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D4B9B43" w14:textId="5B087B2F" w:rsidR="007253C7" w:rsidRDefault="007253C7" w:rsidP="00B43D6C">
      <w:pPr>
        <w:jc w:val="right"/>
      </w:pPr>
    </w:p>
    <w:p w14:paraId="4AEDEEF0" w14:textId="386E2CE8" w:rsidR="0027403D" w:rsidRDefault="0027403D" w:rsidP="0013736C">
      <w:pPr>
        <w:pStyle w:val="Heading1"/>
      </w:pPr>
      <w:r>
        <w:t>Vorspeisen</w:t>
      </w:r>
      <w:r>
        <w:br w:type="page"/>
      </w:r>
    </w:p>
    <w:p w14:paraId="3D5E80DF" w14:textId="25D33574" w:rsidR="008A0A33" w:rsidRPr="006B34E0" w:rsidRDefault="00003F9F" w:rsidP="009B6B2C">
      <w:pPr>
        <w:pStyle w:val="Heading2"/>
        <w:spacing w:after="240"/>
      </w:pPr>
      <w:r w:rsidRPr="006B34E0">
        <w:lastRenderedPageBreak/>
        <w:t>Ausgebackene Mozzarellabrote (Mozzarella in carrozza)</w:t>
      </w:r>
      <w:r w:rsidR="008A0A33">
        <w:rPr>
          <w:rStyle w:val="FootnoteReference"/>
        </w:rPr>
        <w:footnoteReference w:id="2"/>
      </w:r>
    </w:p>
    <w:p w14:paraId="6D82B09E" w14:textId="164B45C5" w:rsidR="00003F9F" w:rsidRPr="00237BB7" w:rsidRDefault="00003F9F" w:rsidP="00003F9F">
      <w:pPr>
        <w:rPr>
          <w:sz w:val="24"/>
          <w:szCs w:val="24"/>
        </w:rPr>
      </w:pPr>
      <w:r w:rsidRPr="00DC7F53">
        <w:rPr>
          <w:sz w:val="24"/>
          <w:szCs w:val="24"/>
          <w:u w:val="single"/>
        </w:rPr>
        <w:t>Zutaten</w:t>
      </w:r>
      <w:r w:rsidRPr="00237BB7">
        <w:rPr>
          <w:sz w:val="24"/>
          <w:szCs w:val="24"/>
        </w:rPr>
        <w:t xml:space="preserve"> </w:t>
      </w:r>
      <w:r w:rsidR="00237BB7" w:rsidRPr="00237BB7">
        <w:rPr>
          <w:sz w:val="24"/>
          <w:szCs w:val="24"/>
        </w:rPr>
        <w:t>(</w:t>
      </w:r>
      <w:r w:rsidRPr="00237BB7">
        <w:rPr>
          <w:sz w:val="24"/>
          <w:szCs w:val="24"/>
        </w:rPr>
        <w:t>für 4 Portionen</w:t>
      </w:r>
      <w:r w:rsidR="00237BB7" w:rsidRPr="00237BB7">
        <w:rPr>
          <w:sz w:val="24"/>
          <w:szCs w:val="24"/>
        </w:rPr>
        <w:t>)</w:t>
      </w:r>
    </w:p>
    <w:p w14:paraId="49BE93C9" w14:textId="77777777" w:rsidR="00003F9F" w:rsidRDefault="00003F9F" w:rsidP="00003F9F">
      <w:pPr>
        <w:rPr>
          <w:sz w:val="24"/>
          <w:szCs w:val="24"/>
        </w:rPr>
      </w:pPr>
      <w:r>
        <w:rPr>
          <w:sz w:val="24"/>
          <w:szCs w:val="24"/>
        </w:rPr>
        <w:t>150 g Mozzarella</w:t>
      </w:r>
    </w:p>
    <w:p w14:paraId="2F385F8F" w14:textId="77777777" w:rsidR="00003F9F" w:rsidRDefault="00003F9F" w:rsidP="00003F9F">
      <w:pPr>
        <w:rPr>
          <w:sz w:val="24"/>
          <w:szCs w:val="24"/>
        </w:rPr>
      </w:pPr>
      <w:r>
        <w:rPr>
          <w:sz w:val="24"/>
          <w:szCs w:val="24"/>
        </w:rPr>
        <w:t>8 Scheiben Kastenweißbrot (Toastbrot) vom Vortag</w:t>
      </w:r>
    </w:p>
    <w:p w14:paraId="20B6CD1D" w14:textId="77777777" w:rsidR="00003F9F" w:rsidRDefault="00003F9F" w:rsidP="00003F9F">
      <w:pPr>
        <w:rPr>
          <w:sz w:val="24"/>
          <w:szCs w:val="24"/>
        </w:rPr>
      </w:pPr>
      <w:r>
        <w:rPr>
          <w:sz w:val="24"/>
          <w:szCs w:val="24"/>
        </w:rPr>
        <w:t>1 EL frischer Oregano (oder ½ EL getrockneter)</w:t>
      </w:r>
    </w:p>
    <w:p w14:paraId="1FE7950C" w14:textId="77777777" w:rsidR="00003F9F" w:rsidRDefault="00003F9F" w:rsidP="00003F9F">
      <w:pPr>
        <w:rPr>
          <w:sz w:val="24"/>
          <w:szCs w:val="24"/>
        </w:rPr>
      </w:pPr>
      <w:r>
        <w:rPr>
          <w:sz w:val="24"/>
          <w:szCs w:val="24"/>
        </w:rPr>
        <w:t>2 Eier</w:t>
      </w:r>
    </w:p>
    <w:p w14:paraId="124DBA17" w14:textId="77777777" w:rsidR="00003F9F" w:rsidRDefault="00003F9F" w:rsidP="00003F9F">
      <w:pPr>
        <w:rPr>
          <w:sz w:val="24"/>
          <w:szCs w:val="24"/>
        </w:rPr>
      </w:pPr>
      <w:r>
        <w:rPr>
          <w:sz w:val="24"/>
          <w:szCs w:val="24"/>
        </w:rPr>
        <w:t>2 EL Milch</w:t>
      </w:r>
    </w:p>
    <w:p w14:paraId="4AE8B7D5" w14:textId="77777777" w:rsidR="00003F9F" w:rsidRDefault="00003F9F" w:rsidP="00003F9F">
      <w:pPr>
        <w:rPr>
          <w:sz w:val="24"/>
          <w:szCs w:val="24"/>
        </w:rPr>
      </w:pPr>
      <w:r>
        <w:rPr>
          <w:sz w:val="24"/>
          <w:szCs w:val="24"/>
        </w:rPr>
        <w:t>2 EL Mehl</w:t>
      </w:r>
    </w:p>
    <w:p w14:paraId="5CE1380D" w14:textId="77777777" w:rsidR="00003F9F" w:rsidRDefault="00003F9F" w:rsidP="00003F9F">
      <w:pPr>
        <w:rPr>
          <w:sz w:val="24"/>
          <w:szCs w:val="24"/>
        </w:rPr>
      </w:pPr>
      <w:r>
        <w:rPr>
          <w:sz w:val="24"/>
          <w:szCs w:val="24"/>
        </w:rPr>
        <w:t>Salz, Pfeffer aus der Mühle</w:t>
      </w:r>
    </w:p>
    <w:p w14:paraId="4730241D" w14:textId="77777777" w:rsidR="00003F9F" w:rsidRDefault="00003F9F" w:rsidP="00003F9F">
      <w:pPr>
        <w:rPr>
          <w:sz w:val="24"/>
          <w:szCs w:val="24"/>
        </w:rPr>
      </w:pPr>
      <w:r>
        <w:rPr>
          <w:sz w:val="24"/>
          <w:szCs w:val="24"/>
        </w:rPr>
        <w:t>Olivenöl zum Ausbacken</w:t>
      </w:r>
    </w:p>
    <w:p w14:paraId="1CE63AC3" w14:textId="77777777" w:rsidR="00003F9F" w:rsidRDefault="00003F9F" w:rsidP="00003F9F">
      <w:pPr>
        <w:rPr>
          <w:sz w:val="24"/>
          <w:szCs w:val="24"/>
        </w:rPr>
      </w:pPr>
    </w:p>
    <w:p w14:paraId="47691698" w14:textId="77777777" w:rsidR="00003F9F" w:rsidRDefault="00003F9F" w:rsidP="00003F9F">
      <w:pPr>
        <w:rPr>
          <w:sz w:val="24"/>
          <w:szCs w:val="24"/>
        </w:rPr>
      </w:pPr>
      <w:r>
        <w:rPr>
          <w:sz w:val="24"/>
          <w:szCs w:val="24"/>
        </w:rPr>
        <w:t>Zubereitungszeit: 25 Minuten</w:t>
      </w:r>
    </w:p>
    <w:p w14:paraId="25949133" w14:textId="77777777" w:rsidR="00003F9F" w:rsidRPr="00D95C54" w:rsidRDefault="00003F9F" w:rsidP="00E76E01">
      <w:pPr>
        <w:pStyle w:val="ListParagraph"/>
        <w:numPr>
          <w:ilvl w:val="0"/>
          <w:numId w:val="106"/>
        </w:numPr>
        <w:ind w:left="714" w:hanging="357"/>
        <w:contextualSpacing w:val="0"/>
        <w:jc w:val="both"/>
        <w:rPr>
          <w:sz w:val="24"/>
          <w:szCs w:val="24"/>
        </w:rPr>
      </w:pPr>
      <w:r w:rsidRPr="00D95C54">
        <w:rPr>
          <w:sz w:val="24"/>
          <w:szCs w:val="24"/>
        </w:rPr>
        <w:t>Mozzarella in 8 dünne Scheiben schneiden, weißbrotscheiben entrinden. Jeweils 2 Käsescheiben auf eine Brotscheibe legen, die Ränder dabei frei lassen. Mit Salz, reichlich Pfeffer und Oregano würzen. Belegte Brote mit den restlichen 4 Brotscheiben abdecken.</w:t>
      </w:r>
      <w:r>
        <w:rPr>
          <w:sz w:val="24"/>
          <w:szCs w:val="24"/>
        </w:rPr>
        <w:t xml:space="preserve"> </w:t>
      </w:r>
      <w:r w:rsidRPr="00D95C54">
        <w:rPr>
          <w:sz w:val="24"/>
          <w:szCs w:val="24"/>
        </w:rPr>
        <w:t>Ränder kurz in kaltes Wasser tauchen und festdrücken.</w:t>
      </w:r>
    </w:p>
    <w:p w14:paraId="4F930C0C" w14:textId="77777777" w:rsidR="00003F9F" w:rsidRPr="00D95C54" w:rsidRDefault="00003F9F" w:rsidP="00E76E01">
      <w:pPr>
        <w:pStyle w:val="ListParagraph"/>
        <w:numPr>
          <w:ilvl w:val="0"/>
          <w:numId w:val="106"/>
        </w:numPr>
        <w:ind w:left="714" w:hanging="357"/>
        <w:contextualSpacing w:val="0"/>
        <w:jc w:val="both"/>
        <w:rPr>
          <w:sz w:val="24"/>
          <w:szCs w:val="24"/>
        </w:rPr>
      </w:pPr>
      <w:r w:rsidRPr="00D95C54">
        <w:rPr>
          <w:sz w:val="24"/>
          <w:szCs w:val="24"/>
        </w:rPr>
        <w:t>2 Eier mit 2 EL Milch, Salz und Pfeffer verquirlen. Brote von beiden Seiten dünn mit 2 EL Mehl bestäuben und auf eine tiefe Platte legen. Mit der Eiermilch begießen und stehenlassen, bis alle Flüssigkeit aufgesogen ist. Brote zwischendurch einmal wenden.</w:t>
      </w:r>
    </w:p>
    <w:p w14:paraId="5741FCE1" w14:textId="77777777" w:rsidR="00003F9F" w:rsidRPr="00D95C54" w:rsidRDefault="00003F9F" w:rsidP="00E76E01">
      <w:pPr>
        <w:pStyle w:val="ListParagraph"/>
        <w:numPr>
          <w:ilvl w:val="0"/>
          <w:numId w:val="106"/>
        </w:numPr>
        <w:ind w:left="714" w:hanging="357"/>
        <w:contextualSpacing w:val="0"/>
        <w:jc w:val="both"/>
        <w:rPr>
          <w:sz w:val="24"/>
          <w:szCs w:val="24"/>
        </w:rPr>
      </w:pPr>
      <w:r w:rsidRPr="00D95C54">
        <w:rPr>
          <w:sz w:val="24"/>
          <w:szCs w:val="24"/>
        </w:rPr>
        <w:t>In einer Pfanne reichlich Olivenöl erhitzen. Brote hineinlegen und von beiden Seiten knusprig ausbacken. Auf Küchenkrepp gut abtropfen lassen, sofort servieren.</w:t>
      </w:r>
    </w:p>
    <w:p w14:paraId="15CE0A37" w14:textId="77777777" w:rsidR="002C31B0" w:rsidRDefault="002C31B0" w:rsidP="009B6B2C">
      <w:pPr>
        <w:jc w:val="both"/>
        <w:rPr>
          <w:sz w:val="24"/>
          <w:szCs w:val="24"/>
        </w:rPr>
      </w:pPr>
    </w:p>
    <w:p w14:paraId="7AD44B6D" w14:textId="6F7A4FEC" w:rsidR="00003F9F" w:rsidRDefault="002C31B0" w:rsidP="009B6B2C">
      <w:pPr>
        <w:jc w:val="both"/>
        <w:rPr>
          <w:sz w:val="24"/>
          <w:szCs w:val="24"/>
        </w:rPr>
      </w:pPr>
      <w:r>
        <w:rPr>
          <w:sz w:val="24"/>
          <w:szCs w:val="24"/>
        </w:rPr>
        <w:t>Paula: Ich probiere das Rezept mal!</w:t>
      </w:r>
      <w:r w:rsidR="00003F9F">
        <w:rPr>
          <w:sz w:val="24"/>
          <w:szCs w:val="24"/>
        </w:rPr>
        <w:br w:type="page"/>
      </w:r>
    </w:p>
    <w:p w14:paraId="771C610C" w14:textId="6E202821" w:rsidR="008A0A33" w:rsidRPr="001733CC" w:rsidRDefault="00693797" w:rsidP="009B6B2C">
      <w:pPr>
        <w:pStyle w:val="Heading2"/>
        <w:spacing w:after="240"/>
      </w:pPr>
      <w:r w:rsidRPr="001733CC">
        <w:lastRenderedPageBreak/>
        <w:t>Gegrillte Pfirsiche und Bohnen</w:t>
      </w:r>
      <w:r w:rsidR="008A0A33">
        <w:rPr>
          <w:rStyle w:val="FootnoteReference"/>
        </w:rPr>
        <w:footnoteReference w:id="3"/>
      </w:r>
    </w:p>
    <w:p w14:paraId="68E32D3A" w14:textId="538357A0" w:rsidR="007A5D52" w:rsidRPr="00237BB7" w:rsidRDefault="007A5D52">
      <w:pPr>
        <w:rPr>
          <w:sz w:val="24"/>
          <w:szCs w:val="24"/>
        </w:rPr>
      </w:pPr>
      <w:r w:rsidRPr="008A33FF">
        <w:rPr>
          <w:sz w:val="24"/>
          <w:szCs w:val="24"/>
          <w:u w:val="single"/>
        </w:rPr>
        <w:t>Zutaten</w:t>
      </w:r>
      <w:r w:rsidR="00237BB7" w:rsidRPr="00237BB7">
        <w:rPr>
          <w:sz w:val="24"/>
          <w:szCs w:val="24"/>
        </w:rPr>
        <w:t xml:space="preserve"> (</w:t>
      </w:r>
      <w:r w:rsidRPr="00237BB7">
        <w:rPr>
          <w:sz w:val="24"/>
          <w:szCs w:val="24"/>
        </w:rPr>
        <w:t>für 4 Portionen</w:t>
      </w:r>
      <w:r w:rsidR="00237BB7" w:rsidRPr="00237BB7">
        <w:rPr>
          <w:sz w:val="24"/>
          <w:szCs w:val="24"/>
        </w:rPr>
        <w:t>)</w:t>
      </w:r>
    </w:p>
    <w:p w14:paraId="0FC0A9FF" w14:textId="7521A286" w:rsidR="00875A73" w:rsidRDefault="00875A73">
      <w:pPr>
        <w:rPr>
          <w:sz w:val="24"/>
          <w:szCs w:val="24"/>
        </w:rPr>
      </w:pPr>
      <w:r>
        <w:rPr>
          <w:sz w:val="24"/>
          <w:szCs w:val="24"/>
        </w:rPr>
        <w:t>400 g breite Bohnen, schräg in zwei Hälften geschnitten</w:t>
      </w:r>
    </w:p>
    <w:p w14:paraId="24FF8983" w14:textId="77777777" w:rsidR="00875A73" w:rsidRDefault="00875A73">
      <w:pPr>
        <w:rPr>
          <w:sz w:val="24"/>
          <w:szCs w:val="24"/>
        </w:rPr>
      </w:pPr>
      <w:r>
        <w:rPr>
          <w:sz w:val="24"/>
          <w:szCs w:val="24"/>
        </w:rPr>
        <w:t>3 EL Olivenöl</w:t>
      </w:r>
    </w:p>
    <w:p w14:paraId="08B52893" w14:textId="77777777" w:rsidR="00875A73" w:rsidRDefault="00875A73">
      <w:pPr>
        <w:rPr>
          <w:sz w:val="24"/>
          <w:szCs w:val="24"/>
        </w:rPr>
      </w:pPr>
      <w:r>
        <w:rPr>
          <w:sz w:val="24"/>
          <w:szCs w:val="24"/>
        </w:rPr>
        <w:t>2 reife, aber feste Pfirsiche, entsteint und in 5 mm dicke Spalten geschnitten</w:t>
      </w:r>
    </w:p>
    <w:p w14:paraId="2EB9D394" w14:textId="77777777" w:rsidR="00875A73" w:rsidRDefault="00875A73">
      <w:pPr>
        <w:rPr>
          <w:sz w:val="24"/>
          <w:szCs w:val="24"/>
        </w:rPr>
      </w:pPr>
      <w:r>
        <w:rPr>
          <w:sz w:val="24"/>
          <w:szCs w:val="24"/>
        </w:rPr>
        <w:t>5 g Minzeblätter, in Stücke gezupft</w:t>
      </w:r>
    </w:p>
    <w:p w14:paraId="1CFF3D6B" w14:textId="77777777" w:rsidR="001F5078" w:rsidRDefault="001F5078">
      <w:pPr>
        <w:rPr>
          <w:sz w:val="24"/>
          <w:szCs w:val="24"/>
        </w:rPr>
      </w:pPr>
      <w:r>
        <w:rPr>
          <w:sz w:val="24"/>
          <w:szCs w:val="24"/>
        </w:rPr>
        <w:t>¾ EL Zitronensaft</w:t>
      </w:r>
    </w:p>
    <w:p w14:paraId="75446A56" w14:textId="77777777" w:rsidR="001F5078" w:rsidRDefault="001F5078">
      <w:pPr>
        <w:rPr>
          <w:sz w:val="24"/>
          <w:szCs w:val="24"/>
        </w:rPr>
      </w:pPr>
      <w:r>
        <w:rPr>
          <w:sz w:val="24"/>
          <w:szCs w:val="24"/>
        </w:rPr>
        <w:t>80 g Ziegenfrischkäse, grob in 4 cm große Stücke geschnitten</w:t>
      </w:r>
    </w:p>
    <w:p w14:paraId="785BCA60" w14:textId="77777777" w:rsidR="00CB2F46" w:rsidRDefault="001F5078">
      <w:pPr>
        <w:rPr>
          <w:sz w:val="24"/>
          <w:szCs w:val="24"/>
        </w:rPr>
      </w:pPr>
      <w:r>
        <w:rPr>
          <w:sz w:val="24"/>
          <w:szCs w:val="24"/>
        </w:rPr>
        <w:t>20 g gerösteten Salzmandeln, grob gehackt</w:t>
      </w:r>
    </w:p>
    <w:p w14:paraId="1D034EA9" w14:textId="77777777" w:rsidR="00CB2F46" w:rsidRDefault="00CB2F46">
      <w:pPr>
        <w:rPr>
          <w:sz w:val="24"/>
          <w:szCs w:val="24"/>
        </w:rPr>
      </w:pPr>
      <w:r>
        <w:rPr>
          <w:sz w:val="24"/>
          <w:szCs w:val="24"/>
        </w:rPr>
        <w:t>¾ EL flüssiger Honig</w:t>
      </w:r>
    </w:p>
    <w:p w14:paraId="369D0FE0" w14:textId="77777777" w:rsidR="00CB2F46" w:rsidRDefault="00CB2F46">
      <w:pPr>
        <w:rPr>
          <w:sz w:val="24"/>
          <w:szCs w:val="24"/>
        </w:rPr>
      </w:pPr>
      <w:r>
        <w:rPr>
          <w:sz w:val="24"/>
          <w:szCs w:val="24"/>
        </w:rPr>
        <w:t>Meersalzflocken und schwarzer Pfeffer</w:t>
      </w:r>
    </w:p>
    <w:p w14:paraId="008478F9" w14:textId="77777777" w:rsidR="008A33FF" w:rsidRDefault="008A33FF">
      <w:pPr>
        <w:rPr>
          <w:sz w:val="24"/>
          <w:szCs w:val="24"/>
          <w:u w:val="single"/>
        </w:rPr>
      </w:pPr>
    </w:p>
    <w:p w14:paraId="17FAC2F5" w14:textId="7E222F7B" w:rsidR="008A33FF" w:rsidRPr="008A33FF" w:rsidRDefault="008A33FF">
      <w:pPr>
        <w:rPr>
          <w:sz w:val="24"/>
          <w:szCs w:val="24"/>
          <w:u w:val="single"/>
        </w:rPr>
      </w:pPr>
      <w:r w:rsidRPr="008A33FF">
        <w:rPr>
          <w:sz w:val="24"/>
          <w:szCs w:val="24"/>
          <w:u w:val="single"/>
        </w:rPr>
        <w:t>Zubereitung</w:t>
      </w:r>
      <w:r>
        <w:rPr>
          <w:sz w:val="24"/>
          <w:szCs w:val="24"/>
          <w:u w:val="single"/>
        </w:rPr>
        <w:t>:</w:t>
      </w:r>
    </w:p>
    <w:p w14:paraId="6836F61E" w14:textId="4F76C671" w:rsidR="00F20D9C" w:rsidRPr="00B677DC" w:rsidRDefault="00A07629" w:rsidP="00B40E8C">
      <w:pPr>
        <w:pStyle w:val="ListParagraph"/>
        <w:numPr>
          <w:ilvl w:val="0"/>
          <w:numId w:val="1491"/>
        </w:numPr>
        <w:ind w:left="714" w:hanging="357"/>
        <w:contextualSpacing w:val="0"/>
        <w:jc w:val="both"/>
        <w:rPr>
          <w:sz w:val="24"/>
          <w:szCs w:val="24"/>
        </w:rPr>
      </w:pPr>
      <w:r w:rsidRPr="00B677DC">
        <w:rPr>
          <w:sz w:val="24"/>
          <w:szCs w:val="24"/>
        </w:rPr>
        <w:t xml:space="preserve">Die Bohnen </w:t>
      </w:r>
      <w:r w:rsidR="00B677DC" w:rsidRPr="00B677DC">
        <w:rPr>
          <w:sz w:val="24"/>
          <w:szCs w:val="24"/>
        </w:rPr>
        <w:t>mit</w:t>
      </w:r>
      <w:r w:rsidRPr="00B677DC">
        <w:rPr>
          <w:sz w:val="24"/>
          <w:szCs w:val="24"/>
        </w:rPr>
        <w:t xml:space="preserve"> 2 EL Olivenöl und ½ TL Meersalzflocken würzen. Eine gut geölte Grillpfanne bei hoher Temperatur erhitzen und für eine gute Belüftung der Küche sorgen</w:t>
      </w:r>
      <w:r w:rsidR="00B677DC">
        <w:t xml:space="preserve"> – könnte ein wenig nebelig werden </w:t>
      </w:r>
      <w:r w:rsidR="00B677DC">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Pr="00B677DC">
        <w:rPr>
          <w:sz w:val="24"/>
          <w:szCs w:val="24"/>
        </w:rPr>
        <w:t>. Sobald die Pfanne heiß ist</w:t>
      </w:r>
      <w:r w:rsidR="00F20D9C" w:rsidRPr="00B677DC">
        <w:rPr>
          <w:sz w:val="24"/>
          <w:szCs w:val="24"/>
        </w:rPr>
        <w:t>, die Bohnen hineinlegen und von jeder Seite 3-4 Minuten rösten, bis sich deutlich das typische Grillmuster abzeichnet und die Bohnen fast gar sind. In eine Schüssel umfüllen, mit einem Teller zudecken und 5-10 Minuten stehen lassen, je nachdem wie knackig oder weich man das Gemüse will; in der Resthitze gart es etwas weiter.</w:t>
      </w:r>
    </w:p>
    <w:p w14:paraId="5BE9A6F5" w14:textId="698400D0" w:rsidR="00F20D9C" w:rsidRPr="00B677DC" w:rsidRDefault="00F20D9C" w:rsidP="00B40E8C">
      <w:pPr>
        <w:pStyle w:val="ListParagraph"/>
        <w:numPr>
          <w:ilvl w:val="0"/>
          <w:numId w:val="1491"/>
        </w:numPr>
        <w:ind w:left="714" w:hanging="357"/>
        <w:contextualSpacing w:val="0"/>
        <w:jc w:val="both"/>
        <w:rPr>
          <w:sz w:val="24"/>
          <w:szCs w:val="24"/>
        </w:rPr>
      </w:pPr>
      <w:r w:rsidRPr="00B677DC">
        <w:rPr>
          <w:sz w:val="24"/>
          <w:szCs w:val="24"/>
        </w:rPr>
        <w:t>Die Pfirsichspalten mit dem restlichen Öl (1 EL) beträufeln und von jeder Seite in 1-2 Minuten goldbraun grillen.</w:t>
      </w:r>
    </w:p>
    <w:p w14:paraId="540B1D95" w14:textId="09BE4101" w:rsidR="00F20D9C" w:rsidRPr="00B677DC" w:rsidRDefault="00F20D9C" w:rsidP="00B40E8C">
      <w:pPr>
        <w:pStyle w:val="ListParagraph"/>
        <w:numPr>
          <w:ilvl w:val="0"/>
          <w:numId w:val="1491"/>
        </w:numPr>
        <w:ind w:left="714" w:hanging="357"/>
        <w:contextualSpacing w:val="0"/>
        <w:jc w:val="both"/>
        <w:rPr>
          <w:sz w:val="24"/>
          <w:szCs w:val="24"/>
        </w:rPr>
      </w:pPr>
      <w:r w:rsidRPr="00B677DC">
        <w:rPr>
          <w:sz w:val="24"/>
          <w:szCs w:val="24"/>
        </w:rPr>
        <w:t>Die Bohne, die Pfirsiche u</w:t>
      </w:r>
      <w:r w:rsidR="008C3B8C" w:rsidRPr="00B677DC">
        <w:rPr>
          <w:sz w:val="24"/>
          <w:szCs w:val="24"/>
        </w:rPr>
        <w:t>nd d</w:t>
      </w:r>
      <w:r w:rsidRPr="00B677DC">
        <w:rPr>
          <w:sz w:val="24"/>
          <w:szCs w:val="24"/>
        </w:rPr>
        <w:t>ie Minze behutsam vermengen und auf ei</w:t>
      </w:r>
      <w:r w:rsidR="008C3B8C" w:rsidRPr="00B677DC">
        <w:rPr>
          <w:sz w:val="24"/>
          <w:szCs w:val="24"/>
        </w:rPr>
        <w:t>ner</w:t>
      </w:r>
      <w:r w:rsidRPr="00B677DC">
        <w:rPr>
          <w:sz w:val="24"/>
          <w:szCs w:val="24"/>
        </w:rPr>
        <w:t xml:space="preserve"> Platte</w:t>
      </w:r>
      <w:r w:rsidR="008C3B8C" w:rsidRPr="00B677DC">
        <w:rPr>
          <w:sz w:val="24"/>
          <w:szCs w:val="24"/>
        </w:rPr>
        <w:t>/einzelnen Tellern anrichten.</w:t>
      </w:r>
      <w:r w:rsidR="00366D06" w:rsidRPr="00B677DC">
        <w:rPr>
          <w:sz w:val="24"/>
          <w:szCs w:val="24"/>
        </w:rPr>
        <w:t xml:space="preserve"> Mit dem Zitronensaft und einer kräftigen Prise Salz und Pfeffer würzen. Den Ziegenkäse und die Mandeln gleichmäßig darauf verteilen und das Ganze zum Schluss mit dem Honig beträufeln.</w:t>
      </w:r>
    </w:p>
    <w:p w14:paraId="71A2B0D4" w14:textId="77777777" w:rsidR="00366D06" w:rsidRDefault="00366D06" w:rsidP="006D6B92">
      <w:pPr>
        <w:jc w:val="both"/>
        <w:rPr>
          <w:sz w:val="24"/>
          <w:szCs w:val="24"/>
        </w:rPr>
      </w:pPr>
    </w:p>
    <w:p w14:paraId="416E97AE" w14:textId="642B485B" w:rsidR="00366D06" w:rsidRDefault="00366D06" w:rsidP="006D6B92">
      <w:pPr>
        <w:ind w:left="1416" w:hanging="1416"/>
        <w:jc w:val="both"/>
        <w:rPr>
          <w:sz w:val="24"/>
          <w:szCs w:val="24"/>
        </w:rPr>
      </w:pPr>
      <w:r>
        <w:rPr>
          <w:sz w:val="24"/>
          <w:szCs w:val="24"/>
        </w:rPr>
        <w:t>Kommentar:</w:t>
      </w:r>
      <w:r>
        <w:rPr>
          <w:sz w:val="24"/>
          <w:szCs w:val="24"/>
        </w:rPr>
        <w:tab/>
        <w:t xml:space="preserve">Hab ich ausprobiert. Sieht toll aus, schmeckt lecker und macht einiges her </w:t>
      </w:r>
      <w:r w:rsidRPr="00366D06">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Pr>
          <w:sz w:val="24"/>
          <w:szCs w:val="24"/>
        </w:rPr>
        <w:t xml:space="preserve"> Man kann </w:t>
      </w:r>
      <w:r w:rsidR="00220909">
        <w:rPr>
          <w:sz w:val="24"/>
          <w:szCs w:val="24"/>
        </w:rPr>
        <w:t>alle grüne Bohnen nehmen, man muss nicht Stangenbohnen nehm</w:t>
      </w:r>
      <w:r w:rsidR="006D6B92">
        <w:rPr>
          <w:sz w:val="24"/>
          <w:szCs w:val="24"/>
        </w:rPr>
        <w:t>en</w:t>
      </w:r>
      <w:r w:rsidR="00220909">
        <w:rPr>
          <w:sz w:val="24"/>
          <w:szCs w:val="24"/>
        </w:rPr>
        <w:t xml:space="preserve">. Allerdings je breiter die Bohnen sind, umso einfacher ist </w:t>
      </w:r>
      <w:r w:rsidR="001733CC">
        <w:rPr>
          <w:sz w:val="24"/>
          <w:szCs w:val="24"/>
        </w:rPr>
        <w:t>das Umdrehen</w:t>
      </w:r>
      <w:r w:rsidR="00220909">
        <w:rPr>
          <w:sz w:val="24"/>
          <w:szCs w:val="24"/>
        </w:rPr>
        <w:t xml:space="preserve"> der Bohnen in der Grillpfanne. Die Pfirsiche kann man auch durch </w:t>
      </w:r>
      <w:r w:rsidR="006D6B92">
        <w:rPr>
          <w:sz w:val="24"/>
          <w:szCs w:val="24"/>
        </w:rPr>
        <w:t>Nektarinen oder Aprikosen ersetzen.</w:t>
      </w:r>
    </w:p>
    <w:p w14:paraId="472707FB" w14:textId="5549A464" w:rsidR="008A0A33" w:rsidRPr="001733CC" w:rsidRDefault="00B42DC9" w:rsidP="009B6B2C">
      <w:pPr>
        <w:pStyle w:val="Heading2"/>
        <w:spacing w:after="240"/>
      </w:pPr>
      <w:r w:rsidRPr="001733CC">
        <w:lastRenderedPageBreak/>
        <w:t>Gefüllte Tomaten</w:t>
      </w:r>
      <w:r w:rsidR="008A0A33">
        <w:rPr>
          <w:rStyle w:val="FootnoteReference"/>
        </w:rPr>
        <w:footnoteReference w:id="4"/>
      </w:r>
    </w:p>
    <w:p w14:paraId="3F6A0445" w14:textId="5AE2A8CE" w:rsidR="00B42DC9" w:rsidRDefault="00B42DC9" w:rsidP="00B42DC9">
      <w:pPr>
        <w:rPr>
          <w:sz w:val="24"/>
          <w:szCs w:val="24"/>
        </w:rPr>
      </w:pPr>
      <w:r w:rsidRPr="00237BB7">
        <w:rPr>
          <w:sz w:val="24"/>
          <w:szCs w:val="24"/>
          <w:u w:val="single"/>
        </w:rPr>
        <w:t>Zutaten</w:t>
      </w:r>
      <w:r>
        <w:rPr>
          <w:sz w:val="24"/>
          <w:szCs w:val="24"/>
        </w:rPr>
        <w:t xml:space="preserve"> </w:t>
      </w:r>
      <w:r w:rsidR="00237BB7">
        <w:rPr>
          <w:sz w:val="24"/>
          <w:szCs w:val="24"/>
        </w:rPr>
        <w:t>(</w:t>
      </w:r>
      <w:r>
        <w:rPr>
          <w:sz w:val="24"/>
          <w:szCs w:val="24"/>
        </w:rPr>
        <w:t>für 4 Portionen</w:t>
      </w:r>
      <w:r w:rsidR="00237BB7">
        <w:rPr>
          <w:sz w:val="24"/>
          <w:szCs w:val="24"/>
        </w:rPr>
        <w:t>)</w:t>
      </w:r>
    </w:p>
    <w:p w14:paraId="6132ADF8" w14:textId="77777777" w:rsidR="00B42DC9" w:rsidRDefault="00B42DC9" w:rsidP="00B42DC9">
      <w:pPr>
        <w:rPr>
          <w:sz w:val="24"/>
          <w:szCs w:val="24"/>
        </w:rPr>
      </w:pPr>
      <w:r>
        <w:rPr>
          <w:sz w:val="24"/>
          <w:szCs w:val="24"/>
        </w:rPr>
        <w:t>400 g große Cocktailtomaten</w:t>
      </w:r>
    </w:p>
    <w:p w14:paraId="7048FA4D" w14:textId="77777777" w:rsidR="00B42DC9" w:rsidRDefault="00B42DC9" w:rsidP="00B42DC9">
      <w:pPr>
        <w:rPr>
          <w:sz w:val="24"/>
          <w:szCs w:val="24"/>
        </w:rPr>
      </w:pPr>
      <w:r>
        <w:rPr>
          <w:sz w:val="24"/>
          <w:szCs w:val="24"/>
        </w:rPr>
        <w:t>½ Bund Rucola</w:t>
      </w:r>
    </w:p>
    <w:p w14:paraId="3AB75BCD" w14:textId="77777777" w:rsidR="00B42DC9" w:rsidRDefault="00B42DC9" w:rsidP="00B42DC9">
      <w:pPr>
        <w:rPr>
          <w:sz w:val="24"/>
          <w:szCs w:val="24"/>
        </w:rPr>
      </w:pPr>
      <w:r>
        <w:rPr>
          <w:sz w:val="24"/>
          <w:szCs w:val="24"/>
        </w:rPr>
        <w:t>2 Knoblauchzehen</w:t>
      </w:r>
    </w:p>
    <w:p w14:paraId="27499CD1" w14:textId="77777777" w:rsidR="00B42DC9" w:rsidRDefault="00B42DC9" w:rsidP="00B42DC9">
      <w:pPr>
        <w:rPr>
          <w:sz w:val="24"/>
          <w:szCs w:val="24"/>
        </w:rPr>
      </w:pPr>
      <w:r>
        <w:rPr>
          <w:sz w:val="24"/>
          <w:szCs w:val="24"/>
        </w:rPr>
        <w:t>100 g weicher Ricotta</w:t>
      </w:r>
    </w:p>
    <w:p w14:paraId="4E11D37E" w14:textId="77777777" w:rsidR="00B42DC9" w:rsidRDefault="00B42DC9" w:rsidP="00B42DC9">
      <w:pPr>
        <w:rPr>
          <w:sz w:val="24"/>
          <w:szCs w:val="24"/>
        </w:rPr>
      </w:pPr>
      <w:r>
        <w:rPr>
          <w:sz w:val="24"/>
          <w:szCs w:val="24"/>
        </w:rPr>
        <w:t>3 EL frisch geriebener Parmesan</w:t>
      </w:r>
    </w:p>
    <w:p w14:paraId="1CEB7340" w14:textId="77777777" w:rsidR="00B42DC9" w:rsidRDefault="00B42DC9" w:rsidP="00B42DC9">
      <w:pPr>
        <w:rPr>
          <w:sz w:val="24"/>
          <w:szCs w:val="24"/>
        </w:rPr>
      </w:pPr>
      <w:r>
        <w:rPr>
          <w:sz w:val="24"/>
          <w:szCs w:val="24"/>
        </w:rPr>
        <w:t>Salz, Pfeffer aus der Mühle, 1 Prise Cayennepfeffer</w:t>
      </w:r>
    </w:p>
    <w:p w14:paraId="0FB11600" w14:textId="77777777" w:rsidR="00B42DC9" w:rsidRDefault="00B42DC9" w:rsidP="00B42DC9">
      <w:pPr>
        <w:rPr>
          <w:sz w:val="24"/>
          <w:szCs w:val="24"/>
        </w:rPr>
      </w:pPr>
      <w:r>
        <w:rPr>
          <w:sz w:val="24"/>
          <w:szCs w:val="24"/>
        </w:rPr>
        <w:t>Basilikumblättchen zum Garnieren</w:t>
      </w:r>
    </w:p>
    <w:p w14:paraId="17A5B6E0" w14:textId="77777777" w:rsidR="00B42DC9" w:rsidRDefault="00B42DC9" w:rsidP="00B42DC9">
      <w:pPr>
        <w:rPr>
          <w:sz w:val="24"/>
          <w:szCs w:val="24"/>
        </w:rPr>
      </w:pPr>
    </w:p>
    <w:p w14:paraId="4B655DAE" w14:textId="77777777" w:rsidR="00B42DC9" w:rsidRDefault="00B42DC9" w:rsidP="00B42DC9">
      <w:pPr>
        <w:rPr>
          <w:sz w:val="24"/>
          <w:szCs w:val="24"/>
        </w:rPr>
      </w:pPr>
      <w:r>
        <w:rPr>
          <w:sz w:val="24"/>
          <w:szCs w:val="24"/>
        </w:rPr>
        <w:t>Zubereitungszeit: 25 Minuten</w:t>
      </w:r>
    </w:p>
    <w:p w14:paraId="0AC7BFCB" w14:textId="77777777" w:rsidR="00B42DC9" w:rsidRPr="00384B86" w:rsidRDefault="00B42DC9" w:rsidP="00B40E8C">
      <w:pPr>
        <w:pStyle w:val="ListParagraph"/>
        <w:numPr>
          <w:ilvl w:val="0"/>
          <w:numId w:val="1451"/>
        </w:numPr>
        <w:ind w:left="714" w:hanging="357"/>
        <w:contextualSpacing w:val="0"/>
        <w:jc w:val="both"/>
        <w:rPr>
          <w:sz w:val="24"/>
          <w:szCs w:val="24"/>
        </w:rPr>
      </w:pPr>
      <w:r w:rsidRPr="00384B86">
        <w:rPr>
          <w:sz w:val="24"/>
          <w:szCs w:val="24"/>
        </w:rPr>
        <w:t>Die Tomaten waschen und jeweils einen Deckel abschneiden. Die Tomaten aushöhlen, die Hälfte des Fruchtfleisches fein zerkleinern. Den Rest und die Deckel für ein anderes Gericht verwenden.</w:t>
      </w:r>
    </w:p>
    <w:p w14:paraId="2C159195" w14:textId="77777777" w:rsidR="00B42DC9" w:rsidRPr="00384B86" w:rsidRDefault="00B42DC9" w:rsidP="00B40E8C">
      <w:pPr>
        <w:pStyle w:val="ListParagraph"/>
        <w:numPr>
          <w:ilvl w:val="0"/>
          <w:numId w:val="1451"/>
        </w:numPr>
        <w:ind w:left="714" w:hanging="357"/>
        <w:contextualSpacing w:val="0"/>
        <w:jc w:val="both"/>
        <w:rPr>
          <w:sz w:val="24"/>
          <w:szCs w:val="24"/>
        </w:rPr>
      </w:pPr>
      <w:r w:rsidRPr="00384B86">
        <w:rPr>
          <w:sz w:val="24"/>
          <w:szCs w:val="24"/>
        </w:rPr>
        <w:t>Rucola verlesen und dicke Stiele entfernen. Blätter waschen, trockenschütteln und fein hacken. Knoblauch schälen und durchpressen. Ricotta mit Tomatenfleisch, Rucola, Knoblauch und Parmesan verrühren und mit Salz, Pfeffer und Cayennepfeffer abschmecken.</w:t>
      </w:r>
    </w:p>
    <w:p w14:paraId="527EDBDE" w14:textId="77777777" w:rsidR="00B42DC9" w:rsidRPr="00384B86" w:rsidRDefault="00B42DC9" w:rsidP="00B40E8C">
      <w:pPr>
        <w:pStyle w:val="ListParagraph"/>
        <w:numPr>
          <w:ilvl w:val="0"/>
          <w:numId w:val="1451"/>
        </w:numPr>
        <w:ind w:left="714" w:hanging="357"/>
        <w:contextualSpacing w:val="0"/>
        <w:jc w:val="both"/>
        <w:rPr>
          <w:sz w:val="24"/>
          <w:szCs w:val="24"/>
        </w:rPr>
      </w:pPr>
      <w:r w:rsidRPr="00384B86">
        <w:rPr>
          <w:sz w:val="24"/>
          <w:szCs w:val="24"/>
        </w:rPr>
        <w:t>Die Masse in die Tomaten füllen, mit je 1 Basilikumblättchen garnieren und auf einer Platte anrichten.</w:t>
      </w:r>
    </w:p>
    <w:p w14:paraId="204D0E37" w14:textId="77777777" w:rsidR="00B42DC9" w:rsidRDefault="00B42DC9">
      <w:pPr>
        <w:rPr>
          <w:sz w:val="24"/>
          <w:szCs w:val="24"/>
        </w:rPr>
      </w:pPr>
      <w:r>
        <w:rPr>
          <w:sz w:val="24"/>
          <w:szCs w:val="24"/>
        </w:rPr>
        <w:br w:type="page"/>
      </w:r>
    </w:p>
    <w:p w14:paraId="370F8892" w14:textId="643330FC" w:rsidR="008A0A33" w:rsidRPr="00237BB7" w:rsidRDefault="00862A1F" w:rsidP="00500F27">
      <w:pPr>
        <w:pStyle w:val="Heading2"/>
        <w:spacing w:after="240"/>
      </w:pPr>
      <w:r w:rsidRPr="00237BB7">
        <w:lastRenderedPageBreak/>
        <w:t>Thai-Frühlings</w:t>
      </w:r>
      <w:r w:rsidR="00D66560">
        <w:t>rollen</w:t>
      </w:r>
      <w:r w:rsidR="00D43C42" w:rsidRPr="00237BB7">
        <w:t xml:space="preserve"> mit Hot Chili Sauce</w:t>
      </w:r>
      <w:r w:rsidR="008A0A33">
        <w:rPr>
          <w:rStyle w:val="FootnoteReference"/>
        </w:rPr>
        <w:footnoteReference w:id="5"/>
      </w:r>
    </w:p>
    <w:p w14:paraId="21A1BF42" w14:textId="16E8B22E" w:rsidR="00FB453E" w:rsidRDefault="00FB453E">
      <w:pPr>
        <w:rPr>
          <w:sz w:val="24"/>
          <w:szCs w:val="24"/>
        </w:rPr>
      </w:pPr>
      <w:r w:rsidRPr="00237BB7">
        <w:rPr>
          <w:sz w:val="24"/>
          <w:szCs w:val="24"/>
          <w:u w:val="single"/>
        </w:rPr>
        <w:t>Zutaten</w:t>
      </w:r>
      <w:r>
        <w:rPr>
          <w:sz w:val="24"/>
          <w:szCs w:val="24"/>
        </w:rPr>
        <w:t xml:space="preserve"> </w:t>
      </w:r>
      <w:r w:rsidR="00237BB7">
        <w:rPr>
          <w:sz w:val="24"/>
          <w:szCs w:val="24"/>
        </w:rPr>
        <w:t>(</w:t>
      </w:r>
      <w:r>
        <w:rPr>
          <w:sz w:val="24"/>
          <w:szCs w:val="24"/>
        </w:rPr>
        <w:t>für 4 Portionen</w:t>
      </w:r>
      <w:r w:rsidR="00237BB7">
        <w:rPr>
          <w:sz w:val="24"/>
          <w:szCs w:val="24"/>
        </w:rPr>
        <w:t>)</w:t>
      </w:r>
    </w:p>
    <w:p w14:paraId="3EDAE7ED" w14:textId="39951D90" w:rsidR="00FB453E" w:rsidRPr="00725E75" w:rsidRDefault="00FB453E" w:rsidP="00237BB7">
      <w:pPr>
        <w:spacing w:after="0"/>
        <w:rPr>
          <w:i/>
          <w:iCs/>
          <w:sz w:val="24"/>
          <w:szCs w:val="24"/>
        </w:rPr>
      </w:pPr>
      <w:r w:rsidRPr="00725E75">
        <w:rPr>
          <w:i/>
          <w:iCs/>
          <w:sz w:val="24"/>
          <w:szCs w:val="24"/>
        </w:rPr>
        <w:t>Für die Sauce:</w:t>
      </w:r>
    </w:p>
    <w:p w14:paraId="2532C735" w14:textId="77777777" w:rsidR="00FB453E" w:rsidRDefault="00FB453E">
      <w:pPr>
        <w:rPr>
          <w:sz w:val="24"/>
          <w:szCs w:val="24"/>
        </w:rPr>
      </w:pPr>
      <w:r>
        <w:rPr>
          <w:sz w:val="24"/>
          <w:szCs w:val="24"/>
        </w:rPr>
        <w:t>1 Schalotte, fein gehackt</w:t>
      </w:r>
    </w:p>
    <w:p w14:paraId="3005527B" w14:textId="77777777" w:rsidR="00FB453E" w:rsidRDefault="00FB453E">
      <w:pPr>
        <w:rPr>
          <w:sz w:val="24"/>
          <w:szCs w:val="24"/>
        </w:rPr>
      </w:pPr>
      <w:r>
        <w:rPr>
          <w:sz w:val="24"/>
          <w:szCs w:val="24"/>
        </w:rPr>
        <w:t>2 EL Kokos- oder Rapsöl</w:t>
      </w:r>
    </w:p>
    <w:p w14:paraId="4B179B4C" w14:textId="77777777" w:rsidR="00FB453E" w:rsidRDefault="00FB453E">
      <w:pPr>
        <w:rPr>
          <w:sz w:val="24"/>
          <w:szCs w:val="24"/>
        </w:rPr>
      </w:pPr>
      <w:r>
        <w:rPr>
          <w:sz w:val="24"/>
          <w:szCs w:val="24"/>
        </w:rPr>
        <w:t>3 Knoblauchzehen, fein gehackt</w:t>
      </w:r>
    </w:p>
    <w:p w14:paraId="700F1E87" w14:textId="77777777" w:rsidR="00FB453E" w:rsidRDefault="00FB453E">
      <w:pPr>
        <w:rPr>
          <w:sz w:val="24"/>
          <w:szCs w:val="24"/>
        </w:rPr>
      </w:pPr>
      <w:r>
        <w:rPr>
          <w:sz w:val="24"/>
          <w:szCs w:val="24"/>
        </w:rPr>
        <w:t>1 EL Chiliflocken</w:t>
      </w:r>
    </w:p>
    <w:p w14:paraId="50B24D60" w14:textId="77777777" w:rsidR="00FB453E" w:rsidRDefault="00FB453E">
      <w:pPr>
        <w:rPr>
          <w:sz w:val="24"/>
          <w:szCs w:val="24"/>
        </w:rPr>
      </w:pPr>
      <w:r>
        <w:rPr>
          <w:sz w:val="24"/>
          <w:szCs w:val="24"/>
        </w:rPr>
        <w:t>4 EL Agavendicksaft</w:t>
      </w:r>
    </w:p>
    <w:p w14:paraId="378AAD6E" w14:textId="77777777" w:rsidR="00FB453E" w:rsidRDefault="00FB453E">
      <w:pPr>
        <w:rPr>
          <w:sz w:val="24"/>
          <w:szCs w:val="24"/>
        </w:rPr>
      </w:pPr>
      <w:r>
        <w:rPr>
          <w:sz w:val="24"/>
          <w:szCs w:val="24"/>
        </w:rPr>
        <w:t>Saft von 1 Limette</w:t>
      </w:r>
    </w:p>
    <w:p w14:paraId="0D5358A9" w14:textId="1D05EA02" w:rsidR="00FB453E" w:rsidRDefault="00FB453E">
      <w:pPr>
        <w:rPr>
          <w:sz w:val="24"/>
          <w:szCs w:val="24"/>
        </w:rPr>
      </w:pPr>
      <w:r>
        <w:rPr>
          <w:sz w:val="24"/>
          <w:szCs w:val="24"/>
        </w:rPr>
        <w:t>1 EL japanische Sojasauce (</w:t>
      </w:r>
      <w:r w:rsidR="009A3E8F">
        <w:rPr>
          <w:sz w:val="24"/>
          <w:szCs w:val="24"/>
        </w:rPr>
        <w:t>Ta</w:t>
      </w:r>
      <w:r>
        <w:rPr>
          <w:sz w:val="24"/>
          <w:szCs w:val="24"/>
        </w:rPr>
        <w:t>mari)</w:t>
      </w:r>
    </w:p>
    <w:p w14:paraId="517F30FD" w14:textId="77777777" w:rsidR="0095587F" w:rsidRDefault="0095587F" w:rsidP="00237BB7">
      <w:pPr>
        <w:spacing w:after="0"/>
        <w:rPr>
          <w:i/>
          <w:iCs/>
          <w:sz w:val="24"/>
          <w:szCs w:val="24"/>
        </w:rPr>
      </w:pPr>
    </w:p>
    <w:p w14:paraId="14C5399A" w14:textId="544761C9" w:rsidR="00FB453E" w:rsidRPr="00725E75" w:rsidRDefault="00FB453E" w:rsidP="00237BB7">
      <w:pPr>
        <w:spacing w:after="0"/>
        <w:rPr>
          <w:i/>
          <w:iCs/>
          <w:sz w:val="24"/>
          <w:szCs w:val="24"/>
        </w:rPr>
      </w:pPr>
      <w:r w:rsidRPr="00725E75">
        <w:rPr>
          <w:i/>
          <w:iCs/>
          <w:sz w:val="24"/>
          <w:szCs w:val="24"/>
        </w:rPr>
        <w:t>Für die Rollen</w:t>
      </w:r>
      <w:r w:rsidR="00725E75" w:rsidRPr="00725E75">
        <w:rPr>
          <w:i/>
          <w:iCs/>
          <w:sz w:val="24"/>
          <w:szCs w:val="24"/>
        </w:rPr>
        <w:t>:</w:t>
      </w:r>
    </w:p>
    <w:p w14:paraId="1B93D079" w14:textId="77777777" w:rsidR="00FF5324" w:rsidRDefault="00FB453E">
      <w:pPr>
        <w:rPr>
          <w:sz w:val="24"/>
          <w:szCs w:val="24"/>
        </w:rPr>
      </w:pPr>
      <w:r>
        <w:rPr>
          <w:sz w:val="24"/>
          <w:szCs w:val="24"/>
        </w:rPr>
        <w:t>50 g Sesamsamen</w:t>
      </w:r>
    </w:p>
    <w:p w14:paraId="595F4B25" w14:textId="77777777" w:rsidR="00FF5324" w:rsidRDefault="00FF5324">
      <w:pPr>
        <w:rPr>
          <w:sz w:val="24"/>
          <w:szCs w:val="24"/>
        </w:rPr>
      </w:pPr>
      <w:r>
        <w:rPr>
          <w:sz w:val="24"/>
          <w:szCs w:val="24"/>
        </w:rPr>
        <w:t>50 g Kokosraspel</w:t>
      </w:r>
    </w:p>
    <w:p w14:paraId="4AFB56F3" w14:textId="631493E1" w:rsidR="00FF5324" w:rsidRDefault="00FF5324">
      <w:pPr>
        <w:rPr>
          <w:sz w:val="24"/>
          <w:szCs w:val="24"/>
        </w:rPr>
      </w:pPr>
      <w:r>
        <w:rPr>
          <w:sz w:val="24"/>
          <w:szCs w:val="24"/>
        </w:rPr>
        <w:t>2 Karotten</w:t>
      </w:r>
    </w:p>
    <w:p w14:paraId="19A91A65" w14:textId="77777777" w:rsidR="00FF5324" w:rsidRDefault="00FF5324">
      <w:pPr>
        <w:rPr>
          <w:sz w:val="24"/>
          <w:szCs w:val="24"/>
        </w:rPr>
      </w:pPr>
      <w:r>
        <w:rPr>
          <w:sz w:val="24"/>
          <w:szCs w:val="24"/>
        </w:rPr>
        <w:t>½ Salatgurke</w:t>
      </w:r>
    </w:p>
    <w:p w14:paraId="11EA65BA" w14:textId="64BDFDF2" w:rsidR="00FF5324" w:rsidRDefault="00BD168F" w:rsidP="00BD168F">
      <w:pPr>
        <w:rPr>
          <w:sz w:val="24"/>
          <w:szCs w:val="24"/>
        </w:rPr>
      </w:pPr>
      <w:r>
        <w:rPr>
          <w:sz w:val="24"/>
          <w:szCs w:val="24"/>
        </w:rPr>
        <w:t xml:space="preserve">1 </w:t>
      </w:r>
      <w:r w:rsidR="00FF5324" w:rsidRPr="00BD168F">
        <w:rPr>
          <w:sz w:val="24"/>
          <w:szCs w:val="24"/>
        </w:rPr>
        <w:t>rote Paprikaschote</w:t>
      </w:r>
    </w:p>
    <w:p w14:paraId="6AB358B3" w14:textId="4C1D1A26" w:rsidR="00BD168F" w:rsidRDefault="00BD168F" w:rsidP="00BD168F">
      <w:pPr>
        <w:rPr>
          <w:sz w:val="24"/>
          <w:szCs w:val="24"/>
        </w:rPr>
      </w:pPr>
      <w:r>
        <w:rPr>
          <w:sz w:val="24"/>
          <w:szCs w:val="24"/>
        </w:rPr>
        <w:t>8 runde Reispapierblätter (</w:t>
      </w:r>
      <w:r w:rsidR="00725E75">
        <w:rPr>
          <w:sz w:val="24"/>
          <w:szCs w:val="24"/>
        </w:rPr>
        <w:t>p</w:t>
      </w:r>
      <w:r>
        <w:rPr>
          <w:sz w:val="24"/>
          <w:szCs w:val="24"/>
        </w:rPr>
        <w:t>lus ein paar zusätzliche – zur Sicherheit)</w:t>
      </w:r>
    </w:p>
    <w:p w14:paraId="6FAADD5B" w14:textId="44620604" w:rsidR="00BD168F" w:rsidRDefault="00982A52" w:rsidP="00BD168F">
      <w:pPr>
        <w:rPr>
          <w:sz w:val="24"/>
          <w:szCs w:val="24"/>
        </w:rPr>
      </w:pPr>
      <w:r>
        <w:rPr>
          <w:sz w:val="24"/>
          <w:szCs w:val="24"/>
        </w:rPr>
        <w:t>50 g Babyspinat</w:t>
      </w:r>
    </w:p>
    <w:p w14:paraId="78ADBDB0" w14:textId="55C35DCB" w:rsidR="00982A52" w:rsidRDefault="00725E75" w:rsidP="00BD168F">
      <w:pPr>
        <w:rPr>
          <w:sz w:val="24"/>
          <w:szCs w:val="24"/>
        </w:rPr>
      </w:pPr>
      <w:r>
        <w:rPr>
          <w:sz w:val="24"/>
          <w:szCs w:val="24"/>
        </w:rPr>
        <w:t>e</w:t>
      </w:r>
      <w:r w:rsidR="00982A52">
        <w:rPr>
          <w:sz w:val="24"/>
          <w:szCs w:val="24"/>
        </w:rPr>
        <w:t>inige Blätter Thai-Basilikum</w:t>
      </w:r>
    </w:p>
    <w:p w14:paraId="459206E7" w14:textId="7BA6659C" w:rsidR="00982A52" w:rsidRDefault="00725E75" w:rsidP="00BD168F">
      <w:pPr>
        <w:rPr>
          <w:sz w:val="24"/>
          <w:szCs w:val="24"/>
        </w:rPr>
      </w:pPr>
      <w:r>
        <w:rPr>
          <w:sz w:val="24"/>
          <w:szCs w:val="24"/>
        </w:rPr>
        <w:t>ei</w:t>
      </w:r>
      <w:r w:rsidR="00982A52">
        <w:rPr>
          <w:sz w:val="24"/>
          <w:szCs w:val="24"/>
        </w:rPr>
        <w:t>nige Blätter Minze</w:t>
      </w:r>
    </w:p>
    <w:p w14:paraId="2EA6DCF1" w14:textId="45A3051D" w:rsidR="00982A52" w:rsidRDefault="00982A52" w:rsidP="00BD168F">
      <w:pPr>
        <w:rPr>
          <w:sz w:val="24"/>
          <w:szCs w:val="24"/>
        </w:rPr>
      </w:pPr>
      <w:r>
        <w:rPr>
          <w:sz w:val="24"/>
          <w:szCs w:val="24"/>
        </w:rPr>
        <w:t>50 g Linsensprossen</w:t>
      </w:r>
    </w:p>
    <w:p w14:paraId="3ECFBE8F" w14:textId="77777777" w:rsidR="00982A52" w:rsidRDefault="00982A52" w:rsidP="00BD168F">
      <w:pPr>
        <w:rPr>
          <w:sz w:val="24"/>
          <w:szCs w:val="24"/>
        </w:rPr>
      </w:pPr>
    </w:p>
    <w:p w14:paraId="7E463EAA" w14:textId="2038BA93" w:rsidR="00982A52" w:rsidRDefault="00982A52" w:rsidP="00BD168F">
      <w:pPr>
        <w:rPr>
          <w:sz w:val="24"/>
          <w:szCs w:val="24"/>
        </w:rPr>
      </w:pPr>
      <w:r>
        <w:rPr>
          <w:sz w:val="24"/>
          <w:szCs w:val="24"/>
        </w:rPr>
        <w:t>Zubereitungszeit: 30 Minuten plus 10 Minuten Kochzeit</w:t>
      </w:r>
    </w:p>
    <w:p w14:paraId="5B517230" w14:textId="4773E4F6" w:rsidR="00982A52" w:rsidRPr="000C2691" w:rsidRDefault="007F7C77" w:rsidP="00B40E8C">
      <w:pPr>
        <w:pStyle w:val="ListParagraph"/>
        <w:numPr>
          <w:ilvl w:val="0"/>
          <w:numId w:val="1556"/>
        </w:numPr>
        <w:contextualSpacing w:val="0"/>
        <w:jc w:val="both"/>
        <w:rPr>
          <w:sz w:val="24"/>
          <w:szCs w:val="24"/>
        </w:rPr>
      </w:pPr>
      <w:r w:rsidRPr="000C2691">
        <w:rPr>
          <w:sz w:val="24"/>
          <w:szCs w:val="24"/>
        </w:rPr>
        <w:t xml:space="preserve">Für die </w:t>
      </w:r>
      <w:r w:rsidR="009A3E8F">
        <w:rPr>
          <w:sz w:val="24"/>
          <w:szCs w:val="24"/>
        </w:rPr>
        <w:t>H</w:t>
      </w:r>
      <w:r w:rsidRPr="000C2691">
        <w:rPr>
          <w:sz w:val="24"/>
          <w:szCs w:val="24"/>
        </w:rPr>
        <w:t xml:space="preserve">ot </w:t>
      </w:r>
      <w:r w:rsidR="009A3E8F">
        <w:rPr>
          <w:sz w:val="24"/>
          <w:szCs w:val="24"/>
        </w:rPr>
        <w:t>C</w:t>
      </w:r>
      <w:r w:rsidRPr="000C2691">
        <w:rPr>
          <w:sz w:val="24"/>
          <w:szCs w:val="24"/>
        </w:rPr>
        <w:t>hili Sauce die gehackte Schalotte in einer kleinen Pfanne im Öl weich schwitzen. Den Knoblauch und die Chili</w:t>
      </w:r>
      <w:r w:rsidR="00CD3F4A" w:rsidRPr="000C2691">
        <w:rPr>
          <w:sz w:val="24"/>
          <w:szCs w:val="24"/>
        </w:rPr>
        <w:t>flocken dazugeben und alles sanft anbräunen. Die Mischung mit 4 EL Wasser und dem Agavendicksaft ablöschen.</w:t>
      </w:r>
      <w:r w:rsidR="00E01B83" w:rsidRPr="000C2691">
        <w:rPr>
          <w:sz w:val="24"/>
          <w:szCs w:val="24"/>
        </w:rPr>
        <w:t xml:space="preserve"> Den Limettensaft und die Sojasauce dazugeben und alles auf kleiner Flamme köcheln lassen, bis die Sauce eindickt. Vom Herd nehmen und abkühlen lassen.</w:t>
      </w:r>
    </w:p>
    <w:p w14:paraId="0E9008A5" w14:textId="38FC83E2" w:rsidR="00E01B83" w:rsidRPr="000C2691" w:rsidRDefault="0064222B" w:rsidP="00B40E8C">
      <w:pPr>
        <w:pStyle w:val="ListParagraph"/>
        <w:numPr>
          <w:ilvl w:val="0"/>
          <w:numId w:val="1556"/>
        </w:numPr>
        <w:contextualSpacing w:val="0"/>
        <w:jc w:val="both"/>
        <w:rPr>
          <w:sz w:val="24"/>
          <w:szCs w:val="24"/>
        </w:rPr>
      </w:pPr>
      <w:r w:rsidRPr="000C2691">
        <w:rPr>
          <w:sz w:val="24"/>
          <w:szCs w:val="24"/>
        </w:rPr>
        <w:lastRenderedPageBreak/>
        <w:t>Für die Rollen die Sesamsamen und Kokosraspeln in einer klei</w:t>
      </w:r>
      <w:r w:rsidR="00CA166E" w:rsidRPr="000C2691">
        <w:rPr>
          <w:sz w:val="24"/>
          <w:szCs w:val="24"/>
        </w:rPr>
        <w:t xml:space="preserve">nen </w:t>
      </w:r>
      <w:r w:rsidRPr="000C2691">
        <w:rPr>
          <w:sz w:val="24"/>
          <w:szCs w:val="24"/>
        </w:rPr>
        <w:t>Pfanne goldbraun rösten. Beiseitestellen</w:t>
      </w:r>
      <w:r w:rsidR="00CA166E" w:rsidRPr="000C2691">
        <w:rPr>
          <w:sz w:val="24"/>
          <w:szCs w:val="24"/>
        </w:rPr>
        <w:t>. Die Karotten und die Gurke schälen und in ganz feine Streifen schneiden. Die Paprikaschote von Samen und Scheidewänden befreien und in feien Streifen schneiden.</w:t>
      </w:r>
    </w:p>
    <w:p w14:paraId="590D6A05" w14:textId="77777777" w:rsidR="00C465C0" w:rsidRDefault="00CA166E" w:rsidP="00B40E8C">
      <w:pPr>
        <w:pStyle w:val="ListParagraph"/>
        <w:numPr>
          <w:ilvl w:val="0"/>
          <w:numId w:val="1556"/>
        </w:numPr>
        <w:contextualSpacing w:val="0"/>
        <w:jc w:val="both"/>
        <w:rPr>
          <w:sz w:val="24"/>
          <w:szCs w:val="24"/>
        </w:rPr>
      </w:pPr>
      <w:r w:rsidRPr="000C2691">
        <w:rPr>
          <w:sz w:val="24"/>
          <w:szCs w:val="24"/>
        </w:rPr>
        <w:t>Ein Gefäß mit einem größeren Durchmesser als den der Reispapierblätter 3 -4 cm hoch mit heißem Wasser</w:t>
      </w:r>
      <w:r w:rsidR="00CF3EBA" w:rsidRPr="000C2691">
        <w:rPr>
          <w:sz w:val="24"/>
          <w:szCs w:val="24"/>
        </w:rPr>
        <w:t xml:space="preserve"> füllen. Je ein Reispapierblatt 30 Sekunden in das heiße Wasser eintauchen und dann vorsichtig auf einer sauberen Arbeitsfläche ausbreiten. </w:t>
      </w:r>
      <w:r w:rsidR="00602C85" w:rsidRPr="000C2691">
        <w:rPr>
          <w:sz w:val="24"/>
          <w:szCs w:val="24"/>
        </w:rPr>
        <w:t>Die Spinatblätter und die Kräuter auf einem etwa 10 x 3 cm breiten Streifen im unteren Drittel des Reispapierblattes verteilen</w:t>
      </w:r>
      <w:r w:rsidR="0015008F" w:rsidRPr="000C2691">
        <w:rPr>
          <w:sz w:val="24"/>
          <w:szCs w:val="24"/>
        </w:rPr>
        <w:t>. Mit den Gemüsestreifen, den Sprossen, den gerösteten Kokosraspeln und dem Sesam belegen. Die Seitenränder des Blattes</w:t>
      </w:r>
      <w:r w:rsidR="000C2691" w:rsidRPr="000C2691">
        <w:rPr>
          <w:sz w:val="24"/>
          <w:szCs w:val="24"/>
        </w:rPr>
        <w:t xml:space="preserve"> nach innen über die Füllung klappen und das Blatt von unten gleichmäßig aufrollen.</w:t>
      </w:r>
    </w:p>
    <w:p w14:paraId="11B0AE2B" w14:textId="77777777" w:rsidR="00C465C0" w:rsidRDefault="00C465C0" w:rsidP="00C465C0">
      <w:pPr>
        <w:jc w:val="both"/>
        <w:rPr>
          <w:sz w:val="24"/>
          <w:szCs w:val="24"/>
        </w:rPr>
      </w:pPr>
    </w:p>
    <w:p w14:paraId="5E375FA3" w14:textId="01C3F4B0" w:rsidR="000C2691" w:rsidRPr="00C465C0" w:rsidRDefault="00C465C0" w:rsidP="00C465C0">
      <w:pPr>
        <w:jc w:val="both"/>
        <w:rPr>
          <w:sz w:val="24"/>
          <w:szCs w:val="24"/>
        </w:rPr>
      </w:pPr>
      <w:r>
        <w:rPr>
          <w:sz w:val="24"/>
          <w:szCs w:val="24"/>
        </w:rPr>
        <w:t>Kommentar:</w:t>
      </w:r>
      <w:r>
        <w:rPr>
          <w:sz w:val="24"/>
          <w:szCs w:val="24"/>
        </w:rPr>
        <w:tab/>
      </w:r>
      <w:r w:rsidR="000C2691" w:rsidRPr="00C465C0">
        <w:rPr>
          <w:sz w:val="24"/>
          <w:szCs w:val="24"/>
        </w:rPr>
        <w:t>Ganz frisch</w:t>
      </w:r>
      <w:r w:rsidR="00C30267">
        <w:rPr>
          <w:sz w:val="24"/>
          <w:szCs w:val="24"/>
        </w:rPr>
        <w:t xml:space="preserve"> und </w:t>
      </w:r>
      <w:r w:rsidR="000C2691" w:rsidRPr="00C465C0">
        <w:rPr>
          <w:sz w:val="24"/>
          <w:szCs w:val="24"/>
        </w:rPr>
        <w:t xml:space="preserve">mit viel </w:t>
      </w:r>
      <w:r w:rsidR="009A3E8F" w:rsidRPr="00C465C0">
        <w:rPr>
          <w:sz w:val="24"/>
          <w:szCs w:val="24"/>
        </w:rPr>
        <w:t>H</w:t>
      </w:r>
      <w:r w:rsidR="000C2691" w:rsidRPr="00C465C0">
        <w:rPr>
          <w:sz w:val="24"/>
          <w:szCs w:val="24"/>
        </w:rPr>
        <w:t xml:space="preserve">ot </w:t>
      </w:r>
      <w:r w:rsidR="009A3E8F" w:rsidRPr="00C465C0">
        <w:rPr>
          <w:sz w:val="24"/>
          <w:szCs w:val="24"/>
        </w:rPr>
        <w:t>Ch</w:t>
      </w:r>
      <w:r w:rsidR="000C2691" w:rsidRPr="00C465C0">
        <w:rPr>
          <w:sz w:val="24"/>
          <w:szCs w:val="24"/>
        </w:rPr>
        <w:t xml:space="preserve">ili </w:t>
      </w:r>
      <w:r w:rsidR="009A3E8F" w:rsidRPr="00C465C0">
        <w:rPr>
          <w:sz w:val="24"/>
          <w:szCs w:val="24"/>
        </w:rPr>
        <w:t>S</w:t>
      </w:r>
      <w:r w:rsidR="000C2691" w:rsidRPr="00C465C0">
        <w:rPr>
          <w:sz w:val="24"/>
          <w:szCs w:val="24"/>
        </w:rPr>
        <w:t>auce ge</w:t>
      </w:r>
      <w:r w:rsidR="009A3E8F" w:rsidRPr="00C465C0">
        <w:rPr>
          <w:sz w:val="24"/>
          <w:szCs w:val="24"/>
        </w:rPr>
        <w:t>n</w:t>
      </w:r>
      <w:r w:rsidR="000C2691" w:rsidRPr="00C465C0">
        <w:rPr>
          <w:sz w:val="24"/>
          <w:szCs w:val="24"/>
        </w:rPr>
        <w:t>ießen.</w:t>
      </w:r>
    </w:p>
    <w:p w14:paraId="50DB2764" w14:textId="77777777" w:rsidR="00FF5324" w:rsidRPr="00BD168F" w:rsidRDefault="00FF5324" w:rsidP="00BD168F">
      <w:pPr>
        <w:ind w:left="360"/>
        <w:rPr>
          <w:sz w:val="24"/>
          <w:szCs w:val="24"/>
        </w:rPr>
      </w:pPr>
    </w:p>
    <w:p w14:paraId="3E291249" w14:textId="7EE1CF68" w:rsidR="00740FE9" w:rsidRDefault="00862A1F" w:rsidP="00ED0215">
      <w:pPr>
        <w:rPr>
          <w:sz w:val="24"/>
          <w:szCs w:val="24"/>
        </w:rPr>
      </w:pPr>
      <w:r w:rsidRPr="00FF5324">
        <w:rPr>
          <w:sz w:val="28"/>
          <w:szCs w:val="28"/>
        </w:rPr>
        <w:br w:type="page"/>
      </w:r>
    </w:p>
    <w:p w14:paraId="76D2FFF2" w14:textId="1FA6B1A0" w:rsidR="00601A06" w:rsidRPr="0095587F" w:rsidRDefault="00601A06" w:rsidP="00500F27">
      <w:pPr>
        <w:pStyle w:val="Heading2"/>
        <w:spacing w:after="240"/>
      </w:pPr>
      <w:r w:rsidRPr="0095587F">
        <w:lastRenderedPageBreak/>
        <w:t>Melone mit Schinken und Mozzarella</w:t>
      </w:r>
      <w:r w:rsidR="00AB6A67">
        <w:rPr>
          <w:rStyle w:val="FootnoteReference"/>
        </w:rPr>
        <w:footnoteReference w:id="6"/>
      </w:r>
    </w:p>
    <w:p w14:paraId="670D5F42" w14:textId="7F5FF22C" w:rsidR="00601A06" w:rsidRPr="00725E75" w:rsidRDefault="00601A06">
      <w:pPr>
        <w:rPr>
          <w:sz w:val="24"/>
          <w:szCs w:val="24"/>
        </w:rPr>
      </w:pPr>
      <w:r w:rsidRPr="0095587F">
        <w:rPr>
          <w:sz w:val="24"/>
          <w:szCs w:val="24"/>
          <w:u w:val="single"/>
        </w:rPr>
        <w:t>Zutaten</w:t>
      </w:r>
      <w:r w:rsidRPr="00725E75">
        <w:rPr>
          <w:sz w:val="24"/>
          <w:szCs w:val="24"/>
        </w:rPr>
        <w:t xml:space="preserve"> </w:t>
      </w:r>
      <w:r w:rsidR="0095587F">
        <w:rPr>
          <w:sz w:val="24"/>
          <w:szCs w:val="24"/>
        </w:rPr>
        <w:t>(</w:t>
      </w:r>
      <w:r w:rsidRPr="00725E75">
        <w:rPr>
          <w:sz w:val="24"/>
          <w:szCs w:val="24"/>
        </w:rPr>
        <w:t>für 2 Personen</w:t>
      </w:r>
      <w:r w:rsidR="0095587F">
        <w:rPr>
          <w:sz w:val="24"/>
          <w:szCs w:val="24"/>
        </w:rPr>
        <w:t>)</w:t>
      </w:r>
    </w:p>
    <w:p w14:paraId="2444BE82" w14:textId="77777777" w:rsidR="00601A06" w:rsidRDefault="00601A06">
      <w:pPr>
        <w:rPr>
          <w:sz w:val="24"/>
          <w:szCs w:val="24"/>
        </w:rPr>
      </w:pPr>
      <w:r>
        <w:rPr>
          <w:sz w:val="24"/>
          <w:szCs w:val="24"/>
        </w:rPr>
        <w:t>½ Honigmelone (400g)</w:t>
      </w:r>
    </w:p>
    <w:p w14:paraId="394964ED" w14:textId="77777777" w:rsidR="00601A06" w:rsidRDefault="00601A06">
      <w:pPr>
        <w:rPr>
          <w:sz w:val="24"/>
          <w:szCs w:val="24"/>
        </w:rPr>
      </w:pPr>
      <w:r>
        <w:rPr>
          <w:sz w:val="24"/>
          <w:szCs w:val="24"/>
        </w:rPr>
        <w:t>1 EL Zitronensaft</w:t>
      </w:r>
    </w:p>
    <w:p w14:paraId="33D06A49" w14:textId="77777777" w:rsidR="00601A06" w:rsidRDefault="00601A06">
      <w:pPr>
        <w:rPr>
          <w:sz w:val="24"/>
          <w:szCs w:val="24"/>
        </w:rPr>
      </w:pPr>
      <w:r>
        <w:rPr>
          <w:sz w:val="24"/>
          <w:szCs w:val="24"/>
        </w:rPr>
        <w:t>1 TL Honig</w:t>
      </w:r>
    </w:p>
    <w:p w14:paraId="07800A82" w14:textId="77777777" w:rsidR="000863D8" w:rsidRDefault="00601A06">
      <w:pPr>
        <w:rPr>
          <w:sz w:val="24"/>
          <w:szCs w:val="24"/>
        </w:rPr>
      </w:pPr>
      <w:r>
        <w:rPr>
          <w:sz w:val="24"/>
          <w:szCs w:val="24"/>
        </w:rPr>
        <w:t>1 Prise Chilipulver</w:t>
      </w:r>
    </w:p>
    <w:p w14:paraId="21AA943A" w14:textId="77777777" w:rsidR="000863D8" w:rsidRDefault="000863D8">
      <w:pPr>
        <w:rPr>
          <w:sz w:val="24"/>
          <w:szCs w:val="24"/>
        </w:rPr>
      </w:pPr>
      <w:r>
        <w:rPr>
          <w:sz w:val="24"/>
          <w:szCs w:val="24"/>
        </w:rPr>
        <w:t>125 g kleine Mozzarellakugeln</w:t>
      </w:r>
    </w:p>
    <w:p w14:paraId="0D83E3F5" w14:textId="170E9180" w:rsidR="000863D8" w:rsidRDefault="000863D8">
      <w:pPr>
        <w:rPr>
          <w:sz w:val="24"/>
          <w:szCs w:val="24"/>
        </w:rPr>
      </w:pPr>
      <w:r>
        <w:rPr>
          <w:sz w:val="24"/>
          <w:szCs w:val="24"/>
        </w:rPr>
        <w:t>4 Scheiben roh geräucherten Schinken</w:t>
      </w:r>
    </w:p>
    <w:p w14:paraId="24F08A12" w14:textId="30AAC392" w:rsidR="000863D8" w:rsidRDefault="000863D8">
      <w:pPr>
        <w:rPr>
          <w:sz w:val="24"/>
          <w:szCs w:val="24"/>
        </w:rPr>
      </w:pPr>
      <w:r>
        <w:rPr>
          <w:sz w:val="24"/>
          <w:szCs w:val="24"/>
        </w:rPr>
        <w:t>½ Bund Basilikum</w:t>
      </w:r>
    </w:p>
    <w:p w14:paraId="221D982D" w14:textId="6E11D3A8" w:rsidR="000863D8" w:rsidRDefault="000863D8">
      <w:pPr>
        <w:rPr>
          <w:sz w:val="24"/>
          <w:szCs w:val="24"/>
        </w:rPr>
      </w:pPr>
      <w:r>
        <w:rPr>
          <w:sz w:val="24"/>
          <w:szCs w:val="24"/>
        </w:rPr>
        <w:t>2 EL Olivenöl</w:t>
      </w:r>
    </w:p>
    <w:p w14:paraId="58043715" w14:textId="306165B8" w:rsidR="000863D8" w:rsidRDefault="000863D8">
      <w:pPr>
        <w:rPr>
          <w:sz w:val="24"/>
          <w:szCs w:val="24"/>
        </w:rPr>
      </w:pPr>
      <w:r>
        <w:rPr>
          <w:sz w:val="24"/>
          <w:szCs w:val="24"/>
        </w:rPr>
        <w:t>Salz, Pfeffer aus der Mühle</w:t>
      </w:r>
    </w:p>
    <w:p w14:paraId="72C76228" w14:textId="77777777" w:rsidR="00725E75" w:rsidRDefault="00725E75">
      <w:pPr>
        <w:rPr>
          <w:sz w:val="24"/>
          <w:szCs w:val="24"/>
        </w:rPr>
      </w:pPr>
    </w:p>
    <w:p w14:paraId="23880D5A" w14:textId="269D11FA" w:rsidR="000863D8" w:rsidRDefault="000863D8">
      <w:pPr>
        <w:rPr>
          <w:sz w:val="24"/>
          <w:szCs w:val="24"/>
        </w:rPr>
      </w:pPr>
      <w:r>
        <w:rPr>
          <w:sz w:val="24"/>
          <w:szCs w:val="24"/>
        </w:rPr>
        <w:t>Zubereitungszeit: 10 Minuten</w:t>
      </w:r>
    </w:p>
    <w:p w14:paraId="48C943FB" w14:textId="5032EE41" w:rsidR="000863D8" w:rsidRPr="000863D8" w:rsidRDefault="000863D8" w:rsidP="00E76E01">
      <w:pPr>
        <w:pStyle w:val="ListParagraph"/>
        <w:numPr>
          <w:ilvl w:val="0"/>
          <w:numId w:val="154"/>
        </w:numPr>
        <w:ind w:left="714" w:hanging="357"/>
        <w:contextualSpacing w:val="0"/>
        <w:jc w:val="both"/>
        <w:rPr>
          <w:sz w:val="24"/>
          <w:szCs w:val="24"/>
        </w:rPr>
      </w:pPr>
      <w:r w:rsidRPr="000863D8">
        <w:rPr>
          <w:sz w:val="24"/>
          <w:szCs w:val="24"/>
        </w:rPr>
        <w:t>Die Melone von den Kernen samt dem faserigen Fruchtfleisch befreien, schälen und in breite Spalten schneiden. Den Zitronensaft mit Honig und Chilipulver verrühren, unter die Melonenspalten mischen.</w:t>
      </w:r>
    </w:p>
    <w:p w14:paraId="4CEB1A90" w14:textId="42CFB147" w:rsidR="000863D8" w:rsidRPr="000863D8" w:rsidRDefault="000863D8" w:rsidP="00E76E01">
      <w:pPr>
        <w:pStyle w:val="ListParagraph"/>
        <w:numPr>
          <w:ilvl w:val="0"/>
          <w:numId w:val="154"/>
        </w:numPr>
        <w:ind w:left="714" w:hanging="357"/>
        <w:contextualSpacing w:val="0"/>
        <w:jc w:val="both"/>
        <w:rPr>
          <w:sz w:val="24"/>
          <w:szCs w:val="24"/>
        </w:rPr>
      </w:pPr>
      <w:r w:rsidRPr="000863D8">
        <w:rPr>
          <w:sz w:val="24"/>
          <w:szCs w:val="24"/>
        </w:rPr>
        <w:t>Die Melonenspalten auf Tellern verteilen, die Mozzarellakugeln und Schinkenscheiben daneben anrichten.</w:t>
      </w:r>
    </w:p>
    <w:p w14:paraId="34D0BFD8" w14:textId="26BC4E36" w:rsidR="000863D8" w:rsidRDefault="000863D8" w:rsidP="00E76E01">
      <w:pPr>
        <w:pStyle w:val="ListParagraph"/>
        <w:numPr>
          <w:ilvl w:val="0"/>
          <w:numId w:val="154"/>
        </w:numPr>
        <w:ind w:left="714" w:hanging="357"/>
        <w:contextualSpacing w:val="0"/>
        <w:jc w:val="both"/>
        <w:rPr>
          <w:sz w:val="24"/>
          <w:szCs w:val="24"/>
        </w:rPr>
      </w:pPr>
      <w:r w:rsidRPr="000863D8">
        <w:rPr>
          <w:sz w:val="24"/>
          <w:szCs w:val="24"/>
        </w:rPr>
        <w:t>Basilikumblättchen von den Stängeln zupfen, mit dem Öl fein pürieren. Mit Salz und Pfeffer abschmecken und auf dem Mozzarella verteilen.</w:t>
      </w:r>
    </w:p>
    <w:p w14:paraId="623EE8DB" w14:textId="77777777" w:rsidR="00EB0835" w:rsidRDefault="00EB0835" w:rsidP="00EB0835">
      <w:pPr>
        <w:jc w:val="both"/>
        <w:rPr>
          <w:sz w:val="24"/>
          <w:szCs w:val="24"/>
        </w:rPr>
      </w:pPr>
    </w:p>
    <w:p w14:paraId="70D809AB" w14:textId="33C8D290" w:rsidR="00EB0835" w:rsidRPr="00EB0835" w:rsidRDefault="00EB0835" w:rsidP="00EB0835">
      <w:pPr>
        <w:jc w:val="both"/>
        <w:rPr>
          <w:sz w:val="24"/>
          <w:szCs w:val="24"/>
        </w:rPr>
      </w:pPr>
      <w:r>
        <w:rPr>
          <w:sz w:val="24"/>
          <w:szCs w:val="24"/>
        </w:rPr>
        <w:t>Kommentar:</w:t>
      </w:r>
      <w:r>
        <w:rPr>
          <w:sz w:val="24"/>
          <w:szCs w:val="24"/>
        </w:rPr>
        <w:tab/>
        <w:t xml:space="preserve">Schmeckt immer </w:t>
      </w:r>
      <w:r w:rsidRPr="00EB0835">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sidR="00F57D2B">
        <w:rPr>
          <w:sz w:val="24"/>
          <w:szCs w:val="24"/>
        </w:rPr>
        <w:t>.</w:t>
      </w:r>
    </w:p>
    <w:p w14:paraId="211122F8" w14:textId="77777777" w:rsidR="000863D8" w:rsidRDefault="000863D8">
      <w:pPr>
        <w:rPr>
          <w:sz w:val="24"/>
          <w:szCs w:val="24"/>
        </w:rPr>
      </w:pPr>
    </w:p>
    <w:p w14:paraId="21AED167" w14:textId="77777777" w:rsidR="00D008E2" w:rsidRDefault="00D008E2">
      <w:pPr>
        <w:rPr>
          <w:b/>
          <w:bCs/>
          <w:sz w:val="28"/>
          <w:szCs w:val="28"/>
        </w:rPr>
      </w:pPr>
      <w:r>
        <w:rPr>
          <w:b/>
          <w:bCs/>
          <w:sz w:val="28"/>
          <w:szCs w:val="28"/>
        </w:rPr>
        <w:br w:type="page"/>
      </w:r>
    </w:p>
    <w:p w14:paraId="4B1C65A9" w14:textId="41FE5F4E" w:rsidR="008A0A33" w:rsidRPr="001D7392" w:rsidRDefault="00D008E2" w:rsidP="00500F27">
      <w:pPr>
        <w:pStyle w:val="Heading2"/>
        <w:spacing w:after="240"/>
      </w:pPr>
      <w:r w:rsidRPr="001D7392">
        <w:lastRenderedPageBreak/>
        <w:t>Schinkendatteln</w:t>
      </w:r>
      <w:r w:rsidR="008A0A33">
        <w:rPr>
          <w:rStyle w:val="FootnoteReference"/>
        </w:rPr>
        <w:footnoteReference w:id="7"/>
      </w:r>
    </w:p>
    <w:p w14:paraId="5FBFFC28" w14:textId="3C675AA2" w:rsidR="00D008E2" w:rsidRDefault="00D008E2">
      <w:pPr>
        <w:rPr>
          <w:sz w:val="24"/>
          <w:szCs w:val="24"/>
        </w:rPr>
      </w:pPr>
      <w:r w:rsidRPr="00F66C83">
        <w:rPr>
          <w:sz w:val="24"/>
          <w:szCs w:val="24"/>
          <w:u w:val="single"/>
        </w:rPr>
        <w:t>Zutaten</w:t>
      </w:r>
      <w:r>
        <w:rPr>
          <w:sz w:val="24"/>
          <w:szCs w:val="24"/>
        </w:rPr>
        <w:t xml:space="preserve"> </w:t>
      </w:r>
      <w:r w:rsidR="00F66C83">
        <w:rPr>
          <w:sz w:val="24"/>
          <w:szCs w:val="24"/>
        </w:rPr>
        <w:t>(</w:t>
      </w:r>
      <w:r>
        <w:rPr>
          <w:sz w:val="24"/>
          <w:szCs w:val="24"/>
        </w:rPr>
        <w:t>für 4 Portionen</w:t>
      </w:r>
      <w:r w:rsidR="00F66C83">
        <w:rPr>
          <w:sz w:val="24"/>
          <w:szCs w:val="24"/>
        </w:rPr>
        <w:t>)</w:t>
      </w:r>
    </w:p>
    <w:p w14:paraId="119E3090" w14:textId="77777777" w:rsidR="00D008E2" w:rsidRDefault="00D008E2">
      <w:pPr>
        <w:rPr>
          <w:sz w:val="24"/>
          <w:szCs w:val="24"/>
        </w:rPr>
      </w:pPr>
      <w:r>
        <w:rPr>
          <w:sz w:val="24"/>
          <w:szCs w:val="24"/>
        </w:rPr>
        <w:t>150 g Datteln (frisch oder getrocknet)</w:t>
      </w:r>
    </w:p>
    <w:p w14:paraId="59918FBE" w14:textId="5DB5B10E" w:rsidR="00D008E2" w:rsidRDefault="00D008E2">
      <w:pPr>
        <w:rPr>
          <w:sz w:val="24"/>
          <w:szCs w:val="24"/>
        </w:rPr>
      </w:pPr>
      <w:r>
        <w:rPr>
          <w:sz w:val="24"/>
          <w:szCs w:val="24"/>
        </w:rPr>
        <w:t>2 EL Sherry (nach Belieben)</w:t>
      </w:r>
    </w:p>
    <w:p w14:paraId="1E563C41" w14:textId="60FD9114" w:rsidR="00D008E2" w:rsidRDefault="00D008E2">
      <w:pPr>
        <w:rPr>
          <w:sz w:val="24"/>
          <w:szCs w:val="24"/>
        </w:rPr>
      </w:pPr>
      <w:r>
        <w:rPr>
          <w:sz w:val="24"/>
          <w:szCs w:val="24"/>
        </w:rPr>
        <w:t>2 EL frisch gepresster Orangensaft</w:t>
      </w:r>
    </w:p>
    <w:p w14:paraId="7AB389C6" w14:textId="3A42BE25" w:rsidR="00D008E2" w:rsidRDefault="00D008E2">
      <w:pPr>
        <w:rPr>
          <w:sz w:val="24"/>
          <w:szCs w:val="24"/>
        </w:rPr>
      </w:pPr>
      <w:r>
        <w:rPr>
          <w:sz w:val="24"/>
          <w:szCs w:val="24"/>
        </w:rPr>
        <w:t>150 g roh geräucherter Schinken (Schwarzwälder Art, Serrano)</w:t>
      </w:r>
      <w:r w:rsidR="00F57D2B">
        <w:rPr>
          <w:sz w:val="24"/>
          <w:szCs w:val="24"/>
        </w:rPr>
        <w:t>,</w:t>
      </w:r>
      <w:r>
        <w:rPr>
          <w:sz w:val="24"/>
          <w:szCs w:val="24"/>
        </w:rPr>
        <w:t xml:space="preserve"> auf jeden Fall sehr dünngeschnitten</w:t>
      </w:r>
    </w:p>
    <w:p w14:paraId="23C41675" w14:textId="349E3C74" w:rsidR="00D008E2" w:rsidRDefault="00D008E2">
      <w:pPr>
        <w:rPr>
          <w:sz w:val="24"/>
          <w:szCs w:val="24"/>
        </w:rPr>
      </w:pPr>
    </w:p>
    <w:p w14:paraId="2A9DD72D" w14:textId="200839E7" w:rsidR="001D7392" w:rsidRDefault="001D7392">
      <w:pPr>
        <w:rPr>
          <w:sz w:val="24"/>
          <w:szCs w:val="24"/>
        </w:rPr>
      </w:pPr>
      <w:r>
        <w:rPr>
          <w:sz w:val="24"/>
          <w:szCs w:val="24"/>
        </w:rPr>
        <w:t>Zubereitung:</w:t>
      </w:r>
    </w:p>
    <w:p w14:paraId="3581FF97" w14:textId="0658DB0C" w:rsidR="00D008E2" w:rsidRPr="00D008E2" w:rsidRDefault="00D008E2" w:rsidP="00E76E01">
      <w:pPr>
        <w:pStyle w:val="ListParagraph"/>
        <w:numPr>
          <w:ilvl w:val="0"/>
          <w:numId w:val="170"/>
        </w:numPr>
        <w:ind w:left="714" w:hanging="357"/>
        <w:contextualSpacing w:val="0"/>
        <w:jc w:val="both"/>
        <w:rPr>
          <w:sz w:val="24"/>
          <w:szCs w:val="24"/>
        </w:rPr>
      </w:pPr>
      <w:r w:rsidRPr="00D008E2">
        <w:rPr>
          <w:sz w:val="24"/>
          <w:szCs w:val="24"/>
        </w:rPr>
        <w:t>Datteln eventuell entsteinen. Sherry mit Orangensaft verrühren und über die Datteln gießen. Kurz ziehen lassen.</w:t>
      </w:r>
    </w:p>
    <w:p w14:paraId="19D810DC" w14:textId="36C8A560" w:rsidR="00D008E2" w:rsidRPr="00F57D2B" w:rsidRDefault="00D008E2" w:rsidP="00E76E01">
      <w:pPr>
        <w:pStyle w:val="ListParagraph"/>
        <w:numPr>
          <w:ilvl w:val="0"/>
          <w:numId w:val="170"/>
        </w:numPr>
        <w:ind w:left="714" w:hanging="357"/>
        <w:contextualSpacing w:val="0"/>
        <w:jc w:val="both"/>
        <w:rPr>
          <w:b/>
          <w:bCs/>
          <w:sz w:val="28"/>
          <w:szCs w:val="28"/>
        </w:rPr>
      </w:pPr>
      <w:r w:rsidRPr="00D008E2">
        <w:rPr>
          <w:sz w:val="24"/>
          <w:szCs w:val="24"/>
        </w:rPr>
        <w:t>Schinken je nach Größe halbieren oder dritteln, je 1 Dattel in ein Schinkenstück wickeln. Datteln in einer beschichteten Pfanne bei mittlerer Hitze knusprig braten. Die Orangensaftmischung dazu gießen und einkochen lassen. Die Datteln abkühlen lassen und eventuell mit Spießchen bestecken.</w:t>
      </w:r>
    </w:p>
    <w:p w14:paraId="744605BF" w14:textId="77777777" w:rsidR="00F57D2B" w:rsidRDefault="00F57D2B" w:rsidP="00F57D2B">
      <w:pPr>
        <w:jc w:val="both"/>
        <w:rPr>
          <w:b/>
          <w:bCs/>
          <w:sz w:val="28"/>
          <w:szCs w:val="28"/>
        </w:rPr>
      </w:pPr>
    </w:p>
    <w:p w14:paraId="16ECB7A5" w14:textId="07C1D894" w:rsidR="00F57D2B" w:rsidRPr="00F726BF" w:rsidRDefault="00F57D2B" w:rsidP="00F726BF">
      <w:pPr>
        <w:ind w:left="1416" w:hanging="1416"/>
        <w:jc w:val="both"/>
        <w:rPr>
          <w:sz w:val="24"/>
          <w:szCs w:val="24"/>
        </w:rPr>
      </w:pPr>
      <w:r w:rsidRPr="00F726BF">
        <w:rPr>
          <w:sz w:val="24"/>
          <w:szCs w:val="24"/>
        </w:rPr>
        <w:t>Kommentar:</w:t>
      </w:r>
      <w:r w:rsidRPr="00F726BF">
        <w:rPr>
          <w:sz w:val="24"/>
          <w:szCs w:val="24"/>
        </w:rPr>
        <w:tab/>
        <w:t>Auch das ist ein</w:t>
      </w:r>
      <w:r w:rsidR="00F726BF" w:rsidRPr="00F726BF">
        <w:rPr>
          <w:sz w:val="24"/>
          <w:szCs w:val="24"/>
        </w:rPr>
        <w:t xml:space="preserve">e absolut leckere Kleinigkeit, der zumindest </w:t>
      </w:r>
      <w:r w:rsidR="00F726BF">
        <w:rPr>
          <w:sz w:val="24"/>
          <w:szCs w:val="24"/>
        </w:rPr>
        <w:t xml:space="preserve">ich </w:t>
      </w:r>
      <w:r w:rsidR="00F726BF" w:rsidRPr="00F726BF">
        <w:rPr>
          <w:sz w:val="24"/>
          <w:szCs w:val="24"/>
        </w:rPr>
        <w:t>nie widerstehen kann.</w:t>
      </w:r>
    </w:p>
    <w:p w14:paraId="0F6879E2" w14:textId="36187FFC" w:rsidR="00D008E2" w:rsidRPr="00F726BF" w:rsidRDefault="00D008E2">
      <w:pPr>
        <w:rPr>
          <w:sz w:val="24"/>
          <w:szCs w:val="24"/>
        </w:rPr>
      </w:pPr>
    </w:p>
    <w:p w14:paraId="2E1AE58F" w14:textId="05CE303C" w:rsidR="00B83B54" w:rsidRDefault="00D008E2" w:rsidP="00B83B54">
      <w:pPr>
        <w:rPr>
          <w:sz w:val="24"/>
          <w:szCs w:val="24"/>
        </w:rPr>
      </w:pPr>
      <w:r>
        <w:rPr>
          <w:b/>
          <w:bCs/>
          <w:sz w:val="28"/>
          <w:szCs w:val="28"/>
        </w:rPr>
        <w:br w:type="page"/>
      </w:r>
    </w:p>
    <w:p w14:paraId="190B187F" w14:textId="39CF9B5A" w:rsidR="0032348C" w:rsidRPr="000541AD" w:rsidRDefault="0032348C" w:rsidP="00500F27">
      <w:pPr>
        <w:pStyle w:val="Heading2"/>
        <w:spacing w:after="240"/>
      </w:pPr>
      <w:r w:rsidRPr="000541AD">
        <w:lastRenderedPageBreak/>
        <w:t>Kleine Käsesoufflés</w:t>
      </w:r>
      <w:r w:rsidR="00CF3BFE">
        <w:rPr>
          <w:rStyle w:val="FootnoteReference"/>
        </w:rPr>
        <w:footnoteReference w:id="8"/>
      </w:r>
    </w:p>
    <w:p w14:paraId="162D82B8" w14:textId="476C2A51" w:rsidR="0032348C" w:rsidRDefault="0032348C">
      <w:pPr>
        <w:rPr>
          <w:sz w:val="24"/>
          <w:szCs w:val="24"/>
        </w:rPr>
      </w:pPr>
      <w:r w:rsidRPr="000541AD">
        <w:rPr>
          <w:sz w:val="24"/>
          <w:szCs w:val="24"/>
          <w:u w:val="single"/>
        </w:rPr>
        <w:t>Zutaten</w:t>
      </w:r>
      <w:r>
        <w:rPr>
          <w:sz w:val="24"/>
          <w:szCs w:val="24"/>
        </w:rPr>
        <w:t xml:space="preserve"> </w:t>
      </w:r>
      <w:r w:rsidR="000541AD">
        <w:rPr>
          <w:sz w:val="24"/>
          <w:szCs w:val="24"/>
        </w:rPr>
        <w:t>(</w:t>
      </w:r>
      <w:r>
        <w:rPr>
          <w:sz w:val="24"/>
          <w:szCs w:val="24"/>
        </w:rPr>
        <w:t>für 4 Förmchen</w:t>
      </w:r>
      <w:r w:rsidR="000541AD">
        <w:rPr>
          <w:sz w:val="24"/>
          <w:szCs w:val="24"/>
        </w:rPr>
        <w:t>)</w:t>
      </w:r>
    </w:p>
    <w:p w14:paraId="4F0880C8" w14:textId="77777777" w:rsidR="0032348C" w:rsidRDefault="0032348C">
      <w:pPr>
        <w:rPr>
          <w:sz w:val="24"/>
          <w:szCs w:val="24"/>
        </w:rPr>
      </w:pPr>
      <w:r>
        <w:rPr>
          <w:sz w:val="24"/>
          <w:szCs w:val="24"/>
        </w:rPr>
        <w:t>1 kleine Stange Staudensellerie</w:t>
      </w:r>
    </w:p>
    <w:p w14:paraId="5F2D9936" w14:textId="77777777" w:rsidR="0032348C" w:rsidRDefault="0032348C">
      <w:pPr>
        <w:rPr>
          <w:sz w:val="24"/>
          <w:szCs w:val="24"/>
        </w:rPr>
      </w:pPr>
      <w:r>
        <w:rPr>
          <w:sz w:val="24"/>
          <w:szCs w:val="24"/>
        </w:rPr>
        <w:t>2 EL Butter</w:t>
      </w:r>
    </w:p>
    <w:p w14:paraId="007552B0" w14:textId="397B257D" w:rsidR="0032348C" w:rsidRDefault="0032348C">
      <w:pPr>
        <w:rPr>
          <w:sz w:val="24"/>
          <w:szCs w:val="24"/>
        </w:rPr>
      </w:pPr>
      <w:r>
        <w:rPr>
          <w:sz w:val="24"/>
          <w:szCs w:val="24"/>
        </w:rPr>
        <w:t>3 EL Mehl</w:t>
      </w:r>
    </w:p>
    <w:p w14:paraId="0C1F3487" w14:textId="445A0606" w:rsidR="0032348C" w:rsidRDefault="0032348C">
      <w:pPr>
        <w:rPr>
          <w:sz w:val="24"/>
          <w:szCs w:val="24"/>
        </w:rPr>
      </w:pPr>
      <w:r>
        <w:rPr>
          <w:sz w:val="24"/>
          <w:szCs w:val="24"/>
        </w:rPr>
        <w:t>¼ l heiße Milch</w:t>
      </w:r>
    </w:p>
    <w:p w14:paraId="4CA5F74F" w14:textId="7A6CA255" w:rsidR="0032348C" w:rsidRDefault="0032348C">
      <w:pPr>
        <w:rPr>
          <w:sz w:val="24"/>
          <w:szCs w:val="24"/>
        </w:rPr>
      </w:pPr>
      <w:r>
        <w:rPr>
          <w:sz w:val="24"/>
          <w:szCs w:val="24"/>
        </w:rPr>
        <w:t>Je 1 Msp</w:t>
      </w:r>
      <w:r w:rsidR="006861ED">
        <w:rPr>
          <w:sz w:val="24"/>
          <w:szCs w:val="24"/>
        </w:rPr>
        <w:t>.</w:t>
      </w:r>
      <w:r>
        <w:rPr>
          <w:sz w:val="24"/>
          <w:szCs w:val="24"/>
        </w:rPr>
        <w:t xml:space="preserve"> Salz und schwarzer Pfeffer</w:t>
      </w:r>
    </w:p>
    <w:p w14:paraId="1B77D4BC" w14:textId="7CE6E0AA" w:rsidR="0032348C" w:rsidRDefault="0032348C">
      <w:pPr>
        <w:rPr>
          <w:sz w:val="24"/>
          <w:szCs w:val="24"/>
        </w:rPr>
      </w:pPr>
      <w:r>
        <w:rPr>
          <w:sz w:val="24"/>
          <w:szCs w:val="24"/>
        </w:rPr>
        <w:t>1 Prise geriebene Muskatnuss</w:t>
      </w:r>
    </w:p>
    <w:p w14:paraId="4045C355" w14:textId="70C7802A" w:rsidR="0032348C" w:rsidRDefault="0032348C">
      <w:pPr>
        <w:rPr>
          <w:sz w:val="24"/>
          <w:szCs w:val="24"/>
        </w:rPr>
      </w:pPr>
      <w:r>
        <w:rPr>
          <w:sz w:val="24"/>
          <w:szCs w:val="24"/>
        </w:rPr>
        <w:t>3 Eiweiß</w:t>
      </w:r>
    </w:p>
    <w:p w14:paraId="308CBF19" w14:textId="526E1053" w:rsidR="0032348C" w:rsidRDefault="0032348C">
      <w:pPr>
        <w:rPr>
          <w:sz w:val="24"/>
          <w:szCs w:val="24"/>
        </w:rPr>
      </w:pPr>
      <w:r>
        <w:rPr>
          <w:sz w:val="24"/>
          <w:szCs w:val="24"/>
        </w:rPr>
        <w:t>1 Prise Salz</w:t>
      </w:r>
    </w:p>
    <w:p w14:paraId="63751A5D" w14:textId="26E24C60" w:rsidR="0032348C" w:rsidRDefault="0032348C">
      <w:pPr>
        <w:rPr>
          <w:sz w:val="24"/>
          <w:szCs w:val="24"/>
        </w:rPr>
      </w:pPr>
      <w:r>
        <w:rPr>
          <w:sz w:val="24"/>
          <w:szCs w:val="24"/>
        </w:rPr>
        <w:t>2 Eigelb</w:t>
      </w:r>
    </w:p>
    <w:p w14:paraId="5298C77B" w14:textId="6E1906F8" w:rsidR="0032348C" w:rsidRDefault="0032348C">
      <w:pPr>
        <w:rPr>
          <w:sz w:val="24"/>
          <w:szCs w:val="24"/>
        </w:rPr>
      </w:pPr>
      <w:r>
        <w:rPr>
          <w:sz w:val="24"/>
          <w:szCs w:val="24"/>
        </w:rPr>
        <w:t>100 geriebener Gr</w:t>
      </w:r>
      <w:r w:rsidR="000220BD">
        <w:rPr>
          <w:sz w:val="24"/>
          <w:szCs w:val="24"/>
        </w:rPr>
        <w:t>ù</w:t>
      </w:r>
      <w:r>
        <w:rPr>
          <w:sz w:val="24"/>
          <w:szCs w:val="24"/>
        </w:rPr>
        <w:t>yere</w:t>
      </w:r>
    </w:p>
    <w:p w14:paraId="5408A8B3" w14:textId="77777777" w:rsidR="000220BD" w:rsidRDefault="000220BD">
      <w:pPr>
        <w:rPr>
          <w:sz w:val="24"/>
          <w:szCs w:val="24"/>
        </w:rPr>
      </w:pPr>
    </w:p>
    <w:p w14:paraId="4BFAC229" w14:textId="56225641" w:rsidR="0032348C" w:rsidRDefault="0032348C" w:rsidP="00325072">
      <w:pPr>
        <w:rPr>
          <w:sz w:val="24"/>
          <w:szCs w:val="24"/>
        </w:rPr>
      </w:pPr>
      <w:r>
        <w:rPr>
          <w:sz w:val="24"/>
          <w:szCs w:val="24"/>
        </w:rPr>
        <w:t xml:space="preserve">Zubereitung: </w:t>
      </w:r>
    </w:p>
    <w:p w14:paraId="7A06E286" w14:textId="177C30C3" w:rsidR="0032348C" w:rsidRPr="0032348C" w:rsidRDefault="0032348C" w:rsidP="00B40E8C">
      <w:pPr>
        <w:pStyle w:val="ListParagraph"/>
        <w:numPr>
          <w:ilvl w:val="0"/>
          <w:numId w:val="568"/>
        </w:numPr>
        <w:contextualSpacing w:val="0"/>
        <w:jc w:val="both"/>
        <w:rPr>
          <w:sz w:val="24"/>
          <w:szCs w:val="24"/>
        </w:rPr>
      </w:pPr>
      <w:r w:rsidRPr="0032348C">
        <w:rPr>
          <w:sz w:val="24"/>
          <w:szCs w:val="24"/>
        </w:rPr>
        <w:t xml:space="preserve">Den Sellerie in dünne Scheiben schneiden. Die Butter in einem Topf zerlassen, den Sellerie anbraten, das Mehl darüberstreuen und mitbraten. </w:t>
      </w:r>
    </w:p>
    <w:p w14:paraId="12675FC4" w14:textId="58C673E8" w:rsidR="0032348C" w:rsidRPr="0032348C" w:rsidRDefault="0032348C" w:rsidP="00B40E8C">
      <w:pPr>
        <w:pStyle w:val="ListParagraph"/>
        <w:numPr>
          <w:ilvl w:val="0"/>
          <w:numId w:val="568"/>
        </w:numPr>
        <w:contextualSpacing w:val="0"/>
        <w:jc w:val="both"/>
        <w:rPr>
          <w:sz w:val="24"/>
          <w:szCs w:val="24"/>
        </w:rPr>
      </w:pPr>
      <w:r w:rsidRPr="0032348C">
        <w:rPr>
          <w:sz w:val="24"/>
          <w:szCs w:val="24"/>
        </w:rPr>
        <w:t>Mit der Milch aufgießen und unter Rühren zu einem dicken Brei kochen und würzen.</w:t>
      </w:r>
    </w:p>
    <w:p w14:paraId="50596F9C" w14:textId="4CDC1C56" w:rsidR="0032348C" w:rsidRPr="0032348C" w:rsidRDefault="0032348C" w:rsidP="00B40E8C">
      <w:pPr>
        <w:pStyle w:val="ListParagraph"/>
        <w:numPr>
          <w:ilvl w:val="0"/>
          <w:numId w:val="568"/>
        </w:numPr>
        <w:contextualSpacing w:val="0"/>
        <w:jc w:val="both"/>
        <w:rPr>
          <w:sz w:val="24"/>
          <w:szCs w:val="24"/>
        </w:rPr>
      </w:pPr>
      <w:r w:rsidRPr="0032348C">
        <w:rPr>
          <w:sz w:val="24"/>
          <w:szCs w:val="24"/>
        </w:rPr>
        <w:t xml:space="preserve">Backofen auf 180 Grad vorheizen. 4 Förmchen mit Butter ausstreichen. Die Eiweiße mit dem Salz steif schlagen. Unter den abgekühlten Brei nach und nach die Eigelbe und den Käse mischen. Den Eischnee unterheben. </w:t>
      </w:r>
    </w:p>
    <w:p w14:paraId="2C502469" w14:textId="100A0A9F" w:rsidR="0032348C" w:rsidRPr="0032348C" w:rsidRDefault="0032348C" w:rsidP="00B40E8C">
      <w:pPr>
        <w:pStyle w:val="ListParagraph"/>
        <w:numPr>
          <w:ilvl w:val="0"/>
          <w:numId w:val="568"/>
        </w:numPr>
        <w:contextualSpacing w:val="0"/>
        <w:jc w:val="both"/>
        <w:rPr>
          <w:sz w:val="24"/>
          <w:szCs w:val="24"/>
        </w:rPr>
      </w:pPr>
      <w:r w:rsidRPr="0032348C">
        <w:rPr>
          <w:sz w:val="24"/>
          <w:szCs w:val="24"/>
        </w:rPr>
        <w:t>Die Käsesoufflés in 30 Minuten goldbraun backen. De Backofen während der ersten 15 Minuten auf keinen Fall öffnen, da die Soufflés sonst zusammenfallen. Heiß servieren.</w:t>
      </w:r>
    </w:p>
    <w:p w14:paraId="716C46EA" w14:textId="77777777" w:rsidR="0032348C" w:rsidRDefault="0032348C">
      <w:pPr>
        <w:rPr>
          <w:sz w:val="24"/>
          <w:szCs w:val="24"/>
        </w:rPr>
      </w:pPr>
    </w:p>
    <w:p w14:paraId="47D74D60" w14:textId="77777777" w:rsidR="0032348C" w:rsidRDefault="0032348C">
      <w:pPr>
        <w:rPr>
          <w:sz w:val="24"/>
          <w:szCs w:val="24"/>
        </w:rPr>
      </w:pPr>
    </w:p>
    <w:p w14:paraId="2D655CE0" w14:textId="77777777" w:rsidR="00AC2BD9" w:rsidRDefault="00AC2BD9">
      <w:pPr>
        <w:rPr>
          <w:sz w:val="24"/>
          <w:szCs w:val="24"/>
        </w:rPr>
      </w:pPr>
      <w:r>
        <w:rPr>
          <w:sz w:val="24"/>
          <w:szCs w:val="24"/>
        </w:rPr>
        <w:br w:type="page"/>
      </w:r>
    </w:p>
    <w:p w14:paraId="64BFD1A5" w14:textId="6C52B062" w:rsidR="00AA63C9" w:rsidRPr="003B24EC" w:rsidRDefault="00127538" w:rsidP="00500F27">
      <w:pPr>
        <w:pStyle w:val="Heading2"/>
        <w:spacing w:after="240"/>
      </w:pPr>
      <w:r w:rsidRPr="003B24EC">
        <w:lastRenderedPageBreak/>
        <w:t>Risottoplätzchen mit zwei Käsesorten</w:t>
      </w:r>
      <w:r w:rsidR="007F6ECF">
        <w:rPr>
          <w:rStyle w:val="FootnoteReference"/>
        </w:rPr>
        <w:footnoteReference w:id="9"/>
      </w:r>
    </w:p>
    <w:p w14:paraId="6214E627" w14:textId="56E9DB35" w:rsidR="00127538" w:rsidRDefault="00127538">
      <w:pPr>
        <w:rPr>
          <w:sz w:val="24"/>
          <w:szCs w:val="24"/>
        </w:rPr>
      </w:pPr>
      <w:r w:rsidRPr="003B24EC">
        <w:rPr>
          <w:sz w:val="24"/>
          <w:szCs w:val="24"/>
          <w:u w:val="single"/>
        </w:rPr>
        <w:t>Zutaten</w:t>
      </w:r>
      <w:r>
        <w:rPr>
          <w:sz w:val="24"/>
          <w:szCs w:val="24"/>
        </w:rPr>
        <w:t xml:space="preserve"> </w:t>
      </w:r>
      <w:r w:rsidR="003B24EC">
        <w:rPr>
          <w:sz w:val="24"/>
          <w:szCs w:val="24"/>
        </w:rPr>
        <w:t>(</w:t>
      </w:r>
      <w:r>
        <w:rPr>
          <w:sz w:val="24"/>
          <w:szCs w:val="24"/>
        </w:rPr>
        <w:t>für 6 Portionen</w:t>
      </w:r>
      <w:r w:rsidR="003B24EC">
        <w:rPr>
          <w:sz w:val="24"/>
          <w:szCs w:val="24"/>
        </w:rPr>
        <w:t>)</w:t>
      </w:r>
    </w:p>
    <w:p w14:paraId="13B6935F" w14:textId="35963DB7" w:rsidR="00127538" w:rsidRDefault="00127538">
      <w:pPr>
        <w:rPr>
          <w:sz w:val="24"/>
          <w:szCs w:val="24"/>
        </w:rPr>
      </w:pPr>
      <w:r>
        <w:rPr>
          <w:sz w:val="24"/>
          <w:szCs w:val="24"/>
        </w:rPr>
        <w:t>800 ml Brühe</w:t>
      </w:r>
    </w:p>
    <w:p w14:paraId="09842D24" w14:textId="4647E82B" w:rsidR="00127538" w:rsidRDefault="00127538">
      <w:pPr>
        <w:rPr>
          <w:sz w:val="24"/>
          <w:szCs w:val="24"/>
        </w:rPr>
      </w:pPr>
      <w:r>
        <w:rPr>
          <w:sz w:val="24"/>
          <w:szCs w:val="24"/>
        </w:rPr>
        <w:t>1 EL Olivenöl</w:t>
      </w:r>
    </w:p>
    <w:p w14:paraId="4FA28885" w14:textId="3A02B456" w:rsidR="00127538" w:rsidRDefault="00127538">
      <w:pPr>
        <w:rPr>
          <w:sz w:val="24"/>
          <w:szCs w:val="24"/>
        </w:rPr>
      </w:pPr>
      <w:r>
        <w:rPr>
          <w:sz w:val="24"/>
          <w:szCs w:val="24"/>
        </w:rPr>
        <w:t>20 g Butter</w:t>
      </w:r>
    </w:p>
    <w:p w14:paraId="14CD1E9D" w14:textId="56C4E33D" w:rsidR="00127538" w:rsidRDefault="00127538">
      <w:pPr>
        <w:rPr>
          <w:sz w:val="24"/>
          <w:szCs w:val="24"/>
        </w:rPr>
      </w:pPr>
      <w:r>
        <w:rPr>
          <w:sz w:val="24"/>
          <w:szCs w:val="24"/>
        </w:rPr>
        <w:t>1 kleine Zwiebel, feingehackt</w:t>
      </w:r>
    </w:p>
    <w:p w14:paraId="5A4E8C3A" w14:textId="5C9E0E8C" w:rsidR="00127538" w:rsidRDefault="00127538">
      <w:pPr>
        <w:rPr>
          <w:sz w:val="24"/>
          <w:szCs w:val="24"/>
        </w:rPr>
      </w:pPr>
      <w:r>
        <w:rPr>
          <w:sz w:val="24"/>
          <w:szCs w:val="24"/>
        </w:rPr>
        <w:t>275 g Reis</w:t>
      </w:r>
    </w:p>
    <w:p w14:paraId="36A10A2B" w14:textId="5AE65BDA" w:rsidR="00127538" w:rsidRDefault="00127538">
      <w:pPr>
        <w:rPr>
          <w:sz w:val="24"/>
          <w:szCs w:val="24"/>
        </w:rPr>
      </w:pPr>
      <w:r>
        <w:rPr>
          <w:sz w:val="24"/>
          <w:szCs w:val="24"/>
        </w:rPr>
        <w:t>40 g Parmesan, frisch gerieben</w:t>
      </w:r>
    </w:p>
    <w:p w14:paraId="525E91A3" w14:textId="71211198" w:rsidR="00127538" w:rsidRDefault="00127538">
      <w:pPr>
        <w:rPr>
          <w:sz w:val="24"/>
          <w:szCs w:val="24"/>
        </w:rPr>
      </w:pPr>
      <w:r>
        <w:rPr>
          <w:sz w:val="24"/>
          <w:szCs w:val="24"/>
        </w:rPr>
        <w:t>30 g Mozzarella, in kleine Würfel geschnitten</w:t>
      </w:r>
    </w:p>
    <w:p w14:paraId="1CACF001" w14:textId="26FE863D" w:rsidR="00127538" w:rsidRDefault="00127538">
      <w:pPr>
        <w:rPr>
          <w:sz w:val="24"/>
          <w:szCs w:val="24"/>
        </w:rPr>
      </w:pPr>
      <w:r>
        <w:rPr>
          <w:sz w:val="24"/>
          <w:szCs w:val="24"/>
        </w:rPr>
        <w:t>35 g getrocknete Tomaten, gehackt</w:t>
      </w:r>
    </w:p>
    <w:p w14:paraId="40D5127B" w14:textId="6D02CEDF" w:rsidR="00127538" w:rsidRDefault="00127538">
      <w:pPr>
        <w:rPr>
          <w:sz w:val="24"/>
          <w:szCs w:val="24"/>
        </w:rPr>
      </w:pPr>
      <w:r>
        <w:rPr>
          <w:sz w:val="24"/>
          <w:szCs w:val="24"/>
        </w:rPr>
        <w:t>Öl zum Frittieren</w:t>
      </w:r>
    </w:p>
    <w:p w14:paraId="1FC73082" w14:textId="1D7DF625" w:rsidR="00127538" w:rsidRDefault="00127538">
      <w:pPr>
        <w:rPr>
          <w:sz w:val="24"/>
          <w:szCs w:val="24"/>
        </w:rPr>
      </w:pPr>
      <w:r>
        <w:rPr>
          <w:sz w:val="24"/>
          <w:szCs w:val="24"/>
        </w:rPr>
        <w:t>70 g Salatblätter zum Garnieren</w:t>
      </w:r>
    </w:p>
    <w:p w14:paraId="045898CD" w14:textId="55EA9C28" w:rsidR="00127538" w:rsidRDefault="00127538">
      <w:pPr>
        <w:rPr>
          <w:sz w:val="24"/>
          <w:szCs w:val="24"/>
        </w:rPr>
      </w:pPr>
    </w:p>
    <w:p w14:paraId="24758067" w14:textId="469536CE" w:rsidR="00127538" w:rsidRDefault="00127538">
      <w:pPr>
        <w:rPr>
          <w:sz w:val="24"/>
          <w:szCs w:val="24"/>
        </w:rPr>
      </w:pPr>
      <w:r>
        <w:rPr>
          <w:sz w:val="24"/>
          <w:szCs w:val="24"/>
        </w:rPr>
        <w:t>Zubereitungszeit: 2 Stunden 15 Minuten</w:t>
      </w:r>
    </w:p>
    <w:p w14:paraId="6C91D201" w14:textId="7513A570" w:rsidR="00127538" w:rsidRPr="004437F3" w:rsidRDefault="00127538" w:rsidP="00B40E8C">
      <w:pPr>
        <w:pStyle w:val="ListParagraph"/>
        <w:numPr>
          <w:ilvl w:val="0"/>
          <w:numId w:val="648"/>
        </w:numPr>
        <w:ind w:left="714" w:hanging="357"/>
        <w:contextualSpacing w:val="0"/>
        <w:jc w:val="both"/>
        <w:rPr>
          <w:sz w:val="24"/>
          <w:szCs w:val="24"/>
        </w:rPr>
      </w:pPr>
      <w:r w:rsidRPr="004437F3">
        <w:rPr>
          <w:sz w:val="24"/>
          <w:szCs w:val="24"/>
        </w:rPr>
        <w:t>Die Brühe in einem kleinen Topf aufkochen. Die Temperatur reduzieren und zudecken, sanft köcheln lassen.</w:t>
      </w:r>
      <w:r w:rsidR="004437F3" w:rsidRPr="004437F3">
        <w:rPr>
          <w:sz w:val="24"/>
          <w:szCs w:val="24"/>
        </w:rPr>
        <w:t xml:space="preserve"> </w:t>
      </w:r>
      <w:r w:rsidRPr="004437F3">
        <w:rPr>
          <w:sz w:val="24"/>
          <w:szCs w:val="24"/>
        </w:rPr>
        <w:t xml:space="preserve">Öl und Butter in einem </w:t>
      </w:r>
      <w:r w:rsidR="005714A3" w:rsidRPr="004437F3">
        <w:rPr>
          <w:sz w:val="24"/>
          <w:szCs w:val="24"/>
        </w:rPr>
        <w:t>T</w:t>
      </w:r>
      <w:r w:rsidRPr="004437F3">
        <w:rPr>
          <w:sz w:val="24"/>
          <w:szCs w:val="24"/>
        </w:rPr>
        <w:t xml:space="preserve">opf erhitzen. Die Zwiebel 3 Minuten bei mittlerer Hitze andünsten, Reis dazugeben. Die Temperatur reduzieren und den Reis 3 Minuten unter </w:t>
      </w:r>
      <w:r w:rsidR="005714A3" w:rsidRPr="004437F3">
        <w:rPr>
          <w:sz w:val="24"/>
          <w:szCs w:val="24"/>
        </w:rPr>
        <w:t>R</w:t>
      </w:r>
      <w:r w:rsidRPr="004437F3">
        <w:rPr>
          <w:sz w:val="24"/>
          <w:szCs w:val="24"/>
        </w:rPr>
        <w:t xml:space="preserve">ühren goldgelb braten. Mit einem Viertel der Brühe ablöschen. 5 Minuten </w:t>
      </w:r>
      <w:r w:rsidR="003A2D12" w:rsidRPr="004437F3">
        <w:rPr>
          <w:sz w:val="24"/>
          <w:szCs w:val="24"/>
        </w:rPr>
        <w:t>rühren,</w:t>
      </w:r>
      <w:r w:rsidRPr="004437F3">
        <w:rPr>
          <w:sz w:val="24"/>
          <w:szCs w:val="24"/>
        </w:rPr>
        <w:t xml:space="preserve"> bis die gesamte Flüssigkeit aufgenommen ist.</w:t>
      </w:r>
    </w:p>
    <w:p w14:paraId="218214B8" w14:textId="6122005F" w:rsidR="00127538" w:rsidRPr="005714A3" w:rsidRDefault="00127538" w:rsidP="00B40E8C">
      <w:pPr>
        <w:pStyle w:val="ListParagraph"/>
        <w:numPr>
          <w:ilvl w:val="0"/>
          <w:numId w:val="648"/>
        </w:numPr>
        <w:ind w:left="714" w:hanging="357"/>
        <w:contextualSpacing w:val="0"/>
        <w:jc w:val="both"/>
        <w:rPr>
          <w:sz w:val="24"/>
          <w:szCs w:val="24"/>
        </w:rPr>
      </w:pPr>
      <w:r w:rsidRPr="005714A3">
        <w:rPr>
          <w:sz w:val="24"/>
          <w:szCs w:val="24"/>
        </w:rPr>
        <w:t xml:space="preserve">Diesen Vorgang unter ständigem </w:t>
      </w:r>
      <w:r w:rsidR="005714A3" w:rsidRPr="005714A3">
        <w:rPr>
          <w:sz w:val="24"/>
          <w:szCs w:val="24"/>
        </w:rPr>
        <w:t>R</w:t>
      </w:r>
      <w:r w:rsidRPr="005714A3">
        <w:rPr>
          <w:sz w:val="24"/>
          <w:szCs w:val="24"/>
        </w:rPr>
        <w:t xml:space="preserve">ühren wiederholen, bis alle Brühe aufgebraucht und der </w:t>
      </w:r>
      <w:r w:rsidR="005714A3" w:rsidRPr="005714A3">
        <w:rPr>
          <w:sz w:val="24"/>
          <w:szCs w:val="24"/>
        </w:rPr>
        <w:t>Re</w:t>
      </w:r>
      <w:r w:rsidRPr="005714A3">
        <w:rPr>
          <w:sz w:val="24"/>
          <w:szCs w:val="24"/>
        </w:rPr>
        <w:t xml:space="preserve">is gar ist. </w:t>
      </w:r>
      <w:r w:rsidR="005714A3" w:rsidRPr="005714A3">
        <w:rPr>
          <w:sz w:val="24"/>
          <w:szCs w:val="24"/>
        </w:rPr>
        <w:t>Parmesan einrühren. Vom Herd nehmen und zum Abkühlen in eine Schüssel umfüllen und 1 Stunde in den Kühlschrank stellen.</w:t>
      </w:r>
    </w:p>
    <w:p w14:paraId="45471A55" w14:textId="15F23ED5" w:rsidR="005714A3" w:rsidRPr="005714A3" w:rsidRDefault="005714A3" w:rsidP="00B40E8C">
      <w:pPr>
        <w:pStyle w:val="ListParagraph"/>
        <w:numPr>
          <w:ilvl w:val="0"/>
          <w:numId w:val="648"/>
        </w:numPr>
        <w:ind w:left="714" w:hanging="357"/>
        <w:contextualSpacing w:val="0"/>
        <w:jc w:val="both"/>
        <w:rPr>
          <w:sz w:val="24"/>
          <w:szCs w:val="24"/>
        </w:rPr>
      </w:pPr>
      <w:r w:rsidRPr="005714A3">
        <w:rPr>
          <w:sz w:val="24"/>
          <w:szCs w:val="24"/>
        </w:rPr>
        <w:t>Zwei Esslöffel der Reismischung mit angefeuchteten Händen zu einer Kugel formen. Eine Vertiefung in die Kugel drücken und mit einem Mozzarellawürfel und ein paar Tomatenstückchen füllen. Die Kugel wieder schließen, dann locker zu einer Scheibe flachdrücken. 15 Minuten in den Kühlschrank stellen.</w:t>
      </w:r>
    </w:p>
    <w:p w14:paraId="1D92F215" w14:textId="1724ECE5" w:rsidR="005714A3" w:rsidRDefault="005714A3" w:rsidP="00B40E8C">
      <w:pPr>
        <w:pStyle w:val="ListParagraph"/>
        <w:numPr>
          <w:ilvl w:val="0"/>
          <w:numId w:val="648"/>
        </w:numPr>
        <w:ind w:left="714" w:hanging="357"/>
        <w:contextualSpacing w:val="0"/>
        <w:jc w:val="both"/>
        <w:rPr>
          <w:sz w:val="24"/>
          <w:szCs w:val="24"/>
        </w:rPr>
      </w:pPr>
      <w:r w:rsidRPr="005714A3">
        <w:rPr>
          <w:sz w:val="24"/>
          <w:szCs w:val="24"/>
        </w:rPr>
        <w:t>Öl in einer Pfanne erhitzen. Die Risottoplätzchen in kleinen Portionen vorsichtig ins nicht zu heiße Öl senken. 1 – 2 Minuten goldbraun frittieren. Mit dem Schaumlöffel aus dem Öl nehmen und auf Küchenpapier abtropfen lassen. Zum Servieren jeden Teller mit Salatblättern garnieren und mit 3 Plätzchen belegen. Sofort servieren.</w:t>
      </w:r>
    </w:p>
    <w:p w14:paraId="682DF965" w14:textId="77777777" w:rsidR="00185807" w:rsidRDefault="00185807" w:rsidP="00185807">
      <w:pPr>
        <w:jc w:val="both"/>
        <w:rPr>
          <w:sz w:val="24"/>
          <w:szCs w:val="24"/>
        </w:rPr>
      </w:pPr>
    </w:p>
    <w:p w14:paraId="33D9E056" w14:textId="2781D54F" w:rsidR="003B24EC" w:rsidRDefault="00185807" w:rsidP="00185807">
      <w:pPr>
        <w:jc w:val="both"/>
        <w:rPr>
          <w:sz w:val="24"/>
          <w:szCs w:val="24"/>
        </w:rPr>
      </w:pPr>
      <w:r>
        <w:rPr>
          <w:sz w:val="24"/>
          <w:szCs w:val="24"/>
        </w:rPr>
        <w:t>Kommentar:</w:t>
      </w:r>
      <w:r>
        <w:rPr>
          <w:sz w:val="24"/>
          <w:szCs w:val="24"/>
        </w:rPr>
        <w:tab/>
        <w:t>Einfach nur mmmmh.</w:t>
      </w:r>
    </w:p>
    <w:p w14:paraId="00CFE562" w14:textId="4CD65D2F" w:rsidR="00BA313F" w:rsidRPr="001A5DA8" w:rsidRDefault="00BA313F" w:rsidP="00500F27">
      <w:pPr>
        <w:pStyle w:val="Heading2"/>
        <w:spacing w:after="240"/>
      </w:pPr>
      <w:r w:rsidRPr="001A5DA8">
        <w:lastRenderedPageBreak/>
        <w:t>Kleine Spinatsoufflés</w:t>
      </w:r>
      <w:r w:rsidR="005002B6">
        <w:rPr>
          <w:rStyle w:val="FootnoteReference"/>
        </w:rPr>
        <w:footnoteReference w:id="10"/>
      </w:r>
    </w:p>
    <w:p w14:paraId="0988C645" w14:textId="722F8CBD" w:rsidR="00BA313F" w:rsidRDefault="00BA313F">
      <w:pPr>
        <w:rPr>
          <w:sz w:val="24"/>
          <w:szCs w:val="24"/>
        </w:rPr>
      </w:pPr>
      <w:r w:rsidRPr="001A5DA8">
        <w:rPr>
          <w:sz w:val="24"/>
          <w:szCs w:val="24"/>
          <w:u w:val="single"/>
        </w:rPr>
        <w:t>Zutaten</w:t>
      </w:r>
      <w:r>
        <w:rPr>
          <w:sz w:val="24"/>
          <w:szCs w:val="24"/>
        </w:rPr>
        <w:t xml:space="preserve"> </w:t>
      </w:r>
      <w:r w:rsidR="001A5DA8">
        <w:rPr>
          <w:sz w:val="24"/>
          <w:szCs w:val="24"/>
        </w:rPr>
        <w:t>(</w:t>
      </w:r>
      <w:r>
        <w:rPr>
          <w:sz w:val="24"/>
          <w:szCs w:val="24"/>
        </w:rPr>
        <w:t>für 4 Portionen</w:t>
      </w:r>
      <w:r w:rsidR="001A5DA8">
        <w:rPr>
          <w:sz w:val="24"/>
          <w:szCs w:val="24"/>
        </w:rPr>
        <w:t>)</w:t>
      </w:r>
    </w:p>
    <w:p w14:paraId="517D37C5" w14:textId="77777777" w:rsidR="00BA313F" w:rsidRDefault="00BA313F">
      <w:pPr>
        <w:rPr>
          <w:sz w:val="24"/>
          <w:szCs w:val="24"/>
        </w:rPr>
      </w:pPr>
      <w:r>
        <w:rPr>
          <w:sz w:val="24"/>
          <w:szCs w:val="24"/>
        </w:rPr>
        <w:t>30 g Semmelbrösel</w:t>
      </w:r>
    </w:p>
    <w:p w14:paraId="3CE1F525" w14:textId="77777777" w:rsidR="00BA313F" w:rsidRDefault="00BA313F">
      <w:pPr>
        <w:rPr>
          <w:sz w:val="24"/>
          <w:szCs w:val="24"/>
        </w:rPr>
      </w:pPr>
      <w:r>
        <w:rPr>
          <w:sz w:val="24"/>
          <w:szCs w:val="24"/>
        </w:rPr>
        <w:t>100 g Blattspinat</w:t>
      </w:r>
    </w:p>
    <w:p w14:paraId="3AA9024A" w14:textId="77777777" w:rsidR="00BA313F" w:rsidRDefault="00BA313F">
      <w:pPr>
        <w:rPr>
          <w:sz w:val="24"/>
          <w:szCs w:val="24"/>
        </w:rPr>
      </w:pPr>
      <w:r>
        <w:rPr>
          <w:sz w:val="24"/>
          <w:szCs w:val="24"/>
        </w:rPr>
        <w:t>40 g Butter</w:t>
      </w:r>
    </w:p>
    <w:p w14:paraId="4F390D00" w14:textId="77777777" w:rsidR="00BA313F" w:rsidRDefault="00BA313F">
      <w:pPr>
        <w:rPr>
          <w:sz w:val="24"/>
          <w:szCs w:val="24"/>
        </w:rPr>
      </w:pPr>
      <w:r>
        <w:rPr>
          <w:sz w:val="24"/>
          <w:szCs w:val="24"/>
        </w:rPr>
        <w:t>2 EL Mehl</w:t>
      </w:r>
    </w:p>
    <w:p w14:paraId="17AB76CD" w14:textId="77777777" w:rsidR="00BA313F" w:rsidRDefault="00BA313F">
      <w:pPr>
        <w:rPr>
          <w:sz w:val="24"/>
          <w:szCs w:val="24"/>
        </w:rPr>
      </w:pPr>
      <w:r>
        <w:rPr>
          <w:sz w:val="24"/>
          <w:szCs w:val="24"/>
        </w:rPr>
        <w:t>250 ml Milch</w:t>
      </w:r>
    </w:p>
    <w:p w14:paraId="3020140C" w14:textId="77777777" w:rsidR="00BA313F" w:rsidRDefault="00BA313F">
      <w:pPr>
        <w:rPr>
          <w:sz w:val="24"/>
          <w:szCs w:val="24"/>
        </w:rPr>
      </w:pPr>
      <w:r>
        <w:rPr>
          <w:sz w:val="24"/>
          <w:szCs w:val="24"/>
        </w:rPr>
        <w:t>4 Eier, getrennt</w:t>
      </w:r>
    </w:p>
    <w:p w14:paraId="19BB35F2" w14:textId="77777777" w:rsidR="00BA313F" w:rsidRDefault="00BA313F">
      <w:pPr>
        <w:rPr>
          <w:sz w:val="24"/>
          <w:szCs w:val="24"/>
        </w:rPr>
      </w:pPr>
      <w:r>
        <w:rPr>
          <w:sz w:val="24"/>
          <w:szCs w:val="24"/>
        </w:rPr>
        <w:t>65 g Cheddar, feingerieben</w:t>
      </w:r>
    </w:p>
    <w:p w14:paraId="7594A519" w14:textId="77777777" w:rsidR="00BA313F" w:rsidRDefault="00BA313F">
      <w:pPr>
        <w:rPr>
          <w:sz w:val="24"/>
          <w:szCs w:val="24"/>
        </w:rPr>
      </w:pPr>
      <w:r>
        <w:rPr>
          <w:sz w:val="24"/>
          <w:szCs w:val="24"/>
        </w:rPr>
        <w:t>2 EL feingeriebener Parmesan</w:t>
      </w:r>
    </w:p>
    <w:p w14:paraId="6F317135" w14:textId="77777777" w:rsidR="00BA313F" w:rsidRDefault="00BA313F">
      <w:pPr>
        <w:rPr>
          <w:sz w:val="24"/>
          <w:szCs w:val="24"/>
        </w:rPr>
      </w:pPr>
      <w:r>
        <w:rPr>
          <w:sz w:val="24"/>
          <w:szCs w:val="24"/>
        </w:rPr>
        <w:t>1 Prise Cayennepfeffer</w:t>
      </w:r>
    </w:p>
    <w:p w14:paraId="32D83B3C" w14:textId="44F4A5A5" w:rsidR="00BA313F" w:rsidRDefault="00BA313F">
      <w:pPr>
        <w:rPr>
          <w:sz w:val="24"/>
          <w:szCs w:val="24"/>
        </w:rPr>
      </w:pPr>
      <w:r>
        <w:rPr>
          <w:sz w:val="24"/>
          <w:szCs w:val="24"/>
        </w:rPr>
        <w:t>1 EL frisch geriebener Parmesan</w:t>
      </w:r>
    </w:p>
    <w:p w14:paraId="68618023" w14:textId="77777777" w:rsidR="00BA313F" w:rsidRDefault="00BA313F">
      <w:pPr>
        <w:rPr>
          <w:sz w:val="24"/>
          <w:szCs w:val="24"/>
        </w:rPr>
      </w:pPr>
    </w:p>
    <w:p w14:paraId="501EC5DD" w14:textId="77777777" w:rsidR="00BA313F" w:rsidRDefault="00BA313F">
      <w:pPr>
        <w:rPr>
          <w:sz w:val="24"/>
          <w:szCs w:val="24"/>
        </w:rPr>
      </w:pPr>
      <w:r>
        <w:rPr>
          <w:sz w:val="24"/>
          <w:szCs w:val="24"/>
        </w:rPr>
        <w:t>Zubereitungszeit: 45 Minuten</w:t>
      </w:r>
    </w:p>
    <w:p w14:paraId="1CED26B5" w14:textId="7207E3D7" w:rsidR="00BA313F" w:rsidRPr="00142B1E" w:rsidRDefault="00BA313F" w:rsidP="00B40E8C">
      <w:pPr>
        <w:pStyle w:val="ListParagraph"/>
        <w:numPr>
          <w:ilvl w:val="0"/>
          <w:numId w:val="650"/>
        </w:numPr>
        <w:ind w:left="714" w:hanging="357"/>
        <w:contextualSpacing w:val="0"/>
        <w:jc w:val="both"/>
        <w:rPr>
          <w:sz w:val="24"/>
          <w:szCs w:val="24"/>
        </w:rPr>
      </w:pPr>
      <w:r w:rsidRPr="00142B1E">
        <w:rPr>
          <w:sz w:val="24"/>
          <w:szCs w:val="24"/>
        </w:rPr>
        <w:t>Den Backofen auf 180 Grad vorheizen. 4 Soufflésforme</w:t>
      </w:r>
      <w:r w:rsidR="00DE732F">
        <w:rPr>
          <w:sz w:val="24"/>
          <w:szCs w:val="24"/>
        </w:rPr>
        <w:t>n</w:t>
      </w:r>
      <w:r w:rsidRPr="00142B1E">
        <w:rPr>
          <w:sz w:val="24"/>
          <w:szCs w:val="24"/>
        </w:rPr>
        <w:t xml:space="preserve"> mit Öl oder Butter einfetten. Boden und Wände mit Semmelbröseln auskleiden; überschüssige Brösel abschütteln.</w:t>
      </w:r>
    </w:p>
    <w:p w14:paraId="670DFB4E" w14:textId="38195DF9" w:rsidR="00BA313F" w:rsidRDefault="00BA313F" w:rsidP="00B40E8C">
      <w:pPr>
        <w:pStyle w:val="ListParagraph"/>
        <w:numPr>
          <w:ilvl w:val="0"/>
          <w:numId w:val="650"/>
        </w:numPr>
        <w:ind w:left="714" w:hanging="357"/>
        <w:contextualSpacing w:val="0"/>
        <w:jc w:val="both"/>
        <w:rPr>
          <w:sz w:val="24"/>
          <w:szCs w:val="24"/>
        </w:rPr>
      </w:pPr>
      <w:r w:rsidRPr="00142B1E">
        <w:rPr>
          <w:sz w:val="24"/>
          <w:szCs w:val="24"/>
        </w:rPr>
        <w:t>Die Spinatblätter gründlich waschen, fein hacken und 1 Minute dämpfen, bis sie gerade weich sind; abkühlen lassen. Mit den Händen alle überschüssige Flüssigkeit aus den Spinatblättern drücken. Ausbreiten und zur Seite stellen.</w:t>
      </w:r>
    </w:p>
    <w:p w14:paraId="4036F7CB" w14:textId="3C2E47DC" w:rsidR="00BA313F" w:rsidRPr="00142B1E" w:rsidRDefault="00142B1E" w:rsidP="00B40E8C">
      <w:pPr>
        <w:pStyle w:val="ListParagraph"/>
        <w:numPr>
          <w:ilvl w:val="0"/>
          <w:numId w:val="650"/>
        </w:numPr>
        <w:ind w:left="714" w:hanging="357"/>
        <w:contextualSpacing w:val="0"/>
        <w:jc w:val="both"/>
        <w:rPr>
          <w:sz w:val="24"/>
          <w:szCs w:val="24"/>
        </w:rPr>
      </w:pPr>
      <w:r w:rsidRPr="00142B1E">
        <w:rPr>
          <w:sz w:val="24"/>
          <w:szCs w:val="24"/>
        </w:rPr>
        <w:t>Butter in einem kleinen Topf erhitzen und das Mehl 2 Minuten bei geringer Hitze anschwitzen, bis es hellgolden ist. Nach und nach die Milch in den Topf geben und rühren, bis die Mischung glatt ist. Bei mittlerer Temperatur 2 Minuten rühren, bis die Mischung aufkocht und andickt. 1 Minute weiter kochen lassen, dann vom Herd nehmen. Die Eigelbe zufügen und glattschlagen. Käse, Cayennepfeffer und Salz hinzufügen und rühren, bis der Käse geschmolzen und die Mischung gerade glatt ist; den Spinat einrühren.</w:t>
      </w:r>
    </w:p>
    <w:p w14:paraId="03FF72EF" w14:textId="2EEBC9EB" w:rsidR="00142B1E" w:rsidRPr="00142B1E" w:rsidRDefault="00142B1E" w:rsidP="00B40E8C">
      <w:pPr>
        <w:pStyle w:val="ListParagraph"/>
        <w:numPr>
          <w:ilvl w:val="0"/>
          <w:numId w:val="650"/>
        </w:numPr>
        <w:ind w:left="714" w:hanging="357"/>
        <w:contextualSpacing w:val="0"/>
        <w:jc w:val="both"/>
        <w:rPr>
          <w:sz w:val="24"/>
          <w:szCs w:val="24"/>
        </w:rPr>
      </w:pPr>
      <w:r w:rsidRPr="00142B1E">
        <w:rPr>
          <w:sz w:val="24"/>
          <w:szCs w:val="24"/>
        </w:rPr>
        <w:t>Die Eiweiße in einer sauberen und trockenen Schüssel steif schlagen. Mit einem Metalllöffel langsam unter die Spinatmischung ziehen.</w:t>
      </w:r>
    </w:p>
    <w:p w14:paraId="340008CA" w14:textId="05294DBF" w:rsidR="00142B1E" w:rsidRPr="00142B1E" w:rsidRDefault="00142B1E" w:rsidP="00B40E8C">
      <w:pPr>
        <w:pStyle w:val="ListParagraph"/>
        <w:numPr>
          <w:ilvl w:val="0"/>
          <w:numId w:val="650"/>
        </w:numPr>
        <w:ind w:left="714" w:hanging="357"/>
        <w:contextualSpacing w:val="0"/>
        <w:jc w:val="both"/>
        <w:rPr>
          <w:sz w:val="24"/>
          <w:szCs w:val="24"/>
        </w:rPr>
      </w:pPr>
      <w:r w:rsidRPr="00142B1E">
        <w:rPr>
          <w:sz w:val="24"/>
          <w:szCs w:val="24"/>
        </w:rPr>
        <w:t>Die Mischung in die vorbereiteten Formen füllen und 20 Minuten backen, bis die Soufflé richtig aufgegangen und gebräunt sind. Mit zusätzlichem Parmesan bestreuen und sofort servieren.</w:t>
      </w:r>
    </w:p>
    <w:p w14:paraId="05DF2301" w14:textId="0114FAFB" w:rsidR="005714A3" w:rsidRDefault="005714A3">
      <w:pPr>
        <w:rPr>
          <w:sz w:val="24"/>
          <w:szCs w:val="24"/>
        </w:rPr>
      </w:pPr>
      <w:r>
        <w:rPr>
          <w:sz w:val="24"/>
          <w:szCs w:val="24"/>
        </w:rPr>
        <w:br w:type="page"/>
      </w:r>
    </w:p>
    <w:p w14:paraId="36910720" w14:textId="1B9246C5" w:rsidR="004A71FC" w:rsidRPr="005B3665" w:rsidRDefault="004A71FC" w:rsidP="00500F27">
      <w:pPr>
        <w:pStyle w:val="Heading2"/>
        <w:spacing w:after="240"/>
      </w:pPr>
      <w:r w:rsidRPr="005B3665">
        <w:lastRenderedPageBreak/>
        <w:t>Melonencocktail</w:t>
      </w:r>
      <w:r w:rsidR="0045065F">
        <w:rPr>
          <w:rStyle w:val="FootnoteReference"/>
        </w:rPr>
        <w:footnoteReference w:id="11"/>
      </w:r>
    </w:p>
    <w:p w14:paraId="3DD817DE" w14:textId="7EE34593" w:rsidR="004A71FC" w:rsidRDefault="004A71FC" w:rsidP="001A5DA8">
      <w:pPr>
        <w:rPr>
          <w:sz w:val="24"/>
          <w:szCs w:val="24"/>
        </w:rPr>
      </w:pPr>
      <w:r w:rsidRPr="001A5DA8">
        <w:rPr>
          <w:sz w:val="24"/>
          <w:szCs w:val="24"/>
          <w:u w:val="single"/>
        </w:rPr>
        <w:t>Zutaten</w:t>
      </w:r>
      <w:r>
        <w:rPr>
          <w:sz w:val="24"/>
          <w:szCs w:val="24"/>
        </w:rPr>
        <w:t xml:space="preserve"> </w:t>
      </w:r>
      <w:r w:rsidR="001A5DA8">
        <w:rPr>
          <w:sz w:val="24"/>
          <w:szCs w:val="24"/>
        </w:rPr>
        <w:t>(</w:t>
      </w:r>
      <w:r>
        <w:rPr>
          <w:sz w:val="24"/>
          <w:szCs w:val="24"/>
        </w:rPr>
        <w:t>für 4 Portionen</w:t>
      </w:r>
      <w:r w:rsidR="001A5DA8">
        <w:rPr>
          <w:sz w:val="24"/>
          <w:szCs w:val="24"/>
        </w:rPr>
        <w:t>)</w:t>
      </w:r>
    </w:p>
    <w:p w14:paraId="01E1E6F2" w14:textId="77777777" w:rsidR="004A71FC" w:rsidRPr="00835817" w:rsidRDefault="004A71FC" w:rsidP="001A5DA8">
      <w:pPr>
        <w:rPr>
          <w:sz w:val="24"/>
          <w:szCs w:val="24"/>
        </w:rPr>
      </w:pPr>
      <w:r w:rsidRPr="00835817">
        <w:rPr>
          <w:sz w:val="24"/>
          <w:szCs w:val="24"/>
        </w:rPr>
        <w:t>1 Canteloupe-Melone (also die leckere</w:t>
      </w:r>
      <w:r w:rsidRPr="004A71FC">
        <w:rPr>
          <mc:AlternateContent>
            <mc:Choice Requires="w16se"/>
            <mc:Fallback>
              <w:rFonts w:ascii="Segoe UI Emoji" w:eastAsia="Segoe UI Emoji" w:hAnsi="Segoe UI Emoji" w:cs="Segoe UI Emoji"/>
            </mc:Fallback>
          </mc:AlternateContent>
          <w:sz w:val="24"/>
          <w:szCs w:val="24"/>
          <w:lang w:val="en-US"/>
        </w:rPr>
        <mc:AlternateContent>
          <mc:Choice Requires="w16se">
            <w16se:symEx w16se:font="Segoe UI Emoji" w16se:char="1F60A"/>
          </mc:Choice>
          <mc:Fallback>
            <w:t>😊</w:t>
          </mc:Fallback>
        </mc:AlternateContent>
      </w:r>
      <w:r w:rsidRPr="00835817">
        <w:rPr>
          <w:sz w:val="24"/>
          <w:szCs w:val="24"/>
        </w:rPr>
        <w:t>)</w:t>
      </w:r>
    </w:p>
    <w:p w14:paraId="7EAEA438" w14:textId="77777777" w:rsidR="004A71FC" w:rsidRPr="00835817" w:rsidRDefault="004A71FC" w:rsidP="001A5DA8">
      <w:pPr>
        <w:rPr>
          <w:sz w:val="24"/>
          <w:szCs w:val="24"/>
        </w:rPr>
      </w:pPr>
      <w:r w:rsidRPr="00835817">
        <w:rPr>
          <w:sz w:val="24"/>
          <w:szCs w:val="24"/>
        </w:rPr>
        <w:t>2 TL Himbeeressig</w:t>
      </w:r>
    </w:p>
    <w:p w14:paraId="3407E529" w14:textId="77777777" w:rsidR="004A71FC" w:rsidRPr="00835817" w:rsidRDefault="004A71FC">
      <w:pPr>
        <w:rPr>
          <w:sz w:val="24"/>
          <w:szCs w:val="24"/>
        </w:rPr>
      </w:pPr>
      <w:r w:rsidRPr="00835817">
        <w:rPr>
          <w:sz w:val="24"/>
          <w:szCs w:val="24"/>
        </w:rPr>
        <w:t>200 g saure Sahne</w:t>
      </w:r>
    </w:p>
    <w:p w14:paraId="08B847D8" w14:textId="77777777" w:rsidR="004A71FC" w:rsidRPr="00835817" w:rsidRDefault="004A71FC">
      <w:pPr>
        <w:rPr>
          <w:sz w:val="24"/>
          <w:szCs w:val="24"/>
        </w:rPr>
      </w:pPr>
      <w:r w:rsidRPr="00835817">
        <w:rPr>
          <w:sz w:val="24"/>
          <w:szCs w:val="24"/>
        </w:rPr>
        <w:t>5 EL Joghurt</w:t>
      </w:r>
    </w:p>
    <w:p w14:paraId="7852C41D" w14:textId="77777777" w:rsidR="004A71FC" w:rsidRPr="00835817" w:rsidRDefault="004A71FC">
      <w:pPr>
        <w:rPr>
          <w:sz w:val="24"/>
          <w:szCs w:val="24"/>
        </w:rPr>
      </w:pPr>
      <w:r w:rsidRPr="00835817">
        <w:rPr>
          <w:sz w:val="24"/>
          <w:szCs w:val="24"/>
        </w:rPr>
        <w:t>3 EL Zitronensaft</w:t>
      </w:r>
    </w:p>
    <w:p w14:paraId="2E639C7E" w14:textId="77777777" w:rsidR="004A71FC" w:rsidRPr="00835817" w:rsidRDefault="004A71FC">
      <w:pPr>
        <w:rPr>
          <w:sz w:val="24"/>
          <w:szCs w:val="24"/>
        </w:rPr>
      </w:pPr>
      <w:r w:rsidRPr="00835817">
        <w:rPr>
          <w:sz w:val="24"/>
          <w:szCs w:val="24"/>
        </w:rPr>
        <w:t>2 TL Apfeldicksaft</w:t>
      </w:r>
    </w:p>
    <w:p w14:paraId="5AE0D03B" w14:textId="57AB2EAC" w:rsidR="004A71FC" w:rsidRDefault="004A71FC">
      <w:pPr>
        <w:rPr>
          <w:sz w:val="24"/>
          <w:szCs w:val="24"/>
        </w:rPr>
      </w:pPr>
      <w:r w:rsidRPr="004A71FC">
        <w:rPr>
          <w:sz w:val="24"/>
          <w:szCs w:val="24"/>
        </w:rPr>
        <w:t>1 H</w:t>
      </w:r>
      <w:r>
        <w:rPr>
          <w:sz w:val="24"/>
          <w:szCs w:val="24"/>
        </w:rPr>
        <w:t>a</w:t>
      </w:r>
      <w:r w:rsidRPr="004A71FC">
        <w:rPr>
          <w:sz w:val="24"/>
          <w:szCs w:val="24"/>
        </w:rPr>
        <w:t>ndvoll Zitronenmelisse, wenig Zitronenthymian, E</w:t>
      </w:r>
      <w:r>
        <w:rPr>
          <w:sz w:val="24"/>
          <w:szCs w:val="24"/>
        </w:rPr>
        <w:t>stragon und Dill</w:t>
      </w:r>
    </w:p>
    <w:p w14:paraId="527C7FE2" w14:textId="5D2A5C77" w:rsidR="004A71FC" w:rsidRDefault="004A71FC">
      <w:pPr>
        <w:rPr>
          <w:sz w:val="24"/>
          <w:szCs w:val="24"/>
        </w:rPr>
      </w:pPr>
      <w:r>
        <w:rPr>
          <w:sz w:val="24"/>
          <w:szCs w:val="24"/>
        </w:rPr>
        <w:t>1 Kopf Eissalat</w:t>
      </w:r>
    </w:p>
    <w:p w14:paraId="3D2A3538" w14:textId="6FE1E19B" w:rsidR="004A71FC" w:rsidRDefault="004A71FC">
      <w:pPr>
        <w:rPr>
          <w:sz w:val="24"/>
          <w:szCs w:val="24"/>
        </w:rPr>
      </w:pPr>
      <w:r>
        <w:rPr>
          <w:sz w:val="24"/>
          <w:szCs w:val="24"/>
        </w:rPr>
        <w:t>2 vollreife Nektarinen</w:t>
      </w:r>
    </w:p>
    <w:p w14:paraId="4798E71A" w14:textId="6FFF06B5" w:rsidR="004A71FC" w:rsidRDefault="004A71FC">
      <w:pPr>
        <w:rPr>
          <w:sz w:val="24"/>
          <w:szCs w:val="24"/>
        </w:rPr>
      </w:pPr>
      <w:r>
        <w:rPr>
          <w:sz w:val="24"/>
          <w:szCs w:val="24"/>
        </w:rPr>
        <w:t xml:space="preserve">1 </w:t>
      </w:r>
      <w:r w:rsidR="00E75A2F">
        <w:rPr>
          <w:sz w:val="24"/>
          <w:szCs w:val="24"/>
        </w:rPr>
        <w:t>Ha</w:t>
      </w:r>
      <w:r>
        <w:rPr>
          <w:sz w:val="24"/>
          <w:szCs w:val="24"/>
        </w:rPr>
        <w:t xml:space="preserve">ndvoll </w:t>
      </w:r>
      <w:r w:rsidR="00E75A2F">
        <w:rPr>
          <w:sz w:val="24"/>
          <w:szCs w:val="24"/>
        </w:rPr>
        <w:t>Jostabeeren oder schwarze Johannisbeeren</w:t>
      </w:r>
    </w:p>
    <w:p w14:paraId="11662BBF" w14:textId="77777777" w:rsidR="001A5DA8" w:rsidRDefault="001A5DA8">
      <w:pPr>
        <w:rPr>
          <w:sz w:val="24"/>
          <w:szCs w:val="24"/>
        </w:rPr>
      </w:pPr>
    </w:p>
    <w:p w14:paraId="25B13DB3" w14:textId="6FF126B0" w:rsidR="00E75A2F" w:rsidRDefault="00E75A2F">
      <w:pPr>
        <w:rPr>
          <w:sz w:val="24"/>
          <w:szCs w:val="24"/>
        </w:rPr>
      </w:pPr>
      <w:r>
        <w:rPr>
          <w:sz w:val="24"/>
          <w:szCs w:val="24"/>
        </w:rPr>
        <w:t>Zubereitungszeit: 50 Minuten</w:t>
      </w:r>
    </w:p>
    <w:p w14:paraId="3C2EDD25" w14:textId="0B86ECC3" w:rsidR="00E75A2F" w:rsidRPr="00E75A2F" w:rsidRDefault="00E75A2F" w:rsidP="00B40E8C">
      <w:pPr>
        <w:pStyle w:val="ListParagraph"/>
        <w:numPr>
          <w:ilvl w:val="0"/>
          <w:numId w:val="494"/>
        </w:numPr>
        <w:ind w:left="714" w:hanging="357"/>
        <w:contextualSpacing w:val="0"/>
        <w:jc w:val="both"/>
        <w:rPr>
          <w:sz w:val="24"/>
          <w:szCs w:val="24"/>
        </w:rPr>
      </w:pPr>
      <w:r w:rsidRPr="00E75A2F">
        <w:rPr>
          <w:sz w:val="24"/>
          <w:szCs w:val="24"/>
        </w:rPr>
        <w:t>Die Melone schälen und die Kerne entfernen. Das Fruchtfleisch würfeln oder als Kugeln ausstechen. Den Essig untermischen, die Melone etwa 30 Minuten ziehen lassen.</w:t>
      </w:r>
    </w:p>
    <w:p w14:paraId="5235A4B8" w14:textId="09F6CCAC" w:rsidR="00E75A2F" w:rsidRPr="00E75A2F" w:rsidRDefault="00E75A2F" w:rsidP="00B40E8C">
      <w:pPr>
        <w:pStyle w:val="ListParagraph"/>
        <w:numPr>
          <w:ilvl w:val="0"/>
          <w:numId w:val="494"/>
        </w:numPr>
        <w:ind w:left="714" w:hanging="357"/>
        <w:contextualSpacing w:val="0"/>
        <w:jc w:val="both"/>
        <w:rPr>
          <w:sz w:val="24"/>
          <w:szCs w:val="24"/>
        </w:rPr>
      </w:pPr>
      <w:r w:rsidRPr="00E75A2F">
        <w:rPr>
          <w:sz w:val="24"/>
          <w:szCs w:val="24"/>
        </w:rPr>
        <w:t>Die saure Sahne, den Joghurt, den Zitronen- und den Apfeldicksaft verquirlen. Die Zitronenmelisse mit den übrigen Kräutern hacken und unter die Sauce rühren.</w:t>
      </w:r>
    </w:p>
    <w:p w14:paraId="5C16973C" w14:textId="0C9585CD" w:rsidR="00E75A2F" w:rsidRPr="00E75A2F" w:rsidRDefault="00E75A2F" w:rsidP="00B40E8C">
      <w:pPr>
        <w:pStyle w:val="ListParagraph"/>
        <w:numPr>
          <w:ilvl w:val="0"/>
          <w:numId w:val="494"/>
        </w:numPr>
        <w:ind w:left="714" w:hanging="357"/>
        <w:contextualSpacing w:val="0"/>
        <w:jc w:val="both"/>
        <w:rPr>
          <w:sz w:val="24"/>
          <w:szCs w:val="24"/>
        </w:rPr>
      </w:pPr>
      <w:r w:rsidRPr="00E75A2F">
        <w:rPr>
          <w:sz w:val="24"/>
          <w:szCs w:val="24"/>
        </w:rPr>
        <w:t>Den Salat waschen, trockenschleudern und zerpflücken. Flache Schalen damit auslegen und mit etwas Sauce beträufeln.</w:t>
      </w:r>
    </w:p>
    <w:p w14:paraId="5F3AC9FC" w14:textId="2310C8EF" w:rsidR="00E75A2F" w:rsidRPr="00E75A2F" w:rsidRDefault="00E75A2F" w:rsidP="00B40E8C">
      <w:pPr>
        <w:pStyle w:val="ListParagraph"/>
        <w:numPr>
          <w:ilvl w:val="0"/>
          <w:numId w:val="494"/>
        </w:numPr>
        <w:ind w:left="714" w:hanging="357"/>
        <w:contextualSpacing w:val="0"/>
        <w:jc w:val="both"/>
        <w:rPr>
          <w:sz w:val="24"/>
          <w:szCs w:val="24"/>
        </w:rPr>
      </w:pPr>
      <w:r w:rsidRPr="00E75A2F">
        <w:rPr>
          <w:sz w:val="24"/>
          <w:szCs w:val="24"/>
        </w:rPr>
        <w:t xml:space="preserve">Die Nektarinen in schmale Spalten schneiden und mit den Jostabeeren oder den Johannisbeeren unter </w:t>
      </w:r>
      <w:r w:rsidR="00C20F7A">
        <w:rPr>
          <w:sz w:val="24"/>
          <w:szCs w:val="24"/>
        </w:rPr>
        <w:t>die</w:t>
      </w:r>
      <w:r w:rsidRPr="00E75A2F">
        <w:rPr>
          <w:sz w:val="24"/>
          <w:szCs w:val="24"/>
        </w:rPr>
        <w:t xml:space="preserve"> Melone mischen. Die Früchte auf dem Eissalat anrichten. Die restliche Sauce darüber geben und mit Melisseblättchen bestreuen.</w:t>
      </w:r>
    </w:p>
    <w:p w14:paraId="3691A6BB" w14:textId="0CB61247" w:rsidR="00E75A2F" w:rsidRDefault="00E75A2F">
      <w:pPr>
        <w:rPr>
          <w:sz w:val="24"/>
          <w:szCs w:val="24"/>
        </w:rPr>
      </w:pPr>
    </w:p>
    <w:p w14:paraId="3FE7E610" w14:textId="187D1A6A" w:rsidR="00E75A2F" w:rsidRDefault="001F1D3A">
      <w:pPr>
        <w:rPr>
          <w:sz w:val="24"/>
          <w:szCs w:val="24"/>
        </w:rPr>
      </w:pPr>
      <w:r>
        <w:rPr>
          <w:sz w:val="24"/>
          <w:szCs w:val="24"/>
        </w:rPr>
        <w:t>Info</w:t>
      </w:r>
      <w:r w:rsidR="00E75A2F">
        <w:rPr>
          <w:sz w:val="24"/>
          <w:szCs w:val="24"/>
        </w:rPr>
        <w:t xml:space="preserve">: </w:t>
      </w:r>
      <w:r w:rsidR="00E75A2F">
        <w:rPr>
          <w:sz w:val="24"/>
          <w:szCs w:val="24"/>
        </w:rPr>
        <w:tab/>
        <w:t>Jostabeeren sind eine Kreuzung aus schwarzen Johannisbeeren und Stachelbeeren.</w:t>
      </w:r>
    </w:p>
    <w:p w14:paraId="1DB40B4D" w14:textId="77777777" w:rsidR="00E75A2F" w:rsidRDefault="00E75A2F">
      <w:pPr>
        <w:rPr>
          <w:sz w:val="24"/>
          <w:szCs w:val="24"/>
        </w:rPr>
      </w:pPr>
    </w:p>
    <w:p w14:paraId="147B83EA" w14:textId="79D96951" w:rsidR="00E75A2F" w:rsidRDefault="00E75A2F">
      <w:pPr>
        <w:rPr>
          <w:sz w:val="24"/>
          <w:szCs w:val="24"/>
        </w:rPr>
      </w:pPr>
      <w:r>
        <w:rPr>
          <w:sz w:val="24"/>
          <w:szCs w:val="24"/>
        </w:rPr>
        <w:br w:type="page"/>
      </w:r>
    </w:p>
    <w:p w14:paraId="5538DEEB" w14:textId="3F0D0CDA" w:rsidR="008A0A33" w:rsidRPr="001F1D3A" w:rsidRDefault="00070650" w:rsidP="00EA49D0">
      <w:pPr>
        <w:pStyle w:val="Heading2"/>
        <w:spacing w:after="240"/>
      </w:pPr>
      <w:r w:rsidRPr="001F1D3A">
        <w:lastRenderedPageBreak/>
        <w:t>Frühlingsrollen – San Si Chun Juan</w:t>
      </w:r>
      <w:r w:rsidR="008A0A33">
        <w:rPr>
          <w:rStyle w:val="FootnoteReference"/>
        </w:rPr>
        <w:footnoteReference w:id="12"/>
      </w:r>
    </w:p>
    <w:p w14:paraId="6371C767" w14:textId="4C5E9F1F" w:rsidR="00070650" w:rsidRDefault="00070650">
      <w:pPr>
        <w:rPr>
          <w:sz w:val="24"/>
          <w:szCs w:val="24"/>
        </w:rPr>
      </w:pPr>
      <w:r w:rsidRPr="001F1D3A">
        <w:rPr>
          <w:sz w:val="24"/>
          <w:szCs w:val="24"/>
          <w:u w:val="single"/>
        </w:rPr>
        <w:t>Zutaten</w:t>
      </w:r>
      <w:r>
        <w:rPr>
          <w:sz w:val="24"/>
          <w:szCs w:val="24"/>
        </w:rPr>
        <w:t xml:space="preserve"> </w:t>
      </w:r>
      <w:r w:rsidR="001F1D3A">
        <w:rPr>
          <w:sz w:val="24"/>
          <w:szCs w:val="24"/>
        </w:rPr>
        <w:t>(</w:t>
      </w:r>
      <w:r>
        <w:rPr>
          <w:sz w:val="24"/>
          <w:szCs w:val="24"/>
        </w:rPr>
        <w:t>für 4 Portionen</w:t>
      </w:r>
      <w:r w:rsidR="001F1D3A">
        <w:rPr>
          <w:sz w:val="24"/>
          <w:szCs w:val="24"/>
        </w:rPr>
        <w:t>)</w:t>
      </w:r>
    </w:p>
    <w:p w14:paraId="78EF8A7D" w14:textId="77777777" w:rsidR="00070650" w:rsidRDefault="00070650">
      <w:pPr>
        <w:rPr>
          <w:sz w:val="24"/>
          <w:szCs w:val="24"/>
        </w:rPr>
      </w:pPr>
      <w:r>
        <w:rPr>
          <w:sz w:val="24"/>
          <w:szCs w:val="24"/>
        </w:rPr>
        <w:t>400 g Mehl</w:t>
      </w:r>
    </w:p>
    <w:p w14:paraId="6B3D76EB" w14:textId="77777777" w:rsidR="00070650" w:rsidRDefault="00070650">
      <w:pPr>
        <w:rPr>
          <w:sz w:val="24"/>
          <w:szCs w:val="24"/>
        </w:rPr>
      </w:pPr>
      <w:r>
        <w:rPr>
          <w:sz w:val="24"/>
          <w:szCs w:val="24"/>
        </w:rPr>
        <w:t>Salz, Pfeffer</w:t>
      </w:r>
    </w:p>
    <w:p w14:paraId="4F18FD31" w14:textId="77777777" w:rsidR="00070650" w:rsidRDefault="00070650">
      <w:pPr>
        <w:rPr>
          <w:sz w:val="24"/>
          <w:szCs w:val="24"/>
        </w:rPr>
      </w:pPr>
      <w:r>
        <w:rPr>
          <w:sz w:val="24"/>
          <w:szCs w:val="24"/>
        </w:rPr>
        <w:t xml:space="preserve">5 frische Shiitake Pilze </w:t>
      </w:r>
    </w:p>
    <w:p w14:paraId="7DC7CF5B" w14:textId="77777777" w:rsidR="00070650" w:rsidRDefault="00070650">
      <w:pPr>
        <w:rPr>
          <w:sz w:val="24"/>
          <w:szCs w:val="24"/>
        </w:rPr>
      </w:pPr>
      <w:r>
        <w:rPr>
          <w:sz w:val="24"/>
          <w:szCs w:val="24"/>
        </w:rPr>
        <w:t>50 g Schnittlauch</w:t>
      </w:r>
    </w:p>
    <w:p w14:paraId="56A2C48F" w14:textId="5FF893D0" w:rsidR="00070650" w:rsidRDefault="00070650">
      <w:pPr>
        <w:rPr>
          <w:sz w:val="24"/>
          <w:szCs w:val="24"/>
        </w:rPr>
      </w:pPr>
      <w:r>
        <w:rPr>
          <w:sz w:val="24"/>
          <w:szCs w:val="24"/>
        </w:rPr>
        <w:t>100 g Sojasprossen</w:t>
      </w:r>
    </w:p>
    <w:p w14:paraId="3BC416AF" w14:textId="0755AF74" w:rsidR="00070650" w:rsidRDefault="00070650">
      <w:pPr>
        <w:rPr>
          <w:sz w:val="24"/>
          <w:szCs w:val="24"/>
        </w:rPr>
      </w:pPr>
      <w:r>
        <w:rPr>
          <w:sz w:val="24"/>
          <w:szCs w:val="24"/>
        </w:rPr>
        <w:t>50 g rohe geschälte Garnelen</w:t>
      </w:r>
      <w:r w:rsidR="00D750D2">
        <w:rPr>
          <w:sz w:val="24"/>
          <w:szCs w:val="24"/>
        </w:rPr>
        <w:t xml:space="preserve"> (solches Getier würde ich ja immer weglassen </w:t>
      </w:r>
      <w:r w:rsidR="00D750D2" w:rsidRPr="00D750D2">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sidR="00D750D2">
        <w:rPr>
          <w:sz w:val="24"/>
          <w:szCs w:val="24"/>
        </w:rPr>
        <w:t>)</w:t>
      </w:r>
    </w:p>
    <w:p w14:paraId="576A5CDE" w14:textId="2C49AECB" w:rsidR="00070650" w:rsidRDefault="00070650">
      <w:pPr>
        <w:rPr>
          <w:sz w:val="24"/>
          <w:szCs w:val="24"/>
        </w:rPr>
      </w:pPr>
      <w:r>
        <w:rPr>
          <w:sz w:val="24"/>
          <w:szCs w:val="24"/>
        </w:rPr>
        <w:t>1 TL Sesamöl</w:t>
      </w:r>
    </w:p>
    <w:p w14:paraId="21C3694E" w14:textId="4293C1C6" w:rsidR="00070650" w:rsidRDefault="00070650">
      <w:pPr>
        <w:rPr>
          <w:sz w:val="24"/>
          <w:szCs w:val="24"/>
        </w:rPr>
      </w:pPr>
      <w:r>
        <w:rPr>
          <w:sz w:val="24"/>
          <w:szCs w:val="24"/>
        </w:rPr>
        <w:t>1 Ei</w:t>
      </w:r>
    </w:p>
    <w:p w14:paraId="397DB414" w14:textId="3C78013A" w:rsidR="00070650" w:rsidRDefault="00070650">
      <w:pPr>
        <w:rPr>
          <w:sz w:val="24"/>
          <w:szCs w:val="24"/>
        </w:rPr>
      </w:pPr>
      <w:r>
        <w:rPr>
          <w:sz w:val="24"/>
          <w:szCs w:val="24"/>
        </w:rPr>
        <w:t>220 g Maisstärke</w:t>
      </w:r>
    </w:p>
    <w:p w14:paraId="62D3D9A2" w14:textId="60D0F345" w:rsidR="00070650" w:rsidRDefault="00070650">
      <w:pPr>
        <w:rPr>
          <w:sz w:val="24"/>
          <w:szCs w:val="24"/>
        </w:rPr>
      </w:pPr>
      <w:r>
        <w:rPr>
          <w:sz w:val="24"/>
          <w:szCs w:val="24"/>
        </w:rPr>
        <w:t>500 g Pflanzenöl</w:t>
      </w:r>
    </w:p>
    <w:p w14:paraId="4B1191E8" w14:textId="7C174413" w:rsidR="00070650" w:rsidRDefault="00070650">
      <w:pPr>
        <w:rPr>
          <w:sz w:val="24"/>
          <w:szCs w:val="24"/>
        </w:rPr>
      </w:pPr>
    </w:p>
    <w:p w14:paraId="239B8218" w14:textId="4476052F" w:rsidR="00070650" w:rsidRDefault="00070650">
      <w:pPr>
        <w:rPr>
          <w:sz w:val="24"/>
          <w:szCs w:val="24"/>
        </w:rPr>
      </w:pPr>
      <w:r>
        <w:rPr>
          <w:sz w:val="24"/>
          <w:szCs w:val="24"/>
        </w:rPr>
        <w:t>Zubereitungszeit: 1 Stunde</w:t>
      </w:r>
    </w:p>
    <w:p w14:paraId="7EB1A906" w14:textId="5C07F2D2" w:rsidR="00070650" w:rsidRPr="001D1405" w:rsidRDefault="00070650" w:rsidP="00B40E8C">
      <w:pPr>
        <w:pStyle w:val="ListParagraph"/>
        <w:numPr>
          <w:ilvl w:val="0"/>
          <w:numId w:val="593"/>
        </w:numPr>
        <w:ind w:left="714" w:hanging="357"/>
        <w:contextualSpacing w:val="0"/>
        <w:jc w:val="both"/>
        <w:rPr>
          <w:sz w:val="24"/>
          <w:szCs w:val="24"/>
        </w:rPr>
      </w:pPr>
      <w:r w:rsidRPr="001D1405">
        <w:rPr>
          <w:sz w:val="24"/>
          <w:szCs w:val="24"/>
        </w:rPr>
        <w:t>Das Mehl mit ¼ l kaltem Wasser und Salz in einer Schüssel mischen. Dann auf die Arbeitsfläche geben und kräftig kneten. Dabei immer wieder kräftig auf die Arbeitsfläche schlagen. Den Teig insgesamt etwa 15 Minuten kneten, bis er elastisch, glatt und glänzend ist.</w:t>
      </w:r>
    </w:p>
    <w:p w14:paraId="37FB45DF" w14:textId="3FA9002A" w:rsidR="00070650" w:rsidRPr="001D1405" w:rsidRDefault="00070650" w:rsidP="00B40E8C">
      <w:pPr>
        <w:pStyle w:val="ListParagraph"/>
        <w:numPr>
          <w:ilvl w:val="0"/>
          <w:numId w:val="593"/>
        </w:numPr>
        <w:ind w:left="714" w:hanging="357"/>
        <w:contextualSpacing w:val="0"/>
        <w:jc w:val="both"/>
        <w:rPr>
          <w:sz w:val="24"/>
          <w:szCs w:val="24"/>
        </w:rPr>
      </w:pPr>
      <w:r w:rsidRPr="001D1405">
        <w:rPr>
          <w:sz w:val="24"/>
          <w:szCs w:val="24"/>
        </w:rPr>
        <w:t xml:space="preserve">Den Teig in 12 Stücke teilen. Eine Pfanne bei schwacher bis mittlerer Hitze erwärmen. Ein Teigstück darin auseinanderdrücken, sodass eine dünne Teigschicht entsteht. Den </w:t>
      </w:r>
      <w:r w:rsidR="001D1405">
        <w:rPr>
          <w:sz w:val="24"/>
          <w:szCs w:val="24"/>
        </w:rPr>
        <w:t>T</w:t>
      </w:r>
      <w:r w:rsidRPr="001D1405">
        <w:rPr>
          <w:sz w:val="24"/>
          <w:szCs w:val="24"/>
        </w:rPr>
        <w:t>eig backen, bis er weiß wird und die Ränder sich krümmen. Die anderen Teigstücke ebenso backen.</w:t>
      </w:r>
    </w:p>
    <w:p w14:paraId="4666CE07" w14:textId="417ACC2F" w:rsidR="00070650" w:rsidRPr="001D1405" w:rsidRDefault="00070650" w:rsidP="00B40E8C">
      <w:pPr>
        <w:pStyle w:val="ListParagraph"/>
        <w:numPr>
          <w:ilvl w:val="0"/>
          <w:numId w:val="593"/>
        </w:numPr>
        <w:ind w:left="714" w:hanging="357"/>
        <w:contextualSpacing w:val="0"/>
        <w:jc w:val="both"/>
        <w:rPr>
          <w:sz w:val="24"/>
          <w:szCs w:val="24"/>
        </w:rPr>
      </w:pPr>
      <w:r w:rsidRPr="001D1405">
        <w:rPr>
          <w:sz w:val="24"/>
          <w:szCs w:val="24"/>
        </w:rPr>
        <w:t xml:space="preserve">Die Pilze putzen und in feine Streifen schneiden. </w:t>
      </w:r>
      <w:r w:rsidR="001D1405" w:rsidRPr="001D1405">
        <w:rPr>
          <w:sz w:val="24"/>
          <w:szCs w:val="24"/>
        </w:rPr>
        <w:t>Schnittlauch waschen und in 2 cm lange Stücke schneiden. Garnelen erst in feine Scheiben, dann in Streifen schneiden.</w:t>
      </w:r>
    </w:p>
    <w:p w14:paraId="1EF80915" w14:textId="79018ED1" w:rsidR="001D1405" w:rsidRPr="001D1405" w:rsidRDefault="001D1405" w:rsidP="00B40E8C">
      <w:pPr>
        <w:pStyle w:val="ListParagraph"/>
        <w:numPr>
          <w:ilvl w:val="0"/>
          <w:numId w:val="593"/>
        </w:numPr>
        <w:ind w:left="714" w:hanging="357"/>
        <w:contextualSpacing w:val="0"/>
        <w:jc w:val="both"/>
        <w:rPr>
          <w:sz w:val="24"/>
          <w:szCs w:val="24"/>
        </w:rPr>
      </w:pPr>
      <w:r w:rsidRPr="001D1405">
        <w:rPr>
          <w:sz w:val="24"/>
          <w:szCs w:val="24"/>
        </w:rPr>
        <w:t>Die Sojasprossen waschen, dann in kochendem Wasser blanchieren. Sojasprossen herausnehmen und abtropfen lassen.</w:t>
      </w:r>
    </w:p>
    <w:p w14:paraId="4BD0E3DB" w14:textId="5405CD84" w:rsidR="001D1405" w:rsidRPr="001D1405" w:rsidRDefault="001D1405" w:rsidP="00B40E8C">
      <w:pPr>
        <w:pStyle w:val="ListParagraph"/>
        <w:numPr>
          <w:ilvl w:val="0"/>
          <w:numId w:val="593"/>
        </w:numPr>
        <w:ind w:left="714" w:hanging="357"/>
        <w:contextualSpacing w:val="0"/>
        <w:jc w:val="both"/>
        <w:rPr>
          <w:sz w:val="24"/>
          <w:szCs w:val="24"/>
        </w:rPr>
      </w:pPr>
      <w:r w:rsidRPr="001D1405">
        <w:rPr>
          <w:sz w:val="24"/>
          <w:szCs w:val="24"/>
        </w:rPr>
        <w:t>Garnelen mit Pilzen, Schnittlauch und Sojasprossen mischen und mit Salz, Pfeffer und 1 TL Sesamöl abschmecken. Ei mit der Maisstärke verquirlen.</w:t>
      </w:r>
    </w:p>
    <w:p w14:paraId="6751D160" w14:textId="3C0B4712" w:rsidR="001D1405" w:rsidRPr="001D1405" w:rsidRDefault="001D1405" w:rsidP="00B40E8C">
      <w:pPr>
        <w:pStyle w:val="ListParagraph"/>
        <w:numPr>
          <w:ilvl w:val="0"/>
          <w:numId w:val="593"/>
        </w:numPr>
        <w:ind w:left="714" w:hanging="357"/>
        <w:contextualSpacing w:val="0"/>
        <w:jc w:val="both"/>
        <w:rPr>
          <w:sz w:val="24"/>
          <w:szCs w:val="24"/>
        </w:rPr>
      </w:pPr>
      <w:r w:rsidRPr="001D1405">
        <w:rPr>
          <w:sz w:val="24"/>
          <w:szCs w:val="24"/>
        </w:rPr>
        <w:t>Eine Teigplatte flach auf die Arbeitsfläche legen. Einen Teil der Füllung ordentlich auf eine Seite der Teighülle legen. Dabei an den Rändern Platz lassen. Die Teigränder nach innen falten.</w:t>
      </w:r>
    </w:p>
    <w:p w14:paraId="17B24BC4" w14:textId="32FFD5C0" w:rsidR="001D1405" w:rsidRPr="001D1405" w:rsidRDefault="001D1405" w:rsidP="00B40E8C">
      <w:pPr>
        <w:pStyle w:val="ListParagraph"/>
        <w:numPr>
          <w:ilvl w:val="0"/>
          <w:numId w:val="593"/>
        </w:numPr>
        <w:ind w:left="714" w:hanging="357"/>
        <w:contextualSpacing w:val="0"/>
        <w:jc w:val="both"/>
        <w:rPr>
          <w:sz w:val="24"/>
          <w:szCs w:val="24"/>
        </w:rPr>
      </w:pPr>
      <w:r w:rsidRPr="001D1405">
        <w:rPr>
          <w:sz w:val="24"/>
          <w:szCs w:val="24"/>
        </w:rPr>
        <w:lastRenderedPageBreak/>
        <w:t>Die Teigränder mit der Eiermasse bestreichen. Dann aufrollen und mit Eiermasse verschließen. Auf diese Weise alle Frühlingsrollen füllen.</w:t>
      </w:r>
    </w:p>
    <w:p w14:paraId="09CDB2A2" w14:textId="5B837C44" w:rsidR="001D1405" w:rsidRPr="001D1405" w:rsidRDefault="001D1405" w:rsidP="00B40E8C">
      <w:pPr>
        <w:pStyle w:val="ListParagraph"/>
        <w:numPr>
          <w:ilvl w:val="0"/>
          <w:numId w:val="593"/>
        </w:numPr>
        <w:ind w:left="714" w:hanging="357"/>
        <w:contextualSpacing w:val="0"/>
        <w:jc w:val="both"/>
        <w:rPr>
          <w:sz w:val="24"/>
          <w:szCs w:val="24"/>
        </w:rPr>
      </w:pPr>
      <w:r w:rsidRPr="001D1405">
        <w:rPr>
          <w:sz w:val="24"/>
          <w:szCs w:val="24"/>
        </w:rPr>
        <w:t>Öl in einem Topf oder Wok erhitzen. Frühlingszwiebeln darin etwa 3 Minuten garen. Dann herausnehmen und das Öl heißer werden lassen. Die Frühlingsrollen noch einmal erhitzen, bis sie goldgelb sind. Abtropfen lassen und servieren.</w:t>
      </w:r>
    </w:p>
    <w:p w14:paraId="5E43332A" w14:textId="530EB2C4" w:rsidR="001D1405" w:rsidRDefault="001D1405" w:rsidP="001D1405">
      <w:pPr>
        <w:jc w:val="both"/>
        <w:rPr>
          <w:sz w:val="24"/>
          <w:szCs w:val="24"/>
        </w:rPr>
      </w:pPr>
    </w:p>
    <w:p w14:paraId="7A9DB53A" w14:textId="42B1804F" w:rsidR="001D1405" w:rsidRDefault="001D1405" w:rsidP="007E7CEF">
      <w:pPr>
        <w:ind w:left="708" w:hanging="708"/>
        <w:jc w:val="both"/>
        <w:rPr>
          <w:sz w:val="24"/>
          <w:szCs w:val="24"/>
        </w:rPr>
      </w:pPr>
      <w:r>
        <w:rPr>
          <w:sz w:val="24"/>
          <w:szCs w:val="24"/>
        </w:rPr>
        <w:t>Tipp:</w:t>
      </w:r>
      <w:r>
        <w:rPr>
          <w:sz w:val="24"/>
          <w:szCs w:val="24"/>
        </w:rPr>
        <w:tab/>
        <w:t>Statt der angegebenen Füllung (niemals nimmt einer von euch Garnelen</w:t>
      </w:r>
      <w:r w:rsidRPr="001D1405">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Pr>
          <w:sz w:val="24"/>
          <w:szCs w:val="24"/>
        </w:rPr>
        <w:t xml:space="preserve">) </w:t>
      </w:r>
      <w:r w:rsidR="007E7CEF">
        <w:rPr>
          <w:sz w:val="24"/>
          <w:szCs w:val="24"/>
        </w:rPr>
        <w:t xml:space="preserve">kann man auch </w:t>
      </w:r>
      <w:r>
        <w:rPr>
          <w:sz w:val="24"/>
          <w:szCs w:val="24"/>
        </w:rPr>
        <w:t>beliebige andere Zusammenstellungen</w:t>
      </w:r>
      <w:r w:rsidR="007E7CEF">
        <w:rPr>
          <w:sz w:val="24"/>
          <w:szCs w:val="24"/>
        </w:rPr>
        <w:t xml:space="preserve"> nehmen, z.B. </w:t>
      </w:r>
      <w:r>
        <w:rPr>
          <w:sz w:val="24"/>
          <w:szCs w:val="24"/>
        </w:rPr>
        <w:t>Glasnudeln und Hühnerfleisch, Gemüse und Tofu oder Lammfleisch mit Lauch und Ingwer nehmen. Oder in der süßen Variante mit süßer Bohnenpaste oder Lotoskernpaste.</w:t>
      </w:r>
      <w:r w:rsidR="007E7CEF">
        <w:rPr>
          <w:sz w:val="24"/>
          <w:szCs w:val="24"/>
        </w:rPr>
        <w:t xml:space="preserve"> </w:t>
      </w:r>
      <w:r>
        <w:rPr>
          <w:sz w:val="24"/>
          <w:szCs w:val="24"/>
        </w:rPr>
        <w:t>Und man kann auch fertige Teighüllen (meistens tiefgekühlt) im Asialaden eures Vertrauens kaufen.</w:t>
      </w:r>
    </w:p>
    <w:p w14:paraId="21F92849" w14:textId="77777777" w:rsidR="001D1405" w:rsidRDefault="001D1405">
      <w:pPr>
        <w:rPr>
          <w:sz w:val="24"/>
          <w:szCs w:val="24"/>
        </w:rPr>
      </w:pPr>
    </w:p>
    <w:p w14:paraId="21E19295" w14:textId="65C12B87" w:rsidR="001D1405" w:rsidRDefault="001D1405">
      <w:pPr>
        <w:rPr>
          <w:sz w:val="24"/>
          <w:szCs w:val="24"/>
        </w:rPr>
      </w:pPr>
    </w:p>
    <w:p w14:paraId="3EAFCC3C" w14:textId="77777777" w:rsidR="001D1405" w:rsidRDefault="001D1405">
      <w:pPr>
        <w:rPr>
          <w:sz w:val="24"/>
          <w:szCs w:val="24"/>
        </w:rPr>
      </w:pPr>
    </w:p>
    <w:p w14:paraId="2A7E11BA" w14:textId="77777777" w:rsidR="001D1405" w:rsidRDefault="001D1405">
      <w:pPr>
        <w:rPr>
          <w:sz w:val="24"/>
          <w:szCs w:val="24"/>
        </w:rPr>
      </w:pPr>
    </w:p>
    <w:p w14:paraId="3C408A14" w14:textId="72A19453" w:rsidR="00070650" w:rsidRDefault="00070650">
      <w:pPr>
        <w:rPr>
          <w:sz w:val="24"/>
          <w:szCs w:val="24"/>
        </w:rPr>
      </w:pPr>
      <w:r>
        <w:rPr>
          <w:sz w:val="24"/>
          <w:szCs w:val="24"/>
        </w:rPr>
        <w:br w:type="page"/>
      </w:r>
    </w:p>
    <w:p w14:paraId="4D9707BE" w14:textId="1019B313" w:rsidR="00130DBE" w:rsidRPr="007E7CEF" w:rsidRDefault="00130DBE" w:rsidP="00EA49D0">
      <w:pPr>
        <w:pStyle w:val="Heading2"/>
        <w:spacing w:after="240"/>
      </w:pPr>
      <w:r w:rsidRPr="007E7CEF">
        <w:lastRenderedPageBreak/>
        <w:t>Gefüllte Champignons</w:t>
      </w:r>
      <w:r w:rsidR="00F61CD7">
        <w:rPr>
          <w:rStyle w:val="FootnoteReference"/>
        </w:rPr>
        <w:footnoteReference w:id="13"/>
      </w:r>
    </w:p>
    <w:p w14:paraId="248973AC" w14:textId="1AC474A7" w:rsidR="00130DBE" w:rsidRDefault="00130DBE">
      <w:pPr>
        <w:rPr>
          <w:sz w:val="24"/>
          <w:szCs w:val="24"/>
        </w:rPr>
      </w:pPr>
      <w:r w:rsidRPr="007E7CEF">
        <w:rPr>
          <w:sz w:val="24"/>
          <w:szCs w:val="24"/>
          <w:u w:val="single"/>
        </w:rPr>
        <w:t>Zutaten</w:t>
      </w:r>
      <w:r>
        <w:rPr>
          <w:sz w:val="24"/>
          <w:szCs w:val="24"/>
        </w:rPr>
        <w:t xml:space="preserve"> </w:t>
      </w:r>
      <w:r w:rsidR="007E7CEF">
        <w:rPr>
          <w:sz w:val="24"/>
          <w:szCs w:val="24"/>
        </w:rPr>
        <w:t>(</w:t>
      </w:r>
      <w:r>
        <w:rPr>
          <w:sz w:val="24"/>
          <w:szCs w:val="24"/>
        </w:rPr>
        <w:t>für 4 Portionen</w:t>
      </w:r>
      <w:r w:rsidR="007E7CEF">
        <w:rPr>
          <w:sz w:val="24"/>
          <w:szCs w:val="24"/>
        </w:rPr>
        <w:t>)</w:t>
      </w:r>
    </w:p>
    <w:p w14:paraId="442595AB" w14:textId="2E6F26C4" w:rsidR="00130DBE" w:rsidRDefault="00130DBE">
      <w:pPr>
        <w:rPr>
          <w:sz w:val="24"/>
          <w:szCs w:val="24"/>
        </w:rPr>
      </w:pPr>
      <w:r>
        <w:rPr>
          <w:sz w:val="24"/>
          <w:szCs w:val="24"/>
        </w:rPr>
        <w:t>16 größere Champignons</w:t>
      </w:r>
    </w:p>
    <w:p w14:paraId="792F0155" w14:textId="02C71A70" w:rsidR="00130DBE" w:rsidRDefault="00130DBE">
      <w:pPr>
        <w:rPr>
          <w:sz w:val="24"/>
          <w:szCs w:val="24"/>
        </w:rPr>
      </w:pPr>
      <w:r>
        <w:rPr>
          <w:sz w:val="24"/>
          <w:szCs w:val="24"/>
        </w:rPr>
        <w:t>1 Zwiebel</w:t>
      </w:r>
    </w:p>
    <w:p w14:paraId="2B4DE866" w14:textId="5957A297" w:rsidR="00130DBE" w:rsidRDefault="00130DBE">
      <w:pPr>
        <w:rPr>
          <w:sz w:val="24"/>
          <w:szCs w:val="24"/>
        </w:rPr>
      </w:pPr>
      <w:r>
        <w:rPr>
          <w:sz w:val="24"/>
          <w:szCs w:val="24"/>
        </w:rPr>
        <w:t>100 g Chorizo (spanische Paprikawurst)</w:t>
      </w:r>
    </w:p>
    <w:p w14:paraId="58193E8A" w14:textId="0DFAD256" w:rsidR="00130DBE" w:rsidRDefault="00130DBE">
      <w:pPr>
        <w:rPr>
          <w:sz w:val="24"/>
          <w:szCs w:val="24"/>
        </w:rPr>
      </w:pPr>
      <w:r>
        <w:rPr>
          <w:sz w:val="24"/>
          <w:szCs w:val="24"/>
        </w:rPr>
        <w:t>1 Tomate</w:t>
      </w:r>
    </w:p>
    <w:p w14:paraId="6A63E79C" w14:textId="12054E67" w:rsidR="00130DBE" w:rsidRDefault="00130DBE">
      <w:pPr>
        <w:rPr>
          <w:sz w:val="24"/>
          <w:szCs w:val="24"/>
        </w:rPr>
      </w:pPr>
      <w:r>
        <w:rPr>
          <w:sz w:val="24"/>
          <w:szCs w:val="24"/>
        </w:rPr>
        <w:t>½ Bund Petersilie</w:t>
      </w:r>
    </w:p>
    <w:p w14:paraId="709D8D32" w14:textId="152F8EEA" w:rsidR="00130DBE" w:rsidRDefault="00130DBE">
      <w:pPr>
        <w:rPr>
          <w:sz w:val="24"/>
          <w:szCs w:val="24"/>
        </w:rPr>
      </w:pPr>
      <w:r>
        <w:rPr>
          <w:sz w:val="24"/>
          <w:szCs w:val="24"/>
        </w:rPr>
        <w:t>4 EL Olivenöl</w:t>
      </w:r>
    </w:p>
    <w:p w14:paraId="4F8F3567" w14:textId="093B768B" w:rsidR="00130DBE" w:rsidRDefault="00130DBE">
      <w:pPr>
        <w:rPr>
          <w:sz w:val="24"/>
          <w:szCs w:val="24"/>
        </w:rPr>
      </w:pPr>
      <w:r>
        <w:rPr>
          <w:sz w:val="24"/>
          <w:szCs w:val="24"/>
        </w:rPr>
        <w:t>150 g Hackfleisch</w:t>
      </w:r>
    </w:p>
    <w:p w14:paraId="14DE7688" w14:textId="1222577E" w:rsidR="00130DBE" w:rsidRDefault="00130DBE">
      <w:pPr>
        <w:rPr>
          <w:sz w:val="24"/>
          <w:szCs w:val="24"/>
        </w:rPr>
      </w:pPr>
      <w:r>
        <w:rPr>
          <w:sz w:val="24"/>
          <w:szCs w:val="24"/>
        </w:rPr>
        <w:t>4 EL halbtrockener Sherry (wenn man will)</w:t>
      </w:r>
    </w:p>
    <w:p w14:paraId="4A832E4D" w14:textId="615BD4AF" w:rsidR="00130DBE" w:rsidRDefault="00130DBE">
      <w:pPr>
        <w:rPr>
          <w:sz w:val="24"/>
          <w:szCs w:val="24"/>
        </w:rPr>
      </w:pPr>
      <w:r>
        <w:rPr>
          <w:sz w:val="24"/>
          <w:szCs w:val="24"/>
        </w:rPr>
        <w:t>1 Ei</w:t>
      </w:r>
    </w:p>
    <w:p w14:paraId="1AFB3A7B" w14:textId="0CEEE98E" w:rsidR="00130DBE" w:rsidRDefault="00130DBE">
      <w:pPr>
        <w:rPr>
          <w:sz w:val="24"/>
          <w:szCs w:val="24"/>
        </w:rPr>
      </w:pPr>
      <w:r>
        <w:rPr>
          <w:sz w:val="24"/>
          <w:szCs w:val="24"/>
        </w:rPr>
        <w:t>2 EL Semmelbrösel</w:t>
      </w:r>
    </w:p>
    <w:p w14:paraId="4482A53B" w14:textId="5C8A5A2F" w:rsidR="00130DBE" w:rsidRDefault="00130DBE">
      <w:pPr>
        <w:rPr>
          <w:sz w:val="24"/>
          <w:szCs w:val="24"/>
        </w:rPr>
      </w:pPr>
      <w:r>
        <w:rPr>
          <w:sz w:val="24"/>
          <w:szCs w:val="24"/>
        </w:rPr>
        <w:t>Salz, Pfeffer aus der Mühle</w:t>
      </w:r>
    </w:p>
    <w:p w14:paraId="7432EDC1" w14:textId="77777777" w:rsidR="00384B86" w:rsidRDefault="00384B86">
      <w:pPr>
        <w:rPr>
          <w:sz w:val="24"/>
          <w:szCs w:val="24"/>
        </w:rPr>
      </w:pPr>
    </w:p>
    <w:p w14:paraId="42B2993C" w14:textId="41A50EBB" w:rsidR="00130DBE" w:rsidRDefault="00130DBE">
      <w:pPr>
        <w:rPr>
          <w:sz w:val="24"/>
          <w:szCs w:val="24"/>
        </w:rPr>
      </w:pPr>
      <w:r>
        <w:rPr>
          <w:sz w:val="24"/>
          <w:szCs w:val="24"/>
        </w:rPr>
        <w:t>Zubereitungszeit: 40 Minuten, Backzeit: 15 Minuten</w:t>
      </w:r>
    </w:p>
    <w:p w14:paraId="10F448EC" w14:textId="52A8D5F9" w:rsidR="00130DBE" w:rsidRPr="00130DBE" w:rsidRDefault="00130DBE" w:rsidP="00E76E01">
      <w:pPr>
        <w:pStyle w:val="ListParagraph"/>
        <w:numPr>
          <w:ilvl w:val="0"/>
          <w:numId w:val="171"/>
        </w:numPr>
        <w:ind w:left="714" w:hanging="357"/>
        <w:contextualSpacing w:val="0"/>
        <w:jc w:val="both"/>
        <w:rPr>
          <w:sz w:val="24"/>
          <w:szCs w:val="24"/>
        </w:rPr>
      </w:pPr>
      <w:r w:rsidRPr="00130DBE">
        <w:rPr>
          <w:sz w:val="24"/>
          <w:szCs w:val="24"/>
        </w:rPr>
        <w:t>Die Champignons abreiben, die Stiele herausdrehen, putzen und würfeln. Zwiebel schälen und hacken. Wurst häuten und sehr klein würfeln. Tomate waschen und ganz klein schneiden. Petersilie sehr fein hacken.</w:t>
      </w:r>
    </w:p>
    <w:p w14:paraId="322592CA" w14:textId="22EA8BB0" w:rsidR="00130DBE" w:rsidRPr="00130DBE" w:rsidRDefault="00130DBE" w:rsidP="00E76E01">
      <w:pPr>
        <w:pStyle w:val="ListParagraph"/>
        <w:numPr>
          <w:ilvl w:val="0"/>
          <w:numId w:val="171"/>
        </w:numPr>
        <w:ind w:left="714" w:hanging="357"/>
        <w:contextualSpacing w:val="0"/>
        <w:jc w:val="both"/>
        <w:rPr>
          <w:sz w:val="24"/>
          <w:szCs w:val="24"/>
        </w:rPr>
      </w:pPr>
      <w:r w:rsidRPr="00130DBE">
        <w:rPr>
          <w:sz w:val="24"/>
          <w:szCs w:val="24"/>
        </w:rPr>
        <w:t>In einer Pfanne 1 EL Öl erhitzen. Die Pilzwürfel und die Zwiebel darin glasig braten. Hackfleisch und Wurst hinzufügen. Unter Rühren braten, bis das Fleisch hell und krümelig ist. Mit dem Sherry ablöschen, die Tomaten untermischen und alles offen etwa 5 Minuten köcheln lassen. Salzen und pfeffern.</w:t>
      </w:r>
    </w:p>
    <w:p w14:paraId="1AFDABF7" w14:textId="5563B109" w:rsidR="00130DBE" w:rsidRPr="00130DBE" w:rsidRDefault="00130DBE" w:rsidP="00E76E01">
      <w:pPr>
        <w:pStyle w:val="ListParagraph"/>
        <w:numPr>
          <w:ilvl w:val="0"/>
          <w:numId w:val="171"/>
        </w:numPr>
        <w:ind w:left="714" w:hanging="357"/>
        <w:contextualSpacing w:val="0"/>
        <w:jc w:val="both"/>
        <w:rPr>
          <w:sz w:val="24"/>
          <w:szCs w:val="24"/>
        </w:rPr>
      </w:pPr>
      <w:r w:rsidRPr="00130DBE">
        <w:rPr>
          <w:sz w:val="24"/>
          <w:szCs w:val="24"/>
        </w:rPr>
        <w:t xml:space="preserve">Den Backofen auf 220°C (Umluft 200°C) vorheizen. Die abgekühlte Füllung mit Petersilie, </w:t>
      </w:r>
      <w:r w:rsidR="00BF0002">
        <w:rPr>
          <w:sz w:val="24"/>
          <w:szCs w:val="24"/>
        </w:rPr>
        <w:t>E</w:t>
      </w:r>
      <w:r w:rsidRPr="00130DBE">
        <w:rPr>
          <w:sz w:val="24"/>
          <w:szCs w:val="24"/>
        </w:rPr>
        <w:t>i und Semmelbröseln mischen und in die gesalzenen Pilzhüte füllen. Eine feuerfeste Form leicht ölen, die Pilze hineinsetzen.</w:t>
      </w:r>
    </w:p>
    <w:p w14:paraId="5C55A1A7" w14:textId="2EC517A7" w:rsidR="00130DBE" w:rsidRPr="00130DBE" w:rsidRDefault="00130DBE" w:rsidP="00E76E01">
      <w:pPr>
        <w:pStyle w:val="ListParagraph"/>
        <w:numPr>
          <w:ilvl w:val="0"/>
          <w:numId w:val="171"/>
        </w:numPr>
        <w:ind w:left="714" w:hanging="357"/>
        <w:contextualSpacing w:val="0"/>
        <w:jc w:val="both"/>
        <w:rPr>
          <w:sz w:val="24"/>
          <w:szCs w:val="24"/>
        </w:rPr>
      </w:pPr>
      <w:r w:rsidRPr="00130DBE">
        <w:rPr>
          <w:sz w:val="24"/>
          <w:szCs w:val="24"/>
        </w:rPr>
        <w:t>Die Pilze mit dem übrigen Öl beträufeln und im heißen Backofen (Mitte) etwa 15 Minuten backen. Sie schmecken warm, lauwarm und auch kalt.</w:t>
      </w:r>
    </w:p>
    <w:p w14:paraId="53D225DC" w14:textId="77777777" w:rsidR="00BF0002" w:rsidRDefault="00BF0002">
      <w:pPr>
        <w:rPr>
          <w:b/>
          <w:bCs/>
          <w:sz w:val="28"/>
          <w:szCs w:val="28"/>
        </w:rPr>
      </w:pPr>
    </w:p>
    <w:p w14:paraId="5CA93307" w14:textId="7853F592" w:rsidR="00130DBE" w:rsidRPr="00BF0002" w:rsidRDefault="00BF0002">
      <w:pPr>
        <w:rPr>
          <w:sz w:val="24"/>
          <w:szCs w:val="24"/>
        </w:rPr>
      </w:pPr>
      <w:r w:rsidRPr="00BF0002">
        <w:rPr>
          <w:sz w:val="24"/>
          <w:szCs w:val="24"/>
        </w:rPr>
        <w:t>Kommentar:</w:t>
      </w:r>
      <w:r w:rsidRPr="00BF0002">
        <w:rPr>
          <w:sz w:val="24"/>
          <w:szCs w:val="24"/>
        </w:rPr>
        <w:tab/>
        <w:t xml:space="preserve">Pilze und Hackfleisch – schon eine sehr besondere Mischung. </w:t>
      </w:r>
      <w:r w:rsidR="00130DBE" w:rsidRPr="00BF0002">
        <w:rPr>
          <w:sz w:val="24"/>
          <w:szCs w:val="24"/>
        </w:rPr>
        <w:br w:type="page"/>
      </w:r>
    </w:p>
    <w:p w14:paraId="5BD4CDE4" w14:textId="29F16D02" w:rsidR="002D091D" w:rsidRPr="007E7CEF" w:rsidRDefault="002D091D" w:rsidP="00EA49D0">
      <w:pPr>
        <w:pStyle w:val="Heading2"/>
        <w:spacing w:after="240"/>
      </w:pPr>
      <w:r w:rsidRPr="007E7CEF">
        <w:lastRenderedPageBreak/>
        <w:t>Crème Brûlée von weißem Spargel</w:t>
      </w:r>
      <w:r w:rsidR="00D22C75">
        <w:rPr>
          <w:rStyle w:val="FootnoteReference"/>
        </w:rPr>
        <w:footnoteReference w:id="14"/>
      </w:r>
    </w:p>
    <w:p w14:paraId="68AEA1C9" w14:textId="73421D18" w:rsidR="002D091D" w:rsidRDefault="002D091D">
      <w:pPr>
        <w:rPr>
          <w:sz w:val="24"/>
          <w:szCs w:val="24"/>
        </w:rPr>
      </w:pPr>
      <w:r w:rsidRPr="00634A87">
        <w:rPr>
          <w:sz w:val="24"/>
          <w:szCs w:val="24"/>
          <w:u w:val="single"/>
        </w:rPr>
        <w:t>Zutaten</w:t>
      </w:r>
      <w:r>
        <w:rPr>
          <w:sz w:val="24"/>
          <w:szCs w:val="24"/>
        </w:rPr>
        <w:t xml:space="preserve"> </w:t>
      </w:r>
      <w:r w:rsidR="00634A87">
        <w:rPr>
          <w:sz w:val="24"/>
          <w:szCs w:val="24"/>
        </w:rPr>
        <w:t>(</w:t>
      </w:r>
      <w:r>
        <w:rPr>
          <w:sz w:val="24"/>
          <w:szCs w:val="24"/>
        </w:rPr>
        <w:t>für 4 Personen</w:t>
      </w:r>
      <w:r w:rsidR="00634A87">
        <w:rPr>
          <w:sz w:val="24"/>
          <w:szCs w:val="24"/>
        </w:rPr>
        <w:t>)</w:t>
      </w:r>
    </w:p>
    <w:p w14:paraId="4A9B9459" w14:textId="77777777" w:rsidR="002D091D" w:rsidRDefault="002D091D">
      <w:pPr>
        <w:rPr>
          <w:sz w:val="24"/>
          <w:szCs w:val="24"/>
        </w:rPr>
      </w:pPr>
      <w:r>
        <w:rPr>
          <w:sz w:val="24"/>
          <w:szCs w:val="24"/>
        </w:rPr>
        <w:t>200 g weißer Spargel</w:t>
      </w:r>
    </w:p>
    <w:p w14:paraId="5CA9D7A0" w14:textId="77777777" w:rsidR="002D091D" w:rsidRDefault="002D091D">
      <w:pPr>
        <w:rPr>
          <w:sz w:val="24"/>
          <w:szCs w:val="24"/>
        </w:rPr>
      </w:pPr>
      <w:r>
        <w:rPr>
          <w:sz w:val="24"/>
          <w:szCs w:val="24"/>
        </w:rPr>
        <w:t>500 ml Schlagsahne</w:t>
      </w:r>
    </w:p>
    <w:p w14:paraId="3001B6F0" w14:textId="77777777" w:rsidR="002D091D" w:rsidRDefault="002D091D">
      <w:pPr>
        <w:rPr>
          <w:sz w:val="24"/>
          <w:szCs w:val="24"/>
        </w:rPr>
      </w:pPr>
      <w:r>
        <w:rPr>
          <w:sz w:val="24"/>
          <w:szCs w:val="24"/>
        </w:rPr>
        <w:t>125 ml Milch</w:t>
      </w:r>
    </w:p>
    <w:p w14:paraId="7740C438" w14:textId="77777777" w:rsidR="002D091D" w:rsidRDefault="002D091D">
      <w:pPr>
        <w:rPr>
          <w:sz w:val="24"/>
          <w:szCs w:val="24"/>
        </w:rPr>
      </w:pPr>
      <w:r>
        <w:rPr>
          <w:sz w:val="24"/>
          <w:szCs w:val="24"/>
        </w:rPr>
        <w:t>1 Prise Salz</w:t>
      </w:r>
    </w:p>
    <w:p w14:paraId="204AC6D2" w14:textId="77777777" w:rsidR="002D091D" w:rsidRDefault="002D091D">
      <w:pPr>
        <w:rPr>
          <w:sz w:val="24"/>
          <w:szCs w:val="24"/>
        </w:rPr>
      </w:pPr>
      <w:r>
        <w:rPr>
          <w:sz w:val="24"/>
          <w:szCs w:val="24"/>
        </w:rPr>
        <w:t>1 Zitrone, Schale fein abgerieben</w:t>
      </w:r>
    </w:p>
    <w:p w14:paraId="1EE6D997" w14:textId="780CE060" w:rsidR="002D091D" w:rsidRDefault="002D091D">
      <w:pPr>
        <w:rPr>
          <w:sz w:val="24"/>
          <w:szCs w:val="24"/>
        </w:rPr>
      </w:pPr>
      <w:r>
        <w:rPr>
          <w:sz w:val="24"/>
          <w:szCs w:val="24"/>
        </w:rPr>
        <w:t>5 Eigelb</w:t>
      </w:r>
    </w:p>
    <w:p w14:paraId="75F5E0A0" w14:textId="68F9DEF5" w:rsidR="002D091D" w:rsidRDefault="002D091D">
      <w:pPr>
        <w:rPr>
          <w:sz w:val="24"/>
          <w:szCs w:val="24"/>
        </w:rPr>
      </w:pPr>
      <w:r>
        <w:rPr>
          <w:sz w:val="24"/>
          <w:szCs w:val="24"/>
        </w:rPr>
        <w:t>½ TL Kokosblütenzucker</w:t>
      </w:r>
    </w:p>
    <w:p w14:paraId="144F3883" w14:textId="77777777" w:rsidR="002D091D" w:rsidRDefault="002D091D">
      <w:pPr>
        <w:rPr>
          <w:sz w:val="24"/>
          <w:szCs w:val="24"/>
        </w:rPr>
      </w:pPr>
      <w:r>
        <w:rPr>
          <w:sz w:val="24"/>
          <w:szCs w:val="24"/>
        </w:rPr>
        <w:t>½ TL Semmelbrösel</w:t>
      </w:r>
    </w:p>
    <w:p w14:paraId="4BAB7DEF" w14:textId="77777777" w:rsidR="002D091D" w:rsidRDefault="002D091D">
      <w:pPr>
        <w:rPr>
          <w:sz w:val="24"/>
          <w:szCs w:val="24"/>
        </w:rPr>
      </w:pPr>
      <w:r>
        <w:rPr>
          <w:sz w:val="24"/>
          <w:szCs w:val="24"/>
        </w:rPr>
        <w:t>1 TL gehackte und geröstete Pinienkerne</w:t>
      </w:r>
    </w:p>
    <w:p w14:paraId="291EDF8F" w14:textId="77777777" w:rsidR="002D091D" w:rsidRDefault="002D091D">
      <w:pPr>
        <w:rPr>
          <w:sz w:val="24"/>
          <w:szCs w:val="24"/>
        </w:rPr>
      </w:pPr>
      <w:r>
        <w:rPr>
          <w:sz w:val="24"/>
          <w:szCs w:val="24"/>
        </w:rPr>
        <w:t>1 EL Butter</w:t>
      </w:r>
    </w:p>
    <w:p w14:paraId="412DF01F" w14:textId="31228323" w:rsidR="002D091D" w:rsidRDefault="002D091D">
      <w:pPr>
        <w:rPr>
          <w:sz w:val="24"/>
          <w:szCs w:val="24"/>
        </w:rPr>
      </w:pPr>
      <w:r>
        <w:rPr>
          <w:sz w:val="24"/>
          <w:szCs w:val="24"/>
        </w:rPr>
        <w:t>1 TL Kapern</w:t>
      </w:r>
    </w:p>
    <w:p w14:paraId="62610313" w14:textId="77777777" w:rsidR="002D091D" w:rsidRDefault="002D091D">
      <w:pPr>
        <w:rPr>
          <w:sz w:val="24"/>
          <w:szCs w:val="24"/>
        </w:rPr>
      </w:pPr>
      <w:r>
        <w:rPr>
          <w:sz w:val="24"/>
          <w:szCs w:val="24"/>
        </w:rPr>
        <w:t>Schnittlauch</w:t>
      </w:r>
    </w:p>
    <w:p w14:paraId="5FEA6157" w14:textId="2AC06A91" w:rsidR="002D091D" w:rsidRDefault="002D091D">
      <w:pPr>
        <w:rPr>
          <w:sz w:val="24"/>
          <w:szCs w:val="24"/>
        </w:rPr>
      </w:pPr>
    </w:p>
    <w:p w14:paraId="32C5037C" w14:textId="2323ABD4" w:rsidR="0032620D" w:rsidRDefault="0032620D">
      <w:pPr>
        <w:rPr>
          <w:sz w:val="24"/>
          <w:szCs w:val="24"/>
        </w:rPr>
      </w:pPr>
      <w:r>
        <w:rPr>
          <w:sz w:val="24"/>
          <w:szCs w:val="24"/>
        </w:rPr>
        <w:t>Zubereitungszeit: 20 Minuten, Garzeit: 40 Minuten</w:t>
      </w:r>
    </w:p>
    <w:p w14:paraId="0D009E36" w14:textId="1759E69F" w:rsidR="002D091D" w:rsidRPr="0032620D" w:rsidRDefault="002D091D" w:rsidP="00B40E8C">
      <w:pPr>
        <w:pStyle w:val="ListParagraph"/>
        <w:numPr>
          <w:ilvl w:val="0"/>
          <w:numId w:val="266"/>
        </w:numPr>
        <w:contextualSpacing w:val="0"/>
        <w:jc w:val="both"/>
        <w:rPr>
          <w:sz w:val="24"/>
          <w:szCs w:val="24"/>
        </w:rPr>
      </w:pPr>
      <w:r w:rsidRPr="0032620D">
        <w:rPr>
          <w:sz w:val="24"/>
          <w:szCs w:val="24"/>
        </w:rPr>
        <w:t>Spargel schälen und in 5 cm lange Stücke schneiden. Die Spitzen beiseitelegen.</w:t>
      </w:r>
    </w:p>
    <w:p w14:paraId="55E9F13A" w14:textId="77777777" w:rsidR="002D091D" w:rsidRPr="0032620D" w:rsidRDefault="002D091D" w:rsidP="00B40E8C">
      <w:pPr>
        <w:pStyle w:val="ListParagraph"/>
        <w:numPr>
          <w:ilvl w:val="0"/>
          <w:numId w:val="266"/>
        </w:numPr>
        <w:contextualSpacing w:val="0"/>
        <w:jc w:val="both"/>
        <w:rPr>
          <w:sz w:val="24"/>
          <w:szCs w:val="24"/>
        </w:rPr>
      </w:pPr>
      <w:r w:rsidRPr="0032620D">
        <w:rPr>
          <w:sz w:val="24"/>
          <w:szCs w:val="24"/>
        </w:rPr>
        <w:t>Sahne und Milch in einen Topf gießen, Spargel hineingeben und bei kleiner Hitze garen. Salz und Zitronenschale hinzufügen. Den Backofen auf 140°C Ober-/Unterhitze vorheizen.</w:t>
      </w:r>
    </w:p>
    <w:p w14:paraId="11CBB468" w14:textId="77777777" w:rsidR="002D091D" w:rsidRPr="0032620D" w:rsidRDefault="002D091D" w:rsidP="00B40E8C">
      <w:pPr>
        <w:pStyle w:val="ListParagraph"/>
        <w:numPr>
          <w:ilvl w:val="0"/>
          <w:numId w:val="266"/>
        </w:numPr>
        <w:contextualSpacing w:val="0"/>
        <w:jc w:val="both"/>
        <w:rPr>
          <w:sz w:val="24"/>
          <w:szCs w:val="24"/>
        </w:rPr>
      </w:pPr>
      <w:r w:rsidRPr="0032620D">
        <w:rPr>
          <w:sz w:val="24"/>
          <w:szCs w:val="24"/>
        </w:rPr>
        <w:t>Spargel und Sahnegemisch mit dem Stabmixer fein pürieren, etwas abkühlen lassen. Die Eigelbe hinzugeben und gut mit dem Stabmixer unterrühren.</w:t>
      </w:r>
    </w:p>
    <w:p w14:paraId="23E93873" w14:textId="77777777" w:rsidR="0032620D" w:rsidRPr="0032620D" w:rsidRDefault="002D091D" w:rsidP="00B40E8C">
      <w:pPr>
        <w:pStyle w:val="ListParagraph"/>
        <w:numPr>
          <w:ilvl w:val="0"/>
          <w:numId w:val="266"/>
        </w:numPr>
        <w:contextualSpacing w:val="0"/>
        <w:jc w:val="both"/>
        <w:rPr>
          <w:sz w:val="24"/>
          <w:szCs w:val="24"/>
        </w:rPr>
      </w:pPr>
      <w:r w:rsidRPr="0032620D">
        <w:rPr>
          <w:sz w:val="24"/>
          <w:szCs w:val="24"/>
        </w:rPr>
        <w:t>Die Spargelmasse in Förmchen verteilen und diese im Wasserbad im Backofen 40 Minuten stocken lassen</w:t>
      </w:r>
      <w:r w:rsidR="0032620D" w:rsidRPr="0032620D">
        <w:rPr>
          <w:sz w:val="24"/>
          <w:szCs w:val="24"/>
        </w:rPr>
        <w:t>. Zum Abkühlen in den Kühlschrank stellen.</w:t>
      </w:r>
    </w:p>
    <w:p w14:paraId="4868FA1F" w14:textId="1BF199A9" w:rsidR="0032620D" w:rsidRPr="0032620D" w:rsidRDefault="0032620D" w:rsidP="00B40E8C">
      <w:pPr>
        <w:pStyle w:val="ListParagraph"/>
        <w:numPr>
          <w:ilvl w:val="0"/>
          <w:numId w:val="266"/>
        </w:numPr>
        <w:contextualSpacing w:val="0"/>
        <w:jc w:val="both"/>
        <w:rPr>
          <w:sz w:val="24"/>
          <w:szCs w:val="24"/>
        </w:rPr>
      </w:pPr>
      <w:r w:rsidRPr="0032620D">
        <w:rPr>
          <w:sz w:val="24"/>
          <w:szCs w:val="24"/>
        </w:rPr>
        <w:t>Den Kokosblütenzucker kurz vor dem Servieren zusammen mit Semmelbröseln und Pinienkernen</w:t>
      </w:r>
      <w:r w:rsidR="006D6E4E">
        <w:rPr>
          <w:sz w:val="24"/>
          <w:szCs w:val="24"/>
        </w:rPr>
        <w:t xml:space="preserve"> </w:t>
      </w:r>
      <w:r w:rsidRPr="0032620D">
        <w:rPr>
          <w:sz w:val="24"/>
          <w:szCs w:val="24"/>
        </w:rPr>
        <w:t>dünn auf der Creme verteilen und mit dem Flämmer oder der Grillfunktion des Backofens goldbraun karamellisieren.</w:t>
      </w:r>
    </w:p>
    <w:p w14:paraId="165562EC" w14:textId="51C22B8C" w:rsidR="0032620D" w:rsidRDefault="0032620D" w:rsidP="00B40E8C">
      <w:pPr>
        <w:pStyle w:val="ListParagraph"/>
        <w:numPr>
          <w:ilvl w:val="0"/>
          <w:numId w:val="266"/>
        </w:numPr>
        <w:contextualSpacing w:val="0"/>
        <w:jc w:val="both"/>
        <w:rPr>
          <w:sz w:val="24"/>
          <w:szCs w:val="24"/>
        </w:rPr>
      </w:pPr>
      <w:r w:rsidRPr="0032620D">
        <w:rPr>
          <w:sz w:val="24"/>
          <w:szCs w:val="24"/>
        </w:rPr>
        <w:t>Die Spargelspitzen vierteln und in Butter 2 Minuten anbraten. Mit Salz und Pfeffer würzen. Die Spargelspitzen zusammen mit Schnittlauch und Kapern auf die Crème legen.</w:t>
      </w:r>
    </w:p>
    <w:p w14:paraId="06808A24" w14:textId="43A27A52" w:rsidR="00FB0883" w:rsidRDefault="00BF0002" w:rsidP="00BF0002">
      <w:pPr>
        <w:jc w:val="both"/>
        <w:rPr>
          <w:sz w:val="24"/>
          <w:szCs w:val="24"/>
        </w:rPr>
      </w:pPr>
      <w:r>
        <w:rPr>
          <w:sz w:val="24"/>
          <w:szCs w:val="24"/>
        </w:rPr>
        <w:t>Kommentar:</w:t>
      </w:r>
      <w:r>
        <w:rPr>
          <w:sz w:val="24"/>
          <w:szCs w:val="24"/>
        </w:rPr>
        <w:tab/>
      </w:r>
      <w:r w:rsidR="0058401B">
        <w:rPr>
          <w:sz w:val="24"/>
          <w:szCs w:val="24"/>
        </w:rPr>
        <w:t xml:space="preserve">Sehr feine Idee. Und man kann zündeln </w:t>
      </w:r>
      <w:r w:rsidR="0058401B" w:rsidRPr="0058401B">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7B0FBD83" w14:textId="7AF3BBDC" w:rsidR="00FB0883" w:rsidRDefault="00FB0883" w:rsidP="009B5195">
      <w:pPr>
        <w:pStyle w:val="Heading2"/>
        <w:spacing w:after="240"/>
      </w:pPr>
      <w:r>
        <w:lastRenderedPageBreak/>
        <w:t>Mariniertes Gemüse</w:t>
      </w:r>
      <w:r w:rsidR="009B5195">
        <w:rPr>
          <w:rStyle w:val="FootnoteReference"/>
        </w:rPr>
        <w:footnoteReference w:id="15"/>
      </w:r>
    </w:p>
    <w:p w14:paraId="5AE80833" w14:textId="34150DB5" w:rsidR="00FB0883" w:rsidRDefault="00FB0883">
      <w:pPr>
        <w:rPr>
          <w:sz w:val="24"/>
          <w:szCs w:val="24"/>
        </w:rPr>
      </w:pPr>
      <w:r w:rsidRPr="00155709">
        <w:rPr>
          <w:sz w:val="24"/>
          <w:szCs w:val="24"/>
          <w:u w:val="single"/>
        </w:rPr>
        <w:t xml:space="preserve">Zutaten </w:t>
      </w:r>
      <w:r w:rsidR="00155709">
        <w:rPr>
          <w:sz w:val="24"/>
          <w:szCs w:val="24"/>
          <w:u w:val="single"/>
        </w:rPr>
        <w:t>(</w:t>
      </w:r>
      <w:r>
        <w:rPr>
          <w:sz w:val="24"/>
          <w:szCs w:val="24"/>
        </w:rPr>
        <w:t>für 8 Portionen</w:t>
      </w:r>
      <w:r w:rsidR="00155709">
        <w:rPr>
          <w:sz w:val="24"/>
          <w:szCs w:val="24"/>
        </w:rPr>
        <w:t>)</w:t>
      </w:r>
      <w:r>
        <w:rPr>
          <w:sz w:val="24"/>
          <w:szCs w:val="24"/>
        </w:rPr>
        <w:t>:</w:t>
      </w:r>
    </w:p>
    <w:p w14:paraId="1D64724A" w14:textId="77777777" w:rsidR="00FB0883" w:rsidRPr="00155709" w:rsidRDefault="00FB0883">
      <w:pPr>
        <w:rPr>
          <w:i/>
          <w:iCs/>
          <w:sz w:val="24"/>
          <w:szCs w:val="24"/>
        </w:rPr>
      </w:pPr>
      <w:r w:rsidRPr="00155709">
        <w:rPr>
          <w:i/>
          <w:iCs/>
          <w:sz w:val="24"/>
          <w:szCs w:val="24"/>
        </w:rPr>
        <w:t>Paprika:</w:t>
      </w:r>
    </w:p>
    <w:p w14:paraId="12ECC24F" w14:textId="77777777" w:rsidR="00FB0883" w:rsidRDefault="00FB0883">
      <w:pPr>
        <w:rPr>
          <w:sz w:val="24"/>
          <w:szCs w:val="24"/>
        </w:rPr>
      </w:pPr>
      <w:r>
        <w:rPr>
          <w:sz w:val="24"/>
          <w:szCs w:val="24"/>
        </w:rPr>
        <w:t>Je 1 rote, gelbe und grüne Paprikaschote</w:t>
      </w:r>
    </w:p>
    <w:p w14:paraId="7122D5C9" w14:textId="77777777" w:rsidR="00FB0883" w:rsidRDefault="00FB0883">
      <w:pPr>
        <w:rPr>
          <w:sz w:val="24"/>
          <w:szCs w:val="24"/>
        </w:rPr>
      </w:pPr>
      <w:r>
        <w:rPr>
          <w:sz w:val="24"/>
          <w:szCs w:val="24"/>
        </w:rPr>
        <w:t>1 Zitrone</w:t>
      </w:r>
    </w:p>
    <w:p w14:paraId="367572B2" w14:textId="77777777" w:rsidR="00FB0883" w:rsidRDefault="00FB0883">
      <w:pPr>
        <w:rPr>
          <w:sz w:val="24"/>
          <w:szCs w:val="24"/>
        </w:rPr>
      </w:pPr>
      <w:r>
        <w:rPr>
          <w:sz w:val="24"/>
          <w:szCs w:val="24"/>
        </w:rPr>
        <w:t>5 EL Olivenöl</w:t>
      </w:r>
    </w:p>
    <w:p w14:paraId="53C41367" w14:textId="77777777" w:rsidR="00FB0883" w:rsidRDefault="00FB0883">
      <w:pPr>
        <w:rPr>
          <w:sz w:val="24"/>
          <w:szCs w:val="24"/>
        </w:rPr>
      </w:pPr>
      <w:r>
        <w:rPr>
          <w:sz w:val="24"/>
          <w:szCs w:val="24"/>
        </w:rPr>
        <w:t>2 Knoblauchzehen</w:t>
      </w:r>
    </w:p>
    <w:p w14:paraId="156032F2" w14:textId="5B4033AA" w:rsidR="00FB0883" w:rsidRDefault="00FB0883">
      <w:pPr>
        <w:rPr>
          <w:sz w:val="24"/>
          <w:szCs w:val="24"/>
        </w:rPr>
      </w:pPr>
      <w:r>
        <w:rPr>
          <w:sz w:val="24"/>
          <w:szCs w:val="24"/>
        </w:rPr>
        <w:t>Salz, Pfeffer</w:t>
      </w:r>
    </w:p>
    <w:p w14:paraId="418204F8" w14:textId="77777777" w:rsidR="00FB0883" w:rsidRDefault="00FB0883">
      <w:pPr>
        <w:rPr>
          <w:sz w:val="24"/>
          <w:szCs w:val="24"/>
        </w:rPr>
      </w:pPr>
    </w:p>
    <w:p w14:paraId="1937239C" w14:textId="26BBB61E" w:rsidR="00FB0883" w:rsidRPr="00155709" w:rsidRDefault="00FB0883">
      <w:pPr>
        <w:rPr>
          <w:i/>
          <w:iCs/>
          <w:sz w:val="24"/>
          <w:szCs w:val="24"/>
        </w:rPr>
      </w:pPr>
      <w:r w:rsidRPr="00155709">
        <w:rPr>
          <w:i/>
          <w:iCs/>
          <w:sz w:val="24"/>
          <w:szCs w:val="24"/>
        </w:rPr>
        <w:t>Zucchini</w:t>
      </w:r>
      <w:r w:rsidR="00155709">
        <w:rPr>
          <w:i/>
          <w:iCs/>
          <w:sz w:val="24"/>
          <w:szCs w:val="24"/>
        </w:rPr>
        <w:t>:</w:t>
      </w:r>
    </w:p>
    <w:p w14:paraId="6837C07F" w14:textId="77777777" w:rsidR="002B37FE" w:rsidRDefault="002B37FE">
      <w:pPr>
        <w:rPr>
          <w:sz w:val="24"/>
          <w:szCs w:val="24"/>
        </w:rPr>
      </w:pPr>
      <w:r>
        <w:rPr>
          <w:sz w:val="24"/>
          <w:szCs w:val="24"/>
        </w:rPr>
        <w:t>500 g kleine Zucchini</w:t>
      </w:r>
    </w:p>
    <w:p w14:paraId="75C8A182" w14:textId="77777777" w:rsidR="002B37FE" w:rsidRDefault="002B37FE">
      <w:pPr>
        <w:rPr>
          <w:sz w:val="24"/>
          <w:szCs w:val="24"/>
        </w:rPr>
      </w:pPr>
      <w:r>
        <w:rPr>
          <w:sz w:val="24"/>
          <w:szCs w:val="24"/>
        </w:rPr>
        <w:t>Etwa 8 EL Olivenöl</w:t>
      </w:r>
    </w:p>
    <w:p w14:paraId="023BF2DB" w14:textId="77777777" w:rsidR="002B37FE" w:rsidRDefault="002B37FE">
      <w:pPr>
        <w:rPr>
          <w:sz w:val="24"/>
          <w:szCs w:val="24"/>
        </w:rPr>
      </w:pPr>
      <w:r>
        <w:rPr>
          <w:sz w:val="24"/>
          <w:szCs w:val="24"/>
        </w:rPr>
        <w:t>½ Bund glatte Petersilie</w:t>
      </w:r>
    </w:p>
    <w:p w14:paraId="74DF3B41" w14:textId="68AA672C" w:rsidR="002B37FE" w:rsidRDefault="002B37FE">
      <w:pPr>
        <w:rPr>
          <w:sz w:val="24"/>
          <w:szCs w:val="24"/>
        </w:rPr>
      </w:pPr>
      <w:r>
        <w:rPr>
          <w:sz w:val="24"/>
          <w:szCs w:val="24"/>
        </w:rPr>
        <w:t>½ Bund Basilikum</w:t>
      </w:r>
    </w:p>
    <w:p w14:paraId="597E85E1" w14:textId="77777777" w:rsidR="002B37FE" w:rsidRDefault="002B37FE">
      <w:pPr>
        <w:rPr>
          <w:sz w:val="24"/>
          <w:szCs w:val="24"/>
        </w:rPr>
      </w:pPr>
      <w:r>
        <w:rPr>
          <w:sz w:val="24"/>
          <w:szCs w:val="24"/>
        </w:rPr>
        <w:t>2 Knoblauchzehen</w:t>
      </w:r>
    </w:p>
    <w:p w14:paraId="45BA2F45" w14:textId="77777777" w:rsidR="002B37FE" w:rsidRDefault="002B37FE">
      <w:pPr>
        <w:rPr>
          <w:sz w:val="24"/>
          <w:szCs w:val="24"/>
        </w:rPr>
      </w:pPr>
      <w:r>
        <w:rPr>
          <w:sz w:val="24"/>
          <w:szCs w:val="24"/>
        </w:rPr>
        <w:t>5 EL Weißweinessig</w:t>
      </w:r>
    </w:p>
    <w:p w14:paraId="0E99FD98" w14:textId="284CCD81" w:rsidR="002B37FE" w:rsidRDefault="002B37FE">
      <w:pPr>
        <w:rPr>
          <w:sz w:val="24"/>
          <w:szCs w:val="24"/>
        </w:rPr>
      </w:pPr>
      <w:r>
        <w:rPr>
          <w:sz w:val="24"/>
          <w:szCs w:val="24"/>
        </w:rPr>
        <w:t>Salz, Pfeffer</w:t>
      </w:r>
    </w:p>
    <w:p w14:paraId="06C2BC88" w14:textId="77777777" w:rsidR="002B37FE" w:rsidRDefault="002B37FE">
      <w:pPr>
        <w:rPr>
          <w:sz w:val="24"/>
          <w:szCs w:val="24"/>
        </w:rPr>
      </w:pPr>
    </w:p>
    <w:p w14:paraId="5B41ADAF" w14:textId="48636F14" w:rsidR="002B37FE" w:rsidRPr="00155709" w:rsidRDefault="002B37FE">
      <w:pPr>
        <w:rPr>
          <w:i/>
          <w:iCs/>
          <w:sz w:val="24"/>
          <w:szCs w:val="24"/>
        </w:rPr>
      </w:pPr>
      <w:r w:rsidRPr="00155709">
        <w:rPr>
          <w:i/>
          <w:iCs/>
          <w:sz w:val="24"/>
          <w:szCs w:val="24"/>
        </w:rPr>
        <w:t>Pil</w:t>
      </w:r>
      <w:r w:rsidR="00155709">
        <w:rPr>
          <w:i/>
          <w:iCs/>
          <w:sz w:val="24"/>
          <w:szCs w:val="24"/>
        </w:rPr>
        <w:t>z</w:t>
      </w:r>
      <w:r w:rsidRPr="00155709">
        <w:rPr>
          <w:i/>
          <w:iCs/>
          <w:sz w:val="24"/>
          <w:szCs w:val="24"/>
        </w:rPr>
        <w:t>e:</w:t>
      </w:r>
    </w:p>
    <w:p w14:paraId="697CD94A" w14:textId="770A4059" w:rsidR="002B37FE" w:rsidRDefault="002B37FE">
      <w:pPr>
        <w:rPr>
          <w:sz w:val="24"/>
          <w:szCs w:val="24"/>
        </w:rPr>
      </w:pPr>
      <w:r>
        <w:rPr>
          <w:sz w:val="24"/>
          <w:szCs w:val="24"/>
        </w:rPr>
        <w:t>300 g kl</w:t>
      </w:r>
      <w:r w:rsidR="00155709">
        <w:rPr>
          <w:sz w:val="24"/>
          <w:szCs w:val="24"/>
        </w:rPr>
        <w:t>ei</w:t>
      </w:r>
      <w:r>
        <w:rPr>
          <w:sz w:val="24"/>
          <w:szCs w:val="24"/>
        </w:rPr>
        <w:t>ne Champignons</w:t>
      </w:r>
    </w:p>
    <w:p w14:paraId="0BA49981" w14:textId="77777777" w:rsidR="002B37FE" w:rsidRDefault="002B37FE">
      <w:pPr>
        <w:rPr>
          <w:sz w:val="24"/>
          <w:szCs w:val="24"/>
        </w:rPr>
      </w:pPr>
      <w:r>
        <w:rPr>
          <w:sz w:val="24"/>
          <w:szCs w:val="24"/>
        </w:rPr>
        <w:t>2 Schalotten</w:t>
      </w:r>
    </w:p>
    <w:p w14:paraId="32C54D5D" w14:textId="77777777" w:rsidR="002B37FE" w:rsidRDefault="002B37FE">
      <w:pPr>
        <w:rPr>
          <w:sz w:val="24"/>
          <w:szCs w:val="24"/>
        </w:rPr>
      </w:pPr>
      <w:r>
        <w:rPr>
          <w:sz w:val="24"/>
          <w:szCs w:val="24"/>
        </w:rPr>
        <w:t>4 Knoblauchzehen</w:t>
      </w:r>
    </w:p>
    <w:p w14:paraId="24E57054" w14:textId="77777777" w:rsidR="002B37FE" w:rsidRDefault="002B37FE">
      <w:pPr>
        <w:rPr>
          <w:sz w:val="24"/>
          <w:szCs w:val="24"/>
        </w:rPr>
      </w:pPr>
      <w:r>
        <w:rPr>
          <w:sz w:val="24"/>
          <w:szCs w:val="24"/>
        </w:rPr>
        <w:t>4 EL Olivenöl</w:t>
      </w:r>
    </w:p>
    <w:p w14:paraId="3656088E" w14:textId="77777777" w:rsidR="002B37FE" w:rsidRDefault="002B37FE">
      <w:pPr>
        <w:rPr>
          <w:sz w:val="24"/>
          <w:szCs w:val="24"/>
        </w:rPr>
      </w:pPr>
      <w:r>
        <w:rPr>
          <w:sz w:val="24"/>
          <w:szCs w:val="24"/>
        </w:rPr>
        <w:t>1/8 l trockener Weißwein</w:t>
      </w:r>
    </w:p>
    <w:p w14:paraId="585AEE1B" w14:textId="77777777" w:rsidR="002B37FE" w:rsidRDefault="002B37FE">
      <w:pPr>
        <w:rPr>
          <w:sz w:val="24"/>
          <w:szCs w:val="24"/>
        </w:rPr>
      </w:pPr>
      <w:r>
        <w:rPr>
          <w:sz w:val="24"/>
          <w:szCs w:val="24"/>
        </w:rPr>
        <w:t>1-2 EL Zitronensaft</w:t>
      </w:r>
    </w:p>
    <w:p w14:paraId="3AEBC08B" w14:textId="77777777" w:rsidR="002B37FE" w:rsidRDefault="002B37FE">
      <w:pPr>
        <w:rPr>
          <w:sz w:val="24"/>
          <w:szCs w:val="24"/>
        </w:rPr>
      </w:pPr>
      <w:r>
        <w:rPr>
          <w:sz w:val="24"/>
          <w:szCs w:val="24"/>
        </w:rPr>
        <w:t>Salz</w:t>
      </w:r>
    </w:p>
    <w:p w14:paraId="5718C2A2" w14:textId="77777777" w:rsidR="002B37FE" w:rsidRDefault="002B37FE">
      <w:pPr>
        <w:rPr>
          <w:sz w:val="24"/>
          <w:szCs w:val="24"/>
        </w:rPr>
      </w:pPr>
      <w:r>
        <w:rPr>
          <w:sz w:val="24"/>
          <w:szCs w:val="24"/>
        </w:rPr>
        <w:t>½ TL weiße Pfefferkörner</w:t>
      </w:r>
    </w:p>
    <w:p w14:paraId="47E9EFD9" w14:textId="77777777" w:rsidR="002B37FE" w:rsidRDefault="002B37FE">
      <w:pPr>
        <w:rPr>
          <w:sz w:val="24"/>
          <w:szCs w:val="24"/>
        </w:rPr>
      </w:pPr>
      <w:r>
        <w:rPr>
          <w:sz w:val="24"/>
          <w:szCs w:val="24"/>
        </w:rPr>
        <w:lastRenderedPageBreak/>
        <w:t>1 kleine Chilischote</w:t>
      </w:r>
    </w:p>
    <w:p w14:paraId="055358FA" w14:textId="77777777" w:rsidR="002B37FE" w:rsidRDefault="002B37FE">
      <w:pPr>
        <w:rPr>
          <w:sz w:val="24"/>
          <w:szCs w:val="24"/>
        </w:rPr>
      </w:pPr>
      <w:r>
        <w:rPr>
          <w:sz w:val="24"/>
          <w:szCs w:val="24"/>
        </w:rPr>
        <w:t>1 Lorbeerblatt</w:t>
      </w:r>
    </w:p>
    <w:p w14:paraId="1D842F5E" w14:textId="77777777" w:rsidR="002B37FE" w:rsidRDefault="002B37FE">
      <w:pPr>
        <w:rPr>
          <w:sz w:val="24"/>
          <w:szCs w:val="24"/>
        </w:rPr>
      </w:pPr>
      <w:r>
        <w:rPr>
          <w:sz w:val="24"/>
          <w:szCs w:val="24"/>
        </w:rPr>
        <w:t>½ Bund glatte Petersilie</w:t>
      </w:r>
    </w:p>
    <w:p w14:paraId="4387C868" w14:textId="77777777" w:rsidR="002B37FE" w:rsidRDefault="002B37FE">
      <w:pPr>
        <w:rPr>
          <w:sz w:val="24"/>
          <w:szCs w:val="24"/>
        </w:rPr>
      </w:pPr>
    </w:p>
    <w:p w14:paraId="79247F8F" w14:textId="77777777" w:rsidR="002B37FE" w:rsidRDefault="002B37FE">
      <w:pPr>
        <w:rPr>
          <w:sz w:val="24"/>
          <w:szCs w:val="24"/>
        </w:rPr>
      </w:pPr>
      <w:r>
        <w:rPr>
          <w:sz w:val="24"/>
          <w:szCs w:val="24"/>
        </w:rPr>
        <w:t>Zubereitungszeit:</w:t>
      </w:r>
      <w:r>
        <w:rPr>
          <w:sz w:val="24"/>
          <w:szCs w:val="24"/>
        </w:rPr>
        <w:tab/>
        <w:t>1,5 Stunden plus mindestens 2 Stunden Marinierzeit</w:t>
      </w:r>
    </w:p>
    <w:p w14:paraId="71F0DF67" w14:textId="6CECC3D8" w:rsidR="00D323E6" w:rsidRPr="00155709" w:rsidRDefault="002B37FE" w:rsidP="00B40E8C">
      <w:pPr>
        <w:pStyle w:val="ListParagraph"/>
        <w:numPr>
          <w:ilvl w:val="0"/>
          <w:numId w:val="1732"/>
        </w:numPr>
        <w:spacing w:after="120"/>
        <w:ind w:left="714" w:hanging="357"/>
        <w:contextualSpacing w:val="0"/>
        <w:jc w:val="both"/>
        <w:rPr>
          <w:sz w:val="24"/>
          <w:szCs w:val="24"/>
        </w:rPr>
      </w:pPr>
      <w:r w:rsidRPr="00155709">
        <w:rPr>
          <w:sz w:val="24"/>
          <w:szCs w:val="24"/>
        </w:rPr>
        <w:t xml:space="preserve">Den Backofen auf höchste Stufe vorheizen. </w:t>
      </w:r>
      <w:r w:rsidR="007906AD" w:rsidRPr="00155709">
        <w:rPr>
          <w:sz w:val="24"/>
          <w:szCs w:val="24"/>
        </w:rPr>
        <w:t>Die Paprikaschoten</w:t>
      </w:r>
      <w:r w:rsidR="00D323E6" w:rsidRPr="00155709">
        <w:rPr>
          <w:sz w:val="24"/>
          <w:szCs w:val="24"/>
        </w:rPr>
        <w:t xml:space="preserve"> halbieren, putzen und waschen. Mit der Wölbung nach oben unter den Grill oder in den Backofen schieben und anrösten, bis die Haut Blasen wirft. Mit einem feuchten </w:t>
      </w:r>
      <w:r w:rsidR="00155709">
        <w:rPr>
          <w:sz w:val="24"/>
          <w:szCs w:val="24"/>
        </w:rPr>
        <w:t>T</w:t>
      </w:r>
      <w:r w:rsidR="00D323E6" w:rsidRPr="00155709">
        <w:rPr>
          <w:sz w:val="24"/>
          <w:szCs w:val="24"/>
        </w:rPr>
        <w:t>uch bedecken, etwas abkühlen lassen und die Haut von den Schoten lösen. Die Paprika in breite Streifen schneiden.</w:t>
      </w:r>
    </w:p>
    <w:p w14:paraId="73251698" w14:textId="1819A030" w:rsidR="00B06CE0" w:rsidRPr="00155709" w:rsidRDefault="00D323E6" w:rsidP="00B40E8C">
      <w:pPr>
        <w:pStyle w:val="ListParagraph"/>
        <w:numPr>
          <w:ilvl w:val="0"/>
          <w:numId w:val="1732"/>
        </w:numPr>
        <w:spacing w:after="120"/>
        <w:ind w:left="714" w:hanging="357"/>
        <w:contextualSpacing w:val="0"/>
        <w:jc w:val="both"/>
        <w:rPr>
          <w:sz w:val="24"/>
          <w:szCs w:val="24"/>
        </w:rPr>
      </w:pPr>
      <w:r w:rsidRPr="00155709">
        <w:rPr>
          <w:sz w:val="24"/>
          <w:szCs w:val="24"/>
        </w:rPr>
        <w:t>Zwischendurch etwa 3 EL Zitronensaft mit dem Olivenöl verrühren. Den Knoblauch in Scheiben schneiden und u</w:t>
      </w:r>
      <w:r w:rsidR="00155709">
        <w:rPr>
          <w:sz w:val="24"/>
          <w:szCs w:val="24"/>
        </w:rPr>
        <w:t>nt</w:t>
      </w:r>
      <w:r w:rsidRPr="00155709">
        <w:rPr>
          <w:sz w:val="24"/>
          <w:szCs w:val="24"/>
        </w:rPr>
        <w:t>ermischen. Die Paprikastreifen s</w:t>
      </w:r>
      <w:r w:rsidR="00B06CE0" w:rsidRPr="00155709">
        <w:rPr>
          <w:sz w:val="24"/>
          <w:szCs w:val="24"/>
        </w:rPr>
        <w:t>alzen und pfeffern, mit der Marinade beträufeln. Abgedeckt kühlstellen und gut durchziehen lassen.</w:t>
      </w:r>
    </w:p>
    <w:p w14:paraId="52FC0031" w14:textId="77777777" w:rsidR="008C2020" w:rsidRPr="00155709" w:rsidRDefault="00B06CE0" w:rsidP="00B40E8C">
      <w:pPr>
        <w:pStyle w:val="ListParagraph"/>
        <w:numPr>
          <w:ilvl w:val="0"/>
          <w:numId w:val="1732"/>
        </w:numPr>
        <w:spacing w:after="120"/>
        <w:ind w:left="714" w:hanging="357"/>
        <w:contextualSpacing w:val="0"/>
        <w:jc w:val="both"/>
        <w:rPr>
          <w:sz w:val="24"/>
          <w:szCs w:val="24"/>
        </w:rPr>
      </w:pPr>
      <w:r w:rsidRPr="00155709">
        <w:rPr>
          <w:sz w:val="24"/>
          <w:szCs w:val="24"/>
        </w:rPr>
        <w:t xml:space="preserve">Die Zucchini putzen und waschen, in etwa ½ </w:t>
      </w:r>
      <w:r w:rsidR="008C2020" w:rsidRPr="00155709">
        <w:rPr>
          <w:sz w:val="24"/>
          <w:szCs w:val="24"/>
        </w:rPr>
        <w:t>cm dicke Scheiben schneiden. Etwa 6 EL Olivenöl erhitzen, die Zucchinischeiben portionsweise hellbraun braten, herausnehmen und auf Zewa abtropfen lassen.</w:t>
      </w:r>
    </w:p>
    <w:p w14:paraId="49BACAD8" w14:textId="1FB4AC56" w:rsidR="00971EBC" w:rsidRPr="00155709" w:rsidRDefault="008C2020" w:rsidP="00B40E8C">
      <w:pPr>
        <w:pStyle w:val="ListParagraph"/>
        <w:numPr>
          <w:ilvl w:val="0"/>
          <w:numId w:val="1732"/>
        </w:numPr>
        <w:spacing w:after="120"/>
        <w:ind w:left="714" w:hanging="357"/>
        <w:contextualSpacing w:val="0"/>
        <w:jc w:val="both"/>
        <w:rPr>
          <w:sz w:val="24"/>
          <w:szCs w:val="24"/>
        </w:rPr>
      </w:pPr>
      <w:r w:rsidRPr="00155709">
        <w:rPr>
          <w:sz w:val="24"/>
          <w:szCs w:val="24"/>
        </w:rPr>
        <w:t>Die Kräuter und die Knob</w:t>
      </w:r>
      <w:r w:rsidR="00155709">
        <w:rPr>
          <w:sz w:val="24"/>
          <w:szCs w:val="24"/>
        </w:rPr>
        <w:t>la</w:t>
      </w:r>
      <w:r w:rsidRPr="00155709">
        <w:rPr>
          <w:sz w:val="24"/>
          <w:szCs w:val="24"/>
        </w:rPr>
        <w:t>uchzehen fein hacken, mit dem Essig und dem restlichen Öl verrühren. Die Zucchini lagenweise</w:t>
      </w:r>
      <w:r w:rsidR="00971EBC" w:rsidRPr="00155709">
        <w:rPr>
          <w:sz w:val="24"/>
          <w:szCs w:val="24"/>
        </w:rPr>
        <w:t xml:space="preserve"> in eine Schüssel schichten, jeweils salzen, pfeffern und mit dem Würzsud beträufeln. Abgedeckt kaltstellen und durchziehen lassen.</w:t>
      </w:r>
    </w:p>
    <w:p w14:paraId="4F5834D3" w14:textId="665EF7B4" w:rsidR="00971EBC" w:rsidRPr="00155709" w:rsidRDefault="00971EBC" w:rsidP="00B40E8C">
      <w:pPr>
        <w:pStyle w:val="ListParagraph"/>
        <w:numPr>
          <w:ilvl w:val="0"/>
          <w:numId w:val="1732"/>
        </w:numPr>
        <w:spacing w:after="120"/>
        <w:ind w:left="714" w:hanging="357"/>
        <w:contextualSpacing w:val="0"/>
        <w:jc w:val="both"/>
        <w:rPr>
          <w:sz w:val="24"/>
          <w:szCs w:val="24"/>
        </w:rPr>
      </w:pPr>
      <w:r w:rsidRPr="00155709">
        <w:rPr>
          <w:sz w:val="24"/>
          <w:szCs w:val="24"/>
        </w:rPr>
        <w:t xml:space="preserve">Die Champignons putzen und abreiben, größere eventuell halbieren. Die Schalotten und </w:t>
      </w:r>
      <w:r w:rsidR="00155709">
        <w:rPr>
          <w:sz w:val="24"/>
          <w:szCs w:val="24"/>
        </w:rPr>
        <w:t>d</w:t>
      </w:r>
      <w:r w:rsidRPr="00155709">
        <w:rPr>
          <w:sz w:val="24"/>
          <w:szCs w:val="24"/>
        </w:rPr>
        <w:t>ie Knob</w:t>
      </w:r>
      <w:r w:rsidR="00155709">
        <w:rPr>
          <w:sz w:val="24"/>
          <w:szCs w:val="24"/>
        </w:rPr>
        <w:t>lau</w:t>
      </w:r>
      <w:r w:rsidRPr="00155709">
        <w:rPr>
          <w:sz w:val="24"/>
          <w:szCs w:val="24"/>
        </w:rPr>
        <w:t xml:space="preserve">chzehen fein hacken. Das Olivenöl erhitzen, Schalotten und Knoblauch andünsten. </w:t>
      </w:r>
      <w:r w:rsidR="00155709">
        <w:rPr>
          <w:sz w:val="24"/>
          <w:szCs w:val="24"/>
        </w:rPr>
        <w:t xml:space="preserve">Die </w:t>
      </w:r>
      <w:r w:rsidRPr="00155709">
        <w:rPr>
          <w:sz w:val="24"/>
          <w:szCs w:val="24"/>
        </w:rPr>
        <w:t>Pilze untermischen und sanft anbraten. Den Wein, den Zitronensaft u</w:t>
      </w:r>
      <w:r w:rsidR="00155709">
        <w:rPr>
          <w:sz w:val="24"/>
          <w:szCs w:val="24"/>
        </w:rPr>
        <w:t xml:space="preserve">nd </w:t>
      </w:r>
      <w:r w:rsidRPr="00155709">
        <w:rPr>
          <w:sz w:val="24"/>
          <w:szCs w:val="24"/>
        </w:rPr>
        <w:t>eventuell einige Esslöffel Wasser angießen. Mit Salz, Pfefferkörnern, Chilischote und Lorbeerblatt würzen. Petersilienblättchen abzupfen und in den Sud geben. Etwa 15 Minuten köcheln lassen. Die Pilze im Sud abkühlen lassen. Abgedeckt kaltstellen und durchziehen lassen.</w:t>
      </w:r>
    </w:p>
    <w:p w14:paraId="17575CF6" w14:textId="77777777" w:rsidR="00D61FF6" w:rsidRDefault="00971EBC" w:rsidP="00B40E8C">
      <w:pPr>
        <w:pStyle w:val="ListParagraph"/>
        <w:numPr>
          <w:ilvl w:val="0"/>
          <w:numId w:val="1732"/>
        </w:numPr>
        <w:spacing w:after="120"/>
        <w:ind w:left="714" w:hanging="357"/>
        <w:contextualSpacing w:val="0"/>
        <w:jc w:val="both"/>
        <w:rPr>
          <w:sz w:val="24"/>
          <w:szCs w:val="24"/>
        </w:rPr>
      </w:pPr>
      <w:r w:rsidRPr="00155709">
        <w:rPr>
          <w:sz w:val="24"/>
          <w:szCs w:val="24"/>
        </w:rPr>
        <w:t>Alle marinierten Gemüse mindestens 30 Minuten vorm Servieren aus dem Kühlschrank nehmen. Reichlich Baguette dazustellen</w:t>
      </w:r>
      <w:r w:rsidR="00D61FF6">
        <w:rPr>
          <w:sz w:val="24"/>
          <w:szCs w:val="24"/>
        </w:rPr>
        <w:t>.</w:t>
      </w:r>
    </w:p>
    <w:p w14:paraId="517E74B2" w14:textId="77777777" w:rsidR="00D61FF6" w:rsidRDefault="00D61FF6">
      <w:pPr>
        <w:rPr>
          <w:sz w:val="24"/>
          <w:szCs w:val="24"/>
        </w:rPr>
      </w:pPr>
      <w:r>
        <w:rPr>
          <w:sz w:val="24"/>
          <w:szCs w:val="24"/>
        </w:rPr>
        <w:br w:type="page"/>
      </w:r>
    </w:p>
    <w:p w14:paraId="74848AAA" w14:textId="3C4B4B59" w:rsidR="00511C43" w:rsidRDefault="00D61FF6" w:rsidP="00B031BE">
      <w:pPr>
        <w:pStyle w:val="Heading2"/>
        <w:spacing w:after="240"/>
      </w:pPr>
      <w:r>
        <w:lastRenderedPageBreak/>
        <w:t>Vitello tonnato</w:t>
      </w:r>
      <w:r w:rsidR="00B031BE">
        <w:rPr>
          <w:rStyle w:val="FootnoteReference"/>
        </w:rPr>
        <w:footnoteReference w:id="16"/>
      </w:r>
    </w:p>
    <w:p w14:paraId="6D58A939" w14:textId="77777777" w:rsidR="00511C43" w:rsidRDefault="00511C43" w:rsidP="00D61FF6">
      <w:pPr>
        <w:spacing w:after="120"/>
        <w:jc w:val="both"/>
        <w:rPr>
          <w:sz w:val="24"/>
          <w:szCs w:val="24"/>
        </w:rPr>
      </w:pPr>
      <w:r>
        <w:rPr>
          <w:sz w:val="24"/>
          <w:szCs w:val="24"/>
        </w:rPr>
        <w:t>Zutaten für 6-8 Portionen</w:t>
      </w:r>
    </w:p>
    <w:p w14:paraId="706BDB93" w14:textId="5490C719" w:rsidR="00511C43" w:rsidRDefault="00511C43" w:rsidP="00D61FF6">
      <w:pPr>
        <w:spacing w:after="120"/>
        <w:jc w:val="both"/>
        <w:rPr>
          <w:sz w:val="24"/>
          <w:szCs w:val="24"/>
        </w:rPr>
      </w:pPr>
      <w:r>
        <w:rPr>
          <w:sz w:val="24"/>
          <w:szCs w:val="24"/>
        </w:rPr>
        <w:t>600 g Kalbsnu</w:t>
      </w:r>
      <w:r w:rsidR="00AC739A">
        <w:rPr>
          <w:sz w:val="24"/>
          <w:szCs w:val="24"/>
        </w:rPr>
        <w:t>ss</w:t>
      </w:r>
    </w:p>
    <w:p w14:paraId="5E6AA0A9" w14:textId="5E963027" w:rsidR="00511C43" w:rsidRDefault="00511C43" w:rsidP="00D61FF6">
      <w:pPr>
        <w:spacing w:after="120"/>
        <w:jc w:val="both"/>
        <w:rPr>
          <w:sz w:val="24"/>
          <w:szCs w:val="24"/>
        </w:rPr>
      </w:pPr>
      <w:r>
        <w:rPr>
          <w:sz w:val="24"/>
          <w:szCs w:val="24"/>
        </w:rPr>
        <w:t>¾ l trockener Weißwein</w:t>
      </w:r>
    </w:p>
    <w:p w14:paraId="24165E34" w14:textId="77777777" w:rsidR="00511C43" w:rsidRDefault="00511C43" w:rsidP="00D61FF6">
      <w:pPr>
        <w:spacing w:after="120"/>
        <w:jc w:val="both"/>
        <w:rPr>
          <w:sz w:val="24"/>
          <w:szCs w:val="24"/>
        </w:rPr>
      </w:pPr>
      <w:r>
        <w:rPr>
          <w:sz w:val="24"/>
          <w:szCs w:val="24"/>
        </w:rPr>
        <w:t>1 Selleriestange</w:t>
      </w:r>
    </w:p>
    <w:p w14:paraId="1F78DCB3" w14:textId="77777777" w:rsidR="00511C43" w:rsidRDefault="00511C43" w:rsidP="00D61FF6">
      <w:pPr>
        <w:spacing w:after="120"/>
        <w:jc w:val="both"/>
        <w:rPr>
          <w:sz w:val="24"/>
          <w:szCs w:val="24"/>
        </w:rPr>
      </w:pPr>
      <w:r>
        <w:rPr>
          <w:sz w:val="24"/>
          <w:szCs w:val="24"/>
        </w:rPr>
        <w:t>1 Möhre</w:t>
      </w:r>
    </w:p>
    <w:p w14:paraId="3D8518B1" w14:textId="77777777" w:rsidR="00511C43" w:rsidRDefault="00511C43" w:rsidP="00D61FF6">
      <w:pPr>
        <w:spacing w:after="120"/>
        <w:jc w:val="both"/>
        <w:rPr>
          <w:sz w:val="24"/>
          <w:szCs w:val="24"/>
        </w:rPr>
      </w:pPr>
      <w:r>
        <w:rPr>
          <w:sz w:val="24"/>
          <w:szCs w:val="24"/>
        </w:rPr>
        <w:t>1 Zwiebel</w:t>
      </w:r>
    </w:p>
    <w:p w14:paraId="08708EF6" w14:textId="77777777" w:rsidR="00511C43" w:rsidRDefault="00511C43" w:rsidP="00D61FF6">
      <w:pPr>
        <w:spacing w:after="120"/>
        <w:jc w:val="both"/>
        <w:rPr>
          <w:sz w:val="24"/>
          <w:szCs w:val="24"/>
        </w:rPr>
      </w:pPr>
      <w:r>
        <w:rPr>
          <w:sz w:val="24"/>
          <w:szCs w:val="24"/>
        </w:rPr>
        <w:t>1 Lorbeerblatt</w:t>
      </w:r>
    </w:p>
    <w:p w14:paraId="5F66CD02" w14:textId="77777777" w:rsidR="00511C43" w:rsidRDefault="00511C43" w:rsidP="00D61FF6">
      <w:pPr>
        <w:spacing w:after="120"/>
        <w:jc w:val="both"/>
        <w:rPr>
          <w:sz w:val="24"/>
          <w:szCs w:val="24"/>
        </w:rPr>
      </w:pPr>
      <w:r>
        <w:rPr>
          <w:sz w:val="24"/>
          <w:szCs w:val="24"/>
        </w:rPr>
        <w:t>1 Gewürznelke</w:t>
      </w:r>
    </w:p>
    <w:p w14:paraId="292F4BDB" w14:textId="77777777" w:rsidR="00511C43" w:rsidRDefault="00511C43" w:rsidP="00D61FF6">
      <w:pPr>
        <w:spacing w:after="120"/>
        <w:jc w:val="both"/>
        <w:rPr>
          <w:sz w:val="24"/>
          <w:szCs w:val="24"/>
        </w:rPr>
      </w:pPr>
      <w:r>
        <w:rPr>
          <w:sz w:val="24"/>
          <w:szCs w:val="24"/>
        </w:rPr>
        <w:t>Salz</w:t>
      </w:r>
    </w:p>
    <w:p w14:paraId="057D48B1" w14:textId="77777777" w:rsidR="00511C43" w:rsidRDefault="00511C43" w:rsidP="00D61FF6">
      <w:pPr>
        <w:spacing w:after="120"/>
        <w:jc w:val="both"/>
        <w:rPr>
          <w:sz w:val="24"/>
          <w:szCs w:val="24"/>
        </w:rPr>
      </w:pPr>
      <w:r>
        <w:rPr>
          <w:sz w:val="24"/>
          <w:szCs w:val="24"/>
        </w:rPr>
        <w:t>1 Dose Thunfisch au naturel (150 g)</w:t>
      </w:r>
    </w:p>
    <w:p w14:paraId="789D5258" w14:textId="77777777" w:rsidR="009F5481" w:rsidRDefault="00511C43" w:rsidP="00D61FF6">
      <w:pPr>
        <w:spacing w:after="120"/>
        <w:jc w:val="both"/>
        <w:rPr>
          <w:sz w:val="24"/>
          <w:szCs w:val="24"/>
        </w:rPr>
      </w:pPr>
      <w:r>
        <w:rPr>
          <w:sz w:val="24"/>
          <w:szCs w:val="24"/>
        </w:rPr>
        <w:t>3 eingelegte Sardellenfilets</w:t>
      </w:r>
    </w:p>
    <w:p w14:paraId="49AAFB45" w14:textId="77777777" w:rsidR="009F5481" w:rsidRDefault="009F5481" w:rsidP="00D61FF6">
      <w:pPr>
        <w:spacing w:after="120"/>
        <w:jc w:val="both"/>
        <w:rPr>
          <w:sz w:val="24"/>
          <w:szCs w:val="24"/>
        </w:rPr>
      </w:pPr>
      <w:r>
        <w:rPr>
          <w:sz w:val="24"/>
          <w:szCs w:val="24"/>
        </w:rPr>
        <w:t>2 Eigelb</w:t>
      </w:r>
    </w:p>
    <w:p w14:paraId="253FEBEF" w14:textId="77777777" w:rsidR="009F5481" w:rsidRDefault="009F5481" w:rsidP="00D61FF6">
      <w:pPr>
        <w:spacing w:after="120"/>
        <w:jc w:val="both"/>
        <w:rPr>
          <w:sz w:val="24"/>
          <w:szCs w:val="24"/>
        </w:rPr>
      </w:pPr>
      <w:r>
        <w:rPr>
          <w:sz w:val="24"/>
          <w:szCs w:val="24"/>
        </w:rPr>
        <w:t>3 EL Kapern</w:t>
      </w:r>
    </w:p>
    <w:p w14:paraId="582FB8C3" w14:textId="77777777" w:rsidR="009F5481" w:rsidRDefault="009F5481" w:rsidP="00D61FF6">
      <w:pPr>
        <w:spacing w:after="120"/>
        <w:jc w:val="both"/>
        <w:rPr>
          <w:sz w:val="24"/>
          <w:szCs w:val="24"/>
        </w:rPr>
      </w:pPr>
      <w:r>
        <w:rPr>
          <w:sz w:val="24"/>
          <w:szCs w:val="24"/>
        </w:rPr>
        <w:t>1 Zitrone</w:t>
      </w:r>
    </w:p>
    <w:p w14:paraId="0FB82DCA" w14:textId="77777777" w:rsidR="009F5481" w:rsidRDefault="009F5481" w:rsidP="00D61FF6">
      <w:pPr>
        <w:spacing w:after="120"/>
        <w:jc w:val="both"/>
        <w:rPr>
          <w:sz w:val="24"/>
          <w:szCs w:val="24"/>
        </w:rPr>
      </w:pPr>
      <w:r>
        <w:rPr>
          <w:sz w:val="24"/>
          <w:szCs w:val="24"/>
        </w:rPr>
        <w:t>2 EL Weißweinessig</w:t>
      </w:r>
    </w:p>
    <w:p w14:paraId="6825A552" w14:textId="77777777" w:rsidR="009F5481" w:rsidRDefault="009F5481" w:rsidP="00D61FF6">
      <w:pPr>
        <w:spacing w:after="120"/>
        <w:jc w:val="both"/>
        <w:rPr>
          <w:sz w:val="24"/>
          <w:szCs w:val="24"/>
        </w:rPr>
      </w:pPr>
      <w:r>
        <w:rPr>
          <w:sz w:val="24"/>
          <w:szCs w:val="24"/>
        </w:rPr>
        <w:t>200 ml Olivenöl</w:t>
      </w:r>
    </w:p>
    <w:p w14:paraId="18DB2C8A" w14:textId="11A3A233" w:rsidR="009F5481" w:rsidRDefault="009F5481" w:rsidP="00D61FF6">
      <w:pPr>
        <w:spacing w:after="120"/>
        <w:jc w:val="both"/>
        <w:rPr>
          <w:sz w:val="24"/>
          <w:szCs w:val="24"/>
        </w:rPr>
      </w:pPr>
      <w:r>
        <w:rPr>
          <w:sz w:val="24"/>
          <w:szCs w:val="24"/>
        </w:rPr>
        <w:t>Salz, Pfeffer</w:t>
      </w:r>
    </w:p>
    <w:p w14:paraId="008054E8" w14:textId="77777777" w:rsidR="009F5481" w:rsidRDefault="009F5481" w:rsidP="00D61FF6">
      <w:pPr>
        <w:spacing w:after="120"/>
        <w:jc w:val="both"/>
        <w:rPr>
          <w:sz w:val="24"/>
          <w:szCs w:val="24"/>
        </w:rPr>
      </w:pPr>
    </w:p>
    <w:p w14:paraId="10515849" w14:textId="7C8363C7" w:rsidR="009F5481" w:rsidRDefault="009F5481" w:rsidP="00D61FF6">
      <w:pPr>
        <w:spacing w:after="120"/>
        <w:jc w:val="both"/>
        <w:rPr>
          <w:sz w:val="24"/>
          <w:szCs w:val="24"/>
        </w:rPr>
      </w:pPr>
      <w:r>
        <w:rPr>
          <w:sz w:val="24"/>
          <w:szCs w:val="24"/>
        </w:rPr>
        <w:t>Zubereitungszeit:</w:t>
      </w:r>
      <w:r>
        <w:rPr>
          <w:sz w:val="24"/>
          <w:szCs w:val="24"/>
        </w:rPr>
        <w:tab/>
        <w:t>2 Stunden plus 30 (!) Stunden Marinierzeit</w:t>
      </w:r>
    </w:p>
    <w:p w14:paraId="73C3CE32" w14:textId="6B9F2ED4" w:rsidR="009F5481" w:rsidRPr="007F39CF" w:rsidRDefault="00DD2124" w:rsidP="00B40E8C">
      <w:pPr>
        <w:pStyle w:val="ListParagraph"/>
        <w:numPr>
          <w:ilvl w:val="0"/>
          <w:numId w:val="1733"/>
        </w:numPr>
        <w:spacing w:after="120"/>
        <w:ind w:left="714" w:hanging="357"/>
        <w:contextualSpacing w:val="0"/>
        <w:jc w:val="both"/>
        <w:rPr>
          <w:sz w:val="24"/>
          <w:szCs w:val="24"/>
        </w:rPr>
      </w:pPr>
      <w:r w:rsidRPr="007F39CF">
        <w:rPr>
          <w:sz w:val="24"/>
          <w:szCs w:val="24"/>
        </w:rPr>
        <w:t>Die Kalbsnu</w:t>
      </w:r>
      <w:r w:rsidR="008F59F1">
        <w:rPr>
          <w:sz w:val="24"/>
          <w:szCs w:val="24"/>
        </w:rPr>
        <w:t>ss</w:t>
      </w:r>
      <w:r w:rsidRPr="007F39CF">
        <w:rPr>
          <w:sz w:val="24"/>
          <w:szCs w:val="24"/>
        </w:rPr>
        <w:t xml:space="preserve"> in einen Topf legen, den Wein angießen</w:t>
      </w:r>
      <w:r w:rsidR="00D10D47" w:rsidRPr="007F39CF">
        <w:rPr>
          <w:sz w:val="24"/>
          <w:szCs w:val="24"/>
        </w:rPr>
        <w:t xml:space="preserve">. Die Selleriestange, die Möhre und die Zwiebel putzen und zerteilen, mit dem Lorbeerblatt und der </w:t>
      </w:r>
      <w:r w:rsidR="007F39CF" w:rsidRPr="007F39CF">
        <w:rPr>
          <w:sz w:val="24"/>
          <w:szCs w:val="24"/>
        </w:rPr>
        <w:t>G</w:t>
      </w:r>
      <w:r w:rsidR="00D10D47" w:rsidRPr="007F39CF">
        <w:rPr>
          <w:sz w:val="24"/>
          <w:szCs w:val="24"/>
        </w:rPr>
        <w:t xml:space="preserve">ewürznelke in die Marinade legen. Zugedeckt 12-24 Stunden durchziehen lassen. Das Fleisch eventuell </w:t>
      </w:r>
      <w:r w:rsidR="007F39CF" w:rsidRPr="007F39CF">
        <w:rPr>
          <w:sz w:val="24"/>
          <w:szCs w:val="24"/>
        </w:rPr>
        <w:t>1–2-mal</w:t>
      </w:r>
      <w:r w:rsidR="00D10D47" w:rsidRPr="007F39CF">
        <w:rPr>
          <w:sz w:val="24"/>
          <w:szCs w:val="24"/>
        </w:rPr>
        <w:t xml:space="preserve"> wenden.</w:t>
      </w:r>
    </w:p>
    <w:p w14:paraId="0A706AB7" w14:textId="23A5F9C0" w:rsidR="00D10D47" w:rsidRPr="007F39CF" w:rsidRDefault="00D10D47" w:rsidP="00B40E8C">
      <w:pPr>
        <w:pStyle w:val="ListParagraph"/>
        <w:numPr>
          <w:ilvl w:val="0"/>
          <w:numId w:val="1733"/>
        </w:numPr>
        <w:spacing w:after="120"/>
        <w:ind w:left="714" w:hanging="357"/>
        <w:contextualSpacing w:val="0"/>
        <w:jc w:val="both"/>
        <w:rPr>
          <w:sz w:val="24"/>
          <w:szCs w:val="24"/>
        </w:rPr>
      </w:pPr>
      <w:r w:rsidRPr="007F39CF">
        <w:rPr>
          <w:sz w:val="24"/>
          <w:szCs w:val="24"/>
        </w:rPr>
        <w:t>Am nächsten Tag so viel Wasser angießen, dass die Kalbsnu</w:t>
      </w:r>
      <w:r w:rsidR="008F59F1">
        <w:rPr>
          <w:sz w:val="24"/>
          <w:szCs w:val="24"/>
        </w:rPr>
        <w:t>ss</w:t>
      </w:r>
      <w:r w:rsidRPr="007F39CF">
        <w:rPr>
          <w:sz w:val="24"/>
          <w:szCs w:val="24"/>
        </w:rPr>
        <w:t xml:space="preserve"> gerade bede</w:t>
      </w:r>
      <w:r w:rsidR="007F39CF" w:rsidRPr="007F39CF">
        <w:rPr>
          <w:sz w:val="24"/>
          <w:szCs w:val="24"/>
        </w:rPr>
        <w:t>ck</w:t>
      </w:r>
      <w:r w:rsidRPr="007F39CF">
        <w:rPr>
          <w:sz w:val="24"/>
          <w:szCs w:val="24"/>
        </w:rPr>
        <w:t>t ist. Zum Kochen bringen, mit 1 TL Salz würzen. Bei geringer Hitze in knapp 1 Stunde garz</w:t>
      </w:r>
      <w:r w:rsidR="007F39CF" w:rsidRPr="007F39CF">
        <w:rPr>
          <w:sz w:val="24"/>
          <w:szCs w:val="24"/>
        </w:rPr>
        <w:t>iehen</w:t>
      </w:r>
      <w:r w:rsidRPr="007F39CF">
        <w:rPr>
          <w:sz w:val="24"/>
          <w:szCs w:val="24"/>
        </w:rPr>
        <w:t xml:space="preserve"> lassen. Im Sud abkühlen lassen.</w:t>
      </w:r>
    </w:p>
    <w:p w14:paraId="3FAE5799" w14:textId="7BB07FA5" w:rsidR="00D10D47" w:rsidRPr="007F39CF" w:rsidRDefault="00D10D47" w:rsidP="00B40E8C">
      <w:pPr>
        <w:pStyle w:val="ListParagraph"/>
        <w:numPr>
          <w:ilvl w:val="0"/>
          <w:numId w:val="1733"/>
        </w:numPr>
        <w:spacing w:after="120"/>
        <w:ind w:left="714" w:hanging="357"/>
        <w:contextualSpacing w:val="0"/>
        <w:jc w:val="both"/>
        <w:rPr>
          <w:sz w:val="24"/>
          <w:szCs w:val="24"/>
        </w:rPr>
      </w:pPr>
      <w:r w:rsidRPr="007F39CF">
        <w:rPr>
          <w:sz w:val="24"/>
          <w:szCs w:val="24"/>
        </w:rPr>
        <w:t xml:space="preserve">Den </w:t>
      </w:r>
      <w:r w:rsidR="007F39CF" w:rsidRPr="007F39CF">
        <w:rPr>
          <w:sz w:val="24"/>
          <w:szCs w:val="24"/>
        </w:rPr>
        <w:t>T</w:t>
      </w:r>
      <w:r w:rsidRPr="007F39CF">
        <w:rPr>
          <w:sz w:val="24"/>
          <w:szCs w:val="24"/>
        </w:rPr>
        <w:t>hunfisch abtropfen lassen, die Sardellenfilets kurz abspülen</w:t>
      </w:r>
      <w:r w:rsidR="007B4E9F" w:rsidRPr="007F39CF">
        <w:rPr>
          <w:sz w:val="24"/>
          <w:szCs w:val="24"/>
        </w:rPr>
        <w:t xml:space="preserve"> und mit Zewa trocknen. Thunfisch und Sardellen mit 2 Eigelb, 2 EL Kapern, 3-4 EL Zitronensaft und 2 EL Weißweinessig</w:t>
      </w:r>
      <w:r w:rsidR="00E4797D" w:rsidRPr="007F39CF">
        <w:rPr>
          <w:sz w:val="24"/>
          <w:szCs w:val="24"/>
        </w:rPr>
        <w:t xml:space="preserve"> pürieren. Nach und nach das Olivenöl einfließen lassen. In eine Schüssel umfüllen, so viel Kalbsbrühe unterrühren, dass eine sämige, glatte Sauce entsteht</w:t>
      </w:r>
      <w:r w:rsidR="0073254C" w:rsidRPr="007F39CF">
        <w:rPr>
          <w:sz w:val="24"/>
          <w:szCs w:val="24"/>
        </w:rPr>
        <w:t>. Mit Salz und Pfeffer abschmecken.</w:t>
      </w:r>
    </w:p>
    <w:p w14:paraId="1EB1EDA7" w14:textId="3AAEA929" w:rsidR="0073254C" w:rsidRPr="007F39CF" w:rsidRDefault="0073254C" w:rsidP="00B40E8C">
      <w:pPr>
        <w:pStyle w:val="ListParagraph"/>
        <w:numPr>
          <w:ilvl w:val="0"/>
          <w:numId w:val="1733"/>
        </w:numPr>
        <w:spacing w:after="120"/>
        <w:ind w:left="714" w:hanging="357"/>
        <w:contextualSpacing w:val="0"/>
        <w:jc w:val="both"/>
        <w:rPr>
          <w:sz w:val="24"/>
          <w:szCs w:val="24"/>
        </w:rPr>
      </w:pPr>
      <w:r w:rsidRPr="007F39CF">
        <w:rPr>
          <w:sz w:val="24"/>
          <w:szCs w:val="24"/>
        </w:rPr>
        <w:t xml:space="preserve">Das Kalbfleisch in sehr dünne Scheiben schneiden. In einer großen, flachen Form eine Schicht fleischscheiben ausbreiten, mit der Thunfischsauce bestreichen. Die nächste </w:t>
      </w:r>
      <w:r w:rsidRPr="007F39CF">
        <w:rPr>
          <w:sz w:val="24"/>
          <w:szCs w:val="24"/>
        </w:rPr>
        <w:lastRenderedPageBreak/>
        <w:t xml:space="preserve">Lage Fleisch auflegen, wieder mit Sauce bestreichen. Mit </w:t>
      </w:r>
      <w:r w:rsidR="007F39CF" w:rsidRPr="007F39CF">
        <w:rPr>
          <w:sz w:val="24"/>
          <w:szCs w:val="24"/>
        </w:rPr>
        <w:t>F</w:t>
      </w:r>
      <w:r w:rsidRPr="007F39CF">
        <w:rPr>
          <w:sz w:val="24"/>
          <w:szCs w:val="24"/>
        </w:rPr>
        <w:t>rischhaltefolie abdecken</w:t>
      </w:r>
      <w:r w:rsidR="00B031BE" w:rsidRPr="007F39CF">
        <w:rPr>
          <w:sz w:val="24"/>
          <w:szCs w:val="24"/>
        </w:rPr>
        <w:t>, bis zum Servieren im Kühlschrank durchziehen lassen (mindestens 3-4 Stunden).</w:t>
      </w:r>
    </w:p>
    <w:p w14:paraId="590CB434" w14:textId="60FD40C0" w:rsidR="00B031BE" w:rsidRPr="007F39CF" w:rsidRDefault="00B031BE" w:rsidP="00B40E8C">
      <w:pPr>
        <w:pStyle w:val="ListParagraph"/>
        <w:numPr>
          <w:ilvl w:val="0"/>
          <w:numId w:val="1733"/>
        </w:numPr>
        <w:spacing w:after="120"/>
        <w:ind w:left="714" w:hanging="357"/>
        <w:contextualSpacing w:val="0"/>
        <w:jc w:val="both"/>
        <w:rPr>
          <w:sz w:val="24"/>
          <w:szCs w:val="24"/>
        </w:rPr>
      </w:pPr>
      <w:r w:rsidRPr="007F39CF">
        <w:rPr>
          <w:sz w:val="24"/>
          <w:szCs w:val="24"/>
        </w:rPr>
        <w:t>Das Kalbfleisch vorm Servieren mit den restlichen Kapern bestreuen.</w:t>
      </w:r>
    </w:p>
    <w:p w14:paraId="1A002394" w14:textId="77777777" w:rsidR="006724DF" w:rsidRDefault="006724DF">
      <w:pPr>
        <w:rPr>
          <w:sz w:val="24"/>
          <w:szCs w:val="24"/>
        </w:rPr>
      </w:pPr>
      <w:r>
        <w:rPr>
          <w:sz w:val="24"/>
          <w:szCs w:val="24"/>
        </w:rPr>
        <w:br w:type="page"/>
      </w:r>
    </w:p>
    <w:p w14:paraId="36A022A9" w14:textId="172DE033" w:rsidR="00AF7F49" w:rsidRDefault="006724DF" w:rsidP="00AF7F49">
      <w:pPr>
        <w:pStyle w:val="Heading2"/>
        <w:spacing w:before="0" w:after="240"/>
      </w:pPr>
      <w:r>
        <w:lastRenderedPageBreak/>
        <w:t>Basilikumnocken auf Tomatenscheiben</w:t>
      </w:r>
      <w:r w:rsidR="0054415D">
        <w:rPr>
          <w:rStyle w:val="FootnoteReference"/>
        </w:rPr>
        <w:footnoteReference w:id="17"/>
      </w:r>
      <w:r>
        <w:t xml:space="preserve"> </w:t>
      </w:r>
    </w:p>
    <w:p w14:paraId="662CAD02" w14:textId="62306ADE" w:rsidR="00AF7F49" w:rsidRDefault="00AF7F49" w:rsidP="00D61FF6">
      <w:pPr>
        <w:spacing w:after="120"/>
        <w:jc w:val="both"/>
        <w:rPr>
          <w:sz w:val="24"/>
          <w:szCs w:val="24"/>
        </w:rPr>
      </w:pPr>
      <w:r w:rsidRPr="00AF7F49">
        <w:rPr>
          <w:sz w:val="24"/>
          <w:szCs w:val="24"/>
          <w:u w:val="single"/>
        </w:rPr>
        <w:t>Zutaten</w:t>
      </w:r>
      <w:r>
        <w:rPr>
          <w:sz w:val="24"/>
          <w:szCs w:val="24"/>
        </w:rPr>
        <w:t xml:space="preserve"> für 4 Portionen</w:t>
      </w:r>
    </w:p>
    <w:p w14:paraId="737ECAEB" w14:textId="11996369" w:rsidR="00AF7F49" w:rsidRDefault="00AF7F49" w:rsidP="00D61FF6">
      <w:pPr>
        <w:spacing w:after="120"/>
        <w:jc w:val="both"/>
        <w:rPr>
          <w:sz w:val="24"/>
          <w:szCs w:val="24"/>
        </w:rPr>
      </w:pPr>
      <w:r>
        <w:rPr>
          <w:sz w:val="24"/>
          <w:szCs w:val="24"/>
        </w:rPr>
        <w:t>250 g mehligkochende Kartoffeln</w:t>
      </w:r>
    </w:p>
    <w:p w14:paraId="356F4266" w14:textId="5132F0A8" w:rsidR="00AF7F49" w:rsidRDefault="00AF7F49" w:rsidP="00D61FF6">
      <w:pPr>
        <w:spacing w:after="120"/>
        <w:jc w:val="both"/>
        <w:rPr>
          <w:sz w:val="24"/>
          <w:szCs w:val="24"/>
        </w:rPr>
      </w:pPr>
      <w:r>
        <w:rPr>
          <w:sz w:val="24"/>
          <w:szCs w:val="24"/>
        </w:rPr>
        <w:t>Salz, P</w:t>
      </w:r>
      <w:r w:rsidR="00AC739A">
        <w:rPr>
          <w:sz w:val="24"/>
          <w:szCs w:val="24"/>
        </w:rPr>
        <w:t>f</w:t>
      </w:r>
      <w:r>
        <w:rPr>
          <w:sz w:val="24"/>
          <w:szCs w:val="24"/>
        </w:rPr>
        <w:t>effer</w:t>
      </w:r>
    </w:p>
    <w:p w14:paraId="2869C1B9" w14:textId="77777777" w:rsidR="00AF7F49" w:rsidRDefault="00AF7F49" w:rsidP="00D61FF6">
      <w:pPr>
        <w:spacing w:after="120"/>
        <w:jc w:val="both"/>
        <w:rPr>
          <w:sz w:val="24"/>
          <w:szCs w:val="24"/>
        </w:rPr>
      </w:pPr>
      <w:r>
        <w:rPr>
          <w:sz w:val="24"/>
          <w:szCs w:val="24"/>
        </w:rPr>
        <w:t>1 EL Pinienlerne</w:t>
      </w:r>
    </w:p>
    <w:p w14:paraId="0CE42FC8" w14:textId="64E1E7EC" w:rsidR="00AF7F49" w:rsidRDefault="00AF7F49" w:rsidP="00D61FF6">
      <w:pPr>
        <w:spacing w:after="120"/>
        <w:jc w:val="both"/>
        <w:rPr>
          <w:sz w:val="24"/>
          <w:szCs w:val="24"/>
        </w:rPr>
      </w:pPr>
      <w:r>
        <w:rPr>
          <w:sz w:val="24"/>
          <w:szCs w:val="24"/>
        </w:rPr>
        <w:t>8-10 Stiele Basilikum</w:t>
      </w:r>
    </w:p>
    <w:p w14:paraId="7EDBD7F8" w14:textId="77777777" w:rsidR="00AF7F49" w:rsidRDefault="00AF7F49" w:rsidP="00D61FF6">
      <w:pPr>
        <w:spacing w:after="120"/>
        <w:jc w:val="both"/>
        <w:rPr>
          <w:sz w:val="24"/>
          <w:szCs w:val="24"/>
        </w:rPr>
      </w:pPr>
      <w:r>
        <w:rPr>
          <w:sz w:val="24"/>
          <w:szCs w:val="24"/>
        </w:rPr>
        <w:t>125 g Frischkäse</w:t>
      </w:r>
    </w:p>
    <w:p w14:paraId="7515BD99" w14:textId="49CD510C" w:rsidR="00AF7F49" w:rsidRDefault="00AF7F49" w:rsidP="00D61FF6">
      <w:pPr>
        <w:spacing w:after="120"/>
        <w:jc w:val="both"/>
        <w:rPr>
          <w:sz w:val="24"/>
          <w:szCs w:val="24"/>
        </w:rPr>
      </w:pPr>
      <w:r>
        <w:rPr>
          <w:sz w:val="24"/>
          <w:szCs w:val="24"/>
        </w:rPr>
        <w:t>1 Eiweiß</w:t>
      </w:r>
    </w:p>
    <w:p w14:paraId="1106C8F9" w14:textId="1FF00D5F" w:rsidR="00AF7F49" w:rsidRDefault="00AF7F49" w:rsidP="00D61FF6">
      <w:pPr>
        <w:spacing w:after="120"/>
        <w:jc w:val="both"/>
        <w:rPr>
          <w:sz w:val="24"/>
          <w:szCs w:val="24"/>
        </w:rPr>
      </w:pPr>
      <w:r>
        <w:rPr>
          <w:sz w:val="24"/>
          <w:szCs w:val="24"/>
        </w:rPr>
        <w:t>50 g Sahne</w:t>
      </w:r>
    </w:p>
    <w:p w14:paraId="7731D96B" w14:textId="225EF084" w:rsidR="00AF7F49" w:rsidRPr="00E91BE6" w:rsidRDefault="00AF7F49" w:rsidP="00D61FF6">
      <w:pPr>
        <w:spacing w:after="120"/>
        <w:jc w:val="both"/>
        <w:rPr>
          <w:sz w:val="24"/>
          <w:szCs w:val="24"/>
          <w:lang w:val="en-US"/>
        </w:rPr>
      </w:pPr>
      <w:r w:rsidRPr="00E91BE6">
        <w:rPr>
          <w:sz w:val="24"/>
          <w:szCs w:val="24"/>
          <w:lang w:val="en-US"/>
        </w:rPr>
        <w:t xml:space="preserve">500 g </w:t>
      </w:r>
      <w:proofErr w:type="spellStart"/>
      <w:r w:rsidRPr="00E91BE6">
        <w:rPr>
          <w:sz w:val="24"/>
          <w:szCs w:val="24"/>
          <w:lang w:val="en-US"/>
        </w:rPr>
        <w:t>Cocktailtomaten</w:t>
      </w:r>
      <w:proofErr w:type="spellEnd"/>
    </w:p>
    <w:p w14:paraId="707E17BC" w14:textId="7D2AAE26" w:rsidR="00AF7F49" w:rsidRPr="00E91BE6" w:rsidRDefault="00AF7F49" w:rsidP="00D61FF6">
      <w:pPr>
        <w:spacing w:after="120"/>
        <w:jc w:val="both"/>
        <w:rPr>
          <w:sz w:val="24"/>
          <w:szCs w:val="24"/>
          <w:lang w:val="en-US"/>
        </w:rPr>
      </w:pPr>
      <w:r w:rsidRPr="00E91BE6">
        <w:rPr>
          <w:sz w:val="24"/>
          <w:szCs w:val="24"/>
          <w:lang w:val="en-US"/>
        </w:rPr>
        <w:t xml:space="preserve">1 EL Aceto </w:t>
      </w:r>
      <w:proofErr w:type="spellStart"/>
      <w:r w:rsidRPr="00E91BE6">
        <w:rPr>
          <w:sz w:val="24"/>
          <w:szCs w:val="24"/>
          <w:lang w:val="en-US"/>
        </w:rPr>
        <w:t>balsamico</w:t>
      </w:r>
      <w:proofErr w:type="spellEnd"/>
    </w:p>
    <w:p w14:paraId="53AF35B7" w14:textId="4BFDB1C5" w:rsidR="00AF7F49" w:rsidRPr="00E91BE6" w:rsidRDefault="00AF7F49" w:rsidP="00D61FF6">
      <w:pPr>
        <w:spacing w:after="120"/>
        <w:jc w:val="both"/>
        <w:rPr>
          <w:sz w:val="24"/>
          <w:szCs w:val="24"/>
          <w:lang w:val="en-US"/>
        </w:rPr>
      </w:pPr>
      <w:r w:rsidRPr="00E91BE6">
        <w:rPr>
          <w:sz w:val="24"/>
          <w:szCs w:val="24"/>
          <w:lang w:val="en-US"/>
        </w:rPr>
        <w:t xml:space="preserve">1 EL </w:t>
      </w:r>
      <w:proofErr w:type="spellStart"/>
      <w:r w:rsidRPr="00E91BE6">
        <w:rPr>
          <w:sz w:val="24"/>
          <w:szCs w:val="24"/>
          <w:lang w:val="en-US"/>
        </w:rPr>
        <w:t>Olivenöl</w:t>
      </w:r>
      <w:proofErr w:type="spellEnd"/>
    </w:p>
    <w:p w14:paraId="46E8556E" w14:textId="77777777" w:rsidR="00AF7F49" w:rsidRPr="00E91BE6" w:rsidRDefault="00AF7F49" w:rsidP="00D61FF6">
      <w:pPr>
        <w:spacing w:after="120"/>
        <w:jc w:val="both"/>
        <w:rPr>
          <w:sz w:val="24"/>
          <w:szCs w:val="24"/>
          <w:lang w:val="en-US"/>
        </w:rPr>
      </w:pPr>
    </w:p>
    <w:p w14:paraId="6D274D72" w14:textId="0E229467" w:rsidR="00AF7F49" w:rsidRDefault="00AF7F49" w:rsidP="00D61FF6">
      <w:pPr>
        <w:spacing w:after="120"/>
        <w:jc w:val="both"/>
        <w:rPr>
          <w:sz w:val="24"/>
          <w:szCs w:val="24"/>
        </w:rPr>
      </w:pPr>
      <w:r>
        <w:rPr>
          <w:sz w:val="24"/>
          <w:szCs w:val="24"/>
        </w:rPr>
        <w:t>Zubereitung:</w:t>
      </w:r>
    </w:p>
    <w:p w14:paraId="48CB6591" w14:textId="06504554" w:rsidR="00AF7F49" w:rsidRPr="00A64B0D" w:rsidRDefault="00AF7F49" w:rsidP="00B40E8C">
      <w:pPr>
        <w:pStyle w:val="ListParagraph"/>
        <w:numPr>
          <w:ilvl w:val="0"/>
          <w:numId w:val="1743"/>
        </w:numPr>
        <w:spacing w:after="120"/>
        <w:ind w:left="714" w:hanging="357"/>
        <w:contextualSpacing w:val="0"/>
        <w:jc w:val="both"/>
        <w:rPr>
          <w:sz w:val="24"/>
          <w:szCs w:val="24"/>
        </w:rPr>
      </w:pPr>
      <w:r w:rsidRPr="00A64B0D">
        <w:rPr>
          <w:sz w:val="24"/>
          <w:szCs w:val="24"/>
        </w:rPr>
        <w:t>Die Kartoffeln waschen und mit der Schale in einem Topf in wenig Salzwasser zugedeckt 20 bis 25 Minuten garen. Die Pinienkerne in einer Pfanne ohne Fett goldbraun rösten. Das Basilikum waschen und trocken schütteln, die Blätter abzupfen, einige Blätter für die Deko beiseitelegen und den Rest fein hacken.</w:t>
      </w:r>
    </w:p>
    <w:p w14:paraId="0D3DC9E9" w14:textId="094BC6AA" w:rsidR="00AF7F49" w:rsidRPr="00A64B0D" w:rsidRDefault="00AF7F49" w:rsidP="00B40E8C">
      <w:pPr>
        <w:pStyle w:val="ListParagraph"/>
        <w:numPr>
          <w:ilvl w:val="0"/>
          <w:numId w:val="1743"/>
        </w:numPr>
        <w:spacing w:after="120"/>
        <w:ind w:left="714" w:hanging="357"/>
        <w:contextualSpacing w:val="0"/>
        <w:jc w:val="both"/>
        <w:rPr>
          <w:sz w:val="24"/>
          <w:szCs w:val="24"/>
        </w:rPr>
      </w:pPr>
      <w:r w:rsidRPr="00A64B0D">
        <w:rPr>
          <w:sz w:val="24"/>
          <w:szCs w:val="24"/>
        </w:rPr>
        <w:t>Die Kartoffeln abgießen, kurz ausdampfen lassen, pellen und noch warm</w:t>
      </w:r>
      <w:r w:rsidR="0073001E" w:rsidRPr="00A64B0D">
        <w:rPr>
          <w:sz w:val="24"/>
          <w:szCs w:val="24"/>
        </w:rPr>
        <w:t xml:space="preserve"> durch die Kartoffelpresse drücken. Den Frischkäse hinzufügen und mit den Pinienkernen und dem gehackten Basilikum untermischen.</w:t>
      </w:r>
    </w:p>
    <w:p w14:paraId="1C14CA0A" w14:textId="6F903ED8" w:rsidR="0073001E" w:rsidRPr="00A64B0D" w:rsidRDefault="0073001E" w:rsidP="00B40E8C">
      <w:pPr>
        <w:pStyle w:val="ListParagraph"/>
        <w:numPr>
          <w:ilvl w:val="0"/>
          <w:numId w:val="1743"/>
        </w:numPr>
        <w:spacing w:after="120"/>
        <w:ind w:left="714" w:hanging="357"/>
        <w:contextualSpacing w:val="0"/>
        <w:jc w:val="both"/>
        <w:rPr>
          <w:sz w:val="24"/>
          <w:szCs w:val="24"/>
        </w:rPr>
      </w:pPr>
      <w:r w:rsidRPr="00A64B0D">
        <w:rPr>
          <w:sz w:val="24"/>
          <w:szCs w:val="24"/>
        </w:rPr>
        <w:t xml:space="preserve">Die Kartoffel-Frischkäse-Masse mit Salz und </w:t>
      </w:r>
      <w:r w:rsidR="00F33A18" w:rsidRPr="00A64B0D">
        <w:rPr>
          <w:sz w:val="24"/>
          <w:szCs w:val="24"/>
        </w:rPr>
        <w:t>Pf</w:t>
      </w:r>
      <w:r w:rsidRPr="00A64B0D">
        <w:rPr>
          <w:sz w:val="24"/>
          <w:szCs w:val="24"/>
        </w:rPr>
        <w:t>effer würzen und abkühlen lassen. Das Eiweiß und die Sahne getrennt steif schlagen und unter die Basilikummasse heben. Die Mousse zugedeckt 2 Stunden kühl stellen.</w:t>
      </w:r>
    </w:p>
    <w:p w14:paraId="2FC77B1E" w14:textId="00F04878" w:rsidR="0073001E" w:rsidRDefault="0073001E" w:rsidP="00B40E8C">
      <w:pPr>
        <w:pStyle w:val="ListParagraph"/>
        <w:numPr>
          <w:ilvl w:val="0"/>
          <w:numId w:val="1743"/>
        </w:numPr>
        <w:spacing w:after="120"/>
        <w:ind w:left="714" w:hanging="357"/>
        <w:contextualSpacing w:val="0"/>
        <w:jc w:val="both"/>
        <w:rPr>
          <w:sz w:val="24"/>
          <w:szCs w:val="24"/>
        </w:rPr>
      </w:pPr>
      <w:r w:rsidRPr="00A64B0D">
        <w:rPr>
          <w:sz w:val="24"/>
          <w:szCs w:val="24"/>
        </w:rPr>
        <w:t>Die Cocktailtomaten waschen und in Sc</w:t>
      </w:r>
      <w:r w:rsidR="00F33A18" w:rsidRPr="00A64B0D">
        <w:rPr>
          <w:sz w:val="24"/>
          <w:szCs w:val="24"/>
        </w:rPr>
        <w:t>h</w:t>
      </w:r>
      <w:r w:rsidRPr="00A64B0D">
        <w:rPr>
          <w:sz w:val="24"/>
          <w:szCs w:val="24"/>
        </w:rPr>
        <w:t>eiben schneiden. Die Tomatenscheiben auf Tellern anrichten, mit Salz und Pfeffer würze und mit dem Essig und dem Olive</w:t>
      </w:r>
      <w:r w:rsidR="00F33A18" w:rsidRPr="00A64B0D">
        <w:rPr>
          <w:sz w:val="24"/>
          <w:szCs w:val="24"/>
        </w:rPr>
        <w:t>n</w:t>
      </w:r>
      <w:r w:rsidRPr="00A64B0D">
        <w:rPr>
          <w:sz w:val="24"/>
          <w:szCs w:val="24"/>
        </w:rPr>
        <w:t xml:space="preserve">öl beträufeln. Mit zwei angefeuchteten </w:t>
      </w:r>
      <w:r w:rsidR="00F33A18" w:rsidRPr="00A64B0D">
        <w:rPr>
          <w:sz w:val="24"/>
          <w:szCs w:val="24"/>
        </w:rPr>
        <w:t>E</w:t>
      </w:r>
      <w:r w:rsidRPr="00A64B0D">
        <w:rPr>
          <w:sz w:val="24"/>
          <w:szCs w:val="24"/>
        </w:rPr>
        <w:t xml:space="preserve">sslöffeln aus der Basilikummousse Nocken abstechen, auf die </w:t>
      </w:r>
      <w:r w:rsidR="00F33A18" w:rsidRPr="00A64B0D">
        <w:rPr>
          <w:sz w:val="24"/>
          <w:szCs w:val="24"/>
        </w:rPr>
        <w:t>T</w:t>
      </w:r>
      <w:r w:rsidRPr="00A64B0D">
        <w:rPr>
          <w:sz w:val="24"/>
          <w:szCs w:val="24"/>
        </w:rPr>
        <w:t>omaten setzen und mit den restlichen Basilikumblättern garnieren.</w:t>
      </w:r>
    </w:p>
    <w:p w14:paraId="459C14FD" w14:textId="0FDDFC10" w:rsidR="001A0C58" w:rsidRDefault="001A0C58">
      <w:pPr>
        <w:rPr>
          <w:sz w:val="24"/>
          <w:szCs w:val="24"/>
        </w:rPr>
      </w:pPr>
      <w:r>
        <w:rPr>
          <w:sz w:val="24"/>
          <w:szCs w:val="24"/>
        </w:rPr>
        <w:br w:type="page"/>
      </w:r>
    </w:p>
    <w:p w14:paraId="521BB699" w14:textId="45C02714" w:rsidR="001A0C58" w:rsidRDefault="001A0C58" w:rsidP="005B0AAD">
      <w:pPr>
        <w:pStyle w:val="Heading2"/>
        <w:spacing w:before="0" w:after="240"/>
      </w:pPr>
      <w:r>
        <w:lastRenderedPageBreak/>
        <w:t>Spinat-Mozzarella-Ecken mit Pinienkernen</w:t>
      </w:r>
      <w:r w:rsidR="00236B21">
        <w:rPr>
          <w:rStyle w:val="FootnoteReference"/>
        </w:rPr>
        <w:footnoteReference w:id="18"/>
      </w:r>
      <w:r>
        <w:t xml:space="preserve"> </w:t>
      </w:r>
    </w:p>
    <w:p w14:paraId="36CB1DC1" w14:textId="612A693C" w:rsidR="001A0C58" w:rsidRDefault="001A0C58" w:rsidP="001A0C58">
      <w:pPr>
        <w:spacing w:after="120"/>
        <w:jc w:val="both"/>
        <w:rPr>
          <w:sz w:val="24"/>
          <w:szCs w:val="24"/>
        </w:rPr>
      </w:pPr>
      <w:r w:rsidRPr="005B0AAD">
        <w:rPr>
          <w:sz w:val="24"/>
          <w:szCs w:val="24"/>
          <w:u w:val="single"/>
        </w:rPr>
        <w:t>Zutaten</w:t>
      </w:r>
      <w:r>
        <w:rPr>
          <w:sz w:val="24"/>
          <w:szCs w:val="24"/>
        </w:rPr>
        <w:t xml:space="preserve"> </w:t>
      </w:r>
      <w:r w:rsidR="005B0AAD">
        <w:rPr>
          <w:sz w:val="24"/>
          <w:szCs w:val="24"/>
        </w:rPr>
        <w:t>(</w:t>
      </w:r>
      <w:r>
        <w:rPr>
          <w:sz w:val="24"/>
          <w:szCs w:val="24"/>
        </w:rPr>
        <w:t>für 10 Stück</w:t>
      </w:r>
      <w:r w:rsidR="005B0AAD">
        <w:rPr>
          <w:sz w:val="24"/>
          <w:szCs w:val="24"/>
        </w:rPr>
        <w:t>):</w:t>
      </w:r>
    </w:p>
    <w:p w14:paraId="0C540E26" w14:textId="26DA749C" w:rsidR="001A0C58" w:rsidRDefault="001A0C58" w:rsidP="001A0C58">
      <w:pPr>
        <w:spacing w:after="120"/>
        <w:jc w:val="both"/>
        <w:rPr>
          <w:sz w:val="24"/>
          <w:szCs w:val="24"/>
        </w:rPr>
      </w:pPr>
      <w:r>
        <w:rPr>
          <w:sz w:val="24"/>
          <w:szCs w:val="24"/>
        </w:rPr>
        <w:t>5 Scheiben TK-Blätterteig</w:t>
      </w:r>
    </w:p>
    <w:p w14:paraId="2AC15F47" w14:textId="77DA27D8" w:rsidR="001A0C58" w:rsidRDefault="001A0C58" w:rsidP="001A0C58">
      <w:pPr>
        <w:spacing w:after="120"/>
        <w:jc w:val="both"/>
        <w:rPr>
          <w:sz w:val="24"/>
          <w:szCs w:val="24"/>
        </w:rPr>
      </w:pPr>
      <w:r>
        <w:rPr>
          <w:sz w:val="24"/>
          <w:szCs w:val="24"/>
        </w:rPr>
        <w:t>500 g frischer Blattspinat</w:t>
      </w:r>
    </w:p>
    <w:p w14:paraId="79013228" w14:textId="76A11CB7" w:rsidR="001A0C58" w:rsidRDefault="001A0C58" w:rsidP="001A0C58">
      <w:pPr>
        <w:spacing w:after="120"/>
        <w:jc w:val="both"/>
        <w:rPr>
          <w:sz w:val="24"/>
          <w:szCs w:val="24"/>
        </w:rPr>
      </w:pPr>
      <w:r>
        <w:rPr>
          <w:sz w:val="24"/>
          <w:szCs w:val="24"/>
        </w:rPr>
        <w:t>1 Zwiebel</w:t>
      </w:r>
    </w:p>
    <w:p w14:paraId="49F39F4B" w14:textId="540473B1" w:rsidR="001A0C58" w:rsidRDefault="001A0C58" w:rsidP="001A0C58">
      <w:pPr>
        <w:spacing w:after="120"/>
        <w:jc w:val="both"/>
        <w:rPr>
          <w:sz w:val="24"/>
          <w:szCs w:val="24"/>
        </w:rPr>
      </w:pPr>
      <w:r>
        <w:rPr>
          <w:sz w:val="24"/>
          <w:szCs w:val="24"/>
        </w:rPr>
        <w:t>1 Knoblauchzehe</w:t>
      </w:r>
    </w:p>
    <w:p w14:paraId="5D02AD63" w14:textId="62609A1D" w:rsidR="001A0C58" w:rsidRDefault="001A0C58" w:rsidP="001A0C58">
      <w:pPr>
        <w:spacing w:after="120"/>
        <w:jc w:val="both"/>
        <w:rPr>
          <w:sz w:val="24"/>
          <w:szCs w:val="24"/>
        </w:rPr>
      </w:pPr>
      <w:r>
        <w:rPr>
          <w:sz w:val="24"/>
          <w:szCs w:val="24"/>
        </w:rPr>
        <w:t>1 EL Olivenöl</w:t>
      </w:r>
    </w:p>
    <w:p w14:paraId="74BE581F" w14:textId="6E7F3718" w:rsidR="001A0C58" w:rsidRDefault="001A0C58" w:rsidP="001A0C58">
      <w:pPr>
        <w:spacing w:after="120"/>
        <w:jc w:val="both"/>
        <w:rPr>
          <w:sz w:val="24"/>
          <w:szCs w:val="24"/>
        </w:rPr>
      </w:pPr>
      <w:r>
        <w:rPr>
          <w:sz w:val="24"/>
          <w:szCs w:val="24"/>
        </w:rPr>
        <w:t>3 EL Pinienkerne</w:t>
      </w:r>
    </w:p>
    <w:p w14:paraId="19A5903B" w14:textId="21989392" w:rsidR="001A0C58" w:rsidRDefault="001A0C58" w:rsidP="001A0C58">
      <w:pPr>
        <w:spacing w:after="120"/>
        <w:jc w:val="both"/>
        <w:rPr>
          <w:sz w:val="24"/>
          <w:szCs w:val="24"/>
        </w:rPr>
      </w:pPr>
      <w:r>
        <w:rPr>
          <w:sz w:val="24"/>
          <w:szCs w:val="24"/>
        </w:rPr>
        <w:t>1 Mozzarellakugel</w:t>
      </w:r>
    </w:p>
    <w:p w14:paraId="4C3CBA24" w14:textId="271ACA86" w:rsidR="001A0C58" w:rsidRDefault="001A0C58" w:rsidP="001A0C58">
      <w:pPr>
        <w:spacing w:after="120"/>
        <w:jc w:val="both"/>
        <w:rPr>
          <w:sz w:val="24"/>
          <w:szCs w:val="24"/>
        </w:rPr>
      </w:pPr>
      <w:r>
        <w:rPr>
          <w:sz w:val="24"/>
          <w:szCs w:val="24"/>
        </w:rPr>
        <w:t>2 EL gehacktes Basilikum</w:t>
      </w:r>
    </w:p>
    <w:p w14:paraId="459DA03F" w14:textId="54BF34C8" w:rsidR="001A0C58" w:rsidRDefault="001A0C58" w:rsidP="001A0C58">
      <w:pPr>
        <w:spacing w:after="120"/>
        <w:jc w:val="both"/>
        <w:rPr>
          <w:sz w:val="24"/>
          <w:szCs w:val="24"/>
        </w:rPr>
      </w:pPr>
      <w:r>
        <w:rPr>
          <w:sz w:val="24"/>
          <w:szCs w:val="24"/>
        </w:rPr>
        <w:t>Salz, Pfeffer</w:t>
      </w:r>
    </w:p>
    <w:p w14:paraId="30B47042" w14:textId="6D80F82B" w:rsidR="001A0C58" w:rsidRDefault="001A0C58" w:rsidP="001A0C58">
      <w:pPr>
        <w:spacing w:after="120"/>
        <w:jc w:val="both"/>
        <w:rPr>
          <w:sz w:val="24"/>
          <w:szCs w:val="24"/>
        </w:rPr>
      </w:pPr>
      <w:r>
        <w:rPr>
          <w:sz w:val="24"/>
          <w:szCs w:val="24"/>
        </w:rPr>
        <w:t>1 Eigelb</w:t>
      </w:r>
    </w:p>
    <w:p w14:paraId="0C632094" w14:textId="2DE6D53F" w:rsidR="001A0C58" w:rsidRDefault="001A0C58" w:rsidP="001A0C58">
      <w:pPr>
        <w:spacing w:after="120"/>
        <w:jc w:val="both"/>
        <w:rPr>
          <w:sz w:val="24"/>
          <w:szCs w:val="24"/>
        </w:rPr>
      </w:pPr>
      <w:r>
        <w:rPr>
          <w:sz w:val="24"/>
          <w:szCs w:val="24"/>
        </w:rPr>
        <w:t>2 EL Milch</w:t>
      </w:r>
    </w:p>
    <w:p w14:paraId="1F464C91" w14:textId="77777777" w:rsidR="001A0C58" w:rsidRDefault="001A0C58" w:rsidP="001A0C58">
      <w:pPr>
        <w:spacing w:after="120"/>
        <w:jc w:val="both"/>
        <w:rPr>
          <w:sz w:val="24"/>
          <w:szCs w:val="24"/>
        </w:rPr>
      </w:pPr>
    </w:p>
    <w:p w14:paraId="3E2A49D4" w14:textId="38F0BDA6" w:rsidR="001A0C58" w:rsidRDefault="001A0C58" w:rsidP="001A0C58">
      <w:pPr>
        <w:spacing w:after="120"/>
        <w:jc w:val="both"/>
        <w:rPr>
          <w:sz w:val="24"/>
          <w:szCs w:val="24"/>
        </w:rPr>
      </w:pPr>
      <w:r>
        <w:rPr>
          <w:sz w:val="24"/>
          <w:szCs w:val="24"/>
        </w:rPr>
        <w:t>Zubereitung:</w:t>
      </w:r>
    </w:p>
    <w:p w14:paraId="031EA911" w14:textId="06F53188" w:rsidR="001A0C58" w:rsidRPr="005B0AAD" w:rsidRDefault="001A0C58" w:rsidP="00B40E8C">
      <w:pPr>
        <w:pStyle w:val="ListParagraph"/>
        <w:numPr>
          <w:ilvl w:val="0"/>
          <w:numId w:val="1744"/>
        </w:numPr>
        <w:spacing w:after="120"/>
        <w:ind w:left="714" w:hanging="357"/>
        <w:contextualSpacing w:val="0"/>
        <w:jc w:val="both"/>
        <w:rPr>
          <w:sz w:val="24"/>
          <w:szCs w:val="24"/>
        </w:rPr>
      </w:pPr>
      <w:r w:rsidRPr="005B0AAD">
        <w:rPr>
          <w:sz w:val="24"/>
          <w:szCs w:val="24"/>
        </w:rPr>
        <w:t>Die Blätterteigscheiben nebeneinander auf die Arbeitsfläche legen und auftauen lassen. Den Spinat verlesen, waschen und abtropfen lassen, grobe Stiele entfernen. Den Spinat gut ausdrücken und grob hacken. Die Zwiebel und den Knoblauch schälen und in feine Würfel schneiden. Das Olivenöl in einer Pfanne erhitzen und Zwiebel und Knoblauch darin andünsten. Den Spinat dazugeben und mitdünsten.</w:t>
      </w:r>
    </w:p>
    <w:p w14:paraId="5E7FBDA3" w14:textId="5B3E92F8" w:rsidR="001A0C58" w:rsidRPr="005B0AAD" w:rsidRDefault="001A0C58" w:rsidP="00B40E8C">
      <w:pPr>
        <w:pStyle w:val="ListParagraph"/>
        <w:numPr>
          <w:ilvl w:val="0"/>
          <w:numId w:val="1744"/>
        </w:numPr>
        <w:spacing w:after="120"/>
        <w:ind w:left="714" w:hanging="357"/>
        <w:contextualSpacing w:val="0"/>
        <w:jc w:val="both"/>
        <w:rPr>
          <w:sz w:val="24"/>
          <w:szCs w:val="24"/>
        </w:rPr>
      </w:pPr>
      <w:r w:rsidRPr="005B0AAD">
        <w:rPr>
          <w:sz w:val="24"/>
          <w:szCs w:val="24"/>
        </w:rPr>
        <w:t>Die Pinienkerne in einer Pfanne ohne Fett goldbraun rösten. Den Mozzarella in kleine Würfel schneiden und mit den Pinienkernen und dem Basilikum unter den Spinat mischen. Mit Salz und Pfeffer kräftig würzen.</w:t>
      </w:r>
    </w:p>
    <w:p w14:paraId="2CDDB9D1" w14:textId="354B61D3" w:rsidR="001A0C58" w:rsidRPr="005B0AAD" w:rsidRDefault="001A0C58" w:rsidP="00B40E8C">
      <w:pPr>
        <w:pStyle w:val="ListParagraph"/>
        <w:numPr>
          <w:ilvl w:val="0"/>
          <w:numId w:val="1744"/>
        </w:numPr>
        <w:spacing w:after="120"/>
        <w:ind w:left="714" w:hanging="357"/>
        <w:contextualSpacing w:val="0"/>
        <w:jc w:val="both"/>
        <w:rPr>
          <w:sz w:val="24"/>
          <w:szCs w:val="24"/>
        </w:rPr>
      </w:pPr>
      <w:r w:rsidRPr="005B0AAD">
        <w:rPr>
          <w:sz w:val="24"/>
          <w:szCs w:val="24"/>
        </w:rPr>
        <w:t xml:space="preserve">Das Eigelb mit der Milch verquirlen. Die Blätterteigscheiben quer halbieren und die Teigquadrate auf der bemehlten </w:t>
      </w:r>
      <w:r w:rsidR="0060446A" w:rsidRPr="005B0AAD">
        <w:rPr>
          <w:sz w:val="24"/>
          <w:szCs w:val="24"/>
        </w:rPr>
        <w:t>Arbeitsfläche noch etwas ausrollen. Die Ränder mit der Eiermilch bestreichen.</w:t>
      </w:r>
    </w:p>
    <w:p w14:paraId="6DF561B5" w14:textId="57E0FB17" w:rsidR="0060446A" w:rsidRPr="005B0AAD" w:rsidRDefault="0060446A" w:rsidP="00B40E8C">
      <w:pPr>
        <w:pStyle w:val="ListParagraph"/>
        <w:numPr>
          <w:ilvl w:val="0"/>
          <w:numId w:val="1744"/>
        </w:numPr>
        <w:spacing w:after="120"/>
        <w:ind w:left="714" w:hanging="357"/>
        <w:contextualSpacing w:val="0"/>
        <w:jc w:val="both"/>
        <w:rPr>
          <w:sz w:val="24"/>
          <w:szCs w:val="24"/>
        </w:rPr>
      </w:pPr>
      <w:r w:rsidRPr="005B0AAD">
        <w:rPr>
          <w:sz w:val="24"/>
          <w:szCs w:val="24"/>
        </w:rPr>
        <w:t>Den Backofen auf 200 Grad vorheizen. Ein Backblech mit Backpapier belegen. Die Spinatmischung auf den Teigquadraten verteilen und den Teig diagonal über der Füllung zusammenklappen, die Ränder gut andrücken. Die Blätterteigecken auf das Blech setzen und mit der restlichen Eiermilch bestreichen. Die Spinat-Mozzarella-Ecken im Ofen auf der mittleren Schiene etwa 25 Minuten goldbraun backe</w:t>
      </w:r>
      <w:r w:rsidR="005B0AAD">
        <w:rPr>
          <w:sz w:val="24"/>
          <w:szCs w:val="24"/>
        </w:rPr>
        <w:t>n</w:t>
      </w:r>
      <w:r w:rsidRPr="005B0AAD">
        <w:rPr>
          <w:sz w:val="24"/>
          <w:szCs w:val="24"/>
        </w:rPr>
        <w:t xml:space="preserve">. </w:t>
      </w:r>
    </w:p>
    <w:p w14:paraId="25193912" w14:textId="77777777" w:rsidR="0060446A" w:rsidRDefault="0060446A" w:rsidP="001A0C58">
      <w:pPr>
        <w:spacing w:after="120"/>
        <w:jc w:val="both"/>
        <w:rPr>
          <w:sz w:val="24"/>
          <w:szCs w:val="24"/>
        </w:rPr>
      </w:pPr>
    </w:p>
    <w:p w14:paraId="008F4FEA" w14:textId="03DD9E6C" w:rsidR="0060446A" w:rsidRPr="001A0C58" w:rsidRDefault="0060446A" w:rsidP="005B0AAD">
      <w:pPr>
        <w:spacing w:after="120"/>
        <w:ind w:left="708" w:hanging="708"/>
        <w:jc w:val="both"/>
        <w:rPr>
          <w:sz w:val="24"/>
          <w:szCs w:val="24"/>
        </w:rPr>
      </w:pPr>
      <w:r>
        <w:rPr>
          <w:sz w:val="24"/>
          <w:szCs w:val="24"/>
        </w:rPr>
        <w:lastRenderedPageBreak/>
        <w:t>Tipp:</w:t>
      </w:r>
      <w:r>
        <w:rPr>
          <w:sz w:val="24"/>
          <w:szCs w:val="24"/>
        </w:rPr>
        <w:tab/>
        <w:t xml:space="preserve">Den Blätterteig kann man auch mit Pilzen füllen: Dafür 130 g Champignons mit 1 </w:t>
      </w:r>
      <w:r w:rsidR="005B0AAD">
        <w:rPr>
          <w:sz w:val="24"/>
          <w:szCs w:val="24"/>
        </w:rPr>
        <w:t xml:space="preserve">EL Zwiebelwürfeln in 1 EL Butter 5 Minuten dünsten. Etwas Salz, Pfeffer und 2 EL Crème fraîche untermischen. </w:t>
      </w:r>
    </w:p>
    <w:p w14:paraId="4B3B6272" w14:textId="77A80F31" w:rsidR="00A67329" w:rsidRDefault="00FB0883">
      <w:pPr>
        <w:rPr>
          <w:sz w:val="24"/>
          <w:szCs w:val="24"/>
        </w:rPr>
      </w:pPr>
      <w:r w:rsidRPr="00D61FF6">
        <w:rPr>
          <w:sz w:val="24"/>
          <w:szCs w:val="24"/>
        </w:rPr>
        <w:br w:type="page"/>
      </w:r>
    </w:p>
    <w:p w14:paraId="140526E1" w14:textId="6A18E73D" w:rsidR="00FB0883" w:rsidRDefault="00A67329" w:rsidP="00320512">
      <w:pPr>
        <w:pStyle w:val="Heading2"/>
        <w:spacing w:after="240"/>
      </w:pPr>
      <w:r>
        <w:lastRenderedPageBreak/>
        <w:t>Ricottapuffer mit Schnittlauch und Tomatensalat</w:t>
      </w:r>
      <w:r w:rsidR="002447F0">
        <w:rPr>
          <w:rStyle w:val="FootnoteReference"/>
        </w:rPr>
        <w:footnoteReference w:id="19"/>
      </w:r>
      <w:r>
        <w:t xml:space="preserve"> </w:t>
      </w:r>
    </w:p>
    <w:p w14:paraId="531DDDFB" w14:textId="5DE75D14" w:rsidR="00A67329" w:rsidRDefault="00A67329" w:rsidP="00D61FF6">
      <w:pPr>
        <w:spacing w:after="120"/>
        <w:jc w:val="both"/>
        <w:rPr>
          <w:sz w:val="24"/>
          <w:szCs w:val="24"/>
        </w:rPr>
      </w:pPr>
      <w:r w:rsidRPr="00320512">
        <w:rPr>
          <w:sz w:val="24"/>
          <w:szCs w:val="24"/>
          <w:u w:val="single"/>
        </w:rPr>
        <w:t>Zutaten</w:t>
      </w:r>
      <w:r>
        <w:rPr>
          <w:sz w:val="24"/>
          <w:szCs w:val="24"/>
        </w:rPr>
        <w:t xml:space="preserve"> </w:t>
      </w:r>
      <w:r w:rsidR="00320512">
        <w:rPr>
          <w:sz w:val="24"/>
          <w:szCs w:val="24"/>
        </w:rPr>
        <w:t>(</w:t>
      </w:r>
      <w:r>
        <w:rPr>
          <w:sz w:val="24"/>
          <w:szCs w:val="24"/>
        </w:rPr>
        <w:t>für 4 Portionen</w:t>
      </w:r>
      <w:r w:rsidR="00320512">
        <w:rPr>
          <w:sz w:val="24"/>
          <w:szCs w:val="24"/>
        </w:rPr>
        <w:t>):</w:t>
      </w:r>
    </w:p>
    <w:p w14:paraId="748FE034" w14:textId="00A02177" w:rsidR="00A67329" w:rsidRPr="00320512" w:rsidRDefault="00ED5063" w:rsidP="00D61FF6">
      <w:pPr>
        <w:spacing w:after="120"/>
        <w:jc w:val="both"/>
        <w:rPr>
          <w:i/>
          <w:iCs/>
          <w:sz w:val="24"/>
          <w:szCs w:val="24"/>
        </w:rPr>
      </w:pPr>
      <w:r w:rsidRPr="00320512">
        <w:rPr>
          <w:i/>
          <w:iCs/>
          <w:sz w:val="24"/>
          <w:szCs w:val="24"/>
        </w:rPr>
        <w:t>Für die Puffer:</w:t>
      </w:r>
    </w:p>
    <w:p w14:paraId="4F41C80F" w14:textId="63DD2215" w:rsidR="00ED5063" w:rsidRDefault="00ED5063" w:rsidP="00D61FF6">
      <w:pPr>
        <w:spacing w:after="120"/>
        <w:jc w:val="both"/>
        <w:rPr>
          <w:sz w:val="24"/>
          <w:szCs w:val="24"/>
        </w:rPr>
      </w:pPr>
      <w:r>
        <w:rPr>
          <w:sz w:val="24"/>
          <w:szCs w:val="24"/>
        </w:rPr>
        <w:t>2 Eier</w:t>
      </w:r>
    </w:p>
    <w:p w14:paraId="5C3C7754" w14:textId="1DE56A1A" w:rsidR="00ED5063" w:rsidRDefault="00ED5063" w:rsidP="00D61FF6">
      <w:pPr>
        <w:spacing w:after="120"/>
        <w:jc w:val="both"/>
        <w:rPr>
          <w:sz w:val="24"/>
          <w:szCs w:val="24"/>
        </w:rPr>
      </w:pPr>
      <w:r>
        <w:rPr>
          <w:sz w:val="24"/>
          <w:szCs w:val="24"/>
        </w:rPr>
        <w:t>50 g Mehl</w:t>
      </w:r>
    </w:p>
    <w:p w14:paraId="549FA79D" w14:textId="636ACC9C" w:rsidR="00ED5063" w:rsidRDefault="00ED5063" w:rsidP="00D61FF6">
      <w:pPr>
        <w:spacing w:after="120"/>
        <w:jc w:val="both"/>
        <w:rPr>
          <w:sz w:val="24"/>
          <w:szCs w:val="24"/>
        </w:rPr>
      </w:pPr>
      <w:r>
        <w:rPr>
          <w:sz w:val="24"/>
          <w:szCs w:val="24"/>
        </w:rPr>
        <w:t>100 ml Milch</w:t>
      </w:r>
    </w:p>
    <w:p w14:paraId="74A1F29E" w14:textId="48BEAE52" w:rsidR="00ED5063" w:rsidRDefault="00ED5063" w:rsidP="00D61FF6">
      <w:pPr>
        <w:spacing w:after="120"/>
        <w:jc w:val="both"/>
        <w:rPr>
          <w:sz w:val="24"/>
          <w:szCs w:val="24"/>
        </w:rPr>
      </w:pPr>
      <w:r>
        <w:rPr>
          <w:sz w:val="24"/>
          <w:szCs w:val="24"/>
        </w:rPr>
        <w:t>50 g geriebener Parmesan</w:t>
      </w:r>
    </w:p>
    <w:p w14:paraId="64D06538" w14:textId="4D696FE2" w:rsidR="00ED5063" w:rsidRDefault="00ED5063" w:rsidP="00D61FF6">
      <w:pPr>
        <w:spacing w:after="120"/>
        <w:jc w:val="both"/>
        <w:rPr>
          <w:sz w:val="24"/>
          <w:szCs w:val="24"/>
        </w:rPr>
      </w:pPr>
      <w:r>
        <w:rPr>
          <w:sz w:val="24"/>
          <w:szCs w:val="24"/>
        </w:rPr>
        <w:t>50 g Schnittlauch</w:t>
      </w:r>
    </w:p>
    <w:p w14:paraId="5A39AF48" w14:textId="2749E954" w:rsidR="00ED5063" w:rsidRDefault="00ED5063" w:rsidP="00D61FF6">
      <w:pPr>
        <w:spacing w:after="120"/>
        <w:jc w:val="both"/>
        <w:rPr>
          <w:sz w:val="24"/>
          <w:szCs w:val="24"/>
        </w:rPr>
      </w:pPr>
      <w:r>
        <w:rPr>
          <w:sz w:val="24"/>
          <w:szCs w:val="24"/>
        </w:rPr>
        <w:t>1 EL gehackte Petersilie</w:t>
      </w:r>
    </w:p>
    <w:p w14:paraId="789271EC" w14:textId="75D4A1B5" w:rsidR="00ED5063" w:rsidRDefault="00ED5063" w:rsidP="00D61FF6">
      <w:pPr>
        <w:spacing w:after="120"/>
        <w:jc w:val="both"/>
        <w:rPr>
          <w:sz w:val="24"/>
          <w:szCs w:val="24"/>
        </w:rPr>
      </w:pPr>
      <w:r>
        <w:rPr>
          <w:sz w:val="24"/>
          <w:szCs w:val="24"/>
        </w:rPr>
        <w:t>Salz, Pfeffer</w:t>
      </w:r>
    </w:p>
    <w:p w14:paraId="5A42CBC7" w14:textId="65090DCF" w:rsidR="00ED5063" w:rsidRDefault="00F15D15" w:rsidP="00D61FF6">
      <w:pPr>
        <w:spacing w:after="120"/>
        <w:jc w:val="both"/>
        <w:rPr>
          <w:sz w:val="24"/>
          <w:szCs w:val="24"/>
        </w:rPr>
      </w:pPr>
      <w:r>
        <w:rPr>
          <w:sz w:val="24"/>
          <w:szCs w:val="24"/>
        </w:rPr>
        <w:t>3-4 EL Öl</w:t>
      </w:r>
    </w:p>
    <w:p w14:paraId="332B650A" w14:textId="77777777" w:rsidR="00F15D15" w:rsidRDefault="00F15D15" w:rsidP="00D61FF6">
      <w:pPr>
        <w:spacing w:after="120"/>
        <w:jc w:val="both"/>
        <w:rPr>
          <w:sz w:val="24"/>
          <w:szCs w:val="24"/>
        </w:rPr>
      </w:pPr>
    </w:p>
    <w:p w14:paraId="1EFB5A7D" w14:textId="2B97E6F8" w:rsidR="00F15D15" w:rsidRPr="00320512" w:rsidRDefault="00F15D15" w:rsidP="00D61FF6">
      <w:pPr>
        <w:spacing w:after="120"/>
        <w:jc w:val="both"/>
        <w:rPr>
          <w:i/>
          <w:iCs/>
          <w:sz w:val="24"/>
          <w:szCs w:val="24"/>
        </w:rPr>
      </w:pPr>
      <w:r w:rsidRPr="00320512">
        <w:rPr>
          <w:i/>
          <w:iCs/>
          <w:sz w:val="24"/>
          <w:szCs w:val="24"/>
        </w:rPr>
        <w:t>Für den Salat:</w:t>
      </w:r>
    </w:p>
    <w:p w14:paraId="2B75B4C3" w14:textId="16B7FDFF" w:rsidR="00F15D15" w:rsidRDefault="00F15D15" w:rsidP="00D61FF6">
      <w:pPr>
        <w:spacing w:after="120"/>
        <w:jc w:val="both"/>
        <w:rPr>
          <w:sz w:val="24"/>
          <w:szCs w:val="24"/>
        </w:rPr>
      </w:pPr>
      <w:r>
        <w:rPr>
          <w:sz w:val="24"/>
          <w:szCs w:val="24"/>
        </w:rPr>
        <w:t>6 Tomaten</w:t>
      </w:r>
    </w:p>
    <w:p w14:paraId="616C54AB" w14:textId="16B4258E" w:rsidR="00F15D15" w:rsidRDefault="00F15D15" w:rsidP="00D61FF6">
      <w:pPr>
        <w:spacing w:after="120"/>
        <w:jc w:val="both"/>
        <w:rPr>
          <w:sz w:val="24"/>
          <w:szCs w:val="24"/>
        </w:rPr>
      </w:pPr>
      <w:r>
        <w:rPr>
          <w:sz w:val="24"/>
          <w:szCs w:val="24"/>
        </w:rPr>
        <w:t>2 Frühlingszwiebeln</w:t>
      </w:r>
    </w:p>
    <w:p w14:paraId="56AE4977" w14:textId="2D188280" w:rsidR="00B74861" w:rsidRDefault="00B74861" w:rsidP="00D61FF6">
      <w:pPr>
        <w:spacing w:after="120"/>
        <w:jc w:val="both"/>
        <w:rPr>
          <w:sz w:val="24"/>
          <w:szCs w:val="24"/>
        </w:rPr>
      </w:pPr>
      <w:r>
        <w:rPr>
          <w:sz w:val="24"/>
          <w:szCs w:val="24"/>
        </w:rPr>
        <w:t>2-3 EL Weißweinessig</w:t>
      </w:r>
    </w:p>
    <w:p w14:paraId="30482D47" w14:textId="63011084" w:rsidR="00B74861" w:rsidRDefault="00B74861" w:rsidP="00D61FF6">
      <w:pPr>
        <w:spacing w:after="120"/>
        <w:jc w:val="both"/>
        <w:rPr>
          <w:sz w:val="24"/>
          <w:szCs w:val="24"/>
        </w:rPr>
      </w:pPr>
      <w:r>
        <w:rPr>
          <w:sz w:val="24"/>
          <w:szCs w:val="24"/>
        </w:rPr>
        <w:t>4 EL Olivenöl</w:t>
      </w:r>
    </w:p>
    <w:p w14:paraId="427D2B53" w14:textId="3B3E7AA4" w:rsidR="00B74861" w:rsidRDefault="00B74861" w:rsidP="00D61FF6">
      <w:pPr>
        <w:spacing w:after="120"/>
        <w:jc w:val="both"/>
        <w:rPr>
          <w:sz w:val="24"/>
          <w:szCs w:val="24"/>
        </w:rPr>
      </w:pPr>
      <w:r>
        <w:rPr>
          <w:sz w:val="24"/>
          <w:szCs w:val="24"/>
        </w:rPr>
        <w:t>Salz, Pfeffer</w:t>
      </w:r>
    </w:p>
    <w:p w14:paraId="2E09544E" w14:textId="41BA03B8" w:rsidR="00B74861" w:rsidRDefault="00B74861" w:rsidP="00D61FF6">
      <w:pPr>
        <w:spacing w:after="120"/>
        <w:jc w:val="both"/>
        <w:rPr>
          <w:sz w:val="24"/>
          <w:szCs w:val="24"/>
        </w:rPr>
      </w:pPr>
      <w:r>
        <w:rPr>
          <w:sz w:val="24"/>
          <w:szCs w:val="24"/>
        </w:rPr>
        <w:t>Zucker</w:t>
      </w:r>
    </w:p>
    <w:p w14:paraId="2286C040" w14:textId="77777777" w:rsidR="00B74861" w:rsidRDefault="00B74861" w:rsidP="00D61FF6">
      <w:pPr>
        <w:spacing w:after="120"/>
        <w:jc w:val="both"/>
        <w:rPr>
          <w:sz w:val="24"/>
          <w:szCs w:val="24"/>
        </w:rPr>
      </w:pPr>
    </w:p>
    <w:p w14:paraId="1E05D6FB" w14:textId="702B92F5" w:rsidR="00B74861" w:rsidRDefault="00B74861" w:rsidP="00D61FF6">
      <w:pPr>
        <w:spacing w:after="120"/>
        <w:jc w:val="both"/>
        <w:rPr>
          <w:sz w:val="24"/>
          <w:szCs w:val="24"/>
        </w:rPr>
      </w:pPr>
      <w:r>
        <w:rPr>
          <w:sz w:val="24"/>
          <w:szCs w:val="24"/>
        </w:rPr>
        <w:t>Zubereitung:</w:t>
      </w:r>
    </w:p>
    <w:p w14:paraId="7F78BFB8" w14:textId="3E1D3EB1" w:rsidR="00B74861" w:rsidRPr="00320512" w:rsidRDefault="00B74861" w:rsidP="00B40E8C">
      <w:pPr>
        <w:pStyle w:val="ListParagraph"/>
        <w:numPr>
          <w:ilvl w:val="0"/>
          <w:numId w:val="1745"/>
        </w:numPr>
        <w:spacing w:after="120"/>
        <w:ind w:left="714" w:hanging="357"/>
        <w:contextualSpacing w:val="0"/>
        <w:jc w:val="both"/>
        <w:rPr>
          <w:sz w:val="24"/>
          <w:szCs w:val="24"/>
        </w:rPr>
      </w:pPr>
      <w:r w:rsidRPr="00320512">
        <w:rPr>
          <w:sz w:val="24"/>
          <w:szCs w:val="24"/>
        </w:rPr>
        <w:t>Für die Ricottapuffer die Eier trennen</w:t>
      </w:r>
      <w:r w:rsidR="00453B92" w:rsidRPr="00320512">
        <w:rPr>
          <w:sz w:val="24"/>
          <w:szCs w:val="24"/>
        </w:rPr>
        <w:t>. Die Eigelbe in einer Schüssel mit Ricotta, dem Mehl, der Milch und dem Parmesan gut verrühren. Die Ricottamasse zugedeckt etwa 30 Minuten ruhen lassen.</w:t>
      </w:r>
    </w:p>
    <w:p w14:paraId="6D563EE7" w14:textId="013BF02C" w:rsidR="00453B92" w:rsidRPr="00320512" w:rsidRDefault="00453B92" w:rsidP="00B40E8C">
      <w:pPr>
        <w:pStyle w:val="ListParagraph"/>
        <w:numPr>
          <w:ilvl w:val="0"/>
          <w:numId w:val="1745"/>
        </w:numPr>
        <w:spacing w:after="120"/>
        <w:ind w:left="714" w:hanging="357"/>
        <w:contextualSpacing w:val="0"/>
        <w:jc w:val="both"/>
        <w:rPr>
          <w:sz w:val="24"/>
          <w:szCs w:val="24"/>
        </w:rPr>
      </w:pPr>
      <w:r w:rsidRPr="00320512">
        <w:rPr>
          <w:sz w:val="24"/>
          <w:szCs w:val="24"/>
        </w:rPr>
        <w:t xml:space="preserve">Die Eiweiße steif schlagen. Den Schnittlauch waschen, trocken schütteln und in 1,5 cm lange Stücke schneiden. Petersilie </w:t>
      </w:r>
      <w:r w:rsidR="007876A4" w:rsidRPr="00320512">
        <w:rPr>
          <w:sz w:val="24"/>
          <w:szCs w:val="24"/>
        </w:rPr>
        <w:t xml:space="preserve">und 3 </w:t>
      </w:r>
      <w:r w:rsidR="00EF4B8B" w:rsidRPr="00320512">
        <w:rPr>
          <w:sz w:val="24"/>
          <w:szCs w:val="24"/>
        </w:rPr>
        <w:t>EL Schnittlauch unter den Eischnee mischen, den Kräuter-eischnee unter die Ricottamasse heben und alles kräftig mit Salz und Pfeffer würzen.</w:t>
      </w:r>
    </w:p>
    <w:p w14:paraId="400C9C6D" w14:textId="7024E303" w:rsidR="00FC13FB" w:rsidRPr="00320512" w:rsidRDefault="00FC13FB" w:rsidP="00B40E8C">
      <w:pPr>
        <w:pStyle w:val="ListParagraph"/>
        <w:numPr>
          <w:ilvl w:val="0"/>
          <w:numId w:val="1745"/>
        </w:numPr>
        <w:spacing w:after="120"/>
        <w:ind w:left="714" w:hanging="357"/>
        <w:contextualSpacing w:val="0"/>
        <w:jc w:val="both"/>
        <w:rPr>
          <w:sz w:val="24"/>
          <w:szCs w:val="24"/>
        </w:rPr>
      </w:pPr>
      <w:r w:rsidRPr="00320512">
        <w:rPr>
          <w:sz w:val="24"/>
          <w:szCs w:val="24"/>
        </w:rPr>
        <w:t xml:space="preserve">Den Backofen auf 80 </w:t>
      </w:r>
      <w:r w:rsidR="00012606" w:rsidRPr="00320512">
        <w:rPr>
          <w:sz w:val="24"/>
          <w:szCs w:val="24"/>
        </w:rPr>
        <w:t>G</w:t>
      </w:r>
      <w:r w:rsidRPr="00320512">
        <w:rPr>
          <w:sz w:val="24"/>
          <w:szCs w:val="24"/>
        </w:rPr>
        <w:t xml:space="preserve">rad vorheizen. In </w:t>
      </w:r>
      <w:r w:rsidR="00012606" w:rsidRPr="00320512">
        <w:rPr>
          <w:sz w:val="24"/>
          <w:szCs w:val="24"/>
        </w:rPr>
        <w:t>einer</w:t>
      </w:r>
      <w:r w:rsidRPr="00320512">
        <w:rPr>
          <w:sz w:val="24"/>
          <w:szCs w:val="24"/>
        </w:rPr>
        <w:t xml:space="preserve"> beschichteten Pfanne 1 EL Öl erhitzen. Etwas Teig in die Pfanne geben, zu einem Puffer flach drücken und auf der U</w:t>
      </w:r>
      <w:r w:rsidR="00012606" w:rsidRPr="00320512">
        <w:rPr>
          <w:sz w:val="24"/>
          <w:szCs w:val="24"/>
        </w:rPr>
        <w:t>nt</w:t>
      </w:r>
      <w:r w:rsidRPr="00320512">
        <w:rPr>
          <w:sz w:val="24"/>
          <w:szCs w:val="24"/>
        </w:rPr>
        <w:t>erseite</w:t>
      </w:r>
      <w:r w:rsidR="00012606" w:rsidRPr="00320512">
        <w:rPr>
          <w:sz w:val="24"/>
          <w:szCs w:val="24"/>
        </w:rPr>
        <w:t xml:space="preserve"> goldbraun braten. Den Puffer wenden und die andere Seite ebenfalls goldbraun braten. So portionsweise den gesamten Teig verarbeiten, fertige Puffer auf einem Teller im Ofen </w:t>
      </w:r>
      <w:r w:rsidR="008F59F1" w:rsidRPr="00320512">
        <w:rPr>
          <w:sz w:val="24"/>
          <w:szCs w:val="24"/>
        </w:rPr>
        <w:t>warmhalten</w:t>
      </w:r>
      <w:r w:rsidR="00012606" w:rsidRPr="00320512">
        <w:rPr>
          <w:sz w:val="24"/>
          <w:szCs w:val="24"/>
        </w:rPr>
        <w:t>.</w:t>
      </w:r>
    </w:p>
    <w:p w14:paraId="02CF154D" w14:textId="2C4A57EA" w:rsidR="00CA29D2" w:rsidRDefault="00012606" w:rsidP="00B40E8C">
      <w:pPr>
        <w:pStyle w:val="ListParagraph"/>
        <w:numPr>
          <w:ilvl w:val="0"/>
          <w:numId w:val="1745"/>
        </w:numPr>
        <w:spacing w:after="120"/>
        <w:ind w:left="714" w:hanging="357"/>
        <w:contextualSpacing w:val="0"/>
        <w:jc w:val="both"/>
        <w:rPr>
          <w:sz w:val="24"/>
          <w:szCs w:val="24"/>
        </w:rPr>
      </w:pPr>
      <w:r w:rsidRPr="00320512">
        <w:rPr>
          <w:sz w:val="24"/>
          <w:szCs w:val="24"/>
        </w:rPr>
        <w:lastRenderedPageBreak/>
        <w:t>Für den Salat die Tomaten waschen und vierteln, dabei die Stielansätze entfernen. Die Frühlingszwiebe</w:t>
      </w:r>
      <w:r w:rsidR="00DE148D" w:rsidRPr="00320512">
        <w:rPr>
          <w:sz w:val="24"/>
          <w:szCs w:val="24"/>
        </w:rPr>
        <w:t xml:space="preserve">ln putzen, waschen und schräg in Ringe schneiden. Den Essig mit Olivenöl, Salz, Pfeffer und 1 Prise Zucker verrühren. </w:t>
      </w:r>
      <w:r w:rsidR="00F3039D" w:rsidRPr="00320512">
        <w:rPr>
          <w:sz w:val="24"/>
          <w:szCs w:val="24"/>
        </w:rPr>
        <w:t xml:space="preserve">Den restlichen Schnittlauch hinzufügen und die Vinaigrette </w:t>
      </w:r>
      <w:r w:rsidR="008F59F1" w:rsidRPr="00320512">
        <w:rPr>
          <w:sz w:val="24"/>
          <w:szCs w:val="24"/>
        </w:rPr>
        <w:t>darüber gießen</w:t>
      </w:r>
      <w:r w:rsidR="00F3039D" w:rsidRPr="00320512">
        <w:rPr>
          <w:sz w:val="24"/>
          <w:szCs w:val="24"/>
        </w:rPr>
        <w:t>. Den Salat mit Salz abschmecken und die Puffer und den Salat zusamme</w:t>
      </w:r>
      <w:r w:rsidR="00CA29D2">
        <w:rPr>
          <w:sz w:val="24"/>
          <w:szCs w:val="24"/>
        </w:rPr>
        <w:t>n servieren.</w:t>
      </w:r>
    </w:p>
    <w:p w14:paraId="17A489EF" w14:textId="1A1872FD" w:rsidR="000A6A67" w:rsidRDefault="00CA29D2">
      <w:pPr>
        <w:rPr>
          <w:sz w:val="24"/>
          <w:szCs w:val="24"/>
        </w:rPr>
      </w:pPr>
      <w:r>
        <w:rPr>
          <w:sz w:val="24"/>
          <w:szCs w:val="24"/>
        </w:rPr>
        <w:br w:type="page"/>
      </w:r>
    </w:p>
    <w:p w14:paraId="051F8625" w14:textId="07EDDF9A" w:rsidR="00CA29D2" w:rsidRDefault="00C84C4A" w:rsidP="00630C1E">
      <w:pPr>
        <w:pStyle w:val="Heading2"/>
        <w:spacing w:after="240"/>
      </w:pPr>
      <w:r>
        <w:lastRenderedPageBreak/>
        <w:t>Gefüllte Auberginen mit Joghurtdip</w:t>
      </w:r>
      <w:r w:rsidR="00896822">
        <w:rPr>
          <w:rStyle w:val="FootnoteReference"/>
        </w:rPr>
        <w:footnoteReference w:id="20"/>
      </w:r>
      <w:r>
        <w:t xml:space="preserve"> </w:t>
      </w:r>
    </w:p>
    <w:p w14:paraId="5B59D8ED" w14:textId="0F6B3C6E" w:rsidR="00C84C4A" w:rsidRDefault="00C84C4A">
      <w:pPr>
        <w:rPr>
          <w:sz w:val="24"/>
          <w:szCs w:val="24"/>
        </w:rPr>
      </w:pPr>
      <w:r w:rsidRPr="00630C1E">
        <w:rPr>
          <w:sz w:val="24"/>
          <w:szCs w:val="24"/>
          <w:u w:val="single"/>
        </w:rPr>
        <w:t xml:space="preserve">Zutaten </w:t>
      </w:r>
      <w:r>
        <w:rPr>
          <w:sz w:val="24"/>
          <w:szCs w:val="24"/>
        </w:rPr>
        <w:t>für 4 Portionen</w:t>
      </w:r>
    </w:p>
    <w:p w14:paraId="571567FE" w14:textId="2093A149" w:rsidR="00C84C4A" w:rsidRDefault="00C84C4A">
      <w:pPr>
        <w:rPr>
          <w:sz w:val="24"/>
          <w:szCs w:val="24"/>
        </w:rPr>
      </w:pPr>
      <w:r>
        <w:rPr>
          <w:sz w:val="24"/>
          <w:szCs w:val="24"/>
        </w:rPr>
        <w:t>4 mittelgroße Auberginen</w:t>
      </w:r>
    </w:p>
    <w:p w14:paraId="27C43129" w14:textId="19657E82" w:rsidR="00C84C4A" w:rsidRDefault="00C84C4A">
      <w:pPr>
        <w:rPr>
          <w:sz w:val="24"/>
          <w:szCs w:val="24"/>
        </w:rPr>
      </w:pPr>
      <w:r>
        <w:rPr>
          <w:sz w:val="24"/>
          <w:szCs w:val="24"/>
        </w:rPr>
        <w:t>2 EL Zitronensaft</w:t>
      </w:r>
    </w:p>
    <w:p w14:paraId="21985E91" w14:textId="5BEDCAB0" w:rsidR="00C84C4A" w:rsidRPr="00E91BE6" w:rsidRDefault="00C84C4A">
      <w:pPr>
        <w:rPr>
          <w:sz w:val="24"/>
          <w:szCs w:val="24"/>
        </w:rPr>
      </w:pPr>
      <w:r w:rsidRPr="00E91BE6">
        <w:rPr>
          <w:sz w:val="24"/>
          <w:szCs w:val="24"/>
        </w:rPr>
        <w:t>Sal</w:t>
      </w:r>
      <w:r w:rsidR="00986872" w:rsidRPr="00E91BE6">
        <w:rPr>
          <w:sz w:val="24"/>
          <w:szCs w:val="24"/>
        </w:rPr>
        <w:t>z, Pfeffer</w:t>
      </w:r>
      <w:r w:rsidR="008C7673" w:rsidRPr="00E91BE6">
        <w:rPr>
          <w:sz w:val="24"/>
          <w:szCs w:val="24"/>
        </w:rPr>
        <w:t>, Cayennepeffer</w:t>
      </w:r>
    </w:p>
    <w:p w14:paraId="10646A8B" w14:textId="576DEC8C" w:rsidR="00C84C4A" w:rsidRPr="00E91BE6" w:rsidRDefault="00C84C4A">
      <w:pPr>
        <w:rPr>
          <w:sz w:val="24"/>
          <w:szCs w:val="24"/>
        </w:rPr>
      </w:pPr>
      <w:r w:rsidRPr="00E91BE6">
        <w:rPr>
          <w:sz w:val="24"/>
          <w:szCs w:val="24"/>
        </w:rPr>
        <w:t>6 EL Olivenöl</w:t>
      </w:r>
    </w:p>
    <w:p w14:paraId="5E625E74" w14:textId="71AE5029" w:rsidR="00C84C4A" w:rsidRDefault="00C84C4A">
      <w:pPr>
        <w:rPr>
          <w:sz w:val="24"/>
          <w:szCs w:val="24"/>
        </w:rPr>
      </w:pPr>
      <w:r>
        <w:rPr>
          <w:sz w:val="24"/>
          <w:szCs w:val="24"/>
        </w:rPr>
        <w:t>2 Zwiebeln</w:t>
      </w:r>
    </w:p>
    <w:p w14:paraId="66D266E8" w14:textId="43E3B6C1" w:rsidR="00C84C4A" w:rsidRDefault="00C84C4A">
      <w:pPr>
        <w:rPr>
          <w:sz w:val="24"/>
          <w:szCs w:val="24"/>
        </w:rPr>
      </w:pPr>
      <w:r>
        <w:rPr>
          <w:sz w:val="24"/>
          <w:szCs w:val="24"/>
        </w:rPr>
        <w:t>2 Knoblauchzehen</w:t>
      </w:r>
    </w:p>
    <w:p w14:paraId="638CE4BF" w14:textId="004E0DDC" w:rsidR="00C84C4A" w:rsidRDefault="00C84C4A">
      <w:pPr>
        <w:rPr>
          <w:sz w:val="24"/>
          <w:szCs w:val="24"/>
        </w:rPr>
      </w:pPr>
      <w:r>
        <w:rPr>
          <w:sz w:val="24"/>
          <w:szCs w:val="24"/>
        </w:rPr>
        <w:t>1 Bund Petersilie</w:t>
      </w:r>
    </w:p>
    <w:p w14:paraId="53B9BA6C" w14:textId="4FC512C7" w:rsidR="00C84C4A" w:rsidRDefault="00C84C4A">
      <w:pPr>
        <w:rPr>
          <w:sz w:val="24"/>
          <w:szCs w:val="24"/>
        </w:rPr>
      </w:pPr>
      <w:r>
        <w:rPr>
          <w:sz w:val="24"/>
          <w:szCs w:val="24"/>
        </w:rPr>
        <w:t xml:space="preserve">5 </w:t>
      </w:r>
      <w:r w:rsidR="00986872">
        <w:rPr>
          <w:sz w:val="24"/>
          <w:szCs w:val="24"/>
        </w:rPr>
        <w:t>T</w:t>
      </w:r>
      <w:r>
        <w:rPr>
          <w:sz w:val="24"/>
          <w:szCs w:val="24"/>
        </w:rPr>
        <w:t>omaten</w:t>
      </w:r>
    </w:p>
    <w:p w14:paraId="2A9C9732" w14:textId="04936731" w:rsidR="00C84C4A" w:rsidRDefault="00C84C4A">
      <w:pPr>
        <w:rPr>
          <w:sz w:val="24"/>
          <w:szCs w:val="24"/>
        </w:rPr>
      </w:pPr>
      <w:r>
        <w:rPr>
          <w:sz w:val="24"/>
          <w:szCs w:val="24"/>
        </w:rPr>
        <w:t>150 g gegarten Reis</w:t>
      </w:r>
    </w:p>
    <w:p w14:paraId="314F165E" w14:textId="6C88014A" w:rsidR="00C84C4A" w:rsidRDefault="00986872">
      <w:pPr>
        <w:rPr>
          <w:sz w:val="24"/>
          <w:szCs w:val="24"/>
        </w:rPr>
      </w:pPr>
      <w:r>
        <w:rPr>
          <w:sz w:val="24"/>
          <w:szCs w:val="24"/>
        </w:rPr>
        <w:t>½ TL Paprikapulver</w:t>
      </w:r>
    </w:p>
    <w:p w14:paraId="6E18772B" w14:textId="3CE3DFC6" w:rsidR="006D4796" w:rsidRDefault="006D4796">
      <w:pPr>
        <w:rPr>
          <w:sz w:val="24"/>
          <w:szCs w:val="24"/>
        </w:rPr>
      </w:pPr>
      <w:r>
        <w:rPr>
          <w:sz w:val="24"/>
          <w:szCs w:val="24"/>
        </w:rPr>
        <w:t>1 MSP. Kreuzkümmelpulver</w:t>
      </w:r>
    </w:p>
    <w:p w14:paraId="326F5BB1" w14:textId="62D75297" w:rsidR="006D4796" w:rsidRDefault="006D4796">
      <w:pPr>
        <w:rPr>
          <w:sz w:val="24"/>
          <w:szCs w:val="24"/>
        </w:rPr>
      </w:pPr>
      <w:r>
        <w:rPr>
          <w:sz w:val="24"/>
          <w:szCs w:val="24"/>
        </w:rPr>
        <w:t>1 TL Zucker</w:t>
      </w:r>
    </w:p>
    <w:p w14:paraId="7C782A0E" w14:textId="77777777" w:rsidR="006D4796" w:rsidRDefault="006D4796">
      <w:pPr>
        <w:rPr>
          <w:sz w:val="24"/>
          <w:szCs w:val="24"/>
        </w:rPr>
      </w:pPr>
    </w:p>
    <w:p w14:paraId="75516FDE" w14:textId="6E674C56" w:rsidR="006D4796" w:rsidRDefault="006D4796">
      <w:pPr>
        <w:rPr>
          <w:sz w:val="24"/>
          <w:szCs w:val="24"/>
        </w:rPr>
      </w:pPr>
      <w:r>
        <w:rPr>
          <w:sz w:val="24"/>
          <w:szCs w:val="24"/>
        </w:rPr>
        <w:t>Für den Dip:</w:t>
      </w:r>
    </w:p>
    <w:p w14:paraId="6FBEDD8F" w14:textId="76C43D3E" w:rsidR="006D4796" w:rsidRDefault="006D4796">
      <w:pPr>
        <w:rPr>
          <w:sz w:val="24"/>
          <w:szCs w:val="24"/>
        </w:rPr>
      </w:pPr>
      <w:r>
        <w:rPr>
          <w:sz w:val="24"/>
          <w:szCs w:val="24"/>
        </w:rPr>
        <w:t>2 Knoblauchzehen</w:t>
      </w:r>
    </w:p>
    <w:p w14:paraId="5CB44AE4" w14:textId="01136827" w:rsidR="006D4796" w:rsidRDefault="006D4796">
      <w:pPr>
        <w:rPr>
          <w:sz w:val="24"/>
          <w:szCs w:val="24"/>
        </w:rPr>
      </w:pPr>
      <w:r>
        <w:rPr>
          <w:sz w:val="24"/>
          <w:szCs w:val="24"/>
        </w:rPr>
        <w:t>½ Bund Minze</w:t>
      </w:r>
    </w:p>
    <w:p w14:paraId="7291D4C1" w14:textId="56AEDBA2" w:rsidR="006D4796" w:rsidRDefault="006D4796">
      <w:pPr>
        <w:rPr>
          <w:sz w:val="24"/>
          <w:szCs w:val="24"/>
        </w:rPr>
      </w:pPr>
      <w:r>
        <w:rPr>
          <w:sz w:val="24"/>
          <w:szCs w:val="24"/>
        </w:rPr>
        <w:t>300 g Naturjoghurt</w:t>
      </w:r>
    </w:p>
    <w:p w14:paraId="48FB6123" w14:textId="5131E6CF" w:rsidR="008B08B9" w:rsidRDefault="008B08B9">
      <w:pPr>
        <w:rPr>
          <w:sz w:val="24"/>
          <w:szCs w:val="24"/>
        </w:rPr>
      </w:pPr>
      <w:r>
        <w:rPr>
          <w:sz w:val="24"/>
          <w:szCs w:val="24"/>
        </w:rPr>
        <w:t>Salz, Pfeffer</w:t>
      </w:r>
    </w:p>
    <w:p w14:paraId="2FCBB685" w14:textId="77777777" w:rsidR="008B08B9" w:rsidRDefault="008B08B9">
      <w:pPr>
        <w:rPr>
          <w:sz w:val="24"/>
          <w:szCs w:val="24"/>
        </w:rPr>
      </w:pPr>
    </w:p>
    <w:p w14:paraId="317C4174" w14:textId="5D244DB4" w:rsidR="00020F2B" w:rsidRDefault="00020F2B">
      <w:pPr>
        <w:rPr>
          <w:sz w:val="24"/>
          <w:szCs w:val="24"/>
        </w:rPr>
      </w:pPr>
      <w:r>
        <w:rPr>
          <w:sz w:val="24"/>
          <w:szCs w:val="24"/>
        </w:rPr>
        <w:t>Zubereitung:</w:t>
      </w:r>
    </w:p>
    <w:p w14:paraId="076932D3" w14:textId="2B44C31C" w:rsidR="008B08B9" w:rsidRPr="00020F2B" w:rsidRDefault="008B08B9" w:rsidP="00B40E8C">
      <w:pPr>
        <w:pStyle w:val="ListParagraph"/>
        <w:numPr>
          <w:ilvl w:val="0"/>
          <w:numId w:val="1746"/>
        </w:numPr>
        <w:spacing w:after="120"/>
        <w:ind w:left="714" w:hanging="357"/>
        <w:contextualSpacing w:val="0"/>
        <w:jc w:val="both"/>
        <w:rPr>
          <w:sz w:val="24"/>
          <w:szCs w:val="24"/>
        </w:rPr>
      </w:pPr>
      <w:r w:rsidRPr="00020F2B">
        <w:rPr>
          <w:sz w:val="24"/>
          <w:szCs w:val="24"/>
        </w:rPr>
        <w:t>Die Auberginen putzen, waschen und längs halbieren. Sofort mit Zitronensaft beträufeln, mit Salz bestreuen und etwa 15 Minuten ziehen lassen. Das Salz abwaschen und die Auberginen gut trock</w:t>
      </w:r>
      <w:r w:rsidR="004A57F7" w:rsidRPr="00020F2B">
        <w:rPr>
          <w:sz w:val="24"/>
          <w:szCs w:val="24"/>
        </w:rPr>
        <w:t>en tupfen.</w:t>
      </w:r>
    </w:p>
    <w:p w14:paraId="4988258B" w14:textId="27492CC0" w:rsidR="004A57F7" w:rsidRPr="00020F2B" w:rsidRDefault="004A57F7" w:rsidP="00B40E8C">
      <w:pPr>
        <w:pStyle w:val="ListParagraph"/>
        <w:numPr>
          <w:ilvl w:val="0"/>
          <w:numId w:val="1746"/>
        </w:numPr>
        <w:spacing w:after="120"/>
        <w:ind w:left="714" w:hanging="357"/>
        <w:contextualSpacing w:val="0"/>
        <w:jc w:val="both"/>
        <w:rPr>
          <w:sz w:val="24"/>
          <w:szCs w:val="24"/>
        </w:rPr>
      </w:pPr>
      <w:r w:rsidRPr="00020F2B">
        <w:rPr>
          <w:sz w:val="24"/>
          <w:szCs w:val="24"/>
        </w:rPr>
        <w:t>In einer Pfanne portionsweise 4 EL Öl erhitzen und die Auberginenhälften darin rundum etwa 5 Minuten anbraten. Mit einem Löffel das Fruchtfleisch herauskratzen, dabei einen etwa ½ cm breiten Rand stehen lassen. Das Fruchtfleisch grob hacken.</w:t>
      </w:r>
    </w:p>
    <w:p w14:paraId="56421EC1" w14:textId="0DC0A35C" w:rsidR="004A57F7" w:rsidRPr="00020F2B" w:rsidRDefault="004A57F7" w:rsidP="00B40E8C">
      <w:pPr>
        <w:pStyle w:val="ListParagraph"/>
        <w:numPr>
          <w:ilvl w:val="0"/>
          <w:numId w:val="1746"/>
        </w:numPr>
        <w:spacing w:after="120"/>
        <w:ind w:left="714" w:hanging="357"/>
        <w:contextualSpacing w:val="0"/>
        <w:jc w:val="both"/>
        <w:rPr>
          <w:sz w:val="24"/>
          <w:szCs w:val="24"/>
        </w:rPr>
      </w:pPr>
      <w:r w:rsidRPr="00020F2B">
        <w:rPr>
          <w:sz w:val="24"/>
          <w:szCs w:val="24"/>
        </w:rPr>
        <w:lastRenderedPageBreak/>
        <w:t xml:space="preserve">Zwiebeln und </w:t>
      </w:r>
      <w:r w:rsidR="00403EA9" w:rsidRPr="00020F2B">
        <w:rPr>
          <w:sz w:val="24"/>
          <w:szCs w:val="24"/>
        </w:rPr>
        <w:t>Knoblauch</w:t>
      </w:r>
      <w:r w:rsidRPr="00020F2B">
        <w:rPr>
          <w:sz w:val="24"/>
          <w:szCs w:val="24"/>
        </w:rPr>
        <w:t xml:space="preserve"> schälen </w:t>
      </w:r>
      <w:r w:rsidR="00403EA9" w:rsidRPr="00020F2B">
        <w:rPr>
          <w:sz w:val="24"/>
          <w:szCs w:val="24"/>
        </w:rPr>
        <w:t>und</w:t>
      </w:r>
      <w:r w:rsidRPr="00020F2B">
        <w:rPr>
          <w:sz w:val="24"/>
          <w:szCs w:val="24"/>
        </w:rPr>
        <w:t xml:space="preserve"> in feine Würfel schneiden. Die </w:t>
      </w:r>
      <w:r w:rsidR="004C049B" w:rsidRPr="00020F2B">
        <w:rPr>
          <w:sz w:val="24"/>
          <w:szCs w:val="24"/>
        </w:rPr>
        <w:t xml:space="preserve">Petersilie waschen und trocken schütteln, die Blätter abzupfen und fein hacken. 3 Tomaten </w:t>
      </w:r>
      <w:r w:rsidR="009D56F3" w:rsidRPr="00020F2B">
        <w:rPr>
          <w:sz w:val="24"/>
          <w:szCs w:val="24"/>
        </w:rPr>
        <w:t>häuten und vierteln. Die Tomatenviertel entkernen und in kleine Würfel schneiden.</w:t>
      </w:r>
    </w:p>
    <w:p w14:paraId="076AE696" w14:textId="263F3923" w:rsidR="009D56F3" w:rsidRPr="00020F2B" w:rsidRDefault="009D56F3" w:rsidP="00B40E8C">
      <w:pPr>
        <w:pStyle w:val="ListParagraph"/>
        <w:numPr>
          <w:ilvl w:val="0"/>
          <w:numId w:val="1746"/>
        </w:numPr>
        <w:spacing w:after="120"/>
        <w:ind w:left="714" w:hanging="357"/>
        <w:contextualSpacing w:val="0"/>
        <w:jc w:val="both"/>
        <w:rPr>
          <w:sz w:val="24"/>
          <w:szCs w:val="24"/>
        </w:rPr>
      </w:pPr>
      <w:r w:rsidRPr="00020F2B">
        <w:rPr>
          <w:sz w:val="24"/>
          <w:szCs w:val="24"/>
        </w:rPr>
        <w:t xml:space="preserve">Das restliche Öl in einer Pfanne erhitzen, Zwiebeln und Knoblauch darin glasig dünsten. Auberginenfruchtfleisch, Reis, Tomaten, Petersilie und Gewürze dazugeben und bei schwacher Hitze etwa 4 Minuten garen. </w:t>
      </w:r>
    </w:p>
    <w:p w14:paraId="5837BDB6" w14:textId="05E809D5" w:rsidR="009D56F3" w:rsidRPr="00020F2B" w:rsidRDefault="009D56F3" w:rsidP="00B40E8C">
      <w:pPr>
        <w:pStyle w:val="ListParagraph"/>
        <w:numPr>
          <w:ilvl w:val="0"/>
          <w:numId w:val="1746"/>
        </w:numPr>
        <w:spacing w:after="120"/>
        <w:ind w:left="714" w:hanging="357"/>
        <w:contextualSpacing w:val="0"/>
        <w:jc w:val="both"/>
        <w:rPr>
          <w:sz w:val="24"/>
          <w:szCs w:val="24"/>
        </w:rPr>
      </w:pPr>
      <w:r w:rsidRPr="00020F2B">
        <w:rPr>
          <w:sz w:val="24"/>
          <w:szCs w:val="24"/>
        </w:rPr>
        <w:t>Den Backofen auf 180 Grad vorheizen. Die Auberginenhälften in eine gefettete große Auflaufform setzen</w:t>
      </w:r>
      <w:r w:rsidR="001C6656" w:rsidRPr="00020F2B">
        <w:rPr>
          <w:sz w:val="24"/>
          <w:szCs w:val="24"/>
        </w:rPr>
        <w:t xml:space="preserve"> und di</w:t>
      </w:r>
      <w:r w:rsidRPr="00020F2B">
        <w:rPr>
          <w:sz w:val="24"/>
          <w:szCs w:val="24"/>
        </w:rPr>
        <w:t>e Reis</w:t>
      </w:r>
      <w:r w:rsidR="001C6656" w:rsidRPr="00020F2B">
        <w:rPr>
          <w:sz w:val="24"/>
          <w:szCs w:val="24"/>
        </w:rPr>
        <w:t>-Gemüse-Mischung in die Auberginen füllen. Die restlichen Tomaten wachen und in dünne Scheiben schneiden, dabei die Stielansätze entfernen. Auf die Auberginen legen und mit Salz, Pfeffer und dem Zucker bestreuen. Die Auberginen im Backofen auf der mittleren Schiene etwa 35 Minuten garen.</w:t>
      </w:r>
    </w:p>
    <w:p w14:paraId="3F42FA53" w14:textId="54FCC103" w:rsidR="0089320C" w:rsidRPr="00020F2B" w:rsidRDefault="0089320C" w:rsidP="00B40E8C">
      <w:pPr>
        <w:pStyle w:val="ListParagraph"/>
        <w:numPr>
          <w:ilvl w:val="0"/>
          <w:numId w:val="1746"/>
        </w:numPr>
        <w:spacing w:after="120"/>
        <w:ind w:left="714" w:hanging="357"/>
        <w:contextualSpacing w:val="0"/>
        <w:jc w:val="both"/>
        <w:rPr>
          <w:sz w:val="24"/>
          <w:szCs w:val="24"/>
        </w:rPr>
      </w:pPr>
      <w:r w:rsidRPr="00020F2B">
        <w:rPr>
          <w:sz w:val="24"/>
          <w:szCs w:val="24"/>
        </w:rPr>
        <w:t>Für den Joghurtdip den Knoblauch schälen und in feine Würfel schneiden. Die Minze waschen und trockenschütteln, die Blätter abzupfen und fein hacken. Den Joghurt glatt rühren, mit dem Knoblauch und der M</w:t>
      </w:r>
      <w:r w:rsidR="00020F2B" w:rsidRPr="00020F2B">
        <w:rPr>
          <w:sz w:val="24"/>
          <w:szCs w:val="24"/>
        </w:rPr>
        <w:t>i</w:t>
      </w:r>
      <w:r w:rsidRPr="00020F2B">
        <w:rPr>
          <w:sz w:val="24"/>
          <w:szCs w:val="24"/>
        </w:rPr>
        <w:t>nze mischen, mit Salz und Pfeffer würzen. Die Auberginen mit dem Dip servieren.</w:t>
      </w:r>
    </w:p>
    <w:p w14:paraId="5C927F1A" w14:textId="77777777" w:rsidR="001C6656" w:rsidRDefault="001C6656">
      <w:pPr>
        <w:rPr>
          <w:sz w:val="24"/>
          <w:szCs w:val="24"/>
        </w:rPr>
      </w:pPr>
    </w:p>
    <w:p w14:paraId="044247A0" w14:textId="77777777" w:rsidR="004A57F7" w:rsidRDefault="004A57F7">
      <w:pPr>
        <w:rPr>
          <w:sz w:val="24"/>
          <w:szCs w:val="24"/>
        </w:rPr>
      </w:pPr>
    </w:p>
    <w:p w14:paraId="083CF561" w14:textId="77777777" w:rsidR="006D4796" w:rsidRDefault="006D4796">
      <w:pPr>
        <w:rPr>
          <w:sz w:val="24"/>
          <w:szCs w:val="24"/>
        </w:rPr>
      </w:pPr>
    </w:p>
    <w:p w14:paraId="64A662FA" w14:textId="5E023373" w:rsidR="00986872" w:rsidRDefault="00986872">
      <w:pPr>
        <w:rPr>
          <w:sz w:val="24"/>
          <w:szCs w:val="24"/>
        </w:rPr>
      </w:pPr>
    </w:p>
    <w:p w14:paraId="5E5DA80B" w14:textId="77777777" w:rsidR="00986872" w:rsidRDefault="00986872">
      <w:pPr>
        <w:rPr>
          <w:rFonts w:asciiTheme="majorHAnsi" w:eastAsiaTheme="majorEastAsia" w:hAnsiTheme="majorHAnsi" w:cstheme="majorBidi"/>
          <w:color w:val="2F5496" w:themeColor="accent1" w:themeShade="BF"/>
          <w:sz w:val="32"/>
          <w:szCs w:val="32"/>
        </w:rPr>
      </w:pPr>
      <w:r>
        <w:br w:type="page"/>
      </w:r>
    </w:p>
    <w:p w14:paraId="051D9F90" w14:textId="77777777" w:rsidR="00732A5C" w:rsidRDefault="00732A5C" w:rsidP="00732A5C">
      <w:pPr>
        <w:pStyle w:val="Heading2"/>
        <w:spacing w:after="240"/>
      </w:pPr>
      <w:r>
        <w:lastRenderedPageBreak/>
        <w:t>Fleischtomaten-Carpaccio mit Frühlingszwiebel-Ingwer-Salsa</w:t>
      </w:r>
      <w:r>
        <w:rPr>
          <w:rStyle w:val="FootnoteReference"/>
        </w:rPr>
        <w:footnoteReference w:id="21"/>
      </w:r>
      <w:r>
        <w:t xml:space="preserve"> </w:t>
      </w:r>
    </w:p>
    <w:p w14:paraId="5C7EFFFF" w14:textId="77777777" w:rsidR="00732A5C" w:rsidRDefault="00732A5C" w:rsidP="00732A5C">
      <w:pPr>
        <w:rPr>
          <w:sz w:val="24"/>
          <w:szCs w:val="24"/>
        </w:rPr>
      </w:pPr>
      <w:r w:rsidRPr="008C5FBA">
        <w:rPr>
          <w:sz w:val="24"/>
          <w:szCs w:val="24"/>
          <w:u w:val="single"/>
        </w:rPr>
        <w:t>Zutaten</w:t>
      </w:r>
      <w:r>
        <w:rPr>
          <w:sz w:val="24"/>
          <w:szCs w:val="24"/>
        </w:rPr>
        <w:t xml:space="preserve"> (für 4 Portionen als Beilage)</w:t>
      </w:r>
    </w:p>
    <w:p w14:paraId="0F2FCBAE" w14:textId="77777777" w:rsidR="00732A5C" w:rsidRDefault="00732A5C" w:rsidP="00732A5C">
      <w:pPr>
        <w:rPr>
          <w:sz w:val="24"/>
          <w:szCs w:val="24"/>
        </w:rPr>
      </w:pPr>
      <w:r>
        <w:rPr>
          <w:sz w:val="24"/>
          <w:szCs w:val="24"/>
        </w:rPr>
        <w:t>1 Stück frischer Ingwer (2 cm), geschält und grob gehackt</w:t>
      </w:r>
    </w:p>
    <w:p w14:paraId="37A59739" w14:textId="77777777" w:rsidR="00732A5C" w:rsidRDefault="00732A5C" w:rsidP="00732A5C">
      <w:pPr>
        <w:rPr>
          <w:sz w:val="24"/>
          <w:szCs w:val="24"/>
        </w:rPr>
      </w:pPr>
      <w:r>
        <w:rPr>
          <w:sz w:val="24"/>
          <w:szCs w:val="24"/>
        </w:rPr>
        <w:t>3 Frühlingszwiebel, in sehr dünne Ringe geschnitten</w:t>
      </w:r>
    </w:p>
    <w:p w14:paraId="66A72458" w14:textId="77777777" w:rsidR="00732A5C" w:rsidRDefault="00732A5C" w:rsidP="00732A5C">
      <w:pPr>
        <w:rPr>
          <w:sz w:val="24"/>
          <w:szCs w:val="24"/>
        </w:rPr>
      </w:pPr>
      <w:r>
        <w:rPr>
          <w:sz w:val="24"/>
          <w:szCs w:val="24"/>
        </w:rPr>
        <w:t>2,5 EL Sonnenblumenöl</w:t>
      </w:r>
    </w:p>
    <w:p w14:paraId="352A3E7A" w14:textId="77777777" w:rsidR="00732A5C" w:rsidRDefault="00732A5C" w:rsidP="00732A5C">
      <w:pPr>
        <w:rPr>
          <w:sz w:val="24"/>
          <w:szCs w:val="24"/>
        </w:rPr>
      </w:pPr>
      <w:r>
        <w:rPr>
          <w:sz w:val="24"/>
          <w:szCs w:val="24"/>
        </w:rPr>
        <w:t>2 TL Sherry-Essig</w:t>
      </w:r>
    </w:p>
    <w:p w14:paraId="30ABA77C" w14:textId="77777777" w:rsidR="00732A5C" w:rsidRDefault="00732A5C" w:rsidP="00732A5C">
      <w:pPr>
        <w:rPr>
          <w:sz w:val="24"/>
          <w:szCs w:val="24"/>
        </w:rPr>
      </w:pPr>
      <w:r>
        <w:rPr>
          <w:sz w:val="24"/>
          <w:szCs w:val="24"/>
        </w:rPr>
        <w:t>400 g Fleischtomaten, in 2 mm dicke Scheiben geschnitten</w:t>
      </w:r>
    </w:p>
    <w:p w14:paraId="44451FBB" w14:textId="77777777" w:rsidR="00732A5C" w:rsidRDefault="00732A5C" w:rsidP="00732A5C">
      <w:pPr>
        <w:rPr>
          <w:sz w:val="24"/>
          <w:szCs w:val="24"/>
        </w:rPr>
      </w:pPr>
      <w:r>
        <w:rPr>
          <w:sz w:val="24"/>
          <w:szCs w:val="24"/>
        </w:rPr>
        <w:t>¼ grüne Chilischoten, entkernt und fein gehackt</w:t>
      </w:r>
    </w:p>
    <w:p w14:paraId="2ADF210D" w14:textId="77777777" w:rsidR="00732A5C" w:rsidRDefault="00732A5C" w:rsidP="00732A5C">
      <w:pPr>
        <w:rPr>
          <w:sz w:val="24"/>
          <w:szCs w:val="24"/>
        </w:rPr>
      </w:pPr>
      <w:r>
        <w:rPr>
          <w:sz w:val="24"/>
          <w:szCs w:val="24"/>
        </w:rPr>
        <w:t>1,5 EL Korianderblätter, in feine Streifen geschnitten</w:t>
      </w:r>
    </w:p>
    <w:p w14:paraId="4D03BA93" w14:textId="77777777" w:rsidR="00732A5C" w:rsidRDefault="00732A5C" w:rsidP="00732A5C">
      <w:pPr>
        <w:rPr>
          <w:sz w:val="24"/>
          <w:szCs w:val="24"/>
        </w:rPr>
      </w:pPr>
      <w:r>
        <w:rPr>
          <w:sz w:val="24"/>
          <w:szCs w:val="24"/>
        </w:rPr>
        <w:t>1 EL Olivenöl</w:t>
      </w:r>
    </w:p>
    <w:p w14:paraId="231984DA" w14:textId="77777777" w:rsidR="00732A5C" w:rsidRDefault="00732A5C" w:rsidP="00732A5C">
      <w:pPr>
        <w:rPr>
          <w:sz w:val="24"/>
          <w:szCs w:val="24"/>
        </w:rPr>
      </w:pPr>
      <w:r>
        <w:rPr>
          <w:sz w:val="24"/>
          <w:szCs w:val="24"/>
        </w:rPr>
        <w:t>Meersalzflocken</w:t>
      </w:r>
    </w:p>
    <w:p w14:paraId="250A64CE" w14:textId="77777777" w:rsidR="00732A5C" w:rsidRDefault="00732A5C" w:rsidP="00732A5C">
      <w:pPr>
        <w:rPr>
          <w:sz w:val="24"/>
          <w:szCs w:val="24"/>
        </w:rPr>
      </w:pPr>
    </w:p>
    <w:p w14:paraId="1ACA02DD" w14:textId="77777777" w:rsidR="00732A5C" w:rsidRDefault="00732A5C" w:rsidP="00732A5C">
      <w:pPr>
        <w:rPr>
          <w:sz w:val="24"/>
          <w:szCs w:val="24"/>
        </w:rPr>
      </w:pPr>
      <w:r>
        <w:rPr>
          <w:sz w:val="24"/>
          <w:szCs w:val="24"/>
        </w:rPr>
        <w:t>Zubereitung:</w:t>
      </w:r>
    </w:p>
    <w:p w14:paraId="52DC8B76" w14:textId="77777777" w:rsidR="00732A5C" w:rsidRPr="003326FB" w:rsidRDefault="00732A5C" w:rsidP="00B40E8C">
      <w:pPr>
        <w:pStyle w:val="ListParagraph"/>
        <w:numPr>
          <w:ilvl w:val="0"/>
          <w:numId w:val="1007"/>
        </w:numPr>
        <w:spacing w:after="120"/>
        <w:ind w:left="714" w:hanging="357"/>
        <w:contextualSpacing w:val="0"/>
        <w:jc w:val="both"/>
        <w:rPr>
          <w:sz w:val="24"/>
          <w:szCs w:val="24"/>
        </w:rPr>
      </w:pPr>
      <w:r w:rsidRPr="003326FB">
        <w:rPr>
          <w:sz w:val="24"/>
          <w:szCs w:val="24"/>
        </w:rPr>
        <w:t>Den Ingwer mit ½ TL Meersalzflocken im Mörser zu einer glatten Paste zerstoßen. Mit den Frühlingszwiebeln in eine Schüssel geben und verrühren.</w:t>
      </w:r>
    </w:p>
    <w:p w14:paraId="71DF0A07" w14:textId="77777777" w:rsidR="00732A5C" w:rsidRPr="003326FB" w:rsidRDefault="00732A5C" w:rsidP="00B40E8C">
      <w:pPr>
        <w:pStyle w:val="ListParagraph"/>
        <w:numPr>
          <w:ilvl w:val="0"/>
          <w:numId w:val="1007"/>
        </w:numPr>
        <w:spacing w:after="120"/>
        <w:ind w:left="714" w:hanging="357"/>
        <w:contextualSpacing w:val="0"/>
        <w:jc w:val="both"/>
        <w:rPr>
          <w:sz w:val="24"/>
          <w:szCs w:val="24"/>
        </w:rPr>
      </w:pPr>
      <w:r w:rsidRPr="003326FB">
        <w:rPr>
          <w:sz w:val="24"/>
          <w:szCs w:val="24"/>
        </w:rPr>
        <w:t>Das Öl in einen kleinen Topf geben und bei schwacher Hitze erwärmen; es darf aber nicht zu heiß werden. Auf die Frühlingszwiebeln gießen und 1 EL Essig dazufügen. Alles verrühren, dann beiseitestellen.</w:t>
      </w:r>
    </w:p>
    <w:p w14:paraId="1490986B" w14:textId="77777777" w:rsidR="00732A5C" w:rsidRDefault="00732A5C" w:rsidP="00B40E8C">
      <w:pPr>
        <w:pStyle w:val="ListParagraph"/>
        <w:numPr>
          <w:ilvl w:val="0"/>
          <w:numId w:val="1007"/>
        </w:numPr>
        <w:spacing w:after="120"/>
        <w:ind w:left="714" w:hanging="357"/>
        <w:contextualSpacing w:val="0"/>
        <w:jc w:val="both"/>
        <w:rPr>
          <w:sz w:val="24"/>
          <w:szCs w:val="24"/>
        </w:rPr>
      </w:pPr>
      <w:r w:rsidRPr="003326FB">
        <w:rPr>
          <w:sz w:val="24"/>
          <w:szCs w:val="24"/>
        </w:rPr>
        <w:t>Die Tomaten leicht überlappend auf einer großen Servierplatte auslegen. Mit 1/4 TL Meersalzflocken würzen und mit dem restlichen Essig beträufeln. Die Salsa gleichmäßig darauf löffeln. Chili und Koriander auf das Carpaccio streuen und alles mit dem Olivenöl vollenden.</w:t>
      </w:r>
    </w:p>
    <w:p w14:paraId="0A340DAD" w14:textId="77777777" w:rsidR="00732A5C" w:rsidRDefault="00732A5C" w:rsidP="00732A5C">
      <w:pPr>
        <w:spacing w:after="120"/>
        <w:jc w:val="both"/>
        <w:rPr>
          <w:sz w:val="24"/>
          <w:szCs w:val="24"/>
        </w:rPr>
      </w:pPr>
    </w:p>
    <w:p w14:paraId="09FD604C" w14:textId="77777777" w:rsidR="00732A5C" w:rsidRPr="008C5FBA" w:rsidRDefault="00732A5C" w:rsidP="00732A5C">
      <w:pPr>
        <w:spacing w:after="120"/>
        <w:ind w:left="708" w:hanging="708"/>
        <w:jc w:val="both"/>
        <w:rPr>
          <w:sz w:val="24"/>
          <w:szCs w:val="24"/>
        </w:rPr>
      </w:pPr>
      <w:r>
        <w:rPr>
          <w:sz w:val="24"/>
          <w:szCs w:val="24"/>
        </w:rPr>
        <w:t>Info:</w:t>
      </w:r>
      <w:r>
        <w:rPr>
          <w:sz w:val="24"/>
          <w:szCs w:val="24"/>
        </w:rPr>
        <w:tab/>
        <w:t>Carpaccio kennt man ja eher als Vorspeise aus ganz dünnem rohem Rindfleisch. Mir aber schmeckt diese vegetarische Variante viel besser.</w:t>
      </w:r>
    </w:p>
    <w:p w14:paraId="5863EACC" w14:textId="77777777" w:rsidR="00732A5C" w:rsidRDefault="00732A5C" w:rsidP="00732A5C">
      <w:pPr>
        <w:rPr>
          <w:sz w:val="24"/>
          <w:szCs w:val="24"/>
        </w:rPr>
      </w:pPr>
      <w:r>
        <w:rPr>
          <w:sz w:val="24"/>
          <w:szCs w:val="24"/>
        </w:rPr>
        <w:br w:type="page"/>
      </w:r>
    </w:p>
    <w:p w14:paraId="219F394A" w14:textId="196CAF56" w:rsidR="00A02B9F" w:rsidRPr="00384ADF" w:rsidRDefault="00A02B9F" w:rsidP="00674195">
      <w:pPr>
        <w:pStyle w:val="Heading1"/>
        <w:rPr>
          <w:sz w:val="24"/>
          <w:szCs w:val="24"/>
        </w:rPr>
      </w:pPr>
      <w:r w:rsidRPr="00384ADF">
        <w:lastRenderedPageBreak/>
        <w:t>Pizza</w:t>
      </w:r>
      <w:r w:rsidR="00421165">
        <w:t xml:space="preserve">, </w:t>
      </w:r>
      <w:r w:rsidRPr="00384ADF">
        <w:t>Flammkuchen</w:t>
      </w:r>
      <w:r w:rsidR="00F63F51">
        <w:t>,</w:t>
      </w:r>
      <w:r w:rsidR="00AB4F55">
        <w:t xml:space="preserve"> Foccacia,</w:t>
      </w:r>
      <w:r w:rsidR="00421165">
        <w:t xml:space="preserve"> </w:t>
      </w:r>
      <w:r w:rsidR="001D5CAA">
        <w:t xml:space="preserve">Quiche, </w:t>
      </w:r>
      <w:r w:rsidR="00421165">
        <w:t>Pasteten</w:t>
      </w:r>
      <w:r w:rsidR="00F63F51">
        <w:t xml:space="preserve"> und Samosas</w:t>
      </w:r>
      <w:r w:rsidRPr="00384ADF">
        <w:rPr>
          <w:sz w:val="24"/>
          <w:szCs w:val="24"/>
        </w:rPr>
        <w:br w:type="page"/>
      </w:r>
    </w:p>
    <w:p w14:paraId="6197C401" w14:textId="11FD61C3" w:rsidR="009D4FE6" w:rsidRPr="00E3332A" w:rsidRDefault="009D4FE6" w:rsidP="00EA49D0">
      <w:pPr>
        <w:pStyle w:val="Heading2"/>
        <w:spacing w:after="240"/>
      </w:pPr>
      <w:r w:rsidRPr="00E3332A">
        <w:lastRenderedPageBreak/>
        <w:t>Quiche mit Speck und Zwiebeln</w:t>
      </w:r>
      <w:r w:rsidR="00044D8D">
        <w:rPr>
          <w:rStyle w:val="FootnoteReference"/>
        </w:rPr>
        <w:footnoteReference w:id="22"/>
      </w:r>
    </w:p>
    <w:p w14:paraId="16473661" w14:textId="78BC75AB" w:rsidR="009D4FE6" w:rsidRDefault="009D4FE6" w:rsidP="009D4FE6">
      <w:pPr>
        <w:rPr>
          <w:sz w:val="24"/>
          <w:szCs w:val="24"/>
        </w:rPr>
      </w:pPr>
      <w:r w:rsidRPr="00E3332A">
        <w:rPr>
          <w:sz w:val="24"/>
          <w:szCs w:val="24"/>
          <w:u w:val="single"/>
        </w:rPr>
        <w:t>Zutaten</w:t>
      </w:r>
      <w:r>
        <w:rPr>
          <w:sz w:val="24"/>
          <w:szCs w:val="24"/>
        </w:rPr>
        <w:t xml:space="preserve"> </w:t>
      </w:r>
      <w:r w:rsidR="00E3332A">
        <w:rPr>
          <w:sz w:val="24"/>
          <w:szCs w:val="24"/>
        </w:rPr>
        <w:t>(</w:t>
      </w:r>
      <w:r>
        <w:rPr>
          <w:sz w:val="24"/>
          <w:szCs w:val="24"/>
        </w:rPr>
        <w:t>für 1 Springform</w:t>
      </w:r>
      <w:r w:rsidR="00E3332A">
        <w:rPr>
          <w:sz w:val="24"/>
          <w:szCs w:val="24"/>
        </w:rPr>
        <w:t>)</w:t>
      </w:r>
    </w:p>
    <w:p w14:paraId="44FDDCD0" w14:textId="77777777" w:rsidR="009D4FE6" w:rsidRPr="00E3332A" w:rsidRDefault="009D4FE6" w:rsidP="00E3332A">
      <w:pPr>
        <w:spacing w:after="0"/>
        <w:rPr>
          <w:i/>
          <w:iCs/>
          <w:sz w:val="24"/>
          <w:szCs w:val="24"/>
        </w:rPr>
      </w:pPr>
      <w:r w:rsidRPr="00E3332A">
        <w:rPr>
          <w:i/>
          <w:iCs/>
          <w:sz w:val="24"/>
          <w:szCs w:val="24"/>
        </w:rPr>
        <w:t>Für den Mürbeteig:</w:t>
      </w:r>
    </w:p>
    <w:p w14:paraId="5A0CEC88" w14:textId="77777777" w:rsidR="009D4FE6" w:rsidRDefault="009D4FE6" w:rsidP="009D4FE6">
      <w:pPr>
        <w:rPr>
          <w:sz w:val="24"/>
          <w:szCs w:val="24"/>
        </w:rPr>
      </w:pPr>
      <w:r>
        <w:rPr>
          <w:sz w:val="24"/>
          <w:szCs w:val="24"/>
        </w:rPr>
        <w:t>200 g Mehl</w:t>
      </w:r>
    </w:p>
    <w:p w14:paraId="3CDAF67F" w14:textId="77777777" w:rsidR="009D4FE6" w:rsidRDefault="009D4FE6" w:rsidP="009D4FE6">
      <w:pPr>
        <w:rPr>
          <w:sz w:val="24"/>
          <w:szCs w:val="24"/>
        </w:rPr>
      </w:pPr>
      <w:r>
        <w:rPr>
          <w:sz w:val="24"/>
          <w:szCs w:val="24"/>
        </w:rPr>
        <w:t>100 g kalte Butter</w:t>
      </w:r>
    </w:p>
    <w:p w14:paraId="372F3EDA" w14:textId="77777777" w:rsidR="009D4FE6" w:rsidRDefault="009D4FE6" w:rsidP="009D4FE6">
      <w:pPr>
        <w:rPr>
          <w:sz w:val="24"/>
          <w:szCs w:val="24"/>
        </w:rPr>
      </w:pPr>
      <w:r>
        <w:rPr>
          <w:sz w:val="24"/>
          <w:szCs w:val="24"/>
        </w:rPr>
        <w:t>1 Eigelb</w:t>
      </w:r>
    </w:p>
    <w:p w14:paraId="2A8B0D6F" w14:textId="77777777" w:rsidR="009D4FE6" w:rsidRDefault="009D4FE6" w:rsidP="009D4FE6">
      <w:pPr>
        <w:rPr>
          <w:sz w:val="24"/>
          <w:szCs w:val="24"/>
        </w:rPr>
      </w:pPr>
      <w:r>
        <w:rPr>
          <w:sz w:val="24"/>
          <w:szCs w:val="24"/>
        </w:rPr>
        <w:t>Salz</w:t>
      </w:r>
    </w:p>
    <w:p w14:paraId="7A8F2471" w14:textId="77777777" w:rsidR="004D7C7F" w:rsidRDefault="004D7C7F" w:rsidP="00E3332A">
      <w:pPr>
        <w:spacing w:after="0"/>
        <w:rPr>
          <w:i/>
          <w:iCs/>
          <w:sz w:val="24"/>
          <w:szCs w:val="24"/>
        </w:rPr>
      </w:pPr>
    </w:p>
    <w:p w14:paraId="15AA1872" w14:textId="0CA6EAEC" w:rsidR="009D4FE6" w:rsidRPr="00E3332A" w:rsidRDefault="009D4FE6" w:rsidP="00E3332A">
      <w:pPr>
        <w:spacing w:after="0"/>
        <w:rPr>
          <w:i/>
          <w:iCs/>
          <w:sz w:val="24"/>
          <w:szCs w:val="24"/>
        </w:rPr>
      </w:pPr>
      <w:r w:rsidRPr="00E3332A">
        <w:rPr>
          <w:i/>
          <w:iCs/>
          <w:sz w:val="24"/>
          <w:szCs w:val="24"/>
        </w:rPr>
        <w:t>Für die Füllung</w:t>
      </w:r>
      <w:r w:rsidR="00E3332A">
        <w:rPr>
          <w:i/>
          <w:iCs/>
          <w:sz w:val="24"/>
          <w:szCs w:val="24"/>
        </w:rPr>
        <w:t>:</w:t>
      </w:r>
    </w:p>
    <w:p w14:paraId="39788144" w14:textId="77777777" w:rsidR="009D4FE6" w:rsidRDefault="009D4FE6" w:rsidP="009D4FE6">
      <w:pPr>
        <w:rPr>
          <w:sz w:val="24"/>
          <w:szCs w:val="24"/>
        </w:rPr>
      </w:pPr>
      <w:r>
        <w:rPr>
          <w:sz w:val="24"/>
          <w:szCs w:val="24"/>
        </w:rPr>
        <w:t>3 Zwiebeln</w:t>
      </w:r>
    </w:p>
    <w:p w14:paraId="5F03DBDA" w14:textId="77777777" w:rsidR="009D4FE6" w:rsidRDefault="009D4FE6" w:rsidP="009D4FE6">
      <w:pPr>
        <w:rPr>
          <w:sz w:val="24"/>
          <w:szCs w:val="24"/>
        </w:rPr>
      </w:pPr>
      <w:r>
        <w:rPr>
          <w:sz w:val="24"/>
          <w:szCs w:val="24"/>
        </w:rPr>
        <w:t>200 g durchwachsener Speck</w:t>
      </w:r>
    </w:p>
    <w:p w14:paraId="32162558" w14:textId="77777777" w:rsidR="009D4FE6" w:rsidRDefault="009D4FE6" w:rsidP="009D4FE6">
      <w:pPr>
        <w:rPr>
          <w:sz w:val="24"/>
          <w:szCs w:val="24"/>
        </w:rPr>
      </w:pPr>
      <w:r>
        <w:rPr>
          <w:sz w:val="24"/>
          <w:szCs w:val="24"/>
        </w:rPr>
        <w:t>1 EL neutrales Öl</w:t>
      </w:r>
    </w:p>
    <w:p w14:paraId="16A37112" w14:textId="77777777" w:rsidR="009D4FE6" w:rsidRDefault="009D4FE6" w:rsidP="009D4FE6">
      <w:pPr>
        <w:rPr>
          <w:sz w:val="24"/>
          <w:szCs w:val="24"/>
        </w:rPr>
      </w:pPr>
      <w:r>
        <w:rPr>
          <w:sz w:val="24"/>
          <w:szCs w:val="24"/>
        </w:rPr>
        <w:t>½ TL Kümmelsamen</w:t>
      </w:r>
    </w:p>
    <w:p w14:paraId="173579B0" w14:textId="77777777" w:rsidR="009D4FE6" w:rsidRDefault="009D4FE6" w:rsidP="009D4FE6">
      <w:pPr>
        <w:rPr>
          <w:sz w:val="24"/>
          <w:szCs w:val="24"/>
        </w:rPr>
      </w:pPr>
      <w:r>
        <w:rPr>
          <w:sz w:val="24"/>
          <w:szCs w:val="24"/>
        </w:rPr>
        <w:t>4 Eier</w:t>
      </w:r>
    </w:p>
    <w:p w14:paraId="798A069D" w14:textId="77777777" w:rsidR="009D4FE6" w:rsidRDefault="009D4FE6" w:rsidP="009D4FE6">
      <w:pPr>
        <w:rPr>
          <w:sz w:val="24"/>
          <w:szCs w:val="24"/>
        </w:rPr>
      </w:pPr>
      <w:r>
        <w:rPr>
          <w:sz w:val="24"/>
          <w:szCs w:val="24"/>
        </w:rPr>
        <w:t>200 g Sahne</w:t>
      </w:r>
    </w:p>
    <w:p w14:paraId="3F2C9F49" w14:textId="77777777" w:rsidR="009D4FE6" w:rsidRDefault="009D4FE6" w:rsidP="009D4FE6">
      <w:pPr>
        <w:rPr>
          <w:sz w:val="24"/>
          <w:szCs w:val="24"/>
        </w:rPr>
      </w:pPr>
      <w:r>
        <w:rPr>
          <w:sz w:val="24"/>
          <w:szCs w:val="24"/>
        </w:rPr>
        <w:t>200 ml Milch</w:t>
      </w:r>
    </w:p>
    <w:p w14:paraId="2DE77CE0" w14:textId="77777777" w:rsidR="009D4FE6" w:rsidRDefault="009D4FE6" w:rsidP="009D4FE6">
      <w:pPr>
        <w:rPr>
          <w:sz w:val="24"/>
          <w:szCs w:val="24"/>
        </w:rPr>
      </w:pPr>
      <w:r>
        <w:rPr>
          <w:sz w:val="24"/>
          <w:szCs w:val="24"/>
        </w:rPr>
        <w:t>Pfeffer</w:t>
      </w:r>
    </w:p>
    <w:p w14:paraId="24AE708C" w14:textId="77777777" w:rsidR="009D4FE6" w:rsidRDefault="009D4FE6" w:rsidP="009D4FE6">
      <w:pPr>
        <w:rPr>
          <w:sz w:val="24"/>
          <w:szCs w:val="24"/>
        </w:rPr>
      </w:pPr>
      <w:r>
        <w:rPr>
          <w:sz w:val="24"/>
          <w:szCs w:val="24"/>
        </w:rPr>
        <w:t>Geriebene Muskatnuss</w:t>
      </w:r>
    </w:p>
    <w:p w14:paraId="6A3400F7" w14:textId="77777777" w:rsidR="00E3332A" w:rsidRDefault="00E3332A" w:rsidP="009D4FE6">
      <w:pPr>
        <w:rPr>
          <w:sz w:val="24"/>
          <w:szCs w:val="24"/>
        </w:rPr>
      </w:pPr>
    </w:p>
    <w:p w14:paraId="53207629" w14:textId="4655F20F" w:rsidR="009D4FE6" w:rsidRDefault="009D4FE6" w:rsidP="009D4FE6">
      <w:pPr>
        <w:rPr>
          <w:sz w:val="24"/>
          <w:szCs w:val="24"/>
        </w:rPr>
      </w:pPr>
      <w:r>
        <w:rPr>
          <w:sz w:val="24"/>
          <w:szCs w:val="24"/>
        </w:rPr>
        <w:t>Zubereitungszeit: 60 Minuten plus 50 Minuten Backzeit</w:t>
      </w:r>
    </w:p>
    <w:p w14:paraId="0B85A5A2" w14:textId="77777777" w:rsidR="009D4FE6" w:rsidRPr="00FD21A0" w:rsidRDefault="009D4FE6" w:rsidP="00B40E8C">
      <w:pPr>
        <w:pStyle w:val="ListParagraph"/>
        <w:numPr>
          <w:ilvl w:val="0"/>
          <w:numId w:val="514"/>
        </w:numPr>
        <w:ind w:left="714" w:hanging="357"/>
        <w:contextualSpacing w:val="0"/>
        <w:jc w:val="both"/>
        <w:rPr>
          <w:sz w:val="24"/>
          <w:szCs w:val="24"/>
        </w:rPr>
      </w:pPr>
      <w:r w:rsidRPr="00FD21A0">
        <w:rPr>
          <w:sz w:val="24"/>
          <w:szCs w:val="24"/>
        </w:rPr>
        <w:t>Für den Teig das Mehl sieben, die Butter in Würfel schneiden. Beides mit dem Eigelb, 3 -5 EL kaltem Wasser und Salz schnell zu einem mittelfesten Teig verkneten in Klarsichtfolie einwickeln und 30 Minuten ruhen lassen.</w:t>
      </w:r>
    </w:p>
    <w:p w14:paraId="212FE3C3" w14:textId="77777777" w:rsidR="009D4FE6" w:rsidRPr="00FD21A0" w:rsidRDefault="009D4FE6" w:rsidP="00B40E8C">
      <w:pPr>
        <w:pStyle w:val="ListParagraph"/>
        <w:numPr>
          <w:ilvl w:val="0"/>
          <w:numId w:val="514"/>
        </w:numPr>
        <w:ind w:left="714" w:hanging="357"/>
        <w:contextualSpacing w:val="0"/>
        <w:jc w:val="both"/>
        <w:rPr>
          <w:sz w:val="24"/>
          <w:szCs w:val="24"/>
        </w:rPr>
      </w:pPr>
      <w:r w:rsidRPr="00FD21A0">
        <w:rPr>
          <w:sz w:val="24"/>
          <w:szCs w:val="24"/>
        </w:rPr>
        <w:t>Zwiebeln schälen und in feine Ringe schneiden. Den Speck in Würfel schneiden, Öl in einer großen Pfanne erhitzen, Speck und Zwiebeln darin bei mittlerer Hitze ca. 5 Minuten anbraten, dabei öfters umrühren und zum Schluss Kümmel dazugeben. Die Zwiebel-Speck-Mischung aus der Pfanne nehmen.</w:t>
      </w:r>
    </w:p>
    <w:p w14:paraId="45417440" w14:textId="77777777" w:rsidR="009D4FE6" w:rsidRPr="00FD21A0" w:rsidRDefault="009D4FE6" w:rsidP="00B40E8C">
      <w:pPr>
        <w:pStyle w:val="ListParagraph"/>
        <w:numPr>
          <w:ilvl w:val="0"/>
          <w:numId w:val="514"/>
        </w:numPr>
        <w:ind w:left="714" w:hanging="357"/>
        <w:contextualSpacing w:val="0"/>
        <w:jc w:val="both"/>
        <w:rPr>
          <w:sz w:val="24"/>
          <w:szCs w:val="24"/>
        </w:rPr>
      </w:pPr>
      <w:r w:rsidRPr="00FD21A0">
        <w:rPr>
          <w:sz w:val="24"/>
          <w:szCs w:val="24"/>
        </w:rPr>
        <w:t>Den Backofen auf 200 Grad vorheizen, die Springform mit Backpapier auslegen. Teig auf einer bemehlten Arbeitsfläche ausrollen, in die Form legen, dabei einen ca. 4 cm hohen Rand formen. Die Speck-Zwiebeln auf dem Teig verteilen.</w:t>
      </w:r>
    </w:p>
    <w:p w14:paraId="7B158EDE" w14:textId="77777777" w:rsidR="009D4FE6" w:rsidRPr="00FD21A0" w:rsidRDefault="009D4FE6" w:rsidP="00B40E8C">
      <w:pPr>
        <w:pStyle w:val="ListParagraph"/>
        <w:numPr>
          <w:ilvl w:val="0"/>
          <w:numId w:val="514"/>
        </w:numPr>
        <w:ind w:left="714" w:hanging="357"/>
        <w:contextualSpacing w:val="0"/>
        <w:jc w:val="both"/>
        <w:rPr>
          <w:sz w:val="24"/>
          <w:szCs w:val="24"/>
        </w:rPr>
      </w:pPr>
      <w:r w:rsidRPr="00FD21A0">
        <w:rPr>
          <w:sz w:val="24"/>
          <w:szCs w:val="24"/>
        </w:rPr>
        <w:lastRenderedPageBreak/>
        <w:t>Die Eier mit Sahne und Milch verquirlen, mit Salz, Pfeffer und 1 Msp. Muskat würzen und über die Speck-Zwiebeln gießen. Die Quiche im Ofen (unten Umluft 180 Grad) in 40 – 50 Minuten goldbraun backen.</w:t>
      </w:r>
    </w:p>
    <w:p w14:paraId="06F855ED" w14:textId="77777777" w:rsidR="004D7C7F" w:rsidRDefault="004D7C7F">
      <w:pPr>
        <w:rPr>
          <w:rFonts w:asciiTheme="majorHAnsi" w:eastAsiaTheme="majorEastAsia" w:hAnsiTheme="majorHAnsi" w:cstheme="majorBidi"/>
          <w:color w:val="2F5496" w:themeColor="accent1" w:themeShade="BF"/>
          <w:sz w:val="26"/>
          <w:szCs w:val="26"/>
        </w:rPr>
      </w:pPr>
      <w:r>
        <w:br w:type="page"/>
      </w:r>
    </w:p>
    <w:p w14:paraId="2D64340F" w14:textId="77777777" w:rsidR="00977887" w:rsidRDefault="00977887" w:rsidP="00977887">
      <w:pPr>
        <w:pStyle w:val="Heading2"/>
        <w:spacing w:after="240"/>
      </w:pPr>
      <w:r>
        <w:lastRenderedPageBreak/>
        <w:t>Quiche Lorraine</w:t>
      </w:r>
      <w:r>
        <w:rPr>
          <w:rStyle w:val="FootnoteReference"/>
        </w:rPr>
        <w:footnoteReference w:id="23"/>
      </w:r>
      <w:r>
        <w:t xml:space="preserve"> </w:t>
      </w:r>
    </w:p>
    <w:p w14:paraId="782DEA1A" w14:textId="77777777" w:rsidR="00977887" w:rsidRDefault="00977887" w:rsidP="00977887">
      <w:pPr>
        <w:rPr>
          <w:sz w:val="24"/>
          <w:szCs w:val="24"/>
        </w:rPr>
      </w:pPr>
      <w:r w:rsidRPr="00C3506F">
        <w:rPr>
          <w:sz w:val="24"/>
          <w:szCs w:val="24"/>
          <w:u w:val="single"/>
        </w:rPr>
        <w:t>Zutaten</w:t>
      </w:r>
      <w:r>
        <w:rPr>
          <w:sz w:val="24"/>
          <w:szCs w:val="24"/>
        </w:rPr>
        <w:t xml:space="preserve"> (für 1 Springform (Durchmesser 26 cm)):</w:t>
      </w:r>
    </w:p>
    <w:p w14:paraId="147AF2AA" w14:textId="77777777" w:rsidR="00977887" w:rsidRDefault="00977887" w:rsidP="00977887">
      <w:pPr>
        <w:rPr>
          <w:sz w:val="24"/>
          <w:szCs w:val="24"/>
        </w:rPr>
      </w:pPr>
      <w:r>
        <w:rPr>
          <w:sz w:val="24"/>
          <w:szCs w:val="24"/>
        </w:rPr>
        <w:t>200 g Mehl</w:t>
      </w:r>
    </w:p>
    <w:p w14:paraId="4BBC2A1D" w14:textId="77777777" w:rsidR="00977887" w:rsidRDefault="00977887" w:rsidP="00977887">
      <w:pPr>
        <w:rPr>
          <w:sz w:val="24"/>
          <w:szCs w:val="24"/>
        </w:rPr>
      </w:pPr>
      <w:r>
        <w:rPr>
          <w:sz w:val="24"/>
          <w:szCs w:val="24"/>
        </w:rPr>
        <w:t>100 g Butter</w:t>
      </w:r>
    </w:p>
    <w:p w14:paraId="0CA889E2" w14:textId="77777777" w:rsidR="00977887" w:rsidRDefault="00977887" w:rsidP="00977887">
      <w:pPr>
        <w:rPr>
          <w:sz w:val="24"/>
          <w:szCs w:val="24"/>
        </w:rPr>
      </w:pPr>
      <w:r>
        <w:rPr>
          <w:sz w:val="24"/>
          <w:szCs w:val="24"/>
        </w:rPr>
        <w:t>½ TL Salz</w:t>
      </w:r>
    </w:p>
    <w:p w14:paraId="38BE536E" w14:textId="77777777" w:rsidR="00977887" w:rsidRDefault="00977887" w:rsidP="00977887">
      <w:pPr>
        <w:rPr>
          <w:sz w:val="24"/>
          <w:szCs w:val="24"/>
        </w:rPr>
      </w:pPr>
      <w:r>
        <w:rPr>
          <w:sz w:val="24"/>
          <w:szCs w:val="24"/>
        </w:rPr>
        <w:t>5 EL Wasser</w:t>
      </w:r>
    </w:p>
    <w:p w14:paraId="789382DE" w14:textId="77777777" w:rsidR="00977887" w:rsidRDefault="00977887" w:rsidP="00977887">
      <w:pPr>
        <w:rPr>
          <w:sz w:val="24"/>
          <w:szCs w:val="24"/>
        </w:rPr>
      </w:pPr>
      <w:r>
        <w:rPr>
          <w:sz w:val="24"/>
          <w:szCs w:val="24"/>
        </w:rPr>
        <w:t>200g gekochten Schinken oder Speck</w:t>
      </w:r>
    </w:p>
    <w:p w14:paraId="4E106BAB" w14:textId="77777777" w:rsidR="00977887" w:rsidRDefault="00977887" w:rsidP="00977887">
      <w:pPr>
        <w:rPr>
          <w:sz w:val="24"/>
          <w:szCs w:val="24"/>
        </w:rPr>
      </w:pPr>
      <w:r>
        <w:rPr>
          <w:sz w:val="24"/>
          <w:szCs w:val="24"/>
        </w:rPr>
        <w:t>3 Eier</w:t>
      </w:r>
    </w:p>
    <w:p w14:paraId="66FF640C" w14:textId="77777777" w:rsidR="00977887" w:rsidRDefault="00977887" w:rsidP="00977887">
      <w:pPr>
        <w:rPr>
          <w:sz w:val="24"/>
          <w:szCs w:val="24"/>
        </w:rPr>
      </w:pPr>
      <w:r>
        <w:rPr>
          <w:sz w:val="24"/>
          <w:szCs w:val="24"/>
        </w:rPr>
        <w:t>¼ l Sahne</w:t>
      </w:r>
    </w:p>
    <w:p w14:paraId="6EAE13E5" w14:textId="77777777" w:rsidR="00977887" w:rsidRDefault="00977887" w:rsidP="00977887">
      <w:pPr>
        <w:rPr>
          <w:sz w:val="24"/>
          <w:szCs w:val="24"/>
        </w:rPr>
      </w:pPr>
      <w:r>
        <w:rPr>
          <w:sz w:val="24"/>
          <w:szCs w:val="24"/>
        </w:rPr>
        <w:t>1 Prise weißer Pfeffer</w:t>
      </w:r>
    </w:p>
    <w:p w14:paraId="273E3BD8" w14:textId="77777777" w:rsidR="00977887" w:rsidRDefault="00977887" w:rsidP="00977887">
      <w:pPr>
        <w:rPr>
          <w:sz w:val="24"/>
          <w:szCs w:val="24"/>
        </w:rPr>
      </w:pPr>
      <w:r>
        <w:rPr>
          <w:sz w:val="24"/>
          <w:szCs w:val="24"/>
        </w:rPr>
        <w:t>125 g Emmentaler, gerieben oder Gruyère</w:t>
      </w:r>
    </w:p>
    <w:p w14:paraId="198A867E" w14:textId="77777777" w:rsidR="00977887" w:rsidRDefault="00977887" w:rsidP="00977887">
      <w:pPr>
        <w:rPr>
          <w:sz w:val="24"/>
          <w:szCs w:val="24"/>
        </w:rPr>
      </w:pPr>
    </w:p>
    <w:p w14:paraId="72564C03" w14:textId="77777777" w:rsidR="00977887" w:rsidRDefault="00977887" w:rsidP="00977887">
      <w:pPr>
        <w:rPr>
          <w:sz w:val="24"/>
          <w:szCs w:val="24"/>
        </w:rPr>
      </w:pPr>
      <w:r>
        <w:rPr>
          <w:sz w:val="24"/>
          <w:szCs w:val="24"/>
        </w:rPr>
        <w:t>Zubereitung:</w:t>
      </w:r>
    </w:p>
    <w:p w14:paraId="73AF10CA" w14:textId="77777777" w:rsidR="00977887" w:rsidRPr="00B32325" w:rsidRDefault="00977887" w:rsidP="00B40E8C">
      <w:pPr>
        <w:pStyle w:val="ListParagraph"/>
        <w:numPr>
          <w:ilvl w:val="0"/>
          <w:numId w:val="987"/>
        </w:numPr>
        <w:spacing w:after="120"/>
        <w:ind w:left="714" w:hanging="357"/>
        <w:contextualSpacing w:val="0"/>
        <w:jc w:val="both"/>
        <w:rPr>
          <w:sz w:val="24"/>
          <w:szCs w:val="24"/>
        </w:rPr>
      </w:pPr>
      <w:r w:rsidRPr="00B32325">
        <w:rPr>
          <w:sz w:val="24"/>
          <w:szCs w:val="24"/>
        </w:rPr>
        <w:t xml:space="preserve">Die Springform mit Butter ausstreichen und mit Mehl ausstäuben. </w:t>
      </w:r>
    </w:p>
    <w:p w14:paraId="1E23FF69" w14:textId="77777777" w:rsidR="00977887" w:rsidRPr="00B32325" w:rsidRDefault="00977887" w:rsidP="00B40E8C">
      <w:pPr>
        <w:pStyle w:val="ListParagraph"/>
        <w:numPr>
          <w:ilvl w:val="0"/>
          <w:numId w:val="987"/>
        </w:numPr>
        <w:spacing w:after="120"/>
        <w:ind w:left="714" w:hanging="357"/>
        <w:contextualSpacing w:val="0"/>
        <w:jc w:val="both"/>
        <w:rPr>
          <w:sz w:val="24"/>
          <w:szCs w:val="24"/>
        </w:rPr>
      </w:pPr>
      <w:r w:rsidRPr="00B32325">
        <w:rPr>
          <w:sz w:val="24"/>
          <w:szCs w:val="24"/>
        </w:rPr>
        <w:t>Das Mehl auf ein Backbrett sieben, die Butter in Flöckchen darüber verteilen und das Salz darüberstreuen. In die Mitte des Mehls eine Mulde drücken, das Wasser hineingießen und alle Zutaten rasch zu einem Mürbeteig verkneten. Den Teig in Folie gewickelt 2 Stunden im Kühlschrank ruhen lassen.</w:t>
      </w:r>
    </w:p>
    <w:p w14:paraId="660A1384" w14:textId="77777777" w:rsidR="00977887" w:rsidRPr="00B32325" w:rsidRDefault="00977887" w:rsidP="00B40E8C">
      <w:pPr>
        <w:pStyle w:val="ListParagraph"/>
        <w:numPr>
          <w:ilvl w:val="0"/>
          <w:numId w:val="987"/>
        </w:numPr>
        <w:spacing w:after="120"/>
        <w:ind w:left="714" w:hanging="357"/>
        <w:contextualSpacing w:val="0"/>
        <w:jc w:val="both"/>
        <w:rPr>
          <w:sz w:val="24"/>
          <w:szCs w:val="24"/>
        </w:rPr>
      </w:pPr>
      <w:r w:rsidRPr="00B32325">
        <w:rPr>
          <w:sz w:val="24"/>
          <w:szCs w:val="24"/>
        </w:rPr>
        <w:t>Den Backofen auf 200 Grad (Umluft 180 Grad) vorheizen. Den Teig auf einer bemehlten Fläche etwa 4 mm dick ausrollen du Tand und Boden der Springform damit auslegen. Den Teigboden mehrmals mit einer Gabel einstechen.</w:t>
      </w:r>
    </w:p>
    <w:p w14:paraId="2B9BADE2" w14:textId="77777777" w:rsidR="00977887" w:rsidRPr="00B32325" w:rsidRDefault="00977887" w:rsidP="00B40E8C">
      <w:pPr>
        <w:pStyle w:val="ListParagraph"/>
        <w:numPr>
          <w:ilvl w:val="0"/>
          <w:numId w:val="987"/>
        </w:numPr>
        <w:spacing w:after="120"/>
        <w:ind w:left="714" w:hanging="357"/>
        <w:contextualSpacing w:val="0"/>
        <w:jc w:val="both"/>
        <w:rPr>
          <w:sz w:val="24"/>
          <w:szCs w:val="24"/>
        </w:rPr>
      </w:pPr>
      <w:r w:rsidRPr="00B32325">
        <w:rPr>
          <w:sz w:val="24"/>
          <w:szCs w:val="24"/>
        </w:rPr>
        <w:t>Den Speck in Scheiben schneiden (oder würfeln) und den Teig damit belegen. Die Eier mit der Sahne und dem Pfeffer verquirlen. Den geriebenen Käse unterziehen. Die Masse über den Speck gießen und glattstreichen.</w:t>
      </w:r>
    </w:p>
    <w:p w14:paraId="0E6A8568" w14:textId="77777777" w:rsidR="00977887" w:rsidRPr="00B32325" w:rsidRDefault="00977887" w:rsidP="00B40E8C">
      <w:pPr>
        <w:pStyle w:val="ListParagraph"/>
        <w:numPr>
          <w:ilvl w:val="0"/>
          <w:numId w:val="987"/>
        </w:numPr>
        <w:spacing w:after="120"/>
        <w:ind w:left="714" w:hanging="357"/>
        <w:contextualSpacing w:val="0"/>
        <w:jc w:val="both"/>
        <w:rPr>
          <w:sz w:val="24"/>
          <w:szCs w:val="24"/>
        </w:rPr>
      </w:pPr>
      <w:r w:rsidRPr="00B32325">
        <w:rPr>
          <w:sz w:val="24"/>
          <w:szCs w:val="24"/>
        </w:rPr>
        <w:t>Die Quiche auf der zweiten Schiene von unten 30 Minuten backen.</w:t>
      </w:r>
    </w:p>
    <w:p w14:paraId="278C9324" w14:textId="77777777" w:rsidR="00977887" w:rsidRPr="00B32325" w:rsidRDefault="00977887" w:rsidP="00B40E8C">
      <w:pPr>
        <w:pStyle w:val="ListParagraph"/>
        <w:numPr>
          <w:ilvl w:val="0"/>
          <w:numId w:val="987"/>
        </w:numPr>
        <w:spacing w:after="120"/>
        <w:ind w:left="714" w:hanging="357"/>
        <w:contextualSpacing w:val="0"/>
        <w:jc w:val="both"/>
        <w:rPr>
          <w:sz w:val="24"/>
          <w:szCs w:val="24"/>
        </w:rPr>
      </w:pPr>
      <w:r w:rsidRPr="00B32325">
        <w:rPr>
          <w:sz w:val="24"/>
          <w:szCs w:val="24"/>
        </w:rPr>
        <w:t>Die Quiche nach dem Backen einige Minuten in der Form abkühlen lassen, dann auf eine Tortenplatte schieben und noch warm aufschneiden.</w:t>
      </w:r>
    </w:p>
    <w:p w14:paraId="56F593EF" w14:textId="77777777" w:rsidR="00977887" w:rsidRDefault="00977887" w:rsidP="00977887">
      <w:pPr>
        <w:rPr>
          <w:sz w:val="24"/>
          <w:szCs w:val="24"/>
        </w:rPr>
      </w:pPr>
    </w:p>
    <w:p w14:paraId="26391915" w14:textId="77777777" w:rsidR="00977887" w:rsidRDefault="00977887" w:rsidP="00977887">
      <w:pPr>
        <w:rPr>
          <w:sz w:val="24"/>
          <w:szCs w:val="24"/>
        </w:rPr>
      </w:pPr>
      <w:r>
        <w:rPr>
          <w:sz w:val="24"/>
          <w:szCs w:val="24"/>
        </w:rPr>
        <w:br/>
      </w:r>
    </w:p>
    <w:p w14:paraId="77840BA0" w14:textId="77777777" w:rsidR="00977887" w:rsidRDefault="00977887" w:rsidP="00977887">
      <w:pPr>
        <w:rPr>
          <w:sz w:val="24"/>
          <w:szCs w:val="24"/>
        </w:rPr>
      </w:pPr>
      <w:r>
        <w:rPr>
          <w:sz w:val="24"/>
          <w:szCs w:val="24"/>
        </w:rPr>
        <w:br w:type="page"/>
      </w:r>
    </w:p>
    <w:p w14:paraId="1FBEE087" w14:textId="77777777" w:rsidR="00977887" w:rsidRDefault="00977887" w:rsidP="00977887">
      <w:pPr>
        <w:pStyle w:val="Heading2"/>
        <w:spacing w:after="240"/>
      </w:pPr>
      <w:r>
        <w:lastRenderedPageBreak/>
        <w:t>Quiche Lorraine</w:t>
      </w:r>
      <w:r>
        <w:rPr>
          <w:rStyle w:val="FootnoteReference"/>
        </w:rPr>
        <w:footnoteReference w:id="24"/>
      </w:r>
    </w:p>
    <w:p w14:paraId="78B867FE" w14:textId="77777777" w:rsidR="00977887" w:rsidRDefault="00977887" w:rsidP="00977887">
      <w:pPr>
        <w:rPr>
          <w:sz w:val="24"/>
          <w:szCs w:val="24"/>
        </w:rPr>
      </w:pPr>
      <w:r w:rsidRPr="002C1AB7">
        <w:rPr>
          <w:sz w:val="24"/>
          <w:szCs w:val="24"/>
          <w:u w:val="single"/>
        </w:rPr>
        <w:t>Zutaten</w:t>
      </w:r>
      <w:r>
        <w:rPr>
          <w:sz w:val="24"/>
          <w:szCs w:val="24"/>
        </w:rPr>
        <w:t xml:space="preserve"> für 6-8 Portionen</w:t>
      </w:r>
    </w:p>
    <w:p w14:paraId="557A6A04" w14:textId="77777777" w:rsidR="00977887" w:rsidRDefault="00977887" w:rsidP="00977887">
      <w:pPr>
        <w:rPr>
          <w:sz w:val="24"/>
          <w:szCs w:val="24"/>
        </w:rPr>
      </w:pPr>
      <w:r>
        <w:rPr>
          <w:sz w:val="24"/>
          <w:szCs w:val="24"/>
        </w:rPr>
        <w:t>250 g Mehl</w:t>
      </w:r>
    </w:p>
    <w:p w14:paraId="54420746" w14:textId="77777777" w:rsidR="00977887" w:rsidRDefault="00977887" w:rsidP="00977887">
      <w:pPr>
        <w:rPr>
          <w:sz w:val="24"/>
          <w:szCs w:val="24"/>
        </w:rPr>
      </w:pPr>
      <w:r>
        <w:rPr>
          <w:sz w:val="24"/>
          <w:szCs w:val="24"/>
        </w:rPr>
        <w:t>Salz, Pfeffer</w:t>
      </w:r>
    </w:p>
    <w:p w14:paraId="041DF0E2" w14:textId="77777777" w:rsidR="00977887" w:rsidRDefault="00977887" w:rsidP="00977887">
      <w:pPr>
        <w:rPr>
          <w:sz w:val="24"/>
          <w:szCs w:val="24"/>
        </w:rPr>
      </w:pPr>
      <w:r>
        <w:rPr>
          <w:sz w:val="24"/>
          <w:szCs w:val="24"/>
        </w:rPr>
        <w:t>125 g kalte Butter</w:t>
      </w:r>
    </w:p>
    <w:p w14:paraId="0BAEC986" w14:textId="77777777" w:rsidR="00977887" w:rsidRDefault="00977887" w:rsidP="00977887">
      <w:pPr>
        <w:rPr>
          <w:sz w:val="24"/>
          <w:szCs w:val="24"/>
        </w:rPr>
      </w:pPr>
      <w:r>
        <w:rPr>
          <w:sz w:val="24"/>
          <w:szCs w:val="24"/>
        </w:rPr>
        <w:t>250 g durchwachsener Speck</w:t>
      </w:r>
    </w:p>
    <w:p w14:paraId="4B75CEBB" w14:textId="77777777" w:rsidR="00977887" w:rsidRDefault="00977887" w:rsidP="00977887">
      <w:pPr>
        <w:rPr>
          <w:sz w:val="24"/>
          <w:szCs w:val="24"/>
        </w:rPr>
      </w:pPr>
      <w:r>
        <w:rPr>
          <w:sz w:val="24"/>
          <w:szCs w:val="24"/>
        </w:rPr>
        <w:t>250 g Sahne</w:t>
      </w:r>
    </w:p>
    <w:p w14:paraId="0188A67E" w14:textId="77777777" w:rsidR="00977887" w:rsidRDefault="00977887" w:rsidP="00977887">
      <w:pPr>
        <w:rPr>
          <w:sz w:val="24"/>
          <w:szCs w:val="24"/>
        </w:rPr>
      </w:pPr>
      <w:r>
        <w:rPr>
          <w:sz w:val="24"/>
          <w:szCs w:val="24"/>
        </w:rPr>
        <w:t>3 Eier</w:t>
      </w:r>
    </w:p>
    <w:p w14:paraId="7267D8FB" w14:textId="77777777" w:rsidR="00977887" w:rsidRDefault="00977887" w:rsidP="00977887">
      <w:pPr>
        <w:rPr>
          <w:sz w:val="24"/>
          <w:szCs w:val="24"/>
        </w:rPr>
      </w:pPr>
      <w:r>
        <w:rPr>
          <w:sz w:val="24"/>
          <w:szCs w:val="24"/>
        </w:rPr>
        <w:t>Frisch geriebene Muskatnuss</w:t>
      </w:r>
    </w:p>
    <w:p w14:paraId="14FC11A5" w14:textId="77777777" w:rsidR="00977887" w:rsidRDefault="00977887" w:rsidP="00977887">
      <w:pPr>
        <w:rPr>
          <w:sz w:val="24"/>
          <w:szCs w:val="24"/>
        </w:rPr>
      </w:pPr>
      <w:r>
        <w:rPr>
          <w:sz w:val="24"/>
          <w:szCs w:val="24"/>
        </w:rPr>
        <w:t>50 g Gruyère</w:t>
      </w:r>
    </w:p>
    <w:p w14:paraId="253D9AB8" w14:textId="77777777" w:rsidR="00977887" w:rsidRDefault="00977887" w:rsidP="00977887">
      <w:pPr>
        <w:rPr>
          <w:sz w:val="24"/>
          <w:szCs w:val="24"/>
        </w:rPr>
      </w:pPr>
    </w:p>
    <w:p w14:paraId="47654C07" w14:textId="77777777" w:rsidR="00977887" w:rsidRDefault="00977887" w:rsidP="00977887">
      <w:pPr>
        <w:rPr>
          <w:sz w:val="24"/>
          <w:szCs w:val="24"/>
        </w:rPr>
      </w:pPr>
      <w:r>
        <w:rPr>
          <w:sz w:val="24"/>
          <w:szCs w:val="24"/>
        </w:rPr>
        <w:t>Zubereitungszeit:</w:t>
      </w:r>
      <w:r>
        <w:rPr>
          <w:sz w:val="24"/>
          <w:szCs w:val="24"/>
        </w:rPr>
        <w:tab/>
        <w:t>1 Stunde plus 2 Stunden Kühlzeit</w:t>
      </w:r>
    </w:p>
    <w:p w14:paraId="14227174" w14:textId="77777777" w:rsidR="00977887" w:rsidRPr="002C1AB7" w:rsidRDefault="00977887" w:rsidP="00B40E8C">
      <w:pPr>
        <w:pStyle w:val="ListParagraph"/>
        <w:numPr>
          <w:ilvl w:val="0"/>
          <w:numId w:val="1861"/>
        </w:numPr>
        <w:spacing w:after="120"/>
        <w:ind w:left="714" w:hanging="357"/>
        <w:contextualSpacing w:val="0"/>
        <w:jc w:val="both"/>
        <w:rPr>
          <w:sz w:val="24"/>
          <w:szCs w:val="24"/>
        </w:rPr>
      </w:pPr>
      <w:r w:rsidRPr="002C1AB7">
        <w:rPr>
          <w:sz w:val="24"/>
          <w:szCs w:val="24"/>
        </w:rPr>
        <w:t>Das Mehl mit ½ TL Salz, Butter und 3-5 EL eiskaltes Wasser schnell zu einem glatten Teig verarbeiten. Zur Kugel formen, 2 Stunden kühlen.</w:t>
      </w:r>
    </w:p>
    <w:p w14:paraId="08671881" w14:textId="77777777" w:rsidR="00977887" w:rsidRPr="002C1AB7" w:rsidRDefault="00977887" w:rsidP="00B40E8C">
      <w:pPr>
        <w:pStyle w:val="ListParagraph"/>
        <w:numPr>
          <w:ilvl w:val="0"/>
          <w:numId w:val="1861"/>
        </w:numPr>
        <w:spacing w:after="120"/>
        <w:ind w:left="714" w:hanging="357"/>
        <w:contextualSpacing w:val="0"/>
        <w:jc w:val="both"/>
        <w:rPr>
          <w:sz w:val="24"/>
          <w:szCs w:val="24"/>
        </w:rPr>
      </w:pPr>
      <w:r w:rsidRPr="002C1AB7">
        <w:rPr>
          <w:sz w:val="24"/>
          <w:szCs w:val="24"/>
        </w:rPr>
        <w:t>Für den Belag den Speck fein würfeln, in einer Pfanne bei mittlerer Hitze auslassen. Die Speckwürfelchen auf Zewa abtropfen lassen. Den Backofen auf 200 Grad vorheizen. Eine Quicheform mit dem ausgelassenen Speckfett ausstreichen. Den Teig auf leicht bemehlter Fläche ausrollen und die Form damit auskleiden. Den Rand hochziehen, festdrücken.</w:t>
      </w:r>
    </w:p>
    <w:p w14:paraId="7623CA87" w14:textId="77777777" w:rsidR="00977887" w:rsidRPr="002C1AB7" w:rsidRDefault="00977887" w:rsidP="00B40E8C">
      <w:pPr>
        <w:pStyle w:val="ListParagraph"/>
        <w:numPr>
          <w:ilvl w:val="0"/>
          <w:numId w:val="1861"/>
        </w:numPr>
        <w:spacing w:after="120"/>
        <w:ind w:left="714" w:hanging="357"/>
        <w:contextualSpacing w:val="0"/>
        <w:jc w:val="both"/>
        <w:rPr>
          <w:sz w:val="24"/>
          <w:szCs w:val="24"/>
        </w:rPr>
      </w:pPr>
      <w:r w:rsidRPr="002C1AB7">
        <w:rPr>
          <w:sz w:val="24"/>
          <w:szCs w:val="24"/>
        </w:rPr>
        <w:t>Dem Speck auf dem Teig verteilen. Die Sahne mit den eiern verquirlen, kräftig pfeffern, mit etwas Muskat und Salz würzen. Den Käse reiben und untermischen. Die Eier-Sahne auf dem Teig verteilen. Im Backofen auf unterer Schiene etwa 30 Minuten backen.</w:t>
      </w:r>
    </w:p>
    <w:p w14:paraId="561D89B0" w14:textId="77777777" w:rsidR="00977887" w:rsidRDefault="00977887" w:rsidP="00977887">
      <w:pPr>
        <w:rPr>
          <w:sz w:val="24"/>
          <w:szCs w:val="24"/>
        </w:rPr>
      </w:pPr>
      <w:r>
        <w:rPr>
          <w:sz w:val="24"/>
          <w:szCs w:val="24"/>
        </w:rPr>
        <w:br w:type="page"/>
      </w:r>
    </w:p>
    <w:p w14:paraId="46380D76" w14:textId="77777777" w:rsidR="00977887" w:rsidRDefault="00977887" w:rsidP="00977887">
      <w:pPr>
        <w:pStyle w:val="Heading2"/>
        <w:spacing w:after="240"/>
      </w:pPr>
      <w:r>
        <w:lastRenderedPageBreak/>
        <w:t>Quiche lorraine Nr. 2</w:t>
      </w:r>
      <w:r>
        <w:rPr>
          <w:rStyle w:val="FootnoteReference"/>
        </w:rPr>
        <w:footnoteReference w:id="25"/>
      </w:r>
    </w:p>
    <w:p w14:paraId="6F69509D" w14:textId="77777777" w:rsidR="00977887" w:rsidRDefault="00977887" w:rsidP="00977887">
      <w:pPr>
        <w:rPr>
          <w:sz w:val="24"/>
          <w:szCs w:val="24"/>
        </w:rPr>
      </w:pPr>
      <w:r w:rsidRPr="002C57EA">
        <w:rPr>
          <w:sz w:val="24"/>
          <w:szCs w:val="24"/>
          <w:u w:val="single"/>
        </w:rPr>
        <w:t>Zutaten</w:t>
      </w:r>
      <w:r>
        <w:rPr>
          <w:sz w:val="24"/>
          <w:szCs w:val="24"/>
        </w:rPr>
        <w:t xml:space="preserve"> (für 6-8 Portionen):</w:t>
      </w:r>
    </w:p>
    <w:p w14:paraId="364694B1" w14:textId="77777777" w:rsidR="00977887" w:rsidRPr="002C57EA" w:rsidRDefault="00977887" w:rsidP="00977887">
      <w:pPr>
        <w:rPr>
          <w:i/>
          <w:iCs/>
          <w:sz w:val="24"/>
          <w:szCs w:val="24"/>
        </w:rPr>
      </w:pPr>
      <w:r w:rsidRPr="002C57EA">
        <w:rPr>
          <w:i/>
          <w:iCs/>
          <w:sz w:val="24"/>
          <w:szCs w:val="24"/>
        </w:rPr>
        <w:t>Für den Teig:</w:t>
      </w:r>
    </w:p>
    <w:p w14:paraId="4CC3154E" w14:textId="77777777" w:rsidR="00977887" w:rsidRDefault="00977887" w:rsidP="00977887">
      <w:pPr>
        <w:rPr>
          <w:sz w:val="24"/>
          <w:szCs w:val="24"/>
        </w:rPr>
      </w:pPr>
      <w:r>
        <w:rPr>
          <w:sz w:val="24"/>
          <w:szCs w:val="24"/>
        </w:rPr>
        <w:t>125 g weiche Butter</w:t>
      </w:r>
    </w:p>
    <w:p w14:paraId="7315245B" w14:textId="77777777" w:rsidR="00977887" w:rsidRDefault="00977887" w:rsidP="00977887">
      <w:pPr>
        <w:rPr>
          <w:sz w:val="24"/>
          <w:szCs w:val="24"/>
        </w:rPr>
      </w:pPr>
      <w:r>
        <w:rPr>
          <w:sz w:val="24"/>
          <w:szCs w:val="24"/>
        </w:rPr>
        <w:t>Etwa 200 g Mehl</w:t>
      </w:r>
    </w:p>
    <w:p w14:paraId="0D209ACB" w14:textId="77777777" w:rsidR="00977887" w:rsidRDefault="00977887" w:rsidP="00977887">
      <w:pPr>
        <w:rPr>
          <w:sz w:val="24"/>
          <w:szCs w:val="24"/>
        </w:rPr>
      </w:pPr>
      <w:r>
        <w:rPr>
          <w:sz w:val="24"/>
          <w:szCs w:val="24"/>
        </w:rPr>
        <w:t>1 EL frisch geriebener Gruyère</w:t>
      </w:r>
    </w:p>
    <w:p w14:paraId="36DF083B" w14:textId="77777777" w:rsidR="00977887" w:rsidRDefault="00977887" w:rsidP="00977887">
      <w:pPr>
        <w:rPr>
          <w:sz w:val="24"/>
          <w:szCs w:val="24"/>
        </w:rPr>
      </w:pPr>
      <w:r>
        <w:rPr>
          <w:sz w:val="24"/>
          <w:szCs w:val="24"/>
        </w:rPr>
        <w:t>1 Knoblauchzehe</w:t>
      </w:r>
    </w:p>
    <w:p w14:paraId="254B98E6" w14:textId="77777777" w:rsidR="00977887" w:rsidRDefault="00977887" w:rsidP="00977887">
      <w:pPr>
        <w:rPr>
          <w:sz w:val="24"/>
          <w:szCs w:val="24"/>
        </w:rPr>
      </w:pPr>
      <w:r>
        <w:rPr>
          <w:sz w:val="24"/>
          <w:szCs w:val="24"/>
        </w:rPr>
        <w:t>Salz, Pfeffer</w:t>
      </w:r>
    </w:p>
    <w:p w14:paraId="603584BF" w14:textId="77777777" w:rsidR="00977887" w:rsidRDefault="00977887" w:rsidP="00977887">
      <w:pPr>
        <w:rPr>
          <w:sz w:val="24"/>
          <w:szCs w:val="24"/>
        </w:rPr>
      </w:pPr>
    </w:p>
    <w:p w14:paraId="00328163" w14:textId="77777777" w:rsidR="00977887" w:rsidRPr="002C57EA" w:rsidRDefault="00977887" w:rsidP="00977887">
      <w:pPr>
        <w:rPr>
          <w:i/>
          <w:iCs/>
          <w:sz w:val="24"/>
          <w:szCs w:val="24"/>
        </w:rPr>
      </w:pPr>
      <w:r w:rsidRPr="002C57EA">
        <w:rPr>
          <w:i/>
          <w:iCs/>
          <w:sz w:val="24"/>
          <w:szCs w:val="24"/>
        </w:rPr>
        <w:t>Für den Belag:</w:t>
      </w:r>
    </w:p>
    <w:p w14:paraId="2C9A58F4" w14:textId="77777777" w:rsidR="00977887" w:rsidRDefault="00977887" w:rsidP="00977887">
      <w:pPr>
        <w:rPr>
          <w:sz w:val="24"/>
          <w:szCs w:val="24"/>
        </w:rPr>
      </w:pPr>
      <w:r>
        <w:rPr>
          <w:sz w:val="24"/>
          <w:szCs w:val="24"/>
        </w:rPr>
        <w:t>250 g gekochten Schinken in 0,5 cm dicken Scheiben</w:t>
      </w:r>
    </w:p>
    <w:p w14:paraId="38536601" w14:textId="77777777" w:rsidR="00977887" w:rsidRDefault="00977887" w:rsidP="00977887">
      <w:pPr>
        <w:rPr>
          <w:sz w:val="24"/>
          <w:szCs w:val="24"/>
        </w:rPr>
      </w:pPr>
      <w:r>
        <w:rPr>
          <w:sz w:val="24"/>
          <w:szCs w:val="24"/>
        </w:rPr>
        <w:t>100 g milder roher Schinken in dünnen Scheiben</w:t>
      </w:r>
    </w:p>
    <w:p w14:paraId="727D02A9" w14:textId="77777777" w:rsidR="00977887" w:rsidRDefault="00977887" w:rsidP="00977887">
      <w:pPr>
        <w:rPr>
          <w:sz w:val="24"/>
          <w:szCs w:val="24"/>
        </w:rPr>
      </w:pPr>
      <w:r>
        <w:rPr>
          <w:sz w:val="24"/>
          <w:szCs w:val="24"/>
        </w:rPr>
        <w:t>3-4 Zwiebeln</w:t>
      </w:r>
    </w:p>
    <w:p w14:paraId="40DC067B" w14:textId="77777777" w:rsidR="00977887" w:rsidRDefault="00977887" w:rsidP="00977887">
      <w:pPr>
        <w:rPr>
          <w:sz w:val="24"/>
          <w:szCs w:val="24"/>
        </w:rPr>
      </w:pPr>
      <w:r>
        <w:rPr>
          <w:sz w:val="24"/>
          <w:szCs w:val="24"/>
        </w:rPr>
        <w:t>1 großes Bund gemischte Kräuter, je nach Jahreszeit</w:t>
      </w:r>
    </w:p>
    <w:p w14:paraId="53F1648A" w14:textId="77777777" w:rsidR="00977887" w:rsidRDefault="00977887" w:rsidP="00977887">
      <w:pPr>
        <w:rPr>
          <w:sz w:val="24"/>
          <w:szCs w:val="24"/>
        </w:rPr>
      </w:pPr>
      <w:r>
        <w:rPr>
          <w:sz w:val="24"/>
          <w:szCs w:val="24"/>
        </w:rPr>
        <w:t>3 Knoblauchzehen</w:t>
      </w:r>
    </w:p>
    <w:p w14:paraId="6EAAE363" w14:textId="77777777" w:rsidR="00977887" w:rsidRDefault="00977887" w:rsidP="00977887">
      <w:pPr>
        <w:rPr>
          <w:sz w:val="24"/>
          <w:szCs w:val="24"/>
        </w:rPr>
      </w:pPr>
      <w:r>
        <w:rPr>
          <w:sz w:val="24"/>
          <w:szCs w:val="24"/>
        </w:rPr>
        <w:t>4 Eier</w:t>
      </w:r>
    </w:p>
    <w:p w14:paraId="2CE24454" w14:textId="77777777" w:rsidR="00977887" w:rsidRDefault="00977887" w:rsidP="00977887">
      <w:pPr>
        <w:rPr>
          <w:sz w:val="24"/>
          <w:szCs w:val="24"/>
        </w:rPr>
      </w:pPr>
      <w:r>
        <w:rPr>
          <w:sz w:val="24"/>
          <w:szCs w:val="24"/>
        </w:rPr>
        <w:t>200 g frisch geriebener Gruyère</w:t>
      </w:r>
    </w:p>
    <w:p w14:paraId="7F640BA0" w14:textId="77777777" w:rsidR="00977887" w:rsidRDefault="00977887" w:rsidP="00977887">
      <w:pPr>
        <w:rPr>
          <w:sz w:val="24"/>
          <w:szCs w:val="24"/>
        </w:rPr>
      </w:pPr>
      <w:r>
        <w:rPr>
          <w:sz w:val="24"/>
          <w:szCs w:val="24"/>
        </w:rPr>
        <w:t>200 g Sahne</w:t>
      </w:r>
    </w:p>
    <w:p w14:paraId="3C1EF369" w14:textId="77777777" w:rsidR="00977887" w:rsidRDefault="00977887" w:rsidP="00977887">
      <w:pPr>
        <w:rPr>
          <w:sz w:val="24"/>
          <w:szCs w:val="24"/>
        </w:rPr>
      </w:pPr>
      <w:r>
        <w:rPr>
          <w:sz w:val="24"/>
          <w:szCs w:val="24"/>
        </w:rPr>
        <w:t>Salz, Pfeffer</w:t>
      </w:r>
    </w:p>
    <w:p w14:paraId="0A6CC768" w14:textId="77777777" w:rsidR="00977887" w:rsidRDefault="00977887" w:rsidP="00977887">
      <w:pPr>
        <w:rPr>
          <w:sz w:val="24"/>
          <w:szCs w:val="24"/>
        </w:rPr>
      </w:pPr>
    </w:p>
    <w:p w14:paraId="0A2AA678" w14:textId="77777777" w:rsidR="00977887" w:rsidRDefault="00977887" w:rsidP="00977887">
      <w:pPr>
        <w:rPr>
          <w:sz w:val="24"/>
          <w:szCs w:val="24"/>
        </w:rPr>
      </w:pPr>
      <w:r>
        <w:rPr>
          <w:sz w:val="24"/>
          <w:szCs w:val="24"/>
        </w:rPr>
        <w:t>Zubereitungszeit:</w:t>
      </w:r>
      <w:r>
        <w:rPr>
          <w:sz w:val="24"/>
          <w:szCs w:val="24"/>
        </w:rPr>
        <w:tab/>
        <w:t>2,5 Stunden</w:t>
      </w:r>
    </w:p>
    <w:p w14:paraId="2140FA39" w14:textId="77777777" w:rsidR="00977887" w:rsidRPr="002C57EA" w:rsidRDefault="00977887" w:rsidP="00B40E8C">
      <w:pPr>
        <w:pStyle w:val="ListParagraph"/>
        <w:numPr>
          <w:ilvl w:val="0"/>
          <w:numId w:val="1844"/>
        </w:numPr>
        <w:spacing w:after="120"/>
        <w:ind w:left="714" w:hanging="357"/>
        <w:contextualSpacing w:val="0"/>
        <w:jc w:val="both"/>
        <w:rPr>
          <w:sz w:val="24"/>
          <w:szCs w:val="24"/>
        </w:rPr>
      </w:pPr>
      <w:r w:rsidRPr="002C57EA">
        <w:rPr>
          <w:sz w:val="24"/>
          <w:szCs w:val="24"/>
        </w:rPr>
        <w:t>Die weiche Butter in einer großen Schüssel mit dem Mehl verkneten. Etwa 3 EL kaltes Wasser unterarbeiten. Den Käse dazugeben. Salzen, pfeffern. Den geschälten Knoblauch durch die Presse dazudrücken. Den Teig noch einmal durchkneten. 1 Stunde an einem kühlen Platz ruhen lassen.</w:t>
      </w:r>
    </w:p>
    <w:p w14:paraId="54CC3220" w14:textId="77777777" w:rsidR="00977887" w:rsidRPr="002C57EA" w:rsidRDefault="00977887" w:rsidP="00B40E8C">
      <w:pPr>
        <w:pStyle w:val="ListParagraph"/>
        <w:numPr>
          <w:ilvl w:val="0"/>
          <w:numId w:val="1844"/>
        </w:numPr>
        <w:spacing w:after="120"/>
        <w:ind w:left="714" w:hanging="357"/>
        <w:contextualSpacing w:val="0"/>
        <w:jc w:val="both"/>
        <w:rPr>
          <w:sz w:val="24"/>
          <w:szCs w:val="24"/>
        </w:rPr>
      </w:pPr>
      <w:r w:rsidRPr="002C57EA">
        <w:rPr>
          <w:sz w:val="24"/>
          <w:szCs w:val="24"/>
        </w:rPr>
        <w:t xml:space="preserve">Inzwischen für den Belag die beiden Schinkensorten würfeln. Die Zwiebeln schälen und fein hacken. Die Kräuter waschen, trockentupfen und sehr fein zerkleinern. Alles in einer Schüssel vermengen. Den Knoblauch schälen und dazupressen. </w:t>
      </w:r>
    </w:p>
    <w:p w14:paraId="38ABD22A" w14:textId="77777777" w:rsidR="00977887" w:rsidRPr="002C57EA" w:rsidRDefault="00977887" w:rsidP="00B40E8C">
      <w:pPr>
        <w:pStyle w:val="ListParagraph"/>
        <w:numPr>
          <w:ilvl w:val="0"/>
          <w:numId w:val="1844"/>
        </w:numPr>
        <w:spacing w:after="120"/>
        <w:ind w:left="714" w:hanging="357"/>
        <w:contextualSpacing w:val="0"/>
        <w:jc w:val="both"/>
        <w:rPr>
          <w:sz w:val="24"/>
          <w:szCs w:val="24"/>
        </w:rPr>
      </w:pPr>
      <w:r w:rsidRPr="002C57EA">
        <w:rPr>
          <w:sz w:val="24"/>
          <w:szCs w:val="24"/>
        </w:rPr>
        <w:t>In einer anderen Schüssel die Eier verquirlen. Den Käse und die Sahne darunterrühren. Salzen, pfeffern. Den Backofen auf 200 Grad vorheizen.</w:t>
      </w:r>
    </w:p>
    <w:p w14:paraId="32AA553F" w14:textId="77777777" w:rsidR="00977887" w:rsidRPr="002C57EA" w:rsidRDefault="00977887" w:rsidP="00B40E8C">
      <w:pPr>
        <w:pStyle w:val="ListParagraph"/>
        <w:numPr>
          <w:ilvl w:val="0"/>
          <w:numId w:val="1844"/>
        </w:numPr>
        <w:spacing w:after="120"/>
        <w:ind w:left="714" w:hanging="357"/>
        <w:contextualSpacing w:val="0"/>
        <w:jc w:val="both"/>
        <w:rPr>
          <w:sz w:val="24"/>
          <w:szCs w:val="24"/>
        </w:rPr>
      </w:pPr>
      <w:r w:rsidRPr="002C57EA">
        <w:rPr>
          <w:sz w:val="24"/>
          <w:szCs w:val="24"/>
        </w:rPr>
        <w:lastRenderedPageBreak/>
        <w:t>Nach der Ruhezeit den Teig mit den Fingern flach drücken und in eine Springform von 28 cm Durchmesser legen. Einen etwa 3 cm hohen Rand hochziehen. Den Teig auf der mittleren Schiene im vorgeheizten Backofen etwa 10 Minuten vorbacken.</w:t>
      </w:r>
    </w:p>
    <w:p w14:paraId="4B95305F" w14:textId="77777777" w:rsidR="00977887" w:rsidRPr="002C57EA" w:rsidRDefault="00977887" w:rsidP="00B40E8C">
      <w:pPr>
        <w:pStyle w:val="ListParagraph"/>
        <w:numPr>
          <w:ilvl w:val="0"/>
          <w:numId w:val="1844"/>
        </w:numPr>
        <w:spacing w:after="120"/>
        <w:ind w:left="714" w:hanging="357"/>
        <w:contextualSpacing w:val="0"/>
        <w:jc w:val="both"/>
        <w:rPr>
          <w:sz w:val="24"/>
          <w:szCs w:val="24"/>
        </w:rPr>
      </w:pPr>
      <w:r w:rsidRPr="002C57EA">
        <w:rPr>
          <w:sz w:val="24"/>
          <w:szCs w:val="24"/>
        </w:rPr>
        <w:t>Die Schinken-Kräuter-Mischung auf dem Teig verteilen. Die Käse-Sahne darüber gießen.</w:t>
      </w:r>
    </w:p>
    <w:p w14:paraId="356D883A" w14:textId="77777777" w:rsidR="00977887" w:rsidRPr="002C57EA" w:rsidRDefault="00977887" w:rsidP="00B40E8C">
      <w:pPr>
        <w:pStyle w:val="ListParagraph"/>
        <w:numPr>
          <w:ilvl w:val="0"/>
          <w:numId w:val="1844"/>
        </w:numPr>
        <w:spacing w:after="120"/>
        <w:ind w:left="714" w:hanging="357"/>
        <w:contextualSpacing w:val="0"/>
        <w:jc w:val="both"/>
        <w:rPr>
          <w:sz w:val="24"/>
          <w:szCs w:val="24"/>
        </w:rPr>
      </w:pPr>
      <w:r w:rsidRPr="002C57EA">
        <w:rPr>
          <w:sz w:val="24"/>
          <w:szCs w:val="24"/>
        </w:rPr>
        <w:t>Die Quiche im Backofen bei 250 Grad in etwa 1 Stunde fertig backen. Lauwarm servieren.</w:t>
      </w:r>
    </w:p>
    <w:p w14:paraId="460FD922" w14:textId="77777777" w:rsidR="00977887" w:rsidRDefault="00977887" w:rsidP="00977887">
      <w:pPr>
        <w:rPr>
          <w:sz w:val="24"/>
          <w:szCs w:val="24"/>
        </w:rPr>
      </w:pPr>
    </w:p>
    <w:p w14:paraId="6909D2CD" w14:textId="77777777" w:rsidR="00977887" w:rsidRDefault="00977887" w:rsidP="00977887">
      <w:pPr>
        <w:rPr>
          <w:sz w:val="24"/>
          <w:szCs w:val="24"/>
        </w:rPr>
      </w:pPr>
      <w:r>
        <w:rPr>
          <w:sz w:val="24"/>
          <w:szCs w:val="24"/>
        </w:rPr>
        <w:br w:type="page"/>
      </w:r>
    </w:p>
    <w:p w14:paraId="3D1D35C4" w14:textId="35848991" w:rsidR="00602DF2" w:rsidRPr="00E3332A" w:rsidRDefault="00602DF2" w:rsidP="00EA49D0">
      <w:pPr>
        <w:pStyle w:val="Heading2"/>
        <w:spacing w:after="240"/>
      </w:pPr>
      <w:r w:rsidRPr="00E3332A">
        <w:lastRenderedPageBreak/>
        <w:t>Schinken-Kräuter-Quiche (Das Rezept habe ich irgendwo rausgerissen)</w:t>
      </w:r>
    </w:p>
    <w:p w14:paraId="24A47194" w14:textId="7E1C5474" w:rsidR="00602DF2" w:rsidRDefault="00602DF2" w:rsidP="00602DF2">
      <w:pPr>
        <w:rPr>
          <w:sz w:val="24"/>
          <w:szCs w:val="24"/>
        </w:rPr>
      </w:pPr>
      <w:r w:rsidRPr="00E3332A">
        <w:rPr>
          <w:sz w:val="24"/>
          <w:szCs w:val="24"/>
          <w:u w:val="single"/>
        </w:rPr>
        <w:t>Zutaten</w:t>
      </w:r>
      <w:r>
        <w:rPr>
          <w:sz w:val="24"/>
          <w:szCs w:val="24"/>
        </w:rPr>
        <w:t xml:space="preserve"> </w:t>
      </w:r>
      <w:r w:rsidR="00E3332A">
        <w:rPr>
          <w:sz w:val="24"/>
          <w:szCs w:val="24"/>
        </w:rPr>
        <w:t>(</w:t>
      </w:r>
      <w:r>
        <w:rPr>
          <w:sz w:val="24"/>
          <w:szCs w:val="24"/>
        </w:rPr>
        <w:t>für 1 Quiche-Form</w:t>
      </w:r>
      <w:r w:rsidR="00E3332A">
        <w:rPr>
          <w:sz w:val="24"/>
          <w:szCs w:val="24"/>
        </w:rPr>
        <w:t>)</w:t>
      </w:r>
    </w:p>
    <w:p w14:paraId="53A5F848" w14:textId="77777777" w:rsidR="00602DF2" w:rsidRDefault="00602DF2" w:rsidP="00602DF2">
      <w:pPr>
        <w:rPr>
          <w:sz w:val="24"/>
          <w:szCs w:val="24"/>
        </w:rPr>
      </w:pPr>
      <w:r>
        <w:rPr>
          <w:sz w:val="24"/>
          <w:szCs w:val="24"/>
        </w:rPr>
        <w:t>200 g Mehl</w:t>
      </w:r>
    </w:p>
    <w:p w14:paraId="2132C0DE" w14:textId="77777777" w:rsidR="00602DF2" w:rsidRPr="00C3416F" w:rsidRDefault="00602DF2" w:rsidP="00602DF2">
      <w:pPr>
        <w:rPr>
          <w:sz w:val="24"/>
          <w:szCs w:val="24"/>
          <w:lang w:val="en-US"/>
        </w:rPr>
      </w:pPr>
      <w:r w:rsidRPr="00C3416F">
        <w:rPr>
          <w:sz w:val="24"/>
          <w:szCs w:val="24"/>
          <w:lang w:val="en-US"/>
        </w:rPr>
        <w:t xml:space="preserve">½ TL </w:t>
      </w:r>
      <w:proofErr w:type="spellStart"/>
      <w:r w:rsidRPr="00C3416F">
        <w:rPr>
          <w:sz w:val="24"/>
          <w:szCs w:val="24"/>
          <w:lang w:val="en-US"/>
        </w:rPr>
        <w:t>Backpulver</w:t>
      </w:r>
      <w:proofErr w:type="spellEnd"/>
    </w:p>
    <w:p w14:paraId="331DCEE7" w14:textId="77777777" w:rsidR="00602DF2" w:rsidRPr="00C3416F" w:rsidRDefault="00602DF2" w:rsidP="00602DF2">
      <w:pPr>
        <w:rPr>
          <w:sz w:val="24"/>
          <w:szCs w:val="24"/>
          <w:lang w:val="en-US"/>
        </w:rPr>
      </w:pPr>
      <w:r w:rsidRPr="00C3416F">
        <w:rPr>
          <w:sz w:val="24"/>
          <w:szCs w:val="24"/>
          <w:lang w:val="en-US"/>
        </w:rPr>
        <w:t>100 g Quark</w:t>
      </w:r>
    </w:p>
    <w:p w14:paraId="19974DFC" w14:textId="77777777" w:rsidR="00602DF2" w:rsidRPr="00C3416F" w:rsidRDefault="00602DF2" w:rsidP="00602DF2">
      <w:pPr>
        <w:rPr>
          <w:sz w:val="24"/>
          <w:szCs w:val="24"/>
          <w:lang w:val="en-US"/>
        </w:rPr>
      </w:pPr>
      <w:r w:rsidRPr="00C3416F">
        <w:rPr>
          <w:sz w:val="24"/>
          <w:szCs w:val="24"/>
          <w:lang w:val="en-US"/>
        </w:rPr>
        <w:t xml:space="preserve">4 EL </w:t>
      </w:r>
      <w:proofErr w:type="spellStart"/>
      <w:r w:rsidRPr="00C3416F">
        <w:rPr>
          <w:sz w:val="24"/>
          <w:szCs w:val="24"/>
          <w:lang w:val="en-US"/>
        </w:rPr>
        <w:t>Öl</w:t>
      </w:r>
      <w:proofErr w:type="spellEnd"/>
    </w:p>
    <w:p w14:paraId="5C977CC2" w14:textId="77777777" w:rsidR="00602DF2" w:rsidRDefault="00602DF2" w:rsidP="00602DF2">
      <w:pPr>
        <w:rPr>
          <w:sz w:val="24"/>
          <w:szCs w:val="24"/>
        </w:rPr>
      </w:pPr>
      <w:r>
        <w:rPr>
          <w:sz w:val="24"/>
          <w:szCs w:val="24"/>
        </w:rPr>
        <w:t>1 Eigelb</w:t>
      </w:r>
    </w:p>
    <w:p w14:paraId="3A9A11DE" w14:textId="77777777" w:rsidR="00602DF2" w:rsidRDefault="00602DF2" w:rsidP="00602DF2">
      <w:pPr>
        <w:rPr>
          <w:sz w:val="24"/>
          <w:szCs w:val="24"/>
        </w:rPr>
      </w:pPr>
      <w:r>
        <w:rPr>
          <w:sz w:val="24"/>
          <w:szCs w:val="24"/>
        </w:rPr>
        <w:t>½ TL Salz</w:t>
      </w:r>
    </w:p>
    <w:p w14:paraId="43AC40FF" w14:textId="77777777" w:rsidR="00602DF2" w:rsidRDefault="00602DF2" w:rsidP="00602DF2">
      <w:pPr>
        <w:rPr>
          <w:sz w:val="24"/>
          <w:szCs w:val="24"/>
        </w:rPr>
      </w:pPr>
      <w:r>
        <w:rPr>
          <w:sz w:val="24"/>
          <w:szCs w:val="24"/>
        </w:rPr>
        <w:t>1 Bund Petersilie</w:t>
      </w:r>
    </w:p>
    <w:p w14:paraId="42465E30" w14:textId="77777777" w:rsidR="00602DF2" w:rsidRDefault="00602DF2" w:rsidP="00602DF2">
      <w:pPr>
        <w:rPr>
          <w:sz w:val="24"/>
          <w:szCs w:val="24"/>
        </w:rPr>
      </w:pPr>
      <w:r>
        <w:rPr>
          <w:sz w:val="24"/>
          <w:szCs w:val="24"/>
        </w:rPr>
        <w:t>1 Bund Schnittlauch</w:t>
      </w:r>
    </w:p>
    <w:p w14:paraId="20983254" w14:textId="77777777" w:rsidR="00602DF2" w:rsidRDefault="00602DF2" w:rsidP="00602DF2">
      <w:pPr>
        <w:rPr>
          <w:sz w:val="24"/>
          <w:szCs w:val="24"/>
        </w:rPr>
      </w:pPr>
      <w:r>
        <w:rPr>
          <w:sz w:val="24"/>
          <w:szCs w:val="24"/>
        </w:rPr>
        <w:t>200 g gekochter Schinken</w:t>
      </w:r>
    </w:p>
    <w:p w14:paraId="09CF80A8" w14:textId="77777777" w:rsidR="00602DF2" w:rsidRDefault="00602DF2" w:rsidP="00602DF2">
      <w:pPr>
        <w:rPr>
          <w:sz w:val="24"/>
          <w:szCs w:val="24"/>
        </w:rPr>
      </w:pPr>
      <w:r>
        <w:rPr>
          <w:sz w:val="24"/>
          <w:szCs w:val="24"/>
        </w:rPr>
        <w:t>40 g Zwiebeln</w:t>
      </w:r>
    </w:p>
    <w:p w14:paraId="78877316" w14:textId="77777777" w:rsidR="00602DF2" w:rsidRDefault="00602DF2" w:rsidP="00602DF2">
      <w:pPr>
        <w:rPr>
          <w:sz w:val="24"/>
          <w:szCs w:val="24"/>
        </w:rPr>
      </w:pPr>
      <w:r>
        <w:rPr>
          <w:sz w:val="24"/>
          <w:szCs w:val="24"/>
        </w:rPr>
        <w:t>150 g Gouda</w:t>
      </w:r>
    </w:p>
    <w:p w14:paraId="7F570CD2" w14:textId="77777777" w:rsidR="00602DF2" w:rsidRDefault="00602DF2" w:rsidP="00602DF2">
      <w:pPr>
        <w:rPr>
          <w:sz w:val="24"/>
          <w:szCs w:val="24"/>
        </w:rPr>
      </w:pPr>
      <w:r>
        <w:rPr>
          <w:sz w:val="24"/>
          <w:szCs w:val="24"/>
        </w:rPr>
        <w:t>4 Eier</w:t>
      </w:r>
    </w:p>
    <w:p w14:paraId="4993E1FA" w14:textId="77777777" w:rsidR="00602DF2" w:rsidRDefault="00602DF2" w:rsidP="00602DF2">
      <w:pPr>
        <w:rPr>
          <w:sz w:val="24"/>
          <w:szCs w:val="24"/>
        </w:rPr>
      </w:pPr>
      <w:r>
        <w:rPr>
          <w:sz w:val="24"/>
          <w:szCs w:val="24"/>
        </w:rPr>
        <w:t>150 ml Milch</w:t>
      </w:r>
    </w:p>
    <w:p w14:paraId="4951203E" w14:textId="77777777" w:rsidR="00602DF2" w:rsidRDefault="00602DF2" w:rsidP="00602DF2">
      <w:pPr>
        <w:rPr>
          <w:sz w:val="24"/>
          <w:szCs w:val="24"/>
        </w:rPr>
      </w:pPr>
      <w:r>
        <w:rPr>
          <w:sz w:val="24"/>
          <w:szCs w:val="24"/>
        </w:rPr>
        <w:t>Pfeffer, Muskatnuss</w:t>
      </w:r>
    </w:p>
    <w:p w14:paraId="484EBDFE" w14:textId="77777777" w:rsidR="00602DF2" w:rsidRDefault="00602DF2" w:rsidP="00602DF2">
      <w:pPr>
        <w:rPr>
          <w:sz w:val="24"/>
          <w:szCs w:val="24"/>
        </w:rPr>
      </w:pPr>
    </w:p>
    <w:p w14:paraId="5B7DDBBF" w14:textId="76DD443C" w:rsidR="00E3332A" w:rsidRDefault="00E3332A" w:rsidP="00602DF2">
      <w:pPr>
        <w:rPr>
          <w:sz w:val="24"/>
          <w:szCs w:val="24"/>
        </w:rPr>
      </w:pPr>
      <w:r>
        <w:rPr>
          <w:sz w:val="24"/>
          <w:szCs w:val="24"/>
        </w:rPr>
        <w:t>Zubereitung:</w:t>
      </w:r>
    </w:p>
    <w:p w14:paraId="0FDBA074" w14:textId="77777777" w:rsidR="00602DF2" w:rsidRPr="009256F0" w:rsidRDefault="00602DF2" w:rsidP="00B40E8C">
      <w:pPr>
        <w:pStyle w:val="ListParagraph"/>
        <w:numPr>
          <w:ilvl w:val="0"/>
          <w:numId w:val="1086"/>
        </w:numPr>
        <w:ind w:left="714" w:hanging="357"/>
        <w:contextualSpacing w:val="0"/>
        <w:jc w:val="both"/>
        <w:rPr>
          <w:sz w:val="24"/>
          <w:szCs w:val="24"/>
        </w:rPr>
      </w:pPr>
      <w:r w:rsidRPr="009256F0">
        <w:rPr>
          <w:sz w:val="24"/>
          <w:szCs w:val="24"/>
        </w:rPr>
        <w:t>Mehl mit Backpulver mischen. Quark, Öl, Eigelb und Salz hinzufügen und Teig kneten. Den Teig auf einer leicht bemehlten Arbeitsfläche ausrollen.</w:t>
      </w:r>
    </w:p>
    <w:p w14:paraId="77A73A2F" w14:textId="77777777" w:rsidR="00602DF2" w:rsidRPr="009256F0" w:rsidRDefault="00602DF2" w:rsidP="00B40E8C">
      <w:pPr>
        <w:pStyle w:val="ListParagraph"/>
        <w:numPr>
          <w:ilvl w:val="0"/>
          <w:numId w:val="1086"/>
        </w:numPr>
        <w:ind w:left="714" w:hanging="357"/>
        <w:contextualSpacing w:val="0"/>
        <w:jc w:val="both"/>
        <w:rPr>
          <w:sz w:val="24"/>
          <w:szCs w:val="24"/>
        </w:rPr>
      </w:pPr>
      <w:r w:rsidRPr="009256F0">
        <w:rPr>
          <w:sz w:val="24"/>
          <w:szCs w:val="24"/>
        </w:rPr>
        <w:t>Die gefettete Form mit dem Teig auskleiden und danach 1 Stunde kühl stellen. Inzwischen für den Belag die Kräuter waschen. Die Petersilie, Schnittlauch und Zwiebeln fein hacken. Den Schinken in Streifen schneiden und den Käse reiben.</w:t>
      </w:r>
    </w:p>
    <w:p w14:paraId="6570182E" w14:textId="77777777" w:rsidR="00602DF2" w:rsidRPr="009256F0" w:rsidRDefault="00602DF2" w:rsidP="00B40E8C">
      <w:pPr>
        <w:pStyle w:val="ListParagraph"/>
        <w:numPr>
          <w:ilvl w:val="0"/>
          <w:numId w:val="1086"/>
        </w:numPr>
        <w:ind w:left="714" w:hanging="357"/>
        <w:contextualSpacing w:val="0"/>
        <w:jc w:val="both"/>
        <w:rPr>
          <w:sz w:val="24"/>
          <w:szCs w:val="24"/>
        </w:rPr>
      </w:pPr>
      <w:r w:rsidRPr="009256F0">
        <w:rPr>
          <w:sz w:val="24"/>
          <w:szCs w:val="24"/>
        </w:rPr>
        <w:t>Ofen auf 200 Grad vorheizen. Die Kräuter, Schinken und Käse mischen und auf den Teig gleichmäßig verteilen. Danach die Eier mit Ricotta, Milch und Gewürzen gut mischen und in die Form geben und glattstreichen. Die Quiche bei 200 Grad ca. 45 bis 50 Minuten fertig backen.</w:t>
      </w:r>
      <w:r w:rsidRPr="009256F0">
        <w:rPr>
          <w:sz w:val="24"/>
          <w:szCs w:val="24"/>
        </w:rPr>
        <w:br w:type="page"/>
      </w:r>
    </w:p>
    <w:p w14:paraId="7B5D9E70" w14:textId="52373162" w:rsidR="001D5CAA" w:rsidRPr="00F819F3" w:rsidRDefault="001D5CAA" w:rsidP="00EA49D0">
      <w:pPr>
        <w:pStyle w:val="Heading2"/>
        <w:spacing w:after="240"/>
      </w:pPr>
      <w:r w:rsidRPr="00F819F3">
        <w:lastRenderedPageBreak/>
        <w:t xml:space="preserve">Tomaten-Thymian-Quiche </w:t>
      </w:r>
      <w:r w:rsidR="00972513">
        <w:rPr>
          <w:rStyle w:val="FootnoteReference"/>
        </w:rPr>
        <w:footnoteReference w:id="26"/>
      </w:r>
    </w:p>
    <w:p w14:paraId="519426DF" w14:textId="43CA52E2" w:rsidR="001D5CAA" w:rsidRDefault="001D5CAA" w:rsidP="001D5CAA">
      <w:pPr>
        <w:rPr>
          <w:sz w:val="24"/>
          <w:szCs w:val="24"/>
        </w:rPr>
      </w:pPr>
      <w:r w:rsidRPr="00F819F3">
        <w:rPr>
          <w:sz w:val="24"/>
          <w:szCs w:val="24"/>
          <w:u w:val="single"/>
        </w:rPr>
        <w:t>Zutaten</w:t>
      </w:r>
      <w:r>
        <w:rPr>
          <w:sz w:val="24"/>
          <w:szCs w:val="24"/>
        </w:rPr>
        <w:t xml:space="preserve"> </w:t>
      </w:r>
      <w:r w:rsidR="001206CB">
        <w:rPr>
          <w:sz w:val="24"/>
          <w:szCs w:val="24"/>
        </w:rPr>
        <w:t>(</w:t>
      </w:r>
      <w:r>
        <w:rPr>
          <w:sz w:val="24"/>
          <w:szCs w:val="24"/>
        </w:rPr>
        <w:t>für 1 Quiche</w:t>
      </w:r>
      <w:r w:rsidR="001206CB">
        <w:rPr>
          <w:sz w:val="24"/>
          <w:szCs w:val="24"/>
        </w:rPr>
        <w:t>)</w:t>
      </w:r>
    </w:p>
    <w:p w14:paraId="22796F97" w14:textId="77777777" w:rsidR="001D5CAA" w:rsidRDefault="001D5CAA" w:rsidP="001D5CAA">
      <w:pPr>
        <w:rPr>
          <w:sz w:val="24"/>
          <w:szCs w:val="24"/>
        </w:rPr>
      </w:pPr>
      <w:r>
        <w:rPr>
          <w:sz w:val="24"/>
          <w:szCs w:val="24"/>
        </w:rPr>
        <w:t>190 g Mehl</w:t>
      </w:r>
    </w:p>
    <w:p w14:paraId="27BAC05C" w14:textId="77777777" w:rsidR="001D5CAA" w:rsidRDefault="001D5CAA" w:rsidP="001D5CAA">
      <w:pPr>
        <w:rPr>
          <w:sz w:val="24"/>
          <w:szCs w:val="24"/>
        </w:rPr>
      </w:pPr>
      <w:r>
        <w:rPr>
          <w:sz w:val="24"/>
          <w:szCs w:val="24"/>
        </w:rPr>
        <w:t>125 g Butter, in Stücke geschnitten</w:t>
      </w:r>
    </w:p>
    <w:p w14:paraId="42724E5B" w14:textId="77777777" w:rsidR="001D5CAA" w:rsidRDefault="001D5CAA" w:rsidP="001D5CAA">
      <w:pPr>
        <w:rPr>
          <w:sz w:val="24"/>
          <w:szCs w:val="24"/>
        </w:rPr>
      </w:pPr>
      <w:r>
        <w:rPr>
          <w:sz w:val="24"/>
          <w:szCs w:val="24"/>
        </w:rPr>
        <w:t>1 Eigelb</w:t>
      </w:r>
    </w:p>
    <w:p w14:paraId="3634D718" w14:textId="77777777" w:rsidR="001D5CAA" w:rsidRDefault="001D5CAA" w:rsidP="001D5CAA">
      <w:pPr>
        <w:rPr>
          <w:sz w:val="24"/>
          <w:szCs w:val="24"/>
        </w:rPr>
      </w:pPr>
      <w:r>
        <w:rPr>
          <w:sz w:val="24"/>
          <w:szCs w:val="24"/>
        </w:rPr>
        <w:t>2 – 3 EL Wasser</w:t>
      </w:r>
    </w:p>
    <w:p w14:paraId="242C8BFC" w14:textId="77777777" w:rsidR="001D5CAA" w:rsidRDefault="001D5CAA" w:rsidP="001D5CAA">
      <w:pPr>
        <w:rPr>
          <w:sz w:val="24"/>
          <w:szCs w:val="24"/>
        </w:rPr>
      </w:pPr>
      <w:r>
        <w:rPr>
          <w:sz w:val="24"/>
          <w:szCs w:val="24"/>
        </w:rPr>
        <w:t>1 Dose Tomaten</w:t>
      </w:r>
    </w:p>
    <w:p w14:paraId="5C031B56" w14:textId="77777777" w:rsidR="001D5CAA" w:rsidRDefault="001D5CAA" w:rsidP="001D5CAA">
      <w:pPr>
        <w:rPr>
          <w:sz w:val="24"/>
          <w:szCs w:val="24"/>
        </w:rPr>
      </w:pPr>
      <w:r>
        <w:rPr>
          <w:sz w:val="24"/>
          <w:szCs w:val="24"/>
        </w:rPr>
        <w:t>4 Eier</w:t>
      </w:r>
    </w:p>
    <w:p w14:paraId="7E3C9572" w14:textId="77777777" w:rsidR="001D5CAA" w:rsidRDefault="001D5CAA" w:rsidP="001D5CAA">
      <w:pPr>
        <w:rPr>
          <w:sz w:val="24"/>
          <w:szCs w:val="24"/>
        </w:rPr>
      </w:pPr>
      <w:r>
        <w:rPr>
          <w:sz w:val="24"/>
          <w:szCs w:val="24"/>
        </w:rPr>
        <w:t>300 g saure Sahne</w:t>
      </w:r>
    </w:p>
    <w:p w14:paraId="753E2322" w14:textId="77777777" w:rsidR="001D5CAA" w:rsidRDefault="001D5CAA" w:rsidP="001D5CAA">
      <w:pPr>
        <w:rPr>
          <w:sz w:val="24"/>
          <w:szCs w:val="24"/>
        </w:rPr>
      </w:pPr>
      <w:r>
        <w:rPr>
          <w:sz w:val="24"/>
          <w:szCs w:val="24"/>
        </w:rPr>
        <w:t>35 g Parmesan, gerieben</w:t>
      </w:r>
    </w:p>
    <w:p w14:paraId="6BD6BEC5" w14:textId="77777777" w:rsidR="001D5CAA" w:rsidRDefault="001D5CAA" w:rsidP="001D5CAA">
      <w:pPr>
        <w:rPr>
          <w:sz w:val="24"/>
          <w:szCs w:val="24"/>
        </w:rPr>
      </w:pPr>
      <w:r>
        <w:rPr>
          <w:sz w:val="24"/>
          <w:szCs w:val="24"/>
        </w:rPr>
        <w:t>2 Frühlingszwiebeln, gehackt</w:t>
      </w:r>
    </w:p>
    <w:p w14:paraId="2861694E" w14:textId="77777777" w:rsidR="001D5CAA" w:rsidRDefault="001D5CAA" w:rsidP="001D5CAA">
      <w:pPr>
        <w:rPr>
          <w:sz w:val="24"/>
          <w:szCs w:val="24"/>
        </w:rPr>
      </w:pPr>
      <w:r>
        <w:rPr>
          <w:sz w:val="24"/>
          <w:szCs w:val="24"/>
        </w:rPr>
        <w:t>1 – 2 EL feingehackter Thymian</w:t>
      </w:r>
    </w:p>
    <w:p w14:paraId="3C1191CE" w14:textId="77777777" w:rsidR="001D5CAA" w:rsidRDefault="001D5CAA" w:rsidP="001D5CAA">
      <w:pPr>
        <w:rPr>
          <w:sz w:val="24"/>
          <w:szCs w:val="24"/>
        </w:rPr>
      </w:pPr>
      <w:r>
        <w:rPr>
          <w:sz w:val="24"/>
          <w:szCs w:val="24"/>
        </w:rPr>
        <w:t>Pfeffer</w:t>
      </w:r>
    </w:p>
    <w:p w14:paraId="091355B8" w14:textId="77777777" w:rsidR="001D5CAA" w:rsidRDefault="001D5CAA" w:rsidP="001D5CAA">
      <w:pPr>
        <w:rPr>
          <w:sz w:val="24"/>
          <w:szCs w:val="24"/>
        </w:rPr>
      </w:pPr>
    </w:p>
    <w:p w14:paraId="45CC2B11" w14:textId="77777777" w:rsidR="001D5CAA" w:rsidRDefault="001D5CAA" w:rsidP="001D5CAA">
      <w:pPr>
        <w:rPr>
          <w:sz w:val="24"/>
          <w:szCs w:val="24"/>
        </w:rPr>
      </w:pPr>
      <w:r>
        <w:rPr>
          <w:sz w:val="24"/>
          <w:szCs w:val="24"/>
        </w:rPr>
        <w:t>Zubereitungszeit: 2 Stunden</w:t>
      </w:r>
    </w:p>
    <w:p w14:paraId="5615A4CA" w14:textId="77777777" w:rsidR="001D5CAA" w:rsidRPr="005A199C" w:rsidRDefault="001D5CAA" w:rsidP="00B40E8C">
      <w:pPr>
        <w:pStyle w:val="ListParagraph"/>
        <w:numPr>
          <w:ilvl w:val="0"/>
          <w:numId w:val="652"/>
        </w:numPr>
        <w:ind w:left="714" w:hanging="357"/>
        <w:contextualSpacing w:val="0"/>
        <w:jc w:val="both"/>
        <w:rPr>
          <w:sz w:val="24"/>
          <w:szCs w:val="24"/>
        </w:rPr>
      </w:pPr>
      <w:r w:rsidRPr="005A199C">
        <w:rPr>
          <w:sz w:val="24"/>
          <w:szCs w:val="24"/>
        </w:rPr>
        <w:t xml:space="preserve">Den Backofen auf 210 Grad vorheizen. </w:t>
      </w:r>
    </w:p>
    <w:p w14:paraId="175FBA58" w14:textId="77777777" w:rsidR="001D5CAA" w:rsidRPr="005A199C" w:rsidRDefault="001D5CAA" w:rsidP="00B40E8C">
      <w:pPr>
        <w:pStyle w:val="ListParagraph"/>
        <w:numPr>
          <w:ilvl w:val="0"/>
          <w:numId w:val="652"/>
        </w:numPr>
        <w:ind w:left="714" w:hanging="357"/>
        <w:contextualSpacing w:val="0"/>
        <w:jc w:val="both"/>
        <w:rPr>
          <w:sz w:val="24"/>
          <w:szCs w:val="24"/>
        </w:rPr>
      </w:pPr>
      <w:r w:rsidRPr="005A199C">
        <w:rPr>
          <w:sz w:val="24"/>
          <w:szCs w:val="24"/>
        </w:rPr>
        <w:t>Das Mehl sieben. Mit den Fingerspitzen Mehl und Butter 2 Minuten zu einer gut vermengten, feinen und krümeligen Teigmischung verarbeiten. Eigelb und Wasser verquirlen, der Mischung zugeben und zu einem weichen Teig kneten. Den Teig auf eine leicht bemehlte Arbeitsfläche legen und 10 Sekunden kneten, bis er glatt ist. Mit Klarsichtfolie abdecken und 30 Minuten Kühlstellen. Den Teig ausrollen und damit eine Backform auskleiden. Mit Backpapier bedecken und darauf eine Schicht getrocknete Bohnen oder Reis verteilen. 10 Minuten backen. Aus dem Backofen nehmen, Papier und Reis oder Bohnen entfernen. Den Teigboden in den Backofen zurückstellen und 5 Minuten leicht goldbraun backen. Aus dem Backofen nehmen. Die Hitze auf 180 Grad reduzieren.</w:t>
      </w:r>
    </w:p>
    <w:p w14:paraId="4E7C7718" w14:textId="77777777" w:rsidR="001D5CAA" w:rsidRPr="005A199C" w:rsidRDefault="001D5CAA" w:rsidP="00B40E8C">
      <w:pPr>
        <w:pStyle w:val="ListParagraph"/>
        <w:numPr>
          <w:ilvl w:val="0"/>
          <w:numId w:val="652"/>
        </w:numPr>
        <w:ind w:left="714" w:hanging="357"/>
        <w:contextualSpacing w:val="0"/>
        <w:jc w:val="both"/>
        <w:rPr>
          <w:sz w:val="24"/>
          <w:szCs w:val="24"/>
        </w:rPr>
      </w:pPr>
      <w:r w:rsidRPr="005A199C">
        <w:rPr>
          <w:sz w:val="24"/>
          <w:szCs w:val="24"/>
        </w:rPr>
        <w:t>Die Tomaten abtropfen lassen und der Länge nach halbieren. Mit der Schnittseite nach unten auf Küchenpapier abtropfen lassen. Eier und saure Sahne verquirlen, den Käse und die Zwiebeln untermischen</w:t>
      </w:r>
    </w:p>
    <w:p w14:paraId="17F1A53E" w14:textId="77777777" w:rsidR="001D5CAA" w:rsidRPr="005A199C" w:rsidRDefault="001D5CAA" w:rsidP="00B40E8C">
      <w:pPr>
        <w:pStyle w:val="ListParagraph"/>
        <w:numPr>
          <w:ilvl w:val="0"/>
          <w:numId w:val="652"/>
        </w:numPr>
        <w:ind w:left="714" w:hanging="357"/>
        <w:contextualSpacing w:val="0"/>
        <w:jc w:val="both"/>
        <w:rPr>
          <w:sz w:val="24"/>
          <w:szCs w:val="24"/>
        </w:rPr>
      </w:pPr>
      <w:r w:rsidRPr="005A199C">
        <w:rPr>
          <w:sz w:val="24"/>
          <w:szCs w:val="24"/>
        </w:rPr>
        <w:t xml:space="preserve">Die Füllung auf dem Quicheboden verteilen. Die Tomaten mit der Schnittseite nach untern darauf anrichten. Mit Thymian und Pfeffer bestreuen. Bei mittlerer Hitze 30 Minuten backen, bis die Füllung fest und leicht gebräunt ist. </w:t>
      </w:r>
    </w:p>
    <w:p w14:paraId="07E17B4B" w14:textId="3F9F93F1" w:rsidR="001D5CAA" w:rsidRPr="001206CB" w:rsidRDefault="001D5CAA" w:rsidP="00EA49D0">
      <w:pPr>
        <w:pStyle w:val="Heading2"/>
        <w:spacing w:after="240"/>
      </w:pPr>
      <w:r w:rsidRPr="001206CB">
        <w:lastRenderedPageBreak/>
        <w:t>Kleine Kürbis-Curry -Quiches</w:t>
      </w:r>
      <w:r w:rsidR="008B7D7F">
        <w:rPr>
          <w:rStyle w:val="FootnoteReference"/>
        </w:rPr>
        <w:footnoteReference w:id="27"/>
      </w:r>
    </w:p>
    <w:p w14:paraId="704390E2" w14:textId="440FE5A5" w:rsidR="001D5CAA" w:rsidRDefault="001D5CAA" w:rsidP="001D5CAA">
      <w:pPr>
        <w:rPr>
          <w:sz w:val="24"/>
          <w:szCs w:val="24"/>
        </w:rPr>
      </w:pPr>
      <w:r w:rsidRPr="001206CB">
        <w:rPr>
          <w:sz w:val="24"/>
          <w:szCs w:val="24"/>
          <w:u w:val="single"/>
        </w:rPr>
        <w:t>Zutaten</w:t>
      </w:r>
      <w:r>
        <w:rPr>
          <w:sz w:val="24"/>
          <w:szCs w:val="24"/>
        </w:rPr>
        <w:t xml:space="preserve"> </w:t>
      </w:r>
      <w:r w:rsidR="001206CB">
        <w:rPr>
          <w:sz w:val="24"/>
          <w:szCs w:val="24"/>
        </w:rPr>
        <w:t>(</w:t>
      </w:r>
      <w:r>
        <w:rPr>
          <w:sz w:val="24"/>
          <w:szCs w:val="24"/>
        </w:rPr>
        <w:t>für 8 kleine Quiches</w:t>
      </w:r>
      <w:r w:rsidR="001206CB">
        <w:rPr>
          <w:sz w:val="24"/>
          <w:szCs w:val="24"/>
        </w:rPr>
        <w:t>)</w:t>
      </w:r>
    </w:p>
    <w:p w14:paraId="6569A3C6" w14:textId="73D94D8D" w:rsidR="001D5CAA" w:rsidRPr="001206CB" w:rsidRDefault="001206CB" w:rsidP="001D5CAA">
      <w:pPr>
        <w:rPr>
          <w:i/>
          <w:iCs/>
          <w:sz w:val="24"/>
          <w:szCs w:val="24"/>
        </w:rPr>
      </w:pPr>
      <w:r>
        <w:rPr>
          <w:i/>
          <w:iCs/>
          <w:sz w:val="24"/>
          <w:szCs w:val="24"/>
        </w:rPr>
        <w:t xml:space="preserve">Für den </w:t>
      </w:r>
      <w:r w:rsidR="001D5CAA" w:rsidRPr="001206CB">
        <w:rPr>
          <w:i/>
          <w:iCs/>
          <w:sz w:val="24"/>
          <w:szCs w:val="24"/>
        </w:rPr>
        <w:t>Teig:</w:t>
      </w:r>
    </w:p>
    <w:p w14:paraId="20BCDA25" w14:textId="77777777" w:rsidR="001D5CAA" w:rsidRDefault="001D5CAA" w:rsidP="001D5CAA">
      <w:pPr>
        <w:rPr>
          <w:sz w:val="24"/>
          <w:szCs w:val="24"/>
        </w:rPr>
      </w:pPr>
      <w:r>
        <w:rPr>
          <w:sz w:val="24"/>
          <w:szCs w:val="24"/>
        </w:rPr>
        <w:t>190 g Mehl</w:t>
      </w:r>
    </w:p>
    <w:p w14:paraId="0809708C" w14:textId="77777777" w:rsidR="001D5CAA" w:rsidRDefault="001D5CAA" w:rsidP="001D5CAA">
      <w:pPr>
        <w:rPr>
          <w:sz w:val="24"/>
          <w:szCs w:val="24"/>
        </w:rPr>
      </w:pPr>
      <w:r>
        <w:rPr>
          <w:sz w:val="24"/>
          <w:szCs w:val="24"/>
        </w:rPr>
        <w:t>125 g Doppelrahmkäse, in Stücke geschnitten</w:t>
      </w:r>
    </w:p>
    <w:p w14:paraId="6D2F59B0" w14:textId="77777777" w:rsidR="001D5CAA" w:rsidRDefault="001D5CAA" w:rsidP="001D5CAA">
      <w:pPr>
        <w:rPr>
          <w:sz w:val="24"/>
          <w:szCs w:val="24"/>
        </w:rPr>
      </w:pPr>
      <w:r>
        <w:rPr>
          <w:sz w:val="24"/>
          <w:szCs w:val="24"/>
        </w:rPr>
        <w:t>125 g Butter, in Stücke geschnitten</w:t>
      </w:r>
    </w:p>
    <w:p w14:paraId="4C90A2EF" w14:textId="77777777" w:rsidR="001D5CAA" w:rsidRDefault="001D5CAA" w:rsidP="001D5CAA">
      <w:pPr>
        <w:rPr>
          <w:sz w:val="24"/>
          <w:szCs w:val="24"/>
        </w:rPr>
      </w:pPr>
    </w:p>
    <w:p w14:paraId="63C7772D" w14:textId="16D089FC" w:rsidR="001D5CAA" w:rsidRDefault="001206CB" w:rsidP="001D5CAA">
      <w:pPr>
        <w:rPr>
          <w:sz w:val="24"/>
          <w:szCs w:val="24"/>
        </w:rPr>
      </w:pPr>
      <w:r w:rsidRPr="001206CB">
        <w:rPr>
          <w:i/>
          <w:iCs/>
          <w:sz w:val="24"/>
          <w:szCs w:val="24"/>
        </w:rPr>
        <w:t xml:space="preserve">Für die </w:t>
      </w:r>
      <w:r w:rsidR="001D5CAA" w:rsidRPr="001206CB">
        <w:rPr>
          <w:i/>
          <w:iCs/>
          <w:sz w:val="24"/>
          <w:szCs w:val="24"/>
        </w:rPr>
        <w:t>Füllung</w:t>
      </w:r>
      <w:r w:rsidR="001D5CAA" w:rsidRPr="001206CB">
        <w:rPr>
          <w:sz w:val="24"/>
          <w:szCs w:val="24"/>
        </w:rPr>
        <w:br/>
      </w:r>
      <w:r w:rsidR="001D5CAA">
        <w:rPr>
          <w:sz w:val="24"/>
          <w:szCs w:val="24"/>
        </w:rPr>
        <w:t>1 EL Öl</w:t>
      </w:r>
    </w:p>
    <w:p w14:paraId="7633D6B5" w14:textId="77777777" w:rsidR="001D5CAA" w:rsidRDefault="001D5CAA" w:rsidP="001D5CAA">
      <w:pPr>
        <w:rPr>
          <w:sz w:val="24"/>
          <w:szCs w:val="24"/>
        </w:rPr>
      </w:pPr>
      <w:r>
        <w:rPr>
          <w:sz w:val="24"/>
          <w:szCs w:val="24"/>
        </w:rPr>
        <w:t>2 Zwiebeln, feingehackt</w:t>
      </w:r>
    </w:p>
    <w:p w14:paraId="3DC0C408" w14:textId="77777777" w:rsidR="001D5CAA" w:rsidRDefault="001D5CAA" w:rsidP="001D5CAA">
      <w:pPr>
        <w:rPr>
          <w:sz w:val="24"/>
          <w:szCs w:val="24"/>
        </w:rPr>
      </w:pPr>
      <w:r>
        <w:rPr>
          <w:sz w:val="24"/>
          <w:szCs w:val="24"/>
        </w:rPr>
        <w:t>3 Knoblauchzehen, zerdrückt</w:t>
      </w:r>
    </w:p>
    <w:p w14:paraId="272D3E80" w14:textId="77777777" w:rsidR="001D5CAA" w:rsidRDefault="001D5CAA" w:rsidP="001D5CAA">
      <w:pPr>
        <w:rPr>
          <w:sz w:val="24"/>
          <w:szCs w:val="24"/>
        </w:rPr>
      </w:pPr>
      <w:r>
        <w:rPr>
          <w:sz w:val="24"/>
          <w:szCs w:val="24"/>
        </w:rPr>
        <w:t>1 TL Currypulver</w:t>
      </w:r>
    </w:p>
    <w:p w14:paraId="0DC374F1" w14:textId="77777777" w:rsidR="001D5CAA" w:rsidRDefault="001D5CAA" w:rsidP="001D5CAA">
      <w:pPr>
        <w:rPr>
          <w:sz w:val="24"/>
          <w:szCs w:val="24"/>
        </w:rPr>
      </w:pPr>
      <w:r>
        <w:rPr>
          <w:sz w:val="24"/>
          <w:szCs w:val="24"/>
        </w:rPr>
        <w:t>3 Eier</w:t>
      </w:r>
    </w:p>
    <w:p w14:paraId="1E69FD1F" w14:textId="77777777" w:rsidR="001D5CAA" w:rsidRDefault="001D5CAA" w:rsidP="001D5CAA">
      <w:pPr>
        <w:rPr>
          <w:sz w:val="24"/>
          <w:szCs w:val="24"/>
        </w:rPr>
      </w:pPr>
      <w:r>
        <w:rPr>
          <w:sz w:val="24"/>
          <w:szCs w:val="24"/>
        </w:rPr>
        <w:t>125 ml Sahne</w:t>
      </w:r>
    </w:p>
    <w:p w14:paraId="6320513F" w14:textId="77777777" w:rsidR="001D5CAA" w:rsidRDefault="001D5CAA" w:rsidP="001D5CAA">
      <w:pPr>
        <w:rPr>
          <w:sz w:val="24"/>
          <w:szCs w:val="24"/>
        </w:rPr>
      </w:pPr>
      <w:r>
        <w:rPr>
          <w:sz w:val="24"/>
          <w:szCs w:val="24"/>
        </w:rPr>
        <w:t>325 g Kürbis</w:t>
      </w:r>
    </w:p>
    <w:p w14:paraId="69D9C68F" w14:textId="77777777" w:rsidR="001D5CAA" w:rsidRDefault="001D5CAA" w:rsidP="001D5CAA">
      <w:pPr>
        <w:rPr>
          <w:sz w:val="24"/>
          <w:szCs w:val="24"/>
        </w:rPr>
      </w:pPr>
      <w:r>
        <w:rPr>
          <w:sz w:val="24"/>
          <w:szCs w:val="24"/>
        </w:rPr>
        <w:t>2 TL Kreuzkümmel</w:t>
      </w:r>
    </w:p>
    <w:p w14:paraId="62A352A2" w14:textId="77777777" w:rsidR="001D5CAA" w:rsidRDefault="001D5CAA" w:rsidP="001D5CAA">
      <w:pPr>
        <w:rPr>
          <w:sz w:val="24"/>
          <w:szCs w:val="24"/>
        </w:rPr>
      </w:pPr>
    </w:p>
    <w:p w14:paraId="2EA60644" w14:textId="77777777" w:rsidR="001D5CAA" w:rsidRPr="005A199C" w:rsidRDefault="001D5CAA" w:rsidP="00B40E8C">
      <w:pPr>
        <w:pStyle w:val="ListParagraph"/>
        <w:numPr>
          <w:ilvl w:val="0"/>
          <w:numId w:val="653"/>
        </w:numPr>
        <w:ind w:left="714" w:hanging="357"/>
        <w:contextualSpacing w:val="0"/>
        <w:jc w:val="both"/>
        <w:rPr>
          <w:sz w:val="24"/>
          <w:szCs w:val="24"/>
        </w:rPr>
      </w:pPr>
      <w:r w:rsidRPr="005A199C">
        <w:rPr>
          <w:sz w:val="24"/>
          <w:szCs w:val="24"/>
        </w:rPr>
        <w:t>Den Backofen auf 210 Grad vorheizen. Den Kürbis kochen und pürieren.</w:t>
      </w:r>
    </w:p>
    <w:p w14:paraId="324B2A62" w14:textId="77777777" w:rsidR="001D5CAA" w:rsidRPr="005A199C" w:rsidRDefault="001D5CAA" w:rsidP="00B40E8C">
      <w:pPr>
        <w:pStyle w:val="ListParagraph"/>
        <w:numPr>
          <w:ilvl w:val="0"/>
          <w:numId w:val="653"/>
        </w:numPr>
        <w:ind w:left="714" w:hanging="357"/>
        <w:contextualSpacing w:val="0"/>
        <w:jc w:val="both"/>
        <w:rPr>
          <w:sz w:val="24"/>
          <w:szCs w:val="24"/>
        </w:rPr>
      </w:pPr>
      <w:r w:rsidRPr="005A199C">
        <w:rPr>
          <w:sz w:val="24"/>
          <w:szCs w:val="24"/>
        </w:rPr>
        <w:t>Für den Teig das Mehl in eine Schüssel geben, Käse und Butter dazugeben. Mit den Händen die Zutaten etwa 2 Minuten kneten, bis die Masse glatt und formbar ist.</w:t>
      </w:r>
    </w:p>
    <w:p w14:paraId="08A5B69D" w14:textId="77777777" w:rsidR="001D5CAA" w:rsidRPr="005A199C" w:rsidRDefault="001D5CAA" w:rsidP="00B40E8C">
      <w:pPr>
        <w:pStyle w:val="ListParagraph"/>
        <w:numPr>
          <w:ilvl w:val="0"/>
          <w:numId w:val="653"/>
        </w:numPr>
        <w:ind w:left="714" w:hanging="357"/>
        <w:contextualSpacing w:val="0"/>
        <w:jc w:val="both"/>
        <w:rPr>
          <w:sz w:val="24"/>
          <w:szCs w:val="24"/>
        </w:rPr>
      </w:pPr>
      <w:r w:rsidRPr="005A199C">
        <w:rPr>
          <w:sz w:val="24"/>
          <w:szCs w:val="24"/>
        </w:rPr>
        <w:t>Den Teig auf einer leicht bemehlten Arbeitsfläche 10 Sekunden glatt und geschmeidig kneten. Mit Klarsichtfolien abdecken und 30 Minuten kühl stellen. Den Teig in 8 gleich große Portionen teilen, ausrollen und 8 tiefe, eingefettete Backförmchen auskleiden. 15 Minuten leicht braunbacken. Aus dem Ofen nehmen. Die Hitze auf 180 Grad reduzieren.</w:t>
      </w:r>
    </w:p>
    <w:p w14:paraId="585B63AD" w14:textId="77777777" w:rsidR="001D5CAA" w:rsidRPr="005A199C" w:rsidRDefault="001D5CAA" w:rsidP="00B40E8C">
      <w:pPr>
        <w:pStyle w:val="ListParagraph"/>
        <w:numPr>
          <w:ilvl w:val="0"/>
          <w:numId w:val="653"/>
        </w:numPr>
        <w:ind w:left="714" w:hanging="357"/>
        <w:contextualSpacing w:val="0"/>
        <w:jc w:val="both"/>
        <w:rPr>
          <w:sz w:val="24"/>
          <w:szCs w:val="24"/>
        </w:rPr>
      </w:pPr>
      <w:r w:rsidRPr="005A199C">
        <w:rPr>
          <w:sz w:val="24"/>
          <w:szCs w:val="24"/>
        </w:rPr>
        <w:t>Für die Füllung Öl in einer Pfanne erhitzen, Zwiebeln und Knoblauch zufügen, 5 Minuten bei geringer Hitze rühren. Currypulver zugeben, 1 weitere Minute rühren. Gleichmäßig auf die Törtchen verteilen.</w:t>
      </w:r>
    </w:p>
    <w:p w14:paraId="450BB7FE" w14:textId="77777777" w:rsidR="001D5CAA" w:rsidRDefault="001D5CAA" w:rsidP="00B40E8C">
      <w:pPr>
        <w:pStyle w:val="ListParagraph"/>
        <w:numPr>
          <w:ilvl w:val="0"/>
          <w:numId w:val="653"/>
        </w:numPr>
        <w:ind w:left="714" w:hanging="357"/>
        <w:contextualSpacing w:val="0"/>
        <w:jc w:val="both"/>
        <w:rPr>
          <w:sz w:val="24"/>
          <w:szCs w:val="24"/>
        </w:rPr>
      </w:pPr>
      <w:r w:rsidRPr="005A199C">
        <w:rPr>
          <w:sz w:val="24"/>
          <w:szCs w:val="24"/>
        </w:rPr>
        <w:t>Eier, Sahne und Kürbis in einer großen Schüssel vermengen, Auf der Zwiebelmischung verteilen und mit Kreuzkümmel bestreuen. Bei 180 Grad 20 Minuten fest backen, bis die Füllung fest ist.</w:t>
      </w:r>
    </w:p>
    <w:p w14:paraId="707FFC5E" w14:textId="0EAD8853" w:rsidR="001D5CAA" w:rsidRPr="000E5C4C" w:rsidRDefault="001D5CAA" w:rsidP="00EA49D0">
      <w:pPr>
        <w:pStyle w:val="Heading2"/>
        <w:spacing w:after="240"/>
      </w:pPr>
      <w:r w:rsidRPr="000E5C4C">
        <w:lastRenderedPageBreak/>
        <w:t>Salami-Pesto-Quiche</w:t>
      </w:r>
      <w:r w:rsidR="00007CD4">
        <w:rPr>
          <w:rStyle w:val="FootnoteReference"/>
        </w:rPr>
        <w:footnoteReference w:id="28"/>
      </w:r>
    </w:p>
    <w:p w14:paraId="7901A0B3" w14:textId="52B4B1B9" w:rsidR="001D5CAA" w:rsidRDefault="001D5CAA" w:rsidP="001D5CAA">
      <w:pPr>
        <w:jc w:val="both"/>
        <w:rPr>
          <w:sz w:val="24"/>
          <w:szCs w:val="24"/>
        </w:rPr>
      </w:pPr>
      <w:r w:rsidRPr="000E5C4C">
        <w:rPr>
          <w:sz w:val="24"/>
          <w:szCs w:val="24"/>
          <w:u w:val="single"/>
        </w:rPr>
        <w:t>Zutaten</w:t>
      </w:r>
      <w:r>
        <w:rPr>
          <w:sz w:val="24"/>
          <w:szCs w:val="24"/>
        </w:rPr>
        <w:t xml:space="preserve"> </w:t>
      </w:r>
      <w:r w:rsidR="000E5C4C">
        <w:rPr>
          <w:sz w:val="24"/>
          <w:szCs w:val="24"/>
        </w:rPr>
        <w:t>(</w:t>
      </w:r>
      <w:r>
        <w:rPr>
          <w:sz w:val="24"/>
          <w:szCs w:val="24"/>
        </w:rPr>
        <w:t>für 1 Quiche</w:t>
      </w:r>
      <w:r w:rsidR="000E5C4C">
        <w:rPr>
          <w:sz w:val="24"/>
          <w:szCs w:val="24"/>
        </w:rPr>
        <w:t>)</w:t>
      </w:r>
    </w:p>
    <w:p w14:paraId="76153DE3" w14:textId="77777777" w:rsidR="001D5CAA" w:rsidRPr="000E5C4C" w:rsidRDefault="001D5CAA" w:rsidP="001D5CAA">
      <w:pPr>
        <w:jc w:val="both"/>
        <w:rPr>
          <w:i/>
          <w:iCs/>
          <w:sz w:val="24"/>
          <w:szCs w:val="24"/>
        </w:rPr>
      </w:pPr>
      <w:r w:rsidRPr="000E5C4C">
        <w:rPr>
          <w:i/>
          <w:iCs/>
          <w:sz w:val="24"/>
          <w:szCs w:val="24"/>
        </w:rPr>
        <w:t>Für den Teig:</w:t>
      </w:r>
    </w:p>
    <w:p w14:paraId="27F41CA9" w14:textId="77777777" w:rsidR="001D5CAA" w:rsidRDefault="001D5CAA" w:rsidP="001D5CAA">
      <w:pPr>
        <w:jc w:val="both"/>
        <w:rPr>
          <w:sz w:val="24"/>
          <w:szCs w:val="24"/>
        </w:rPr>
      </w:pPr>
      <w:r>
        <w:rPr>
          <w:sz w:val="24"/>
          <w:szCs w:val="24"/>
        </w:rPr>
        <w:t>125 g Mehl</w:t>
      </w:r>
    </w:p>
    <w:p w14:paraId="5AFC4826" w14:textId="77777777" w:rsidR="001D5CAA" w:rsidRDefault="001D5CAA" w:rsidP="001D5CAA">
      <w:pPr>
        <w:jc w:val="both"/>
        <w:rPr>
          <w:sz w:val="24"/>
          <w:szCs w:val="24"/>
        </w:rPr>
      </w:pPr>
      <w:r>
        <w:rPr>
          <w:sz w:val="24"/>
          <w:szCs w:val="24"/>
        </w:rPr>
        <w:t>90 g Butter, in Stücke geschnitten</w:t>
      </w:r>
    </w:p>
    <w:p w14:paraId="1B68C1F5" w14:textId="77777777" w:rsidR="001D5CAA" w:rsidRDefault="001D5CAA" w:rsidP="001D5CAA">
      <w:pPr>
        <w:jc w:val="both"/>
        <w:rPr>
          <w:sz w:val="24"/>
          <w:szCs w:val="24"/>
        </w:rPr>
      </w:pPr>
      <w:r>
        <w:rPr>
          <w:sz w:val="24"/>
          <w:szCs w:val="24"/>
        </w:rPr>
        <w:t>1 – 2 EL Wasser</w:t>
      </w:r>
    </w:p>
    <w:p w14:paraId="1CE599EA" w14:textId="77777777" w:rsidR="001D5CAA" w:rsidRDefault="001D5CAA" w:rsidP="001D5CAA">
      <w:pPr>
        <w:jc w:val="both"/>
        <w:rPr>
          <w:sz w:val="24"/>
          <w:szCs w:val="24"/>
        </w:rPr>
      </w:pPr>
    </w:p>
    <w:p w14:paraId="2F4E6B8B" w14:textId="4751D0C1" w:rsidR="001D5CAA" w:rsidRPr="000E7A7A" w:rsidRDefault="001D5CAA" w:rsidP="001D5CAA">
      <w:pPr>
        <w:jc w:val="both"/>
        <w:rPr>
          <w:i/>
          <w:iCs/>
          <w:sz w:val="24"/>
          <w:szCs w:val="24"/>
        </w:rPr>
      </w:pPr>
      <w:r w:rsidRPr="000E7A7A">
        <w:rPr>
          <w:i/>
          <w:iCs/>
          <w:sz w:val="24"/>
          <w:szCs w:val="24"/>
        </w:rPr>
        <w:t>Für die Füllung</w:t>
      </w:r>
      <w:r w:rsidR="000E7A7A">
        <w:rPr>
          <w:i/>
          <w:iCs/>
          <w:sz w:val="24"/>
          <w:szCs w:val="24"/>
        </w:rPr>
        <w:t>:</w:t>
      </w:r>
    </w:p>
    <w:p w14:paraId="6E807C8C" w14:textId="77777777" w:rsidR="001D5CAA" w:rsidRDefault="001D5CAA" w:rsidP="001D5CAA">
      <w:pPr>
        <w:jc w:val="both"/>
        <w:rPr>
          <w:sz w:val="24"/>
          <w:szCs w:val="24"/>
        </w:rPr>
      </w:pPr>
      <w:r>
        <w:rPr>
          <w:sz w:val="24"/>
          <w:szCs w:val="24"/>
        </w:rPr>
        <w:t>2 EL Pesto</w:t>
      </w:r>
    </w:p>
    <w:p w14:paraId="52370AE2" w14:textId="77777777" w:rsidR="001D5CAA" w:rsidRDefault="001D5CAA" w:rsidP="001D5CAA">
      <w:pPr>
        <w:jc w:val="both"/>
        <w:rPr>
          <w:sz w:val="24"/>
          <w:szCs w:val="24"/>
        </w:rPr>
      </w:pPr>
      <w:r>
        <w:rPr>
          <w:sz w:val="24"/>
          <w:szCs w:val="24"/>
        </w:rPr>
        <w:t>250 g Mascarpone</w:t>
      </w:r>
    </w:p>
    <w:p w14:paraId="24A95C0A" w14:textId="77777777" w:rsidR="001D5CAA" w:rsidRDefault="001D5CAA" w:rsidP="001D5CAA">
      <w:pPr>
        <w:jc w:val="both"/>
        <w:rPr>
          <w:sz w:val="24"/>
          <w:szCs w:val="24"/>
        </w:rPr>
      </w:pPr>
      <w:r>
        <w:rPr>
          <w:sz w:val="24"/>
          <w:szCs w:val="24"/>
        </w:rPr>
        <w:t>3 Eier</w:t>
      </w:r>
    </w:p>
    <w:p w14:paraId="103CC09B" w14:textId="77777777" w:rsidR="001D5CAA" w:rsidRDefault="001D5CAA" w:rsidP="001D5CAA">
      <w:pPr>
        <w:jc w:val="both"/>
        <w:rPr>
          <w:sz w:val="24"/>
          <w:szCs w:val="24"/>
        </w:rPr>
      </w:pPr>
      <w:r>
        <w:rPr>
          <w:sz w:val="24"/>
          <w:szCs w:val="24"/>
        </w:rPr>
        <w:t>3 Salamischeiben, klein geschnitten</w:t>
      </w:r>
    </w:p>
    <w:p w14:paraId="05B5AD0A" w14:textId="77777777" w:rsidR="001D5CAA" w:rsidRDefault="001D5CAA" w:rsidP="001D5CAA">
      <w:pPr>
        <w:jc w:val="both"/>
        <w:rPr>
          <w:sz w:val="24"/>
          <w:szCs w:val="24"/>
        </w:rPr>
      </w:pPr>
      <w:r>
        <w:rPr>
          <w:sz w:val="24"/>
          <w:szCs w:val="24"/>
        </w:rPr>
        <w:t>2 EL geriebener Cheddar</w:t>
      </w:r>
    </w:p>
    <w:p w14:paraId="25BC0AFD" w14:textId="77777777" w:rsidR="001D5CAA" w:rsidRDefault="001D5CAA" w:rsidP="001D5CAA">
      <w:pPr>
        <w:jc w:val="both"/>
        <w:rPr>
          <w:sz w:val="24"/>
          <w:szCs w:val="24"/>
        </w:rPr>
      </w:pPr>
    </w:p>
    <w:p w14:paraId="39FE41C9" w14:textId="77777777" w:rsidR="001D5CAA" w:rsidRDefault="001D5CAA" w:rsidP="001D5CAA">
      <w:pPr>
        <w:jc w:val="both"/>
        <w:rPr>
          <w:sz w:val="24"/>
          <w:szCs w:val="24"/>
        </w:rPr>
      </w:pPr>
      <w:r>
        <w:rPr>
          <w:sz w:val="24"/>
          <w:szCs w:val="24"/>
        </w:rPr>
        <w:t>Zubereitungszeit: 2 Stunden</w:t>
      </w:r>
    </w:p>
    <w:p w14:paraId="15EAA51C" w14:textId="77777777" w:rsidR="001D5CAA" w:rsidRPr="00AD1151" w:rsidRDefault="001D5CAA" w:rsidP="00B40E8C">
      <w:pPr>
        <w:pStyle w:val="ListParagraph"/>
        <w:numPr>
          <w:ilvl w:val="0"/>
          <w:numId w:val="654"/>
        </w:numPr>
        <w:ind w:left="714" w:hanging="357"/>
        <w:contextualSpacing w:val="0"/>
        <w:jc w:val="both"/>
        <w:rPr>
          <w:sz w:val="24"/>
          <w:szCs w:val="24"/>
        </w:rPr>
      </w:pPr>
      <w:r w:rsidRPr="00AD1151">
        <w:rPr>
          <w:sz w:val="24"/>
          <w:szCs w:val="24"/>
        </w:rPr>
        <w:t>Den Backofen auf 210 Grad vorheizen.</w:t>
      </w:r>
    </w:p>
    <w:p w14:paraId="65CCD705" w14:textId="77777777" w:rsidR="001D5CAA" w:rsidRPr="00AD1151" w:rsidRDefault="001D5CAA" w:rsidP="00B40E8C">
      <w:pPr>
        <w:pStyle w:val="ListParagraph"/>
        <w:numPr>
          <w:ilvl w:val="0"/>
          <w:numId w:val="654"/>
        </w:numPr>
        <w:ind w:left="714" w:hanging="357"/>
        <w:contextualSpacing w:val="0"/>
        <w:jc w:val="both"/>
        <w:rPr>
          <w:sz w:val="24"/>
          <w:szCs w:val="24"/>
        </w:rPr>
      </w:pPr>
      <w:r w:rsidRPr="00AD1151">
        <w:rPr>
          <w:sz w:val="24"/>
          <w:szCs w:val="24"/>
        </w:rPr>
        <w:t>Für den Teig das Mehl in eine Schüssel sieben. Die Butter mit dem Mehl 2 Minuten verreiben, bis die Mischung fein und krümelig ist. Das Wasser zugeben und zu einem weichen Teig verarbeiten. Den Teig auf einer leicht bemehlten Arbeitsfläche 10 Sekunden glattkneten. Mit Klarsichtfolie abdecken und 30 Minuten kühl stellen.</w:t>
      </w:r>
    </w:p>
    <w:p w14:paraId="7E61CF54" w14:textId="77777777" w:rsidR="001D5CAA" w:rsidRPr="00AD1151" w:rsidRDefault="001D5CAA" w:rsidP="00B40E8C">
      <w:pPr>
        <w:pStyle w:val="ListParagraph"/>
        <w:numPr>
          <w:ilvl w:val="0"/>
          <w:numId w:val="654"/>
        </w:numPr>
        <w:ind w:left="714" w:hanging="357"/>
        <w:contextualSpacing w:val="0"/>
        <w:jc w:val="both"/>
        <w:rPr>
          <w:sz w:val="24"/>
          <w:szCs w:val="24"/>
        </w:rPr>
      </w:pPr>
      <w:r w:rsidRPr="00AD1151">
        <w:rPr>
          <w:sz w:val="24"/>
          <w:szCs w:val="24"/>
        </w:rPr>
        <w:t>Den Teig zwischen 2 Klarsichtfolien ausrollen und eine Backform auskleiden. Backpapier auf die Form zuschneiden. Eine Schicht getrocknete Bohnen oder Reis gleichmäßig auf dem Papier verteilen. 10 Minuten backen, aus dem Ofen nehmen. Papier und Reis oder Bohnen entfernen.  Den Teig wieder in den Backofen geben und 5 Minuten leicht goldbraun backen. Aus dem Backofennehmen. Die Hitze auf 180 Grad reduzieren.</w:t>
      </w:r>
    </w:p>
    <w:p w14:paraId="095BB4AB" w14:textId="77777777" w:rsidR="001D5CAA" w:rsidRDefault="001D5CAA" w:rsidP="00B40E8C">
      <w:pPr>
        <w:pStyle w:val="ListParagraph"/>
        <w:numPr>
          <w:ilvl w:val="0"/>
          <w:numId w:val="654"/>
        </w:numPr>
        <w:ind w:left="714" w:hanging="357"/>
        <w:contextualSpacing w:val="0"/>
        <w:jc w:val="both"/>
        <w:rPr>
          <w:sz w:val="24"/>
          <w:szCs w:val="24"/>
        </w:rPr>
      </w:pPr>
      <w:r w:rsidRPr="00AD1151">
        <w:rPr>
          <w:sz w:val="24"/>
          <w:szCs w:val="24"/>
        </w:rPr>
        <w:t>Für die Füllung die Quicheboden mit Pesto bedecken. Mascarpone und Eier verschlagen, bis die Mischung glatt ist. Die Mischung über dem Pesto geben. Die Salami auf der Oberfläche verteilen und mit Käse bestreuen. Bei mittlere Hitze 30 Minuten backen, bis die Füllung fest und leicht goldbraun ist.</w:t>
      </w:r>
    </w:p>
    <w:p w14:paraId="1E2EAE02" w14:textId="77777777" w:rsidR="001D5CAA" w:rsidRDefault="001D5CAA" w:rsidP="001D5CAA">
      <w:pPr>
        <w:rPr>
          <w:sz w:val="24"/>
          <w:szCs w:val="24"/>
        </w:rPr>
      </w:pPr>
      <w:r>
        <w:rPr>
          <w:sz w:val="24"/>
          <w:szCs w:val="24"/>
        </w:rPr>
        <w:br w:type="page"/>
      </w:r>
    </w:p>
    <w:p w14:paraId="22C57E6C" w14:textId="77777777" w:rsidR="0065204F" w:rsidRPr="00E05D6C" w:rsidRDefault="0065204F" w:rsidP="0065204F">
      <w:pPr>
        <w:pStyle w:val="Heading2"/>
        <w:spacing w:after="240"/>
      </w:pPr>
      <w:r w:rsidRPr="00E05D6C">
        <w:lastRenderedPageBreak/>
        <w:t>Mini-Quiche-Lorraines</w:t>
      </w:r>
      <w:r>
        <w:rPr>
          <w:rStyle w:val="FootnoteReference"/>
        </w:rPr>
        <w:footnoteReference w:id="29"/>
      </w:r>
      <w:r w:rsidRPr="00E05D6C">
        <w:t xml:space="preserve"> </w:t>
      </w:r>
    </w:p>
    <w:p w14:paraId="0D8FAB56" w14:textId="77777777" w:rsidR="0065204F" w:rsidRDefault="0065204F" w:rsidP="0065204F">
      <w:pPr>
        <w:rPr>
          <w:sz w:val="24"/>
          <w:szCs w:val="24"/>
        </w:rPr>
      </w:pPr>
      <w:r>
        <w:rPr>
          <w:sz w:val="24"/>
          <w:szCs w:val="24"/>
        </w:rPr>
        <w:t>Zutaten für 24 Stück</w:t>
      </w:r>
    </w:p>
    <w:p w14:paraId="5BACBB43" w14:textId="77777777" w:rsidR="0065204F" w:rsidRDefault="0065204F" w:rsidP="0065204F">
      <w:pPr>
        <w:rPr>
          <w:sz w:val="24"/>
          <w:szCs w:val="24"/>
        </w:rPr>
      </w:pPr>
      <w:r>
        <w:rPr>
          <w:sz w:val="24"/>
          <w:szCs w:val="24"/>
        </w:rPr>
        <w:t>3 Fertig-Mürbeteig, ausgerollt</w:t>
      </w:r>
    </w:p>
    <w:p w14:paraId="0C98DBF3" w14:textId="77777777" w:rsidR="0065204F" w:rsidRDefault="0065204F" w:rsidP="0065204F">
      <w:pPr>
        <w:rPr>
          <w:sz w:val="24"/>
          <w:szCs w:val="24"/>
        </w:rPr>
      </w:pPr>
      <w:r>
        <w:rPr>
          <w:sz w:val="24"/>
          <w:szCs w:val="24"/>
        </w:rPr>
        <w:t>60 g Gruyère, gerieben</w:t>
      </w:r>
    </w:p>
    <w:p w14:paraId="5F3AAE40" w14:textId="77777777" w:rsidR="0065204F" w:rsidRDefault="0065204F" w:rsidP="0065204F">
      <w:pPr>
        <w:rPr>
          <w:sz w:val="24"/>
          <w:szCs w:val="24"/>
        </w:rPr>
      </w:pPr>
      <w:r>
        <w:rPr>
          <w:sz w:val="24"/>
          <w:szCs w:val="24"/>
        </w:rPr>
        <w:t>30 g Butter</w:t>
      </w:r>
    </w:p>
    <w:p w14:paraId="693BB732" w14:textId="77777777" w:rsidR="0065204F" w:rsidRDefault="0065204F" w:rsidP="0065204F">
      <w:pPr>
        <w:rPr>
          <w:sz w:val="24"/>
          <w:szCs w:val="24"/>
        </w:rPr>
      </w:pPr>
      <w:r>
        <w:rPr>
          <w:sz w:val="24"/>
          <w:szCs w:val="24"/>
        </w:rPr>
        <w:t>2 Scheiben Frühstück, feingewürfelt</w:t>
      </w:r>
    </w:p>
    <w:p w14:paraId="32EFF339" w14:textId="77777777" w:rsidR="0065204F" w:rsidRDefault="0065204F" w:rsidP="0065204F">
      <w:pPr>
        <w:rPr>
          <w:sz w:val="24"/>
          <w:szCs w:val="24"/>
        </w:rPr>
      </w:pPr>
      <w:r>
        <w:rPr>
          <w:sz w:val="24"/>
          <w:szCs w:val="24"/>
        </w:rPr>
        <w:t>1 Zwiebel, feingewürfelt</w:t>
      </w:r>
    </w:p>
    <w:p w14:paraId="3A52A76D" w14:textId="77777777" w:rsidR="0065204F" w:rsidRDefault="0065204F" w:rsidP="0065204F">
      <w:pPr>
        <w:rPr>
          <w:sz w:val="24"/>
          <w:szCs w:val="24"/>
        </w:rPr>
      </w:pPr>
      <w:r>
        <w:rPr>
          <w:sz w:val="24"/>
          <w:szCs w:val="24"/>
        </w:rPr>
        <w:t>2 Eier</w:t>
      </w:r>
    </w:p>
    <w:p w14:paraId="0FEDD2A6" w14:textId="77777777" w:rsidR="0065204F" w:rsidRDefault="0065204F" w:rsidP="0065204F">
      <w:pPr>
        <w:rPr>
          <w:sz w:val="24"/>
          <w:szCs w:val="24"/>
        </w:rPr>
      </w:pPr>
      <w:r>
        <w:rPr>
          <w:sz w:val="24"/>
          <w:szCs w:val="24"/>
        </w:rPr>
        <w:t>185 ml Sahne</w:t>
      </w:r>
    </w:p>
    <w:p w14:paraId="31B6D9CF" w14:textId="77777777" w:rsidR="0065204F" w:rsidRDefault="0065204F" w:rsidP="0065204F">
      <w:pPr>
        <w:rPr>
          <w:sz w:val="24"/>
          <w:szCs w:val="24"/>
        </w:rPr>
      </w:pPr>
      <w:r>
        <w:rPr>
          <w:sz w:val="24"/>
          <w:szCs w:val="24"/>
        </w:rPr>
        <w:t>½ TL Muskatnuss, gerieben</w:t>
      </w:r>
    </w:p>
    <w:p w14:paraId="4ECEBA2F" w14:textId="77777777" w:rsidR="0065204F" w:rsidRDefault="0065204F" w:rsidP="0065204F">
      <w:pPr>
        <w:rPr>
          <w:sz w:val="24"/>
          <w:szCs w:val="24"/>
        </w:rPr>
      </w:pPr>
      <w:r>
        <w:rPr>
          <w:sz w:val="24"/>
          <w:szCs w:val="24"/>
        </w:rPr>
        <w:t>Frischer Schnittlauch, in ca. 3 cm lange Stücke geschnitten zum Garnieren</w:t>
      </w:r>
    </w:p>
    <w:p w14:paraId="6BC96AB3" w14:textId="77777777" w:rsidR="0065204F" w:rsidRDefault="0065204F" w:rsidP="0065204F">
      <w:pPr>
        <w:rPr>
          <w:sz w:val="24"/>
          <w:szCs w:val="24"/>
        </w:rPr>
      </w:pPr>
    </w:p>
    <w:p w14:paraId="290F35C3" w14:textId="77777777" w:rsidR="0065204F" w:rsidRDefault="0065204F" w:rsidP="0065204F">
      <w:pPr>
        <w:rPr>
          <w:sz w:val="24"/>
          <w:szCs w:val="24"/>
        </w:rPr>
      </w:pPr>
      <w:r>
        <w:rPr>
          <w:sz w:val="24"/>
          <w:szCs w:val="24"/>
        </w:rPr>
        <w:t>Zubereitungszeit: 20 Minuten plus 25 Minuten Backzeit</w:t>
      </w:r>
    </w:p>
    <w:p w14:paraId="478E407F" w14:textId="77777777" w:rsidR="0065204F" w:rsidRDefault="0065204F" w:rsidP="0065204F">
      <w:pPr>
        <w:rPr>
          <w:sz w:val="24"/>
          <w:szCs w:val="24"/>
        </w:rPr>
      </w:pPr>
    </w:p>
    <w:p w14:paraId="374D2CFE" w14:textId="77777777" w:rsidR="0065204F" w:rsidRPr="00F86E3A" w:rsidRDefault="0065204F" w:rsidP="00B40E8C">
      <w:pPr>
        <w:pStyle w:val="ListParagraph"/>
        <w:numPr>
          <w:ilvl w:val="0"/>
          <w:numId w:val="852"/>
        </w:numPr>
        <w:jc w:val="both"/>
        <w:rPr>
          <w:sz w:val="24"/>
          <w:szCs w:val="24"/>
        </w:rPr>
      </w:pPr>
      <w:r w:rsidRPr="00F86E3A">
        <w:rPr>
          <w:sz w:val="24"/>
          <w:szCs w:val="24"/>
        </w:rPr>
        <w:t>Zwei flache Muffinbleche mit je 12 Vertiefungen einfetten. Den Backofen auf 190 Grad (Gas 2-3) vorheizen. Aus dem Teig Kreise von 8 cm Durchmesser ausstechen und in die Vertiefungen legen. Den Käse gleichmäßig auf den Teigschalen verteilen. Abgedeckt kaltstellen, während die Füllung vorbereitet wird.</w:t>
      </w:r>
    </w:p>
    <w:p w14:paraId="26C3D27C" w14:textId="77777777" w:rsidR="0065204F" w:rsidRPr="00F86E3A" w:rsidRDefault="0065204F" w:rsidP="00B40E8C">
      <w:pPr>
        <w:pStyle w:val="ListParagraph"/>
        <w:numPr>
          <w:ilvl w:val="0"/>
          <w:numId w:val="852"/>
        </w:numPr>
        <w:jc w:val="both"/>
        <w:rPr>
          <w:sz w:val="24"/>
          <w:szCs w:val="24"/>
        </w:rPr>
      </w:pPr>
      <w:r w:rsidRPr="00F86E3A">
        <w:rPr>
          <w:sz w:val="24"/>
          <w:szCs w:val="24"/>
        </w:rPr>
        <w:t>Butter in einem kleinen Topf erhitzen. Speck und Zwiebeln 2-3 Minuten weich dünsten. Auf Küchenpapier abtropfen lassen. Die abgekühlte Mischung gleichmäßig auf die Teigschalen verteilen. Eier, Sahne, Muskatnuss und frisch gemahlenen schwarzen Pfeffer mit dem Schneebesen verquirlen. Dann vorsichtig über den Speck gießen oder mit einem Löffel auf den Quiches verteilen.</w:t>
      </w:r>
    </w:p>
    <w:p w14:paraId="416E9A17" w14:textId="77777777" w:rsidR="0065204F" w:rsidRDefault="0065204F" w:rsidP="00B40E8C">
      <w:pPr>
        <w:pStyle w:val="ListParagraph"/>
        <w:numPr>
          <w:ilvl w:val="0"/>
          <w:numId w:val="852"/>
        </w:numPr>
        <w:jc w:val="both"/>
        <w:rPr>
          <w:sz w:val="24"/>
          <w:szCs w:val="24"/>
        </w:rPr>
      </w:pPr>
      <w:r w:rsidRPr="00F86E3A">
        <w:rPr>
          <w:sz w:val="24"/>
          <w:szCs w:val="24"/>
        </w:rPr>
        <w:t>Zum Garnieren auf jede Quiche 2-3 Schnittlauch legen. 20 Minuten goldbraun und fest backen. Heiß oder warm servieren.</w:t>
      </w:r>
    </w:p>
    <w:p w14:paraId="4B1A434A" w14:textId="77777777" w:rsidR="0065204F" w:rsidRDefault="0065204F" w:rsidP="0065204F">
      <w:pPr>
        <w:jc w:val="both"/>
        <w:rPr>
          <w:sz w:val="24"/>
          <w:szCs w:val="24"/>
        </w:rPr>
      </w:pPr>
    </w:p>
    <w:p w14:paraId="49944D0B" w14:textId="77777777" w:rsidR="0065204F" w:rsidRPr="00780506" w:rsidRDefault="0065204F" w:rsidP="0065204F">
      <w:pPr>
        <w:ind w:left="708" w:hanging="708"/>
        <w:jc w:val="both"/>
        <w:rPr>
          <w:sz w:val="24"/>
          <w:szCs w:val="24"/>
        </w:rPr>
      </w:pPr>
      <w:r>
        <w:rPr>
          <w:sz w:val="24"/>
          <w:szCs w:val="24"/>
        </w:rPr>
        <w:t>Tipp:</w:t>
      </w:r>
      <w:r>
        <w:rPr>
          <w:sz w:val="24"/>
          <w:szCs w:val="24"/>
        </w:rPr>
        <w:tab/>
        <w:t>Kann man mit allerlei Zutaten machen und verschiedenste Beläge kreieren, z.B. Ziegenkäse und Tomaten; Apfel-Zwiebel-Curry….</w:t>
      </w:r>
    </w:p>
    <w:p w14:paraId="595C6CB2" w14:textId="77777777" w:rsidR="0065204F" w:rsidRDefault="0065204F" w:rsidP="0065204F">
      <w:pPr>
        <w:rPr>
          <w:sz w:val="24"/>
          <w:szCs w:val="24"/>
        </w:rPr>
      </w:pPr>
      <w:r>
        <w:rPr>
          <w:sz w:val="24"/>
          <w:szCs w:val="24"/>
        </w:rPr>
        <w:br w:type="page"/>
      </w:r>
    </w:p>
    <w:p w14:paraId="4B75F12B" w14:textId="2B8F4C74" w:rsidR="00421165" w:rsidRPr="00641AD2" w:rsidRDefault="00421165" w:rsidP="00EA49D0">
      <w:pPr>
        <w:pStyle w:val="Heading2"/>
        <w:spacing w:after="240"/>
      </w:pPr>
      <w:r w:rsidRPr="00641AD2">
        <w:lastRenderedPageBreak/>
        <w:t>Spinatpastete – Spanakópitta</w:t>
      </w:r>
      <w:r w:rsidR="00337654">
        <w:rPr>
          <w:rStyle w:val="FootnoteReference"/>
        </w:rPr>
        <w:footnoteReference w:id="30"/>
      </w:r>
    </w:p>
    <w:p w14:paraId="06B1E8A6" w14:textId="34AA63E8" w:rsidR="00421165" w:rsidRDefault="00421165" w:rsidP="00421165">
      <w:pPr>
        <w:rPr>
          <w:sz w:val="24"/>
          <w:szCs w:val="24"/>
        </w:rPr>
      </w:pPr>
      <w:r w:rsidRPr="00641AD2">
        <w:rPr>
          <w:sz w:val="24"/>
          <w:szCs w:val="24"/>
          <w:u w:val="single"/>
        </w:rPr>
        <w:t>Zutaten</w:t>
      </w:r>
      <w:r>
        <w:rPr>
          <w:sz w:val="24"/>
          <w:szCs w:val="24"/>
        </w:rPr>
        <w:t xml:space="preserve"> </w:t>
      </w:r>
      <w:r w:rsidR="00725201">
        <w:rPr>
          <w:sz w:val="24"/>
          <w:szCs w:val="24"/>
        </w:rPr>
        <w:t>(</w:t>
      </w:r>
      <w:r>
        <w:rPr>
          <w:sz w:val="24"/>
          <w:szCs w:val="24"/>
        </w:rPr>
        <w:t>für eine feuerfeste Form mit 28 – 30 cm Durchmesser, 4 Portionen</w:t>
      </w:r>
      <w:r w:rsidR="00725201">
        <w:rPr>
          <w:sz w:val="24"/>
          <w:szCs w:val="24"/>
        </w:rPr>
        <w:t>)</w:t>
      </w:r>
    </w:p>
    <w:p w14:paraId="7236DC9A" w14:textId="77777777" w:rsidR="00421165" w:rsidRDefault="00421165" w:rsidP="00421165">
      <w:pPr>
        <w:rPr>
          <w:sz w:val="24"/>
          <w:szCs w:val="24"/>
        </w:rPr>
      </w:pPr>
      <w:r>
        <w:rPr>
          <w:sz w:val="24"/>
          <w:szCs w:val="24"/>
        </w:rPr>
        <w:t>1 kg frischer Blattspinat</w:t>
      </w:r>
    </w:p>
    <w:p w14:paraId="3DB9F7E8" w14:textId="77777777" w:rsidR="00421165" w:rsidRDefault="00421165" w:rsidP="00421165">
      <w:pPr>
        <w:rPr>
          <w:sz w:val="24"/>
          <w:szCs w:val="24"/>
        </w:rPr>
      </w:pPr>
      <w:r>
        <w:rPr>
          <w:sz w:val="24"/>
          <w:szCs w:val="24"/>
        </w:rPr>
        <w:t>1 Bund Frühlingszwiebeln (etwa 200g)</w:t>
      </w:r>
    </w:p>
    <w:p w14:paraId="226851C8" w14:textId="77777777" w:rsidR="00421165" w:rsidRDefault="00421165" w:rsidP="00421165">
      <w:pPr>
        <w:rPr>
          <w:sz w:val="24"/>
          <w:szCs w:val="24"/>
        </w:rPr>
      </w:pPr>
      <w:r>
        <w:rPr>
          <w:sz w:val="24"/>
          <w:szCs w:val="24"/>
        </w:rPr>
        <w:t>4 EL Olivenöl</w:t>
      </w:r>
    </w:p>
    <w:p w14:paraId="1716189C" w14:textId="77777777" w:rsidR="00421165" w:rsidRDefault="00421165" w:rsidP="00421165">
      <w:pPr>
        <w:rPr>
          <w:sz w:val="24"/>
          <w:szCs w:val="24"/>
        </w:rPr>
      </w:pPr>
      <w:r>
        <w:rPr>
          <w:sz w:val="24"/>
          <w:szCs w:val="24"/>
        </w:rPr>
        <w:t>2 Bund Dill</w:t>
      </w:r>
    </w:p>
    <w:p w14:paraId="45BADFEE" w14:textId="77777777" w:rsidR="00421165" w:rsidRDefault="00421165" w:rsidP="00421165">
      <w:pPr>
        <w:rPr>
          <w:sz w:val="24"/>
          <w:szCs w:val="24"/>
        </w:rPr>
      </w:pPr>
      <w:r>
        <w:rPr>
          <w:sz w:val="24"/>
          <w:szCs w:val="24"/>
        </w:rPr>
        <w:t>200 g Feta</w:t>
      </w:r>
    </w:p>
    <w:p w14:paraId="452E17D8" w14:textId="78731B14" w:rsidR="00421165" w:rsidRDefault="00421165" w:rsidP="00421165">
      <w:pPr>
        <w:rPr>
          <w:sz w:val="24"/>
          <w:szCs w:val="24"/>
        </w:rPr>
      </w:pPr>
      <w:r>
        <w:rPr>
          <w:sz w:val="24"/>
          <w:szCs w:val="24"/>
        </w:rPr>
        <w:t>Pfeffer</w:t>
      </w:r>
      <w:r w:rsidR="00725201">
        <w:rPr>
          <w:sz w:val="24"/>
          <w:szCs w:val="24"/>
        </w:rPr>
        <w:t xml:space="preserve">, </w:t>
      </w:r>
      <w:r>
        <w:rPr>
          <w:sz w:val="24"/>
          <w:szCs w:val="24"/>
        </w:rPr>
        <w:t>Salz</w:t>
      </w:r>
    </w:p>
    <w:p w14:paraId="14559DE0" w14:textId="77777777" w:rsidR="00421165" w:rsidRDefault="00421165" w:rsidP="00421165">
      <w:pPr>
        <w:rPr>
          <w:sz w:val="24"/>
          <w:szCs w:val="24"/>
        </w:rPr>
      </w:pPr>
      <w:r>
        <w:rPr>
          <w:sz w:val="24"/>
          <w:szCs w:val="24"/>
        </w:rPr>
        <w:t>2 Eier</w:t>
      </w:r>
    </w:p>
    <w:p w14:paraId="33965D23" w14:textId="77777777" w:rsidR="00421165" w:rsidRDefault="00421165" w:rsidP="00421165">
      <w:pPr>
        <w:rPr>
          <w:sz w:val="24"/>
          <w:szCs w:val="24"/>
        </w:rPr>
      </w:pPr>
      <w:r>
        <w:rPr>
          <w:sz w:val="24"/>
          <w:szCs w:val="24"/>
        </w:rPr>
        <w:t xml:space="preserve">125 ml Milch </w:t>
      </w:r>
    </w:p>
    <w:p w14:paraId="2A7FDB7C" w14:textId="77777777" w:rsidR="00421165" w:rsidRDefault="00421165" w:rsidP="00421165">
      <w:pPr>
        <w:rPr>
          <w:sz w:val="24"/>
          <w:szCs w:val="24"/>
        </w:rPr>
      </w:pPr>
      <w:r>
        <w:rPr>
          <w:sz w:val="24"/>
          <w:szCs w:val="24"/>
        </w:rPr>
        <w:t>80 g Butter</w:t>
      </w:r>
    </w:p>
    <w:p w14:paraId="061400BD" w14:textId="15F99AC4" w:rsidR="00421165" w:rsidRDefault="00421165" w:rsidP="00421165">
      <w:pPr>
        <w:rPr>
          <w:sz w:val="24"/>
          <w:szCs w:val="24"/>
        </w:rPr>
      </w:pPr>
      <w:r>
        <w:rPr>
          <w:sz w:val="24"/>
          <w:szCs w:val="24"/>
        </w:rPr>
        <w:t>3 Yufka-Teigblätter oder Blätterteig</w:t>
      </w:r>
    </w:p>
    <w:p w14:paraId="033CD627" w14:textId="77777777" w:rsidR="00725201" w:rsidRDefault="00725201" w:rsidP="00421165">
      <w:pPr>
        <w:rPr>
          <w:sz w:val="24"/>
          <w:szCs w:val="24"/>
        </w:rPr>
      </w:pPr>
    </w:p>
    <w:p w14:paraId="486CFA39" w14:textId="72E2D61C" w:rsidR="00421165" w:rsidRDefault="00421165" w:rsidP="00421165">
      <w:pPr>
        <w:rPr>
          <w:sz w:val="24"/>
          <w:szCs w:val="24"/>
        </w:rPr>
      </w:pPr>
      <w:r>
        <w:rPr>
          <w:sz w:val="24"/>
          <w:szCs w:val="24"/>
        </w:rPr>
        <w:t>Zubereitungszeit: 1 Stunde plus 40 Minuten Backzeit</w:t>
      </w:r>
    </w:p>
    <w:p w14:paraId="765770BC" w14:textId="77777777" w:rsidR="00421165" w:rsidRPr="00B612C4" w:rsidRDefault="00421165" w:rsidP="00B40E8C">
      <w:pPr>
        <w:pStyle w:val="ListParagraph"/>
        <w:numPr>
          <w:ilvl w:val="0"/>
          <w:numId w:val="433"/>
        </w:numPr>
        <w:ind w:left="714" w:hanging="357"/>
        <w:contextualSpacing w:val="0"/>
        <w:jc w:val="both"/>
        <w:rPr>
          <w:sz w:val="24"/>
          <w:szCs w:val="24"/>
        </w:rPr>
      </w:pPr>
      <w:r w:rsidRPr="00B612C4">
        <w:rPr>
          <w:sz w:val="24"/>
          <w:szCs w:val="24"/>
        </w:rPr>
        <w:t>Spinat waschen, Würzelansätze und harte Stiele abschneiden. Frühlingszwiebeln von harten Röhren und Wurzeln befreien, abspülen, zweimal längs halbieren und quer in Stückchen schneiden.</w:t>
      </w:r>
    </w:p>
    <w:p w14:paraId="138CE20C" w14:textId="77777777" w:rsidR="00421165" w:rsidRPr="00B612C4" w:rsidRDefault="00421165" w:rsidP="00B40E8C">
      <w:pPr>
        <w:pStyle w:val="ListParagraph"/>
        <w:numPr>
          <w:ilvl w:val="0"/>
          <w:numId w:val="433"/>
        </w:numPr>
        <w:ind w:left="714" w:hanging="357"/>
        <w:contextualSpacing w:val="0"/>
        <w:jc w:val="both"/>
        <w:rPr>
          <w:sz w:val="24"/>
          <w:szCs w:val="24"/>
        </w:rPr>
      </w:pPr>
      <w:r w:rsidRPr="00B612C4">
        <w:rPr>
          <w:sz w:val="24"/>
          <w:szCs w:val="24"/>
        </w:rPr>
        <w:t>3 EL Olivenöl in einer Pfanne erhitzen du die Zwiebeln glasig dünsten. Den tropfnassen Spinat hineingeben und bei starker Hitze zusammenfallen und die Flüssigkeit verdampfen lassen. Die Pfanne vom Herd nehmen, Spinat kurz abkühlen lassen, auf einem Brett fein hacken und in eine Schüssel geben.</w:t>
      </w:r>
    </w:p>
    <w:p w14:paraId="1EC8A2AE" w14:textId="77777777" w:rsidR="00421165" w:rsidRPr="00B612C4" w:rsidRDefault="00421165" w:rsidP="00B40E8C">
      <w:pPr>
        <w:pStyle w:val="ListParagraph"/>
        <w:numPr>
          <w:ilvl w:val="0"/>
          <w:numId w:val="433"/>
        </w:numPr>
        <w:ind w:left="714" w:hanging="357"/>
        <w:contextualSpacing w:val="0"/>
        <w:jc w:val="both"/>
        <w:rPr>
          <w:sz w:val="24"/>
          <w:szCs w:val="24"/>
        </w:rPr>
      </w:pPr>
      <w:r w:rsidRPr="00B612C4">
        <w:rPr>
          <w:sz w:val="24"/>
          <w:szCs w:val="24"/>
        </w:rPr>
        <w:t>Dill hacken. Den Käse fein zerkrümeln und unter den Spinat mischen. Mit Pfeffer und Salz abschmecken. Eier verquirlen und unterziehen.</w:t>
      </w:r>
    </w:p>
    <w:p w14:paraId="1215A928" w14:textId="774EFE3F" w:rsidR="00421165" w:rsidRPr="00B612C4" w:rsidRDefault="00421165" w:rsidP="00B40E8C">
      <w:pPr>
        <w:pStyle w:val="ListParagraph"/>
        <w:numPr>
          <w:ilvl w:val="0"/>
          <w:numId w:val="433"/>
        </w:numPr>
        <w:ind w:left="714" w:hanging="357"/>
        <w:contextualSpacing w:val="0"/>
        <w:jc w:val="both"/>
        <w:rPr>
          <w:sz w:val="24"/>
          <w:szCs w:val="24"/>
        </w:rPr>
      </w:pPr>
      <w:r w:rsidRPr="00B612C4">
        <w:rPr>
          <w:sz w:val="24"/>
          <w:szCs w:val="24"/>
        </w:rPr>
        <w:t>Die Yufka</w:t>
      </w:r>
      <w:r w:rsidR="00BB7F10">
        <w:rPr>
          <w:sz w:val="24"/>
          <w:szCs w:val="24"/>
        </w:rPr>
        <w:t>-B</w:t>
      </w:r>
      <w:r w:rsidRPr="00B612C4">
        <w:rPr>
          <w:sz w:val="24"/>
          <w:szCs w:val="24"/>
        </w:rPr>
        <w:t xml:space="preserve">lätter aus der Folie nehmen, auseinanderfalten, mit Wasser fein besprühen und mit einem feuchten Tuch bedeckt etwa 30 Minuten ruhen lassen, damit sie geschmeidig werden. Den Backofen auf 200 </w:t>
      </w:r>
      <w:r>
        <w:rPr>
          <w:sz w:val="24"/>
          <w:szCs w:val="24"/>
        </w:rPr>
        <w:t>G</w:t>
      </w:r>
      <w:r w:rsidRPr="00B612C4">
        <w:rPr>
          <w:sz w:val="24"/>
          <w:szCs w:val="24"/>
        </w:rPr>
        <w:t xml:space="preserve">rad (Gas 3) vorheizen. Form mit 1 EL </w:t>
      </w:r>
      <w:r>
        <w:rPr>
          <w:sz w:val="24"/>
          <w:szCs w:val="24"/>
        </w:rPr>
        <w:t>Ö</w:t>
      </w:r>
      <w:r w:rsidRPr="00B612C4">
        <w:rPr>
          <w:sz w:val="24"/>
          <w:szCs w:val="24"/>
        </w:rPr>
        <w:t>l einpinseln. Butter</w:t>
      </w:r>
      <w:r>
        <w:rPr>
          <w:sz w:val="24"/>
          <w:szCs w:val="24"/>
        </w:rPr>
        <w:t xml:space="preserve"> </w:t>
      </w:r>
      <w:r w:rsidRPr="00B612C4">
        <w:rPr>
          <w:sz w:val="24"/>
          <w:szCs w:val="24"/>
        </w:rPr>
        <w:t>mit Milch ein einem Töpfchen erwärmen.</w:t>
      </w:r>
    </w:p>
    <w:p w14:paraId="640722FE" w14:textId="77777777" w:rsidR="00421165" w:rsidRPr="00B612C4" w:rsidRDefault="00421165" w:rsidP="00B40E8C">
      <w:pPr>
        <w:pStyle w:val="ListParagraph"/>
        <w:numPr>
          <w:ilvl w:val="0"/>
          <w:numId w:val="433"/>
        </w:numPr>
        <w:ind w:left="714" w:hanging="357"/>
        <w:contextualSpacing w:val="0"/>
        <w:jc w:val="both"/>
        <w:rPr>
          <w:sz w:val="24"/>
          <w:szCs w:val="24"/>
        </w:rPr>
      </w:pPr>
      <w:r w:rsidRPr="00B612C4">
        <w:rPr>
          <w:sz w:val="24"/>
          <w:szCs w:val="24"/>
        </w:rPr>
        <w:t>Das erste Yufka-Blatt in die Form legen. Ränder überhängen lassen. Das Teigblatt mit Butter-Milch-Mischung großzügig einpinseln.</w:t>
      </w:r>
    </w:p>
    <w:p w14:paraId="00D664B6" w14:textId="77777777" w:rsidR="00421165" w:rsidRPr="00B612C4" w:rsidRDefault="00421165" w:rsidP="00B40E8C">
      <w:pPr>
        <w:pStyle w:val="ListParagraph"/>
        <w:numPr>
          <w:ilvl w:val="0"/>
          <w:numId w:val="433"/>
        </w:numPr>
        <w:ind w:left="714" w:hanging="357"/>
        <w:contextualSpacing w:val="0"/>
        <w:jc w:val="both"/>
        <w:rPr>
          <w:sz w:val="24"/>
          <w:szCs w:val="24"/>
        </w:rPr>
      </w:pPr>
      <w:r w:rsidRPr="00B612C4">
        <w:rPr>
          <w:sz w:val="24"/>
          <w:szCs w:val="24"/>
        </w:rPr>
        <w:lastRenderedPageBreak/>
        <w:t>Das zweite Blatt halbieren. Die Hälften kreuz und quer übereinander auf den Boden der Form legen, dabei jeweils großzügig einpinseln. Ränder überhängen lassen. Spinat in die Form geben, gut andrücken.</w:t>
      </w:r>
    </w:p>
    <w:p w14:paraId="3BE245F3" w14:textId="77777777" w:rsidR="00421165" w:rsidRPr="00B612C4" w:rsidRDefault="00421165" w:rsidP="00B40E8C">
      <w:pPr>
        <w:pStyle w:val="ListParagraph"/>
        <w:numPr>
          <w:ilvl w:val="0"/>
          <w:numId w:val="433"/>
        </w:numPr>
        <w:ind w:left="714" w:hanging="357"/>
        <w:contextualSpacing w:val="0"/>
        <w:jc w:val="both"/>
        <w:rPr>
          <w:sz w:val="24"/>
          <w:szCs w:val="24"/>
        </w:rPr>
      </w:pPr>
      <w:r w:rsidRPr="00B612C4">
        <w:rPr>
          <w:sz w:val="24"/>
          <w:szCs w:val="24"/>
        </w:rPr>
        <w:t>Das dritte Blatt halbieren, den Spinat damit abdecken, jede Lage einpinseln. Die Ränder über die Pastete klappen, mit der restlichen Butter-Milch-Mischung einpinseln.</w:t>
      </w:r>
    </w:p>
    <w:p w14:paraId="72A25F15" w14:textId="77777777" w:rsidR="00421165" w:rsidRDefault="00421165" w:rsidP="00B40E8C">
      <w:pPr>
        <w:pStyle w:val="ListParagraph"/>
        <w:numPr>
          <w:ilvl w:val="0"/>
          <w:numId w:val="433"/>
        </w:numPr>
        <w:ind w:left="714" w:hanging="357"/>
        <w:contextualSpacing w:val="0"/>
        <w:jc w:val="both"/>
        <w:rPr>
          <w:sz w:val="24"/>
          <w:szCs w:val="24"/>
        </w:rPr>
      </w:pPr>
      <w:r w:rsidRPr="00B612C4">
        <w:rPr>
          <w:sz w:val="24"/>
          <w:szCs w:val="24"/>
        </w:rPr>
        <w:t>Die oberen Schichten der Pastete quadratisch einschneiden. Im Ofen (Mitte) 35 – 40 Minuten goldgelb backen, etwas abkühlen lassen. Die Quadrate richtig durchschneiden und die Pastete warm oder kalt servieren.</w:t>
      </w:r>
    </w:p>
    <w:p w14:paraId="5A268BD5" w14:textId="77777777" w:rsidR="00421165" w:rsidRDefault="00421165" w:rsidP="00421165">
      <w:pPr>
        <w:jc w:val="both"/>
        <w:rPr>
          <w:sz w:val="24"/>
          <w:szCs w:val="24"/>
        </w:rPr>
      </w:pPr>
    </w:p>
    <w:p w14:paraId="13CF571A" w14:textId="418BEB42" w:rsidR="00421165" w:rsidRPr="00875D54" w:rsidRDefault="00421165" w:rsidP="00BB7F10">
      <w:pPr>
        <w:ind w:left="1416" w:hanging="1416"/>
        <w:jc w:val="both"/>
        <w:rPr>
          <w:sz w:val="24"/>
          <w:szCs w:val="24"/>
        </w:rPr>
      </w:pPr>
      <w:r>
        <w:rPr>
          <w:sz w:val="24"/>
          <w:szCs w:val="24"/>
        </w:rPr>
        <w:t>Kommentar:</w:t>
      </w:r>
      <w:r>
        <w:rPr>
          <w:sz w:val="24"/>
          <w:szCs w:val="24"/>
        </w:rPr>
        <w:tab/>
        <w:t>Liebe Paula, vielleicht ist das nicht das originalste Rezept für dein griechisches Lieblingsgericht, aber es schmeckt trotzdem sehr gut. Vielleicht machst du das ja irgendwann auch selbst oder du genießt</w:t>
      </w:r>
      <w:r w:rsidR="00725201">
        <w:rPr>
          <w:sz w:val="24"/>
          <w:szCs w:val="24"/>
        </w:rPr>
        <w:t xml:space="preserve"> bzw. wir genießen das</w:t>
      </w:r>
      <w:r>
        <w:rPr>
          <w:sz w:val="24"/>
          <w:szCs w:val="24"/>
        </w:rPr>
        <w:t xml:space="preserve"> Spanakópitta im Don´t tell Mama in Edi. Nicht</w:t>
      </w:r>
      <w:r w:rsidR="00725201">
        <w:rPr>
          <w:sz w:val="24"/>
          <w:szCs w:val="24"/>
        </w:rPr>
        <w:t>,</w:t>
      </w:r>
      <w:r>
        <w:rPr>
          <w:sz w:val="24"/>
          <w:szCs w:val="24"/>
        </w:rPr>
        <w:t xml:space="preserve"> dass du aber dort wieder den ganzen frischen Kaffee verschüttest</w:t>
      </w:r>
      <w:r w:rsidRPr="00875D54">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sidR="00725201">
        <w:rPr>
          <w:sz w:val="24"/>
          <w:szCs w:val="24"/>
        </w:rPr>
        <w:t>!</w:t>
      </w:r>
    </w:p>
    <w:p w14:paraId="144D496E" w14:textId="77777777" w:rsidR="00421165" w:rsidRDefault="00421165" w:rsidP="00421165">
      <w:pPr>
        <w:rPr>
          <w:sz w:val="24"/>
          <w:szCs w:val="24"/>
        </w:rPr>
      </w:pPr>
      <w:r>
        <w:rPr>
          <w:sz w:val="24"/>
          <w:szCs w:val="24"/>
        </w:rPr>
        <w:br w:type="page"/>
      </w:r>
    </w:p>
    <w:p w14:paraId="7406B149" w14:textId="1C54DDAB" w:rsidR="00421165" w:rsidRPr="0068112F" w:rsidRDefault="00421165" w:rsidP="00EA49D0">
      <w:pPr>
        <w:pStyle w:val="Heading2"/>
        <w:spacing w:after="240"/>
      </w:pPr>
      <w:r w:rsidRPr="0068112F">
        <w:lastRenderedPageBreak/>
        <w:t>Fleischpastete – Kreatopitta</w:t>
      </w:r>
      <w:r w:rsidR="00D7230B">
        <w:rPr>
          <w:rStyle w:val="FootnoteReference"/>
        </w:rPr>
        <w:footnoteReference w:id="31"/>
      </w:r>
    </w:p>
    <w:p w14:paraId="3FCC43CB" w14:textId="1561991F" w:rsidR="00421165" w:rsidRDefault="00421165" w:rsidP="00421165">
      <w:pPr>
        <w:jc w:val="both"/>
        <w:rPr>
          <w:sz w:val="24"/>
          <w:szCs w:val="24"/>
        </w:rPr>
      </w:pPr>
      <w:r w:rsidRPr="0068112F">
        <w:rPr>
          <w:sz w:val="24"/>
          <w:szCs w:val="24"/>
          <w:u w:val="single"/>
        </w:rPr>
        <w:t>Zutaten</w:t>
      </w:r>
      <w:r>
        <w:rPr>
          <w:sz w:val="24"/>
          <w:szCs w:val="24"/>
        </w:rPr>
        <w:t xml:space="preserve"> </w:t>
      </w:r>
      <w:r w:rsidR="0068112F">
        <w:rPr>
          <w:sz w:val="24"/>
          <w:szCs w:val="24"/>
        </w:rPr>
        <w:t>(</w:t>
      </w:r>
      <w:r>
        <w:rPr>
          <w:sz w:val="24"/>
          <w:szCs w:val="24"/>
        </w:rPr>
        <w:t>für 6 – 8 Portionen</w:t>
      </w:r>
      <w:r w:rsidR="0068112F">
        <w:rPr>
          <w:sz w:val="24"/>
          <w:szCs w:val="24"/>
        </w:rPr>
        <w:t>)</w:t>
      </w:r>
    </w:p>
    <w:p w14:paraId="1A518968" w14:textId="77777777" w:rsidR="00421165" w:rsidRDefault="00421165" w:rsidP="00421165">
      <w:pPr>
        <w:jc w:val="both"/>
        <w:rPr>
          <w:sz w:val="24"/>
          <w:szCs w:val="24"/>
        </w:rPr>
      </w:pPr>
      <w:r>
        <w:rPr>
          <w:sz w:val="24"/>
          <w:szCs w:val="24"/>
        </w:rPr>
        <w:t>1 Paket Filo- oder Yufkateigblätter</w:t>
      </w:r>
    </w:p>
    <w:p w14:paraId="45111945" w14:textId="77777777" w:rsidR="00421165" w:rsidRDefault="00421165" w:rsidP="00421165">
      <w:pPr>
        <w:jc w:val="both"/>
        <w:rPr>
          <w:sz w:val="24"/>
          <w:szCs w:val="24"/>
        </w:rPr>
      </w:pPr>
      <w:r>
        <w:rPr>
          <w:sz w:val="24"/>
          <w:szCs w:val="24"/>
        </w:rPr>
        <w:t>300 g mittelgroße Zwiebeln</w:t>
      </w:r>
    </w:p>
    <w:p w14:paraId="3C0358A3" w14:textId="77777777" w:rsidR="00421165" w:rsidRDefault="00421165" w:rsidP="00421165">
      <w:pPr>
        <w:jc w:val="both"/>
        <w:rPr>
          <w:sz w:val="24"/>
          <w:szCs w:val="24"/>
        </w:rPr>
      </w:pPr>
      <w:r>
        <w:rPr>
          <w:sz w:val="24"/>
          <w:szCs w:val="24"/>
        </w:rPr>
        <w:t>3 EL Olivenöl</w:t>
      </w:r>
    </w:p>
    <w:p w14:paraId="676C469F" w14:textId="77777777" w:rsidR="00421165" w:rsidRDefault="00421165" w:rsidP="00421165">
      <w:pPr>
        <w:jc w:val="both"/>
        <w:rPr>
          <w:sz w:val="24"/>
          <w:szCs w:val="24"/>
        </w:rPr>
      </w:pPr>
      <w:r>
        <w:rPr>
          <w:sz w:val="24"/>
          <w:szCs w:val="24"/>
        </w:rPr>
        <w:t>Je 400 g Hackfleisch vom Lamm und Rind oder 800 g Rinderhack</w:t>
      </w:r>
    </w:p>
    <w:p w14:paraId="5A330B5A" w14:textId="77777777" w:rsidR="00421165" w:rsidRDefault="00421165" w:rsidP="00421165">
      <w:pPr>
        <w:jc w:val="both"/>
        <w:rPr>
          <w:sz w:val="24"/>
          <w:szCs w:val="24"/>
        </w:rPr>
      </w:pPr>
      <w:r>
        <w:rPr>
          <w:sz w:val="24"/>
          <w:szCs w:val="24"/>
        </w:rPr>
        <w:t>1 TL Zimtpulver</w:t>
      </w:r>
    </w:p>
    <w:p w14:paraId="73476365" w14:textId="77777777" w:rsidR="00421165" w:rsidRDefault="00421165" w:rsidP="00421165">
      <w:pPr>
        <w:jc w:val="both"/>
        <w:rPr>
          <w:sz w:val="24"/>
          <w:szCs w:val="24"/>
        </w:rPr>
      </w:pPr>
      <w:r>
        <w:rPr>
          <w:sz w:val="24"/>
          <w:szCs w:val="24"/>
        </w:rPr>
        <w:t>Saft von 1 Zitrone</w:t>
      </w:r>
    </w:p>
    <w:p w14:paraId="14BD0285" w14:textId="77777777" w:rsidR="00421165" w:rsidRDefault="00421165" w:rsidP="00421165">
      <w:pPr>
        <w:jc w:val="both"/>
        <w:rPr>
          <w:sz w:val="24"/>
          <w:szCs w:val="24"/>
        </w:rPr>
      </w:pPr>
      <w:r>
        <w:rPr>
          <w:sz w:val="24"/>
          <w:szCs w:val="24"/>
        </w:rPr>
        <w:t>1 Bund Petersilie</w:t>
      </w:r>
    </w:p>
    <w:p w14:paraId="3216604A" w14:textId="77777777" w:rsidR="00421165" w:rsidRDefault="00421165" w:rsidP="00421165">
      <w:pPr>
        <w:jc w:val="both"/>
        <w:rPr>
          <w:sz w:val="24"/>
          <w:szCs w:val="24"/>
        </w:rPr>
      </w:pPr>
      <w:r>
        <w:rPr>
          <w:sz w:val="24"/>
          <w:szCs w:val="24"/>
        </w:rPr>
        <w:t>2 Eier</w:t>
      </w:r>
    </w:p>
    <w:p w14:paraId="1F78C4A9" w14:textId="77777777" w:rsidR="00421165" w:rsidRDefault="00421165" w:rsidP="00421165">
      <w:pPr>
        <w:jc w:val="both"/>
        <w:rPr>
          <w:sz w:val="24"/>
          <w:szCs w:val="24"/>
        </w:rPr>
      </w:pPr>
      <w:r>
        <w:rPr>
          <w:sz w:val="24"/>
          <w:szCs w:val="24"/>
        </w:rPr>
        <w:t>2 EL Paniermehl</w:t>
      </w:r>
    </w:p>
    <w:p w14:paraId="771D4FB3" w14:textId="77777777" w:rsidR="00421165" w:rsidRDefault="00421165" w:rsidP="00421165">
      <w:pPr>
        <w:jc w:val="both"/>
        <w:rPr>
          <w:sz w:val="24"/>
          <w:szCs w:val="24"/>
        </w:rPr>
      </w:pPr>
      <w:r>
        <w:rPr>
          <w:sz w:val="24"/>
          <w:szCs w:val="24"/>
        </w:rPr>
        <w:t>100 g Emmentalerkäse (original: Kefalotiri-Käse)</w:t>
      </w:r>
    </w:p>
    <w:p w14:paraId="3A876ABB" w14:textId="77777777" w:rsidR="00421165" w:rsidRDefault="00421165" w:rsidP="00421165">
      <w:pPr>
        <w:jc w:val="both"/>
        <w:rPr>
          <w:sz w:val="24"/>
          <w:szCs w:val="24"/>
        </w:rPr>
      </w:pPr>
      <w:r>
        <w:rPr>
          <w:sz w:val="24"/>
          <w:szCs w:val="24"/>
        </w:rPr>
        <w:t>100 g Fetakäse</w:t>
      </w:r>
    </w:p>
    <w:p w14:paraId="78166691" w14:textId="77777777" w:rsidR="00421165" w:rsidRDefault="00421165" w:rsidP="00421165">
      <w:pPr>
        <w:jc w:val="both"/>
        <w:rPr>
          <w:sz w:val="24"/>
          <w:szCs w:val="24"/>
        </w:rPr>
      </w:pPr>
      <w:r>
        <w:rPr>
          <w:sz w:val="24"/>
          <w:szCs w:val="24"/>
        </w:rPr>
        <w:t>100 g Butter und Butter für das Blech</w:t>
      </w:r>
    </w:p>
    <w:p w14:paraId="736B6589" w14:textId="77777777" w:rsidR="00FA5F98" w:rsidRDefault="00FA5F98" w:rsidP="00421165">
      <w:pPr>
        <w:jc w:val="both"/>
        <w:rPr>
          <w:sz w:val="24"/>
          <w:szCs w:val="24"/>
        </w:rPr>
      </w:pPr>
    </w:p>
    <w:p w14:paraId="0E69B254" w14:textId="057BA4BC" w:rsidR="00421165" w:rsidRDefault="00421165" w:rsidP="00421165">
      <w:pPr>
        <w:jc w:val="both"/>
        <w:rPr>
          <w:sz w:val="24"/>
          <w:szCs w:val="24"/>
        </w:rPr>
      </w:pPr>
      <w:r>
        <w:rPr>
          <w:sz w:val="24"/>
          <w:szCs w:val="24"/>
        </w:rPr>
        <w:t>Zubereitungszeit: 45 Minuten plus 50 Minuten Garzeit</w:t>
      </w:r>
    </w:p>
    <w:p w14:paraId="5C4BA12F" w14:textId="77777777" w:rsidR="00421165" w:rsidRPr="0044601F" w:rsidRDefault="00421165" w:rsidP="00B40E8C">
      <w:pPr>
        <w:pStyle w:val="ListParagraph"/>
        <w:numPr>
          <w:ilvl w:val="0"/>
          <w:numId w:val="434"/>
        </w:numPr>
        <w:ind w:left="714" w:hanging="357"/>
        <w:contextualSpacing w:val="0"/>
        <w:jc w:val="both"/>
        <w:rPr>
          <w:sz w:val="24"/>
          <w:szCs w:val="24"/>
        </w:rPr>
      </w:pPr>
      <w:r w:rsidRPr="0044601F">
        <w:rPr>
          <w:sz w:val="24"/>
          <w:szCs w:val="24"/>
        </w:rPr>
        <w:t>Teigblätter aus der Folie nehmen, auseinanderfalten und mit einem feuchten Tuch bedecken. Inzwischen Zwiebeln schälen und würfeln. In einer Pfanne Olivenöl erhitzen und die Zwiebeln darin glasig dünsten.</w:t>
      </w:r>
    </w:p>
    <w:p w14:paraId="5C7376BE" w14:textId="77777777" w:rsidR="00421165" w:rsidRPr="0044601F" w:rsidRDefault="00421165" w:rsidP="00B40E8C">
      <w:pPr>
        <w:pStyle w:val="ListParagraph"/>
        <w:numPr>
          <w:ilvl w:val="0"/>
          <w:numId w:val="434"/>
        </w:numPr>
        <w:ind w:left="714" w:hanging="357"/>
        <w:contextualSpacing w:val="0"/>
        <w:jc w:val="both"/>
        <w:rPr>
          <w:sz w:val="24"/>
          <w:szCs w:val="24"/>
        </w:rPr>
      </w:pPr>
      <w:r w:rsidRPr="0044601F">
        <w:rPr>
          <w:sz w:val="24"/>
          <w:szCs w:val="24"/>
        </w:rPr>
        <w:t>Fleisch hinzufügen, zerbröseln, bei mittlerer Hitze anbraten, bis der Saft verdunstet ist. Salz, reichlich Pfeffer, Zimt und Zitronensaft unterrühren. Pfanne beiseitestellen. Den Backofen auf 200 Grad (Gas 3) vorheizen.</w:t>
      </w:r>
    </w:p>
    <w:p w14:paraId="7BC32D34" w14:textId="3CEDA278" w:rsidR="00421165" w:rsidRPr="00B46D63" w:rsidRDefault="00421165" w:rsidP="00B40E8C">
      <w:pPr>
        <w:pStyle w:val="ListParagraph"/>
        <w:numPr>
          <w:ilvl w:val="0"/>
          <w:numId w:val="434"/>
        </w:numPr>
        <w:ind w:left="714" w:hanging="357"/>
        <w:contextualSpacing w:val="0"/>
        <w:jc w:val="both"/>
        <w:rPr>
          <w:sz w:val="24"/>
          <w:szCs w:val="24"/>
        </w:rPr>
      </w:pPr>
      <w:r w:rsidRPr="00B46D63">
        <w:rPr>
          <w:sz w:val="24"/>
          <w:szCs w:val="24"/>
        </w:rPr>
        <w:t>Petersilie abspülen, trockenschütteln und fein hacken. Mit Eiern, Paniermehl und geriebenen Käse unter das Hackfleisch mischen. Feta-Käse mit der Gabel zerdrücken und ebenfalls untermischen.</w:t>
      </w:r>
      <w:r w:rsidR="00B46D63" w:rsidRPr="00B46D63">
        <w:rPr>
          <w:sz w:val="24"/>
          <w:szCs w:val="24"/>
        </w:rPr>
        <w:t xml:space="preserve"> </w:t>
      </w:r>
      <w:r w:rsidRPr="00B46D63">
        <w:rPr>
          <w:sz w:val="24"/>
          <w:szCs w:val="24"/>
        </w:rPr>
        <w:t>Butter in einem Topf erwärmen. Ein großes Backblech einfetten. Die Hälfte der Teigblätter mit Butter einpinseln und auf das Blech legen, die Ränder überhängen lassen.</w:t>
      </w:r>
    </w:p>
    <w:p w14:paraId="5BD64577" w14:textId="664C1C40" w:rsidR="00421165" w:rsidRPr="00B46D63" w:rsidRDefault="00421165" w:rsidP="00B40E8C">
      <w:pPr>
        <w:pStyle w:val="ListParagraph"/>
        <w:numPr>
          <w:ilvl w:val="0"/>
          <w:numId w:val="434"/>
        </w:numPr>
        <w:ind w:left="714" w:hanging="357"/>
        <w:contextualSpacing w:val="0"/>
        <w:jc w:val="both"/>
        <w:rPr>
          <w:sz w:val="24"/>
          <w:szCs w:val="24"/>
        </w:rPr>
      </w:pPr>
      <w:r w:rsidRPr="00B46D63">
        <w:rPr>
          <w:sz w:val="24"/>
          <w:szCs w:val="24"/>
        </w:rPr>
        <w:t>Hackfleisch abschmecken, auf den Teigblättern verstreichen und festdrücken. Die Teigränder darüber schlagen und mit Butter einpinseln. Die übrigen Teigblätter einpinseln und die Pastete damit abdecken. Oberfläche mit etwas Wasser einsprühen.</w:t>
      </w:r>
      <w:r w:rsidR="00B46D63">
        <w:rPr>
          <w:sz w:val="24"/>
          <w:szCs w:val="24"/>
        </w:rPr>
        <w:t xml:space="preserve"> </w:t>
      </w:r>
      <w:r w:rsidRPr="00B46D63">
        <w:rPr>
          <w:sz w:val="24"/>
          <w:szCs w:val="24"/>
        </w:rPr>
        <w:t>Pastete mit einem scharfen Messer in Quadrate von etwa 7x7 cm schneiden. Im Backofen (Mitte) in 45 – 50 Minuten goldgelb backen. Warm servieren.</w:t>
      </w:r>
    </w:p>
    <w:p w14:paraId="4633DA5F" w14:textId="022EF4F3" w:rsidR="00421165" w:rsidRPr="00EF4C5A" w:rsidRDefault="00421165" w:rsidP="00EA49D0">
      <w:pPr>
        <w:pStyle w:val="Heading2"/>
        <w:spacing w:after="240"/>
      </w:pPr>
      <w:r w:rsidRPr="00EF4C5A">
        <w:lastRenderedPageBreak/>
        <w:t>Frischkäse-Taschen - Mizithropittákia</w:t>
      </w:r>
      <w:r w:rsidR="00185B4E">
        <w:rPr>
          <w:rStyle w:val="FootnoteReference"/>
        </w:rPr>
        <w:footnoteReference w:id="32"/>
      </w:r>
    </w:p>
    <w:p w14:paraId="4E4D36D1" w14:textId="30F250C0" w:rsidR="00421165" w:rsidRDefault="00421165" w:rsidP="00421165">
      <w:pPr>
        <w:rPr>
          <w:sz w:val="24"/>
          <w:szCs w:val="24"/>
        </w:rPr>
      </w:pPr>
      <w:r w:rsidRPr="00EF4C5A">
        <w:rPr>
          <w:sz w:val="24"/>
          <w:szCs w:val="24"/>
          <w:u w:val="single"/>
        </w:rPr>
        <w:t>Zutaten</w:t>
      </w:r>
      <w:r>
        <w:rPr>
          <w:sz w:val="24"/>
          <w:szCs w:val="24"/>
        </w:rPr>
        <w:t xml:space="preserve"> </w:t>
      </w:r>
      <w:r w:rsidR="00EF4C5A">
        <w:rPr>
          <w:sz w:val="24"/>
          <w:szCs w:val="24"/>
        </w:rPr>
        <w:t>(</w:t>
      </w:r>
      <w:r>
        <w:rPr>
          <w:sz w:val="24"/>
          <w:szCs w:val="24"/>
        </w:rPr>
        <w:t>für 4 Portionen oder 12 Stück</w:t>
      </w:r>
      <w:r w:rsidR="00EF4C5A">
        <w:rPr>
          <w:sz w:val="24"/>
          <w:szCs w:val="24"/>
        </w:rPr>
        <w:t>)</w:t>
      </w:r>
    </w:p>
    <w:p w14:paraId="033CD4A2" w14:textId="77777777" w:rsidR="00421165" w:rsidRDefault="00421165" w:rsidP="00421165">
      <w:pPr>
        <w:rPr>
          <w:sz w:val="24"/>
          <w:szCs w:val="24"/>
        </w:rPr>
      </w:pPr>
      <w:r>
        <w:rPr>
          <w:sz w:val="24"/>
          <w:szCs w:val="24"/>
        </w:rPr>
        <w:t>225 g Mehl und Mehl zum Ausrollen</w:t>
      </w:r>
    </w:p>
    <w:p w14:paraId="4FB6031F" w14:textId="58FDA008" w:rsidR="00421165" w:rsidRDefault="00421165" w:rsidP="00421165">
      <w:pPr>
        <w:rPr>
          <w:sz w:val="24"/>
          <w:szCs w:val="24"/>
        </w:rPr>
      </w:pPr>
      <w:r>
        <w:rPr>
          <w:sz w:val="24"/>
          <w:szCs w:val="24"/>
        </w:rPr>
        <w:t>Salz</w:t>
      </w:r>
      <w:r w:rsidR="00EF4C5A">
        <w:rPr>
          <w:sz w:val="24"/>
          <w:szCs w:val="24"/>
        </w:rPr>
        <w:t>, Pfeffer</w:t>
      </w:r>
    </w:p>
    <w:p w14:paraId="14A2A5EA" w14:textId="77777777" w:rsidR="00421165" w:rsidRDefault="00421165" w:rsidP="00421165">
      <w:pPr>
        <w:rPr>
          <w:sz w:val="24"/>
          <w:szCs w:val="24"/>
        </w:rPr>
      </w:pPr>
      <w:r>
        <w:rPr>
          <w:sz w:val="24"/>
          <w:szCs w:val="24"/>
        </w:rPr>
        <w:t>1 EL Olivenöl und etwa 50 ml Olivenöl zum Braten</w:t>
      </w:r>
    </w:p>
    <w:p w14:paraId="3EC3D0D5" w14:textId="77777777" w:rsidR="00421165" w:rsidRDefault="00421165" w:rsidP="00421165">
      <w:pPr>
        <w:rPr>
          <w:sz w:val="24"/>
          <w:szCs w:val="24"/>
        </w:rPr>
      </w:pPr>
      <w:r>
        <w:rPr>
          <w:sz w:val="24"/>
          <w:szCs w:val="24"/>
        </w:rPr>
        <w:t>150 g Mizithra (Frischkäse aus Schafsmilch) oder einfach frischer Ricotta</w:t>
      </w:r>
    </w:p>
    <w:p w14:paraId="792F5883" w14:textId="77777777" w:rsidR="00421165" w:rsidRDefault="00421165" w:rsidP="00421165">
      <w:pPr>
        <w:rPr>
          <w:sz w:val="24"/>
          <w:szCs w:val="24"/>
        </w:rPr>
      </w:pPr>
      <w:r>
        <w:rPr>
          <w:sz w:val="24"/>
          <w:szCs w:val="24"/>
        </w:rPr>
        <w:t>1 Eigelb</w:t>
      </w:r>
    </w:p>
    <w:p w14:paraId="28639154" w14:textId="77777777" w:rsidR="00421165" w:rsidRDefault="00421165" w:rsidP="00421165">
      <w:pPr>
        <w:rPr>
          <w:sz w:val="24"/>
          <w:szCs w:val="24"/>
        </w:rPr>
      </w:pPr>
      <w:r>
        <w:rPr>
          <w:sz w:val="24"/>
          <w:szCs w:val="24"/>
        </w:rPr>
        <w:t>4 Frühlingszwiebeln (etwa 180 g)</w:t>
      </w:r>
    </w:p>
    <w:p w14:paraId="0ECB012F" w14:textId="77777777" w:rsidR="00421165" w:rsidRDefault="00421165" w:rsidP="00421165">
      <w:pPr>
        <w:rPr>
          <w:sz w:val="24"/>
          <w:szCs w:val="24"/>
        </w:rPr>
      </w:pPr>
      <w:r>
        <w:rPr>
          <w:sz w:val="24"/>
          <w:szCs w:val="24"/>
        </w:rPr>
        <w:t>2 Zweige frische oder 1 TL getrocknete Minze</w:t>
      </w:r>
    </w:p>
    <w:p w14:paraId="1CF92E5C" w14:textId="77777777" w:rsidR="00421165" w:rsidRDefault="00421165" w:rsidP="00421165">
      <w:pPr>
        <w:rPr>
          <w:sz w:val="24"/>
          <w:szCs w:val="24"/>
        </w:rPr>
      </w:pPr>
      <w:r>
        <w:rPr>
          <w:sz w:val="24"/>
          <w:szCs w:val="24"/>
        </w:rPr>
        <w:t>½ Bund Petersilie</w:t>
      </w:r>
    </w:p>
    <w:p w14:paraId="6CFF1A23" w14:textId="77777777" w:rsidR="00421165" w:rsidRDefault="00421165" w:rsidP="00421165">
      <w:pPr>
        <w:rPr>
          <w:sz w:val="24"/>
          <w:szCs w:val="24"/>
        </w:rPr>
      </w:pPr>
      <w:r>
        <w:rPr>
          <w:sz w:val="24"/>
          <w:szCs w:val="24"/>
        </w:rPr>
        <w:t>1 Eiweiß</w:t>
      </w:r>
    </w:p>
    <w:p w14:paraId="2AE4FD41" w14:textId="77777777" w:rsidR="00EF4C5A" w:rsidRDefault="00EF4C5A" w:rsidP="00421165">
      <w:pPr>
        <w:rPr>
          <w:sz w:val="24"/>
          <w:szCs w:val="24"/>
        </w:rPr>
      </w:pPr>
    </w:p>
    <w:p w14:paraId="119A9040" w14:textId="5B10B462" w:rsidR="00421165" w:rsidRDefault="00421165" w:rsidP="00421165">
      <w:pPr>
        <w:rPr>
          <w:sz w:val="24"/>
          <w:szCs w:val="24"/>
        </w:rPr>
      </w:pPr>
      <w:r>
        <w:rPr>
          <w:sz w:val="24"/>
          <w:szCs w:val="24"/>
        </w:rPr>
        <w:t>Zubereitungszeit: 45 Minuten plus 1 Stunde Ruhezeit</w:t>
      </w:r>
    </w:p>
    <w:p w14:paraId="719CB180" w14:textId="77777777" w:rsidR="00421165" w:rsidRPr="00063C7C" w:rsidRDefault="00421165" w:rsidP="00B40E8C">
      <w:pPr>
        <w:pStyle w:val="ListParagraph"/>
        <w:numPr>
          <w:ilvl w:val="0"/>
          <w:numId w:val="435"/>
        </w:numPr>
        <w:ind w:left="714" w:hanging="357"/>
        <w:contextualSpacing w:val="0"/>
        <w:jc w:val="both"/>
        <w:rPr>
          <w:sz w:val="24"/>
          <w:szCs w:val="24"/>
        </w:rPr>
      </w:pPr>
      <w:r w:rsidRPr="00063C7C">
        <w:rPr>
          <w:sz w:val="24"/>
          <w:szCs w:val="24"/>
        </w:rPr>
        <w:t xml:space="preserve">Mehl in eine große Schüssel sieben, ½ TL Salz untermischen. In die Mitte eine Mulde drücken. 1 EL Olivenöl und 100 ml Wasser hineingießen. Alles zu einem geschmeidigen </w:t>
      </w:r>
      <w:r>
        <w:rPr>
          <w:sz w:val="24"/>
          <w:szCs w:val="24"/>
        </w:rPr>
        <w:t>T</w:t>
      </w:r>
      <w:r w:rsidRPr="00063C7C">
        <w:rPr>
          <w:sz w:val="24"/>
          <w:szCs w:val="24"/>
        </w:rPr>
        <w:t>eig verkneten. Den Teig zu einer Kugel formen, in Frischhaltefolie wickeln und etwa 1 Stunde ruhen lassen.</w:t>
      </w:r>
    </w:p>
    <w:p w14:paraId="23527BEE" w14:textId="77777777" w:rsidR="00421165" w:rsidRPr="00063C7C" w:rsidRDefault="00421165" w:rsidP="00B40E8C">
      <w:pPr>
        <w:pStyle w:val="ListParagraph"/>
        <w:numPr>
          <w:ilvl w:val="0"/>
          <w:numId w:val="435"/>
        </w:numPr>
        <w:ind w:left="714" w:hanging="357"/>
        <w:contextualSpacing w:val="0"/>
        <w:jc w:val="both"/>
        <w:rPr>
          <w:sz w:val="24"/>
          <w:szCs w:val="24"/>
        </w:rPr>
      </w:pPr>
      <w:r w:rsidRPr="00063C7C">
        <w:rPr>
          <w:sz w:val="24"/>
          <w:szCs w:val="24"/>
        </w:rPr>
        <w:t xml:space="preserve">Inzwischen vom Frischkäse Molke, die sich abgesetzt hat, weggießen. Den Käse in eine Schüsselchen geben. Eigelb hinzufügen. Zwiebeln in dünne Streifen schneiden. </w:t>
      </w:r>
    </w:p>
    <w:p w14:paraId="2E6919D3" w14:textId="77777777" w:rsidR="00421165" w:rsidRPr="00063C7C" w:rsidRDefault="00421165" w:rsidP="00B40E8C">
      <w:pPr>
        <w:pStyle w:val="ListParagraph"/>
        <w:numPr>
          <w:ilvl w:val="0"/>
          <w:numId w:val="435"/>
        </w:numPr>
        <w:ind w:left="714" w:hanging="357"/>
        <w:contextualSpacing w:val="0"/>
        <w:jc w:val="both"/>
        <w:rPr>
          <w:sz w:val="24"/>
          <w:szCs w:val="24"/>
        </w:rPr>
      </w:pPr>
      <w:r w:rsidRPr="00063C7C">
        <w:rPr>
          <w:sz w:val="24"/>
          <w:szCs w:val="24"/>
        </w:rPr>
        <w:t>Kräuter abspülen, trockenschütteln, Blättchen fein hacken, mit den Zwiebeln, 1 Prise Pfeffer und Salz zum Käse geben, alles vermischen.</w:t>
      </w:r>
    </w:p>
    <w:p w14:paraId="11108E9E" w14:textId="77777777" w:rsidR="00421165" w:rsidRPr="00063C7C" w:rsidRDefault="00421165" w:rsidP="00B40E8C">
      <w:pPr>
        <w:pStyle w:val="ListParagraph"/>
        <w:numPr>
          <w:ilvl w:val="0"/>
          <w:numId w:val="435"/>
        </w:numPr>
        <w:ind w:left="714" w:hanging="357"/>
        <w:contextualSpacing w:val="0"/>
        <w:jc w:val="both"/>
        <w:rPr>
          <w:sz w:val="24"/>
          <w:szCs w:val="24"/>
        </w:rPr>
      </w:pPr>
      <w:r w:rsidRPr="00063C7C">
        <w:rPr>
          <w:sz w:val="24"/>
          <w:szCs w:val="24"/>
        </w:rPr>
        <w:t>Eiweiß in einem Schüsselchen verquirlen. Teigkugel halbieren. Eine Hälfte wieder in Folie einpacken. Die andere sehr dünn ausrollen. Mit einem großen Glas Kreise von 12 -13 cm Durchmesser ausstechen. Deren Ränder mit Eiweiß einpinseln. In die Mitte 1 gehäuften TL Käse geben.</w:t>
      </w:r>
    </w:p>
    <w:p w14:paraId="433C0A81" w14:textId="77777777" w:rsidR="00421165" w:rsidRDefault="00421165" w:rsidP="00B40E8C">
      <w:pPr>
        <w:pStyle w:val="ListParagraph"/>
        <w:numPr>
          <w:ilvl w:val="0"/>
          <w:numId w:val="435"/>
        </w:numPr>
        <w:ind w:left="714" w:hanging="357"/>
        <w:contextualSpacing w:val="0"/>
        <w:jc w:val="both"/>
        <w:rPr>
          <w:sz w:val="24"/>
          <w:szCs w:val="24"/>
        </w:rPr>
      </w:pPr>
      <w:r w:rsidRPr="00063C7C">
        <w:rPr>
          <w:sz w:val="24"/>
          <w:szCs w:val="24"/>
        </w:rPr>
        <w:t>Je 1 Hälfte über die andere klappen. Mit den Zinken einer Gabel Ränder festdrücken. Mit der zweiten Hälfte der Teigkugel genauso verfahren und auf diese Weise alle Taschen herstellen. Olivenöl in der Pfanne erhitzen. Die Taschen bei mittlerer Hitze beidseitig goldbraun braten. Auf Küchenpapier entfetten und warm servieren.</w:t>
      </w:r>
    </w:p>
    <w:p w14:paraId="716BDF29" w14:textId="77777777" w:rsidR="00421165" w:rsidRDefault="00421165" w:rsidP="00421165">
      <w:pPr>
        <w:rPr>
          <w:sz w:val="24"/>
          <w:szCs w:val="24"/>
        </w:rPr>
      </w:pPr>
      <w:r>
        <w:rPr>
          <w:sz w:val="24"/>
          <w:szCs w:val="24"/>
        </w:rPr>
        <w:br w:type="page"/>
      </w:r>
    </w:p>
    <w:p w14:paraId="525D221A" w14:textId="6D309DB7" w:rsidR="00421165" w:rsidRPr="00EF4C5A" w:rsidRDefault="00421165" w:rsidP="00EA49D0">
      <w:pPr>
        <w:pStyle w:val="Heading2"/>
        <w:spacing w:after="240"/>
      </w:pPr>
      <w:r w:rsidRPr="00EF4C5A">
        <w:lastRenderedPageBreak/>
        <w:t xml:space="preserve">Kretische Pastetchen – Pittes kritis </w:t>
      </w:r>
      <w:r w:rsidR="001C0F67">
        <w:rPr>
          <w:rStyle w:val="FootnoteReference"/>
        </w:rPr>
        <w:footnoteReference w:id="33"/>
      </w:r>
    </w:p>
    <w:p w14:paraId="59F2232C" w14:textId="35D82B9B" w:rsidR="00421165" w:rsidRDefault="00421165" w:rsidP="00421165">
      <w:pPr>
        <w:rPr>
          <w:sz w:val="24"/>
          <w:szCs w:val="24"/>
        </w:rPr>
      </w:pPr>
      <w:r w:rsidRPr="00BD6D5E">
        <w:rPr>
          <w:sz w:val="24"/>
          <w:szCs w:val="24"/>
          <w:u w:val="single"/>
        </w:rPr>
        <w:t xml:space="preserve">Zutaten </w:t>
      </w:r>
      <w:r w:rsidR="00BD6D5E">
        <w:rPr>
          <w:sz w:val="24"/>
          <w:szCs w:val="24"/>
        </w:rPr>
        <w:t>(</w:t>
      </w:r>
      <w:r>
        <w:rPr>
          <w:sz w:val="24"/>
          <w:szCs w:val="24"/>
        </w:rPr>
        <w:t>für 4 Portionen oder 10 Stück</w:t>
      </w:r>
      <w:r w:rsidR="00BD6D5E">
        <w:rPr>
          <w:sz w:val="24"/>
          <w:szCs w:val="24"/>
        </w:rPr>
        <w:t>)</w:t>
      </w:r>
    </w:p>
    <w:p w14:paraId="393C461F" w14:textId="77777777" w:rsidR="00421165" w:rsidRDefault="00421165" w:rsidP="00421165">
      <w:pPr>
        <w:rPr>
          <w:sz w:val="24"/>
          <w:szCs w:val="24"/>
        </w:rPr>
      </w:pPr>
      <w:r>
        <w:rPr>
          <w:sz w:val="24"/>
          <w:szCs w:val="24"/>
        </w:rPr>
        <w:t>1 Paket TK-Blätterteig (350 g)</w:t>
      </w:r>
    </w:p>
    <w:p w14:paraId="322D1CCB" w14:textId="77777777" w:rsidR="00421165" w:rsidRDefault="00421165" w:rsidP="00421165">
      <w:pPr>
        <w:rPr>
          <w:sz w:val="24"/>
          <w:szCs w:val="24"/>
        </w:rPr>
      </w:pPr>
      <w:r>
        <w:rPr>
          <w:sz w:val="24"/>
          <w:szCs w:val="24"/>
        </w:rPr>
        <w:t>400 g frischer Mangold</w:t>
      </w:r>
    </w:p>
    <w:p w14:paraId="07B65F02" w14:textId="77777777" w:rsidR="00421165" w:rsidRDefault="00421165" w:rsidP="00421165">
      <w:pPr>
        <w:rPr>
          <w:sz w:val="24"/>
          <w:szCs w:val="24"/>
        </w:rPr>
      </w:pPr>
      <w:r>
        <w:rPr>
          <w:sz w:val="24"/>
          <w:szCs w:val="24"/>
        </w:rPr>
        <w:t>400 g frischer Spinat</w:t>
      </w:r>
    </w:p>
    <w:p w14:paraId="7A67793C" w14:textId="77777777" w:rsidR="00421165" w:rsidRDefault="00421165" w:rsidP="00421165">
      <w:pPr>
        <w:rPr>
          <w:sz w:val="24"/>
          <w:szCs w:val="24"/>
        </w:rPr>
      </w:pPr>
      <w:r>
        <w:rPr>
          <w:sz w:val="24"/>
          <w:szCs w:val="24"/>
        </w:rPr>
        <w:t>4 Zweige Fenchelgrün</w:t>
      </w:r>
    </w:p>
    <w:p w14:paraId="6EA2E4C3" w14:textId="77777777" w:rsidR="00421165" w:rsidRDefault="00421165" w:rsidP="00421165">
      <w:pPr>
        <w:rPr>
          <w:sz w:val="24"/>
          <w:szCs w:val="24"/>
        </w:rPr>
      </w:pPr>
      <w:r>
        <w:rPr>
          <w:sz w:val="24"/>
          <w:szCs w:val="24"/>
        </w:rPr>
        <w:t>1 dünne Stange Lauch</w:t>
      </w:r>
    </w:p>
    <w:p w14:paraId="7A2EF151" w14:textId="77777777" w:rsidR="00421165" w:rsidRDefault="00421165" w:rsidP="00421165">
      <w:pPr>
        <w:rPr>
          <w:sz w:val="24"/>
          <w:szCs w:val="24"/>
        </w:rPr>
      </w:pPr>
      <w:r>
        <w:rPr>
          <w:sz w:val="24"/>
          <w:szCs w:val="24"/>
        </w:rPr>
        <w:t>3 EL Olivenöl</w:t>
      </w:r>
    </w:p>
    <w:p w14:paraId="75ECA097" w14:textId="77777777" w:rsidR="00421165" w:rsidRDefault="00421165" w:rsidP="00421165">
      <w:pPr>
        <w:rPr>
          <w:sz w:val="24"/>
          <w:szCs w:val="24"/>
        </w:rPr>
      </w:pPr>
      <w:r>
        <w:rPr>
          <w:sz w:val="24"/>
          <w:szCs w:val="24"/>
        </w:rPr>
        <w:t>100 g Feta</w:t>
      </w:r>
    </w:p>
    <w:p w14:paraId="11D9BDEA" w14:textId="77777777" w:rsidR="00421165" w:rsidRDefault="00421165" w:rsidP="00421165">
      <w:pPr>
        <w:rPr>
          <w:sz w:val="24"/>
          <w:szCs w:val="24"/>
        </w:rPr>
      </w:pPr>
      <w:r>
        <w:rPr>
          <w:sz w:val="24"/>
          <w:szCs w:val="24"/>
        </w:rPr>
        <w:t>Pfeffer</w:t>
      </w:r>
    </w:p>
    <w:p w14:paraId="695773A0" w14:textId="77777777" w:rsidR="00421165" w:rsidRDefault="00421165" w:rsidP="00421165">
      <w:pPr>
        <w:rPr>
          <w:sz w:val="24"/>
          <w:szCs w:val="24"/>
        </w:rPr>
      </w:pPr>
      <w:r>
        <w:rPr>
          <w:sz w:val="24"/>
          <w:szCs w:val="24"/>
        </w:rPr>
        <w:t>1 Ei</w:t>
      </w:r>
    </w:p>
    <w:p w14:paraId="5AFBB51D" w14:textId="77777777" w:rsidR="00421165" w:rsidRDefault="00421165" w:rsidP="00421165">
      <w:pPr>
        <w:rPr>
          <w:sz w:val="24"/>
          <w:szCs w:val="24"/>
        </w:rPr>
      </w:pPr>
      <w:r>
        <w:rPr>
          <w:sz w:val="24"/>
          <w:szCs w:val="24"/>
        </w:rPr>
        <w:t>50 g Sesamsamen</w:t>
      </w:r>
    </w:p>
    <w:p w14:paraId="436B23D3" w14:textId="77777777" w:rsidR="00BD6D5E" w:rsidRDefault="00BD6D5E" w:rsidP="00421165">
      <w:pPr>
        <w:rPr>
          <w:sz w:val="24"/>
          <w:szCs w:val="24"/>
        </w:rPr>
      </w:pPr>
    </w:p>
    <w:p w14:paraId="055FFA46" w14:textId="410DA476" w:rsidR="00421165" w:rsidRDefault="00421165" w:rsidP="00421165">
      <w:pPr>
        <w:rPr>
          <w:sz w:val="24"/>
          <w:szCs w:val="24"/>
        </w:rPr>
      </w:pPr>
      <w:r>
        <w:rPr>
          <w:sz w:val="24"/>
          <w:szCs w:val="24"/>
        </w:rPr>
        <w:t>Zubereitungszeit: 30 Minuten plus 15 – 20 Minuten Backzeit</w:t>
      </w:r>
    </w:p>
    <w:p w14:paraId="7AC69130" w14:textId="77777777" w:rsidR="00421165" w:rsidRPr="00063C7C" w:rsidRDefault="00421165" w:rsidP="00B40E8C">
      <w:pPr>
        <w:pStyle w:val="ListParagraph"/>
        <w:numPr>
          <w:ilvl w:val="0"/>
          <w:numId w:val="436"/>
        </w:numPr>
        <w:ind w:left="714" w:hanging="357"/>
        <w:contextualSpacing w:val="0"/>
        <w:jc w:val="both"/>
        <w:rPr>
          <w:sz w:val="24"/>
          <w:szCs w:val="24"/>
        </w:rPr>
      </w:pPr>
      <w:r w:rsidRPr="00063C7C">
        <w:rPr>
          <w:sz w:val="24"/>
          <w:szCs w:val="24"/>
        </w:rPr>
        <w:t>Blätterteig zum Auftauen auf einer leicht bemehlten Fläche auslegen. Mangold und Spinat von den harten Stielen befreien, gründlich waschen und in dünne Streifen schneiden. Fenchelgrün abspülen und hacken. Den Lauch von den harten Blättern und vom Wurzelansatz befreien, längs halbieren, abspülen und in Streifchen schneiden.</w:t>
      </w:r>
    </w:p>
    <w:p w14:paraId="2EBCCF22" w14:textId="77777777" w:rsidR="00421165" w:rsidRPr="00063C7C" w:rsidRDefault="00421165" w:rsidP="00B40E8C">
      <w:pPr>
        <w:pStyle w:val="ListParagraph"/>
        <w:numPr>
          <w:ilvl w:val="0"/>
          <w:numId w:val="436"/>
        </w:numPr>
        <w:ind w:left="714" w:hanging="357"/>
        <w:contextualSpacing w:val="0"/>
        <w:jc w:val="both"/>
        <w:rPr>
          <w:sz w:val="24"/>
          <w:szCs w:val="24"/>
        </w:rPr>
      </w:pPr>
      <w:r w:rsidRPr="00063C7C">
        <w:rPr>
          <w:sz w:val="24"/>
          <w:szCs w:val="24"/>
        </w:rPr>
        <w:t>In einer Pfanne Olivenöl erhitzen und das Gemüse bei starker Hitze darin anschmoren, zusammenfallen und das Wasser verdampfen lassen. Die Pfanne vom Herd nehmen. Käse mit der Gabel zerdrücken und unter das Gemüse mischen. Mit Pfeffer abschmecken.</w:t>
      </w:r>
    </w:p>
    <w:p w14:paraId="1C630606" w14:textId="77777777" w:rsidR="00421165" w:rsidRPr="00063C7C" w:rsidRDefault="00421165" w:rsidP="00B40E8C">
      <w:pPr>
        <w:pStyle w:val="ListParagraph"/>
        <w:numPr>
          <w:ilvl w:val="0"/>
          <w:numId w:val="436"/>
        </w:numPr>
        <w:ind w:left="714" w:hanging="357"/>
        <w:contextualSpacing w:val="0"/>
        <w:jc w:val="both"/>
        <w:rPr>
          <w:sz w:val="24"/>
          <w:szCs w:val="24"/>
        </w:rPr>
      </w:pPr>
      <w:r w:rsidRPr="00063C7C">
        <w:rPr>
          <w:sz w:val="24"/>
          <w:szCs w:val="24"/>
        </w:rPr>
        <w:t>Backofen auf 225 Grad (Gas 4) vorheizen. Ein großes Blech mit kaltem Wasser abspülen. Die Blätterteigplatten halbieren. Jede Hälfte auf einer bemehlten Fläche zu einem Kreis von etwa 12 cm Durchmesser ausrollen. In die Mitte eines jeden Kreises einen Teil der Füllung geben.</w:t>
      </w:r>
    </w:p>
    <w:p w14:paraId="1DEAD046" w14:textId="77777777" w:rsidR="00421165" w:rsidRDefault="00421165" w:rsidP="00B40E8C">
      <w:pPr>
        <w:pStyle w:val="ListParagraph"/>
        <w:numPr>
          <w:ilvl w:val="0"/>
          <w:numId w:val="436"/>
        </w:numPr>
        <w:ind w:left="714" w:hanging="357"/>
        <w:contextualSpacing w:val="0"/>
        <w:jc w:val="both"/>
        <w:rPr>
          <w:sz w:val="24"/>
          <w:szCs w:val="24"/>
        </w:rPr>
      </w:pPr>
      <w:r w:rsidRPr="00063C7C">
        <w:rPr>
          <w:sz w:val="24"/>
          <w:szCs w:val="24"/>
        </w:rPr>
        <w:t>In einem Teller das Ei verquirlen, damit die Ränder einpinseln und eine Teighälfte über die andere klappen. Die Ränder mit einem Messer halbrund schneiden, sodass die Pastetchen nach dem Backen hübsch aussehen. De Pastetchen auf das Blech legen, mit Ei bestreichen, mit Sesam bestreuen und im Ofen (Mitte) in 15 – 20 Minuten goldgelb backen und warm servieren.</w:t>
      </w:r>
    </w:p>
    <w:p w14:paraId="708BE934" w14:textId="31861496" w:rsidR="00421165" w:rsidRPr="007E5498" w:rsidRDefault="00421165" w:rsidP="00454210">
      <w:pPr>
        <w:ind w:left="1416" w:hanging="1416"/>
        <w:jc w:val="both"/>
        <w:rPr>
          <w:sz w:val="24"/>
          <w:szCs w:val="24"/>
        </w:rPr>
      </w:pPr>
      <w:r>
        <w:rPr>
          <w:sz w:val="24"/>
          <w:szCs w:val="24"/>
        </w:rPr>
        <w:t>Kommentar:</w:t>
      </w:r>
      <w:r>
        <w:rPr>
          <w:sz w:val="24"/>
          <w:szCs w:val="24"/>
        </w:rPr>
        <w:tab/>
        <w:t>Diese Pasteten habe ich schon</w:t>
      </w:r>
      <w:r w:rsidR="00BD6D5E">
        <w:rPr>
          <w:sz w:val="24"/>
          <w:szCs w:val="24"/>
        </w:rPr>
        <w:t xml:space="preserve"> oft</w:t>
      </w:r>
      <w:r>
        <w:rPr>
          <w:sz w:val="24"/>
          <w:szCs w:val="24"/>
        </w:rPr>
        <w:t xml:space="preserve"> gemacht. Kamen immer gut an, auch noch am nächsten Tag in der Vesperbox.</w:t>
      </w:r>
    </w:p>
    <w:p w14:paraId="427E6933" w14:textId="2DA271AF" w:rsidR="00421165" w:rsidRPr="00BD6D5E" w:rsidRDefault="00421165" w:rsidP="00EA49D0">
      <w:pPr>
        <w:pStyle w:val="Heading2"/>
        <w:spacing w:after="240"/>
      </w:pPr>
      <w:r w:rsidRPr="00BD6D5E">
        <w:lastRenderedPageBreak/>
        <w:t>Zucchini-Pastete - Kolokíhobouriko</w:t>
      </w:r>
      <w:r w:rsidR="00454210">
        <w:rPr>
          <w:rStyle w:val="FootnoteReference"/>
        </w:rPr>
        <w:footnoteReference w:id="34"/>
      </w:r>
    </w:p>
    <w:p w14:paraId="0696A65E" w14:textId="55AB74C9" w:rsidR="00421165" w:rsidRDefault="00421165" w:rsidP="00421165">
      <w:pPr>
        <w:rPr>
          <w:sz w:val="24"/>
          <w:szCs w:val="24"/>
        </w:rPr>
      </w:pPr>
      <w:r w:rsidRPr="00BD6D5E">
        <w:rPr>
          <w:sz w:val="24"/>
          <w:szCs w:val="24"/>
          <w:u w:val="single"/>
        </w:rPr>
        <w:t>Zutaten</w:t>
      </w:r>
      <w:r>
        <w:rPr>
          <w:sz w:val="24"/>
          <w:szCs w:val="24"/>
        </w:rPr>
        <w:t xml:space="preserve"> </w:t>
      </w:r>
      <w:r w:rsidR="00BD6D5E">
        <w:rPr>
          <w:sz w:val="24"/>
          <w:szCs w:val="24"/>
        </w:rPr>
        <w:t>(</w:t>
      </w:r>
      <w:r>
        <w:rPr>
          <w:sz w:val="24"/>
          <w:szCs w:val="24"/>
        </w:rPr>
        <w:t>für eine Springform</w:t>
      </w:r>
      <w:r w:rsidR="00BD6D5E">
        <w:rPr>
          <w:sz w:val="24"/>
          <w:szCs w:val="24"/>
        </w:rPr>
        <w:t>)</w:t>
      </w:r>
      <w:r>
        <w:rPr>
          <w:sz w:val="24"/>
          <w:szCs w:val="24"/>
        </w:rPr>
        <w:t xml:space="preserve"> </w:t>
      </w:r>
    </w:p>
    <w:p w14:paraId="5C7919A5" w14:textId="77777777" w:rsidR="00421165" w:rsidRDefault="00421165" w:rsidP="00421165">
      <w:pPr>
        <w:rPr>
          <w:sz w:val="24"/>
          <w:szCs w:val="24"/>
        </w:rPr>
      </w:pPr>
      <w:r>
        <w:rPr>
          <w:sz w:val="24"/>
          <w:szCs w:val="24"/>
        </w:rPr>
        <w:t>800 g Zucchini</w:t>
      </w:r>
    </w:p>
    <w:p w14:paraId="2CD9C34E" w14:textId="77777777" w:rsidR="00421165" w:rsidRDefault="00421165" w:rsidP="00421165">
      <w:pPr>
        <w:rPr>
          <w:sz w:val="24"/>
          <w:szCs w:val="24"/>
        </w:rPr>
      </w:pPr>
      <w:r>
        <w:rPr>
          <w:sz w:val="24"/>
          <w:szCs w:val="24"/>
        </w:rPr>
        <w:t>3 EL Mehl</w:t>
      </w:r>
    </w:p>
    <w:p w14:paraId="3926648C" w14:textId="77777777" w:rsidR="00421165" w:rsidRDefault="00421165" w:rsidP="00421165">
      <w:pPr>
        <w:rPr>
          <w:sz w:val="24"/>
          <w:szCs w:val="24"/>
        </w:rPr>
      </w:pPr>
      <w:r>
        <w:rPr>
          <w:sz w:val="24"/>
          <w:szCs w:val="24"/>
        </w:rPr>
        <w:t>2 Yufka-Teigblätter</w:t>
      </w:r>
    </w:p>
    <w:p w14:paraId="10EC2734" w14:textId="77777777" w:rsidR="00421165" w:rsidRDefault="00421165" w:rsidP="00421165">
      <w:pPr>
        <w:rPr>
          <w:sz w:val="24"/>
          <w:szCs w:val="24"/>
        </w:rPr>
      </w:pPr>
      <w:r>
        <w:rPr>
          <w:sz w:val="24"/>
          <w:szCs w:val="24"/>
        </w:rPr>
        <w:t>8 EL Olivenöl</w:t>
      </w:r>
    </w:p>
    <w:p w14:paraId="4EA8AF49" w14:textId="77777777" w:rsidR="00421165" w:rsidRDefault="00421165" w:rsidP="00421165">
      <w:pPr>
        <w:rPr>
          <w:sz w:val="24"/>
          <w:szCs w:val="24"/>
        </w:rPr>
      </w:pPr>
      <w:r>
        <w:rPr>
          <w:sz w:val="24"/>
          <w:szCs w:val="24"/>
        </w:rPr>
        <w:t>200 g Feta</w:t>
      </w:r>
    </w:p>
    <w:p w14:paraId="3859629B" w14:textId="77777777" w:rsidR="00421165" w:rsidRDefault="00421165" w:rsidP="00421165">
      <w:pPr>
        <w:rPr>
          <w:sz w:val="24"/>
          <w:szCs w:val="24"/>
        </w:rPr>
      </w:pPr>
      <w:r>
        <w:rPr>
          <w:sz w:val="24"/>
          <w:szCs w:val="24"/>
        </w:rPr>
        <w:t>Pfeffer</w:t>
      </w:r>
    </w:p>
    <w:p w14:paraId="58289B0A" w14:textId="77777777" w:rsidR="00421165" w:rsidRDefault="00421165" w:rsidP="00421165">
      <w:pPr>
        <w:rPr>
          <w:sz w:val="24"/>
          <w:szCs w:val="24"/>
        </w:rPr>
      </w:pPr>
      <w:r>
        <w:rPr>
          <w:sz w:val="24"/>
          <w:szCs w:val="24"/>
        </w:rPr>
        <w:t>1 Bund Dill</w:t>
      </w:r>
    </w:p>
    <w:p w14:paraId="28D0BA75" w14:textId="77777777" w:rsidR="00421165" w:rsidRDefault="00421165" w:rsidP="00421165">
      <w:pPr>
        <w:rPr>
          <w:sz w:val="24"/>
          <w:szCs w:val="24"/>
        </w:rPr>
      </w:pPr>
      <w:r>
        <w:rPr>
          <w:sz w:val="24"/>
          <w:szCs w:val="24"/>
        </w:rPr>
        <w:t>2 Eier</w:t>
      </w:r>
    </w:p>
    <w:p w14:paraId="6A8DDC97" w14:textId="77777777" w:rsidR="00421165" w:rsidRDefault="00421165" w:rsidP="00421165">
      <w:pPr>
        <w:rPr>
          <w:sz w:val="24"/>
          <w:szCs w:val="24"/>
        </w:rPr>
      </w:pPr>
      <w:r>
        <w:rPr>
          <w:sz w:val="24"/>
          <w:szCs w:val="24"/>
        </w:rPr>
        <w:t>2 EL Sesamsamen</w:t>
      </w:r>
    </w:p>
    <w:p w14:paraId="3E66265C" w14:textId="77777777" w:rsidR="00BD6D5E" w:rsidRDefault="00BD6D5E" w:rsidP="00421165">
      <w:pPr>
        <w:rPr>
          <w:sz w:val="24"/>
          <w:szCs w:val="24"/>
        </w:rPr>
      </w:pPr>
    </w:p>
    <w:p w14:paraId="5F546EA3" w14:textId="2DAC19CA" w:rsidR="00421165" w:rsidRDefault="00421165" w:rsidP="00421165">
      <w:pPr>
        <w:rPr>
          <w:sz w:val="24"/>
          <w:szCs w:val="24"/>
        </w:rPr>
      </w:pPr>
      <w:r>
        <w:rPr>
          <w:sz w:val="24"/>
          <w:szCs w:val="24"/>
        </w:rPr>
        <w:t>Zubereitungszeit: 30 Minuten plus 1 ¼ Stunde Backzeit</w:t>
      </w:r>
    </w:p>
    <w:p w14:paraId="40E0710B" w14:textId="77777777" w:rsidR="00421165" w:rsidRPr="000200C6" w:rsidRDefault="00421165" w:rsidP="00B40E8C">
      <w:pPr>
        <w:pStyle w:val="ListParagraph"/>
        <w:numPr>
          <w:ilvl w:val="0"/>
          <w:numId w:val="437"/>
        </w:numPr>
        <w:ind w:left="714" w:hanging="357"/>
        <w:contextualSpacing w:val="0"/>
        <w:jc w:val="both"/>
        <w:rPr>
          <w:sz w:val="24"/>
          <w:szCs w:val="24"/>
        </w:rPr>
      </w:pPr>
      <w:r w:rsidRPr="000200C6">
        <w:rPr>
          <w:sz w:val="24"/>
          <w:szCs w:val="24"/>
        </w:rPr>
        <w:t>Zucchini waschen, abtrocknen, Stiel- und Blütenansätze abschneiden. Die Zucchini in etwa ½ cm dünne Scheiben schneiden. Mehl auf einen Teller sieben und die Zucchinischeiben darin wenden. Ein Yufka-Blatt aus der Folie nehmen, auseinanderfalten, halbieren, von beiden Seiten mit Wasser besprühen und mit einem feuchten Tuch bedeckt kurz ruhen lassen.</w:t>
      </w:r>
    </w:p>
    <w:p w14:paraId="7D5D8291" w14:textId="77777777" w:rsidR="00421165" w:rsidRPr="000200C6" w:rsidRDefault="00421165" w:rsidP="00B40E8C">
      <w:pPr>
        <w:pStyle w:val="ListParagraph"/>
        <w:numPr>
          <w:ilvl w:val="0"/>
          <w:numId w:val="437"/>
        </w:numPr>
        <w:ind w:left="714" w:hanging="357"/>
        <w:contextualSpacing w:val="0"/>
        <w:jc w:val="both"/>
        <w:rPr>
          <w:sz w:val="24"/>
          <w:szCs w:val="24"/>
        </w:rPr>
      </w:pPr>
      <w:r w:rsidRPr="000200C6">
        <w:rPr>
          <w:sz w:val="24"/>
          <w:szCs w:val="24"/>
        </w:rPr>
        <w:t>Form mit 2 EL Olivenöl einfetten, die Teigblatthälften kreuzförmig übereinander hineinlegen. Ränder überhängen lassen. Die Hälfte der Zucchini dachziegelartig einschichten.</w:t>
      </w:r>
    </w:p>
    <w:p w14:paraId="0766F123" w14:textId="77777777" w:rsidR="00421165" w:rsidRPr="000200C6" w:rsidRDefault="00421165" w:rsidP="00B40E8C">
      <w:pPr>
        <w:pStyle w:val="ListParagraph"/>
        <w:numPr>
          <w:ilvl w:val="0"/>
          <w:numId w:val="437"/>
        </w:numPr>
        <w:ind w:left="714" w:hanging="357"/>
        <w:contextualSpacing w:val="0"/>
        <w:jc w:val="both"/>
        <w:rPr>
          <w:sz w:val="24"/>
          <w:szCs w:val="24"/>
        </w:rPr>
      </w:pPr>
      <w:r w:rsidRPr="000200C6">
        <w:rPr>
          <w:sz w:val="24"/>
          <w:szCs w:val="24"/>
        </w:rPr>
        <w:t>Backofen auf 180 Grad (Gas 2) vorheizen. Feta mit der Gabel zerkrümeln, über den Zucchini verteilen, mit Pfeffer bestreuen. Dillblättchen hacken und über den Käse streuen. Die zweite Schicht Zucchini darauf verteilen.</w:t>
      </w:r>
    </w:p>
    <w:p w14:paraId="133D73F4" w14:textId="77777777" w:rsidR="00421165" w:rsidRDefault="00421165" w:rsidP="00B40E8C">
      <w:pPr>
        <w:pStyle w:val="ListParagraph"/>
        <w:numPr>
          <w:ilvl w:val="0"/>
          <w:numId w:val="437"/>
        </w:numPr>
        <w:ind w:left="714" w:hanging="357"/>
        <w:contextualSpacing w:val="0"/>
        <w:jc w:val="both"/>
        <w:rPr>
          <w:sz w:val="24"/>
          <w:szCs w:val="24"/>
        </w:rPr>
      </w:pPr>
      <w:r w:rsidRPr="000200C6">
        <w:rPr>
          <w:sz w:val="24"/>
          <w:szCs w:val="24"/>
        </w:rPr>
        <w:t>Das zweite Yufka-Blatt halbieren, mit Wasser besprühen und auf die Zucchini legen, überhängende Teigteile nach innen klappen und andrücken. Die Pastete in Quadrate von 4 – 5 cm Kantenlänge schneiden. Eier, 4 EL Wasser und 6 EL Olivenöl verquirlen, über die Pastete verteilen. Sesam darüber streuen. Im Ofen (Mitte) etwa 1 ¼ Stunde backen, sofort servieren.</w:t>
      </w:r>
    </w:p>
    <w:p w14:paraId="37961FDF" w14:textId="77777777" w:rsidR="00421165" w:rsidRDefault="00421165" w:rsidP="00421165">
      <w:pPr>
        <w:rPr>
          <w:sz w:val="24"/>
          <w:szCs w:val="24"/>
        </w:rPr>
      </w:pPr>
      <w:r>
        <w:rPr>
          <w:sz w:val="24"/>
          <w:szCs w:val="24"/>
        </w:rPr>
        <w:br w:type="page"/>
      </w:r>
    </w:p>
    <w:p w14:paraId="15518BC0" w14:textId="7F71E8A2" w:rsidR="00421165" w:rsidRPr="000373AA" w:rsidRDefault="00421165" w:rsidP="00EA49D0">
      <w:pPr>
        <w:pStyle w:val="Heading2"/>
        <w:spacing w:after="240"/>
      </w:pPr>
      <w:r w:rsidRPr="000373AA">
        <w:lastRenderedPageBreak/>
        <w:t>Käsetäschchen - Tirópittákia</w:t>
      </w:r>
      <w:r w:rsidR="00DB083E">
        <w:rPr>
          <w:rStyle w:val="FootnoteReference"/>
        </w:rPr>
        <w:footnoteReference w:id="35"/>
      </w:r>
    </w:p>
    <w:p w14:paraId="746B0124" w14:textId="5A83DCC4" w:rsidR="00421165" w:rsidRDefault="00421165" w:rsidP="00421165">
      <w:pPr>
        <w:rPr>
          <w:sz w:val="24"/>
          <w:szCs w:val="24"/>
        </w:rPr>
      </w:pPr>
      <w:r w:rsidRPr="000373AA">
        <w:rPr>
          <w:sz w:val="24"/>
          <w:szCs w:val="24"/>
          <w:u w:val="single"/>
        </w:rPr>
        <w:t>Zutaten</w:t>
      </w:r>
      <w:r>
        <w:rPr>
          <w:sz w:val="24"/>
          <w:szCs w:val="24"/>
        </w:rPr>
        <w:t xml:space="preserve"> </w:t>
      </w:r>
      <w:r w:rsidR="000373AA">
        <w:rPr>
          <w:sz w:val="24"/>
          <w:szCs w:val="24"/>
        </w:rPr>
        <w:t>(</w:t>
      </w:r>
      <w:r>
        <w:rPr>
          <w:sz w:val="24"/>
          <w:szCs w:val="24"/>
        </w:rPr>
        <w:t>für 28 Stück</w:t>
      </w:r>
      <w:r w:rsidR="000373AA">
        <w:rPr>
          <w:sz w:val="24"/>
          <w:szCs w:val="24"/>
        </w:rPr>
        <w:t>)</w:t>
      </w:r>
    </w:p>
    <w:p w14:paraId="4817AB5A" w14:textId="77777777" w:rsidR="00421165" w:rsidRDefault="00421165" w:rsidP="00421165">
      <w:pPr>
        <w:rPr>
          <w:sz w:val="24"/>
          <w:szCs w:val="24"/>
        </w:rPr>
      </w:pPr>
      <w:r>
        <w:rPr>
          <w:sz w:val="24"/>
          <w:szCs w:val="24"/>
        </w:rPr>
        <w:t>½ Paket Filo-Teigblätter</w:t>
      </w:r>
    </w:p>
    <w:p w14:paraId="4F157D7A" w14:textId="77777777" w:rsidR="00421165" w:rsidRDefault="00421165" w:rsidP="00421165">
      <w:pPr>
        <w:rPr>
          <w:sz w:val="24"/>
          <w:szCs w:val="24"/>
        </w:rPr>
      </w:pPr>
      <w:r>
        <w:rPr>
          <w:sz w:val="24"/>
          <w:szCs w:val="24"/>
        </w:rPr>
        <w:t>80 g Butter zum einpinseln der Teigblätter und für das Backblech</w:t>
      </w:r>
    </w:p>
    <w:p w14:paraId="25DFD610" w14:textId="77777777" w:rsidR="008F59F1" w:rsidRDefault="008F59F1" w:rsidP="00421165">
      <w:pPr>
        <w:rPr>
          <w:i/>
          <w:iCs/>
          <w:sz w:val="24"/>
          <w:szCs w:val="24"/>
        </w:rPr>
      </w:pPr>
    </w:p>
    <w:p w14:paraId="4CD2D2DA" w14:textId="3B1B6AE0" w:rsidR="00421165" w:rsidRPr="002A7E5F" w:rsidRDefault="00421165" w:rsidP="00421165">
      <w:pPr>
        <w:rPr>
          <w:i/>
          <w:iCs/>
          <w:sz w:val="24"/>
          <w:szCs w:val="24"/>
        </w:rPr>
      </w:pPr>
      <w:r w:rsidRPr="002A7E5F">
        <w:rPr>
          <w:i/>
          <w:iCs/>
          <w:sz w:val="24"/>
          <w:szCs w:val="24"/>
        </w:rPr>
        <w:t>Für die Füllung:</w:t>
      </w:r>
    </w:p>
    <w:p w14:paraId="4EEFC4C5" w14:textId="77777777" w:rsidR="00421165" w:rsidRDefault="00421165" w:rsidP="00421165">
      <w:pPr>
        <w:rPr>
          <w:sz w:val="24"/>
          <w:szCs w:val="24"/>
        </w:rPr>
      </w:pPr>
      <w:r>
        <w:rPr>
          <w:sz w:val="24"/>
          <w:szCs w:val="24"/>
        </w:rPr>
        <w:t>20 g Butter</w:t>
      </w:r>
    </w:p>
    <w:p w14:paraId="5F5C8FA8" w14:textId="77777777" w:rsidR="00421165" w:rsidRDefault="00421165" w:rsidP="00421165">
      <w:pPr>
        <w:rPr>
          <w:sz w:val="24"/>
          <w:szCs w:val="24"/>
        </w:rPr>
      </w:pPr>
      <w:r>
        <w:rPr>
          <w:sz w:val="24"/>
          <w:szCs w:val="24"/>
        </w:rPr>
        <w:t>1 EL Mehl</w:t>
      </w:r>
    </w:p>
    <w:p w14:paraId="7D0014EA" w14:textId="77777777" w:rsidR="00421165" w:rsidRDefault="00421165" w:rsidP="00421165">
      <w:pPr>
        <w:rPr>
          <w:sz w:val="24"/>
          <w:szCs w:val="24"/>
        </w:rPr>
      </w:pPr>
      <w:r>
        <w:rPr>
          <w:sz w:val="24"/>
          <w:szCs w:val="24"/>
        </w:rPr>
        <w:t>4 EL Milch</w:t>
      </w:r>
    </w:p>
    <w:p w14:paraId="072F6300" w14:textId="77777777" w:rsidR="00421165" w:rsidRDefault="00421165" w:rsidP="00421165">
      <w:pPr>
        <w:rPr>
          <w:sz w:val="24"/>
          <w:szCs w:val="24"/>
        </w:rPr>
      </w:pPr>
      <w:r>
        <w:rPr>
          <w:sz w:val="24"/>
          <w:szCs w:val="24"/>
        </w:rPr>
        <w:t>100 g Schlagsahne</w:t>
      </w:r>
    </w:p>
    <w:p w14:paraId="3FF5B291" w14:textId="77777777" w:rsidR="00421165" w:rsidRDefault="00421165" w:rsidP="00421165">
      <w:pPr>
        <w:rPr>
          <w:sz w:val="24"/>
          <w:szCs w:val="24"/>
        </w:rPr>
      </w:pPr>
      <w:r>
        <w:rPr>
          <w:sz w:val="24"/>
          <w:szCs w:val="24"/>
        </w:rPr>
        <w:t>150 g Feta</w:t>
      </w:r>
    </w:p>
    <w:p w14:paraId="4FD04E06" w14:textId="77777777" w:rsidR="00421165" w:rsidRDefault="00421165" w:rsidP="00421165">
      <w:pPr>
        <w:rPr>
          <w:sz w:val="24"/>
          <w:szCs w:val="24"/>
        </w:rPr>
      </w:pPr>
      <w:r>
        <w:rPr>
          <w:sz w:val="24"/>
          <w:szCs w:val="24"/>
        </w:rPr>
        <w:t>50 g Gruyère</w:t>
      </w:r>
    </w:p>
    <w:p w14:paraId="054E24DC" w14:textId="77777777" w:rsidR="00421165" w:rsidRDefault="00421165" w:rsidP="00421165">
      <w:pPr>
        <w:rPr>
          <w:sz w:val="24"/>
          <w:szCs w:val="24"/>
        </w:rPr>
      </w:pPr>
      <w:r>
        <w:rPr>
          <w:sz w:val="24"/>
          <w:szCs w:val="24"/>
        </w:rPr>
        <w:t>½ Bund Dill</w:t>
      </w:r>
    </w:p>
    <w:p w14:paraId="21E8B5E2" w14:textId="77777777" w:rsidR="00421165" w:rsidRDefault="00421165" w:rsidP="00421165">
      <w:pPr>
        <w:rPr>
          <w:sz w:val="24"/>
          <w:szCs w:val="24"/>
        </w:rPr>
      </w:pPr>
      <w:r>
        <w:rPr>
          <w:sz w:val="24"/>
          <w:szCs w:val="24"/>
        </w:rPr>
        <w:t>½ Bund Petersilie</w:t>
      </w:r>
    </w:p>
    <w:p w14:paraId="610C99D8" w14:textId="77777777" w:rsidR="00421165" w:rsidRDefault="00421165" w:rsidP="00421165">
      <w:pPr>
        <w:rPr>
          <w:sz w:val="24"/>
          <w:szCs w:val="24"/>
        </w:rPr>
      </w:pPr>
      <w:r>
        <w:rPr>
          <w:sz w:val="24"/>
          <w:szCs w:val="24"/>
        </w:rPr>
        <w:t>Muskatnuss, frisch gerieben</w:t>
      </w:r>
    </w:p>
    <w:p w14:paraId="3B76DEFE" w14:textId="77777777" w:rsidR="00421165" w:rsidRDefault="00421165" w:rsidP="00421165">
      <w:pPr>
        <w:rPr>
          <w:sz w:val="24"/>
          <w:szCs w:val="24"/>
        </w:rPr>
      </w:pPr>
    </w:p>
    <w:p w14:paraId="5A5582D9" w14:textId="77777777" w:rsidR="00421165" w:rsidRDefault="00421165" w:rsidP="00421165">
      <w:pPr>
        <w:rPr>
          <w:sz w:val="24"/>
          <w:szCs w:val="24"/>
        </w:rPr>
      </w:pPr>
      <w:r>
        <w:rPr>
          <w:sz w:val="24"/>
          <w:szCs w:val="24"/>
        </w:rPr>
        <w:t>Zubereitungszeit: 45 Minuten plus 15 Minuten</w:t>
      </w:r>
    </w:p>
    <w:p w14:paraId="1D89B11A" w14:textId="77777777" w:rsidR="00421165" w:rsidRPr="00A055F4" w:rsidRDefault="00421165" w:rsidP="00B40E8C">
      <w:pPr>
        <w:pStyle w:val="ListParagraph"/>
        <w:numPr>
          <w:ilvl w:val="0"/>
          <w:numId w:val="438"/>
        </w:numPr>
        <w:ind w:left="714" w:hanging="357"/>
        <w:contextualSpacing w:val="0"/>
        <w:jc w:val="both"/>
        <w:rPr>
          <w:sz w:val="24"/>
          <w:szCs w:val="24"/>
        </w:rPr>
      </w:pPr>
      <w:r w:rsidRPr="00A055F4">
        <w:rPr>
          <w:sz w:val="24"/>
          <w:szCs w:val="24"/>
        </w:rPr>
        <w:t>Die Teigblätter aus der Folie nehmen, auseinanderfalten und mit einem feuchten Tuch bedeckt ruhen lassen. Ein großes Blech mit Butter einfetten.</w:t>
      </w:r>
    </w:p>
    <w:p w14:paraId="465BE5FF" w14:textId="77777777" w:rsidR="00421165" w:rsidRPr="00A055F4" w:rsidRDefault="00421165" w:rsidP="00B40E8C">
      <w:pPr>
        <w:pStyle w:val="ListParagraph"/>
        <w:numPr>
          <w:ilvl w:val="0"/>
          <w:numId w:val="438"/>
        </w:numPr>
        <w:ind w:left="714" w:hanging="357"/>
        <w:contextualSpacing w:val="0"/>
        <w:jc w:val="both"/>
        <w:rPr>
          <w:sz w:val="24"/>
          <w:szCs w:val="24"/>
        </w:rPr>
      </w:pPr>
      <w:r w:rsidRPr="00A055F4">
        <w:rPr>
          <w:sz w:val="24"/>
          <w:szCs w:val="24"/>
        </w:rPr>
        <w:t>Für die Füllung 20 g Butter in einem kleinen Topf erhitzen. Mehl langsam einrühren. Milch und Sahne unterrühren und aufkochen, sodass eine dicke Masse entsteht. Topf beiseitestellen.</w:t>
      </w:r>
    </w:p>
    <w:p w14:paraId="4E934047" w14:textId="334ADF8B" w:rsidR="00421165" w:rsidRPr="00A055F4" w:rsidRDefault="00421165" w:rsidP="00B40E8C">
      <w:pPr>
        <w:pStyle w:val="ListParagraph"/>
        <w:numPr>
          <w:ilvl w:val="0"/>
          <w:numId w:val="438"/>
        </w:numPr>
        <w:ind w:left="714" w:hanging="357"/>
        <w:contextualSpacing w:val="0"/>
        <w:jc w:val="both"/>
        <w:rPr>
          <w:sz w:val="24"/>
          <w:szCs w:val="24"/>
        </w:rPr>
      </w:pPr>
      <w:r w:rsidRPr="00A055F4">
        <w:rPr>
          <w:sz w:val="24"/>
          <w:szCs w:val="24"/>
        </w:rPr>
        <w:t>Feta mit der Gabel fein zerkleinern und mit dem Gruyère unter die Masse rühren. Kräuter abspülen, trockenschütteln. Blättchen fein hacken und ebenfalls untermischen. Paste mit Pfeffer u</w:t>
      </w:r>
      <w:r w:rsidR="007D3A77">
        <w:rPr>
          <w:sz w:val="24"/>
          <w:szCs w:val="24"/>
        </w:rPr>
        <w:t>nd</w:t>
      </w:r>
      <w:r w:rsidRPr="00A055F4">
        <w:rPr>
          <w:sz w:val="24"/>
          <w:szCs w:val="24"/>
        </w:rPr>
        <w:t xml:space="preserve"> 1 Prise Muskat abschmecken. Backofen auf 200 Grad vorheizen.</w:t>
      </w:r>
    </w:p>
    <w:p w14:paraId="0215B911" w14:textId="77777777" w:rsidR="00421165" w:rsidRPr="00BA6638" w:rsidRDefault="00421165" w:rsidP="00B40E8C">
      <w:pPr>
        <w:pStyle w:val="ListParagraph"/>
        <w:numPr>
          <w:ilvl w:val="0"/>
          <w:numId w:val="438"/>
        </w:numPr>
        <w:ind w:left="714" w:hanging="357"/>
        <w:contextualSpacing w:val="0"/>
        <w:jc w:val="both"/>
        <w:rPr>
          <w:sz w:val="24"/>
          <w:szCs w:val="24"/>
        </w:rPr>
      </w:pPr>
      <w:r w:rsidRPr="00BA6638">
        <w:rPr>
          <w:sz w:val="24"/>
          <w:szCs w:val="24"/>
        </w:rPr>
        <w:t>In einem Topf 80 g Butter erwärmen. Inzwischen je 2 Teigblätter übereinander in Streifen von 7 x 20 cm schneiden. Steifen mit der flüssigen Butter einpinseln. Auf den Anfang jedes Streifens 1 TL Füllung geben und de Steifen im Zickzack zu Dreiecken (etwa 5-mal) bis zum Ende falten.</w:t>
      </w:r>
    </w:p>
    <w:p w14:paraId="1669696A" w14:textId="77777777" w:rsidR="00421165" w:rsidRPr="00BA6638" w:rsidRDefault="00421165" w:rsidP="00B40E8C">
      <w:pPr>
        <w:pStyle w:val="ListParagraph"/>
        <w:numPr>
          <w:ilvl w:val="0"/>
          <w:numId w:val="438"/>
        </w:numPr>
        <w:ind w:left="714" w:hanging="357"/>
        <w:contextualSpacing w:val="0"/>
        <w:jc w:val="both"/>
        <w:rPr>
          <w:sz w:val="24"/>
          <w:szCs w:val="24"/>
        </w:rPr>
      </w:pPr>
      <w:r w:rsidRPr="00A055F4">
        <w:rPr>
          <w:sz w:val="24"/>
          <w:szCs w:val="24"/>
        </w:rPr>
        <w:lastRenderedPageBreak/>
        <w:t>Alle Dreiecke auf das Backblech legen, und diese mit Butter einpinseln. Die Täschchen im Backofen (Mitte) in 10 – 13 Minuten goldgelb backen. Am besten warm servieren.</w:t>
      </w:r>
    </w:p>
    <w:p w14:paraId="58D297D7" w14:textId="77777777" w:rsidR="008F59F1" w:rsidRDefault="008F59F1">
      <w:pPr>
        <w:rPr>
          <w:rFonts w:asciiTheme="majorHAnsi" w:eastAsiaTheme="majorEastAsia" w:hAnsiTheme="majorHAnsi" w:cstheme="majorBidi"/>
          <w:color w:val="2F5496" w:themeColor="accent1" w:themeShade="BF"/>
          <w:sz w:val="26"/>
          <w:szCs w:val="26"/>
        </w:rPr>
      </w:pPr>
      <w:r>
        <w:br w:type="page"/>
      </w:r>
    </w:p>
    <w:p w14:paraId="3DACA56C" w14:textId="1723F09E" w:rsidR="00F2060D" w:rsidRPr="00BD3EBE" w:rsidRDefault="00F2060D" w:rsidP="00F2060D">
      <w:pPr>
        <w:pStyle w:val="Heading2"/>
        <w:spacing w:after="240"/>
      </w:pPr>
      <w:r w:rsidRPr="00BD3EBE">
        <w:lastRenderedPageBreak/>
        <w:t>Käse-Pilz-Taschen</w:t>
      </w:r>
      <w:r>
        <w:rPr>
          <w:rStyle w:val="FootnoteReference"/>
        </w:rPr>
        <w:footnoteReference w:id="36"/>
      </w:r>
    </w:p>
    <w:p w14:paraId="235304B7" w14:textId="77777777" w:rsidR="00F2060D" w:rsidRPr="00BD3EBE" w:rsidRDefault="00F2060D" w:rsidP="00F2060D">
      <w:pPr>
        <w:rPr>
          <w:sz w:val="24"/>
          <w:szCs w:val="24"/>
        </w:rPr>
      </w:pPr>
      <w:r w:rsidRPr="00EA49D0">
        <w:rPr>
          <w:sz w:val="24"/>
          <w:szCs w:val="24"/>
          <w:u w:val="single"/>
        </w:rPr>
        <w:t xml:space="preserve">Zutaten </w:t>
      </w:r>
      <w:r>
        <w:rPr>
          <w:sz w:val="24"/>
          <w:szCs w:val="24"/>
          <w:u w:val="single"/>
        </w:rPr>
        <w:t>(</w:t>
      </w:r>
      <w:r w:rsidRPr="00BD3EBE">
        <w:rPr>
          <w:sz w:val="24"/>
          <w:szCs w:val="24"/>
        </w:rPr>
        <w:t>für 6 Stück</w:t>
      </w:r>
      <w:r>
        <w:rPr>
          <w:sz w:val="24"/>
          <w:szCs w:val="24"/>
        </w:rPr>
        <w:t>)</w:t>
      </w:r>
    </w:p>
    <w:p w14:paraId="42E8AA36" w14:textId="77777777" w:rsidR="00F2060D" w:rsidRPr="00BD3EBE" w:rsidRDefault="00F2060D" w:rsidP="00F2060D">
      <w:pPr>
        <w:rPr>
          <w:sz w:val="24"/>
          <w:szCs w:val="24"/>
        </w:rPr>
      </w:pPr>
      <w:r w:rsidRPr="00BD3EBE">
        <w:rPr>
          <w:sz w:val="24"/>
          <w:szCs w:val="24"/>
        </w:rPr>
        <w:t>40 g Butter</w:t>
      </w:r>
    </w:p>
    <w:p w14:paraId="72D6A943" w14:textId="77777777" w:rsidR="00F2060D" w:rsidRPr="00BD3EBE" w:rsidRDefault="00F2060D" w:rsidP="00F2060D">
      <w:pPr>
        <w:rPr>
          <w:sz w:val="24"/>
          <w:szCs w:val="24"/>
        </w:rPr>
      </w:pPr>
      <w:r w:rsidRPr="00BD3EBE">
        <w:rPr>
          <w:sz w:val="24"/>
          <w:szCs w:val="24"/>
        </w:rPr>
        <w:t>2 Knoblauchzehen, zerdrückt</w:t>
      </w:r>
    </w:p>
    <w:p w14:paraId="302872C4" w14:textId="77777777" w:rsidR="00F2060D" w:rsidRPr="00BD3EBE" w:rsidRDefault="00F2060D" w:rsidP="00F2060D">
      <w:pPr>
        <w:rPr>
          <w:sz w:val="24"/>
          <w:szCs w:val="24"/>
        </w:rPr>
      </w:pPr>
      <w:r w:rsidRPr="00BD3EBE">
        <w:rPr>
          <w:sz w:val="24"/>
          <w:szCs w:val="24"/>
        </w:rPr>
        <w:t>500 g kleine Champignons, in Scheiben geschnitten</w:t>
      </w:r>
    </w:p>
    <w:p w14:paraId="1AC793C2" w14:textId="77777777" w:rsidR="00F2060D" w:rsidRPr="00BD3EBE" w:rsidRDefault="00F2060D" w:rsidP="00F2060D">
      <w:pPr>
        <w:rPr>
          <w:sz w:val="24"/>
          <w:szCs w:val="24"/>
        </w:rPr>
      </w:pPr>
      <w:r w:rsidRPr="00BD3EBE">
        <w:rPr>
          <w:sz w:val="24"/>
          <w:szCs w:val="24"/>
        </w:rPr>
        <w:t>1 kleine rote Paprikaschote, fein gehackt</w:t>
      </w:r>
    </w:p>
    <w:p w14:paraId="757C490C" w14:textId="77777777" w:rsidR="00F2060D" w:rsidRPr="00BD3EBE" w:rsidRDefault="00F2060D" w:rsidP="00F2060D">
      <w:pPr>
        <w:rPr>
          <w:sz w:val="24"/>
          <w:szCs w:val="24"/>
        </w:rPr>
      </w:pPr>
      <w:r w:rsidRPr="00BD3EBE">
        <w:rPr>
          <w:sz w:val="24"/>
          <w:szCs w:val="24"/>
        </w:rPr>
        <w:t>150 g saure Sahne</w:t>
      </w:r>
    </w:p>
    <w:p w14:paraId="3C0B4DD1" w14:textId="77777777" w:rsidR="00F2060D" w:rsidRPr="00BD3EBE" w:rsidRDefault="00F2060D" w:rsidP="00F2060D">
      <w:pPr>
        <w:rPr>
          <w:sz w:val="24"/>
          <w:szCs w:val="24"/>
        </w:rPr>
      </w:pPr>
      <w:r w:rsidRPr="00BD3EBE">
        <w:rPr>
          <w:sz w:val="24"/>
          <w:szCs w:val="24"/>
        </w:rPr>
        <w:t>3 TL Körnersenf</w:t>
      </w:r>
    </w:p>
    <w:p w14:paraId="18B51987" w14:textId="77777777" w:rsidR="00F2060D" w:rsidRPr="00BD3EBE" w:rsidRDefault="00F2060D" w:rsidP="00F2060D">
      <w:pPr>
        <w:rPr>
          <w:sz w:val="24"/>
          <w:szCs w:val="24"/>
        </w:rPr>
      </w:pPr>
      <w:r w:rsidRPr="00BD3EBE">
        <w:rPr>
          <w:sz w:val="24"/>
          <w:szCs w:val="24"/>
        </w:rPr>
        <w:t>60 g geriebener Greyerzer, Cheddar oder mittelalter Gouda</w:t>
      </w:r>
    </w:p>
    <w:p w14:paraId="76A11845" w14:textId="77777777" w:rsidR="00F2060D" w:rsidRPr="00BD3EBE" w:rsidRDefault="00F2060D" w:rsidP="00F2060D">
      <w:pPr>
        <w:rPr>
          <w:sz w:val="24"/>
          <w:szCs w:val="24"/>
        </w:rPr>
      </w:pPr>
      <w:r w:rsidRPr="00BD3EBE">
        <w:rPr>
          <w:sz w:val="24"/>
          <w:szCs w:val="24"/>
        </w:rPr>
        <w:t>1 kg Blätterteig, ausgerollt</w:t>
      </w:r>
    </w:p>
    <w:p w14:paraId="1D2D132B" w14:textId="77777777" w:rsidR="00F2060D" w:rsidRPr="00BD3EBE" w:rsidRDefault="00F2060D" w:rsidP="00F2060D">
      <w:pPr>
        <w:rPr>
          <w:sz w:val="24"/>
          <w:szCs w:val="24"/>
        </w:rPr>
      </w:pPr>
      <w:r w:rsidRPr="00BD3EBE">
        <w:rPr>
          <w:sz w:val="24"/>
          <w:szCs w:val="24"/>
        </w:rPr>
        <w:t>1 Ei, leicht verquirlt</w:t>
      </w:r>
    </w:p>
    <w:p w14:paraId="65451516" w14:textId="77777777" w:rsidR="00F2060D" w:rsidRDefault="00F2060D" w:rsidP="00F2060D">
      <w:pPr>
        <w:pStyle w:val="ListParagraph"/>
        <w:contextualSpacing w:val="0"/>
        <w:rPr>
          <w:sz w:val="24"/>
          <w:szCs w:val="24"/>
        </w:rPr>
      </w:pPr>
    </w:p>
    <w:p w14:paraId="2646DD3D" w14:textId="77777777" w:rsidR="00F2060D" w:rsidRPr="00BD3EBE" w:rsidRDefault="00F2060D" w:rsidP="00F2060D">
      <w:pPr>
        <w:rPr>
          <w:sz w:val="24"/>
          <w:szCs w:val="24"/>
        </w:rPr>
      </w:pPr>
      <w:r w:rsidRPr="00BD3EBE">
        <w:rPr>
          <w:sz w:val="24"/>
          <w:szCs w:val="24"/>
        </w:rPr>
        <w:t>Zubereitungszeit: 40 Minuten, Kochzeit: 30 Minuten</w:t>
      </w:r>
    </w:p>
    <w:p w14:paraId="07A22463" w14:textId="77777777" w:rsidR="00F2060D" w:rsidRPr="00BD3EBE" w:rsidRDefault="00F2060D" w:rsidP="00B40E8C">
      <w:pPr>
        <w:pStyle w:val="ListParagraph"/>
        <w:numPr>
          <w:ilvl w:val="0"/>
          <w:numId w:val="1557"/>
        </w:numPr>
        <w:ind w:left="1077" w:hanging="357"/>
        <w:contextualSpacing w:val="0"/>
        <w:jc w:val="both"/>
        <w:rPr>
          <w:sz w:val="24"/>
          <w:szCs w:val="24"/>
        </w:rPr>
      </w:pPr>
      <w:r w:rsidRPr="00BD3EBE">
        <w:rPr>
          <w:sz w:val="24"/>
          <w:szCs w:val="24"/>
        </w:rPr>
        <w:t>Backofen auf 190°C vorheizen. Backblech mit Backpapier belegen oder dünn mit zerlassener Butter oder Öl bestreichen. Butter in einem großen Topf erhitzen. Knoblauch und Champignons zugeben und bei mittlerer Hitze unter gelegentlichem Rühren garkochen. Die Flüssigkeit der Champignons soll verdampfen. Dann vom Herd nehmen und abkühlen lassen. Rote Paprikaschote einrühren.</w:t>
      </w:r>
    </w:p>
    <w:p w14:paraId="725A986B" w14:textId="77777777" w:rsidR="00F2060D" w:rsidRPr="00BD3EBE" w:rsidRDefault="00F2060D" w:rsidP="00B40E8C">
      <w:pPr>
        <w:pStyle w:val="ListParagraph"/>
        <w:numPr>
          <w:ilvl w:val="0"/>
          <w:numId w:val="1557"/>
        </w:numPr>
        <w:ind w:left="1077" w:hanging="357"/>
        <w:contextualSpacing w:val="0"/>
        <w:jc w:val="both"/>
        <w:rPr>
          <w:sz w:val="24"/>
          <w:szCs w:val="24"/>
        </w:rPr>
      </w:pPr>
      <w:r w:rsidRPr="00BD3EBE">
        <w:rPr>
          <w:sz w:val="24"/>
          <w:szCs w:val="24"/>
        </w:rPr>
        <w:t>Sau</w:t>
      </w:r>
      <w:r>
        <w:rPr>
          <w:sz w:val="24"/>
          <w:szCs w:val="24"/>
        </w:rPr>
        <w:t xml:space="preserve">re </w:t>
      </w:r>
      <w:r w:rsidRPr="00BD3EBE">
        <w:rPr>
          <w:sz w:val="24"/>
          <w:szCs w:val="24"/>
        </w:rPr>
        <w:t>Sahne, Senf und Käse in einer kleinen Schüssel gut verrühren. Aus dem Teig 12 Kreise von 14 cm Durchmesser ausstechen. 6 Teigkreise mit der Sahnemischung bestreichen; dabei einen Rand von 1 cm lassen. Nun die Champignonfüllung darauf geben.</w:t>
      </w:r>
    </w:p>
    <w:p w14:paraId="18963264" w14:textId="77777777" w:rsidR="00F2060D" w:rsidRPr="00BD3EBE" w:rsidRDefault="00F2060D" w:rsidP="00B40E8C">
      <w:pPr>
        <w:pStyle w:val="ListParagraph"/>
        <w:numPr>
          <w:ilvl w:val="0"/>
          <w:numId w:val="1557"/>
        </w:numPr>
        <w:ind w:left="1077" w:hanging="357"/>
        <w:contextualSpacing w:val="0"/>
        <w:jc w:val="both"/>
        <w:rPr>
          <w:sz w:val="24"/>
          <w:szCs w:val="24"/>
        </w:rPr>
      </w:pPr>
      <w:r w:rsidRPr="00BD3EBE">
        <w:rPr>
          <w:sz w:val="24"/>
          <w:szCs w:val="24"/>
        </w:rPr>
        <w:t>Mit je 2 TL zusätzlichem Käse bestreuen. Den äußeren Rand mit verquirltem Ei bestreichen, restliche Teigreste darauflegen und den Rand mit einer Gabel andrücken. Die Oberfläche mit Ei bestreichen und mit restlichem Käse bestreuen. Auf das Blech legen und im Backofen 20 Minuten backen.</w:t>
      </w:r>
    </w:p>
    <w:p w14:paraId="5517E0FF" w14:textId="77777777" w:rsidR="00F2060D" w:rsidRDefault="00F2060D" w:rsidP="00F2060D">
      <w:pPr>
        <w:pStyle w:val="ListParagraph"/>
        <w:rPr>
          <w:sz w:val="24"/>
          <w:szCs w:val="24"/>
        </w:rPr>
      </w:pPr>
    </w:p>
    <w:p w14:paraId="101F7919" w14:textId="77777777" w:rsidR="00F2060D" w:rsidRPr="00822887" w:rsidRDefault="00F2060D" w:rsidP="00F2060D">
      <w:pPr>
        <w:pStyle w:val="ListParagraph"/>
        <w:rPr>
          <w:sz w:val="24"/>
          <w:szCs w:val="24"/>
        </w:rPr>
      </w:pPr>
    </w:p>
    <w:p w14:paraId="1E7FC54E" w14:textId="77777777" w:rsidR="00F2060D" w:rsidRDefault="00F2060D">
      <w:pPr>
        <w:rPr>
          <w:rFonts w:asciiTheme="majorHAnsi" w:eastAsiaTheme="majorEastAsia" w:hAnsiTheme="majorHAnsi" w:cstheme="majorBidi"/>
          <w:color w:val="2F5496" w:themeColor="accent1" w:themeShade="BF"/>
          <w:sz w:val="26"/>
          <w:szCs w:val="26"/>
        </w:rPr>
      </w:pPr>
      <w:r>
        <w:br w:type="page"/>
      </w:r>
    </w:p>
    <w:p w14:paraId="503FE71B" w14:textId="77777777" w:rsidR="0078245F" w:rsidRDefault="0078245F" w:rsidP="0078245F">
      <w:pPr>
        <w:pStyle w:val="Heading2"/>
        <w:spacing w:after="240"/>
      </w:pPr>
      <w:r>
        <w:lastRenderedPageBreak/>
        <w:t>Gemüsetaschen</w:t>
      </w:r>
      <w:r>
        <w:rPr>
          <w:rStyle w:val="FootnoteReference"/>
        </w:rPr>
        <w:footnoteReference w:id="37"/>
      </w:r>
      <w:r>
        <w:t xml:space="preserve"> </w:t>
      </w:r>
    </w:p>
    <w:p w14:paraId="3E91D358" w14:textId="77777777" w:rsidR="0078245F" w:rsidRDefault="0078245F" w:rsidP="0078245F">
      <w:pPr>
        <w:rPr>
          <w:sz w:val="24"/>
          <w:szCs w:val="24"/>
        </w:rPr>
      </w:pPr>
      <w:r w:rsidRPr="00773CCF">
        <w:rPr>
          <w:sz w:val="24"/>
          <w:szCs w:val="24"/>
          <w:u w:val="single"/>
        </w:rPr>
        <w:t>Zutaten</w:t>
      </w:r>
      <w:r>
        <w:rPr>
          <w:sz w:val="24"/>
          <w:szCs w:val="24"/>
        </w:rPr>
        <w:t xml:space="preserve"> (für 12 Stück)</w:t>
      </w:r>
    </w:p>
    <w:p w14:paraId="7B65BD51" w14:textId="77777777" w:rsidR="0078245F" w:rsidRDefault="0078245F" w:rsidP="0078245F">
      <w:pPr>
        <w:rPr>
          <w:sz w:val="24"/>
          <w:szCs w:val="24"/>
        </w:rPr>
      </w:pPr>
      <w:r>
        <w:rPr>
          <w:sz w:val="24"/>
          <w:szCs w:val="24"/>
        </w:rPr>
        <w:t>8 Scheiben Filoteig, ersatzweise Blätterteig</w:t>
      </w:r>
    </w:p>
    <w:p w14:paraId="091CD147" w14:textId="77777777" w:rsidR="0078245F" w:rsidRDefault="0078245F" w:rsidP="0078245F">
      <w:pPr>
        <w:rPr>
          <w:sz w:val="24"/>
          <w:szCs w:val="24"/>
        </w:rPr>
      </w:pPr>
      <w:r>
        <w:rPr>
          <w:sz w:val="24"/>
          <w:szCs w:val="24"/>
        </w:rPr>
        <w:t>125 g Butter, zerlassen</w:t>
      </w:r>
    </w:p>
    <w:p w14:paraId="31954638" w14:textId="77777777" w:rsidR="0078245F" w:rsidRDefault="0078245F" w:rsidP="0078245F">
      <w:pPr>
        <w:rPr>
          <w:sz w:val="24"/>
          <w:szCs w:val="24"/>
        </w:rPr>
      </w:pPr>
      <w:r>
        <w:rPr>
          <w:sz w:val="24"/>
          <w:szCs w:val="24"/>
        </w:rPr>
        <w:t>½ TL Sesamkörner</w:t>
      </w:r>
    </w:p>
    <w:p w14:paraId="46B39960" w14:textId="77777777" w:rsidR="0078245F" w:rsidRDefault="0078245F" w:rsidP="0078245F">
      <w:pPr>
        <w:rPr>
          <w:sz w:val="24"/>
          <w:szCs w:val="24"/>
        </w:rPr>
      </w:pPr>
    </w:p>
    <w:p w14:paraId="730FD934" w14:textId="77777777" w:rsidR="0078245F" w:rsidRPr="00773CCF" w:rsidRDefault="0078245F" w:rsidP="0078245F">
      <w:pPr>
        <w:rPr>
          <w:i/>
          <w:iCs/>
          <w:sz w:val="24"/>
          <w:szCs w:val="24"/>
        </w:rPr>
      </w:pPr>
      <w:r w:rsidRPr="00773CCF">
        <w:rPr>
          <w:i/>
          <w:iCs/>
          <w:sz w:val="24"/>
          <w:szCs w:val="24"/>
        </w:rPr>
        <w:t>Für die Füllung:</w:t>
      </w:r>
    </w:p>
    <w:p w14:paraId="420C9E38" w14:textId="77777777" w:rsidR="0078245F" w:rsidRDefault="0078245F" w:rsidP="0078245F">
      <w:pPr>
        <w:rPr>
          <w:sz w:val="24"/>
          <w:szCs w:val="24"/>
        </w:rPr>
      </w:pPr>
      <w:r>
        <w:rPr>
          <w:sz w:val="24"/>
          <w:szCs w:val="24"/>
        </w:rPr>
        <w:t>3 TL geriebene Möhren</w:t>
      </w:r>
    </w:p>
    <w:p w14:paraId="791EADC5" w14:textId="77777777" w:rsidR="0078245F" w:rsidRDefault="0078245F" w:rsidP="0078245F">
      <w:pPr>
        <w:rPr>
          <w:sz w:val="24"/>
          <w:szCs w:val="24"/>
        </w:rPr>
      </w:pPr>
      <w:r>
        <w:rPr>
          <w:sz w:val="24"/>
          <w:szCs w:val="24"/>
        </w:rPr>
        <w:t>2 große Zwiebeln, feingehackt</w:t>
      </w:r>
    </w:p>
    <w:p w14:paraId="28FD6032" w14:textId="77777777" w:rsidR="0078245F" w:rsidRDefault="0078245F" w:rsidP="0078245F">
      <w:pPr>
        <w:rPr>
          <w:sz w:val="24"/>
          <w:szCs w:val="24"/>
        </w:rPr>
      </w:pPr>
      <w:r>
        <w:rPr>
          <w:sz w:val="24"/>
          <w:szCs w:val="24"/>
        </w:rPr>
        <w:t>1 EL feingehackter Koriander</w:t>
      </w:r>
    </w:p>
    <w:p w14:paraId="1B601AEF" w14:textId="77777777" w:rsidR="0078245F" w:rsidRDefault="0078245F" w:rsidP="0078245F">
      <w:pPr>
        <w:rPr>
          <w:sz w:val="24"/>
          <w:szCs w:val="24"/>
        </w:rPr>
      </w:pPr>
      <w:r>
        <w:rPr>
          <w:sz w:val="24"/>
          <w:szCs w:val="24"/>
        </w:rPr>
        <w:t>1 EL geriebener Ingwer</w:t>
      </w:r>
    </w:p>
    <w:p w14:paraId="50F60236" w14:textId="77777777" w:rsidR="0078245F" w:rsidRDefault="0078245F" w:rsidP="0078245F">
      <w:pPr>
        <w:rPr>
          <w:sz w:val="24"/>
          <w:szCs w:val="24"/>
        </w:rPr>
      </w:pPr>
      <w:r>
        <w:rPr>
          <w:sz w:val="24"/>
          <w:szCs w:val="24"/>
        </w:rPr>
        <w:t>250 ml Wasser</w:t>
      </w:r>
    </w:p>
    <w:p w14:paraId="08BFC516" w14:textId="77777777" w:rsidR="0078245F" w:rsidRDefault="0078245F" w:rsidP="0078245F">
      <w:pPr>
        <w:rPr>
          <w:sz w:val="24"/>
          <w:szCs w:val="24"/>
        </w:rPr>
      </w:pPr>
      <w:r>
        <w:rPr>
          <w:sz w:val="24"/>
          <w:szCs w:val="24"/>
        </w:rPr>
        <w:t>1 Dose Wasserkastanien (230 g) abgetropft und in Scheiben geschnitten</w:t>
      </w:r>
    </w:p>
    <w:p w14:paraId="3FF88CF2" w14:textId="77777777" w:rsidR="0078245F" w:rsidRDefault="0078245F" w:rsidP="0078245F">
      <w:pPr>
        <w:rPr>
          <w:sz w:val="24"/>
          <w:szCs w:val="24"/>
        </w:rPr>
      </w:pPr>
      <w:r>
        <w:rPr>
          <w:sz w:val="24"/>
          <w:szCs w:val="24"/>
        </w:rPr>
        <w:t>1 EL Miso</w:t>
      </w:r>
    </w:p>
    <w:p w14:paraId="3D440358" w14:textId="77777777" w:rsidR="0078245F" w:rsidRDefault="0078245F" w:rsidP="0078245F">
      <w:pPr>
        <w:rPr>
          <w:sz w:val="24"/>
          <w:szCs w:val="24"/>
        </w:rPr>
      </w:pPr>
      <w:r>
        <w:rPr>
          <w:sz w:val="24"/>
          <w:szCs w:val="24"/>
        </w:rPr>
        <w:t>¼ TL Tahini</w:t>
      </w:r>
    </w:p>
    <w:p w14:paraId="7541223A" w14:textId="77777777" w:rsidR="0078245F" w:rsidRDefault="0078245F" w:rsidP="0078245F">
      <w:pPr>
        <w:rPr>
          <w:sz w:val="24"/>
          <w:szCs w:val="24"/>
        </w:rPr>
      </w:pPr>
      <w:r>
        <w:rPr>
          <w:sz w:val="24"/>
          <w:szCs w:val="24"/>
        </w:rPr>
        <w:t>Pfeffer</w:t>
      </w:r>
    </w:p>
    <w:p w14:paraId="5ECB146A" w14:textId="77777777" w:rsidR="0078245F" w:rsidRDefault="0078245F" w:rsidP="0078245F">
      <w:pPr>
        <w:rPr>
          <w:sz w:val="24"/>
          <w:szCs w:val="24"/>
        </w:rPr>
      </w:pPr>
    </w:p>
    <w:p w14:paraId="2FDAFE66" w14:textId="77777777" w:rsidR="0078245F" w:rsidRDefault="0078245F" w:rsidP="0078245F">
      <w:pPr>
        <w:rPr>
          <w:sz w:val="24"/>
          <w:szCs w:val="24"/>
        </w:rPr>
      </w:pPr>
      <w:r>
        <w:rPr>
          <w:sz w:val="24"/>
          <w:szCs w:val="24"/>
        </w:rPr>
        <w:t>Zubereitungszeit: 45 Minuten plus 45 Minuten Backzeit</w:t>
      </w:r>
    </w:p>
    <w:p w14:paraId="7F5E6B5D" w14:textId="77777777" w:rsidR="0078245F" w:rsidRPr="00092CB2" w:rsidRDefault="0078245F" w:rsidP="00B40E8C">
      <w:pPr>
        <w:pStyle w:val="ListParagraph"/>
        <w:numPr>
          <w:ilvl w:val="0"/>
          <w:numId w:val="643"/>
        </w:numPr>
        <w:spacing w:after="120"/>
        <w:ind w:left="714" w:hanging="357"/>
        <w:contextualSpacing w:val="0"/>
        <w:jc w:val="both"/>
        <w:rPr>
          <w:sz w:val="24"/>
          <w:szCs w:val="24"/>
        </w:rPr>
      </w:pPr>
      <w:r w:rsidRPr="00092CB2">
        <w:rPr>
          <w:sz w:val="24"/>
          <w:szCs w:val="24"/>
        </w:rPr>
        <w:t>Den Backofen auf 180 Grad vorheizen.</w:t>
      </w:r>
    </w:p>
    <w:p w14:paraId="6449C698" w14:textId="77777777" w:rsidR="0078245F" w:rsidRPr="00092CB2" w:rsidRDefault="0078245F" w:rsidP="00B40E8C">
      <w:pPr>
        <w:pStyle w:val="ListParagraph"/>
        <w:numPr>
          <w:ilvl w:val="0"/>
          <w:numId w:val="643"/>
        </w:numPr>
        <w:spacing w:after="120"/>
        <w:ind w:left="714" w:hanging="357"/>
        <w:contextualSpacing w:val="0"/>
        <w:jc w:val="both"/>
        <w:rPr>
          <w:sz w:val="24"/>
          <w:szCs w:val="24"/>
        </w:rPr>
      </w:pPr>
      <w:r w:rsidRPr="00092CB2">
        <w:rPr>
          <w:sz w:val="24"/>
          <w:szCs w:val="24"/>
        </w:rPr>
        <w:t xml:space="preserve">Möhren, Zwiebeln, Koriander, Ingwer und Wasser in einem großen Topf 20 Minuten bei geringer Hitze zugedeckt kochen. Deckel abnehmen und weitere 5 Minuten kochen, bis alle Flüssigkeit verdampft ist. Vom Herd nehmen und etwas abkühlen lassen. Wasserkastanien, Miso und Tahini einrühren und mit Pfeffer abschmecken. </w:t>
      </w:r>
    </w:p>
    <w:p w14:paraId="7D54A023" w14:textId="77777777" w:rsidR="0078245F" w:rsidRPr="00092CB2" w:rsidRDefault="0078245F" w:rsidP="00B40E8C">
      <w:pPr>
        <w:pStyle w:val="ListParagraph"/>
        <w:numPr>
          <w:ilvl w:val="0"/>
          <w:numId w:val="643"/>
        </w:numPr>
        <w:spacing w:after="120"/>
        <w:ind w:left="714" w:hanging="357"/>
        <w:contextualSpacing w:val="0"/>
        <w:jc w:val="both"/>
        <w:rPr>
          <w:sz w:val="24"/>
          <w:szCs w:val="24"/>
        </w:rPr>
      </w:pPr>
      <w:r w:rsidRPr="00092CB2">
        <w:rPr>
          <w:sz w:val="24"/>
          <w:szCs w:val="24"/>
        </w:rPr>
        <w:t>Eine Scheibe Filoteig leicht mit Butter bestreichen. Mit 3 weiteren eingefetteten Teigscheiben belegen. Den Vorgang mit den übrigen Teigscheiben wiederholen, sodass 12 Vierecke entstehen.</w:t>
      </w:r>
    </w:p>
    <w:p w14:paraId="329066A3" w14:textId="77777777" w:rsidR="0078245F" w:rsidRPr="00092CB2" w:rsidRDefault="0078245F" w:rsidP="00B40E8C">
      <w:pPr>
        <w:pStyle w:val="ListParagraph"/>
        <w:numPr>
          <w:ilvl w:val="0"/>
          <w:numId w:val="643"/>
        </w:numPr>
        <w:spacing w:after="120"/>
        <w:ind w:left="714" w:hanging="357"/>
        <w:contextualSpacing w:val="0"/>
        <w:jc w:val="both"/>
        <w:rPr>
          <w:sz w:val="24"/>
          <w:szCs w:val="24"/>
        </w:rPr>
      </w:pPr>
      <w:r w:rsidRPr="00092CB2">
        <w:rPr>
          <w:sz w:val="24"/>
          <w:szCs w:val="24"/>
        </w:rPr>
        <w:t>Die Füllung gleichmäßig jeweils auf die Mitte der Vierecke verteilen. Die Ecken hochnehmen und in der Mitte zusammendrücken, sodass eine Tasche entsteht. Die untere Hälfte jeder Tasche mit Butter bestreichen und Sesamkörner aufdrücken. Auf den mit Backpapier ausgelegten Backblechen 10 – 12 Minuten goldbraun und knusprig backen. Nach Wunsch heiß mit süßer Chilisauce servieren.</w:t>
      </w:r>
    </w:p>
    <w:p w14:paraId="61780887" w14:textId="310879DF" w:rsidR="003D30A6" w:rsidRPr="003D30A6" w:rsidRDefault="003D30A6" w:rsidP="003D30A6">
      <w:pPr>
        <w:pStyle w:val="Heading2"/>
        <w:spacing w:after="240"/>
        <w:rPr>
          <w:lang w:val="en-US"/>
        </w:rPr>
      </w:pPr>
      <w:r w:rsidRPr="003D30A6">
        <w:rPr>
          <w:lang w:val="en-US"/>
        </w:rPr>
        <w:lastRenderedPageBreak/>
        <w:t>Champignon-</w:t>
      </w:r>
      <w:proofErr w:type="spellStart"/>
      <w:r w:rsidRPr="003D30A6">
        <w:rPr>
          <w:lang w:val="en-US"/>
        </w:rPr>
        <w:t>Walnuss</w:t>
      </w:r>
      <w:proofErr w:type="spellEnd"/>
      <w:r w:rsidRPr="003D30A6">
        <w:rPr>
          <w:lang w:val="en-US"/>
        </w:rPr>
        <w:t>- Samosas-</w:t>
      </w:r>
      <w:r w:rsidRPr="00F37123">
        <w:rPr>
          <w:lang w:val="en-US"/>
        </w:rPr>
        <w:t xml:space="preserve">– </w:t>
      </w:r>
      <w:proofErr w:type="spellStart"/>
      <w:r w:rsidRPr="00F37123">
        <w:rPr>
          <w:lang w:val="en-US"/>
        </w:rPr>
        <w:t>Masaruma</w:t>
      </w:r>
      <w:proofErr w:type="spellEnd"/>
      <w:r w:rsidRPr="00F37123">
        <w:rPr>
          <w:lang w:val="en-US"/>
        </w:rPr>
        <w:t xml:space="preserve"> </w:t>
      </w:r>
      <w:proofErr w:type="spellStart"/>
      <w:r w:rsidRPr="00F37123">
        <w:rPr>
          <w:lang w:val="en-US"/>
        </w:rPr>
        <w:t>akharota</w:t>
      </w:r>
      <w:proofErr w:type="spellEnd"/>
      <w:r w:rsidRPr="00F37123">
        <w:rPr>
          <w:lang w:val="en-US"/>
        </w:rPr>
        <w:t xml:space="preserve"> </w:t>
      </w:r>
      <w:proofErr w:type="spellStart"/>
      <w:r w:rsidRPr="00F37123">
        <w:rPr>
          <w:lang w:val="en-US"/>
        </w:rPr>
        <w:t>samose</w:t>
      </w:r>
      <w:proofErr w:type="spellEnd"/>
      <w:r w:rsidRPr="003D30A6">
        <w:rPr>
          <w:rStyle w:val="FootnoteReference"/>
          <w:lang w:val="en-US"/>
        </w:rPr>
        <w:t xml:space="preserve"> </w:t>
      </w:r>
      <w:r>
        <w:rPr>
          <w:rStyle w:val="FootnoteReference"/>
        </w:rPr>
        <w:footnoteReference w:id="38"/>
      </w:r>
      <w:r w:rsidRPr="003D30A6">
        <w:rPr>
          <w:lang w:val="en-US"/>
        </w:rPr>
        <w:t xml:space="preserve"> </w:t>
      </w:r>
    </w:p>
    <w:p w14:paraId="54EC0E6A" w14:textId="77777777" w:rsidR="003D30A6" w:rsidRPr="00E6152A" w:rsidRDefault="003D30A6" w:rsidP="003D30A6">
      <w:pPr>
        <w:rPr>
          <w:sz w:val="24"/>
          <w:szCs w:val="24"/>
        </w:rPr>
      </w:pPr>
      <w:r w:rsidRPr="00E6152A">
        <w:rPr>
          <w:sz w:val="24"/>
          <w:szCs w:val="24"/>
          <w:u w:val="single"/>
        </w:rPr>
        <w:t>Zutaten</w:t>
      </w:r>
      <w:r w:rsidRPr="00E6152A">
        <w:rPr>
          <w:sz w:val="24"/>
          <w:szCs w:val="24"/>
        </w:rPr>
        <w:t xml:space="preserve"> </w:t>
      </w:r>
      <w:r>
        <w:rPr>
          <w:sz w:val="24"/>
          <w:szCs w:val="24"/>
        </w:rPr>
        <w:t>(</w:t>
      </w:r>
      <w:r w:rsidRPr="00E6152A">
        <w:rPr>
          <w:sz w:val="24"/>
          <w:szCs w:val="24"/>
        </w:rPr>
        <w:t>für 18-22 Stück</w:t>
      </w:r>
      <w:r>
        <w:rPr>
          <w:sz w:val="24"/>
          <w:szCs w:val="24"/>
        </w:rPr>
        <w:t>):</w:t>
      </w:r>
    </w:p>
    <w:p w14:paraId="7EF1DD82" w14:textId="77777777" w:rsidR="003D30A6" w:rsidRPr="00986C4C" w:rsidRDefault="003D30A6" w:rsidP="003D30A6">
      <w:pPr>
        <w:rPr>
          <w:sz w:val="24"/>
          <w:szCs w:val="24"/>
        </w:rPr>
      </w:pPr>
      <w:r w:rsidRPr="00986C4C">
        <w:rPr>
          <w:sz w:val="24"/>
          <w:szCs w:val="24"/>
        </w:rPr>
        <w:t>150 g Walnusskerne</w:t>
      </w:r>
    </w:p>
    <w:p w14:paraId="1FCBBEBD" w14:textId="77777777" w:rsidR="003D30A6" w:rsidRPr="00986C4C" w:rsidRDefault="003D30A6" w:rsidP="003D30A6">
      <w:pPr>
        <w:rPr>
          <w:sz w:val="24"/>
          <w:szCs w:val="24"/>
        </w:rPr>
      </w:pPr>
      <w:r w:rsidRPr="00986C4C">
        <w:rPr>
          <w:sz w:val="24"/>
          <w:szCs w:val="24"/>
        </w:rPr>
        <w:t>750 g braune Champignons geputzt</w:t>
      </w:r>
    </w:p>
    <w:p w14:paraId="66610B89" w14:textId="77777777" w:rsidR="003D30A6" w:rsidRPr="00986C4C" w:rsidRDefault="003D30A6" w:rsidP="003D30A6">
      <w:pPr>
        <w:rPr>
          <w:sz w:val="24"/>
          <w:szCs w:val="24"/>
        </w:rPr>
      </w:pPr>
      <w:r w:rsidRPr="00986C4C">
        <w:rPr>
          <w:sz w:val="24"/>
          <w:szCs w:val="24"/>
        </w:rPr>
        <w:t>2 EL Rapsöl</w:t>
      </w:r>
    </w:p>
    <w:p w14:paraId="34046D6C" w14:textId="77777777" w:rsidR="003D30A6" w:rsidRPr="00986C4C" w:rsidRDefault="003D30A6" w:rsidP="003D30A6">
      <w:pPr>
        <w:rPr>
          <w:sz w:val="24"/>
          <w:szCs w:val="24"/>
        </w:rPr>
      </w:pPr>
      <w:r w:rsidRPr="00986C4C">
        <w:rPr>
          <w:sz w:val="24"/>
          <w:szCs w:val="24"/>
        </w:rPr>
        <w:t>1 TL schwarze Senfsamen</w:t>
      </w:r>
    </w:p>
    <w:p w14:paraId="28E69C3B" w14:textId="77777777" w:rsidR="003D30A6" w:rsidRPr="00986C4C" w:rsidRDefault="003D30A6" w:rsidP="003D30A6">
      <w:pPr>
        <w:rPr>
          <w:sz w:val="24"/>
          <w:szCs w:val="24"/>
        </w:rPr>
      </w:pPr>
      <w:r w:rsidRPr="00986C4C">
        <w:rPr>
          <w:sz w:val="24"/>
          <w:szCs w:val="24"/>
        </w:rPr>
        <w:t>1 TL Kreuzkümmelsamen</w:t>
      </w:r>
    </w:p>
    <w:p w14:paraId="32044EAA" w14:textId="77777777" w:rsidR="003D30A6" w:rsidRPr="00986C4C" w:rsidRDefault="003D30A6" w:rsidP="003D30A6">
      <w:pPr>
        <w:rPr>
          <w:sz w:val="24"/>
          <w:szCs w:val="24"/>
        </w:rPr>
      </w:pPr>
      <w:r w:rsidRPr="00986C4C">
        <w:rPr>
          <w:sz w:val="24"/>
          <w:szCs w:val="24"/>
        </w:rPr>
        <w:t>½ TL Schwarzkümmelsamen</w:t>
      </w:r>
    </w:p>
    <w:p w14:paraId="6A4A9151" w14:textId="77777777" w:rsidR="003D30A6" w:rsidRPr="00986C4C" w:rsidRDefault="003D30A6" w:rsidP="003D30A6">
      <w:pPr>
        <w:rPr>
          <w:sz w:val="24"/>
          <w:szCs w:val="24"/>
        </w:rPr>
      </w:pPr>
      <w:r w:rsidRPr="00986C4C">
        <w:rPr>
          <w:sz w:val="24"/>
          <w:szCs w:val="24"/>
        </w:rPr>
        <w:t>1 große Gemüsezwiebel, gewürfelt</w:t>
      </w:r>
    </w:p>
    <w:p w14:paraId="49B5CE28" w14:textId="77777777" w:rsidR="003D30A6" w:rsidRPr="00986C4C" w:rsidRDefault="003D30A6" w:rsidP="003D30A6">
      <w:pPr>
        <w:rPr>
          <w:sz w:val="24"/>
          <w:szCs w:val="24"/>
        </w:rPr>
      </w:pPr>
      <w:r w:rsidRPr="00986C4C">
        <w:rPr>
          <w:sz w:val="24"/>
          <w:szCs w:val="24"/>
        </w:rPr>
        <w:t>2 grüne India-Jwala-Chilischoten, entkernt und fein gehackt</w:t>
      </w:r>
    </w:p>
    <w:p w14:paraId="5EB2A66D" w14:textId="77777777" w:rsidR="003D30A6" w:rsidRPr="00986C4C" w:rsidRDefault="003D30A6" w:rsidP="003D30A6">
      <w:pPr>
        <w:rPr>
          <w:sz w:val="24"/>
          <w:szCs w:val="24"/>
        </w:rPr>
      </w:pPr>
      <w:r w:rsidRPr="00986C4C">
        <w:rPr>
          <w:sz w:val="24"/>
          <w:szCs w:val="24"/>
        </w:rPr>
        <w:t>1 Stück Ingwer (3 cm), geschält und fein gerieben</w:t>
      </w:r>
    </w:p>
    <w:p w14:paraId="06A791E5" w14:textId="77777777" w:rsidR="003D30A6" w:rsidRPr="00986C4C" w:rsidRDefault="003D30A6" w:rsidP="003D30A6">
      <w:pPr>
        <w:rPr>
          <w:sz w:val="24"/>
          <w:szCs w:val="24"/>
        </w:rPr>
      </w:pPr>
      <w:r w:rsidRPr="00986C4C">
        <w:rPr>
          <w:sz w:val="24"/>
          <w:szCs w:val="24"/>
        </w:rPr>
        <w:t>6 große Knoblauchzehen, zerdrückt</w:t>
      </w:r>
    </w:p>
    <w:p w14:paraId="6594C00D" w14:textId="77777777" w:rsidR="003D30A6" w:rsidRPr="00986C4C" w:rsidRDefault="003D30A6" w:rsidP="003D30A6">
      <w:pPr>
        <w:rPr>
          <w:sz w:val="24"/>
          <w:szCs w:val="24"/>
        </w:rPr>
      </w:pPr>
      <w:r w:rsidRPr="00986C4C">
        <w:rPr>
          <w:sz w:val="24"/>
          <w:szCs w:val="24"/>
        </w:rPr>
        <w:t>11/4 TL Salz</w:t>
      </w:r>
    </w:p>
    <w:p w14:paraId="1698A5F7" w14:textId="77777777" w:rsidR="003D30A6" w:rsidRPr="00986C4C" w:rsidRDefault="003D30A6" w:rsidP="003D30A6">
      <w:pPr>
        <w:rPr>
          <w:sz w:val="24"/>
          <w:szCs w:val="24"/>
        </w:rPr>
      </w:pPr>
      <w:r w:rsidRPr="00986C4C">
        <w:rPr>
          <w:sz w:val="24"/>
          <w:szCs w:val="24"/>
        </w:rPr>
        <w:t>1 TL gemahlener schwarzer Pfeffer</w:t>
      </w:r>
    </w:p>
    <w:p w14:paraId="7923B624" w14:textId="77777777" w:rsidR="003D30A6" w:rsidRDefault="003D30A6" w:rsidP="003D30A6">
      <w:pPr>
        <w:rPr>
          <w:sz w:val="24"/>
          <w:szCs w:val="24"/>
        </w:rPr>
      </w:pPr>
    </w:p>
    <w:p w14:paraId="6A0F72DE" w14:textId="77777777" w:rsidR="003D30A6" w:rsidRPr="006F2B26" w:rsidRDefault="003D30A6" w:rsidP="003D30A6">
      <w:pPr>
        <w:rPr>
          <w:sz w:val="24"/>
          <w:szCs w:val="24"/>
        </w:rPr>
      </w:pPr>
      <w:r>
        <w:rPr>
          <w:sz w:val="24"/>
          <w:szCs w:val="24"/>
        </w:rPr>
        <w:t>Zubereitung:</w:t>
      </w:r>
    </w:p>
    <w:p w14:paraId="6DB6AF26" w14:textId="77777777" w:rsidR="003D30A6" w:rsidRPr="006F2B26" w:rsidRDefault="003D30A6" w:rsidP="00B40E8C">
      <w:pPr>
        <w:pStyle w:val="ListParagraph"/>
        <w:numPr>
          <w:ilvl w:val="0"/>
          <w:numId w:val="1702"/>
        </w:numPr>
        <w:spacing w:after="120"/>
        <w:ind w:left="714" w:hanging="357"/>
        <w:contextualSpacing w:val="0"/>
        <w:jc w:val="both"/>
        <w:rPr>
          <w:sz w:val="24"/>
          <w:szCs w:val="24"/>
        </w:rPr>
      </w:pPr>
      <w:r w:rsidRPr="006F2B26">
        <w:rPr>
          <w:sz w:val="24"/>
          <w:szCs w:val="24"/>
        </w:rPr>
        <w:t>Die Walnüsse in den Mixer geben und sehr fein mahlen, dann beiseitestellen. Die Pilze in den Mixer geben, auf Erbsengröße klein hacken und ebenfalls beiseitestellen.</w:t>
      </w:r>
    </w:p>
    <w:p w14:paraId="146A325A" w14:textId="77777777" w:rsidR="003D30A6" w:rsidRPr="006F2B26" w:rsidRDefault="003D30A6" w:rsidP="00B40E8C">
      <w:pPr>
        <w:pStyle w:val="ListParagraph"/>
        <w:numPr>
          <w:ilvl w:val="0"/>
          <w:numId w:val="1702"/>
        </w:numPr>
        <w:spacing w:after="120"/>
        <w:ind w:left="714" w:hanging="357"/>
        <w:contextualSpacing w:val="0"/>
        <w:jc w:val="both"/>
        <w:rPr>
          <w:sz w:val="24"/>
          <w:szCs w:val="24"/>
        </w:rPr>
      </w:pPr>
      <w:r w:rsidRPr="006F2B26">
        <w:rPr>
          <w:sz w:val="24"/>
          <w:szCs w:val="24"/>
        </w:rPr>
        <w:t xml:space="preserve">Das Öl in der größten verfügbaren Pfanne erhitzen und Senfsamen, Kreuzkümmel und Schwarzkümmel hineingeben. Sobald die Samen zu tanzen beginnen, die Zwiebel hinzufügen und 10 Minuten braten, bis sie weich und braun ist. Chili, Ingwer und Knoblauch hinzueben und weitere 5 Minuten braten, bis die zwiebeln wie dunkle Juwelen aussehen, dann die Pilze dazugeben. </w:t>
      </w:r>
    </w:p>
    <w:p w14:paraId="491A6FC0" w14:textId="77777777" w:rsidR="003D30A6" w:rsidRPr="006F2B26" w:rsidRDefault="003D30A6" w:rsidP="00B40E8C">
      <w:pPr>
        <w:pStyle w:val="ListParagraph"/>
        <w:numPr>
          <w:ilvl w:val="0"/>
          <w:numId w:val="1702"/>
        </w:numPr>
        <w:spacing w:after="120"/>
        <w:ind w:left="714" w:hanging="357"/>
        <w:contextualSpacing w:val="0"/>
        <w:jc w:val="both"/>
        <w:rPr>
          <w:sz w:val="24"/>
          <w:szCs w:val="24"/>
        </w:rPr>
      </w:pPr>
      <w:r w:rsidRPr="006F2B26">
        <w:rPr>
          <w:sz w:val="24"/>
          <w:szCs w:val="24"/>
        </w:rPr>
        <w:t>Alles durchrühren, salzen und pfeffern und weitere 15 Minuten braten, bis die Flüssigkeit fast vollständig verdampft ist. Es darf höchstens noch eine winzige Spur Feuchtigkeit am Boden der Pfanne zu sehen sein, sonst werden die Samosas matschig. Die Walnüsse hinzugeben, noch einmal 3 Minuten garen, dann vom Herd nehmen und vor dem Füllen der Samosas abkühlen lassen.</w:t>
      </w:r>
    </w:p>
    <w:p w14:paraId="163DF66A" w14:textId="77777777" w:rsidR="003D30A6" w:rsidRDefault="003D30A6" w:rsidP="003D30A6">
      <w:pPr>
        <w:pStyle w:val="ListParagraph"/>
        <w:jc w:val="both"/>
        <w:rPr>
          <w:sz w:val="24"/>
          <w:szCs w:val="24"/>
        </w:rPr>
      </w:pPr>
    </w:p>
    <w:p w14:paraId="6222F5EE" w14:textId="77777777" w:rsidR="003D30A6" w:rsidRPr="00986C4C" w:rsidRDefault="003D30A6" w:rsidP="003D30A6">
      <w:pPr>
        <w:ind w:left="708" w:hanging="708"/>
        <w:jc w:val="both"/>
        <w:rPr>
          <w:sz w:val="24"/>
          <w:szCs w:val="24"/>
        </w:rPr>
      </w:pPr>
      <w:r w:rsidRPr="00986C4C">
        <w:rPr>
          <w:sz w:val="24"/>
          <w:szCs w:val="24"/>
        </w:rPr>
        <w:t>Tipp:</w:t>
      </w:r>
      <w:r>
        <w:rPr>
          <w:sz w:val="24"/>
          <w:szCs w:val="24"/>
        </w:rPr>
        <w:tab/>
      </w:r>
      <w:r w:rsidRPr="00986C4C">
        <w:rPr>
          <w:sz w:val="24"/>
          <w:szCs w:val="24"/>
        </w:rPr>
        <w:t xml:space="preserve">Wichtig ist, dass die Samosas kräftig gewürzt sind, da der Teig einiges an Geschmack schluckt, und dass die Mischung trocken ist, damit sie die Teighülle nicht durchweicht. </w:t>
      </w:r>
    </w:p>
    <w:p w14:paraId="724198DA" w14:textId="77777777" w:rsidR="003D30A6" w:rsidRDefault="003D30A6" w:rsidP="003D30A6">
      <w:pPr>
        <w:rPr>
          <w:sz w:val="24"/>
          <w:szCs w:val="24"/>
        </w:rPr>
      </w:pPr>
      <w:r>
        <w:rPr>
          <w:sz w:val="24"/>
          <w:szCs w:val="24"/>
        </w:rPr>
        <w:lastRenderedPageBreak/>
        <w:br w:type="page"/>
      </w:r>
    </w:p>
    <w:p w14:paraId="5991EAE4" w14:textId="77777777" w:rsidR="003D30A6" w:rsidRDefault="003D30A6" w:rsidP="003D30A6">
      <w:pPr>
        <w:pStyle w:val="Heading2"/>
        <w:spacing w:after="240"/>
      </w:pPr>
      <w:r>
        <w:lastRenderedPageBreak/>
        <w:t>Teig für Samosas</w:t>
      </w:r>
      <w:r>
        <w:rPr>
          <w:rStyle w:val="FootnoteReference"/>
        </w:rPr>
        <w:footnoteReference w:id="39"/>
      </w:r>
      <w:r>
        <w:t xml:space="preserve"> </w:t>
      </w:r>
    </w:p>
    <w:p w14:paraId="4DED04DE" w14:textId="77777777" w:rsidR="003D30A6" w:rsidRPr="00D41E8C" w:rsidRDefault="003D30A6" w:rsidP="003D30A6">
      <w:pPr>
        <w:rPr>
          <w:sz w:val="24"/>
          <w:szCs w:val="24"/>
        </w:rPr>
      </w:pPr>
      <w:r w:rsidRPr="00D41E8C">
        <w:rPr>
          <w:sz w:val="24"/>
          <w:szCs w:val="24"/>
          <w:u w:val="single"/>
        </w:rPr>
        <w:t>Zutaten</w:t>
      </w:r>
      <w:r w:rsidRPr="00D41E8C">
        <w:rPr>
          <w:sz w:val="24"/>
          <w:szCs w:val="24"/>
        </w:rPr>
        <w:t xml:space="preserve"> </w:t>
      </w:r>
      <w:r>
        <w:rPr>
          <w:sz w:val="24"/>
          <w:szCs w:val="24"/>
        </w:rPr>
        <w:t>(</w:t>
      </w:r>
      <w:r w:rsidRPr="00D41E8C">
        <w:rPr>
          <w:sz w:val="24"/>
          <w:szCs w:val="24"/>
        </w:rPr>
        <w:t>für 18-22 Stück</w:t>
      </w:r>
      <w:r>
        <w:rPr>
          <w:sz w:val="24"/>
          <w:szCs w:val="24"/>
        </w:rPr>
        <w:t>)</w:t>
      </w:r>
    </w:p>
    <w:p w14:paraId="18E0A2E6" w14:textId="77777777" w:rsidR="003D30A6" w:rsidRPr="00D41E8C" w:rsidRDefault="003D30A6" w:rsidP="003D30A6">
      <w:pPr>
        <w:rPr>
          <w:sz w:val="24"/>
          <w:szCs w:val="24"/>
        </w:rPr>
      </w:pPr>
      <w:r w:rsidRPr="00D41E8C">
        <w:rPr>
          <w:sz w:val="24"/>
          <w:szCs w:val="24"/>
        </w:rPr>
        <w:t>300 g Filoteig (gibt’s z.B. auch bei Edeka)</w:t>
      </w:r>
    </w:p>
    <w:p w14:paraId="7CD61AC2" w14:textId="77777777" w:rsidR="003D30A6" w:rsidRPr="00D41E8C" w:rsidRDefault="003D30A6" w:rsidP="003D30A6">
      <w:pPr>
        <w:rPr>
          <w:sz w:val="24"/>
          <w:szCs w:val="24"/>
        </w:rPr>
      </w:pPr>
      <w:r w:rsidRPr="00D41E8C">
        <w:rPr>
          <w:sz w:val="24"/>
          <w:szCs w:val="24"/>
        </w:rPr>
        <w:t>100 g Butter, zerlassen</w:t>
      </w:r>
    </w:p>
    <w:p w14:paraId="3CCD7013" w14:textId="77777777" w:rsidR="003D30A6" w:rsidRPr="00D41E8C" w:rsidRDefault="003D30A6" w:rsidP="003D30A6">
      <w:pPr>
        <w:rPr>
          <w:sz w:val="24"/>
          <w:szCs w:val="24"/>
        </w:rPr>
      </w:pPr>
      <w:r w:rsidRPr="00D41E8C">
        <w:rPr>
          <w:sz w:val="24"/>
          <w:szCs w:val="24"/>
        </w:rPr>
        <w:t>Schwarzkümmelsamen oder Kreuzkümmelsamen zum Garnieren</w:t>
      </w:r>
    </w:p>
    <w:p w14:paraId="30515C73" w14:textId="77777777" w:rsidR="003D30A6" w:rsidRDefault="003D30A6" w:rsidP="003D30A6">
      <w:pPr>
        <w:rPr>
          <w:sz w:val="24"/>
          <w:szCs w:val="24"/>
        </w:rPr>
      </w:pPr>
    </w:p>
    <w:p w14:paraId="3C546F8F" w14:textId="77777777" w:rsidR="003D30A6" w:rsidRPr="00D41E8C" w:rsidRDefault="003D30A6" w:rsidP="003D30A6">
      <w:pPr>
        <w:rPr>
          <w:sz w:val="24"/>
          <w:szCs w:val="24"/>
        </w:rPr>
      </w:pPr>
      <w:r>
        <w:rPr>
          <w:sz w:val="24"/>
          <w:szCs w:val="24"/>
        </w:rPr>
        <w:t>Zubereitung:</w:t>
      </w:r>
    </w:p>
    <w:p w14:paraId="0E489B3E" w14:textId="77777777" w:rsidR="003D30A6" w:rsidRPr="00F736B1" w:rsidRDefault="003D30A6" w:rsidP="00B40E8C">
      <w:pPr>
        <w:pStyle w:val="ListParagraph"/>
        <w:numPr>
          <w:ilvl w:val="0"/>
          <w:numId w:val="1703"/>
        </w:numPr>
        <w:spacing w:after="120"/>
        <w:ind w:left="714" w:hanging="357"/>
        <w:contextualSpacing w:val="0"/>
        <w:jc w:val="both"/>
        <w:rPr>
          <w:sz w:val="24"/>
          <w:szCs w:val="24"/>
        </w:rPr>
      </w:pPr>
      <w:r w:rsidRPr="00F736B1">
        <w:rPr>
          <w:sz w:val="24"/>
          <w:szCs w:val="24"/>
        </w:rPr>
        <w:t>Den Backofen auf 200°C vorheizen und zwei Backbleche mit Backpapier belegen.</w:t>
      </w:r>
    </w:p>
    <w:p w14:paraId="12784848" w14:textId="77777777" w:rsidR="003D30A6" w:rsidRPr="00F736B1" w:rsidRDefault="003D30A6" w:rsidP="00B40E8C">
      <w:pPr>
        <w:pStyle w:val="ListParagraph"/>
        <w:numPr>
          <w:ilvl w:val="0"/>
          <w:numId w:val="1703"/>
        </w:numPr>
        <w:spacing w:after="120"/>
        <w:ind w:left="714" w:hanging="357"/>
        <w:contextualSpacing w:val="0"/>
        <w:jc w:val="both"/>
        <w:rPr>
          <w:sz w:val="24"/>
          <w:szCs w:val="24"/>
        </w:rPr>
      </w:pPr>
      <w:r w:rsidRPr="00F736B1">
        <w:rPr>
          <w:sz w:val="24"/>
          <w:szCs w:val="24"/>
        </w:rPr>
        <w:t>Vorsichtig ein Teigblatt auf einem großen Schneidebrett auslegen. Dünn mit zerlassener Butter bepinseln und ein zweites Blatt darauflegen. Die Blätter mit einem scharfen Messer waagrecht in etwa 10+25 cm große Streifen schneiden.</w:t>
      </w:r>
    </w:p>
    <w:p w14:paraId="2B79B2D2" w14:textId="77777777" w:rsidR="003D30A6" w:rsidRPr="00F736B1" w:rsidRDefault="003D30A6" w:rsidP="00B40E8C">
      <w:pPr>
        <w:pStyle w:val="ListParagraph"/>
        <w:numPr>
          <w:ilvl w:val="0"/>
          <w:numId w:val="1703"/>
        </w:numPr>
        <w:spacing w:after="120"/>
        <w:ind w:left="714" w:hanging="357"/>
        <w:contextualSpacing w:val="0"/>
        <w:jc w:val="both"/>
        <w:rPr>
          <w:sz w:val="24"/>
          <w:szCs w:val="24"/>
        </w:rPr>
      </w:pPr>
      <w:r w:rsidRPr="00F736B1">
        <w:rPr>
          <w:sz w:val="24"/>
          <w:szCs w:val="24"/>
        </w:rPr>
        <w:t xml:space="preserve">Ein Ende eines Streifens zu einer Tüte eindrehen, 1 gehäuften EL der Füllung hineinlegen und den Rest des Streifens so über die offene Seite legen, dass ein Dreieck entsteht und die Öffnung geschlossen ist. Den Teigstreifen so oft um das Dreieck falten, bis sein Ende erreicht ist. Überschüssigen Teig abschneiden, das Ende des Streifens mit etwas Butter bepinseln und fest andrücken. Die Samosa auf ein Backblech legen und die übrigen Samosas füllen. </w:t>
      </w:r>
    </w:p>
    <w:p w14:paraId="76CDF2C2" w14:textId="77777777" w:rsidR="003D30A6" w:rsidRPr="00F736B1" w:rsidRDefault="003D30A6" w:rsidP="00B40E8C">
      <w:pPr>
        <w:pStyle w:val="ListParagraph"/>
        <w:numPr>
          <w:ilvl w:val="0"/>
          <w:numId w:val="1703"/>
        </w:numPr>
        <w:spacing w:after="120"/>
        <w:ind w:left="714" w:hanging="357"/>
        <w:contextualSpacing w:val="0"/>
        <w:jc w:val="both"/>
        <w:rPr>
          <w:sz w:val="24"/>
          <w:szCs w:val="24"/>
        </w:rPr>
      </w:pPr>
      <w:r w:rsidRPr="00F736B1">
        <w:rPr>
          <w:sz w:val="24"/>
          <w:szCs w:val="24"/>
        </w:rPr>
        <w:t>Die Samosas zum Backen von beiden Seiten mit Butter bepinseln, mit Samen bestreuen (wenn man will) und 15 Minuten goldgelb und knusprig backen. Mit einer Gurken-Minze-Raita oder einem Mango-Chutney super zu kombinieren.</w:t>
      </w:r>
    </w:p>
    <w:p w14:paraId="09A70A08" w14:textId="5493C8C4" w:rsidR="008F4348" w:rsidRPr="003D30A6" w:rsidRDefault="003D30A6" w:rsidP="003D30A6">
      <w:pPr>
        <w:rPr>
          <w:sz w:val="24"/>
          <w:szCs w:val="24"/>
        </w:rPr>
      </w:pPr>
      <w:r>
        <w:rPr>
          <w:sz w:val="24"/>
          <w:szCs w:val="24"/>
        </w:rPr>
        <w:br w:type="page"/>
      </w:r>
    </w:p>
    <w:p w14:paraId="683894BF" w14:textId="687F1B68" w:rsidR="008F4348" w:rsidRDefault="008F4348" w:rsidP="008F4348">
      <w:pPr>
        <w:pStyle w:val="Heading2"/>
        <w:spacing w:after="240"/>
      </w:pPr>
      <w:r>
        <w:lastRenderedPageBreak/>
        <w:t>Samosas mit Lauch, Erbsen und Minze – Hara pyaz, matar, pudina ke samose</w:t>
      </w:r>
      <w:r w:rsidR="00FA6B25">
        <w:rPr>
          <w:rStyle w:val="FootnoteReference"/>
        </w:rPr>
        <w:footnoteReference w:id="40"/>
      </w:r>
    </w:p>
    <w:p w14:paraId="5DAF4AED" w14:textId="34277187" w:rsidR="008F4348" w:rsidRDefault="008F4348" w:rsidP="008F4348">
      <w:pPr>
        <w:rPr>
          <w:sz w:val="24"/>
          <w:szCs w:val="24"/>
        </w:rPr>
      </w:pPr>
      <w:r w:rsidRPr="008F4348">
        <w:rPr>
          <w:sz w:val="24"/>
          <w:szCs w:val="24"/>
          <w:u w:val="single"/>
        </w:rPr>
        <w:t>Zutaten</w:t>
      </w:r>
      <w:r>
        <w:rPr>
          <w:sz w:val="24"/>
          <w:szCs w:val="24"/>
        </w:rPr>
        <w:t xml:space="preserve"> (für 18 – 22 Stück)</w:t>
      </w:r>
    </w:p>
    <w:p w14:paraId="28DA5811" w14:textId="77777777" w:rsidR="008F4348" w:rsidRDefault="008F4348" w:rsidP="008F4348">
      <w:pPr>
        <w:rPr>
          <w:sz w:val="24"/>
          <w:szCs w:val="24"/>
        </w:rPr>
      </w:pPr>
      <w:r>
        <w:rPr>
          <w:sz w:val="24"/>
          <w:szCs w:val="24"/>
        </w:rPr>
        <w:t>750 g Lauch, gewaschen und äußere Blätter entfernt</w:t>
      </w:r>
    </w:p>
    <w:p w14:paraId="5B714237" w14:textId="77777777" w:rsidR="008F4348" w:rsidRDefault="008F4348" w:rsidP="008F4348">
      <w:pPr>
        <w:rPr>
          <w:sz w:val="24"/>
          <w:szCs w:val="24"/>
        </w:rPr>
      </w:pPr>
      <w:r>
        <w:rPr>
          <w:sz w:val="24"/>
          <w:szCs w:val="24"/>
        </w:rPr>
        <w:t>2 EL Rapsöl</w:t>
      </w:r>
    </w:p>
    <w:p w14:paraId="2306211B" w14:textId="77777777" w:rsidR="008F4348" w:rsidRDefault="008F4348" w:rsidP="008F4348">
      <w:pPr>
        <w:rPr>
          <w:sz w:val="24"/>
          <w:szCs w:val="24"/>
        </w:rPr>
      </w:pPr>
      <w:r>
        <w:rPr>
          <w:sz w:val="24"/>
          <w:szCs w:val="24"/>
        </w:rPr>
        <w:t>1 EL Butter</w:t>
      </w:r>
    </w:p>
    <w:p w14:paraId="3D30DC94" w14:textId="77777777" w:rsidR="008F4348" w:rsidRDefault="008F4348" w:rsidP="008F4348">
      <w:pPr>
        <w:rPr>
          <w:sz w:val="24"/>
          <w:szCs w:val="24"/>
        </w:rPr>
      </w:pPr>
      <w:r>
        <w:rPr>
          <w:sz w:val="24"/>
          <w:szCs w:val="24"/>
        </w:rPr>
        <w:t>1 TL schwarze Senfsamen</w:t>
      </w:r>
    </w:p>
    <w:p w14:paraId="168AF674" w14:textId="77777777" w:rsidR="008F4348" w:rsidRDefault="008F4348" w:rsidP="008F4348">
      <w:pPr>
        <w:rPr>
          <w:sz w:val="24"/>
          <w:szCs w:val="24"/>
        </w:rPr>
      </w:pPr>
      <w:r>
        <w:rPr>
          <w:sz w:val="24"/>
          <w:szCs w:val="24"/>
        </w:rPr>
        <w:t>2 rote Zwiebeln, in dünne Streifen geschnitten</w:t>
      </w:r>
    </w:p>
    <w:p w14:paraId="6C1D8E10" w14:textId="77777777" w:rsidR="008F4348" w:rsidRDefault="008F4348" w:rsidP="008F4348">
      <w:pPr>
        <w:rPr>
          <w:sz w:val="24"/>
          <w:szCs w:val="24"/>
        </w:rPr>
      </w:pPr>
      <w:r>
        <w:rPr>
          <w:sz w:val="24"/>
          <w:szCs w:val="24"/>
        </w:rPr>
        <w:t>1 Stück Ingwer (4 cm), geschält und gerieben</w:t>
      </w:r>
    </w:p>
    <w:p w14:paraId="44DFF86B" w14:textId="77777777" w:rsidR="008F4348" w:rsidRDefault="008F4348" w:rsidP="008F4348">
      <w:pPr>
        <w:rPr>
          <w:sz w:val="24"/>
          <w:szCs w:val="24"/>
        </w:rPr>
      </w:pPr>
      <w:r>
        <w:rPr>
          <w:sz w:val="24"/>
          <w:szCs w:val="24"/>
        </w:rPr>
        <w:t>200 g Erbsen (frisch oder TK)</w:t>
      </w:r>
    </w:p>
    <w:p w14:paraId="5F49FD68" w14:textId="77777777" w:rsidR="008F4348" w:rsidRDefault="008F4348" w:rsidP="008F4348">
      <w:pPr>
        <w:rPr>
          <w:sz w:val="24"/>
          <w:szCs w:val="24"/>
        </w:rPr>
      </w:pPr>
      <w:r>
        <w:rPr>
          <w:sz w:val="24"/>
          <w:szCs w:val="24"/>
        </w:rPr>
        <w:t>1,5 TL Garam Masala</w:t>
      </w:r>
    </w:p>
    <w:p w14:paraId="348B6522" w14:textId="77777777" w:rsidR="008F4348" w:rsidRDefault="008F4348" w:rsidP="008F4348">
      <w:pPr>
        <w:rPr>
          <w:sz w:val="24"/>
          <w:szCs w:val="24"/>
        </w:rPr>
      </w:pPr>
      <w:r>
        <w:rPr>
          <w:sz w:val="24"/>
          <w:szCs w:val="24"/>
        </w:rPr>
        <w:t>¾ TL gemahlener Kreuzkümmel</w:t>
      </w:r>
    </w:p>
    <w:p w14:paraId="62B3A7D6" w14:textId="77777777" w:rsidR="008F4348" w:rsidRDefault="008F4348" w:rsidP="008F4348">
      <w:pPr>
        <w:rPr>
          <w:sz w:val="24"/>
          <w:szCs w:val="24"/>
        </w:rPr>
      </w:pPr>
      <w:r>
        <w:rPr>
          <w:sz w:val="24"/>
          <w:szCs w:val="24"/>
        </w:rPr>
        <w:t>¾ TL Cayennepfeffer</w:t>
      </w:r>
    </w:p>
    <w:p w14:paraId="213A9875" w14:textId="77777777" w:rsidR="008F4348" w:rsidRDefault="008F4348" w:rsidP="008F4348">
      <w:pPr>
        <w:rPr>
          <w:sz w:val="24"/>
          <w:szCs w:val="24"/>
        </w:rPr>
      </w:pPr>
      <w:r>
        <w:rPr>
          <w:sz w:val="24"/>
          <w:szCs w:val="24"/>
        </w:rPr>
        <w:t>½ TL gemahlene Kurkuma</w:t>
      </w:r>
    </w:p>
    <w:p w14:paraId="5FF78091" w14:textId="77777777" w:rsidR="008F4348" w:rsidRDefault="008F4348" w:rsidP="008F4348">
      <w:pPr>
        <w:rPr>
          <w:sz w:val="24"/>
          <w:szCs w:val="24"/>
        </w:rPr>
      </w:pPr>
      <w:r>
        <w:rPr>
          <w:sz w:val="24"/>
          <w:szCs w:val="24"/>
        </w:rPr>
        <w:t>1 ¼ TL Salz</w:t>
      </w:r>
    </w:p>
    <w:p w14:paraId="350C2021" w14:textId="77777777" w:rsidR="008F4348" w:rsidRDefault="008F4348" w:rsidP="008F4348">
      <w:pPr>
        <w:rPr>
          <w:sz w:val="24"/>
          <w:szCs w:val="24"/>
        </w:rPr>
      </w:pPr>
      <w:r>
        <w:rPr>
          <w:sz w:val="24"/>
          <w:szCs w:val="24"/>
        </w:rPr>
        <w:t>1 EL Zitronensaft</w:t>
      </w:r>
    </w:p>
    <w:p w14:paraId="2D396995" w14:textId="77777777" w:rsidR="008F4348" w:rsidRDefault="008F4348" w:rsidP="008F4348">
      <w:pPr>
        <w:rPr>
          <w:sz w:val="24"/>
          <w:szCs w:val="24"/>
        </w:rPr>
      </w:pPr>
      <w:r>
        <w:rPr>
          <w:sz w:val="24"/>
          <w:szCs w:val="24"/>
        </w:rPr>
        <w:t>10 g Minzeblätter</w:t>
      </w:r>
    </w:p>
    <w:p w14:paraId="0E943992" w14:textId="77777777" w:rsidR="008F4348" w:rsidRDefault="008F4348" w:rsidP="008F4348">
      <w:pPr>
        <w:jc w:val="both"/>
        <w:rPr>
          <w:sz w:val="24"/>
          <w:szCs w:val="24"/>
        </w:rPr>
      </w:pPr>
    </w:p>
    <w:p w14:paraId="405BC397" w14:textId="6A331501" w:rsidR="008F4348" w:rsidRDefault="008F4348" w:rsidP="008F4348">
      <w:pPr>
        <w:jc w:val="both"/>
        <w:rPr>
          <w:sz w:val="24"/>
          <w:szCs w:val="24"/>
        </w:rPr>
      </w:pPr>
      <w:r>
        <w:rPr>
          <w:sz w:val="24"/>
          <w:szCs w:val="24"/>
        </w:rPr>
        <w:t>Zubereitung:</w:t>
      </w:r>
    </w:p>
    <w:p w14:paraId="6771519B" w14:textId="77777777" w:rsidR="008F4348" w:rsidRPr="00944961" w:rsidRDefault="008F4348" w:rsidP="00B40E8C">
      <w:pPr>
        <w:pStyle w:val="ListParagraph"/>
        <w:numPr>
          <w:ilvl w:val="0"/>
          <w:numId w:val="1330"/>
        </w:numPr>
        <w:spacing w:after="120"/>
        <w:ind w:left="714" w:hanging="357"/>
        <w:contextualSpacing w:val="0"/>
        <w:jc w:val="both"/>
        <w:rPr>
          <w:sz w:val="24"/>
          <w:szCs w:val="24"/>
        </w:rPr>
      </w:pPr>
      <w:r w:rsidRPr="00944961">
        <w:rPr>
          <w:sz w:val="24"/>
          <w:szCs w:val="24"/>
        </w:rPr>
        <w:t>Den Lauch in 0,5 dicke Scheiben schneiden und beiseitestellen.</w:t>
      </w:r>
    </w:p>
    <w:p w14:paraId="015490A9" w14:textId="77777777" w:rsidR="008F4348" w:rsidRPr="00944961" w:rsidRDefault="008F4348" w:rsidP="00B40E8C">
      <w:pPr>
        <w:pStyle w:val="ListParagraph"/>
        <w:numPr>
          <w:ilvl w:val="0"/>
          <w:numId w:val="1330"/>
        </w:numPr>
        <w:spacing w:after="120"/>
        <w:ind w:left="714" w:hanging="357"/>
        <w:contextualSpacing w:val="0"/>
        <w:jc w:val="both"/>
        <w:rPr>
          <w:sz w:val="24"/>
          <w:szCs w:val="24"/>
        </w:rPr>
      </w:pPr>
      <w:r w:rsidRPr="00944961">
        <w:rPr>
          <w:sz w:val="24"/>
          <w:szCs w:val="24"/>
        </w:rPr>
        <w:t>Öl und Butter in einer großen Pfanne erhitzen, dann die Senfsamen hineingeben. Sobald sie aufplatzen, die Zwiebel hinzufügen und unter gelegentlichem Rühren 10 Minuten weich und goldgelb braten. Den Ingwer dazugeben und 1 Minute braten, anschließend den Lauch unterheben.</w:t>
      </w:r>
    </w:p>
    <w:p w14:paraId="243E65B5" w14:textId="77777777" w:rsidR="008F4348" w:rsidRPr="00944961" w:rsidRDefault="008F4348" w:rsidP="00B40E8C">
      <w:pPr>
        <w:pStyle w:val="ListParagraph"/>
        <w:numPr>
          <w:ilvl w:val="0"/>
          <w:numId w:val="1330"/>
        </w:numPr>
        <w:spacing w:after="120"/>
        <w:ind w:left="714" w:hanging="357"/>
        <w:contextualSpacing w:val="0"/>
        <w:jc w:val="both"/>
        <w:rPr>
          <w:sz w:val="24"/>
          <w:szCs w:val="24"/>
        </w:rPr>
      </w:pPr>
      <w:r w:rsidRPr="00944961">
        <w:rPr>
          <w:sz w:val="24"/>
          <w:szCs w:val="24"/>
        </w:rPr>
        <w:t>Weitere 10 Minuten garen, bis der Lauch weich und süß ist. Erbsen, Garam masala, Kreuzkümmel, Cayennepfeffer, Kurkuma, Salz und Zitronensaft hinzugeben. Gründlich durchrühren, einige weitere Minuten garen, dann vom Herd nehmen und kurz abkühlen lassen. Kurz vor dem Füllen der Samosas die Minze hacken und mit der Füllung vermengen.</w:t>
      </w:r>
      <w:r w:rsidRPr="00944961">
        <w:rPr>
          <w:sz w:val="24"/>
          <w:szCs w:val="24"/>
        </w:rPr>
        <w:br w:type="page"/>
      </w:r>
    </w:p>
    <w:p w14:paraId="08D0A115" w14:textId="17C308D1" w:rsidR="008F4348" w:rsidRDefault="008F4348" w:rsidP="008F4348">
      <w:pPr>
        <w:pStyle w:val="Heading2"/>
        <w:spacing w:after="240"/>
      </w:pPr>
      <w:r>
        <w:lastRenderedPageBreak/>
        <w:t>Samosas</w:t>
      </w:r>
      <w:r w:rsidR="00E4288C">
        <w:t xml:space="preserve"> Variante 1</w:t>
      </w:r>
      <w:r w:rsidR="00FA6B25">
        <w:rPr>
          <w:rStyle w:val="FootnoteReference"/>
        </w:rPr>
        <w:footnoteReference w:id="41"/>
      </w:r>
    </w:p>
    <w:p w14:paraId="46C056D1" w14:textId="3F847741" w:rsidR="008F4348" w:rsidRDefault="008F4348" w:rsidP="008F4348">
      <w:pPr>
        <w:rPr>
          <w:sz w:val="24"/>
          <w:szCs w:val="24"/>
        </w:rPr>
      </w:pPr>
      <w:r w:rsidRPr="008F4348">
        <w:rPr>
          <w:sz w:val="24"/>
          <w:szCs w:val="24"/>
          <w:u w:val="single"/>
        </w:rPr>
        <w:t>Zutaten</w:t>
      </w:r>
      <w:r>
        <w:rPr>
          <w:sz w:val="24"/>
          <w:szCs w:val="24"/>
        </w:rPr>
        <w:t xml:space="preserve"> (für 18 – 22 Stück)</w:t>
      </w:r>
    </w:p>
    <w:p w14:paraId="5BCF6A40" w14:textId="77777777" w:rsidR="008F4348" w:rsidRDefault="008F4348" w:rsidP="008F4348">
      <w:pPr>
        <w:rPr>
          <w:sz w:val="24"/>
          <w:szCs w:val="24"/>
        </w:rPr>
      </w:pPr>
      <w:r>
        <w:rPr>
          <w:sz w:val="24"/>
          <w:szCs w:val="24"/>
        </w:rPr>
        <w:t>300 g Filoteig</w:t>
      </w:r>
    </w:p>
    <w:p w14:paraId="3F2C04FF" w14:textId="77777777" w:rsidR="008F4348" w:rsidRDefault="008F4348" w:rsidP="008F4348">
      <w:pPr>
        <w:rPr>
          <w:sz w:val="24"/>
          <w:szCs w:val="24"/>
        </w:rPr>
      </w:pPr>
      <w:r>
        <w:rPr>
          <w:sz w:val="24"/>
          <w:szCs w:val="24"/>
        </w:rPr>
        <w:t>100 g Butter, zerlassen</w:t>
      </w:r>
    </w:p>
    <w:p w14:paraId="16C88C1F" w14:textId="77777777" w:rsidR="008F4348" w:rsidRDefault="008F4348" w:rsidP="008F4348">
      <w:pPr>
        <w:rPr>
          <w:sz w:val="24"/>
          <w:szCs w:val="24"/>
        </w:rPr>
      </w:pPr>
      <w:r>
        <w:rPr>
          <w:sz w:val="24"/>
          <w:szCs w:val="24"/>
        </w:rPr>
        <w:t>Schwarzkümmel- oder Kreuzkümmelsamen zum Garnieren, wenn man will</w:t>
      </w:r>
    </w:p>
    <w:p w14:paraId="26B440CE" w14:textId="77777777" w:rsidR="008F4348" w:rsidRDefault="008F4348" w:rsidP="008F4348">
      <w:pPr>
        <w:rPr>
          <w:sz w:val="24"/>
          <w:szCs w:val="24"/>
        </w:rPr>
      </w:pPr>
    </w:p>
    <w:p w14:paraId="4217CC9D" w14:textId="47CCA62F" w:rsidR="008F4348" w:rsidRDefault="008F4348" w:rsidP="008F4348">
      <w:pPr>
        <w:rPr>
          <w:sz w:val="24"/>
          <w:szCs w:val="24"/>
        </w:rPr>
      </w:pPr>
      <w:r>
        <w:rPr>
          <w:sz w:val="24"/>
          <w:szCs w:val="24"/>
        </w:rPr>
        <w:t>Zubereitung:</w:t>
      </w:r>
    </w:p>
    <w:p w14:paraId="6C26D382" w14:textId="77777777" w:rsidR="008F4348" w:rsidRPr="007C6A8D" w:rsidRDefault="008F4348" w:rsidP="00B40E8C">
      <w:pPr>
        <w:pStyle w:val="ListParagraph"/>
        <w:numPr>
          <w:ilvl w:val="0"/>
          <w:numId w:val="1671"/>
        </w:numPr>
        <w:spacing w:after="120"/>
        <w:ind w:left="714" w:hanging="357"/>
        <w:contextualSpacing w:val="0"/>
        <w:jc w:val="both"/>
        <w:rPr>
          <w:sz w:val="24"/>
          <w:szCs w:val="24"/>
        </w:rPr>
      </w:pPr>
      <w:r w:rsidRPr="007C6A8D">
        <w:rPr>
          <w:sz w:val="24"/>
          <w:szCs w:val="24"/>
        </w:rPr>
        <w:t>Den Backofen auf 200 Grad vorheizen und zwei Backbleche mit Backpapier belegen.</w:t>
      </w:r>
    </w:p>
    <w:p w14:paraId="288D16AB" w14:textId="77777777" w:rsidR="008F4348" w:rsidRPr="007C6A8D" w:rsidRDefault="008F4348" w:rsidP="00B40E8C">
      <w:pPr>
        <w:pStyle w:val="ListParagraph"/>
        <w:numPr>
          <w:ilvl w:val="0"/>
          <w:numId w:val="1671"/>
        </w:numPr>
        <w:spacing w:after="120"/>
        <w:ind w:left="714" w:hanging="357"/>
        <w:contextualSpacing w:val="0"/>
        <w:jc w:val="both"/>
        <w:rPr>
          <w:sz w:val="24"/>
          <w:szCs w:val="24"/>
        </w:rPr>
      </w:pPr>
      <w:r w:rsidRPr="007C6A8D">
        <w:rPr>
          <w:sz w:val="24"/>
          <w:szCs w:val="24"/>
        </w:rPr>
        <w:t>Vorsichtig ein Teigblatt auf einem großen Schneidebrett auslegen. Dünn mit zerlassener Butter bepinseln und ein zweites Blatt darauflegen. Die Blätter mi einem scharfen Messer waagrecht in etwa 10 x 25 cm große Streifen schneiden.</w:t>
      </w:r>
    </w:p>
    <w:p w14:paraId="47AB5C16" w14:textId="2F5B812D" w:rsidR="008F4348" w:rsidRPr="007C6A8D" w:rsidRDefault="008F4348" w:rsidP="00B40E8C">
      <w:pPr>
        <w:pStyle w:val="ListParagraph"/>
        <w:numPr>
          <w:ilvl w:val="0"/>
          <w:numId w:val="1671"/>
        </w:numPr>
        <w:spacing w:after="120"/>
        <w:ind w:left="714" w:hanging="357"/>
        <w:contextualSpacing w:val="0"/>
        <w:jc w:val="both"/>
        <w:rPr>
          <w:sz w:val="24"/>
          <w:szCs w:val="24"/>
        </w:rPr>
      </w:pPr>
      <w:r w:rsidRPr="007C6A8D">
        <w:rPr>
          <w:sz w:val="24"/>
          <w:szCs w:val="24"/>
        </w:rPr>
        <w:t xml:space="preserve">Ein Ende des Streifens zu einer Tüte eindrehen, 1 gehäuften EL der Füllung hineingeben und den Rest des Teigstreifens so über die offene Seite legen, dass ein Dreieck entsteht und die Öffnung geschlossen ist. Den Teigstreifen so oft um das Dreieck falten, bis sein </w:t>
      </w:r>
      <w:r w:rsidR="001C6A13">
        <w:rPr>
          <w:sz w:val="24"/>
          <w:szCs w:val="24"/>
        </w:rPr>
        <w:t>E</w:t>
      </w:r>
      <w:r w:rsidRPr="007C6A8D">
        <w:rPr>
          <w:sz w:val="24"/>
          <w:szCs w:val="24"/>
        </w:rPr>
        <w:t xml:space="preserve">nde erreicht ist. Überschüssigen </w:t>
      </w:r>
      <w:r w:rsidR="001C6A13">
        <w:rPr>
          <w:sz w:val="24"/>
          <w:szCs w:val="24"/>
        </w:rPr>
        <w:t>T</w:t>
      </w:r>
      <w:r w:rsidRPr="007C6A8D">
        <w:rPr>
          <w:sz w:val="24"/>
          <w:szCs w:val="24"/>
        </w:rPr>
        <w:t>eig abschneiden, das Ende des Streifens mit etwas Butter bepinseln und fest andrücken. Die Samosa auf ein Backblech legen und die übrigen Samosa füllen.</w:t>
      </w:r>
    </w:p>
    <w:p w14:paraId="13F89A27" w14:textId="77777777" w:rsidR="008F4348" w:rsidRPr="007C6A8D" w:rsidRDefault="008F4348" w:rsidP="00B40E8C">
      <w:pPr>
        <w:pStyle w:val="ListParagraph"/>
        <w:numPr>
          <w:ilvl w:val="0"/>
          <w:numId w:val="1671"/>
        </w:numPr>
        <w:spacing w:after="120"/>
        <w:ind w:left="714" w:hanging="357"/>
        <w:contextualSpacing w:val="0"/>
        <w:jc w:val="both"/>
        <w:rPr>
          <w:sz w:val="24"/>
          <w:szCs w:val="24"/>
        </w:rPr>
      </w:pPr>
      <w:r w:rsidRPr="007C6A8D">
        <w:rPr>
          <w:sz w:val="24"/>
          <w:szCs w:val="24"/>
        </w:rPr>
        <w:t>Die Samosas zum Backen von beiden Seiten mit Butter bepinseln, eventuell mit Samen bestreuen und 15 Minuten goldgelb und knusprig backen. Mit einer Gurken-Minze-Raita oder einem Mango-Chutney servieren oder einfach so.</w:t>
      </w:r>
    </w:p>
    <w:p w14:paraId="433E7BB2" w14:textId="77777777" w:rsidR="008F4348" w:rsidRDefault="008F4348" w:rsidP="008F4348">
      <w:pPr>
        <w:rPr>
          <w:sz w:val="24"/>
          <w:szCs w:val="24"/>
        </w:rPr>
      </w:pPr>
    </w:p>
    <w:p w14:paraId="4F1C37FA" w14:textId="7445AD61" w:rsidR="008F4348" w:rsidRDefault="008F4348" w:rsidP="008F4348">
      <w:pPr>
        <w:ind w:left="1416" w:hanging="1416"/>
        <w:rPr>
          <w:sz w:val="24"/>
          <w:szCs w:val="24"/>
        </w:rPr>
      </w:pPr>
      <w:r>
        <w:rPr>
          <w:sz w:val="24"/>
          <w:szCs w:val="24"/>
        </w:rPr>
        <w:t>Kommentar:</w:t>
      </w:r>
      <w:r>
        <w:rPr>
          <w:sz w:val="24"/>
          <w:szCs w:val="24"/>
        </w:rPr>
        <w:tab/>
        <w:t>Dinah hat die Samosas immer im Wok frittiert. Und ihr saßt mit etwas Abstand auf der Kochinsel und habt zugeschaut.</w:t>
      </w:r>
      <w:r>
        <w:rPr>
          <w:sz w:val="24"/>
          <w:szCs w:val="24"/>
        </w:rPr>
        <w:br w:type="page"/>
      </w:r>
    </w:p>
    <w:p w14:paraId="61EDB052" w14:textId="002993A1" w:rsidR="00ED0215" w:rsidRPr="001017B3" w:rsidRDefault="00ED0215" w:rsidP="00EA49D0">
      <w:pPr>
        <w:pStyle w:val="Heading2"/>
        <w:spacing w:after="240"/>
      </w:pPr>
      <w:r w:rsidRPr="001017B3">
        <w:lastRenderedPageBreak/>
        <w:t>Samosa Masala</w:t>
      </w:r>
      <w:r w:rsidR="007C6A8D">
        <w:rPr>
          <w:rStyle w:val="FootnoteReference"/>
        </w:rPr>
        <w:footnoteReference w:id="42"/>
      </w:r>
    </w:p>
    <w:p w14:paraId="5E8BE7B3" w14:textId="07786E49" w:rsidR="00ED0215" w:rsidRPr="00725E75" w:rsidRDefault="00ED0215" w:rsidP="00ED0215">
      <w:pPr>
        <w:rPr>
          <w:sz w:val="24"/>
          <w:szCs w:val="24"/>
        </w:rPr>
      </w:pPr>
      <w:r w:rsidRPr="001017B3">
        <w:rPr>
          <w:sz w:val="24"/>
          <w:szCs w:val="24"/>
          <w:u w:val="single"/>
        </w:rPr>
        <w:t>Zutaten</w:t>
      </w:r>
      <w:r w:rsidRPr="00725E75">
        <w:rPr>
          <w:sz w:val="24"/>
          <w:szCs w:val="24"/>
        </w:rPr>
        <w:t xml:space="preserve"> </w:t>
      </w:r>
      <w:r w:rsidR="001017B3">
        <w:rPr>
          <w:sz w:val="24"/>
          <w:szCs w:val="24"/>
        </w:rPr>
        <w:t>(</w:t>
      </w:r>
      <w:r w:rsidRPr="00725E75">
        <w:rPr>
          <w:sz w:val="24"/>
          <w:szCs w:val="24"/>
        </w:rPr>
        <w:t>für 4 Portionen</w:t>
      </w:r>
      <w:r w:rsidR="001017B3">
        <w:rPr>
          <w:sz w:val="24"/>
          <w:szCs w:val="24"/>
        </w:rPr>
        <w:t>)</w:t>
      </w:r>
    </w:p>
    <w:p w14:paraId="3844AA99" w14:textId="77777777" w:rsidR="00ED0215" w:rsidRPr="00725E75" w:rsidRDefault="00ED0215" w:rsidP="00ED0215">
      <w:pPr>
        <w:rPr>
          <w:i/>
          <w:iCs/>
          <w:sz w:val="24"/>
          <w:szCs w:val="24"/>
        </w:rPr>
      </w:pPr>
      <w:r w:rsidRPr="00725E75">
        <w:rPr>
          <w:i/>
          <w:iCs/>
          <w:sz w:val="24"/>
          <w:szCs w:val="24"/>
        </w:rPr>
        <w:t>Für den Teig:</w:t>
      </w:r>
    </w:p>
    <w:p w14:paraId="3D5190FD" w14:textId="77777777" w:rsidR="00ED0215" w:rsidRDefault="00ED0215" w:rsidP="00ED0215">
      <w:pPr>
        <w:rPr>
          <w:sz w:val="24"/>
          <w:szCs w:val="24"/>
        </w:rPr>
      </w:pPr>
      <w:r>
        <w:rPr>
          <w:sz w:val="24"/>
          <w:szCs w:val="24"/>
        </w:rPr>
        <w:t>150 g Mehl</w:t>
      </w:r>
    </w:p>
    <w:p w14:paraId="7D3418D7" w14:textId="77777777" w:rsidR="00ED0215" w:rsidRDefault="00ED0215" w:rsidP="00ED0215">
      <w:pPr>
        <w:rPr>
          <w:sz w:val="24"/>
          <w:szCs w:val="24"/>
        </w:rPr>
      </w:pPr>
      <w:r>
        <w:rPr>
          <w:sz w:val="24"/>
          <w:szCs w:val="24"/>
        </w:rPr>
        <w:t>2 EL Sonnenblumenöl</w:t>
      </w:r>
    </w:p>
    <w:p w14:paraId="52A9F5A0" w14:textId="77777777" w:rsidR="00ED0215" w:rsidRDefault="00ED0215" w:rsidP="00ED0215">
      <w:pPr>
        <w:rPr>
          <w:sz w:val="24"/>
          <w:szCs w:val="24"/>
        </w:rPr>
      </w:pPr>
      <w:r>
        <w:rPr>
          <w:sz w:val="24"/>
          <w:szCs w:val="24"/>
        </w:rPr>
        <w:t>¼ TL Ajowan-Samen</w:t>
      </w:r>
    </w:p>
    <w:p w14:paraId="5D40EF56" w14:textId="77777777" w:rsidR="00ED0215" w:rsidRDefault="00ED0215" w:rsidP="00ED0215">
      <w:pPr>
        <w:rPr>
          <w:sz w:val="24"/>
          <w:szCs w:val="24"/>
        </w:rPr>
      </w:pPr>
      <w:r>
        <w:rPr>
          <w:sz w:val="24"/>
          <w:szCs w:val="24"/>
        </w:rPr>
        <w:t>½ TL Salz</w:t>
      </w:r>
    </w:p>
    <w:p w14:paraId="1F2AABE2" w14:textId="77777777" w:rsidR="00ED0215" w:rsidRDefault="00ED0215" w:rsidP="00ED0215">
      <w:pPr>
        <w:rPr>
          <w:sz w:val="24"/>
          <w:szCs w:val="24"/>
        </w:rPr>
      </w:pPr>
    </w:p>
    <w:p w14:paraId="4310B752" w14:textId="77777777" w:rsidR="00ED0215" w:rsidRPr="00725E75" w:rsidRDefault="00ED0215" w:rsidP="00ED0215">
      <w:pPr>
        <w:rPr>
          <w:i/>
          <w:iCs/>
          <w:sz w:val="24"/>
          <w:szCs w:val="24"/>
        </w:rPr>
      </w:pPr>
      <w:r w:rsidRPr="00725E75">
        <w:rPr>
          <w:i/>
          <w:iCs/>
          <w:sz w:val="24"/>
          <w:szCs w:val="24"/>
        </w:rPr>
        <w:t>Für die Füllung:</w:t>
      </w:r>
    </w:p>
    <w:p w14:paraId="7355A3CC" w14:textId="77777777" w:rsidR="00ED0215" w:rsidRDefault="00ED0215" w:rsidP="00ED0215">
      <w:pPr>
        <w:rPr>
          <w:sz w:val="24"/>
          <w:szCs w:val="24"/>
        </w:rPr>
      </w:pPr>
      <w:r>
        <w:rPr>
          <w:sz w:val="24"/>
          <w:szCs w:val="24"/>
        </w:rPr>
        <w:t>2 große Kartoffeln</w:t>
      </w:r>
    </w:p>
    <w:p w14:paraId="3779AF3D" w14:textId="77777777" w:rsidR="00ED0215" w:rsidRDefault="00ED0215" w:rsidP="00ED0215">
      <w:pPr>
        <w:rPr>
          <w:sz w:val="24"/>
          <w:szCs w:val="24"/>
        </w:rPr>
      </w:pPr>
      <w:r>
        <w:rPr>
          <w:sz w:val="24"/>
          <w:szCs w:val="24"/>
        </w:rPr>
        <w:t>80 g Erbsen (frisch oder TK)</w:t>
      </w:r>
    </w:p>
    <w:p w14:paraId="524480D0" w14:textId="77777777" w:rsidR="00ED0215" w:rsidRDefault="00ED0215" w:rsidP="00ED0215">
      <w:pPr>
        <w:rPr>
          <w:sz w:val="24"/>
          <w:szCs w:val="24"/>
        </w:rPr>
      </w:pPr>
      <w:r>
        <w:rPr>
          <w:sz w:val="24"/>
          <w:szCs w:val="24"/>
        </w:rPr>
        <w:t>2 EL Sonnenblumenöl</w:t>
      </w:r>
    </w:p>
    <w:p w14:paraId="290E9A9C" w14:textId="77777777" w:rsidR="00ED0215" w:rsidRDefault="00ED0215" w:rsidP="00ED0215">
      <w:pPr>
        <w:rPr>
          <w:sz w:val="24"/>
          <w:szCs w:val="24"/>
        </w:rPr>
      </w:pPr>
      <w:r>
        <w:rPr>
          <w:sz w:val="24"/>
          <w:szCs w:val="24"/>
        </w:rPr>
        <w:t>½ TL Kreuzkümmelsamen</w:t>
      </w:r>
    </w:p>
    <w:p w14:paraId="304E0D7E" w14:textId="77777777" w:rsidR="00ED0215" w:rsidRDefault="00ED0215" w:rsidP="00ED0215">
      <w:pPr>
        <w:rPr>
          <w:sz w:val="24"/>
          <w:szCs w:val="24"/>
        </w:rPr>
      </w:pPr>
      <w:r>
        <w:rPr>
          <w:sz w:val="24"/>
          <w:szCs w:val="24"/>
        </w:rPr>
        <w:t>½ TL Koriandersamen</w:t>
      </w:r>
    </w:p>
    <w:p w14:paraId="3D6864CE" w14:textId="77777777" w:rsidR="00ED0215" w:rsidRDefault="00ED0215" w:rsidP="00ED0215">
      <w:pPr>
        <w:rPr>
          <w:sz w:val="24"/>
          <w:szCs w:val="24"/>
        </w:rPr>
      </w:pPr>
      <w:r>
        <w:rPr>
          <w:sz w:val="24"/>
          <w:szCs w:val="24"/>
        </w:rPr>
        <w:t>1 Schalotte, fein gehackt</w:t>
      </w:r>
    </w:p>
    <w:p w14:paraId="68EFF7FE" w14:textId="77777777" w:rsidR="00ED0215" w:rsidRDefault="00ED0215" w:rsidP="00ED0215">
      <w:pPr>
        <w:rPr>
          <w:sz w:val="24"/>
          <w:szCs w:val="24"/>
        </w:rPr>
      </w:pPr>
      <w:r>
        <w:rPr>
          <w:sz w:val="24"/>
          <w:szCs w:val="24"/>
        </w:rPr>
        <w:t>1 Stück Ingwer (2 cm), gerieben</w:t>
      </w:r>
    </w:p>
    <w:p w14:paraId="5909BE36" w14:textId="77777777" w:rsidR="00ED0215" w:rsidRDefault="00ED0215" w:rsidP="00ED0215">
      <w:pPr>
        <w:rPr>
          <w:sz w:val="24"/>
          <w:szCs w:val="24"/>
        </w:rPr>
      </w:pPr>
      <w:r>
        <w:rPr>
          <w:sz w:val="24"/>
          <w:szCs w:val="24"/>
        </w:rPr>
        <w:t>1 – 2 scharfe Chilischoten, fein gehackt</w:t>
      </w:r>
    </w:p>
    <w:p w14:paraId="65D30FE1" w14:textId="77777777" w:rsidR="00ED0215" w:rsidRDefault="00ED0215" w:rsidP="00ED0215">
      <w:pPr>
        <w:rPr>
          <w:sz w:val="24"/>
          <w:szCs w:val="24"/>
        </w:rPr>
      </w:pPr>
      <w:r>
        <w:rPr>
          <w:sz w:val="24"/>
          <w:szCs w:val="24"/>
        </w:rPr>
        <w:t>1 Knoblauchzehe, fein zerdrückt</w:t>
      </w:r>
    </w:p>
    <w:p w14:paraId="6D152B03" w14:textId="77777777" w:rsidR="00ED0215" w:rsidRDefault="00ED0215" w:rsidP="00ED0215">
      <w:pPr>
        <w:rPr>
          <w:sz w:val="24"/>
          <w:szCs w:val="24"/>
        </w:rPr>
      </w:pPr>
      <w:r>
        <w:rPr>
          <w:sz w:val="24"/>
          <w:szCs w:val="24"/>
        </w:rPr>
        <w:t>½ TL Chiliflocken</w:t>
      </w:r>
    </w:p>
    <w:p w14:paraId="60201117" w14:textId="77777777" w:rsidR="00ED0215" w:rsidRDefault="00ED0215" w:rsidP="00ED0215">
      <w:pPr>
        <w:rPr>
          <w:sz w:val="24"/>
          <w:szCs w:val="24"/>
        </w:rPr>
      </w:pPr>
      <w:r>
        <w:rPr>
          <w:sz w:val="24"/>
          <w:szCs w:val="24"/>
        </w:rPr>
        <w:t>1 Msp. gemahlene Kurkuma</w:t>
      </w:r>
    </w:p>
    <w:p w14:paraId="493C9B10" w14:textId="77777777" w:rsidR="00ED0215" w:rsidRDefault="00ED0215" w:rsidP="00ED0215">
      <w:pPr>
        <w:rPr>
          <w:sz w:val="24"/>
          <w:szCs w:val="24"/>
        </w:rPr>
      </w:pPr>
      <w:r>
        <w:rPr>
          <w:sz w:val="24"/>
          <w:szCs w:val="24"/>
        </w:rPr>
        <w:t>1 EL Agavendicksaft</w:t>
      </w:r>
    </w:p>
    <w:p w14:paraId="35158A62" w14:textId="77777777" w:rsidR="00ED0215" w:rsidRDefault="00ED0215" w:rsidP="00ED0215">
      <w:pPr>
        <w:rPr>
          <w:sz w:val="24"/>
          <w:szCs w:val="24"/>
        </w:rPr>
      </w:pPr>
      <w:r>
        <w:rPr>
          <w:sz w:val="24"/>
          <w:szCs w:val="24"/>
        </w:rPr>
        <w:t>½ TTL Garam Masala</w:t>
      </w:r>
    </w:p>
    <w:p w14:paraId="166A95B7" w14:textId="77777777" w:rsidR="00ED0215" w:rsidRDefault="00ED0215" w:rsidP="00ED0215">
      <w:pPr>
        <w:rPr>
          <w:sz w:val="24"/>
          <w:szCs w:val="24"/>
        </w:rPr>
      </w:pPr>
      <w:r>
        <w:rPr>
          <w:sz w:val="24"/>
          <w:szCs w:val="24"/>
        </w:rPr>
        <w:t>½ TL Meersalz</w:t>
      </w:r>
    </w:p>
    <w:p w14:paraId="11FE453B" w14:textId="77777777" w:rsidR="00ED0215" w:rsidRDefault="00ED0215" w:rsidP="00ED0215">
      <w:pPr>
        <w:rPr>
          <w:sz w:val="24"/>
          <w:szCs w:val="24"/>
        </w:rPr>
      </w:pPr>
      <w:r>
        <w:rPr>
          <w:sz w:val="24"/>
          <w:szCs w:val="24"/>
        </w:rPr>
        <w:t>2 EL Koriandergrün</w:t>
      </w:r>
    </w:p>
    <w:p w14:paraId="62B2A14D" w14:textId="77777777" w:rsidR="00ED0215" w:rsidRDefault="00ED0215" w:rsidP="00ED0215">
      <w:pPr>
        <w:rPr>
          <w:sz w:val="24"/>
          <w:szCs w:val="24"/>
        </w:rPr>
      </w:pPr>
    </w:p>
    <w:p w14:paraId="79E30200" w14:textId="77777777" w:rsidR="00ED0215" w:rsidRPr="00725E75" w:rsidRDefault="00ED0215" w:rsidP="00ED0215">
      <w:pPr>
        <w:rPr>
          <w:i/>
          <w:iCs/>
          <w:sz w:val="24"/>
          <w:szCs w:val="24"/>
        </w:rPr>
      </w:pPr>
      <w:r w:rsidRPr="00725E75">
        <w:rPr>
          <w:i/>
          <w:iCs/>
          <w:sz w:val="24"/>
          <w:szCs w:val="24"/>
        </w:rPr>
        <w:t>Zum Frittieren:</w:t>
      </w:r>
    </w:p>
    <w:p w14:paraId="14D0C3F2" w14:textId="77777777" w:rsidR="00ED0215" w:rsidRDefault="00ED0215" w:rsidP="00ED0215">
      <w:pPr>
        <w:rPr>
          <w:sz w:val="24"/>
          <w:szCs w:val="24"/>
        </w:rPr>
      </w:pPr>
      <w:r>
        <w:rPr>
          <w:sz w:val="24"/>
          <w:szCs w:val="24"/>
        </w:rPr>
        <w:t>200 ml Sonnenblumenöl</w:t>
      </w:r>
    </w:p>
    <w:p w14:paraId="27F9DDD4" w14:textId="77777777" w:rsidR="00ED0215" w:rsidRDefault="00ED0215" w:rsidP="00ED0215">
      <w:pPr>
        <w:rPr>
          <w:sz w:val="24"/>
          <w:szCs w:val="24"/>
        </w:rPr>
      </w:pPr>
    </w:p>
    <w:p w14:paraId="37BFC95C" w14:textId="322B925B" w:rsidR="00ED0215" w:rsidRDefault="00ED0215" w:rsidP="00ED0215">
      <w:pPr>
        <w:rPr>
          <w:sz w:val="24"/>
          <w:szCs w:val="24"/>
        </w:rPr>
      </w:pPr>
      <w:r>
        <w:rPr>
          <w:sz w:val="24"/>
          <w:szCs w:val="24"/>
        </w:rPr>
        <w:lastRenderedPageBreak/>
        <w:t>Zubereitungszeit:</w:t>
      </w:r>
      <w:r>
        <w:rPr>
          <w:sz w:val="24"/>
          <w:szCs w:val="24"/>
        </w:rPr>
        <w:tab/>
        <w:t>30 Minuten plus 30 Minuten Kochzeit</w:t>
      </w:r>
    </w:p>
    <w:p w14:paraId="539CA2DD" w14:textId="77777777" w:rsidR="00ED0215" w:rsidRPr="000E48FA" w:rsidRDefault="00ED0215" w:rsidP="00B40E8C">
      <w:pPr>
        <w:pStyle w:val="ListParagraph"/>
        <w:numPr>
          <w:ilvl w:val="0"/>
          <w:numId w:val="950"/>
        </w:numPr>
        <w:ind w:left="714" w:hanging="357"/>
        <w:contextualSpacing w:val="0"/>
        <w:jc w:val="both"/>
        <w:rPr>
          <w:sz w:val="24"/>
          <w:szCs w:val="24"/>
        </w:rPr>
      </w:pPr>
      <w:r w:rsidRPr="000E48FA">
        <w:rPr>
          <w:sz w:val="24"/>
          <w:szCs w:val="24"/>
        </w:rPr>
        <w:t xml:space="preserve">Das Mehl, das Öl, die </w:t>
      </w:r>
      <w:r>
        <w:rPr>
          <w:sz w:val="24"/>
          <w:szCs w:val="24"/>
        </w:rPr>
        <w:t>A</w:t>
      </w:r>
      <w:r w:rsidRPr="000E48FA">
        <w:rPr>
          <w:sz w:val="24"/>
          <w:szCs w:val="24"/>
        </w:rPr>
        <w:t>jowan-Samen und das Salz in einer Schüssel mit 90 ml Wasser etwa 5 Minuten zu einem festen Teig kneten. Mit einem feuchten Geschirrtuch abdecken und 15 Minuten ruhen lassen.</w:t>
      </w:r>
    </w:p>
    <w:p w14:paraId="3B20ED53" w14:textId="77777777" w:rsidR="00ED0215" w:rsidRPr="000E48FA" w:rsidRDefault="00ED0215" w:rsidP="00B40E8C">
      <w:pPr>
        <w:pStyle w:val="ListParagraph"/>
        <w:numPr>
          <w:ilvl w:val="0"/>
          <w:numId w:val="950"/>
        </w:numPr>
        <w:ind w:left="714" w:hanging="357"/>
        <w:contextualSpacing w:val="0"/>
        <w:jc w:val="both"/>
        <w:rPr>
          <w:sz w:val="24"/>
          <w:szCs w:val="24"/>
        </w:rPr>
      </w:pPr>
      <w:r w:rsidRPr="000E48FA">
        <w:rPr>
          <w:sz w:val="24"/>
          <w:szCs w:val="24"/>
        </w:rPr>
        <w:t>In der Zwischenzeit die Kartoffel schälen, in große Würfel schneiden und weichkochen. Gegen Ende der Garzeit die Erbsen dazugeben und 5 Minuten mitgaren. Das Gemüse durch ein Sieb abgießen, in eine Schüssel geben und mit der Gabel leicht zerdrücken.</w:t>
      </w:r>
    </w:p>
    <w:p w14:paraId="793D5859" w14:textId="77777777" w:rsidR="00ED0215" w:rsidRPr="000E48FA" w:rsidRDefault="00ED0215" w:rsidP="00B40E8C">
      <w:pPr>
        <w:pStyle w:val="ListParagraph"/>
        <w:numPr>
          <w:ilvl w:val="0"/>
          <w:numId w:val="950"/>
        </w:numPr>
        <w:ind w:left="714" w:hanging="357"/>
        <w:contextualSpacing w:val="0"/>
        <w:jc w:val="both"/>
        <w:rPr>
          <w:sz w:val="24"/>
          <w:szCs w:val="24"/>
        </w:rPr>
      </w:pPr>
      <w:r w:rsidRPr="000E48FA">
        <w:rPr>
          <w:sz w:val="24"/>
          <w:szCs w:val="24"/>
        </w:rPr>
        <w:t>Das Öl in einer kleinen Pfanne erhitzen und die Kreuzkümmel- und Koriandersamen kurz anrösten, bis sie duften. Die Schalotte, den Ingwer, die Chilischoten und den Knoblauch dazugeben und alles 1 Minute anbräunen. Vom Herd nehmen. Die Kartoffeln, die Erbsen und alle restlichen Zutaten für die Füllung dazugeben und alles gut vermischen.</w:t>
      </w:r>
    </w:p>
    <w:p w14:paraId="41734E4F" w14:textId="77777777" w:rsidR="00ED0215" w:rsidRPr="000E48FA" w:rsidRDefault="00ED0215" w:rsidP="00B40E8C">
      <w:pPr>
        <w:pStyle w:val="ListParagraph"/>
        <w:numPr>
          <w:ilvl w:val="0"/>
          <w:numId w:val="950"/>
        </w:numPr>
        <w:ind w:left="714" w:hanging="357"/>
        <w:contextualSpacing w:val="0"/>
        <w:jc w:val="both"/>
        <w:rPr>
          <w:sz w:val="24"/>
          <w:szCs w:val="24"/>
        </w:rPr>
      </w:pPr>
      <w:r w:rsidRPr="000E48FA">
        <w:rPr>
          <w:sz w:val="24"/>
          <w:szCs w:val="24"/>
        </w:rPr>
        <w:t xml:space="preserve">Den Teig in vier gleich große Stücke teilen und diese zu Kugeln formen. Jede Teigkugel auf einer bemehlten Arbeitsfläche zu einem Kreis mit etwa 30 cm Durchmesser ausrollen und diesen dann halbieren. Aus jedem Halbkreis eine Tüte drehen und die Spitze fest andrücken. Mit je 2 EL Kartoffelmischung füllen und die Ränder mit angefeuchteten Fingern gut verschließen. Auf diese Weise alle </w:t>
      </w:r>
      <w:r>
        <w:rPr>
          <w:sz w:val="24"/>
          <w:szCs w:val="24"/>
        </w:rPr>
        <w:t>S</w:t>
      </w:r>
      <w:r w:rsidRPr="000E48FA">
        <w:rPr>
          <w:sz w:val="24"/>
          <w:szCs w:val="24"/>
        </w:rPr>
        <w:t>amosas zubereiten.</w:t>
      </w:r>
    </w:p>
    <w:p w14:paraId="7F900FD3" w14:textId="77777777" w:rsidR="00ED0215" w:rsidRPr="000E48FA" w:rsidRDefault="00ED0215" w:rsidP="00B40E8C">
      <w:pPr>
        <w:pStyle w:val="ListParagraph"/>
        <w:numPr>
          <w:ilvl w:val="0"/>
          <w:numId w:val="950"/>
        </w:numPr>
        <w:ind w:left="714" w:hanging="357"/>
        <w:contextualSpacing w:val="0"/>
        <w:jc w:val="both"/>
        <w:rPr>
          <w:sz w:val="24"/>
          <w:szCs w:val="24"/>
        </w:rPr>
      </w:pPr>
      <w:r w:rsidRPr="000E48FA">
        <w:rPr>
          <w:sz w:val="24"/>
          <w:szCs w:val="24"/>
        </w:rPr>
        <w:t>In einer tiefen Pfanne (ich nehme den Wok) das Öl auf mittlere Temperatur erhitzen und die Teigtaschen darin goldbraun braten. Auf Küchenpapier abtropfen lassen.</w:t>
      </w:r>
    </w:p>
    <w:p w14:paraId="54BC1DC4" w14:textId="77777777" w:rsidR="00ED0215" w:rsidRDefault="00ED0215" w:rsidP="00ED0215">
      <w:pPr>
        <w:rPr>
          <w:sz w:val="24"/>
          <w:szCs w:val="24"/>
        </w:rPr>
      </w:pPr>
    </w:p>
    <w:p w14:paraId="4FCEDBD1" w14:textId="77777777" w:rsidR="00ED0215" w:rsidRDefault="00ED0215" w:rsidP="00ED0215">
      <w:pPr>
        <w:rPr>
          <w:sz w:val="24"/>
          <w:szCs w:val="24"/>
        </w:rPr>
      </w:pPr>
    </w:p>
    <w:p w14:paraId="556A167E" w14:textId="77777777" w:rsidR="00ED0215" w:rsidRDefault="00ED0215">
      <w:pPr>
        <w:rPr>
          <w:sz w:val="24"/>
          <w:szCs w:val="24"/>
        </w:rPr>
      </w:pPr>
      <w:r>
        <w:rPr>
          <w:sz w:val="24"/>
          <w:szCs w:val="24"/>
        </w:rPr>
        <w:br w:type="page"/>
      </w:r>
    </w:p>
    <w:p w14:paraId="01EC5347" w14:textId="44077CC4" w:rsidR="00FB357C" w:rsidRPr="001017B3" w:rsidRDefault="000B38FE" w:rsidP="00EA49D0">
      <w:pPr>
        <w:pStyle w:val="Heading2"/>
        <w:spacing w:after="240"/>
      </w:pPr>
      <w:r w:rsidRPr="001017B3">
        <w:lastRenderedPageBreak/>
        <w:t>Samosas</w:t>
      </w:r>
      <w:r w:rsidR="00E4288C">
        <w:t xml:space="preserve"> Variante </w:t>
      </w:r>
      <w:r w:rsidR="00C50699">
        <w:t>2</w:t>
      </w:r>
      <w:r w:rsidR="00FD3EC0">
        <w:rPr>
          <w:rStyle w:val="FootnoteReference"/>
        </w:rPr>
        <w:footnoteReference w:id="43"/>
      </w:r>
    </w:p>
    <w:p w14:paraId="47863700" w14:textId="1A0ABA95" w:rsidR="000B38FE" w:rsidRDefault="000B38FE" w:rsidP="0032620D">
      <w:pPr>
        <w:rPr>
          <w:sz w:val="24"/>
          <w:szCs w:val="24"/>
        </w:rPr>
      </w:pPr>
      <w:r w:rsidRPr="001017B3">
        <w:rPr>
          <w:sz w:val="24"/>
          <w:szCs w:val="24"/>
          <w:u w:val="single"/>
        </w:rPr>
        <w:t>Zutaten</w:t>
      </w:r>
      <w:r>
        <w:rPr>
          <w:sz w:val="24"/>
          <w:szCs w:val="24"/>
        </w:rPr>
        <w:t xml:space="preserve"> </w:t>
      </w:r>
      <w:r w:rsidR="001017B3">
        <w:rPr>
          <w:sz w:val="24"/>
          <w:szCs w:val="24"/>
        </w:rPr>
        <w:t>(</w:t>
      </w:r>
      <w:r>
        <w:rPr>
          <w:sz w:val="24"/>
          <w:szCs w:val="24"/>
        </w:rPr>
        <w:t>für 16 Pasteten</w:t>
      </w:r>
      <w:r w:rsidR="001017B3">
        <w:rPr>
          <w:sz w:val="24"/>
          <w:szCs w:val="24"/>
        </w:rPr>
        <w:t>)</w:t>
      </w:r>
    </w:p>
    <w:p w14:paraId="6A02EA63" w14:textId="19EB6BA3" w:rsidR="000B38FE" w:rsidRPr="005F35EE" w:rsidRDefault="00320ADC" w:rsidP="0032620D">
      <w:pPr>
        <w:rPr>
          <w:i/>
          <w:iCs/>
          <w:sz w:val="24"/>
          <w:szCs w:val="24"/>
        </w:rPr>
      </w:pPr>
      <w:r w:rsidRPr="005F35EE">
        <w:rPr>
          <w:i/>
          <w:iCs/>
          <w:sz w:val="24"/>
          <w:szCs w:val="24"/>
        </w:rPr>
        <w:t>Für die Füllung:</w:t>
      </w:r>
    </w:p>
    <w:p w14:paraId="778D0DE3" w14:textId="1725B547" w:rsidR="00320ADC" w:rsidRDefault="00320ADC" w:rsidP="0032620D">
      <w:pPr>
        <w:rPr>
          <w:sz w:val="24"/>
          <w:szCs w:val="24"/>
        </w:rPr>
      </w:pPr>
      <w:r>
        <w:rPr>
          <w:sz w:val="24"/>
          <w:szCs w:val="24"/>
        </w:rPr>
        <w:t>4 mittelgroße Kartoffeln, festkochend</w:t>
      </w:r>
    </w:p>
    <w:p w14:paraId="1CA80FF4" w14:textId="338D81B2" w:rsidR="00320ADC" w:rsidRDefault="00320ADC" w:rsidP="0032620D">
      <w:pPr>
        <w:rPr>
          <w:sz w:val="24"/>
          <w:szCs w:val="24"/>
        </w:rPr>
      </w:pPr>
      <w:r>
        <w:rPr>
          <w:sz w:val="24"/>
          <w:szCs w:val="24"/>
        </w:rPr>
        <w:t>½ Blumenkohl (etwa 250 g)</w:t>
      </w:r>
    </w:p>
    <w:p w14:paraId="56B55873" w14:textId="0F0A5E33" w:rsidR="00320ADC" w:rsidRDefault="00320ADC" w:rsidP="0032620D">
      <w:pPr>
        <w:rPr>
          <w:sz w:val="24"/>
          <w:szCs w:val="24"/>
        </w:rPr>
      </w:pPr>
      <w:r>
        <w:rPr>
          <w:sz w:val="24"/>
          <w:szCs w:val="24"/>
        </w:rPr>
        <w:t>1 Stück frischer Ingwer (4 cm)</w:t>
      </w:r>
    </w:p>
    <w:p w14:paraId="1BCC79BC" w14:textId="353CD6E3" w:rsidR="00320ADC" w:rsidRDefault="004300D2" w:rsidP="0032620D">
      <w:pPr>
        <w:rPr>
          <w:sz w:val="24"/>
          <w:szCs w:val="24"/>
        </w:rPr>
      </w:pPr>
      <w:r>
        <w:rPr>
          <w:sz w:val="24"/>
          <w:szCs w:val="24"/>
        </w:rPr>
        <w:t>2-3 EL Ghee oder Butterschmalz</w:t>
      </w:r>
    </w:p>
    <w:p w14:paraId="7A0C9D6D" w14:textId="5933004A" w:rsidR="004300D2" w:rsidRDefault="004300D2" w:rsidP="0032620D">
      <w:pPr>
        <w:rPr>
          <w:sz w:val="24"/>
          <w:szCs w:val="24"/>
        </w:rPr>
      </w:pPr>
      <w:r>
        <w:rPr>
          <w:sz w:val="24"/>
          <w:szCs w:val="24"/>
        </w:rPr>
        <w:t>½ TL Kreuzkümmelsamen</w:t>
      </w:r>
    </w:p>
    <w:p w14:paraId="149F0F12" w14:textId="6594DB36" w:rsidR="004300D2" w:rsidRDefault="004300D2" w:rsidP="0032620D">
      <w:pPr>
        <w:rPr>
          <w:sz w:val="24"/>
          <w:szCs w:val="24"/>
        </w:rPr>
      </w:pPr>
      <w:r>
        <w:rPr>
          <w:sz w:val="24"/>
          <w:szCs w:val="24"/>
        </w:rPr>
        <w:t>½ TL schwarzer Kreuzkümmel (</w:t>
      </w:r>
      <w:r w:rsidR="002136AC">
        <w:rPr>
          <w:sz w:val="24"/>
          <w:szCs w:val="24"/>
        </w:rPr>
        <w:t>Kala Jeera)</w:t>
      </w:r>
    </w:p>
    <w:p w14:paraId="1AAA9F7B" w14:textId="72F2DBB6" w:rsidR="002136AC" w:rsidRDefault="002136AC" w:rsidP="0032620D">
      <w:pPr>
        <w:rPr>
          <w:sz w:val="24"/>
          <w:szCs w:val="24"/>
        </w:rPr>
      </w:pPr>
      <w:r>
        <w:rPr>
          <w:sz w:val="24"/>
          <w:szCs w:val="24"/>
        </w:rPr>
        <w:t>¼ TL Chilipulver</w:t>
      </w:r>
    </w:p>
    <w:p w14:paraId="69E3D64B" w14:textId="1AB29493" w:rsidR="002136AC" w:rsidRDefault="002136AC" w:rsidP="0032620D">
      <w:pPr>
        <w:rPr>
          <w:sz w:val="24"/>
          <w:szCs w:val="24"/>
        </w:rPr>
      </w:pPr>
      <w:r>
        <w:rPr>
          <w:sz w:val="24"/>
          <w:szCs w:val="24"/>
        </w:rPr>
        <w:t>1 TL Korianderpulver</w:t>
      </w:r>
    </w:p>
    <w:p w14:paraId="4FFA9C19" w14:textId="2F60A4FA" w:rsidR="002136AC" w:rsidRDefault="002136AC" w:rsidP="0032620D">
      <w:pPr>
        <w:rPr>
          <w:sz w:val="24"/>
          <w:szCs w:val="24"/>
        </w:rPr>
      </w:pPr>
      <w:r>
        <w:rPr>
          <w:sz w:val="24"/>
          <w:szCs w:val="24"/>
        </w:rPr>
        <w:t>1 TL Paprikapulver, edelsüß</w:t>
      </w:r>
    </w:p>
    <w:p w14:paraId="29A5D261" w14:textId="4F092A14" w:rsidR="002136AC" w:rsidRDefault="002136AC" w:rsidP="0032620D">
      <w:pPr>
        <w:rPr>
          <w:sz w:val="24"/>
          <w:szCs w:val="24"/>
        </w:rPr>
      </w:pPr>
      <w:r>
        <w:rPr>
          <w:sz w:val="24"/>
          <w:szCs w:val="24"/>
        </w:rPr>
        <w:t>100 g Erbsen, tiefgefroren und aufgetaut</w:t>
      </w:r>
    </w:p>
    <w:p w14:paraId="2DA02C44" w14:textId="7424CA45" w:rsidR="002136AC" w:rsidRDefault="002136AC" w:rsidP="0032620D">
      <w:pPr>
        <w:rPr>
          <w:sz w:val="24"/>
          <w:szCs w:val="24"/>
        </w:rPr>
      </w:pPr>
      <w:r>
        <w:rPr>
          <w:sz w:val="24"/>
          <w:szCs w:val="24"/>
        </w:rPr>
        <w:t>1 TL Garam Masala</w:t>
      </w:r>
    </w:p>
    <w:p w14:paraId="495B7DFF" w14:textId="0A87517C" w:rsidR="002136AC" w:rsidRDefault="002136AC" w:rsidP="0032620D">
      <w:pPr>
        <w:rPr>
          <w:sz w:val="24"/>
          <w:szCs w:val="24"/>
        </w:rPr>
      </w:pPr>
      <w:r>
        <w:rPr>
          <w:sz w:val="24"/>
          <w:szCs w:val="24"/>
        </w:rPr>
        <w:t>Salz</w:t>
      </w:r>
    </w:p>
    <w:p w14:paraId="044DB96C" w14:textId="34CF20A1" w:rsidR="00FA5A00" w:rsidRDefault="00FA5A00" w:rsidP="0032620D">
      <w:pPr>
        <w:rPr>
          <w:sz w:val="24"/>
          <w:szCs w:val="24"/>
        </w:rPr>
      </w:pPr>
    </w:p>
    <w:p w14:paraId="09238367" w14:textId="52FD0822" w:rsidR="00FA5A00" w:rsidRPr="005F35EE" w:rsidRDefault="00FA5A00" w:rsidP="0032620D">
      <w:pPr>
        <w:rPr>
          <w:i/>
          <w:iCs/>
          <w:sz w:val="24"/>
          <w:szCs w:val="24"/>
        </w:rPr>
      </w:pPr>
      <w:r w:rsidRPr="005F35EE">
        <w:rPr>
          <w:i/>
          <w:iCs/>
          <w:sz w:val="24"/>
          <w:szCs w:val="24"/>
        </w:rPr>
        <w:t>Für den Teig:</w:t>
      </w:r>
    </w:p>
    <w:p w14:paraId="502DE548" w14:textId="06EA2BC3" w:rsidR="00FA5A00" w:rsidRDefault="00FA5A00" w:rsidP="0032620D">
      <w:pPr>
        <w:rPr>
          <w:sz w:val="24"/>
          <w:szCs w:val="24"/>
        </w:rPr>
      </w:pPr>
      <w:r>
        <w:rPr>
          <w:sz w:val="24"/>
          <w:szCs w:val="24"/>
        </w:rPr>
        <w:t>300 g Weizenmehl</w:t>
      </w:r>
    </w:p>
    <w:p w14:paraId="609D901C" w14:textId="5ABAE999" w:rsidR="00FA5A00" w:rsidRDefault="00FA5A00" w:rsidP="0032620D">
      <w:pPr>
        <w:rPr>
          <w:sz w:val="24"/>
          <w:szCs w:val="24"/>
        </w:rPr>
      </w:pPr>
      <w:r>
        <w:rPr>
          <w:sz w:val="24"/>
          <w:szCs w:val="24"/>
        </w:rPr>
        <w:t>4 EL Ghee oder Butterschmalz</w:t>
      </w:r>
    </w:p>
    <w:p w14:paraId="4FA07736" w14:textId="48286CB9" w:rsidR="00FA5A00" w:rsidRDefault="00FA5A00" w:rsidP="0032620D">
      <w:pPr>
        <w:rPr>
          <w:sz w:val="24"/>
          <w:szCs w:val="24"/>
        </w:rPr>
      </w:pPr>
      <w:r>
        <w:rPr>
          <w:sz w:val="24"/>
          <w:szCs w:val="24"/>
        </w:rPr>
        <w:t>¼ TL Thymiansamen</w:t>
      </w:r>
    </w:p>
    <w:p w14:paraId="51DFD45D" w14:textId="45554A45" w:rsidR="00FA5A00" w:rsidRDefault="00FA5A00" w:rsidP="0032620D">
      <w:pPr>
        <w:rPr>
          <w:sz w:val="24"/>
          <w:szCs w:val="24"/>
        </w:rPr>
      </w:pPr>
      <w:r>
        <w:rPr>
          <w:sz w:val="24"/>
          <w:szCs w:val="24"/>
        </w:rPr>
        <w:t>1 TL Salz</w:t>
      </w:r>
    </w:p>
    <w:p w14:paraId="740F117B" w14:textId="27C3BAAA" w:rsidR="00FA5A00" w:rsidRDefault="00FA5A00" w:rsidP="0032620D">
      <w:pPr>
        <w:rPr>
          <w:sz w:val="24"/>
          <w:szCs w:val="24"/>
        </w:rPr>
      </w:pPr>
      <w:r>
        <w:rPr>
          <w:sz w:val="24"/>
          <w:szCs w:val="24"/>
        </w:rPr>
        <w:t>1 l Öl zum Frittieren und etwas Öl für die Arbeitsfläche</w:t>
      </w:r>
    </w:p>
    <w:p w14:paraId="1ADCCE86" w14:textId="23EB9817" w:rsidR="00FA5A00" w:rsidRDefault="00FA5A00" w:rsidP="0032620D">
      <w:pPr>
        <w:rPr>
          <w:sz w:val="24"/>
          <w:szCs w:val="24"/>
        </w:rPr>
      </w:pPr>
    </w:p>
    <w:p w14:paraId="203660AE" w14:textId="4E948184" w:rsidR="00FA5A00" w:rsidRDefault="00FA5A00" w:rsidP="0032620D">
      <w:pPr>
        <w:rPr>
          <w:sz w:val="24"/>
          <w:szCs w:val="24"/>
        </w:rPr>
      </w:pPr>
      <w:r>
        <w:rPr>
          <w:sz w:val="24"/>
          <w:szCs w:val="24"/>
        </w:rPr>
        <w:t xml:space="preserve">Zubereitungszeit: </w:t>
      </w:r>
      <w:r w:rsidR="00C6226B">
        <w:rPr>
          <w:sz w:val="24"/>
          <w:szCs w:val="24"/>
        </w:rPr>
        <w:t>1 ¼ Stunden</w:t>
      </w:r>
    </w:p>
    <w:p w14:paraId="20B8066D" w14:textId="689C2E9D" w:rsidR="00C6226B" w:rsidRPr="005F35EE" w:rsidRDefault="00C6226B" w:rsidP="00B40E8C">
      <w:pPr>
        <w:pStyle w:val="ListParagraph"/>
        <w:numPr>
          <w:ilvl w:val="0"/>
          <w:numId w:val="1453"/>
        </w:numPr>
        <w:ind w:left="714" w:hanging="357"/>
        <w:contextualSpacing w:val="0"/>
        <w:jc w:val="both"/>
        <w:rPr>
          <w:sz w:val="24"/>
          <w:szCs w:val="24"/>
        </w:rPr>
      </w:pPr>
      <w:r w:rsidRPr="005F35EE">
        <w:rPr>
          <w:sz w:val="24"/>
          <w:szCs w:val="24"/>
        </w:rPr>
        <w:t>Für die Füllung Kartoffeln waschen, schälen und in etwa 1 cm große Würfel schneiden. Blumenkohl waschen und in möglichst kleine Röschen teilen, größere Röschen halbieren, Ingwer schälen und fein reiben.</w:t>
      </w:r>
    </w:p>
    <w:p w14:paraId="4AB51E97" w14:textId="1E3E9C54" w:rsidR="00C6226B" w:rsidRPr="005F35EE" w:rsidRDefault="00C6226B" w:rsidP="00B40E8C">
      <w:pPr>
        <w:pStyle w:val="ListParagraph"/>
        <w:numPr>
          <w:ilvl w:val="0"/>
          <w:numId w:val="1453"/>
        </w:numPr>
        <w:ind w:left="714" w:hanging="357"/>
        <w:contextualSpacing w:val="0"/>
        <w:jc w:val="both"/>
        <w:rPr>
          <w:sz w:val="24"/>
          <w:szCs w:val="24"/>
        </w:rPr>
      </w:pPr>
      <w:r w:rsidRPr="005F35EE">
        <w:rPr>
          <w:sz w:val="24"/>
          <w:szCs w:val="24"/>
        </w:rPr>
        <w:lastRenderedPageBreak/>
        <w:t>Butterschmalz in einem Topf erhitzen, Kreuzkümmel und schwarzen Kreuzkümmel bei mittlerer Hitze etwa 1 Minute darin anbraten. Dann unter ständigem Rühren den Ingwer und alle anderen Gewürze außer dem Garam Masala und Salz dazugeben.</w:t>
      </w:r>
    </w:p>
    <w:p w14:paraId="6300116A" w14:textId="36B4F45C" w:rsidR="00C6226B" w:rsidRPr="005F35EE" w:rsidRDefault="00C6226B" w:rsidP="00B40E8C">
      <w:pPr>
        <w:pStyle w:val="ListParagraph"/>
        <w:numPr>
          <w:ilvl w:val="0"/>
          <w:numId w:val="1453"/>
        </w:numPr>
        <w:ind w:left="714" w:hanging="357"/>
        <w:contextualSpacing w:val="0"/>
        <w:jc w:val="both"/>
        <w:rPr>
          <w:sz w:val="24"/>
          <w:szCs w:val="24"/>
        </w:rPr>
      </w:pPr>
      <w:r w:rsidRPr="005F35EE">
        <w:rPr>
          <w:sz w:val="24"/>
          <w:szCs w:val="24"/>
        </w:rPr>
        <w:t xml:space="preserve">Kartoffelwürfel, Blumenkohl und </w:t>
      </w:r>
      <w:r w:rsidR="00376658" w:rsidRPr="005F35EE">
        <w:rPr>
          <w:sz w:val="24"/>
          <w:szCs w:val="24"/>
        </w:rPr>
        <w:t>E</w:t>
      </w:r>
      <w:r w:rsidRPr="005F35EE">
        <w:rPr>
          <w:sz w:val="24"/>
          <w:szCs w:val="24"/>
        </w:rPr>
        <w:t>rbsen dazugeben, alles etwa 5 Minuten anbraten</w:t>
      </w:r>
      <w:r w:rsidR="00376658" w:rsidRPr="005F35EE">
        <w:rPr>
          <w:sz w:val="24"/>
          <w:szCs w:val="24"/>
        </w:rPr>
        <w:t xml:space="preserve">, dabei gelegentlich umrühren. Die Hitze reduzieren, den Deckel auflegen und das Gemüse etwa 10 Minuten schmoren lassen, bis es weich ist. Bei Bedarf etwas Wasser (50-100 ml) </w:t>
      </w:r>
      <w:r w:rsidR="00615807" w:rsidRPr="005F35EE">
        <w:rPr>
          <w:sz w:val="24"/>
          <w:szCs w:val="24"/>
        </w:rPr>
        <w:t>hinzufügen. Garam Masala und Salz darüber streuen, kurz umrühren und kaltstellen.</w:t>
      </w:r>
    </w:p>
    <w:p w14:paraId="2DDE1C7F" w14:textId="77777777" w:rsidR="008C5212" w:rsidRPr="005F35EE" w:rsidRDefault="00615807" w:rsidP="00B40E8C">
      <w:pPr>
        <w:pStyle w:val="ListParagraph"/>
        <w:numPr>
          <w:ilvl w:val="0"/>
          <w:numId w:val="1453"/>
        </w:numPr>
        <w:ind w:left="714" w:hanging="357"/>
        <w:contextualSpacing w:val="0"/>
        <w:jc w:val="both"/>
        <w:rPr>
          <w:sz w:val="24"/>
          <w:szCs w:val="24"/>
        </w:rPr>
      </w:pPr>
      <w:r w:rsidRPr="005F35EE">
        <w:rPr>
          <w:sz w:val="24"/>
          <w:szCs w:val="24"/>
        </w:rPr>
        <w:t>Für den Teig Mehl, Butterschmalz</w:t>
      </w:r>
      <w:r w:rsidR="00547292" w:rsidRPr="005F35EE">
        <w:rPr>
          <w:sz w:val="24"/>
          <w:szCs w:val="24"/>
        </w:rPr>
        <w:t>, Thymiansamen, Salz und 175 ml Wasser in eine Schüssel geben. Alle Zutaten zu einem Teig vermengen und diesen etwa 15 Minuten kneten, bis er fest und geschmeidig ist. Den Teig mit einem feuchten</w:t>
      </w:r>
      <w:r w:rsidR="008C5212" w:rsidRPr="005F35EE">
        <w:rPr>
          <w:sz w:val="24"/>
          <w:szCs w:val="24"/>
        </w:rPr>
        <w:t xml:space="preserve"> Tuch zudecken und etwa 10 Minuten ruhen lassen.</w:t>
      </w:r>
    </w:p>
    <w:p w14:paraId="15BAAB2D" w14:textId="3B6B8A5E" w:rsidR="008C5212" w:rsidRPr="005F35EE" w:rsidRDefault="008C5212" w:rsidP="00B40E8C">
      <w:pPr>
        <w:pStyle w:val="ListParagraph"/>
        <w:numPr>
          <w:ilvl w:val="0"/>
          <w:numId w:val="1453"/>
        </w:numPr>
        <w:ind w:left="714" w:hanging="357"/>
        <w:contextualSpacing w:val="0"/>
        <w:jc w:val="both"/>
        <w:rPr>
          <w:sz w:val="24"/>
          <w:szCs w:val="24"/>
        </w:rPr>
      </w:pPr>
      <w:r w:rsidRPr="005F35EE">
        <w:rPr>
          <w:sz w:val="24"/>
          <w:szCs w:val="24"/>
        </w:rPr>
        <w:t>Teig in 8 Kugeln teilen. Ein großes Holzbrett einölen, jede Teigkugel auf diesem Brett zu einem Fladen von etwa 20 cm Du</w:t>
      </w:r>
      <w:r w:rsidR="00216407" w:rsidRPr="005F35EE">
        <w:rPr>
          <w:sz w:val="24"/>
          <w:szCs w:val="24"/>
        </w:rPr>
        <w:t>r</w:t>
      </w:r>
      <w:r w:rsidRPr="005F35EE">
        <w:rPr>
          <w:sz w:val="24"/>
          <w:szCs w:val="24"/>
        </w:rPr>
        <w:t>chmesser ausrollen. Fladen in der Mitte durchschneiden.</w:t>
      </w:r>
    </w:p>
    <w:p w14:paraId="5E713EF7" w14:textId="5A7446E3" w:rsidR="00615807" w:rsidRPr="005F35EE" w:rsidRDefault="008C5212" w:rsidP="00B40E8C">
      <w:pPr>
        <w:pStyle w:val="ListParagraph"/>
        <w:numPr>
          <w:ilvl w:val="0"/>
          <w:numId w:val="1453"/>
        </w:numPr>
        <w:ind w:left="714" w:hanging="357"/>
        <w:contextualSpacing w:val="0"/>
        <w:jc w:val="both"/>
        <w:rPr>
          <w:sz w:val="24"/>
          <w:szCs w:val="24"/>
        </w:rPr>
      </w:pPr>
      <w:r w:rsidRPr="005F35EE">
        <w:rPr>
          <w:sz w:val="24"/>
          <w:szCs w:val="24"/>
        </w:rPr>
        <w:t>Den halbierten</w:t>
      </w:r>
      <w:r w:rsidR="00547292" w:rsidRPr="005F35EE">
        <w:rPr>
          <w:sz w:val="24"/>
          <w:szCs w:val="24"/>
        </w:rPr>
        <w:t xml:space="preserve"> </w:t>
      </w:r>
      <w:r w:rsidR="00216407" w:rsidRPr="005F35EE">
        <w:rPr>
          <w:sz w:val="24"/>
          <w:szCs w:val="24"/>
        </w:rPr>
        <w:t>Teigfladen zu einer Tüte formen. Dazu den halbierten Fladen in</w:t>
      </w:r>
      <w:r w:rsidR="00540BA3" w:rsidRPr="005F35EE">
        <w:rPr>
          <w:sz w:val="24"/>
          <w:szCs w:val="24"/>
        </w:rPr>
        <w:t xml:space="preserve"> </w:t>
      </w:r>
      <w:r w:rsidR="00216407" w:rsidRPr="005F35EE">
        <w:rPr>
          <w:sz w:val="24"/>
          <w:szCs w:val="24"/>
        </w:rPr>
        <w:t xml:space="preserve">der Mitte (der langen Kante) </w:t>
      </w:r>
      <w:r w:rsidR="00540BA3" w:rsidRPr="005F35EE">
        <w:rPr>
          <w:sz w:val="24"/>
          <w:szCs w:val="24"/>
        </w:rPr>
        <w:t>falten, die lange Kante mit angefeuchteten Fingern gut zusammendrücken.</w:t>
      </w:r>
    </w:p>
    <w:p w14:paraId="39D0634F" w14:textId="026EDCA5" w:rsidR="00540BA3" w:rsidRPr="005F35EE" w:rsidRDefault="00540BA3" w:rsidP="00B40E8C">
      <w:pPr>
        <w:pStyle w:val="ListParagraph"/>
        <w:numPr>
          <w:ilvl w:val="0"/>
          <w:numId w:val="1453"/>
        </w:numPr>
        <w:ind w:left="714" w:hanging="357"/>
        <w:contextualSpacing w:val="0"/>
        <w:jc w:val="both"/>
        <w:rPr>
          <w:sz w:val="24"/>
          <w:szCs w:val="24"/>
        </w:rPr>
      </w:pPr>
      <w:r w:rsidRPr="005F35EE">
        <w:rPr>
          <w:sz w:val="24"/>
          <w:szCs w:val="24"/>
        </w:rPr>
        <w:t xml:space="preserve">Etwa 2 TL Füllung in die Tüte geben und die </w:t>
      </w:r>
      <w:r w:rsidR="001950EC" w:rsidRPr="005F35EE">
        <w:rPr>
          <w:sz w:val="24"/>
          <w:szCs w:val="24"/>
        </w:rPr>
        <w:t>R</w:t>
      </w:r>
      <w:r w:rsidRPr="005F35EE">
        <w:rPr>
          <w:sz w:val="24"/>
          <w:szCs w:val="24"/>
        </w:rPr>
        <w:t>änder ebenfalls mit angefeuchteten Fingern verschließen</w:t>
      </w:r>
      <w:r w:rsidR="001950EC" w:rsidRPr="005F35EE">
        <w:rPr>
          <w:sz w:val="24"/>
          <w:szCs w:val="24"/>
        </w:rPr>
        <w:t>. Alle Samosas auf diese Art zubereiten.</w:t>
      </w:r>
    </w:p>
    <w:p w14:paraId="48211C2C" w14:textId="1043AA25" w:rsidR="00065581" w:rsidRPr="005F35EE" w:rsidRDefault="001950EC" w:rsidP="00B40E8C">
      <w:pPr>
        <w:pStyle w:val="ListParagraph"/>
        <w:numPr>
          <w:ilvl w:val="0"/>
          <w:numId w:val="1453"/>
        </w:numPr>
        <w:ind w:left="714" w:hanging="357"/>
        <w:contextualSpacing w:val="0"/>
        <w:jc w:val="both"/>
        <w:rPr>
          <w:sz w:val="24"/>
          <w:szCs w:val="24"/>
        </w:rPr>
      </w:pPr>
      <w:r w:rsidRPr="005F35EE">
        <w:rPr>
          <w:sz w:val="24"/>
          <w:szCs w:val="24"/>
        </w:rPr>
        <w:t>Öl in einem Topf auf mittlerer Hitze erwärmen. Samosas portionsweise ins heiße Öl legen und 1-2 Minuten frittieren</w:t>
      </w:r>
      <w:r w:rsidR="00065581" w:rsidRPr="005F35EE">
        <w:rPr>
          <w:sz w:val="24"/>
          <w:szCs w:val="24"/>
        </w:rPr>
        <w:t>, dann wenden und auf der anderen Seite ebenfalls 1-2 Minuten frittieren, bis sie goldgelb sind. Auf Küc</w:t>
      </w:r>
      <w:r w:rsidR="00F34D34" w:rsidRPr="005F35EE">
        <w:rPr>
          <w:sz w:val="24"/>
          <w:szCs w:val="24"/>
        </w:rPr>
        <w:t>h</w:t>
      </w:r>
      <w:r w:rsidR="00065581" w:rsidRPr="005F35EE">
        <w:rPr>
          <w:sz w:val="24"/>
          <w:szCs w:val="24"/>
        </w:rPr>
        <w:t>enpapier abtropfen lassen.</w:t>
      </w:r>
    </w:p>
    <w:p w14:paraId="4461CCB8" w14:textId="77777777" w:rsidR="005F35EE" w:rsidRDefault="005F35EE" w:rsidP="005F35EE">
      <w:pPr>
        <w:jc w:val="both"/>
        <w:rPr>
          <w:sz w:val="24"/>
          <w:szCs w:val="24"/>
        </w:rPr>
      </w:pPr>
    </w:p>
    <w:p w14:paraId="16F71435" w14:textId="47348039" w:rsidR="00065581" w:rsidRDefault="00065581" w:rsidP="000168CC">
      <w:pPr>
        <w:ind w:left="708" w:hanging="708"/>
        <w:jc w:val="both"/>
        <w:rPr>
          <w:sz w:val="24"/>
          <w:szCs w:val="24"/>
        </w:rPr>
      </w:pPr>
      <w:r>
        <w:rPr>
          <w:sz w:val="24"/>
          <w:szCs w:val="24"/>
        </w:rPr>
        <w:t>Tipp:</w:t>
      </w:r>
      <w:r w:rsidR="000168CC">
        <w:rPr>
          <w:sz w:val="24"/>
          <w:szCs w:val="24"/>
        </w:rPr>
        <w:tab/>
      </w:r>
      <w:r>
        <w:rPr>
          <w:sz w:val="24"/>
          <w:szCs w:val="24"/>
        </w:rPr>
        <w:t xml:space="preserve">Man kann die Füllung auch mit anderem </w:t>
      </w:r>
      <w:r w:rsidR="00F34D34">
        <w:rPr>
          <w:sz w:val="24"/>
          <w:szCs w:val="24"/>
        </w:rPr>
        <w:t>G</w:t>
      </w:r>
      <w:r>
        <w:rPr>
          <w:sz w:val="24"/>
          <w:szCs w:val="24"/>
        </w:rPr>
        <w:t>emüse oder auch mit Hackfleisch machen. Dinah hat un</w:t>
      </w:r>
      <w:r w:rsidR="00F34D34">
        <w:rPr>
          <w:sz w:val="24"/>
          <w:szCs w:val="24"/>
        </w:rPr>
        <w:t>s</w:t>
      </w:r>
      <w:r>
        <w:rPr>
          <w:sz w:val="24"/>
          <w:szCs w:val="24"/>
        </w:rPr>
        <w:t xml:space="preserve"> für jede Safari immer diese vegetarischen</w:t>
      </w:r>
      <w:r w:rsidR="00F34D34">
        <w:rPr>
          <w:sz w:val="24"/>
          <w:szCs w:val="24"/>
        </w:rPr>
        <w:t xml:space="preserve"> und</w:t>
      </w:r>
      <w:r>
        <w:rPr>
          <w:sz w:val="24"/>
          <w:szCs w:val="24"/>
        </w:rPr>
        <w:t xml:space="preserve"> eine Portion Hackfleisch-Samosas gemacht</w:t>
      </w:r>
      <w:r w:rsidR="000531E1">
        <w:rPr>
          <w:sz w:val="24"/>
          <w:szCs w:val="24"/>
        </w:rPr>
        <w:t xml:space="preserve"> </w:t>
      </w:r>
      <w:r w:rsidR="000531E1" w:rsidRPr="000531E1">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sidR="000531E1">
        <w:rPr>
          <w:sz w:val="24"/>
          <w:szCs w:val="24"/>
        </w:rPr>
        <w:t>. Ich finde immer noch, dass sie die besten Samosas gemacht hat.</w:t>
      </w:r>
      <w:r w:rsidR="002F6918">
        <w:rPr>
          <w:sz w:val="24"/>
          <w:szCs w:val="24"/>
        </w:rPr>
        <w:t xml:space="preserve"> Und ihr Kinder saßt auf der Kochinsel und habt zugeschaut und mitgemacht. Außer natürlich beim Frittieren.</w:t>
      </w:r>
    </w:p>
    <w:p w14:paraId="6363B84A" w14:textId="77777777" w:rsidR="002136AC" w:rsidRPr="0032620D" w:rsidRDefault="002136AC" w:rsidP="0032620D">
      <w:pPr>
        <w:rPr>
          <w:sz w:val="24"/>
          <w:szCs w:val="24"/>
        </w:rPr>
      </w:pPr>
    </w:p>
    <w:p w14:paraId="2BB2E257" w14:textId="77777777" w:rsidR="00A55A67" w:rsidRDefault="00A55A67">
      <w:pPr>
        <w:rPr>
          <w:sz w:val="24"/>
          <w:szCs w:val="24"/>
        </w:rPr>
      </w:pPr>
      <w:r>
        <w:rPr>
          <w:sz w:val="24"/>
          <w:szCs w:val="24"/>
        </w:rPr>
        <w:br w:type="page"/>
      </w:r>
    </w:p>
    <w:p w14:paraId="48162F87" w14:textId="3CBF41E9" w:rsidR="00644F08" w:rsidRPr="009C132C" w:rsidRDefault="00644F08" w:rsidP="00EA49D0">
      <w:pPr>
        <w:pStyle w:val="Heading2"/>
        <w:spacing w:after="240"/>
      </w:pPr>
      <w:r w:rsidRPr="009C132C">
        <w:lastRenderedPageBreak/>
        <w:t>Samosas</w:t>
      </w:r>
      <w:r w:rsidR="00C50699">
        <w:t xml:space="preserve"> Variante 3</w:t>
      </w:r>
      <w:r w:rsidR="00EB3075" w:rsidRPr="009C132C">
        <w:t xml:space="preserve"> </w:t>
      </w:r>
      <w:r w:rsidR="002736B6">
        <w:rPr>
          <w:rStyle w:val="FootnoteReference"/>
        </w:rPr>
        <w:footnoteReference w:id="44"/>
      </w:r>
    </w:p>
    <w:p w14:paraId="4C0DAE6F" w14:textId="6A591BA6" w:rsidR="00644F08" w:rsidRDefault="00644F08">
      <w:pPr>
        <w:rPr>
          <w:sz w:val="24"/>
          <w:szCs w:val="24"/>
        </w:rPr>
      </w:pPr>
      <w:r w:rsidRPr="007B1D60">
        <w:rPr>
          <w:sz w:val="24"/>
          <w:szCs w:val="24"/>
          <w:u w:val="single"/>
        </w:rPr>
        <w:t>Zutaten</w:t>
      </w:r>
      <w:r>
        <w:rPr>
          <w:sz w:val="24"/>
          <w:szCs w:val="24"/>
        </w:rPr>
        <w:t xml:space="preserve"> </w:t>
      </w:r>
      <w:r w:rsidR="007B1D60">
        <w:rPr>
          <w:sz w:val="24"/>
          <w:szCs w:val="24"/>
        </w:rPr>
        <w:t>(</w:t>
      </w:r>
      <w:r>
        <w:rPr>
          <w:sz w:val="24"/>
          <w:szCs w:val="24"/>
        </w:rPr>
        <w:t>für 24 Stück</w:t>
      </w:r>
      <w:r w:rsidR="007B1D60">
        <w:rPr>
          <w:sz w:val="24"/>
          <w:szCs w:val="24"/>
        </w:rPr>
        <w:t>)</w:t>
      </w:r>
    </w:p>
    <w:p w14:paraId="2FA866FA" w14:textId="0D4F742B" w:rsidR="00644F08" w:rsidRDefault="00644F08">
      <w:pPr>
        <w:rPr>
          <w:sz w:val="24"/>
          <w:szCs w:val="24"/>
        </w:rPr>
      </w:pPr>
      <w:r>
        <w:rPr>
          <w:sz w:val="24"/>
          <w:szCs w:val="24"/>
        </w:rPr>
        <w:t>2 Kartoffeln, geschält</w:t>
      </w:r>
    </w:p>
    <w:p w14:paraId="00935F33" w14:textId="37EF89DD" w:rsidR="00644F08" w:rsidRDefault="00644F08">
      <w:pPr>
        <w:rPr>
          <w:sz w:val="24"/>
          <w:szCs w:val="24"/>
        </w:rPr>
      </w:pPr>
      <w:r>
        <w:rPr>
          <w:sz w:val="24"/>
          <w:szCs w:val="24"/>
        </w:rPr>
        <w:t>80 g Erbsen, tiefgefroren</w:t>
      </w:r>
    </w:p>
    <w:p w14:paraId="7B88C391" w14:textId="1501D75E" w:rsidR="00644F08" w:rsidRDefault="00644F08">
      <w:pPr>
        <w:rPr>
          <w:sz w:val="24"/>
          <w:szCs w:val="24"/>
        </w:rPr>
      </w:pPr>
      <w:r>
        <w:rPr>
          <w:sz w:val="24"/>
          <w:szCs w:val="24"/>
        </w:rPr>
        <w:t xml:space="preserve">3 EL </w:t>
      </w:r>
      <w:r w:rsidR="00EB3075">
        <w:rPr>
          <w:sz w:val="24"/>
          <w:szCs w:val="24"/>
        </w:rPr>
        <w:t>R</w:t>
      </w:r>
      <w:r>
        <w:rPr>
          <w:sz w:val="24"/>
          <w:szCs w:val="24"/>
        </w:rPr>
        <w:t>osinen</w:t>
      </w:r>
    </w:p>
    <w:p w14:paraId="6D1FAEF2" w14:textId="5952A72F" w:rsidR="00644F08" w:rsidRDefault="00644F08">
      <w:pPr>
        <w:rPr>
          <w:sz w:val="24"/>
          <w:szCs w:val="24"/>
        </w:rPr>
      </w:pPr>
      <w:r>
        <w:rPr>
          <w:sz w:val="24"/>
          <w:szCs w:val="24"/>
        </w:rPr>
        <w:t>2 EL Koriandergrün, gehackt</w:t>
      </w:r>
    </w:p>
    <w:p w14:paraId="52E48F77" w14:textId="4A1DF126" w:rsidR="00644F08" w:rsidRDefault="00644F08">
      <w:pPr>
        <w:rPr>
          <w:sz w:val="24"/>
          <w:szCs w:val="24"/>
        </w:rPr>
      </w:pPr>
      <w:r>
        <w:rPr>
          <w:sz w:val="24"/>
          <w:szCs w:val="24"/>
        </w:rPr>
        <w:t>2 EL Zitronensaft</w:t>
      </w:r>
    </w:p>
    <w:p w14:paraId="79B9265B" w14:textId="7FEDB313" w:rsidR="00644F08" w:rsidRDefault="00644F08">
      <w:pPr>
        <w:rPr>
          <w:sz w:val="24"/>
          <w:szCs w:val="24"/>
        </w:rPr>
      </w:pPr>
      <w:r>
        <w:rPr>
          <w:sz w:val="24"/>
          <w:szCs w:val="24"/>
        </w:rPr>
        <w:t>1 EL Sojasauce</w:t>
      </w:r>
    </w:p>
    <w:p w14:paraId="5CFBCC19" w14:textId="5B9FF76C" w:rsidR="00644F08" w:rsidRDefault="00644F08">
      <w:pPr>
        <w:rPr>
          <w:sz w:val="24"/>
          <w:szCs w:val="24"/>
        </w:rPr>
      </w:pPr>
      <w:r>
        <w:rPr>
          <w:sz w:val="24"/>
          <w:szCs w:val="24"/>
        </w:rPr>
        <w:t>1 TL gemahlener Kreuzkümmel</w:t>
      </w:r>
    </w:p>
    <w:p w14:paraId="22E3CB45" w14:textId="3DA7C557" w:rsidR="00644F08" w:rsidRDefault="00644F08">
      <w:pPr>
        <w:rPr>
          <w:sz w:val="24"/>
          <w:szCs w:val="24"/>
        </w:rPr>
      </w:pPr>
      <w:r>
        <w:rPr>
          <w:sz w:val="24"/>
          <w:szCs w:val="24"/>
        </w:rPr>
        <w:t>1 TL Chilipulver</w:t>
      </w:r>
    </w:p>
    <w:p w14:paraId="684A7EDB" w14:textId="6CB43F64" w:rsidR="00644F08" w:rsidRDefault="00644F08">
      <w:pPr>
        <w:rPr>
          <w:sz w:val="24"/>
          <w:szCs w:val="24"/>
        </w:rPr>
      </w:pPr>
      <w:r>
        <w:rPr>
          <w:sz w:val="24"/>
          <w:szCs w:val="24"/>
        </w:rPr>
        <w:t>½ TL frische Chilischoten, gehackt</w:t>
      </w:r>
    </w:p>
    <w:p w14:paraId="59F0BEEF" w14:textId="1946506B" w:rsidR="00644F08" w:rsidRDefault="00644F08">
      <w:pPr>
        <w:rPr>
          <w:sz w:val="24"/>
          <w:szCs w:val="24"/>
        </w:rPr>
      </w:pPr>
      <w:r>
        <w:rPr>
          <w:sz w:val="24"/>
          <w:szCs w:val="24"/>
        </w:rPr>
        <w:t>¼ TL Zimt</w:t>
      </w:r>
    </w:p>
    <w:p w14:paraId="6BF603BA" w14:textId="4A39905C" w:rsidR="00644F08" w:rsidRDefault="00644F08">
      <w:pPr>
        <w:rPr>
          <w:sz w:val="24"/>
          <w:szCs w:val="24"/>
        </w:rPr>
      </w:pPr>
      <w:r>
        <w:rPr>
          <w:sz w:val="24"/>
          <w:szCs w:val="24"/>
        </w:rPr>
        <w:t>700-750 g tiefgefrorener Blätterteig, aufgetaut</w:t>
      </w:r>
      <w:r w:rsidR="00EB3075">
        <w:rPr>
          <w:sz w:val="24"/>
          <w:szCs w:val="24"/>
        </w:rPr>
        <w:t xml:space="preserve"> und ausgerollt</w:t>
      </w:r>
    </w:p>
    <w:p w14:paraId="38EF2F56" w14:textId="11D71780" w:rsidR="00EB3075" w:rsidRDefault="00EB3075">
      <w:pPr>
        <w:rPr>
          <w:sz w:val="24"/>
          <w:szCs w:val="24"/>
        </w:rPr>
      </w:pPr>
      <w:r>
        <w:rPr>
          <w:sz w:val="24"/>
          <w:szCs w:val="24"/>
        </w:rPr>
        <w:t>Öl zum Ausbacken</w:t>
      </w:r>
    </w:p>
    <w:p w14:paraId="4ACDB124" w14:textId="77777777" w:rsidR="002F6918" w:rsidRDefault="002F6918">
      <w:pPr>
        <w:rPr>
          <w:sz w:val="24"/>
          <w:szCs w:val="24"/>
        </w:rPr>
      </w:pPr>
    </w:p>
    <w:p w14:paraId="03AD51F6" w14:textId="4427ED76" w:rsidR="00EB3075" w:rsidRDefault="00EB3075">
      <w:pPr>
        <w:rPr>
          <w:sz w:val="24"/>
          <w:szCs w:val="24"/>
        </w:rPr>
      </w:pPr>
      <w:r>
        <w:rPr>
          <w:sz w:val="24"/>
          <w:szCs w:val="24"/>
        </w:rPr>
        <w:t>Zubereitungszeit: 30 Minuten, Kochzeit: 10 Minuten</w:t>
      </w:r>
    </w:p>
    <w:p w14:paraId="1C67D08D" w14:textId="34E77A73" w:rsidR="00EB3075" w:rsidRPr="00EB3075" w:rsidRDefault="00EB3075" w:rsidP="00E76E01">
      <w:pPr>
        <w:pStyle w:val="ListParagraph"/>
        <w:numPr>
          <w:ilvl w:val="0"/>
          <w:numId w:val="190"/>
        </w:numPr>
        <w:ind w:left="714" w:hanging="357"/>
        <w:contextualSpacing w:val="0"/>
        <w:jc w:val="both"/>
        <w:rPr>
          <w:sz w:val="24"/>
          <w:szCs w:val="24"/>
        </w:rPr>
      </w:pPr>
      <w:r w:rsidRPr="00EB3075">
        <w:rPr>
          <w:sz w:val="24"/>
          <w:szCs w:val="24"/>
        </w:rPr>
        <w:t>Kartoffeln garkochen und in kleine Stücke schneiden. Kartoffeln, Erbsen, Rosinen, Koriandergrün, Zitronensaft, Sojasauce, Kreuzkümmel, Chilipulver und Chillies mit Zimt in einer Schüssel mischen.</w:t>
      </w:r>
    </w:p>
    <w:p w14:paraId="6B92DE44" w14:textId="7205E57A" w:rsidR="00EB3075" w:rsidRPr="00EB3075" w:rsidRDefault="00EB3075" w:rsidP="00E76E01">
      <w:pPr>
        <w:pStyle w:val="ListParagraph"/>
        <w:numPr>
          <w:ilvl w:val="0"/>
          <w:numId w:val="190"/>
        </w:numPr>
        <w:ind w:left="714" w:hanging="357"/>
        <w:contextualSpacing w:val="0"/>
        <w:jc w:val="both"/>
        <w:rPr>
          <w:sz w:val="24"/>
          <w:szCs w:val="24"/>
        </w:rPr>
      </w:pPr>
      <w:r w:rsidRPr="00EB3075">
        <w:rPr>
          <w:sz w:val="24"/>
          <w:szCs w:val="24"/>
        </w:rPr>
        <w:t>Aus dem Teig Kreise von 10 cm Durchmesser ausstechen. Gehäufte Teelöffel der Mischung auf eine Hälfte des Kreises legen. Die andere Hälfte umklappen, so dass ein Halbkreis entsteht. Ränder mit einer Gabel fest zusammendrücken.</w:t>
      </w:r>
    </w:p>
    <w:p w14:paraId="60DA2D37" w14:textId="1B2471E8" w:rsidR="0093036A" w:rsidRPr="00BC0F1C" w:rsidRDefault="00EB3075" w:rsidP="00E76E01">
      <w:pPr>
        <w:pStyle w:val="ListParagraph"/>
        <w:numPr>
          <w:ilvl w:val="0"/>
          <w:numId w:val="190"/>
        </w:numPr>
        <w:ind w:left="714" w:hanging="357"/>
        <w:contextualSpacing w:val="0"/>
        <w:jc w:val="both"/>
        <w:rPr>
          <w:sz w:val="24"/>
          <w:szCs w:val="24"/>
        </w:rPr>
      </w:pPr>
      <w:r w:rsidRPr="00006FFA">
        <w:rPr>
          <w:sz w:val="24"/>
          <w:szCs w:val="24"/>
        </w:rPr>
        <w:t xml:space="preserve">Die Samosas in der </w:t>
      </w:r>
      <w:r w:rsidR="00447B2E" w:rsidRPr="00006FFA">
        <w:rPr>
          <w:sz w:val="24"/>
          <w:szCs w:val="24"/>
        </w:rPr>
        <w:t>Fritteuse</w:t>
      </w:r>
      <w:r w:rsidRPr="00006FFA">
        <w:rPr>
          <w:sz w:val="24"/>
          <w:szCs w:val="24"/>
        </w:rPr>
        <w:t xml:space="preserve"> auf jeder Seite 2-3 Minuten ausbacken, bis sie goldbraun sind und der </w:t>
      </w:r>
      <w:r w:rsidR="00447B2E" w:rsidRPr="00006FFA">
        <w:rPr>
          <w:sz w:val="24"/>
          <w:szCs w:val="24"/>
        </w:rPr>
        <w:t>Teig</w:t>
      </w:r>
      <w:r w:rsidRPr="00006FFA">
        <w:rPr>
          <w:sz w:val="24"/>
          <w:szCs w:val="24"/>
        </w:rPr>
        <w:t xml:space="preserve"> gut aufgegangen ist. Auf Küchenpapier abtropfen lassen.</w:t>
      </w:r>
      <w:r w:rsidR="00006FFA" w:rsidRPr="00006FFA">
        <w:rPr>
          <w:sz w:val="24"/>
          <w:szCs w:val="24"/>
        </w:rPr>
        <w:t xml:space="preserve"> </w:t>
      </w:r>
    </w:p>
    <w:p w14:paraId="561B9504" w14:textId="77777777" w:rsidR="00BF2BAE" w:rsidRDefault="00BF2BAE" w:rsidP="00B006C3">
      <w:pPr>
        <w:jc w:val="both"/>
        <w:rPr>
          <w:sz w:val="24"/>
          <w:szCs w:val="24"/>
        </w:rPr>
      </w:pPr>
    </w:p>
    <w:p w14:paraId="33B6AF2A" w14:textId="156B72B0" w:rsidR="00EB3075" w:rsidRDefault="00BC0F1C" w:rsidP="00BF2BAE">
      <w:pPr>
        <w:ind w:left="1416" w:hanging="1416"/>
        <w:jc w:val="both"/>
        <w:rPr>
          <w:sz w:val="24"/>
          <w:szCs w:val="24"/>
        </w:rPr>
      </w:pPr>
      <w:r w:rsidRPr="00BC0F1C">
        <w:rPr>
          <w:sz w:val="24"/>
          <w:szCs w:val="24"/>
        </w:rPr>
        <w:t>Kommentar:</w:t>
      </w:r>
      <w:r w:rsidRPr="00BC0F1C">
        <w:rPr>
          <w:sz w:val="24"/>
          <w:szCs w:val="24"/>
        </w:rPr>
        <w:tab/>
      </w:r>
      <w:r w:rsidR="00EB3075" w:rsidRPr="00BC0F1C">
        <w:rPr>
          <w:sz w:val="24"/>
          <w:szCs w:val="24"/>
        </w:rPr>
        <w:t>Dazu passt</w:t>
      </w:r>
      <w:r w:rsidR="009326A0" w:rsidRPr="00BC0F1C">
        <w:rPr>
          <w:sz w:val="24"/>
          <w:szCs w:val="24"/>
        </w:rPr>
        <w:t xml:space="preserve"> </w:t>
      </w:r>
      <w:r w:rsidR="00EB3075" w:rsidRPr="00BC0F1C">
        <w:rPr>
          <w:sz w:val="24"/>
          <w:szCs w:val="24"/>
        </w:rPr>
        <w:t>Minzsauce</w:t>
      </w:r>
      <w:r w:rsidRPr="00BC0F1C">
        <w:rPr>
          <w:sz w:val="24"/>
          <w:szCs w:val="24"/>
        </w:rPr>
        <w:t xml:space="preserve">. Dazu </w:t>
      </w:r>
      <w:r w:rsidR="00EB3075">
        <w:rPr>
          <w:sz w:val="24"/>
          <w:szCs w:val="24"/>
        </w:rPr>
        <w:t>125 g Naturjoghurt</w:t>
      </w:r>
      <w:r w:rsidR="00B006C3">
        <w:rPr>
          <w:sz w:val="24"/>
          <w:szCs w:val="24"/>
        </w:rPr>
        <w:t xml:space="preserve">, </w:t>
      </w:r>
      <w:r w:rsidR="00EB3075">
        <w:rPr>
          <w:sz w:val="24"/>
          <w:szCs w:val="24"/>
        </w:rPr>
        <w:t>125 ml Buttermilch</w:t>
      </w:r>
      <w:r w:rsidR="00B006C3">
        <w:rPr>
          <w:sz w:val="24"/>
          <w:szCs w:val="24"/>
        </w:rPr>
        <w:t xml:space="preserve">, </w:t>
      </w:r>
      <w:r w:rsidR="00EB3075">
        <w:rPr>
          <w:sz w:val="24"/>
          <w:szCs w:val="24"/>
        </w:rPr>
        <w:t>3 EL frische Minze</w:t>
      </w:r>
      <w:r w:rsidR="00B006C3">
        <w:rPr>
          <w:sz w:val="24"/>
          <w:szCs w:val="24"/>
        </w:rPr>
        <w:t xml:space="preserve"> (</w:t>
      </w:r>
      <w:r w:rsidR="00EB3075">
        <w:rPr>
          <w:sz w:val="24"/>
          <w:szCs w:val="24"/>
        </w:rPr>
        <w:t>gehackt</w:t>
      </w:r>
      <w:r w:rsidR="00B006C3">
        <w:rPr>
          <w:sz w:val="24"/>
          <w:szCs w:val="24"/>
        </w:rPr>
        <w:t xml:space="preserve">), </w:t>
      </w:r>
      <w:r w:rsidR="00EB3075">
        <w:rPr>
          <w:sz w:val="24"/>
          <w:szCs w:val="24"/>
        </w:rPr>
        <w:t>½ TL gemahlener Kreuzkümmel</w:t>
      </w:r>
      <w:r w:rsidR="00BF2BAE">
        <w:rPr>
          <w:sz w:val="24"/>
          <w:szCs w:val="24"/>
        </w:rPr>
        <w:t xml:space="preserve"> gut miteinander verrühren.</w:t>
      </w:r>
    </w:p>
    <w:p w14:paraId="6C5A9F23" w14:textId="30F929EA" w:rsidR="00BF2BAE" w:rsidRDefault="00BF2BAE">
      <w:pPr>
        <w:rPr>
          <w:sz w:val="24"/>
          <w:szCs w:val="24"/>
        </w:rPr>
      </w:pPr>
      <w:r>
        <w:rPr>
          <w:sz w:val="24"/>
          <w:szCs w:val="24"/>
        </w:rPr>
        <w:br w:type="page"/>
      </w:r>
    </w:p>
    <w:p w14:paraId="122E6C51" w14:textId="77777777" w:rsidR="005C1001" w:rsidRDefault="005C1001" w:rsidP="005C1001">
      <w:pPr>
        <w:pStyle w:val="Heading2"/>
        <w:spacing w:after="240"/>
      </w:pPr>
      <w:r>
        <w:lastRenderedPageBreak/>
        <w:t>Rindfleisch-Samosas mit Pfefferminz-Dip</w:t>
      </w:r>
      <w:r>
        <w:rPr>
          <w:rStyle w:val="FootnoteReference"/>
        </w:rPr>
        <w:footnoteReference w:id="45"/>
      </w:r>
      <w:r>
        <w:t xml:space="preserve"> </w:t>
      </w:r>
    </w:p>
    <w:p w14:paraId="19FE1454" w14:textId="77777777" w:rsidR="005C1001" w:rsidRDefault="005C1001" w:rsidP="005C1001">
      <w:pPr>
        <w:rPr>
          <w:sz w:val="24"/>
          <w:szCs w:val="24"/>
        </w:rPr>
      </w:pPr>
      <w:r w:rsidRPr="006E1D0F">
        <w:rPr>
          <w:sz w:val="24"/>
          <w:szCs w:val="24"/>
          <w:u w:val="single"/>
        </w:rPr>
        <w:t>Zutaten</w:t>
      </w:r>
      <w:r>
        <w:rPr>
          <w:sz w:val="24"/>
          <w:szCs w:val="24"/>
        </w:rPr>
        <w:t xml:space="preserve"> für 20 Stück</w:t>
      </w:r>
    </w:p>
    <w:p w14:paraId="435E9722" w14:textId="77777777" w:rsidR="005C1001" w:rsidRDefault="005C1001" w:rsidP="005C1001">
      <w:pPr>
        <w:rPr>
          <w:sz w:val="24"/>
          <w:szCs w:val="24"/>
        </w:rPr>
      </w:pPr>
      <w:r>
        <w:rPr>
          <w:sz w:val="24"/>
          <w:szCs w:val="24"/>
        </w:rPr>
        <w:t>2 EL Öl</w:t>
      </w:r>
    </w:p>
    <w:p w14:paraId="1ED8CB2B" w14:textId="77777777" w:rsidR="005C1001" w:rsidRDefault="005C1001" w:rsidP="005C1001">
      <w:pPr>
        <w:rPr>
          <w:sz w:val="24"/>
          <w:szCs w:val="24"/>
        </w:rPr>
      </w:pPr>
      <w:r>
        <w:rPr>
          <w:sz w:val="24"/>
          <w:szCs w:val="24"/>
        </w:rPr>
        <w:t>1 Zwiebel, feingehackt</w:t>
      </w:r>
    </w:p>
    <w:p w14:paraId="7DF705F6" w14:textId="77777777" w:rsidR="005C1001" w:rsidRDefault="005C1001" w:rsidP="005C1001">
      <w:pPr>
        <w:rPr>
          <w:sz w:val="24"/>
          <w:szCs w:val="24"/>
        </w:rPr>
      </w:pPr>
      <w:r>
        <w:rPr>
          <w:sz w:val="24"/>
          <w:szCs w:val="24"/>
        </w:rPr>
        <w:t>2 TL frischer Ingwer, feingehackt</w:t>
      </w:r>
    </w:p>
    <w:p w14:paraId="08ACAA4D" w14:textId="77777777" w:rsidR="005C1001" w:rsidRDefault="005C1001" w:rsidP="005C1001">
      <w:pPr>
        <w:rPr>
          <w:sz w:val="24"/>
          <w:szCs w:val="24"/>
        </w:rPr>
      </w:pPr>
      <w:r>
        <w:rPr>
          <w:sz w:val="24"/>
          <w:szCs w:val="24"/>
        </w:rPr>
        <w:t>400 g Rinderhack</w:t>
      </w:r>
    </w:p>
    <w:p w14:paraId="630E103B" w14:textId="77777777" w:rsidR="005C1001" w:rsidRDefault="005C1001" w:rsidP="005C1001">
      <w:pPr>
        <w:rPr>
          <w:sz w:val="24"/>
          <w:szCs w:val="24"/>
        </w:rPr>
      </w:pPr>
      <w:r>
        <w:rPr>
          <w:sz w:val="24"/>
          <w:szCs w:val="24"/>
        </w:rPr>
        <w:t>1 EL Currypulver</w:t>
      </w:r>
    </w:p>
    <w:p w14:paraId="2D91937B" w14:textId="77777777" w:rsidR="005C1001" w:rsidRDefault="005C1001" w:rsidP="005C1001">
      <w:pPr>
        <w:rPr>
          <w:sz w:val="24"/>
          <w:szCs w:val="24"/>
        </w:rPr>
      </w:pPr>
      <w:r>
        <w:rPr>
          <w:sz w:val="24"/>
          <w:szCs w:val="24"/>
        </w:rPr>
        <w:t>1 Tomate, geschält und gewürfelt</w:t>
      </w:r>
    </w:p>
    <w:p w14:paraId="44D3ACAD" w14:textId="77777777" w:rsidR="005C1001" w:rsidRDefault="005C1001" w:rsidP="005C1001">
      <w:pPr>
        <w:rPr>
          <w:sz w:val="24"/>
          <w:szCs w:val="24"/>
        </w:rPr>
      </w:pPr>
      <w:r>
        <w:rPr>
          <w:sz w:val="24"/>
          <w:szCs w:val="24"/>
        </w:rPr>
        <w:t>1 Kartoffel, gewürfelt</w:t>
      </w:r>
    </w:p>
    <w:p w14:paraId="07943E45" w14:textId="77777777" w:rsidR="005C1001" w:rsidRDefault="005C1001" w:rsidP="005C1001">
      <w:pPr>
        <w:rPr>
          <w:sz w:val="24"/>
          <w:szCs w:val="24"/>
        </w:rPr>
      </w:pPr>
      <w:r>
        <w:rPr>
          <w:sz w:val="24"/>
          <w:szCs w:val="24"/>
        </w:rPr>
        <w:t>1 EL frische Pfefferminze</w:t>
      </w:r>
    </w:p>
    <w:p w14:paraId="5D25933D" w14:textId="77777777" w:rsidR="005C1001" w:rsidRDefault="005C1001" w:rsidP="005C1001">
      <w:pPr>
        <w:rPr>
          <w:sz w:val="24"/>
          <w:szCs w:val="24"/>
        </w:rPr>
      </w:pPr>
      <w:r>
        <w:rPr>
          <w:sz w:val="24"/>
          <w:szCs w:val="24"/>
        </w:rPr>
        <w:t>6 Blätterteige, fertig ausgerollt</w:t>
      </w:r>
    </w:p>
    <w:p w14:paraId="058E7184" w14:textId="77777777" w:rsidR="005C1001" w:rsidRDefault="005C1001" w:rsidP="005C1001">
      <w:pPr>
        <w:rPr>
          <w:sz w:val="24"/>
          <w:szCs w:val="24"/>
        </w:rPr>
      </w:pPr>
      <w:r>
        <w:rPr>
          <w:sz w:val="24"/>
          <w:szCs w:val="24"/>
        </w:rPr>
        <w:t>1 Eigelb, leicht geschlagen</w:t>
      </w:r>
    </w:p>
    <w:p w14:paraId="44A58D13" w14:textId="77777777" w:rsidR="005C1001" w:rsidRDefault="005C1001" w:rsidP="005C1001">
      <w:pPr>
        <w:rPr>
          <w:sz w:val="24"/>
          <w:szCs w:val="24"/>
        </w:rPr>
      </w:pPr>
      <w:r>
        <w:rPr>
          <w:sz w:val="24"/>
          <w:szCs w:val="24"/>
        </w:rPr>
        <w:t>1 EL Sahne</w:t>
      </w:r>
    </w:p>
    <w:p w14:paraId="1E21ED9E" w14:textId="77777777" w:rsidR="005C1001" w:rsidRDefault="005C1001" w:rsidP="005C1001">
      <w:pPr>
        <w:rPr>
          <w:sz w:val="24"/>
          <w:szCs w:val="24"/>
        </w:rPr>
      </w:pPr>
    </w:p>
    <w:p w14:paraId="16A58677" w14:textId="77777777" w:rsidR="005C1001" w:rsidRPr="00387059" w:rsidRDefault="005C1001" w:rsidP="005C1001">
      <w:pPr>
        <w:rPr>
          <w:i/>
          <w:iCs/>
          <w:sz w:val="24"/>
          <w:szCs w:val="24"/>
        </w:rPr>
      </w:pPr>
      <w:r w:rsidRPr="00387059">
        <w:rPr>
          <w:i/>
          <w:iCs/>
          <w:sz w:val="24"/>
          <w:szCs w:val="24"/>
        </w:rPr>
        <w:t>Pfefferminz-Dip</w:t>
      </w:r>
    </w:p>
    <w:p w14:paraId="67244251" w14:textId="77777777" w:rsidR="005C1001" w:rsidRDefault="005C1001" w:rsidP="005C1001">
      <w:pPr>
        <w:rPr>
          <w:sz w:val="24"/>
          <w:szCs w:val="24"/>
        </w:rPr>
      </w:pPr>
      <w:r>
        <w:rPr>
          <w:sz w:val="24"/>
          <w:szCs w:val="24"/>
        </w:rPr>
        <w:t>20 g frische Pfefferminzblätter</w:t>
      </w:r>
    </w:p>
    <w:p w14:paraId="75111B61" w14:textId="77777777" w:rsidR="005C1001" w:rsidRDefault="005C1001" w:rsidP="005C1001">
      <w:pPr>
        <w:rPr>
          <w:sz w:val="24"/>
          <w:szCs w:val="24"/>
        </w:rPr>
      </w:pPr>
      <w:r>
        <w:rPr>
          <w:sz w:val="24"/>
          <w:szCs w:val="24"/>
        </w:rPr>
        <w:t>4 Frühlingszwiebeln</w:t>
      </w:r>
    </w:p>
    <w:p w14:paraId="2C543F0B" w14:textId="77777777" w:rsidR="005C1001" w:rsidRDefault="005C1001" w:rsidP="005C1001">
      <w:pPr>
        <w:rPr>
          <w:sz w:val="24"/>
          <w:szCs w:val="24"/>
        </w:rPr>
      </w:pPr>
      <w:r>
        <w:rPr>
          <w:sz w:val="24"/>
          <w:szCs w:val="24"/>
        </w:rPr>
        <w:t>1 rote Chilischote ohne Samen</w:t>
      </w:r>
    </w:p>
    <w:p w14:paraId="37034491" w14:textId="77777777" w:rsidR="005C1001" w:rsidRDefault="005C1001" w:rsidP="005C1001">
      <w:pPr>
        <w:rPr>
          <w:sz w:val="24"/>
          <w:szCs w:val="24"/>
        </w:rPr>
      </w:pPr>
      <w:r>
        <w:rPr>
          <w:sz w:val="24"/>
          <w:szCs w:val="24"/>
        </w:rPr>
        <w:t>174 TL Salz</w:t>
      </w:r>
    </w:p>
    <w:p w14:paraId="136A31AA" w14:textId="77777777" w:rsidR="005C1001" w:rsidRDefault="005C1001" w:rsidP="005C1001">
      <w:pPr>
        <w:rPr>
          <w:sz w:val="24"/>
          <w:szCs w:val="24"/>
        </w:rPr>
      </w:pPr>
      <w:r>
        <w:rPr>
          <w:sz w:val="24"/>
          <w:szCs w:val="24"/>
        </w:rPr>
        <w:t>1 EL Zitronensaft</w:t>
      </w:r>
    </w:p>
    <w:p w14:paraId="6C000911" w14:textId="77777777" w:rsidR="005C1001" w:rsidRDefault="005C1001" w:rsidP="005C1001">
      <w:pPr>
        <w:rPr>
          <w:sz w:val="24"/>
          <w:szCs w:val="24"/>
        </w:rPr>
      </w:pPr>
      <w:r>
        <w:rPr>
          <w:sz w:val="24"/>
          <w:szCs w:val="24"/>
        </w:rPr>
        <w:t>2 TL feiner Zucker</w:t>
      </w:r>
    </w:p>
    <w:p w14:paraId="5868C7DC" w14:textId="77777777" w:rsidR="005C1001" w:rsidRDefault="005C1001" w:rsidP="005C1001">
      <w:pPr>
        <w:rPr>
          <w:sz w:val="24"/>
          <w:szCs w:val="24"/>
        </w:rPr>
      </w:pPr>
      <w:r>
        <w:rPr>
          <w:sz w:val="24"/>
          <w:szCs w:val="24"/>
        </w:rPr>
        <w:t>¼ TL Garam Masala</w:t>
      </w:r>
    </w:p>
    <w:p w14:paraId="46C83856" w14:textId="77777777" w:rsidR="005C1001" w:rsidRDefault="005C1001" w:rsidP="005C1001">
      <w:pPr>
        <w:rPr>
          <w:sz w:val="24"/>
          <w:szCs w:val="24"/>
        </w:rPr>
      </w:pPr>
    </w:p>
    <w:p w14:paraId="0A2606EC" w14:textId="77777777" w:rsidR="005C1001" w:rsidRDefault="005C1001" w:rsidP="005C1001">
      <w:pPr>
        <w:rPr>
          <w:sz w:val="24"/>
          <w:szCs w:val="24"/>
        </w:rPr>
      </w:pPr>
      <w:r>
        <w:rPr>
          <w:sz w:val="24"/>
          <w:szCs w:val="24"/>
        </w:rPr>
        <w:t>Zubereitungszeit: 50 Minuten und Kochzeit 15 Minuten</w:t>
      </w:r>
    </w:p>
    <w:p w14:paraId="6FE450BE" w14:textId="77777777" w:rsidR="005C1001" w:rsidRPr="001E0C7B" w:rsidRDefault="005C1001" w:rsidP="00B40E8C">
      <w:pPr>
        <w:pStyle w:val="ListParagraph"/>
        <w:numPr>
          <w:ilvl w:val="0"/>
          <w:numId w:val="856"/>
        </w:numPr>
        <w:jc w:val="both"/>
        <w:rPr>
          <w:sz w:val="24"/>
          <w:szCs w:val="24"/>
        </w:rPr>
      </w:pPr>
      <w:r w:rsidRPr="001E0C7B">
        <w:rPr>
          <w:sz w:val="24"/>
          <w:szCs w:val="24"/>
        </w:rPr>
        <w:t>Das Öl in einem Topf erhitzen, Zwiebel und Ingwer dazugeben. Bei mittlerer Hitze 3-5 Minuten dünsten, bis die Zwiebel weich ist.</w:t>
      </w:r>
    </w:p>
    <w:p w14:paraId="24FA6E07" w14:textId="77777777" w:rsidR="005C1001" w:rsidRPr="001E0C7B" w:rsidRDefault="005C1001" w:rsidP="00B40E8C">
      <w:pPr>
        <w:pStyle w:val="ListParagraph"/>
        <w:numPr>
          <w:ilvl w:val="0"/>
          <w:numId w:val="856"/>
        </w:numPr>
        <w:jc w:val="both"/>
        <w:rPr>
          <w:sz w:val="24"/>
          <w:szCs w:val="24"/>
        </w:rPr>
      </w:pPr>
      <w:r w:rsidRPr="001E0C7B">
        <w:rPr>
          <w:sz w:val="24"/>
          <w:szCs w:val="24"/>
        </w:rPr>
        <w:t>Rinderhack und Currypulver zugeben und bei großer Hitze unter Rühren anbraten. 1 TL Salz und die Tomate zufügen. Zugedeckt 5 Minuten dünsten. Kartoffel und 3 EL Wasser untermischen und unter Rühren weitere 5 Minuten garen. Vom Herd nehmen und abkühlen lassen. Die Pfefferminze zufügen.</w:t>
      </w:r>
    </w:p>
    <w:p w14:paraId="365BD6B0" w14:textId="77777777" w:rsidR="005C1001" w:rsidRPr="001E0C7B" w:rsidRDefault="005C1001" w:rsidP="00B40E8C">
      <w:pPr>
        <w:pStyle w:val="ListParagraph"/>
        <w:numPr>
          <w:ilvl w:val="0"/>
          <w:numId w:val="856"/>
        </w:numPr>
        <w:jc w:val="both"/>
        <w:rPr>
          <w:sz w:val="24"/>
          <w:szCs w:val="24"/>
        </w:rPr>
      </w:pPr>
      <w:r w:rsidRPr="001E0C7B">
        <w:rPr>
          <w:sz w:val="24"/>
          <w:szCs w:val="24"/>
        </w:rPr>
        <w:lastRenderedPageBreak/>
        <w:t>Backofen auf 210 Grad (Gas 3) vorheizen. Aus den Teigen mit Hilfe einer entsprechenden Form oder eines kleinen Tellers Kreise (13 cm Durchmesser) ausstechen; diese halbieren. Dann in der Mitte falten, den Teig überlappend am runden Rand fest zusammendrücken und so zu Tütchen formen.</w:t>
      </w:r>
    </w:p>
    <w:p w14:paraId="7C47F719" w14:textId="77777777" w:rsidR="005C1001" w:rsidRPr="001E0C7B" w:rsidRDefault="005C1001" w:rsidP="00B40E8C">
      <w:pPr>
        <w:pStyle w:val="ListParagraph"/>
        <w:numPr>
          <w:ilvl w:val="0"/>
          <w:numId w:val="856"/>
        </w:numPr>
        <w:jc w:val="both"/>
        <w:rPr>
          <w:sz w:val="24"/>
          <w:szCs w:val="24"/>
        </w:rPr>
      </w:pPr>
      <w:r w:rsidRPr="001E0C7B">
        <w:rPr>
          <w:sz w:val="24"/>
          <w:szCs w:val="24"/>
        </w:rPr>
        <w:t>In jedes Tütchen 2 TL Hack geben. Den oberen Rand festdrücken und verschließen. Auf ein mit Backpapier belegtes Blech legen. Eigelb und Sahne verquirlen. Samosas damit einsteichen. 10-15 Minuten goldbraun backen. Mit Pfefferminz-Dip servieren.</w:t>
      </w:r>
    </w:p>
    <w:p w14:paraId="6FDF8020" w14:textId="77777777" w:rsidR="005C1001" w:rsidRPr="001E0C7B" w:rsidRDefault="005C1001" w:rsidP="00B40E8C">
      <w:pPr>
        <w:pStyle w:val="ListParagraph"/>
        <w:numPr>
          <w:ilvl w:val="0"/>
          <w:numId w:val="856"/>
        </w:numPr>
        <w:jc w:val="both"/>
        <w:rPr>
          <w:sz w:val="24"/>
          <w:szCs w:val="24"/>
        </w:rPr>
      </w:pPr>
      <w:r w:rsidRPr="001E0C7B">
        <w:rPr>
          <w:sz w:val="24"/>
          <w:szCs w:val="24"/>
        </w:rPr>
        <w:t xml:space="preserve">Für den Dip Pfefferminze, Zwiebeln und Chili grob hacken. Dann mit 3 EL Wasser und den restlichen Zutaten pürieren und zu den heißen Samosas servieren </w:t>
      </w:r>
    </w:p>
    <w:p w14:paraId="6C434A2D" w14:textId="77777777" w:rsidR="005C1001" w:rsidRPr="00540BDD" w:rsidRDefault="005C1001" w:rsidP="005C1001">
      <w:pPr>
        <w:jc w:val="both"/>
        <w:rPr>
          <w:sz w:val="24"/>
          <w:szCs w:val="24"/>
        </w:rPr>
      </w:pPr>
    </w:p>
    <w:p w14:paraId="6C81989B" w14:textId="77777777" w:rsidR="005C1001" w:rsidRDefault="005C1001" w:rsidP="005C1001">
      <w:pPr>
        <w:pStyle w:val="Heading2"/>
        <w:spacing w:after="240"/>
        <w:rPr>
          <w:sz w:val="24"/>
          <w:szCs w:val="24"/>
        </w:rPr>
      </w:pPr>
      <w:r>
        <w:br w:type="page"/>
      </w:r>
    </w:p>
    <w:p w14:paraId="42C860AE" w14:textId="77777777" w:rsidR="005C1001" w:rsidRDefault="005C1001" w:rsidP="005C1001">
      <w:pPr>
        <w:pStyle w:val="Heading2"/>
        <w:spacing w:after="240"/>
      </w:pPr>
      <w:r>
        <w:lastRenderedPageBreak/>
        <w:t>Kartoffel-Koriander-Samosas</w:t>
      </w:r>
      <w:r>
        <w:rPr>
          <w:rStyle w:val="FootnoteReference"/>
        </w:rPr>
        <w:footnoteReference w:id="46"/>
      </w:r>
      <w:r>
        <w:t xml:space="preserve"> </w:t>
      </w:r>
    </w:p>
    <w:p w14:paraId="1C31BC1E" w14:textId="77777777" w:rsidR="005C1001" w:rsidRDefault="005C1001" w:rsidP="005C1001">
      <w:pPr>
        <w:rPr>
          <w:sz w:val="24"/>
          <w:szCs w:val="24"/>
        </w:rPr>
      </w:pPr>
      <w:r w:rsidRPr="00133290">
        <w:rPr>
          <w:sz w:val="24"/>
          <w:szCs w:val="24"/>
          <w:u w:val="single"/>
        </w:rPr>
        <w:t>Zutaten</w:t>
      </w:r>
      <w:r>
        <w:rPr>
          <w:sz w:val="24"/>
          <w:szCs w:val="24"/>
        </w:rPr>
        <w:t xml:space="preserve"> für 24 Stück</w:t>
      </w:r>
    </w:p>
    <w:p w14:paraId="3B0A9A9F" w14:textId="77777777" w:rsidR="005C1001" w:rsidRDefault="005C1001" w:rsidP="005C1001">
      <w:pPr>
        <w:rPr>
          <w:sz w:val="24"/>
          <w:szCs w:val="24"/>
        </w:rPr>
      </w:pPr>
      <w:r>
        <w:rPr>
          <w:sz w:val="24"/>
          <w:szCs w:val="24"/>
        </w:rPr>
        <w:t>50 g Butter</w:t>
      </w:r>
    </w:p>
    <w:p w14:paraId="20DAA9CB" w14:textId="77777777" w:rsidR="005C1001" w:rsidRDefault="005C1001" w:rsidP="005C1001">
      <w:pPr>
        <w:rPr>
          <w:sz w:val="24"/>
          <w:szCs w:val="24"/>
        </w:rPr>
      </w:pPr>
      <w:r>
        <w:rPr>
          <w:sz w:val="24"/>
          <w:szCs w:val="24"/>
        </w:rPr>
        <w:t>2 TL frischer Ingwer, gerieben</w:t>
      </w:r>
    </w:p>
    <w:p w14:paraId="7FB09706" w14:textId="77777777" w:rsidR="005C1001" w:rsidRPr="005C1001" w:rsidRDefault="005C1001" w:rsidP="005C1001">
      <w:pPr>
        <w:rPr>
          <w:sz w:val="24"/>
          <w:szCs w:val="24"/>
          <w:lang w:val="en-US"/>
        </w:rPr>
      </w:pPr>
      <w:r w:rsidRPr="005C1001">
        <w:rPr>
          <w:sz w:val="24"/>
          <w:szCs w:val="24"/>
          <w:lang w:val="en-US"/>
        </w:rPr>
        <w:t>2 TL Kreuzkümmel</w:t>
      </w:r>
    </w:p>
    <w:p w14:paraId="349ECFEB" w14:textId="77777777" w:rsidR="005C1001" w:rsidRPr="005C1001" w:rsidRDefault="005C1001" w:rsidP="005C1001">
      <w:pPr>
        <w:rPr>
          <w:sz w:val="24"/>
          <w:szCs w:val="24"/>
          <w:lang w:val="en-US"/>
        </w:rPr>
      </w:pPr>
      <w:r w:rsidRPr="005C1001">
        <w:rPr>
          <w:sz w:val="24"/>
          <w:szCs w:val="24"/>
          <w:lang w:val="en-US"/>
        </w:rPr>
        <w:t xml:space="preserve">1 TL Madras </w:t>
      </w:r>
      <w:proofErr w:type="spellStart"/>
      <w:r w:rsidRPr="005C1001">
        <w:rPr>
          <w:sz w:val="24"/>
          <w:szCs w:val="24"/>
          <w:lang w:val="en-US"/>
        </w:rPr>
        <w:t>Currypulver</w:t>
      </w:r>
      <w:proofErr w:type="spellEnd"/>
    </w:p>
    <w:p w14:paraId="4B9B4542" w14:textId="77777777" w:rsidR="005C1001" w:rsidRPr="005C1001" w:rsidRDefault="005C1001" w:rsidP="005C1001">
      <w:pPr>
        <w:rPr>
          <w:sz w:val="24"/>
          <w:szCs w:val="24"/>
          <w:lang w:val="en-US"/>
        </w:rPr>
      </w:pPr>
      <w:r w:rsidRPr="005C1001">
        <w:rPr>
          <w:sz w:val="24"/>
          <w:szCs w:val="24"/>
          <w:lang w:val="en-US"/>
        </w:rPr>
        <w:t>½ TL Garam Masala</w:t>
      </w:r>
    </w:p>
    <w:p w14:paraId="1EBCDB7B" w14:textId="77777777" w:rsidR="005C1001" w:rsidRPr="00F306F1" w:rsidRDefault="005C1001" w:rsidP="005C1001">
      <w:pPr>
        <w:rPr>
          <w:sz w:val="24"/>
          <w:szCs w:val="24"/>
        </w:rPr>
      </w:pPr>
      <w:r w:rsidRPr="00F306F1">
        <w:rPr>
          <w:sz w:val="24"/>
          <w:szCs w:val="24"/>
        </w:rPr>
        <w:t>500 g festkochende Kartoffeln, feingewürfelt</w:t>
      </w:r>
    </w:p>
    <w:p w14:paraId="4E3CC3BE" w14:textId="77777777" w:rsidR="005C1001" w:rsidRDefault="005C1001" w:rsidP="005C1001">
      <w:pPr>
        <w:rPr>
          <w:sz w:val="24"/>
          <w:szCs w:val="24"/>
        </w:rPr>
      </w:pPr>
      <w:r w:rsidRPr="00646707">
        <w:rPr>
          <w:sz w:val="24"/>
          <w:szCs w:val="24"/>
        </w:rPr>
        <w:t>30 g Sultaninen (oder auch n</w:t>
      </w:r>
      <w:r>
        <w:rPr>
          <w:sz w:val="24"/>
          <w:szCs w:val="24"/>
        </w:rPr>
        <w:t>icht)</w:t>
      </w:r>
    </w:p>
    <w:p w14:paraId="0C2E237F" w14:textId="77777777" w:rsidR="005C1001" w:rsidRDefault="005C1001" w:rsidP="005C1001">
      <w:pPr>
        <w:rPr>
          <w:sz w:val="24"/>
          <w:szCs w:val="24"/>
        </w:rPr>
      </w:pPr>
      <w:r>
        <w:rPr>
          <w:sz w:val="24"/>
          <w:szCs w:val="24"/>
        </w:rPr>
        <w:t>80 g TK-Erbsen</w:t>
      </w:r>
    </w:p>
    <w:p w14:paraId="61147FF3" w14:textId="77777777" w:rsidR="005C1001" w:rsidRDefault="005C1001" w:rsidP="005C1001">
      <w:pPr>
        <w:rPr>
          <w:sz w:val="24"/>
          <w:szCs w:val="24"/>
        </w:rPr>
      </w:pPr>
      <w:r>
        <w:rPr>
          <w:sz w:val="24"/>
          <w:szCs w:val="24"/>
        </w:rPr>
        <w:t>15 g frische Korianderblätter</w:t>
      </w:r>
    </w:p>
    <w:p w14:paraId="6A7D6BAF" w14:textId="77777777" w:rsidR="005C1001" w:rsidRDefault="005C1001" w:rsidP="005C1001">
      <w:pPr>
        <w:rPr>
          <w:sz w:val="24"/>
          <w:szCs w:val="24"/>
        </w:rPr>
      </w:pPr>
      <w:r>
        <w:rPr>
          <w:sz w:val="24"/>
          <w:szCs w:val="24"/>
        </w:rPr>
        <w:t>3 Frühlingszwiebeln, in Scheiben geschnitten</w:t>
      </w:r>
    </w:p>
    <w:p w14:paraId="689913AE" w14:textId="77777777" w:rsidR="005C1001" w:rsidRDefault="005C1001" w:rsidP="005C1001">
      <w:pPr>
        <w:rPr>
          <w:sz w:val="24"/>
          <w:szCs w:val="24"/>
        </w:rPr>
      </w:pPr>
      <w:r>
        <w:rPr>
          <w:sz w:val="24"/>
          <w:szCs w:val="24"/>
        </w:rPr>
        <w:t>1 Ei, leicht geschlagen</w:t>
      </w:r>
    </w:p>
    <w:p w14:paraId="5394E4C2" w14:textId="77777777" w:rsidR="005C1001" w:rsidRDefault="005C1001" w:rsidP="005C1001">
      <w:pPr>
        <w:rPr>
          <w:sz w:val="24"/>
          <w:szCs w:val="24"/>
        </w:rPr>
      </w:pPr>
      <w:r>
        <w:rPr>
          <w:sz w:val="24"/>
          <w:szCs w:val="24"/>
        </w:rPr>
        <w:t>Öl zum Frittieren</w:t>
      </w:r>
    </w:p>
    <w:p w14:paraId="1218CB8F" w14:textId="77777777" w:rsidR="005C1001" w:rsidRDefault="005C1001" w:rsidP="005C1001">
      <w:pPr>
        <w:rPr>
          <w:sz w:val="24"/>
          <w:szCs w:val="24"/>
        </w:rPr>
      </w:pPr>
      <w:r>
        <w:rPr>
          <w:sz w:val="24"/>
          <w:szCs w:val="24"/>
        </w:rPr>
        <w:t>Fester Naturjoghurt zum Servieren</w:t>
      </w:r>
    </w:p>
    <w:p w14:paraId="5C45E1B3" w14:textId="77777777" w:rsidR="005C1001" w:rsidRDefault="005C1001" w:rsidP="005C1001">
      <w:pPr>
        <w:rPr>
          <w:sz w:val="24"/>
          <w:szCs w:val="24"/>
        </w:rPr>
      </w:pPr>
    </w:p>
    <w:p w14:paraId="7FF06511" w14:textId="77777777" w:rsidR="005C1001" w:rsidRPr="00133290" w:rsidRDefault="005C1001" w:rsidP="005C1001">
      <w:pPr>
        <w:rPr>
          <w:i/>
          <w:iCs/>
          <w:sz w:val="24"/>
          <w:szCs w:val="24"/>
        </w:rPr>
      </w:pPr>
      <w:r>
        <w:rPr>
          <w:i/>
          <w:iCs/>
          <w:sz w:val="24"/>
          <w:szCs w:val="24"/>
        </w:rPr>
        <w:t xml:space="preserve">Für den </w:t>
      </w:r>
      <w:r w:rsidRPr="00133290">
        <w:rPr>
          <w:i/>
          <w:iCs/>
          <w:sz w:val="24"/>
          <w:szCs w:val="24"/>
        </w:rPr>
        <w:t>Samosa-Teig</w:t>
      </w:r>
    </w:p>
    <w:p w14:paraId="44624399" w14:textId="77777777" w:rsidR="005C1001" w:rsidRDefault="005C1001" w:rsidP="005C1001">
      <w:pPr>
        <w:rPr>
          <w:sz w:val="24"/>
          <w:szCs w:val="24"/>
        </w:rPr>
      </w:pPr>
      <w:r>
        <w:rPr>
          <w:sz w:val="24"/>
          <w:szCs w:val="24"/>
        </w:rPr>
        <w:t>450 g Mehl</w:t>
      </w:r>
    </w:p>
    <w:p w14:paraId="08C81954" w14:textId="77777777" w:rsidR="005C1001" w:rsidRPr="00F306F1" w:rsidRDefault="005C1001" w:rsidP="005C1001">
      <w:pPr>
        <w:rPr>
          <w:sz w:val="24"/>
          <w:szCs w:val="24"/>
        </w:rPr>
      </w:pPr>
      <w:r w:rsidRPr="00F306F1">
        <w:rPr>
          <w:sz w:val="24"/>
          <w:szCs w:val="24"/>
        </w:rPr>
        <w:t>1 TL Backpulver</w:t>
      </w:r>
    </w:p>
    <w:p w14:paraId="7F806FB2" w14:textId="77777777" w:rsidR="005C1001" w:rsidRPr="00F306F1" w:rsidRDefault="005C1001" w:rsidP="005C1001">
      <w:pPr>
        <w:rPr>
          <w:sz w:val="24"/>
          <w:szCs w:val="24"/>
        </w:rPr>
      </w:pPr>
      <w:r w:rsidRPr="00F306F1">
        <w:rPr>
          <w:sz w:val="24"/>
          <w:szCs w:val="24"/>
        </w:rPr>
        <w:t>100 g Butter, zerlassen</w:t>
      </w:r>
    </w:p>
    <w:p w14:paraId="7D4A0B1A" w14:textId="77777777" w:rsidR="005C1001" w:rsidRPr="00746E86" w:rsidRDefault="005C1001" w:rsidP="005C1001">
      <w:pPr>
        <w:rPr>
          <w:sz w:val="24"/>
          <w:szCs w:val="24"/>
        </w:rPr>
      </w:pPr>
      <w:r w:rsidRPr="00746E86">
        <w:rPr>
          <w:sz w:val="24"/>
          <w:szCs w:val="24"/>
        </w:rPr>
        <w:t>125 g Naturjoghurt</w:t>
      </w:r>
    </w:p>
    <w:p w14:paraId="1C98E600" w14:textId="77777777" w:rsidR="005C1001" w:rsidRDefault="005C1001" w:rsidP="005C1001">
      <w:pPr>
        <w:rPr>
          <w:sz w:val="24"/>
          <w:szCs w:val="24"/>
        </w:rPr>
      </w:pPr>
    </w:p>
    <w:p w14:paraId="30BC43BA" w14:textId="77777777" w:rsidR="005C1001" w:rsidRDefault="005C1001" w:rsidP="005C1001">
      <w:pPr>
        <w:rPr>
          <w:sz w:val="24"/>
          <w:szCs w:val="24"/>
        </w:rPr>
      </w:pPr>
      <w:r w:rsidRPr="00746E86">
        <w:rPr>
          <w:sz w:val="24"/>
          <w:szCs w:val="24"/>
        </w:rPr>
        <w:t>Zubereitungszeit: 1 Stunde p</w:t>
      </w:r>
      <w:r>
        <w:rPr>
          <w:sz w:val="24"/>
          <w:szCs w:val="24"/>
        </w:rPr>
        <w:t>lus Kochzeit 45 Minuten</w:t>
      </w:r>
    </w:p>
    <w:p w14:paraId="417EF31D" w14:textId="77777777" w:rsidR="005C1001" w:rsidRPr="009E6B6F" w:rsidRDefault="005C1001" w:rsidP="00B40E8C">
      <w:pPr>
        <w:pStyle w:val="ListParagraph"/>
        <w:numPr>
          <w:ilvl w:val="0"/>
          <w:numId w:val="1672"/>
        </w:numPr>
        <w:spacing w:after="120"/>
        <w:ind w:left="714" w:hanging="357"/>
        <w:contextualSpacing w:val="0"/>
        <w:jc w:val="both"/>
        <w:rPr>
          <w:sz w:val="24"/>
          <w:szCs w:val="24"/>
        </w:rPr>
      </w:pPr>
      <w:r w:rsidRPr="009E6B6F">
        <w:rPr>
          <w:sz w:val="24"/>
          <w:szCs w:val="24"/>
        </w:rPr>
        <w:t xml:space="preserve">Die Butter in einer großen beschichteten Pfanne erhitzen; Ingwer, Kreuzkümmel, Currypulver und Garam Masala bei mittlerer Hitze 1 Minute unter Rühren dünsten. Kartoffeln und 3 EL Wasser zugeben und bei schwacher Hitze 15-20 Minuten gar köcheln. Sultaninen, Erbsen, Koriander und zwiebeln mit den Kartoffeln schwenken. Vom Herd nehmen, abkühlen lassen. Für den Teig Mehl, Backpulver und 1,5 TL Salz in eine große Schüssel sieben. In die Mitte eine Mulde drücken. Butter, Joghurt und 185 ml Wasser zugeben. Mit einem breiten Messer einarbeiten, bis sich die Zutaten verbunden. Dann auf einer leicht bemehlten Fläche zu einer glatten Kugel </w:t>
      </w:r>
      <w:r w:rsidRPr="009E6B6F">
        <w:rPr>
          <w:sz w:val="24"/>
          <w:szCs w:val="24"/>
        </w:rPr>
        <w:lastRenderedPageBreak/>
        <w:t>zusammenfassen. Den Teig zur leichteren Verarbeitung vierteln. Eine Portion sehr dünn ausrollen, die restlichen Portionen währenddessen abdecken.</w:t>
      </w:r>
    </w:p>
    <w:p w14:paraId="3E417062" w14:textId="77777777" w:rsidR="005C1001" w:rsidRPr="009E6B6F" w:rsidRDefault="005C1001" w:rsidP="00B40E8C">
      <w:pPr>
        <w:pStyle w:val="ListParagraph"/>
        <w:numPr>
          <w:ilvl w:val="0"/>
          <w:numId w:val="1672"/>
        </w:numPr>
        <w:spacing w:after="120"/>
        <w:ind w:left="714" w:hanging="357"/>
        <w:contextualSpacing w:val="0"/>
        <w:jc w:val="both"/>
        <w:rPr>
          <w:sz w:val="24"/>
          <w:szCs w:val="24"/>
        </w:rPr>
      </w:pPr>
      <w:r w:rsidRPr="009E6B6F">
        <w:rPr>
          <w:sz w:val="24"/>
          <w:szCs w:val="24"/>
        </w:rPr>
        <w:t>Mit Hilfe einer Schüssel oder eines Tellers (Durchmesser 12 cm) 6 Kreise ausstechen. 1 gehäufte EL Füllung in die Mitte jedes Kreises setzen, die Teigränder mit Ei einstreichen und zu Halbkreisen umklappen. Den runden Rand mehrmals einfalten und so verschließen. Die restlichen Zutaten ebenso verarbeiten.</w:t>
      </w:r>
    </w:p>
    <w:p w14:paraId="6F813910" w14:textId="77777777" w:rsidR="005C1001" w:rsidRPr="009E6B6F" w:rsidRDefault="005C1001" w:rsidP="00B40E8C">
      <w:pPr>
        <w:pStyle w:val="ListParagraph"/>
        <w:numPr>
          <w:ilvl w:val="0"/>
          <w:numId w:val="1672"/>
        </w:numPr>
        <w:spacing w:after="120"/>
        <w:ind w:left="714" w:hanging="357"/>
        <w:contextualSpacing w:val="0"/>
        <w:jc w:val="both"/>
        <w:rPr>
          <w:sz w:val="24"/>
          <w:szCs w:val="24"/>
        </w:rPr>
      </w:pPr>
      <w:r w:rsidRPr="009E6B6F">
        <w:rPr>
          <w:sz w:val="24"/>
          <w:szCs w:val="24"/>
        </w:rPr>
        <w:t>Einen tiefen, gusseisernen Topf zu 1/3 mit Öl füllen, und das Öl auf 180 Grad erhitzen. Das Öl hat die richtige Temperatur, wenn ein Brotwürfel darin in 30 Sekunden goldbraun wird. Die Fleischbällchen portionsweise 2 Minuten rundum goldbraun frittieren. Das Öl darf nicht zu heiß sein, sonst verbrennen die Samosas. Jeweils 2-3 Samosas goldgelb frittieren. Wenn sie an die Oberfläche steigen, müssen sie eventuell mit einem Schaumlöffel heruntergedrückt werden, damit die andere Seite garen kann. Auf Küchenpapier abtropfen lassen. Mit Joghurt servieren.</w:t>
      </w:r>
    </w:p>
    <w:p w14:paraId="4B77165E" w14:textId="77777777" w:rsidR="005C1001" w:rsidRDefault="005C1001" w:rsidP="005C1001">
      <w:pPr>
        <w:rPr>
          <w:sz w:val="24"/>
          <w:szCs w:val="24"/>
        </w:rPr>
      </w:pPr>
    </w:p>
    <w:p w14:paraId="32A20238" w14:textId="77777777" w:rsidR="005C1001" w:rsidRDefault="005C1001" w:rsidP="005C1001">
      <w:pPr>
        <w:ind w:left="708" w:hanging="708"/>
        <w:jc w:val="both"/>
        <w:rPr>
          <w:sz w:val="24"/>
          <w:szCs w:val="24"/>
        </w:rPr>
      </w:pPr>
      <w:r>
        <w:rPr>
          <w:sz w:val="24"/>
          <w:szCs w:val="24"/>
        </w:rPr>
        <w:t>Info:</w:t>
      </w:r>
      <w:r>
        <w:rPr>
          <w:sz w:val="24"/>
          <w:szCs w:val="24"/>
        </w:rPr>
        <w:tab/>
        <w:t>Erinnert ihr euch, wie ihr in Kampala auf der Kochinsel saßt und Dinah währenddessen die Samosas im Wok frittiert hat? (Sie hat übrigens nie Sultaninen und auch keine Frühlingszwiebeln reingemacht). Auf jeden Fall hat sie die Samosas immer für uns gemacht, wenn wir auf Safari gegangen sind.</w:t>
      </w:r>
    </w:p>
    <w:p w14:paraId="0C3BF1AB" w14:textId="77777777" w:rsidR="005C1001" w:rsidRDefault="005C1001" w:rsidP="005C1001">
      <w:pPr>
        <w:rPr>
          <w:sz w:val="24"/>
          <w:szCs w:val="24"/>
        </w:rPr>
      </w:pPr>
      <w:r>
        <w:rPr>
          <w:sz w:val="24"/>
          <w:szCs w:val="24"/>
        </w:rPr>
        <w:br w:type="page"/>
      </w:r>
    </w:p>
    <w:p w14:paraId="4C61CCCF" w14:textId="77777777" w:rsidR="00A5100A" w:rsidRDefault="00A5100A" w:rsidP="00A5100A">
      <w:pPr>
        <w:pStyle w:val="Heading2"/>
        <w:spacing w:after="240"/>
      </w:pPr>
      <w:r>
        <w:lastRenderedPageBreak/>
        <w:t>Momos aus Darjeeling mit Chilisauce</w:t>
      </w:r>
      <w:r>
        <w:rPr>
          <w:rStyle w:val="FootnoteReference"/>
        </w:rPr>
        <w:footnoteReference w:id="47"/>
      </w:r>
      <w:r>
        <w:t xml:space="preserve"> </w:t>
      </w:r>
    </w:p>
    <w:p w14:paraId="5EFB0A3F" w14:textId="77777777" w:rsidR="00A5100A" w:rsidRDefault="00A5100A" w:rsidP="00A5100A">
      <w:pPr>
        <w:rPr>
          <w:sz w:val="24"/>
          <w:szCs w:val="24"/>
        </w:rPr>
      </w:pPr>
      <w:r w:rsidRPr="007432E2">
        <w:rPr>
          <w:sz w:val="24"/>
          <w:szCs w:val="24"/>
          <w:u w:val="single"/>
        </w:rPr>
        <w:t>Zutaten</w:t>
      </w:r>
      <w:r>
        <w:rPr>
          <w:sz w:val="24"/>
          <w:szCs w:val="24"/>
        </w:rPr>
        <w:t xml:space="preserve"> (für 20 Stück):</w:t>
      </w:r>
    </w:p>
    <w:p w14:paraId="5FC5060D" w14:textId="77777777" w:rsidR="00A5100A" w:rsidRPr="007432E2" w:rsidRDefault="00A5100A" w:rsidP="00A5100A">
      <w:pPr>
        <w:rPr>
          <w:i/>
          <w:iCs/>
          <w:sz w:val="24"/>
          <w:szCs w:val="24"/>
        </w:rPr>
      </w:pPr>
      <w:r w:rsidRPr="007432E2">
        <w:rPr>
          <w:i/>
          <w:iCs/>
          <w:sz w:val="24"/>
          <w:szCs w:val="24"/>
        </w:rPr>
        <w:t>Für die Teigtaschen</w:t>
      </w:r>
    </w:p>
    <w:p w14:paraId="24860188" w14:textId="77777777" w:rsidR="00A5100A" w:rsidRDefault="00A5100A" w:rsidP="00A5100A">
      <w:pPr>
        <w:rPr>
          <w:sz w:val="24"/>
          <w:szCs w:val="24"/>
        </w:rPr>
      </w:pPr>
      <w:r>
        <w:rPr>
          <w:sz w:val="24"/>
          <w:szCs w:val="24"/>
        </w:rPr>
        <w:t>200 g Mehl, plus Mehl zum Verarbeiten</w:t>
      </w:r>
    </w:p>
    <w:p w14:paraId="43F58BF5" w14:textId="77777777" w:rsidR="00A5100A" w:rsidRDefault="00A5100A" w:rsidP="00A5100A">
      <w:pPr>
        <w:rPr>
          <w:sz w:val="24"/>
          <w:szCs w:val="24"/>
        </w:rPr>
      </w:pPr>
      <w:r>
        <w:rPr>
          <w:sz w:val="24"/>
          <w:szCs w:val="24"/>
        </w:rPr>
        <w:t>¼ TL Salz</w:t>
      </w:r>
    </w:p>
    <w:p w14:paraId="3E070FC5" w14:textId="77777777" w:rsidR="00A5100A" w:rsidRDefault="00A5100A" w:rsidP="00A5100A">
      <w:pPr>
        <w:rPr>
          <w:sz w:val="24"/>
          <w:szCs w:val="24"/>
        </w:rPr>
      </w:pPr>
    </w:p>
    <w:p w14:paraId="2FF4C345" w14:textId="77777777" w:rsidR="00A5100A" w:rsidRPr="007432E2" w:rsidRDefault="00A5100A" w:rsidP="00A5100A">
      <w:pPr>
        <w:rPr>
          <w:i/>
          <w:iCs/>
          <w:sz w:val="24"/>
          <w:szCs w:val="24"/>
        </w:rPr>
      </w:pPr>
      <w:r w:rsidRPr="007432E2">
        <w:rPr>
          <w:i/>
          <w:iCs/>
          <w:sz w:val="24"/>
          <w:szCs w:val="24"/>
        </w:rPr>
        <w:t>Für die Chilisauce:</w:t>
      </w:r>
    </w:p>
    <w:p w14:paraId="5BF40B93" w14:textId="77777777" w:rsidR="00A5100A" w:rsidRDefault="00A5100A" w:rsidP="00A5100A">
      <w:pPr>
        <w:rPr>
          <w:sz w:val="24"/>
          <w:szCs w:val="24"/>
        </w:rPr>
      </w:pPr>
      <w:r>
        <w:rPr>
          <w:sz w:val="24"/>
          <w:szCs w:val="24"/>
        </w:rPr>
        <w:t>4 EL dunkle Sojasauce</w:t>
      </w:r>
    </w:p>
    <w:p w14:paraId="3C6CFA9E" w14:textId="77777777" w:rsidR="00A5100A" w:rsidRDefault="00A5100A" w:rsidP="00A5100A">
      <w:pPr>
        <w:rPr>
          <w:sz w:val="24"/>
          <w:szCs w:val="24"/>
        </w:rPr>
      </w:pPr>
      <w:r>
        <w:rPr>
          <w:sz w:val="24"/>
          <w:szCs w:val="24"/>
        </w:rPr>
        <w:t>1 ½ TL Chiliflocken</w:t>
      </w:r>
    </w:p>
    <w:p w14:paraId="3BD74EAC" w14:textId="77777777" w:rsidR="00A5100A" w:rsidRDefault="00A5100A" w:rsidP="00A5100A">
      <w:pPr>
        <w:rPr>
          <w:sz w:val="24"/>
          <w:szCs w:val="24"/>
        </w:rPr>
      </w:pPr>
      <w:r>
        <w:rPr>
          <w:sz w:val="24"/>
          <w:szCs w:val="24"/>
        </w:rPr>
        <w:t>2 TL Weißweinessig</w:t>
      </w:r>
    </w:p>
    <w:p w14:paraId="4DF1FD11" w14:textId="77777777" w:rsidR="00A5100A" w:rsidRDefault="00A5100A" w:rsidP="00A5100A">
      <w:pPr>
        <w:rPr>
          <w:sz w:val="24"/>
          <w:szCs w:val="24"/>
        </w:rPr>
      </w:pPr>
      <w:r>
        <w:rPr>
          <w:sz w:val="24"/>
          <w:szCs w:val="24"/>
        </w:rPr>
        <w:t>2 TL Zucker oder Honig</w:t>
      </w:r>
    </w:p>
    <w:p w14:paraId="5786542F" w14:textId="77777777" w:rsidR="00A5100A" w:rsidRDefault="00A5100A" w:rsidP="00A5100A">
      <w:pPr>
        <w:rPr>
          <w:sz w:val="24"/>
          <w:szCs w:val="24"/>
        </w:rPr>
      </w:pPr>
    </w:p>
    <w:p w14:paraId="57587533" w14:textId="77777777" w:rsidR="00A5100A" w:rsidRPr="007432E2" w:rsidRDefault="00A5100A" w:rsidP="00A5100A">
      <w:pPr>
        <w:rPr>
          <w:i/>
          <w:iCs/>
          <w:sz w:val="24"/>
          <w:szCs w:val="24"/>
        </w:rPr>
      </w:pPr>
      <w:r w:rsidRPr="007432E2">
        <w:rPr>
          <w:i/>
          <w:iCs/>
          <w:sz w:val="24"/>
          <w:szCs w:val="24"/>
        </w:rPr>
        <w:t>Für die Füllung</w:t>
      </w:r>
    </w:p>
    <w:p w14:paraId="77951578" w14:textId="77777777" w:rsidR="00A5100A" w:rsidRDefault="00A5100A" w:rsidP="00A5100A">
      <w:pPr>
        <w:rPr>
          <w:sz w:val="24"/>
          <w:szCs w:val="24"/>
        </w:rPr>
      </w:pPr>
      <w:r>
        <w:rPr>
          <w:sz w:val="24"/>
          <w:szCs w:val="24"/>
        </w:rPr>
        <w:t>3 EL Rapsöl</w:t>
      </w:r>
    </w:p>
    <w:p w14:paraId="2D6584AC" w14:textId="77777777" w:rsidR="00A5100A" w:rsidRDefault="00A5100A" w:rsidP="00A5100A">
      <w:pPr>
        <w:rPr>
          <w:sz w:val="24"/>
          <w:szCs w:val="24"/>
        </w:rPr>
      </w:pPr>
      <w:r>
        <w:rPr>
          <w:sz w:val="24"/>
          <w:szCs w:val="24"/>
        </w:rPr>
        <w:t>1 Stück Ingwer (4 cm), geschält und gerieben</w:t>
      </w:r>
    </w:p>
    <w:p w14:paraId="2A9F7980" w14:textId="77777777" w:rsidR="00A5100A" w:rsidRDefault="00A5100A" w:rsidP="00A5100A">
      <w:pPr>
        <w:rPr>
          <w:sz w:val="24"/>
          <w:szCs w:val="24"/>
        </w:rPr>
      </w:pPr>
      <w:r>
        <w:rPr>
          <w:sz w:val="24"/>
          <w:szCs w:val="24"/>
        </w:rPr>
        <w:t>3 Knoblauchzehen, zerdrückt</w:t>
      </w:r>
    </w:p>
    <w:p w14:paraId="4304F41F" w14:textId="77777777" w:rsidR="00A5100A" w:rsidRDefault="00A5100A" w:rsidP="00A5100A">
      <w:pPr>
        <w:rPr>
          <w:sz w:val="24"/>
          <w:szCs w:val="24"/>
        </w:rPr>
      </w:pPr>
      <w:r>
        <w:rPr>
          <w:sz w:val="24"/>
          <w:szCs w:val="24"/>
        </w:rPr>
        <w:t>2 mittelgroße Möhren (ca. 200 g), geschält und grob gewürfelt</w:t>
      </w:r>
    </w:p>
    <w:p w14:paraId="30163430" w14:textId="77777777" w:rsidR="00A5100A" w:rsidRDefault="00A5100A" w:rsidP="00A5100A">
      <w:pPr>
        <w:rPr>
          <w:sz w:val="24"/>
          <w:szCs w:val="24"/>
        </w:rPr>
      </w:pPr>
      <w:r>
        <w:rPr>
          <w:sz w:val="24"/>
          <w:szCs w:val="24"/>
        </w:rPr>
        <w:t>1/3 Grünkohl (200 g), klein geschnitten</w:t>
      </w:r>
    </w:p>
    <w:p w14:paraId="5EDCD0A1" w14:textId="77777777" w:rsidR="00A5100A" w:rsidRDefault="00A5100A" w:rsidP="00A5100A">
      <w:pPr>
        <w:rPr>
          <w:sz w:val="24"/>
          <w:szCs w:val="24"/>
        </w:rPr>
      </w:pPr>
      <w:r>
        <w:rPr>
          <w:sz w:val="24"/>
          <w:szCs w:val="24"/>
        </w:rPr>
        <w:t>200 g Paneer, grob gewürfelt</w:t>
      </w:r>
    </w:p>
    <w:p w14:paraId="583C9D5C" w14:textId="77777777" w:rsidR="00A5100A" w:rsidRDefault="00A5100A" w:rsidP="00A5100A">
      <w:pPr>
        <w:rPr>
          <w:sz w:val="24"/>
          <w:szCs w:val="24"/>
        </w:rPr>
      </w:pPr>
      <w:r>
        <w:rPr>
          <w:sz w:val="24"/>
          <w:szCs w:val="24"/>
        </w:rPr>
        <w:t>1/3 TL Salz</w:t>
      </w:r>
    </w:p>
    <w:p w14:paraId="286DA957" w14:textId="77777777" w:rsidR="00A5100A" w:rsidRDefault="00A5100A" w:rsidP="00A5100A">
      <w:pPr>
        <w:rPr>
          <w:sz w:val="24"/>
          <w:szCs w:val="24"/>
        </w:rPr>
      </w:pPr>
      <w:r>
        <w:rPr>
          <w:sz w:val="24"/>
          <w:szCs w:val="24"/>
        </w:rPr>
        <w:t>2 TL dunkle Sojasauce</w:t>
      </w:r>
    </w:p>
    <w:p w14:paraId="12063D0F" w14:textId="77777777" w:rsidR="00A5100A" w:rsidRDefault="00A5100A" w:rsidP="00A5100A">
      <w:pPr>
        <w:rPr>
          <w:sz w:val="24"/>
          <w:szCs w:val="24"/>
        </w:rPr>
      </w:pPr>
      <w:r>
        <w:rPr>
          <w:sz w:val="24"/>
          <w:szCs w:val="24"/>
        </w:rPr>
        <w:t>4 Frühlingszwiebeln, klein geschnitten</w:t>
      </w:r>
    </w:p>
    <w:p w14:paraId="146122BF" w14:textId="77777777" w:rsidR="00A5100A" w:rsidRDefault="00A5100A" w:rsidP="00A5100A">
      <w:pPr>
        <w:rPr>
          <w:sz w:val="24"/>
          <w:szCs w:val="24"/>
        </w:rPr>
      </w:pPr>
    </w:p>
    <w:p w14:paraId="6D7EB900" w14:textId="77777777" w:rsidR="00A5100A" w:rsidRDefault="00A5100A" w:rsidP="00A5100A">
      <w:pPr>
        <w:rPr>
          <w:sz w:val="24"/>
          <w:szCs w:val="24"/>
        </w:rPr>
      </w:pPr>
      <w:r>
        <w:rPr>
          <w:sz w:val="24"/>
          <w:szCs w:val="24"/>
        </w:rPr>
        <w:t>Zubereitung:</w:t>
      </w:r>
    </w:p>
    <w:p w14:paraId="318C1702" w14:textId="77777777" w:rsidR="00A5100A" w:rsidRPr="007432E2" w:rsidRDefault="00A5100A" w:rsidP="00B40E8C">
      <w:pPr>
        <w:pStyle w:val="ListParagraph"/>
        <w:numPr>
          <w:ilvl w:val="0"/>
          <w:numId w:val="1705"/>
        </w:numPr>
        <w:spacing w:after="120"/>
        <w:ind w:left="714" w:hanging="357"/>
        <w:contextualSpacing w:val="0"/>
        <w:jc w:val="both"/>
        <w:rPr>
          <w:sz w:val="24"/>
          <w:szCs w:val="24"/>
        </w:rPr>
      </w:pPr>
      <w:r w:rsidRPr="007432E2">
        <w:rPr>
          <w:sz w:val="24"/>
          <w:szCs w:val="24"/>
        </w:rPr>
        <w:t>Für die Teigtaschen Mehl und Salz in einer großen Schüssel mischen, eine Mulde in die Mitte drücken. Nach und nach 110 ml Wasser hinzugießen und zu einem glatten Teig verkneten, dann mit einem feuchten Küchentuch abdecken.</w:t>
      </w:r>
    </w:p>
    <w:p w14:paraId="665B71AE" w14:textId="77777777" w:rsidR="00A5100A" w:rsidRPr="007432E2" w:rsidRDefault="00A5100A" w:rsidP="00B40E8C">
      <w:pPr>
        <w:pStyle w:val="ListParagraph"/>
        <w:numPr>
          <w:ilvl w:val="0"/>
          <w:numId w:val="1705"/>
        </w:numPr>
        <w:spacing w:after="120"/>
        <w:ind w:left="714" w:hanging="357"/>
        <w:contextualSpacing w:val="0"/>
        <w:jc w:val="both"/>
        <w:rPr>
          <w:sz w:val="24"/>
          <w:szCs w:val="24"/>
        </w:rPr>
      </w:pPr>
      <w:r w:rsidRPr="007432E2">
        <w:rPr>
          <w:sz w:val="24"/>
          <w:szCs w:val="24"/>
        </w:rPr>
        <w:t xml:space="preserve">Die Zutaten für die Chilisauce in einer Schüssel verquirlen, bis sich der Zucker aufgelöst hat. Für die Füllung 1 EL Öl in einer großen Pfanne erhitzen, Ingwer und Knoblauch hineingeben und bei mittlerer Hitze 1 Minute anschwitzen, die Möhren dazugeben und </w:t>
      </w:r>
      <w:r w:rsidRPr="007432E2">
        <w:rPr>
          <w:sz w:val="24"/>
          <w:szCs w:val="24"/>
        </w:rPr>
        <w:lastRenderedPageBreak/>
        <w:t>einige Minuten braten. Kohl, Paneer, Salz und Sojasauce hinzufügen und garen, bis das Gemüse weich ist. Die Mischung sollte recht trocken sein. Die Frühlingszwiebeln hineingeben, vom Herd nehmen und abkühlen lassen. Fein hacken.</w:t>
      </w:r>
    </w:p>
    <w:p w14:paraId="5D2504C3" w14:textId="77777777" w:rsidR="00A5100A" w:rsidRPr="007432E2" w:rsidRDefault="00A5100A" w:rsidP="00B40E8C">
      <w:pPr>
        <w:pStyle w:val="ListParagraph"/>
        <w:numPr>
          <w:ilvl w:val="0"/>
          <w:numId w:val="1705"/>
        </w:numPr>
        <w:spacing w:after="120"/>
        <w:ind w:left="714" w:hanging="357"/>
        <w:contextualSpacing w:val="0"/>
        <w:jc w:val="both"/>
        <w:rPr>
          <w:sz w:val="24"/>
          <w:szCs w:val="24"/>
        </w:rPr>
      </w:pPr>
      <w:r w:rsidRPr="007432E2">
        <w:rPr>
          <w:sz w:val="24"/>
          <w:szCs w:val="24"/>
        </w:rPr>
        <w:t>Zwei Backbleche leicht bemehlen. Den Teig mit den Händen zu einer langen rolle formen und in vier Teile teilen. Einen Teil nehmen und die übrigen mit einem feuchten Küchentuch abdecken. Den Teig in fünf Stücke schneiden. Jedes zu einer Kugel rollen, bemehlen und auf einer gut bemehlten Fläche kreisförmig (Durchmesser 8 cm) ausrollen. Die fertigen kreise auf ein Blech legen und den übrigen teig ausrollen.</w:t>
      </w:r>
    </w:p>
    <w:p w14:paraId="7034A3E6" w14:textId="77777777" w:rsidR="00A5100A" w:rsidRPr="007432E2" w:rsidRDefault="00A5100A" w:rsidP="00B40E8C">
      <w:pPr>
        <w:pStyle w:val="ListParagraph"/>
        <w:numPr>
          <w:ilvl w:val="0"/>
          <w:numId w:val="1705"/>
        </w:numPr>
        <w:spacing w:after="120"/>
        <w:ind w:left="714" w:hanging="357"/>
        <w:contextualSpacing w:val="0"/>
        <w:jc w:val="both"/>
        <w:rPr>
          <w:sz w:val="24"/>
          <w:szCs w:val="24"/>
        </w:rPr>
      </w:pPr>
      <w:r w:rsidRPr="007432E2">
        <w:rPr>
          <w:sz w:val="24"/>
          <w:szCs w:val="24"/>
        </w:rPr>
        <w:t xml:space="preserve">Jeweils 1 gehäuften TL Füllung in die Mitte jedes Kreises setzen und den Teig über die Füllung klappen. Den Rand fest zusammendrücken und dann von einem Ende zum anderen in Falten legen. Die Momos mit etwas Öl einpinseln und auf ein Backblech legen. </w:t>
      </w:r>
    </w:p>
    <w:p w14:paraId="2E80A072" w14:textId="77777777" w:rsidR="00A5100A" w:rsidRPr="007432E2" w:rsidRDefault="00A5100A" w:rsidP="00B40E8C">
      <w:pPr>
        <w:pStyle w:val="ListParagraph"/>
        <w:numPr>
          <w:ilvl w:val="0"/>
          <w:numId w:val="1705"/>
        </w:numPr>
        <w:spacing w:after="120"/>
        <w:ind w:left="714" w:hanging="357"/>
        <w:contextualSpacing w:val="0"/>
        <w:jc w:val="both"/>
        <w:rPr>
          <w:sz w:val="24"/>
          <w:szCs w:val="24"/>
        </w:rPr>
      </w:pPr>
      <w:r w:rsidRPr="007432E2">
        <w:rPr>
          <w:sz w:val="24"/>
          <w:szCs w:val="24"/>
        </w:rPr>
        <w:t>In einer Pfanne 1 EL Öl erhitzen. Die Hälfte der Momos bei mittlerer Hitze 3 Minuten von der Unterseite goldbraun braten. Die Temperatur reduzieren, 3 EL Wasser hinzugeben und die Pfanne abdecken. Weitere 4-5 Minuten dämpfen, bis die Flüssigkeit verkocht ist und die Momos durchsichtig sind, dann die übrigen Momos backen. Heiß mit der Chilisauce essen.</w:t>
      </w:r>
    </w:p>
    <w:p w14:paraId="179812DA" w14:textId="77777777" w:rsidR="00A5100A" w:rsidRDefault="00A5100A" w:rsidP="00A5100A">
      <w:pPr>
        <w:rPr>
          <w:sz w:val="24"/>
          <w:szCs w:val="24"/>
        </w:rPr>
      </w:pPr>
    </w:p>
    <w:p w14:paraId="4017FC14" w14:textId="77777777" w:rsidR="00A5100A" w:rsidRDefault="00A5100A" w:rsidP="00A5100A">
      <w:pPr>
        <w:rPr>
          <w:sz w:val="24"/>
          <w:szCs w:val="24"/>
        </w:rPr>
      </w:pPr>
      <w:r>
        <w:rPr>
          <w:sz w:val="24"/>
          <w:szCs w:val="24"/>
        </w:rPr>
        <w:t>Tipp:</w:t>
      </w:r>
      <w:r>
        <w:rPr>
          <w:sz w:val="24"/>
          <w:szCs w:val="24"/>
        </w:rPr>
        <w:tab/>
        <w:t>Wenn man keinen Mixer hat, das Gemüse einfach sehr klein hacken.</w:t>
      </w:r>
    </w:p>
    <w:p w14:paraId="732E5EA8" w14:textId="77777777" w:rsidR="00A5100A" w:rsidRDefault="00A5100A" w:rsidP="00A5100A">
      <w:pPr>
        <w:rPr>
          <w:sz w:val="24"/>
          <w:szCs w:val="24"/>
        </w:rPr>
      </w:pPr>
    </w:p>
    <w:p w14:paraId="54F2599A" w14:textId="77777777" w:rsidR="00A5100A" w:rsidRDefault="00A5100A" w:rsidP="00A5100A">
      <w:pPr>
        <w:rPr>
          <w:sz w:val="24"/>
          <w:szCs w:val="24"/>
        </w:rPr>
      </w:pPr>
    </w:p>
    <w:p w14:paraId="5B224299" w14:textId="77777777" w:rsidR="00A5100A" w:rsidRDefault="00A5100A">
      <w:pPr>
        <w:rPr>
          <w:rFonts w:asciiTheme="majorHAnsi" w:eastAsiaTheme="majorEastAsia" w:hAnsiTheme="majorHAnsi" w:cstheme="majorBidi"/>
          <w:color w:val="2F5496" w:themeColor="accent1" w:themeShade="BF"/>
          <w:sz w:val="26"/>
          <w:szCs w:val="26"/>
        </w:rPr>
      </w:pPr>
      <w:r>
        <w:br w:type="page"/>
      </w:r>
    </w:p>
    <w:p w14:paraId="1A82FDC6" w14:textId="7F076E60" w:rsidR="009F681C" w:rsidRDefault="009F681C" w:rsidP="009F681C">
      <w:pPr>
        <w:pStyle w:val="Heading2"/>
        <w:spacing w:after="240"/>
      </w:pPr>
      <w:r>
        <w:lastRenderedPageBreak/>
        <w:t>Saltenas</w:t>
      </w:r>
    </w:p>
    <w:p w14:paraId="2E4E56CB" w14:textId="77777777" w:rsidR="009F681C" w:rsidRDefault="009F681C" w:rsidP="009F681C">
      <w:pPr>
        <w:jc w:val="both"/>
        <w:rPr>
          <w:sz w:val="24"/>
          <w:szCs w:val="24"/>
        </w:rPr>
      </w:pPr>
      <w:r w:rsidRPr="00944877">
        <w:rPr>
          <w:sz w:val="24"/>
          <w:szCs w:val="24"/>
          <w:u w:val="single"/>
        </w:rPr>
        <w:t>Zutaten</w:t>
      </w:r>
      <w:r>
        <w:rPr>
          <w:sz w:val="24"/>
          <w:szCs w:val="24"/>
        </w:rPr>
        <w:t xml:space="preserve"> (für 4 Portionen)</w:t>
      </w:r>
    </w:p>
    <w:p w14:paraId="0E6476A0" w14:textId="77777777" w:rsidR="009F681C" w:rsidRDefault="009F681C" w:rsidP="009F681C">
      <w:pPr>
        <w:jc w:val="both"/>
        <w:rPr>
          <w:sz w:val="24"/>
          <w:szCs w:val="24"/>
        </w:rPr>
      </w:pPr>
      <w:r>
        <w:rPr>
          <w:sz w:val="24"/>
          <w:szCs w:val="24"/>
        </w:rPr>
        <w:t>3 Tassen Mehl</w:t>
      </w:r>
    </w:p>
    <w:p w14:paraId="3F27998A" w14:textId="77777777" w:rsidR="009F681C" w:rsidRDefault="009F681C" w:rsidP="009F681C">
      <w:pPr>
        <w:jc w:val="both"/>
        <w:rPr>
          <w:sz w:val="24"/>
          <w:szCs w:val="24"/>
        </w:rPr>
      </w:pPr>
      <w:r>
        <w:rPr>
          <w:sz w:val="24"/>
          <w:szCs w:val="24"/>
        </w:rPr>
        <w:t>8 EL Schweineschmalz (warm)</w:t>
      </w:r>
    </w:p>
    <w:p w14:paraId="6D3A0C8F" w14:textId="77777777" w:rsidR="009F681C" w:rsidRDefault="009F681C" w:rsidP="009F681C">
      <w:pPr>
        <w:jc w:val="both"/>
        <w:rPr>
          <w:sz w:val="24"/>
          <w:szCs w:val="24"/>
        </w:rPr>
      </w:pPr>
      <w:r>
        <w:rPr>
          <w:sz w:val="24"/>
          <w:szCs w:val="24"/>
        </w:rPr>
        <w:t>1 TL Salz</w:t>
      </w:r>
    </w:p>
    <w:p w14:paraId="6700CA73" w14:textId="77777777" w:rsidR="009F681C" w:rsidRDefault="009F681C" w:rsidP="009F681C">
      <w:pPr>
        <w:jc w:val="both"/>
        <w:rPr>
          <w:sz w:val="24"/>
          <w:szCs w:val="24"/>
        </w:rPr>
      </w:pPr>
      <w:r>
        <w:rPr>
          <w:sz w:val="24"/>
          <w:szCs w:val="24"/>
        </w:rPr>
        <w:t>1 TL Zucker</w:t>
      </w:r>
    </w:p>
    <w:p w14:paraId="24638B66" w14:textId="77777777" w:rsidR="009F681C" w:rsidRDefault="009F681C" w:rsidP="009F681C">
      <w:pPr>
        <w:jc w:val="both"/>
        <w:rPr>
          <w:sz w:val="24"/>
          <w:szCs w:val="24"/>
        </w:rPr>
      </w:pPr>
      <w:r>
        <w:rPr>
          <w:sz w:val="24"/>
          <w:szCs w:val="24"/>
        </w:rPr>
        <w:t>2 Eier</w:t>
      </w:r>
    </w:p>
    <w:p w14:paraId="19E797EE" w14:textId="77777777" w:rsidR="009F681C" w:rsidRDefault="009F681C" w:rsidP="009F681C">
      <w:pPr>
        <w:jc w:val="both"/>
        <w:rPr>
          <w:sz w:val="24"/>
          <w:szCs w:val="24"/>
        </w:rPr>
      </w:pPr>
      <w:r>
        <w:rPr>
          <w:sz w:val="24"/>
          <w:szCs w:val="24"/>
        </w:rPr>
        <w:t>2 TL Backpulver</w:t>
      </w:r>
    </w:p>
    <w:p w14:paraId="64BC5110" w14:textId="77777777" w:rsidR="009F681C" w:rsidRDefault="009F681C" w:rsidP="009F681C">
      <w:pPr>
        <w:jc w:val="both"/>
        <w:rPr>
          <w:sz w:val="24"/>
          <w:szCs w:val="24"/>
        </w:rPr>
      </w:pPr>
    </w:p>
    <w:p w14:paraId="277EB738" w14:textId="77777777" w:rsidR="009F681C" w:rsidRPr="00944877" w:rsidRDefault="009F681C" w:rsidP="009F681C">
      <w:pPr>
        <w:jc w:val="both"/>
        <w:rPr>
          <w:i/>
          <w:iCs/>
          <w:sz w:val="24"/>
          <w:szCs w:val="24"/>
        </w:rPr>
      </w:pPr>
      <w:r w:rsidRPr="00944877">
        <w:rPr>
          <w:i/>
          <w:iCs/>
          <w:sz w:val="24"/>
          <w:szCs w:val="24"/>
        </w:rPr>
        <w:t>Für die Füllung</w:t>
      </w:r>
    </w:p>
    <w:p w14:paraId="4347A21B" w14:textId="77777777" w:rsidR="009F681C" w:rsidRDefault="009F681C" w:rsidP="009F681C">
      <w:pPr>
        <w:jc w:val="both"/>
        <w:rPr>
          <w:sz w:val="24"/>
          <w:szCs w:val="24"/>
        </w:rPr>
      </w:pPr>
      <w:r>
        <w:rPr>
          <w:sz w:val="24"/>
          <w:szCs w:val="24"/>
        </w:rPr>
        <w:t>500 g Hackfleisch</w:t>
      </w:r>
    </w:p>
    <w:p w14:paraId="2E22B994" w14:textId="77777777" w:rsidR="009F681C" w:rsidRDefault="009F681C" w:rsidP="009F681C">
      <w:pPr>
        <w:jc w:val="both"/>
        <w:rPr>
          <w:sz w:val="24"/>
          <w:szCs w:val="24"/>
        </w:rPr>
      </w:pPr>
      <w:r>
        <w:rPr>
          <w:sz w:val="24"/>
          <w:szCs w:val="24"/>
        </w:rPr>
        <w:t>3 EL Öl</w:t>
      </w:r>
    </w:p>
    <w:p w14:paraId="05363F75" w14:textId="77777777" w:rsidR="009F681C" w:rsidRDefault="009F681C" w:rsidP="009F681C">
      <w:pPr>
        <w:jc w:val="both"/>
        <w:rPr>
          <w:sz w:val="24"/>
          <w:szCs w:val="24"/>
        </w:rPr>
      </w:pPr>
      <w:r>
        <w:rPr>
          <w:sz w:val="24"/>
          <w:szCs w:val="24"/>
        </w:rPr>
        <w:t>2-3 harte Eier</w:t>
      </w:r>
    </w:p>
    <w:p w14:paraId="0D2D1312" w14:textId="77777777" w:rsidR="009F681C" w:rsidRDefault="009F681C" w:rsidP="009F681C">
      <w:pPr>
        <w:jc w:val="both"/>
        <w:rPr>
          <w:sz w:val="24"/>
          <w:szCs w:val="24"/>
        </w:rPr>
      </w:pPr>
      <w:r>
        <w:rPr>
          <w:sz w:val="24"/>
          <w:szCs w:val="24"/>
        </w:rPr>
        <w:t>1 Zwiebel</w:t>
      </w:r>
    </w:p>
    <w:p w14:paraId="1541496C" w14:textId="77777777" w:rsidR="009F681C" w:rsidRDefault="009F681C" w:rsidP="009F681C">
      <w:pPr>
        <w:jc w:val="both"/>
        <w:rPr>
          <w:sz w:val="24"/>
          <w:szCs w:val="24"/>
        </w:rPr>
      </w:pPr>
      <w:r>
        <w:rPr>
          <w:sz w:val="24"/>
          <w:szCs w:val="24"/>
        </w:rPr>
        <w:t>1 Tasse Erbsen</w:t>
      </w:r>
    </w:p>
    <w:p w14:paraId="04AA6A56" w14:textId="77777777" w:rsidR="009F681C" w:rsidRDefault="009F681C" w:rsidP="009F681C">
      <w:pPr>
        <w:jc w:val="both"/>
        <w:rPr>
          <w:sz w:val="24"/>
          <w:szCs w:val="24"/>
        </w:rPr>
      </w:pPr>
      <w:r>
        <w:rPr>
          <w:sz w:val="24"/>
          <w:szCs w:val="24"/>
        </w:rPr>
        <w:t>1 Tasse Kartoffeln in kleinen Würfeln</w:t>
      </w:r>
    </w:p>
    <w:p w14:paraId="18BE1E44" w14:textId="77777777" w:rsidR="009F681C" w:rsidRDefault="009F681C" w:rsidP="009F681C">
      <w:pPr>
        <w:jc w:val="both"/>
        <w:rPr>
          <w:sz w:val="24"/>
          <w:szCs w:val="24"/>
        </w:rPr>
      </w:pPr>
      <w:r>
        <w:rPr>
          <w:sz w:val="24"/>
          <w:szCs w:val="24"/>
        </w:rPr>
        <w:t>Salz, Pfeffer</w:t>
      </w:r>
    </w:p>
    <w:p w14:paraId="509BD2F2" w14:textId="77777777" w:rsidR="009F681C" w:rsidRDefault="009F681C" w:rsidP="009F681C">
      <w:pPr>
        <w:jc w:val="both"/>
        <w:rPr>
          <w:sz w:val="24"/>
          <w:szCs w:val="24"/>
        </w:rPr>
      </w:pPr>
      <w:r>
        <w:rPr>
          <w:sz w:val="24"/>
          <w:szCs w:val="24"/>
        </w:rPr>
        <w:t>Tomatengewürz, Paprika (edelsüß)</w:t>
      </w:r>
    </w:p>
    <w:p w14:paraId="04F86941" w14:textId="77777777" w:rsidR="009F681C" w:rsidRDefault="009F681C" w:rsidP="009F681C">
      <w:pPr>
        <w:jc w:val="both"/>
        <w:rPr>
          <w:sz w:val="24"/>
          <w:szCs w:val="24"/>
        </w:rPr>
      </w:pPr>
    </w:p>
    <w:p w14:paraId="48EAA633" w14:textId="77777777" w:rsidR="009F681C" w:rsidRDefault="009F681C" w:rsidP="009F681C">
      <w:pPr>
        <w:jc w:val="both"/>
        <w:rPr>
          <w:sz w:val="24"/>
          <w:szCs w:val="24"/>
        </w:rPr>
      </w:pPr>
      <w:r>
        <w:rPr>
          <w:sz w:val="24"/>
          <w:szCs w:val="24"/>
        </w:rPr>
        <w:t>Zubereitung:</w:t>
      </w:r>
    </w:p>
    <w:p w14:paraId="6CF6C638" w14:textId="77777777" w:rsidR="009F681C" w:rsidRPr="005F6E9C" w:rsidRDefault="009F681C" w:rsidP="00B40E8C">
      <w:pPr>
        <w:pStyle w:val="ListParagraph"/>
        <w:numPr>
          <w:ilvl w:val="0"/>
          <w:numId w:val="1244"/>
        </w:numPr>
        <w:spacing w:after="120"/>
        <w:ind w:left="714" w:hanging="357"/>
        <w:contextualSpacing w:val="0"/>
        <w:jc w:val="both"/>
        <w:rPr>
          <w:sz w:val="24"/>
          <w:szCs w:val="24"/>
        </w:rPr>
      </w:pPr>
      <w:r w:rsidRPr="005F6E9C">
        <w:rPr>
          <w:sz w:val="24"/>
          <w:szCs w:val="24"/>
        </w:rPr>
        <w:t>Öl in die Pfanne geben, alles anrösten und nach 2 -3 Minuten 1 Tasse klare Suppe dazugeben.</w:t>
      </w:r>
    </w:p>
    <w:p w14:paraId="521F4E6D" w14:textId="77777777" w:rsidR="009F681C" w:rsidRDefault="009F681C" w:rsidP="00B40E8C">
      <w:pPr>
        <w:pStyle w:val="ListParagraph"/>
        <w:numPr>
          <w:ilvl w:val="0"/>
          <w:numId w:val="1244"/>
        </w:numPr>
        <w:spacing w:after="120"/>
        <w:ind w:left="714" w:hanging="357"/>
        <w:contextualSpacing w:val="0"/>
        <w:jc w:val="both"/>
        <w:rPr>
          <w:sz w:val="24"/>
          <w:szCs w:val="24"/>
        </w:rPr>
      </w:pPr>
      <w:r w:rsidRPr="005F6E9C">
        <w:rPr>
          <w:sz w:val="24"/>
          <w:szCs w:val="24"/>
        </w:rPr>
        <w:t>Teig mit Wasser formen. Mehl, Backpulver, heißes Schweineschmalz und Eier vermischen bis wieder ein Teig entsteht. Teig in zwei Teile teilen und in eine Backform legen. Eine Schicht oben, eine Schicht unten mit Füllung dazwischen. Teig mit Eigelb bepinseln und bei 230 Grad 40 Minuten backen.</w:t>
      </w:r>
    </w:p>
    <w:p w14:paraId="16107DA6" w14:textId="77777777" w:rsidR="009F681C" w:rsidRPr="00944877" w:rsidRDefault="009F681C" w:rsidP="009F681C">
      <w:pPr>
        <w:jc w:val="both"/>
        <w:rPr>
          <w:sz w:val="24"/>
          <w:szCs w:val="24"/>
        </w:rPr>
      </w:pPr>
    </w:p>
    <w:p w14:paraId="11B0F8D0" w14:textId="77777777" w:rsidR="009F681C" w:rsidRDefault="009F681C" w:rsidP="009F681C">
      <w:pPr>
        <w:rPr>
          <w:sz w:val="24"/>
          <w:szCs w:val="24"/>
        </w:rPr>
      </w:pPr>
      <w:r>
        <w:rPr>
          <w:sz w:val="24"/>
          <w:szCs w:val="24"/>
        </w:rPr>
        <w:br w:type="page"/>
      </w:r>
    </w:p>
    <w:p w14:paraId="2C3E3D6F" w14:textId="2D5703C1" w:rsidR="00D239B1" w:rsidRPr="00D239B1" w:rsidRDefault="00D239B1" w:rsidP="00573E36">
      <w:pPr>
        <w:pStyle w:val="Heading2"/>
        <w:spacing w:after="240"/>
      </w:pPr>
      <w:r w:rsidRPr="00D239B1">
        <w:lastRenderedPageBreak/>
        <w:t>Pizzahäppchen</w:t>
      </w:r>
      <w:r w:rsidR="00706FB4">
        <w:rPr>
          <w:rStyle w:val="FootnoteReference"/>
        </w:rPr>
        <w:footnoteReference w:id="48"/>
      </w:r>
    </w:p>
    <w:p w14:paraId="6DE2FDFA" w14:textId="6BFDFC17" w:rsidR="00DA0C81" w:rsidRPr="00D239B1" w:rsidRDefault="00DA0C81">
      <w:pPr>
        <w:rPr>
          <w:sz w:val="24"/>
          <w:szCs w:val="24"/>
        </w:rPr>
      </w:pPr>
      <w:r w:rsidRPr="00D239B1">
        <w:rPr>
          <w:sz w:val="24"/>
          <w:szCs w:val="24"/>
          <w:u w:val="single"/>
        </w:rPr>
        <w:t>Zutaten</w:t>
      </w:r>
      <w:r w:rsidRPr="00D239B1">
        <w:rPr>
          <w:sz w:val="24"/>
          <w:szCs w:val="24"/>
        </w:rPr>
        <w:t xml:space="preserve"> </w:t>
      </w:r>
      <w:r w:rsidR="00D239B1">
        <w:rPr>
          <w:sz w:val="24"/>
          <w:szCs w:val="24"/>
        </w:rPr>
        <w:t>(</w:t>
      </w:r>
      <w:r w:rsidRPr="00D239B1">
        <w:rPr>
          <w:sz w:val="24"/>
          <w:szCs w:val="24"/>
        </w:rPr>
        <w:t>für 4 Portionen</w:t>
      </w:r>
      <w:r w:rsidR="00D239B1">
        <w:rPr>
          <w:sz w:val="24"/>
          <w:szCs w:val="24"/>
        </w:rPr>
        <w:t>):</w:t>
      </w:r>
    </w:p>
    <w:p w14:paraId="38364DAA" w14:textId="77777777" w:rsidR="00DA0C81" w:rsidRPr="00322AB6" w:rsidRDefault="00DA0C81">
      <w:pPr>
        <w:rPr>
          <w:sz w:val="24"/>
          <w:szCs w:val="24"/>
        </w:rPr>
      </w:pPr>
      <w:r w:rsidRPr="00322AB6">
        <w:rPr>
          <w:sz w:val="24"/>
          <w:szCs w:val="24"/>
        </w:rPr>
        <w:t>2 Platten Tiefkühl-Blätterteig (120g)</w:t>
      </w:r>
    </w:p>
    <w:p w14:paraId="164E57B0" w14:textId="77777777" w:rsidR="00DA0C81" w:rsidRPr="00322AB6" w:rsidRDefault="00DA0C81">
      <w:pPr>
        <w:rPr>
          <w:sz w:val="24"/>
          <w:szCs w:val="24"/>
        </w:rPr>
      </w:pPr>
      <w:r w:rsidRPr="00322AB6">
        <w:rPr>
          <w:sz w:val="24"/>
          <w:szCs w:val="24"/>
        </w:rPr>
        <w:t>1 kleine Zwiebel</w:t>
      </w:r>
    </w:p>
    <w:p w14:paraId="5686C81D" w14:textId="77777777" w:rsidR="00DA0C81" w:rsidRPr="00322AB6" w:rsidRDefault="00DA0C81">
      <w:pPr>
        <w:rPr>
          <w:sz w:val="24"/>
          <w:szCs w:val="24"/>
        </w:rPr>
      </w:pPr>
      <w:r w:rsidRPr="00322AB6">
        <w:rPr>
          <w:sz w:val="24"/>
          <w:szCs w:val="24"/>
        </w:rPr>
        <w:t>1 EL Olivenöl</w:t>
      </w:r>
    </w:p>
    <w:p w14:paraId="0BB7DDD3" w14:textId="77777777" w:rsidR="00DA0C81" w:rsidRPr="00322AB6" w:rsidRDefault="00DA0C81">
      <w:pPr>
        <w:rPr>
          <w:sz w:val="24"/>
          <w:szCs w:val="24"/>
        </w:rPr>
      </w:pPr>
      <w:r w:rsidRPr="00322AB6">
        <w:rPr>
          <w:sz w:val="24"/>
          <w:szCs w:val="24"/>
        </w:rPr>
        <w:t>1 Knoblauchzehe</w:t>
      </w:r>
    </w:p>
    <w:p w14:paraId="27C5A09A" w14:textId="77777777" w:rsidR="00DA0C81" w:rsidRPr="00322AB6" w:rsidRDefault="00DA0C81">
      <w:pPr>
        <w:rPr>
          <w:sz w:val="24"/>
          <w:szCs w:val="24"/>
        </w:rPr>
      </w:pPr>
      <w:r w:rsidRPr="00322AB6">
        <w:rPr>
          <w:sz w:val="24"/>
          <w:szCs w:val="24"/>
        </w:rPr>
        <w:t>1 kleines Paket passierte Tomaten (200g)</w:t>
      </w:r>
    </w:p>
    <w:p w14:paraId="4835E8CD" w14:textId="1A6E6E9D" w:rsidR="00DA0C81" w:rsidRPr="00322AB6" w:rsidRDefault="00DA0C81">
      <w:pPr>
        <w:rPr>
          <w:sz w:val="24"/>
          <w:szCs w:val="24"/>
        </w:rPr>
      </w:pPr>
      <w:r w:rsidRPr="00322AB6">
        <w:rPr>
          <w:sz w:val="24"/>
          <w:szCs w:val="24"/>
        </w:rPr>
        <w:t>Salz</w:t>
      </w:r>
      <w:r w:rsidR="00D239B1">
        <w:rPr>
          <w:sz w:val="24"/>
          <w:szCs w:val="24"/>
        </w:rPr>
        <w:t xml:space="preserve">, </w:t>
      </w:r>
      <w:r w:rsidR="008F59F1">
        <w:rPr>
          <w:sz w:val="24"/>
          <w:szCs w:val="24"/>
        </w:rPr>
        <w:t>s</w:t>
      </w:r>
      <w:r w:rsidRPr="00322AB6">
        <w:rPr>
          <w:sz w:val="24"/>
          <w:szCs w:val="24"/>
        </w:rPr>
        <w:t>chwarzer Pfeffer aus der Mühle</w:t>
      </w:r>
    </w:p>
    <w:p w14:paraId="5730EA0C" w14:textId="77777777" w:rsidR="00DA0C81" w:rsidRPr="00322AB6" w:rsidRDefault="00DA0C81">
      <w:pPr>
        <w:rPr>
          <w:sz w:val="24"/>
          <w:szCs w:val="24"/>
        </w:rPr>
      </w:pPr>
      <w:r w:rsidRPr="00322AB6">
        <w:rPr>
          <w:sz w:val="24"/>
          <w:szCs w:val="24"/>
        </w:rPr>
        <w:t>1 TL frische Thymianblättchen (oder knapp ½ TL getrockneter Thymian)</w:t>
      </w:r>
    </w:p>
    <w:p w14:paraId="0A8FA594" w14:textId="77777777" w:rsidR="00DA0C81" w:rsidRPr="00322AB6" w:rsidRDefault="00DA0C81">
      <w:pPr>
        <w:rPr>
          <w:sz w:val="24"/>
          <w:szCs w:val="24"/>
        </w:rPr>
      </w:pPr>
      <w:r w:rsidRPr="00322AB6">
        <w:rPr>
          <w:sz w:val="24"/>
          <w:szCs w:val="24"/>
        </w:rPr>
        <w:t>Mehl zum Ausrollen</w:t>
      </w:r>
    </w:p>
    <w:p w14:paraId="43CFE2BA" w14:textId="77777777" w:rsidR="00DA0C81" w:rsidRPr="00322AB6" w:rsidRDefault="00DA0C81">
      <w:pPr>
        <w:rPr>
          <w:sz w:val="24"/>
          <w:szCs w:val="24"/>
        </w:rPr>
      </w:pPr>
      <w:r w:rsidRPr="00322AB6">
        <w:rPr>
          <w:sz w:val="24"/>
          <w:szCs w:val="24"/>
        </w:rPr>
        <w:t>1 kleine Dose Thunfisch au naturel (etwa 70g)</w:t>
      </w:r>
    </w:p>
    <w:p w14:paraId="1939C9BF" w14:textId="6C4CA7A3" w:rsidR="00DA0C81" w:rsidRPr="00322AB6" w:rsidRDefault="00DA0C81">
      <w:pPr>
        <w:rPr>
          <w:sz w:val="24"/>
          <w:szCs w:val="24"/>
        </w:rPr>
      </w:pPr>
      <w:r w:rsidRPr="00322AB6">
        <w:rPr>
          <w:sz w:val="24"/>
          <w:szCs w:val="24"/>
        </w:rPr>
        <w:t>60</w:t>
      </w:r>
      <w:r w:rsidR="00280805">
        <w:rPr>
          <w:sz w:val="24"/>
          <w:szCs w:val="24"/>
        </w:rPr>
        <w:t xml:space="preserve"> </w:t>
      </w:r>
      <w:r w:rsidRPr="00322AB6">
        <w:rPr>
          <w:sz w:val="24"/>
          <w:szCs w:val="24"/>
        </w:rPr>
        <w:t>g Mozzarella</w:t>
      </w:r>
    </w:p>
    <w:p w14:paraId="32B9FBE6" w14:textId="77777777" w:rsidR="00322AB6" w:rsidRDefault="00322AB6">
      <w:pPr>
        <w:rPr>
          <w:sz w:val="24"/>
          <w:szCs w:val="24"/>
          <w:u w:val="single"/>
        </w:rPr>
      </w:pPr>
    </w:p>
    <w:p w14:paraId="58FD6580" w14:textId="08A811A7" w:rsidR="00DA0C81" w:rsidRPr="00DA0C81" w:rsidRDefault="00DA0C81">
      <w:pPr>
        <w:rPr>
          <w:sz w:val="24"/>
          <w:szCs w:val="24"/>
        </w:rPr>
      </w:pPr>
      <w:r w:rsidRPr="00322AB6">
        <w:rPr>
          <w:sz w:val="24"/>
          <w:szCs w:val="24"/>
        </w:rPr>
        <w:t>Zubereitungszeit: 1</w:t>
      </w:r>
      <w:r w:rsidRPr="00DA0C81">
        <w:rPr>
          <w:sz w:val="24"/>
          <w:szCs w:val="24"/>
        </w:rPr>
        <w:t xml:space="preserve"> Std. 15 Min.</w:t>
      </w:r>
    </w:p>
    <w:p w14:paraId="038EFA80" w14:textId="5630A699" w:rsidR="00DA0C81" w:rsidRPr="00DA0C81" w:rsidRDefault="00DA0C81" w:rsidP="00D239B1">
      <w:pPr>
        <w:pStyle w:val="ListParagraph"/>
        <w:numPr>
          <w:ilvl w:val="0"/>
          <w:numId w:val="1"/>
        </w:numPr>
        <w:ind w:left="714" w:hanging="357"/>
        <w:contextualSpacing w:val="0"/>
        <w:jc w:val="both"/>
        <w:rPr>
          <w:sz w:val="24"/>
          <w:szCs w:val="24"/>
        </w:rPr>
      </w:pPr>
      <w:r w:rsidRPr="00DA0C81">
        <w:rPr>
          <w:sz w:val="24"/>
          <w:szCs w:val="24"/>
        </w:rPr>
        <w:t>Blätterteigplatten nebeneinanderlegen und auftauen lassen. Den Backofen auf 200° vorheizen, ein Backblech mit Backpapier auslegen.</w:t>
      </w:r>
    </w:p>
    <w:p w14:paraId="1F2C9FD3" w14:textId="77777777" w:rsidR="00DA0C81" w:rsidRPr="00DA0C81" w:rsidRDefault="00DA0C81" w:rsidP="00D239B1">
      <w:pPr>
        <w:pStyle w:val="ListParagraph"/>
        <w:numPr>
          <w:ilvl w:val="0"/>
          <w:numId w:val="1"/>
        </w:numPr>
        <w:ind w:left="714" w:hanging="357"/>
        <w:contextualSpacing w:val="0"/>
        <w:jc w:val="both"/>
        <w:rPr>
          <w:sz w:val="24"/>
          <w:szCs w:val="24"/>
        </w:rPr>
      </w:pPr>
      <w:r w:rsidRPr="00DA0C81">
        <w:rPr>
          <w:sz w:val="24"/>
          <w:szCs w:val="24"/>
        </w:rPr>
        <w:t>Die Zwiebel sehr fein hacken. Das Öl in einem kleinen Topf erhitzen. Die Zwiebel glasig dünsten und den Knoblauch pressen.</w:t>
      </w:r>
    </w:p>
    <w:p w14:paraId="0DFC1249" w14:textId="77777777" w:rsidR="00DA0C81" w:rsidRPr="00DA0C81" w:rsidRDefault="00DA0C81" w:rsidP="00D239B1">
      <w:pPr>
        <w:pStyle w:val="ListParagraph"/>
        <w:numPr>
          <w:ilvl w:val="0"/>
          <w:numId w:val="1"/>
        </w:numPr>
        <w:ind w:left="714" w:hanging="357"/>
        <w:contextualSpacing w:val="0"/>
        <w:jc w:val="both"/>
        <w:rPr>
          <w:sz w:val="24"/>
          <w:szCs w:val="24"/>
        </w:rPr>
      </w:pPr>
      <w:r w:rsidRPr="00DA0C81">
        <w:rPr>
          <w:sz w:val="24"/>
          <w:szCs w:val="24"/>
        </w:rPr>
        <w:t>Die passierten Tomaten einrühren und die Mischung aufkochen. Mit Salz, Pfeffer und dem Thymian würzen, etwa 10 Min. bei mittlerer Hitze dicklich einköcheln lassen.</w:t>
      </w:r>
    </w:p>
    <w:p w14:paraId="1A562994" w14:textId="23743232" w:rsidR="00DA0C81" w:rsidRPr="00DA0C81" w:rsidRDefault="00DA0C81" w:rsidP="00D239B1">
      <w:pPr>
        <w:pStyle w:val="ListParagraph"/>
        <w:numPr>
          <w:ilvl w:val="0"/>
          <w:numId w:val="1"/>
        </w:numPr>
        <w:ind w:left="714" w:hanging="357"/>
        <w:contextualSpacing w:val="0"/>
        <w:jc w:val="both"/>
        <w:rPr>
          <w:sz w:val="24"/>
          <w:szCs w:val="24"/>
        </w:rPr>
      </w:pPr>
      <w:r w:rsidRPr="00DA0C81">
        <w:rPr>
          <w:sz w:val="24"/>
          <w:szCs w:val="24"/>
        </w:rPr>
        <w:t>Die Blätterteigplatten aufeinanderlegen und auf der bemehlten Arbeitsfläche knapp 2 mm dünn ausrollen. In 10 Quadrate mit etwa 8 cm Kantenlänge schneiden. Die Quadrate diagonal halbieren und auf das vorbereitete Blech heben.</w:t>
      </w:r>
    </w:p>
    <w:p w14:paraId="057A858B" w14:textId="3172CC95" w:rsidR="00DA0C81" w:rsidRPr="00322AB6" w:rsidRDefault="00DA0C81" w:rsidP="00D239B1">
      <w:pPr>
        <w:pStyle w:val="ListParagraph"/>
        <w:numPr>
          <w:ilvl w:val="0"/>
          <w:numId w:val="1"/>
        </w:numPr>
        <w:ind w:left="714" w:hanging="357"/>
        <w:contextualSpacing w:val="0"/>
        <w:jc w:val="both"/>
        <w:rPr>
          <w:sz w:val="24"/>
          <w:szCs w:val="24"/>
        </w:rPr>
      </w:pPr>
      <w:r w:rsidRPr="00322AB6">
        <w:rPr>
          <w:sz w:val="24"/>
          <w:szCs w:val="24"/>
        </w:rPr>
        <w:t xml:space="preserve">Die Dreiecke in der Mitte mit je ½ TL Tomatensauce bestreichen. Den Thunfisch abtropfen lassen, fein zerpflücken und darauf streuen. Den Mozzarella in sehr feine </w:t>
      </w:r>
      <w:r w:rsidR="00F56153" w:rsidRPr="00322AB6">
        <w:rPr>
          <w:sz w:val="24"/>
          <w:szCs w:val="24"/>
        </w:rPr>
        <w:t>S</w:t>
      </w:r>
      <w:r w:rsidRPr="00322AB6">
        <w:rPr>
          <w:sz w:val="24"/>
          <w:szCs w:val="24"/>
        </w:rPr>
        <w:t>treifen schneiden und über die Pizza-Dreiecke legen.</w:t>
      </w:r>
    </w:p>
    <w:p w14:paraId="4861DDC4" w14:textId="77777777" w:rsidR="00DA0C81" w:rsidRPr="00DA0C81" w:rsidRDefault="00DA0C81" w:rsidP="00D239B1">
      <w:pPr>
        <w:pStyle w:val="ListParagraph"/>
        <w:numPr>
          <w:ilvl w:val="0"/>
          <w:numId w:val="1"/>
        </w:numPr>
        <w:ind w:left="714" w:hanging="357"/>
        <w:contextualSpacing w:val="0"/>
        <w:jc w:val="both"/>
        <w:rPr>
          <w:sz w:val="24"/>
          <w:szCs w:val="24"/>
        </w:rPr>
      </w:pPr>
      <w:r w:rsidRPr="00DA0C81">
        <w:rPr>
          <w:sz w:val="24"/>
          <w:szCs w:val="24"/>
        </w:rPr>
        <w:t>Im Backofen auf mittlerer Schiene (Gas Stufe 3) in etwa 20 Min. goldbraun backen.</w:t>
      </w:r>
    </w:p>
    <w:p w14:paraId="6D8591D9" w14:textId="77777777" w:rsidR="00DA0C81" w:rsidRDefault="00DA0C81" w:rsidP="00DA0C81">
      <w:pPr>
        <w:ind w:left="360"/>
        <w:rPr>
          <w:sz w:val="24"/>
          <w:szCs w:val="24"/>
        </w:rPr>
      </w:pPr>
    </w:p>
    <w:p w14:paraId="05E80D85" w14:textId="49EB1457" w:rsidR="00DA0C81" w:rsidRDefault="00DA0C81" w:rsidP="00322AB6">
      <w:pPr>
        <w:ind w:left="708" w:hanging="708"/>
        <w:rPr>
          <w:sz w:val="24"/>
          <w:szCs w:val="24"/>
        </w:rPr>
      </w:pPr>
      <w:r w:rsidRPr="00322AB6">
        <w:rPr>
          <w:sz w:val="24"/>
          <w:szCs w:val="24"/>
        </w:rPr>
        <w:t>Tipp:</w:t>
      </w:r>
      <w:r w:rsidR="00322AB6">
        <w:rPr>
          <w:sz w:val="24"/>
          <w:szCs w:val="24"/>
        </w:rPr>
        <w:tab/>
      </w:r>
      <w:r w:rsidRPr="00DA0C81">
        <w:rPr>
          <w:sz w:val="24"/>
          <w:szCs w:val="24"/>
        </w:rPr>
        <w:t>Die Pizza-Häppchen können am Morgen zubereitet werden und vor dem Servieren wieder aufbacken. Schmecken aber auch kalt.</w:t>
      </w:r>
    </w:p>
    <w:p w14:paraId="1108907B" w14:textId="77777777" w:rsidR="0085509F" w:rsidRDefault="0085509F">
      <w:pPr>
        <w:rPr>
          <w:sz w:val="24"/>
          <w:szCs w:val="24"/>
        </w:rPr>
      </w:pPr>
      <w:r>
        <w:rPr>
          <w:sz w:val="24"/>
          <w:szCs w:val="24"/>
        </w:rPr>
        <w:br w:type="page"/>
      </w:r>
    </w:p>
    <w:p w14:paraId="29598C0F" w14:textId="77777777" w:rsidR="006D5F7A" w:rsidRDefault="006D5F7A" w:rsidP="006D5F7A">
      <w:pPr>
        <w:pStyle w:val="Heading2"/>
        <w:spacing w:after="240"/>
      </w:pPr>
      <w:r>
        <w:lastRenderedPageBreak/>
        <w:t>Pizzaschnecken mit Schinken und Ananas</w:t>
      </w:r>
      <w:r>
        <w:rPr>
          <w:rStyle w:val="FootnoteReference"/>
        </w:rPr>
        <w:footnoteReference w:id="49"/>
      </w:r>
      <w:r>
        <w:t xml:space="preserve"> </w:t>
      </w:r>
    </w:p>
    <w:p w14:paraId="6B5ED8D0" w14:textId="77777777" w:rsidR="006D5F7A" w:rsidRDefault="006D5F7A" w:rsidP="006D5F7A">
      <w:pPr>
        <w:rPr>
          <w:sz w:val="24"/>
          <w:szCs w:val="24"/>
        </w:rPr>
      </w:pPr>
      <w:r w:rsidRPr="00216C98">
        <w:rPr>
          <w:sz w:val="24"/>
          <w:szCs w:val="24"/>
          <w:u w:val="single"/>
        </w:rPr>
        <w:t>Zutaten</w:t>
      </w:r>
      <w:r>
        <w:rPr>
          <w:sz w:val="24"/>
          <w:szCs w:val="24"/>
        </w:rPr>
        <w:t xml:space="preserve"> (für 16 Stück):</w:t>
      </w:r>
    </w:p>
    <w:p w14:paraId="30B09AB3" w14:textId="77777777" w:rsidR="006D5F7A" w:rsidRDefault="006D5F7A" w:rsidP="006D5F7A">
      <w:pPr>
        <w:rPr>
          <w:sz w:val="24"/>
          <w:szCs w:val="24"/>
        </w:rPr>
      </w:pPr>
      <w:r>
        <w:rPr>
          <w:sz w:val="24"/>
          <w:szCs w:val="24"/>
        </w:rPr>
        <w:t>250 g Mehl</w:t>
      </w:r>
    </w:p>
    <w:p w14:paraId="022B97AD" w14:textId="77777777" w:rsidR="006D5F7A" w:rsidRPr="00F306F1" w:rsidRDefault="006D5F7A" w:rsidP="006D5F7A">
      <w:pPr>
        <w:rPr>
          <w:sz w:val="24"/>
          <w:szCs w:val="24"/>
        </w:rPr>
      </w:pPr>
      <w:r w:rsidRPr="00F306F1">
        <w:rPr>
          <w:sz w:val="24"/>
          <w:szCs w:val="24"/>
        </w:rPr>
        <w:t>2,5 TL Backpulver</w:t>
      </w:r>
    </w:p>
    <w:p w14:paraId="5D6688BC" w14:textId="77777777" w:rsidR="006D5F7A" w:rsidRPr="00F306F1" w:rsidRDefault="006D5F7A" w:rsidP="006D5F7A">
      <w:pPr>
        <w:rPr>
          <w:sz w:val="24"/>
          <w:szCs w:val="24"/>
        </w:rPr>
      </w:pPr>
      <w:r w:rsidRPr="00F306F1">
        <w:rPr>
          <w:sz w:val="24"/>
          <w:szCs w:val="24"/>
        </w:rPr>
        <w:t>40 g Butter, zerkleinert</w:t>
      </w:r>
    </w:p>
    <w:p w14:paraId="419879AD" w14:textId="77777777" w:rsidR="006D5F7A" w:rsidRPr="00F306F1" w:rsidRDefault="006D5F7A" w:rsidP="006D5F7A">
      <w:pPr>
        <w:rPr>
          <w:sz w:val="24"/>
          <w:szCs w:val="24"/>
        </w:rPr>
      </w:pPr>
      <w:r w:rsidRPr="00F306F1">
        <w:rPr>
          <w:sz w:val="24"/>
          <w:szCs w:val="24"/>
        </w:rPr>
        <w:t>125 ml Milch</w:t>
      </w:r>
    </w:p>
    <w:p w14:paraId="1180C97A" w14:textId="77777777" w:rsidR="006D5F7A" w:rsidRPr="00F306F1" w:rsidRDefault="006D5F7A" w:rsidP="006D5F7A">
      <w:pPr>
        <w:rPr>
          <w:sz w:val="24"/>
          <w:szCs w:val="24"/>
        </w:rPr>
      </w:pPr>
      <w:r w:rsidRPr="00F306F1">
        <w:rPr>
          <w:sz w:val="24"/>
          <w:szCs w:val="24"/>
        </w:rPr>
        <w:t>4 EL Tomatenpüree</w:t>
      </w:r>
    </w:p>
    <w:p w14:paraId="14BE08D1" w14:textId="77777777" w:rsidR="006D5F7A" w:rsidRPr="00F306F1" w:rsidRDefault="006D5F7A" w:rsidP="006D5F7A">
      <w:pPr>
        <w:rPr>
          <w:sz w:val="24"/>
          <w:szCs w:val="24"/>
        </w:rPr>
      </w:pPr>
      <w:r w:rsidRPr="00F306F1">
        <w:rPr>
          <w:sz w:val="24"/>
          <w:szCs w:val="24"/>
        </w:rPr>
        <w:t>2 kleine Zwiebeln, feingehackt</w:t>
      </w:r>
    </w:p>
    <w:p w14:paraId="5964F5F1" w14:textId="77777777" w:rsidR="006D5F7A" w:rsidRPr="00F306F1" w:rsidRDefault="006D5F7A" w:rsidP="006D5F7A">
      <w:pPr>
        <w:rPr>
          <w:sz w:val="24"/>
          <w:szCs w:val="24"/>
        </w:rPr>
      </w:pPr>
      <w:r w:rsidRPr="00F306F1">
        <w:rPr>
          <w:sz w:val="24"/>
          <w:szCs w:val="24"/>
        </w:rPr>
        <w:t>4 Ananasscheiben, feingehackt</w:t>
      </w:r>
    </w:p>
    <w:p w14:paraId="113C0B5A" w14:textId="77777777" w:rsidR="006D5F7A" w:rsidRPr="00F306F1" w:rsidRDefault="006D5F7A" w:rsidP="006D5F7A">
      <w:pPr>
        <w:rPr>
          <w:sz w:val="24"/>
          <w:szCs w:val="24"/>
        </w:rPr>
      </w:pPr>
      <w:r w:rsidRPr="00F306F1">
        <w:rPr>
          <w:sz w:val="24"/>
          <w:szCs w:val="24"/>
        </w:rPr>
        <w:t>200 g Schinkenaufschnitt, kleingeschnitten</w:t>
      </w:r>
    </w:p>
    <w:p w14:paraId="478C2548" w14:textId="77777777" w:rsidR="006D5F7A" w:rsidRPr="00F306F1" w:rsidRDefault="006D5F7A" w:rsidP="006D5F7A">
      <w:pPr>
        <w:rPr>
          <w:sz w:val="24"/>
          <w:szCs w:val="24"/>
        </w:rPr>
      </w:pPr>
      <w:r w:rsidRPr="00F306F1">
        <w:rPr>
          <w:sz w:val="24"/>
          <w:szCs w:val="24"/>
        </w:rPr>
        <w:t>80 g Cheddar, gerieben</w:t>
      </w:r>
    </w:p>
    <w:p w14:paraId="667F0DBA" w14:textId="77777777" w:rsidR="006D5F7A" w:rsidRPr="00F306F1" w:rsidRDefault="006D5F7A" w:rsidP="006D5F7A">
      <w:pPr>
        <w:rPr>
          <w:sz w:val="24"/>
          <w:szCs w:val="24"/>
        </w:rPr>
      </w:pPr>
      <w:r w:rsidRPr="00F306F1">
        <w:rPr>
          <w:sz w:val="24"/>
          <w:szCs w:val="24"/>
        </w:rPr>
        <w:t>2 EL Petersilie, feingehackt</w:t>
      </w:r>
    </w:p>
    <w:p w14:paraId="333E78DB" w14:textId="77777777" w:rsidR="006D5F7A" w:rsidRPr="00F306F1" w:rsidRDefault="006D5F7A" w:rsidP="006D5F7A">
      <w:pPr>
        <w:rPr>
          <w:sz w:val="24"/>
          <w:szCs w:val="24"/>
        </w:rPr>
      </w:pPr>
    </w:p>
    <w:p w14:paraId="7EAF2CB1" w14:textId="77777777" w:rsidR="006D5F7A" w:rsidRDefault="006D5F7A" w:rsidP="006D5F7A">
      <w:pPr>
        <w:rPr>
          <w:sz w:val="24"/>
          <w:szCs w:val="24"/>
        </w:rPr>
      </w:pPr>
      <w:r w:rsidRPr="008E498C">
        <w:rPr>
          <w:sz w:val="24"/>
          <w:szCs w:val="24"/>
        </w:rPr>
        <w:t>Zubereitungszeit: 25 Minuten plus 20 Minuten B</w:t>
      </w:r>
      <w:r>
        <w:rPr>
          <w:sz w:val="24"/>
          <w:szCs w:val="24"/>
        </w:rPr>
        <w:t>ackzeit</w:t>
      </w:r>
    </w:p>
    <w:p w14:paraId="215278EA" w14:textId="77777777" w:rsidR="006D5F7A" w:rsidRPr="00177DD5" w:rsidRDefault="006D5F7A" w:rsidP="00B40E8C">
      <w:pPr>
        <w:pStyle w:val="ListParagraph"/>
        <w:numPr>
          <w:ilvl w:val="0"/>
          <w:numId w:val="849"/>
        </w:numPr>
        <w:spacing w:after="120"/>
        <w:ind w:left="714" w:hanging="357"/>
        <w:contextualSpacing w:val="0"/>
        <w:jc w:val="both"/>
        <w:rPr>
          <w:sz w:val="24"/>
          <w:szCs w:val="24"/>
        </w:rPr>
      </w:pPr>
      <w:r w:rsidRPr="00177DD5">
        <w:rPr>
          <w:sz w:val="24"/>
          <w:szCs w:val="24"/>
        </w:rPr>
        <w:t>Den Backofen auf 180 Grad (</w:t>
      </w:r>
      <w:r>
        <w:rPr>
          <w:sz w:val="24"/>
          <w:szCs w:val="24"/>
        </w:rPr>
        <w:t>G</w:t>
      </w:r>
      <w:r w:rsidRPr="00177DD5">
        <w:rPr>
          <w:sz w:val="24"/>
          <w:szCs w:val="24"/>
        </w:rPr>
        <w:t>as Stude 2-3) vorheizen. 2 Backbleche mit Backpapier belegen. Mehl und Backpulver in eine Schüssel sieben, die Butter zugeben und mit den Fingerspitzen zu einer krümeligen, feinen Masse verreiben. In der Mitte eine Vertiefung drücken und fast die gesamte Milch hineingießen. Mit einem breiten Messer die Zutaten verarbeiten, bis sie sich verbinden. Dann zu einer Kugel zusammenfassen und auf eine leicht bemehlte Arbeitsfläche geben. In 2 Portionen ca. 5 mm dick zu einem 20x30 cm Rechteck ausrollen. Mit Tomatenpüree bestreichen, dabei rundum einen Rand von 1 cm freilassen.</w:t>
      </w:r>
    </w:p>
    <w:p w14:paraId="73F57129" w14:textId="77777777" w:rsidR="006D5F7A" w:rsidRPr="00177DD5" w:rsidRDefault="006D5F7A" w:rsidP="00B40E8C">
      <w:pPr>
        <w:pStyle w:val="ListParagraph"/>
        <w:numPr>
          <w:ilvl w:val="0"/>
          <w:numId w:val="849"/>
        </w:numPr>
        <w:spacing w:after="120"/>
        <w:ind w:left="714" w:hanging="357"/>
        <w:contextualSpacing w:val="0"/>
        <w:jc w:val="both"/>
        <w:rPr>
          <w:sz w:val="24"/>
          <w:szCs w:val="24"/>
        </w:rPr>
      </w:pPr>
      <w:r w:rsidRPr="00177DD5">
        <w:rPr>
          <w:sz w:val="24"/>
          <w:szCs w:val="24"/>
        </w:rPr>
        <w:t>Zwiebeln, Ananas, Schinken, Cheddar und Petersilie mischen. Gleichmäßig auf dem Tomatenpüree verteilen; einen Rand von 2 cm lassen. Mit Hilfe des Backpapiers den Teig von der Längsseite aufrollen.</w:t>
      </w:r>
    </w:p>
    <w:p w14:paraId="2A032F07" w14:textId="77777777" w:rsidR="006D5F7A" w:rsidRPr="00177DD5" w:rsidRDefault="006D5F7A" w:rsidP="00B40E8C">
      <w:pPr>
        <w:pStyle w:val="ListParagraph"/>
        <w:numPr>
          <w:ilvl w:val="0"/>
          <w:numId w:val="849"/>
        </w:numPr>
        <w:spacing w:after="120"/>
        <w:ind w:left="714" w:hanging="357"/>
        <w:contextualSpacing w:val="0"/>
        <w:jc w:val="both"/>
        <w:rPr>
          <w:sz w:val="24"/>
          <w:szCs w:val="24"/>
        </w:rPr>
      </w:pPr>
      <w:r w:rsidRPr="00177DD5">
        <w:rPr>
          <w:sz w:val="24"/>
          <w:szCs w:val="24"/>
        </w:rPr>
        <w:t>Jede Rolle in 8 gleichmäßige Scheiben schneiden. Auf die Backbleche legen und 20 Minuten goldgelb backen. Warm servieren.</w:t>
      </w:r>
    </w:p>
    <w:p w14:paraId="572FE034" w14:textId="77777777" w:rsidR="006D5F7A" w:rsidRDefault="006D5F7A" w:rsidP="006D5F7A">
      <w:pPr>
        <w:rPr>
          <w:sz w:val="24"/>
          <w:szCs w:val="24"/>
        </w:rPr>
      </w:pPr>
      <w:r>
        <w:rPr>
          <w:sz w:val="24"/>
          <w:szCs w:val="24"/>
        </w:rPr>
        <w:br w:type="page"/>
      </w:r>
    </w:p>
    <w:p w14:paraId="10E8C11F" w14:textId="77777777" w:rsidR="0065204F" w:rsidRDefault="0065204F" w:rsidP="0065204F">
      <w:pPr>
        <w:pStyle w:val="Heading2"/>
        <w:spacing w:after="240"/>
      </w:pPr>
      <w:r>
        <w:lastRenderedPageBreak/>
        <w:t>Mini-Pizza – Pizzaboden</w:t>
      </w:r>
      <w:r>
        <w:rPr>
          <w:rStyle w:val="FootnoteReference"/>
        </w:rPr>
        <w:footnoteReference w:id="50"/>
      </w:r>
      <w:r>
        <w:t xml:space="preserve"> </w:t>
      </w:r>
    </w:p>
    <w:p w14:paraId="4C4577C3" w14:textId="77777777" w:rsidR="0065204F" w:rsidRDefault="0065204F" w:rsidP="0065204F">
      <w:pPr>
        <w:rPr>
          <w:sz w:val="24"/>
          <w:szCs w:val="24"/>
        </w:rPr>
      </w:pPr>
      <w:r w:rsidRPr="006473D1">
        <w:rPr>
          <w:sz w:val="24"/>
          <w:szCs w:val="24"/>
          <w:u w:val="single"/>
        </w:rPr>
        <w:t xml:space="preserve">Zutaten </w:t>
      </w:r>
      <w:r>
        <w:rPr>
          <w:sz w:val="24"/>
          <w:szCs w:val="24"/>
        </w:rPr>
        <w:t>(für 25 Stück):</w:t>
      </w:r>
    </w:p>
    <w:p w14:paraId="201041D8" w14:textId="77777777" w:rsidR="0065204F" w:rsidRDefault="0065204F" w:rsidP="0065204F">
      <w:pPr>
        <w:rPr>
          <w:sz w:val="24"/>
          <w:szCs w:val="24"/>
        </w:rPr>
      </w:pPr>
      <w:r>
        <w:rPr>
          <w:sz w:val="24"/>
          <w:szCs w:val="24"/>
        </w:rPr>
        <w:t>7 g Trockenhefe</w:t>
      </w:r>
    </w:p>
    <w:p w14:paraId="2ABAB251" w14:textId="77777777" w:rsidR="0065204F" w:rsidRDefault="0065204F" w:rsidP="0065204F">
      <w:pPr>
        <w:rPr>
          <w:sz w:val="24"/>
          <w:szCs w:val="24"/>
        </w:rPr>
      </w:pPr>
      <w:r>
        <w:rPr>
          <w:sz w:val="24"/>
          <w:szCs w:val="24"/>
        </w:rPr>
        <w:t>½ TL Zucker</w:t>
      </w:r>
    </w:p>
    <w:p w14:paraId="5757A5C4" w14:textId="77777777" w:rsidR="0065204F" w:rsidRDefault="0065204F" w:rsidP="0065204F">
      <w:pPr>
        <w:rPr>
          <w:sz w:val="24"/>
          <w:szCs w:val="24"/>
        </w:rPr>
      </w:pPr>
      <w:r>
        <w:rPr>
          <w:sz w:val="24"/>
          <w:szCs w:val="24"/>
        </w:rPr>
        <w:t>185 ml warmes Wasser</w:t>
      </w:r>
    </w:p>
    <w:p w14:paraId="587F2FF6" w14:textId="77777777" w:rsidR="0065204F" w:rsidRDefault="0065204F" w:rsidP="0065204F">
      <w:pPr>
        <w:rPr>
          <w:sz w:val="24"/>
          <w:szCs w:val="24"/>
        </w:rPr>
      </w:pPr>
      <w:r>
        <w:rPr>
          <w:sz w:val="24"/>
          <w:szCs w:val="24"/>
        </w:rPr>
        <w:t>250 g Mehl</w:t>
      </w:r>
    </w:p>
    <w:p w14:paraId="225FCF74" w14:textId="77777777" w:rsidR="0065204F" w:rsidRDefault="0065204F" w:rsidP="0065204F">
      <w:pPr>
        <w:rPr>
          <w:sz w:val="24"/>
          <w:szCs w:val="24"/>
        </w:rPr>
      </w:pPr>
      <w:r>
        <w:rPr>
          <w:sz w:val="24"/>
          <w:szCs w:val="24"/>
        </w:rPr>
        <w:t>½ TL Salz</w:t>
      </w:r>
    </w:p>
    <w:p w14:paraId="50A65BDF" w14:textId="77777777" w:rsidR="0065204F" w:rsidRDefault="0065204F" w:rsidP="0065204F">
      <w:pPr>
        <w:rPr>
          <w:sz w:val="24"/>
          <w:szCs w:val="24"/>
        </w:rPr>
      </w:pPr>
      <w:r>
        <w:rPr>
          <w:sz w:val="24"/>
          <w:szCs w:val="24"/>
        </w:rPr>
        <w:t>1 EL Olivenöl</w:t>
      </w:r>
    </w:p>
    <w:p w14:paraId="191F65D6" w14:textId="77777777" w:rsidR="0065204F" w:rsidRDefault="0065204F" w:rsidP="0065204F">
      <w:pPr>
        <w:rPr>
          <w:sz w:val="24"/>
          <w:szCs w:val="24"/>
        </w:rPr>
      </w:pPr>
    </w:p>
    <w:p w14:paraId="649284D4" w14:textId="77777777" w:rsidR="0065204F" w:rsidRDefault="0065204F" w:rsidP="0065204F">
      <w:pPr>
        <w:rPr>
          <w:sz w:val="24"/>
          <w:szCs w:val="24"/>
        </w:rPr>
      </w:pPr>
      <w:r>
        <w:rPr>
          <w:sz w:val="24"/>
          <w:szCs w:val="24"/>
        </w:rPr>
        <w:t>Zubereitung:</w:t>
      </w:r>
    </w:p>
    <w:p w14:paraId="63FE9ACC" w14:textId="77777777" w:rsidR="0065204F" w:rsidRPr="003C033F" w:rsidRDefault="0065204F" w:rsidP="00B40E8C">
      <w:pPr>
        <w:pStyle w:val="ListParagraph"/>
        <w:numPr>
          <w:ilvl w:val="0"/>
          <w:numId w:val="851"/>
        </w:numPr>
        <w:spacing w:after="120"/>
        <w:ind w:left="714" w:hanging="357"/>
        <w:contextualSpacing w:val="0"/>
        <w:jc w:val="both"/>
        <w:rPr>
          <w:sz w:val="24"/>
          <w:szCs w:val="24"/>
        </w:rPr>
      </w:pPr>
      <w:r w:rsidRPr="003C033F">
        <w:rPr>
          <w:sz w:val="24"/>
          <w:szCs w:val="24"/>
        </w:rPr>
        <w:t>7 g Trockenhefe, ½ TL Zucker und 185 ml warmes Wasser mischen, abdecken und 10 Minuten ruhen lassen, bis sich Blasen bilden. 250 g Mehl und ½ TL Salz in eine große Schüssel sieben; in die Mitte eine Mulde drücken. Die Hefemischung und 1 EL Olivenöl zugeben. Die Zutaten mit einem breiten Messer verarbeiten, bis sie sich verbinden. Auf einer bemehlten Arbeitsfläche 10 Minuten zu einem glatten Teig verkneten.</w:t>
      </w:r>
    </w:p>
    <w:p w14:paraId="39855F86" w14:textId="77777777" w:rsidR="0065204F" w:rsidRDefault="0065204F" w:rsidP="00B40E8C">
      <w:pPr>
        <w:pStyle w:val="ListParagraph"/>
        <w:numPr>
          <w:ilvl w:val="0"/>
          <w:numId w:val="851"/>
        </w:numPr>
        <w:spacing w:after="120"/>
        <w:ind w:left="714" w:hanging="357"/>
        <w:contextualSpacing w:val="0"/>
        <w:jc w:val="both"/>
        <w:rPr>
          <w:sz w:val="24"/>
          <w:szCs w:val="24"/>
        </w:rPr>
      </w:pPr>
      <w:r w:rsidRPr="003C033F">
        <w:rPr>
          <w:sz w:val="24"/>
          <w:szCs w:val="24"/>
        </w:rPr>
        <w:t>In eine leicht geölte Schüssel legen und mit Frischhaltefolie abgedeckt 45 Minuten ruhen lassen, bis sich das Teigvolumen verdoppelt hat. Dem Teig einen festen Faustschlag versetzen, sodass die Luft entweicht; anschließend nochmals 8 Minuten kneten. Auf 1 cm Dicke ausrollen. Kreise von 7 cm Durchmesser ausstechen, auf ein mit Backpapier ausgelegtes Backblech setzen und mit verschiedenen Belägen versehen. Bei 200 Grad (Gas 3) 15 Minuten backen.</w:t>
      </w:r>
    </w:p>
    <w:p w14:paraId="4CAE623C" w14:textId="77777777" w:rsidR="0065204F" w:rsidRDefault="0065204F" w:rsidP="0065204F">
      <w:pPr>
        <w:rPr>
          <w:sz w:val="24"/>
          <w:szCs w:val="24"/>
        </w:rPr>
      </w:pPr>
      <w:r>
        <w:rPr>
          <w:sz w:val="24"/>
          <w:szCs w:val="24"/>
        </w:rPr>
        <w:br w:type="page"/>
      </w:r>
    </w:p>
    <w:p w14:paraId="76D143EC" w14:textId="63C86B5C" w:rsidR="00D41031" w:rsidRPr="00EC2629" w:rsidRDefault="00696D46" w:rsidP="00573E36">
      <w:pPr>
        <w:pStyle w:val="Heading2"/>
        <w:spacing w:after="240"/>
      </w:pPr>
      <w:r w:rsidRPr="00EC2629">
        <w:lastRenderedPageBreak/>
        <w:t>Thai-Pizza</w:t>
      </w:r>
      <w:r w:rsidR="008F3B33">
        <w:rPr>
          <w:rStyle w:val="FootnoteReference"/>
        </w:rPr>
        <w:footnoteReference w:id="51"/>
      </w:r>
    </w:p>
    <w:p w14:paraId="7322ACE4" w14:textId="3ABD3584" w:rsidR="00EC2629" w:rsidRPr="00EC2629" w:rsidRDefault="00EC2629">
      <w:pPr>
        <w:rPr>
          <w:sz w:val="24"/>
          <w:szCs w:val="24"/>
        </w:rPr>
      </w:pPr>
      <w:r w:rsidRPr="00EC2629">
        <w:rPr>
          <w:sz w:val="24"/>
          <w:szCs w:val="24"/>
        </w:rPr>
        <w:t>Zutaten:</w:t>
      </w:r>
    </w:p>
    <w:p w14:paraId="291F5A09" w14:textId="34CE8DCC" w:rsidR="00D41031" w:rsidRPr="00EC7FF7" w:rsidRDefault="00EC2629">
      <w:pPr>
        <w:rPr>
          <w:i/>
          <w:iCs/>
          <w:sz w:val="24"/>
          <w:szCs w:val="24"/>
        </w:rPr>
      </w:pPr>
      <w:r>
        <w:rPr>
          <w:i/>
          <w:iCs/>
          <w:sz w:val="24"/>
          <w:szCs w:val="24"/>
        </w:rPr>
        <w:t xml:space="preserve">Für den </w:t>
      </w:r>
      <w:r w:rsidR="00D41031" w:rsidRPr="00EC7FF7">
        <w:rPr>
          <w:i/>
          <w:iCs/>
          <w:sz w:val="24"/>
          <w:szCs w:val="24"/>
        </w:rPr>
        <w:t>Pizzateig</w:t>
      </w:r>
    </w:p>
    <w:p w14:paraId="458DF90A" w14:textId="77777777" w:rsidR="00D41031" w:rsidRDefault="00D41031">
      <w:pPr>
        <w:rPr>
          <w:sz w:val="24"/>
          <w:szCs w:val="24"/>
        </w:rPr>
      </w:pPr>
      <w:r>
        <w:rPr>
          <w:sz w:val="24"/>
          <w:szCs w:val="24"/>
        </w:rPr>
        <w:t>400 g Mehl</w:t>
      </w:r>
    </w:p>
    <w:p w14:paraId="1A8B4998" w14:textId="77777777" w:rsidR="00D41031" w:rsidRDefault="00D41031">
      <w:pPr>
        <w:rPr>
          <w:sz w:val="24"/>
          <w:szCs w:val="24"/>
        </w:rPr>
      </w:pPr>
      <w:r>
        <w:rPr>
          <w:sz w:val="24"/>
          <w:szCs w:val="24"/>
        </w:rPr>
        <w:t>200 ml Wasser 1 Würfel Hefe</w:t>
      </w:r>
    </w:p>
    <w:p w14:paraId="3B79255C" w14:textId="77777777" w:rsidR="006A176A" w:rsidRDefault="00D41031">
      <w:pPr>
        <w:rPr>
          <w:sz w:val="24"/>
          <w:szCs w:val="24"/>
        </w:rPr>
      </w:pPr>
      <w:r>
        <w:rPr>
          <w:sz w:val="24"/>
          <w:szCs w:val="24"/>
        </w:rPr>
        <w:t xml:space="preserve">1 EL </w:t>
      </w:r>
      <w:r w:rsidR="006A176A">
        <w:rPr>
          <w:sz w:val="24"/>
          <w:szCs w:val="24"/>
        </w:rPr>
        <w:t>Olivenöl</w:t>
      </w:r>
    </w:p>
    <w:p w14:paraId="7BE96DFB" w14:textId="77777777" w:rsidR="006A176A" w:rsidRDefault="006A176A">
      <w:pPr>
        <w:rPr>
          <w:sz w:val="24"/>
          <w:szCs w:val="24"/>
        </w:rPr>
      </w:pPr>
      <w:r>
        <w:rPr>
          <w:sz w:val="24"/>
          <w:szCs w:val="24"/>
        </w:rPr>
        <w:t>1 TL Salz</w:t>
      </w:r>
    </w:p>
    <w:p w14:paraId="13D4C5FE" w14:textId="77777777" w:rsidR="006A176A" w:rsidRDefault="006A176A">
      <w:pPr>
        <w:rPr>
          <w:sz w:val="24"/>
          <w:szCs w:val="24"/>
        </w:rPr>
      </w:pPr>
      <w:r>
        <w:rPr>
          <w:sz w:val="24"/>
          <w:szCs w:val="24"/>
        </w:rPr>
        <w:t>2 TL Zucker</w:t>
      </w:r>
    </w:p>
    <w:p w14:paraId="67733EEE" w14:textId="77777777" w:rsidR="008F59F1" w:rsidRDefault="008F59F1">
      <w:pPr>
        <w:rPr>
          <w:i/>
          <w:iCs/>
          <w:sz w:val="24"/>
          <w:szCs w:val="24"/>
        </w:rPr>
      </w:pPr>
    </w:p>
    <w:p w14:paraId="209AD30C" w14:textId="2C522C1E" w:rsidR="006A176A" w:rsidRPr="00EC7FF7" w:rsidRDefault="00EC2629">
      <w:pPr>
        <w:rPr>
          <w:i/>
          <w:iCs/>
          <w:sz w:val="24"/>
          <w:szCs w:val="24"/>
        </w:rPr>
      </w:pPr>
      <w:r>
        <w:rPr>
          <w:i/>
          <w:iCs/>
          <w:sz w:val="24"/>
          <w:szCs w:val="24"/>
        </w:rPr>
        <w:t xml:space="preserve">Für die </w:t>
      </w:r>
      <w:r w:rsidR="006A176A" w:rsidRPr="00EC7FF7">
        <w:rPr>
          <w:i/>
          <w:iCs/>
          <w:sz w:val="24"/>
          <w:szCs w:val="24"/>
        </w:rPr>
        <w:t>Tomatensauce</w:t>
      </w:r>
      <w:r>
        <w:rPr>
          <w:i/>
          <w:iCs/>
          <w:sz w:val="24"/>
          <w:szCs w:val="24"/>
        </w:rPr>
        <w:t>:</w:t>
      </w:r>
    </w:p>
    <w:p w14:paraId="62C8BA59" w14:textId="77777777" w:rsidR="00D73E28" w:rsidRDefault="006A176A">
      <w:pPr>
        <w:rPr>
          <w:sz w:val="24"/>
          <w:szCs w:val="24"/>
        </w:rPr>
      </w:pPr>
      <w:r>
        <w:rPr>
          <w:sz w:val="24"/>
          <w:szCs w:val="24"/>
        </w:rPr>
        <w:t>Tomaten aus der Dose, Saft</w:t>
      </w:r>
      <w:r w:rsidR="00D73E28">
        <w:rPr>
          <w:sz w:val="24"/>
          <w:szCs w:val="24"/>
        </w:rPr>
        <w:t xml:space="preserve"> abgießen</w:t>
      </w:r>
    </w:p>
    <w:p w14:paraId="3C40F76F" w14:textId="77777777" w:rsidR="00D73E28" w:rsidRDefault="00D73E28">
      <w:pPr>
        <w:rPr>
          <w:sz w:val="24"/>
          <w:szCs w:val="24"/>
        </w:rPr>
      </w:pPr>
      <w:r>
        <w:rPr>
          <w:sz w:val="24"/>
          <w:szCs w:val="24"/>
        </w:rPr>
        <w:t>1 TL Salz</w:t>
      </w:r>
    </w:p>
    <w:p w14:paraId="3AD96175" w14:textId="26A66ADC" w:rsidR="00696D46" w:rsidRDefault="00D73E28">
      <w:pPr>
        <w:rPr>
          <w:sz w:val="24"/>
          <w:szCs w:val="24"/>
        </w:rPr>
      </w:pPr>
      <w:r>
        <w:rPr>
          <w:sz w:val="24"/>
          <w:szCs w:val="24"/>
        </w:rPr>
        <w:t>½ TL Zucker</w:t>
      </w:r>
    </w:p>
    <w:p w14:paraId="08B60F6C" w14:textId="77777777" w:rsidR="0044196E" w:rsidRDefault="0044196E">
      <w:pPr>
        <w:rPr>
          <w:sz w:val="24"/>
          <w:szCs w:val="24"/>
        </w:rPr>
      </w:pPr>
      <w:r>
        <w:rPr>
          <w:sz w:val="24"/>
          <w:szCs w:val="24"/>
        </w:rPr>
        <w:t>½ TL grüne Currypaste (gekauft oder siehe Rezept)</w:t>
      </w:r>
    </w:p>
    <w:p w14:paraId="44EA4016" w14:textId="77777777" w:rsidR="008F59F1" w:rsidRDefault="008F59F1">
      <w:pPr>
        <w:rPr>
          <w:i/>
          <w:iCs/>
          <w:sz w:val="24"/>
          <w:szCs w:val="24"/>
        </w:rPr>
      </w:pPr>
    </w:p>
    <w:p w14:paraId="5BEE84ED" w14:textId="4B422DF7" w:rsidR="00495042" w:rsidRPr="00EC7FF7" w:rsidRDefault="00EC2629">
      <w:pPr>
        <w:rPr>
          <w:i/>
          <w:iCs/>
          <w:sz w:val="24"/>
          <w:szCs w:val="24"/>
        </w:rPr>
      </w:pPr>
      <w:r>
        <w:rPr>
          <w:i/>
          <w:iCs/>
          <w:sz w:val="24"/>
          <w:szCs w:val="24"/>
        </w:rPr>
        <w:t xml:space="preserve">Für den </w:t>
      </w:r>
      <w:r w:rsidR="00495042" w:rsidRPr="00EC7FF7">
        <w:rPr>
          <w:i/>
          <w:iCs/>
          <w:sz w:val="24"/>
          <w:szCs w:val="24"/>
        </w:rPr>
        <w:t>Belag</w:t>
      </w:r>
      <w:r>
        <w:rPr>
          <w:i/>
          <w:iCs/>
          <w:sz w:val="24"/>
          <w:szCs w:val="24"/>
        </w:rPr>
        <w:t>:</w:t>
      </w:r>
    </w:p>
    <w:p w14:paraId="320E66F5" w14:textId="0EB4E9E3" w:rsidR="0066645A" w:rsidRDefault="00495042">
      <w:pPr>
        <w:rPr>
          <w:sz w:val="24"/>
          <w:szCs w:val="24"/>
        </w:rPr>
      </w:pPr>
      <w:r>
        <w:rPr>
          <w:sz w:val="24"/>
          <w:szCs w:val="24"/>
        </w:rPr>
        <w:t>Mozzarella, Knoblauch, Tintenfisch (hihi</w:t>
      </w:r>
      <w:r w:rsidR="004F2E8E">
        <w:rPr>
          <w:sz w:val="24"/>
          <w:szCs w:val="24"/>
        </w:rPr>
        <w:t>), Peperoncini, Frühlingslauch, Garnelen (nochmal hihi</w:t>
      </w:r>
      <w:r w:rsidR="00EC2629">
        <w:rPr>
          <w:sz w:val="24"/>
          <w:szCs w:val="24"/>
        </w:rPr>
        <w:t xml:space="preserve"> – nehmt ihr nie </w:t>
      </w:r>
      <w:r w:rsidR="00EC2629" w:rsidRPr="00EC2629">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sidR="004F2E8E">
        <w:rPr>
          <w:sz w:val="24"/>
          <w:szCs w:val="24"/>
        </w:rPr>
        <w:t>)</w:t>
      </w:r>
      <w:r w:rsidR="00D96FFC">
        <w:rPr>
          <w:sz w:val="24"/>
          <w:szCs w:val="24"/>
        </w:rPr>
        <w:t>, Koriander, Sweet Chili Sauce, Olivenöl, Fleur de Sel</w:t>
      </w:r>
    </w:p>
    <w:p w14:paraId="34F4BF0D" w14:textId="77777777" w:rsidR="008F59F1" w:rsidRDefault="008F59F1">
      <w:pPr>
        <w:rPr>
          <w:sz w:val="24"/>
          <w:szCs w:val="24"/>
        </w:rPr>
      </w:pPr>
    </w:p>
    <w:p w14:paraId="5F88A1F1" w14:textId="1996457E" w:rsidR="003C4494" w:rsidRDefault="003C4494">
      <w:pPr>
        <w:rPr>
          <w:sz w:val="24"/>
          <w:szCs w:val="24"/>
        </w:rPr>
      </w:pPr>
      <w:r>
        <w:rPr>
          <w:sz w:val="24"/>
          <w:szCs w:val="24"/>
        </w:rPr>
        <w:t>Zubereitung:</w:t>
      </w:r>
    </w:p>
    <w:p w14:paraId="1075C206" w14:textId="77777777" w:rsidR="00612E35" w:rsidRPr="00DA4FDC" w:rsidRDefault="0066645A" w:rsidP="00B40E8C">
      <w:pPr>
        <w:pStyle w:val="ListParagraph"/>
        <w:numPr>
          <w:ilvl w:val="0"/>
          <w:numId w:val="306"/>
        </w:numPr>
        <w:ind w:left="714" w:hanging="357"/>
        <w:contextualSpacing w:val="0"/>
        <w:jc w:val="both"/>
        <w:rPr>
          <w:sz w:val="24"/>
          <w:szCs w:val="24"/>
        </w:rPr>
      </w:pPr>
      <w:r w:rsidRPr="00DA4FDC">
        <w:rPr>
          <w:sz w:val="24"/>
          <w:szCs w:val="24"/>
        </w:rPr>
        <w:t>Mehl in eine Schüssel geben und in der Mitte eine Mulde machen. In einem Messbecher das Wasser mit Zucker, Salz und Olivenöl gut verrühren, bis sich Zucker und Salz</w:t>
      </w:r>
      <w:r w:rsidR="00612E35" w:rsidRPr="00DA4FDC">
        <w:rPr>
          <w:sz w:val="24"/>
          <w:szCs w:val="24"/>
        </w:rPr>
        <w:t xml:space="preserve"> aufgelöst haben. Das Wasser darf maximal 38°C haben, also lauwarm. </w:t>
      </w:r>
    </w:p>
    <w:p w14:paraId="6768D8F6" w14:textId="77777777" w:rsidR="00D277B0" w:rsidRPr="00DA4FDC" w:rsidRDefault="00612E35" w:rsidP="00B40E8C">
      <w:pPr>
        <w:pStyle w:val="ListParagraph"/>
        <w:numPr>
          <w:ilvl w:val="0"/>
          <w:numId w:val="306"/>
        </w:numPr>
        <w:ind w:left="714" w:hanging="357"/>
        <w:contextualSpacing w:val="0"/>
        <w:jc w:val="both"/>
        <w:rPr>
          <w:sz w:val="24"/>
          <w:szCs w:val="24"/>
        </w:rPr>
      </w:pPr>
      <w:r w:rsidRPr="00DA4FDC">
        <w:rPr>
          <w:sz w:val="24"/>
          <w:szCs w:val="24"/>
        </w:rPr>
        <w:t>Mit einem Holzlöffel zu einem Teigklumpen</w:t>
      </w:r>
      <w:r w:rsidR="00E629CD" w:rsidRPr="00DA4FDC">
        <w:rPr>
          <w:sz w:val="24"/>
          <w:szCs w:val="24"/>
        </w:rPr>
        <w:t xml:space="preserve"> verrühren. Diesen dann auf der Arbeitsfläche mit Mehl zu einer glatten Kugel kneten</w:t>
      </w:r>
      <w:r w:rsidR="000C5A60" w:rsidRPr="00DA4FDC">
        <w:rPr>
          <w:sz w:val="24"/>
          <w:szCs w:val="24"/>
        </w:rPr>
        <w:t>. Etwa 10 Minuten an einem warmen Ort ruhen lassen. Mehl auf Arbeitsfläche v</w:t>
      </w:r>
      <w:r w:rsidR="009116E4" w:rsidRPr="00DA4FDC">
        <w:rPr>
          <w:sz w:val="24"/>
          <w:szCs w:val="24"/>
        </w:rPr>
        <w:t>er</w:t>
      </w:r>
      <w:r w:rsidR="000C5A60" w:rsidRPr="00DA4FDC">
        <w:rPr>
          <w:sz w:val="24"/>
          <w:szCs w:val="24"/>
        </w:rPr>
        <w:t>teilen</w:t>
      </w:r>
      <w:r w:rsidR="009116E4" w:rsidRPr="00DA4FDC">
        <w:rPr>
          <w:sz w:val="24"/>
          <w:szCs w:val="24"/>
        </w:rPr>
        <w:t>, Teig in 4 Stücke teilen und je ein Teigstück mit dem Nudelholz auf einer bemehlten Arbeitsfläche zu runden Pizzen formen.</w:t>
      </w:r>
    </w:p>
    <w:p w14:paraId="240F9E4D" w14:textId="77777777" w:rsidR="00FE45BF" w:rsidRPr="00DA4FDC" w:rsidRDefault="00D277B0" w:rsidP="00B40E8C">
      <w:pPr>
        <w:pStyle w:val="ListParagraph"/>
        <w:numPr>
          <w:ilvl w:val="0"/>
          <w:numId w:val="306"/>
        </w:numPr>
        <w:ind w:left="714" w:hanging="357"/>
        <w:contextualSpacing w:val="0"/>
        <w:jc w:val="both"/>
        <w:rPr>
          <w:sz w:val="24"/>
          <w:szCs w:val="24"/>
        </w:rPr>
      </w:pPr>
      <w:r w:rsidRPr="00DA4FDC">
        <w:rPr>
          <w:sz w:val="24"/>
          <w:szCs w:val="24"/>
        </w:rPr>
        <w:lastRenderedPageBreak/>
        <w:t xml:space="preserve">Für die Tomatensauce die </w:t>
      </w:r>
      <w:r w:rsidR="00FE45BF" w:rsidRPr="00DA4FDC">
        <w:rPr>
          <w:sz w:val="24"/>
          <w:szCs w:val="24"/>
        </w:rPr>
        <w:t>T</w:t>
      </w:r>
      <w:r w:rsidRPr="00DA4FDC">
        <w:rPr>
          <w:sz w:val="24"/>
          <w:szCs w:val="24"/>
        </w:rPr>
        <w:t>omaten in ein Sieb geben und den Saft auffangen. Das Tomatenflei</w:t>
      </w:r>
      <w:r w:rsidR="00FE45BF" w:rsidRPr="00DA4FDC">
        <w:rPr>
          <w:sz w:val="24"/>
          <w:szCs w:val="24"/>
        </w:rPr>
        <w:t>sch</w:t>
      </w:r>
      <w:r w:rsidRPr="00DA4FDC">
        <w:rPr>
          <w:sz w:val="24"/>
          <w:szCs w:val="24"/>
        </w:rPr>
        <w:t xml:space="preserve"> mit Salz</w:t>
      </w:r>
      <w:r w:rsidR="00E27CCD" w:rsidRPr="00DA4FDC">
        <w:rPr>
          <w:sz w:val="24"/>
          <w:szCs w:val="24"/>
        </w:rPr>
        <w:t>, Olivenöl, Zucker und Currypaste mixen. Mozzarella gut abtropfen lassen, mit Küchenkrepp trockentupfen</w:t>
      </w:r>
      <w:r w:rsidR="00FE45BF" w:rsidRPr="00DA4FDC">
        <w:rPr>
          <w:sz w:val="24"/>
          <w:szCs w:val="24"/>
        </w:rPr>
        <w:t xml:space="preserve"> und in kleine Stücke reißen.</w:t>
      </w:r>
    </w:p>
    <w:p w14:paraId="595E3544" w14:textId="0E51397E" w:rsidR="0044196E" w:rsidRPr="003C4494" w:rsidRDefault="00FE45BF" w:rsidP="00B40E8C">
      <w:pPr>
        <w:pStyle w:val="ListParagraph"/>
        <w:numPr>
          <w:ilvl w:val="0"/>
          <w:numId w:val="306"/>
        </w:numPr>
        <w:ind w:left="714" w:hanging="357"/>
        <w:contextualSpacing w:val="0"/>
        <w:jc w:val="both"/>
        <w:rPr>
          <w:sz w:val="24"/>
          <w:szCs w:val="24"/>
        </w:rPr>
      </w:pPr>
      <w:r w:rsidRPr="003C4494">
        <w:rPr>
          <w:sz w:val="24"/>
          <w:szCs w:val="24"/>
        </w:rPr>
        <w:t>Pizzen mit Sauce, Mozzarella und den restlichen Zutaten belegen.</w:t>
      </w:r>
      <w:r w:rsidR="003C4494" w:rsidRPr="003C4494">
        <w:rPr>
          <w:sz w:val="24"/>
          <w:szCs w:val="24"/>
        </w:rPr>
        <w:t xml:space="preserve"> </w:t>
      </w:r>
      <w:r w:rsidRPr="003C4494">
        <w:rPr>
          <w:sz w:val="24"/>
          <w:szCs w:val="24"/>
        </w:rPr>
        <w:t>Pizzen bei 250</w:t>
      </w:r>
      <w:r w:rsidR="00612E35" w:rsidRPr="003C4494">
        <w:rPr>
          <w:sz w:val="24"/>
          <w:szCs w:val="24"/>
        </w:rPr>
        <w:t xml:space="preserve"> </w:t>
      </w:r>
      <w:r w:rsidRPr="003C4494">
        <w:rPr>
          <w:sz w:val="24"/>
          <w:szCs w:val="24"/>
        </w:rPr>
        <w:t xml:space="preserve">-280°C im vorgeheizten Backofen (am besten auf einem Pizzastein) </w:t>
      </w:r>
      <w:r w:rsidR="00DA4FDC" w:rsidRPr="003C4494">
        <w:rPr>
          <w:sz w:val="24"/>
          <w:szCs w:val="24"/>
        </w:rPr>
        <w:t>etwa 4 Minuten backen. Mit Olivenöl und Fleur de Sel verfeinern.</w:t>
      </w:r>
      <w:r w:rsidR="0044196E" w:rsidRPr="003C4494">
        <w:rPr>
          <w:sz w:val="24"/>
          <w:szCs w:val="24"/>
        </w:rPr>
        <w:br w:type="page"/>
      </w:r>
    </w:p>
    <w:p w14:paraId="2045EE7B" w14:textId="49A5BD86" w:rsidR="0044196E" w:rsidRPr="00EC2629" w:rsidRDefault="002356DC" w:rsidP="00573E36">
      <w:pPr>
        <w:pStyle w:val="Heading2"/>
        <w:spacing w:after="240"/>
      </w:pPr>
      <w:r w:rsidRPr="00EC2629">
        <w:lastRenderedPageBreak/>
        <w:t>Pizzateig (Schnelle Variante)</w:t>
      </w:r>
      <w:r w:rsidR="003C4494">
        <w:rPr>
          <w:rStyle w:val="FootnoteReference"/>
        </w:rPr>
        <w:footnoteReference w:id="52"/>
      </w:r>
    </w:p>
    <w:p w14:paraId="3CABE966" w14:textId="779ED02F" w:rsidR="002356DC" w:rsidRDefault="002356DC">
      <w:pPr>
        <w:rPr>
          <w:sz w:val="24"/>
          <w:szCs w:val="24"/>
        </w:rPr>
      </w:pPr>
      <w:r w:rsidRPr="00EC2629">
        <w:rPr>
          <w:sz w:val="24"/>
          <w:szCs w:val="24"/>
          <w:u w:val="single"/>
        </w:rPr>
        <w:t>Zutaten</w:t>
      </w:r>
      <w:r>
        <w:rPr>
          <w:sz w:val="24"/>
          <w:szCs w:val="24"/>
        </w:rPr>
        <w:t xml:space="preserve"> </w:t>
      </w:r>
      <w:r w:rsidR="00EC2629">
        <w:rPr>
          <w:sz w:val="24"/>
          <w:szCs w:val="24"/>
        </w:rPr>
        <w:t>(</w:t>
      </w:r>
      <w:r>
        <w:rPr>
          <w:sz w:val="24"/>
          <w:szCs w:val="24"/>
        </w:rPr>
        <w:t>für ca. 800</w:t>
      </w:r>
      <w:r w:rsidR="002A0839">
        <w:rPr>
          <w:sz w:val="24"/>
          <w:szCs w:val="24"/>
        </w:rPr>
        <w:t xml:space="preserve"> </w:t>
      </w:r>
      <w:r>
        <w:rPr>
          <w:sz w:val="24"/>
          <w:szCs w:val="24"/>
        </w:rPr>
        <w:t>g Teig (</w:t>
      </w:r>
      <w:r w:rsidR="00EC2629">
        <w:rPr>
          <w:sz w:val="24"/>
          <w:szCs w:val="24"/>
        </w:rPr>
        <w:t>c</w:t>
      </w:r>
      <w:r>
        <w:rPr>
          <w:sz w:val="24"/>
          <w:szCs w:val="24"/>
        </w:rPr>
        <w:t>a. 2 – 3 Pizza à 35 cm Durchmesser)</w:t>
      </w:r>
      <w:r w:rsidR="00EC2629">
        <w:rPr>
          <w:sz w:val="24"/>
          <w:szCs w:val="24"/>
        </w:rPr>
        <w:t>)</w:t>
      </w:r>
    </w:p>
    <w:p w14:paraId="54882295" w14:textId="283D368E" w:rsidR="002356DC" w:rsidRDefault="002356DC">
      <w:pPr>
        <w:rPr>
          <w:sz w:val="24"/>
          <w:szCs w:val="24"/>
        </w:rPr>
      </w:pPr>
      <w:r>
        <w:rPr>
          <w:sz w:val="24"/>
          <w:szCs w:val="24"/>
        </w:rPr>
        <w:t>500 g Mehl</w:t>
      </w:r>
    </w:p>
    <w:p w14:paraId="4F62AFB0" w14:textId="7FD60E0B" w:rsidR="002356DC" w:rsidRDefault="002356DC">
      <w:pPr>
        <w:rPr>
          <w:sz w:val="24"/>
          <w:szCs w:val="24"/>
        </w:rPr>
      </w:pPr>
      <w:r>
        <w:rPr>
          <w:sz w:val="24"/>
          <w:szCs w:val="24"/>
        </w:rPr>
        <w:t>Mehl für die Arbeitsfläche</w:t>
      </w:r>
    </w:p>
    <w:p w14:paraId="51E5BCA6" w14:textId="6C4F040A" w:rsidR="002356DC" w:rsidRDefault="002356DC">
      <w:pPr>
        <w:rPr>
          <w:sz w:val="24"/>
          <w:szCs w:val="24"/>
        </w:rPr>
      </w:pPr>
      <w:r>
        <w:rPr>
          <w:sz w:val="24"/>
          <w:szCs w:val="24"/>
        </w:rPr>
        <w:t>8 g Trockenhefe oder 20 g frische Hefe</w:t>
      </w:r>
    </w:p>
    <w:p w14:paraId="2E5AF7BC" w14:textId="47CD09A1" w:rsidR="002356DC" w:rsidRDefault="002356DC">
      <w:pPr>
        <w:rPr>
          <w:sz w:val="24"/>
          <w:szCs w:val="24"/>
        </w:rPr>
      </w:pPr>
      <w:r>
        <w:rPr>
          <w:sz w:val="24"/>
          <w:szCs w:val="24"/>
        </w:rPr>
        <w:t>250 ml lauwarmes Wasser</w:t>
      </w:r>
    </w:p>
    <w:p w14:paraId="30D4E62D" w14:textId="3BFB3EF3" w:rsidR="002356DC" w:rsidRDefault="002356DC">
      <w:pPr>
        <w:rPr>
          <w:sz w:val="24"/>
          <w:szCs w:val="24"/>
        </w:rPr>
      </w:pPr>
      <w:r>
        <w:rPr>
          <w:sz w:val="24"/>
          <w:szCs w:val="24"/>
        </w:rPr>
        <w:t>1 TL Salz</w:t>
      </w:r>
      <w:r w:rsidR="00EC2629">
        <w:rPr>
          <w:sz w:val="24"/>
          <w:szCs w:val="24"/>
        </w:rPr>
        <w:t xml:space="preserve">, </w:t>
      </w:r>
      <w:r>
        <w:rPr>
          <w:sz w:val="24"/>
          <w:szCs w:val="24"/>
        </w:rPr>
        <w:t>1 EL Olivenöl</w:t>
      </w:r>
    </w:p>
    <w:p w14:paraId="23EE2545" w14:textId="77777777" w:rsidR="00EC2629" w:rsidRDefault="00EC2629">
      <w:pPr>
        <w:rPr>
          <w:sz w:val="24"/>
          <w:szCs w:val="24"/>
        </w:rPr>
      </w:pPr>
    </w:p>
    <w:p w14:paraId="563AC624" w14:textId="4541039C" w:rsidR="002356DC" w:rsidRDefault="00AB7268">
      <w:pPr>
        <w:rPr>
          <w:sz w:val="24"/>
          <w:szCs w:val="24"/>
        </w:rPr>
      </w:pPr>
      <w:r>
        <w:rPr>
          <w:sz w:val="24"/>
          <w:szCs w:val="24"/>
        </w:rPr>
        <w:t xml:space="preserve">Zubereitungszeit: lange! </w:t>
      </w:r>
      <w:r w:rsidR="00F125D9">
        <w:rPr>
          <w:sz w:val="24"/>
          <w:szCs w:val="24"/>
        </w:rPr>
        <w:t xml:space="preserve">3,5 </w:t>
      </w:r>
      <w:r>
        <w:rPr>
          <w:sz w:val="24"/>
          <w:szCs w:val="24"/>
        </w:rPr>
        <w:t>Stunden!</w:t>
      </w:r>
      <w:r w:rsidR="00EC2629">
        <w:rPr>
          <w:sz w:val="24"/>
          <w:szCs w:val="24"/>
        </w:rPr>
        <w:t xml:space="preserve"> – dabei ist es die schnelle Variante</w:t>
      </w:r>
      <w:r w:rsidR="00EC2629" w:rsidRPr="00EC2629">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2285F85E" w14:textId="77777777" w:rsidR="009344A2" w:rsidRDefault="009344A2">
      <w:pPr>
        <w:rPr>
          <w:sz w:val="24"/>
          <w:szCs w:val="24"/>
        </w:rPr>
      </w:pPr>
    </w:p>
    <w:p w14:paraId="63265758" w14:textId="0710B249" w:rsidR="002356DC" w:rsidRPr="00F125D9" w:rsidRDefault="002356DC" w:rsidP="00B40E8C">
      <w:pPr>
        <w:pStyle w:val="ListParagraph"/>
        <w:numPr>
          <w:ilvl w:val="0"/>
          <w:numId w:val="533"/>
        </w:numPr>
        <w:contextualSpacing w:val="0"/>
        <w:jc w:val="both"/>
        <w:rPr>
          <w:sz w:val="24"/>
          <w:szCs w:val="24"/>
        </w:rPr>
      </w:pPr>
      <w:r w:rsidRPr="00F125D9">
        <w:rPr>
          <w:sz w:val="24"/>
          <w:szCs w:val="24"/>
        </w:rPr>
        <w:t>500 g Mehl in eine Schüssel oder auf die Arbeitsfläche streuen. Eine Mulde in die Mitte des Mehls drücken und die Hefe darin verteilen (Frischhefe zerbröseln). 100 ml lauwarmes Wasser in die Mulde gießen, die Hefe darin leicht verrühren und auflösen. Die Schüssel mit einem Tuch bedecken und das Ganze 5 Minuten gehen lassen.</w:t>
      </w:r>
    </w:p>
    <w:p w14:paraId="26944CA6" w14:textId="2062918F" w:rsidR="002356DC" w:rsidRPr="00F125D9" w:rsidRDefault="002356DC" w:rsidP="00B40E8C">
      <w:pPr>
        <w:pStyle w:val="ListParagraph"/>
        <w:numPr>
          <w:ilvl w:val="0"/>
          <w:numId w:val="533"/>
        </w:numPr>
        <w:contextualSpacing w:val="0"/>
        <w:jc w:val="both"/>
        <w:rPr>
          <w:sz w:val="24"/>
          <w:szCs w:val="24"/>
        </w:rPr>
      </w:pPr>
      <w:r w:rsidRPr="00F125D9">
        <w:rPr>
          <w:sz w:val="24"/>
          <w:szCs w:val="24"/>
        </w:rPr>
        <w:t>Das Salz nur auf dem Mehl verteilen, 1 EL Olivenöl und 150 ml lauwarmes Wasser hinzufügen. Die Mischung kräftig durchkneten, bis man daraus eine glatte feste Kugel formen kann. Den Teig mit Öl einpinseln und die Schüssel mit einem feuchten Küchentuch oder einer umgedrehten größeren Schüssel bedecken.</w:t>
      </w:r>
    </w:p>
    <w:p w14:paraId="0076D8FE" w14:textId="4069A735" w:rsidR="002356DC" w:rsidRPr="00F125D9" w:rsidRDefault="002356DC" w:rsidP="00B40E8C">
      <w:pPr>
        <w:pStyle w:val="ListParagraph"/>
        <w:numPr>
          <w:ilvl w:val="0"/>
          <w:numId w:val="533"/>
        </w:numPr>
        <w:contextualSpacing w:val="0"/>
        <w:jc w:val="both"/>
        <w:rPr>
          <w:sz w:val="24"/>
          <w:szCs w:val="24"/>
        </w:rPr>
      </w:pPr>
      <w:r w:rsidRPr="00F125D9">
        <w:rPr>
          <w:sz w:val="24"/>
          <w:szCs w:val="24"/>
        </w:rPr>
        <w:t>Den Teig ca. 30 Minuten bei Zimmertemperatur gehen lassen. Für Minipizzas oder Mini-Focaccias den Teig in die gewünschte Anzahl aufteilen und gehen lassen, bis sich deren Volumen verdoppelt hat.</w:t>
      </w:r>
    </w:p>
    <w:p w14:paraId="3040787E" w14:textId="5E62DD39" w:rsidR="002356DC" w:rsidRPr="00F125D9" w:rsidRDefault="002356DC" w:rsidP="00B40E8C">
      <w:pPr>
        <w:pStyle w:val="ListParagraph"/>
        <w:numPr>
          <w:ilvl w:val="0"/>
          <w:numId w:val="533"/>
        </w:numPr>
        <w:contextualSpacing w:val="0"/>
        <w:jc w:val="both"/>
        <w:rPr>
          <w:sz w:val="24"/>
          <w:szCs w:val="24"/>
        </w:rPr>
      </w:pPr>
      <w:r w:rsidRPr="00F125D9">
        <w:rPr>
          <w:sz w:val="24"/>
          <w:szCs w:val="24"/>
        </w:rPr>
        <w:t>Bei Zubereitung auf dem Pizzastein: Den Teig zusätzlich ca. 1 ¼ Stunden vollständig aufgehen lassen, bei Zimmertemperatur mit einem Geschirrtuch bedeckt. Bei einem Metallblech kann der Teig sofort auf das Blech gelegt und mit den Händen leicht auseinandergezogen werden. 15 Minuten ruhen lassen und anschließend den Teig vollständig auf dem Blech auswellen. Mit einem Geschirrtuch abdecken und ca. 1 Stunde gehen lassen.</w:t>
      </w:r>
    </w:p>
    <w:p w14:paraId="11CDBD0F" w14:textId="5DF05FB0" w:rsidR="002356DC" w:rsidRPr="00F125D9" w:rsidRDefault="002356DC" w:rsidP="00B40E8C">
      <w:pPr>
        <w:pStyle w:val="ListParagraph"/>
        <w:numPr>
          <w:ilvl w:val="0"/>
          <w:numId w:val="533"/>
        </w:numPr>
        <w:contextualSpacing w:val="0"/>
        <w:jc w:val="both"/>
        <w:rPr>
          <w:sz w:val="24"/>
          <w:szCs w:val="24"/>
        </w:rPr>
      </w:pPr>
      <w:r w:rsidRPr="00F125D9">
        <w:rPr>
          <w:sz w:val="24"/>
          <w:szCs w:val="24"/>
        </w:rPr>
        <w:t xml:space="preserve">Den Teig auf der bemehlten Arbeitsfläche mehrmals von Hand </w:t>
      </w:r>
      <w:r w:rsidR="00FA0954" w:rsidRPr="00F125D9">
        <w:rPr>
          <w:sz w:val="24"/>
          <w:szCs w:val="24"/>
        </w:rPr>
        <w:t>auseinanderziehen</w:t>
      </w:r>
      <w:r w:rsidRPr="00F125D9">
        <w:rPr>
          <w:sz w:val="24"/>
          <w:szCs w:val="24"/>
        </w:rPr>
        <w:t xml:space="preserve"> oder mit einem bemehlten Nudelholz ausrollen. Zwischendurch ein paar Minuten war</w:t>
      </w:r>
      <w:r w:rsidR="00F125D9">
        <w:rPr>
          <w:sz w:val="24"/>
          <w:szCs w:val="24"/>
        </w:rPr>
        <w:t>t</w:t>
      </w:r>
      <w:r w:rsidRPr="00F125D9">
        <w:rPr>
          <w:sz w:val="24"/>
          <w:szCs w:val="24"/>
        </w:rPr>
        <w:t>en, damit der Teig seine Elastizität verliert.</w:t>
      </w:r>
    </w:p>
    <w:p w14:paraId="0E5D9BC9" w14:textId="3931EE14" w:rsidR="00AB7268" w:rsidRPr="00F125D9" w:rsidRDefault="00AB7268" w:rsidP="00B40E8C">
      <w:pPr>
        <w:pStyle w:val="ListParagraph"/>
        <w:numPr>
          <w:ilvl w:val="0"/>
          <w:numId w:val="533"/>
        </w:numPr>
        <w:contextualSpacing w:val="0"/>
        <w:jc w:val="both"/>
        <w:rPr>
          <w:sz w:val="24"/>
          <w:szCs w:val="24"/>
        </w:rPr>
      </w:pPr>
      <w:r w:rsidRPr="00F125D9">
        <w:rPr>
          <w:sz w:val="24"/>
          <w:szCs w:val="24"/>
        </w:rPr>
        <w:t xml:space="preserve">Pizza oder Focaccia auf den heißen, eingeölten oder bemehlten (besser) Pizzastein legen. Nach Belieben belegen und würzen und sofort in den Backofen geben. Wenn der Belag schwer ist, empfiehlt es sich, den Teig auf Backpapier auszurollen und dann </w:t>
      </w:r>
      <w:r w:rsidRPr="00F125D9">
        <w:rPr>
          <w:sz w:val="24"/>
          <w:szCs w:val="24"/>
        </w:rPr>
        <w:lastRenderedPageBreak/>
        <w:t>mit Backpapier auf den heißen Pizzastein zu legen. Oder den auf dem Blech ausgewellten Teig belegen und je nach Rezept im Backofen zubereiten.</w:t>
      </w:r>
    </w:p>
    <w:p w14:paraId="21DFB79F" w14:textId="77777777" w:rsidR="008F59F1" w:rsidRDefault="008F59F1" w:rsidP="00200F75">
      <w:pPr>
        <w:ind w:left="708" w:hanging="708"/>
        <w:jc w:val="both"/>
        <w:rPr>
          <w:sz w:val="24"/>
          <w:szCs w:val="24"/>
        </w:rPr>
      </w:pPr>
    </w:p>
    <w:p w14:paraId="5A5B2FE0" w14:textId="69A96049" w:rsidR="00AB7268" w:rsidRDefault="00AB7268" w:rsidP="00200F75">
      <w:pPr>
        <w:ind w:left="708" w:hanging="708"/>
        <w:jc w:val="both"/>
        <w:rPr>
          <w:sz w:val="24"/>
          <w:szCs w:val="24"/>
        </w:rPr>
      </w:pPr>
      <w:r>
        <w:rPr>
          <w:sz w:val="24"/>
          <w:szCs w:val="24"/>
        </w:rPr>
        <w:t>Tipp:</w:t>
      </w:r>
      <w:r>
        <w:rPr>
          <w:sz w:val="24"/>
          <w:szCs w:val="24"/>
        </w:rPr>
        <w:tab/>
        <w:t>Die Hefe sollte nicht direkt mit dem Salz in Berührung kommen, da sie „lebendige“ Organismen enthält und das Salz das Aufgehen des Teiges verhindern würde.</w:t>
      </w:r>
    </w:p>
    <w:p w14:paraId="7DB7B259" w14:textId="0B41F779" w:rsidR="009344A2" w:rsidRDefault="009344A2">
      <w:pPr>
        <w:rPr>
          <w:sz w:val="24"/>
          <w:szCs w:val="24"/>
        </w:rPr>
      </w:pPr>
      <w:r>
        <w:rPr>
          <w:sz w:val="24"/>
          <w:szCs w:val="24"/>
        </w:rPr>
        <w:br w:type="page"/>
      </w:r>
    </w:p>
    <w:p w14:paraId="0055FA82" w14:textId="42AE6612" w:rsidR="00BD717B" w:rsidRDefault="00BD717B" w:rsidP="00BD717B">
      <w:pPr>
        <w:pStyle w:val="Heading2"/>
        <w:spacing w:after="240"/>
      </w:pPr>
      <w:r>
        <w:lastRenderedPageBreak/>
        <w:t>Pizzateig mit Quark (von einem Kollegen aus meinem FSJ)</w:t>
      </w:r>
    </w:p>
    <w:p w14:paraId="2F614D76" w14:textId="77777777" w:rsidR="00BD717B" w:rsidRPr="00BD717B" w:rsidRDefault="00BD717B" w:rsidP="00BD717B">
      <w:pPr>
        <w:rPr>
          <w:sz w:val="24"/>
          <w:szCs w:val="24"/>
          <w:u w:val="single"/>
        </w:rPr>
      </w:pPr>
      <w:r w:rsidRPr="00BD717B">
        <w:rPr>
          <w:sz w:val="24"/>
          <w:szCs w:val="24"/>
          <w:u w:val="single"/>
        </w:rPr>
        <w:t>Zutaten:</w:t>
      </w:r>
    </w:p>
    <w:p w14:paraId="7D77F011" w14:textId="21E027BD" w:rsidR="00BD717B" w:rsidRDefault="00BD717B" w:rsidP="00BD717B">
      <w:pPr>
        <w:rPr>
          <w:sz w:val="24"/>
          <w:szCs w:val="24"/>
        </w:rPr>
      </w:pPr>
      <w:r>
        <w:rPr>
          <w:sz w:val="24"/>
          <w:szCs w:val="24"/>
        </w:rPr>
        <w:t>Auf je 500 g Mehl</w:t>
      </w:r>
    </w:p>
    <w:p w14:paraId="7D41A7C5" w14:textId="77777777" w:rsidR="00BD717B" w:rsidRDefault="00BD717B" w:rsidP="00BD717B">
      <w:pPr>
        <w:rPr>
          <w:sz w:val="24"/>
          <w:szCs w:val="24"/>
        </w:rPr>
      </w:pPr>
      <w:r>
        <w:rPr>
          <w:sz w:val="24"/>
          <w:szCs w:val="24"/>
        </w:rPr>
        <w:t xml:space="preserve">250 g Quark </w:t>
      </w:r>
    </w:p>
    <w:p w14:paraId="5ACE38DC" w14:textId="77777777" w:rsidR="00BD717B" w:rsidRDefault="00BD717B" w:rsidP="00BD717B">
      <w:pPr>
        <w:rPr>
          <w:sz w:val="24"/>
          <w:szCs w:val="24"/>
        </w:rPr>
      </w:pPr>
      <w:r>
        <w:rPr>
          <w:sz w:val="24"/>
          <w:szCs w:val="24"/>
        </w:rPr>
        <w:t>100 ml Speiseöl</w:t>
      </w:r>
    </w:p>
    <w:p w14:paraId="34683959" w14:textId="77777777" w:rsidR="00BD717B" w:rsidRDefault="00BD717B" w:rsidP="00BD717B">
      <w:pPr>
        <w:rPr>
          <w:sz w:val="24"/>
          <w:szCs w:val="24"/>
        </w:rPr>
      </w:pPr>
      <w:r>
        <w:rPr>
          <w:sz w:val="24"/>
          <w:szCs w:val="24"/>
        </w:rPr>
        <w:t>1 Ei</w:t>
      </w:r>
    </w:p>
    <w:p w14:paraId="1D6CD49D" w14:textId="348A71C2" w:rsidR="00BD717B" w:rsidRDefault="008F59F1" w:rsidP="00BD717B">
      <w:pPr>
        <w:rPr>
          <w:sz w:val="24"/>
          <w:szCs w:val="24"/>
        </w:rPr>
      </w:pPr>
      <w:r>
        <w:rPr>
          <w:sz w:val="24"/>
          <w:szCs w:val="24"/>
        </w:rPr>
        <w:t>h</w:t>
      </w:r>
      <w:r w:rsidR="00BD717B">
        <w:rPr>
          <w:sz w:val="24"/>
          <w:szCs w:val="24"/>
        </w:rPr>
        <w:t>andwarmes Wasser nach Bedarf</w:t>
      </w:r>
    </w:p>
    <w:p w14:paraId="7325573C" w14:textId="77777777" w:rsidR="00BD717B" w:rsidRDefault="00BD717B" w:rsidP="00BD717B">
      <w:pPr>
        <w:rPr>
          <w:sz w:val="24"/>
          <w:szCs w:val="24"/>
        </w:rPr>
      </w:pPr>
    </w:p>
    <w:p w14:paraId="74AE4DF1" w14:textId="7A7A7280" w:rsidR="00BD717B" w:rsidRDefault="00BD717B" w:rsidP="00BD717B">
      <w:pPr>
        <w:rPr>
          <w:sz w:val="24"/>
          <w:szCs w:val="24"/>
        </w:rPr>
      </w:pPr>
      <w:r>
        <w:rPr>
          <w:sz w:val="24"/>
          <w:szCs w:val="24"/>
        </w:rPr>
        <w:t>Zubereitung:</w:t>
      </w:r>
    </w:p>
    <w:p w14:paraId="7A908E95" w14:textId="77777777" w:rsidR="00BD717B" w:rsidRPr="00BD717B" w:rsidRDefault="00BD717B" w:rsidP="00B40E8C">
      <w:pPr>
        <w:pStyle w:val="ListParagraph"/>
        <w:numPr>
          <w:ilvl w:val="0"/>
          <w:numId w:val="1590"/>
        </w:numPr>
        <w:spacing w:after="120"/>
        <w:rPr>
          <w:sz w:val="24"/>
          <w:szCs w:val="24"/>
        </w:rPr>
      </w:pPr>
      <w:r w:rsidRPr="00BD717B">
        <w:rPr>
          <w:sz w:val="24"/>
          <w:szCs w:val="24"/>
        </w:rPr>
        <w:t>Die Zutaten zu einem Teig kneten. Der Teig sollte weiter knetbar sein. Eventuell Wasser mit Milch verdünnen.</w:t>
      </w:r>
    </w:p>
    <w:p w14:paraId="16BAD8A7" w14:textId="77777777" w:rsidR="00BD717B" w:rsidRPr="00BD717B" w:rsidRDefault="00BD717B" w:rsidP="00B40E8C">
      <w:pPr>
        <w:pStyle w:val="ListParagraph"/>
        <w:numPr>
          <w:ilvl w:val="0"/>
          <w:numId w:val="1590"/>
        </w:numPr>
        <w:spacing w:after="120"/>
        <w:rPr>
          <w:sz w:val="24"/>
          <w:szCs w:val="24"/>
        </w:rPr>
      </w:pPr>
      <w:r w:rsidRPr="00BD717B">
        <w:rPr>
          <w:sz w:val="24"/>
          <w:szCs w:val="24"/>
        </w:rPr>
        <w:t>Ofen auf 200 Grad vorheizen. Backblech mit Öl satt einstreichen und Pizzateig per Hand oder Teigrolle aufs Backblech ausrollen. Belegte Pizza in den Ofen geben und fertig backen.</w:t>
      </w:r>
    </w:p>
    <w:p w14:paraId="19162F26" w14:textId="77777777" w:rsidR="00BD717B" w:rsidRDefault="00BD717B" w:rsidP="00BD717B">
      <w:pPr>
        <w:rPr>
          <w:sz w:val="24"/>
          <w:szCs w:val="24"/>
        </w:rPr>
      </w:pPr>
      <w:r>
        <w:rPr>
          <w:sz w:val="24"/>
          <w:szCs w:val="24"/>
        </w:rPr>
        <w:br w:type="page"/>
      </w:r>
    </w:p>
    <w:p w14:paraId="5C1F9640" w14:textId="69C9618D" w:rsidR="002356DC" w:rsidRPr="00EC2629" w:rsidRDefault="00AB7268" w:rsidP="00573E36">
      <w:pPr>
        <w:pStyle w:val="Heading2"/>
        <w:spacing w:after="240"/>
      </w:pPr>
      <w:r w:rsidRPr="00EC2629">
        <w:lastRenderedPageBreak/>
        <w:t>Pizzateig (langsamere Variante)</w:t>
      </w:r>
      <w:r w:rsidR="00FA729E">
        <w:rPr>
          <w:rStyle w:val="FootnoteReference"/>
        </w:rPr>
        <w:footnoteReference w:id="53"/>
      </w:r>
    </w:p>
    <w:p w14:paraId="008343F6" w14:textId="72DB7B79" w:rsidR="00AB7268" w:rsidRDefault="00AB7268">
      <w:pPr>
        <w:rPr>
          <w:sz w:val="24"/>
          <w:szCs w:val="24"/>
        </w:rPr>
      </w:pPr>
      <w:r w:rsidRPr="00EC2629">
        <w:rPr>
          <w:sz w:val="24"/>
          <w:szCs w:val="24"/>
          <w:u w:val="single"/>
        </w:rPr>
        <w:t>Zutaten</w:t>
      </w:r>
      <w:r w:rsidRPr="00AB7268">
        <w:rPr>
          <w:sz w:val="24"/>
          <w:szCs w:val="24"/>
        </w:rPr>
        <w:t xml:space="preserve"> </w:t>
      </w:r>
      <w:r w:rsidR="00EC2629">
        <w:rPr>
          <w:sz w:val="24"/>
          <w:szCs w:val="24"/>
        </w:rPr>
        <w:t>(</w:t>
      </w:r>
      <w:r w:rsidRPr="00AB7268">
        <w:rPr>
          <w:sz w:val="24"/>
          <w:szCs w:val="24"/>
        </w:rPr>
        <w:t>für ca. 900 g T</w:t>
      </w:r>
      <w:r>
        <w:rPr>
          <w:sz w:val="24"/>
          <w:szCs w:val="24"/>
        </w:rPr>
        <w:t>eig</w:t>
      </w:r>
      <w:r w:rsidR="00EC2629">
        <w:rPr>
          <w:sz w:val="24"/>
          <w:szCs w:val="24"/>
        </w:rPr>
        <w:t>)</w:t>
      </w:r>
    </w:p>
    <w:p w14:paraId="5F168702" w14:textId="06C62589" w:rsidR="00AB7268" w:rsidRDefault="00AB7268">
      <w:pPr>
        <w:rPr>
          <w:sz w:val="24"/>
          <w:szCs w:val="24"/>
        </w:rPr>
      </w:pPr>
      <w:r>
        <w:rPr>
          <w:sz w:val="24"/>
          <w:szCs w:val="24"/>
        </w:rPr>
        <w:t>500 g Mehl</w:t>
      </w:r>
    </w:p>
    <w:p w14:paraId="7A9AA7AC" w14:textId="12685856" w:rsidR="00AB7268" w:rsidRDefault="00AB7268">
      <w:pPr>
        <w:rPr>
          <w:sz w:val="24"/>
          <w:szCs w:val="24"/>
        </w:rPr>
      </w:pPr>
      <w:r>
        <w:rPr>
          <w:sz w:val="24"/>
          <w:szCs w:val="24"/>
        </w:rPr>
        <w:t>Mehl für die Arbeitsfläche</w:t>
      </w:r>
    </w:p>
    <w:p w14:paraId="48118880" w14:textId="55D0159C" w:rsidR="00AB7268" w:rsidRDefault="00AB7268">
      <w:pPr>
        <w:rPr>
          <w:sz w:val="24"/>
          <w:szCs w:val="24"/>
        </w:rPr>
      </w:pPr>
      <w:r>
        <w:rPr>
          <w:sz w:val="24"/>
          <w:szCs w:val="24"/>
        </w:rPr>
        <w:t>350 ml lauwarmes Wasser</w:t>
      </w:r>
    </w:p>
    <w:p w14:paraId="2AD9F058" w14:textId="36E0A0EB" w:rsidR="00AB7268" w:rsidRDefault="00AB7268">
      <w:pPr>
        <w:rPr>
          <w:sz w:val="24"/>
          <w:szCs w:val="24"/>
        </w:rPr>
      </w:pPr>
      <w:r>
        <w:rPr>
          <w:sz w:val="24"/>
          <w:szCs w:val="24"/>
        </w:rPr>
        <w:t>4 g Trockenhefe</w:t>
      </w:r>
    </w:p>
    <w:p w14:paraId="628A1915" w14:textId="7784A7E0" w:rsidR="00AB7268" w:rsidRDefault="00AB7268">
      <w:pPr>
        <w:rPr>
          <w:sz w:val="24"/>
          <w:szCs w:val="24"/>
        </w:rPr>
      </w:pPr>
      <w:r>
        <w:rPr>
          <w:sz w:val="24"/>
          <w:szCs w:val="24"/>
        </w:rPr>
        <w:t>1 TL Salz</w:t>
      </w:r>
    </w:p>
    <w:p w14:paraId="37293F5A" w14:textId="173D2820" w:rsidR="00AB7268" w:rsidRDefault="00AB7268">
      <w:pPr>
        <w:rPr>
          <w:sz w:val="24"/>
          <w:szCs w:val="24"/>
        </w:rPr>
      </w:pPr>
      <w:r>
        <w:rPr>
          <w:sz w:val="24"/>
          <w:szCs w:val="24"/>
        </w:rPr>
        <w:t>1 EL Olivenöl</w:t>
      </w:r>
    </w:p>
    <w:p w14:paraId="20390980" w14:textId="472E3DFB" w:rsidR="00F125D9" w:rsidRDefault="00F125D9">
      <w:pPr>
        <w:rPr>
          <w:sz w:val="24"/>
          <w:szCs w:val="24"/>
        </w:rPr>
      </w:pPr>
    </w:p>
    <w:p w14:paraId="540C8ECA" w14:textId="014D9FE2" w:rsidR="00F125D9" w:rsidRDefault="00F125D9">
      <w:pPr>
        <w:rPr>
          <w:sz w:val="24"/>
          <w:szCs w:val="24"/>
        </w:rPr>
      </w:pPr>
      <w:r>
        <w:rPr>
          <w:sz w:val="24"/>
          <w:szCs w:val="24"/>
        </w:rPr>
        <w:t xml:space="preserve">Zubereitungszeit: noch </w:t>
      </w:r>
      <w:r w:rsidR="007C5412">
        <w:rPr>
          <w:sz w:val="24"/>
          <w:szCs w:val="24"/>
        </w:rPr>
        <w:t>länger!</w:t>
      </w:r>
      <w:r>
        <w:rPr>
          <w:sz w:val="24"/>
          <w:szCs w:val="24"/>
        </w:rPr>
        <w:t xml:space="preserve"> 14 Stunden!!</w:t>
      </w:r>
      <w:r w:rsidR="00EC2629">
        <w:rPr>
          <w:sz w:val="24"/>
          <w:szCs w:val="24"/>
        </w:rPr>
        <w:t xml:space="preserve"> </w:t>
      </w:r>
      <w:r w:rsidR="00EC2629" w:rsidRPr="00EC2629">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6BDD1CE1" w14:textId="2AB4705E" w:rsidR="00AB7268" w:rsidRPr="00F125D9" w:rsidRDefault="00AB7268" w:rsidP="00B40E8C">
      <w:pPr>
        <w:pStyle w:val="ListParagraph"/>
        <w:numPr>
          <w:ilvl w:val="0"/>
          <w:numId w:val="532"/>
        </w:numPr>
        <w:ind w:left="714" w:hanging="357"/>
        <w:contextualSpacing w:val="0"/>
        <w:jc w:val="both"/>
        <w:rPr>
          <w:sz w:val="24"/>
          <w:szCs w:val="24"/>
        </w:rPr>
      </w:pPr>
      <w:r w:rsidRPr="00F125D9">
        <w:rPr>
          <w:sz w:val="24"/>
          <w:szCs w:val="24"/>
        </w:rPr>
        <w:t>Mehl in eine Schüssel oder auf die Arbeitsfläche streuen, in die Mitte eine Mulde drücken und das Wasser hineingießen. Die Hefe mit dem Wasser leicht verrühren, die Schüssel mit einem Geschirrtuch bedecken und 15 Minuten bei Zimmertemperatur ruhen lassen.</w:t>
      </w:r>
    </w:p>
    <w:p w14:paraId="674783BD" w14:textId="6807FE8F" w:rsidR="00AB7268" w:rsidRPr="00F125D9" w:rsidRDefault="00AB7268" w:rsidP="00B40E8C">
      <w:pPr>
        <w:pStyle w:val="ListParagraph"/>
        <w:numPr>
          <w:ilvl w:val="0"/>
          <w:numId w:val="532"/>
        </w:numPr>
        <w:ind w:left="714" w:hanging="357"/>
        <w:contextualSpacing w:val="0"/>
        <w:jc w:val="both"/>
        <w:rPr>
          <w:sz w:val="24"/>
          <w:szCs w:val="24"/>
        </w:rPr>
      </w:pPr>
      <w:r w:rsidRPr="00F125D9">
        <w:rPr>
          <w:sz w:val="24"/>
          <w:szCs w:val="24"/>
        </w:rPr>
        <w:t>Das Salz nur auf dem Mehl verteilen. Mit einem Kochlöffel etwas Mehl in die Wasser-Hefe</w:t>
      </w:r>
      <w:r w:rsidR="00F125D9" w:rsidRPr="00F125D9">
        <w:rPr>
          <w:sz w:val="24"/>
          <w:szCs w:val="24"/>
        </w:rPr>
        <w:t>-</w:t>
      </w:r>
      <w:r w:rsidRPr="00F125D9">
        <w:rPr>
          <w:sz w:val="24"/>
          <w:szCs w:val="24"/>
        </w:rPr>
        <w:t xml:space="preserve">Mischung einarbeiten, </w:t>
      </w:r>
      <w:r w:rsidR="00F125D9">
        <w:rPr>
          <w:sz w:val="24"/>
          <w:szCs w:val="24"/>
        </w:rPr>
        <w:t>bis</w:t>
      </w:r>
      <w:r w:rsidRPr="00F125D9">
        <w:rPr>
          <w:sz w:val="24"/>
          <w:szCs w:val="24"/>
        </w:rPr>
        <w:t xml:space="preserve"> ein klebriger Vorteig entsteht. Bedecken und 30 Minuten ruhen lassen. Arbeitsfläche großzügig mit Mehl einstäuben, Teigmasse darauf geben, Mehl darüber streuen </w:t>
      </w:r>
      <w:r w:rsidR="00F125D9" w:rsidRPr="00F125D9">
        <w:rPr>
          <w:sz w:val="24"/>
          <w:szCs w:val="24"/>
        </w:rPr>
        <w:t>u</w:t>
      </w:r>
      <w:r w:rsidRPr="00F125D9">
        <w:rPr>
          <w:sz w:val="24"/>
          <w:szCs w:val="24"/>
        </w:rPr>
        <w:t>n</w:t>
      </w:r>
      <w:r w:rsidR="00F125D9" w:rsidRPr="00F125D9">
        <w:rPr>
          <w:sz w:val="24"/>
          <w:szCs w:val="24"/>
        </w:rPr>
        <w:t>d</w:t>
      </w:r>
      <w:r w:rsidRPr="00F125D9">
        <w:rPr>
          <w:sz w:val="24"/>
          <w:szCs w:val="24"/>
        </w:rPr>
        <w:t xml:space="preserve"> 3-fach falten (die Ränder nach innen schlagen). Das Ganze um 90 Grad drehen, erneut Mehl darüber verteilen </w:t>
      </w:r>
      <w:r w:rsidR="00F125D9" w:rsidRPr="00F125D9">
        <w:rPr>
          <w:sz w:val="24"/>
          <w:szCs w:val="24"/>
        </w:rPr>
        <w:t xml:space="preserve">und </w:t>
      </w:r>
      <w:r w:rsidRPr="00F125D9">
        <w:rPr>
          <w:sz w:val="24"/>
          <w:szCs w:val="24"/>
        </w:rPr>
        <w:t>wieder 3-fa</w:t>
      </w:r>
      <w:r w:rsidR="00F125D9" w:rsidRPr="00F125D9">
        <w:rPr>
          <w:sz w:val="24"/>
          <w:szCs w:val="24"/>
        </w:rPr>
        <w:t>c</w:t>
      </w:r>
      <w:r w:rsidRPr="00F125D9">
        <w:rPr>
          <w:sz w:val="24"/>
          <w:szCs w:val="24"/>
        </w:rPr>
        <w:t>h falten. Den Vorgang wiederholen, bis der Teig nicht mehr klebt (</w:t>
      </w:r>
      <w:r w:rsidR="00F125D9" w:rsidRPr="00F125D9">
        <w:rPr>
          <w:sz w:val="24"/>
          <w:szCs w:val="24"/>
        </w:rPr>
        <w:t>drei bis viermal</w:t>
      </w:r>
      <w:r w:rsidRPr="00F125D9">
        <w:rPr>
          <w:sz w:val="24"/>
          <w:szCs w:val="24"/>
        </w:rPr>
        <w:t xml:space="preserve">) den </w:t>
      </w:r>
      <w:r w:rsidR="00F125D9" w:rsidRPr="00F125D9">
        <w:rPr>
          <w:sz w:val="24"/>
          <w:szCs w:val="24"/>
        </w:rPr>
        <w:t>T</w:t>
      </w:r>
      <w:r w:rsidRPr="00F125D9">
        <w:rPr>
          <w:sz w:val="24"/>
          <w:szCs w:val="24"/>
        </w:rPr>
        <w:t>eig dabei aber nicht kneten. Teig in eine mit Öl ausgestrichene Schüssel legen, darin wenden, bis er</w:t>
      </w:r>
      <w:r w:rsidR="00F125D9" w:rsidRPr="00F125D9">
        <w:rPr>
          <w:sz w:val="24"/>
          <w:szCs w:val="24"/>
        </w:rPr>
        <w:t xml:space="preserve"> </w:t>
      </w:r>
      <w:r w:rsidRPr="00F125D9">
        <w:rPr>
          <w:sz w:val="24"/>
          <w:szCs w:val="24"/>
        </w:rPr>
        <w:t>von allen Seiten ei</w:t>
      </w:r>
      <w:r w:rsidR="00F125D9" w:rsidRPr="00F125D9">
        <w:rPr>
          <w:sz w:val="24"/>
          <w:szCs w:val="24"/>
        </w:rPr>
        <w:t>nge</w:t>
      </w:r>
      <w:r w:rsidRPr="00F125D9">
        <w:rPr>
          <w:sz w:val="24"/>
          <w:szCs w:val="24"/>
        </w:rPr>
        <w:t xml:space="preserve">ölt ist, ein Blatt Backpapier </w:t>
      </w:r>
      <w:r w:rsidR="00F125D9" w:rsidRPr="00F125D9">
        <w:rPr>
          <w:sz w:val="24"/>
          <w:szCs w:val="24"/>
        </w:rPr>
        <w:t>be</w:t>
      </w:r>
      <w:r w:rsidRPr="00F125D9">
        <w:rPr>
          <w:sz w:val="24"/>
          <w:szCs w:val="24"/>
        </w:rPr>
        <w:t>feuchten und den Teig damit bedecken. Ein Geschirrtuch darüber</w:t>
      </w:r>
      <w:r w:rsidR="00F125D9" w:rsidRPr="00F125D9">
        <w:rPr>
          <w:sz w:val="24"/>
          <w:szCs w:val="24"/>
        </w:rPr>
        <w:t>l</w:t>
      </w:r>
      <w:r w:rsidRPr="00F125D9">
        <w:rPr>
          <w:sz w:val="24"/>
          <w:szCs w:val="24"/>
        </w:rPr>
        <w:t>egen, die Schüsse</w:t>
      </w:r>
      <w:r w:rsidR="00F125D9" w:rsidRPr="00F125D9">
        <w:rPr>
          <w:sz w:val="24"/>
          <w:szCs w:val="24"/>
        </w:rPr>
        <w:t>l</w:t>
      </w:r>
      <w:r w:rsidRPr="00F125D9">
        <w:rPr>
          <w:sz w:val="24"/>
          <w:szCs w:val="24"/>
        </w:rPr>
        <w:t xml:space="preserve"> im oberen Bereich im Kühlschrank </w:t>
      </w:r>
      <w:r w:rsidR="00FA0954" w:rsidRPr="00F125D9">
        <w:rPr>
          <w:sz w:val="24"/>
          <w:szCs w:val="24"/>
        </w:rPr>
        <w:t>kaltstellen</w:t>
      </w:r>
      <w:r w:rsidRPr="00F125D9">
        <w:rPr>
          <w:sz w:val="24"/>
          <w:szCs w:val="24"/>
        </w:rPr>
        <w:t xml:space="preserve"> (</w:t>
      </w:r>
      <w:r w:rsidR="00F125D9" w:rsidRPr="00F125D9">
        <w:rPr>
          <w:sz w:val="24"/>
          <w:szCs w:val="24"/>
        </w:rPr>
        <w:t>w</w:t>
      </w:r>
      <w:r w:rsidRPr="00F125D9">
        <w:rPr>
          <w:sz w:val="24"/>
          <w:szCs w:val="24"/>
        </w:rPr>
        <w:t>eil dort die Temperatur etwas höher ist) und den Teig dort 12 Stunden ruhen lassen.</w:t>
      </w:r>
    </w:p>
    <w:p w14:paraId="150C455C" w14:textId="6A42357A" w:rsidR="00AB7268" w:rsidRPr="00F125D9" w:rsidRDefault="00AB7268" w:rsidP="00B40E8C">
      <w:pPr>
        <w:pStyle w:val="ListParagraph"/>
        <w:numPr>
          <w:ilvl w:val="0"/>
          <w:numId w:val="532"/>
        </w:numPr>
        <w:ind w:left="714" w:hanging="357"/>
        <w:contextualSpacing w:val="0"/>
        <w:jc w:val="both"/>
        <w:rPr>
          <w:sz w:val="24"/>
          <w:szCs w:val="24"/>
        </w:rPr>
      </w:pPr>
      <w:r w:rsidRPr="00F125D9">
        <w:rPr>
          <w:sz w:val="24"/>
          <w:szCs w:val="24"/>
        </w:rPr>
        <w:t xml:space="preserve">Danach den Teig mit den Handflächen zusammendrücken, zu einer Art Brot formen und noch 1 Stunde an einem </w:t>
      </w:r>
      <w:r w:rsidR="00F125D9" w:rsidRPr="00F125D9">
        <w:rPr>
          <w:sz w:val="24"/>
          <w:szCs w:val="24"/>
        </w:rPr>
        <w:t>lauwarmen Ort ruhen lassen. Für eine runde Pizza den Teig in drei Portionen teilen, nacheinander auf einer bemehlten Arbeitsfläche ausrollen oder mit bemehlten Händen auseinanderziehen. Anschließend je nach Rezept belegen und backen.</w:t>
      </w:r>
    </w:p>
    <w:p w14:paraId="7C7135D6" w14:textId="1D6D289A" w:rsidR="002356DC" w:rsidRDefault="002356DC">
      <w:pPr>
        <w:rPr>
          <w:sz w:val="24"/>
          <w:szCs w:val="24"/>
        </w:rPr>
      </w:pPr>
    </w:p>
    <w:p w14:paraId="7FBB57A9" w14:textId="706DFED5" w:rsidR="002E7060" w:rsidRPr="00AB7268" w:rsidRDefault="002E7060" w:rsidP="002E7060">
      <w:pPr>
        <w:ind w:left="1416" w:hanging="1416"/>
        <w:rPr>
          <w:sz w:val="24"/>
          <w:szCs w:val="24"/>
        </w:rPr>
      </w:pPr>
      <w:r>
        <w:rPr>
          <w:sz w:val="24"/>
          <w:szCs w:val="24"/>
        </w:rPr>
        <w:t>Kommentar:</w:t>
      </w:r>
      <w:r>
        <w:rPr>
          <w:sz w:val="24"/>
          <w:szCs w:val="24"/>
        </w:rPr>
        <w:tab/>
        <w:t>Also wenn ihr mal wirklich lange Zeit habt und vor allem schon 3 Tage vorher wisst, was ihr essen wollt. Ich weiß das meistens nicht</w:t>
      </w:r>
      <w:r w:rsidRPr="002E7060">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2673DABD" w14:textId="77777777" w:rsidR="002356DC" w:rsidRPr="00AB7268" w:rsidRDefault="002356DC">
      <w:pPr>
        <w:rPr>
          <w:sz w:val="24"/>
          <w:szCs w:val="24"/>
        </w:rPr>
      </w:pPr>
    </w:p>
    <w:p w14:paraId="6EE3DBFD" w14:textId="3FB0FF8F" w:rsidR="00F125D9" w:rsidRPr="00F0625D" w:rsidRDefault="00F125D9" w:rsidP="006F5DC9">
      <w:pPr>
        <w:pStyle w:val="Heading2"/>
        <w:spacing w:after="240"/>
      </w:pPr>
      <w:r w:rsidRPr="00F0625D">
        <w:lastRenderedPageBreak/>
        <w:t>Pizza Margherita</w:t>
      </w:r>
      <w:r w:rsidR="00FA729E">
        <w:rPr>
          <w:rStyle w:val="FootnoteReference"/>
          <w:lang w:val="en-US"/>
        </w:rPr>
        <w:footnoteReference w:id="54"/>
      </w:r>
      <w:r w:rsidRPr="00F0625D">
        <w:t xml:space="preserve"> </w:t>
      </w:r>
    </w:p>
    <w:p w14:paraId="13C5D4EB" w14:textId="282A9619" w:rsidR="00F125D9" w:rsidRPr="00F125D9" w:rsidRDefault="00F125D9">
      <w:pPr>
        <w:rPr>
          <w:sz w:val="24"/>
          <w:szCs w:val="24"/>
        </w:rPr>
      </w:pPr>
      <w:r w:rsidRPr="00EC2629">
        <w:rPr>
          <w:sz w:val="24"/>
          <w:szCs w:val="24"/>
          <w:u w:val="single"/>
        </w:rPr>
        <w:t>Zutaten</w:t>
      </w:r>
      <w:r w:rsidRPr="00F125D9">
        <w:rPr>
          <w:sz w:val="24"/>
          <w:szCs w:val="24"/>
        </w:rPr>
        <w:t xml:space="preserve"> </w:t>
      </w:r>
      <w:r w:rsidR="00EC2629">
        <w:rPr>
          <w:sz w:val="24"/>
          <w:szCs w:val="24"/>
        </w:rPr>
        <w:t>(</w:t>
      </w:r>
      <w:r w:rsidRPr="00F125D9">
        <w:rPr>
          <w:sz w:val="24"/>
          <w:szCs w:val="24"/>
        </w:rPr>
        <w:t>f</w:t>
      </w:r>
      <w:r>
        <w:rPr>
          <w:sz w:val="24"/>
          <w:szCs w:val="24"/>
        </w:rPr>
        <w:t>ür 4 Portionen</w:t>
      </w:r>
      <w:r w:rsidR="00EC2629">
        <w:rPr>
          <w:sz w:val="24"/>
          <w:szCs w:val="24"/>
        </w:rPr>
        <w:t>)</w:t>
      </w:r>
    </w:p>
    <w:p w14:paraId="30E5C88B" w14:textId="1E343D3C" w:rsidR="00F125D9" w:rsidRDefault="00F125D9">
      <w:pPr>
        <w:rPr>
          <w:sz w:val="24"/>
          <w:szCs w:val="24"/>
        </w:rPr>
      </w:pPr>
      <w:r w:rsidRPr="00F125D9">
        <w:rPr>
          <w:sz w:val="24"/>
          <w:szCs w:val="24"/>
        </w:rPr>
        <w:t>300 g Pizza</w:t>
      </w:r>
      <w:r w:rsidR="00141F9B">
        <w:rPr>
          <w:sz w:val="24"/>
          <w:szCs w:val="24"/>
        </w:rPr>
        <w:t>t</w:t>
      </w:r>
      <w:r>
        <w:rPr>
          <w:sz w:val="24"/>
          <w:szCs w:val="24"/>
        </w:rPr>
        <w:t>e</w:t>
      </w:r>
      <w:r w:rsidRPr="00F125D9">
        <w:rPr>
          <w:sz w:val="24"/>
          <w:szCs w:val="24"/>
        </w:rPr>
        <w:t>ig</w:t>
      </w:r>
    </w:p>
    <w:p w14:paraId="55477A88" w14:textId="77777777" w:rsidR="00F125D9" w:rsidRDefault="00F125D9">
      <w:pPr>
        <w:rPr>
          <w:sz w:val="24"/>
          <w:szCs w:val="24"/>
        </w:rPr>
      </w:pPr>
      <w:r>
        <w:rPr>
          <w:sz w:val="24"/>
          <w:szCs w:val="24"/>
        </w:rPr>
        <w:t>150 g Mozzarella, gut abgetropft</w:t>
      </w:r>
    </w:p>
    <w:p w14:paraId="05CCB232" w14:textId="7D0E648E" w:rsidR="00F125D9" w:rsidRDefault="00F125D9">
      <w:pPr>
        <w:rPr>
          <w:sz w:val="24"/>
          <w:szCs w:val="24"/>
        </w:rPr>
      </w:pPr>
      <w:r>
        <w:rPr>
          <w:sz w:val="24"/>
          <w:szCs w:val="24"/>
        </w:rPr>
        <w:t>250 g kleine gehackte Tomaten aus der Dose</w:t>
      </w:r>
    </w:p>
    <w:p w14:paraId="12A784D7" w14:textId="1B5D1630" w:rsidR="00F125D9" w:rsidRDefault="00F125D9">
      <w:pPr>
        <w:rPr>
          <w:sz w:val="24"/>
          <w:szCs w:val="24"/>
        </w:rPr>
      </w:pPr>
      <w:r>
        <w:rPr>
          <w:sz w:val="24"/>
          <w:szCs w:val="24"/>
        </w:rPr>
        <w:t>Salz</w:t>
      </w:r>
      <w:r w:rsidR="00EC2629">
        <w:rPr>
          <w:sz w:val="24"/>
          <w:szCs w:val="24"/>
        </w:rPr>
        <w:t>, e</w:t>
      </w:r>
      <w:r>
        <w:rPr>
          <w:sz w:val="24"/>
          <w:szCs w:val="24"/>
        </w:rPr>
        <w:t>twas Mehl</w:t>
      </w:r>
    </w:p>
    <w:p w14:paraId="53DF7425" w14:textId="77777777" w:rsidR="00F125D9" w:rsidRDefault="00F125D9">
      <w:pPr>
        <w:rPr>
          <w:sz w:val="24"/>
          <w:szCs w:val="24"/>
        </w:rPr>
      </w:pPr>
      <w:r>
        <w:rPr>
          <w:sz w:val="24"/>
          <w:szCs w:val="24"/>
        </w:rPr>
        <w:t>3 EL Olivenöl</w:t>
      </w:r>
    </w:p>
    <w:p w14:paraId="1AE35DDA" w14:textId="13E20AB7" w:rsidR="00F125D9" w:rsidRDefault="00F125D9">
      <w:pPr>
        <w:rPr>
          <w:sz w:val="24"/>
          <w:szCs w:val="24"/>
        </w:rPr>
      </w:pPr>
      <w:r>
        <w:rPr>
          <w:sz w:val="24"/>
          <w:szCs w:val="24"/>
        </w:rPr>
        <w:t>1 -2 Stängel Basilikum</w:t>
      </w:r>
    </w:p>
    <w:p w14:paraId="777093E6" w14:textId="77777777" w:rsidR="00141F9B" w:rsidRDefault="00141F9B">
      <w:pPr>
        <w:rPr>
          <w:sz w:val="24"/>
          <w:szCs w:val="24"/>
        </w:rPr>
      </w:pPr>
    </w:p>
    <w:p w14:paraId="081F2394" w14:textId="551DE896" w:rsidR="00F125D9" w:rsidRDefault="00F125D9">
      <w:pPr>
        <w:rPr>
          <w:sz w:val="24"/>
          <w:szCs w:val="24"/>
        </w:rPr>
      </w:pPr>
      <w:r>
        <w:rPr>
          <w:sz w:val="24"/>
          <w:szCs w:val="24"/>
        </w:rPr>
        <w:t>Zubereitungszeit: 5 Minuten, Backzeit: 15 Minuten</w:t>
      </w:r>
    </w:p>
    <w:p w14:paraId="21AA3292" w14:textId="5466C4AB" w:rsidR="00F125D9" w:rsidRPr="008A0A00" w:rsidRDefault="00F125D9" w:rsidP="00B40E8C">
      <w:pPr>
        <w:pStyle w:val="ListParagraph"/>
        <w:numPr>
          <w:ilvl w:val="0"/>
          <w:numId w:val="534"/>
        </w:numPr>
        <w:ind w:left="714" w:hanging="357"/>
        <w:contextualSpacing w:val="0"/>
        <w:jc w:val="both"/>
        <w:rPr>
          <w:sz w:val="24"/>
          <w:szCs w:val="24"/>
        </w:rPr>
      </w:pPr>
      <w:r w:rsidRPr="008A0A00">
        <w:rPr>
          <w:sz w:val="24"/>
          <w:szCs w:val="24"/>
        </w:rPr>
        <w:t>Den Backofen mit dem Pizzastein auf 250 Grad vorheizen.</w:t>
      </w:r>
    </w:p>
    <w:p w14:paraId="0F573317" w14:textId="54FBE2AE" w:rsidR="00F125D9" w:rsidRPr="008A0A00" w:rsidRDefault="00F125D9" w:rsidP="00B40E8C">
      <w:pPr>
        <w:pStyle w:val="ListParagraph"/>
        <w:numPr>
          <w:ilvl w:val="0"/>
          <w:numId w:val="534"/>
        </w:numPr>
        <w:ind w:left="714" w:hanging="357"/>
        <w:contextualSpacing w:val="0"/>
        <w:jc w:val="both"/>
        <w:rPr>
          <w:sz w:val="24"/>
          <w:szCs w:val="24"/>
        </w:rPr>
      </w:pPr>
      <w:r w:rsidRPr="008A0A00">
        <w:rPr>
          <w:sz w:val="24"/>
          <w:szCs w:val="24"/>
        </w:rPr>
        <w:t xml:space="preserve">Den Teig mit </w:t>
      </w:r>
      <w:r w:rsidR="00FA0954" w:rsidRPr="008A0A00">
        <w:rPr>
          <w:sz w:val="24"/>
          <w:szCs w:val="24"/>
        </w:rPr>
        <w:t>den</w:t>
      </w:r>
      <w:r w:rsidRPr="008A0A00">
        <w:rPr>
          <w:sz w:val="24"/>
          <w:szCs w:val="24"/>
        </w:rPr>
        <w:t xml:space="preserve"> Händen auf einer bemehlten Arbeitsfläche </w:t>
      </w:r>
      <w:r w:rsidR="00FA0954" w:rsidRPr="008A0A00">
        <w:rPr>
          <w:sz w:val="24"/>
          <w:szCs w:val="24"/>
        </w:rPr>
        <w:t>auseinanderziehen</w:t>
      </w:r>
      <w:r w:rsidRPr="008A0A00">
        <w:rPr>
          <w:sz w:val="24"/>
          <w:szCs w:val="24"/>
        </w:rPr>
        <w:t>.</w:t>
      </w:r>
    </w:p>
    <w:p w14:paraId="229C102F" w14:textId="77777777" w:rsidR="00F125D9" w:rsidRPr="008A0A00" w:rsidRDefault="00F125D9" w:rsidP="00B40E8C">
      <w:pPr>
        <w:pStyle w:val="ListParagraph"/>
        <w:numPr>
          <w:ilvl w:val="0"/>
          <w:numId w:val="534"/>
        </w:numPr>
        <w:ind w:left="714" w:hanging="357"/>
        <w:contextualSpacing w:val="0"/>
        <w:jc w:val="both"/>
        <w:rPr>
          <w:sz w:val="24"/>
          <w:szCs w:val="24"/>
        </w:rPr>
      </w:pPr>
      <w:r w:rsidRPr="008A0A00">
        <w:rPr>
          <w:sz w:val="24"/>
          <w:szCs w:val="24"/>
        </w:rPr>
        <w:t>Den Mozzarella in kleine Würfel schneiden. Die Pizzatomaten salzen. Die Teigscheibe auf den mit Mehl eingestäubten heißen Pizzastein legen.</w:t>
      </w:r>
    </w:p>
    <w:p w14:paraId="09998F42" w14:textId="73B7CD7D" w:rsidR="008A0A00" w:rsidRPr="008A0A00" w:rsidRDefault="00F125D9" w:rsidP="00B40E8C">
      <w:pPr>
        <w:pStyle w:val="ListParagraph"/>
        <w:numPr>
          <w:ilvl w:val="0"/>
          <w:numId w:val="534"/>
        </w:numPr>
        <w:ind w:left="714" w:hanging="357"/>
        <w:contextualSpacing w:val="0"/>
        <w:jc w:val="both"/>
        <w:rPr>
          <w:sz w:val="24"/>
          <w:szCs w:val="24"/>
        </w:rPr>
      </w:pPr>
      <w:r w:rsidRPr="008A0A00">
        <w:rPr>
          <w:sz w:val="24"/>
          <w:szCs w:val="24"/>
        </w:rPr>
        <w:t xml:space="preserve">Die Tomaten auf der Pizza verteilen </w:t>
      </w:r>
      <w:r w:rsidR="008A0A00" w:rsidRPr="008A0A00">
        <w:rPr>
          <w:sz w:val="24"/>
          <w:szCs w:val="24"/>
        </w:rPr>
        <w:t>und</w:t>
      </w:r>
      <w:r w:rsidRPr="008A0A00">
        <w:rPr>
          <w:sz w:val="24"/>
          <w:szCs w:val="24"/>
        </w:rPr>
        <w:t xml:space="preserve"> mit etwas Öl beträufeln, 5 Minuten in</w:t>
      </w:r>
      <w:r w:rsidR="008A0A00" w:rsidRPr="008A0A00">
        <w:rPr>
          <w:sz w:val="24"/>
          <w:szCs w:val="24"/>
        </w:rPr>
        <w:t xml:space="preserve"> </w:t>
      </w:r>
      <w:r w:rsidRPr="008A0A00">
        <w:rPr>
          <w:sz w:val="24"/>
          <w:szCs w:val="24"/>
        </w:rPr>
        <w:t>den Ofen schieben und wieder herausnehmen. Die Mozzarellawürfel darauf streuen und ca. 10 Minuten im Ofen backen</w:t>
      </w:r>
      <w:r w:rsidR="008A0A00" w:rsidRPr="008A0A00">
        <w:rPr>
          <w:sz w:val="24"/>
          <w:szCs w:val="24"/>
        </w:rPr>
        <w:t>.</w:t>
      </w:r>
    </w:p>
    <w:p w14:paraId="43578697" w14:textId="36D73FDE" w:rsidR="008A0A00" w:rsidRDefault="008A0A00" w:rsidP="00B40E8C">
      <w:pPr>
        <w:pStyle w:val="ListParagraph"/>
        <w:numPr>
          <w:ilvl w:val="0"/>
          <w:numId w:val="534"/>
        </w:numPr>
        <w:ind w:left="714" w:hanging="357"/>
        <w:contextualSpacing w:val="0"/>
        <w:jc w:val="both"/>
        <w:rPr>
          <w:sz w:val="24"/>
          <w:szCs w:val="24"/>
        </w:rPr>
      </w:pPr>
      <w:r w:rsidRPr="008A0A00">
        <w:rPr>
          <w:sz w:val="24"/>
          <w:szCs w:val="24"/>
        </w:rPr>
        <w:t>Herausnehmen und die Basilikumblätter darüber streuen. Pizza in 4 Portionen teilen.</w:t>
      </w:r>
    </w:p>
    <w:p w14:paraId="7AB9FCC4" w14:textId="44361EDF" w:rsidR="002E7060" w:rsidRDefault="002E7060" w:rsidP="002E7060">
      <w:pPr>
        <w:jc w:val="both"/>
        <w:rPr>
          <w:sz w:val="24"/>
          <w:szCs w:val="24"/>
        </w:rPr>
      </w:pPr>
    </w:p>
    <w:p w14:paraId="6B4B34D0" w14:textId="7E838023" w:rsidR="002E7060" w:rsidRPr="002E7060" w:rsidRDefault="002E7060" w:rsidP="00200F75">
      <w:pPr>
        <w:ind w:left="1416" w:hanging="1416"/>
        <w:jc w:val="both"/>
        <w:rPr>
          <w:sz w:val="24"/>
          <w:szCs w:val="24"/>
        </w:rPr>
      </w:pPr>
      <w:r>
        <w:rPr>
          <w:sz w:val="24"/>
          <w:szCs w:val="24"/>
        </w:rPr>
        <w:t>Kommentar:</w:t>
      </w:r>
      <w:r>
        <w:rPr>
          <w:sz w:val="24"/>
          <w:szCs w:val="24"/>
        </w:rPr>
        <w:tab/>
        <w:t>Ich meine die Pizza ist in der Pi</w:t>
      </w:r>
      <w:r w:rsidR="00BF6198">
        <w:rPr>
          <w:sz w:val="24"/>
          <w:szCs w:val="24"/>
        </w:rPr>
        <w:t xml:space="preserve">zzeria Bra, die Simon für uns entdeckt hat, </w:t>
      </w:r>
      <w:r w:rsidR="00EC2629">
        <w:rPr>
          <w:sz w:val="24"/>
          <w:szCs w:val="24"/>
        </w:rPr>
        <w:t xml:space="preserve">wahrscheinlich </w:t>
      </w:r>
      <w:r w:rsidR="00BF6198">
        <w:rPr>
          <w:sz w:val="24"/>
          <w:szCs w:val="24"/>
        </w:rPr>
        <w:t>besser, auf jeden Fall größer</w:t>
      </w:r>
      <w:r w:rsidR="00BF6198" w:rsidRPr="00BF6198">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sidR="00BF6198">
        <w:rPr>
          <w:sz w:val="24"/>
          <w:szCs w:val="24"/>
        </w:rPr>
        <w:t xml:space="preserve"> </w:t>
      </w:r>
      <w:r w:rsidR="00EC2629">
        <w:rPr>
          <w:sz w:val="24"/>
          <w:szCs w:val="24"/>
        </w:rPr>
        <w:t xml:space="preserve">Aber man kann ja solange probieren, bis man besser ist </w:t>
      </w:r>
      <w:r w:rsidR="00EC2629" w:rsidRPr="00EC2629">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3406583E" w14:textId="3E3AE349" w:rsidR="0078245F" w:rsidRDefault="008A0A00">
      <w:pPr>
        <w:rPr>
          <w:sz w:val="24"/>
          <w:szCs w:val="24"/>
        </w:rPr>
      </w:pPr>
      <w:r>
        <w:rPr>
          <w:sz w:val="24"/>
          <w:szCs w:val="24"/>
        </w:rPr>
        <w:br w:type="page"/>
      </w:r>
    </w:p>
    <w:p w14:paraId="0A84BE07" w14:textId="77777777" w:rsidR="0078245F" w:rsidRDefault="0078245F" w:rsidP="0078245F">
      <w:pPr>
        <w:pStyle w:val="Heading2"/>
        <w:spacing w:after="240"/>
      </w:pPr>
      <w:r>
        <w:lastRenderedPageBreak/>
        <w:t>Gefüllte Pizzataschen</w:t>
      </w:r>
      <w:r>
        <w:rPr>
          <w:rStyle w:val="FootnoteReference"/>
        </w:rPr>
        <w:footnoteReference w:id="55"/>
      </w:r>
    </w:p>
    <w:p w14:paraId="217AD169" w14:textId="77777777" w:rsidR="0078245F" w:rsidRDefault="0078245F" w:rsidP="0078245F">
      <w:pPr>
        <w:tabs>
          <w:tab w:val="left" w:pos="6480"/>
        </w:tabs>
        <w:rPr>
          <w:sz w:val="24"/>
          <w:szCs w:val="24"/>
        </w:rPr>
      </w:pPr>
      <w:r w:rsidRPr="0006690C">
        <w:rPr>
          <w:sz w:val="24"/>
          <w:szCs w:val="24"/>
          <w:u w:val="single"/>
        </w:rPr>
        <w:t>Zutaten</w:t>
      </w:r>
      <w:r>
        <w:rPr>
          <w:sz w:val="24"/>
          <w:szCs w:val="24"/>
        </w:rPr>
        <w:t xml:space="preserve"> (für 4 Portionen)</w:t>
      </w:r>
    </w:p>
    <w:p w14:paraId="7FC06BD4" w14:textId="77777777" w:rsidR="0078245F" w:rsidRDefault="0078245F" w:rsidP="0078245F">
      <w:pPr>
        <w:tabs>
          <w:tab w:val="left" w:pos="6480"/>
        </w:tabs>
        <w:rPr>
          <w:sz w:val="24"/>
          <w:szCs w:val="24"/>
        </w:rPr>
      </w:pPr>
      <w:r>
        <w:rPr>
          <w:sz w:val="24"/>
          <w:szCs w:val="24"/>
        </w:rPr>
        <w:t>400 g Pizzateig</w:t>
      </w:r>
    </w:p>
    <w:p w14:paraId="13F5972F" w14:textId="77777777" w:rsidR="0078245F" w:rsidRDefault="0078245F" w:rsidP="0078245F">
      <w:pPr>
        <w:tabs>
          <w:tab w:val="left" w:pos="6480"/>
        </w:tabs>
        <w:rPr>
          <w:sz w:val="24"/>
          <w:szCs w:val="24"/>
        </w:rPr>
      </w:pPr>
      <w:r>
        <w:rPr>
          <w:sz w:val="24"/>
          <w:szCs w:val="24"/>
        </w:rPr>
        <w:t>Olivenöl</w:t>
      </w:r>
    </w:p>
    <w:p w14:paraId="4FB5A098" w14:textId="77777777" w:rsidR="0078245F" w:rsidRDefault="0078245F" w:rsidP="0078245F">
      <w:pPr>
        <w:tabs>
          <w:tab w:val="left" w:pos="6480"/>
        </w:tabs>
        <w:rPr>
          <w:sz w:val="24"/>
          <w:szCs w:val="24"/>
        </w:rPr>
      </w:pPr>
      <w:r>
        <w:rPr>
          <w:sz w:val="24"/>
          <w:szCs w:val="24"/>
        </w:rPr>
        <w:t>3 Knoblauchzehen</w:t>
      </w:r>
    </w:p>
    <w:p w14:paraId="05DEBBBE" w14:textId="77777777" w:rsidR="0078245F" w:rsidRDefault="0078245F" w:rsidP="0078245F">
      <w:pPr>
        <w:tabs>
          <w:tab w:val="left" w:pos="6480"/>
        </w:tabs>
        <w:rPr>
          <w:sz w:val="24"/>
          <w:szCs w:val="24"/>
        </w:rPr>
      </w:pPr>
      <w:r>
        <w:rPr>
          <w:sz w:val="24"/>
          <w:szCs w:val="24"/>
        </w:rPr>
        <w:t>200 g klein gehackte Tomaten aus der Dose</w:t>
      </w:r>
    </w:p>
    <w:p w14:paraId="4CD5174E" w14:textId="77777777" w:rsidR="0078245F" w:rsidRDefault="0078245F" w:rsidP="0078245F">
      <w:pPr>
        <w:tabs>
          <w:tab w:val="left" w:pos="6480"/>
        </w:tabs>
        <w:rPr>
          <w:sz w:val="24"/>
          <w:szCs w:val="24"/>
        </w:rPr>
      </w:pPr>
      <w:r>
        <w:rPr>
          <w:sz w:val="24"/>
          <w:szCs w:val="24"/>
        </w:rPr>
        <w:t>4 große Basilikumblätter, gehackt</w:t>
      </w:r>
    </w:p>
    <w:p w14:paraId="25EBD66A" w14:textId="77777777" w:rsidR="0078245F" w:rsidRDefault="0078245F" w:rsidP="0078245F">
      <w:pPr>
        <w:tabs>
          <w:tab w:val="left" w:pos="6480"/>
        </w:tabs>
        <w:rPr>
          <w:sz w:val="24"/>
          <w:szCs w:val="24"/>
        </w:rPr>
      </w:pPr>
      <w:r>
        <w:rPr>
          <w:sz w:val="24"/>
          <w:szCs w:val="24"/>
        </w:rPr>
        <w:t>Chilipulver</w:t>
      </w:r>
    </w:p>
    <w:p w14:paraId="638D7A7F" w14:textId="77777777" w:rsidR="0078245F" w:rsidRDefault="0078245F" w:rsidP="0078245F">
      <w:pPr>
        <w:tabs>
          <w:tab w:val="left" w:pos="6480"/>
        </w:tabs>
        <w:rPr>
          <w:sz w:val="24"/>
          <w:szCs w:val="24"/>
        </w:rPr>
      </w:pPr>
      <w:r>
        <w:rPr>
          <w:sz w:val="24"/>
          <w:szCs w:val="24"/>
        </w:rPr>
        <w:t>250 g Blumenkohl oder Romanesco</w:t>
      </w:r>
    </w:p>
    <w:p w14:paraId="45A139BF" w14:textId="77777777" w:rsidR="0078245F" w:rsidRDefault="0078245F" w:rsidP="0078245F">
      <w:pPr>
        <w:tabs>
          <w:tab w:val="left" w:pos="6480"/>
        </w:tabs>
        <w:rPr>
          <w:sz w:val="24"/>
          <w:szCs w:val="24"/>
        </w:rPr>
      </w:pPr>
      <w:r>
        <w:rPr>
          <w:sz w:val="24"/>
          <w:szCs w:val="24"/>
        </w:rPr>
        <w:t>1 kleine Zwiebel</w:t>
      </w:r>
    </w:p>
    <w:p w14:paraId="55312588" w14:textId="77777777" w:rsidR="0078245F" w:rsidRDefault="0078245F" w:rsidP="0078245F">
      <w:pPr>
        <w:tabs>
          <w:tab w:val="left" w:pos="6480"/>
        </w:tabs>
        <w:rPr>
          <w:sz w:val="24"/>
          <w:szCs w:val="24"/>
        </w:rPr>
      </w:pPr>
      <w:r>
        <w:rPr>
          <w:sz w:val="24"/>
          <w:szCs w:val="24"/>
        </w:rPr>
        <w:t>2 EL schwarze Oliven, entsteint</w:t>
      </w:r>
    </w:p>
    <w:p w14:paraId="5979C7BE" w14:textId="77777777" w:rsidR="0078245F" w:rsidRDefault="0078245F" w:rsidP="0078245F">
      <w:pPr>
        <w:tabs>
          <w:tab w:val="left" w:pos="6480"/>
        </w:tabs>
        <w:rPr>
          <w:sz w:val="24"/>
          <w:szCs w:val="24"/>
        </w:rPr>
      </w:pPr>
      <w:r>
        <w:rPr>
          <w:sz w:val="24"/>
          <w:szCs w:val="24"/>
        </w:rPr>
        <w:t xml:space="preserve">100 g Parmesan oder Pecorino </w:t>
      </w:r>
    </w:p>
    <w:p w14:paraId="2FF0AF19" w14:textId="77777777" w:rsidR="0078245F" w:rsidRDefault="0078245F" w:rsidP="0078245F">
      <w:pPr>
        <w:tabs>
          <w:tab w:val="left" w:pos="6480"/>
        </w:tabs>
        <w:rPr>
          <w:sz w:val="24"/>
          <w:szCs w:val="24"/>
        </w:rPr>
      </w:pPr>
      <w:r>
        <w:rPr>
          <w:sz w:val="24"/>
          <w:szCs w:val="24"/>
        </w:rPr>
        <w:t>Salz, Pfeffer, Chiliflocken,</w:t>
      </w:r>
      <w:r w:rsidRPr="009C7117">
        <w:rPr>
          <w:sz w:val="24"/>
          <w:szCs w:val="24"/>
        </w:rPr>
        <w:t xml:space="preserve"> </w:t>
      </w:r>
      <w:r>
        <w:rPr>
          <w:sz w:val="24"/>
          <w:szCs w:val="24"/>
        </w:rPr>
        <w:t>etwas Wasser</w:t>
      </w:r>
    </w:p>
    <w:p w14:paraId="3F7A1B36" w14:textId="77777777" w:rsidR="0078245F" w:rsidRDefault="0078245F" w:rsidP="0078245F">
      <w:pPr>
        <w:tabs>
          <w:tab w:val="left" w:pos="6480"/>
        </w:tabs>
        <w:rPr>
          <w:sz w:val="24"/>
          <w:szCs w:val="24"/>
        </w:rPr>
      </w:pPr>
    </w:p>
    <w:p w14:paraId="4A72CB3F" w14:textId="77777777" w:rsidR="0078245F" w:rsidRDefault="0078245F" w:rsidP="0078245F">
      <w:pPr>
        <w:tabs>
          <w:tab w:val="left" w:pos="6480"/>
        </w:tabs>
        <w:jc w:val="both"/>
        <w:rPr>
          <w:sz w:val="24"/>
          <w:szCs w:val="24"/>
        </w:rPr>
      </w:pPr>
      <w:r>
        <w:rPr>
          <w:sz w:val="24"/>
          <w:szCs w:val="24"/>
        </w:rPr>
        <w:t>Zubereitungszeit: 20 Minuten plus Garzeit Gemüse 30 Minuten plus Garzeit Pizza 10 Minuten</w:t>
      </w:r>
    </w:p>
    <w:p w14:paraId="30EC078E" w14:textId="77777777" w:rsidR="0078245F" w:rsidRPr="006C1735" w:rsidRDefault="0078245F" w:rsidP="00B40E8C">
      <w:pPr>
        <w:pStyle w:val="ListParagraph"/>
        <w:numPr>
          <w:ilvl w:val="0"/>
          <w:numId w:val="540"/>
        </w:numPr>
        <w:tabs>
          <w:tab w:val="left" w:pos="6480"/>
        </w:tabs>
        <w:contextualSpacing w:val="0"/>
        <w:jc w:val="both"/>
        <w:rPr>
          <w:sz w:val="24"/>
          <w:szCs w:val="24"/>
        </w:rPr>
      </w:pPr>
      <w:r w:rsidRPr="006C1735">
        <w:rPr>
          <w:sz w:val="24"/>
          <w:szCs w:val="24"/>
        </w:rPr>
        <w:t xml:space="preserve">Den Backofen mit dem Pizzastein auf 250 Grad vorheizen. In einer beschichteten Pfanne 2 EL Öl mit zwei ungeschälten zerdrückten Knoblauchzehen erhitzen. </w:t>
      </w:r>
    </w:p>
    <w:p w14:paraId="69EA99FE" w14:textId="77777777" w:rsidR="0078245F" w:rsidRPr="0053290F" w:rsidRDefault="0078245F" w:rsidP="00B40E8C">
      <w:pPr>
        <w:pStyle w:val="ListParagraph"/>
        <w:numPr>
          <w:ilvl w:val="0"/>
          <w:numId w:val="540"/>
        </w:numPr>
        <w:tabs>
          <w:tab w:val="left" w:pos="6480"/>
        </w:tabs>
        <w:contextualSpacing w:val="0"/>
        <w:jc w:val="both"/>
        <w:rPr>
          <w:sz w:val="24"/>
          <w:szCs w:val="24"/>
        </w:rPr>
      </w:pPr>
      <w:r w:rsidRPr="0053290F">
        <w:rPr>
          <w:sz w:val="24"/>
          <w:szCs w:val="24"/>
        </w:rPr>
        <w:t>Die Tomaten aus der Dose und 4 Basilikumblätter hinzufügen und bei starker Hitze 5 Minuten aufkochen, damit die Sauce Geschmack annimmt. Vom Herd nehmen, nach Belieben salzen und mit Chilipulver würzen, erkalten lassen uns erst dann den Knoblauch entfernen.</w:t>
      </w:r>
    </w:p>
    <w:p w14:paraId="68228315" w14:textId="77777777" w:rsidR="0078245F" w:rsidRPr="0053290F" w:rsidRDefault="0078245F" w:rsidP="00B40E8C">
      <w:pPr>
        <w:pStyle w:val="ListParagraph"/>
        <w:numPr>
          <w:ilvl w:val="0"/>
          <w:numId w:val="540"/>
        </w:numPr>
        <w:tabs>
          <w:tab w:val="left" w:pos="6480"/>
        </w:tabs>
        <w:contextualSpacing w:val="0"/>
        <w:jc w:val="both"/>
        <w:rPr>
          <w:sz w:val="24"/>
          <w:szCs w:val="24"/>
        </w:rPr>
      </w:pPr>
      <w:r w:rsidRPr="0053290F">
        <w:rPr>
          <w:sz w:val="24"/>
          <w:szCs w:val="24"/>
        </w:rPr>
        <w:t>Blumenkohl oder Romanesco putzen und in Röschen zerteilen. In einer Pfanne mit einer ungeschälten angequetschten Knoblauchzehe und 1 EL Öl anbraten. Die Zwiebel fein schneiden und in einer Pfanne mit 1 EL Öl und 2 EL Wasser dünsten. Sobald das Wasser verdunstet ist, salzen und bräunen lassen.</w:t>
      </w:r>
    </w:p>
    <w:p w14:paraId="0F0BA65B" w14:textId="77777777" w:rsidR="0078245F" w:rsidRPr="0053290F" w:rsidRDefault="0078245F" w:rsidP="00B40E8C">
      <w:pPr>
        <w:pStyle w:val="ListParagraph"/>
        <w:numPr>
          <w:ilvl w:val="0"/>
          <w:numId w:val="540"/>
        </w:numPr>
        <w:tabs>
          <w:tab w:val="left" w:pos="6480"/>
        </w:tabs>
        <w:contextualSpacing w:val="0"/>
        <w:jc w:val="both"/>
        <w:rPr>
          <w:sz w:val="24"/>
          <w:szCs w:val="24"/>
        </w:rPr>
      </w:pPr>
      <w:r w:rsidRPr="0053290F">
        <w:rPr>
          <w:sz w:val="24"/>
          <w:szCs w:val="24"/>
        </w:rPr>
        <w:t>Den Teig in 4 Portionen teilen. Jede Portion zu einem dünnen Rechteck ausrollen, jeweils in die Mitte die Tomatensauce, die Zwiebeln, die Oliven, den Blumenkohl und den in dünne Scheiben geschnittenen Parmesan geben – jeweils in dieser Reihenfolge. Zwei Seiten des Teigs über die Füllung einschlagen, so dass sich eine Tasche bildet. Die beiden offenen Enden einrollen, um die Tasche zu verschließen.</w:t>
      </w:r>
    </w:p>
    <w:p w14:paraId="4CF9AFD9" w14:textId="77777777" w:rsidR="0078245F" w:rsidRPr="008C0940" w:rsidRDefault="0078245F" w:rsidP="00B40E8C">
      <w:pPr>
        <w:pStyle w:val="ListParagraph"/>
        <w:numPr>
          <w:ilvl w:val="0"/>
          <w:numId w:val="540"/>
        </w:numPr>
        <w:tabs>
          <w:tab w:val="left" w:pos="6480"/>
        </w:tabs>
        <w:contextualSpacing w:val="0"/>
        <w:jc w:val="both"/>
        <w:rPr>
          <w:sz w:val="24"/>
          <w:szCs w:val="24"/>
        </w:rPr>
      </w:pPr>
      <w:r w:rsidRPr="006C1735">
        <w:rPr>
          <w:sz w:val="24"/>
          <w:szCs w:val="24"/>
        </w:rPr>
        <w:t xml:space="preserve">Die 4 Teigtaschen auf den zuvor im Ofen erhitzten Pizzastein legen. Mit einer Mischung aus Öl und Wasser bestreichen und 10 Minuten im Backofen backen. Sollte der Teig </w:t>
      </w:r>
      <w:r w:rsidRPr="006C1735">
        <w:rPr>
          <w:sz w:val="24"/>
          <w:szCs w:val="24"/>
        </w:rPr>
        <w:lastRenderedPageBreak/>
        <w:t>danach noch blass und weich sein, einige Minuten weiter backen. Mit Pfeffer oder Chiliflocken bestreut servieren.</w:t>
      </w:r>
    </w:p>
    <w:p w14:paraId="21DBF9EA" w14:textId="77777777" w:rsidR="0078245F" w:rsidRDefault="0078245F" w:rsidP="0078245F">
      <w:pPr>
        <w:pStyle w:val="Heading2"/>
        <w:spacing w:after="240"/>
      </w:pPr>
      <w:r w:rsidRPr="006768EC">
        <w:br w:type="page"/>
      </w:r>
      <w:r w:rsidRPr="00B36884">
        <w:lastRenderedPageBreak/>
        <w:t>Zwiebelpizza</w:t>
      </w:r>
      <w:r>
        <w:t xml:space="preserve"> Pizza pugliese</w:t>
      </w:r>
      <w:r>
        <w:rPr>
          <w:rStyle w:val="FootnoteReference"/>
        </w:rPr>
        <w:footnoteReference w:id="56"/>
      </w:r>
    </w:p>
    <w:p w14:paraId="0F0F56EF" w14:textId="77777777" w:rsidR="0078245F" w:rsidRDefault="0078245F" w:rsidP="0078245F">
      <w:pPr>
        <w:rPr>
          <w:sz w:val="24"/>
          <w:szCs w:val="24"/>
        </w:rPr>
      </w:pPr>
      <w:r w:rsidRPr="006C1735">
        <w:rPr>
          <w:sz w:val="24"/>
          <w:szCs w:val="24"/>
          <w:u w:val="single"/>
        </w:rPr>
        <w:t>Zutaten</w:t>
      </w:r>
      <w:r>
        <w:rPr>
          <w:sz w:val="24"/>
          <w:szCs w:val="24"/>
        </w:rPr>
        <w:t xml:space="preserve"> (für 4 Portionen)</w:t>
      </w:r>
    </w:p>
    <w:p w14:paraId="5A86C8E4" w14:textId="77777777" w:rsidR="0078245F" w:rsidRDefault="0078245F" w:rsidP="0078245F">
      <w:pPr>
        <w:rPr>
          <w:sz w:val="24"/>
          <w:szCs w:val="24"/>
        </w:rPr>
      </w:pPr>
      <w:r>
        <w:rPr>
          <w:sz w:val="24"/>
          <w:szCs w:val="24"/>
        </w:rPr>
        <w:t>10 g Hefe</w:t>
      </w:r>
    </w:p>
    <w:p w14:paraId="7FD5CA43" w14:textId="77777777" w:rsidR="0078245F" w:rsidRDefault="0078245F" w:rsidP="0078245F">
      <w:pPr>
        <w:rPr>
          <w:sz w:val="24"/>
          <w:szCs w:val="24"/>
        </w:rPr>
      </w:pPr>
      <w:r>
        <w:rPr>
          <w:sz w:val="24"/>
          <w:szCs w:val="24"/>
        </w:rPr>
        <w:t>200 g Mehl und Mehl zum Ausrollen</w:t>
      </w:r>
    </w:p>
    <w:p w14:paraId="47BD5AB6" w14:textId="77777777" w:rsidR="0078245F" w:rsidRDefault="0078245F" w:rsidP="0078245F">
      <w:pPr>
        <w:rPr>
          <w:sz w:val="24"/>
          <w:szCs w:val="24"/>
        </w:rPr>
      </w:pPr>
      <w:r>
        <w:rPr>
          <w:sz w:val="24"/>
          <w:szCs w:val="24"/>
        </w:rPr>
        <w:t>2 EL Olivenöl und Öl fürs Blech</w:t>
      </w:r>
    </w:p>
    <w:p w14:paraId="464DC106" w14:textId="77777777" w:rsidR="0078245F" w:rsidRDefault="0078245F" w:rsidP="0078245F">
      <w:pPr>
        <w:rPr>
          <w:sz w:val="24"/>
          <w:szCs w:val="24"/>
        </w:rPr>
      </w:pPr>
      <w:r>
        <w:rPr>
          <w:sz w:val="24"/>
          <w:szCs w:val="24"/>
        </w:rPr>
        <w:t>250 g milde weiße Zwiebeln</w:t>
      </w:r>
    </w:p>
    <w:p w14:paraId="2FF2D2E8" w14:textId="77777777" w:rsidR="0078245F" w:rsidRDefault="0078245F" w:rsidP="0078245F">
      <w:pPr>
        <w:rPr>
          <w:sz w:val="24"/>
          <w:szCs w:val="24"/>
        </w:rPr>
      </w:pPr>
      <w:r>
        <w:rPr>
          <w:sz w:val="24"/>
          <w:szCs w:val="24"/>
        </w:rPr>
        <w:t>Eventuell 1 TL frischer Oregano (oder ½ TL getrockneter)</w:t>
      </w:r>
    </w:p>
    <w:p w14:paraId="1191CBF3" w14:textId="77777777" w:rsidR="0078245F" w:rsidRDefault="0078245F" w:rsidP="0078245F">
      <w:pPr>
        <w:rPr>
          <w:sz w:val="24"/>
          <w:szCs w:val="24"/>
        </w:rPr>
      </w:pPr>
      <w:r>
        <w:rPr>
          <w:sz w:val="24"/>
          <w:szCs w:val="24"/>
        </w:rPr>
        <w:t>100 g frisch geriebener Pecorino</w:t>
      </w:r>
    </w:p>
    <w:p w14:paraId="2149EF90" w14:textId="77777777" w:rsidR="0078245F" w:rsidRDefault="0078245F" w:rsidP="0078245F">
      <w:pPr>
        <w:rPr>
          <w:sz w:val="24"/>
          <w:szCs w:val="24"/>
        </w:rPr>
      </w:pPr>
      <w:r>
        <w:rPr>
          <w:sz w:val="24"/>
          <w:szCs w:val="24"/>
        </w:rPr>
        <w:t>4 EL Olivenöl</w:t>
      </w:r>
    </w:p>
    <w:p w14:paraId="2C782953" w14:textId="77777777" w:rsidR="0078245F" w:rsidRDefault="0078245F" w:rsidP="0078245F">
      <w:pPr>
        <w:rPr>
          <w:sz w:val="24"/>
          <w:szCs w:val="24"/>
        </w:rPr>
      </w:pPr>
      <w:r>
        <w:rPr>
          <w:sz w:val="24"/>
          <w:szCs w:val="24"/>
        </w:rPr>
        <w:t>1 Prise Zucker, Salz, Pfeffer aus der Mühle</w:t>
      </w:r>
    </w:p>
    <w:p w14:paraId="18D62FF8" w14:textId="77777777" w:rsidR="0078245F" w:rsidRDefault="0078245F" w:rsidP="0078245F">
      <w:pPr>
        <w:rPr>
          <w:sz w:val="24"/>
          <w:szCs w:val="24"/>
        </w:rPr>
      </w:pPr>
    </w:p>
    <w:p w14:paraId="6BFAF643" w14:textId="77777777" w:rsidR="0078245F" w:rsidRDefault="0078245F" w:rsidP="0078245F">
      <w:pPr>
        <w:rPr>
          <w:sz w:val="24"/>
          <w:szCs w:val="24"/>
        </w:rPr>
      </w:pPr>
      <w:r>
        <w:rPr>
          <w:sz w:val="24"/>
          <w:szCs w:val="24"/>
        </w:rPr>
        <w:t>Zubereitungszeit: 45 Minuten (plus 1,5 Stunden Ruhezeit)</w:t>
      </w:r>
    </w:p>
    <w:p w14:paraId="15C658E3" w14:textId="77777777" w:rsidR="0078245F" w:rsidRPr="00523AF6" w:rsidRDefault="0078245F" w:rsidP="00E76E01">
      <w:pPr>
        <w:pStyle w:val="ListParagraph"/>
        <w:numPr>
          <w:ilvl w:val="0"/>
          <w:numId w:val="101"/>
        </w:numPr>
        <w:ind w:left="714" w:hanging="357"/>
        <w:contextualSpacing w:val="0"/>
        <w:jc w:val="both"/>
        <w:rPr>
          <w:sz w:val="24"/>
          <w:szCs w:val="24"/>
        </w:rPr>
      </w:pPr>
      <w:r w:rsidRPr="00523AF6">
        <w:rPr>
          <w:sz w:val="24"/>
          <w:szCs w:val="24"/>
        </w:rPr>
        <w:t>Für den Teig 10 g Hefe mit 1 Prise Zucker und 2 EL lauwarmen Wasser verrühren. 2 EL Mehl untermischen. Restliches Mehl in eine Schüssel geben, eine Mulde hineindrücken. Hefemischung in die Mitte träufeln, leicht mit Mehl bestäuben und zugedeckt an einem warmen Ort 30 Minuten gehen lassen.</w:t>
      </w:r>
    </w:p>
    <w:p w14:paraId="754CA958" w14:textId="77777777" w:rsidR="0078245F" w:rsidRPr="00523AF6" w:rsidRDefault="0078245F" w:rsidP="00E76E01">
      <w:pPr>
        <w:pStyle w:val="ListParagraph"/>
        <w:numPr>
          <w:ilvl w:val="0"/>
          <w:numId w:val="101"/>
        </w:numPr>
        <w:ind w:left="714" w:hanging="357"/>
        <w:contextualSpacing w:val="0"/>
        <w:jc w:val="both"/>
        <w:rPr>
          <w:sz w:val="24"/>
          <w:szCs w:val="24"/>
        </w:rPr>
      </w:pPr>
      <w:r w:rsidRPr="00523AF6">
        <w:rPr>
          <w:sz w:val="24"/>
          <w:szCs w:val="24"/>
        </w:rPr>
        <w:t>½ TL Salz und 2 EL Olivenöl zum Mehl geben, nach und nach mit 1/8 l lauwarmem Wasser zu einem glatten Teig kneten. Auf einem Backbrett oder auf der Arbeitsfläche kräftig durchwalken, dann den Teig wieder in die Schüssel geben. Mit einem Tuch bedeckt an einem warmen Ort 1 Stunde gehen lassen, bis das Teigvolumen sich verdoppelt hat.</w:t>
      </w:r>
    </w:p>
    <w:p w14:paraId="19098D9B" w14:textId="77777777" w:rsidR="0078245F" w:rsidRPr="000C29AA" w:rsidRDefault="0078245F" w:rsidP="00E76E01">
      <w:pPr>
        <w:pStyle w:val="ListParagraph"/>
        <w:numPr>
          <w:ilvl w:val="0"/>
          <w:numId w:val="101"/>
        </w:numPr>
        <w:ind w:left="714" w:hanging="357"/>
        <w:contextualSpacing w:val="0"/>
        <w:jc w:val="both"/>
        <w:rPr>
          <w:sz w:val="24"/>
          <w:szCs w:val="24"/>
        </w:rPr>
      </w:pPr>
      <w:r w:rsidRPr="000C29AA">
        <w:rPr>
          <w:sz w:val="24"/>
          <w:szCs w:val="24"/>
        </w:rPr>
        <w:t>Für den Belag Zwiebeln in sehr feine Ringe aufschneiden (oder fein hacken). Backofen auf 225°C vorheizen. Ein rundes, flaches Blech (26 cm Durchmesser) mit Öl ausstreichen. Teig auf leicht bemehlter Fläche kräftig durchkneten. Aufs Blech geben, mit den Händen gleichmäßig flachrücken. Teigoberfläche mit 1 EL Öl bestreichen.</w:t>
      </w:r>
    </w:p>
    <w:p w14:paraId="1E8A37DF" w14:textId="77777777" w:rsidR="0078245F" w:rsidRPr="00523AF6" w:rsidRDefault="0078245F" w:rsidP="00E76E01">
      <w:pPr>
        <w:pStyle w:val="ListParagraph"/>
        <w:numPr>
          <w:ilvl w:val="0"/>
          <w:numId w:val="101"/>
        </w:numPr>
        <w:ind w:left="714" w:hanging="357"/>
        <w:contextualSpacing w:val="0"/>
        <w:jc w:val="both"/>
        <w:rPr>
          <w:sz w:val="24"/>
          <w:szCs w:val="24"/>
        </w:rPr>
      </w:pPr>
      <w:r w:rsidRPr="00523AF6">
        <w:rPr>
          <w:sz w:val="24"/>
          <w:szCs w:val="24"/>
        </w:rPr>
        <w:t>Zwiebeln darauf verteilen, mit frisch geriebenem Pecorino und eventuell Oreganoblättchen (finde ich sehr lecker) bestreuen. Restliche 3 EL Olivenöl darüber träufeln. Pizza in den gut vorgeheizten Backofen (Gas Stufe 4) schieben, 25 Minuten backen.</w:t>
      </w:r>
    </w:p>
    <w:p w14:paraId="378E2135" w14:textId="77777777" w:rsidR="0078245F" w:rsidRPr="00523AF6" w:rsidRDefault="0078245F" w:rsidP="00E76E01">
      <w:pPr>
        <w:pStyle w:val="ListParagraph"/>
        <w:numPr>
          <w:ilvl w:val="0"/>
          <w:numId w:val="101"/>
        </w:numPr>
        <w:ind w:left="714" w:hanging="357"/>
        <w:contextualSpacing w:val="0"/>
        <w:jc w:val="both"/>
        <w:rPr>
          <w:sz w:val="24"/>
          <w:szCs w:val="24"/>
        </w:rPr>
      </w:pPr>
      <w:r w:rsidRPr="00523AF6">
        <w:rPr>
          <w:sz w:val="24"/>
          <w:szCs w:val="24"/>
        </w:rPr>
        <w:t>Knusprig gebackene Pizza mit wenig Salz und reichlich frisch gemahlenen Pfeffer würzen und sofort servieren.</w:t>
      </w:r>
    </w:p>
    <w:p w14:paraId="629CB4C2" w14:textId="77777777" w:rsidR="0078245F" w:rsidRDefault="0078245F" w:rsidP="0078245F">
      <w:pPr>
        <w:ind w:left="708" w:hanging="708"/>
        <w:rPr>
          <w:sz w:val="24"/>
          <w:szCs w:val="24"/>
        </w:rPr>
      </w:pPr>
      <w:r>
        <w:rPr>
          <w:sz w:val="24"/>
          <w:szCs w:val="24"/>
        </w:rPr>
        <w:t>Tipp:</w:t>
      </w:r>
      <w:r>
        <w:rPr>
          <w:sz w:val="24"/>
          <w:szCs w:val="24"/>
        </w:rPr>
        <w:tab/>
        <w:t>Es kommt gar nicht darauf an, eine Pizza mit üppigem Belag aufzublähen – am besten schmeckt´s mit einfachsten Mitteln und überschaubaren Zutaten.</w:t>
      </w:r>
    </w:p>
    <w:p w14:paraId="30CF73C2" w14:textId="77777777" w:rsidR="0078245F" w:rsidRDefault="0078245F" w:rsidP="0078245F">
      <w:pPr>
        <w:pStyle w:val="Heading2"/>
        <w:spacing w:after="240"/>
      </w:pPr>
      <w:r>
        <w:lastRenderedPageBreak/>
        <w:t>Pizza Margherita Nr. 2</w:t>
      </w:r>
      <w:r>
        <w:rPr>
          <w:rStyle w:val="FootnoteReference"/>
        </w:rPr>
        <w:footnoteReference w:id="57"/>
      </w:r>
      <w:r>
        <w:t xml:space="preserve"> </w:t>
      </w:r>
    </w:p>
    <w:p w14:paraId="2198A7EE" w14:textId="77777777" w:rsidR="0078245F" w:rsidRDefault="0078245F" w:rsidP="0078245F">
      <w:pPr>
        <w:rPr>
          <w:sz w:val="24"/>
          <w:szCs w:val="24"/>
        </w:rPr>
      </w:pPr>
      <w:r w:rsidRPr="00D15440">
        <w:rPr>
          <w:sz w:val="24"/>
          <w:szCs w:val="24"/>
          <w:u w:val="single"/>
        </w:rPr>
        <w:t>Zutaten</w:t>
      </w:r>
      <w:r>
        <w:rPr>
          <w:sz w:val="24"/>
          <w:szCs w:val="24"/>
        </w:rPr>
        <w:t xml:space="preserve"> (für 2 Portionen)</w:t>
      </w:r>
    </w:p>
    <w:p w14:paraId="786F0FC1" w14:textId="77777777" w:rsidR="0078245F" w:rsidRDefault="0078245F" w:rsidP="0078245F">
      <w:pPr>
        <w:rPr>
          <w:sz w:val="24"/>
          <w:szCs w:val="24"/>
        </w:rPr>
      </w:pPr>
      <w:r>
        <w:rPr>
          <w:sz w:val="24"/>
          <w:szCs w:val="24"/>
        </w:rPr>
        <w:t>10 g Hefe</w:t>
      </w:r>
    </w:p>
    <w:p w14:paraId="57BC4517" w14:textId="77777777" w:rsidR="0078245F" w:rsidRDefault="0078245F" w:rsidP="0078245F">
      <w:pPr>
        <w:rPr>
          <w:sz w:val="24"/>
          <w:szCs w:val="24"/>
        </w:rPr>
      </w:pPr>
      <w:r>
        <w:rPr>
          <w:sz w:val="24"/>
          <w:szCs w:val="24"/>
        </w:rPr>
        <w:t>200 g Mehl und Mehl zum Ausrollen</w:t>
      </w:r>
    </w:p>
    <w:p w14:paraId="6CB3656F" w14:textId="77777777" w:rsidR="0078245F" w:rsidRDefault="0078245F" w:rsidP="0078245F">
      <w:pPr>
        <w:rPr>
          <w:sz w:val="24"/>
          <w:szCs w:val="24"/>
        </w:rPr>
      </w:pPr>
      <w:r>
        <w:rPr>
          <w:sz w:val="24"/>
          <w:szCs w:val="24"/>
        </w:rPr>
        <w:t>¼ TL Salz</w:t>
      </w:r>
    </w:p>
    <w:p w14:paraId="39474A9C" w14:textId="77777777" w:rsidR="0078245F" w:rsidRDefault="0078245F" w:rsidP="0078245F">
      <w:pPr>
        <w:rPr>
          <w:sz w:val="24"/>
          <w:szCs w:val="24"/>
        </w:rPr>
      </w:pPr>
      <w:r>
        <w:rPr>
          <w:sz w:val="24"/>
          <w:szCs w:val="24"/>
        </w:rPr>
        <w:t>½ Bund Basilikum</w:t>
      </w:r>
    </w:p>
    <w:p w14:paraId="7F06231A" w14:textId="77777777" w:rsidR="0078245F" w:rsidRDefault="0078245F" w:rsidP="0078245F">
      <w:pPr>
        <w:rPr>
          <w:sz w:val="24"/>
          <w:szCs w:val="24"/>
        </w:rPr>
      </w:pPr>
      <w:r>
        <w:rPr>
          <w:sz w:val="24"/>
          <w:szCs w:val="24"/>
        </w:rPr>
        <w:t>150 g Mozzarella</w:t>
      </w:r>
    </w:p>
    <w:p w14:paraId="297D93E2" w14:textId="77777777" w:rsidR="0078245F" w:rsidRDefault="0078245F" w:rsidP="0078245F">
      <w:pPr>
        <w:rPr>
          <w:sz w:val="24"/>
          <w:szCs w:val="24"/>
        </w:rPr>
      </w:pPr>
      <w:r>
        <w:rPr>
          <w:sz w:val="24"/>
          <w:szCs w:val="24"/>
        </w:rPr>
        <w:t>2 EL frisch geriebener Pecorino (oder Parmesan)</w:t>
      </w:r>
    </w:p>
    <w:p w14:paraId="519F0D42" w14:textId="77777777" w:rsidR="0078245F" w:rsidRDefault="0078245F" w:rsidP="0078245F">
      <w:pPr>
        <w:rPr>
          <w:sz w:val="24"/>
          <w:szCs w:val="24"/>
        </w:rPr>
      </w:pPr>
      <w:r>
        <w:rPr>
          <w:sz w:val="24"/>
          <w:szCs w:val="24"/>
        </w:rPr>
        <w:t>400 g geschälte Tomaten (aus der Dose)</w:t>
      </w:r>
    </w:p>
    <w:p w14:paraId="5DCC73BE" w14:textId="77777777" w:rsidR="0078245F" w:rsidRDefault="0078245F" w:rsidP="0078245F">
      <w:pPr>
        <w:rPr>
          <w:sz w:val="24"/>
          <w:szCs w:val="24"/>
        </w:rPr>
      </w:pPr>
      <w:r>
        <w:rPr>
          <w:sz w:val="24"/>
          <w:szCs w:val="24"/>
        </w:rPr>
        <w:t>4 EL Olivenöl, 1 Prise Zucker, Salz, Pfeffer aus der Mühle</w:t>
      </w:r>
    </w:p>
    <w:p w14:paraId="078126E7" w14:textId="77777777" w:rsidR="0078245F" w:rsidRDefault="0078245F" w:rsidP="0078245F">
      <w:pPr>
        <w:rPr>
          <w:sz w:val="24"/>
          <w:szCs w:val="24"/>
        </w:rPr>
      </w:pPr>
    </w:p>
    <w:p w14:paraId="00BE2E75" w14:textId="77777777" w:rsidR="0078245F" w:rsidRDefault="0078245F" w:rsidP="0078245F">
      <w:pPr>
        <w:rPr>
          <w:sz w:val="24"/>
          <w:szCs w:val="24"/>
        </w:rPr>
      </w:pPr>
    </w:p>
    <w:p w14:paraId="1B08FD5F" w14:textId="77777777" w:rsidR="0078245F" w:rsidRDefault="0078245F" w:rsidP="0078245F">
      <w:pPr>
        <w:rPr>
          <w:sz w:val="24"/>
          <w:szCs w:val="24"/>
        </w:rPr>
      </w:pPr>
      <w:r>
        <w:rPr>
          <w:sz w:val="24"/>
          <w:szCs w:val="24"/>
        </w:rPr>
        <w:t>Zubereitungszeit: 45 Minuten (plus 1,5 Stunden Ruhezeit)</w:t>
      </w:r>
    </w:p>
    <w:p w14:paraId="42ECE833" w14:textId="77777777" w:rsidR="0078245F" w:rsidRPr="00CF3FE6" w:rsidRDefault="0078245F" w:rsidP="00E76E01">
      <w:pPr>
        <w:pStyle w:val="ListParagraph"/>
        <w:numPr>
          <w:ilvl w:val="0"/>
          <w:numId w:val="104"/>
        </w:numPr>
        <w:ind w:left="714" w:hanging="357"/>
        <w:contextualSpacing w:val="0"/>
        <w:jc w:val="both"/>
        <w:rPr>
          <w:sz w:val="24"/>
          <w:szCs w:val="24"/>
        </w:rPr>
      </w:pPr>
      <w:r w:rsidRPr="00CF3FE6">
        <w:rPr>
          <w:sz w:val="24"/>
          <w:szCs w:val="24"/>
        </w:rPr>
        <w:t>Für den Pizzateig in einer kleine Schüssel 10 g Hefe mit 1 Prise Zucker und 2 EL lauwarmen Wasser verrühren. 2 EL Mehl untermischen, den Vorteig zugedeckt an einem warmen Ort 30 Minuten gehen lassen.</w:t>
      </w:r>
    </w:p>
    <w:p w14:paraId="1594C4D5" w14:textId="77777777" w:rsidR="0078245F" w:rsidRPr="00CF3FE6" w:rsidRDefault="0078245F" w:rsidP="00E76E01">
      <w:pPr>
        <w:pStyle w:val="ListParagraph"/>
        <w:numPr>
          <w:ilvl w:val="0"/>
          <w:numId w:val="104"/>
        </w:numPr>
        <w:ind w:left="714" w:hanging="357"/>
        <w:contextualSpacing w:val="0"/>
        <w:jc w:val="both"/>
        <w:rPr>
          <w:sz w:val="24"/>
          <w:szCs w:val="24"/>
        </w:rPr>
      </w:pPr>
      <w:r w:rsidRPr="00CF3FE6">
        <w:rPr>
          <w:sz w:val="24"/>
          <w:szCs w:val="24"/>
        </w:rPr>
        <w:t>Restliches Mehl auf ein Backbrett häufen, in die Mitte eine Mulde drücken. Den Vorteig aus der kleinen Schüssel in die Mulde geben, ¼ TL Salz zufügen und alles mit etwa 1/8 l lauwarmem Wasser zu einem glatten Teig kneten. Kräftig durchwalken und den Teig dabei ab und zu auf die Arbeitsfläche schlagen. Teig zu einem Laib formen und in eine Schüssel legen. Mit einem Tuch bedecken und an einem warmen Ort nochmals mindestens eine Stunde gehen lassen, bis das Teigvolumen sich verdoppelt hat.</w:t>
      </w:r>
    </w:p>
    <w:p w14:paraId="074FE883" w14:textId="77777777" w:rsidR="0078245F" w:rsidRPr="00CF3FE6" w:rsidRDefault="0078245F" w:rsidP="00E76E01">
      <w:pPr>
        <w:pStyle w:val="ListParagraph"/>
        <w:numPr>
          <w:ilvl w:val="0"/>
          <w:numId w:val="104"/>
        </w:numPr>
        <w:ind w:left="714" w:hanging="357"/>
        <w:contextualSpacing w:val="0"/>
        <w:jc w:val="both"/>
        <w:rPr>
          <w:sz w:val="24"/>
          <w:szCs w:val="24"/>
        </w:rPr>
      </w:pPr>
      <w:r w:rsidRPr="00CF3FE6">
        <w:rPr>
          <w:sz w:val="24"/>
          <w:szCs w:val="24"/>
        </w:rPr>
        <w:t>Backofen auf 225°C vorheizen. Ein rundes Backblech (28 cm Durchmesser) mit 1 EL Olivenöl einfetten. Teig auf bemehlter Fläche nochmals kräftig durchkneten. Mit dem Nudelholz leicht ausrollen, dann aufs Blech legen und mit den Händen gleichmäßig flachdrücken, den Rand etwas dicker lassen.</w:t>
      </w:r>
    </w:p>
    <w:p w14:paraId="1F97A7DC" w14:textId="77777777" w:rsidR="0078245F" w:rsidRPr="00CF3FE6" w:rsidRDefault="0078245F" w:rsidP="00E76E01">
      <w:pPr>
        <w:pStyle w:val="ListParagraph"/>
        <w:numPr>
          <w:ilvl w:val="0"/>
          <w:numId w:val="104"/>
        </w:numPr>
        <w:ind w:left="714" w:hanging="357"/>
        <w:contextualSpacing w:val="0"/>
        <w:jc w:val="both"/>
        <w:rPr>
          <w:sz w:val="24"/>
          <w:szCs w:val="24"/>
        </w:rPr>
      </w:pPr>
      <w:r w:rsidRPr="00CF3FE6">
        <w:rPr>
          <w:sz w:val="24"/>
          <w:szCs w:val="24"/>
        </w:rPr>
        <w:t xml:space="preserve">Tomaten aus der Dose abtropfen lassen, Saft für etwas anderes verwenden. Tomaten in Scheiben schneiden, auf dem Pizzaboden verteilen und mit einer Gabel zerdrücken. Den </w:t>
      </w:r>
      <w:r>
        <w:rPr>
          <w:sz w:val="24"/>
          <w:szCs w:val="24"/>
        </w:rPr>
        <w:t>R</w:t>
      </w:r>
      <w:r w:rsidRPr="00CF3FE6">
        <w:rPr>
          <w:sz w:val="24"/>
          <w:szCs w:val="24"/>
        </w:rPr>
        <w:t>and etwa 2 cm frei lassen. Mozzarella in dünne Scheiben schneiden, auf die Tomaten legen. Mit Salz und frisch gemahlenem Pfeffer würzen.</w:t>
      </w:r>
    </w:p>
    <w:p w14:paraId="180F543A" w14:textId="77777777" w:rsidR="0078245F" w:rsidRPr="00CF3FE6" w:rsidRDefault="0078245F" w:rsidP="00E76E01">
      <w:pPr>
        <w:pStyle w:val="ListParagraph"/>
        <w:numPr>
          <w:ilvl w:val="0"/>
          <w:numId w:val="104"/>
        </w:numPr>
        <w:ind w:left="714" w:hanging="357"/>
        <w:contextualSpacing w:val="0"/>
        <w:jc w:val="both"/>
        <w:rPr>
          <w:sz w:val="24"/>
          <w:szCs w:val="24"/>
        </w:rPr>
      </w:pPr>
      <w:r w:rsidRPr="00CF3FE6">
        <w:rPr>
          <w:sz w:val="24"/>
          <w:szCs w:val="24"/>
        </w:rPr>
        <w:t xml:space="preserve">Pizza auf der unteren Schiene im vorgeheizten Backofen (Gas Stufe 4) 15 Minuten backen. Nochmals herausholen, mit 2 EL geriebenen Pecorino und Basilikumblättchen </w:t>
      </w:r>
      <w:r w:rsidRPr="00CF3FE6">
        <w:rPr>
          <w:sz w:val="24"/>
          <w:szCs w:val="24"/>
        </w:rPr>
        <w:lastRenderedPageBreak/>
        <w:t>bestreuen, Basilikum sorgfältig mit Öl beträufeln. Pizza auf der mittleren Schiene weitere 10 Minuten backen. Heiß servieren.</w:t>
      </w:r>
    </w:p>
    <w:p w14:paraId="2FC47E9E" w14:textId="77777777" w:rsidR="008F59F1" w:rsidRDefault="008F59F1" w:rsidP="0078245F">
      <w:pPr>
        <w:ind w:left="708" w:hanging="708"/>
        <w:rPr>
          <w:sz w:val="24"/>
          <w:szCs w:val="24"/>
        </w:rPr>
      </w:pPr>
    </w:p>
    <w:p w14:paraId="1F1EFC7B" w14:textId="742E501E" w:rsidR="0078245F" w:rsidRDefault="0078245F" w:rsidP="0078245F">
      <w:pPr>
        <w:ind w:left="708" w:hanging="708"/>
        <w:rPr>
          <w:sz w:val="24"/>
          <w:szCs w:val="24"/>
        </w:rPr>
      </w:pPr>
      <w:r>
        <w:rPr>
          <w:sz w:val="24"/>
          <w:szCs w:val="24"/>
        </w:rPr>
        <w:t>Tipp:</w:t>
      </w:r>
      <w:r>
        <w:rPr>
          <w:sz w:val="24"/>
          <w:szCs w:val="24"/>
        </w:rPr>
        <w:tab/>
        <w:t>Teig immer sehr gründlich kneten, schön langsam aufgehen lassen und bei sehr hoher Temperatur backen.</w:t>
      </w:r>
    </w:p>
    <w:p w14:paraId="02C8B222" w14:textId="77777777" w:rsidR="0078245F" w:rsidRDefault="0078245F" w:rsidP="0078245F">
      <w:pPr>
        <w:rPr>
          <w:sz w:val="24"/>
          <w:szCs w:val="24"/>
        </w:rPr>
      </w:pPr>
      <w:r>
        <w:rPr>
          <w:sz w:val="24"/>
          <w:szCs w:val="24"/>
        </w:rPr>
        <w:br w:type="page"/>
      </w:r>
    </w:p>
    <w:p w14:paraId="477166FC" w14:textId="77777777" w:rsidR="0078245F" w:rsidRPr="00912B29" w:rsidRDefault="0078245F" w:rsidP="0078245F">
      <w:pPr>
        <w:pStyle w:val="Heading2"/>
        <w:spacing w:after="240"/>
      </w:pPr>
      <w:r w:rsidRPr="00912B29">
        <w:lastRenderedPageBreak/>
        <w:t>Flammkuchen in vier Variationen</w:t>
      </w:r>
      <w:r>
        <w:rPr>
          <w:rStyle w:val="FootnoteReference"/>
        </w:rPr>
        <w:footnoteReference w:id="58"/>
      </w:r>
    </w:p>
    <w:p w14:paraId="6488AED5" w14:textId="77777777" w:rsidR="0078245F" w:rsidRDefault="0078245F" w:rsidP="0078245F">
      <w:pPr>
        <w:rPr>
          <w:sz w:val="24"/>
          <w:szCs w:val="24"/>
        </w:rPr>
      </w:pPr>
      <w:r w:rsidRPr="00912B29">
        <w:rPr>
          <w:sz w:val="24"/>
          <w:szCs w:val="24"/>
          <w:u w:val="single"/>
        </w:rPr>
        <w:t>Zutaten</w:t>
      </w:r>
      <w:r>
        <w:rPr>
          <w:sz w:val="24"/>
          <w:szCs w:val="24"/>
        </w:rPr>
        <w:t xml:space="preserve"> (für 4 Personen)</w:t>
      </w:r>
    </w:p>
    <w:p w14:paraId="6AA800AF" w14:textId="77777777" w:rsidR="0078245F" w:rsidRDefault="0078245F" w:rsidP="0078245F">
      <w:pPr>
        <w:rPr>
          <w:sz w:val="24"/>
          <w:szCs w:val="24"/>
        </w:rPr>
      </w:pPr>
      <w:r>
        <w:rPr>
          <w:sz w:val="24"/>
          <w:szCs w:val="24"/>
        </w:rPr>
        <w:t>500 g Mehl</w:t>
      </w:r>
    </w:p>
    <w:p w14:paraId="4A2F3B93" w14:textId="77777777" w:rsidR="0078245F" w:rsidRDefault="0078245F" w:rsidP="0078245F">
      <w:pPr>
        <w:rPr>
          <w:sz w:val="24"/>
          <w:szCs w:val="24"/>
        </w:rPr>
      </w:pPr>
      <w:r>
        <w:rPr>
          <w:sz w:val="24"/>
          <w:szCs w:val="24"/>
        </w:rPr>
        <w:t>30 g frische Hefe</w:t>
      </w:r>
    </w:p>
    <w:p w14:paraId="110D55DD" w14:textId="77777777" w:rsidR="0078245F" w:rsidRDefault="0078245F" w:rsidP="0078245F">
      <w:pPr>
        <w:rPr>
          <w:sz w:val="24"/>
          <w:szCs w:val="24"/>
        </w:rPr>
      </w:pPr>
      <w:r>
        <w:rPr>
          <w:sz w:val="24"/>
          <w:szCs w:val="24"/>
        </w:rPr>
        <w:t>250 ml Wasser (lauwarm)</w:t>
      </w:r>
    </w:p>
    <w:p w14:paraId="47A3C27F" w14:textId="77777777" w:rsidR="0078245F" w:rsidRDefault="0078245F" w:rsidP="0078245F">
      <w:pPr>
        <w:rPr>
          <w:sz w:val="24"/>
          <w:szCs w:val="24"/>
        </w:rPr>
      </w:pPr>
      <w:r>
        <w:rPr>
          <w:sz w:val="24"/>
          <w:szCs w:val="24"/>
        </w:rPr>
        <w:t>1 TL Zucker</w:t>
      </w:r>
    </w:p>
    <w:p w14:paraId="7069595A" w14:textId="77777777" w:rsidR="0078245F" w:rsidRDefault="0078245F" w:rsidP="0078245F">
      <w:pPr>
        <w:rPr>
          <w:sz w:val="24"/>
          <w:szCs w:val="24"/>
        </w:rPr>
      </w:pPr>
      <w:r>
        <w:rPr>
          <w:sz w:val="24"/>
          <w:szCs w:val="24"/>
        </w:rPr>
        <w:t>1 TL Salz</w:t>
      </w:r>
    </w:p>
    <w:p w14:paraId="1495BC06" w14:textId="77777777" w:rsidR="0078245F" w:rsidRDefault="0078245F" w:rsidP="0078245F">
      <w:pPr>
        <w:rPr>
          <w:sz w:val="24"/>
          <w:szCs w:val="24"/>
        </w:rPr>
      </w:pPr>
      <w:r>
        <w:rPr>
          <w:sz w:val="24"/>
          <w:szCs w:val="24"/>
        </w:rPr>
        <w:t>6 EL Sonnenblumenöl</w:t>
      </w:r>
    </w:p>
    <w:p w14:paraId="4F5ADC10" w14:textId="77777777" w:rsidR="0078245F" w:rsidRDefault="0078245F" w:rsidP="0078245F">
      <w:pPr>
        <w:rPr>
          <w:sz w:val="24"/>
          <w:szCs w:val="24"/>
        </w:rPr>
      </w:pPr>
      <w:r>
        <w:rPr>
          <w:sz w:val="24"/>
          <w:szCs w:val="24"/>
        </w:rPr>
        <w:t>250 g Crème fraîche</w:t>
      </w:r>
    </w:p>
    <w:p w14:paraId="6BB94041" w14:textId="77777777" w:rsidR="0078245F" w:rsidRDefault="0078245F" w:rsidP="0078245F">
      <w:pPr>
        <w:rPr>
          <w:sz w:val="24"/>
          <w:szCs w:val="24"/>
        </w:rPr>
      </w:pPr>
      <w:r>
        <w:rPr>
          <w:sz w:val="24"/>
          <w:szCs w:val="24"/>
        </w:rPr>
        <w:t>1 Prise Salz, Pfeffer aus der Mühle</w:t>
      </w:r>
    </w:p>
    <w:p w14:paraId="3CE2F3C7" w14:textId="77777777" w:rsidR="0078245F" w:rsidRDefault="0078245F" w:rsidP="0078245F">
      <w:pPr>
        <w:rPr>
          <w:sz w:val="24"/>
          <w:szCs w:val="24"/>
        </w:rPr>
      </w:pPr>
    </w:p>
    <w:p w14:paraId="69AEDE00" w14:textId="77777777" w:rsidR="0078245F" w:rsidRDefault="0078245F" w:rsidP="0078245F">
      <w:pPr>
        <w:rPr>
          <w:sz w:val="24"/>
          <w:szCs w:val="24"/>
        </w:rPr>
      </w:pPr>
      <w:r>
        <w:rPr>
          <w:sz w:val="24"/>
          <w:szCs w:val="24"/>
        </w:rPr>
        <w:t>Zubereitungszeit: 35 Minuten, Ruhezeit: 30 Minuten</w:t>
      </w:r>
    </w:p>
    <w:p w14:paraId="7487957E" w14:textId="77777777" w:rsidR="0078245F" w:rsidRPr="00641AD2" w:rsidRDefault="0078245F" w:rsidP="00B40E8C">
      <w:pPr>
        <w:pStyle w:val="ListParagraph"/>
        <w:numPr>
          <w:ilvl w:val="0"/>
          <w:numId w:val="1452"/>
        </w:numPr>
        <w:contextualSpacing w:val="0"/>
        <w:jc w:val="both"/>
        <w:rPr>
          <w:sz w:val="24"/>
          <w:szCs w:val="24"/>
        </w:rPr>
      </w:pPr>
      <w:r w:rsidRPr="00641AD2">
        <w:rPr>
          <w:sz w:val="24"/>
          <w:szCs w:val="24"/>
        </w:rPr>
        <w:t>Mehl in eine Schüssel geben und in der Mitte eine Mulde drücken. In einem Messbecher die Hefe mit Wasser (ca. 38°C</w:t>
      </w:r>
      <w:r w:rsidRPr="0032620D">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Pr="00641AD2">
        <w:rPr>
          <w:sz w:val="24"/>
          <w:szCs w:val="24"/>
        </w:rPr>
        <w:t>) gut verrühren. Zucker, Salz und Öl hinzugeben und mit einem Schneebesen verrühren, bis sich Zucker und Salz aufgelöst haben.</w:t>
      </w:r>
      <w:r>
        <w:rPr>
          <w:sz w:val="24"/>
          <w:szCs w:val="24"/>
        </w:rPr>
        <w:t xml:space="preserve"> </w:t>
      </w:r>
      <w:r w:rsidRPr="00641AD2">
        <w:rPr>
          <w:sz w:val="24"/>
          <w:szCs w:val="24"/>
        </w:rPr>
        <w:t>Die Flüssigkeit in die Mulde gießen und mit einem Holzlöffel oder einer Küchenmaschine den Teig kneten. Auf einer bemehlten Arbeitsfläche zu einer glatten Kugel formen, mit einem Geschirrtuch abdecken und 30 Minuten an einem warmen Ort ruhen lassen.</w:t>
      </w:r>
    </w:p>
    <w:p w14:paraId="107EE768" w14:textId="77777777" w:rsidR="0078245F" w:rsidRPr="003A5D12" w:rsidRDefault="0078245F" w:rsidP="00B40E8C">
      <w:pPr>
        <w:pStyle w:val="ListParagraph"/>
        <w:numPr>
          <w:ilvl w:val="0"/>
          <w:numId w:val="1452"/>
        </w:numPr>
        <w:contextualSpacing w:val="0"/>
        <w:jc w:val="both"/>
        <w:rPr>
          <w:sz w:val="24"/>
          <w:szCs w:val="24"/>
        </w:rPr>
      </w:pPr>
      <w:r w:rsidRPr="003A5D12">
        <w:rPr>
          <w:sz w:val="24"/>
          <w:szCs w:val="24"/>
        </w:rPr>
        <w:t>Den Teig in 6 gleich große Stücke schneiden und mit einem Nudelholz runde Flammkuchen mit etwa 25 cm Durchmesser ausrollen. Crème fraîche in eine Schüssel geben, mit Salz und Pfeffer würzen und mit dem Schneebesen verrühren. Den Backofen auf 250°C Unterhitze vorheizen.</w:t>
      </w:r>
    </w:p>
    <w:p w14:paraId="6F803228" w14:textId="77777777" w:rsidR="0078245F" w:rsidRPr="00BB49C3" w:rsidRDefault="0078245F" w:rsidP="00B40E8C">
      <w:pPr>
        <w:pStyle w:val="ListParagraph"/>
        <w:numPr>
          <w:ilvl w:val="0"/>
          <w:numId w:val="1452"/>
        </w:numPr>
        <w:contextualSpacing w:val="0"/>
        <w:jc w:val="both"/>
        <w:rPr>
          <w:sz w:val="24"/>
          <w:szCs w:val="24"/>
        </w:rPr>
      </w:pPr>
      <w:r w:rsidRPr="00BB49C3">
        <w:rPr>
          <w:sz w:val="24"/>
          <w:szCs w:val="24"/>
        </w:rPr>
        <w:t>Crème fraîche-Masse mit einem Löffel auf den Flammkuchen streichen und den Belag darüber verteilen. Den Flammkuchen nun etwa 5 Minuten goldgelb und knusprig backen.</w:t>
      </w:r>
    </w:p>
    <w:p w14:paraId="24111D46" w14:textId="77777777" w:rsidR="0078245F" w:rsidRDefault="0078245F" w:rsidP="0078245F">
      <w:pPr>
        <w:ind w:firstLine="708"/>
        <w:jc w:val="both"/>
        <w:rPr>
          <w:sz w:val="24"/>
          <w:szCs w:val="24"/>
        </w:rPr>
      </w:pPr>
      <w:r>
        <w:rPr>
          <w:sz w:val="24"/>
          <w:szCs w:val="24"/>
        </w:rPr>
        <w:t>Variante 1: klassisch mit Speck, Zwiebeln und Schnittlauch</w:t>
      </w:r>
    </w:p>
    <w:p w14:paraId="3F9CB9E8" w14:textId="77777777" w:rsidR="0078245F" w:rsidRDefault="0078245F" w:rsidP="0078245F">
      <w:pPr>
        <w:ind w:firstLine="708"/>
        <w:jc w:val="both"/>
        <w:rPr>
          <w:sz w:val="24"/>
          <w:szCs w:val="24"/>
        </w:rPr>
      </w:pPr>
      <w:r>
        <w:rPr>
          <w:sz w:val="24"/>
          <w:szCs w:val="24"/>
        </w:rPr>
        <w:t>Variante 2: Paprikacreme, Oliven, Schafskäse und Rucola</w:t>
      </w:r>
    </w:p>
    <w:p w14:paraId="7A94CAF3" w14:textId="77777777" w:rsidR="0078245F" w:rsidRDefault="0078245F" w:rsidP="0078245F">
      <w:pPr>
        <w:ind w:firstLine="708"/>
        <w:jc w:val="both"/>
        <w:rPr>
          <w:sz w:val="24"/>
          <w:szCs w:val="24"/>
        </w:rPr>
      </w:pPr>
      <w:r>
        <w:rPr>
          <w:sz w:val="24"/>
          <w:szCs w:val="24"/>
        </w:rPr>
        <w:t>Variante 3: Spinat, Brie und Kerne</w:t>
      </w:r>
    </w:p>
    <w:p w14:paraId="393ACC08" w14:textId="77777777" w:rsidR="0078245F" w:rsidRDefault="0078245F" w:rsidP="0078245F">
      <w:pPr>
        <w:ind w:firstLine="708"/>
        <w:jc w:val="both"/>
        <w:rPr>
          <w:sz w:val="24"/>
          <w:szCs w:val="24"/>
        </w:rPr>
      </w:pPr>
      <w:r>
        <w:rPr>
          <w:sz w:val="24"/>
          <w:szCs w:val="24"/>
        </w:rPr>
        <w:t>Variante 4: geräucherte Forelle, Senf, Dill und Kürbis</w:t>
      </w:r>
    </w:p>
    <w:p w14:paraId="1FB21D35" w14:textId="77777777" w:rsidR="0078245F" w:rsidRDefault="0078245F" w:rsidP="0078245F">
      <w:pPr>
        <w:ind w:left="708" w:hanging="708"/>
        <w:jc w:val="both"/>
        <w:rPr>
          <w:sz w:val="24"/>
          <w:szCs w:val="24"/>
        </w:rPr>
      </w:pPr>
      <w:r>
        <w:rPr>
          <w:sz w:val="24"/>
          <w:szCs w:val="24"/>
        </w:rPr>
        <w:t>Tipp:</w:t>
      </w:r>
      <w:r>
        <w:rPr>
          <w:sz w:val="24"/>
          <w:szCs w:val="24"/>
        </w:rPr>
        <w:tab/>
        <w:t>Am besten auf einem Pizzastein backen. Flammkuchen sollten ganz dünn ausgerollt werden, man kann es aber auch dicker machen, wenn man das lieber will.</w:t>
      </w:r>
    </w:p>
    <w:p w14:paraId="0F174CFA" w14:textId="77777777" w:rsidR="0078245F" w:rsidRPr="00CC5171" w:rsidRDefault="0078245F" w:rsidP="0078245F">
      <w:pPr>
        <w:pStyle w:val="Heading2"/>
        <w:spacing w:after="240"/>
      </w:pPr>
      <w:r w:rsidRPr="00CC5171">
        <w:lastRenderedPageBreak/>
        <w:t>Flammkuchen mit Ziegenkäse und Rucola</w:t>
      </w:r>
      <w:r>
        <w:rPr>
          <w:rStyle w:val="FootnoteReference"/>
        </w:rPr>
        <w:footnoteReference w:id="59"/>
      </w:r>
    </w:p>
    <w:p w14:paraId="0BF0DAAE" w14:textId="77777777" w:rsidR="0078245F" w:rsidRDefault="0078245F" w:rsidP="0078245F">
      <w:pPr>
        <w:rPr>
          <w:sz w:val="24"/>
          <w:szCs w:val="24"/>
        </w:rPr>
      </w:pPr>
      <w:r w:rsidRPr="00CC5171">
        <w:rPr>
          <w:sz w:val="24"/>
          <w:szCs w:val="24"/>
          <w:u w:val="single"/>
        </w:rPr>
        <w:t>Zutaten</w:t>
      </w:r>
      <w:r>
        <w:rPr>
          <w:sz w:val="24"/>
          <w:szCs w:val="24"/>
        </w:rPr>
        <w:t xml:space="preserve"> (für 6 Stück)</w:t>
      </w:r>
    </w:p>
    <w:p w14:paraId="3202001B" w14:textId="77777777" w:rsidR="0078245F" w:rsidRPr="00C42128" w:rsidRDefault="0078245F" w:rsidP="0078245F">
      <w:pPr>
        <w:rPr>
          <w:i/>
          <w:iCs/>
          <w:sz w:val="24"/>
          <w:szCs w:val="24"/>
        </w:rPr>
      </w:pPr>
      <w:r w:rsidRPr="00C42128">
        <w:rPr>
          <w:i/>
          <w:iCs/>
          <w:sz w:val="24"/>
          <w:szCs w:val="24"/>
        </w:rPr>
        <w:t>Für den Teig:</w:t>
      </w:r>
    </w:p>
    <w:p w14:paraId="11CADCCF" w14:textId="77777777" w:rsidR="0078245F" w:rsidRDefault="0078245F" w:rsidP="0078245F">
      <w:pPr>
        <w:rPr>
          <w:sz w:val="24"/>
          <w:szCs w:val="24"/>
        </w:rPr>
      </w:pPr>
      <w:r>
        <w:rPr>
          <w:sz w:val="24"/>
          <w:szCs w:val="24"/>
        </w:rPr>
        <w:t>1 Würfel Hefe</w:t>
      </w:r>
    </w:p>
    <w:p w14:paraId="2E85B23D" w14:textId="77777777" w:rsidR="0078245F" w:rsidRDefault="0078245F" w:rsidP="0078245F">
      <w:pPr>
        <w:rPr>
          <w:sz w:val="24"/>
          <w:szCs w:val="24"/>
        </w:rPr>
      </w:pPr>
      <w:r>
        <w:rPr>
          <w:sz w:val="24"/>
          <w:szCs w:val="24"/>
        </w:rPr>
        <w:t>½ TL Zucker</w:t>
      </w:r>
    </w:p>
    <w:p w14:paraId="5A139B1C" w14:textId="77777777" w:rsidR="0078245F" w:rsidRDefault="0078245F" w:rsidP="0078245F">
      <w:pPr>
        <w:rPr>
          <w:sz w:val="24"/>
          <w:szCs w:val="24"/>
        </w:rPr>
      </w:pPr>
      <w:r>
        <w:rPr>
          <w:sz w:val="24"/>
          <w:szCs w:val="24"/>
        </w:rPr>
        <w:t>300 g Mehl</w:t>
      </w:r>
    </w:p>
    <w:p w14:paraId="3D326FEB" w14:textId="77777777" w:rsidR="0078245F" w:rsidRDefault="0078245F" w:rsidP="0078245F">
      <w:pPr>
        <w:rPr>
          <w:sz w:val="24"/>
          <w:szCs w:val="24"/>
        </w:rPr>
      </w:pPr>
      <w:r>
        <w:rPr>
          <w:sz w:val="24"/>
          <w:szCs w:val="24"/>
        </w:rPr>
        <w:t>Salz</w:t>
      </w:r>
    </w:p>
    <w:p w14:paraId="52FC4FAE" w14:textId="77777777" w:rsidR="0078245F" w:rsidRDefault="0078245F" w:rsidP="0078245F">
      <w:pPr>
        <w:rPr>
          <w:sz w:val="24"/>
          <w:szCs w:val="24"/>
        </w:rPr>
      </w:pPr>
      <w:r>
        <w:rPr>
          <w:sz w:val="24"/>
          <w:szCs w:val="24"/>
        </w:rPr>
        <w:t>5 EL Öl</w:t>
      </w:r>
    </w:p>
    <w:p w14:paraId="3489A0BA" w14:textId="77777777" w:rsidR="0078245F" w:rsidRDefault="0078245F" w:rsidP="0078245F">
      <w:pPr>
        <w:rPr>
          <w:sz w:val="24"/>
          <w:szCs w:val="24"/>
        </w:rPr>
      </w:pPr>
    </w:p>
    <w:p w14:paraId="1EE7C33C" w14:textId="77777777" w:rsidR="0078245F" w:rsidRPr="00C42128" w:rsidRDefault="0078245F" w:rsidP="0078245F">
      <w:pPr>
        <w:rPr>
          <w:i/>
          <w:iCs/>
          <w:sz w:val="24"/>
          <w:szCs w:val="24"/>
        </w:rPr>
      </w:pPr>
      <w:r w:rsidRPr="00C42128">
        <w:rPr>
          <w:i/>
          <w:iCs/>
          <w:sz w:val="24"/>
          <w:szCs w:val="24"/>
        </w:rPr>
        <w:t>Für den Belag:</w:t>
      </w:r>
    </w:p>
    <w:p w14:paraId="3C398919" w14:textId="77777777" w:rsidR="0078245F" w:rsidRDefault="0078245F" w:rsidP="0078245F">
      <w:pPr>
        <w:rPr>
          <w:sz w:val="24"/>
          <w:szCs w:val="24"/>
        </w:rPr>
      </w:pPr>
      <w:r>
        <w:rPr>
          <w:sz w:val="24"/>
          <w:szCs w:val="24"/>
        </w:rPr>
        <w:t>4 Feigen</w:t>
      </w:r>
    </w:p>
    <w:p w14:paraId="064D55AF" w14:textId="77777777" w:rsidR="0078245F" w:rsidRDefault="0078245F" w:rsidP="0078245F">
      <w:pPr>
        <w:rPr>
          <w:sz w:val="24"/>
          <w:szCs w:val="24"/>
        </w:rPr>
      </w:pPr>
      <w:r>
        <w:rPr>
          <w:sz w:val="24"/>
          <w:szCs w:val="24"/>
        </w:rPr>
        <w:t>1 Bund Thymian</w:t>
      </w:r>
    </w:p>
    <w:p w14:paraId="5FDCC6A1" w14:textId="77777777" w:rsidR="0078245F" w:rsidRDefault="0078245F" w:rsidP="0078245F">
      <w:pPr>
        <w:rPr>
          <w:sz w:val="24"/>
          <w:szCs w:val="24"/>
        </w:rPr>
      </w:pPr>
      <w:r>
        <w:rPr>
          <w:sz w:val="24"/>
          <w:szCs w:val="24"/>
        </w:rPr>
        <w:t>100 g Ziegenkäserolle</w:t>
      </w:r>
    </w:p>
    <w:p w14:paraId="33BD0733" w14:textId="77777777" w:rsidR="0078245F" w:rsidRDefault="0078245F" w:rsidP="0078245F">
      <w:pPr>
        <w:rPr>
          <w:sz w:val="24"/>
          <w:szCs w:val="24"/>
        </w:rPr>
      </w:pPr>
      <w:r>
        <w:rPr>
          <w:sz w:val="24"/>
          <w:szCs w:val="24"/>
        </w:rPr>
        <w:t>60 g Parmaschinken</w:t>
      </w:r>
    </w:p>
    <w:p w14:paraId="75C9FAE7" w14:textId="77777777" w:rsidR="0078245F" w:rsidRDefault="0078245F" w:rsidP="0078245F">
      <w:pPr>
        <w:rPr>
          <w:sz w:val="24"/>
          <w:szCs w:val="24"/>
        </w:rPr>
      </w:pPr>
      <w:r>
        <w:rPr>
          <w:sz w:val="24"/>
          <w:szCs w:val="24"/>
        </w:rPr>
        <w:t>1 Bund Rucola</w:t>
      </w:r>
    </w:p>
    <w:p w14:paraId="60AB65C7" w14:textId="77777777" w:rsidR="0078245F" w:rsidRDefault="0078245F" w:rsidP="0078245F">
      <w:pPr>
        <w:rPr>
          <w:sz w:val="24"/>
          <w:szCs w:val="24"/>
        </w:rPr>
      </w:pPr>
      <w:r>
        <w:rPr>
          <w:sz w:val="24"/>
          <w:szCs w:val="24"/>
        </w:rPr>
        <w:t>100 g Bacon</w:t>
      </w:r>
    </w:p>
    <w:p w14:paraId="2A6C78DB" w14:textId="77777777" w:rsidR="0078245F" w:rsidRDefault="0078245F" w:rsidP="0078245F">
      <w:pPr>
        <w:rPr>
          <w:sz w:val="24"/>
          <w:szCs w:val="24"/>
        </w:rPr>
      </w:pPr>
      <w:r>
        <w:rPr>
          <w:sz w:val="24"/>
          <w:szCs w:val="24"/>
        </w:rPr>
        <w:t>50 g Pinienkerne</w:t>
      </w:r>
    </w:p>
    <w:p w14:paraId="1E65432D" w14:textId="77777777" w:rsidR="0078245F" w:rsidRDefault="0078245F" w:rsidP="0078245F">
      <w:pPr>
        <w:rPr>
          <w:sz w:val="24"/>
          <w:szCs w:val="24"/>
        </w:rPr>
      </w:pPr>
      <w:r>
        <w:rPr>
          <w:sz w:val="24"/>
          <w:szCs w:val="24"/>
        </w:rPr>
        <w:t>3 Eier</w:t>
      </w:r>
    </w:p>
    <w:p w14:paraId="2DCED21E" w14:textId="77777777" w:rsidR="0078245F" w:rsidRDefault="0078245F" w:rsidP="0078245F">
      <w:pPr>
        <w:rPr>
          <w:sz w:val="24"/>
          <w:szCs w:val="24"/>
        </w:rPr>
      </w:pPr>
      <w:r>
        <w:rPr>
          <w:sz w:val="24"/>
          <w:szCs w:val="24"/>
        </w:rPr>
        <w:t>250 g Schmand</w:t>
      </w:r>
    </w:p>
    <w:p w14:paraId="725F8849" w14:textId="77777777" w:rsidR="0078245F" w:rsidRDefault="0078245F" w:rsidP="0078245F">
      <w:pPr>
        <w:rPr>
          <w:sz w:val="24"/>
          <w:szCs w:val="24"/>
        </w:rPr>
      </w:pPr>
      <w:r>
        <w:rPr>
          <w:sz w:val="24"/>
          <w:szCs w:val="24"/>
        </w:rPr>
        <w:t>Salz, Pfeffer</w:t>
      </w:r>
    </w:p>
    <w:p w14:paraId="55FC4BFC" w14:textId="77777777" w:rsidR="0078245F" w:rsidRDefault="0078245F" w:rsidP="0078245F">
      <w:pPr>
        <w:rPr>
          <w:sz w:val="24"/>
          <w:szCs w:val="24"/>
        </w:rPr>
      </w:pPr>
    </w:p>
    <w:p w14:paraId="4AFBD8F0" w14:textId="77777777" w:rsidR="0078245F" w:rsidRDefault="0078245F" w:rsidP="0078245F">
      <w:pPr>
        <w:rPr>
          <w:sz w:val="24"/>
          <w:szCs w:val="24"/>
        </w:rPr>
      </w:pPr>
      <w:r>
        <w:rPr>
          <w:sz w:val="24"/>
          <w:szCs w:val="24"/>
        </w:rPr>
        <w:t>Zubereitungszeit: 40 Minuten plus Geh- und Backzeit</w:t>
      </w:r>
    </w:p>
    <w:p w14:paraId="3ABE5996" w14:textId="77777777" w:rsidR="0078245F" w:rsidRPr="00DB6505" w:rsidRDefault="0078245F" w:rsidP="00B40E8C">
      <w:pPr>
        <w:pStyle w:val="ListParagraph"/>
        <w:numPr>
          <w:ilvl w:val="0"/>
          <w:numId w:val="659"/>
        </w:numPr>
        <w:ind w:left="714" w:hanging="357"/>
        <w:contextualSpacing w:val="0"/>
        <w:jc w:val="both"/>
        <w:rPr>
          <w:sz w:val="24"/>
          <w:szCs w:val="24"/>
        </w:rPr>
      </w:pPr>
      <w:r w:rsidRPr="00DB6505">
        <w:rPr>
          <w:sz w:val="24"/>
          <w:szCs w:val="24"/>
        </w:rPr>
        <w:t>Hefe zerbröckeln, mit Zucker, 1 EL Mehl und 4 EL lauwarmen Wasser verrühren. Zugedeckt ca. 15 Minuten gehen lassen. Restliches Mehl mit 1 TL Salz mischen. Vorteig, 90 ml lauwarmes Wasser und Öl zu einem glatten teig verkneten. Zugedeckt ca. 45 Minuten gehen lassen.</w:t>
      </w:r>
    </w:p>
    <w:p w14:paraId="337FA6A3" w14:textId="77777777" w:rsidR="0078245F" w:rsidRPr="00DB6505" w:rsidRDefault="0078245F" w:rsidP="00B40E8C">
      <w:pPr>
        <w:pStyle w:val="ListParagraph"/>
        <w:numPr>
          <w:ilvl w:val="0"/>
          <w:numId w:val="659"/>
        </w:numPr>
        <w:ind w:left="714" w:hanging="357"/>
        <w:contextualSpacing w:val="0"/>
        <w:jc w:val="both"/>
        <w:rPr>
          <w:sz w:val="24"/>
          <w:szCs w:val="24"/>
        </w:rPr>
      </w:pPr>
      <w:r w:rsidRPr="00DB6505">
        <w:rPr>
          <w:sz w:val="24"/>
          <w:szCs w:val="24"/>
        </w:rPr>
        <w:t>Feigen waschen und halbieren. Thymian waschen. Die Hälfte des Ziegenkäses in Scheiben schneiden, restlichen Käse zerbröseln. Rucola waschen, die Hälfte kleine schneiden. Bacon in Streifen schneiden und andünsten. Pinienkerne in einer Pfanne ohne Fett anrösten. Eier, Schmand, Salz und Pfeffer verrühren.</w:t>
      </w:r>
    </w:p>
    <w:p w14:paraId="43287835" w14:textId="77777777" w:rsidR="0078245F" w:rsidRPr="00DB6505" w:rsidRDefault="0078245F" w:rsidP="00B40E8C">
      <w:pPr>
        <w:pStyle w:val="ListParagraph"/>
        <w:numPr>
          <w:ilvl w:val="0"/>
          <w:numId w:val="659"/>
        </w:numPr>
        <w:ind w:left="714" w:hanging="357"/>
        <w:contextualSpacing w:val="0"/>
        <w:jc w:val="both"/>
        <w:rPr>
          <w:sz w:val="24"/>
          <w:szCs w:val="24"/>
        </w:rPr>
      </w:pPr>
      <w:r w:rsidRPr="00DB6505">
        <w:rPr>
          <w:sz w:val="24"/>
          <w:szCs w:val="24"/>
        </w:rPr>
        <w:lastRenderedPageBreak/>
        <w:t>Hefeteig auf einer bemehlten Fläche kurz durchkneten. Auf einem gefetteten Blech sehr dünn ausrollen, dabei den Teig an den Rändern etwas hochdrücken. Zugedeckt weitere 15 Minuten gehen lassen.</w:t>
      </w:r>
    </w:p>
    <w:p w14:paraId="560B2D5E" w14:textId="77777777" w:rsidR="003C1E02" w:rsidRDefault="0078245F" w:rsidP="00B40E8C">
      <w:pPr>
        <w:pStyle w:val="ListParagraph"/>
        <w:numPr>
          <w:ilvl w:val="0"/>
          <w:numId w:val="659"/>
        </w:numPr>
        <w:ind w:left="714" w:hanging="357"/>
        <w:contextualSpacing w:val="0"/>
        <w:jc w:val="both"/>
        <w:rPr>
          <w:sz w:val="24"/>
          <w:szCs w:val="24"/>
        </w:rPr>
      </w:pPr>
      <w:r w:rsidRPr="00DB6505">
        <w:rPr>
          <w:sz w:val="24"/>
          <w:szCs w:val="24"/>
        </w:rPr>
        <w:t xml:space="preserve">Eine </w:t>
      </w:r>
      <w:r>
        <w:rPr>
          <w:sz w:val="24"/>
          <w:szCs w:val="24"/>
        </w:rPr>
        <w:t>T</w:t>
      </w:r>
      <w:r w:rsidRPr="00DB6505">
        <w:rPr>
          <w:sz w:val="24"/>
          <w:szCs w:val="24"/>
        </w:rPr>
        <w:t>eighälfte mit Ziegenkäsescheiben und -bröseln belegen. Thymian darüber geben. Die andere Teighälfte mit Bacon, geschnittenem Rucola und Pinienkernen belegen. Die Schmandmasse über das gesamt</w:t>
      </w:r>
      <w:r>
        <w:rPr>
          <w:sz w:val="24"/>
          <w:szCs w:val="24"/>
        </w:rPr>
        <w:t>e</w:t>
      </w:r>
      <w:r w:rsidRPr="00DB6505">
        <w:rPr>
          <w:sz w:val="24"/>
          <w:szCs w:val="24"/>
        </w:rPr>
        <w:t xml:space="preserve"> Blech gießen.</w:t>
      </w:r>
    </w:p>
    <w:p w14:paraId="7DD3F52B" w14:textId="05D84EB0" w:rsidR="0078245F" w:rsidRPr="008F59F1" w:rsidRDefault="003C1E02" w:rsidP="00B40E8C">
      <w:pPr>
        <w:pStyle w:val="ListParagraph"/>
        <w:numPr>
          <w:ilvl w:val="0"/>
          <w:numId w:val="659"/>
        </w:numPr>
        <w:ind w:left="714" w:hanging="357"/>
        <w:contextualSpacing w:val="0"/>
        <w:jc w:val="both"/>
        <w:rPr>
          <w:sz w:val="24"/>
          <w:szCs w:val="24"/>
        </w:rPr>
      </w:pPr>
      <w:r>
        <w:rPr>
          <w:sz w:val="24"/>
          <w:szCs w:val="24"/>
        </w:rPr>
        <w:t>I</w:t>
      </w:r>
      <w:r w:rsidR="0078245F" w:rsidRPr="008F59F1">
        <w:rPr>
          <w:sz w:val="24"/>
          <w:szCs w:val="24"/>
        </w:rPr>
        <w:t>m vorgeheizten Backofen bei 200 Grad 30 Minuten backen (keine Umluft). Nach 25 Minuten die Feigen und den Parmaschinken auf der Ziegenkäsehälfte verteilen und weiterbacken. Restlichen Rucola über die andere Hälfte geben, sofort servieren.</w:t>
      </w:r>
      <w:r w:rsidR="0078245F">
        <w:br w:type="page"/>
      </w:r>
    </w:p>
    <w:p w14:paraId="3F78FDDE" w14:textId="44D36B9B" w:rsidR="00F2060D" w:rsidRPr="000D08A6" w:rsidRDefault="00F2060D" w:rsidP="00F2060D">
      <w:pPr>
        <w:pStyle w:val="Heading2"/>
        <w:spacing w:after="240"/>
      </w:pPr>
      <w:r w:rsidRPr="000D08A6">
        <w:lastRenderedPageBreak/>
        <w:t>Focaccia mit Birnen und Radicchio</w:t>
      </w:r>
      <w:r>
        <w:rPr>
          <w:rStyle w:val="FootnoteReference"/>
        </w:rPr>
        <w:footnoteReference w:id="60"/>
      </w:r>
    </w:p>
    <w:p w14:paraId="1FAFFB93" w14:textId="77777777" w:rsidR="00F2060D" w:rsidRDefault="00F2060D" w:rsidP="00F2060D">
      <w:pPr>
        <w:rPr>
          <w:sz w:val="24"/>
          <w:szCs w:val="24"/>
        </w:rPr>
      </w:pPr>
      <w:r w:rsidRPr="000D08A6">
        <w:rPr>
          <w:sz w:val="24"/>
          <w:szCs w:val="24"/>
          <w:u w:val="single"/>
        </w:rPr>
        <w:t>Zutaten</w:t>
      </w:r>
      <w:r>
        <w:rPr>
          <w:sz w:val="24"/>
          <w:szCs w:val="24"/>
        </w:rPr>
        <w:t xml:space="preserve"> (für 4 Portionen)</w:t>
      </w:r>
    </w:p>
    <w:p w14:paraId="3D530CA5" w14:textId="77777777" w:rsidR="00F2060D" w:rsidRPr="000D08A6" w:rsidRDefault="00F2060D" w:rsidP="00F2060D">
      <w:pPr>
        <w:rPr>
          <w:i/>
          <w:iCs/>
          <w:sz w:val="24"/>
          <w:szCs w:val="24"/>
        </w:rPr>
      </w:pPr>
      <w:r w:rsidRPr="000D08A6">
        <w:rPr>
          <w:i/>
          <w:iCs/>
          <w:sz w:val="24"/>
          <w:szCs w:val="24"/>
        </w:rPr>
        <w:t>Für den Hefeteig:</w:t>
      </w:r>
    </w:p>
    <w:p w14:paraId="3618F267" w14:textId="77777777" w:rsidR="00F2060D" w:rsidRDefault="00F2060D" w:rsidP="00F2060D">
      <w:pPr>
        <w:rPr>
          <w:sz w:val="24"/>
          <w:szCs w:val="24"/>
        </w:rPr>
      </w:pPr>
      <w:r>
        <w:rPr>
          <w:sz w:val="24"/>
          <w:szCs w:val="24"/>
        </w:rPr>
        <w:t>20 g frische Hefe</w:t>
      </w:r>
    </w:p>
    <w:p w14:paraId="761838CC" w14:textId="77777777" w:rsidR="00F2060D" w:rsidRDefault="00F2060D" w:rsidP="00F2060D">
      <w:pPr>
        <w:rPr>
          <w:sz w:val="24"/>
          <w:szCs w:val="24"/>
        </w:rPr>
      </w:pPr>
      <w:r>
        <w:rPr>
          <w:sz w:val="24"/>
          <w:szCs w:val="24"/>
        </w:rPr>
        <w:t xml:space="preserve"> 1 TL Zucker</w:t>
      </w:r>
    </w:p>
    <w:p w14:paraId="1A47F315" w14:textId="77777777" w:rsidR="00F2060D" w:rsidRDefault="00F2060D" w:rsidP="00F2060D">
      <w:pPr>
        <w:rPr>
          <w:sz w:val="24"/>
          <w:szCs w:val="24"/>
        </w:rPr>
      </w:pPr>
      <w:r>
        <w:rPr>
          <w:sz w:val="24"/>
          <w:szCs w:val="24"/>
        </w:rPr>
        <w:t>300 g Mehl und Mehl zum Bearbeiten</w:t>
      </w:r>
    </w:p>
    <w:p w14:paraId="5545219A" w14:textId="77777777" w:rsidR="00F2060D" w:rsidRDefault="00F2060D" w:rsidP="00F2060D">
      <w:pPr>
        <w:rPr>
          <w:sz w:val="24"/>
          <w:szCs w:val="24"/>
        </w:rPr>
      </w:pPr>
      <w:r>
        <w:rPr>
          <w:sz w:val="24"/>
          <w:szCs w:val="24"/>
        </w:rPr>
        <w:t>Salz</w:t>
      </w:r>
    </w:p>
    <w:p w14:paraId="5826FAE5" w14:textId="77777777" w:rsidR="00F2060D" w:rsidRDefault="00F2060D" w:rsidP="00F2060D">
      <w:pPr>
        <w:rPr>
          <w:sz w:val="24"/>
          <w:szCs w:val="24"/>
        </w:rPr>
      </w:pPr>
      <w:r>
        <w:rPr>
          <w:sz w:val="24"/>
          <w:szCs w:val="24"/>
        </w:rPr>
        <w:t>5 EL Olivenöl</w:t>
      </w:r>
    </w:p>
    <w:p w14:paraId="6A73F6E2" w14:textId="77777777" w:rsidR="00F2060D" w:rsidRDefault="00F2060D" w:rsidP="00F2060D">
      <w:pPr>
        <w:rPr>
          <w:sz w:val="24"/>
          <w:szCs w:val="24"/>
        </w:rPr>
      </w:pPr>
    </w:p>
    <w:p w14:paraId="7DD3382E" w14:textId="77777777" w:rsidR="00F2060D" w:rsidRPr="002E4C81" w:rsidRDefault="00F2060D" w:rsidP="00F2060D">
      <w:pPr>
        <w:rPr>
          <w:i/>
          <w:iCs/>
          <w:sz w:val="24"/>
          <w:szCs w:val="24"/>
        </w:rPr>
      </w:pPr>
      <w:r>
        <w:rPr>
          <w:i/>
          <w:iCs/>
          <w:sz w:val="24"/>
          <w:szCs w:val="24"/>
        </w:rPr>
        <w:t xml:space="preserve">Für das </w:t>
      </w:r>
      <w:r w:rsidRPr="002E4C81">
        <w:rPr>
          <w:i/>
          <w:iCs/>
          <w:sz w:val="24"/>
          <w:szCs w:val="24"/>
        </w:rPr>
        <w:t>Gewürzöl</w:t>
      </w:r>
      <w:r>
        <w:rPr>
          <w:i/>
          <w:iCs/>
          <w:sz w:val="24"/>
          <w:szCs w:val="24"/>
        </w:rPr>
        <w:t>:</w:t>
      </w:r>
    </w:p>
    <w:p w14:paraId="2B1F351F" w14:textId="77777777" w:rsidR="00F2060D" w:rsidRDefault="00F2060D" w:rsidP="00F2060D">
      <w:pPr>
        <w:rPr>
          <w:sz w:val="24"/>
          <w:szCs w:val="24"/>
        </w:rPr>
      </w:pPr>
      <w:r>
        <w:rPr>
          <w:sz w:val="24"/>
          <w:szCs w:val="24"/>
        </w:rPr>
        <w:t>Je 1 grüne und rote Pfefferschote</w:t>
      </w:r>
    </w:p>
    <w:p w14:paraId="6745BC34" w14:textId="77777777" w:rsidR="00F2060D" w:rsidRDefault="00F2060D" w:rsidP="00F2060D">
      <w:pPr>
        <w:rPr>
          <w:sz w:val="24"/>
          <w:szCs w:val="24"/>
        </w:rPr>
      </w:pPr>
      <w:r>
        <w:rPr>
          <w:sz w:val="24"/>
          <w:szCs w:val="24"/>
        </w:rPr>
        <w:t>1 Zweig Rosmarin</w:t>
      </w:r>
    </w:p>
    <w:p w14:paraId="7951FDD7" w14:textId="77777777" w:rsidR="00F2060D" w:rsidRDefault="00F2060D" w:rsidP="00F2060D">
      <w:pPr>
        <w:rPr>
          <w:sz w:val="24"/>
          <w:szCs w:val="24"/>
        </w:rPr>
      </w:pPr>
      <w:r>
        <w:rPr>
          <w:sz w:val="24"/>
          <w:szCs w:val="24"/>
        </w:rPr>
        <w:t>5 Stiele Thymian</w:t>
      </w:r>
    </w:p>
    <w:p w14:paraId="598410F9" w14:textId="77777777" w:rsidR="00F2060D" w:rsidRDefault="00F2060D" w:rsidP="00F2060D">
      <w:pPr>
        <w:rPr>
          <w:sz w:val="24"/>
          <w:szCs w:val="24"/>
        </w:rPr>
      </w:pPr>
      <w:r>
        <w:rPr>
          <w:sz w:val="24"/>
          <w:szCs w:val="24"/>
        </w:rPr>
        <w:t>6 EL Olivenöl</w:t>
      </w:r>
    </w:p>
    <w:p w14:paraId="3A8C01A4" w14:textId="77777777" w:rsidR="00F2060D" w:rsidRDefault="00F2060D" w:rsidP="00F2060D">
      <w:pPr>
        <w:rPr>
          <w:sz w:val="24"/>
          <w:szCs w:val="24"/>
        </w:rPr>
      </w:pPr>
      <w:r>
        <w:rPr>
          <w:sz w:val="24"/>
          <w:szCs w:val="24"/>
        </w:rPr>
        <w:t>Fleur de Sel</w:t>
      </w:r>
    </w:p>
    <w:p w14:paraId="2827BA9C" w14:textId="77777777" w:rsidR="00F2060D" w:rsidRDefault="00F2060D" w:rsidP="00F2060D">
      <w:pPr>
        <w:rPr>
          <w:sz w:val="24"/>
          <w:szCs w:val="24"/>
        </w:rPr>
      </w:pPr>
      <w:r>
        <w:rPr>
          <w:sz w:val="24"/>
          <w:szCs w:val="24"/>
        </w:rPr>
        <w:t>Pfeffer</w:t>
      </w:r>
    </w:p>
    <w:p w14:paraId="172EB7D5" w14:textId="77777777" w:rsidR="00F2060D" w:rsidRDefault="00F2060D" w:rsidP="00F2060D">
      <w:pPr>
        <w:rPr>
          <w:sz w:val="24"/>
          <w:szCs w:val="24"/>
        </w:rPr>
      </w:pPr>
    </w:p>
    <w:p w14:paraId="764F32F4" w14:textId="77777777" w:rsidR="00F2060D" w:rsidRPr="002E4C81" w:rsidRDefault="00F2060D" w:rsidP="00F2060D">
      <w:pPr>
        <w:rPr>
          <w:i/>
          <w:iCs/>
          <w:sz w:val="24"/>
          <w:szCs w:val="24"/>
        </w:rPr>
      </w:pPr>
      <w:r>
        <w:rPr>
          <w:i/>
          <w:iCs/>
          <w:sz w:val="24"/>
          <w:szCs w:val="24"/>
        </w:rPr>
        <w:t xml:space="preserve">Für den </w:t>
      </w:r>
      <w:r w:rsidRPr="002E4C81">
        <w:rPr>
          <w:i/>
          <w:iCs/>
          <w:sz w:val="24"/>
          <w:szCs w:val="24"/>
        </w:rPr>
        <w:t>Belag</w:t>
      </w:r>
    </w:p>
    <w:p w14:paraId="5762ACE8" w14:textId="77777777" w:rsidR="00F2060D" w:rsidRDefault="00F2060D" w:rsidP="00F2060D">
      <w:pPr>
        <w:rPr>
          <w:sz w:val="24"/>
          <w:szCs w:val="24"/>
        </w:rPr>
      </w:pPr>
      <w:r>
        <w:rPr>
          <w:sz w:val="24"/>
          <w:szCs w:val="24"/>
        </w:rPr>
        <w:t>1 reife Birne</w:t>
      </w:r>
    </w:p>
    <w:p w14:paraId="7F901A44" w14:textId="77777777" w:rsidR="00F2060D" w:rsidRDefault="00F2060D" w:rsidP="00F2060D">
      <w:pPr>
        <w:rPr>
          <w:sz w:val="24"/>
          <w:szCs w:val="24"/>
        </w:rPr>
      </w:pPr>
      <w:r>
        <w:rPr>
          <w:sz w:val="24"/>
          <w:szCs w:val="24"/>
        </w:rPr>
        <w:t>40 g Walnusskerne</w:t>
      </w:r>
    </w:p>
    <w:p w14:paraId="564CA8AD" w14:textId="77777777" w:rsidR="00F2060D" w:rsidRDefault="00F2060D" w:rsidP="00F2060D">
      <w:pPr>
        <w:rPr>
          <w:sz w:val="24"/>
          <w:szCs w:val="24"/>
        </w:rPr>
      </w:pPr>
      <w:r>
        <w:rPr>
          <w:sz w:val="24"/>
          <w:szCs w:val="24"/>
        </w:rPr>
        <w:t>1 Radicchio</w:t>
      </w:r>
    </w:p>
    <w:p w14:paraId="55EFC5FE" w14:textId="77777777" w:rsidR="00F2060D" w:rsidRDefault="00F2060D" w:rsidP="00F2060D">
      <w:pPr>
        <w:rPr>
          <w:sz w:val="24"/>
          <w:szCs w:val="24"/>
        </w:rPr>
      </w:pPr>
      <w:r>
        <w:rPr>
          <w:sz w:val="24"/>
          <w:szCs w:val="24"/>
        </w:rPr>
        <w:t>1 Chicorée</w:t>
      </w:r>
    </w:p>
    <w:p w14:paraId="6A8B969C" w14:textId="77777777" w:rsidR="00F2060D" w:rsidRDefault="00F2060D" w:rsidP="00F2060D">
      <w:pPr>
        <w:rPr>
          <w:sz w:val="24"/>
          <w:szCs w:val="24"/>
        </w:rPr>
      </w:pPr>
      <w:r>
        <w:rPr>
          <w:sz w:val="24"/>
          <w:szCs w:val="24"/>
        </w:rPr>
        <w:t>3 Stiele glatte Petersilie</w:t>
      </w:r>
    </w:p>
    <w:p w14:paraId="081DC9C0" w14:textId="77777777" w:rsidR="00F2060D" w:rsidRDefault="00F2060D" w:rsidP="00F2060D">
      <w:pPr>
        <w:rPr>
          <w:sz w:val="24"/>
          <w:szCs w:val="24"/>
        </w:rPr>
      </w:pPr>
      <w:r>
        <w:rPr>
          <w:sz w:val="24"/>
          <w:szCs w:val="24"/>
        </w:rPr>
        <w:t>2 Stiele Oregano</w:t>
      </w:r>
    </w:p>
    <w:p w14:paraId="79D16D83" w14:textId="77777777" w:rsidR="00F2060D" w:rsidRDefault="00F2060D" w:rsidP="00F2060D">
      <w:pPr>
        <w:rPr>
          <w:sz w:val="24"/>
          <w:szCs w:val="24"/>
        </w:rPr>
      </w:pPr>
      <w:r>
        <w:rPr>
          <w:sz w:val="24"/>
          <w:szCs w:val="24"/>
        </w:rPr>
        <w:t>150 g Ziegenfrischkäse</w:t>
      </w:r>
    </w:p>
    <w:p w14:paraId="72634594" w14:textId="77777777" w:rsidR="00F2060D" w:rsidRDefault="00F2060D" w:rsidP="00F2060D">
      <w:pPr>
        <w:rPr>
          <w:sz w:val="24"/>
          <w:szCs w:val="24"/>
        </w:rPr>
      </w:pPr>
      <w:r>
        <w:rPr>
          <w:sz w:val="24"/>
          <w:szCs w:val="24"/>
        </w:rPr>
        <w:t>Fleur de Sel</w:t>
      </w:r>
    </w:p>
    <w:p w14:paraId="65713CDE" w14:textId="77777777" w:rsidR="00F2060D" w:rsidRDefault="00F2060D" w:rsidP="00F2060D">
      <w:pPr>
        <w:rPr>
          <w:sz w:val="24"/>
          <w:szCs w:val="24"/>
        </w:rPr>
      </w:pPr>
      <w:r>
        <w:rPr>
          <w:sz w:val="24"/>
          <w:szCs w:val="24"/>
        </w:rPr>
        <w:t>Pfeffer</w:t>
      </w:r>
    </w:p>
    <w:p w14:paraId="44390576" w14:textId="77777777" w:rsidR="00F2060D" w:rsidRDefault="00F2060D" w:rsidP="00F2060D">
      <w:pPr>
        <w:rPr>
          <w:sz w:val="24"/>
          <w:szCs w:val="24"/>
        </w:rPr>
      </w:pPr>
    </w:p>
    <w:p w14:paraId="5A936086" w14:textId="77777777" w:rsidR="00F2060D" w:rsidRDefault="00F2060D" w:rsidP="00F2060D">
      <w:pPr>
        <w:rPr>
          <w:sz w:val="24"/>
          <w:szCs w:val="24"/>
        </w:rPr>
      </w:pPr>
      <w:r>
        <w:rPr>
          <w:sz w:val="24"/>
          <w:szCs w:val="24"/>
        </w:rPr>
        <w:lastRenderedPageBreak/>
        <w:t>Zubereitungszeit: 50 Minuten plus 1 Stunde Ruhezeit</w:t>
      </w:r>
    </w:p>
    <w:p w14:paraId="62EADAA8" w14:textId="77777777" w:rsidR="00F2060D" w:rsidRPr="00972FA1" w:rsidRDefault="00F2060D" w:rsidP="00B40E8C">
      <w:pPr>
        <w:pStyle w:val="ListParagraph"/>
        <w:numPr>
          <w:ilvl w:val="0"/>
          <w:numId w:val="360"/>
        </w:numPr>
        <w:ind w:left="714" w:hanging="357"/>
        <w:contextualSpacing w:val="0"/>
        <w:jc w:val="both"/>
        <w:rPr>
          <w:sz w:val="24"/>
          <w:szCs w:val="24"/>
        </w:rPr>
      </w:pPr>
      <w:r w:rsidRPr="00972FA1">
        <w:rPr>
          <w:sz w:val="24"/>
          <w:szCs w:val="24"/>
        </w:rPr>
        <w:t>Die Hefe mit Zucker in 130 ml lauwarmen Wasser auflösen. Dann mit Mehl, ½ TL Salz und Olivenöl zu einem geschmeidigen Teig verkneten. Teig zu einer Kugel formen, mit Mehl bestäuben und zugedeckt an einem warmen Ort 1 Stunde gehen lassen.</w:t>
      </w:r>
    </w:p>
    <w:p w14:paraId="66D34109" w14:textId="77777777" w:rsidR="00F2060D" w:rsidRPr="00972FA1" w:rsidRDefault="00F2060D" w:rsidP="00B40E8C">
      <w:pPr>
        <w:pStyle w:val="ListParagraph"/>
        <w:numPr>
          <w:ilvl w:val="0"/>
          <w:numId w:val="360"/>
        </w:numPr>
        <w:ind w:left="714" w:hanging="357"/>
        <w:contextualSpacing w:val="0"/>
        <w:jc w:val="both"/>
        <w:rPr>
          <w:sz w:val="24"/>
          <w:szCs w:val="24"/>
        </w:rPr>
      </w:pPr>
      <w:r w:rsidRPr="00972FA1">
        <w:rPr>
          <w:sz w:val="24"/>
          <w:szCs w:val="24"/>
        </w:rPr>
        <w:t>Inzwischen für das Gewürzöl die Pfefferschoten längs halbieren, entkernen und quer in feine Streifen schneiden. Rosmarinnadeln und Thymianblätter abzupfen und fein hacken. Allen zum Olivenöl geben und gut verrühren. Mit Fleur de Sel und Pfeffer würzen.</w:t>
      </w:r>
    </w:p>
    <w:p w14:paraId="5172E696" w14:textId="77777777" w:rsidR="00F2060D" w:rsidRPr="00972FA1" w:rsidRDefault="00F2060D" w:rsidP="00B40E8C">
      <w:pPr>
        <w:pStyle w:val="ListParagraph"/>
        <w:numPr>
          <w:ilvl w:val="0"/>
          <w:numId w:val="360"/>
        </w:numPr>
        <w:ind w:left="714" w:hanging="357"/>
        <w:contextualSpacing w:val="0"/>
        <w:jc w:val="both"/>
        <w:rPr>
          <w:sz w:val="24"/>
          <w:szCs w:val="24"/>
        </w:rPr>
      </w:pPr>
      <w:r w:rsidRPr="00972FA1">
        <w:rPr>
          <w:sz w:val="24"/>
          <w:szCs w:val="24"/>
        </w:rPr>
        <w:t>Birne längs vierteln, Kerngehäuse entfernen und die Birnenviertel nochmals in 2 – 3 Spalten schneiden. Walnusskerne grob hacken. Radicchio und Chicorée putzen. Petersilienblätter von den Stielen zupfen und grob hacken. Salate zum Gewürzöl geben und gut mischen.</w:t>
      </w:r>
    </w:p>
    <w:p w14:paraId="4004ED0C" w14:textId="77777777" w:rsidR="00F2060D" w:rsidRPr="00972FA1" w:rsidRDefault="00F2060D" w:rsidP="00B40E8C">
      <w:pPr>
        <w:pStyle w:val="ListParagraph"/>
        <w:numPr>
          <w:ilvl w:val="0"/>
          <w:numId w:val="360"/>
        </w:numPr>
        <w:ind w:left="714" w:hanging="357"/>
        <w:contextualSpacing w:val="0"/>
        <w:jc w:val="both"/>
        <w:rPr>
          <w:sz w:val="24"/>
          <w:szCs w:val="24"/>
        </w:rPr>
      </w:pPr>
      <w:r w:rsidRPr="00972FA1">
        <w:rPr>
          <w:sz w:val="24"/>
          <w:szCs w:val="24"/>
        </w:rPr>
        <w:t>Teig auf einer bemehlten Arbeitsfläche zu einem länglichen Teigfladen ausrollen. Auf ein Backblech legen und mit den Birnenspalten und Walnüssen belegen. Im vorgeheizten Backofen bei 240 Grad Ober-/Unterhitze (Gas Stufe 4 -5) auf der untersten Schiene 10 – 115 Minuten backen. Aus dem Ofen nehmen und mit der Hälfte des Salates belegen. Mit Petersilie und abgezupften Oreganoblättchen bestreuen.</w:t>
      </w:r>
    </w:p>
    <w:p w14:paraId="1806B60F" w14:textId="77777777" w:rsidR="00F2060D" w:rsidRPr="00972FA1" w:rsidRDefault="00F2060D" w:rsidP="00B40E8C">
      <w:pPr>
        <w:pStyle w:val="ListParagraph"/>
        <w:numPr>
          <w:ilvl w:val="0"/>
          <w:numId w:val="360"/>
        </w:numPr>
        <w:ind w:left="714" w:hanging="357"/>
        <w:contextualSpacing w:val="0"/>
        <w:jc w:val="both"/>
        <w:rPr>
          <w:sz w:val="24"/>
          <w:szCs w:val="24"/>
        </w:rPr>
      </w:pPr>
      <w:r w:rsidRPr="00972FA1">
        <w:rPr>
          <w:sz w:val="24"/>
          <w:szCs w:val="24"/>
        </w:rPr>
        <w:t>Mit einem Teelöffel vom Ziegenfrischkäse Nocken formen und auf der Focaccia verteilen. Mit etwas Fleur de Sel und Pfeffer bestreuen. Restlichen Salat in einer Schale anrichten und mit der Focaccia sofort servieren.</w:t>
      </w:r>
      <w:r w:rsidRPr="00972FA1">
        <w:rPr>
          <w:sz w:val="24"/>
          <w:szCs w:val="24"/>
        </w:rPr>
        <w:br w:type="page"/>
      </w:r>
    </w:p>
    <w:p w14:paraId="776705EE" w14:textId="51737141" w:rsidR="00A15407" w:rsidRDefault="00F2060D" w:rsidP="00A15407">
      <w:pPr>
        <w:pStyle w:val="Heading2"/>
        <w:spacing w:after="240"/>
      </w:pPr>
      <w:r>
        <w:lastRenderedPageBreak/>
        <w:t>Z</w:t>
      </w:r>
      <w:r w:rsidR="00CD20BE" w:rsidRPr="00EC2629">
        <w:t>iegenkäse-Focaccia</w:t>
      </w:r>
      <w:r w:rsidR="00764532">
        <w:rPr>
          <w:rStyle w:val="FootnoteReference"/>
        </w:rPr>
        <w:footnoteReference w:id="61"/>
      </w:r>
    </w:p>
    <w:p w14:paraId="73196012" w14:textId="65152631" w:rsidR="00CD20BE" w:rsidRPr="00A15407" w:rsidRDefault="00CD20BE" w:rsidP="00A15407">
      <w:r w:rsidRPr="00A15407">
        <w:rPr>
          <w:u w:val="single"/>
        </w:rPr>
        <w:t>Zutaten</w:t>
      </w:r>
      <w:r w:rsidRPr="00A15407">
        <w:t xml:space="preserve"> </w:t>
      </w:r>
      <w:r w:rsidR="00EC2629" w:rsidRPr="00A15407">
        <w:t>(</w:t>
      </w:r>
      <w:r w:rsidRPr="00A15407">
        <w:t>für 4 Portionen</w:t>
      </w:r>
      <w:r w:rsidR="00EC2629" w:rsidRPr="00A15407">
        <w:t>)</w:t>
      </w:r>
    </w:p>
    <w:p w14:paraId="2F8789FA" w14:textId="77777777" w:rsidR="00CD20BE" w:rsidRDefault="00CD20BE" w:rsidP="00CD20BE">
      <w:pPr>
        <w:rPr>
          <w:sz w:val="24"/>
          <w:szCs w:val="24"/>
        </w:rPr>
      </w:pPr>
      <w:r>
        <w:rPr>
          <w:sz w:val="24"/>
          <w:szCs w:val="24"/>
        </w:rPr>
        <w:t>250 g Mehl</w:t>
      </w:r>
    </w:p>
    <w:p w14:paraId="7DC503F9" w14:textId="77777777" w:rsidR="00CD20BE" w:rsidRDefault="00CD20BE" w:rsidP="00CD20BE">
      <w:pPr>
        <w:rPr>
          <w:sz w:val="24"/>
          <w:szCs w:val="24"/>
        </w:rPr>
      </w:pPr>
      <w:r>
        <w:rPr>
          <w:sz w:val="24"/>
          <w:szCs w:val="24"/>
        </w:rPr>
        <w:t>20 g frische Hefe</w:t>
      </w:r>
    </w:p>
    <w:p w14:paraId="0A366497" w14:textId="77777777" w:rsidR="00CD20BE" w:rsidRDefault="00CD20BE" w:rsidP="00CD20BE">
      <w:pPr>
        <w:rPr>
          <w:sz w:val="24"/>
          <w:szCs w:val="24"/>
        </w:rPr>
      </w:pPr>
      <w:r>
        <w:rPr>
          <w:sz w:val="24"/>
          <w:szCs w:val="24"/>
        </w:rPr>
        <w:t>½ TL Salz</w:t>
      </w:r>
    </w:p>
    <w:p w14:paraId="63BDB584" w14:textId="77777777" w:rsidR="00CD20BE" w:rsidRDefault="00CD20BE" w:rsidP="00CD20BE">
      <w:pPr>
        <w:rPr>
          <w:sz w:val="24"/>
          <w:szCs w:val="24"/>
        </w:rPr>
      </w:pPr>
      <w:r>
        <w:rPr>
          <w:sz w:val="24"/>
          <w:szCs w:val="24"/>
        </w:rPr>
        <w:t>8 EL Olivenöl</w:t>
      </w:r>
    </w:p>
    <w:p w14:paraId="7FE97FC9" w14:textId="77777777" w:rsidR="00CD20BE" w:rsidRDefault="00CD20BE" w:rsidP="00CD20BE">
      <w:pPr>
        <w:rPr>
          <w:sz w:val="24"/>
          <w:szCs w:val="24"/>
        </w:rPr>
      </w:pPr>
      <w:r>
        <w:rPr>
          <w:sz w:val="24"/>
          <w:szCs w:val="24"/>
        </w:rPr>
        <w:t>2 TL Akazienhonig</w:t>
      </w:r>
    </w:p>
    <w:p w14:paraId="3BD8455F" w14:textId="77777777" w:rsidR="00CD20BE" w:rsidRDefault="00CD20BE" w:rsidP="00CD20BE">
      <w:pPr>
        <w:rPr>
          <w:sz w:val="24"/>
          <w:szCs w:val="24"/>
        </w:rPr>
      </w:pPr>
      <w:r>
        <w:rPr>
          <w:sz w:val="24"/>
          <w:szCs w:val="24"/>
        </w:rPr>
        <w:t>4 Feigen</w:t>
      </w:r>
    </w:p>
    <w:p w14:paraId="72EA1105" w14:textId="77777777" w:rsidR="00CD20BE" w:rsidRDefault="00CD20BE" w:rsidP="00CD20BE">
      <w:pPr>
        <w:rPr>
          <w:sz w:val="24"/>
          <w:szCs w:val="24"/>
        </w:rPr>
      </w:pPr>
      <w:r>
        <w:rPr>
          <w:sz w:val="24"/>
          <w:szCs w:val="24"/>
        </w:rPr>
        <w:t>200 g Sainte Maure mit Asche (frz. Ziegenkäsespezialität oder eben den vom Lidl)</w:t>
      </w:r>
    </w:p>
    <w:p w14:paraId="189BDFE9" w14:textId="77777777" w:rsidR="00CD20BE" w:rsidRDefault="00CD20BE" w:rsidP="00CD20BE">
      <w:pPr>
        <w:rPr>
          <w:sz w:val="24"/>
          <w:szCs w:val="24"/>
        </w:rPr>
      </w:pPr>
      <w:r>
        <w:rPr>
          <w:sz w:val="24"/>
          <w:szCs w:val="24"/>
        </w:rPr>
        <w:t>8 Stiele Thymian</w:t>
      </w:r>
    </w:p>
    <w:p w14:paraId="2EE9A11F" w14:textId="77777777" w:rsidR="00CD20BE" w:rsidRDefault="00CD20BE" w:rsidP="00CD20BE">
      <w:pPr>
        <w:rPr>
          <w:sz w:val="24"/>
          <w:szCs w:val="24"/>
        </w:rPr>
      </w:pPr>
      <w:r>
        <w:rPr>
          <w:sz w:val="24"/>
          <w:szCs w:val="24"/>
        </w:rPr>
        <w:t>Mehl zum Bearbeiten</w:t>
      </w:r>
    </w:p>
    <w:p w14:paraId="7858F136" w14:textId="446B5E46" w:rsidR="00CD20BE" w:rsidRDefault="00CD20BE" w:rsidP="00CD20BE">
      <w:pPr>
        <w:rPr>
          <w:sz w:val="24"/>
          <w:szCs w:val="24"/>
        </w:rPr>
      </w:pPr>
      <w:r>
        <w:rPr>
          <w:sz w:val="24"/>
          <w:szCs w:val="24"/>
        </w:rPr>
        <w:t>Fleur de Sel</w:t>
      </w:r>
      <w:r w:rsidR="00200F75">
        <w:rPr>
          <w:sz w:val="24"/>
          <w:szCs w:val="24"/>
        </w:rPr>
        <w:t xml:space="preserve">, </w:t>
      </w:r>
      <w:r>
        <w:rPr>
          <w:sz w:val="24"/>
          <w:szCs w:val="24"/>
        </w:rPr>
        <w:t>Pfeffer</w:t>
      </w:r>
    </w:p>
    <w:p w14:paraId="34780953" w14:textId="77777777" w:rsidR="00EC2629" w:rsidRDefault="00EC2629" w:rsidP="00CD20BE">
      <w:pPr>
        <w:rPr>
          <w:sz w:val="24"/>
          <w:szCs w:val="24"/>
        </w:rPr>
      </w:pPr>
    </w:p>
    <w:p w14:paraId="072A9936" w14:textId="218633A5" w:rsidR="00CD20BE" w:rsidRDefault="00CD20BE" w:rsidP="00CD20BE">
      <w:pPr>
        <w:rPr>
          <w:sz w:val="24"/>
          <w:szCs w:val="24"/>
        </w:rPr>
      </w:pPr>
      <w:r>
        <w:rPr>
          <w:sz w:val="24"/>
          <w:szCs w:val="24"/>
        </w:rPr>
        <w:t>Zubereitungszeit: 40 Minuten plus 1 Stunde Garzeit plus 8 Minuten Backzeit</w:t>
      </w:r>
    </w:p>
    <w:p w14:paraId="400AE2B4" w14:textId="77777777" w:rsidR="00CD20BE" w:rsidRPr="00684A0D" w:rsidRDefault="00CD20BE" w:rsidP="00B40E8C">
      <w:pPr>
        <w:pStyle w:val="ListParagraph"/>
        <w:numPr>
          <w:ilvl w:val="0"/>
          <w:numId w:val="718"/>
        </w:numPr>
        <w:ind w:left="714" w:hanging="357"/>
        <w:contextualSpacing w:val="0"/>
        <w:jc w:val="both"/>
        <w:rPr>
          <w:sz w:val="24"/>
          <w:szCs w:val="24"/>
        </w:rPr>
      </w:pPr>
      <w:r w:rsidRPr="00684A0D">
        <w:rPr>
          <w:sz w:val="24"/>
          <w:szCs w:val="24"/>
        </w:rPr>
        <w:t>Für den Teig das Mehl in eine Schüssel sieben, in die Mitte eine Mulde drücken und die Hefe hineinbröseln. Salz und 150 ml lauwarmes Wasser mit der Hefe verrühren und alles mit dem Mehl und 4 EL Olivenöl rasch zu einem geschmeidigen Teig kneten. Den Teig mit einem Küchentuch bedecken und an einem warmen Ort 1 Stunde gehen lassen, bis er die doppelte Größe erreicht hat.</w:t>
      </w:r>
    </w:p>
    <w:p w14:paraId="7CA7F445" w14:textId="77777777" w:rsidR="00CD20BE" w:rsidRPr="00684A0D" w:rsidRDefault="00CD20BE" w:rsidP="00B40E8C">
      <w:pPr>
        <w:pStyle w:val="ListParagraph"/>
        <w:numPr>
          <w:ilvl w:val="0"/>
          <w:numId w:val="718"/>
        </w:numPr>
        <w:ind w:left="714" w:hanging="357"/>
        <w:contextualSpacing w:val="0"/>
        <w:jc w:val="both"/>
        <w:rPr>
          <w:sz w:val="24"/>
          <w:szCs w:val="24"/>
        </w:rPr>
      </w:pPr>
      <w:r w:rsidRPr="00684A0D">
        <w:rPr>
          <w:sz w:val="24"/>
          <w:szCs w:val="24"/>
        </w:rPr>
        <w:t>Honig mit 1 EL Wasser und dem restlichen Olivenöl verrühren. Feigen und Ziegenkäse in jeweils 5 mm dicke Scheiben schneiden. Thymianblättchen von den Stielen streifen.</w:t>
      </w:r>
    </w:p>
    <w:p w14:paraId="5252F5F3" w14:textId="77777777" w:rsidR="00CD20BE" w:rsidRDefault="00CD20BE" w:rsidP="00B40E8C">
      <w:pPr>
        <w:pStyle w:val="ListParagraph"/>
        <w:numPr>
          <w:ilvl w:val="0"/>
          <w:numId w:val="718"/>
        </w:numPr>
        <w:ind w:left="714" w:hanging="357"/>
        <w:contextualSpacing w:val="0"/>
        <w:jc w:val="both"/>
        <w:rPr>
          <w:sz w:val="24"/>
          <w:szCs w:val="24"/>
        </w:rPr>
      </w:pPr>
      <w:r w:rsidRPr="00684A0D">
        <w:rPr>
          <w:sz w:val="24"/>
          <w:szCs w:val="24"/>
        </w:rPr>
        <w:t>Den Teig auf deiner leicht bemehlten Arbeitsfläche durchkneten, zu einer Rolle formen und in 8 gleich große Stücke formen. Die Stücke mit einem Nudelholz zu jeweils 3 mmm dünnen Fladen ausrollen. Die Fladen mit einer Gabel mehrfach einstechen, mit Feigen und Ziegenkäse belegen und mit der Hälfte des Thymians bestreuen. Im vorgeheizten Backofen auf einem heißen Pizzastein auf der untersten Schiene bei 260 Grad (</w:t>
      </w:r>
      <w:r>
        <w:rPr>
          <w:sz w:val="24"/>
          <w:szCs w:val="24"/>
        </w:rPr>
        <w:t>G</w:t>
      </w:r>
      <w:r w:rsidRPr="00684A0D">
        <w:rPr>
          <w:sz w:val="24"/>
          <w:szCs w:val="24"/>
        </w:rPr>
        <w:t>as 6-7, Umluft nicht zu empfehlen) in 6 – 8 Minuten goldbraun backen. Focaccia aus dem Ofen nehmen, mit Olivenöl-Honig beträufeln und dem restlichen Thymian, Fleur de Sel und Pfeffer bestreue</w:t>
      </w:r>
      <w:r>
        <w:rPr>
          <w:sz w:val="24"/>
          <w:szCs w:val="24"/>
        </w:rPr>
        <w:t>n.</w:t>
      </w:r>
    </w:p>
    <w:p w14:paraId="7F2FD6A7" w14:textId="77777777" w:rsidR="00CD20BE" w:rsidRDefault="00CD20BE">
      <w:pPr>
        <w:rPr>
          <w:sz w:val="24"/>
          <w:szCs w:val="24"/>
        </w:rPr>
      </w:pPr>
      <w:r>
        <w:rPr>
          <w:sz w:val="24"/>
          <w:szCs w:val="24"/>
        </w:rPr>
        <w:br w:type="page"/>
      </w:r>
    </w:p>
    <w:p w14:paraId="5BA950E6" w14:textId="5DAD19BD" w:rsidR="00D176C7" w:rsidRPr="00057FE8" w:rsidRDefault="00D176C7" w:rsidP="006F5DC9">
      <w:pPr>
        <w:pStyle w:val="Heading2"/>
        <w:spacing w:after="240"/>
      </w:pPr>
      <w:r w:rsidRPr="00057FE8">
        <w:lastRenderedPageBreak/>
        <w:t>Focaccia</w:t>
      </w:r>
      <w:r w:rsidR="0017607E">
        <w:rPr>
          <w:rStyle w:val="FootnoteReference"/>
        </w:rPr>
        <w:footnoteReference w:id="62"/>
      </w:r>
      <w:r w:rsidRPr="00057FE8">
        <w:t xml:space="preserve"> </w:t>
      </w:r>
    </w:p>
    <w:p w14:paraId="09917900" w14:textId="4316F9B7" w:rsidR="00D176C7" w:rsidRDefault="00D176C7" w:rsidP="00D176C7">
      <w:pPr>
        <w:rPr>
          <w:sz w:val="24"/>
          <w:szCs w:val="24"/>
        </w:rPr>
      </w:pPr>
      <w:r w:rsidRPr="00057FE8">
        <w:rPr>
          <w:sz w:val="24"/>
          <w:szCs w:val="24"/>
          <w:u w:val="single"/>
        </w:rPr>
        <w:t>Zutaten</w:t>
      </w:r>
      <w:r>
        <w:rPr>
          <w:sz w:val="24"/>
          <w:szCs w:val="24"/>
        </w:rPr>
        <w:t xml:space="preserve"> </w:t>
      </w:r>
      <w:r w:rsidR="00057FE8">
        <w:rPr>
          <w:sz w:val="24"/>
          <w:szCs w:val="24"/>
        </w:rPr>
        <w:t>(</w:t>
      </w:r>
      <w:r>
        <w:rPr>
          <w:sz w:val="24"/>
          <w:szCs w:val="24"/>
        </w:rPr>
        <w:t>für einen flachen Laib</w:t>
      </w:r>
      <w:r w:rsidR="00057FE8">
        <w:rPr>
          <w:sz w:val="24"/>
          <w:szCs w:val="24"/>
        </w:rPr>
        <w:t>)</w:t>
      </w:r>
    </w:p>
    <w:p w14:paraId="2CDBA8A1" w14:textId="77777777" w:rsidR="00D176C7" w:rsidRDefault="00D176C7" w:rsidP="00D176C7">
      <w:pPr>
        <w:rPr>
          <w:sz w:val="24"/>
          <w:szCs w:val="24"/>
        </w:rPr>
      </w:pPr>
      <w:r>
        <w:rPr>
          <w:sz w:val="24"/>
          <w:szCs w:val="24"/>
        </w:rPr>
        <w:t>7 g Trockenhefe</w:t>
      </w:r>
    </w:p>
    <w:p w14:paraId="01E0E1BD" w14:textId="77777777" w:rsidR="00D176C7" w:rsidRDefault="00D176C7" w:rsidP="00D176C7">
      <w:pPr>
        <w:rPr>
          <w:sz w:val="24"/>
          <w:szCs w:val="24"/>
        </w:rPr>
      </w:pPr>
      <w:r>
        <w:rPr>
          <w:sz w:val="24"/>
          <w:szCs w:val="24"/>
        </w:rPr>
        <w:t>250 ml warmes Wasser</w:t>
      </w:r>
    </w:p>
    <w:p w14:paraId="2B40BA72" w14:textId="77777777" w:rsidR="00D176C7" w:rsidRDefault="00D176C7" w:rsidP="00D176C7">
      <w:pPr>
        <w:rPr>
          <w:sz w:val="24"/>
          <w:szCs w:val="24"/>
        </w:rPr>
      </w:pPr>
      <w:r>
        <w:rPr>
          <w:sz w:val="24"/>
          <w:szCs w:val="24"/>
        </w:rPr>
        <w:t>1 TL feiner Zucker</w:t>
      </w:r>
    </w:p>
    <w:p w14:paraId="6D3D7663" w14:textId="77777777" w:rsidR="00D176C7" w:rsidRDefault="00D176C7" w:rsidP="00D176C7">
      <w:pPr>
        <w:rPr>
          <w:sz w:val="24"/>
          <w:szCs w:val="24"/>
        </w:rPr>
      </w:pPr>
      <w:r>
        <w:rPr>
          <w:sz w:val="24"/>
          <w:szCs w:val="24"/>
        </w:rPr>
        <w:t>2 EL Olivenöl</w:t>
      </w:r>
    </w:p>
    <w:p w14:paraId="69F3B60A" w14:textId="77777777" w:rsidR="00D176C7" w:rsidRDefault="00D176C7" w:rsidP="00D176C7">
      <w:pPr>
        <w:rPr>
          <w:sz w:val="24"/>
          <w:szCs w:val="24"/>
        </w:rPr>
      </w:pPr>
      <w:r>
        <w:rPr>
          <w:sz w:val="24"/>
          <w:szCs w:val="24"/>
        </w:rPr>
        <w:t>400 g Weizenmehl</w:t>
      </w:r>
    </w:p>
    <w:p w14:paraId="459B840F" w14:textId="77777777" w:rsidR="00D176C7" w:rsidRDefault="00D176C7" w:rsidP="00D176C7">
      <w:pPr>
        <w:rPr>
          <w:sz w:val="24"/>
          <w:szCs w:val="24"/>
        </w:rPr>
      </w:pPr>
      <w:r>
        <w:rPr>
          <w:sz w:val="24"/>
          <w:szCs w:val="24"/>
        </w:rPr>
        <w:t>1 EL Vollmilchpulver (oder Milch)</w:t>
      </w:r>
    </w:p>
    <w:p w14:paraId="7A2618E6" w14:textId="77777777" w:rsidR="00D176C7" w:rsidRDefault="00D176C7" w:rsidP="00D176C7">
      <w:pPr>
        <w:rPr>
          <w:sz w:val="24"/>
          <w:szCs w:val="24"/>
        </w:rPr>
      </w:pPr>
      <w:r>
        <w:rPr>
          <w:sz w:val="24"/>
          <w:szCs w:val="24"/>
        </w:rPr>
        <w:t>½ TL Salz</w:t>
      </w:r>
    </w:p>
    <w:p w14:paraId="03347338" w14:textId="77777777" w:rsidR="00C242B9" w:rsidRDefault="00C242B9" w:rsidP="00D176C7">
      <w:pPr>
        <w:rPr>
          <w:i/>
          <w:iCs/>
          <w:sz w:val="24"/>
          <w:szCs w:val="24"/>
        </w:rPr>
      </w:pPr>
    </w:p>
    <w:p w14:paraId="765CBB1A" w14:textId="02B8B640" w:rsidR="00D176C7" w:rsidRDefault="00057FE8" w:rsidP="00D176C7">
      <w:pPr>
        <w:rPr>
          <w:sz w:val="24"/>
          <w:szCs w:val="24"/>
        </w:rPr>
      </w:pPr>
      <w:r w:rsidRPr="00057FE8">
        <w:rPr>
          <w:i/>
          <w:iCs/>
          <w:sz w:val="24"/>
          <w:szCs w:val="24"/>
        </w:rPr>
        <w:t xml:space="preserve">Für den </w:t>
      </w:r>
      <w:r w:rsidR="00D176C7" w:rsidRPr="00057FE8">
        <w:rPr>
          <w:i/>
          <w:iCs/>
          <w:sz w:val="24"/>
          <w:szCs w:val="24"/>
        </w:rPr>
        <w:t>Belag</w:t>
      </w:r>
      <w:r>
        <w:rPr>
          <w:sz w:val="24"/>
          <w:szCs w:val="24"/>
        </w:rPr>
        <w:t>:</w:t>
      </w:r>
      <w:r w:rsidR="00D176C7">
        <w:rPr>
          <w:sz w:val="24"/>
          <w:szCs w:val="24"/>
        </w:rPr>
        <w:br/>
        <w:t>1 EL Olivenöl</w:t>
      </w:r>
    </w:p>
    <w:p w14:paraId="5E82BD58" w14:textId="77777777" w:rsidR="00D176C7" w:rsidRDefault="00D176C7" w:rsidP="00D176C7">
      <w:pPr>
        <w:rPr>
          <w:sz w:val="24"/>
          <w:szCs w:val="24"/>
        </w:rPr>
      </w:pPr>
      <w:r>
        <w:rPr>
          <w:sz w:val="24"/>
          <w:szCs w:val="24"/>
        </w:rPr>
        <w:t>1-2 Knoblauchzehen, zerdrückt</w:t>
      </w:r>
    </w:p>
    <w:p w14:paraId="58A6BE32" w14:textId="77777777" w:rsidR="00D176C7" w:rsidRDefault="00D176C7" w:rsidP="00D176C7">
      <w:pPr>
        <w:rPr>
          <w:sz w:val="24"/>
          <w:szCs w:val="24"/>
        </w:rPr>
      </w:pPr>
      <w:r>
        <w:rPr>
          <w:sz w:val="24"/>
          <w:szCs w:val="24"/>
        </w:rPr>
        <w:t>12 schwarze Oliven</w:t>
      </w:r>
    </w:p>
    <w:p w14:paraId="0FDB6D37" w14:textId="77777777" w:rsidR="00D176C7" w:rsidRDefault="00D176C7" w:rsidP="00D176C7">
      <w:pPr>
        <w:rPr>
          <w:sz w:val="24"/>
          <w:szCs w:val="24"/>
        </w:rPr>
      </w:pPr>
      <w:r>
        <w:rPr>
          <w:sz w:val="24"/>
          <w:szCs w:val="24"/>
        </w:rPr>
        <w:t>Frische Rosmarinzweige</w:t>
      </w:r>
    </w:p>
    <w:p w14:paraId="6FF9A3C8" w14:textId="77777777" w:rsidR="00D176C7" w:rsidRDefault="00D176C7" w:rsidP="00D176C7">
      <w:pPr>
        <w:rPr>
          <w:sz w:val="24"/>
          <w:szCs w:val="24"/>
        </w:rPr>
      </w:pPr>
      <w:r>
        <w:rPr>
          <w:sz w:val="24"/>
          <w:szCs w:val="24"/>
        </w:rPr>
        <w:t>1 TL getrockneter Oregano</w:t>
      </w:r>
    </w:p>
    <w:p w14:paraId="570D1076" w14:textId="77777777" w:rsidR="00D176C7" w:rsidRDefault="00D176C7" w:rsidP="00D176C7">
      <w:pPr>
        <w:rPr>
          <w:sz w:val="24"/>
          <w:szCs w:val="24"/>
        </w:rPr>
      </w:pPr>
      <w:r>
        <w:rPr>
          <w:sz w:val="24"/>
          <w:szCs w:val="24"/>
        </w:rPr>
        <w:t>1-2 TL grobes Meersalz</w:t>
      </w:r>
    </w:p>
    <w:p w14:paraId="2B3D72C8" w14:textId="77777777" w:rsidR="00D176C7" w:rsidRDefault="00D176C7" w:rsidP="00D176C7">
      <w:pPr>
        <w:rPr>
          <w:sz w:val="24"/>
          <w:szCs w:val="24"/>
        </w:rPr>
      </w:pPr>
    </w:p>
    <w:p w14:paraId="6F693C6B" w14:textId="486A982F" w:rsidR="00D176C7" w:rsidRDefault="00057FE8" w:rsidP="00D176C7">
      <w:pPr>
        <w:rPr>
          <w:sz w:val="24"/>
          <w:szCs w:val="24"/>
        </w:rPr>
      </w:pPr>
      <w:r>
        <w:rPr>
          <w:sz w:val="24"/>
          <w:szCs w:val="24"/>
        </w:rPr>
        <w:t>Zubereitung</w:t>
      </w:r>
      <w:r w:rsidR="00D176C7">
        <w:rPr>
          <w:sz w:val="24"/>
          <w:szCs w:val="24"/>
        </w:rPr>
        <w:t>szeit: 50 Minuten und 2 Stunden Ruhezeit, Backzeit 25 Minuten</w:t>
      </w:r>
    </w:p>
    <w:p w14:paraId="333FC5F0" w14:textId="7865D535" w:rsidR="00D176C7" w:rsidRPr="00071A9F" w:rsidRDefault="00D176C7" w:rsidP="00E76E01">
      <w:pPr>
        <w:pStyle w:val="ListParagraph"/>
        <w:numPr>
          <w:ilvl w:val="0"/>
          <w:numId w:val="203"/>
        </w:numPr>
        <w:ind w:left="714" w:hanging="357"/>
        <w:contextualSpacing w:val="0"/>
        <w:jc w:val="both"/>
        <w:rPr>
          <w:sz w:val="24"/>
          <w:szCs w:val="24"/>
        </w:rPr>
      </w:pPr>
      <w:r w:rsidRPr="00071A9F">
        <w:rPr>
          <w:sz w:val="24"/>
          <w:szCs w:val="24"/>
        </w:rPr>
        <w:t>Eine rechteckige Form von ca. 28x18 cm mit Öl oder zerlassener Butter bepinseln. Hefe und Zucker im Wasser auflösen. Abgedeckt an einem warmen Ort 10 Minuten gehen lassen. Dann 350 g Mehl, Milchpulver (Milch) und Salz auf die Hefemischung sieben und mit einem Holzlöffel gut verrühren. Genug vom restlichen Mehl zufügen, um einen weichen</w:t>
      </w:r>
      <w:r w:rsidR="00057FE8">
        <w:rPr>
          <w:sz w:val="24"/>
          <w:szCs w:val="24"/>
        </w:rPr>
        <w:t xml:space="preserve"> T</w:t>
      </w:r>
      <w:r w:rsidRPr="00071A9F">
        <w:rPr>
          <w:sz w:val="24"/>
          <w:szCs w:val="24"/>
        </w:rPr>
        <w:t>eig herzustellen; diesen auf eine leicht bemehlte Arbeitsfläche geben.</w:t>
      </w:r>
    </w:p>
    <w:p w14:paraId="309965C6" w14:textId="77777777" w:rsidR="00D176C7" w:rsidRPr="00071A9F" w:rsidRDefault="00D176C7" w:rsidP="00E76E01">
      <w:pPr>
        <w:pStyle w:val="ListParagraph"/>
        <w:numPr>
          <w:ilvl w:val="0"/>
          <w:numId w:val="203"/>
        </w:numPr>
        <w:ind w:left="714" w:hanging="357"/>
        <w:contextualSpacing w:val="0"/>
        <w:jc w:val="both"/>
        <w:rPr>
          <w:sz w:val="24"/>
          <w:szCs w:val="24"/>
        </w:rPr>
      </w:pPr>
      <w:r w:rsidRPr="00071A9F">
        <w:rPr>
          <w:sz w:val="24"/>
          <w:szCs w:val="24"/>
        </w:rPr>
        <w:t>Den Teig in 10 Minuten glatt und geschmeidig kneten. In eine große, leicht geölte Schüssel geben, die Oberfläche mit Öl bepinseln und abgedeckt an einem warmen Ort 1 Stunde gehen lassen. Zusammendrücken und 1 Minute kneten. Nun zu einem Rechteck von 28x18 cm ausrollen und in die Form geben. Mit dem Stiel eines Holzlöffels in regelmäßigen Abständen 1 cm tiefe Löcher in den Teig drücken. Abgedeckt 30 Minuten ruhen lassen. Dann den Backofen auf 180°C vorheizen.</w:t>
      </w:r>
    </w:p>
    <w:p w14:paraId="0B9B5DE8" w14:textId="3280BDEE" w:rsidR="00C242B9" w:rsidRDefault="00D176C7" w:rsidP="00E76E01">
      <w:pPr>
        <w:pStyle w:val="ListParagraph"/>
        <w:numPr>
          <w:ilvl w:val="0"/>
          <w:numId w:val="203"/>
        </w:numPr>
        <w:ind w:left="714" w:hanging="357"/>
        <w:contextualSpacing w:val="0"/>
        <w:jc w:val="both"/>
        <w:rPr>
          <w:sz w:val="24"/>
          <w:szCs w:val="24"/>
        </w:rPr>
      </w:pPr>
      <w:r w:rsidRPr="00057FE8">
        <w:rPr>
          <w:sz w:val="24"/>
          <w:szCs w:val="24"/>
        </w:rPr>
        <w:t xml:space="preserve">Für den Belag Olivenöl mit Knoblauch verrühren und die Teigoberfläche damit bepinseln. Oliven und Rosmarinzweige darauflegen und mit Oregano und Salz </w:t>
      </w:r>
      <w:r w:rsidRPr="00057FE8">
        <w:rPr>
          <w:sz w:val="24"/>
          <w:szCs w:val="24"/>
        </w:rPr>
        <w:lastRenderedPageBreak/>
        <w:t>bestreuen.</w:t>
      </w:r>
      <w:r w:rsidR="00057FE8">
        <w:rPr>
          <w:sz w:val="24"/>
          <w:szCs w:val="24"/>
        </w:rPr>
        <w:t xml:space="preserve"> </w:t>
      </w:r>
      <w:r w:rsidRPr="00057FE8">
        <w:rPr>
          <w:sz w:val="24"/>
          <w:szCs w:val="24"/>
        </w:rPr>
        <w:t>In 20-25 Minuten goldgelb und knusprig backen. Anschließend in große Quadrate schneiden und warm servieren. Reste können getoastet werden.</w:t>
      </w:r>
    </w:p>
    <w:p w14:paraId="1E94189B" w14:textId="0AA55E5B" w:rsidR="00D176C7" w:rsidRPr="00C242B9" w:rsidRDefault="00C242B9" w:rsidP="00C242B9">
      <w:pPr>
        <w:rPr>
          <w:sz w:val="24"/>
          <w:szCs w:val="24"/>
        </w:rPr>
      </w:pPr>
      <w:r>
        <w:rPr>
          <w:sz w:val="24"/>
          <w:szCs w:val="24"/>
        </w:rPr>
        <w:br w:type="page"/>
      </w:r>
    </w:p>
    <w:p w14:paraId="4646108A" w14:textId="36AF41F0" w:rsidR="00E02F1D" w:rsidRPr="00AF4112" w:rsidRDefault="00E02F1D" w:rsidP="007956D2">
      <w:pPr>
        <w:pStyle w:val="Heading2"/>
        <w:spacing w:after="240"/>
      </w:pPr>
      <w:r w:rsidRPr="00AF4112">
        <w:lastRenderedPageBreak/>
        <w:t xml:space="preserve">Focaccia mit Zatar-Öl </w:t>
      </w:r>
      <w:r w:rsidR="00E87253">
        <w:rPr>
          <w:rStyle w:val="FootnoteReference"/>
        </w:rPr>
        <w:footnoteReference w:id="63"/>
      </w:r>
    </w:p>
    <w:p w14:paraId="08F56251" w14:textId="2C4F3DB8" w:rsidR="00E02F1D" w:rsidRDefault="00E02F1D" w:rsidP="00E02F1D">
      <w:pPr>
        <w:rPr>
          <w:sz w:val="24"/>
          <w:szCs w:val="24"/>
        </w:rPr>
      </w:pPr>
      <w:r w:rsidRPr="000F4D7E">
        <w:rPr>
          <w:sz w:val="24"/>
          <w:szCs w:val="24"/>
          <w:u w:val="single"/>
        </w:rPr>
        <w:t>Zutaten</w:t>
      </w:r>
      <w:r>
        <w:rPr>
          <w:sz w:val="24"/>
          <w:szCs w:val="24"/>
        </w:rPr>
        <w:t xml:space="preserve"> </w:t>
      </w:r>
      <w:r w:rsidR="00AF4112">
        <w:rPr>
          <w:sz w:val="24"/>
          <w:szCs w:val="24"/>
        </w:rPr>
        <w:t>(</w:t>
      </w:r>
      <w:r>
        <w:rPr>
          <w:sz w:val="24"/>
          <w:szCs w:val="24"/>
        </w:rPr>
        <w:t>für 8 Portionen</w:t>
      </w:r>
      <w:r w:rsidR="00AF4112">
        <w:rPr>
          <w:sz w:val="24"/>
          <w:szCs w:val="24"/>
        </w:rPr>
        <w:t>)</w:t>
      </w:r>
    </w:p>
    <w:p w14:paraId="48C96B48" w14:textId="185B3530" w:rsidR="00E02F1D" w:rsidRPr="00AF4112" w:rsidRDefault="00AF4112" w:rsidP="00E02F1D">
      <w:pPr>
        <w:rPr>
          <w:i/>
          <w:iCs/>
          <w:sz w:val="24"/>
          <w:szCs w:val="24"/>
        </w:rPr>
      </w:pPr>
      <w:r w:rsidRPr="00AF4112">
        <w:rPr>
          <w:i/>
          <w:iCs/>
          <w:sz w:val="24"/>
          <w:szCs w:val="24"/>
        </w:rPr>
        <w:t xml:space="preserve">Für das </w:t>
      </w:r>
      <w:r>
        <w:rPr>
          <w:i/>
          <w:iCs/>
          <w:sz w:val="24"/>
          <w:szCs w:val="24"/>
        </w:rPr>
        <w:t xml:space="preserve">(oder die? Ich weiß es nie </w:t>
      </w:r>
      <w:r w:rsidRPr="00AF4112">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Pr>
          <w:i/>
          <w:iCs/>
          <w:sz w:val="24"/>
          <w:szCs w:val="24"/>
        </w:rPr>
        <w:t xml:space="preserve">) </w:t>
      </w:r>
      <w:r w:rsidR="00E02F1D" w:rsidRPr="00AF4112">
        <w:rPr>
          <w:i/>
          <w:iCs/>
          <w:sz w:val="24"/>
          <w:szCs w:val="24"/>
        </w:rPr>
        <w:t>Focaccia:</w:t>
      </w:r>
    </w:p>
    <w:p w14:paraId="72258949" w14:textId="77777777" w:rsidR="00E02F1D" w:rsidRDefault="00E02F1D" w:rsidP="00E02F1D">
      <w:pPr>
        <w:rPr>
          <w:sz w:val="24"/>
          <w:szCs w:val="24"/>
        </w:rPr>
      </w:pPr>
      <w:r>
        <w:rPr>
          <w:sz w:val="24"/>
          <w:szCs w:val="24"/>
        </w:rPr>
        <w:t>40 g frische Hefe</w:t>
      </w:r>
    </w:p>
    <w:p w14:paraId="2510B772" w14:textId="77777777" w:rsidR="00E02F1D" w:rsidRDefault="00E02F1D" w:rsidP="00E02F1D">
      <w:pPr>
        <w:rPr>
          <w:sz w:val="24"/>
          <w:szCs w:val="24"/>
        </w:rPr>
      </w:pPr>
      <w:r>
        <w:rPr>
          <w:sz w:val="24"/>
          <w:szCs w:val="24"/>
        </w:rPr>
        <w:t>1 TL Zucker</w:t>
      </w:r>
    </w:p>
    <w:p w14:paraId="0D5A690F" w14:textId="77777777" w:rsidR="00E02F1D" w:rsidRDefault="00E02F1D" w:rsidP="00E02F1D">
      <w:pPr>
        <w:rPr>
          <w:sz w:val="24"/>
          <w:szCs w:val="24"/>
        </w:rPr>
      </w:pPr>
      <w:r>
        <w:rPr>
          <w:sz w:val="24"/>
          <w:szCs w:val="24"/>
        </w:rPr>
        <w:t>1 kg Mehl</w:t>
      </w:r>
    </w:p>
    <w:p w14:paraId="607D135A" w14:textId="77777777" w:rsidR="00E02F1D" w:rsidRDefault="00E02F1D" w:rsidP="00E02F1D">
      <w:pPr>
        <w:rPr>
          <w:sz w:val="24"/>
          <w:szCs w:val="24"/>
        </w:rPr>
      </w:pPr>
      <w:r>
        <w:rPr>
          <w:sz w:val="24"/>
          <w:szCs w:val="24"/>
        </w:rPr>
        <w:t>200 ml Olivenöl</w:t>
      </w:r>
    </w:p>
    <w:p w14:paraId="26C213A1" w14:textId="6621FA0D" w:rsidR="00E02F1D" w:rsidRDefault="00E02F1D" w:rsidP="00E02F1D">
      <w:pPr>
        <w:rPr>
          <w:sz w:val="24"/>
          <w:szCs w:val="24"/>
        </w:rPr>
      </w:pPr>
      <w:r>
        <w:rPr>
          <w:sz w:val="24"/>
          <w:szCs w:val="24"/>
        </w:rPr>
        <w:t>Salz</w:t>
      </w:r>
      <w:r w:rsidR="00AF4112">
        <w:rPr>
          <w:sz w:val="24"/>
          <w:szCs w:val="24"/>
        </w:rPr>
        <w:t xml:space="preserve">, </w:t>
      </w:r>
      <w:r>
        <w:rPr>
          <w:sz w:val="24"/>
          <w:szCs w:val="24"/>
        </w:rPr>
        <w:t>1 TL Fleur de Sel</w:t>
      </w:r>
    </w:p>
    <w:p w14:paraId="220B8F72" w14:textId="77777777" w:rsidR="00AF4112" w:rsidRDefault="00AF4112" w:rsidP="00E02F1D">
      <w:pPr>
        <w:rPr>
          <w:i/>
          <w:iCs/>
          <w:sz w:val="24"/>
          <w:szCs w:val="24"/>
        </w:rPr>
      </w:pPr>
    </w:p>
    <w:p w14:paraId="7E77BEDB" w14:textId="22975102" w:rsidR="00E02F1D" w:rsidRPr="00AF4112" w:rsidRDefault="00AF4112" w:rsidP="00E02F1D">
      <w:pPr>
        <w:rPr>
          <w:i/>
          <w:iCs/>
          <w:sz w:val="24"/>
          <w:szCs w:val="24"/>
        </w:rPr>
      </w:pPr>
      <w:r w:rsidRPr="00AF4112">
        <w:rPr>
          <w:i/>
          <w:iCs/>
          <w:sz w:val="24"/>
          <w:szCs w:val="24"/>
        </w:rPr>
        <w:t xml:space="preserve">Für das </w:t>
      </w:r>
      <w:r w:rsidR="00E02F1D" w:rsidRPr="00AF4112">
        <w:rPr>
          <w:i/>
          <w:iCs/>
          <w:sz w:val="24"/>
          <w:szCs w:val="24"/>
        </w:rPr>
        <w:t>Zataröl</w:t>
      </w:r>
      <w:r>
        <w:rPr>
          <w:i/>
          <w:iCs/>
          <w:sz w:val="24"/>
          <w:szCs w:val="24"/>
        </w:rPr>
        <w:t>:</w:t>
      </w:r>
    </w:p>
    <w:p w14:paraId="52E1E0AD" w14:textId="77777777" w:rsidR="00E02F1D" w:rsidRDefault="00E02F1D" w:rsidP="00E02F1D">
      <w:pPr>
        <w:rPr>
          <w:sz w:val="24"/>
          <w:szCs w:val="24"/>
        </w:rPr>
      </w:pPr>
      <w:r>
        <w:rPr>
          <w:sz w:val="24"/>
          <w:szCs w:val="24"/>
        </w:rPr>
        <w:t>3 EL geschälte Sesamsaat</w:t>
      </w:r>
    </w:p>
    <w:p w14:paraId="3E753646" w14:textId="77777777" w:rsidR="00E02F1D" w:rsidRDefault="00E02F1D" w:rsidP="00E02F1D">
      <w:pPr>
        <w:rPr>
          <w:sz w:val="24"/>
          <w:szCs w:val="24"/>
        </w:rPr>
      </w:pPr>
      <w:r>
        <w:rPr>
          <w:sz w:val="24"/>
          <w:szCs w:val="24"/>
        </w:rPr>
        <w:t>1 EL grobes Meersalz</w:t>
      </w:r>
    </w:p>
    <w:p w14:paraId="31AFE4B6" w14:textId="35327B85" w:rsidR="00E02F1D" w:rsidRDefault="00E02F1D" w:rsidP="00E02F1D">
      <w:pPr>
        <w:rPr>
          <w:sz w:val="24"/>
          <w:szCs w:val="24"/>
        </w:rPr>
      </w:pPr>
      <w:r>
        <w:rPr>
          <w:sz w:val="24"/>
          <w:szCs w:val="24"/>
        </w:rPr>
        <w:t>2 EL getrockneter Thymian</w:t>
      </w:r>
    </w:p>
    <w:p w14:paraId="43E5E652" w14:textId="77777777" w:rsidR="00E02F1D" w:rsidRDefault="00E02F1D" w:rsidP="00E02F1D">
      <w:pPr>
        <w:rPr>
          <w:sz w:val="24"/>
          <w:szCs w:val="24"/>
        </w:rPr>
      </w:pPr>
      <w:r>
        <w:rPr>
          <w:sz w:val="24"/>
          <w:szCs w:val="24"/>
        </w:rPr>
        <w:t>1 EL getrockneter Majoran</w:t>
      </w:r>
    </w:p>
    <w:p w14:paraId="65C1A736" w14:textId="77777777" w:rsidR="00E02F1D" w:rsidRDefault="00E02F1D" w:rsidP="00E02F1D">
      <w:pPr>
        <w:rPr>
          <w:sz w:val="24"/>
          <w:szCs w:val="24"/>
        </w:rPr>
      </w:pPr>
      <w:r>
        <w:rPr>
          <w:sz w:val="24"/>
          <w:szCs w:val="24"/>
        </w:rPr>
        <w:t>1 EL getrockneter Oregano</w:t>
      </w:r>
    </w:p>
    <w:p w14:paraId="5138B123" w14:textId="77777777" w:rsidR="00E02F1D" w:rsidRDefault="00E02F1D" w:rsidP="00E02F1D">
      <w:pPr>
        <w:rPr>
          <w:sz w:val="24"/>
          <w:szCs w:val="24"/>
        </w:rPr>
      </w:pPr>
      <w:r>
        <w:rPr>
          <w:sz w:val="24"/>
          <w:szCs w:val="24"/>
        </w:rPr>
        <w:t>1 EL gemahlener Sumach</w:t>
      </w:r>
    </w:p>
    <w:p w14:paraId="06F0627C" w14:textId="77777777" w:rsidR="00E02F1D" w:rsidRDefault="00E02F1D" w:rsidP="00E02F1D">
      <w:pPr>
        <w:rPr>
          <w:sz w:val="24"/>
          <w:szCs w:val="24"/>
        </w:rPr>
      </w:pPr>
      <w:r>
        <w:rPr>
          <w:sz w:val="24"/>
          <w:szCs w:val="24"/>
        </w:rPr>
        <w:t>100 ml Olivenöl</w:t>
      </w:r>
    </w:p>
    <w:p w14:paraId="730052D2" w14:textId="77777777" w:rsidR="00AF4112" w:rsidRDefault="00AF4112" w:rsidP="00E02F1D">
      <w:pPr>
        <w:rPr>
          <w:sz w:val="24"/>
          <w:szCs w:val="24"/>
        </w:rPr>
      </w:pPr>
    </w:p>
    <w:p w14:paraId="4EFEEF8F" w14:textId="4082BFAE" w:rsidR="00E02F1D" w:rsidRDefault="00E02F1D" w:rsidP="00E02F1D">
      <w:pPr>
        <w:rPr>
          <w:sz w:val="24"/>
          <w:szCs w:val="24"/>
        </w:rPr>
      </w:pPr>
      <w:r>
        <w:rPr>
          <w:sz w:val="24"/>
          <w:szCs w:val="24"/>
        </w:rPr>
        <w:t>Zubereitungszeit: 40 Minuten plus Gehzeit 3,5 Stunden</w:t>
      </w:r>
    </w:p>
    <w:p w14:paraId="1D074F10" w14:textId="77777777" w:rsidR="00E02F1D" w:rsidRPr="00C25D31" w:rsidRDefault="00E02F1D" w:rsidP="00B40E8C">
      <w:pPr>
        <w:pStyle w:val="ListParagraph"/>
        <w:numPr>
          <w:ilvl w:val="0"/>
          <w:numId w:val="716"/>
        </w:numPr>
        <w:ind w:left="714" w:hanging="357"/>
        <w:contextualSpacing w:val="0"/>
        <w:jc w:val="both"/>
        <w:rPr>
          <w:sz w:val="24"/>
          <w:szCs w:val="24"/>
        </w:rPr>
      </w:pPr>
      <w:r w:rsidRPr="00C25D31">
        <w:rPr>
          <w:sz w:val="24"/>
          <w:szCs w:val="24"/>
        </w:rPr>
        <w:t>Für die Focaccia zerbröselte Hefe in einer Schüssel mit 100 ml lauwarmem Wasser und Zucker auflösen. Mehl, 500 ml lauwarmes Wasser, 150 ml Öl und 1 ½ TL Salz zugeben, verrühren. Mit dem Knethaken des Mixers in 8 – 10 Minuten zum glatten Teig verkneten. Teig zu einer Kugel formen. Zugedeckt 3 Stunden an einem warmen Ort gehen lassen.</w:t>
      </w:r>
    </w:p>
    <w:p w14:paraId="3C70DB80" w14:textId="77777777" w:rsidR="00E02F1D" w:rsidRPr="00C25D31" w:rsidRDefault="00E02F1D" w:rsidP="00B40E8C">
      <w:pPr>
        <w:pStyle w:val="ListParagraph"/>
        <w:numPr>
          <w:ilvl w:val="0"/>
          <w:numId w:val="716"/>
        </w:numPr>
        <w:ind w:left="714" w:hanging="357"/>
        <w:contextualSpacing w:val="0"/>
        <w:jc w:val="both"/>
        <w:rPr>
          <w:sz w:val="24"/>
          <w:szCs w:val="24"/>
        </w:rPr>
      </w:pPr>
      <w:r w:rsidRPr="00C25D31">
        <w:rPr>
          <w:sz w:val="24"/>
          <w:szCs w:val="24"/>
        </w:rPr>
        <w:t>Hefeteig mit leicht geölten Händen auf ein mit Backpapier ausgelegtes Backblech geben und flach drücken. Weitere 30 Minuten an einem warmen Ort gehen lassen.</w:t>
      </w:r>
    </w:p>
    <w:p w14:paraId="50A18A4D" w14:textId="77777777" w:rsidR="00E02F1D" w:rsidRPr="00C25D31" w:rsidRDefault="00E02F1D" w:rsidP="00B40E8C">
      <w:pPr>
        <w:pStyle w:val="ListParagraph"/>
        <w:numPr>
          <w:ilvl w:val="0"/>
          <w:numId w:val="716"/>
        </w:numPr>
        <w:ind w:left="714" w:hanging="357"/>
        <w:contextualSpacing w:val="0"/>
        <w:jc w:val="both"/>
        <w:rPr>
          <w:sz w:val="24"/>
          <w:szCs w:val="24"/>
        </w:rPr>
      </w:pPr>
      <w:r w:rsidRPr="00C25D31">
        <w:rPr>
          <w:sz w:val="24"/>
          <w:szCs w:val="24"/>
        </w:rPr>
        <w:t>Den Teig mit den Fingern mehrmals eindrücken. Restliches Öl darauf verteilen. Mit Fleur de Sel bestreuen und im vorgeheizten Backofen bei 220 Grad (Umluft 200 Grad, Gas Stufe 3 oder 4) auf der zweiten Schiene von unten 20 Minuten goldbraun backen. Auf einem Kuchengitter abkühlen lassen.</w:t>
      </w:r>
    </w:p>
    <w:p w14:paraId="60438CC7" w14:textId="501DB0EE" w:rsidR="00E02F1D" w:rsidRPr="00C25D31" w:rsidRDefault="00E02F1D" w:rsidP="00B40E8C">
      <w:pPr>
        <w:pStyle w:val="ListParagraph"/>
        <w:numPr>
          <w:ilvl w:val="0"/>
          <w:numId w:val="716"/>
        </w:numPr>
        <w:ind w:left="714" w:hanging="357"/>
        <w:contextualSpacing w:val="0"/>
        <w:jc w:val="both"/>
        <w:rPr>
          <w:sz w:val="24"/>
          <w:szCs w:val="24"/>
        </w:rPr>
      </w:pPr>
      <w:r w:rsidRPr="00C25D31">
        <w:rPr>
          <w:sz w:val="24"/>
          <w:szCs w:val="24"/>
        </w:rPr>
        <w:lastRenderedPageBreak/>
        <w:t>Für das Zatar-Öl Sesam in einer Pfanne ohne Fett goldbraun rösten und abkühlen lassen. Die Hälfte vom Sesam mit Meersalz im Mörser zerstoßen. Restlichen Sesam, Thymian, Majoran, Oregano und Sumach dazugeben.</w:t>
      </w:r>
      <w:r w:rsidR="0048275A">
        <w:rPr>
          <w:sz w:val="24"/>
          <w:szCs w:val="24"/>
        </w:rPr>
        <w:t xml:space="preserve"> </w:t>
      </w:r>
    </w:p>
    <w:p w14:paraId="1A7CA236" w14:textId="77777777" w:rsidR="00E02F1D" w:rsidRPr="00C25D31" w:rsidRDefault="00E02F1D" w:rsidP="00B40E8C">
      <w:pPr>
        <w:pStyle w:val="ListParagraph"/>
        <w:numPr>
          <w:ilvl w:val="0"/>
          <w:numId w:val="716"/>
        </w:numPr>
        <w:ind w:left="714" w:hanging="357"/>
        <w:contextualSpacing w:val="0"/>
        <w:jc w:val="both"/>
        <w:rPr>
          <w:sz w:val="24"/>
          <w:szCs w:val="24"/>
        </w:rPr>
      </w:pPr>
      <w:r w:rsidRPr="00C25D31">
        <w:rPr>
          <w:sz w:val="24"/>
          <w:szCs w:val="24"/>
        </w:rPr>
        <w:t>Kurz vor dem Servieren die Focaccia halbieren und eine Hälfte auf dem Grill von jeder Seite 1 – 2 Minuten rösten. Mit etwas Olivenöl und Zatar-Öl bestreichen.</w:t>
      </w:r>
    </w:p>
    <w:p w14:paraId="4BC456E3" w14:textId="77777777" w:rsidR="00E02F1D" w:rsidRDefault="00E02F1D">
      <w:pPr>
        <w:rPr>
          <w:sz w:val="24"/>
          <w:szCs w:val="24"/>
        </w:rPr>
      </w:pPr>
      <w:r>
        <w:rPr>
          <w:sz w:val="24"/>
          <w:szCs w:val="24"/>
        </w:rPr>
        <w:br w:type="page"/>
      </w:r>
    </w:p>
    <w:p w14:paraId="3B4BC612" w14:textId="6AED9053" w:rsidR="00730E43" w:rsidRPr="0048275A" w:rsidRDefault="00730E43" w:rsidP="007956D2">
      <w:pPr>
        <w:pStyle w:val="Heading2"/>
        <w:spacing w:after="240"/>
      </w:pPr>
      <w:r w:rsidRPr="0048275A">
        <w:lastRenderedPageBreak/>
        <w:t>Süße Focaccia mit Trauben und Thymian</w:t>
      </w:r>
      <w:r w:rsidR="00BC3187">
        <w:rPr>
          <w:rStyle w:val="FootnoteReference"/>
        </w:rPr>
        <w:footnoteReference w:id="64"/>
      </w:r>
      <w:r w:rsidRPr="0048275A">
        <w:t xml:space="preserve"> </w:t>
      </w:r>
    </w:p>
    <w:p w14:paraId="64FA7AC0" w14:textId="692B8714" w:rsidR="00730E43" w:rsidRDefault="00730E43" w:rsidP="00730E43">
      <w:pPr>
        <w:rPr>
          <w:sz w:val="24"/>
          <w:szCs w:val="24"/>
        </w:rPr>
      </w:pPr>
      <w:r w:rsidRPr="0048275A">
        <w:rPr>
          <w:sz w:val="24"/>
          <w:szCs w:val="24"/>
          <w:u w:val="single"/>
        </w:rPr>
        <w:t>Zutaten</w:t>
      </w:r>
      <w:r>
        <w:rPr>
          <w:sz w:val="24"/>
          <w:szCs w:val="24"/>
        </w:rPr>
        <w:t xml:space="preserve"> </w:t>
      </w:r>
      <w:r w:rsidR="0048275A">
        <w:rPr>
          <w:sz w:val="24"/>
          <w:szCs w:val="24"/>
        </w:rPr>
        <w:t>(</w:t>
      </w:r>
      <w:r>
        <w:rPr>
          <w:sz w:val="24"/>
          <w:szCs w:val="24"/>
        </w:rPr>
        <w:t>für ungefähr 8 Portionen</w:t>
      </w:r>
    </w:p>
    <w:p w14:paraId="78440C43" w14:textId="77777777" w:rsidR="00730E43" w:rsidRDefault="00730E43" w:rsidP="00730E43">
      <w:pPr>
        <w:rPr>
          <w:sz w:val="24"/>
          <w:szCs w:val="24"/>
        </w:rPr>
      </w:pPr>
      <w:r>
        <w:rPr>
          <w:sz w:val="24"/>
          <w:szCs w:val="24"/>
        </w:rPr>
        <w:t>15 g frische Hefe</w:t>
      </w:r>
    </w:p>
    <w:p w14:paraId="6597517C" w14:textId="77777777" w:rsidR="00730E43" w:rsidRDefault="00730E43" w:rsidP="00730E43">
      <w:pPr>
        <w:rPr>
          <w:sz w:val="24"/>
          <w:szCs w:val="24"/>
        </w:rPr>
      </w:pPr>
      <w:r>
        <w:rPr>
          <w:sz w:val="24"/>
          <w:szCs w:val="24"/>
        </w:rPr>
        <w:t>300 ml lauwarmes Wasser</w:t>
      </w:r>
    </w:p>
    <w:p w14:paraId="791DF8A8" w14:textId="77777777" w:rsidR="00730E43" w:rsidRDefault="00730E43" w:rsidP="00730E43">
      <w:pPr>
        <w:rPr>
          <w:sz w:val="24"/>
          <w:szCs w:val="24"/>
        </w:rPr>
      </w:pPr>
      <w:r>
        <w:rPr>
          <w:sz w:val="24"/>
          <w:szCs w:val="24"/>
        </w:rPr>
        <w:t>1 TL Zucker</w:t>
      </w:r>
    </w:p>
    <w:p w14:paraId="0DD9337B" w14:textId="77777777" w:rsidR="00730E43" w:rsidRDefault="00730E43" w:rsidP="00730E43">
      <w:pPr>
        <w:rPr>
          <w:sz w:val="24"/>
          <w:szCs w:val="24"/>
        </w:rPr>
      </w:pPr>
      <w:r>
        <w:rPr>
          <w:sz w:val="24"/>
          <w:szCs w:val="24"/>
        </w:rPr>
        <w:t>500 g Mehl</w:t>
      </w:r>
    </w:p>
    <w:p w14:paraId="60989F44" w14:textId="77777777" w:rsidR="00730E43" w:rsidRDefault="00730E43" w:rsidP="00730E43">
      <w:pPr>
        <w:rPr>
          <w:sz w:val="24"/>
          <w:szCs w:val="24"/>
        </w:rPr>
      </w:pPr>
      <w:r>
        <w:rPr>
          <w:sz w:val="24"/>
          <w:szCs w:val="24"/>
        </w:rPr>
        <w:t>1 TL Olivenöl</w:t>
      </w:r>
    </w:p>
    <w:p w14:paraId="10175A51" w14:textId="77777777" w:rsidR="001E2353" w:rsidRDefault="001E2353" w:rsidP="00730E43">
      <w:pPr>
        <w:rPr>
          <w:sz w:val="24"/>
          <w:szCs w:val="24"/>
        </w:rPr>
      </w:pPr>
    </w:p>
    <w:p w14:paraId="5A22ECA3" w14:textId="6A7B1D13" w:rsidR="00730E43" w:rsidRDefault="00730E43" w:rsidP="00730E43">
      <w:pPr>
        <w:rPr>
          <w:sz w:val="24"/>
          <w:szCs w:val="24"/>
        </w:rPr>
      </w:pPr>
      <w:r>
        <w:rPr>
          <w:sz w:val="24"/>
          <w:szCs w:val="24"/>
        </w:rPr>
        <w:t>Außerdem:</w:t>
      </w:r>
    </w:p>
    <w:p w14:paraId="08DD0980" w14:textId="77777777" w:rsidR="00730E43" w:rsidRDefault="00730E43" w:rsidP="00730E43">
      <w:pPr>
        <w:rPr>
          <w:sz w:val="24"/>
          <w:szCs w:val="24"/>
        </w:rPr>
      </w:pPr>
      <w:r>
        <w:rPr>
          <w:sz w:val="24"/>
          <w:szCs w:val="24"/>
        </w:rPr>
        <w:t>100 g Zucker</w:t>
      </w:r>
    </w:p>
    <w:p w14:paraId="22C236A3" w14:textId="77777777" w:rsidR="00730E43" w:rsidRDefault="00730E43" w:rsidP="00730E43">
      <w:pPr>
        <w:rPr>
          <w:sz w:val="24"/>
          <w:szCs w:val="24"/>
        </w:rPr>
      </w:pPr>
      <w:r>
        <w:rPr>
          <w:sz w:val="24"/>
          <w:szCs w:val="24"/>
        </w:rPr>
        <w:t>8 EL Olivenöl (plus etwas mehr zum Fetten des Backblechs)</w:t>
      </w:r>
    </w:p>
    <w:p w14:paraId="0FB6DB77" w14:textId="77777777" w:rsidR="00730E43" w:rsidRDefault="00730E43" w:rsidP="00730E43">
      <w:pPr>
        <w:rPr>
          <w:sz w:val="24"/>
          <w:szCs w:val="24"/>
        </w:rPr>
      </w:pPr>
      <w:r>
        <w:rPr>
          <w:sz w:val="24"/>
          <w:szCs w:val="24"/>
        </w:rPr>
        <w:t>800 g kleine dunkle Trauben</w:t>
      </w:r>
    </w:p>
    <w:p w14:paraId="750E2C4F" w14:textId="77777777" w:rsidR="00730E43" w:rsidRDefault="00730E43" w:rsidP="00730E43">
      <w:pPr>
        <w:rPr>
          <w:sz w:val="24"/>
          <w:szCs w:val="24"/>
        </w:rPr>
      </w:pPr>
      <w:r>
        <w:rPr>
          <w:sz w:val="24"/>
          <w:szCs w:val="24"/>
        </w:rPr>
        <w:t>6 Zweige Thymian</w:t>
      </w:r>
    </w:p>
    <w:p w14:paraId="3BC6C8DD" w14:textId="77777777" w:rsidR="00730E43" w:rsidRDefault="00730E43" w:rsidP="00730E43">
      <w:pPr>
        <w:rPr>
          <w:sz w:val="24"/>
          <w:szCs w:val="24"/>
        </w:rPr>
      </w:pPr>
    </w:p>
    <w:p w14:paraId="54148AFE" w14:textId="77777777" w:rsidR="00730E43" w:rsidRDefault="00730E43" w:rsidP="00B40E8C">
      <w:pPr>
        <w:pStyle w:val="ListParagraph"/>
        <w:numPr>
          <w:ilvl w:val="0"/>
          <w:numId w:val="786"/>
        </w:numPr>
        <w:ind w:left="714" w:hanging="357"/>
        <w:contextualSpacing w:val="0"/>
        <w:jc w:val="both"/>
        <w:rPr>
          <w:sz w:val="24"/>
          <w:szCs w:val="24"/>
        </w:rPr>
      </w:pPr>
      <w:r w:rsidRPr="002F1698">
        <w:rPr>
          <w:sz w:val="24"/>
          <w:szCs w:val="24"/>
        </w:rPr>
        <w:t>Zuerst Hefe auflösen. Dafür Hefe in einer großen Teigschüssel grob zerkrümeln. Von den 300 ml lauwarmem Wasser eine kleine Menge dazugeben. 1 TL Zucker hinzufügen, alles verrühren und einige Minuten so stehen lassen. Dann mit den Knethaken des Mixers das Mehl hineinrühren und nach und nach das restliche Wasser, bis ein glatter Teig entsteht. Auf einer bemehlten Arbeitsfläche noch mal mit den Händen kurz durchkneten. Eine Kugel formen, diese in eine Schüssel legen, mit Olivenöl bepinseln, die Schüssel mit einem feuchten Handtuch abdecken.</w:t>
      </w:r>
    </w:p>
    <w:p w14:paraId="332521C5" w14:textId="77777777" w:rsidR="00730E43" w:rsidRPr="002F1698" w:rsidRDefault="00730E43" w:rsidP="00B40E8C">
      <w:pPr>
        <w:pStyle w:val="ListParagraph"/>
        <w:numPr>
          <w:ilvl w:val="0"/>
          <w:numId w:val="786"/>
        </w:numPr>
        <w:ind w:left="714" w:hanging="357"/>
        <w:contextualSpacing w:val="0"/>
        <w:jc w:val="both"/>
        <w:rPr>
          <w:sz w:val="24"/>
          <w:szCs w:val="24"/>
        </w:rPr>
      </w:pPr>
      <w:r w:rsidRPr="002F1698">
        <w:rPr>
          <w:sz w:val="24"/>
          <w:szCs w:val="24"/>
        </w:rPr>
        <w:t>Den Teig ungefähr 1 Stunde lang gehen lassen. Er sollte dann sein Volumen verdoppelt haben. Man rührt jetzt noch einmal mit dem Mixer 50 g Zucker und 4 EL Olivenöl unter, dann mit den Händen kurz durchkneten.</w:t>
      </w:r>
    </w:p>
    <w:p w14:paraId="328D40D5" w14:textId="77777777" w:rsidR="00730E43" w:rsidRPr="002F1698" w:rsidRDefault="00730E43" w:rsidP="00B40E8C">
      <w:pPr>
        <w:pStyle w:val="ListParagraph"/>
        <w:numPr>
          <w:ilvl w:val="0"/>
          <w:numId w:val="786"/>
        </w:numPr>
        <w:ind w:left="714" w:hanging="357"/>
        <w:contextualSpacing w:val="0"/>
        <w:jc w:val="both"/>
        <w:rPr>
          <w:sz w:val="24"/>
          <w:szCs w:val="24"/>
        </w:rPr>
      </w:pPr>
      <w:r w:rsidRPr="002F1698">
        <w:rPr>
          <w:sz w:val="24"/>
          <w:szCs w:val="24"/>
        </w:rPr>
        <w:t xml:space="preserve">Die Trauben von den Zweigen zupfen, waschen, trocknen und halbieren. Ein Backblech mit Backpapier belegen, mit etwas Olivenöl einfetten. Den Teig in zwei </w:t>
      </w:r>
      <w:r>
        <w:rPr>
          <w:sz w:val="24"/>
          <w:szCs w:val="24"/>
        </w:rPr>
        <w:t>T</w:t>
      </w:r>
      <w:r w:rsidRPr="002F1698">
        <w:rPr>
          <w:sz w:val="24"/>
          <w:szCs w:val="24"/>
        </w:rPr>
        <w:t>eile teilen. Einen Teil auf dem Backblech ausrollen. Die Hälfte der Trauben darauf verteilen, die Hälfte des übrigen Zuckers darüber streuen, die Thymianblättchen und 2 EL Olivenöl darüber geben. Dann die andere Teigkugel ausrollen, wie einen Deckel auf den mit den Trauben bedeckten Teig legen. Die restlichen Trauben auf der Focaccia verteilen, den restlichen Zucker darüberstreuen, das restliche Olivenöl darüber träufeln. Schließlich die Focaccia bei 170 Grad Umluft für 50 – 60 Minuten backen.</w:t>
      </w:r>
    </w:p>
    <w:p w14:paraId="6721D438" w14:textId="77777777" w:rsidR="00E02F1D" w:rsidRDefault="00E02F1D">
      <w:pPr>
        <w:rPr>
          <w:sz w:val="24"/>
          <w:szCs w:val="24"/>
        </w:rPr>
      </w:pPr>
      <w:r>
        <w:rPr>
          <w:sz w:val="24"/>
          <w:szCs w:val="24"/>
        </w:rPr>
        <w:br w:type="page"/>
      </w:r>
    </w:p>
    <w:p w14:paraId="17D76122" w14:textId="2DB59184" w:rsidR="00E02F1D" w:rsidRPr="00B663D9" w:rsidRDefault="00E02F1D" w:rsidP="007956D2">
      <w:pPr>
        <w:pStyle w:val="Heading2"/>
        <w:spacing w:after="240"/>
      </w:pPr>
      <w:r>
        <w:lastRenderedPageBreak/>
        <w:t>Gefüllte Focaccia</w:t>
      </w:r>
      <w:r w:rsidR="00E43491">
        <w:rPr>
          <w:rStyle w:val="FootnoteReference"/>
        </w:rPr>
        <w:footnoteReference w:id="65"/>
      </w:r>
    </w:p>
    <w:p w14:paraId="3CB60156" w14:textId="0EB5BCD2" w:rsidR="00E02F1D" w:rsidRDefault="00E02F1D" w:rsidP="00E02F1D">
      <w:pPr>
        <w:jc w:val="both"/>
        <w:rPr>
          <w:sz w:val="24"/>
          <w:szCs w:val="24"/>
        </w:rPr>
      </w:pPr>
      <w:r w:rsidRPr="007956D2">
        <w:rPr>
          <w:sz w:val="24"/>
          <w:szCs w:val="24"/>
          <w:u w:val="single"/>
        </w:rPr>
        <w:t>Zutaten</w:t>
      </w:r>
      <w:r>
        <w:rPr>
          <w:sz w:val="24"/>
          <w:szCs w:val="24"/>
        </w:rPr>
        <w:t xml:space="preserve"> </w:t>
      </w:r>
      <w:r w:rsidR="007956D2">
        <w:rPr>
          <w:sz w:val="24"/>
          <w:szCs w:val="24"/>
        </w:rPr>
        <w:t>(</w:t>
      </w:r>
      <w:r>
        <w:rPr>
          <w:sz w:val="24"/>
          <w:szCs w:val="24"/>
        </w:rPr>
        <w:t>für 8 Portionen</w:t>
      </w:r>
      <w:r w:rsidR="007956D2">
        <w:rPr>
          <w:sz w:val="24"/>
          <w:szCs w:val="24"/>
        </w:rPr>
        <w:t>)</w:t>
      </w:r>
    </w:p>
    <w:p w14:paraId="2D5E0B9F" w14:textId="77777777" w:rsidR="00E02F1D" w:rsidRDefault="00E02F1D" w:rsidP="00E02F1D">
      <w:pPr>
        <w:jc w:val="both"/>
        <w:rPr>
          <w:sz w:val="24"/>
          <w:szCs w:val="24"/>
        </w:rPr>
      </w:pPr>
      <w:r>
        <w:rPr>
          <w:sz w:val="24"/>
          <w:szCs w:val="24"/>
        </w:rPr>
        <w:t>12 Stiele Thymian</w:t>
      </w:r>
    </w:p>
    <w:p w14:paraId="0BF0A244" w14:textId="77777777" w:rsidR="00E02F1D" w:rsidRDefault="00E02F1D" w:rsidP="00E02F1D">
      <w:pPr>
        <w:jc w:val="both"/>
        <w:rPr>
          <w:sz w:val="24"/>
          <w:szCs w:val="24"/>
        </w:rPr>
      </w:pPr>
      <w:r>
        <w:rPr>
          <w:sz w:val="24"/>
          <w:szCs w:val="24"/>
        </w:rPr>
        <w:t>12 Zweige Rosmarin</w:t>
      </w:r>
    </w:p>
    <w:p w14:paraId="298DB377" w14:textId="77777777" w:rsidR="00E02F1D" w:rsidRDefault="00E02F1D" w:rsidP="00E02F1D">
      <w:pPr>
        <w:jc w:val="both"/>
        <w:rPr>
          <w:sz w:val="24"/>
          <w:szCs w:val="24"/>
        </w:rPr>
      </w:pPr>
      <w:r>
        <w:rPr>
          <w:sz w:val="24"/>
          <w:szCs w:val="24"/>
        </w:rPr>
        <w:t xml:space="preserve"> 4 EL Olivenöl</w:t>
      </w:r>
    </w:p>
    <w:p w14:paraId="3C2AAEE0" w14:textId="77777777" w:rsidR="00E02F1D" w:rsidRDefault="00E02F1D" w:rsidP="00E02F1D">
      <w:pPr>
        <w:jc w:val="both"/>
        <w:rPr>
          <w:sz w:val="24"/>
          <w:szCs w:val="24"/>
        </w:rPr>
      </w:pPr>
      <w:r>
        <w:rPr>
          <w:sz w:val="24"/>
          <w:szCs w:val="24"/>
        </w:rPr>
        <w:t>½ Focaccia (siehe dort das Rezept)</w:t>
      </w:r>
    </w:p>
    <w:p w14:paraId="4C83AEA0" w14:textId="007BFCDC" w:rsidR="00E02F1D" w:rsidRDefault="00E02F1D" w:rsidP="00E02F1D">
      <w:pPr>
        <w:jc w:val="both"/>
        <w:rPr>
          <w:sz w:val="24"/>
          <w:szCs w:val="24"/>
        </w:rPr>
      </w:pPr>
      <w:r>
        <w:rPr>
          <w:sz w:val="24"/>
          <w:szCs w:val="24"/>
        </w:rPr>
        <w:t xml:space="preserve">6-8 </w:t>
      </w:r>
      <w:r w:rsidR="00911449">
        <w:rPr>
          <w:sz w:val="24"/>
          <w:szCs w:val="24"/>
        </w:rPr>
        <w:t>F</w:t>
      </w:r>
      <w:r>
        <w:rPr>
          <w:sz w:val="24"/>
          <w:szCs w:val="24"/>
        </w:rPr>
        <w:t>eigen</w:t>
      </w:r>
    </w:p>
    <w:p w14:paraId="72CF1580" w14:textId="77777777" w:rsidR="00E02F1D" w:rsidRDefault="00E02F1D" w:rsidP="00E02F1D">
      <w:pPr>
        <w:jc w:val="both"/>
        <w:rPr>
          <w:sz w:val="24"/>
          <w:szCs w:val="24"/>
        </w:rPr>
      </w:pPr>
      <w:r>
        <w:rPr>
          <w:sz w:val="24"/>
          <w:szCs w:val="24"/>
        </w:rPr>
        <w:t>400 g kräftigen Käse</w:t>
      </w:r>
    </w:p>
    <w:p w14:paraId="6D636DF8" w14:textId="140704D8" w:rsidR="00E02F1D" w:rsidRDefault="00E02F1D" w:rsidP="00E02F1D">
      <w:pPr>
        <w:jc w:val="both"/>
        <w:rPr>
          <w:sz w:val="24"/>
          <w:szCs w:val="24"/>
        </w:rPr>
      </w:pPr>
      <w:r>
        <w:rPr>
          <w:sz w:val="24"/>
          <w:szCs w:val="24"/>
        </w:rPr>
        <w:t>Salz</w:t>
      </w:r>
      <w:r w:rsidR="00911449">
        <w:rPr>
          <w:sz w:val="24"/>
          <w:szCs w:val="24"/>
        </w:rPr>
        <w:t xml:space="preserve">, </w:t>
      </w:r>
      <w:r>
        <w:rPr>
          <w:sz w:val="24"/>
          <w:szCs w:val="24"/>
        </w:rPr>
        <w:t>Pfeffer</w:t>
      </w:r>
    </w:p>
    <w:p w14:paraId="1A7EA4A7" w14:textId="77777777" w:rsidR="00E02F1D" w:rsidRDefault="00E02F1D" w:rsidP="00E02F1D">
      <w:pPr>
        <w:jc w:val="both"/>
        <w:rPr>
          <w:sz w:val="24"/>
          <w:szCs w:val="24"/>
        </w:rPr>
      </w:pPr>
    </w:p>
    <w:p w14:paraId="077F6154" w14:textId="77777777" w:rsidR="00E02F1D" w:rsidRDefault="00E02F1D" w:rsidP="00E02F1D">
      <w:pPr>
        <w:jc w:val="both"/>
        <w:rPr>
          <w:sz w:val="24"/>
          <w:szCs w:val="24"/>
        </w:rPr>
      </w:pPr>
      <w:r>
        <w:rPr>
          <w:sz w:val="24"/>
          <w:szCs w:val="24"/>
        </w:rPr>
        <w:t>Zubereitungszeit 20 Minuten plus 4 Minuten Garzeit</w:t>
      </w:r>
    </w:p>
    <w:p w14:paraId="027F1CF0" w14:textId="77777777" w:rsidR="00E02F1D" w:rsidRPr="00B663D9" w:rsidRDefault="00E02F1D" w:rsidP="00B40E8C">
      <w:pPr>
        <w:pStyle w:val="ListParagraph"/>
        <w:numPr>
          <w:ilvl w:val="0"/>
          <w:numId w:val="720"/>
        </w:numPr>
        <w:contextualSpacing w:val="0"/>
        <w:jc w:val="both"/>
        <w:rPr>
          <w:sz w:val="24"/>
          <w:szCs w:val="24"/>
        </w:rPr>
      </w:pPr>
      <w:r w:rsidRPr="00B663D9">
        <w:rPr>
          <w:sz w:val="24"/>
          <w:szCs w:val="24"/>
        </w:rPr>
        <w:t>Thymianstiele und Rosmarinzweige mit dem Öl mischen und ziehen lassen. Focaccia in 3 Streifen schneiden. Käse in 5 mm dicke Scheiben schneiden und entrinden. Käse auf 3 Focaccia-Böden verteilen.</w:t>
      </w:r>
    </w:p>
    <w:p w14:paraId="6185DE3B" w14:textId="77777777" w:rsidR="00E02F1D" w:rsidRPr="00B663D9" w:rsidRDefault="00E02F1D" w:rsidP="00B40E8C">
      <w:pPr>
        <w:pStyle w:val="ListParagraph"/>
        <w:numPr>
          <w:ilvl w:val="0"/>
          <w:numId w:val="720"/>
        </w:numPr>
        <w:contextualSpacing w:val="0"/>
        <w:jc w:val="both"/>
        <w:rPr>
          <w:sz w:val="24"/>
          <w:szCs w:val="24"/>
        </w:rPr>
      </w:pPr>
      <w:r w:rsidRPr="00B663D9">
        <w:rPr>
          <w:sz w:val="24"/>
          <w:szCs w:val="24"/>
        </w:rPr>
        <w:t>Feigen putzen und in ca. 5 mm dicke Scheiben schneiden. Auf dem Köse verteilen und mit Salz und Pfeffer würzen. Brotdeckel darauflegen.</w:t>
      </w:r>
    </w:p>
    <w:p w14:paraId="67AB5C5E" w14:textId="564F59C1" w:rsidR="00E02F1D" w:rsidRDefault="00E02F1D" w:rsidP="00B40E8C">
      <w:pPr>
        <w:pStyle w:val="ListParagraph"/>
        <w:numPr>
          <w:ilvl w:val="0"/>
          <w:numId w:val="720"/>
        </w:numPr>
        <w:contextualSpacing w:val="0"/>
        <w:jc w:val="both"/>
        <w:rPr>
          <w:sz w:val="24"/>
          <w:szCs w:val="24"/>
        </w:rPr>
      </w:pPr>
      <w:r w:rsidRPr="00B663D9">
        <w:rPr>
          <w:sz w:val="24"/>
          <w:szCs w:val="24"/>
        </w:rPr>
        <w:t>Kräuter aus dem Öl nehmen, auf die Brote legen und mit Küchengarn festbinden. Das Kräuteröl darüber</w:t>
      </w:r>
      <w:r w:rsidR="003C1E02">
        <w:rPr>
          <w:sz w:val="24"/>
          <w:szCs w:val="24"/>
        </w:rPr>
        <w:t xml:space="preserve"> </w:t>
      </w:r>
      <w:r w:rsidRPr="00B663D9">
        <w:rPr>
          <w:sz w:val="24"/>
          <w:szCs w:val="24"/>
        </w:rPr>
        <w:t>gießen. Die Brote kurz vor dem Servieren auf dem heißen Grill von jeder Seite 2 Minuten grillen, bis der Käse geschmolzen ist. Sofort servieren.</w:t>
      </w:r>
    </w:p>
    <w:p w14:paraId="34037850" w14:textId="77777777" w:rsidR="00E02F1D" w:rsidRDefault="00E02F1D" w:rsidP="00E02F1D">
      <w:pPr>
        <w:rPr>
          <w:sz w:val="24"/>
          <w:szCs w:val="24"/>
        </w:rPr>
      </w:pPr>
      <w:r>
        <w:rPr>
          <w:sz w:val="24"/>
          <w:szCs w:val="24"/>
        </w:rPr>
        <w:br w:type="page"/>
      </w:r>
    </w:p>
    <w:p w14:paraId="042B59B3" w14:textId="36C6A635" w:rsidR="00E02F1D" w:rsidRDefault="00E02F1D" w:rsidP="00C10CA1">
      <w:pPr>
        <w:pStyle w:val="Heading2"/>
        <w:spacing w:after="240"/>
      </w:pPr>
      <w:r>
        <w:lastRenderedPageBreak/>
        <w:t>Dünne Focaccia</w:t>
      </w:r>
      <w:r w:rsidR="00B418BC">
        <w:rPr>
          <w:rStyle w:val="FootnoteReference"/>
        </w:rPr>
        <w:footnoteReference w:id="66"/>
      </w:r>
      <w:r>
        <w:t xml:space="preserve"> </w:t>
      </w:r>
    </w:p>
    <w:p w14:paraId="0E1CEA31" w14:textId="5B805EB6" w:rsidR="00E02F1D" w:rsidRDefault="00E02F1D" w:rsidP="00E02F1D">
      <w:pPr>
        <w:rPr>
          <w:sz w:val="24"/>
          <w:szCs w:val="24"/>
        </w:rPr>
      </w:pPr>
      <w:r w:rsidRPr="00C10CA1">
        <w:rPr>
          <w:sz w:val="24"/>
          <w:szCs w:val="24"/>
          <w:u w:val="single"/>
        </w:rPr>
        <w:t>Zutaten</w:t>
      </w:r>
      <w:r>
        <w:rPr>
          <w:sz w:val="24"/>
          <w:szCs w:val="24"/>
        </w:rPr>
        <w:t xml:space="preserve"> </w:t>
      </w:r>
      <w:r w:rsidR="00C10CA1">
        <w:rPr>
          <w:sz w:val="24"/>
          <w:szCs w:val="24"/>
        </w:rPr>
        <w:t>(</w:t>
      </w:r>
      <w:r>
        <w:rPr>
          <w:sz w:val="24"/>
          <w:szCs w:val="24"/>
        </w:rPr>
        <w:t>für 4 – 6 Portionen</w:t>
      </w:r>
      <w:r w:rsidR="00C10CA1">
        <w:rPr>
          <w:sz w:val="24"/>
          <w:szCs w:val="24"/>
        </w:rPr>
        <w:t>)</w:t>
      </w:r>
    </w:p>
    <w:p w14:paraId="06511C31" w14:textId="77777777" w:rsidR="00E02F1D" w:rsidRDefault="00E02F1D" w:rsidP="00E02F1D">
      <w:pPr>
        <w:rPr>
          <w:sz w:val="24"/>
          <w:szCs w:val="24"/>
        </w:rPr>
      </w:pPr>
      <w:r>
        <w:rPr>
          <w:sz w:val="24"/>
          <w:szCs w:val="24"/>
        </w:rPr>
        <w:t>500 g Mehl</w:t>
      </w:r>
    </w:p>
    <w:p w14:paraId="70B334BA" w14:textId="77777777" w:rsidR="00E02F1D" w:rsidRDefault="00E02F1D" w:rsidP="00E02F1D">
      <w:pPr>
        <w:rPr>
          <w:sz w:val="24"/>
          <w:szCs w:val="24"/>
        </w:rPr>
      </w:pPr>
      <w:r>
        <w:rPr>
          <w:sz w:val="24"/>
          <w:szCs w:val="24"/>
        </w:rPr>
        <w:t>Salz</w:t>
      </w:r>
    </w:p>
    <w:p w14:paraId="25FAB4DD" w14:textId="77777777" w:rsidR="00E02F1D" w:rsidRDefault="00E02F1D" w:rsidP="00E02F1D">
      <w:pPr>
        <w:rPr>
          <w:sz w:val="24"/>
          <w:szCs w:val="24"/>
        </w:rPr>
      </w:pPr>
      <w:r>
        <w:rPr>
          <w:sz w:val="24"/>
          <w:szCs w:val="24"/>
        </w:rPr>
        <w:t>20 g frische Hefe</w:t>
      </w:r>
    </w:p>
    <w:p w14:paraId="1DF94E57" w14:textId="77777777" w:rsidR="00E02F1D" w:rsidRDefault="00E02F1D" w:rsidP="00E02F1D">
      <w:pPr>
        <w:rPr>
          <w:sz w:val="24"/>
          <w:szCs w:val="24"/>
        </w:rPr>
      </w:pPr>
      <w:r>
        <w:rPr>
          <w:sz w:val="24"/>
          <w:szCs w:val="24"/>
        </w:rPr>
        <w:t>Zucker</w:t>
      </w:r>
    </w:p>
    <w:p w14:paraId="003F2119" w14:textId="77777777" w:rsidR="00E02F1D" w:rsidRDefault="00E02F1D" w:rsidP="00E02F1D">
      <w:pPr>
        <w:rPr>
          <w:sz w:val="24"/>
          <w:szCs w:val="24"/>
        </w:rPr>
      </w:pPr>
      <w:r>
        <w:rPr>
          <w:sz w:val="24"/>
          <w:szCs w:val="24"/>
        </w:rPr>
        <w:t>8 El Olivenöl</w:t>
      </w:r>
    </w:p>
    <w:p w14:paraId="10E5661F" w14:textId="77777777" w:rsidR="00E02F1D" w:rsidRDefault="00E02F1D" w:rsidP="00E02F1D">
      <w:pPr>
        <w:rPr>
          <w:sz w:val="24"/>
          <w:szCs w:val="24"/>
        </w:rPr>
      </w:pPr>
      <w:r>
        <w:rPr>
          <w:sz w:val="24"/>
          <w:szCs w:val="24"/>
        </w:rPr>
        <w:t>1 Zweig Rosmarin</w:t>
      </w:r>
    </w:p>
    <w:p w14:paraId="4B8B62EB" w14:textId="77777777" w:rsidR="00E02F1D" w:rsidRDefault="00E02F1D" w:rsidP="00E02F1D">
      <w:pPr>
        <w:rPr>
          <w:sz w:val="24"/>
          <w:szCs w:val="24"/>
        </w:rPr>
      </w:pPr>
      <w:r>
        <w:rPr>
          <w:sz w:val="24"/>
          <w:szCs w:val="24"/>
        </w:rPr>
        <w:t>200 g Tomaten</w:t>
      </w:r>
    </w:p>
    <w:p w14:paraId="3D5EA74C" w14:textId="77777777" w:rsidR="00E02F1D" w:rsidRDefault="00E02F1D" w:rsidP="00E02F1D">
      <w:pPr>
        <w:rPr>
          <w:sz w:val="24"/>
          <w:szCs w:val="24"/>
        </w:rPr>
      </w:pPr>
      <w:r>
        <w:rPr>
          <w:sz w:val="24"/>
          <w:szCs w:val="24"/>
        </w:rPr>
        <w:t>125 g Mozzarella</w:t>
      </w:r>
    </w:p>
    <w:p w14:paraId="7344D710" w14:textId="77777777" w:rsidR="00E02F1D" w:rsidRDefault="00E02F1D" w:rsidP="00E02F1D">
      <w:pPr>
        <w:rPr>
          <w:sz w:val="24"/>
          <w:szCs w:val="24"/>
        </w:rPr>
      </w:pPr>
      <w:r>
        <w:rPr>
          <w:sz w:val="24"/>
          <w:szCs w:val="24"/>
        </w:rPr>
        <w:t>1 kleiner Bund Rucola</w:t>
      </w:r>
    </w:p>
    <w:p w14:paraId="32FB7374" w14:textId="77777777" w:rsidR="00E02F1D" w:rsidRDefault="00E02F1D" w:rsidP="00E02F1D">
      <w:pPr>
        <w:rPr>
          <w:sz w:val="24"/>
          <w:szCs w:val="24"/>
        </w:rPr>
      </w:pPr>
      <w:r>
        <w:rPr>
          <w:sz w:val="24"/>
          <w:szCs w:val="24"/>
        </w:rPr>
        <w:t>8 Scheiben Parmaschinken (sehr dünn geschnitten)</w:t>
      </w:r>
    </w:p>
    <w:p w14:paraId="2FE7A32D" w14:textId="77777777" w:rsidR="002014A9" w:rsidRDefault="002014A9" w:rsidP="00E02F1D">
      <w:pPr>
        <w:rPr>
          <w:sz w:val="24"/>
          <w:szCs w:val="24"/>
        </w:rPr>
      </w:pPr>
    </w:p>
    <w:p w14:paraId="7388FFAE" w14:textId="3C80AFDE" w:rsidR="00E02F1D" w:rsidRDefault="00E02F1D" w:rsidP="00E02F1D">
      <w:pPr>
        <w:rPr>
          <w:sz w:val="24"/>
          <w:szCs w:val="24"/>
        </w:rPr>
      </w:pPr>
      <w:r>
        <w:rPr>
          <w:sz w:val="24"/>
          <w:szCs w:val="24"/>
        </w:rPr>
        <w:t>Zubereitungszeit: 25 Minuten plus Gehzeit 1 Stunde plus Backzeit ca. 30 Minuten</w:t>
      </w:r>
    </w:p>
    <w:p w14:paraId="5FC5FFE8" w14:textId="77777777" w:rsidR="00E02F1D" w:rsidRPr="009367B1" w:rsidRDefault="00E02F1D" w:rsidP="00B40E8C">
      <w:pPr>
        <w:pStyle w:val="ListParagraph"/>
        <w:numPr>
          <w:ilvl w:val="0"/>
          <w:numId w:val="721"/>
        </w:numPr>
        <w:ind w:left="714" w:hanging="357"/>
        <w:contextualSpacing w:val="0"/>
        <w:jc w:val="both"/>
        <w:rPr>
          <w:sz w:val="24"/>
          <w:szCs w:val="24"/>
        </w:rPr>
      </w:pPr>
      <w:r w:rsidRPr="009367B1">
        <w:rPr>
          <w:sz w:val="24"/>
          <w:szCs w:val="24"/>
        </w:rPr>
        <w:t>Für den Focaccia-Teig Mehl und 1 TL Salz in einer großen Schüssel mischen und eine Mulde in die Mitte drücken. Hefe mit 1 Prise Zucker in 300 ml lauwarmen Wasser bröseln und darin auflösen. Hefewasser in die Mulde geben und mit den Knethaken des Handrührers zu einem glatten Teig kneten, dabei 2 EL Olivenöl zugeben. Teig auf einer bemehlten Arbeitsfläche mit den Händen in 8 – 10 Minuten geschmeidig kneten. Teig zu einer Kugel formen, mit Mehl bestäuben und in die Schüssel legen. Abgedeckt an einem warmen Ort 1 Stunde gehen lassen.</w:t>
      </w:r>
    </w:p>
    <w:p w14:paraId="49F75952" w14:textId="77777777" w:rsidR="00E02F1D" w:rsidRPr="009367B1" w:rsidRDefault="00E02F1D" w:rsidP="00B40E8C">
      <w:pPr>
        <w:pStyle w:val="ListParagraph"/>
        <w:numPr>
          <w:ilvl w:val="0"/>
          <w:numId w:val="721"/>
        </w:numPr>
        <w:ind w:left="714" w:hanging="357"/>
        <w:contextualSpacing w:val="0"/>
        <w:jc w:val="both"/>
        <w:rPr>
          <w:sz w:val="24"/>
          <w:szCs w:val="24"/>
        </w:rPr>
      </w:pPr>
      <w:r w:rsidRPr="009367B1">
        <w:rPr>
          <w:sz w:val="24"/>
          <w:szCs w:val="24"/>
        </w:rPr>
        <w:t>Rosmarinnadeln abstreifen, fein schneiden und mit dem restlichen Olivenöl mischen. Rosmarinöl in ein Schälchen füllen. Tomaten waschen, trocken tupfen, Stielansätze entfernen und in dünne Scheiben schneiden. Mozzarella abtropfen lassen, grob zerzupfen, in einem Sieb gut abtropfen lassen und in ein Schälchen füllen. Rucola putzen, waschen, trockenschleudern und in ein Schälchen geben. Schinkenscheiben quer in je 2 – 3 Scheiben schneiden und auf flachen Tellern anrichten.</w:t>
      </w:r>
    </w:p>
    <w:p w14:paraId="312A8A2A" w14:textId="2D1E6581" w:rsidR="00E02F1D" w:rsidRPr="009367B1" w:rsidRDefault="00E02F1D" w:rsidP="00B40E8C">
      <w:pPr>
        <w:pStyle w:val="ListParagraph"/>
        <w:numPr>
          <w:ilvl w:val="0"/>
          <w:numId w:val="721"/>
        </w:numPr>
        <w:ind w:left="714" w:hanging="357"/>
        <w:contextualSpacing w:val="0"/>
        <w:jc w:val="both"/>
        <w:rPr>
          <w:sz w:val="24"/>
          <w:szCs w:val="24"/>
        </w:rPr>
      </w:pPr>
      <w:r w:rsidRPr="009367B1">
        <w:rPr>
          <w:sz w:val="24"/>
          <w:szCs w:val="24"/>
        </w:rPr>
        <w:t>Ein Backblech im Backofen bei 250 Grad vorheizen (Gas 5, Umluft nicht empfehlenswert). Teig in 10 gleich große Stücke teilen und auf der bemehlten Fläche zu dünnen Fladen ausrollen</w:t>
      </w:r>
      <w:r w:rsidR="005915A9">
        <w:rPr>
          <w:sz w:val="24"/>
          <w:szCs w:val="24"/>
        </w:rPr>
        <w:t>.</w:t>
      </w:r>
      <w:r w:rsidRPr="009367B1">
        <w:rPr>
          <w:sz w:val="24"/>
          <w:szCs w:val="24"/>
        </w:rPr>
        <w:t xml:space="preserve"> Je 3-4 Fladen auf Backpapier legen.</w:t>
      </w:r>
    </w:p>
    <w:p w14:paraId="48032BE6" w14:textId="77777777" w:rsidR="00E02F1D" w:rsidRDefault="00E02F1D" w:rsidP="00B40E8C">
      <w:pPr>
        <w:pStyle w:val="ListParagraph"/>
        <w:numPr>
          <w:ilvl w:val="0"/>
          <w:numId w:val="721"/>
        </w:numPr>
        <w:ind w:left="714" w:hanging="357"/>
        <w:contextualSpacing w:val="0"/>
        <w:jc w:val="both"/>
        <w:rPr>
          <w:sz w:val="24"/>
          <w:szCs w:val="24"/>
        </w:rPr>
      </w:pPr>
      <w:r w:rsidRPr="009367B1">
        <w:rPr>
          <w:sz w:val="24"/>
          <w:szCs w:val="24"/>
        </w:rPr>
        <w:t>Backpapier mit den Fladen auf das heiße Blech ziehen und im Backofen auf der weiten Schiene von unten 8 – 10 Minuten backen. Heiß servieren, bei Tisch mit Rosmarinöl beträufeln und nach Belieben mit Beilagen servieren.</w:t>
      </w:r>
    </w:p>
    <w:p w14:paraId="7615D105" w14:textId="49608A88" w:rsidR="00730E43" w:rsidRDefault="00730E43" w:rsidP="00347567">
      <w:pPr>
        <w:pStyle w:val="Heading2"/>
        <w:spacing w:after="240"/>
      </w:pPr>
      <w:r>
        <w:lastRenderedPageBreak/>
        <w:t>Oliven Focaccia</w:t>
      </w:r>
    </w:p>
    <w:p w14:paraId="3E009425" w14:textId="0F5B2A55" w:rsidR="00730E43" w:rsidRDefault="00730E43" w:rsidP="00730E43">
      <w:pPr>
        <w:rPr>
          <w:sz w:val="24"/>
          <w:szCs w:val="24"/>
        </w:rPr>
      </w:pPr>
      <w:r w:rsidRPr="00347567">
        <w:rPr>
          <w:sz w:val="24"/>
          <w:szCs w:val="24"/>
          <w:u w:val="single"/>
        </w:rPr>
        <w:t>Zutaten</w:t>
      </w:r>
      <w:r>
        <w:rPr>
          <w:sz w:val="24"/>
          <w:szCs w:val="24"/>
        </w:rPr>
        <w:t xml:space="preserve"> </w:t>
      </w:r>
      <w:r w:rsidR="00347567">
        <w:rPr>
          <w:sz w:val="24"/>
          <w:szCs w:val="24"/>
        </w:rPr>
        <w:t>(</w:t>
      </w:r>
      <w:r>
        <w:rPr>
          <w:sz w:val="24"/>
          <w:szCs w:val="24"/>
        </w:rPr>
        <w:t>für 2 Fladen</w:t>
      </w:r>
      <w:r w:rsidR="00347567">
        <w:rPr>
          <w:sz w:val="24"/>
          <w:szCs w:val="24"/>
        </w:rPr>
        <w:t>)</w:t>
      </w:r>
    </w:p>
    <w:p w14:paraId="3085A2F9" w14:textId="77777777" w:rsidR="00730E43" w:rsidRDefault="00730E43" w:rsidP="00730E43">
      <w:pPr>
        <w:rPr>
          <w:sz w:val="24"/>
          <w:szCs w:val="24"/>
        </w:rPr>
      </w:pPr>
      <w:r>
        <w:rPr>
          <w:sz w:val="24"/>
          <w:szCs w:val="24"/>
        </w:rPr>
        <w:t>500 g Mehl</w:t>
      </w:r>
    </w:p>
    <w:p w14:paraId="11C9EB46" w14:textId="77777777" w:rsidR="00730E43" w:rsidRDefault="00730E43" w:rsidP="00730E43">
      <w:pPr>
        <w:rPr>
          <w:sz w:val="24"/>
          <w:szCs w:val="24"/>
        </w:rPr>
      </w:pPr>
      <w:r>
        <w:rPr>
          <w:sz w:val="24"/>
          <w:szCs w:val="24"/>
        </w:rPr>
        <w:t>½ Würfel frische Hefe</w:t>
      </w:r>
    </w:p>
    <w:p w14:paraId="0A53947B" w14:textId="77777777" w:rsidR="00730E43" w:rsidRDefault="00730E43" w:rsidP="00730E43">
      <w:pPr>
        <w:rPr>
          <w:sz w:val="24"/>
          <w:szCs w:val="24"/>
        </w:rPr>
      </w:pPr>
      <w:r>
        <w:rPr>
          <w:sz w:val="24"/>
          <w:szCs w:val="24"/>
        </w:rPr>
        <w:t>2 EL frische Rosmarinnadeln</w:t>
      </w:r>
    </w:p>
    <w:p w14:paraId="4373E110" w14:textId="77777777" w:rsidR="00730E43" w:rsidRDefault="00730E43" w:rsidP="00730E43">
      <w:pPr>
        <w:rPr>
          <w:sz w:val="24"/>
          <w:szCs w:val="24"/>
        </w:rPr>
      </w:pPr>
      <w:r>
        <w:rPr>
          <w:sz w:val="24"/>
          <w:szCs w:val="24"/>
        </w:rPr>
        <w:t>4 EL Olivenöl</w:t>
      </w:r>
    </w:p>
    <w:p w14:paraId="4F8E0D5C" w14:textId="77777777" w:rsidR="00730E43" w:rsidRDefault="00730E43" w:rsidP="00730E43">
      <w:pPr>
        <w:rPr>
          <w:sz w:val="24"/>
          <w:szCs w:val="24"/>
        </w:rPr>
      </w:pPr>
      <w:r>
        <w:rPr>
          <w:sz w:val="24"/>
          <w:szCs w:val="24"/>
        </w:rPr>
        <w:t>Grobes Meersalz</w:t>
      </w:r>
    </w:p>
    <w:p w14:paraId="17A36781" w14:textId="77777777" w:rsidR="00730E43" w:rsidRDefault="00730E43" w:rsidP="00730E43">
      <w:pPr>
        <w:rPr>
          <w:sz w:val="24"/>
          <w:szCs w:val="24"/>
        </w:rPr>
      </w:pPr>
      <w:r>
        <w:rPr>
          <w:sz w:val="24"/>
          <w:szCs w:val="24"/>
        </w:rPr>
        <w:t>100 g schwarze Oliven ohne Kern</w:t>
      </w:r>
    </w:p>
    <w:p w14:paraId="72C6749C" w14:textId="77777777" w:rsidR="00730E43" w:rsidRDefault="00730E43" w:rsidP="00730E43">
      <w:pPr>
        <w:rPr>
          <w:sz w:val="24"/>
          <w:szCs w:val="24"/>
        </w:rPr>
      </w:pPr>
    </w:p>
    <w:p w14:paraId="42748014" w14:textId="77777777" w:rsidR="00730E43" w:rsidRDefault="00730E43" w:rsidP="00730E43">
      <w:pPr>
        <w:rPr>
          <w:sz w:val="24"/>
          <w:szCs w:val="24"/>
        </w:rPr>
      </w:pPr>
      <w:r>
        <w:rPr>
          <w:sz w:val="24"/>
          <w:szCs w:val="24"/>
        </w:rPr>
        <w:t>Zubereitungszeit:</w:t>
      </w:r>
      <w:r>
        <w:rPr>
          <w:sz w:val="24"/>
          <w:szCs w:val="24"/>
        </w:rPr>
        <w:tab/>
        <w:t>25 Minuten plus Back- und Gehzeit</w:t>
      </w:r>
    </w:p>
    <w:p w14:paraId="7AF2A79D" w14:textId="47B8E9B8" w:rsidR="00730E43" w:rsidRPr="002A1C8F" w:rsidRDefault="00730E43" w:rsidP="00B40E8C">
      <w:pPr>
        <w:pStyle w:val="ListParagraph"/>
        <w:numPr>
          <w:ilvl w:val="0"/>
          <w:numId w:val="1202"/>
        </w:numPr>
        <w:ind w:left="714" w:hanging="357"/>
        <w:contextualSpacing w:val="0"/>
        <w:jc w:val="both"/>
        <w:rPr>
          <w:sz w:val="24"/>
          <w:szCs w:val="24"/>
        </w:rPr>
      </w:pPr>
      <w:r w:rsidRPr="002A1C8F">
        <w:rPr>
          <w:sz w:val="24"/>
          <w:szCs w:val="24"/>
        </w:rPr>
        <w:t>Mehl in eine Schüssel geben. I</w:t>
      </w:r>
      <w:r w:rsidR="002014A9">
        <w:rPr>
          <w:sz w:val="24"/>
          <w:szCs w:val="24"/>
        </w:rPr>
        <w:t>n</w:t>
      </w:r>
      <w:r w:rsidRPr="002A1C8F">
        <w:rPr>
          <w:sz w:val="24"/>
          <w:szCs w:val="24"/>
        </w:rPr>
        <w:t xml:space="preserve"> die Mitte eine Mulde drücken, Hefe hineinbröckeln und mit 250 ml lauwarmem Wasser und etwas Mehl vom Rand verrühren. Mit einem Tuch bedecken und an einem warmen Ort ca. 15 Minuten gehen lassen.</w:t>
      </w:r>
    </w:p>
    <w:p w14:paraId="4A1530E3" w14:textId="77777777" w:rsidR="00730E43" w:rsidRPr="002A1C8F" w:rsidRDefault="00730E43" w:rsidP="00B40E8C">
      <w:pPr>
        <w:pStyle w:val="ListParagraph"/>
        <w:numPr>
          <w:ilvl w:val="0"/>
          <w:numId w:val="1202"/>
        </w:numPr>
        <w:ind w:left="714" w:hanging="357"/>
        <w:contextualSpacing w:val="0"/>
        <w:jc w:val="both"/>
        <w:rPr>
          <w:sz w:val="24"/>
          <w:szCs w:val="24"/>
        </w:rPr>
      </w:pPr>
      <w:r w:rsidRPr="002A1C8F">
        <w:rPr>
          <w:sz w:val="24"/>
          <w:szCs w:val="24"/>
        </w:rPr>
        <w:t>1 EL Rosmarinnadeln fein hacken. Mit 2 EL Öl, Salz und Oliven zum Vorteig geben und kräftig verkneten. Teig zu einer glatten Kugel formen, in die Schüssel legen und zugedeckt weitere 60 Minuten gehen lassen.</w:t>
      </w:r>
    </w:p>
    <w:p w14:paraId="059D0863" w14:textId="77777777" w:rsidR="00347567" w:rsidRDefault="00730E43" w:rsidP="00B40E8C">
      <w:pPr>
        <w:pStyle w:val="ListParagraph"/>
        <w:numPr>
          <w:ilvl w:val="0"/>
          <w:numId w:val="1202"/>
        </w:numPr>
        <w:ind w:left="714" w:hanging="357"/>
        <w:contextualSpacing w:val="0"/>
        <w:jc w:val="both"/>
        <w:rPr>
          <w:sz w:val="24"/>
          <w:szCs w:val="24"/>
        </w:rPr>
      </w:pPr>
      <w:r w:rsidRPr="002A1C8F">
        <w:rPr>
          <w:sz w:val="24"/>
          <w:szCs w:val="24"/>
        </w:rPr>
        <w:t>Teig nochmals durchkneten und in zwei Hälften teilen. Beide Teigstücke oval ca. 1 cm dick ausrollen und auf ein mit Backpapier ausgelegtes Blech legen. Zugedeckt 15 Minuten gehen lassen. Ofen auf 200 Grad (Umluft ungeeignet) vorheizen.</w:t>
      </w:r>
    </w:p>
    <w:p w14:paraId="36EF0E22" w14:textId="77777777" w:rsidR="009202A4" w:rsidRDefault="00347567" w:rsidP="00B40E8C">
      <w:pPr>
        <w:pStyle w:val="ListParagraph"/>
        <w:numPr>
          <w:ilvl w:val="0"/>
          <w:numId w:val="1202"/>
        </w:numPr>
        <w:ind w:left="714" w:hanging="357"/>
        <w:contextualSpacing w:val="0"/>
        <w:jc w:val="both"/>
        <w:rPr>
          <w:sz w:val="24"/>
          <w:szCs w:val="24"/>
        </w:rPr>
      </w:pPr>
      <w:r w:rsidRPr="00347567">
        <w:rPr>
          <w:sz w:val="24"/>
          <w:szCs w:val="24"/>
        </w:rPr>
        <w:t>M</w:t>
      </w:r>
      <w:r w:rsidR="00730E43" w:rsidRPr="00347567">
        <w:rPr>
          <w:sz w:val="24"/>
          <w:szCs w:val="24"/>
        </w:rPr>
        <w:t>it den Fingern kleine Vertiefungen in die Fladen drücken. Mit 2 EL Öl beträufeln und mit Salz und restlichen Rosmarinnadeln bestreuen. Etwa 30 – 35 Minuten auf der 2 Schiene von unten backen. Herausnehmen und auf einem Gitter abkühlen lassen.</w:t>
      </w:r>
    </w:p>
    <w:p w14:paraId="6E722DFD" w14:textId="77777777" w:rsidR="009202A4" w:rsidRDefault="009202A4" w:rsidP="009202A4">
      <w:pPr>
        <w:jc w:val="both"/>
        <w:rPr>
          <w:sz w:val="24"/>
          <w:szCs w:val="24"/>
        </w:rPr>
      </w:pPr>
    </w:p>
    <w:p w14:paraId="1CCF3376" w14:textId="77777777" w:rsidR="009202A4" w:rsidRDefault="009202A4">
      <w:pPr>
        <w:rPr>
          <w:sz w:val="24"/>
          <w:szCs w:val="24"/>
        </w:rPr>
      </w:pPr>
      <w:r>
        <w:rPr>
          <w:sz w:val="24"/>
          <w:szCs w:val="24"/>
        </w:rPr>
        <w:br w:type="page"/>
      </w:r>
    </w:p>
    <w:p w14:paraId="4568A266" w14:textId="5F92BEC6" w:rsidR="008A2E4E" w:rsidRDefault="008A2E4E" w:rsidP="00347567">
      <w:pPr>
        <w:pStyle w:val="Heading2"/>
        <w:spacing w:after="240"/>
        <w:rPr>
          <w:lang w:val="en-US"/>
        </w:rPr>
      </w:pPr>
      <w:r>
        <w:rPr>
          <w:lang w:val="en-US"/>
        </w:rPr>
        <w:lastRenderedPageBreak/>
        <w:t xml:space="preserve">La Focaccia al </w:t>
      </w:r>
      <w:proofErr w:type="spellStart"/>
      <w:r>
        <w:rPr>
          <w:lang w:val="en-US"/>
        </w:rPr>
        <w:t>Formaggio</w:t>
      </w:r>
      <w:proofErr w:type="spellEnd"/>
      <w:r>
        <w:rPr>
          <w:lang w:val="en-US"/>
        </w:rPr>
        <w:t xml:space="preserve"> – </w:t>
      </w:r>
      <w:proofErr w:type="spellStart"/>
      <w:r>
        <w:rPr>
          <w:lang w:val="en-US"/>
        </w:rPr>
        <w:t>Foccacia</w:t>
      </w:r>
      <w:proofErr w:type="spellEnd"/>
      <w:r>
        <w:rPr>
          <w:lang w:val="en-US"/>
        </w:rPr>
        <w:t xml:space="preserve"> </w:t>
      </w:r>
      <w:proofErr w:type="spellStart"/>
      <w:r>
        <w:rPr>
          <w:lang w:val="en-US"/>
        </w:rPr>
        <w:t>mit</w:t>
      </w:r>
      <w:proofErr w:type="spellEnd"/>
      <w:r>
        <w:rPr>
          <w:lang w:val="en-US"/>
        </w:rPr>
        <w:t xml:space="preserve"> </w:t>
      </w:r>
      <w:proofErr w:type="spellStart"/>
      <w:r>
        <w:rPr>
          <w:lang w:val="en-US"/>
        </w:rPr>
        <w:t>Käse</w:t>
      </w:r>
      <w:proofErr w:type="spellEnd"/>
      <w:r w:rsidR="00454D90">
        <w:rPr>
          <w:rStyle w:val="FootnoteReference"/>
          <w:lang w:val="en-US"/>
        </w:rPr>
        <w:footnoteReference w:id="67"/>
      </w:r>
      <w:r>
        <w:rPr>
          <w:lang w:val="en-US"/>
        </w:rPr>
        <w:t xml:space="preserve"> </w:t>
      </w:r>
    </w:p>
    <w:p w14:paraId="5A2AFD6B" w14:textId="03889B90" w:rsidR="008A2E4E" w:rsidRPr="00793BC6" w:rsidRDefault="008A2E4E" w:rsidP="008A2E4E">
      <w:pPr>
        <w:rPr>
          <w:sz w:val="24"/>
          <w:szCs w:val="24"/>
        </w:rPr>
      </w:pPr>
      <w:r w:rsidRPr="00347567">
        <w:rPr>
          <w:sz w:val="24"/>
          <w:szCs w:val="24"/>
          <w:u w:val="single"/>
        </w:rPr>
        <w:t>Zutaten</w:t>
      </w:r>
      <w:r w:rsidRPr="00793BC6">
        <w:rPr>
          <w:sz w:val="24"/>
          <w:szCs w:val="24"/>
        </w:rPr>
        <w:t xml:space="preserve"> </w:t>
      </w:r>
      <w:r w:rsidR="00347567">
        <w:rPr>
          <w:sz w:val="24"/>
          <w:szCs w:val="24"/>
        </w:rPr>
        <w:t>(</w:t>
      </w:r>
      <w:r w:rsidRPr="00793BC6">
        <w:rPr>
          <w:sz w:val="24"/>
          <w:szCs w:val="24"/>
        </w:rPr>
        <w:t>für 6 Portionen</w:t>
      </w:r>
      <w:r w:rsidR="00347567">
        <w:rPr>
          <w:sz w:val="24"/>
          <w:szCs w:val="24"/>
        </w:rPr>
        <w:t>)</w:t>
      </w:r>
    </w:p>
    <w:p w14:paraId="3E48CDF5" w14:textId="77777777" w:rsidR="008A2E4E" w:rsidRDefault="008A2E4E" w:rsidP="008A2E4E">
      <w:pPr>
        <w:rPr>
          <w:sz w:val="24"/>
          <w:szCs w:val="24"/>
        </w:rPr>
      </w:pPr>
      <w:r w:rsidRPr="00801F06">
        <w:rPr>
          <w:sz w:val="24"/>
          <w:szCs w:val="24"/>
        </w:rPr>
        <w:t>250 g Brotteig (für toskanisches B</w:t>
      </w:r>
      <w:r>
        <w:rPr>
          <w:sz w:val="24"/>
          <w:szCs w:val="24"/>
        </w:rPr>
        <w:t>rot)</w:t>
      </w:r>
    </w:p>
    <w:p w14:paraId="0A1212EA" w14:textId="77777777" w:rsidR="008A2E4E" w:rsidRDefault="008A2E4E" w:rsidP="008A2E4E">
      <w:pPr>
        <w:rPr>
          <w:sz w:val="24"/>
          <w:szCs w:val="24"/>
        </w:rPr>
      </w:pPr>
      <w:r>
        <w:rPr>
          <w:sz w:val="24"/>
          <w:szCs w:val="24"/>
        </w:rPr>
        <w:t>150 g Mehl</w:t>
      </w:r>
    </w:p>
    <w:p w14:paraId="726C457D" w14:textId="77777777" w:rsidR="008A2E4E" w:rsidRDefault="008A2E4E" w:rsidP="008A2E4E">
      <w:pPr>
        <w:rPr>
          <w:sz w:val="24"/>
          <w:szCs w:val="24"/>
        </w:rPr>
      </w:pPr>
      <w:r>
        <w:rPr>
          <w:sz w:val="24"/>
          <w:szCs w:val="24"/>
        </w:rPr>
        <w:t>120 g frischer Pecorino</w:t>
      </w:r>
    </w:p>
    <w:p w14:paraId="3EB2CC3D" w14:textId="77777777" w:rsidR="008A2E4E" w:rsidRDefault="008A2E4E" w:rsidP="008A2E4E">
      <w:pPr>
        <w:rPr>
          <w:sz w:val="24"/>
          <w:szCs w:val="24"/>
        </w:rPr>
      </w:pPr>
      <w:r>
        <w:rPr>
          <w:sz w:val="24"/>
          <w:szCs w:val="24"/>
        </w:rPr>
        <w:t>80 g Parmesan</w:t>
      </w:r>
    </w:p>
    <w:p w14:paraId="6C521580" w14:textId="77777777" w:rsidR="008A2E4E" w:rsidRDefault="008A2E4E" w:rsidP="008A2E4E">
      <w:pPr>
        <w:rPr>
          <w:sz w:val="24"/>
          <w:szCs w:val="24"/>
        </w:rPr>
      </w:pPr>
      <w:r>
        <w:rPr>
          <w:sz w:val="24"/>
          <w:szCs w:val="24"/>
        </w:rPr>
        <w:t>6 Eier</w:t>
      </w:r>
    </w:p>
    <w:p w14:paraId="240FCB6F" w14:textId="77777777" w:rsidR="008A2E4E" w:rsidRDefault="008A2E4E" w:rsidP="008A2E4E">
      <w:pPr>
        <w:rPr>
          <w:sz w:val="24"/>
          <w:szCs w:val="24"/>
        </w:rPr>
      </w:pPr>
      <w:r>
        <w:rPr>
          <w:sz w:val="24"/>
          <w:szCs w:val="24"/>
        </w:rPr>
        <w:t>100 ml Olivenöl</w:t>
      </w:r>
    </w:p>
    <w:p w14:paraId="403AB12D" w14:textId="12993846" w:rsidR="008A2E4E" w:rsidRDefault="008A2E4E" w:rsidP="008A2E4E">
      <w:pPr>
        <w:rPr>
          <w:sz w:val="24"/>
          <w:szCs w:val="24"/>
        </w:rPr>
      </w:pPr>
      <w:r>
        <w:rPr>
          <w:sz w:val="24"/>
          <w:szCs w:val="24"/>
        </w:rPr>
        <w:t>Salz</w:t>
      </w:r>
      <w:r w:rsidR="00347567">
        <w:rPr>
          <w:sz w:val="24"/>
          <w:szCs w:val="24"/>
        </w:rPr>
        <w:t>, e</w:t>
      </w:r>
      <w:r>
        <w:rPr>
          <w:sz w:val="24"/>
          <w:szCs w:val="24"/>
        </w:rPr>
        <w:t>twas Butter</w:t>
      </w:r>
    </w:p>
    <w:p w14:paraId="6327AC0C" w14:textId="77777777" w:rsidR="00347567" w:rsidRDefault="00347567" w:rsidP="008A2E4E">
      <w:pPr>
        <w:rPr>
          <w:sz w:val="24"/>
          <w:szCs w:val="24"/>
        </w:rPr>
      </w:pPr>
    </w:p>
    <w:p w14:paraId="182F0208" w14:textId="1D5CC644" w:rsidR="00347567" w:rsidRDefault="00347567" w:rsidP="008A2E4E">
      <w:pPr>
        <w:rPr>
          <w:sz w:val="24"/>
          <w:szCs w:val="24"/>
        </w:rPr>
      </w:pPr>
      <w:r>
        <w:rPr>
          <w:sz w:val="24"/>
          <w:szCs w:val="24"/>
        </w:rPr>
        <w:t>Zubereitung:</w:t>
      </w:r>
    </w:p>
    <w:p w14:paraId="2B16F906" w14:textId="77777777" w:rsidR="008A2E4E" w:rsidRPr="000D2126" w:rsidRDefault="008A2E4E" w:rsidP="00B40E8C">
      <w:pPr>
        <w:pStyle w:val="ListParagraph"/>
        <w:numPr>
          <w:ilvl w:val="0"/>
          <w:numId w:val="1429"/>
        </w:numPr>
        <w:ind w:left="714" w:hanging="357"/>
        <w:contextualSpacing w:val="0"/>
        <w:jc w:val="both"/>
        <w:rPr>
          <w:sz w:val="24"/>
          <w:szCs w:val="24"/>
        </w:rPr>
      </w:pPr>
      <w:r w:rsidRPr="000D2126">
        <w:rPr>
          <w:sz w:val="24"/>
          <w:szCs w:val="24"/>
        </w:rPr>
        <w:t xml:space="preserve">Pecorino in Würfelchen schneiden, Parmesan reiben. 3 ganze Eier und 2 Eigelb in einer Schüssel verquirlen, mit einer Prise Salz und dem Käse vermengen. Nach und </w:t>
      </w:r>
      <w:r>
        <w:rPr>
          <w:sz w:val="24"/>
          <w:szCs w:val="24"/>
        </w:rPr>
        <w:t>n</w:t>
      </w:r>
      <w:r w:rsidRPr="000D2126">
        <w:rPr>
          <w:sz w:val="24"/>
          <w:szCs w:val="24"/>
        </w:rPr>
        <w:t xml:space="preserve">ach das Öl unter die erhaltene Creme rühren. </w:t>
      </w:r>
    </w:p>
    <w:p w14:paraId="2B5C37B8" w14:textId="29267FF1" w:rsidR="008A2E4E" w:rsidRPr="000D2126" w:rsidRDefault="008A2E4E" w:rsidP="00B40E8C">
      <w:pPr>
        <w:pStyle w:val="ListParagraph"/>
        <w:numPr>
          <w:ilvl w:val="0"/>
          <w:numId w:val="1429"/>
        </w:numPr>
        <w:ind w:left="714" w:hanging="357"/>
        <w:contextualSpacing w:val="0"/>
        <w:jc w:val="both"/>
        <w:rPr>
          <w:sz w:val="24"/>
          <w:szCs w:val="24"/>
        </w:rPr>
      </w:pPr>
      <w:r w:rsidRPr="000D2126">
        <w:rPr>
          <w:sz w:val="24"/>
          <w:szCs w:val="24"/>
        </w:rPr>
        <w:t>Zimmerwarmen Brotteig auf die bemehlte Arbeitsfläche legen und energisch mit beiden Händen durchkneten. Eine Mulde in den Teig drücken. Esslöffelweise etwas von dem Eiergemisch dazugeben dann wieder verkneten. So lange damit fortfahren, bis alles aufgenommen ist. Mit den Händen eine Kugel formen und in eine große, mit Mehl bestäubte Schüssel legen. Mit einem Tuc</w:t>
      </w:r>
      <w:r w:rsidR="003B2D4A">
        <w:rPr>
          <w:sz w:val="24"/>
          <w:szCs w:val="24"/>
        </w:rPr>
        <w:t>h</w:t>
      </w:r>
      <w:r w:rsidRPr="000D2126">
        <w:rPr>
          <w:sz w:val="24"/>
          <w:szCs w:val="24"/>
        </w:rPr>
        <w:t xml:space="preserve"> zudecken und 2 Stunden gehen lassen, bis sich das Volumen des Teig verdoppelt hat. Teig in eine mit Butter ausgepinselte Form füllen und nochmals zugedeckt für eine Stunde gehen lassen.</w:t>
      </w:r>
    </w:p>
    <w:p w14:paraId="658D32FB" w14:textId="77777777" w:rsidR="0007315D" w:rsidRDefault="008A2E4E" w:rsidP="00B40E8C">
      <w:pPr>
        <w:pStyle w:val="ListParagraph"/>
        <w:numPr>
          <w:ilvl w:val="0"/>
          <w:numId w:val="1429"/>
        </w:numPr>
        <w:ind w:left="714" w:hanging="357"/>
        <w:contextualSpacing w:val="0"/>
        <w:jc w:val="both"/>
        <w:rPr>
          <w:sz w:val="24"/>
          <w:szCs w:val="24"/>
        </w:rPr>
      </w:pPr>
      <w:r w:rsidRPr="000D2126">
        <w:rPr>
          <w:sz w:val="24"/>
          <w:szCs w:val="24"/>
        </w:rPr>
        <w:t>Backofen auf 180 Grad vorheizen. Nach dem letzten Gehen die Oberfläche des Teigs mit geschlagenem Eigelb bestreichen und im Ofen für ca. 1 Stunde backen. Nach dem Backen ca. ¼ Stunde ruhen lassen und dann warm servieren.</w:t>
      </w:r>
    </w:p>
    <w:p w14:paraId="54A76BC1" w14:textId="77777777" w:rsidR="0007315D" w:rsidRDefault="0007315D" w:rsidP="0007315D">
      <w:pPr>
        <w:jc w:val="both"/>
        <w:rPr>
          <w:sz w:val="24"/>
          <w:szCs w:val="24"/>
        </w:rPr>
      </w:pPr>
    </w:p>
    <w:p w14:paraId="52005320" w14:textId="77777777" w:rsidR="007A69F2" w:rsidRDefault="0007315D" w:rsidP="0007315D">
      <w:pPr>
        <w:jc w:val="both"/>
        <w:rPr>
          <w:sz w:val="24"/>
          <w:szCs w:val="24"/>
        </w:rPr>
      </w:pPr>
      <w:r>
        <w:rPr>
          <w:sz w:val="24"/>
          <w:szCs w:val="24"/>
        </w:rPr>
        <w:t>Tipp:</w:t>
      </w:r>
      <w:r>
        <w:rPr>
          <w:sz w:val="24"/>
          <w:szCs w:val="24"/>
        </w:rPr>
        <w:tab/>
      </w:r>
      <w:r w:rsidR="008A2E4E" w:rsidRPr="0007315D">
        <w:rPr>
          <w:sz w:val="24"/>
          <w:szCs w:val="24"/>
        </w:rPr>
        <w:t>Passt gut zu Schinken, Salami, Oliven.</w:t>
      </w:r>
    </w:p>
    <w:p w14:paraId="1C935723" w14:textId="77777777" w:rsidR="007A69F2" w:rsidRDefault="007A69F2">
      <w:pPr>
        <w:rPr>
          <w:sz w:val="24"/>
          <w:szCs w:val="24"/>
        </w:rPr>
      </w:pPr>
      <w:r>
        <w:rPr>
          <w:sz w:val="24"/>
          <w:szCs w:val="24"/>
        </w:rPr>
        <w:br w:type="page"/>
      </w:r>
    </w:p>
    <w:p w14:paraId="6DBF3442" w14:textId="4639F3CA" w:rsidR="007A69F2" w:rsidRPr="00C90936" w:rsidRDefault="007A69F2" w:rsidP="004410CE">
      <w:pPr>
        <w:pStyle w:val="Heading2"/>
        <w:spacing w:after="240"/>
      </w:pPr>
      <w:r w:rsidRPr="00C90936">
        <w:lastRenderedPageBreak/>
        <w:t>Focaccia al formaggio Nr. 2</w:t>
      </w:r>
      <w:r w:rsidR="004410CE">
        <w:rPr>
          <w:rStyle w:val="FootnoteReference"/>
          <w:lang w:val="en-US"/>
        </w:rPr>
        <w:footnoteReference w:id="68"/>
      </w:r>
    </w:p>
    <w:p w14:paraId="3B64D016" w14:textId="3BE8A68E" w:rsidR="007A69F2" w:rsidRPr="00C90936" w:rsidRDefault="007A69F2" w:rsidP="0007315D">
      <w:pPr>
        <w:jc w:val="both"/>
        <w:rPr>
          <w:sz w:val="24"/>
          <w:szCs w:val="24"/>
        </w:rPr>
      </w:pPr>
      <w:r w:rsidRPr="00C90936">
        <w:rPr>
          <w:sz w:val="24"/>
          <w:szCs w:val="24"/>
          <w:u w:val="single"/>
        </w:rPr>
        <w:t>Zutaten</w:t>
      </w:r>
      <w:r w:rsidRPr="00C90936">
        <w:rPr>
          <w:sz w:val="24"/>
          <w:szCs w:val="24"/>
        </w:rPr>
        <w:t xml:space="preserve"> </w:t>
      </w:r>
      <w:r w:rsidR="004410CE" w:rsidRPr="00C90936">
        <w:rPr>
          <w:sz w:val="24"/>
          <w:szCs w:val="24"/>
        </w:rPr>
        <w:t>(</w:t>
      </w:r>
      <w:r w:rsidRPr="00C90936">
        <w:rPr>
          <w:sz w:val="24"/>
          <w:szCs w:val="24"/>
        </w:rPr>
        <w:t>für 6 Portionen</w:t>
      </w:r>
      <w:r w:rsidR="004410CE" w:rsidRPr="00C90936">
        <w:rPr>
          <w:sz w:val="24"/>
          <w:szCs w:val="24"/>
        </w:rPr>
        <w:t>):</w:t>
      </w:r>
    </w:p>
    <w:p w14:paraId="073B2D10" w14:textId="77777777" w:rsidR="007A69F2" w:rsidRDefault="007A69F2" w:rsidP="0007315D">
      <w:pPr>
        <w:jc w:val="both"/>
        <w:rPr>
          <w:sz w:val="24"/>
          <w:szCs w:val="24"/>
        </w:rPr>
      </w:pPr>
      <w:r w:rsidRPr="007A69F2">
        <w:rPr>
          <w:sz w:val="24"/>
          <w:szCs w:val="24"/>
        </w:rPr>
        <w:t>250 g Ziegenfrischkäse (oder sehr f</w:t>
      </w:r>
      <w:r>
        <w:rPr>
          <w:sz w:val="24"/>
          <w:szCs w:val="24"/>
        </w:rPr>
        <w:t>rischer Blauschimmelkäse)</w:t>
      </w:r>
    </w:p>
    <w:p w14:paraId="1C66444B" w14:textId="77777777" w:rsidR="00E91BE6" w:rsidRDefault="00E91BE6" w:rsidP="0007315D">
      <w:pPr>
        <w:jc w:val="both"/>
        <w:rPr>
          <w:sz w:val="24"/>
          <w:szCs w:val="24"/>
        </w:rPr>
      </w:pPr>
      <w:r>
        <w:rPr>
          <w:sz w:val="24"/>
          <w:szCs w:val="24"/>
        </w:rPr>
        <w:t>200 g Mehl</w:t>
      </w:r>
    </w:p>
    <w:p w14:paraId="57967BBB" w14:textId="77777777" w:rsidR="00E91BE6" w:rsidRDefault="00E91BE6" w:rsidP="0007315D">
      <w:pPr>
        <w:jc w:val="both"/>
        <w:rPr>
          <w:sz w:val="24"/>
          <w:szCs w:val="24"/>
        </w:rPr>
      </w:pPr>
      <w:r>
        <w:rPr>
          <w:sz w:val="24"/>
          <w:szCs w:val="24"/>
        </w:rPr>
        <w:t>Etwa 100 ml Olivenöl</w:t>
      </w:r>
    </w:p>
    <w:p w14:paraId="4EEFB8E1" w14:textId="77777777" w:rsidR="00E91BE6" w:rsidRDefault="00E91BE6" w:rsidP="0007315D">
      <w:pPr>
        <w:jc w:val="both"/>
        <w:rPr>
          <w:sz w:val="24"/>
          <w:szCs w:val="24"/>
        </w:rPr>
      </w:pPr>
      <w:r>
        <w:rPr>
          <w:sz w:val="24"/>
          <w:szCs w:val="24"/>
        </w:rPr>
        <w:t>½ TL Salz</w:t>
      </w:r>
    </w:p>
    <w:p w14:paraId="21C882C2" w14:textId="77777777" w:rsidR="00E91BE6" w:rsidRDefault="00E91BE6" w:rsidP="0007315D">
      <w:pPr>
        <w:jc w:val="both"/>
        <w:rPr>
          <w:sz w:val="24"/>
          <w:szCs w:val="24"/>
        </w:rPr>
      </w:pPr>
    </w:p>
    <w:p w14:paraId="3C6AFE21" w14:textId="77777777" w:rsidR="00E91BE6" w:rsidRDefault="00E91BE6" w:rsidP="0007315D">
      <w:pPr>
        <w:jc w:val="both"/>
        <w:rPr>
          <w:sz w:val="24"/>
          <w:szCs w:val="24"/>
        </w:rPr>
      </w:pPr>
    </w:p>
    <w:p w14:paraId="1E2B7259" w14:textId="77777777" w:rsidR="00E91BE6" w:rsidRDefault="00E91BE6" w:rsidP="0007315D">
      <w:pPr>
        <w:jc w:val="both"/>
        <w:rPr>
          <w:sz w:val="24"/>
          <w:szCs w:val="24"/>
        </w:rPr>
      </w:pPr>
      <w:r>
        <w:rPr>
          <w:sz w:val="24"/>
          <w:szCs w:val="24"/>
        </w:rPr>
        <w:t>Zubereitungszeit:</w:t>
      </w:r>
      <w:r>
        <w:rPr>
          <w:sz w:val="24"/>
          <w:szCs w:val="24"/>
        </w:rPr>
        <w:tab/>
        <w:t>1,5 Stunden</w:t>
      </w:r>
    </w:p>
    <w:p w14:paraId="076FD264" w14:textId="3925A04B" w:rsidR="009E1457" w:rsidRPr="0066788D" w:rsidRDefault="00E91BE6" w:rsidP="00B40E8C">
      <w:pPr>
        <w:pStyle w:val="ListParagraph"/>
        <w:numPr>
          <w:ilvl w:val="0"/>
          <w:numId w:val="1823"/>
        </w:numPr>
        <w:spacing w:after="120"/>
        <w:ind w:left="714" w:hanging="357"/>
        <w:contextualSpacing w:val="0"/>
        <w:jc w:val="both"/>
        <w:rPr>
          <w:sz w:val="24"/>
          <w:szCs w:val="24"/>
        </w:rPr>
      </w:pPr>
      <w:r w:rsidRPr="0066788D">
        <w:rPr>
          <w:sz w:val="24"/>
          <w:szCs w:val="24"/>
        </w:rPr>
        <w:t>Für den Teig 200 g Mehl mit 50 ml Olivenöl mischen und auf dem Backbrett verkneten. So</w:t>
      </w:r>
      <w:r w:rsidR="003C1E02">
        <w:rPr>
          <w:sz w:val="24"/>
          <w:szCs w:val="24"/>
        </w:rPr>
        <w:t xml:space="preserve"> </w:t>
      </w:r>
      <w:r w:rsidRPr="0066788D">
        <w:rPr>
          <w:sz w:val="24"/>
          <w:szCs w:val="24"/>
        </w:rPr>
        <w:t>viel kaltes Wasser zufügen, dass ein glatter Teig entsteht. Zu einer Kugel formen</w:t>
      </w:r>
      <w:r w:rsidR="009E1457" w:rsidRPr="0066788D">
        <w:rPr>
          <w:sz w:val="24"/>
          <w:szCs w:val="24"/>
        </w:rPr>
        <w:t>, in eine Plastiktüte wickeln und etwa 1 Stunde ruhen lassen.</w:t>
      </w:r>
    </w:p>
    <w:p w14:paraId="6610D12B" w14:textId="77777777" w:rsidR="008838FF" w:rsidRPr="0066788D" w:rsidRDefault="009E1457" w:rsidP="00B40E8C">
      <w:pPr>
        <w:pStyle w:val="ListParagraph"/>
        <w:numPr>
          <w:ilvl w:val="0"/>
          <w:numId w:val="1823"/>
        </w:numPr>
        <w:spacing w:after="120"/>
        <w:ind w:left="714" w:hanging="357"/>
        <w:contextualSpacing w:val="0"/>
        <w:jc w:val="both"/>
        <w:rPr>
          <w:sz w:val="24"/>
          <w:szCs w:val="24"/>
        </w:rPr>
      </w:pPr>
      <w:r w:rsidRPr="0066788D">
        <w:rPr>
          <w:sz w:val="24"/>
          <w:szCs w:val="24"/>
        </w:rPr>
        <w:t xml:space="preserve">Danach den Teig </w:t>
      </w:r>
      <w:r w:rsidR="008838FF" w:rsidRPr="0066788D">
        <w:rPr>
          <w:sz w:val="24"/>
          <w:szCs w:val="24"/>
        </w:rPr>
        <w:t>einige</w:t>
      </w:r>
      <w:r w:rsidRPr="0066788D">
        <w:rPr>
          <w:sz w:val="24"/>
          <w:szCs w:val="24"/>
        </w:rPr>
        <w:t xml:space="preserve"> Minuten kräftig durchkneten, zu zwei Kugeln formen und auf dem Backbrett nochmals 5 Minute ruhen lassen. Eine Teigportion mit dem Nudelholz dünn ausrollen</w:t>
      </w:r>
      <w:r w:rsidR="008838FF" w:rsidRPr="0066788D">
        <w:rPr>
          <w:sz w:val="24"/>
          <w:szCs w:val="24"/>
        </w:rPr>
        <w:t>, vorsichtig mit den Händen nach allen Richtungen so dünn wie möglich ausrollen. Backofen auf höchste Stufe vorheizen.</w:t>
      </w:r>
    </w:p>
    <w:p w14:paraId="05E53FDB" w14:textId="77777777" w:rsidR="004A0875" w:rsidRPr="0066788D" w:rsidRDefault="008838FF" w:rsidP="00B40E8C">
      <w:pPr>
        <w:pStyle w:val="ListParagraph"/>
        <w:numPr>
          <w:ilvl w:val="0"/>
          <w:numId w:val="1823"/>
        </w:numPr>
        <w:spacing w:after="120"/>
        <w:ind w:left="714" w:hanging="357"/>
        <w:contextualSpacing w:val="0"/>
        <w:jc w:val="both"/>
        <w:rPr>
          <w:sz w:val="24"/>
          <w:szCs w:val="24"/>
        </w:rPr>
      </w:pPr>
      <w:r w:rsidRPr="0066788D">
        <w:rPr>
          <w:sz w:val="24"/>
          <w:szCs w:val="24"/>
        </w:rPr>
        <w:t>Mit der Teigplatte eine gut gefettete</w:t>
      </w:r>
      <w:r w:rsidR="00737241" w:rsidRPr="0066788D">
        <w:rPr>
          <w:sz w:val="24"/>
          <w:szCs w:val="24"/>
        </w:rPr>
        <w:t>, möglichst große, runde Backform auskleiden (</w:t>
      </w:r>
      <w:r w:rsidR="004A0875" w:rsidRPr="0066788D">
        <w:rPr>
          <w:sz w:val="24"/>
          <w:szCs w:val="24"/>
        </w:rPr>
        <w:t>in Ligurien verwendet man dafür Formen von 50 cm und mehr Durchmesser und backt dann in einem Holzofen)</w:t>
      </w:r>
      <w:r w:rsidR="00737241" w:rsidRPr="0066788D">
        <w:rPr>
          <w:sz w:val="24"/>
          <w:szCs w:val="24"/>
        </w:rPr>
        <w:t xml:space="preserve"> oder ein normales Backblech verwenden.</w:t>
      </w:r>
    </w:p>
    <w:p w14:paraId="15EEE8E4" w14:textId="4D359D25" w:rsidR="00D9675D" w:rsidRPr="0066788D" w:rsidRDefault="004A0875" w:rsidP="00B40E8C">
      <w:pPr>
        <w:pStyle w:val="ListParagraph"/>
        <w:numPr>
          <w:ilvl w:val="0"/>
          <w:numId w:val="1823"/>
        </w:numPr>
        <w:spacing w:after="120"/>
        <w:ind w:left="714" w:hanging="357"/>
        <w:contextualSpacing w:val="0"/>
        <w:jc w:val="both"/>
        <w:rPr>
          <w:sz w:val="24"/>
          <w:szCs w:val="24"/>
        </w:rPr>
      </w:pPr>
      <w:r w:rsidRPr="0066788D">
        <w:rPr>
          <w:sz w:val="24"/>
          <w:szCs w:val="24"/>
        </w:rPr>
        <w:t>Ziegenkäse würfeln und auf dem Teig verteilen. Mit der zweiten, ebenso dünn ausgezogenen Teigplatte abdecken, Ränder andrücken. Mit der Fingerspitze</w:t>
      </w:r>
      <w:r w:rsidR="00D9675D" w:rsidRPr="0066788D">
        <w:rPr>
          <w:sz w:val="24"/>
          <w:szCs w:val="24"/>
        </w:rPr>
        <w:t xml:space="preserve"> an ein</w:t>
      </w:r>
      <w:r w:rsidR="0066788D" w:rsidRPr="0066788D">
        <w:rPr>
          <w:sz w:val="24"/>
          <w:szCs w:val="24"/>
        </w:rPr>
        <w:t>i</w:t>
      </w:r>
      <w:r w:rsidR="00D9675D" w:rsidRPr="0066788D">
        <w:rPr>
          <w:sz w:val="24"/>
          <w:szCs w:val="24"/>
        </w:rPr>
        <w:t>gen Stellen markstückgroße Vertiefungen eindrücken. Teigoberfläche mit Salz bestreuen, mit dem restlichen Öl beträufeln. Das Öl mit der Handfläche auf dem Teig verteilen. Die Käsestückchen dabei leicht zerdrücken.</w:t>
      </w:r>
    </w:p>
    <w:p w14:paraId="5205E431" w14:textId="5B3A39F5" w:rsidR="000175C8" w:rsidRPr="0066788D" w:rsidRDefault="00D9675D" w:rsidP="00B40E8C">
      <w:pPr>
        <w:pStyle w:val="ListParagraph"/>
        <w:numPr>
          <w:ilvl w:val="0"/>
          <w:numId w:val="1823"/>
        </w:numPr>
        <w:spacing w:after="120"/>
        <w:ind w:left="714" w:hanging="357"/>
        <w:contextualSpacing w:val="0"/>
        <w:jc w:val="both"/>
        <w:rPr>
          <w:sz w:val="24"/>
          <w:szCs w:val="24"/>
        </w:rPr>
      </w:pPr>
      <w:r w:rsidRPr="0066788D">
        <w:rPr>
          <w:sz w:val="24"/>
          <w:szCs w:val="24"/>
        </w:rPr>
        <w:t>Für etwa 10 Minuten in den sehr heißen Backofen stellen</w:t>
      </w:r>
      <w:r w:rsidR="000175C8" w:rsidRPr="0066788D">
        <w:rPr>
          <w:sz w:val="24"/>
          <w:szCs w:val="24"/>
        </w:rPr>
        <w:t>, bis die Oberfläche schön gebräunt ist. In große Stücke schneiden und sofort servieren.</w:t>
      </w:r>
    </w:p>
    <w:p w14:paraId="68404514" w14:textId="77777777" w:rsidR="0066788D" w:rsidRDefault="0066788D" w:rsidP="0007315D">
      <w:pPr>
        <w:jc w:val="both"/>
        <w:rPr>
          <w:sz w:val="24"/>
          <w:szCs w:val="24"/>
        </w:rPr>
      </w:pPr>
    </w:p>
    <w:p w14:paraId="0BD24DD6" w14:textId="2C57AF5E" w:rsidR="008A2E4E" w:rsidRPr="007A69F2" w:rsidRDefault="0066788D" w:rsidP="0066788D">
      <w:pPr>
        <w:ind w:left="708" w:hanging="708"/>
        <w:jc w:val="both"/>
        <w:rPr>
          <w:sz w:val="24"/>
          <w:szCs w:val="24"/>
        </w:rPr>
      </w:pPr>
      <w:r>
        <w:rPr>
          <w:sz w:val="24"/>
          <w:szCs w:val="24"/>
        </w:rPr>
        <w:t>Tipp:</w:t>
      </w:r>
      <w:r>
        <w:rPr>
          <w:sz w:val="24"/>
          <w:szCs w:val="24"/>
        </w:rPr>
        <w:tab/>
        <w:t xml:space="preserve">Traditionell wird die Focaccia im Holzofen gebacken. Aber das klappt zuhause ja nicht. Deshalb müsst ihr bei den anderen Herdarten darauf achten, dass die Ofentür bis zum Schluss immer fest verschlossen bleibt. </w:t>
      </w:r>
      <w:r w:rsidR="008A2E4E" w:rsidRPr="007A69F2">
        <w:rPr>
          <w:sz w:val="24"/>
          <w:szCs w:val="24"/>
        </w:rPr>
        <w:br w:type="page"/>
      </w:r>
    </w:p>
    <w:p w14:paraId="1FF1599A" w14:textId="1DD3749E" w:rsidR="00851D9A" w:rsidRDefault="00851D9A" w:rsidP="00347567">
      <w:pPr>
        <w:pStyle w:val="Heading2"/>
        <w:spacing w:after="240"/>
      </w:pPr>
      <w:r>
        <w:lastRenderedPageBreak/>
        <w:t>Focaccia mit Trauben</w:t>
      </w:r>
      <w:r w:rsidR="00A3308A">
        <w:rPr>
          <w:rStyle w:val="FootnoteReference"/>
        </w:rPr>
        <w:footnoteReference w:id="69"/>
      </w:r>
    </w:p>
    <w:p w14:paraId="1AFC74D5" w14:textId="09DF8CAE" w:rsidR="00851D9A" w:rsidRDefault="00851D9A">
      <w:pPr>
        <w:rPr>
          <w:sz w:val="24"/>
          <w:szCs w:val="24"/>
        </w:rPr>
      </w:pPr>
      <w:r w:rsidRPr="00347567">
        <w:rPr>
          <w:sz w:val="24"/>
          <w:szCs w:val="24"/>
          <w:u w:val="single"/>
        </w:rPr>
        <w:t>Zutaten</w:t>
      </w:r>
      <w:r>
        <w:rPr>
          <w:sz w:val="24"/>
          <w:szCs w:val="24"/>
        </w:rPr>
        <w:t xml:space="preserve"> </w:t>
      </w:r>
      <w:r w:rsidR="00347567">
        <w:rPr>
          <w:sz w:val="24"/>
          <w:szCs w:val="24"/>
        </w:rPr>
        <w:t>(</w:t>
      </w:r>
      <w:r>
        <w:rPr>
          <w:sz w:val="24"/>
          <w:szCs w:val="24"/>
        </w:rPr>
        <w:t>für 8 Portionen</w:t>
      </w:r>
      <w:r w:rsidR="00347567">
        <w:rPr>
          <w:sz w:val="24"/>
          <w:szCs w:val="24"/>
        </w:rPr>
        <w:t>)</w:t>
      </w:r>
    </w:p>
    <w:p w14:paraId="013C02D3" w14:textId="77777777" w:rsidR="001937B7" w:rsidRDefault="001937B7">
      <w:pPr>
        <w:rPr>
          <w:sz w:val="24"/>
          <w:szCs w:val="24"/>
        </w:rPr>
      </w:pPr>
      <w:r>
        <w:rPr>
          <w:sz w:val="24"/>
          <w:szCs w:val="24"/>
        </w:rPr>
        <w:t>450 g Pizzateig</w:t>
      </w:r>
    </w:p>
    <w:p w14:paraId="502DA8D2" w14:textId="77777777" w:rsidR="001937B7" w:rsidRDefault="001937B7">
      <w:pPr>
        <w:rPr>
          <w:sz w:val="24"/>
          <w:szCs w:val="24"/>
        </w:rPr>
      </w:pPr>
      <w:r>
        <w:rPr>
          <w:sz w:val="24"/>
          <w:szCs w:val="24"/>
        </w:rPr>
        <w:t>500 g kernlose blaue Weintrauben</w:t>
      </w:r>
    </w:p>
    <w:p w14:paraId="5E670229" w14:textId="77777777" w:rsidR="001937B7" w:rsidRDefault="001937B7">
      <w:pPr>
        <w:rPr>
          <w:sz w:val="24"/>
          <w:szCs w:val="24"/>
        </w:rPr>
      </w:pPr>
      <w:r>
        <w:rPr>
          <w:sz w:val="24"/>
          <w:szCs w:val="24"/>
        </w:rPr>
        <w:t>80 g Zucker</w:t>
      </w:r>
    </w:p>
    <w:p w14:paraId="4EFFD539" w14:textId="77777777" w:rsidR="001937B7" w:rsidRDefault="001937B7">
      <w:pPr>
        <w:rPr>
          <w:sz w:val="24"/>
          <w:szCs w:val="24"/>
        </w:rPr>
      </w:pPr>
      <w:r>
        <w:rPr>
          <w:sz w:val="24"/>
          <w:szCs w:val="24"/>
        </w:rPr>
        <w:t>Olivenöl</w:t>
      </w:r>
    </w:p>
    <w:p w14:paraId="7741A62E" w14:textId="77777777" w:rsidR="00141F9B" w:rsidRDefault="00141F9B">
      <w:pPr>
        <w:rPr>
          <w:sz w:val="24"/>
          <w:szCs w:val="24"/>
        </w:rPr>
      </w:pPr>
    </w:p>
    <w:p w14:paraId="01014ADE" w14:textId="7FABA764" w:rsidR="001937B7" w:rsidRDefault="001937B7">
      <w:pPr>
        <w:rPr>
          <w:sz w:val="24"/>
          <w:szCs w:val="24"/>
        </w:rPr>
      </w:pPr>
      <w:r>
        <w:rPr>
          <w:sz w:val="24"/>
          <w:szCs w:val="24"/>
        </w:rPr>
        <w:t>Zubereitungszeit: 10 Minuten, Ruhezeit 15 Minuten plus Garzeit 30 Minuten</w:t>
      </w:r>
    </w:p>
    <w:p w14:paraId="5D13E59A" w14:textId="35F109D8" w:rsidR="001937B7" w:rsidRPr="001937B7" w:rsidRDefault="001937B7" w:rsidP="00B40E8C">
      <w:pPr>
        <w:pStyle w:val="ListParagraph"/>
        <w:numPr>
          <w:ilvl w:val="0"/>
          <w:numId w:val="542"/>
        </w:numPr>
        <w:ind w:left="714" w:hanging="357"/>
        <w:contextualSpacing w:val="0"/>
        <w:jc w:val="both"/>
        <w:rPr>
          <w:sz w:val="24"/>
          <w:szCs w:val="24"/>
        </w:rPr>
      </w:pPr>
      <w:r w:rsidRPr="001937B7">
        <w:rPr>
          <w:sz w:val="24"/>
          <w:szCs w:val="24"/>
        </w:rPr>
        <w:t>Den Backofen mit dem Pizzastein auf 220 Grad vorheizen.</w:t>
      </w:r>
    </w:p>
    <w:p w14:paraId="7B136507" w14:textId="03197193" w:rsidR="001937B7" w:rsidRPr="001937B7" w:rsidRDefault="001937B7" w:rsidP="00B40E8C">
      <w:pPr>
        <w:pStyle w:val="ListParagraph"/>
        <w:numPr>
          <w:ilvl w:val="0"/>
          <w:numId w:val="542"/>
        </w:numPr>
        <w:ind w:left="714" w:hanging="357"/>
        <w:contextualSpacing w:val="0"/>
        <w:jc w:val="both"/>
        <w:rPr>
          <w:sz w:val="24"/>
          <w:szCs w:val="24"/>
        </w:rPr>
      </w:pPr>
      <w:r w:rsidRPr="001937B7">
        <w:rPr>
          <w:sz w:val="24"/>
          <w:szCs w:val="24"/>
        </w:rPr>
        <w:t xml:space="preserve">Den Teig rechteckig auseinander zeihen, sodass er geklappt werden kann. Die Trauben waschen und mit Küchenpapier trocken tupfen. Einen Teil der Trauben auf der Hälfte des Teigs verteilen und mit reichlich Zucker bestreuen. Die unbelegte Teighälfte </w:t>
      </w:r>
      <w:r w:rsidR="00B02B56" w:rsidRPr="001937B7">
        <w:rPr>
          <w:sz w:val="24"/>
          <w:szCs w:val="24"/>
        </w:rPr>
        <w:t>darüber klappen</w:t>
      </w:r>
      <w:r w:rsidRPr="001937B7">
        <w:rPr>
          <w:sz w:val="24"/>
          <w:szCs w:val="24"/>
        </w:rPr>
        <w:t xml:space="preserve"> und 15 Minuten ruhen lassen.</w:t>
      </w:r>
    </w:p>
    <w:p w14:paraId="2436DFAB" w14:textId="714501DD" w:rsidR="001937B7" w:rsidRPr="001937B7" w:rsidRDefault="001937B7" w:rsidP="00B40E8C">
      <w:pPr>
        <w:pStyle w:val="ListParagraph"/>
        <w:numPr>
          <w:ilvl w:val="0"/>
          <w:numId w:val="542"/>
        </w:numPr>
        <w:ind w:left="714" w:hanging="357"/>
        <w:contextualSpacing w:val="0"/>
        <w:jc w:val="both"/>
        <w:rPr>
          <w:sz w:val="24"/>
          <w:szCs w:val="24"/>
        </w:rPr>
      </w:pPr>
      <w:r w:rsidRPr="001937B7">
        <w:rPr>
          <w:sz w:val="24"/>
          <w:szCs w:val="24"/>
        </w:rPr>
        <w:t>Die Focaccia auf den im Backofen vorgewärmten und leicht geölten Pizzastein legen. Mit dem Handteller den Teig auseinander drücken, bis ein unregelmäßiger Kreis entsteht. Die restlichen Trauben über den Teig verteilen und mit den Fingern in den Teig drücken. Die Oberfläche der Focaccia mit reichlich Zucker bestreuen, großzügig mit Olivenöl überziehen und 30 Minuten im Ofen backen.</w:t>
      </w:r>
    </w:p>
    <w:p w14:paraId="7C93965C" w14:textId="1BAA19A8" w:rsidR="001937B7" w:rsidRDefault="001937B7" w:rsidP="00B40E8C">
      <w:pPr>
        <w:pStyle w:val="ListParagraph"/>
        <w:numPr>
          <w:ilvl w:val="0"/>
          <w:numId w:val="542"/>
        </w:numPr>
        <w:ind w:left="714" w:hanging="357"/>
        <w:contextualSpacing w:val="0"/>
        <w:jc w:val="both"/>
        <w:rPr>
          <w:sz w:val="24"/>
          <w:szCs w:val="24"/>
        </w:rPr>
      </w:pPr>
      <w:r w:rsidRPr="001937B7">
        <w:rPr>
          <w:sz w:val="24"/>
          <w:szCs w:val="24"/>
        </w:rPr>
        <w:t>Den Teig von der Seite her leicht anheben, um zu kontrollieren, ob sie gar ist. Der Boden muss trocken und goldbraun gebacken sein. Gegeben</w:t>
      </w:r>
      <w:r>
        <w:rPr>
          <w:sz w:val="24"/>
          <w:szCs w:val="24"/>
        </w:rPr>
        <w:t>en</w:t>
      </w:r>
      <w:r w:rsidRPr="001937B7">
        <w:rPr>
          <w:sz w:val="24"/>
          <w:szCs w:val="24"/>
        </w:rPr>
        <w:t>falls noch 10 Minuten weiterbacken. Die Focaccia kalt servieren.</w:t>
      </w:r>
    </w:p>
    <w:p w14:paraId="3C496625" w14:textId="77777777" w:rsidR="003B2D4A" w:rsidRDefault="003B2D4A" w:rsidP="003B2D4A">
      <w:pPr>
        <w:jc w:val="both"/>
        <w:rPr>
          <w:sz w:val="24"/>
          <w:szCs w:val="24"/>
        </w:rPr>
      </w:pPr>
    </w:p>
    <w:p w14:paraId="48FCCB1C" w14:textId="36D92CEA" w:rsidR="003B2D4A" w:rsidRPr="003B2D4A" w:rsidRDefault="003B2D4A" w:rsidP="003B2D4A">
      <w:pPr>
        <w:jc w:val="both"/>
        <w:rPr>
          <w:sz w:val="24"/>
          <w:szCs w:val="24"/>
        </w:rPr>
      </w:pPr>
      <w:r>
        <w:rPr>
          <w:sz w:val="24"/>
          <w:szCs w:val="24"/>
        </w:rPr>
        <w:t>Info:</w:t>
      </w:r>
      <w:r>
        <w:rPr>
          <w:sz w:val="24"/>
          <w:szCs w:val="24"/>
        </w:rPr>
        <w:tab/>
        <w:t>Und das wäre eine Kombi mit Obst.</w:t>
      </w:r>
    </w:p>
    <w:p w14:paraId="3B2BA9AC" w14:textId="4DDE1D39" w:rsidR="00851D9A" w:rsidRDefault="00851D9A">
      <w:pPr>
        <w:rPr>
          <w:sz w:val="24"/>
          <w:szCs w:val="24"/>
        </w:rPr>
      </w:pPr>
      <w:r>
        <w:rPr>
          <w:sz w:val="24"/>
          <w:szCs w:val="24"/>
        </w:rPr>
        <w:br w:type="page"/>
      </w:r>
    </w:p>
    <w:p w14:paraId="79AB83F0" w14:textId="09157ED5" w:rsidR="008A0A00" w:rsidRDefault="008A0A00" w:rsidP="00347567">
      <w:pPr>
        <w:pStyle w:val="Heading2"/>
        <w:spacing w:after="240"/>
      </w:pPr>
      <w:r w:rsidRPr="008A0A00">
        <w:lastRenderedPageBreak/>
        <w:t>Focaccia mit Kirschtomaten</w:t>
      </w:r>
      <w:r w:rsidR="003E1703">
        <w:rPr>
          <w:rStyle w:val="FootnoteReference"/>
        </w:rPr>
        <w:footnoteReference w:id="70"/>
      </w:r>
    </w:p>
    <w:p w14:paraId="03CB81FC" w14:textId="2257BF02" w:rsidR="008A0A00" w:rsidRDefault="008A0A00" w:rsidP="008A0A00">
      <w:pPr>
        <w:jc w:val="both"/>
        <w:rPr>
          <w:sz w:val="24"/>
          <w:szCs w:val="24"/>
        </w:rPr>
      </w:pPr>
      <w:r w:rsidRPr="0038789F">
        <w:rPr>
          <w:sz w:val="24"/>
          <w:szCs w:val="24"/>
          <w:u w:val="single"/>
        </w:rPr>
        <w:t>Zutaten</w:t>
      </w:r>
      <w:r>
        <w:rPr>
          <w:sz w:val="24"/>
          <w:szCs w:val="24"/>
        </w:rPr>
        <w:t xml:space="preserve"> </w:t>
      </w:r>
      <w:r w:rsidR="0038789F">
        <w:rPr>
          <w:sz w:val="24"/>
          <w:szCs w:val="24"/>
        </w:rPr>
        <w:t>(</w:t>
      </w:r>
      <w:r>
        <w:rPr>
          <w:sz w:val="24"/>
          <w:szCs w:val="24"/>
        </w:rPr>
        <w:t>für 8 Portionen</w:t>
      </w:r>
      <w:r w:rsidR="0038789F">
        <w:rPr>
          <w:sz w:val="24"/>
          <w:szCs w:val="24"/>
        </w:rPr>
        <w:t>)</w:t>
      </w:r>
    </w:p>
    <w:p w14:paraId="6643D7BE" w14:textId="087486FD" w:rsidR="008A0A00" w:rsidRDefault="008A0A00" w:rsidP="008A0A00">
      <w:pPr>
        <w:jc w:val="both"/>
        <w:rPr>
          <w:sz w:val="24"/>
          <w:szCs w:val="24"/>
        </w:rPr>
      </w:pPr>
      <w:r>
        <w:rPr>
          <w:sz w:val="24"/>
          <w:szCs w:val="24"/>
        </w:rPr>
        <w:t>450 g Pizzateig</w:t>
      </w:r>
    </w:p>
    <w:p w14:paraId="796B57F8" w14:textId="471C4B97" w:rsidR="008A0A00" w:rsidRDefault="008A0A00" w:rsidP="008A0A00">
      <w:pPr>
        <w:jc w:val="both"/>
        <w:rPr>
          <w:sz w:val="24"/>
          <w:szCs w:val="24"/>
        </w:rPr>
      </w:pPr>
      <w:r>
        <w:rPr>
          <w:sz w:val="24"/>
          <w:szCs w:val="24"/>
        </w:rPr>
        <w:t>300 g Kirschtomaten</w:t>
      </w:r>
    </w:p>
    <w:p w14:paraId="238CB2CE" w14:textId="0CA61731" w:rsidR="008A0A00" w:rsidRDefault="008A0A00" w:rsidP="008A0A00">
      <w:pPr>
        <w:jc w:val="both"/>
        <w:rPr>
          <w:sz w:val="24"/>
          <w:szCs w:val="24"/>
        </w:rPr>
      </w:pPr>
      <w:r>
        <w:rPr>
          <w:sz w:val="24"/>
          <w:szCs w:val="24"/>
        </w:rPr>
        <w:t>2 Knoblauchzehen</w:t>
      </w:r>
    </w:p>
    <w:p w14:paraId="7F2849E2" w14:textId="70A32AFD" w:rsidR="008A0A00" w:rsidRDefault="008A0A00" w:rsidP="008A0A00">
      <w:pPr>
        <w:jc w:val="both"/>
        <w:rPr>
          <w:sz w:val="24"/>
          <w:szCs w:val="24"/>
        </w:rPr>
      </w:pPr>
      <w:r>
        <w:rPr>
          <w:sz w:val="24"/>
          <w:szCs w:val="24"/>
        </w:rPr>
        <w:t>Olivenöl</w:t>
      </w:r>
    </w:p>
    <w:p w14:paraId="3EB51017" w14:textId="7FB2D977" w:rsidR="008A0A00" w:rsidRDefault="008A0A00" w:rsidP="008A0A00">
      <w:pPr>
        <w:jc w:val="both"/>
        <w:rPr>
          <w:sz w:val="24"/>
          <w:szCs w:val="24"/>
        </w:rPr>
      </w:pPr>
      <w:r>
        <w:rPr>
          <w:sz w:val="24"/>
          <w:szCs w:val="24"/>
        </w:rPr>
        <w:t>1 Rosmarinzweig</w:t>
      </w:r>
    </w:p>
    <w:p w14:paraId="0B4D9A07" w14:textId="1ED928B1" w:rsidR="008A0A00" w:rsidRDefault="008A0A00" w:rsidP="008A0A00">
      <w:pPr>
        <w:jc w:val="both"/>
        <w:rPr>
          <w:sz w:val="24"/>
          <w:szCs w:val="24"/>
        </w:rPr>
      </w:pPr>
      <w:r>
        <w:rPr>
          <w:sz w:val="24"/>
          <w:szCs w:val="24"/>
        </w:rPr>
        <w:t>Grobes Meersalz</w:t>
      </w:r>
    </w:p>
    <w:p w14:paraId="21028208" w14:textId="77777777" w:rsidR="0038789F" w:rsidRDefault="0038789F" w:rsidP="008A0A00">
      <w:pPr>
        <w:jc w:val="both"/>
        <w:rPr>
          <w:sz w:val="24"/>
          <w:szCs w:val="24"/>
        </w:rPr>
      </w:pPr>
    </w:p>
    <w:p w14:paraId="0BFADA48" w14:textId="1B477FE7" w:rsidR="008A0A00" w:rsidRDefault="008A0A00" w:rsidP="008A0A00">
      <w:pPr>
        <w:jc w:val="both"/>
        <w:rPr>
          <w:sz w:val="24"/>
          <w:szCs w:val="24"/>
        </w:rPr>
      </w:pPr>
      <w:r>
        <w:rPr>
          <w:sz w:val="24"/>
          <w:szCs w:val="24"/>
        </w:rPr>
        <w:t>Zubereitungszeit: 15 Minuten plus 15 Minuten Ruhezeit plus 45 Minuten Garzeit</w:t>
      </w:r>
    </w:p>
    <w:p w14:paraId="1FFD85AE" w14:textId="3CCF4656" w:rsidR="008A0A00" w:rsidRPr="007D7C6E" w:rsidRDefault="008A0A00" w:rsidP="00B40E8C">
      <w:pPr>
        <w:pStyle w:val="ListParagraph"/>
        <w:numPr>
          <w:ilvl w:val="0"/>
          <w:numId w:val="535"/>
        </w:numPr>
        <w:ind w:left="714" w:hanging="357"/>
        <w:contextualSpacing w:val="0"/>
        <w:jc w:val="both"/>
        <w:rPr>
          <w:sz w:val="24"/>
          <w:szCs w:val="24"/>
        </w:rPr>
      </w:pPr>
      <w:r w:rsidRPr="007D7C6E">
        <w:rPr>
          <w:sz w:val="24"/>
          <w:szCs w:val="24"/>
        </w:rPr>
        <w:t>Den Backofen mit Pizzastein auf 220 Grad vorheizen.</w:t>
      </w:r>
    </w:p>
    <w:p w14:paraId="76CA1580" w14:textId="100D2C39" w:rsidR="008A0A00" w:rsidRPr="007D7C6E" w:rsidRDefault="008A0A00" w:rsidP="00B40E8C">
      <w:pPr>
        <w:pStyle w:val="ListParagraph"/>
        <w:numPr>
          <w:ilvl w:val="0"/>
          <w:numId w:val="535"/>
        </w:numPr>
        <w:ind w:left="714" w:hanging="357"/>
        <w:contextualSpacing w:val="0"/>
        <w:jc w:val="both"/>
        <w:rPr>
          <w:sz w:val="24"/>
          <w:szCs w:val="24"/>
        </w:rPr>
      </w:pPr>
      <w:r w:rsidRPr="007D7C6E">
        <w:rPr>
          <w:sz w:val="24"/>
          <w:szCs w:val="24"/>
        </w:rPr>
        <w:t xml:space="preserve">Den </w:t>
      </w:r>
      <w:r w:rsidR="007D7C6E" w:rsidRPr="007D7C6E">
        <w:rPr>
          <w:sz w:val="24"/>
          <w:szCs w:val="24"/>
        </w:rPr>
        <w:t>T</w:t>
      </w:r>
      <w:r w:rsidRPr="007D7C6E">
        <w:rPr>
          <w:sz w:val="24"/>
          <w:szCs w:val="24"/>
        </w:rPr>
        <w:t xml:space="preserve">eig mit den Händen zu einem runden Fladen (ca. 30 cm Durchmesser) </w:t>
      </w:r>
      <w:r w:rsidR="00FA0954" w:rsidRPr="007D7C6E">
        <w:rPr>
          <w:sz w:val="24"/>
          <w:szCs w:val="24"/>
        </w:rPr>
        <w:t>auseinanderziehen</w:t>
      </w:r>
      <w:r w:rsidRPr="007D7C6E">
        <w:rPr>
          <w:sz w:val="24"/>
          <w:szCs w:val="24"/>
        </w:rPr>
        <w:t>.</w:t>
      </w:r>
    </w:p>
    <w:p w14:paraId="3B585F27" w14:textId="43E74D58" w:rsidR="008A0A00" w:rsidRPr="007D7C6E" w:rsidRDefault="008A0A00" w:rsidP="00B40E8C">
      <w:pPr>
        <w:pStyle w:val="ListParagraph"/>
        <w:numPr>
          <w:ilvl w:val="0"/>
          <w:numId w:val="535"/>
        </w:numPr>
        <w:ind w:left="714" w:hanging="357"/>
        <w:contextualSpacing w:val="0"/>
        <w:jc w:val="both"/>
        <w:rPr>
          <w:sz w:val="24"/>
          <w:szCs w:val="24"/>
        </w:rPr>
      </w:pPr>
      <w:r w:rsidRPr="007D7C6E">
        <w:rPr>
          <w:sz w:val="24"/>
          <w:szCs w:val="24"/>
        </w:rPr>
        <w:t>Die Tomaten waschen und abtrocknen, halbieren, den Strunk vorsichtig mit einem scharfen Messer entfernen, Tomatenhälften mit der Schnittfläche nach oben leicht in</w:t>
      </w:r>
      <w:r w:rsidR="007D7C6E" w:rsidRPr="007D7C6E">
        <w:rPr>
          <w:sz w:val="24"/>
          <w:szCs w:val="24"/>
        </w:rPr>
        <w:t xml:space="preserve"> </w:t>
      </w:r>
      <w:r w:rsidRPr="007D7C6E">
        <w:rPr>
          <w:sz w:val="24"/>
          <w:szCs w:val="24"/>
        </w:rPr>
        <w:t xml:space="preserve">den </w:t>
      </w:r>
      <w:r w:rsidR="007D7C6E" w:rsidRPr="007D7C6E">
        <w:rPr>
          <w:sz w:val="24"/>
          <w:szCs w:val="24"/>
        </w:rPr>
        <w:t>T</w:t>
      </w:r>
      <w:r w:rsidRPr="007D7C6E">
        <w:rPr>
          <w:sz w:val="24"/>
          <w:szCs w:val="24"/>
        </w:rPr>
        <w:t xml:space="preserve">eig drücken. Die </w:t>
      </w:r>
      <w:r w:rsidR="007D7C6E" w:rsidRPr="007D7C6E">
        <w:rPr>
          <w:sz w:val="24"/>
          <w:szCs w:val="24"/>
        </w:rPr>
        <w:t>K</w:t>
      </w:r>
      <w:r w:rsidRPr="007D7C6E">
        <w:rPr>
          <w:sz w:val="24"/>
          <w:szCs w:val="24"/>
        </w:rPr>
        <w:t>noblauchscheibchen jeweils neben einer Tomatenhälfte in den Teig drücken. Den</w:t>
      </w:r>
      <w:r w:rsidR="007D7C6E" w:rsidRPr="007D7C6E">
        <w:rPr>
          <w:sz w:val="24"/>
          <w:szCs w:val="24"/>
        </w:rPr>
        <w:t xml:space="preserve"> </w:t>
      </w:r>
      <w:r w:rsidRPr="007D7C6E">
        <w:rPr>
          <w:sz w:val="24"/>
          <w:szCs w:val="24"/>
        </w:rPr>
        <w:t xml:space="preserve">Teig großzügig mit </w:t>
      </w:r>
      <w:r w:rsidR="007D7C6E" w:rsidRPr="007D7C6E">
        <w:rPr>
          <w:sz w:val="24"/>
          <w:szCs w:val="24"/>
        </w:rPr>
        <w:t>O</w:t>
      </w:r>
      <w:r w:rsidRPr="007D7C6E">
        <w:rPr>
          <w:sz w:val="24"/>
          <w:szCs w:val="24"/>
        </w:rPr>
        <w:t xml:space="preserve">livenöl überziehen, mit den abgezupften </w:t>
      </w:r>
      <w:r w:rsidR="007D7C6E" w:rsidRPr="007D7C6E">
        <w:rPr>
          <w:sz w:val="24"/>
          <w:szCs w:val="24"/>
        </w:rPr>
        <w:t>R</w:t>
      </w:r>
      <w:r w:rsidRPr="007D7C6E">
        <w:rPr>
          <w:sz w:val="24"/>
          <w:szCs w:val="24"/>
        </w:rPr>
        <w:t>osmarinnadeln bestreuen und grobes Salz frisch darüber streuen.</w:t>
      </w:r>
    </w:p>
    <w:p w14:paraId="33168C8B" w14:textId="5A48BB67" w:rsidR="008A0A00" w:rsidRPr="007D7C6E" w:rsidRDefault="008A0A00" w:rsidP="00B40E8C">
      <w:pPr>
        <w:pStyle w:val="ListParagraph"/>
        <w:numPr>
          <w:ilvl w:val="0"/>
          <w:numId w:val="535"/>
        </w:numPr>
        <w:ind w:left="714" w:hanging="357"/>
        <w:contextualSpacing w:val="0"/>
        <w:jc w:val="both"/>
        <w:rPr>
          <w:sz w:val="24"/>
          <w:szCs w:val="24"/>
        </w:rPr>
      </w:pPr>
      <w:r w:rsidRPr="007D7C6E">
        <w:rPr>
          <w:sz w:val="24"/>
          <w:szCs w:val="24"/>
        </w:rPr>
        <w:t xml:space="preserve">Den Teig 15 </w:t>
      </w:r>
      <w:r w:rsidR="007D7C6E" w:rsidRPr="007D7C6E">
        <w:rPr>
          <w:sz w:val="24"/>
          <w:szCs w:val="24"/>
        </w:rPr>
        <w:t>M</w:t>
      </w:r>
      <w:r w:rsidRPr="007D7C6E">
        <w:rPr>
          <w:sz w:val="24"/>
          <w:szCs w:val="24"/>
        </w:rPr>
        <w:t>inuten ruhen lassen.</w:t>
      </w:r>
    </w:p>
    <w:p w14:paraId="3B26E076" w14:textId="7ABCAA9D" w:rsidR="008A0A00" w:rsidRDefault="008A0A00" w:rsidP="00B40E8C">
      <w:pPr>
        <w:pStyle w:val="ListParagraph"/>
        <w:numPr>
          <w:ilvl w:val="0"/>
          <w:numId w:val="535"/>
        </w:numPr>
        <w:ind w:left="714" w:hanging="357"/>
        <w:contextualSpacing w:val="0"/>
        <w:jc w:val="both"/>
        <w:rPr>
          <w:sz w:val="24"/>
          <w:szCs w:val="24"/>
        </w:rPr>
      </w:pPr>
      <w:r w:rsidRPr="007D7C6E">
        <w:rPr>
          <w:sz w:val="24"/>
          <w:szCs w:val="24"/>
        </w:rPr>
        <w:t>Die Focaccia auf den heißen und bemehlten Pizzastein legen und ca</w:t>
      </w:r>
      <w:r w:rsidR="007D7C6E" w:rsidRPr="007D7C6E">
        <w:rPr>
          <w:sz w:val="24"/>
          <w:szCs w:val="24"/>
        </w:rPr>
        <w:t>.</w:t>
      </w:r>
      <w:r w:rsidRPr="007D7C6E">
        <w:rPr>
          <w:sz w:val="24"/>
          <w:szCs w:val="24"/>
        </w:rPr>
        <w:t xml:space="preserve"> 45 Minuten backen</w:t>
      </w:r>
      <w:r w:rsidR="007D7C6E">
        <w:rPr>
          <w:sz w:val="24"/>
          <w:szCs w:val="24"/>
        </w:rPr>
        <w:t>.</w:t>
      </w:r>
    </w:p>
    <w:p w14:paraId="5B83882F" w14:textId="77777777" w:rsidR="003B2D4A" w:rsidRDefault="003B2D4A" w:rsidP="003B2D4A">
      <w:pPr>
        <w:jc w:val="both"/>
        <w:rPr>
          <w:sz w:val="24"/>
          <w:szCs w:val="24"/>
        </w:rPr>
      </w:pPr>
    </w:p>
    <w:p w14:paraId="434D78D8" w14:textId="3F555C95" w:rsidR="003B2D4A" w:rsidRPr="003B2D4A" w:rsidRDefault="003B2D4A" w:rsidP="003B2D4A">
      <w:pPr>
        <w:jc w:val="both"/>
        <w:rPr>
          <w:sz w:val="24"/>
          <w:szCs w:val="24"/>
        </w:rPr>
      </w:pPr>
      <w:r>
        <w:rPr>
          <w:sz w:val="24"/>
          <w:szCs w:val="24"/>
        </w:rPr>
        <w:t>Info:</w:t>
      </w:r>
      <w:r>
        <w:rPr>
          <w:sz w:val="24"/>
          <w:szCs w:val="24"/>
        </w:rPr>
        <w:tab/>
        <w:t xml:space="preserve">Da wäre dann also Gemüse dabei </w:t>
      </w:r>
      <w:r w:rsidRPr="003B2D4A">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32EA4C29" w14:textId="617895F0" w:rsidR="007D7C6E" w:rsidRDefault="007D7C6E">
      <w:pPr>
        <w:rPr>
          <w:sz w:val="24"/>
          <w:szCs w:val="24"/>
        </w:rPr>
      </w:pPr>
      <w:r>
        <w:rPr>
          <w:sz w:val="24"/>
          <w:szCs w:val="24"/>
        </w:rPr>
        <w:br w:type="page"/>
      </w:r>
    </w:p>
    <w:p w14:paraId="6A1CF83E" w14:textId="6F2B163B" w:rsidR="007D7C6E" w:rsidRDefault="007D7C6E" w:rsidP="0038789F">
      <w:pPr>
        <w:pStyle w:val="Heading2"/>
        <w:spacing w:after="240"/>
      </w:pPr>
      <w:r>
        <w:lastRenderedPageBreak/>
        <w:t>Ligurische Focaccia mit Frischkäse</w:t>
      </w:r>
      <w:r w:rsidR="00A3308A">
        <w:rPr>
          <w:rStyle w:val="FootnoteReference"/>
        </w:rPr>
        <w:footnoteReference w:id="71"/>
      </w:r>
    </w:p>
    <w:p w14:paraId="2C760BC2" w14:textId="63ECE7D9" w:rsidR="007D7C6E" w:rsidRDefault="007D7C6E" w:rsidP="007D7C6E">
      <w:pPr>
        <w:jc w:val="both"/>
        <w:rPr>
          <w:sz w:val="24"/>
          <w:szCs w:val="24"/>
        </w:rPr>
      </w:pPr>
      <w:r w:rsidRPr="0038789F">
        <w:rPr>
          <w:sz w:val="24"/>
          <w:szCs w:val="24"/>
          <w:u w:val="single"/>
        </w:rPr>
        <w:t>Zutaten</w:t>
      </w:r>
      <w:r>
        <w:rPr>
          <w:sz w:val="24"/>
          <w:szCs w:val="24"/>
        </w:rPr>
        <w:t xml:space="preserve"> </w:t>
      </w:r>
      <w:r w:rsidR="0038789F">
        <w:rPr>
          <w:sz w:val="24"/>
          <w:szCs w:val="24"/>
        </w:rPr>
        <w:t>(</w:t>
      </w:r>
      <w:r>
        <w:rPr>
          <w:sz w:val="24"/>
          <w:szCs w:val="24"/>
        </w:rPr>
        <w:t>für 4 – 6 Portionen</w:t>
      </w:r>
      <w:r w:rsidR="0038789F">
        <w:rPr>
          <w:sz w:val="24"/>
          <w:szCs w:val="24"/>
        </w:rPr>
        <w:t>)</w:t>
      </w:r>
    </w:p>
    <w:p w14:paraId="154E5784" w14:textId="360213BD" w:rsidR="007D7C6E" w:rsidRDefault="007D7C6E" w:rsidP="007D7C6E">
      <w:pPr>
        <w:jc w:val="both"/>
        <w:rPr>
          <w:sz w:val="24"/>
          <w:szCs w:val="24"/>
        </w:rPr>
      </w:pPr>
      <w:r>
        <w:rPr>
          <w:sz w:val="24"/>
          <w:szCs w:val="24"/>
        </w:rPr>
        <w:t>350 g Pizzateig</w:t>
      </w:r>
    </w:p>
    <w:p w14:paraId="08BC038B" w14:textId="145A435E" w:rsidR="007D7C6E" w:rsidRDefault="007D7C6E" w:rsidP="007D7C6E">
      <w:pPr>
        <w:jc w:val="both"/>
        <w:rPr>
          <w:sz w:val="24"/>
          <w:szCs w:val="24"/>
        </w:rPr>
      </w:pPr>
      <w:r>
        <w:rPr>
          <w:sz w:val="24"/>
          <w:szCs w:val="24"/>
        </w:rPr>
        <w:t>300 g Frischkäse (gerne italienischer z.B. Crescenza, Stracchino) oder Ricotta oder Quark oder Schichtkäse</w:t>
      </w:r>
    </w:p>
    <w:p w14:paraId="24ED6982" w14:textId="5E459DF2" w:rsidR="007D7C6E" w:rsidRDefault="007D7C6E" w:rsidP="007D7C6E">
      <w:pPr>
        <w:jc w:val="both"/>
        <w:rPr>
          <w:sz w:val="24"/>
          <w:szCs w:val="24"/>
        </w:rPr>
      </w:pPr>
      <w:r>
        <w:rPr>
          <w:sz w:val="24"/>
          <w:szCs w:val="24"/>
        </w:rPr>
        <w:t>Salz</w:t>
      </w:r>
      <w:r w:rsidR="0038789F">
        <w:rPr>
          <w:sz w:val="24"/>
          <w:szCs w:val="24"/>
        </w:rPr>
        <w:t>, f</w:t>
      </w:r>
      <w:r>
        <w:rPr>
          <w:sz w:val="24"/>
          <w:szCs w:val="24"/>
        </w:rPr>
        <w:t>risch gemahlener Pfeffer</w:t>
      </w:r>
    </w:p>
    <w:p w14:paraId="7CD2D210" w14:textId="28DB65F3" w:rsidR="007D7C6E" w:rsidRDefault="007D7C6E" w:rsidP="007D7C6E">
      <w:pPr>
        <w:jc w:val="both"/>
        <w:rPr>
          <w:sz w:val="24"/>
          <w:szCs w:val="24"/>
        </w:rPr>
      </w:pPr>
      <w:r>
        <w:rPr>
          <w:sz w:val="24"/>
          <w:szCs w:val="24"/>
        </w:rPr>
        <w:t>Olivenöl</w:t>
      </w:r>
    </w:p>
    <w:p w14:paraId="13F50FEB" w14:textId="77777777" w:rsidR="0038789F" w:rsidRDefault="0038789F" w:rsidP="007D7C6E">
      <w:pPr>
        <w:jc w:val="both"/>
        <w:rPr>
          <w:sz w:val="24"/>
          <w:szCs w:val="24"/>
        </w:rPr>
      </w:pPr>
    </w:p>
    <w:p w14:paraId="423E5030" w14:textId="71ACF9B9" w:rsidR="007D7C6E" w:rsidRDefault="007D7C6E" w:rsidP="007D7C6E">
      <w:pPr>
        <w:jc w:val="both"/>
        <w:rPr>
          <w:sz w:val="24"/>
          <w:szCs w:val="24"/>
        </w:rPr>
      </w:pPr>
      <w:r>
        <w:rPr>
          <w:sz w:val="24"/>
          <w:szCs w:val="24"/>
        </w:rPr>
        <w:t>Zubereitungszeit: 10 Minuten plus 15 Minuten Garzeit</w:t>
      </w:r>
    </w:p>
    <w:p w14:paraId="1336EC2C" w14:textId="2AA89619" w:rsidR="007D7C6E" w:rsidRPr="009B541B" w:rsidRDefault="007D7C6E" w:rsidP="00B40E8C">
      <w:pPr>
        <w:pStyle w:val="ListParagraph"/>
        <w:numPr>
          <w:ilvl w:val="0"/>
          <w:numId w:val="536"/>
        </w:numPr>
        <w:ind w:left="714" w:hanging="357"/>
        <w:contextualSpacing w:val="0"/>
        <w:jc w:val="both"/>
        <w:rPr>
          <w:sz w:val="24"/>
          <w:szCs w:val="24"/>
        </w:rPr>
      </w:pPr>
      <w:r w:rsidRPr="009B541B">
        <w:rPr>
          <w:sz w:val="24"/>
          <w:szCs w:val="24"/>
        </w:rPr>
        <w:t>Den Backofen mit dem Pizzastein auf 220 Grad vorheizen.</w:t>
      </w:r>
    </w:p>
    <w:p w14:paraId="20930B16" w14:textId="2EF89F2C" w:rsidR="007D7C6E" w:rsidRPr="009B541B" w:rsidRDefault="007D7C6E" w:rsidP="00B40E8C">
      <w:pPr>
        <w:pStyle w:val="ListParagraph"/>
        <w:numPr>
          <w:ilvl w:val="0"/>
          <w:numId w:val="536"/>
        </w:numPr>
        <w:ind w:left="714" w:hanging="357"/>
        <w:contextualSpacing w:val="0"/>
        <w:jc w:val="both"/>
        <w:rPr>
          <w:sz w:val="24"/>
          <w:szCs w:val="24"/>
        </w:rPr>
      </w:pPr>
      <w:r w:rsidRPr="009B541B">
        <w:rPr>
          <w:sz w:val="24"/>
          <w:szCs w:val="24"/>
        </w:rPr>
        <w:t>Den Teig in zwei gleich große Stücke teilen. Das erste Stück auf einer gut bemehlten Arbeitsfläche sehr dünn zu einem Rechteck ausrollen.</w:t>
      </w:r>
    </w:p>
    <w:p w14:paraId="12FF2B9C" w14:textId="4F163FFD" w:rsidR="007D7C6E" w:rsidRPr="009B541B" w:rsidRDefault="009B541B" w:rsidP="00B40E8C">
      <w:pPr>
        <w:pStyle w:val="ListParagraph"/>
        <w:numPr>
          <w:ilvl w:val="0"/>
          <w:numId w:val="536"/>
        </w:numPr>
        <w:ind w:left="714" w:hanging="357"/>
        <w:contextualSpacing w:val="0"/>
        <w:jc w:val="both"/>
        <w:rPr>
          <w:sz w:val="24"/>
          <w:szCs w:val="24"/>
        </w:rPr>
      </w:pPr>
      <w:r w:rsidRPr="009B541B">
        <w:rPr>
          <w:sz w:val="24"/>
          <w:szCs w:val="24"/>
        </w:rPr>
        <w:t>Den dünn ausgerollten Teig auf den im Backofen erhitzten und gut bemehlten Pizzastein legen. Den Frischkäse rasch auf dem Teig verteilen, leicht salzen. Dann das zweite Teigstück dünn rechteckig ausrollen und auf die Käsemasse legen.</w:t>
      </w:r>
    </w:p>
    <w:p w14:paraId="23A1B6B6" w14:textId="6DD47854" w:rsidR="009B541B" w:rsidRPr="009B541B" w:rsidRDefault="009B541B" w:rsidP="00B40E8C">
      <w:pPr>
        <w:pStyle w:val="ListParagraph"/>
        <w:numPr>
          <w:ilvl w:val="0"/>
          <w:numId w:val="536"/>
        </w:numPr>
        <w:ind w:left="714" w:hanging="357"/>
        <w:contextualSpacing w:val="0"/>
        <w:jc w:val="both"/>
        <w:rPr>
          <w:sz w:val="24"/>
          <w:szCs w:val="24"/>
        </w:rPr>
      </w:pPr>
      <w:r w:rsidRPr="009B541B">
        <w:rPr>
          <w:sz w:val="24"/>
          <w:szCs w:val="24"/>
        </w:rPr>
        <w:t xml:space="preserve">Damit der Käse nicht auslaufen kann, die Teigränder einrollen. Die Teigoberfläche mit kleinen einschnitten versehen und mit Olivenöl bepinseln. Die Focaccia im Ofen ca. 15 Minuten backen, bis ihre Oberfläche golden wird und er Käse vollkommen geschmolzen ist. </w:t>
      </w:r>
    </w:p>
    <w:p w14:paraId="7C9C1866" w14:textId="00BA7B08" w:rsidR="009B541B" w:rsidRPr="009B541B" w:rsidRDefault="009B541B" w:rsidP="00B40E8C">
      <w:pPr>
        <w:pStyle w:val="ListParagraph"/>
        <w:numPr>
          <w:ilvl w:val="0"/>
          <w:numId w:val="536"/>
        </w:numPr>
        <w:ind w:left="714" w:hanging="357"/>
        <w:contextualSpacing w:val="0"/>
        <w:jc w:val="both"/>
        <w:rPr>
          <w:sz w:val="24"/>
          <w:szCs w:val="24"/>
        </w:rPr>
      </w:pPr>
      <w:r w:rsidRPr="009B541B">
        <w:rPr>
          <w:sz w:val="24"/>
          <w:szCs w:val="24"/>
        </w:rPr>
        <w:t>Zu Schluss die Focaccia mit etwas frisch gemahlenem Pfeffer würzen und direkt aus dem Backofen servieren.</w:t>
      </w:r>
    </w:p>
    <w:p w14:paraId="60B77F01" w14:textId="0B192881" w:rsidR="007D7C6E" w:rsidRDefault="007D7C6E" w:rsidP="007D7C6E">
      <w:pPr>
        <w:jc w:val="both"/>
        <w:rPr>
          <w:sz w:val="24"/>
          <w:szCs w:val="24"/>
        </w:rPr>
      </w:pPr>
    </w:p>
    <w:p w14:paraId="5F338540" w14:textId="362287D1" w:rsidR="009B541B" w:rsidRDefault="009B541B" w:rsidP="009B541B">
      <w:pPr>
        <w:ind w:left="708" w:hanging="708"/>
        <w:jc w:val="both"/>
        <w:rPr>
          <w:sz w:val="24"/>
          <w:szCs w:val="24"/>
        </w:rPr>
      </w:pPr>
      <w:r>
        <w:rPr>
          <w:sz w:val="24"/>
          <w:szCs w:val="24"/>
        </w:rPr>
        <w:t>Tipp:</w:t>
      </w:r>
      <w:r>
        <w:rPr>
          <w:sz w:val="24"/>
          <w:szCs w:val="24"/>
        </w:rPr>
        <w:tab/>
        <w:t>Den Focacciateig kann man auch auf bemehltem Backpapier zubereiten und erst kurz vor dem Backen auf den im Backofen erhitzten Pizzastein gleiten lassen.</w:t>
      </w:r>
    </w:p>
    <w:p w14:paraId="4A2ED0A2" w14:textId="5DF5B3B3" w:rsidR="009B541B" w:rsidRDefault="009B541B">
      <w:pPr>
        <w:rPr>
          <w:sz w:val="24"/>
          <w:szCs w:val="24"/>
        </w:rPr>
      </w:pPr>
      <w:r>
        <w:rPr>
          <w:sz w:val="24"/>
          <w:szCs w:val="24"/>
        </w:rPr>
        <w:br w:type="page"/>
      </w:r>
    </w:p>
    <w:p w14:paraId="35FBB25E" w14:textId="5BDAE9D5" w:rsidR="009B541B" w:rsidRDefault="009B541B" w:rsidP="006B7F8E">
      <w:pPr>
        <w:pStyle w:val="Heading2"/>
        <w:spacing w:after="240"/>
      </w:pPr>
      <w:r>
        <w:lastRenderedPageBreak/>
        <w:t>Mini-Focaccias aus Kartoffeln</w:t>
      </w:r>
      <w:r w:rsidR="00905542">
        <w:rPr>
          <w:rStyle w:val="FootnoteReference"/>
        </w:rPr>
        <w:footnoteReference w:id="72"/>
      </w:r>
    </w:p>
    <w:p w14:paraId="0432FAD3" w14:textId="409C563A" w:rsidR="009B541B" w:rsidRDefault="009B541B" w:rsidP="007D7C6E">
      <w:pPr>
        <w:jc w:val="both"/>
        <w:rPr>
          <w:sz w:val="24"/>
          <w:szCs w:val="24"/>
        </w:rPr>
      </w:pPr>
      <w:r w:rsidRPr="006B7F8E">
        <w:rPr>
          <w:sz w:val="24"/>
          <w:szCs w:val="24"/>
          <w:u w:val="single"/>
        </w:rPr>
        <w:t>Zutaten</w:t>
      </w:r>
      <w:r>
        <w:rPr>
          <w:sz w:val="24"/>
          <w:szCs w:val="24"/>
        </w:rPr>
        <w:t xml:space="preserve"> </w:t>
      </w:r>
      <w:r w:rsidR="006B7F8E">
        <w:rPr>
          <w:sz w:val="24"/>
          <w:szCs w:val="24"/>
        </w:rPr>
        <w:t>(</w:t>
      </w:r>
      <w:r>
        <w:rPr>
          <w:sz w:val="24"/>
          <w:szCs w:val="24"/>
        </w:rPr>
        <w:t>für 6 – 8 Portionen</w:t>
      </w:r>
      <w:r w:rsidR="006B7F8E">
        <w:rPr>
          <w:sz w:val="24"/>
          <w:szCs w:val="24"/>
        </w:rPr>
        <w:t>)</w:t>
      </w:r>
    </w:p>
    <w:p w14:paraId="43479E44" w14:textId="75B8406F" w:rsidR="009B541B" w:rsidRDefault="009B541B" w:rsidP="007D7C6E">
      <w:pPr>
        <w:jc w:val="both"/>
        <w:rPr>
          <w:sz w:val="24"/>
          <w:szCs w:val="24"/>
        </w:rPr>
      </w:pPr>
      <w:r>
        <w:rPr>
          <w:sz w:val="24"/>
          <w:szCs w:val="24"/>
        </w:rPr>
        <w:t>200 g Kartoffeln, mehlig kochend</w:t>
      </w:r>
    </w:p>
    <w:p w14:paraId="388CD976" w14:textId="0EEF6541" w:rsidR="009B541B" w:rsidRDefault="009B541B" w:rsidP="007D7C6E">
      <w:pPr>
        <w:jc w:val="both"/>
        <w:rPr>
          <w:sz w:val="24"/>
          <w:szCs w:val="24"/>
        </w:rPr>
      </w:pPr>
      <w:r>
        <w:rPr>
          <w:sz w:val="24"/>
          <w:szCs w:val="24"/>
        </w:rPr>
        <w:t>25 g frische Hefe</w:t>
      </w:r>
    </w:p>
    <w:p w14:paraId="110C1BA6" w14:textId="43D3A2E1" w:rsidR="009B541B" w:rsidRDefault="009B541B" w:rsidP="007D7C6E">
      <w:pPr>
        <w:jc w:val="both"/>
        <w:rPr>
          <w:sz w:val="24"/>
          <w:szCs w:val="24"/>
        </w:rPr>
      </w:pPr>
      <w:r>
        <w:rPr>
          <w:sz w:val="24"/>
          <w:szCs w:val="24"/>
        </w:rPr>
        <w:t>100 ml lauwarmes Wasser</w:t>
      </w:r>
    </w:p>
    <w:p w14:paraId="291C6416" w14:textId="44345804" w:rsidR="009B541B" w:rsidRDefault="009B541B" w:rsidP="007D7C6E">
      <w:pPr>
        <w:jc w:val="both"/>
        <w:rPr>
          <w:sz w:val="24"/>
          <w:szCs w:val="24"/>
        </w:rPr>
      </w:pPr>
      <w:r>
        <w:rPr>
          <w:sz w:val="24"/>
          <w:szCs w:val="24"/>
        </w:rPr>
        <w:t>600 g Mehl</w:t>
      </w:r>
    </w:p>
    <w:p w14:paraId="2D3E8489" w14:textId="669BEBEA" w:rsidR="009B541B" w:rsidRDefault="009B541B" w:rsidP="007D7C6E">
      <w:pPr>
        <w:jc w:val="both"/>
        <w:rPr>
          <w:sz w:val="24"/>
          <w:szCs w:val="24"/>
        </w:rPr>
      </w:pPr>
      <w:r>
        <w:rPr>
          <w:sz w:val="24"/>
          <w:szCs w:val="24"/>
        </w:rPr>
        <w:t>Meersalz</w:t>
      </w:r>
      <w:r w:rsidR="00BF1B78">
        <w:rPr>
          <w:sz w:val="24"/>
          <w:szCs w:val="24"/>
        </w:rPr>
        <w:t xml:space="preserve">, </w:t>
      </w:r>
      <w:r>
        <w:rPr>
          <w:sz w:val="24"/>
          <w:szCs w:val="24"/>
        </w:rPr>
        <w:t>Olivenöl</w:t>
      </w:r>
    </w:p>
    <w:p w14:paraId="5E314C31" w14:textId="77777777" w:rsidR="00B76226" w:rsidRDefault="00B76226" w:rsidP="007D7C6E">
      <w:pPr>
        <w:jc w:val="both"/>
        <w:rPr>
          <w:sz w:val="24"/>
          <w:szCs w:val="24"/>
        </w:rPr>
      </w:pPr>
    </w:p>
    <w:p w14:paraId="138996A1" w14:textId="3711AEC3" w:rsidR="009B541B" w:rsidRDefault="009B541B" w:rsidP="00905542">
      <w:pPr>
        <w:ind w:left="2120" w:hanging="2120"/>
        <w:jc w:val="both"/>
        <w:rPr>
          <w:sz w:val="24"/>
          <w:szCs w:val="24"/>
        </w:rPr>
      </w:pPr>
      <w:r>
        <w:rPr>
          <w:sz w:val="24"/>
          <w:szCs w:val="24"/>
        </w:rPr>
        <w:t>Zubereitungszeit:</w:t>
      </w:r>
      <w:r w:rsidR="00905542">
        <w:rPr>
          <w:sz w:val="24"/>
          <w:szCs w:val="24"/>
        </w:rPr>
        <w:tab/>
      </w:r>
      <w:r>
        <w:rPr>
          <w:sz w:val="24"/>
          <w:szCs w:val="24"/>
        </w:rPr>
        <w:t>20 Minuten plus 2 Stunden Gehzeit plus 30 Minuten Garzeit Kartoffeln plus 15 Minuten Garzeit</w:t>
      </w:r>
    </w:p>
    <w:p w14:paraId="6F713BB6" w14:textId="21715E23" w:rsidR="009B541B" w:rsidRPr="009309AE" w:rsidRDefault="009B541B" w:rsidP="00B40E8C">
      <w:pPr>
        <w:pStyle w:val="ListParagraph"/>
        <w:numPr>
          <w:ilvl w:val="0"/>
          <w:numId w:val="537"/>
        </w:numPr>
        <w:ind w:left="714" w:hanging="357"/>
        <w:contextualSpacing w:val="0"/>
        <w:jc w:val="both"/>
        <w:rPr>
          <w:sz w:val="24"/>
          <w:szCs w:val="24"/>
        </w:rPr>
      </w:pPr>
      <w:r w:rsidRPr="009309AE">
        <w:rPr>
          <w:sz w:val="24"/>
          <w:szCs w:val="24"/>
        </w:rPr>
        <w:t xml:space="preserve">Den Backofen mit 2 Pizzasteinen auf 220 </w:t>
      </w:r>
      <w:r w:rsidR="00197610" w:rsidRPr="009309AE">
        <w:rPr>
          <w:sz w:val="24"/>
          <w:szCs w:val="24"/>
        </w:rPr>
        <w:t>Grad</w:t>
      </w:r>
      <w:r w:rsidRPr="009309AE">
        <w:rPr>
          <w:sz w:val="24"/>
          <w:szCs w:val="24"/>
        </w:rPr>
        <w:t xml:space="preserve"> vorheizen.</w:t>
      </w:r>
    </w:p>
    <w:p w14:paraId="05727397" w14:textId="352F6776" w:rsidR="009B541B" w:rsidRPr="009309AE" w:rsidRDefault="009B541B" w:rsidP="00B40E8C">
      <w:pPr>
        <w:pStyle w:val="ListParagraph"/>
        <w:numPr>
          <w:ilvl w:val="0"/>
          <w:numId w:val="537"/>
        </w:numPr>
        <w:ind w:left="714" w:hanging="357"/>
        <w:contextualSpacing w:val="0"/>
        <w:jc w:val="both"/>
        <w:rPr>
          <w:sz w:val="24"/>
          <w:szCs w:val="24"/>
        </w:rPr>
      </w:pPr>
      <w:r w:rsidRPr="009309AE">
        <w:rPr>
          <w:sz w:val="24"/>
          <w:szCs w:val="24"/>
        </w:rPr>
        <w:t xml:space="preserve">Die Kartoffeln in Wasser </w:t>
      </w:r>
      <w:r w:rsidR="00197610" w:rsidRPr="009309AE">
        <w:rPr>
          <w:sz w:val="24"/>
          <w:szCs w:val="24"/>
        </w:rPr>
        <w:t>garkochen</w:t>
      </w:r>
      <w:r w:rsidRPr="009309AE">
        <w:rPr>
          <w:sz w:val="24"/>
          <w:szCs w:val="24"/>
        </w:rPr>
        <w:t>, abgießen und schälen. Die noch heißen Pellkartoffeln durch eine Kartoffelpresse drücken und abkühlen lassen.</w:t>
      </w:r>
    </w:p>
    <w:p w14:paraId="54D18284" w14:textId="17EBB5D8" w:rsidR="009B541B" w:rsidRPr="009309AE" w:rsidRDefault="009B541B" w:rsidP="00B40E8C">
      <w:pPr>
        <w:pStyle w:val="ListParagraph"/>
        <w:numPr>
          <w:ilvl w:val="0"/>
          <w:numId w:val="537"/>
        </w:numPr>
        <w:ind w:left="714" w:hanging="357"/>
        <w:contextualSpacing w:val="0"/>
        <w:jc w:val="both"/>
        <w:rPr>
          <w:sz w:val="24"/>
          <w:szCs w:val="24"/>
        </w:rPr>
      </w:pPr>
      <w:r w:rsidRPr="009309AE">
        <w:rPr>
          <w:sz w:val="24"/>
          <w:szCs w:val="24"/>
        </w:rPr>
        <w:t xml:space="preserve">Die Hefe in einem halben </w:t>
      </w:r>
      <w:r w:rsidR="00197610" w:rsidRPr="009309AE">
        <w:rPr>
          <w:sz w:val="24"/>
          <w:szCs w:val="24"/>
        </w:rPr>
        <w:t>Glas</w:t>
      </w:r>
      <w:r w:rsidRPr="009309AE">
        <w:rPr>
          <w:sz w:val="24"/>
          <w:szCs w:val="24"/>
        </w:rPr>
        <w:t xml:space="preserve"> lauwarmem Wasser auflösen. Das Mehl auf die Arbeitsfläche sieben; in die Mitte die Kartoffelmasse und die Hefe geben.</w:t>
      </w:r>
    </w:p>
    <w:p w14:paraId="3F6C849A" w14:textId="6606BFA0" w:rsidR="009B541B" w:rsidRPr="009309AE" w:rsidRDefault="009B541B" w:rsidP="00B40E8C">
      <w:pPr>
        <w:pStyle w:val="ListParagraph"/>
        <w:numPr>
          <w:ilvl w:val="0"/>
          <w:numId w:val="537"/>
        </w:numPr>
        <w:ind w:left="714" w:hanging="357"/>
        <w:contextualSpacing w:val="0"/>
        <w:jc w:val="both"/>
        <w:rPr>
          <w:sz w:val="24"/>
          <w:szCs w:val="24"/>
        </w:rPr>
      </w:pPr>
      <w:r w:rsidRPr="009309AE">
        <w:rPr>
          <w:sz w:val="24"/>
          <w:szCs w:val="24"/>
        </w:rPr>
        <w:t xml:space="preserve">Auf dem Mehl 1 TL Salz verteilen. Die Kartoffel-Mehlmasse mit etwas lauwarmem Wasser ca. 10 Minuten zu einem glatten teig kneten (nur </w:t>
      </w:r>
      <w:r w:rsidR="00197610" w:rsidRPr="009309AE">
        <w:rPr>
          <w:sz w:val="24"/>
          <w:szCs w:val="24"/>
        </w:rPr>
        <w:t>so viel</w:t>
      </w:r>
      <w:r w:rsidRPr="009309AE">
        <w:rPr>
          <w:sz w:val="24"/>
          <w:szCs w:val="24"/>
        </w:rPr>
        <w:t xml:space="preserve"> Wasser zugeben, wie nötig ist, damit es ein weicher Teig wird). Den Teig in einen Rührschüssel geben, mit einem Geschirrtuch bedecken und so lange bei Zimmertemperatur gehen lassen, bis sich sein Volumen verdoppelt hat.</w:t>
      </w:r>
    </w:p>
    <w:p w14:paraId="1B724BAA" w14:textId="23BD57BD" w:rsidR="009B541B" w:rsidRPr="009309AE" w:rsidRDefault="009B541B" w:rsidP="00B40E8C">
      <w:pPr>
        <w:pStyle w:val="ListParagraph"/>
        <w:numPr>
          <w:ilvl w:val="0"/>
          <w:numId w:val="537"/>
        </w:numPr>
        <w:ind w:left="714" w:hanging="357"/>
        <w:contextualSpacing w:val="0"/>
        <w:jc w:val="both"/>
        <w:rPr>
          <w:sz w:val="24"/>
          <w:szCs w:val="24"/>
        </w:rPr>
      </w:pPr>
      <w:r w:rsidRPr="009309AE">
        <w:rPr>
          <w:sz w:val="24"/>
          <w:szCs w:val="24"/>
        </w:rPr>
        <w:t xml:space="preserve">Aus dem Teig 12 – 16 </w:t>
      </w:r>
      <w:r w:rsidR="009309AE" w:rsidRPr="009309AE">
        <w:rPr>
          <w:sz w:val="24"/>
          <w:szCs w:val="24"/>
        </w:rPr>
        <w:t>Kugeln formen, jeweils mit Mehl bestäuben und 10 Minuten ruhen lassen. Die Kugeln flach drücken und mit einer Messerspitze 3 – 5 kleine Löcher in jede Kugel stechen, die dann mit bemehlten Fingern etwas vergrößert werden.</w:t>
      </w:r>
    </w:p>
    <w:p w14:paraId="31DBACC0" w14:textId="1EF16FBD" w:rsidR="009309AE" w:rsidRPr="009309AE" w:rsidRDefault="009309AE" w:rsidP="00B40E8C">
      <w:pPr>
        <w:pStyle w:val="ListParagraph"/>
        <w:numPr>
          <w:ilvl w:val="0"/>
          <w:numId w:val="537"/>
        </w:numPr>
        <w:ind w:left="714" w:hanging="357"/>
        <w:contextualSpacing w:val="0"/>
        <w:jc w:val="both"/>
        <w:rPr>
          <w:sz w:val="24"/>
          <w:szCs w:val="24"/>
        </w:rPr>
      </w:pPr>
      <w:r w:rsidRPr="009309AE">
        <w:rPr>
          <w:sz w:val="24"/>
          <w:szCs w:val="24"/>
        </w:rPr>
        <w:t>Die Mini-Focaccias auf den beiden im Backofen vorgewärmten Pizzasteinen verteilen. Die Teigoberfläche rasch mit einer Mischung aus Wasser und Öl (zu gleichen Teilen) bepinseln und mit etwas grobem Meersalz bestreuen. 10 Minuten ruhen lassen.</w:t>
      </w:r>
    </w:p>
    <w:p w14:paraId="01F341CD" w14:textId="37CD44E9" w:rsidR="009309AE" w:rsidRDefault="009309AE" w:rsidP="00B40E8C">
      <w:pPr>
        <w:pStyle w:val="ListParagraph"/>
        <w:numPr>
          <w:ilvl w:val="0"/>
          <w:numId w:val="537"/>
        </w:numPr>
        <w:ind w:left="714" w:hanging="357"/>
        <w:contextualSpacing w:val="0"/>
        <w:jc w:val="both"/>
        <w:rPr>
          <w:sz w:val="24"/>
          <w:szCs w:val="24"/>
        </w:rPr>
      </w:pPr>
      <w:r w:rsidRPr="009309AE">
        <w:rPr>
          <w:sz w:val="24"/>
          <w:szCs w:val="24"/>
        </w:rPr>
        <w:t>Mini-Focaccias ca. 15 Minuten im vorgeheizten Backofen backen und zum Aperitif mit verschiedene Ziegenkäsesorten, Oliven und einem Glas Pastis servieren.</w:t>
      </w:r>
    </w:p>
    <w:p w14:paraId="0853E741" w14:textId="77777777" w:rsidR="002813D9" w:rsidRDefault="002813D9" w:rsidP="002813D9">
      <w:pPr>
        <w:jc w:val="both"/>
        <w:rPr>
          <w:sz w:val="24"/>
          <w:szCs w:val="24"/>
        </w:rPr>
      </w:pPr>
    </w:p>
    <w:p w14:paraId="7B10E0A7" w14:textId="55FB8453" w:rsidR="002813D9" w:rsidRPr="002813D9" w:rsidRDefault="002813D9" w:rsidP="002813D9">
      <w:pPr>
        <w:jc w:val="both"/>
        <w:rPr>
          <w:sz w:val="24"/>
          <w:szCs w:val="24"/>
        </w:rPr>
      </w:pPr>
      <w:r>
        <w:rPr>
          <w:sz w:val="24"/>
          <w:szCs w:val="24"/>
        </w:rPr>
        <w:t>Tipp:</w:t>
      </w:r>
      <w:r>
        <w:rPr>
          <w:sz w:val="24"/>
          <w:szCs w:val="24"/>
        </w:rPr>
        <w:tab/>
        <w:t>Also das mit dem Pastis ist eine gute Kombi. Fast wie Urlaub.</w:t>
      </w:r>
    </w:p>
    <w:p w14:paraId="0F6CC479" w14:textId="77777777" w:rsidR="009309AE" w:rsidRPr="009309AE" w:rsidRDefault="009309AE" w:rsidP="007D7C6E">
      <w:pPr>
        <w:jc w:val="both"/>
        <w:rPr>
          <w:sz w:val="24"/>
          <w:szCs w:val="24"/>
        </w:rPr>
      </w:pPr>
    </w:p>
    <w:p w14:paraId="5F868B92" w14:textId="77777777" w:rsidR="007D7C6E" w:rsidRPr="009309AE" w:rsidRDefault="007D7C6E" w:rsidP="007D7C6E">
      <w:pPr>
        <w:jc w:val="both"/>
        <w:rPr>
          <w:sz w:val="24"/>
          <w:szCs w:val="24"/>
        </w:rPr>
      </w:pPr>
    </w:p>
    <w:p w14:paraId="6CDEDEC3" w14:textId="5285F584" w:rsidR="009309AE" w:rsidRDefault="00F125D9" w:rsidP="00BF1B78">
      <w:pPr>
        <w:pStyle w:val="Heading2"/>
        <w:spacing w:after="240"/>
      </w:pPr>
      <w:r w:rsidRPr="009309AE">
        <w:br w:type="page"/>
      </w:r>
      <w:r w:rsidR="009309AE">
        <w:lastRenderedPageBreak/>
        <w:t>Mini-Focaccias mit Ofentomaten und Frühlingszwiebeln</w:t>
      </w:r>
      <w:r w:rsidR="00905542">
        <w:rPr>
          <w:rStyle w:val="FootnoteReference"/>
        </w:rPr>
        <w:footnoteReference w:id="73"/>
      </w:r>
    </w:p>
    <w:p w14:paraId="3828DD2E" w14:textId="3EA1090E" w:rsidR="006A3912" w:rsidRDefault="006A3912">
      <w:pPr>
        <w:rPr>
          <w:sz w:val="24"/>
          <w:szCs w:val="24"/>
        </w:rPr>
      </w:pPr>
      <w:r w:rsidRPr="00BF1B78">
        <w:rPr>
          <w:sz w:val="24"/>
          <w:szCs w:val="24"/>
          <w:u w:val="single"/>
        </w:rPr>
        <w:t>Zutaten</w:t>
      </w:r>
      <w:r>
        <w:rPr>
          <w:sz w:val="24"/>
          <w:szCs w:val="24"/>
        </w:rPr>
        <w:t xml:space="preserve"> </w:t>
      </w:r>
      <w:r w:rsidR="0006690C">
        <w:rPr>
          <w:sz w:val="24"/>
          <w:szCs w:val="24"/>
        </w:rPr>
        <w:t>(</w:t>
      </w:r>
      <w:r>
        <w:rPr>
          <w:sz w:val="24"/>
          <w:szCs w:val="24"/>
        </w:rPr>
        <w:t>für 8 Portionen</w:t>
      </w:r>
      <w:r w:rsidR="0006690C">
        <w:rPr>
          <w:sz w:val="24"/>
          <w:szCs w:val="24"/>
        </w:rPr>
        <w:t>)</w:t>
      </w:r>
    </w:p>
    <w:p w14:paraId="668BFE8D" w14:textId="77777777" w:rsidR="006A3912" w:rsidRDefault="006A3912">
      <w:pPr>
        <w:rPr>
          <w:sz w:val="24"/>
          <w:szCs w:val="24"/>
        </w:rPr>
      </w:pPr>
      <w:r>
        <w:rPr>
          <w:sz w:val="24"/>
          <w:szCs w:val="24"/>
        </w:rPr>
        <w:t>450 g Pizzateig</w:t>
      </w:r>
    </w:p>
    <w:p w14:paraId="00E90EB0" w14:textId="77777777" w:rsidR="006A3912" w:rsidRDefault="006A3912">
      <w:pPr>
        <w:rPr>
          <w:sz w:val="24"/>
          <w:szCs w:val="24"/>
        </w:rPr>
      </w:pPr>
      <w:r>
        <w:rPr>
          <w:sz w:val="24"/>
          <w:szCs w:val="24"/>
        </w:rPr>
        <w:t>Etwas Mehl</w:t>
      </w:r>
    </w:p>
    <w:p w14:paraId="0D98B9B5" w14:textId="77777777" w:rsidR="006A3912" w:rsidRDefault="006A3912">
      <w:pPr>
        <w:rPr>
          <w:sz w:val="24"/>
          <w:szCs w:val="24"/>
        </w:rPr>
      </w:pPr>
      <w:r>
        <w:rPr>
          <w:sz w:val="24"/>
          <w:szCs w:val="24"/>
        </w:rPr>
        <w:t>12 Kirschtomaten</w:t>
      </w:r>
    </w:p>
    <w:p w14:paraId="558528EB" w14:textId="77777777" w:rsidR="006A3912" w:rsidRDefault="006A3912">
      <w:pPr>
        <w:rPr>
          <w:sz w:val="24"/>
          <w:szCs w:val="24"/>
        </w:rPr>
      </w:pPr>
      <w:r>
        <w:rPr>
          <w:sz w:val="24"/>
          <w:szCs w:val="24"/>
        </w:rPr>
        <w:t>1 Knoblauchzehe, geschält</w:t>
      </w:r>
    </w:p>
    <w:p w14:paraId="0E9B6AD6" w14:textId="40D12727" w:rsidR="006A3912" w:rsidRDefault="006A3912">
      <w:pPr>
        <w:rPr>
          <w:sz w:val="24"/>
          <w:szCs w:val="24"/>
        </w:rPr>
      </w:pPr>
      <w:r>
        <w:rPr>
          <w:sz w:val="24"/>
          <w:szCs w:val="24"/>
        </w:rPr>
        <w:t>Salz</w:t>
      </w:r>
      <w:r w:rsidR="0006690C">
        <w:rPr>
          <w:sz w:val="24"/>
          <w:szCs w:val="24"/>
        </w:rPr>
        <w:t>, Pfeffer</w:t>
      </w:r>
    </w:p>
    <w:p w14:paraId="43D8EEBA" w14:textId="77777777" w:rsidR="006A3912" w:rsidRDefault="006A3912">
      <w:pPr>
        <w:rPr>
          <w:sz w:val="24"/>
          <w:szCs w:val="24"/>
        </w:rPr>
      </w:pPr>
      <w:r>
        <w:rPr>
          <w:sz w:val="24"/>
          <w:szCs w:val="24"/>
        </w:rPr>
        <w:t>Olivenöl</w:t>
      </w:r>
    </w:p>
    <w:p w14:paraId="596DF64E" w14:textId="77777777" w:rsidR="006A3912" w:rsidRDefault="006A3912">
      <w:pPr>
        <w:rPr>
          <w:sz w:val="24"/>
          <w:szCs w:val="24"/>
        </w:rPr>
      </w:pPr>
      <w:r>
        <w:rPr>
          <w:sz w:val="24"/>
          <w:szCs w:val="24"/>
        </w:rPr>
        <w:t>2 Frühlingszwiebeln</w:t>
      </w:r>
    </w:p>
    <w:p w14:paraId="610FCBE4" w14:textId="77777777" w:rsidR="006A3912" w:rsidRDefault="006A3912">
      <w:pPr>
        <w:rPr>
          <w:sz w:val="24"/>
          <w:szCs w:val="24"/>
        </w:rPr>
      </w:pPr>
      <w:r>
        <w:rPr>
          <w:sz w:val="24"/>
          <w:szCs w:val="24"/>
        </w:rPr>
        <w:t>6 Mini-Mozzarellas</w:t>
      </w:r>
    </w:p>
    <w:p w14:paraId="6584E8E1" w14:textId="77777777" w:rsidR="006A3912" w:rsidRDefault="006A3912">
      <w:pPr>
        <w:rPr>
          <w:sz w:val="24"/>
          <w:szCs w:val="24"/>
        </w:rPr>
      </w:pPr>
      <w:r>
        <w:rPr>
          <w:sz w:val="24"/>
          <w:szCs w:val="24"/>
        </w:rPr>
        <w:t>1 Handvoll Rucolas</w:t>
      </w:r>
    </w:p>
    <w:p w14:paraId="3C886DC3" w14:textId="77777777" w:rsidR="00B76226" w:rsidRDefault="00B76226">
      <w:pPr>
        <w:rPr>
          <w:sz w:val="24"/>
          <w:szCs w:val="24"/>
        </w:rPr>
      </w:pPr>
    </w:p>
    <w:p w14:paraId="5B0F9DA7" w14:textId="4ADA4D55" w:rsidR="006A3912" w:rsidRDefault="006A3912" w:rsidP="00803F54">
      <w:pPr>
        <w:ind w:left="2120" w:hanging="2120"/>
        <w:jc w:val="both"/>
        <w:rPr>
          <w:sz w:val="24"/>
          <w:szCs w:val="24"/>
        </w:rPr>
      </w:pPr>
      <w:r>
        <w:rPr>
          <w:sz w:val="24"/>
          <w:szCs w:val="24"/>
        </w:rPr>
        <w:t>Zubereitungszeit:</w:t>
      </w:r>
      <w:r w:rsidR="00803F54">
        <w:rPr>
          <w:sz w:val="24"/>
          <w:szCs w:val="24"/>
        </w:rPr>
        <w:tab/>
      </w:r>
      <w:r>
        <w:rPr>
          <w:sz w:val="24"/>
          <w:szCs w:val="24"/>
        </w:rPr>
        <w:t>20 Minuten, Gehzeit: 15 Minuten, Garzeit Tomaten 1 Stunde</w:t>
      </w:r>
      <w:r w:rsidR="00934A6A">
        <w:rPr>
          <w:sz w:val="24"/>
          <w:szCs w:val="24"/>
        </w:rPr>
        <w:t xml:space="preserve">, </w:t>
      </w:r>
      <w:r>
        <w:rPr>
          <w:sz w:val="24"/>
          <w:szCs w:val="24"/>
        </w:rPr>
        <w:t>Garzeit Focaccias: 10 Minuten</w:t>
      </w:r>
    </w:p>
    <w:p w14:paraId="2D4ED303" w14:textId="51467BEA" w:rsidR="006A3912" w:rsidRPr="00CE7124" w:rsidRDefault="006A3912" w:rsidP="00B40E8C">
      <w:pPr>
        <w:pStyle w:val="ListParagraph"/>
        <w:numPr>
          <w:ilvl w:val="0"/>
          <w:numId w:val="538"/>
        </w:numPr>
        <w:ind w:left="714" w:hanging="357"/>
        <w:contextualSpacing w:val="0"/>
        <w:jc w:val="both"/>
        <w:rPr>
          <w:sz w:val="24"/>
          <w:szCs w:val="24"/>
        </w:rPr>
      </w:pPr>
      <w:r w:rsidRPr="00225B32">
        <w:rPr>
          <w:sz w:val="24"/>
          <w:szCs w:val="24"/>
        </w:rPr>
        <w:t>Den Backofen mit Pizzastein auf 100 Grad vorheizen.</w:t>
      </w:r>
      <w:r w:rsidR="00CE7124">
        <w:rPr>
          <w:sz w:val="24"/>
          <w:szCs w:val="24"/>
        </w:rPr>
        <w:t xml:space="preserve"> </w:t>
      </w:r>
      <w:r w:rsidRPr="00CE7124">
        <w:rPr>
          <w:sz w:val="24"/>
          <w:szCs w:val="24"/>
        </w:rPr>
        <w:t>Die Tomaten halbieren und auf dem Backblech verteilen. Die Knoblauchzehe in feine Blättchen schneiden, auf den Tomatenhälften verteilen. Tomaten salzen, mit etwas Olivenöl beträufeln und ca. 1 Stunde im Ofen backen. Anschließend die Tomaten mit etwas Küchenpapier trocken tupfen und abkühlen.</w:t>
      </w:r>
      <w:r w:rsidR="00EF1057" w:rsidRPr="00CE7124">
        <w:rPr>
          <w:sz w:val="24"/>
          <w:szCs w:val="24"/>
        </w:rPr>
        <w:t xml:space="preserve"> </w:t>
      </w:r>
      <w:r w:rsidRPr="00CE7124">
        <w:rPr>
          <w:sz w:val="24"/>
          <w:szCs w:val="24"/>
        </w:rPr>
        <w:t>Die Temperatur des Backofen</w:t>
      </w:r>
      <w:r w:rsidR="00225B32" w:rsidRPr="00CE7124">
        <w:rPr>
          <w:sz w:val="24"/>
          <w:szCs w:val="24"/>
        </w:rPr>
        <w:t>s</w:t>
      </w:r>
      <w:r w:rsidRPr="00CE7124">
        <w:rPr>
          <w:sz w:val="24"/>
          <w:szCs w:val="24"/>
        </w:rPr>
        <w:t xml:space="preserve"> auf 22</w:t>
      </w:r>
      <w:r w:rsidR="00EF1057" w:rsidRPr="00CE7124">
        <w:rPr>
          <w:sz w:val="24"/>
          <w:szCs w:val="24"/>
        </w:rPr>
        <w:t>0</w:t>
      </w:r>
      <w:r w:rsidRPr="00CE7124">
        <w:rPr>
          <w:sz w:val="24"/>
          <w:szCs w:val="24"/>
        </w:rPr>
        <w:t xml:space="preserve"> </w:t>
      </w:r>
      <w:r w:rsidR="00225B32" w:rsidRPr="00CE7124">
        <w:rPr>
          <w:sz w:val="24"/>
          <w:szCs w:val="24"/>
        </w:rPr>
        <w:t>G</w:t>
      </w:r>
      <w:r w:rsidRPr="00CE7124">
        <w:rPr>
          <w:sz w:val="24"/>
          <w:szCs w:val="24"/>
        </w:rPr>
        <w:t>rad erhöhen.</w:t>
      </w:r>
    </w:p>
    <w:p w14:paraId="301109F9" w14:textId="06701B53" w:rsidR="006A3912" w:rsidRPr="00225B32" w:rsidRDefault="006A3912" w:rsidP="00B40E8C">
      <w:pPr>
        <w:pStyle w:val="ListParagraph"/>
        <w:numPr>
          <w:ilvl w:val="0"/>
          <w:numId w:val="538"/>
        </w:numPr>
        <w:ind w:left="714" w:hanging="357"/>
        <w:contextualSpacing w:val="0"/>
        <w:jc w:val="both"/>
        <w:rPr>
          <w:sz w:val="24"/>
          <w:szCs w:val="24"/>
        </w:rPr>
      </w:pPr>
      <w:r w:rsidRPr="00225B32">
        <w:rPr>
          <w:sz w:val="24"/>
          <w:szCs w:val="24"/>
        </w:rPr>
        <w:t>Eine Frühlingszwiebel in feine Scheiben schneiden und in der Pfanne mit 1 EL Olivenöl und 1 Prise Salz kurz anbraten.</w:t>
      </w:r>
    </w:p>
    <w:p w14:paraId="15D4F7CD" w14:textId="0B77ADC1" w:rsidR="006A3912" w:rsidRPr="00225B32" w:rsidRDefault="006A3912" w:rsidP="00B40E8C">
      <w:pPr>
        <w:pStyle w:val="ListParagraph"/>
        <w:numPr>
          <w:ilvl w:val="0"/>
          <w:numId w:val="538"/>
        </w:numPr>
        <w:ind w:left="714" w:hanging="357"/>
        <w:contextualSpacing w:val="0"/>
        <w:jc w:val="both"/>
        <w:rPr>
          <w:sz w:val="24"/>
          <w:szCs w:val="24"/>
        </w:rPr>
      </w:pPr>
      <w:r w:rsidRPr="00225B32">
        <w:rPr>
          <w:sz w:val="24"/>
          <w:szCs w:val="24"/>
        </w:rPr>
        <w:t xml:space="preserve">Den Teig auf der bemehlten Arbeitsfläche leicht </w:t>
      </w:r>
      <w:r w:rsidR="00197610" w:rsidRPr="00225B32">
        <w:rPr>
          <w:sz w:val="24"/>
          <w:szCs w:val="24"/>
        </w:rPr>
        <w:t>auseinanderziehen</w:t>
      </w:r>
      <w:r w:rsidRPr="00225B32">
        <w:rPr>
          <w:sz w:val="24"/>
          <w:szCs w:val="24"/>
        </w:rPr>
        <w:t xml:space="preserve"> und die Frühlingszwiebel darauf verteilen. Den Teig aufrollen und kurz durchkneten, damit sie gleichmäßig verteilt w</w:t>
      </w:r>
      <w:r w:rsidR="00225B32" w:rsidRPr="00225B32">
        <w:rPr>
          <w:sz w:val="24"/>
          <w:szCs w:val="24"/>
        </w:rPr>
        <w:t>i</w:t>
      </w:r>
      <w:r w:rsidRPr="00225B32">
        <w:rPr>
          <w:sz w:val="24"/>
          <w:szCs w:val="24"/>
        </w:rPr>
        <w:t xml:space="preserve">rd. Aus dem </w:t>
      </w:r>
      <w:r w:rsidR="00225B32" w:rsidRPr="00225B32">
        <w:rPr>
          <w:sz w:val="24"/>
          <w:szCs w:val="24"/>
        </w:rPr>
        <w:t>T</w:t>
      </w:r>
      <w:r w:rsidRPr="00225B32">
        <w:rPr>
          <w:sz w:val="24"/>
          <w:szCs w:val="24"/>
        </w:rPr>
        <w:t xml:space="preserve">eig 8 – 12 Kugeln formen, jeweils mit Mehl bestäuben und 15 </w:t>
      </w:r>
      <w:r w:rsidR="00225B32" w:rsidRPr="00225B32">
        <w:rPr>
          <w:sz w:val="24"/>
          <w:szCs w:val="24"/>
        </w:rPr>
        <w:t>M</w:t>
      </w:r>
      <w:r w:rsidRPr="00225B32">
        <w:rPr>
          <w:sz w:val="24"/>
          <w:szCs w:val="24"/>
        </w:rPr>
        <w:t>inuten ruhen lassen.</w:t>
      </w:r>
    </w:p>
    <w:p w14:paraId="46EFA8BC" w14:textId="38C58237" w:rsidR="006A3912" w:rsidRPr="00225B32" w:rsidRDefault="006A3912" w:rsidP="00B40E8C">
      <w:pPr>
        <w:pStyle w:val="ListParagraph"/>
        <w:numPr>
          <w:ilvl w:val="0"/>
          <w:numId w:val="538"/>
        </w:numPr>
        <w:ind w:left="714" w:hanging="357"/>
        <w:contextualSpacing w:val="0"/>
        <w:jc w:val="both"/>
        <w:rPr>
          <w:sz w:val="24"/>
          <w:szCs w:val="24"/>
        </w:rPr>
      </w:pPr>
      <w:r w:rsidRPr="00225B32">
        <w:rPr>
          <w:sz w:val="24"/>
          <w:szCs w:val="24"/>
        </w:rPr>
        <w:t>Die einzelnen Kugeln auseinanderziehen, zu Mini-Focaccias formen und auf den im Backofen vorgewärmten und bemehlten Pizzastein legen. 1 EL Wasser und 1 EL Olivenöl mit einer Prise Salz verrühren u</w:t>
      </w:r>
      <w:r w:rsidR="00225B32" w:rsidRPr="00225B32">
        <w:rPr>
          <w:sz w:val="24"/>
          <w:szCs w:val="24"/>
        </w:rPr>
        <w:t>nd die Te</w:t>
      </w:r>
      <w:r w:rsidRPr="00225B32">
        <w:rPr>
          <w:sz w:val="24"/>
          <w:szCs w:val="24"/>
        </w:rPr>
        <w:t xml:space="preserve">igoberfläche damit rasch bepinseln. Die Mini-Focaccia </w:t>
      </w:r>
      <w:r w:rsidR="00225B32" w:rsidRPr="00225B32">
        <w:rPr>
          <w:sz w:val="24"/>
          <w:szCs w:val="24"/>
        </w:rPr>
        <w:t>ca. 10 Minuten im Ofen backen. Mit halbierten Mozzarella-Minis, den gebackenen Tomaten, einige rohen Streifen der zweiten Frühlingszwiebel sowie einigen Blättern Rucola dekorieren. Heiß oder lauwarm servieren.</w:t>
      </w:r>
    </w:p>
    <w:p w14:paraId="719261E5" w14:textId="2D0E2C01" w:rsidR="003F5BD1" w:rsidRDefault="00225B32" w:rsidP="00225B32">
      <w:pPr>
        <w:ind w:left="708" w:hanging="708"/>
        <w:jc w:val="both"/>
        <w:rPr>
          <w:sz w:val="24"/>
          <w:szCs w:val="24"/>
        </w:rPr>
      </w:pPr>
      <w:r>
        <w:rPr>
          <w:sz w:val="24"/>
          <w:szCs w:val="24"/>
        </w:rPr>
        <w:t>Tipp:</w:t>
      </w:r>
      <w:r>
        <w:rPr>
          <w:sz w:val="24"/>
          <w:szCs w:val="24"/>
        </w:rPr>
        <w:tab/>
        <w:t>Für die schnellere Variante die Tomaten halbieren und nur knapp mit dem Knoblauch und etwas Öl im Backofen übergrillen.</w:t>
      </w:r>
    </w:p>
    <w:p w14:paraId="1C275C57" w14:textId="1EED2D92" w:rsidR="00225B32" w:rsidRDefault="003F5BD1" w:rsidP="0006690C">
      <w:pPr>
        <w:pStyle w:val="Heading2"/>
        <w:spacing w:after="240"/>
      </w:pPr>
      <w:r>
        <w:lastRenderedPageBreak/>
        <w:t>Focaccia mit Wildkräutersalat</w:t>
      </w:r>
      <w:r w:rsidR="00F77A4D">
        <w:rPr>
          <w:rStyle w:val="FootnoteReference"/>
        </w:rPr>
        <w:footnoteReference w:id="74"/>
      </w:r>
    </w:p>
    <w:p w14:paraId="5DAFF2E6" w14:textId="4141E3B4" w:rsidR="003F5BD1" w:rsidRDefault="003F5BD1" w:rsidP="00225B32">
      <w:pPr>
        <w:ind w:left="708" w:hanging="708"/>
        <w:jc w:val="both"/>
        <w:rPr>
          <w:sz w:val="24"/>
          <w:szCs w:val="24"/>
        </w:rPr>
      </w:pPr>
      <w:r w:rsidRPr="0006690C">
        <w:rPr>
          <w:sz w:val="24"/>
          <w:szCs w:val="24"/>
          <w:u w:val="single"/>
        </w:rPr>
        <w:t>Zutaten</w:t>
      </w:r>
      <w:r>
        <w:rPr>
          <w:sz w:val="24"/>
          <w:szCs w:val="24"/>
        </w:rPr>
        <w:t xml:space="preserve"> </w:t>
      </w:r>
      <w:r w:rsidR="0006690C">
        <w:rPr>
          <w:sz w:val="24"/>
          <w:szCs w:val="24"/>
        </w:rPr>
        <w:t>(</w:t>
      </w:r>
      <w:r>
        <w:rPr>
          <w:sz w:val="24"/>
          <w:szCs w:val="24"/>
        </w:rPr>
        <w:t>für 4 – 6 Portionen</w:t>
      </w:r>
      <w:r w:rsidR="0006690C">
        <w:rPr>
          <w:sz w:val="24"/>
          <w:szCs w:val="24"/>
        </w:rPr>
        <w:t>)</w:t>
      </w:r>
    </w:p>
    <w:p w14:paraId="683A86CA" w14:textId="3F49439B" w:rsidR="003F5BD1" w:rsidRDefault="003F5BD1" w:rsidP="00225B32">
      <w:pPr>
        <w:ind w:left="708" w:hanging="708"/>
        <w:jc w:val="both"/>
        <w:rPr>
          <w:sz w:val="24"/>
          <w:szCs w:val="24"/>
        </w:rPr>
      </w:pPr>
      <w:r>
        <w:rPr>
          <w:sz w:val="24"/>
          <w:szCs w:val="24"/>
        </w:rPr>
        <w:t>250 g Pizzateig</w:t>
      </w:r>
    </w:p>
    <w:p w14:paraId="78B372F0" w14:textId="37F408FA" w:rsidR="003F5BD1" w:rsidRDefault="003F5BD1" w:rsidP="00225B32">
      <w:pPr>
        <w:ind w:left="708" w:hanging="708"/>
        <w:jc w:val="both"/>
        <w:rPr>
          <w:sz w:val="24"/>
          <w:szCs w:val="24"/>
        </w:rPr>
      </w:pPr>
      <w:r>
        <w:rPr>
          <w:sz w:val="24"/>
          <w:szCs w:val="24"/>
        </w:rPr>
        <w:t>3 EL Olivenöl</w:t>
      </w:r>
    </w:p>
    <w:p w14:paraId="280920FC" w14:textId="0F18AFA8" w:rsidR="003F5BD1" w:rsidRDefault="003F5BD1" w:rsidP="00225B32">
      <w:pPr>
        <w:ind w:left="708" w:hanging="708"/>
        <w:jc w:val="both"/>
        <w:rPr>
          <w:sz w:val="24"/>
          <w:szCs w:val="24"/>
        </w:rPr>
      </w:pPr>
      <w:r>
        <w:rPr>
          <w:sz w:val="24"/>
          <w:szCs w:val="24"/>
        </w:rPr>
        <w:t>3 EL Wasser</w:t>
      </w:r>
    </w:p>
    <w:p w14:paraId="41177BE6" w14:textId="23FF00CE" w:rsidR="003F5BD1" w:rsidRDefault="003F5BD1" w:rsidP="00225B32">
      <w:pPr>
        <w:ind w:left="708" w:hanging="708"/>
        <w:jc w:val="both"/>
        <w:rPr>
          <w:sz w:val="24"/>
          <w:szCs w:val="24"/>
        </w:rPr>
      </w:pPr>
      <w:r>
        <w:rPr>
          <w:sz w:val="24"/>
          <w:szCs w:val="24"/>
        </w:rPr>
        <w:t>Meersalz</w:t>
      </w:r>
    </w:p>
    <w:p w14:paraId="08CEB096" w14:textId="74777D70" w:rsidR="003F5BD1" w:rsidRDefault="003F5BD1" w:rsidP="00225B32">
      <w:pPr>
        <w:ind w:left="708" w:hanging="708"/>
        <w:jc w:val="both"/>
        <w:rPr>
          <w:sz w:val="24"/>
          <w:szCs w:val="24"/>
        </w:rPr>
      </w:pPr>
      <w:r>
        <w:rPr>
          <w:sz w:val="24"/>
          <w:szCs w:val="24"/>
        </w:rPr>
        <w:t>150 g gemischte Wildkräuter</w:t>
      </w:r>
    </w:p>
    <w:p w14:paraId="271427ED" w14:textId="2CA23AE2" w:rsidR="003F5BD1" w:rsidRDefault="003F5BD1" w:rsidP="00225B32">
      <w:pPr>
        <w:ind w:left="708" w:hanging="708"/>
        <w:jc w:val="both"/>
        <w:rPr>
          <w:sz w:val="24"/>
          <w:szCs w:val="24"/>
        </w:rPr>
      </w:pPr>
      <w:r>
        <w:rPr>
          <w:sz w:val="24"/>
          <w:szCs w:val="24"/>
        </w:rPr>
        <w:t>Kalt gepresstes Haselnussöl (muss aber wirklich nicht)</w:t>
      </w:r>
    </w:p>
    <w:p w14:paraId="66B9BDBA" w14:textId="014FACBD" w:rsidR="003F5BD1" w:rsidRDefault="003F5BD1" w:rsidP="00225B32">
      <w:pPr>
        <w:ind w:left="708" w:hanging="708"/>
        <w:jc w:val="both"/>
        <w:rPr>
          <w:sz w:val="24"/>
          <w:szCs w:val="24"/>
        </w:rPr>
      </w:pPr>
      <w:r>
        <w:rPr>
          <w:sz w:val="24"/>
          <w:szCs w:val="24"/>
        </w:rPr>
        <w:t>350 g Ricotta</w:t>
      </w:r>
    </w:p>
    <w:p w14:paraId="68A28AFA" w14:textId="7F6C714A" w:rsidR="003F5BD1" w:rsidRDefault="003F5BD1" w:rsidP="00225B32">
      <w:pPr>
        <w:ind w:left="708" w:hanging="708"/>
        <w:jc w:val="both"/>
        <w:rPr>
          <w:sz w:val="24"/>
          <w:szCs w:val="24"/>
        </w:rPr>
      </w:pPr>
      <w:r>
        <w:rPr>
          <w:sz w:val="24"/>
          <w:szCs w:val="24"/>
        </w:rPr>
        <w:t>3 EL Saure Sahne</w:t>
      </w:r>
    </w:p>
    <w:p w14:paraId="7E431373" w14:textId="47DC51B1" w:rsidR="003F5BD1" w:rsidRDefault="003F5BD1" w:rsidP="00225B32">
      <w:pPr>
        <w:ind w:left="708" w:hanging="708"/>
        <w:jc w:val="both"/>
        <w:rPr>
          <w:sz w:val="24"/>
          <w:szCs w:val="24"/>
        </w:rPr>
      </w:pPr>
      <w:r>
        <w:rPr>
          <w:sz w:val="24"/>
          <w:szCs w:val="24"/>
        </w:rPr>
        <w:t>60 g Haselnüsse</w:t>
      </w:r>
    </w:p>
    <w:p w14:paraId="1D68AB2E" w14:textId="77777777" w:rsidR="0006690C" w:rsidRDefault="0006690C" w:rsidP="00225B32">
      <w:pPr>
        <w:ind w:left="708" w:hanging="708"/>
        <w:jc w:val="both"/>
        <w:rPr>
          <w:sz w:val="24"/>
          <w:szCs w:val="24"/>
        </w:rPr>
      </w:pPr>
    </w:p>
    <w:p w14:paraId="1C0F75A6" w14:textId="17C937A6" w:rsidR="003F5BD1" w:rsidRDefault="003F5BD1" w:rsidP="00225B32">
      <w:pPr>
        <w:ind w:left="708" w:hanging="708"/>
        <w:jc w:val="both"/>
        <w:rPr>
          <w:sz w:val="24"/>
          <w:szCs w:val="24"/>
        </w:rPr>
      </w:pPr>
      <w:r>
        <w:rPr>
          <w:sz w:val="24"/>
          <w:szCs w:val="24"/>
        </w:rPr>
        <w:t>Zubereitungszeit: 20 Minuten plus 10-12 Minuten Garzeit</w:t>
      </w:r>
    </w:p>
    <w:p w14:paraId="4A6E1D60" w14:textId="26601941" w:rsidR="003F5BD1" w:rsidRPr="006768EC" w:rsidRDefault="003F5BD1" w:rsidP="00B40E8C">
      <w:pPr>
        <w:pStyle w:val="ListParagraph"/>
        <w:numPr>
          <w:ilvl w:val="0"/>
          <w:numId w:val="539"/>
        </w:numPr>
        <w:ind w:left="714" w:hanging="357"/>
        <w:contextualSpacing w:val="0"/>
        <w:jc w:val="both"/>
        <w:rPr>
          <w:sz w:val="24"/>
          <w:szCs w:val="24"/>
        </w:rPr>
      </w:pPr>
      <w:r w:rsidRPr="006768EC">
        <w:rPr>
          <w:sz w:val="24"/>
          <w:szCs w:val="24"/>
        </w:rPr>
        <w:t>Den Backofen mit Pizzastein auf 250 Grad vorheizen.</w:t>
      </w:r>
    </w:p>
    <w:p w14:paraId="50AF6CB1" w14:textId="76FAB349" w:rsidR="003F5BD1" w:rsidRPr="006768EC" w:rsidRDefault="006768EC" w:rsidP="00B40E8C">
      <w:pPr>
        <w:pStyle w:val="ListParagraph"/>
        <w:numPr>
          <w:ilvl w:val="0"/>
          <w:numId w:val="539"/>
        </w:numPr>
        <w:ind w:left="714" w:hanging="357"/>
        <w:contextualSpacing w:val="0"/>
        <w:jc w:val="both"/>
        <w:rPr>
          <w:sz w:val="24"/>
          <w:szCs w:val="24"/>
        </w:rPr>
      </w:pPr>
      <w:r w:rsidRPr="006768EC">
        <w:rPr>
          <w:sz w:val="24"/>
          <w:szCs w:val="24"/>
        </w:rPr>
        <w:t>Den Teig zu einer Platte von ca. 30 cm Durchmesser ausrollen; mit einer Gabel Löcher i</w:t>
      </w:r>
      <w:r>
        <w:rPr>
          <w:sz w:val="24"/>
          <w:szCs w:val="24"/>
        </w:rPr>
        <w:t>n</w:t>
      </w:r>
      <w:r w:rsidRPr="006768EC">
        <w:rPr>
          <w:sz w:val="24"/>
          <w:szCs w:val="24"/>
        </w:rPr>
        <w:t xml:space="preserve"> den Teig stechen und den Fladen auf den heißen Pizzastein legen.</w:t>
      </w:r>
    </w:p>
    <w:p w14:paraId="016B400E" w14:textId="748D2D7F" w:rsidR="006768EC" w:rsidRPr="006768EC" w:rsidRDefault="006768EC" w:rsidP="00B40E8C">
      <w:pPr>
        <w:pStyle w:val="ListParagraph"/>
        <w:numPr>
          <w:ilvl w:val="0"/>
          <w:numId w:val="539"/>
        </w:numPr>
        <w:ind w:left="714" w:hanging="357"/>
        <w:contextualSpacing w:val="0"/>
        <w:jc w:val="both"/>
        <w:rPr>
          <w:sz w:val="24"/>
          <w:szCs w:val="24"/>
        </w:rPr>
      </w:pPr>
      <w:r w:rsidRPr="006768EC">
        <w:rPr>
          <w:sz w:val="24"/>
          <w:szCs w:val="24"/>
        </w:rPr>
        <w:t>Olivenöl und Wasser mit einer Prise Salz verrühren. Die Teigoberfläche rasch damit einpinseln und die Focaccia 10 – 12 Minuten im vorgeheizten Backofen backen.</w:t>
      </w:r>
    </w:p>
    <w:p w14:paraId="00E46727" w14:textId="6848D3CF" w:rsidR="006768EC" w:rsidRPr="006768EC" w:rsidRDefault="006768EC" w:rsidP="00B40E8C">
      <w:pPr>
        <w:pStyle w:val="ListParagraph"/>
        <w:numPr>
          <w:ilvl w:val="0"/>
          <w:numId w:val="539"/>
        </w:numPr>
        <w:ind w:left="714" w:hanging="357"/>
        <w:contextualSpacing w:val="0"/>
        <w:jc w:val="both"/>
        <w:rPr>
          <w:sz w:val="24"/>
          <w:szCs w:val="24"/>
        </w:rPr>
      </w:pPr>
      <w:r w:rsidRPr="006768EC">
        <w:rPr>
          <w:sz w:val="24"/>
          <w:szCs w:val="24"/>
        </w:rPr>
        <w:t>Die Wildkräuter verlesen, waschen, trocknen und mit etwas Haselnussöl oder eben Oliven-/Sonnenblumenöl überträufeln und mit Salz und Pfeffer abschmecken.</w:t>
      </w:r>
    </w:p>
    <w:p w14:paraId="58777DC9" w14:textId="6F794AEB" w:rsidR="006768EC" w:rsidRPr="006768EC" w:rsidRDefault="006768EC" w:rsidP="00B40E8C">
      <w:pPr>
        <w:pStyle w:val="ListParagraph"/>
        <w:numPr>
          <w:ilvl w:val="0"/>
          <w:numId w:val="539"/>
        </w:numPr>
        <w:ind w:left="714" w:hanging="357"/>
        <w:contextualSpacing w:val="0"/>
        <w:jc w:val="both"/>
        <w:rPr>
          <w:sz w:val="24"/>
          <w:szCs w:val="24"/>
        </w:rPr>
      </w:pPr>
      <w:r w:rsidRPr="006768EC">
        <w:rPr>
          <w:sz w:val="24"/>
          <w:szCs w:val="24"/>
        </w:rPr>
        <w:t>Die Ricotta mit der Sahne verrühren, die Haselnüsse grob hacken und unter die Ricotta-Sahne-Creme mischen.</w:t>
      </w:r>
    </w:p>
    <w:p w14:paraId="3E5DDACC" w14:textId="1B3C165B" w:rsidR="006768EC" w:rsidRDefault="006768EC" w:rsidP="00B40E8C">
      <w:pPr>
        <w:pStyle w:val="ListParagraph"/>
        <w:numPr>
          <w:ilvl w:val="0"/>
          <w:numId w:val="539"/>
        </w:numPr>
        <w:ind w:left="714" w:hanging="357"/>
        <w:contextualSpacing w:val="0"/>
        <w:jc w:val="both"/>
        <w:rPr>
          <w:sz w:val="24"/>
          <w:szCs w:val="24"/>
        </w:rPr>
      </w:pPr>
      <w:r w:rsidRPr="006768EC">
        <w:rPr>
          <w:sz w:val="24"/>
          <w:szCs w:val="24"/>
        </w:rPr>
        <w:t>Die Focaccia in Stücke teilen, jede Portion mit 1 EL Ricottacreme besteichen und etwas Wildsalat darauf anrichten. Mit reichlich Pfeffer würzen und servieren.</w:t>
      </w:r>
    </w:p>
    <w:p w14:paraId="4FACFE7D" w14:textId="77777777" w:rsidR="008C0940" w:rsidRDefault="008C0940" w:rsidP="008C0940">
      <w:pPr>
        <w:jc w:val="both"/>
        <w:rPr>
          <w:sz w:val="24"/>
          <w:szCs w:val="24"/>
        </w:rPr>
      </w:pPr>
    </w:p>
    <w:p w14:paraId="30895F2B" w14:textId="28EB9E21" w:rsidR="008C0940" w:rsidRPr="008C0940" w:rsidRDefault="008C0940" w:rsidP="008C0940">
      <w:pPr>
        <w:jc w:val="both"/>
        <w:rPr>
          <w:sz w:val="24"/>
          <w:szCs w:val="24"/>
        </w:rPr>
      </w:pPr>
      <w:r>
        <w:rPr>
          <w:sz w:val="24"/>
          <w:szCs w:val="24"/>
        </w:rPr>
        <w:t>Info:</w:t>
      </w:r>
      <w:r>
        <w:rPr>
          <w:sz w:val="24"/>
          <w:szCs w:val="24"/>
        </w:rPr>
        <w:tab/>
        <w:t xml:space="preserve">Geht natürlich auch nur mit Rucola. </w:t>
      </w:r>
      <w:r w:rsidR="002813D9">
        <w:rPr>
          <w:sz w:val="24"/>
          <w:szCs w:val="24"/>
        </w:rPr>
        <w:t xml:space="preserve">Ist meist einfacher zu kriegen </w:t>
      </w:r>
      <w:r w:rsidR="002813D9" w:rsidRPr="002813D9">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Pr>
          <w:sz w:val="24"/>
          <w:szCs w:val="24"/>
        </w:rPr>
        <w:tab/>
      </w:r>
    </w:p>
    <w:p w14:paraId="2DDC47E5" w14:textId="1DF5DC15" w:rsidR="006768EC" w:rsidRDefault="006768EC" w:rsidP="006768EC">
      <w:pPr>
        <w:tabs>
          <w:tab w:val="left" w:pos="6480"/>
        </w:tabs>
        <w:rPr>
          <w:sz w:val="24"/>
          <w:szCs w:val="24"/>
        </w:rPr>
      </w:pPr>
      <w:r>
        <w:rPr>
          <w:sz w:val="24"/>
          <w:szCs w:val="24"/>
        </w:rPr>
        <w:tab/>
      </w:r>
    </w:p>
    <w:p w14:paraId="49BD29D7" w14:textId="77777777" w:rsidR="009F681C" w:rsidRDefault="009F681C">
      <w:pPr>
        <w:rPr>
          <w:sz w:val="24"/>
          <w:szCs w:val="24"/>
        </w:rPr>
      </w:pPr>
      <w:r>
        <w:rPr>
          <w:sz w:val="24"/>
          <w:szCs w:val="24"/>
        </w:rPr>
        <w:br w:type="page"/>
      </w:r>
    </w:p>
    <w:p w14:paraId="78FB0A0C" w14:textId="77777777" w:rsidR="009F681C" w:rsidRPr="00D239B1" w:rsidRDefault="009F681C" w:rsidP="009F681C">
      <w:pPr>
        <w:pStyle w:val="Heading2"/>
        <w:spacing w:after="240"/>
      </w:pPr>
      <w:r w:rsidRPr="00D239B1">
        <w:lastRenderedPageBreak/>
        <w:t>Feuilleté mit Birnen und Ziegenkäse</w:t>
      </w:r>
      <w:r>
        <w:rPr>
          <w:rStyle w:val="FootnoteReference"/>
        </w:rPr>
        <w:footnoteReference w:id="75"/>
      </w:r>
    </w:p>
    <w:p w14:paraId="51BD729B" w14:textId="77777777" w:rsidR="009F681C" w:rsidRDefault="009F681C" w:rsidP="009F681C">
      <w:pPr>
        <w:rPr>
          <w:sz w:val="24"/>
          <w:szCs w:val="24"/>
        </w:rPr>
      </w:pPr>
      <w:r w:rsidRPr="00D239B1">
        <w:rPr>
          <w:sz w:val="24"/>
          <w:szCs w:val="24"/>
          <w:u w:val="single"/>
        </w:rPr>
        <w:t>Zutaten</w:t>
      </w:r>
      <w:r>
        <w:rPr>
          <w:sz w:val="24"/>
          <w:szCs w:val="24"/>
        </w:rPr>
        <w:t xml:space="preserve"> (für 2-3 Personen)</w:t>
      </w:r>
    </w:p>
    <w:p w14:paraId="6BE29513" w14:textId="77777777" w:rsidR="009F681C" w:rsidRDefault="009F681C" w:rsidP="009F681C">
      <w:pPr>
        <w:rPr>
          <w:sz w:val="24"/>
          <w:szCs w:val="24"/>
        </w:rPr>
      </w:pPr>
      <w:r>
        <w:rPr>
          <w:sz w:val="24"/>
          <w:szCs w:val="24"/>
        </w:rPr>
        <w:t>1 Birne</w:t>
      </w:r>
    </w:p>
    <w:p w14:paraId="6E7DE1E6" w14:textId="77777777" w:rsidR="009F681C" w:rsidRDefault="009F681C" w:rsidP="009F681C">
      <w:pPr>
        <w:rPr>
          <w:sz w:val="24"/>
          <w:szCs w:val="24"/>
        </w:rPr>
      </w:pPr>
      <w:r>
        <w:rPr>
          <w:sz w:val="24"/>
          <w:szCs w:val="24"/>
        </w:rPr>
        <w:t>200 g tiefgekühlter Blätterteig</w:t>
      </w:r>
    </w:p>
    <w:p w14:paraId="6E503940" w14:textId="77777777" w:rsidR="009F681C" w:rsidRDefault="009F681C" w:rsidP="009F681C">
      <w:pPr>
        <w:rPr>
          <w:sz w:val="24"/>
          <w:szCs w:val="24"/>
        </w:rPr>
      </w:pPr>
      <w:r>
        <w:rPr>
          <w:sz w:val="24"/>
          <w:szCs w:val="24"/>
        </w:rPr>
        <w:t>100 g Ziegenkäse (Frischkäse oder Ziegencamembert)</w:t>
      </w:r>
    </w:p>
    <w:p w14:paraId="16B14077" w14:textId="77777777" w:rsidR="009F681C" w:rsidRDefault="009F681C" w:rsidP="009F681C">
      <w:pPr>
        <w:rPr>
          <w:sz w:val="24"/>
          <w:szCs w:val="24"/>
        </w:rPr>
      </w:pPr>
      <w:r>
        <w:rPr>
          <w:sz w:val="24"/>
          <w:szCs w:val="24"/>
        </w:rPr>
        <w:t>Ein paar Zweige Thymian</w:t>
      </w:r>
    </w:p>
    <w:p w14:paraId="2902E495" w14:textId="77777777" w:rsidR="009F681C" w:rsidRDefault="009F681C" w:rsidP="009F681C">
      <w:pPr>
        <w:rPr>
          <w:sz w:val="24"/>
          <w:szCs w:val="24"/>
        </w:rPr>
      </w:pPr>
      <w:r>
        <w:rPr>
          <w:sz w:val="24"/>
          <w:szCs w:val="24"/>
        </w:rPr>
        <w:t>2 TL Honig</w:t>
      </w:r>
    </w:p>
    <w:p w14:paraId="6F07E950" w14:textId="77777777" w:rsidR="009F681C" w:rsidRDefault="009F681C" w:rsidP="009F681C">
      <w:pPr>
        <w:rPr>
          <w:sz w:val="24"/>
          <w:szCs w:val="24"/>
        </w:rPr>
      </w:pPr>
      <w:r>
        <w:rPr>
          <w:sz w:val="24"/>
          <w:szCs w:val="24"/>
        </w:rPr>
        <w:t>Salz, Pfeffer</w:t>
      </w:r>
    </w:p>
    <w:p w14:paraId="1D8EA351" w14:textId="77777777" w:rsidR="009F681C" w:rsidRDefault="009F681C" w:rsidP="009F681C">
      <w:pPr>
        <w:rPr>
          <w:sz w:val="24"/>
          <w:szCs w:val="24"/>
        </w:rPr>
      </w:pPr>
    </w:p>
    <w:p w14:paraId="041C1AA5" w14:textId="77777777" w:rsidR="009F681C" w:rsidRDefault="009F681C" w:rsidP="009F681C">
      <w:pPr>
        <w:rPr>
          <w:sz w:val="24"/>
          <w:szCs w:val="24"/>
        </w:rPr>
      </w:pPr>
      <w:r>
        <w:rPr>
          <w:sz w:val="24"/>
          <w:szCs w:val="24"/>
        </w:rPr>
        <w:t>Zubereitung:</w:t>
      </w:r>
    </w:p>
    <w:p w14:paraId="4536D29B" w14:textId="77777777" w:rsidR="009F681C" w:rsidRPr="0085509F" w:rsidRDefault="009F681C" w:rsidP="00B40E8C">
      <w:pPr>
        <w:pStyle w:val="ListParagraph"/>
        <w:numPr>
          <w:ilvl w:val="0"/>
          <w:numId w:val="248"/>
        </w:numPr>
        <w:ind w:left="714" w:hanging="357"/>
        <w:contextualSpacing w:val="0"/>
        <w:jc w:val="both"/>
        <w:rPr>
          <w:sz w:val="24"/>
          <w:szCs w:val="24"/>
        </w:rPr>
      </w:pPr>
      <w:r w:rsidRPr="0085509F">
        <w:rPr>
          <w:sz w:val="24"/>
          <w:szCs w:val="24"/>
        </w:rPr>
        <w:t>Den aufgetauten Blätterteig auf ein Backblech legen. An den Rändern den Teig etwa einen Zentimeter einschlagen. Nicht mehr, sonst wird der Rand zu dick.</w:t>
      </w:r>
    </w:p>
    <w:p w14:paraId="633A53A8" w14:textId="77777777" w:rsidR="009F681C" w:rsidRPr="0085509F" w:rsidRDefault="009F681C" w:rsidP="00B40E8C">
      <w:pPr>
        <w:pStyle w:val="ListParagraph"/>
        <w:numPr>
          <w:ilvl w:val="0"/>
          <w:numId w:val="248"/>
        </w:numPr>
        <w:ind w:left="714" w:hanging="357"/>
        <w:contextualSpacing w:val="0"/>
        <w:jc w:val="both"/>
        <w:rPr>
          <w:sz w:val="24"/>
          <w:szCs w:val="24"/>
        </w:rPr>
      </w:pPr>
      <w:r w:rsidRPr="0085509F">
        <w:rPr>
          <w:sz w:val="24"/>
          <w:szCs w:val="24"/>
        </w:rPr>
        <w:t>Den Ziegenkäse in Stückchen auf den Teig geben. Die Birne schälen und in nicht zu große Schnitze schneiden und auf dem Käse verteilen.</w:t>
      </w:r>
    </w:p>
    <w:p w14:paraId="4FA83B95" w14:textId="77777777" w:rsidR="009F681C" w:rsidRPr="0085509F" w:rsidRDefault="009F681C" w:rsidP="00B40E8C">
      <w:pPr>
        <w:pStyle w:val="ListParagraph"/>
        <w:numPr>
          <w:ilvl w:val="0"/>
          <w:numId w:val="248"/>
        </w:numPr>
        <w:ind w:left="714" w:hanging="357"/>
        <w:contextualSpacing w:val="0"/>
        <w:jc w:val="both"/>
        <w:rPr>
          <w:sz w:val="24"/>
          <w:szCs w:val="24"/>
        </w:rPr>
      </w:pPr>
      <w:r w:rsidRPr="0085509F">
        <w:rPr>
          <w:sz w:val="24"/>
          <w:szCs w:val="24"/>
        </w:rPr>
        <w:t>Die Thymianblätter von den Zweigen lösen und eventuell etwas zerkleinern und auf dem Käse-Birnen-Belag gleichmäßig verteilen. Das Ganze salzen und pfeffern.</w:t>
      </w:r>
    </w:p>
    <w:p w14:paraId="04029E05" w14:textId="77777777" w:rsidR="009F681C" w:rsidRDefault="009F681C" w:rsidP="00B40E8C">
      <w:pPr>
        <w:pStyle w:val="ListParagraph"/>
        <w:numPr>
          <w:ilvl w:val="0"/>
          <w:numId w:val="248"/>
        </w:numPr>
        <w:ind w:left="714" w:hanging="357"/>
        <w:contextualSpacing w:val="0"/>
        <w:jc w:val="both"/>
        <w:rPr>
          <w:sz w:val="24"/>
          <w:szCs w:val="24"/>
        </w:rPr>
      </w:pPr>
      <w:r w:rsidRPr="0085509F">
        <w:rPr>
          <w:sz w:val="24"/>
          <w:szCs w:val="24"/>
        </w:rPr>
        <w:t>Bei 210°C das Feuilleté 15 bis 18 Minuten im Ofen fertigbacken. Es ist fertig, wenn der Teigrand sich goldgelb färbt. Bevor man das Feuilleté serviert, gibt man noch etwas Honig darüber.</w:t>
      </w:r>
    </w:p>
    <w:p w14:paraId="7374E5F4" w14:textId="77777777" w:rsidR="009F681C" w:rsidRDefault="009F681C" w:rsidP="009F681C">
      <w:pPr>
        <w:jc w:val="both"/>
        <w:rPr>
          <w:sz w:val="24"/>
          <w:szCs w:val="24"/>
        </w:rPr>
      </w:pPr>
    </w:p>
    <w:p w14:paraId="66A6AE0F" w14:textId="77777777" w:rsidR="009F681C" w:rsidRPr="00E463A0" w:rsidRDefault="009F681C" w:rsidP="009F681C">
      <w:pPr>
        <w:ind w:left="1416" w:hanging="1416"/>
        <w:jc w:val="both"/>
        <w:rPr>
          <w:sz w:val="24"/>
          <w:szCs w:val="24"/>
        </w:rPr>
      </w:pPr>
      <w:r>
        <w:rPr>
          <w:sz w:val="24"/>
          <w:szCs w:val="24"/>
        </w:rPr>
        <w:t>Kommentar:</w:t>
      </w:r>
      <w:r>
        <w:rPr>
          <w:sz w:val="24"/>
          <w:szCs w:val="24"/>
        </w:rPr>
        <w:tab/>
        <w:t>Man könnte natürlich auch Blätterteig mit Birne sagen, aber Feuilleté hört sich einfach besser an</w:t>
      </w:r>
      <w:r w:rsidRPr="002E7060">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7C08C45A" w14:textId="336F23CC" w:rsidR="006768EC" w:rsidRDefault="006768EC">
      <w:pPr>
        <w:rPr>
          <w:sz w:val="24"/>
          <w:szCs w:val="24"/>
        </w:rPr>
      </w:pPr>
      <w:r>
        <w:rPr>
          <w:sz w:val="24"/>
          <w:szCs w:val="24"/>
        </w:rPr>
        <w:br w:type="page"/>
      </w:r>
    </w:p>
    <w:p w14:paraId="1668478B" w14:textId="77777777" w:rsidR="00981EC8" w:rsidRDefault="00981EC8" w:rsidP="00FE3F40">
      <w:pPr>
        <w:pStyle w:val="Heading1"/>
      </w:pPr>
      <w:r>
        <w:lastRenderedPageBreak/>
        <w:t>Frühstück</w:t>
      </w:r>
    </w:p>
    <w:p w14:paraId="7CFFD446" w14:textId="77777777" w:rsidR="00981EC8" w:rsidRDefault="00981EC8">
      <w:pPr>
        <w:rPr>
          <w:sz w:val="24"/>
          <w:szCs w:val="24"/>
        </w:rPr>
      </w:pPr>
    </w:p>
    <w:p w14:paraId="1E35A5D7" w14:textId="77777777" w:rsidR="00981EC8" w:rsidRDefault="00981EC8">
      <w:pPr>
        <w:rPr>
          <w:sz w:val="24"/>
          <w:szCs w:val="24"/>
        </w:rPr>
      </w:pPr>
      <w:r>
        <w:rPr>
          <w:sz w:val="24"/>
          <w:szCs w:val="24"/>
        </w:rPr>
        <w:br w:type="page"/>
      </w:r>
    </w:p>
    <w:p w14:paraId="1E8DC460" w14:textId="77777777" w:rsidR="00B24D24" w:rsidRPr="00D66560" w:rsidRDefault="00B24D24" w:rsidP="00B24D24">
      <w:pPr>
        <w:pStyle w:val="Heading2"/>
        <w:spacing w:after="240"/>
      </w:pPr>
      <w:r w:rsidRPr="00D66560">
        <w:lastRenderedPageBreak/>
        <w:t>Maisbrot mit Cheddar, Feta und Chili</w:t>
      </w:r>
    </w:p>
    <w:p w14:paraId="3FB36C25" w14:textId="77777777" w:rsidR="00B24D24" w:rsidRPr="00BB3C3D" w:rsidRDefault="00B24D24" w:rsidP="00B24D24">
      <w:pPr>
        <w:rPr>
          <w:sz w:val="24"/>
          <w:szCs w:val="24"/>
        </w:rPr>
      </w:pPr>
      <w:r w:rsidRPr="00242029">
        <w:rPr>
          <w:sz w:val="24"/>
          <w:szCs w:val="24"/>
          <w:u w:val="single"/>
        </w:rPr>
        <w:t>Zutaten</w:t>
      </w:r>
      <w:r w:rsidRPr="00BB3C3D">
        <w:rPr>
          <w:sz w:val="24"/>
          <w:szCs w:val="24"/>
        </w:rPr>
        <w:t xml:space="preserve"> (für 10-12 Portionen)</w:t>
      </w:r>
    </w:p>
    <w:p w14:paraId="6148960A" w14:textId="77777777" w:rsidR="00B24D24" w:rsidRDefault="00B24D24" w:rsidP="00B24D24">
      <w:pPr>
        <w:rPr>
          <w:sz w:val="24"/>
          <w:szCs w:val="24"/>
        </w:rPr>
      </w:pPr>
      <w:r w:rsidRPr="00BB3C3D">
        <w:rPr>
          <w:sz w:val="24"/>
          <w:szCs w:val="24"/>
        </w:rPr>
        <w:t>Körner vo</w:t>
      </w:r>
      <w:r>
        <w:rPr>
          <w:sz w:val="24"/>
          <w:szCs w:val="24"/>
        </w:rPr>
        <w:t>n 2 kleinen Maiskolben (150 g), oder TK-Mais</w:t>
      </w:r>
    </w:p>
    <w:p w14:paraId="38B0EC3A" w14:textId="77777777" w:rsidR="00B24D24" w:rsidRDefault="00B24D24" w:rsidP="00B24D24">
      <w:pPr>
        <w:rPr>
          <w:sz w:val="24"/>
          <w:szCs w:val="24"/>
        </w:rPr>
      </w:pPr>
      <w:r>
        <w:rPr>
          <w:sz w:val="24"/>
          <w:szCs w:val="24"/>
        </w:rPr>
        <w:t>140 g Mehl</w:t>
      </w:r>
    </w:p>
    <w:p w14:paraId="76634ACD" w14:textId="77777777" w:rsidR="00B24D24" w:rsidRDefault="00B24D24" w:rsidP="00B24D24">
      <w:pPr>
        <w:rPr>
          <w:sz w:val="24"/>
          <w:szCs w:val="24"/>
        </w:rPr>
      </w:pPr>
      <w:r>
        <w:rPr>
          <w:sz w:val="24"/>
          <w:szCs w:val="24"/>
        </w:rPr>
        <w:t>1 TL Backpulver</w:t>
      </w:r>
    </w:p>
    <w:p w14:paraId="5A39A397" w14:textId="77777777" w:rsidR="00B24D24" w:rsidRDefault="00B24D24" w:rsidP="00B24D24">
      <w:pPr>
        <w:rPr>
          <w:sz w:val="24"/>
          <w:szCs w:val="24"/>
        </w:rPr>
      </w:pPr>
      <w:r>
        <w:rPr>
          <w:sz w:val="24"/>
          <w:szCs w:val="24"/>
        </w:rPr>
        <w:t>½ TL Speisenatron</w:t>
      </w:r>
    </w:p>
    <w:p w14:paraId="7045C147" w14:textId="77777777" w:rsidR="00B24D24" w:rsidRDefault="00B24D24" w:rsidP="00B24D24">
      <w:pPr>
        <w:rPr>
          <w:sz w:val="24"/>
          <w:szCs w:val="24"/>
        </w:rPr>
      </w:pPr>
      <w:r>
        <w:rPr>
          <w:sz w:val="24"/>
          <w:szCs w:val="24"/>
        </w:rPr>
        <w:t>1 EL gemahlener Kreuzkümmel</w:t>
      </w:r>
    </w:p>
    <w:p w14:paraId="3F14B070" w14:textId="77777777" w:rsidR="00B24D24" w:rsidRDefault="00B24D24" w:rsidP="00B24D24">
      <w:pPr>
        <w:rPr>
          <w:sz w:val="24"/>
          <w:szCs w:val="24"/>
        </w:rPr>
      </w:pPr>
      <w:r>
        <w:rPr>
          <w:sz w:val="24"/>
          <w:szCs w:val="24"/>
        </w:rPr>
        <w:t>1 TL Cayennepfeffer</w:t>
      </w:r>
    </w:p>
    <w:p w14:paraId="17C1850B" w14:textId="77777777" w:rsidR="00B24D24" w:rsidRDefault="00B24D24" w:rsidP="00B24D24">
      <w:pPr>
        <w:rPr>
          <w:sz w:val="24"/>
          <w:szCs w:val="24"/>
        </w:rPr>
      </w:pPr>
      <w:r>
        <w:rPr>
          <w:sz w:val="24"/>
          <w:szCs w:val="24"/>
        </w:rPr>
        <w:t>50 g Zucker</w:t>
      </w:r>
    </w:p>
    <w:p w14:paraId="7619ADFE" w14:textId="77777777" w:rsidR="00B24D24" w:rsidRDefault="00B24D24" w:rsidP="00B24D24">
      <w:pPr>
        <w:rPr>
          <w:sz w:val="24"/>
          <w:szCs w:val="24"/>
        </w:rPr>
      </w:pPr>
      <w:r>
        <w:rPr>
          <w:sz w:val="24"/>
          <w:szCs w:val="24"/>
        </w:rPr>
        <w:t>180 g Polenta</w:t>
      </w:r>
    </w:p>
    <w:p w14:paraId="5234CF8D" w14:textId="77777777" w:rsidR="00B24D24" w:rsidRDefault="00B24D24" w:rsidP="00B24D24">
      <w:pPr>
        <w:rPr>
          <w:sz w:val="24"/>
          <w:szCs w:val="24"/>
        </w:rPr>
      </w:pPr>
      <w:r>
        <w:rPr>
          <w:sz w:val="24"/>
          <w:szCs w:val="24"/>
        </w:rPr>
        <w:t>360 g saure Sahne</w:t>
      </w:r>
    </w:p>
    <w:p w14:paraId="4F0B2BD0" w14:textId="77777777" w:rsidR="00B24D24" w:rsidRDefault="00B24D24" w:rsidP="00B24D24">
      <w:pPr>
        <w:rPr>
          <w:sz w:val="24"/>
          <w:szCs w:val="24"/>
        </w:rPr>
      </w:pPr>
      <w:r>
        <w:rPr>
          <w:sz w:val="24"/>
          <w:szCs w:val="24"/>
        </w:rPr>
        <w:t>2 große Eier</w:t>
      </w:r>
    </w:p>
    <w:p w14:paraId="7A9CB15C" w14:textId="77777777" w:rsidR="00B24D24" w:rsidRDefault="00B24D24" w:rsidP="00B24D24">
      <w:pPr>
        <w:rPr>
          <w:sz w:val="24"/>
          <w:szCs w:val="24"/>
        </w:rPr>
      </w:pPr>
      <w:r>
        <w:rPr>
          <w:sz w:val="24"/>
          <w:szCs w:val="24"/>
        </w:rPr>
        <w:t>9 EL Olivenöl</w:t>
      </w:r>
    </w:p>
    <w:p w14:paraId="684D1EB7" w14:textId="77777777" w:rsidR="00B24D24" w:rsidRDefault="00B24D24" w:rsidP="00B24D24">
      <w:pPr>
        <w:rPr>
          <w:sz w:val="24"/>
          <w:szCs w:val="24"/>
        </w:rPr>
      </w:pPr>
      <w:r>
        <w:rPr>
          <w:sz w:val="24"/>
          <w:szCs w:val="24"/>
        </w:rPr>
        <w:t>4 Frühlingszwiebeln, grob gehackt</w:t>
      </w:r>
    </w:p>
    <w:p w14:paraId="71A03BE7" w14:textId="77777777" w:rsidR="00B24D24" w:rsidRDefault="00B24D24" w:rsidP="00B24D24">
      <w:pPr>
        <w:rPr>
          <w:sz w:val="24"/>
          <w:szCs w:val="24"/>
        </w:rPr>
      </w:pPr>
      <w:r>
        <w:rPr>
          <w:sz w:val="24"/>
          <w:szCs w:val="24"/>
        </w:rPr>
        <w:t>10 g Korianderblätter, gehackt</w:t>
      </w:r>
    </w:p>
    <w:p w14:paraId="2B26FC90" w14:textId="77777777" w:rsidR="00B24D24" w:rsidRDefault="00B24D24" w:rsidP="00B24D24">
      <w:pPr>
        <w:rPr>
          <w:sz w:val="24"/>
          <w:szCs w:val="24"/>
        </w:rPr>
      </w:pPr>
      <w:r>
        <w:rPr>
          <w:sz w:val="24"/>
          <w:szCs w:val="24"/>
        </w:rPr>
        <w:t>1 frische Chilischote, fein gehackt</w:t>
      </w:r>
    </w:p>
    <w:p w14:paraId="11B3ECAB" w14:textId="77777777" w:rsidR="00B24D24" w:rsidRDefault="00B24D24" w:rsidP="00B24D24">
      <w:pPr>
        <w:rPr>
          <w:sz w:val="24"/>
          <w:szCs w:val="24"/>
        </w:rPr>
      </w:pPr>
      <w:r>
        <w:rPr>
          <w:sz w:val="24"/>
          <w:szCs w:val="24"/>
        </w:rPr>
        <w:t>Salz, Pfeffer</w:t>
      </w:r>
    </w:p>
    <w:p w14:paraId="3E8B131E" w14:textId="77777777" w:rsidR="00B24D24" w:rsidRDefault="00B24D24" w:rsidP="00B24D24">
      <w:pPr>
        <w:rPr>
          <w:sz w:val="24"/>
          <w:szCs w:val="24"/>
        </w:rPr>
      </w:pPr>
    </w:p>
    <w:p w14:paraId="78694C2C" w14:textId="77777777" w:rsidR="00B24D24" w:rsidRPr="00242029" w:rsidRDefault="00B24D24" w:rsidP="00B24D24">
      <w:pPr>
        <w:rPr>
          <w:i/>
          <w:iCs/>
          <w:sz w:val="24"/>
          <w:szCs w:val="24"/>
        </w:rPr>
      </w:pPr>
      <w:r w:rsidRPr="00242029">
        <w:rPr>
          <w:i/>
          <w:iCs/>
          <w:sz w:val="24"/>
          <w:szCs w:val="24"/>
        </w:rPr>
        <w:t>Topping:</w:t>
      </w:r>
    </w:p>
    <w:p w14:paraId="7A9C31DC" w14:textId="77777777" w:rsidR="00B24D24" w:rsidRDefault="00B24D24" w:rsidP="00B24D24">
      <w:pPr>
        <w:rPr>
          <w:sz w:val="24"/>
          <w:szCs w:val="24"/>
        </w:rPr>
      </w:pPr>
      <w:r>
        <w:rPr>
          <w:sz w:val="24"/>
          <w:szCs w:val="24"/>
        </w:rPr>
        <w:t>100 g Feta, zerbröselt</w:t>
      </w:r>
    </w:p>
    <w:p w14:paraId="5531CB1E" w14:textId="77777777" w:rsidR="00B24D24" w:rsidRDefault="00B24D24" w:rsidP="00B24D24">
      <w:pPr>
        <w:rPr>
          <w:sz w:val="24"/>
          <w:szCs w:val="24"/>
        </w:rPr>
      </w:pPr>
      <w:r>
        <w:rPr>
          <w:sz w:val="24"/>
          <w:szCs w:val="24"/>
        </w:rPr>
        <w:t>100 g Cheddar, geraspelt</w:t>
      </w:r>
    </w:p>
    <w:p w14:paraId="724A2406" w14:textId="77777777" w:rsidR="00B24D24" w:rsidRDefault="00B24D24" w:rsidP="00B24D24">
      <w:pPr>
        <w:rPr>
          <w:sz w:val="24"/>
          <w:szCs w:val="24"/>
        </w:rPr>
      </w:pPr>
      <w:r>
        <w:rPr>
          <w:sz w:val="24"/>
          <w:szCs w:val="24"/>
        </w:rPr>
        <w:t>1 frische Chilischote, in dünne Ringe geschnitten</w:t>
      </w:r>
    </w:p>
    <w:p w14:paraId="2154EA20" w14:textId="77777777" w:rsidR="00B24D24" w:rsidRDefault="00B24D24" w:rsidP="00B24D24">
      <w:pPr>
        <w:rPr>
          <w:sz w:val="24"/>
          <w:szCs w:val="24"/>
        </w:rPr>
      </w:pPr>
      <w:r>
        <w:rPr>
          <w:sz w:val="24"/>
          <w:szCs w:val="24"/>
        </w:rPr>
        <w:t>½ rote Zwiebel, in dicke Scheiben geschnitten</w:t>
      </w:r>
    </w:p>
    <w:p w14:paraId="51A68F7C" w14:textId="77777777" w:rsidR="00B24D24" w:rsidRDefault="00B24D24" w:rsidP="00B24D24">
      <w:pPr>
        <w:rPr>
          <w:sz w:val="24"/>
          <w:szCs w:val="24"/>
        </w:rPr>
      </w:pPr>
      <w:r>
        <w:rPr>
          <w:sz w:val="24"/>
          <w:szCs w:val="24"/>
        </w:rPr>
        <w:t>2 TL Schwarzkümmelsamen</w:t>
      </w:r>
    </w:p>
    <w:p w14:paraId="7DDB7B48" w14:textId="77777777" w:rsidR="00B24D24" w:rsidRDefault="00B24D24" w:rsidP="00B24D24">
      <w:pPr>
        <w:rPr>
          <w:sz w:val="24"/>
          <w:szCs w:val="24"/>
        </w:rPr>
      </w:pPr>
    </w:p>
    <w:p w14:paraId="6815874B" w14:textId="77777777" w:rsidR="00B24D24" w:rsidRPr="00242029" w:rsidRDefault="00B24D24" w:rsidP="00B40E8C">
      <w:pPr>
        <w:pStyle w:val="ListParagraph"/>
        <w:numPr>
          <w:ilvl w:val="0"/>
          <w:numId w:val="1950"/>
        </w:numPr>
        <w:spacing w:after="120"/>
        <w:contextualSpacing w:val="0"/>
        <w:jc w:val="both"/>
        <w:rPr>
          <w:sz w:val="24"/>
          <w:szCs w:val="24"/>
        </w:rPr>
      </w:pPr>
      <w:r w:rsidRPr="00242029">
        <w:rPr>
          <w:sz w:val="24"/>
          <w:szCs w:val="24"/>
        </w:rPr>
        <w:t>Den Backofen auf 170 Grad vorheizen.</w:t>
      </w:r>
    </w:p>
    <w:p w14:paraId="1CF4381E" w14:textId="77777777" w:rsidR="00B24D24" w:rsidRPr="00242029" w:rsidRDefault="00B24D24" w:rsidP="00B40E8C">
      <w:pPr>
        <w:pStyle w:val="ListParagraph"/>
        <w:numPr>
          <w:ilvl w:val="0"/>
          <w:numId w:val="1950"/>
        </w:numPr>
        <w:spacing w:after="120"/>
        <w:contextualSpacing w:val="0"/>
        <w:jc w:val="both"/>
        <w:rPr>
          <w:sz w:val="24"/>
          <w:szCs w:val="24"/>
        </w:rPr>
      </w:pPr>
      <w:r w:rsidRPr="00242029">
        <w:rPr>
          <w:sz w:val="24"/>
          <w:szCs w:val="24"/>
        </w:rPr>
        <w:t>Eine ofenfeste, gusseiserne Pfanne stark erhitzen. Die Maiskörner darin ohne Fett 4-5 Minuten rösten, bis sie Farbe angenommen haben, dabei ab und zu umrühren. Auf einem Teller abkühlen lassen.</w:t>
      </w:r>
    </w:p>
    <w:p w14:paraId="601991A4" w14:textId="77777777" w:rsidR="00B24D24" w:rsidRPr="00242029" w:rsidRDefault="00B24D24" w:rsidP="00B40E8C">
      <w:pPr>
        <w:pStyle w:val="ListParagraph"/>
        <w:numPr>
          <w:ilvl w:val="0"/>
          <w:numId w:val="1950"/>
        </w:numPr>
        <w:spacing w:after="120"/>
        <w:contextualSpacing w:val="0"/>
        <w:jc w:val="both"/>
        <w:rPr>
          <w:sz w:val="24"/>
          <w:szCs w:val="24"/>
        </w:rPr>
      </w:pPr>
      <w:r w:rsidRPr="00242029">
        <w:rPr>
          <w:sz w:val="24"/>
          <w:szCs w:val="24"/>
        </w:rPr>
        <w:lastRenderedPageBreak/>
        <w:t>Mehl, Backpulver, Natron, Kreuzkümmel und Cayennepfeffer in eine große Schüssel sieben. Den Zucker sowie 1,5 TL Salz und nicht zu wenig Pfeffer hinzufügen. Alles verrühren, beiseitestellen.</w:t>
      </w:r>
    </w:p>
    <w:p w14:paraId="4FF52A00" w14:textId="77777777" w:rsidR="00B24D24" w:rsidRPr="00242029" w:rsidRDefault="00B24D24" w:rsidP="00B40E8C">
      <w:pPr>
        <w:pStyle w:val="ListParagraph"/>
        <w:numPr>
          <w:ilvl w:val="0"/>
          <w:numId w:val="1950"/>
        </w:numPr>
        <w:spacing w:after="120"/>
        <w:contextualSpacing w:val="0"/>
        <w:jc w:val="both"/>
        <w:rPr>
          <w:sz w:val="24"/>
          <w:szCs w:val="24"/>
        </w:rPr>
      </w:pPr>
      <w:r w:rsidRPr="00242029">
        <w:rPr>
          <w:sz w:val="24"/>
          <w:szCs w:val="24"/>
        </w:rPr>
        <w:t>Polenta, saure Sahne, Eier und 8 EL Öl in eine zweite Schüssel geben und verquirlen. Zu den getrockneten Zutaten geben, dann Frühlingszwiebeln, Korianderblätter, Chili und die gerösteten Maiskörner kurz unterheben.</w:t>
      </w:r>
    </w:p>
    <w:p w14:paraId="0B5931A6" w14:textId="77777777" w:rsidR="00B24D24" w:rsidRPr="00242029" w:rsidRDefault="00B24D24" w:rsidP="00B40E8C">
      <w:pPr>
        <w:pStyle w:val="ListParagraph"/>
        <w:numPr>
          <w:ilvl w:val="0"/>
          <w:numId w:val="1950"/>
        </w:numPr>
        <w:spacing w:after="120"/>
        <w:contextualSpacing w:val="0"/>
        <w:jc w:val="both"/>
        <w:rPr>
          <w:sz w:val="24"/>
          <w:szCs w:val="24"/>
        </w:rPr>
      </w:pPr>
      <w:r w:rsidRPr="00242029">
        <w:rPr>
          <w:sz w:val="24"/>
          <w:szCs w:val="24"/>
        </w:rPr>
        <w:t>Die Pfanne mit 1 EL Öl ausfetten. Den Teig hineinfließen und mit den Zutaten für das Topping bestreuen. Das Maisbrot im Ofen 40-45 Minuten backen. Es ist fertig, wenn ein hineingestochener Holzspieß sauber wieder herauskommt. Das Brot frisch aus dem Ofen servieren oder 30 Minuten abkühlen lassen und noch warm oder bei Zimmertemperatur servieren. Wie es erst am nächsten Tag gebraucht, im Backofen erwärmen.</w:t>
      </w:r>
    </w:p>
    <w:p w14:paraId="77D25324" w14:textId="77777777" w:rsidR="00B24D24" w:rsidRDefault="00B24D24" w:rsidP="00B24D24">
      <w:pPr>
        <w:spacing w:after="120"/>
        <w:jc w:val="both"/>
        <w:rPr>
          <w:sz w:val="24"/>
          <w:szCs w:val="24"/>
        </w:rPr>
      </w:pPr>
    </w:p>
    <w:p w14:paraId="5ACC81DD" w14:textId="77777777" w:rsidR="00B24D24" w:rsidRDefault="00B24D24" w:rsidP="00B24D24">
      <w:pPr>
        <w:rPr>
          <w:sz w:val="24"/>
          <w:szCs w:val="24"/>
        </w:rPr>
      </w:pPr>
      <w:r>
        <w:rPr>
          <w:sz w:val="24"/>
          <w:szCs w:val="24"/>
        </w:rPr>
        <w:t>Kommentar:</w:t>
      </w:r>
      <w:r>
        <w:rPr>
          <w:sz w:val="24"/>
          <w:szCs w:val="24"/>
        </w:rPr>
        <w:tab/>
        <w:t>Dazu passt natürlich Avocadocreme oder -salat etc. super.</w:t>
      </w:r>
    </w:p>
    <w:p w14:paraId="17E3A180" w14:textId="77777777" w:rsidR="009604E9" w:rsidRDefault="009604E9">
      <w:pPr>
        <w:rPr>
          <w:sz w:val="24"/>
          <w:szCs w:val="24"/>
        </w:rPr>
      </w:pPr>
      <w:r>
        <w:rPr>
          <w:sz w:val="24"/>
          <w:szCs w:val="24"/>
        </w:rPr>
        <w:br w:type="page"/>
      </w:r>
    </w:p>
    <w:p w14:paraId="12B76F17" w14:textId="77777777" w:rsidR="009604E9" w:rsidRDefault="009604E9" w:rsidP="009604E9">
      <w:pPr>
        <w:pStyle w:val="Heading2"/>
        <w:spacing w:after="240"/>
      </w:pPr>
      <w:r>
        <w:lastRenderedPageBreak/>
        <w:t>Avocadabutter und Tomatensalsa auf geröstetem Brot</w:t>
      </w:r>
      <w:r>
        <w:rPr>
          <w:rStyle w:val="FootnoteReference"/>
        </w:rPr>
        <w:footnoteReference w:id="76"/>
      </w:r>
      <w:r>
        <w:t xml:space="preserve"> </w:t>
      </w:r>
    </w:p>
    <w:p w14:paraId="222D72B0" w14:textId="77777777" w:rsidR="009604E9" w:rsidRDefault="009604E9" w:rsidP="009604E9">
      <w:pPr>
        <w:rPr>
          <w:sz w:val="24"/>
          <w:szCs w:val="24"/>
        </w:rPr>
      </w:pPr>
      <w:r w:rsidRPr="008E15E4">
        <w:rPr>
          <w:sz w:val="24"/>
          <w:szCs w:val="24"/>
          <w:u w:val="single"/>
        </w:rPr>
        <w:t>Zutaten</w:t>
      </w:r>
      <w:r>
        <w:rPr>
          <w:sz w:val="24"/>
          <w:szCs w:val="24"/>
        </w:rPr>
        <w:t xml:space="preserve"> (für 4 Portionen als kleine Mahlzeit)</w:t>
      </w:r>
    </w:p>
    <w:p w14:paraId="44959FA8" w14:textId="77777777" w:rsidR="009604E9" w:rsidRDefault="009604E9" w:rsidP="009604E9">
      <w:pPr>
        <w:rPr>
          <w:sz w:val="24"/>
          <w:szCs w:val="24"/>
        </w:rPr>
      </w:pPr>
      <w:r>
        <w:rPr>
          <w:sz w:val="24"/>
          <w:szCs w:val="24"/>
        </w:rPr>
        <w:t>2 – 3 sehr reife Avocados mit Zimmertemperatur, Fruchtfleisch ausgelöst</w:t>
      </w:r>
    </w:p>
    <w:p w14:paraId="3B1AC214" w14:textId="77777777" w:rsidR="009604E9" w:rsidRDefault="009604E9" w:rsidP="009604E9">
      <w:pPr>
        <w:rPr>
          <w:sz w:val="24"/>
          <w:szCs w:val="24"/>
        </w:rPr>
      </w:pPr>
      <w:r>
        <w:rPr>
          <w:sz w:val="24"/>
          <w:szCs w:val="24"/>
        </w:rPr>
        <w:t>60 g weiche Butter, in 2 cm große Würfel geschnitten</w:t>
      </w:r>
    </w:p>
    <w:p w14:paraId="0C944F23" w14:textId="77777777" w:rsidR="009604E9" w:rsidRDefault="009604E9" w:rsidP="009604E9">
      <w:pPr>
        <w:rPr>
          <w:sz w:val="24"/>
          <w:szCs w:val="24"/>
        </w:rPr>
      </w:pPr>
      <w:r>
        <w:rPr>
          <w:sz w:val="24"/>
          <w:szCs w:val="24"/>
        </w:rPr>
        <w:t>3 Biolimetten, 1,5 EL Schale abgerieben, dann 1,5 EL Saft ausgepresst</w:t>
      </w:r>
    </w:p>
    <w:p w14:paraId="30ACAB56" w14:textId="77777777" w:rsidR="009604E9" w:rsidRDefault="009604E9" w:rsidP="009604E9">
      <w:pPr>
        <w:rPr>
          <w:sz w:val="24"/>
          <w:szCs w:val="24"/>
        </w:rPr>
      </w:pPr>
      <w:r>
        <w:rPr>
          <w:sz w:val="24"/>
          <w:szCs w:val="24"/>
        </w:rPr>
        <w:t>10 g Estragonblätter, grob gehackt</w:t>
      </w:r>
    </w:p>
    <w:p w14:paraId="6B35CFDE" w14:textId="77777777" w:rsidR="009604E9" w:rsidRDefault="009604E9" w:rsidP="009604E9">
      <w:pPr>
        <w:rPr>
          <w:sz w:val="24"/>
          <w:szCs w:val="24"/>
        </w:rPr>
      </w:pPr>
      <w:r>
        <w:rPr>
          <w:sz w:val="24"/>
          <w:szCs w:val="24"/>
        </w:rPr>
        <w:t>10 g Dill, grob gehackt</w:t>
      </w:r>
    </w:p>
    <w:p w14:paraId="0A745862" w14:textId="77777777" w:rsidR="009604E9" w:rsidRDefault="009604E9" w:rsidP="009604E9">
      <w:pPr>
        <w:rPr>
          <w:sz w:val="24"/>
          <w:szCs w:val="24"/>
        </w:rPr>
      </w:pPr>
      <w:r>
        <w:rPr>
          <w:sz w:val="24"/>
          <w:szCs w:val="24"/>
        </w:rPr>
        <w:t>200 g Kirschtomaten, geviertelt</w:t>
      </w:r>
    </w:p>
    <w:p w14:paraId="2C6F6E43" w14:textId="77777777" w:rsidR="009604E9" w:rsidRDefault="009604E9" w:rsidP="009604E9">
      <w:pPr>
        <w:rPr>
          <w:sz w:val="24"/>
          <w:szCs w:val="24"/>
        </w:rPr>
      </w:pPr>
      <w:r>
        <w:rPr>
          <w:sz w:val="24"/>
          <w:szCs w:val="24"/>
        </w:rPr>
        <w:t>2 TL Kapern, fein gehackt</w:t>
      </w:r>
    </w:p>
    <w:p w14:paraId="49E5BED4" w14:textId="77777777" w:rsidR="009604E9" w:rsidRDefault="009604E9" w:rsidP="009604E9">
      <w:pPr>
        <w:rPr>
          <w:sz w:val="24"/>
          <w:szCs w:val="24"/>
        </w:rPr>
      </w:pPr>
      <w:r>
        <w:rPr>
          <w:sz w:val="24"/>
          <w:szCs w:val="24"/>
        </w:rPr>
        <w:t>2 EL Olivenöl</w:t>
      </w:r>
    </w:p>
    <w:p w14:paraId="0DD6B797" w14:textId="77777777" w:rsidR="009604E9" w:rsidRDefault="009604E9" w:rsidP="009604E9">
      <w:pPr>
        <w:rPr>
          <w:sz w:val="24"/>
          <w:szCs w:val="24"/>
        </w:rPr>
      </w:pPr>
      <w:r>
        <w:rPr>
          <w:sz w:val="24"/>
          <w:szCs w:val="24"/>
        </w:rPr>
        <w:t>4 Scheiben Sauerteigbrot, 1 kleine Knoblauchzehe, geschält und halbiert</w:t>
      </w:r>
    </w:p>
    <w:p w14:paraId="014DD6E7" w14:textId="77777777" w:rsidR="009604E9" w:rsidRDefault="009604E9" w:rsidP="009604E9">
      <w:pPr>
        <w:rPr>
          <w:sz w:val="24"/>
          <w:szCs w:val="24"/>
        </w:rPr>
      </w:pPr>
      <w:r>
        <w:rPr>
          <w:sz w:val="24"/>
          <w:szCs w:val="24"/>
        </w:rPr>
        <w:t>¼ TL Kreuzkümmelsamen, geröstet und zerstoßen</w:t>
      </w:r>
    </w:p>
    <w:p w14:paraId="223A147E" w14:textId="77777777" w:rsidR="009604E9" w:rsidRDefault="009604E9" w:rsidP="009604E9">
      <w:pPr>
        <w:rPr>
          <w:sz w:val="24"/>
          <w:szCs w:val="24"/>
        </w:rPr>
      </w:pPr>
      <w:r>
        <w:rPr>
          <w:sz w:val="24"/>
          <w:szCs w:val="24"/>
        </w:rPr>
        <w:t>Salz, Pfeffer</w:t>
      </w:r>
    </w:p>
    <w:p w14:paraId="2930DE92" w14:textId="77777777" w:rsidR="009604E9" w:rsidRDefault="009604E9" w:rsidP="009604E9">
      <w:pPr>
        <w:rPr>
          <w:sz w:val="24"/>
          <w:szCs w:val="24"/>
        </w:rPr>
      </w:pPr>
    </w:p>
    <w:p w14:paraId="52D7603E" w14:textId="77777777" w:rsidR="009604E9" w:rsidRDefault="009604E9" w:rsidP="009604E9">
      <w:pPr>
        <w:rPr>
          <w:sz w:val="24"/>
          <w:szCs w:val="24"/>
        </w:rPr>
      </w:pPr>
      <w:r>
        <w:rPr>
          <w:sz w:val="24"/>
          <w:szCs w:val="24"/>
        </w:rPr>
        <w:t>Zubereitung:</w:t>
      </w:r>
    </w:p>
    <w:p w14:paraId="2B93FA83" w14:textId="77777777" w:rsidR="009604E9" w:rsidRPr="003333B4" w:rsidRDefault="009604E9" w:rsidP="00B40E8C">
      <w:pPr>
        <w:pStyle w:val="ListParagraph"/>
        <w:numPr>
          <w:ilvl w:val="0"/>
          <w:numId w:val="1004"/>
        </w:numPr>
        <w:ind w:left="714" w:hanging="357"/>
        <w:contextualSpacing w:val="0"/>
        <w:jc w:val="both"/>
        <w:rPr>
          <w:sz w:val="24"/>
          <w:szCs w:val="24"/>
        </w:rPr>
      </w:pPr>
      <w:r w:rsidRPr="003333B4">
        <w:rPr>
          <w:sz w:val="24"/>
          <w:szCs w:val="24"/>
        </w:rPr>
        <w:t xml:space="preserve">Avocado und Butter mit der Hälfte der Limettenschale, der Hälfte des Limettensafts sowie ½ TL </w:t>
      </w:r>
      <w:r>
        <w:rPr>
          <w:sz w:val="24"/>
          <w:szCs w:val="24"/>
        </w:rPr>
        <w:t>S</w:t>
      </w:r>
      <w:r w:rsidRPr="003333B4">
        <w:rPr>
          <w:sz w:val="24"/>
          <w:szCs w:val="24"/>
        </w:rPr>
        <w:t>alz glatt pürieren. In eine kleine Schüssel umfüllen. Zwei Drittel der Kräuter unterheben. Die Avocadobutter 10 Minuten kaltstellen.</w:t>
      </w:r>
    </w:p>
    <w:p w14:paraId="66FE366D" w14:textId="77777777" w:rsidR="009604E9" w:rsidRPr="003333B4" w:rsidRDefault="009604E9" w:rsidP="00B40E8C">
      <w:pPr>
        <w:pStyle w:val="ListParagraph"/>
        <w:numPr>
          <w:ilvl w:val="0"/>
          <w:numId w:val="1004"/>
        </w:numPr>
        <w:ind w:left="714" w:hanging="357"/>
        <w:contextualSpacing w:val="0"/>
        <w:jc w:val="both"/>
        <w:rPr>
          <w:sz w:val="24"/>
          <w:szCs w:val="24"/>
        </w:rPr>
      </w:pPr>
      <w:r w:rsidRPr="003333B4">
        <w:rPr>
          <w:sz w:val="24"/>
          <w:szCs w:val="24"/>
        </w:rPr>
        <w:t>Für die Salsa die Tomaten mit den Kapern, der restlichen Limettenschale, dem restlichen Limettensaft, dem Öl und nicht zu wenig Pfeffer mischen. Bis zum Servieren beiseitestellen.</w:t>
      </w:r>
    </w:p>
    <w:p w14:paraId="417ACE56" w14:textId="77777777" w:rsidR="009604E9" w:rsidRDefault="009604E9" w:rsidP="00B40E8C">
      <w:pPr>
        <w:pStyle w:val="ListParagraph"/>
        <w:numPr>
          <w:ilvl w:val="0"/>
          <w:numId w:val="1004"/>
        </w:numPr>
        <w:ind w:left="714" w:hanging="357"/>
        <w:contextualSpacing w:val="0"/>
        <w:jc w:val="both"/>
        <w:rPr>
          <w:sz w:val="24"/>
          <w:szCs w:val="24"/>
        </w:rPr>
      </w:pPr>
      <w:r w:rsidRPr="003333B4">
        <w:rPr>
          <w:sz w:val="24"/>
          <w:szCs w:val="24"/>
        </w:rPr>
        <w:t>Die Brotscheiben rösten. Jeweils auf eiern Seite mit der Schnittfläche der Knoblauchzehe einreiben, dann nur kurz abkühlen lassen. Die Scheiben mit der Avocadobutter bestreichen und die Tomatensalsa daraufgeben. Mit dem Kreuzkümmel und den restlichen Kräutern bestreuen. Mit Pfeffer übermahlen, mit Öl beträufeln und servieren.</w:t>
      </w:r>
    </w:p>
    <w:p w14:paraId="1F4A91CF" w14:textId="77777777" w:rsidR="009604E9" w:rsidRDefault="009604E9" w:rsidP="009604E9">
      <w:pPr>
        <w:jc w:val="both"/>
        <w:rPr>
          <w:sz w:val="24"/>
          <w:szCs w:val="24"/>
        </w:rPr>
      </w:pPr>
    </w:p>
    <w:p w14:paraId="0AC88081" w14:textId="77777777" w:rsidR="009604E9" w:rsidRPr="008E15E4" w:rsidRDefault="009604E9" w:rsidP="009604E9">
      <w:pPr>
        <w:jc w:val="both"/>
        <w:rPr>
          <w:sz w:val="24"/>
          <w:szCs w:val="24"/>
        </w:rPr>
      </w:pPr>
      <w:r>
        <w:rPr>
          <w:sz w:val="24"/>
          <w:szCs w:val="24"/>
        </w:rPr>
        <w:t>Info:</w:t>
      </w:r>
      <w:r>
        <w:rPr>
          <w:sz w:val="24"/>
          <w:szCs w:val="24"/>
        </w:rPr>
        <w:tab/>
        <w:t>Die Ökobilanz der Avocado ist natürlich verheerend. Schmeckt aber trotzdem sehr gut.</w:t>
      </w:r>
    </w:p>
    <w:p w14:paraId="48F68138" w14:textId="77777777" w:rsidR="009604E9" w:rsidRDefault="009604E9" w:rsidP="009604E9">
      <w:pPr>
        <w:pStyle w:val="ListParagraph"/>
        <w:jc w:val="both"/>
        <w:rPr>
          <w:sz w:val="24"/>
          <w:szCs w:val="24"/>
        </w:rPr>
      </w:pPr>
    </w:p>
    <w:p w14:paraId="729EE9CD" w14:textId="57A60A3D" w:rsidR="00B24D24" w:rsidRDefault="00B24D24" w:rsidP="00B24D24">
      <w:pPr>
        <w:rPr>
          <w:sz w:val="24"/>
          <w:szCs w:val="24"/>
        </w:rPr>
      </w:pPr>
      <w:r>
        <w:rPr>
          <w:sz w:val="24"/>
          <w:szCs w:val="24"/>
        </w:rPr>
        <w:br w:type="page"/>
      </w:r>
    </w:p>
    <w:p w14:paraId="1C2E13C7" w14:textId="77777777" w:rsidR="009604E9" w:rsidRDefault="009604E9" w:rsidP="009604E9">
      <w:pPr>
        <w:pStyle w:val="Heading2"/>
        <w:spacing w:after="240"/>
      </w:pPr>
      <w:r>
        <w:lastRenderedPageBreak/>
        <w:t xml:space="preserve">Iranische Kräuterpuffer </w:t>
      </w:r>
      <w:r>
        <w:rPr>
          <w:rStyle w:val="FootnoteReference"/>
        </w:rPr>
        <w:footnoteReference w:id="77"/>
      </w:r>
    </w:p>
    <w:p w14:paraId="2EB96E92" w14:textId="77777777" w:rsidR="009604E9" w:rsidRDefault="009604E9" w:rsidP="009604E9">
      <w:pPr>
        <w:jc w:val="both"/>
        <w:rPr>
          <w:sz w:val="24"/>
          <w:szCs w:val="24"/>
        </w:rPr>
      </w:pPr>
      <w:r w:rsidRPr="00C56116">
        <w:rPr>
          <w:sz w:val="24"/>
          <w:szCs w:val="24"/>
          <w:u w:val="single"/>
        </w:rPr>
        <w:t>Zutaten</w:t>
      </w:r>
      <w:r>
        <w:rPr>
          <w:sz w:val="24"/>
          <w:szCs w:val="24"/>
        </w:rPr>
        <w:t xml:space="preserve"> (für 8 Stück)</w:t>
      </w:r>
    </w:p>
    <w:p w14:paraId="1AD39023" w14:textId="77777777" w:rsidR="009604E9" w:rsidRDefault="009604E9" w:rsidP="009604E9">
      <w:pPr>
        <w:jc w:val="both"/>
        <w:rPr>
          <w:sz w:val="24"/>
          <w:szCs w:val="24"/>
        </w:rPr>
      </w:pPr>
      <w:r>
        <w:rPr>
          <w:sz w:val="24"/>
          <w:szCs w:val="24"/>
        </w:rPr>
        <w:t>40 g Dill, fein gehackt</w:t>
      </w:r>
    </w:p>
    <w:p w14:paraId="414D51ED" w14:textId="77777777" w:rsidR="009604E9" w:rsidRDefault="009604E9" w:rsidP="009604E9">
      <w:pPr>
        <w:jc w:val="both"/>
        <w:rPr>
          <w:sz w:val="24"/>
          <w:szCs w:val="24"/>
        </w:rPr>
      </w:pPr>
      <w:r>
        <w:rPr>
          <w:sz w:val="24"/>
          <w:szCs w:val="24"/>
        </w:rPr>
        <w:t>40 g Basilikumblätter, fein gehackt</w:t>
      </w:r>
    </w:p>
    <w:p w14:paraId="4E4CC850" w14:textId="77777777" w:rsidR="009604E9" w:rsidRDefault="009604E9" w:rsidP="009604E9">
      <w:pPr>
        <w:jc w:val="both"/>
        <w:rPr>
          <w:sz w:val="24"/>
          <w:szCs w:val="24"/>
        </w:rPr>
      </w:pPr>
      <w:r>
        <w:rPr>
          <w:sz w:val="24"/>
          <w:szCs w:val="24"/>
        </w:rPr>
        <w:t>40 g Korianderblätter, fein gehackt</w:t>
      </w:r>
    </w:p>
    <w:p w14:paraId="72AD8F62" w14:textId="77777777" w:rsidR="009604E9" w:rsidRDefault="009604E9" w:rsidP="009604E9">
      <w:pPr>
        <w:jc w:val="both"/>
        <w:rPr>
          <w:sz w:val="24"/>
          <w:szCs w:val="24"/>
        </w:rPr>
      </w:pPr>
      <w:r>
        <w:rPr>
          <w:sz w:val="24"/>
          <w:szCs w:val="24"/>
        </w:rPr>
        <w:t>1,5 TL Kreuzkümmel</w:t>
      </w:r>
    </w:p>
    <w:p w14:paraId="07629924" w14:textId="77777777" w:rsidR="009604E9" w:rsidRDefault="009604E9" w:rsidP="009604E9">
      <w:pPr>
        <w:jc w:val="both"/>
        <w:rPr>
          <w:sz w:val="24"/>
          <w:szCs w:val="24"/>
        </w:rPr>
      </w:pPr>
      <w:r>
        <w:rPr>
          <w:sz w:val="24"/>
          <w:szCs w:val="24"/>
        </w:rPr>
        <w:t>2 Scheiben Weißbrot, zu feinen Bröseln zerkleinert</w:t>
      </w:r>
    </w:p>
    <w:p w14:paraId="6C99BB57" w14:textId="77777777" w:rsidR="009604E9" w:rsidRDefault="009604E9" w:rsidP="009604E9">
      <w:pPr>
        <w:jc w:val="both"/>
        <w:rPr>
          <w:sz w:val="24"/>
          <w:szCs w:val="24"/>
        </w:rPr>
      </w:pPr>
      <w:r>
        <w:rPr>
          <w:sz w:val="24"/>
          <w:szCs w:val="24"/>
        </w:rPr>
        <w:t>25 g Walnusskerne, geröstet und grob gehackt</w:t>
      </w:r>
    </w:p>
    <w:p w14:paraId="60B4DA76" w14:textId="77777777" w:rsidR="009604E9" w:rsidRDefault="009604E9" w:rsidP="009604E9">
      <w:pPr>
        <w:jc w:val="both"/>
        <w:rPr>
          <w:sz w:val="24"/>
          <w:szCs w:val="24"/>
        </w:rPr>
      </w:pPr>
      <w:r>
        <w:rPr>
          <w:sz w:val="24"/>
          <w:szCs w:val="24"/>
        </w:rPr>
        <w:t>8 Eier, verquirlt</w:t>
      </w:r>
    </w:p>
    <w:p w14:paraId="152DC367" w14:textId="77777777" w:rsidR="009604E9" w:rsidRDefault="009604E9" w:rsidP="009604E9">
      <w:pPr>
        <w:jc w:val="both"/>
        <w:rPr>
          <w:sz w:val="24"/>
          <w:szCs w:val="24"/>
        </w:rPr>
      </w:pPr>
      <w:r>
        <w:rPr>
          <w:sz w:val="24"/>
          <w:szCs w:val="24"/>
        </w:rPr>
        <w:t>4 EL Sonnenblumenöl zum Braten</w:t>
      </w:r>
    </w:p>
    <w:p w14:paraId="17ADF46D" w14:textId="77777777" w:rsidR="009604E9" w:rsidRDefault="009604E9" w:rsidP="009604E9">
      <w:pPr>
        <w:jc w:val="both"/>
        <w:rPr>
          <w:sz w:val="24"/>
          <w:szCs w:val="24"/>
        </w:rPr>
      </w:pPr>
      <w:r>
        <w:rPr>
          <w:sz w:val="24"/>
          <w:szCs w:val="24"/>
        </w:rPr>
        <w:t>Salz</w:t>
      </w:r>
    </w:p>
    <w:p w14:paraId="0786C14F" w14:textId="77777777" w:rsidR="009604E9" w:rsidRDefault="009604E9" w:rsidP="009604E9">
      <w:pPr>
        <w:jc w:val="both"/>
        <w:rPr>
          <w:sz w:val="24"/>
          <w:szCs w:val="24"/>
        </w:rPr>
      </w:pPr>
    </w:p>
    <w:p w14:paraId="57B2A0A8" w14:textId="77777777" w:rsidR="009604E9" w:rsidRDefault="009604E9" w:rsidP="009604E9">
      <w:pPr>
        <w:jc w:val="both"/>
        <w:rPr>
          <w:sz w:val="24"/>
          <w:szCs w:val="24"/>
        </w:rPr>
      </w:pPr>
      <w:r>
        <w:rPr>
          <w:sz w:val="24"/>
          <w:szCs w:val="24"/>
        </w:rPr>
        <w:t>Zubereitung:</w:t>
      </w:r>
    </w:p>
    <w:p w14:paraId="7ACA2645" w14:textId="77777777" w:rsidR="009604E9" w:rsidRPr="008A635A" w:rsidRDefault="009604E9" w:rsidP="00B40E8C">
      <w:pPr>
        <w:pStyle w:val="ListParagraph"/>
        <w:numPr>
          <w:ilvl w:val="0"/>
          <w:numId w:val="1005"/>
        </w:numPr>
        <w:ind w:left="714" w:hanging="357"/>
        <w:contextualSpacing w:val="0"/>
        <w:jc w:val="both"/>
        <w:rPr>
          <w:sz w:val="24"/>
          <w:szCs w:val="24"/>
        </w:rPr>
      </w:pPr>
      <w:r w:rsidRPr="008A635A">
        <w:rPr>
          <w:sz w:val="24"/>
          <w:szCs w:val="24"/>
        </w:rPr>
        <w:t>Alle Zutaten bis auf das Öl mit ½ TL Salz in eine große Schüssel geben. Alles gut mischen und beiseitestellen.</w:t>
      </w:r>
    </w:p>
    <w:p w14:paraId="382B0BB8" w14:textId="77777777" w:rsidR="009604E9" w:rsidRPr="008A635A" w:rsidRDefault="009604E9" w:rsidP="00B40E8C">
      <w:pPr>
        <w:pStyle w:val="ListParagraph"/>
        <w:numPr>
          <w:ilvl w:val="0"/>
          <w:numId w:val="1005"/>
        </w:numPr>
        <w:ind w:left="714" w:hanging="357"/>
        <w:contextualSpacing w:val="0"/>
        <w:jc w:val="both"/>
        <w:rPr>
          <w:sz w:val="24"/>
          <w:szCs w:val="24"/>
        </w:rPr>
      </w:pPr>
      <w:r w:rsidRPr="008A635A">
        <w:rPr>
          <w:sz w:val="24"/>
          <w:szCs w:val="24"/>
        </w:rPr>
        <w:t>In einer großen beschichteten Pfanne 2 EL Öl bei mittlerer bis hoher Temperatur erhitzen. Die Masse portionsweise in das heiße Öl geben – ergibt ca. 4 Pfuffer mit 12 cm Durchmesser. Die Pfuffer auf jeder Seite 1 – 2 Minuten backen, bis sie knusprig du goldbraun sind; nach Bedarf Öl dazugeben. Fertig gebackene Puffer auf einen mit Zewa bedeckten Teller legen.</w:t>
      </w:r>
    </w:p>
    <w:p w14:paraId="666D65FC" w14:textId="77777777" w:rsidR="009604E9" w:rsidRPr="008A635A" w:rsidRDefault="009604E9" w:rsidP="00B40E8C">
      <w:pPr>
        <w:pStyle w:val="ListParagraph"/>
        <w:numPr>
          <w:ilvl w:val="0"/>
          <w:numId w:val="1005"/>
        </w:numPr>
        <w:ind w:left="714" w:hanging="357"/>
        <w:contextualSpacing w:val="0"/>
        <w:jc w:val="both"/>
        <w:rPr>
          <w:sz w:val="24"/>
          <w:szCs w:val="24"/>
        </w:rPr>
      </w:pPr>
      <w:r w:rsidRPr="008A635A">
        <w:rPr>
          <w:sz w:val="24"/>
          <w:szCs w:val="24"/>
        </w:rPr>
        <w:t>Die Pfuffer warm oder bei Zimmertemperatur servieren.</w:t>
      </w:r>
    </w:p>
    <w:p w14:paraId="0DEE7414" w14:textId="77777777" w:rsidR="009604E9" w:rsidRDefault="009604E9" w:rsidP="009604E9">
      <w:pPr>
        <w:jc w:val="both"/>
        <w:rPr>
          <w:sz w:val="24"/>
          <w:szCs w:val="24"/>
        </w:rPr>
      </w:pPr>
    </w:p>
    <w:p w14:paraId="0FE7DC97" w14:textId="77777777" w:rsidR="009604E9" w:rsidRPr="00CE2C08" w:rsidRDefault="009604E9" w:rsidP="009604E9">
      <w:pPr>
        <w:ind w:left="708" w:hanging="708"/>
        <w:jc w:val="both"/>
        <w:rPr>
          <w:sz w:val="24"/>
          <w:szCs w:val="24"/>
        </w:rPr>
      </w:pPr>
      <w:r>
        <w:rPr>
          <w:sz w:val="24"/>
          <w:szCs w:val="24"/>
        </w:rPr>
        <w:t xml:space="preserve">Tipp: </w:t>
      </w:r>
      <w:r>
        <w:rPr>
          <w:sz w:val="24"/>
          <w:szCs w:val="24"/>
        </w:rPr>
        <w:tab/>
        <w:t>Für diese Pfuffer kann man gut den Kühlschrank plündern und alle Kräuter verwenden, die wegmüssen. Dabei solltet ihr aber die Gesamtmenge nicht verändern.</w:t>
      </w:r>
    </w:p>
    <w:p w14:paraId="4D063E9B" w14:textId="77777777" w:rsidR="009604E9" w:rsidRDefault="009604E9" w:rsidP="009604E9">
      <w:pPr>
        <w:rPr>
          <w:sz w:val="24"/>
          <w:szCs w:val="24"/>
        </w:rPr>
      </w:pPr>
    </w:p>
    <w:p w14:paraId="292EB6AD" w14:textId="77777777" w:rsidR="009604E9" w:rsidRDefault="009604E9">
      <w:r>
        <w:br w:type="page"/>
      </w:r>
    </w:p>
    <w:p w14:paraId="0022D2C8" w14:textId="77777777" w:rsidR="009604E9" w:rsidRPr="00077C9C" w:rsidRDefault="009604E9" w:rsidP="009604E9">
      <w:pPr>
        <w:pStyle w:val="Heading2"/>
        <w:spacing w:after="240"/>
      </w:pPr>
      <w:r w:rsidRPr="00077C9C">
        <w:lastRenderedPageBreak/>
        <w:t>Zucchini-Ciabatta-Frittata</w:t>
      </w:r>
      <w:r>
        <w:rPr>
          <w:rStyle w:val="FootnoteReference"/>
        </w:rPr>
        <w:footnoteReference w:id="78"/>
      </w:r>
      <w:r w:rsidRPr="00077C9C">
        <w:t xml:space="preserve"> </w:t>
      </w:r>
    </w:p>
    <w:p w14:paraId="52FD0484" w14:textId="77777777" w:rsidR="009604E9" w:rsidRPr="00077C9C" w:rsidRDefault="009604E9" w:rsidP="009604E9">
      <w:pPr>
        <w:jc w:val="both"/>
        <w:rPr>
          <w:sz w:val="24"/>
          <w:szCs w:val="24"/>
        </w:rPr>
      </w:pPr>
      <w:r w:rsidRPr="00A75A49">
        <w:rPr>
          <w:sz w:val="24"/>
          <w:szCs w:val="24"/>
          <w:u w:val="single"/>
        </w:rPr>
        <w:t>Zutaten</w:t>
      </w:r>
      <w:r w:rsidRPr="00077C9C">
        <w:rPr>
          <w:sz w:val="24"/>
          <w:szCs w:val="24"/>
        </w:rPr>
        <w:t xml:space="preserve"> </w:t>
      </w:r>
      <w:r>
        <w:rPr>
          <w:sz w:val="24"/>
          <w:szCs w:val="24"/>
        </w:rPr>
        <w:t>(</w:t>
      </w:r>
      <w:r w:rsidRPr="00077C9C">
        <w:rPr>
          <w:sz w:val="24"/>
          <w:szCs w:val="24"/>
        </w:rPr>
        <w:t>für 6 Portionen</w:t>
      </w:r>
      <w:r>
        <w:rPr>
          <w:sz w:val="24"/>
          <w:szCs w:val="24"/>
        </w:rPr>
        <w:t>)</w:t>
      </w:r>
    </w:p>
    <w:p w14:paraId="4FA32F32" w14:textId="77777777" w:rsidR="009604E9" w:rsidRDefault="009604E9" w:rsidP="009604E9">
      <w:pPr>
        <w:jc w:val="both"/>
        <w:rPr>
          <w:sz w:val="24"/>
          <w:szCs w:val="24"/>
        </w:rPr>
      </w:pPr>
      <w:r w:rsidRPr="007D5681">
        <w:rPr>
          <w:sz w:val="24"/>
          <w:szCs w:val="24"/>
        </w:rPr>
        <w:t>500 g Ciabatta, entrindet und g</w:t>
      </w:r>
      <w:r>
        <w:rPr>
          <w:sz w:val="24"/>
          <w:szCs w:val="24"/>
        </w:rPr>
        <w:t>rob in Stücke gezupft</w:t>
      </w:r>
    </w:p>
    <w:p w14:paraId="425660F6" w14:textId="77777777" w:rsidR="009604E9" w:rsidRDefault="009604E9" w:rsidP="009604E9">
      <w:pPr>
        <w:jc w:val="both"/>
        <w:rPr>
          <w:sz w:val="24"/>
          <w:szCs w:val="24"/>
        </w:rPr>
      </w:pPr>
      <w:r>
        <w:rPr>
          <w:sz w:val="24"/>
          <w:szCs w:val="24"/>
        </w:rPr>
        <w:t>200 ml Milch</w:t>
      </w:r>
    </w:p>
    <w:p w14:paraId="06D2A85E" w14:textId="77777777" w:rsidR="009604E9" w:rsidRDefault="009604E9" w:rsidP="009604E9">
      <w:pPr>
        <w:jc w:val="both"/>
        <w:rPr>
          <w:sz w:val="24"/>
          <w:szCs w:val="24"/>
        </w:rPr>
      </w:pPr>
      <w:r>
        <w:rPr>
          <w:sz w:val="24"/>
          <w:szCs w:val="24"/>
        </w:rPr>
        <w:t>200 g Sahne</w:t>
      </w:r>
    </w:p>
    <w:p w14:paraId="5A91E04F" w14:textId="77777777" w:rsidR="009604E9" w:rsidRDefault="009604E9" w:rsidP="009604E9">
      <w:pPr>
        <w:jc w:val="both"/>
        <w:rPr>
          <w:sz w:val="24"/>
          <w:szCs w:val="24"/>
        </w:rPr>
      </w:pPr>
      <w:r>
        <w:rPr>
          <w:sz w:val="24"/>
          <w:szCs w:val="24"/>
        </w:rPr>
        <w:t>6 Eier, verquirlt</w:t>
      </w:r>
    </w:p>
    <w:p w14:paraId="29571F73" w14:textId="77777777" w:rsidR="009604E9" w:rsidRDefault="009604E9" w:rsidP="009604E9">
      <w:pPr>
        <w:jc w:val="both"/>
        <w:rPr>
          <w:sz w:val="24"/>
          <w:szCs w:val="24"/>
        </w:rPr>
      </w:pPr>
      <w:r>
        <w:rPr>
          <w:sz w:val="24"/>
          <w:szCs w:val="24"/>
        </w:rPr>
        <w:t>2 große Knoblauchzehen, zerdrückt</w:t>
      </w:r>
    </w:p>
    <w:p w14:paraId="0E5E5612" w14:textId="77777777" w:rsidR="009604E9" w:rsidRDefault="009604E9" w:rsidP="009604E9">
      <w:pPr>
        <w:jc w:val="both"/>
        <w:rPr>
          <w:sz w:val="24"/>
          <w:szCs w:val="24"/>
        </w:rPr>
      </w:pPr>
      <w:r>
        <w:rPr>
          <w:sz w:val="24"/>
          <w:szCs w:val="24"/>
        </w:rPr>
        <w:t>¾ TL gemahlener Kreuzkümmel</w:t>
      </w:r>
    </w:p>
    <w:p w14:paraId="5418BB77" w14:textId="77777777" w:rsidR="009604E9" w:rsidRDefault="009604E9" w:rsidP="009604E9">
      <w:pPr>
        <w:jc w:val="both"/>
        <w:rPr>
          <w:sz w:val="24"/>
          <w:szCs w:val="24"/>
        </w:rPr>
      </w:pPr>
      <w:r>
        <w:rPr>
          <w:sz w:val="24"/>
          <w:szCs w:val="24"/>
        </w:rPr>
        <w:t>2 Zucchini, geraspelt (430 g)</w:t>
      </w:r>
    </w:p>
    <w:p w14:paraId="53DCB6A5" w14:textId="77777777" w:rsidR="009604E9" w:rsidRDefault="009604E9" w:rsidP="009604E9">
      <w:pPr>
        <w:jc w:val="both"/>
        <w:rPr>
          <w:sz w:val="24"/>
          <w:szCs w:val="24"/>
        </w:rPr>
      </w:pPr>
      <w:r>
        <w:rPr>
          <w:sz w:val="24"/>
          <w:szCs w:val="24"/>
        </w:rPr>
        <w:t>25 g Basilikumblätter in Stücke gezupft</w:t>
      </w:r>
    </w:p>
    <w:p w14:paraId="5557BFCB" w14:textId="77777777" w:rsidR="009604E9" w:rsidRDefault="009604E9" w:rsidP="009604E9">
      <w:pPr>
        <w:jc w:val="both"/>
        <w:rPr>
          <w:sz w:val="24"/>
          <w:szCs w:val="24"/>
        </w:rPr>
      </w:pPr>
      <w:r>
        <w:rPr>
          <w:sz w:val="24"/>
          <w:szCs w:val="24"/>
        </w:rPr>
        <w:t>2 EL Olivenöl</w:t>
      </w:r>
    </w:p>
    <w:p w14:paraId="22659F25" w14:textId="77777777" w:rsidR="009604E9" w:rsidRDefault="009604E9" w:rsidP="009604E9">
      <w:pPr>
        <w:jc w:val="both"/>
        <w:rPr>
          <w:sz w:val="24"/>
          <w:szCs w:val="24"/>
        </w:rPr>
      </w:pPr>
      <w:r>
        <w:rPr>
          <w:sz w:val="24"/>
          <w:szCs w:val="24"/>
        </w:rPr>
        <w:t>Salz, Pfeffer</w:t>
      </w:r>
    </w:p>
    <w:p w14:paraId="2F972476" w14:textId="77777777" w:rsidR="009604E9" w:rsidRDefault="009604E9" w:rsidP="009604E9">
      <w:pPr>
        <w:jc w:val="both"/>
        <w:rPr>
          <w:sz w:val="24"/>
          <w:szCs w:val="24"/>
        </w:rPr>
      </w:pPr>
    </w:p>
    <w:p w14:paraId="545E8A6C" w14:textId="77777777" w:rsidR="009604E9" w:rsidRDefault="009604E9" w:rsidP="009604E9">
      <w:pPr>
        <w:jc w:val="both"/>
        <w:rPr>
          <w:sz w:val="24"/>
          <w:szCs w:val="24"/>
        </w:rPr>
      </w:pPr>
      <w:r>
        <w:rPr>
          <w:sz w:val="24"/>
          <w:szCs w:val="24"/>
        </w:rPr>
        <w:t>Zubereitung:</w:t>
      </w:r>
    </w:p>
    <w:p w14:paraId="49F13CFB" w14:textId="77777777" w:rsidR="009604E9" w:rsidRPr="00914EF6" w:rsidRDefault="009604E9" w:rsidP="00B40E8C">
      <w:pPr>
        <w:pStyle w:val="ListParagraph"/>
        <w:numPr>
          <w:ilvl w:val="0"/>
          <w:numId w:val="1002"/>
        </w:numPr>
        <w:ind w:left="714" w:hanging="357"/>
        <w:contextualSpacing w:val="0"/>
        <w:jc w:val="both"/>
        <w:rPr>
          <w:sz w:val="24"/>
          <w:szCs w:val="24"/>
        </w:rPr>
      </w:pPr>
      <w:r w:rsidRPr="00914EF6">
        <w:rPr>
          <w:sz w:val="24"/>
          <w:szCs w:val="24"/>
        </w:rPr>
        <w:t>Den Backofen auf 180 Grad Umluft vorheizen.</w:t>
      </w:r>
    </w:p>
    <w:p w14:paraId="46BD4AAA" w14:textId="77777777" w:rsidR="009604E9" w:rsidRPr="00914EF6" w:rsidRDefault="009604E9" w:rsidP="00B40E8C">
      <w:pPr>
        <w:pStyle w:val="ListParagraph"/>
        <w:numPr>
          <w:ilvl w:val="0"/>
          <w:numId w:val="1002"/>
        </w:numPr>
        <w:ind w:left="714" w:hanging="357"/>
        <w:contextualSpacing w:val="0"/>
        <w:jc w:val="both"/>
        <w:rPr>
          <w:sz w:val="24"/>
          <w:szCs w:val="24"/>
        </w:rPr>
      </w:pPr>
      <w:r w:rsidRPr="00914EF6">
        <w:rPr>
          <w:sz w:val="24"/>
          <w:szCs w:val="24"/>
        </w:rPr>
        <w:t>Ciabatta, Milch und Sahne in eine Schüssel geben und sorgfältig mischen. Zudecken und für 30 Minuten beiseitestellen, damit das Brot den Großteil der Flüssigkeit aufnehmen kann.</w:t>
      </w:r>
    </w:p>
    <w:p w14:paraId="66E641A9" w14:textId="77777777" w:rsidR="009604E9" w:rsidRPr="00914EF6" w:rsidRDefault="009604E9" w:rsidP="00B40E8C">
      <w:pPr>
        <w:pStyle w:val="ListParagraph"/>
        <w:numPr>
          <w:ilvl w:val="0"/>
          <w:numId w:val="1002"/>
        </w:numPr>
        <w:ind w:left="714" w:hanging="357"/>
        <w:contextualSpacing w:val="0"/>
        <w:jc w:val="both"/>
        <w:rPr>
          <w:sz w:val="24"/>
          <w:szCs w:val="24"/>
        </w:rPr>
      </w:pPr>
      <w:r w:rsidRPr="00914EF6">
        <w:rPr>
          <w:sz w:val="24"/>
          <w:szCs w:val="24"/>
        </w:rPr>
        <w:t>Die Eier mit 50 g Parmesan, Knoblauch, Kreuzkümmel, ¾ TL Salz und ¼ TL Pfeffer in eine große Schüssel geben. Gut mischen, erst dann das Brot und die restliche Flüssigkeit hinzufügen, anschließend Zucchini und Basilikum. Alles behutsam verrühren.</w:t>
      </w:r>
    </w:p>
    <w:p w14:paraId="2A71CB6F" w14:textId="77777777" w:rsidR="009604E9" w:rsidRDefault="009604E9" w:rsidP="00B40E8C">
      <w:pPr>
        <w:pStyle w:val="ListParagraph"/>
        <w:numPr>
          <w:ilvl w:val="0"/>
          <w:numId w:val="1002"/>
        </w:numPr>
        <w:ind w:left="714" w:hanging="357"/>
        <w:contextualSpacing w:val="0"/>
        <w:jc w:val="both"/>
        <w:rPr>
          <w:sz w:val="24"/>
          <w:szCs w:val="24"/>
        </w:rPr>
      </w:pPr>
      <w:r w:rsidRPr="00914EF6">
        <w:rPr>
          <w:sz w:val="24"/>
          <w:szCs w:val="24"/>
        </w:rPr>
        <w:t>Eine ofenfeste Form 5 Minuten im Backofen vorwärmen. Herausnehmen und mit Öl ausfetten. Die Zucchinimischung hineingießen, glattstreichen und 20 Minuten im Ofen backen. Gleichmäßig mit dem restlichen Parmesan bestreuen und weitre 20 bis 25 Minuten backen, bis die Frittata goldbraun und durchgegart ist. Vor dem Servieren 5 Minuten ruhen lassen.</w:t>
      </w:r>
    </w:p>
    <w:p w14:paraId="6A962F66" w14:textId="77777777" w:rsidR="009604E9" w:rsidRDefault="009604E9" w:rsidP="009604E9">
      <w:pPr>
        <w:rPr>
          <w:sz w:val="24"/>
          <w:szCs w:val="24"/>
        </w:rPr>
      </w:pPr>
      <w:r>
        <w:rPr>
          <w:sz w:val="24"/>
          <w:szCs w:val="24"/>
        </w:rPr>
        <w:br w:type="page"/>
      </w:r>
    </w:p>
    <w:p w14:paraId="4747B118" w14:textId="77777777" w:rsidR="009604E9" w:rsidRDefault="009604E9" w:rsidP="009604E9">
      <w:pPr>
        <w:pStyle w:val="Heading2"/>
        <w:spacing w:after="240"/>
      </w:pPr>
      <w:r>
        <w:lastRenderedPageBreak/>
        <w:t>Gebratener Tofu mit Harissa</w:t>
      </w:r>
      <w:r>
        <w:rPr>
          <w:rStyle w:val="FootnoteReference"/>
        </w:rPr>
        <w:footnoteReference w:id="79"/>
      </w:r>
      <w:r>
        <w:t xml:space="preserve"> </w:t>
      </w:r>
    </w:p>
    <w:p w14:paraId="2461B093" w14:textId="77777777" w:rsidR="009604E9" w:rsidRDefault="009604E9" w:rsidP="009604E9">
      <w:pPr>
        <w:jc w:val="both"/>
        <w:rPr>
          <w:sz w:val="24"/>
          <w:szCs w:val="24"/>
        </w:rPr>
      </w:pPr>
      <w:r w:rsidRPr="00761896">
        <w:rPr>
          <w:sz w:val="24"/>
          <w:szCs w:val="24"/>
          <w:u w:val="single"/>
        </w:rPr>
        <w:t>Zutaten</w:t>
      </w:r>
      <w:r>
        <w:rPr>
          <w:sz w:val="24"/>
          <w:szCs w:val="24"/>
        </w:rPr>
        <w:t xml:space="preserve"> (für 6 Portionen)</w:t>
      </w:r>
    </w:p>
    <w:p w14:paraId="52BFBC7C" w14:textId="77777777" w:rsidR="009604E9" w:rsidRDefault="009604E9" w:rsidP="009604E9">
      <w:pPr>
        <w:jc w:val="both"/>
        <w:rPr>
          <w:sz w:val="24"/>
          <w:szCs w:val="24"/>
        </w:rPr>
      </w:pPr>
      <w:r>
        <w:rPr>
          <w:sz w:val="24"/>
          <w:szCs w:val="24"/>
        </w:rPr>
        <w:t>2 EL Olivenöl</w:t>
      </w:r>
    </w:p>
    <w:p w14:paraId="20AECD05" w14:textId="77777777" w:rsidR="009604E9" w:rsidRDefault="009604E9" w:rsidP="009604E9">
      <w:pPr>
        <w:jc w:val="both"/>
        <w:rPr>
          <w:sz w:val="24"/>
          <w:szCs w:val="24"/>
        </w:rPr>
      </w:pPr>
      <w:r>
        <w:rPr>
          <w:sz w:val="24"/>
          <w:szCs w:val="24"/>
        </w:rPr>
        <w:t>2 Zwiebeln, in dünne Ringe geschnitten</w:t>
      </w:r>
    </w:p>
    <w:p w14:paraId="6CFC08D6" w14:textId="77777777" w:rsidR="009604E9" w:rsidRDefault="009604E9" w:rsidP="009604E9">
      <w:pPr>
        <w:jc w:val="both"/>
        <w:rPr>
          <w:sz w:val="24"/>
          <w:szCs w:val="24"/>
        </w:rPr>
      </w:pPr>
      <w:r>
        <w:rPr>
          <w:sz w:val="24"/>
          <w:szCs w:val="24"/>
        </w:rPr>
        <w:t>1,5 EL Harissa</w:t>
      </w:r>
    </w:p>
    <w:p w14:paraId="1BEBF9A6" w14:textId="77777777" w:rsidR="009604E9" w:rsidRDefault="009604E9" w:rsidP="009604E9">
      <w:pPr>
        <w:jc w:val="both"/>
        <w:rPr>
          <w:sz w:val="24"/>
          <w:szCs w:val="24"/>
        </w:rPr>
      </w:pPr>
      <w:r>
        <w:rPr>
          <w:sz w:val="24"/>
          <w:szCs w:val="24"/>
        </w:rPr>
        <w:t>700 g Seidentofu, abgetropft</w:t>
      </w:r>
    </w:p>
    <w:p w14:paraId="46D50B2E" w14:textId="77777777" w:rsidR="009604E9" w:rsidRDefault="009604E9" w:rsidP="009604E9">
      <w:pPr>
        <w:jc w:val="both"/>
        <w:rPr>
          <w:sz w:val="24"/>
          <w:szCs w:val="24"/>
        </w:rPr>
      </w:pPr>
      <w:r>
        <w:rPr>
          <w:sz w:val="24"/>
          <w:szCs w:val="24"/>
        </w:rPr>
        <w:t>6 Scheiben Sauerteigbrot, geröstet</w:t>
      </w:r>
    </w:p>
    <w:p w14:paraId="761AAE30" w14:textId="77777777" w:rsidR="009604E9" w:rsidRDefault="009604E9" w:rsidP="009604E9">
      <w:pPr>
        <w:jc w:val="both"/>
        <w:rPr>
          <w:sz w:val="24"/>
          <w:szCs w:val="24"/>
        </w:rPr>
      </w:pPr>
      <w:r>
        <w:rPr>
          <w:sz w:val="24"/>
          <w:szCs w:val="24"/>
        </w:rPr>
        <w:t>Salz</w:t>
      </w:r>
    </w:p>
    <w:p w14:paraId="78995667" w14:textId="77777777" w:rsidR="009604E9" w:rsidRDefault="009604E9" w:rsidP="009604E9">
      <w:pPr>
        <w:spacing w:after="120"/>
        <w:jc w:val="both"/>
        <w:rPr>
          <w:sz w:val="24"/>
          <w:szCs w:val="24"/>
        </w:rPr>
      </w:pPr>
    </w:p>
    <w:p w14:paraId="2D94AE12" w14:textId="77777777" w:rsidR="009604E9" w:rsidRDefault="009604E9" w:rsidP="009604E9">
      <w:pPr>
        <w:spacing w:after="120"/>
        <w:jc w:val="both"/>
        <w:rPr>
          <w:sz w:val="24"/>
          <w:szCs w:val="24"/>
        </w:rPr>
      </w:pPr>
      <w:r>
        <w:rPr>
          <w:sz w:val="24"/>
          <w:szCs w:val="24"/>
        </w:rPr>
        <w:t>Zubereitung:</w:t>
      </w:r>
    </w:p>
    <w:p w14:paraId="3BE6BDBC" w14:textId="77777777" w:rsidR="009604E9" w:rsidRPr="004C117E" w:rsidRDefault="009604E9" w:rsidP="00B40E8C">
      <w:pPr>
        <w:pStyle w:val="ListParagraph"/>
        <w:numPr>
          <w:ilvl w:val="0"/>
          <w:numId w:val="1003"/>
        </w:numPr>
        <w:spacing w:after="120"/>
        <w:contextualSpacing w:val="0"/>
        <w:jc w:val="both"/>
        <w:rPr>
          <w:sz w:val="24"/>
          <w:szCs w:val="24"/>
        </w:rPr>
      </w:pPr>
      <w:r w:rsidRPr="004C117E">
        <w:rPr>
          <w:sz w:val="24"/>
          <w:szCs w:val="24"/>
        </w:rPr>
        <w:t>Das Öl in eine große Pfanne geben und bei mittlerer bis hoher Temperatur erhitzen. Die Zwiebelringe darin 9 – 10 Minuten unter häufigem Rühren braten, bis sie karamellisiert und weich sind.</w:t>
      </w:r>
    </w:p>
    <w:p w14:paraId="1E099CEE" w14:textId="77777777" w:rsidR="009604E9" w:rsidRPr="004C117E" w:rsidRDefault="009604E9" w:rsidP="00B40E8C">
      <w:pPr>
        <w:pStyle w:val="ListParagraph"/>
        <w:numPr>
          <w:ilvl w:val="0"/>
          <w:numId w:val="1003"/>
        </w:numPr>
        <w:spacing w:after="120"/>
        <w:contextualSpacing w:val="0"/>
        <w:jc w:val="both"/>
        <w:rPr>
          <w:sz w:val="24"/>
          <w:szCs w:val="24"/>
        </w:rPr>
      </w:pPr>
      <w:r w:rsidRPr="004C117E">
        <w:rPr>
          <w:sz w:val="24"/>
          <w:szCs w:val="24"/>
        </w:rPr>
        <w:t>Harissa zu den Zwiebeln geben und 1 Minute rühren. Dann den Tofu und ¾ TL Salz hinzufügen. Den Tofu mit einem Kartoffelstampfer zerdrücken, bis er wie Rührei aussieht, und weit</w:t>
      </w:r>
      <w:r>
        <w:rPr>
          <w:sz w:val="24"/>
          <w:szCs w:val="24"/>
        </w:rPr>
        <w:t>e</w:t>
      </w:r>
      <w:r w:rsidRPr="004C117E">
        <w:rPr>
          <w:sz w:val="24"/>
          <w:szCs w:val="24"/>
        </w:rPr>
        <w:t>re 2 Minuten heiß werden lassen. Den Tofu auf dem gerösteten Brot anrichten.</w:t>
      </w:r>
    </w:p>
    <w:p w14:paraId="71D622CF" w14:textId="77777777" w:rsidR="009604E9" w:rsidRPr="004C117E" w:rsidRDefault="009604E9" w:rsidP="00B40E8C">
      <w:pPr>
        <w:pStyle w:val="ListParagraph"/>
        <w:numPr>
          <w:ilvl w:val="0"/>
          <w:numId w:val="1003"/>
        </w:numPr>
        <w:spacing w:after="120"/>
        <w:contextualSpacing w:val="0"/>
        <w:jc w:val="both"/>
        <w:rPr>
          <w:sz w:val="24"/>
          <w:szCs w:val="24"/>
        </w:rPr>
      </w:pPr>
      <w:r w:rsidRPr="004C117E">
        <w:rPr>
          <w:sz w:val="24"/>
          <w:szCs w:val="24"/>
        </w:rPr>
        <w:t>Dazu passt z.B. gut ein Avocado-Gurken-Salat.</w:t>
      </w:r>
    </w:p>
    <w:p w14:paraId="3F0262EC" w14:textId="77777777" w:rsidR="009604E9" w:rsidRDefault="009604E9" w:rsidP="009604E9">
      <w:pPr>
        <w:jc w:val="both"/>
        <w:rPr>
          <w:sz w:val="24"/>
          <w:szCs w:val="24"/>
        </w:rPr>
      </w:pPr>
    </w:p>
    <w:p w14:paraId="5999DE29" w14:textId="77777777" w:rsidR="009604E9" w:rsidRDefault="009604E9" w:rsidP="009604E9">
      <w:pPr>
        <w:ind w:left="708" w:hanging="708"/>
        <w:jc w:val="both"/>
        <w:rPr>
          <w:sz w:val="24"/>
          <w:szCs w:val="24"/>
        </w:rPr>
      </w:pPr>
      <w:r>
        <w:rPr>
          <w:sz w:val="24"/>
          <w:szCs w:val="24"/>
        </w:rPr>
        <w:t>Tipp:</w:t>
      </w:r>
      <w:r>
        <w:rPr>
          <w:sz w:val="24"/>
          <w:szCs w:val="24"/>
        </w:rPr>
        <w:tab/>
        <w:t>Ist eine mögliche Rühreialternative für Veganer</w:t>
      </w:r>
      <w:r w:rsidRPr="004C117E">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Pr>
          <w:sz w:val="24"/>
          <w:szCs w:val="24"/>
        </w:rPr>
        <w:t xml:space="preserve">. Man weiß nie, wofür man das braucht, gell Simon </w:t>
      </w:r>
      <w:r w:rsidRPr="00623BCA">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7EECB058" w14:textId="77777777" w:rsidR="009604E9" w:rsidRDefault="009604E9" w:rsidP="009604E9">
      <w:pPr>
        <w:jc w:val="both"/>
        <w:rPr>
          <w:sz w:val="24"/>
          <w:szCs w:val="24"/>
        </w:rPr>
      </w:pPr>
    </w:p>
    <w:p w14:paraId="59361DEC" w14:textId="77777777" w:rsidR="009604E9" w:rsidRPr="00B3775B" w:rsidRDefault="009604E9" w:rsidP="009604E9">
      <w:pPr>
        <w:jc w:val="both"/>
        <w:rPr>
          <w:sz w:val="24"/>
          <w:szCs w:val="24"/>
        </w:rPr>
      </w:pPr>
    </w:p>
    <w:p w14:paraId="0C26CD9D" w14:textId="77777777" w:rsidR="009604E9" w:rsidRPr="007D5681" w:rsidRDefault="009604E9" w:rsidP="009604E9">
      <w:pPr>
        <w:rPr>
          <w:sz w:val="24"/>
          <w:szCs w:val="24"/>
        </w:rPr>
      </w:pPr>
    </w:p>
    <w:p w14:paraId="47AAC292" w14:textId="77777777" w:rsidR="009604E9" w:rsidRPr="007D5681" w:rsidRDefault="009604E9" w:rsidP="009604E9">
      <w:pPr>
        <w:rPr>
          <w:sz w:val="24"/>
          <w:szCs w:val="24"/>
        </w:rPr>
      </w:pPr>
    </w:p>
    <w:p w14:paraId="7CF74044" w14:textId="77777777" w:rsidR="009604E9" w:rsidRPr="007D5681" w:rsidRDefault="009604E9" w:rsidP="009604E9">
      <w:pPr>
        <w:rPr>
          <w:sz w:val="24"/>
          <w:szCs w:val="24"/>
        </w:rPr>
      </w:pPr>
    </w:p>
    <w:p w14:paraId="4A1EE6EC" w14:textId="235FD331" w:rsidR="00B24D24" w:rsidRDefault="009604E9" w:rsidP="009604E9">
      <w:pPr>
        <w:rPr>
          <w:rFonts w:asciiTheme="majorHAnsi" w:eastAsiaTheme="majorEastAsia" w:hAnsiTheme="majorHAnsi" w:cstheme="majorBidi"/>
          <w:color w:val="2F5496" w:themeColor="accent1" w:themeShade="BF"/>
          <w:sz w:val="26"/>
          <w:szCs w:val="26"/>
        </w:rPr>
      </w:pPr>
      <w:r w:rsidRPr="007D5681">
        <w:rPr>
          <w:sz w:val="24"/>
          <w:szCs w:val="24"/>
        </w:rPr>
        <w:br w:type="page"/>
      </w:r>
    </w:p>
    <w:p w14:paraId="0A2A3CCA" w14:textId="6FEF4B0B" w:rsidR="005E254F" w:rsidRDefault="005E254F" w:rsidP="005E254F">
      <w:pPr>
        <w:pStyle w:val="Heading2"/>
        <w:spacing w:after="240"/>
      </w:pPr>
      <w:r>
        <w:lastRenderedPageBreak/>
        <w:t>Artischocken-Omelette</w:t>
      </w:r>
      <w:r w:rsidR="00464A06">
        <w:rPr>
          <w:rStyle w:val="FootnoteReference"/>
        </w:rPr>
        <w:footnoteReference w:id="80"/>
      </w:r>
      <w:r>
        <w:t xml:space="preserve"> </w:t>
      </w:r>
    </w:p>
    <w:p w14:paraId="116ACFCD" w14:textId="02BD6857" w:rsidR="005E254F" w:rsidRDefault="005E254F" w:rsidP="005E254F">
      <w:pPr>
        <w:rPr>
          <w:sz w:val="24"/>
          <w:szCs w:val="24"/>
        </w:rPr>
      </w:pPr>
      <w:r w:rsidRPr="005E254F">
        <w:rPr>
          <w:sz w:val="24"/>
          <w:szCs w:val="24"/>
          <w:u w:val="single"/>
        </w:rPr>
        <w:t>Zutaten</w:t>
      </w:r>
      <w:r>
        <w:rPr>
          <w:sz w:val="24"/>
          <w:szCs w:val="24"/>
        </w:rPr>
        <w:t xml:space="preserve"> (für 8 Stück)</w:t>
      </w:r>
    </w:p>
    <w:p w14:paraId="664BEDA5" w14:textId="77777777" w:rsidR="005E254F" w:rsidRDefault="005E254F" w:rsidP="005E254F">
      <w:pPr>
        <w:rPr>
          <w:sz w:val="24"/>
          <w:szCs w:val="24"/>
        </w:rPr>
      </w:pPr>
      <w:r>
        <w:rPr>
          <w:sz w:val="24"/>
          <w:szCs w:val="24"/>
        </w:rPr>
        <w:t>30 g Butter</w:t>
      </w:r>
    </w:p>
    <w:p w14:paraId="09E8B181" w14:textId="77777777" w:rsidR="005E254F" w:rsidRDefault="005E254F" w:rsidP="005E254F">
      <w:pPr>
        <w:rPr>
          <w:sz w:val="24"/>
          <w:szCs w:val="24"/>
        </w:rPr>
      </w:pPr>
      <w:r>
        <w:rPr>
          <w:sz w:val="24"/>
          <w:szCs w:val="24"/>
        </w:rPr>
        <w:t>2 kleine Lauchstangen, in Scheiben geschnitten</w:t>
      </w:r>
    </w:p>
    <w:p w14:paraId="3EEE5E2E" w14:textId="77777777" w:rsidR="005E254F" w:rsidRDefault="005E254F" w:rsidP="005E254F">
      <w:pPr>
        <w:rPr>
          <w:sz w:val="24"/>
          <w:szCs w:val="24"/>
        </w:rPr>
      </w:pPr>
      <w:r>
        <w:rPr>
          <w:sz w:val="24"/>
          <w:szCs w:val="24"/>
        </w:rPr>
        <w:t>1 Knoblauchzehe, in Scheiben geschnitten</w:t>
      </w:r>
    </w:p>
    <w:p w14:paraId="599FED04" w14:textId="77777777" w:rsidR="005E254F" w:rsidRDefault="005E254F" w:rsidP="005E254F">
      <w:pPr>
        <w:rPr>
          <w:sz w:val="24"/>
          <w:szCs w:val="24"/>
        </w:rPr>
      </w:pPr>
      <w:r>
        <w:rPr>
          <w:sz w:val="24"/>
          <w:szCs w:val="24"/>
        </w:rPr>
        <w:t>6 Eier</w:t>
      </w:r>
    </w:p>
    <w:p w14:paraId="67549847" w14:textId="77777777" w:rsidR="005E254F" w:rsidRDefault="005E254F" w:rsidP="005E254F">
      <w:pPr>
        <w:rPr>
          <w:sz w:val="24"/>
          <w:szCs w:val="24"/>
        </w:rPr>
      </w:pPr>
      <w:r>
        <w:rPr>
          <w:sz w:val="24"/>
          <w:szCs w:val="24"/>
        </w:rPr>
        <w:t>100 g eingelegte Artischockenherzen, in Scheiben geschnitten</w:t>
      </w:r>
    </w:p>
    <w:p w14:paraId="3362D63A" w14:textId="77777777" w:rsidR="005E254F" w:rsidRDefault="005E254F" w:rsidP="005E254F">
      <w:pPr>
        <w:rPr>
          <w:sz w:val="24"/>
          <w:szCs w:val="24"/>
        </w:rPr>
      </w:pPr>
      <w:r>
        <w:rPr>
          <w:sz w:val="24"/>
          <w:szCs w:val="24"/>
        </w:rPr>
        <w:t>1 TL frischer Estragon, gehackt</w:t>
      </w:r>
    </w:p>
    <w:p w14:paraId="71C14144" w14:textId="77777777" w:rsidR="005E254F" w:rsidRDefault="005E254F" w:rsidP="005E254F">
      <w:pPr>
        <w:rPr>
          <w:sz w:val="24"/>
          <w:szCs w:val="24"/>
        </w:rPr>
      </w:pPr>
      <w:r>
        <w:rPr>
          <w:sz w:val="24"/>
          <w:szCs w:val="24"/>
        </w:rPr>
        <w:t>Zitronensaft zum Beträufeln</w:t>
      </w:r>
    </w:p>
    <w:p w14:paraId="1DF1B183" w14:textId="77777777" w:rsidR="005E254F" w:rsidRDefault="005E254F" w:rsidP="005E254F">
      <w:pPr>
        <w:rPr>
          <w:sz w:val="24"/>
          <w:szCs w:val="24"/>
        </w:rPr>
      </w:pPr>
    </w:p>
    <w:p w14:paraId="5C339FF7" w14:textId="77777777" w:rsidR="005E254F" w:rsidRDefault="005E254F" w:rsidP="005E254F">
      <w:pPr>
        <w:rPr>
          <w:sz w:val="24"/>
          <w:szCs w:val="24"/>
        </w:rPr>
      </w:pPr>
      <w:r>
        <w:rPr>
          <w:sz w:val="24"/>
          <w:szCs w:val="24"/>
        </w:rPr>
        <w:t>Zubereitungszeit: 20 Minuten plus 25 Minuten Kochzeit</w:t>
      </w:r>
    </w:p>
    <w:p w14:paraId="0900C449" w14:textId="77777777" w:rsidR="005E254F" w:rsidRPr="005324DE" w:rsidRDefault="005E254F" w:rsidP="00B40E8C">
      <w:pPr>
        <w:pStyle w:val="ListParagraph"/>
        <w:numPr>
          <w:ilvl w:val="0"/>
          <w:numId w:val="847"/>
        </w:numPr>
        <w:spacing w:after="120"/>
        <w:ind w:left="714" w:hanging="357"/>
        <w:contextualSpacing w:val="0"/>
        <w:jc w:val="both"/>
        <w:rPr>
          <w:sz w:val="24"/>
          <w:szCs w:val="24"/>
        </w:rPr>
      </w:pPr>
      <w:r w:rsidRPr="005324DE">
        <w:rPr>
          <w:sz w:val="24"/>
          <w:szCs w:val="24"/>
        </w:rPr>
        <w:t>Butter in einer beschichten Pfanne zerlassen. Lauch und Knoblauch darin garen und gleichmäßig auf dem Pfannenboden verteilen.</w:t>
      </w:r>
    </w:p>
    <w:p w14:paraId="7D76E840" w14:textId="77777777" w:rsidR="005E254F" w:rsidRPr="005324DE" w:rsidRDefault="005E254F" w:rsidP="00B40E8C">
      <w:pPr>
        <w:pStyle w:val="ListParagraph"/>
        <w:numPr>
          <w:ilvl w:val="0"/>
          <w:numId w:val="847"/>
        </w:numPr>
        <w:spacing w:after="120"/>
        <w:ind w:left="714" w:hanging="357"/>
        <w:contextualSpacing w:val="0"/>
        <w:jc w:val="both"/>
        <w:rPr>
          <w:sz w:val="24"/>
          <w:szCs w:val="24"/>
        </w:rPr>
      </w:pPr>
      <w:r w:rsidRPr="005324DE">
        <w:rPr>
          <w:sz w:val="24"/>
          <w:szCs w:val="24"/>
        </w:rPr>
        <w:t>Die Eier leicht verquirlen, mit Salz und schwarzem Pfeffer würzen. In die Pfanne gießen, die Artischocken darauf verteilen. Mit Estragon bestreuen und bei schwacher Hitze backen, bis das Omelette fest ist (ca. 10 Min.); ab und an die Pfanne schwenken, um das Ei zu verteilen.</w:t>
      </w:r>
    </w:p>
    <w:p w14:paraId="55B8E73E" w14:textId="77777777" w:rsidR="005E254F" w:rsidRPr="00A52105" w:rsidRDefault="005E254F" w:rsidP="00B40E8C">
      <w:pPr>
        <w:pStyle w:val="ListParagraph"/>
        <w:numPr>
          <w:ilvl w:val="0"/>
          <w:numId w:val="847"/>
        </w:numPr>
        <w:spacing w:after="120"/>
        <w:ind w:left="714" w:hanging="357"/>
        <w:contextualSpacing w:val="0"/>
        <w:jc w:val="both"/>
        <w:rPr>
          <w:sz w:val="24"/>
          <w:szCs w:val="24"/>
        </w:rPr>
      </w:pPr>
      <w:r w:rsidRPr="005324DE">
        <w:rPr>
          <w:sz w:val="24"/>
          <w:szCs w:val="24"/>
        </w:rPr>
        <w:t>Unter einem heißen Grill bräunen. In Stücke schneiden und mit Zitronensaft beträufeln.</w:t>
      </w:r>
    </w:p>
    <w:p w14:paraId="290399A6" w14:textId="77777777" w:rsidR="005E254F" w:rsidRDefault="005E254F">
      <w:pPr>
        <w:rPr>
          <w:rFonts w:asciiTheme="majorHAnsi" w:eastAsiaTheme="majorEastAsia" w:hAnsiTheme="majorHAnsi" w:cstheme="majorBidi"/>
          <w:color w:val="2F5496" w:themeColor="accent1" w:themeShade="BF"/>
          <w:sz w:val="26"/>
          <w:szCs w:val="26"/>
        </w:rPr>
      </w:pPr>
      <w:r>
        <w:br w:type="page"/>
      </w:r>
    </w:p>
    <w:p w14:paraId="2A4EF5D6" w14:textId="77777777" w:rsidR="007B2514" w:rsidRDefault="007B2514" w:rsidP="007B2514">
      <w:pPr>
        <w:pStyle w:val="Heading2"/>
        <w:spacing w:after="240"/>
      </w:pPr>
      <w:r>
        <w:lastRenderedPageBreak/>
        <w:t>Bärlauchomelett</w:t>
      </w:r>
      <w:r>
        <w:rPr>
          <w:rStyle w:val="FootnoteReference"/>
        </w:rPr>
        <w:footnoteReference w:id="81"/>
      </w:r>
      <w:r>
        <w:t xml:space="preserve"> </w:t>
      </w:r>
    </w:p>
    <w:p w14:paraId="3239E6D0" w14:textId="77777777" w:rsidR="007B2514" w:rsidRDefault="007B2514" w:rsidP="007B2514">
      <w:pPr>
        <w:rPr>
          <w:sz w:val="24"/>
          <w:szCs w:val="24"/>
        </w:rPr>
      </w:pPr>
      <w:r w:rsidRPr="001D00FC">
        <w:rPr>
          <w:sz w:val="24"/>
          <w:szCs w:val="24"/>
          <w:u w:val="single"/>
        </w:rPr>
        <w:t xml:space="preserve">Zutaten </w:t>
      </w:r>
      <w:r>
        <w:rPr>
          <w:sz w:val="24"/>
          <w:szCs w:val="24"/>
        </w:rPr>
        <w:t>(für 1 Person):</w:t>
      </w:r>
    </w:p>
    <w:p w14:paraId="72588BC2" w14:textId="77777777" w:rsidR="007B2514" w:rsidRDefault="007B2514" w:rsidP="007B2514">
      <w:pPr>
        <w:rPr>
          <w:sz w:val="24"/>
          <w:szCs w:val="24"/>
        </w:rPr>
      </w:pPr>
      <w:r>
        <w:rPr>
          <w:sz w:val="24"/>
          <w:szCs w:val="24"/>
        </w:rPr>
        <w:t>10 Bärlauchblätter</w:t>
      </w:r>
    </w:p>
    <w:p w14:paraId="49F67548" w14:textId="77777777" w:rsidR="007B2514" w:rsidRDefault="007B2514" w:rsidP="007B2514">
      <w:pPr>
        <w:rPr>
          <w:sz w:val="24"/>
          <w:szCs w:val="24"/>
        </w:rPr>
      </w:pPr>
      <w:r>
        <w:rPr>
          <w:sz w:val="24"/>
          <w:szCs w:val="24"/>
        </w:rPr>
        <w:t>1,5 EL Olivenöl</w:t>
      </w:r>
    </w:p>
    <w:p w14:paraId="0EFE22E7" w14:textId="77777777" w:rsidR="007B2514" w:rsidRDefault="007B2514" w:rsidP="007B2514">
      <w:pPr>
        <w:rPr>
          <w:sz w:val="24"/>
          <w:szCs w:val="24"/>
        </w:rPr>
      </w:pPr>
      <w:r>
        <w:rPr>
          <w:sz w:val="24"/>
          <w:szCs w:val="24"/>
        </w:rPr>
        <w:t>2 Eier</w:t>
      </w:r>
    </w:p>
    <w:p w14:paraId="468D9FEE" w14:textId="77777777" w:rsidR="007B2514" w:rsidRDefault="007B2514" w:rsidP="007B2514">
      <w:pPr>
        <w:rPr>
          <w:sz w:val="24"/>
          <w:szCs w:val="24"/>
        </w:rPr>
      </w:pPr>
      <w:r>
        <w:rPr>
          <w:sz w:val="24"/>
          <w:szCs w:val="24"/>
        </w:rPr>
        <w:t>1 Eigelb</w:t>
      </w:r>
    </w:p>
    <w:p w14:paraId="423D4726" w14:textId="77777777" w:rsidR="007B2514" w:rsidRDefault="007B2514" w:rsidP="007B2514">
      <w:pPr>
        <w:rPr>
          <w:sz w:val="24"/>
          <w:szCs w:val="24"/>
        </w:rPr>
      </w:pPr>
      <w:r>
        <w:rPr>
          <w:sz w:val="24"/>
          <w:szCs w:val="24"/>
        </w:rPr>
        <w:t>Salz und Pfeffer</w:t>
      </w:r>
    </w:p>
    <w:p w14:paraId="43DF66E7" w14:textId="77777777" w:rsidR="007B2514" w:rsidRDefault="007B2514" w:rsidP="007B2514">
      <w:pPr>
        <w:rPr>
          <w:sz w:val="24"/>
          <w:szCs w:val="24"/>
        </w:rPr>
      </w:pPr>
      <w:r>
        <w:rPr>
          <w:sz w:val="24"/>
          <w:szCs w:val="24"/>
        </w:rPr>
        <w:t>Paprikapulver (spanisch, scharf)</w:t>
      </w:r>
    </w:p>
    <w:p w14:paraId="6C7B8D8C" w14:textId="77777777" w:rsidR="007B2514" w:rsidRDefault="007B2514" w:rsidP="007B2514">
      <w:pPr>
        <w:rPr>
          <w:sz w:val="24"/>
          <w:szCs w:val="24"/>
        </w:rPr>
      </w:pPr>
      <w:r>
        <w:rPr>
          <w:sz w:val="24"/>
          <w:szCs w:val="24"/>
        </w:rPr>
        <w:t>1 Scheibe Sauerteigbrot</w:t>
      </w:r>
    </w:p>
    <w:p w14:paraId="5AF227B2" w14:textId="77777777" w:rsidR="007B2514" w:rsidRDefault="007B2514" w:rsidP="007B2514">
      <w:pPr>
        <w:rPr>
          <w:sz w:val="24"/>
          <w:szCs w:val="24"/>
        </w:rPr>
      </w:pPr>
    </w:p>
    <w:p w14:paraId="16E9D0FA" w14:textId="77777777" w:rsidR="007B2514" w:rsidRDefault="007B2514" w:rsidP="007B2514">
      <w:pPr>
        <w:rPr>
          <w:sz w:val="24"/>
          <w:szCs w:val="24"/>
        </w:rPr>
      </w:pPr>
      <w:r>
        <w:rPr>
          <w:sz w:val="24"/>
          <w:szCs w:val="24"/>
        </w:rPr>
        <w:t>Zubereitung:</w:t>
      </w:r>
    </w:p>
    <w:p w14:paraId="2302BD38" w14:textId="77777777" w:rsidR="007B2514" w:rsidRPr="00F757AF" w:rsidRDefault="007B2514" w:rsidP="00B40E8C">
      <w:pPr>
        <w:pStyle w:val="ListParagraph"/>
        <w:numPr>
          <w:ilvl w:val="0"/>
          <w:numId w:val="236"/>
        </w:numPr>
        <w:spacing w:after="120"/>
        <w:ind w:left="714" w:hanging="357"/>
        <w:contextualSpacing w:val="0"/>
        <w:jc w:val="both"/>
        <w:rPr>
          <w:sz w:val="24"/>
          <w:szCs w:val="24"/>
        </w:rPr>
      </w:pPr>
      <w:r w:rsidRPr="00F757AF">
        <w:rPr>
          <w:sz w:val="24"/>
          <w:szCs w:val="24"/>
        </w:rPr>
        <w:t>Die Bärlauchbutter schneidet man längs in Streifen und schwitzt sie in einer Pfanne mit dem Olivenöl an. Dann nimmt man die Blätter aus der Pfanne. Das verbliebene Fett wird erhitzt, bis es kurz davor ist, zu rauchen.</w:t>
      </w:r>
    </w:p>
    <w:p w14:paraId="3B21E23D" w14:textId="77777777" w:rsidR="007B2514" w:rsidRPr="00F757AF" w:rsidRDefault="007B2514" w:rsidP="00B40E8C">
      <w:pPr>
        <w:pStyle w:val="ListParagraph"/>
        <w:numPr>
          <w:ilvl w:val="0"/>
          <w:numId w:val="236"/>
        </w:numPr>
        <w:spacing w:after="120"/>
        <w:ind w:left="714" w:hanging="357"/>
        <w:contextualSpacing w:val="0"/>
        <w:jc w:val="both"/>
        <w:rPr>
          <w:sz w:val="24"/>
          <w:szCs w:val="24"/>
        </w:rPr>
      </w:pPr>
      <w:r w:rsidRPr="00F757AF">
        <w:rPr>
          <w:sz w:val="24"/>
          <w:szCs w:val="24"/>
        </w:rPr>
        <w:t>Jetzt werden die Eier und das Eigelb verquirlt und mit den angebratenen Blättern in die Pfanne geben. Man schmeckt mit Salz und Pfeffer ab. Die Eiermasse wendet man nach einem Augenblick und belässt sie dann für ungefähr eine halbe Minute in der Pfanne.</w:t>
      </w:r>
    </w:p>
    <w:p w14:paraId="1DF11049" w14:textId="77777777" w:rsidR="007B2514" w:rsidRPr="00F757AF" w:rsidRDefault="007B2514" w:rsidP="00B40E8C">
      <w:pPr>
        <w:pStyle w:val="ListParagraph"/>
        <w:numPr>
          <w:ilvl w:val="0"/>
          <w:numId w:val="236"/>
        </w:numPr>
        <w:spacing w:after="120"/>
        <w:ind w:left="714" w:hanging="357"/>
        <w:contextualSpacing w:val="0"/>
        <w:jc w:val="both"/>
        <w:rPr>
          <w:sz w:val="24"/>
          <w:szCs w:val="24"/>
        </w:rPr>
      </w:pPr>
      <w:r w:rsidRPr="00F757AF">
        <w:rPr>
          <w:sz w:val="24"/>
          <w:szCs w:val="24"/>
        </w:rPr>
        <w:t>Das Ergebnis sollte weich und locker sein und eine Konsistenz zwischen Rührei und Omelett haben. Die Eier essen sich am besten auf einer Scheibe Sauerteigbrot. Darüber scharfes Paprikapulver gestreut.</w:t>
      </w:r>
    </w:p>
    <w:p w14:paraId="440A76FE" w14:textId="77777777" w:rsidR="007B2514" w:rsidRDefault="007B2514" w:rsidP="007B2514">
      <w:pPr>
        <w:rPr>
          <w:sz w:val="24"/>
          <w:szCs w:val="24"/>
        </w:rPr>
      </w:pPr>
    </w:p>
    <w:p w14:paraId="6083CA22" w14:textId="77777777" w:rsidR="007B2514" w:rsidRDefault="007B2514" w:rsidP="007B2514">
      <w:pPr>
        <w:ind w:left="708" w:hanging="708"/>
        <w:jc w:val="both"/>
        <w:rPr>
          <w:sz w:val="24"/>
          <w:szCs w:val="24"/>
        </w:rPr>
      </w:pPr>
      <w:r>
        <w:rPr>
          <w:sz w:val="24"/>
          <w:szCs w:val="24"/>
        </w:rPr>
        <w:t>Tipp:</w:t>
      </w:r>
      <w:r>
        <w:rPr>
          <w:sz w:val="24"/>
          <w:szCs w:val="24"/>
        </w:rPr>
        <w:tab/>
        <w:t>Man kann den Bärlauch im Wald oder im Garten selber sammeln. Man sollte die Pflanze aber wirklich nicht mit dem giftigen Maiglöckchen verwechseln, dem sie ähnlich sieht. Es sind schon Leute an einer Maiglöckchenvergiftung gestorben.</w:t>
      </w:r>
    </w:p>
    <w:p w14:paraId="3AEE6EB7" w14:textId="77777777" w:rsidR="007B2514" w:rsidRDefault="007B2514" w:rsidP="007B2514">
      <w:pPr>
        <w:rPr>
          <w:sz w:val="24"/>
          <w:szCs w:val="24"/>
        </w:rPr>
      </w:pPr>
      <w:r>
        <w:rPr>
          <w:sz w:val="24"/>
          <w:szCs w:val="24"/>
        </w:rPr>
        <w:br w:type="page"/>
      </w:r>
    </w:p>
    <w:p w14:paraId="6B058ACA" w14:textId="17EF7E4D" w:rsidR="00466AF7" w:rsidRDefault="00466AF7" w:rsidP="00F32F08">
      <w:pPr>
        <w:pStyle w:val="Heading2"/>
        <w:spacing w:after="240"/>
      </w:pPr>
      <w:r>
        <w:lastRenderedPageBreak/>
        <w:t>Akoori</w:t>
      </w:r>
      <w:r w:rsidR="00154F7B">
        <w:rPr>
          <w:rStyle w:val="FootnoteReference"/>
        </w:rPr>
        <w:footnoteReference w:id="82"/>
      </w:r>
    </w:p>
    <w:p w14:paraId="0CB5C24D" w14:textId="1EC0AC26" w:rsidR="00466AF7" w:rsidRDefault="00466AF7">
      <w:pPr>
        <w:rPr>
          <w:sz w:val="24"/>
          <w:szCs w:val="24"/>
        </w:rPr>
      </w:pPr>
      <w:r w:rsidRPr="00F32F08">
        <w:rPr>
          <w:sz w:val="24"/>
          <w:szCs w:val="24"/>
          <w:u w:val="single"/>
        </w:rPr>
        <w:t>Zutaten</w:t>
      </w:r>
      <w:r>
        <w:rPr>
          <w:sz w:val="24"/>
          <w:szCs w:val="24"/>
        </w:rPr>
        <w:t xml:space="preserve"> </w:t>
      </w:r>
      <w:r w:rsidR="00F32F08">
        <w:rPr>
          <w:sz w:val="24"/>
          <w:szCs w:val="24"/>
        </w:rPr>
        <w:t>(</w:t>
      </w:r>
      <w:r>
        <w:rPr>
          <w:sz w:val="24"/>
          <w:szCs w:val="24"/>
        </w:rPr>
        <w:t>für 4 Portionen</w:t>
      </w:r>
      <w:r w:rsidR="00F32F08">
        <w:rPr>
          <w:sz w:val="24"/>
          <w:szCs w:val="24"/>
        </w:rPr>
        <w:t>)</w:t>
      </w:r>
    </w:p>
    <w:p w14:paraId="785D40E6" w14:textId="77777777" w:rsidR="00466AF7" w:rsidRDefault="00466AF7">
      <w:pPr>
        <w:rPr>
          <w:sz w:val="24"/>
          <w:szCs w:val="24"/>
        </w:rPr>
      </w:pPr>
      <w:r>
        <w:rPr>
          <w:sz w:val="24"/>
          <w:szCs w:val="24"/>
        </w:rPr>
        <w:t>1 TL Kreuzkümmelsamen</w:t>
      </w:r>
    </w:p>
    <w:p w14:paraId="24F73EB9" w14:textId="10D3C959" w:rsidR="00466AF7" w:rsidRDefault="00466AF7">
      <w:pPr>
        <w:rPr>
          <w:sz w:val="24"/>
          <w:szCs w:val="24"/>
        </w:rPr>
      </w:pPr>
      <w:r>
        <w:rPr>
          <w:sz w:val="24"/>
          <w:szCs w:val="24"/>
        </w:rPr>
        <w:t>8 Eier</w:t>
      </w:r>
    </w:p>
    <w:p w14:paraId="5B9076C1" w14:textId="670718D1" w:rsidR="00466AF7" w:rsidRDefault="00466AF7">
      <w:pPr>
        <w:rPr>
          <w:sz w:val="24"/>
          <w:szCs w:val="24"/>
        </w:rPr>
      </w:pPr>
      <w:r>
        <w:rPr>
          <w:sz w:val="24"/>
          <w:szCs w:val="24"/>
        </w:rPr>
        <w:t>30 g Butter</w:t>
      </w:r>
    </w:p>
    <w:p w14:paraId="164FF527" w14:textId="105912A3" w:rsidR="00466AF7" w:rsidRDefault="00466AF7">
      <w:pPr>
        <w:rPr>
          <w:sz w:val="24"/>
          <w:szCs w:val="24"/>
        </w:rPr>
      </w:pPr>
      <w:r>
        <w:rPr>
          <w:sz w:val="24"/>
          <w:szCs w:val="24"/>
        </w:rPr>
        <w:t>2 rote Zwiebeln, fein gehackt</w:t>
      </w:r>
    </w:p>
    <w:p w14:paraId="442CBD6C" w14:textId="225B0534" w:rsidR="00466AF7" w:rsidRDefault="00466AF7">
      <w:pPr>
        <w:rPr>
          <w:sz w:val="24"/>
          <w:szCs w:val="24"/>
        </w:rPr>
      </w:pPr>
      <w:r>
        <w:rPr>
          <w:sz w:val="24"/>
          <w:szCs w:val="24"/>
        </w:rPr>
        <w:t>2 reife Tomaten, gehackt</w:t>
      </w:r>
    </w:p>
    <w:p w14:paraId="18E35ECE" w14:textId="28FE2735" w:rsidR="00466AF7" w:rsidRDefault="00466AF7">
      <w:pPr>
        <w:rPr>
          <w:sz w:val="24"/>
          <w:szCs w:val="24"/>
        </w:rPr>
      </w:pPr>
      <w:r>
        <w:rPr>
          <w:sz w:val="24"/>
          <w:szCs w:val="24"/>
        </w:rPr>
        <w:t>1 ½ grüne India-Jwala-Chilischote, entkernt und fein gehackt</w:t>
      </w:r>
    </w:p>
    <w:p w14:paraId="3932F5DE" w14:textId="6112546B" w:rsidR="00466AF7" w:rsidRDefault="00466AF7">
      <w:pPr>
        <w:rPr>
          <w:sz w:val="24"/>
          <w:szCs w:val="24"/>
        </w:rPr>
      </w:pPr>
      <w:r>
        <w:rPr>
          <w:sz w:val="24"/>
          <w:szCs w:val="24"/>
        </w:rPr>
        <w:t>½ TL Salz</w:t>
      </w:r>
    </w:p>
    <w:p w14:paraId="173D8163" w14:textId="1069B6AB" w:rsidR="00466AF7" w:rsidRDefault="00466AF7">
      <w:pPr>
        <w:rPr>
          <w:sz w:val="24"/>
          <w:szCs w:val="24"/>
        </w:rPr>
      </w:pPr>
      <w:r>
        <w:rPr>
          <w:sz w:val="24"/>
          <w:szCs w:val="24"/>
        </w:rPr>
        <w:t>½ TL gemahlener Pfeffer</w:t>
      </w:r>
    </w:p>
    <w:p w14:paraId="2EB5857D" w14:textId="72E93E7F" w:rsidR="00466AF7" w:rsidRDefault="00840E16">
      <w:pPr>
        <w:rPr>
          <w:sz w:val="24"/>
          <w:szCs w:val="24"/>
        </w:rPr>
      </w:pPr>
      <w:r>
        <w:rPr>
          <w:sz w:val="24"/>
          <w:szCs w:val="24"/>
        </w:rPr>
        <w:t>2 EL fein gehacktes Koriandergrün</w:t>
      </w:r>
    </w:p>
    <w:p w14:paraId="790F8951" w14:textId="6413D9F1" w:rsidR="00840E16" w:rsidRDefault="00840E16">
      <w:pPr>
        <w:rPr>
          <w:sz w:val="24"/>
          <w:szCs w:val="24"/>
        </w:rPr>
      </w:pPr>
    </w:p>
    <w:p w14:paraId="70045C5E" w14:textId="322384FD" w:rsidR="00F32F08" w:rsidRDefault="00F32F08">
      <w:pPr>
        <w:rPr>
          <w:sz w:val="24"/>
          <w:szCs w:val="24"/>
        </w:rPr>
      </w:pPr>
      <w:r>
        <w:rPr>
          <w:sz w:val="24"/>
          <w:szCs w:val="24"/>
        </w:rPr>
        <w:t>Zubereitung:</w:t>
      </w:r>
    </w:p>
    <w:p w14:paraId="689CD395" w14:textId="0C026B70" w:rsidR="00840E16" w:rsidRPr="00840E16" w:rsidRDefault="00840E16" w:rsidP="00B40E8C">
      <w:pPr>
        <w:pStyle w:val="ListParagraph"/>
        <w:numPr>
          <w:ilvl w:val="0"/>
          <w:numId w:val="1360"/>
        </w:numPr>
        <w:ind w:left="714" w:hanging="357"/>
        <w:contextualSpacing w:val="0"/>
        <w:jc w:val="both"/>
        <w:rPr>
          <w:sz w:val="24"/>
          <w:szCs w:val="24"/>
        </w:rPr>
      </w:pPr>
      <w:r w:rsidRPr="00840E16">
        <w:rPr>
          <w:sz w:val="24"/>
          <w:szCs w:val="24"/>
        </w:rPr>
        <w:t>Die Kreuzkümmelsamen im Mörser grob zerstoßen und beiseitestellen. Die Eier in eine Schüssel aufschlagen und leicht mit der Gabel verquirlen.</w:t>
      </w:r>
    </w:p>
    <w:p w14:paraId="53E0704B" w14:textId="605CC305" w:rsidR="00840E16" w:rsidRPr="00840E16" w:rsidRDefault="00840E16" w:rsidP="00B40E8C">
      <w:pPr>
        <w:pStyle w:val="ListParagraph"/>
        <w:numPr>
          <w:ilvl w:val="0"/>
          <w:numId w:val="1360"/>
        </w:numPr>
        <w:ind w:left="714" w:hanging="357"/>
        <w:contextualSpacing w:val="0"/>
        <w:jc w:val="both"/>
        <w:rPr>
          <w:sz w:val="24"/>
          <w:szCs w:val="24"/>
        </w:rPr>
      </w:pPr>
      <w:r w:rsidRPr="00840E16">
        <w:rPr>
          <w:sz w:val="24"/>
          <w:szCs w:val="24"/>
        </w:rPr>
        <w:t xml:space="preserve">Die Butter in einer Pfanne zerlassen, Kreuzkümmel und Zwiebeln hineingeben </w:t>
      </w:r>
      <w:r w:rsidR="00120188">
        <w:rPr>
          <w:sz w:val="24"/>
          <w:szCs w:val="24"/>
        </w:rPr>
        <w:t>und</w:t>
      </w:r>
      <w:r w:rsidRPr="00840E16">
        <w:rPr>
          <w:sz w:val="24"/>
          <w:szCs w:val="24"/>
        </w:rPr>
        <w:t xml:space="preserve"> bei mittlerer Hitze 12 – 15 Minuten braten, bis die Zwiebeln weich werden, bräunen und karamellisieren. Nun Tomaten, Chilis, Salz und Pfeffer hinzufügen.</w:t>
      </w:r>
    </w:p>
    <w:p w14:paraId="35264A9D" w14:textId="79B8D3D0" w:rsidR="00840E16" w:rsidRPr="00840E16" w:rsidRDefault="00840E16" w:rsidP="00B40E8C">
      <w:pPr>
        <w:pStyle w:val="ListParagraph"/>
        <w:numPr>
          <w:ilvl w:val="0"/>
          <w:numId w:val="1360"/>
        </w:numPr>
        <w:ind w:left="714" w:hanging="357"/>
        <w:contextualSpacing w:val="0"/>
        <w:jc w:val="both"/>
        <w:rPr>
          <w:sz w:val="24"/>
          <w:szCs w:val="24"/>
        </w:rPr>
      </w:pPr>
      <w:r w:rsidRPr="00840E16">
        <w:rPr>
          <w:sz w:val="24"/>
          <w:szCs w:val="24"/>
        </w:rPr>
        <w:t>Die Tomaten 30 Sekunden in der Pfanne schwenken, dann die Temperatur auf schwache Hitze reduzieren und die Eier hinzugeben. Unter ständigem Rühren braten. Wenn die Eier zu stocken beginnen, aber noch leicht weich sind, die Pfanne vom Herd nehmen und den gehackten Koriander unterrühren.</w:t>
      </w:r>
    </w:p>
    <w:p w14:paraId="42A2D1B7" w14:textId="6BC2CC72" w:rsidR="00840E16" w:rsidRDefault="00840E16" w:rsidP="00B40E8C">
      <w:pPr>
        <w:pStyle w:val="ListParagraph"/>
        <w:numPr>
          <w:ilvl w:val="0"/>
          <w:numId w:val="1360"/>
        </w:numPr>
        <w:ind w:left="714" w:hanging="357"/>
        <w:contextualSpacing w:val="0"/>
        <w:jc w:val="both"/>
        <w:rPr>
          <w:sz w:val="24"/>
          <w:szCs w:val="24"/>
        </w:rPr>
      </w:pPr>
      <w:r w:rsidRPr="00840E16">
        <w:rPr>
          <w:sz w:val="24"/>
          <w:szCs w:val="24"/>
        </w:rPr>
        <w:t>Mit gebuttertem Toast und Chai servieren.</w:t>
      </w:r>
    </w:p>
    <w:p w14:paraId="2B2A3404" w14:textId="05568888" w:rsidR="00840E16" w:rsidRDefault="00840E16" w:rsidP="00840E16">
      <w:pPr>
        <w:jc w:val="both"/>
        <w:rPr>
          <w:sz w:val="24"/>
          <w:szCs w:val="24"/>
        </w:rPr>
      </w:pPr>
    </w:p>
    <w:p w14:paraId="63C07610" w14:textId="71F8022E" w:rsidR="00840E16" w:rsidRPr="00840E16" w:rsidRDefault="00840E16" w:rsidP="001F0F02">
      <w:pPr>
        <w:ind w:left="708" w:hanging="708"/>
        <w:jc w:val="both"/>
        <w:rPr>
          <w:sz w:val="24"/>
          <w:szCs w:val="24"/>
        </w:rPr>
      </w:pPr>
      <w:r>
        <w:rPr>
          <w:sz w:val="24"/>
          <w:szCs w:val="24"/>
        </w:rPr>
        <w:t>Info:</w:t>
      </w:r>
      <w:r>
        <w:rPr>
          <w:sz w:val="24"/>
          <w:szCs w:val="24"/>
        </w:rPr>
        <w:tab/>
        <w:t>Dies ist Rührei nach Parsen-Art. Die Parsen erreichten Indien im Jahr 936 auf der Flucht vor Verfolgung. Ihr Mantra ist „Gute Gedanken, gute Worte und gute Taten“. Man könnte auch n</w:t>
      </w:r>
      <w:r w:rsidR="001F0F02">
        <w:rPr>
          <w:sz w:val="24"/>
          <w:szCs w:val="24"/>
        </w:rPr>
        <w:t>o</w:t>
      </w:r>
      <w:r>
        <w:rPr>
          <w:sz w:val="24"/>
          <w:szCs w:val="24"/>
        </w:rPr>
        <w:t xml:space="preserve">ch gute </w:t>
      </w:r>
      <w:r w:rsidR="001F0F02">
        <w:rPr>
          <w:sz w:val="24"/>
          <w:szCs w:val="24"/>
        </w:rPr>
        <w:t>Ei</w:t>
      </w:r>
      <w:r>
        <w:rPr>
          <w:sz w:val="24"/>
          <w:szCs w:val="24"/>
        </w:rPr>
        <w:t xml:space="preserve">er hinzufügen, denn mit </w:t>
      </w:r>
      <w:r w:rsidR="00197610">
        <w:rPr>
          <w:sz w:val="24"/>
          <w:szCs w:val="24"/>
        </w:rPr>
        <w:t>Ei</w:t>
      </w:r>
      <w:r>
        <w:rPr>
          <w:sz w:val="24"/>
          <w:szCs w:val="24"/>
        </w:rPr>
        <w:t xml:space="preserve">ern kennen sie sich ziemlich gut aus </w:t>
      </w:r>
      <w:r w:rsidRPr="00840E16">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18B8A6ED" w14:textId="181DB9AA" w:rsidR="00466AF7" w:rsidRDefault="00466AF7">
      <w:pPr>
        <w:rPr>
          <w:sz w:val="24"/>
          <w:szCs w:val="24"/>
        </w:rPr>
      </w:pPr>
      <w:r>
        <w:rPr>
          <w:sz w:val="24"/>
          <w:szCs w:val="24"/>
        </w:rPr>
        <w:br w:type="page"/>
      </w:r>
    </w:p>
    <w:p w14:paraId="05C63409" w14:textId="4EFD2C7B" w:rsidR="001F0F02" w:rsidRDefault="001F0F02" w:rsidP="00F32F08">
      <w:pPr>
        <w:pStyle w:val="Heading2"/>
        <w:spacing w:after="240"/>
      </w:pPr>
      <w:r>
        <w:lastRenderedPageBreak/>
        <w:t>Egg-Hoppers mit Zwiebel-Sambol</w:t>
      </w:r>
      <w:r w:rsidR="00A4020E">
        <w:rPr>
          <w:rStyle w:val="FootnoteReference"/>
        </w:rPr>
        <w:footnoteReference w:id="83"/>
      </w:r>
      <w:r>
        <w:t xml:space="preserve"> </w:t>
      </w:r>
    </w:p>
    <w:p w14:paraId="233F4D99" w14:textId="5A7CEA55" w:rsidR="001F0F02" w:rsidRDefault="001F0F02">
      <w:pPr>
        <w:rPr>
          <w:sz w:val="24"/>
          <w:szCs w:val="24"/>
        </w:rPr>
      </w:pPr>
      <w:r w:rsidRPr="00F32F08">
        <w:rPr>
          <w:sz w:val="24"/>
          <w:szCs w:val="24"/>
          <w:u w:val="single"/>
        </w:rPr>
        <w:t>Zutaten</w:t>
      </w:r>
      <w:r>
        <w:rPr>
          <w:sz w:val="24"/>
          <w:szCs w:val="24"/>
        </w:rPr>
        <w:t xml:space="preserve"> </w:t>
      </w:r>
      <w:r w:rsidR="00F32F08">
        <w:rPr>
          <w:sz w:val="24"/>
          <w:szCs w:val="24"/>
        </w:rPr>
        <w:t>(</w:t>
      </w:r>
      <w:r>
        <w:rPr>
          <w:sz w:val="24"/>
          <w:szCs w:val="24"/>
        </w:rPr>
        <w:t>für 8 Stück</w:t>
      </w:r>
      <w:r w:rsidR="00F32F08">
        <w:rPr>
          <w:sz w:val="24"/>
          <w:szCs w:val="24"/>
        </w:rPr>
        <w:t>)</w:t>
      </w:r>
    </w:p>
    <w:p w14:paraId="3793670E" w14:textId="7DC5996B" w:rsidR="001F0F02" w:rsidRPr="00360824" w:rsidRDefault="001F0F02">
      <w:pPr>
        <w:rPr>
          <w:i/>
          <w:iCs/>
          <w:sz w:val="24"/>
          <w:szCs w:val="24"/>
        </w:rPr>
      </w:pPr>
      <w:r w:rsidRPr="00360824">
        <w:rPr>
          <w:i/>
          <w:iCs/>
          <w:sz w:val="24"/>
          <w:szCs w:val="24"/>
        </w:rPr>
        <w:t>Für die Egg-Hoppers</w:t>
      </w:r>
      <w:r w:rsidR="006B3E29" w:rsidRPr="00360824">
        <w:rPr>
          <w:i/>
          <w:iCs/>
          <w:sz w:val="24"/>
          <w:szCs w:val="24"/>
        </w:rPr>
        <w:t>:</w:t>
      </w:r>
    </w:p>
    <w:p w14:paraId="367A1E99" w14:textId="1F347B28" w:rsidR="001F0F02" w:rsidRDefault="001F0F02">
      <w:pPr>
        <w:rPr>
          <w:sz w:val="24"/>
          <w:szCs w:val="24"/>
        </w:rPr>
      </w:pPr>
      <w:r>
        <w:rPr>
          <w:sz w:val="24"/>
          <w:szCs w:val="24"/>
        </w:rPr>
        <w:t>2 TL Trockenhefe</w:t>
      </w:r>
    </w:p>
    <w:p w14:paraId="3B65631B" w14:textId="7810F02E" w:rsidR="001F0F02" w:rsidRDefault="001F0F02">
      <w:pPr>
        <w:rPr>
          <w:sz w:val="24"/>
          <w:szCs w:val="24"/>
        </w:rPr>
      </w:pPr>
      <w:r>
        <w:rPr>
          <w:sz w:val="24"/>
          <w:szCs w:val="24"/>
        </w:rPr>
        <w:t>1 ½ TL Zucker</w:t>
      </w:r>
    </w:p>
    <w:p w14:paraId="3CDB0E05" w14:textId="2E7C1CA6" w:rsidR="001F0F02" w:rsidRDefault="001F0F02">
      <w:pPr>
        <w:rPr>
          <w:sz w:val="24"/>
          <w:szCs w:val="24"/>
        </w:rPr>
      </w:pPr>
      <w:r>
        <w:rPr>
          <w:sz w:val="24"/>
          <w:szCs w:val="24"/>
        </w:rPr>
        <w:t>110 g Mehl, mit 1 gestrichenem TL Backpulver vermischt</w:t>
      </w:r>
    </w:p>
    <w:p w14:paraId="6A63E997" w14:textId="4B652260" w:rsidR="001F0F02" w:rsidRDefault="001F0F02">
      <w:pPr>
        <w:rPr>
          <w:sz w:val="24"/>
          <w:szCs w:val="24"/>
        </w:rPr>
      </w:pPr>
      <w:r>
        <w:rPr>
          <w:sz w:val="24"/>
          <w:szCs w:val="24"/>
        </w:rPr>
        <w:t>170 g Reismehl</w:t>
      </w:r>
    </w:p>
    <w:p w14:paraId="01E48B54" w14:textId="4BCCB7E2" w:rsidR="001F0F02" w:rsidRDefault="001F0F02">
      <w:pPr>
        <w:rPr>
          <w:sz w:val="24"/>
          <w:szCs w:val="24"/>
        </w:rPr>
      </w:pPr>
      <w:r>
        <w:rPr>
          <w:sz w:val="24"/>
          <w:szCs w:val="24"/>
        </w:rPr>
        <w:t>1 TL Salz</w:t>
      </w:r>
    </w:p>
    <w:p w14:paraId="07B73F15" w14:textId="0461919D" w:rsidR="001F0F02" w:rsidRDefault="001F0F02">
      <w:pPr>
        <w:rPr>
          <w:sz w:val="24"/>
          <w:szCs w:val="24"/>
        </w:rPr>
      </w:pPr>
      <w:r>
        <w:rPr>
          <w:sz w:val="24"/>
          <w:szCs w:val="24"/>
        </w:rPr>
        <w:t>Rapsöl</w:t>
      </w:r>
    </w:p>
    <w:p w14:paraId="2E1BE171" w14:textId="17C2B52A" w:rsidR="001F0F02" w:rsidRDefault="001F0F02">
      <w:pPr>
        <w:rPr>
          <w:sz w:val="24"/>
          <w:szCs w:val="24"/>
        </w:rPr>
      </w:pPr>
      <w:r>
        <w:rPr>
          <w:sz w:val="24"/>
          <w:szCs w:val="24"/>
        </w:rPr>
        <w:t>8 Eier</w:t>
      </w:r>
    </w:p>
    <w:p w14:paraId="23ACD098" w14:textId="570657F6" w:rsidR="001F0F02" w:rsidRDefault="001F0F02">
      <w:pPr>
        <w:rPr>
          <w:sz w:val="24"/>
          <w:szCs w:val="24"/>
        </w:rPr>
      </w:pPr>
      <w:r>
        <w:rPr>
          <w:sz w:val="24"/>
          <w:szCs w:val="24"/>
        </w:rPr>
        <w:t>1 Limette, in 8 Spalten geschnitten</w:t>
      </w:r>
    </w:p>
    <w:p w14:paraId="29695222" w14:textId="51A518E3" w:rsidR="001F0F02" w:rsidRDefault="001F0F02">
      <w:pPr>
        <w:rPr>
          <w:sz w:val="24"/>
          <w:szCs w:val="24"/>
        </w:rPr>
      </w:pPr>
      <w:r>
        <w:rPr>
          <w:sz w:val="24"/>
          <w:szCs w:val="24"/>
        </w:rPr>
        <w:t>1 Handvoll Koriandergrün</w:t>
      </w:r>
    </w:p>
    <w:p w14:paraId="45B8B09B" w14:textId="595BF29D" w:rsidR="001F0F02" w:rsidRDefault="001F0F02">
      <w:pPr>
        <w:rPr>
          <w:sz w:val="24"/>
          <w:szCs w:val="24"/>
        </w:rPr>
      </w:pPr>
    </w:p>
    <w:p w14:paraId="377755BD" w14:textId="6C3C3495" w:rsidR="001F0F02" w:rsidRPr="00360824" w:rsidRDefault="001F0F02">
      <w:pPr>
        <w:rPr>
          <w:i/>
          <w:iCs/>
          <w:sz w:val="24"/>
          <w:szCs w:val="24"/>
        </w:rPr>
      </w:pPr>
      <w:r w:rsidRPr="00360824">
        <w:rPr>
          <w:i/>
          <w:iCs/>
          <w:sz w:val="24"/>
          <w:szCs w:val="24"/>
        </w:rPr>
        <w:t>Für das Zwiebel-Sambol</w:t>
      </w:r>
      <w:r w:rsidR="00360824">
        <w:rPr>
          <w:i/>
          <w:iCs/>
          <w:sz w:val="24"/>
          <w:szCs w:val="24"/>
        </w:rPr>
        <w:t>:</w:t>
      </w:r>
    </w:p>
    <w:p w14:paraId="3717889C" w14:textId="355CFB60" w:rsidR="001F0F02" w:rsidRDefault="001F0F02">
      <w:pPr>
        <w:rPr>
          <w:sz w:val="24"/>
          <w:szCs w:val="24"/>
        </w:rPr>
      </w:pPr>
      <w:r>
        <w:rPr>
          <w:sz w:val="24"/>
          <w:szCs w:val="24"/>
        </w:rPr>
        <w:t>4 Kardamomkapseln</w:t>
      </w:r>
    </w:p>
    <w:p w14:paraId="5E59CD01" w14:textId="60DEB863" w:rsidR="001F0F02" w:rsidRDefault="001F0F02">
      <w:pPr>
        <w:rPr>
          <w:sz w:val="24"/>
          <w:szCs w:val="24"/>
        </w:rPr>
      </w:pPr>
      <w:r>
        <w:rPr>
          <w:sz w:val="24"/>
          <w:szCs w:val="24"/>
        </w:rPr>
        <w:t>4 EL Rapsöl</w:t>
      </w:r>
    </w:p>
    <w:p w14:paraId="5B548F85" w14:textId="4A8B4B85" w:rsidR="001F0F02" w:rsidRDefault="001F0F02">
      <w:pPr>
        <w:rPr>
          <w:sz w:val="24"/>
          <w:szCs w:val="24"/>
        </w:rPr>
      </w:pPr>
      <w:r>
        <w:rPr>
          <w:sz w:val="24"/>
          <w:szCs w:val="24"/>
        </w:rPr>
        <w:t>4 Gewürznelken</w:t>
      </w:r>
    </w:p>
    <w:p w14:paraId="5CDCF9E4" w14:textId="3CE8E456" w:rsidR="001F0F02" w:rsidRDefault="001F0F02">
      <w:pPr>
        <w:rPr>
          <w:sz w:val="24"/>
          <w:szCs w:val="24"/>
        </w:rPr>
      </w:pPr>
      <w:r>
        <w:rPr>
          <w:sz w:val="24"/>
          <w:szCs w:val="24"/>
        </w:rPr>
        <w:t>1 Zimtstange (4 cm)</w:t>
      </w:r>
    </w:p>
    <w:p w14:paraId="4D8C92E1" w14:textId="64D04A12" w:rsidR="001F0F02" w:rsidRDefault="001F0F02">
      <w:pPr>
        <w:rPr>
          <w:sz w:val="24"/>
          <w:szCs w:val="24"/>
        </w:rPr>
      </w:pPr>
      <w:r>
        <w:rPr>
          <w:sz w:val="24"/>
          <w:szCs w:val="24"/>
        </w:rPr>
        <w:t>500 g rote Zwiebeln, fein gehackt</w:t>
      </w:r>
    </w:p>
    <w:p w14:paraId="65EB6BEC" w14:textId="3B1E431C" w:rsidR="001F0F02" w:rsidRDefault="001F0F02">
      <w:pPr>
        <w:rPr>
          <w:sz w:val="24"/>
          <w:szCs w:val="24"/>
        </w:rPr>
      </w:pPr>
      <w:r>
        <w:rPr>
          <w:sz w:val="24"/>
          <w:szCs w:val="24"/>
        </w:rPr>
        <w:t>1 TL Salz</w:t>
      </w:r>
    </w:p>
    <w:p w14:paraId="13015EF8" w14:textId="05D2D255" w:rsidR="001F0F02" w:rsidRDefault="001F0F02">
      <w:pPr>
        <w:rPr>
          <w:sz w:val="24"/>
          <w:szCs w:val="24"/>
        </w:rPr>
      </w:pPr>
      <w:r>
        <w:rPr>
          <w:sz w:val="24"/>
          <w:szCs w:val="24"/>
        </w:rPr>
        <w:t>1 ½ TL Cayennepfeffer</w:t>
      </w:r>
    </w:p>
    <w:p w14:paraId="03DBBA0F" w14:textId="6DD66395" w:rsidR="001F0F02" w:rsidRDefault="001F0F02">
      <w:pPr>
        <w:rPr>
          <w:sz w:val="24"/>
          <w:szCs w:val="24"/>
        </w:rPr>
      </w:pPr>
      <w:r>
        <w:rPr>
          <w:sz w:val="24"/>
          <w:szCs w:val="24"/>
        </w:rPr>
        <w:t>2 TL Zucker</w:t>
      </w:r>
    </w:p>
    <w:p w14:paraId="54B74C14" w14:textId="16EE8C56" w:rsidR="001F0F02" w:rsidRDefault="001F0F02">
      <w:pPr>
        <w:rPr>
          <w:sz w:val="24"/>
          <w:szCs w:val="24"/>
        </w:rPr>
      </w:pPr>
    </w:p>
    <w:p w14:paraId="5104A879" w14:textId="15FC77A9" w:rsidR="00694160" w:rsidRDefault="00694160">
      <w:pPr>
        <w:rPr>
          <w:sz w:val="24"/>
          <w:szCs w:val="24"/>
        </w:rPr>
      </w:pPr>
      <w:r>
        <w:rPr>
          <w:sz w:val="24"/>
          <w:szCs w:val="24"/>
        </w:rPr>
        <w:t>Zubereitung:</w:t>
      </w:r>
    </w:p>
    <w:p w14:paraId="588A7663" w14:textId="4BF4060A" w:rsidR="001F0F02" w:rsidRPr="00287483" w:rsidRDefault="001F0F02" w:rsidP="00B40E8C">
      <w:pPr>
        <w:pStyle w:val="ListParagraph"/>
        <w:numPr>
          <w:ilvl w:val="0"/>
          <w:numId w:val="1361"/>
        </w:numPr>
        <w:ind w:left="714" w:hanging="357"/>
        <w:contextualSpacing w:val="0"/>
        <w:jc w:val="both"/>
        <w:rPr>
          <w:sz w:val="24"/>
          <w:szCs w:val="24"/>
        </w:rPr>
      </w:pPr>
      <w:r w:rsidRPr="00287483">
        <w:rPr>
          <w:sz w:val="24"/>
          <w:szCs w:val="24"/>
        </w:rPr>
        <w:t>Für die Hoppers Hefe, Zucker, Mehl, Reismehl und Salz in einer großen Schüssel miteinander vermengen. 380 ml lauwarmes Wasser hinzugießen und alles gründlich verrühren</w:t>
      </w:r>
      <w:r w:rsidR="00AF0834" w:rsidRPr="00287483">
        <w:rPr>
          <w:sz w:val="24"/>
          <w:szCs w:val="24"/>
        </w:rPr>
        <w:t>, bis eine glatte Masse entsteht. Den Teig an einem warmen Ort 15 Minuten gehen lassen, bis sich viele Blasen bilden.</w:t>
      </w:r>
    </w:p>
    <w:p w14:paraId="6B987962" w14:textId="743D5AAB" w:rsidR="00AF0834" w:rsidRPr="00287483" w:rsidRDefault="00AF0834" w:rsidP="00B40E8C">
      <w:pPr>
        <w:pStyle w:val="ListParagraph"/>
        <w:numPr>
          <w:ilvl w:val="0"/>
          <w:numId w:val="1361"/>
        </w:numPr>
        <w:ind w:left="714" w:hanging="357"/>
        <w:contextualSpacing w:val="0"/>
        <w:jc w:val="both"/>
        <w:rPr>
          <w:sz w:val="24"/>
          <w:szCs w:val="24"/>
        </w:rPr>
      </w:pPr>
      <w:r w:rsidRPr="00287483">
        <w:rPr>
          <w:sz w:val="24"/>
          <w:szCs w:val="24"/>
        </w:rPr>
        <w:t xml:space="preserve">Für das Zwiebel-Sambol die Kardamonkapseln im Möser grob zerstoßen. Öl in einer großen Pfanne erhitzen, Gewürznelken, Kardamom und Zimtstange hineingeben. </w:t>
      </w:r>
      <w:r w:rsidRPr="00287483">
        <w:rPr>
          <w:sz w:val="24"/>
          <w:szCs w:val="24"/>
        </w:rPr>
        <w:lastRenderedPageBreak/>
        <w:t>Wenn die Gewürze zu duften beginnen, Zwiebeln, Salz und Cayennepfeffer hinzufügen und bei schwacher bis mittlerer Hitze unter gelegentlichem Rühren 30 – 40 Minuten rösten, damit die Zwiebeln nicht anbrennen. Zum Schluss den Zucker einrühren, bis er völlig gelöst ist. Abschmecken und vom Herd nehmen.</w:t>
      </w:r>
    </w:p>
    <w:p w14:paraId="70CC576A" w14:textId="318CA391" w:rsidR="00AF0834" w:rsidRPr="00287483" w:rsidRDefault="00AF0834" w:rsidP="00B40E8C">
      <w:pPr>
        <w:pStyle w:val="ListParagraph"/>
        <w:numPr>
          <w:ilvl w:val="0"/>
          <w:numId w:val="1361"/>
        </w:numPr>
        <w:ind w:left="714" w:hanging="357"/>
        <w:contextualSpacing w:val="0"/>
        <w:jc w:val="both"/>
        <w:rPr>
          <w:sz w:val="24"/>
          <w:szCs w:val="24"/>
        </w:rPr>
      </w:pPr>
      <w:r w:rsidRPr="00287483">
        <w:rPr>
          <w:sz w:val="24"/>
          <w:szCs w:val="24"/>
        </w:rPr>
        <w:t>Für die Hoppers eine kleine Pfanne mit Deckel leicht mit Öl einfetten. Erhitzen</w:t>
      </w:r>
      <w:r w:rsidR="00820B5D" w:rsidRPr="00287483">
        <w:rPr>
          <w:sz w:val="24"/>
          <w:szCs w:val="24"/>
        </w:rPr>
        <w:t xml:space="preserve"> </w:t>
      </w:r>
      <w:r w:rsidRPr="00287483">
        <w:rPr>
          <w:sz w:val="24"/>
          <w:szCs w:val="24"/>
        </w:rPr>
        <w:t xml:space="preserve">und eine </w:t>
      </w:r>
      <w:r w:rsidR="00120188">
        <w:rPr>
          <w:sz w:val="24"/>
          <w:szCs w:val="24"/>
        </w:rPr>
        <w:t>K</w:t>
      </w:r>
      <w:r w:rsidRPr="00287483">
        <w:rPr>
          <w:sz w:val="24"/>
          <w:szCs w:val="24"/>
        </w:rPr>
        <w:t xml:space="preserve">elle </w:t>
      </w:r>
      <w:r w:rsidR="00120188">
        <w:rPr>
          <w:sz w:val="24"/>
          <w:szCs w:val="24"/>
        </w:rPr>
        <w:t>T</w:t>
      </w:r>
      <w:r w:rsidRPr="00287483">
        <w:rPr>
          <w:sz w:val="24"/>
          <w:szCs w:val="24"/>
        </w:rPr>
        <w:t xml:space="preserve">eig in die Pfanne geben, dabei die Pfanne am Stiel fassen und schnell schwenken, damit der Teig sich gleichmäßig über Boden und Pfannenwand verteilt. Bei mittlerer </w:t>
      </w:r>
      <w:r w:rsidR="00820B5D" w:rsidRPr="00287483">
        <w:rPr>
          <w:sz w:val="24"/>
          <w:szCs w:val="24"/>
        </w:rPr>
        <w:t>H</w:t>
      </w:r>
      <w:r w:rsidRPr="00287483">
        <w:rPr>
          <w:sz w:val="24"/>
          <w:szCs w:val="24"/>
        </w:rPr>
        <w:t>itze 1 Minute braten, bis der Teig stockt, dann 1 Ei in die Mitte schlagen und den Deckel aufsetzen. Weitere 3 – 4 Minuten braten, bis das Eiweiß gestockt ist</w:t>
      </w:r>
      <w:r w:rsidR="00820B5D" w:rsidRPr="00287483">
        <w:rPr>
          <w:sz w:val="24"/>
          <w:szCs w:val="24"/>
        </w:rPr>
        <w:t xml:space="preserve"> und der Hopperteig sich vom Pfannenrand löst, dann vorsichtig auf einen Teller setzen. Der Hopper sollte außen knusprig und golden, das Eigelb in der Mitte aber noch weich sein. Dies wiederholen, bis alle Hoppers fertig sind. </w:t>
      </w:r>
    </w:p>
    <w:p w14:paraId="4160D02E" w14:textId="27FFC35F" w:rsidR="00820B5D" w:rsidRPr="00287483" w:rsidRDefault="00820B5D" w:rsidP="00B40E8C">
      <w:pPr>
        <w:pStyle w:val="ListParagraph"/>
        <w:numPr>
          <w:ilvl w:val="0"/>
          <w:numId w:val="1361"/>
        </w:numPr>
        <w:ind w:left="714" w:hanging="357"/>
        <w:contextualSpacing w:val="0"/>
        <w:jc w:val="both"/>
        <w:rPr>
          <w:sz w:val="24"/>
          <w:szCs w:val="24"/>
        </w:rPr>
      </w:pPr>
      <w:r w:rsidRPr="00287483">
        <w:rPr>
          <w:sz w:val="24"/>
          <w:szCs w:val="24"/>
        </w:rPr>
        <w:t>Gewürze, auf die man nicht beißen möchte aus dem Zwiebel-Sambol entfernen, dann einen Klecks Sambol auf jeden Hopper geben und mit Limettenspalten und Koriander garniert servieren.</w:t>
      </w:r>
    </w:p>
    <w:p w14:paraId="19F6D514" w14:textId="2D591145" w:rsidR="00820B5D" w:rsidRDefault="00820B5D" w:rsidP="00287483">
      <w:pPr>
        <w:jc w:val="both"/>
        <w:rPr>
          <w:sz w:val="24"/>
          <w:szCs w:val="24"/>
        </w:rPr>
      </w:pPr>
    </w:p>
    <w:p w14:paraId="4CF855F6" w14:textId="58C8D81B" w:rsidR="00820B5D" w:rsidRDefault="00820B5D" w:rsidP="00287483">
      <w:pPr>
        <w:ind w:left="1416" w:hanging="1416"/>
        <w:jc w:val="both"/>
        <w:rPr>
          <w:sz w:val="24"/>
          <w:szCs w:val="24"/>
        </w:rPr>
      </w:pPr>
      <w:r>
        <w:rPr>
          <w:sz w:val="24"/>
          <w:szCs w:val="24"/>
        </w:rPr>
        <w:t>Kommentar:</w:t>
      </w:r>
      <w:r>
        <w:rPr>
          <w:sz w:val="24"/>
          <w:szCs w:val="24"/>
        </w:rPr>
        <w:tab/>
        <w:t xml:space="preserve">Dies ist das Lieblingsfrühstück auf Sri Lanka: hauchzarte </w:t>
      </w:r>
      <w:r w:rsidR="00287483">
        <w:rPr>
          <w:sz w:val="24"/>
          <w:szCs w:val="24"/>
        </w:rPr>
        <w:t>Crêpes-Schalen, in denen ein Ei sitzt, das mit süß-würzigem Zwiebel-Sambol und erfrischendem Limettensaft gewürzt ist. Traditionell werden Hoppers auf Sri Lanka aus über Nacht fermentiertem Reis hergestellt. Die Schalenform entsteht durch eine spezielle Hopper-Pfanne, aber es geht auch so.</w:t>
      </w:r>
      <w:r w:rsidR="008C0940">
        <w:rPr>
          <w:sz w:val="24"/>
          <w:szCs w:val="24"/>
        </w:rPr>
        <w:t xml:space="preserve"> Sieht natürlich immer sehr beeindruckend aus.</w:t>
      </w:r>
    </w:p>
    <w:p w14:paraId="074DB51A" w14:textId="644EA16B" w:rsidR="001F0F02" w:rsidRDefault="001F0F02">
      <w:pPr>
        <w:rPr>
          <w:sz w:val="24"/>
          <w:szCs w:val="24"/>
        </w:rPr>
      </w:pPr>
      <w:r>
        <w:rPr>
          <w:sz w:val="24"/>
          <w:szCs w:val="24"/>
        </w:rPr>
        <w:br w:type="page"/>
      </w:r>
    </w:p>
    <w:p w14:paraId="7D324750" w14:textId="123466B5" w:rsidR="00217C00" w:rsidRDefault="00506E78" w:rsidP="00394035">
      <w:pPr>
        <w:pStyle w:val="Heading2"/>
        <w:spacing w:after="240"/>
      </w:pPr>
      <w:r>
        <w:lastRenderedPageBreak/>
        <w:t>Geschmorte Eier mit Za</w:t>
      </w:r>
      <w:r w:rsidR="003D2ED3">
        <w:t>’atar</w:t>
      </w:r>
      <w:r w:rsidR="0084760D">
        <w:rPr>
          <w:rStyle w:val="FootnoteReference"/>
        </w:rPr>
        <w:footnoteReference w:id="84"/>
      </w:r>
    </w:p>
    <w:p w14:paraId="2D237F3A" w14:textId="7520C523" w:rsidR="00217C00" w:rsidRDefault="00217C00">
      <w:pPr>
        <w:rPr>
          <w:sz w:val="24"/>
          <w:szCs w:val="24"/>
        </w:rPr>
      </w:pPr>
      <w:r w:rsidRPr="00394035">
        <w:rPr>
          <w:sz w:val="24"/>
          <w:szCs w:val="24"/>
          <w:u w:val="single"/>
        </w:rPr>
        <w:t>Zutaten</w:t>
      </w:r>
      <w:r>
        <w:rPr>
          <w:sz w:val="24"/>
          <w:szCs w:val="24"/>
        </w:rPr>
        <w:t xml:space="preserve"> </w:t>
      </w:r>
      <w:r w:rsidR="00394035">
        <w:rPr>
          <w:sz w:val="24"/>
          <w:szCs w:val="24"/>
        </w:rPr>
        <w:t>(</w:t>
      </w:r>
      <w:r>
        <w:rPr>
          <w:sz w:val="24"/>
          <w:szCs w:val="24"/>
        </w:rPr>
        <w:t>für 6 Personen</w:t>
      </w:r>
      <w:r w:rsidR="00394035">
        <w:rPr>
          <w:sz w:val="24"/>
          <w:szCs w:val="24"/>
        </w:rPr>
        <w:t>)</w:t>
      </w:r>
    </w:p>
    <w:p w14:paraId="4C7DE4C9" w14:textId="77777777" w:rsidR="00217C00" w:rsidRDefault="00217C00">
      <w:pPr>
        <w:rPr>
          <w:sz w:val="24"/>
          <w:szCs w:val="24"/>
        </w:rPr>
      </w:pPr>
      <w:r>
        <w:rPr>
          <w:sz w:val="24"/>
          <w:szCs w:val="24"/>
        </w:rPr>
        <w:t>30 g Butter</w:t>
      </w:r>
    </w:p>
    <w:p w14:paraId="023D5A4E" w14:textId="1D119B17" w:rsidR="00217C00" w:rsidRDefault="00217C00">
      <w:pPr>
        <w:rPr>
          <w:sz w:val="24"/>
          <w:szCs w:val="24"/>
        </w:rPr>
      </w:pPr>
      <w:r>
        <w:rPr>
          <w:sz w:val="24"/>
          <w:szCs w:val="24"/>
        </w:rPr>
        <w:t xml:space="preserve">2 EL </w:t>
      </w:r>
      <w:r w:rsidR="00B55883">
        <w:rPr>
          <w:sz w:val="24"/>
          <w:szCs w:val="24"/>
        </w:rPr>
        <w:t>O</w:t>
      </w:r>
      <w:r>
        <w:rPr>
          <w:sz w:val="24"/>
          <w:szCs w:val="24"/>
        </w:rPr>
        <w:t>livenöl</w:t>
      </w:r>
    </w:p>
    <w:p w14:paraId="4C84E427" w14:textId="77777777" w:rsidR="00B55883" w:rsidRDefault="00217C00">
      <w:pPr>
        <w:rPr>
          <w:sz w:val="24"/>
          <w:szCs w:val="24"/>
        </w:rPr>
      </w:pPr>
      <w:r>
        <w:rPr>
          <w:sz w:val="24"/>
          <w:szCs w:val="24"/>
        </w:rPr>
        <w:t>2 große (oder 4 kleine) Lauchstangen</w:t>
      </w:r>
      <w:r w:rsidR="00B55883">
        <w:rPr>
          <w:sz w:val="24"/>
          <w:szCs w:val="24"/>
        </w:rPr>
        <w:t xml:space="preserve"> (530 g)</w:t>
      </w:r>
      <w:r>
        <w:rPr>
          <w:sz w:val="24"/>
          <w:szCs w:val="24"/>
        </w:rPr>
        <w:t xml:space="preserve">, </w:t>
      </w:r>
      <w:r w:rsidR="00B55883">
        <w:rPr>
          <w:sz w:val="24"/>
          <w:szCs w:val="24"/>
        </w:rPr>
        <w:t>geputzt und in 5 mm dicke Scheiben geschnitten</w:t>
      </w:r>
    </w:p>
    <w:p w14:paraId="3338CD0F" w14:textId="77777777" w:rsidR="00B55883" w:rsidRDefault="00B55883">
      <w:pPr>
        <w:rPr>
          <w:sz w:val="24"/>
          <w:szCs w:val="24"/>
        </w:rPr>
      </w:pPr>
      <w:r>
        <w:rPr>
          <w:sz w:val="24"/>
          <w:szCs w:val="24"/>
        </w:rPr>
        <w:t>1 TL Kreuzkümmelsamen, geröstet und leicht zerstoßen</w:t>
      </w:r>
    </w:p>
    <w:p w14:paraId="7E14A17B" w14:textId="775C3C73" w:rsidR="00B55883" w:rsidRDefault="00B55883">
      <w:pPr>
        <w:rPr>
          <w:sz w:val="24"/>
          <w:szCs w:val="24"/>
        </w:rPr>
      </w:pPr>
      <w:r>
        <w:rPr>
          <w:sz w:val="24"/>
          <w:szCs w:val="24"/>
        </w:rPr>
        <w:t>2 kleine eingelegte Zitronen, entkernt, Schale und Fruchtfleisch fein gehackt</w:t>
      </w:r>
    </w:p>
    <w:p w14:paraId="06BAED85" w14:textId="1C4CABD3" w:rsidR="00B55883" w:rsidRDefault="00B55883">
      <w:pPr>
        <w:rPr>
          <w:sz w:val="24"/>
          <w:szCs w:val="24"/>
        </w:rPr>
      </w:pPr>
      <w:r>
        <w:rPr>
          <w:sz w:val="24"/>
          <w:szCs w:val="24"/>
        </w:rPr>
        <w:t>300 ml Gemüsebrühe</w:t>
      </w:r>
    </w:p>
    <w:p w14:paraId="37657793" w14:textId="743664EA" w:rsidR="00B55883" w:rsidRDefault="00B55883">
      <w:pPr>
        <w:rPr>
          <w:sz w:val="24"/>
          <w:szCs w:val="24"/>
        </w:rPr>
      </w:pPr>
      <w:r>
        <w:rPr>
          <w:sz w:val="24"/>
          <w:szCs w:val="24"/>
        </w:rPr>
        <w:t>200 g Babyspinat</w:t>
      </w:r>
    </w:p>
    <w:p w14:paraId="768967FE" w14:textId="5087E6D5" w:rsidR="00B55883" w:rsidRDefault="00B55883">
      <w:pPr>
        <w:rPr>
          <w:sz w:val="24"/>
          <w:szCs w:val="24"/>
        </w:rPr>
      </w:pPr>
      <w:r>
        <w:rPr>
          <w:sz w:val="24"/>
          <w:szCs w:val="24"/>
        </w:rPr>
        <w:t>6 große Eier</w:t>
      </w:r>
    </w:p>
    <w:p w14:paraId="48D3601F" w14:textId="5C34409C" w:rsidR="00B55883" w:rsidRDefault="00B55883">
      <w:pPr>
        <w:rPr>
          <w:sz w:val="24"/>
          <w:szCs w:val="24"/>
        </w:rPr>
      </w:pPr>
      <w:r>
        <w:rPr>
          <w:sz w:val="24"/>
          <w:szCs w:val="24"/>
        </w:rPr>
        <w:t>90 g Feta</w:t>
      </w:r>
      <w:r w:rsidR="000A222E">
        <w:rPr>
          <w:sz w:val="24"/>
          <w:szCs w:val="24"/>
        </w:rPr>
        <w:t>, in 2 cm Würfel zerbröckelt</w:t>
      </w:r>
    </w:p>
    <w:p w14:paraId="134DC12F" w14:textId="68BDC826" w:rsidR="000A222E" w:rsidRDefault="000A222E">
      <w:pPr>
        <w:rPr>
          <w:sz w:val="24"/>
          <w:szCs w:val="24"/>
        </w:rPr>
      </w:pPr>
      <w:r>
        <w:rPr>
          <w:sz w:val="24"/>
          <w:szCs w:val="24"/>
        </w:rPr>
        <w:t>1 EL Za’atar</w:t>
      </w:r>
    </w:p>
    <w:p w14:paraId="6CB5F4AA" w14:textId="68A18C50" w:rsidR="000A222E" w:rsidRDefault="000A222E">
      <w:pPr>
        <w:rPr>
          <w:sz w:val="24"/>
          <w:szCs w:val="24"/>
        </w:rPr>
      </w:pPr>
      <w:r>
        <w:rPr>
          <w:sz w:val="24"/>
          <w:szCs w:val="24"/>
        </w:rPr>
        <w:t>Salz, Pfeffer</w:t>
      </w:r>
    </w:p>
    <w:p w14:paraId="07144114" w14:textId="77777777" w:rsidR="000A222E" w:rsidRDefault="000A222E">
      <w:pPr>
        <w:rPr>
          <w:sz w:val="24"/>
          <w:szCs w:val="24"/>
        </w:rPr>
      </w:pPr>
    </w:p>
    <w:p w14:paraId="663C9858" w14:textId="7A4AA749" w:rsidR="00A75A49" w:rsidRDefault="00A75A49">
      <w:pPr>
        <w:rPr>
          <w:sz w:val="24"/>
          <w:szCs w:val="24"/>
        </w:rPr>
      </w:pPr>
      <w:r>
        <w:rPr>
          <w:sz w:val="24"/>
          <w:szCs w:val="24"/>
        </w:rPr>
        <w:t>Zubereitung:</w:t>
      </w:r>
    </w:p>
    <w:p w14:paraId="466F1AB9" w14:textId="2815688B" w:rsidR="000A222E" w:rsidRPr="005F2831" w:rsidRDefault="000A222E" w:rsidP="00B40E8C">
      <w:pPr>
        <w:pStyle w:val="ListParagraph"/>
        <w:numPr>
          <w:ilvl w:val="0"/>
          <w:numId w:val="1000"/>
        </w:numPr>
        <w:ind w:left="714" w:hanging="357"/>
        <w:contextualSpacing w:val="0"/>
        <w:jc w:val="both"/>
        <w:rPr>
          <w:sz w:val="24"/>
          <w:szCs w:val="24"/>
        </w:rPr>
      </w:pPr>
      <w:r w:rsidRPr="005F2831">
        <w:rPr>
          <w:sz w:val="24"/>
          <w:szCs w:val="24"/>
        </w:rPr>
        <w:t xml:space="preserve">Die Butter mit 1 EL </w:t>
      </w:r>
      <w:r w:rsidR="005F2831" w:rsidRPr="005F2831">
        <w:rPr>
          <w:sz w:val="24"/>
          <w:szCs w:val="24"/>
        </w:rPr>
        <w:t>Ö</w:t>
      </w:r>
      <w:r w:rsidRPr="005F2831">
        <w:rPr>
          <w:sz w:val="24"/>
          <w:szCs w:val="24"/>
        </w:rPr>
        <w:t>l in ei</w:t>
      </w:r>
      <w:r w:rsidR="005F2831" w:rsidRPr="005F2831">
        <w:rPr>
          <w:sz w:val="24"/>
          <w:szCs w:val="24"/>
        </w:rPr>
        <w:t>ne</w:t>
      </w:r>
      <w:r w:rsidRPr="005F2831">
        <w:rPr>
          <w:sz w:val="24"/>
          <w:szCs w:val="24"/>
        </w:rPr>
        <w:t xml:space="preserve">r großen Pfanne bei mittlerer bis hoher Temperatur erhitzen. Sobald die Butter schäumt, den Lauch mit ½ TL Salz und nicht zu wenig Pfeffer hinzufügen. 3 Minuten garen, dabei häufig umrühren, bis der Lauch weich ist. Kreuzkümmel, Zitronen und </w:t>
      </w:r>
      <w:r w:rsidR="005F2831" w:rsidRPr="005F2831">
        <w:rPr>
          <w:sz w:val="24"/>
          <w:szCs w:val="24"/>
        </w:rPr>
        <w:t>Ge</w:t>
      </w:r>
      <w:r w:rsidRPr="005F2831">
        <w:rPr>
          <w:sz w:val="24"/>
          <w:szCs w:val="24"/>
        </w:rPr>
        <w:t>müsebrühe dazugeben und alles 4 – 5 Minuten sprudelnd kochen lassen, bis der Großteil der Brühe verdampft ist. Den Spinat unterheben und 1 Minute mitgare</w:t>
      </w:r>
      <w:r w:rsidR="00D6106E" w:rsidRPr="005F2831">
        <w:rPr>
          <w:sz w:val="24"/>
          <w:szCs w:val="24"/>
        </w:rPr>
        <w:t>n, bis er zusammengefallen ist, dann mittlere Hitze einstellen.</w:t>
      </w:r>
    </w:p>
    <w:p w14:paraId="7EBAB51D" w14:textId="4E103C04" w:rsidR="00D6106E" w:rsidRPr="005F2831" w:rsidRDefault="00D6106E" w:rsidP="00B40E8C">
      <w:pPr>
        <w:pStyle w:val="ListParagraph"/>
        <w:numPr>
          <w:ilvl w:val="0"/>
          <w:numId w:val="1000"/>
        </w:numPr>
        <w:ind w:left="714" w:hanging="357"/>
        <w:contextualSpacing w:val="0"/>
        <w:jc w:val="both"/>
        <w:rPr>
          <w:sz w:val="24"/>
          <w:szCs w:val="24"/>
        </w:rPr>
      </w:pPr>
      <w:r w:rsidRPr="005F2831">
        <w:rPr>
          <w:sz w:val="24"/>
          <w:szCs w:val="24"/>
        </w:rPr>
        <w:t>Mit einem großen Löffel sechs Mulden in die Mischung drücken und in jede ein Ei schlagen</w:t>
      </w:r>
      <w:r w:rsidR="00AF6CF6" w:rsidRPr="005F2831">
        <w:rPr>
          <w:sz w:val="24"/>
          <w:szCs w:val="24"/>
        </w:rPr>
        <w:t>. Die Eier mit 1 Prise Salz bestreuen und rundherum die Fetastücke verteilen. Den Deckel auflegen. Das Gericht 4 – 5 Minuten köcheln lassen, bis das Eiweiß gestockt, das Eigelb aber innen noch flüssig ist.</w:t>
      </w:r>
    </w:p>
    <w:p w14:paraId="7B9BD4F2" w14:textId="326DD15D" w:rsidR="00AF6CF6" w:rsidRPr="005F2831" w:rsidRDefault="00AF6CF6" w:rsidP="00B40E8C">
      <w:pPr>
        <w:pStyle w:val="ListParagraph"/>
        <w:numPr>
          <w:ilvl w:val="0"/>
          <w:numId w:val="1000"/>
        </w:numPr>
        <w:ind w:left="714" w:hanging="357"/>
        <w:contextualSpacing w:val="0"/>
        <w:jc w:val="both"/>
        <w:rPr>
          <w:sz w:val="24"/>
          <w:szCs w:val="24"/>
        </w:rPr>
      </w:pPr>
      <w:r w:rsidRPr="005F2831">
        <w:rPr>
          <w:sz w:val="24"/>
          <w:szCs w:val="24"/>
        </w:rPr>
        <w:t>Das restliche Öl mit Za’atar mischen u</w:t>
      </w:r>
      <w:r w:rsidR="005F2831" w:rsidRPr="005F2831">
        <w:rPr>
          <w:sz w:val="24"/>
          <w:szCs w:val="24"/>
        </w:rPr>
        <w:t>nd di</w:t>
      </w:r>
      <w:r w:rsidRPr="005F2831">
        <w:rPr>
          <w:sz w:val="24"/>
          <w:szCs w:val="24"/>
        </w:rPr>
        <w:t>e Eier damit bestreichen. Das Gericht sofort servieren, direkt aus der Pfanne.</w:t>
      </w:r>
    </w:p>
    <w:p w14:paraId="46758BD6" w14:textId="21EEFAA1" w:rsidR="00AF6CF6" w:rsidRDefault="00AF6CF6" w:rsidP="00623BCA">
      <w:pPr>
        <w:ind w:left="708" w:hanging="708"/>
        <w:rPr>
          <w:sz w:val="24"/>
          <w:szCs w:val="24"/>
        </w:rPr>
      </w:pPr>
      <w:r>
        <w:rPr>
          <w:sz w:val="24"/>
          <w:szCs w:val="24"/>
        </w:rPr>
        <w:t>Tipp:</w:t>
      </w:r>
      <w:r>
        <w:rPr>
          <w:sz w:val="24"/>
          <w:szCs w:val="24"/>
        </w:rPr>
        <w:tab/>
      </w:r>
      <w:r w:rsidR="00DE10DF">
        <w:rPr>
          <w:sz w:val="24"/>
          <w:szCs w:val="24"/>
        </w:rPr>
        <w:t>Geht ziemlich schnell und bietet sich gut mit Baguette und Weißwein als Brunch an.</w:t>
      </w:r>
      <w:r w:rsidR="00623BCA">
        <w:rPr>
          <w:sz w:val="24"/>
          <w:szCs w:val="24"/>
        </w:rPr>
        <w:t xml:space="preserve"> Und das Za´atar ist ein fantastisches Gewürz. Ich sollte mal wieder etwas vom Markt in </w:t>
      </w:r>
      <w:r w:rsidR="00482507">
        <w:rPr>
          <w:sz w:val="24"/>
          <w:szCs w:val="24"/>
        </w:rPr>
        <w:t>T</w:t>
      </w:r>
      <w:r w:rsidR="00623BCA">
        <w:rPr>
          <w:sz w:val="24"/>
          <w:szCs w:val="24"/>
        </w:rPr>
        <w:t>el Aviv oder Jerusalem mitbringen.</w:t>
      </w:r>
    </w:p>
    <w:p w14:paraId="45783BA8" w14:textId="5E1608D8" w:rsidR="005F2831" w:rsidRDefault="001B272F" w:rsidP="00482507">
      <w:pPr>
        <w:pStyle w:val="Heading2"/>
        <w:spacing w:after="240"/>
      </w:pPr>
      <w:r>
        <w:lastRenderedPageBreak/>
        <w:t>Omelett</w:t>
      </w:r>
      <w:r w:rsidR="00677483">
        <w:t>e</w:t>
      </w:r>
      <w:r>
        <w:t>s mit Harissa und Manchego</w:t>
      </w:r>
      <w:r w:rsidR="00EE41A4">
        <w:rPr>
          <w:rStyle w:val="FootnoteReference"/>
        </w:rPr>
        <w:footnoteReference w:id="85"/>
      </w:r>
      <w:r>
        <w:t xml:space="preserve"> </w:t>
      </w:r>
    </w:p>
    <w:p w14:paraId="618E6269" w14:textId="3AD3145A" w:rsidR="00961BEE" w:rsidRDefault="00961BEE">
      <w:pPr>
        <w:rPr>
          <w:sz w:val="24"/>
          <w:szCs w:val="24"/>
        </w:rPr>
      </w:pPr>
      <w:r w:rsidRPr="00482507">
        <w:rPr>
          <w:sz w:val="24"/>
          <w:szCs w:val="24"/>
          <w:u w:val="single"/>
        </w:rPr>
        <w:t>Zutaten</w:t>
      </w:r>
      <w:r>
        <w:rPr>
          <w:sz w:val="24"/>
          <w:szCs w:val="24"/>
        </w:rPr>
        <w:t xml:space="preserve"> </w:t>
      </w:r>
      <w:r w:rsidR="00482507">
        <w:rPr>
          <w:sz w:val="24"/>
          <w:szCs w:val="24"/>
        </w:rPr>
        <w:t>(</w:t>
      </w:r>
      <w:r>
        <w:rPr>
          <w:sz w:val="24"/>
          <w:szCs w:val="24"/>
        </w:rPr>
        <w:t>für 4 Portionen</w:t>
      </w:r>
      <w:r w:rsidR="00482507">
        <w:rPr>
          <w:sz w:val="24"/>
          <w:szCs w:val="24"/>
        </w:rPr>
        <w:t>)</w:t>
      </w:r>
    </w:p>
    <w:p w14:paraId="149A13CE" w14:textId="0706E4B7" w:rsidR="00961BEE" w:rsidRDefault="00961BEE">
      <w:pPr>
        <w:rPr>
          <w:sz w:val="24"/>
          <w:szCs w:val="24"/>
        </w:rPr>
      </w:pPr>
      <w:r>
        <w:rPr>
          <w:sz w:val="24"/>
          <w:szCs w:val="24"/>
        </w:rPr>
        <w:t>5,5 EL Olivenöl</w:t>
      </w:r>
    </w:p>
    <w:p w14:paraId="22D41E6C" w14:textId="52B711D0" w:rsidR="00961BEE" w:rsidRDefault="00961BEE">
      <w:pPr>
        <w:rPr>
          <w:sz w:val="24"/>
          <w:szCs w:val="24"/>
        </w:rPr>
      </w:pPr>
      <w:r>
        <w:rPr>
          <w:sz w:val="24"/>
          <w:szCs w:val="24"/>
        </w:rPr>
        <w:t xml:space="preserve">1 große Zwiebel, in dünne </w:t>
      </w:r>
      <w:r w:rsidR="00F45BA6">
        <w:rPr>
          <w:sz w:val="24"/>
          <w:szCs w:val="24"/>
        </w:rPr>
        <w:t>R</w:t>
      </w:r>
      <w:r>
        <w:rPr>
          <w:sz w:val="24"/>
          <w:szCs w:val="24"/>
        </w:rPr>
        <w:t>inge geschnitten</w:t>
      </w:r>
    </w:p>
    <w:p w14:paraId="462104A1" w14:textId="158BF53A" w:rsidR="00961BEE" w:rsidRDefault="00961BEE">
      <w:pPr>
        <w:rPr>
          <w:sz w:val="24"/>
          <w:szCs w:val="24"/>
        </w:rPr>
      </w:pPr>
      <w:r>
        <w:rPr>
          <w:sz w:val="24"/>
          <w:szCs w:val="24"/>
        </w:rPr>
        <w:t>12 große Eier, verquirlt</w:t>
      </w:r>
    </w:p>
    <w:p w14:paraId="296F32EE" w14:textId="00D317D1" w:rsidR="00961BEE" w:rsidRDefault="00961BEE">
      <w:pPr>
        <w:rPr>
          <w:sz w:val="24"/>
          <w:szCs w:val="24"/>
        </w:rPr>
      </w:pPr>
      <w:r>
        <w:rPr>
          <w:sz w:val="24"/>
          <w:szCs w:val="24"/>
        </w:rPr>
        <w:t>100 ml Milch</w:t>
      </w:r>
    </w:p>
    <w:p w14:paraId="292B859E" w14:textId="322BF4EA" w:rsidR="00961BEE" w:rsidRDefault="00961BEE">
      <w:pPr>
        <w:rPr>
          <w:sz w:val="24"/>
          <w:szCs w:val="24"/>
        </w:rPr>
      </w:pPr>
      <w:r>
        <w:rPr>
          <w:sz w:val="24"/>
          <w:szCs w:val="24"/>
        </w:rPr>
        <w:t>5,5 EL Harissa</w:t>
      </w:r>
    </w:p>
    <w:p w14:paraId="707A3DC2" w14:textId="6A5C78F4" w:rsidR="00D03E8B" w:rsidRDefault="00D03E8B">
      <w:pPr>
        <w:rPr>
          <w:sz w:val="24"/>
          <w:szCs w:val="24"/>
        </w:rPr>
      </w:pPr>
      <w:r>
        <w:rPr>
          <w:sz w:val="24"/>
          <w:szCs w:val="24"/>
        </w:rPr>
        <w:t>2 TL Schwarzkümmelsame</w:t>
      </w:r>
      <w:r w:rsidR="00677483">
        <w:rPr>
          <w:sz w:val="24"/>
          <w:szCs w:val="24"/>
        </w:rPr>
        <w:t>n</w:t>
      </w:r>
    </w:p>
    <w:p w14:paraId="0BEAF4AD" w14:textId="54A2A7C9" w:rsidR="00D03E8B" w:rsidRDefault="00D03E8B">
      <w:pPr>
        <w:rPr>
          <w:sz w:val="24"/>
          <w:szCs w:val="24"/>
        </w:rPr>
      </w:pPr>
      <w:r>
        <w:rPr>
          <w:sz w:val="24"/>
          <w:szCs w:val="24"/>
        </w:rPr>
        <w:t>15 g Koriandergrün, grob gehackt</w:t>
      </w:r>
    </w:p>
    <w:p w14:paraId="7DD072A0" w14:textId="5275D37A" w:rsidR="00D03E8B" w:rsidRDefault="00D03E8B">
      <w:pPr>
        <w:rPr>
          <w:sz w:val="24"/>
          <w:szCs w:val="24"/>
        </w:rPr>
      </w:pPr>
      <w:r>
        <w:rPr>
          <w:sz w:val="24"/>
          <w:szCs w:val="24"/>
        </w:rPr>
        <w:t>110 g Manchego-Käse, grob geraspelt</w:t>
      </w:r>
    </w:p>
    <w:p w14:paraId="3EFCA171" w14:textId="21CD1662" w:rsidR="00D03E8B" w:rsidRDefault="00D03E8B">
      <w:pPr>
        <w:rPr>
          <w:sz w:val="24"/>
          <w:szCs w:val="24"/>
        </w:rPr>
      </w:pPr>
      <w:r>
        <w:rPr>
          <w:sz w:val="24"/>
          <w:szCs w:val="24"/>
        </w:rPr>
        <w:t>2 Limetten, halbiert zum Servieren</w:t>
      </w:r>
    </w:p>
    <w:p w14:paraId="669C3886" w14:textId="2973CB67" w:rsidR="00D03E8B" w:rsidRDefault="00D03E8B">
      <w:pPr>
        <w:rPr>
          <w:sz w:val="24"/>
          <w:szCs w:val="24"/>
        </w:rPr>
      </w:pPr>
      <w:r>
        <w:rPr>
          <w:sz w:val="24"/>
          <w:szCs w:val="24"/>
        </w:rPr>
        <w:t>Salz, Pfeffer</w:t>
      </w:r>
    </w:p>
    <w:p w14:paraId="0BB2FE85" w14:textId="77777777" w:rsidR="00B33971" w:rsidRDefault="00B33971">
      <w:pPr>
        <w:rPr>
          <w:sz w:val="24"/>
          <w:szCs w:val="24"/>
        </w:rPr>
      </w:pPr>
    </w:p>
    <w:p w14:paraId="202F965D" w14:textId="5C2D38BC" w:rsidR="00A75A49" w:rsidRDefault="00A75A49">
      <w:pPr>
        <w:rPr>
          <w:sz w:val="24"/>
          <w:szCs w:val="24"/>
        </w:rPr>
      </w:pPr>
      <w:r>
        <w:rPr>
          <w:sz w:val="24"/>
          <w:szCs w:val="24"/>
        </w:rPr>
        <w:t>Zubereitung:</w:t>
      </w:r>
    </w:p>
    <w:p w14:paraId="24F8488D" w14:textId="0E29919C" w:rsidR="00B33971" w:rsidRPr="003204DD" w:rsidRDefault="00B33971" w:rsidP="00B40E8C">
      <w:pPr>
        <w:pStyle w:val="ListParagraph"/>
        <w:numPr>
          <w:ilvl w:val="0"/>
          <w:numId w:val="1001"/>
        </w:numPr>
        <w:ind w:left="714" w:hanging="357"/>
        <w:contextualSpacing w:val="0"/>
        <w:jc w:val="both"/>
        <w:rPr>
          <w:sz w:val="24"/>
          <w:szCs w:val="24"/>
        </w:rPr>
      </w:pPr>
      <w:r w:rsidRPr="003204DD">
        <w:rPr>
          <w:sz w:val="24"/>
          <w:szCs w:val="24"/>
        </w:rPr>
        <w:t>Den Backofengrill auf höchster Stufe vorheizen.</w:t>
      </w:r>
    </w:p>
    <w:p w14:paraId="3F50DDDF" w14:textId="43A505CF" w:rsidR="00E406CD" w:rsidRPr="003204DD" w:rsidRDefault="00B33971" w:rsidP="00B40E8C">
      <w:pPr>
        <w:pStyle w:val="ListParagraph"/>
        <w:numPr>
          <w:ilvl w:val="0"/>
          <w:numId w:val="1001"/>
        </w:numPr>
        <w:ind w:left="714" w:hanging="357"/>
        <w:contextualSpacing w:val="0"/>
        <w:jc w:val="both"/>
        <w:rPr>
          <w:sz w:val="24"/>
          <w:szCs w:val="24"/>
        </w:rPr>
      </w:pPr>
      <w:r w:rsidRPr="003204DD">
        <w:rPr>
          <w:sz w:val="24"/>
          <w:szCs w:val="24"/>
        </w:rPr>
        <w:t>In eine ofenfeste Pfanne 3 EL des Öls geben und bei mittlerer Temperatur</w:t>
      </w:r>
      <w:r w:rsidR="00307766" w:rsidRPr="003204DD">
        <w:rPr>
          <w:sz w:val="24"/>
          <w:szCs w:val="24"/>
        </w:rPr>
        <w:t xml:space="preserve"> erhitzen. Die Zwiebelringe darin 15 Minuten braten, bis sie gut gebräunt und karamellisiert sind</w:t>
      </w:r>
      <w:r w:rsidR="007F4759" w:rsidRPr="003204DD">
        <w:rPr>
          <w:sz w:val="24"/>
          <w:szCs w:val="24"/>
        </w:rPr>
        <w:t>, dabei immer umrühren. In eine große Schüssel füllen. Eier</w:t>
      </w:r>
      <w:r w:rsidR="00E406CD" w:rsidRPr="003204DD">
        <w:rPr>
          <w:sz w:val="24"/>
          <w:szCs w:val="24"/>
        </w:rPr>
        <w:t>,</w:t>
      </w:r>
      <w:r w:rsidR="007F4759" w:rsidRPr="003204DD">
        <w:rPr>
          <w:sz w:val="24"/>
          <w:szCs w:val="24"/>
        </w:rPr>
        <w:t xml:space="preserve"> Milch, Harissa, Schwarzkümmel, die Hälfte d</w:t>
      </w:r>
      <w:r w:rsidR="00E406CD" w:rsidRPr="003204DD">
        <w:rPr>
          <w:sz w:val="24"/>
          <w:szCs w:val="24"/>
        </w:rPr>
        <w:t>es Koriandergrüns, ½ TL Salz und nicht zu wenig Pfeffer hinzufügen. Alles mit einem Schneebesen verrühren, dann beiseitestellen.</w:t>
      </w:r>
    </w:p>
    <w:p w14:paraId="2A5735ED" w14:textId="33130C28" w:rsidR="00E406CD" w:rsidRPr="003204DD" w:rsidRDefault="00E406CD" w:rsidP="00B40E8C">
      <w:pPr>
        <w:pStyle w:val="ListParagraph"/>
        <w:numPr>
          <w:ilvl w:val="0"/>
          <w:numId w:val="1001"/>
        </w:numPr>
        <w:ind w:left="714" w:hanging="357"/>
        <w:contextualSpacing w:val="0"/>
        <w:jc w:val="both"/>
        <w:rPr>
          <w:sz w:val="24"/>
          <w:szCs w:val="24"/>
        </w:rPr>
      </w:pPr>
      <w:r w:rsidRPr="003204DD">
        <w:rPr>
          <w:sz w:val="24"/>
          <w:szCs w:val="24"/>
        </w:rPr>
        <w:t>Die Pfanne auswischen</w:t>
      </w:r>
      <w:r w:rsidR="00EB3351" w:rsidRPr="003204DD">
        <w:rPr>
          <w:sz w:val="24"/>
          <w:szCs w:val="24"/>
        </w:rPr>
        <w:t>. 2 EL des Öls hineingeben und bei mittlerer bis hohe</w:t>
      </w:r>
      <w:r w:rsidR="003204DD" w:rsidRPr="003204DD">
        <w:rPr>
          <w:sz w:val="24"/>
          <w:szCs w:val="24"/>
        </w:rPr>
        <w:t>r</w:t>
      </w:r>
      <w:r w:rsidR="00EB3351" w:rsidRPr="003204DD">
        <w:rPr>
          <w:sz w:val="24"/>
          <w:szCs w:val="24"/>
        </w:rPr>
        <w:t xml:space="preserve"> Temperatur erhitzen. Ein Viertel der Eimischung hineingie</w:t>
      </w:r>
      <w:r w:rsidR="003204DD" w:rsidRPr="003204DD">
        <w:rPr>
          <w:sz w:val="24"/>
          <w:szCs w:val="24"/>
        </w:rPr>
        <w:t>ßen und durch Schwenken der Pfanne gleichmäßig verteilen. Nach 1 Minute mit einem Viertel der Manchego-Raspeln bestreuen und 1 Minute unter den Grill schieben, damit der Käse schmilzt und die Eier fertig garen. Mit einem Teigschaber den Rand des Omelett</w:t>
      </w:r>
      <w:r w:rsidR="00B53842">
        <w:rPr>
          <w:sz w:val="24"/>
          <w:szCs w:val="24"/>
        </w:rPr>
        <w:t>e</w:t>
      </w:r>
      <w:r w:rsidR="003204DD" w:rsidRPr="003204DD">
        <w:rPr>
          <w:sz w:val="24"/>
          <w:szCs w:val="24"/>
        </w:rPr>
        <w:t>s rundherum lösen. Das Omelett</w:t>
      </w:r>
      <w:r w:rsidR="0013375A">
        <w:rPr>
          <w:sz w:val="24"/>
          <w:szCs w:val="24"/>
        </w:rPr>
        <w:t>e</w:t>
      </w:r>
      <w:r w:rsidR="003204DD" w:rsidRPr="003204DD">
        <w:rPr>
          <w:sz w:val="24"/>
          <w:szCs w:val="24"/>
        </w:rPr>
        <w:t xml:space="preserve"> aus der Pfanne auf einen Teller gleiten lassen. </w:t>
      </w:r>
      <w:r w:rsidR="00D245FA" w:rsidRPr="003204DD">
        <w:rPr>
          <w:sz w:val="24"/>
          <w:szCs w:val="24"/>
        </w:rPr>
        <w:t>Warmhalten</w:t>
      </w:r>
      <w:r w:rsidR="003204DD" w:rsidRPr="003204DD">
        <w:rPr>
          <w:sz w:val="24"/>
          <w:szCs w:val="24"/>
        </w:rPr>
        <w:t xml:space="preserve">, während aus der restlichen Eimischung drei weitere Omeletts gebacken werden. </w:t>
      </w:r>
    </w:p>
    <w:p w14:paraId="06E36EA4" w14:textId="7CC63198" w:rsidR="007D5681" w:rsidRDefault="003204DD" w:rsidP="00B40E8C">
      <w:pPr>
        <w:pStyle w:val="ListParagraph"/>
        <w:numPr>
          <w:ilvl w:val="0"/>
          <w:numId w:val="1001"/>
        </w:numPr>
        <w:ind w:left="714" w:hanging="357"/>
        <w:contextualSpacing w:val="0"/>
        <w:jc w:val="both"/>
        <w:rPr>
          <w:sz w:val="24"/>
          <w:szCs w:val="24"/>
        </w:rPr>
      </w:pPr>
      <w:r w:rsidRPr="003204DD">
        <w:rPr>
          <w:sz w:val="24"/>
          <w:szCs w:val="24"/>
        </w:rPr>
        <w:t>Die Omelett</w:t>
      </w:r>
      <w:r w:rsidR="0013375A">
        <w:rPr>
          <w:sz w:val="24"/>
          <w:szCs w:val="24"/>
        </w:rPr>
        <w:t>e</w:t>
      </w:r>
      <w:r w:rsidRPr="003204DD">
        <w:rPr>
          <w:sz w:val="24"/>
          <w:szCs w:val="24"/>
        </w:rPr>
        <w:t>s sofort mit dem restlichen Koriandergrün bestreuen und mit Limettenhälften servieren.</w:t>
      </w:r>
    </w:p>
    <w:p w14:paraId="570BA472" w14:textId="77777777" w:rsidR="00162889" w:rsidRDefault="00162889">
      <w:pPr>
        <w:rPr>
          <w:sz w:val="24"/>
          <w:szCs w:val="24"/>
        </w:rPr>
      </w:pPr>
      <w:r>
        <w:rPr>
          <w:sz w:val="24"/>
          <w:szCs w:val="24"/>
        </w:rPr>
        <w:br w:type="page"/>
      </w:r>
    </w:p>
    <w:p w14:paraId="2355237A" w14:textId="7B53B903" w:rsidR="00011846" w:rsidRDefault="00011846" w:rsidP="00542B28">
      <w:pPr>
        <w:pStyle w:val="Heading2"/>
        <w:spacing w:after="240"/>
      </w:pPr>
      <w:r>
        <w:lastRenderedPageBreak/>
        <w:t>Omelettes provencales</w:t>
      </w:r>
      <w:r w:rsidR="00542B28">
        <w:rPr>
          <w:rStyle w:val="FootnoteReference"/>
        </w:rPr>
        <w:footnoteReference w:id="86"/>
      </w:r>
      <w:r>
        <w:t xml:space="preserve"> </w:t>
      </w:r>
    </w:p>
    <w:p w14:paraId="7FBB0647" w14:textId="4E465E1B" w:rsidR="00011846" w:rsidRDefault="00011846">
      <w:pPr>
        <w:rPr>
          <w:sz w:val="24"/>
          <w:szCs w:val="24"/>
        </w:rPr>
      </w:pPr>
      <w:r w:rsidRPr="00542B28">
        <w:rPr>
          <w:sz w:val="24"/>
          <w:szCs w:val="24"/>
          <w:u w:val="single"/>
        </w:rPr>
        <w:t>Zutaten</w:t>
      </w:r>
      <w:r>
        <w:rPr>
          <w:sz w:val="24"/>
          <w:szCs w:val="24"/>
        </w:rPr>
        <w:t xml:space="preserve"> für ein Grundrezept mit 4 Portionen</w:t>
      </w:r>
    </w:p>
    <w:p w14:paraId="094C722A" w14:textId="117F8D90" w:rsidR="00011846" w:rsidRDefault="00011846">
      <w:pPr>
        <w:rPr>
          <w:sz w:val="24"/>
          <w:szCs w:val="24"/>
        </w:rPr>
      </w:pPr>
      <w:r>
        <w:rPr>
          <w:sz w:val="24"/>
          <w:szCs w:val="24"/>
        </w:rPr>
        <w:t xml:space="preserve">8 </w:t>
      </w:r>
      <w:r w:rsidR="00542B28">
        <w:rPr>
          <w:sz w:val="24"/>
          <w:szCs w:val="24"/>
        </w:rPr>
        <w:t>E</w:t>
      </w:r>
      <w:r>
        <w:rPr>
          <w:sz w:val="24"/>
          <w:szCs w:val="24"/>
        </w:rPr>
        <w:t>ier</w:t>
      </w:r>
    </w:p>
    <w:p w14:paraId="14CE4F47" w14:textId="77777777" w:rsidR="00011846" w:rsidRDefault="00011846">
      <w:pPr>
        <w:rPr>
          <w:sz w:val="24"/>
          <w:szCs w:val="24"/>
        </w:rPr>
      </w:pPr>
      <w:r>
        <w:rPr>
          <w:sz w:val="24"/>
          <w:szCs w:val="24"/>
        </w:rPr>
        <w:t>2 EL Milch</w:t>
      </w:r>
    </w:p>
    <w:p w14:paraId="2259AA73" w14:textId="77777777" w:rsidR="005906AB" w:rsidRDefault="00011846">
      <w:pPr>
        <w:rPr>
          <w:sz w:val="24"/>
          <w:szCs w:val="24"/>
        </w:rPr>
      </w:pPr>
      <w:r>
        <w:rPr>
          <w:sz w:val="24"/>
          <w:szCs w:val="24"/>
        </w:rPr>
        <w:t>4 EL Olivenöl</w:t>
      </w:r>
    </w:p>
    <w:p w14:paraId="7071CD9B" w14:textId="14656AB5" w:rsidR="005906AB" w:rsidRDefault="005906AB">
      <w:pPr>
        <w:rPr>
          <w:sz w:val="24"/>
          <w:szCs w:val="24"/>
        </w:rPr>
      </w:pPr>
      <w:r>
        <w:rPr>
          <w:sz w:val="24"/>
          <w:szCs w:val="24"/>
        </w:rPr>
        <w:t>Salz, Pfeffer</w:t>
      </w:r>
    </w:p>
    <w:p w14:paraId="5CBE5337" w14:textId="77777777" w:rsidR="005906AB" w:rsidRDefault="005906AB">
      <w:pPr>
        <w:rPr>
          <w:sz w:val="24"/>
          <w:szCs w:val="24"/>
        </w:rPr>
      </w:pPr>
    </w:p>
    <w:p w14:paraId="7085A659" w14:textId="77777777" w:rsidR="005906AB" w:rsidRDefault="005906AB">
      <w:pPr>
        <w:rPr>
          <w:sz w:val="24"/>
          <w:szCs w:val="24"/>
        </w:rPr>
      </w:pPr>
      <w:r>
        <w:rPr>
          <w:sz w:val="24"/>
          <w:szCs w:val="24"/>
        </w:rPr>
        <w:t>Zubereitungszeit:</w:t>
      </w:r>
      <w:r>
        <w:rPr>
          <w:sz w:val="24"/>
          <w:szCs w:val="24"/>
        </w:rPr>
        <w:tab/>
        <w:t>15 Minuten</w:t>
      </w:r>
    </w:p>
    <w:p w14:paraId="2EB0BA30" w14:textId="6B27DA5C" w:rsidR="005906AB" w:rsidRPr="00542B28" w:rsidRDefault="005906AB" w:rsidP="00B40E8C">
      <w:pPr>
        <w:pStyle w:val="ListParagraph"/>
        <w:numPr>
          <w:ilvl w:val="0"/>
          <w:numId w:val="1848"/>
        </w:numPr>
        <w:spacing w:after="120"/>
        <w:ind w:left="714" w:hanging="357"/>
        <w:contextualSpacing w:val="0"/>
        <w:jc w:val="both"/>
        <w:rPr>
          <w:sz w:val="24"/>
          <w:szCs w:val="24"/>
        </w:rPr>
      </w:pPr>
      <w:r w:rsidRPr="00542B28">
        <w:rPr>
          <w:sz w:val="24"/>
          <w:szCs w:val="24"/>
        </w:rPr>
        <w:t xml:space="preserve">Die </w:t>
      </w:r>
      <w:r w:rsidR="008D6269" w:rsidRPr="00542B28">
        <w:rPr>
          <w:sz w:val="24"/>
          <w:szCs w:val="24"/>
        </w:rPr>
        <w:t>Ei</w:t>
      </w:r>
      <w:r w:rsidRPr="00542B28">
        <w:rPr>
          <w:sz w:val="24"/>
          <w:szCs w:val="24"/>
        </w:rPr>
        <w:t>er aufschlagen und mit Milch, Salz und Pfeffer 4-5 mal m</w:t>
      </w:r>
      <w:r w:rsidR="008D6269" w:rsidRPr="00542B28">
        <w:rPr>
          <w:sz w:val="24"/>
          <w:szCs w:val="24"/>
        </w:rPr>
        <w:t>i</w:t>
      </w:r>
      <w:r w:rsidRPr="00542B28">
        <w:rPr>
          <w:sz w:val="24"/>
          <w:szCs w:val="24"/>
        </w:rPr>
        <w:t>t einer Gabel schlagen, nicht öfter, sonst wird die Masse zu schaumig. Eine dicke, nicht zu schwere Pfanne von etwa 25 cm Durchmes</w:t>
      </w:r>
      <w:r w:rsidR="008D6269" w:rsidRPr="00542B28">
        <w:rPr>
          <w:sz w:val="24"/>
          <w:szCs w:val="24"/>
        </w:rPr>
        <w:t>s</w:t>
      </w:r>
      <w:r w:rsidRPr="00542B28">
        <w:rPr>
          <w:sz w:val="24"/>
          <w:szCs w:val="24"/>
        </w:rPr>
        <w:t>er hoch erhitzen. Das Fett darin erwärmen.</w:t>
      </w:r>
    </w:p>
    <w:p w14:paraId="2D5D5785" w14:textId="1D6A18BD" w:rsidR="009060ED" w:rsidRPr="00542B28" w:rsidRDefault="005906AB" w:rsidP="00B40E8C">
      <w:pPr>
        <w:pStyle w:val="ListParagraph"/>
        <w:numPr>
          <w:ilvl w:val="0"/>
          <w:numId w:val="1848"/>
        </w:numPr>
        <w:spacing w:after="120"/>
        <w:ind w:left="714" w:hanging="357"/>
        <w:contextualSpacing w:val="0"/>
        <w:jc w:val="both"/>
        <w:rPr>
          <w:sz w:val="24"/>
          <w:szCs w:val="24"/>
        </w:rPr>
      </w:pPr>
      <w:r w:rsidRPr="00542B28">
        <w:rPr>
          <w:sz w:val="24"/>
          <w:szCs w:val="24"/>
        </w:rPr>
        <w:t xml:space="preserve">Die </w:t>
      </w:r>
      <w:r w:rsidR="008D6269" w:rsidRPr="00542B28">
        <w:rPr>
          <w:sz w:val="24"/>
          <w:szCs w:val="24"/>
        </w:rPr>
        <w:t>E</w:t>
      </w:r>
      <w:r w:rsidRPr="00542B28">
        <w:rPr>
          <w:sz w:val="24"/>
          <w:szCs w:val="24"/>
        </w:rPr>
        <w:t xml:space="preserve">imasse schnell in die Mitte der Pfanne gießen. Mit der Gabel von außen </w:t>
      </w:r>
      <w:r w:rsidR="009060ED" w:rsidRPr="00542B28">
        <w:rPr>
          <w:sz w:val="24"/>
          <w:szCs w:val="24"/>
        </w:rPr>
        <w:t>z</w:t>
      </w:r>
      <w:r w:rsidR="008D6269" w:rsidRPr="00542B28">
        <w:rPr>
          <w:sz w:val="24"/>
          <w:szCs w:val="24"/>
        </w:rPr>
        <w:t xml:space="preserve">ur </w:t>
      </w:r>
      <w:r w:rsidR="009060ED" w:rsidRPr="00542B28">
        <w:rPr>
          <w:sz w:val="24"/>
          <w:szCs w:val="24"/>
        </w:rPr>
        <w:t xml:space="preserve">Mitte hin ruhig und gleichmäßig ein paar Minuten umrühren. Die Pfanne leicht schütteln. Wenn die </w:t>
      </w:r>
      <w:r w:rsidR="008D6269" w:rsidRPr="00542B28">
        <w:rPr>
          <w:sz w:val="24"/>
          <w:szCs w:val="24"/>
        </w:rPr>
        <w:t xml:space="preserve">Eimasse </w:t>
      </w:r>
      <w:r w:rsidR="009060ED" w:rsidRPr="00542B28">
        <w:rPr>
          <w:sz w:val="24"/>
          <w:szCs w:val="24"/>
        </w:rPr>
        <w:t>gestockt, aber noch halb flüssig ist, noch 4-5 Sekunden bei reduzierter Hitze auf dem Herd stehenlassen.</w:t>
      </w:r>
    </w:p>
    <w:p w14:paraId="582B600F" w14:textId="34C71438" w:rsidR="0084197E" w:rsidRPr="00542B28" w:rsidRDefault="009060ED" w:rsidP="00B40E8C">
      <w:pPr>
        <w:pStyle w:val="ListParagraph"/>
        <w:numPr>
          <w:ilvl w:val="0"/>
          <w:numId w:val="1848"/>
        </w:numPr>
        <w:spacing w:after="120"/>
        <w:ind w:left="714" w:hanging="357"/>
        <w:contextualSpacing w:val="0"/>
        <w:jc w:val="both"/>
        <w:rPr>
          <w:sz w:val="24"/>
          <w:szCs w:val="24"/>
        </w:rPr>
      </w:pPr>
      <w:r w:rsidRPr="00542B28">
        <w:rPr>
          <w:sz w:val="24"/>
          <w:szCs w:val="24"/>
        </w:rPr>
        <w:t>Die Omelettes</w:t>
      </w:r>
      <w:r w:rsidR="0084197E" w:rsidRPr="00542B28">
        <w:rPr>
          <w:sz w:val="24"/>
          <w:szCs w:val="24"/>
        </w:rPr>
        <w:t xml:space="preserve"> </w:t>
      </w:r>
      <w:r w:rsidR="008D6269" w:rsidRPr="00542B28">
        <w:rPr>
          <w:sz w:val="24"/>
          <w:szCs w:val="24"/>
        </w:rPr>
        <w:t>m</w:t>
      </w:r>
      <w:r w:rsidR="0084197E" w:rsidRPr="00542B28">
        <w:rPr>
          <w:sz w:val="24"/>
          <w:szCs w:val="24"/>
        </w:rPr>
        <w:t>it Hilfe eines Topfdeckelns oder eines Pfannenwenders umdrehen und nach echt provencalischer Art auch auf der anderen Seite kurz braten. Die Omelette auf eine vorgewärmte Platte gleiten lassen und servieren.</w:t>
      </w:r>
    </w:p>
    <w:p w14:paraId="0E213315" w14:textId="77777777" w:rsidR="0084197E" w:rsidRDefault="0084197E">
      <w:pPr>
        <w:rPr>
          <w:sz w:val="24"/>
          <w:szCs w:val="24"/>
        </w:rPr>
      </w:pPr>
    </w:p>
    <w:p w14:paraId="550EBD00" w14:textId="77777777" w:rsidR="0084197E" w:rsidRDefault="0084197E" w:rsidP="00542B28">
      <w:pPr>
        <w:ind w:firstLine="708"/>
        <w:rPr>
          <w:sz w:val="24"/>
          <w:szCs w:val="24"/>
        </w:rPr>
      </w:pPr>
      <w:r>
        <w:rPr>
          <w:sz w:val="24"/>
          <w:szCs w:val="24"/>
        </w:rPr>
        <w:t>Mit Zwiebeln:</w:t>
      </w:r>
    </w:p>
    <w:p w14:paraId="5B258EDC" w14:textId="461056A2" w:rsidR="00257E65" w:rsidRDefault="00257E65" w:rsidP="00542B28">
      <w:pPr>
        <w:ind w:left="708"/>
        <w:rPr>
          <w:sz w:val="24"/>
          <w:szCs w:val="24"/>
        </w:rPr>
      </w:pPr>
      <w:r>
        <w:rPr>
          <w:sz w:val="24"/>
          <w:szCs w:val="24"/>
        </w:rPr>
        <w:t>500 g Zwiebelwürfel in 4 El Olivenöl bei milder Hitze etwa 1 Stunde garen, mit Salz und Pfeffer würzen. Die Zwiebeln aus der Pfanne nehmen, das Öl abtropfen lassen, in die Pfanne zurückgießen. Die Zwiebeln mit der Eimasse mischen. Wie oben fertig braten.</w:t>
      </w:r>
    </w:p>
    <w:p w14:paraId="1D040CE6" w14:textId="77777777" w:rsidR="00DC18B3" w:rsidRDefault="00257E65" w:rsidP="00542B28">
      <w:pPr>
        <w:ind w:firstLine="708"/>
        <w:rPr>
          <w:sz w:val="24"/>
          <w:szCs w:val="24"/>
        </w:rPr>
      </w:pPr>
      <w:r>
        <w:rPr>
          <w:sz w:val="24"/>
          <w:szCs w:val="24"/>
        </w:rPr>
        <w:t xml:space="preserve">Mit </w:t>
      </w:r>
      <w:r w:rsidR="00DC18B3">
        <w:rPr>
          <w:sz w:val="24"/>
          <w:szCs w:val="24"/>
        </w:rPr>
        <w:t>Spinat:</w:t>
      </w:r>
    </w:p>
    <w:p w14:paraId="4329615F" w14:textId="77777777" w:rsidR="00DC18B3" w:rsidRDefault="00DC18B3" w:rsidP="00542B28">
      <w:pPr>
        <w:ind w:left="708"/>
        <w:rPr>
          <w:sz w:val="24"/>
          <w:szCs w:val="24"/>
        </w:rPr>
      </w:pPr>
      <w:r>
        <w:rPr>
          <w:sz w:val="24"/>
          <w:szCs w:val="24"/>
        </w:rPr>
        <w:t>500 g Spinat putzen, waschen und blanchieren. Abgetropft in 2 EL Olivenöl 5 Minuten andünsten. 2 Knoblauchzehen und je 3 Stängel Petersilie und Basilikum fein hacken. Alles mit 4 EL Gruyère unter die Eimasse mischen. Wie oben fertig braten.</w:t>
      </w:r>
    </w:p>
    <w:p w14:paraId="05CAF0BC" w14:textId="77777777" w:rsidR="00DC18B3" w:rsidRDefault="00DC18B3" w:rsidP="00542B28">
      <w:pPr>
        <w:ind w:firstLine="708"/>
        <w:rPr>
          <w:sz w:val="24"/>
          <w:szCs w:val="24"/>
        </w:rPr>
      </w:pPr>
      <w:r>
        <w:rPr>
          <w:sz w:val="24"/>
          <w:szCs w:val="24"/>
        </w:rPr>
        <w:t>Mit Tomaten:</w:t>
      </w:r>
    </w:p>
    <w:p w14:paraId="4BDE8692" w14:textId="052A6278" w:rsidR="00BC76D4" w:rsidRDefault="00DC18B3" w:rsidP="00542B28">
      <w:pPr>
        <w:ind w:left="708"/>
        <w:rPr>
          <w:sz w:val="24"/>
          <w:szCs w:val="24"/>
        </w:rPr>
      </w:pPr>
      <w:r>
        <w:rPr>
          <w:sz w:val="24"/>
          <w:szCs w:val="24"/>
        </w:rPr>
        <w:t>4 Tomaten waschen, abtrocknen, in Scheiben schneiden</w:t>
      </w:r>
      <w:r w:rsidR="00BC76D4">
        <w:rPr>
          <w:sz w:val="24"/>
          <w:szCs w:val="24"/>
        </w:rPr>
        <w:t xml:space="preserve">, Kerne herausdrücken. 2 EL Olivenöl in der Pfanne erhitzen, die Tomaten anbraten. Die nach dem Grundrezept aufgeschlagenen und gewürzten </w:t>
      </w:r>
      <w:r w:rsidR="008D6269">
        <w:rPr>
          <w:sz w:val="24"/>
          <w:szCs w:val="24"/>
        </w:rPr>
        <w:t>E</w:t>
      </w:r>
      <w:r w:rsidR="00BC76D4">
        <w:rPr>
          <w:sz w:val="24"/>
          <w:szCs w:val="24"/>
        </w:rPr>
        <w:t>ier dazugeben. Wie oben fertig braten.</w:t>
      </w:r>
    </w:p>
    <w:p w14:paraId="2702374E" w14:textId="38D2B48B" w:rsidR="00BC76D4" w:rsidRDefault="00BC76D4" w:rsidP="00542B28">
      <w:pPr>
        <w:ind w:firstLine="708"/>
        <w:rPr>
          <w:sz w:val="24"/>
          <w:szCs w:val="24"/>
        </w:rPr>
      </w:pPr>
      <w:r>
        <w:rPr>
          <w:sz w:val="24"/>
          <w:szCs w:val="24"/>
        </w:rPr>
        <w:t>Mit Speck:</w:t>
      </w:r>
    </w:p>
    <w:p w14:paraId="20682CAB" w14:textId="77777777" w:rsidR="008D6269" w:rsidRDefault="008D6269" w:rsidP="00542B28">
      <w:pPr>
        <w:ind w:left="708"/>
        <w:rPr>
          <w:sz w:val="24"/>
          <w:szCs w:val="24"/>
        </w:rPr>
      </w:pPr>
      <w:r>
        <w:rPr>
          <w:sz w:val="24"/>
          <w:szCs w:val="24"/>
        </w:rPr>
        <w:lastRenderedPageBreak/>
        <w:t>150 g durchwachsener Räucherspeck würfeln, in kochendem Wasser blanchieren. Speck abtropfen lassen, trocken tupfen und in 2 EL Olivenöl in der Pfanne anrösten. Die Eimasse sparsam salzen. Mit dem Speck in der Pfanne braten.</w:t>
      </w:r>
    </w:p>
    <w:p w14:paraId="7560DACC" w14:textId="77777777" w:rsidR="00810F1D" w:rsidRDefault="00810F1D" w:rsidP="00542B28">
      <w:pPr>
        <w:ind w:left="1416" w:hanging="1416"/>
        <w:jc w:val="both"/>
        <w:rPr>
          <w:sz w:val="24"/>
          <w:szCs w:val="24"/>
        </w:rPr>
      </w:pPr>
    </w:p>
    <w:p w14:paraId="28A9B0A2" w14:textId="7B332D61" w:rsidR="007D5681" w:rsidRDefault="008D6269" w:rsidP="00542B28">
      <w:pPr>
        <w:ind w:left="1416" w:hanging="1416"/>
        <w:jc w:val="both"/>
        <w:rPr>
          <w:sz w:val="24"/>
          <w:szCs w:val="24"/>
        </w:rPr>
      </w:pPr>
      <w:r>
        <w:rPr>
          <w:sz w:val="24"/>
          <w:szCs w:val="24"/>
        </w:rPr>
        <w:t>Kommentar:</w:t>
      </w:r>
      <w:r>
        <w:rPr>
          <w:sz w:val="24"/>
          <w:szCs w:val="24"/>
        </w:rPr>
        <w:tab/>
      </w:r>
      <w:r w:rsidR="00B021B7">
        <w:rPr>
          <w:sz w:val="24"/>
          <w:szCs w:val="24"/>
        </w:rPr>
        <w:t xml:space="preserve">Omelettes werden in der Provence in vielerlei Zubereitungen zu zahlreichen Gelegenheiten genossen: als Vorspeise, als Zwischengericht, </w:t>
      </w:r>
      <w:r w:rsidR="00555AB0">
        <w:rPr>
          <w:sz w:val="24"/>
          <w:szCs w:val="24"/>
        </w:rPr>
        <w:t xml:space="preserve">beim Picknick oder auch als Hauptgericht. Traditionell </w:t>
      </w:r>
      <w:r w:rsidR="00736E1F">
        <w:rPr>
          <w:sz w:val="24"/>
          <w:szCs w:val="24"/>
        </w:rPr>
        <w:t>gibt es</w:t>
      </w:r>
      <w:r w:rsidR="00555AB0">
        <w:rPr>
          <w:sz w:val="24"/>
          <w:szCs w:val="24"/>
        </w:rPr>
        <w:t xml:space="preserve"> am Ostermontag </w:t>
      </w:r>
      <w:r w:rsidR="00736E1F">
        <w:rPr>
          <w:sz w:val="24"/>
          <w:szCs w:val="24"/>
        </w:rPr>
        <w:t>Speck-, Kräuter- oder Kartoffelomelettes. Zwiebelomelettes, mit langsam auf einer Ecke des Kohleherds geschmorten Zwiebeln wurden den Feldarbei</w:t>
      </w:r>
      <w:r w:rsidR="00542B28">
        <w:rPr>
          <w:sz w:val="24"/>
          <w:szCs w:val="24"/>
        </w:rPr>
        <w:t>t</w:t>
      </w:r>
      <w:r w:rsidR="00736E1F">
        <w:rPr>
          <w:sz w:val="24"/>
          <w:szCs w:val="24"/>
        </w:rPr>
        <w:t>ern zur Arbeit mitgeg</w:t>
      </w:r>
      <w:r w:rsidR="00542B28">
        <w:rPr>
          <w:sz w:val="24"/>
          <w:szCs w:val="24"/>
        </w:rPr>
        <w:t>eben.</w:t>
      </w:r>
      <w:r w:rsidR="007D5681">
        <w:rPr>
          <w:sz w:val="24"/>
          <w:szCs w:val="24"/>
        </w:rPr>
        <w:br w:type="page"/>
      </w:r>
    </w:p>
    <w:p w14:paraId="4A70A9C2" w14:textId="77777777" w:rsidR="009604E9" w:rsidRDefault="009604E9" w:rsidP="009604E9">
      <w:pPr>
        <w:pStyle w:val="Heading2"/>
        <w:spacing w:after="240"/>
      </w:pPr>
      <w:r>
        <w:lastRenderedPageBreak/>
        <w:t>Käseomelette</w:t>
      </w:r>
      <w:r>
        <w:rPr>
          <w:rStyle w:val="FootnoteReference"/>
        </w:rPr>
        <w:footnoteReference w:id="87"/>
      </w:r>
      <w:r>
        <w:t xml:space="preserve"> </w:t>
      </w:r>
    </w:p>
    <w:p w14:paraId="5F2D54FC" w14:textId="77777777" w:rsidR="009604E9" w:rsidRDefault="009604E9" w:rsidP="009604E9">
      <w:pPr>
        <w:rPr>
          <w:sz w:val="24"/>
          <w:szCs w:val="24"/>
        </w:rPr>
      </w:pPr>
      <w:r w:rsidRPr="007F1846">
        <w:rPr>
          <w:sz w:val="24"/>
          <w:szCs w:val="24"/>
          <w:u w:val="single"/>
        </w:rPr>
        <w:t>Zutaten</w:t>
      </w:r>
      <w:r>
        <w:rPr>
          <w:sz w:val="24"/>
          <w:szCs w:val="24"/>
        </w:rPr>
        <w:t xml:space="preserve"> für 1 Portion</w:t>
      </w:r>
    </w:p>
    <w:p w14:paraId="69223BC2" w14:textId="77777777" w:rsidR="009604E9" w:rsidRDefault="009604E9" w:rsidP="009604E9">
      <w:pPr>
        <w:rPr>
          <w:sz w:val="24"/>
          <w:szCs w:val="24"/>
        </w:rPr>
      </w:pPr>
      <w:r>
        <w:rPr>
          <w:sz w:val="24"/>
          <w:szCs w:val="24"/>
        </w:rPr>
        <w:t>2 Eier</w:t>
      </w:r>
    </w:p>
    <w:p w14:paraId="615B771D" w14:textId="77777777" w:rsidR="009604E9" w:rsidRDefault="009604E9" w:rsidP="009604E9">
      <w:pPr>
        <w:rPr>
          <w:sz w:val="24"/>
          <w:szCs w:val="24"/>
        </w:rPr>
      </w:pPr>
      <w:r>
        <w:rPr>
          <w:sz w:val="24"/>
          <w:szCs w:val="24"/>
        </w:rPr>
        <w:t>2 EL Sahne</w:t>
      </w:r>
    </w:p>
    <w:p w14:paraId="0CF5741F" w14:textId="77777777" w:rsidR="009604E9" w:rsidRDefault="009604E9" w:rsidP="009604E9">
      <w:pPr>
        <w:rPr>
          <w:sz w:val="24"/>
          <w:szCs w:val="24"/>
        </w:rPr>
      </w:pPr>
      <w:r>
        <w:rPr>
          <w:sz w:val="24"/>
          <w:szCs w:val="24"/>
        </w:rPr>
        <w:t>Salz</w:t>
      </w:r>
    </w:p>
    <w:p w14:paraId="3F7481E8" w14:textId="77777777" w:rsidR="009604E9" w:rsidRDefault="009604E9" w:rsidP="009604E9">
      <w:pPr>
        <w:rPr>
          <w:sz w:val="24"/>
          <w:szCs w:val="24"/>
        </w:rPr>
      </w:pPr>
      <w:r>
        <w:rPr>
          <w:sz w:val="24"/>
          <w:szCs w:val="24"/>
        </w:rPr>
        <w:t>Pfeffer</w:t>
      </w:r>
    </w:p>
    <w:p w14:paraId="73A88768" w14:textId="77777777" w:rsidR="009604E9" w:rsidRDefault="009604E9" w:rsidP="009604E9">
      <w:pPr>
        <w:rPr>
          <w:sz w:val="24"/>
          <w:szCs w:val="24"/>
        </w:rPr>
      </w:pPr>
      <w:r>
        <w:rPr>
          <w:sz w:val="24"/>
          <w:szCs w:val="24"/>
        </w:rPr>
        <w:t>1 TL Butter</w:t>
      </w:r>
    </w:p>
    <w:p w14:paraId="235F90BA" w14:textId="77777777" w:rsidR="009604E9" w:rsidRDefault="009604E9" w:rsidP="009604E9">
      <w:pPr>
        <w:rPr>
          <w:sz w:val="24"/>
          <w:szCs w:val="24"/>
        </w:rPr>
      </w:pPr>
      <w:r>
        <w:rPr>
          <w:sz w:val="24"/>
          <w:szCs w:val="24"/>
        </w:rPr>
        <w:t>3 EL fein geraspelter Gouda</w:t>
      </w:r>
    </w:p>
    <w:p w14:paraId="243FF16F" w14:textId="77777777" w:rsidR="009604E9" w:rsidRDefault="009604E9" w:rsidP="009604E9">
      <w:pPr>
        <w:rPr>
          <w:sz w:val="24"/>
          <w:szCs w:val="24"/>
        </w:rPr>
      </w:pPr>
      <w:r>
        <w:rPr>
          <w:sz w:val="24"/>
          <w:szCs w:val="24"/>
        </w:rPr>
        <w:t>Grob geraspelter Gouda zum Garnieren</w:t>
      </w:r>
    </w:p>
    <w:p w14:paraId="441DFC33" w14:textId="77777777" w:rsidR="009604E9" w:rsidRDefault="009604E9" w:rsidP="009604E9">
      <w:pPr>
        <w:rPr>
          <w:sz w:val="24"/>
          <w:szCs w:val="24"/>
        </w:rPr>
      </w:pPr>
    </w:p>
    <w:p w14:paraId="4D61184D" w14:textId="77777777" w:rsidR="009604E9" w:rsidRDefault="009604E9" w:rsidP="009604E9">
      <w:pPr>
        <w:rPr>
          <w:sz w:val="24"/>
          <w:szCs w:val="24"/>
        </w:rPr>
      </w:pPr>
      <w:r>
        <w:rPr>
          <w:sz w:val="24"/>
          <w:szCs w:val="24"/>
        </w:rPr>
        <w:t>Zubereitungszeit: 10 Minuten</w:t>
      </w:r>
    </w:p>
    <w:p w14:paraId="20EE31C5" w14:textId="77777777" w:rsidR="009604E9" w:rsidRPr="00623BCA" w:rsidRDefault="009604E9" w:rsidP="00B40E8C">
      <w:pPr>
        <w:pStyle w:val="ListParagraph"/>
        <w:numPr>
          <w:ilvl w:val="0"/>
          <w:numId w:val="1459"/>
        </w:numPr>
        <w:spacing w:after="240"/>
        <w:ind w:left="714" w:hanging="357"/>
        <w:contextualSpacing w:val="0"/>
        <w:jc w:val="both"/>
        <w:rPr>
          <w:sz w:val="24"/>
          <w:szCs w:val="24"/>
        </w:rPr>
      </w:pPr>
      <w:r w:rsidRPr="00623BCA">
        <w:rPr>
          <w:sz w:val="24"/>
          <w:szCs w:val="24"/>
        </w:rPr>
        <w:t>Die Eier mit der Sahne verquirlen, mit Salz und Pfeffer würzen.</w:t>
      </w:r>
    </w:p>
    <w:p w14:paraId="6CF80657" w14:textId="77777777" w:rsidR="009604E9" w:rsidRPr="00623BCA" w:rsidRDefault="009604E9" w:rsidP="00B40E8C">
      <w:pPr>
        <w:pStyle w:val="ListParagraph"/>
        <w:numPr>
          <w:ilvl w:val="0"/>
          <w:numId w:val="1459"/>
        </w:numPr>
        <w:spacing w:after="240"/>
        <w:ind w:left="714" w:hanging="357"/>
        <w:contextualSpacing w:val="0"/>
        <w:jc w:val="both"/>
        <w:rPr>
          <w:sz w:val="24"/>
          <w:szCs w:val="24"/>
        </w:rPr>
      </w:pPr>
      <w:r w:rsidRPr="00623BCA">
        <w:rPr>
          <w:sz w:val="24"/>
          <w:szCs w:val="24"/>
        </w:rPr>
        <w:t>Butter in einer Pfanne erhitzen, die Eier hineingießen. Die Hitze reduzieren, den fein geraspelten Käse auf den Eiern verteilen und das Omelette bei kleiner Hitze in ca. 5 Minuten stocken lassen, dabei nicht umrühren.</w:t>
      </w:r>
    </w:p>
    <w:p w14:paraId="02182528" w14:textId="77777777" w:rsidR="009604E9" w:rsidRPr="00623BCA" w:rsidRDefault="009604E9" w:rsidP="00B40E8C">
      <w:pPr>
        <w:pStyle w:val="ListParagraph"/>
        <w:numPr>
          <w:ilvl w:val="0"/>
          <w:numId w:val="1459"/>
        </w:numPr>
        <w:spacing w:after="240"/>
        <w:ind w:left="714" w:hanging="357"/>
        <w:contextualSpacing w:val="0"/>
        <w:jc w:val="both"/>
        <w:rPr>
          <w:sz w:val="24"/>
          <w:szCs w:val="24"/>
        </w:rPr>
      </w:pPr>
      <w:r w:rsidRPr="00623BCA">
        <w:rPr>
          <w:sz w:val="24"/>
          <w:szCs w:val="24"/>
        </w:rPr>
        <w:t>Das fertige Omelette zusammenklappen und mit dem grob geraspelten Gouda bestreut servieren.</w:t>
      </w:r>
    </w:p>
    <w:p w14:paraId="73561238" w14:textId="77777777" w:rsidR="009604E9" w:rsidRDefault="009604E9" w:rsidP="009604E9">
      <w:pPr>
        <w:rPr>
          <w:sz w:val="24"/>
          <w:szCs w:val="24"/>
        </w:rPr>
      </w:pPr>
    </w:p>
    <w:p w14:paraId="4805F25F" w14:textId="77777777" w:rsidR="009604E9" w:rsidRDefault="009604E9" w:rsidP="009604E9">
      <w:pPr>
        <w:rPr>
          <w:sz w:val="24"/>
          <w:szCs w:val="24"/>
        </w:rPr>
      </w:pPr>
      <w:r>
        <w:rPr>
          <w:sz w:val="24"/>
          <w:szCs w:val="24"/>
        </w:rPr>
        <w:t>Tipp:</w:t>
      </w:r>
      <w:r>
        <w:rPr>
          <w:sz w:val="24"/>
          <w:szCs w:val="24"/>
        </w:rPr>
        <w:tab/>
        <w:t>Man könnte auch noch Champignons und Zwiebeln dazugeben.</w:t>
      </w:r>
    </w:p>
    <w:p w14:paraId="7C22026B" w14:textId="77777777" w:rsidR="009604E9" w:rsidRDefault="009604E9" w:rsidP="009604E9">
      <w:pPr>
        <w:rPr>
          <w:sz w:val="24"/>
          <w:szCs w:val="24"/>
        </w:rPr>
      </w:pPr>
      <w:r w:rsidRPr="00D07C2E">
        <w:rPr>
          <w:sz w:val="24"/>
          <w:szCs w:val="24"/>
        </w:rPr>
        <w:t xml:space="preserve"> </w:t>
      </w:r>
    </w:p>
    <w:p w14:paraId="706DBA13" w14:textId="77777777" w:rsidR="009604E9" w:rsidRDefault="009604E9">
      <w:pPr>
        <w:rPr>
          <w:sz w:val="24"/>
          <w:szCs w:val="24"/>
        </w:rPr>
      </w:pPr>
      <w:r>
        <w:rPr>
          <w:sz w:val="24"/>
          <w:szCs w:val="24"/>
        </w:rPr>
        <w:br w:type="page"/>
      </w:r>
    </w:p>
    <w:p w14:paraId="691362FE" w14:textId="77777777" w:rsidR="009604E9" w:rsidRDefault="009604E9" w:rsidP="009604E9">
      <w:pPr>
        <w:pStyle w:val="Heading2"/>
        <w:spacing w:after="240"/>
      </w:pPr>
      <w:r>
        <w:lastRenderedPageBreak/>
        <w:t>Omelettes</w:t>
      </w:r>
      <w:r>
        <w:rPr>
          <w:rStyle w:val="FootnoteReference"/>
        </w:rPr>
        <w:footnoteReference w:id="88"/>
      </w:r>
      <w:r>
        <w:t xml:space="preserve"> </w:t>
      </w:r>
    </w:p>
    <w:p w14:paraId="27C9889C" w14:textId="77777777" w:rsidR="009604E9" w:rsidRDefault="009604E9" w:rsidP="009604E9">
      <w:pPr>
        <w:rPr>
          <w:sz w:val="24"/>
          <w:szCs w:val="24"/>
        </w:rPr>
      </w:pPr>
      <w:r w:rsidRPr="006525AF">
        <w:rPr>
          <w:sz w:val="24"/>
          <w:szCs w:val="24"/>
          <w:u w:val="single"/>
        </w:rPr>
        <w:t>Zutaten</w:t>
      </w:r>
      <w:r>
        <w:rPr>
          <w:sz w:val="24"/>
          <w:szCs w:val="24"/>
        </w:rPr>
        <w:t xml:space="preserve"> (für 4 Portionen (Grundrezept)</w:t>
      </w:r>
    </w:p>
    <w:p w14:paraId="798A9672" w14:textId="77777777" w:rsidR="009604E9" w:rsidRDefault="009604E9" w:rsidP="009604E9">
      <w:pPr>
        <w:rPr>
          <w:sz w:val="24"/>
          <w:szCs w:val="24"/>
        </w:rPr>
      </w:pPr>
      <w:r>
        <w:rPr>
          <w:sz w:val="24"/>
          <w:szCs w:val="24"/>
        </w:rPr>
        <w:t>8 Eier</w:t>
      </w:r>
    </w:p>
    <w:p w14:paraId="54BA8215" w14:textId="77777777" w:rsidR="009604E9" w:rsidRDefault="009604E9" w:rsidP="009604E9">
      <w:pPr>
        <w:rPr>
          <w:sz w:val="24"/>
          <w:szCs w:val="24"/>
        </w:rPr>
      </w:pPr>
      <w:r>
        <w:rPr>
          <w:sz w:val="24"/>
          <w:szCs w:val="24"/>
        </w:rPr>
        <w:t>2 EL Milch</w:t>
      </w:r>
    </w:p>
    <w:p w14:paraId="121D4469" w14:textId="77777777" w:rsidR="009604E9" w:rsidRDefault="009604E9" w:rsidP="009604E9">
      <w:pPr>
        <w:rPr>
          <w:sz w:val="24"/>
          <w:szCs w:val="24"/>
        </w:rPr>
      </w:pPr>
      <w:r>
        <w:rPr>
          <w:sz w:val="24"/>
          <w:szCs w:val="24"/>
        </w:rPr>
        <w:t>4 EL Olivenöl (oder je 2 EL Oliven- und Erdnussöl)</w:t>
      </w:r>
    </w:p>
    <w:p w14:paraId="07D62F63" w14:textId="77777777" w:rsidR="009604E9" w:rsidRDefault="009604E9" w:rsidP="009604E9">
      <w:pPr>
        <w:rPr>
          <w:sz w:val="24"/>
          <w:szCs w:val="24"/>
        </w:rPr>
      </w:pPr>
      <w:r>
        <w:rPr>
          <w:sz w:val="24"/>
          <w:szCs w:val="24"/>
        </w:rPr>
        <w:t>Salz, Pfeffer aus der Mühle</w:t>
      </w:r>
    </w:p>
    <w:p w14:paraId="3EE4A821" w14:textId="77777777" w:rsidR="009604E9" w:rsidRDefault="009604E9" w:rsidP="009604E9">
      <w:pPr>
        <w:rPr>
          <w:sz w:val="24"/>
          <w:szCs w:val="24"/>
        </w:rPr>
      </w:pPr>
    </w:p>
    <w:p w14:paraId="6512D88C" w14:textId="77777777" w:rsidR="009604E9" w:rsidRDefault="009604E9" w:rsidP="009604E9">
      <w:pPr>
        <w:rPr>
          <w:sz w:val="24"/>
          <w:szCs w:val="24"/>
        </w:rPr>
      </w:pPr>
      <w:r>
        <w:rPr>
          <w:sz w:val="24"/>
          <w:szCs w:val="24"/>
        </w:rPr>
        <w:t>Zubereitungszeit: etwa 15 Minuten</w:t>
      </w:r>
    </w:p>
    <w:p w14:paraId="1F0A558B" w14:textId="77777777" w:rsidR="009604E9" w:rsidRPr="00A40BA1" w:rsidRDefault="009604E9" w:rsidP="00B40E8C">
      <w:pPr>
        <w:pStyle w:val="ListParagraph"/>
        <w:numPr>
          <w:ilvl w:val="0"/>
          <w:numId w:val="1460"/>
        </w:numPr>
        <w:spacing w:after="120"/>
        <w:ind w:left="714" w:hanging="357"/>
        <w:contextualSpacing w:val="0"/>
        <w:jc w:val="both"/>
        <w:rPr>
          <w:sz w:val="24"/>
          <w:szCs w:val="24"/>
        </w:rPr>
      </w:pPr>
      <w:r w:rsidRPr="00A40BA1">
        <w:rPr>
          <w:sz w:val="24"/>
          <w:szCs w:val="24"/>
        </w:rPr>
        <w:t>Die Eier aufschlagen und mit Milch, Salz und Pfeffer 4-5mal mit einer Gabel schlagen, nicht öfter, sonst wird die Masse zu schaumig. Eine dicke, nicht zu schwere Pfanne von etwa 25 cm Durchmesser hoch erhitzen. Das Fett darin erwärmen.</w:t>
      </w:r>
    </w:p>
    <w:p w14:paraId="6A807170" w14:textId="77777777" w:rsidR="009604E9" w:rsidRPr="00A40BA1" w:rsidRDefault="009604E9" w:rsidP="00B40E8C">
      <w:pPr>
        <w:pStyle w:val="ListParagraph"/>
        <w:numPr>
          <w:ilvl w:val="0"/>
          <w:numId w:val="1460"/>
        </w:numPr>
        <w:spacing w:after="120"/>
        <w:ind w:left="714" w:hanging="357"/>
        <w:contextualSpacing w:val="0"/>
        <w:jc w:val="both"/>
        <w:rPr>
          <w:sz w:val="24"/>
          <w:szCs w:val="24"/>
        </w:rPr>
      </w:pPr>
      <w:r w:rsidRPr="00A40BA1">
        <w:rPr>
          <w:sz w:val="24"/>
          <w:szCs w:val="24"/>
        </w:rPr>
        <w:t>Die Eimasse schnell in die Mitte der Pfanne gießen. Mit der Gabel von außen zur Mitte hin ruhig und gleichmäßig ein paar Minuten umrühren. Die Pfanne leicht schütteln. Wenn die Eimasse gestockt, aber noch halb flüssig ist, noch 4-5 Sekunden bei reduzierter Hitze auf dem Herd stehen lassen.</w:t>
      </w:r>
    </w:p>
    <w:p w14:paraId="5C8CBB83" w14:textId="77777777" w:rsidR="009604E9" w:rsidRDefault="009604E9" w:rsidP="00B40E8C">
      <w:pPr>
        <w:pStyle w:val="ListParagraph"/>
        <w:numPr>
          <w:ilvl w:val="0"/>
          <w:numId w:val="1460"/>
        </w:numPr>
        <w:spacing w:after="120"/>
        <w:ind w:left="714" w:hanging="357"/>
        <w:contextualSpacing w:val="0"/>
        <w:jc w:val="both"/>
        <w:rPr>
          <w:sz w:val="24"/>
          <w:szCs w:val="24"/>
        </w:rPr>
      </w:pPr>
      <w:r w:rsidRPr="006D6D09">
        <w:rPr>
          <w:sz w:val="24"/>
          <w:szCs w:val="24"/>
        </w:rPr>
        <w:t xml:space="preserve">Die Omelette mit Hilfe eines Topfdeckels oder eines Pfannenwenders umdrehen und auch auf der anderen Seite kurz braten. </w:t>
      </w:r>
      <w:r>
        <w:rPr>
          <w:sz w:val="24"/>
          <w:szCs w:val="24"/>
        </w:rPr>
        <w:t>Und fertig.</w:t>
      </w:r>
    </w:p>
    <w:p w14:paraId="1E028B06" w14:textId="77777777" w:rsidR="009604E9" w:rsidRPr="006D6D09" w:rsidRDefault="009604E9" w:rsidP="009604E9">
      <w:pPr>
        <w:pStyle w:val="ListParagraph"/>
        <w:spacing w:after="120"/>
        <w:ind w:left="714"/>
        <w:contextualSpacing w:val="0"/>
        <w:jc w:val="both"/>
        <w:rPr>
          <w:sz w:val="24"/>
          <w:szCs w:val="24"/>
        </w:rPr>
      </w:pPr>
    </w:p>
    <w:p w14:paraId="629C3760" w14:textId="77777777" w:rsidR="009604E9" w:rsidRPr="006525AF" w:rsidRDefault="009604E9" w:rsidP="009604E9">
      <w:pPr>
        <w:rPr>
          <w:i/>
          <w:iCs/>
          <w:sz w:val="24"/>
          <w:szCs w:val="24"/>
        </w:rPr>
      </w:pPr>
      <w:r w:rsidRPr="006525AF">
        <w:rPr>
          <w:i/>
          <w:iCs/>
          <w:sz w:val="24"/>
          <w:szCs w:val="24"/>
        </w:rPr>
        <w:t>Gute Varianten:</w:t>
      </w:r>
    </w:p>
    <w:p w14:paraId="1E0541AF" w14:textId="77777777" w:rsidR="009604E9" w:rsidRDefault="009604E9" w:rsidP="009604E9">
      <w:pPr>
        <w:ind w:left="1410" w:hanging="1410"/>
        <w:jc w:val="both"/>
        <w:rPr>
          <w:sz w:val="24"/>
          <w:szCs w:val="24"/>
        </w:rPr>
      </w:pPr>
      <w:r>
        <w:rPr>
          <w:sz w:val="24"/>
          <w:szCs w:val="24"/>
        </w:rPr>
        <w:t>Mit Zwiebeln:</w:t>
      </w:r>
      <w:r>
        <w:rPr>
          <w:sz w:val="24"/>
          <w:szCs w:val="24"/>
        </w:rPr>
        <w:tab/>
        <w:t>500 g Zwiebelwürfel in 4 EL Olivenöl bei milder Hitze etwa 1 Stunde garen, mit Salz und Pfeffer würzen. Die Zwiebeln aus der Pfanne nehmen, das Öl abtropfen lassen, in die Pfanne zurückgießen. Die Zwiebeln mit der Eimasse mischen. Nach dem Grundrezept fertig braten.</w:t>
      </w:r>
    </w:p>
    <w:p w14:paraId="4AB587F4" w14:textId="77777777" w:rsidR="009604E9" w:rsidRDefault="009604E9" w:rsidP="009604E9">
      <w:pPr>
        <w:ind w:left="1410" w:hanging="1410"/>
        <w:jc w:val="both"/>
        <w:rPr>
          <w:sz w:val="24"/>
          <w:szCs w:val="24"/>
        </w:rPr>
      </w:pPr>
      <w:r>
        <w:rPr>
          <w:sz w:val="24"/>
          <w:szCs w:val="24"/>
        </w:rPr>
        <w:t>Mit Spinat:</w:t>
      </w:r>
      <w:r>
        <w:rPr>
          <w:sz w:val="24"/>
          <w:szCs w:val="24"/>
        </w:rPr>
        <w:tab/>
        <w:t>500 g Spinat putzen, waschen und blanchieren. Abgetropft in 2 EL Olivenöl 5 Minuten andünsten. 2 Knoblauchzehen und je 3 Stängel Petersilie und Basilikum fein hacken. Alles mit 4 EL geriebenen Gruyère unter die Eimasse mischen. Nach Grundrezept braten.</w:t>
      </w:r>
    </w:p>
    <w:p w14:paraId="312D6A04" w14:textId="77777777" w:rsidR="009604E9" w:rsidRDefault="009604E9" w:rsidP="009604E9">
      <w:pPr>
        <w:ind w:left="1410" w:hanging="1410"/>
        <w:jc w:val="both"/>
        <w:rPr>
          <w:sz w:val="24"/>
          <w:szCs w:val="24"/>
        </w:rPr>
      </w:pPr>
      <w:r>
        <w:rPr>
          <w:sz w:val="24"/>
          <w:szCs w:val="24"/>
        </w:rPr>
        <w:t>Mit Tomaten:</w:t>
      </w:r>
      <w:r>
        <w:rPr>
          <w:sz w:val="24"/>
          <w:szCs w:val="24"/>
        </w:rPr>
        <w:tab/>
        <w:t>4 Tomaten waschen, abtrocknen, in Scheiben schneiden, Kerne herausdrücken. 2 EL Olivenöl in der Pfanne erhitzen, die Tomaten anbraten. Die nach Grundrezept geschlagenen und gewürzten Eier dazugeben. Nach Grundrezept braten.</w:t>
      </w:r>
    </w:p>
    <w:p w14:paraId="3648F525" w14:textId="77777777" w:rsidR="009604E9" w:rsidRDefault="009604E9" w:rsidP="009604E9">
      <w:pPr>
        <w:ind w:left="1410" w:hanging="1410"/>
        <w:jc w:val="both"/>
        <w:rPr>
          <w:sz w:val="24"/>
          <w:szCs w:val="24"/>
        </w:rPr>
      </w:pPr>
      <w:r>
        <w:rPr>
          <w:sz w:val="24"/>
          <w:szCs w:val="24"/>
        </w:rPr>
        <w:t>Mit Speck:</w:t>
      </w:r>
      <w:r>
        <w:rPr>
          <w:sz w:val="24"/>
          <w:szCs w:val="24"/>
        </w:rPr>
        <w:tab/>
        <w:t xml:space="preserve">150 g durchwachsenen Räucherspeck würfeln, in kochendem Wasser blanchieren. Speck abtropfen lassen, trocken tupfen und in 2 EL Olivenöl in der </w:t>
      </w:r>
      <w:r>
        <w:rPr>
          <w:sz w:val="24"/>
          <w:szCs w:val="24"/>
        </w:rPr>
        <w:lastRenderedPageBreak/>
        <w:t>Pfanne anrösten. Die Eimasse (Grundrezept) sparsam salzen. Mit dem Speck in der Pfanne braten.</w:t>
      </w:r>
    </w:p>
    <w:p w14:paraId="27F1502E" w14:textId="77777777" w:rsidR="009604E9" w:rsidRDefault="009604E9" w:rsidP="009604E9">
      <w:pPr>
        <w:rPr>
          <w:sz w:val="24"/>
          <w:szCs w:val="24"/>
        </w:rPr>
      </w:pPr>
      <w:r>
        <w:rPr>
          <w:sz w:val="24"/>
          <w:szCs w:val="24"/>
        </w:rPr>
        <w:t>Oder mit Paprika.</w:t>
      </w:r>
    </w:p>
    <w:p w14:paraId="6F9DAFFA" w14:textId="77777777" w:rsidR="009604E9" w:rsidRDefault="009604E9" w:rsidP="009604E9">
      <w:pPr>
        <w:rPr>
          <w:rFonts w:asciiTheme="majorHAnsi" w:eastAsiaTheme="majorEastAsia" w:hAnsiTheme="majorHAnsi" w:cstheme="majorBidi"/>
          <w:color w:val="2F5496" w:themeColor="accent1" w:themeShade="BF"/>
          <w:sz w:val="26"/>
          <w:szCs w:val="26"/>
        </w:rPr>
      </w:pPr>
      <w:r>
        <w:br w:type="page"/>
      </w:r>
    </w:p>
    <w:p w14:paraId="0F74FDAA" w14:textId="77777777" w:rsidR="009604E9" w:rsidRDefault="009604E9" w:rsidP="009604E9">
      <w:pPr>
        <w:pStyle w:val="Heading2"/>
        <w:spacing w:after="240"/>
      </w:pPr>
      <w:r>
        <w:lastRenderedPageBreak/>
        <w:t>Chili-Rührei</w:t>
      </w:r>
      <w:r>
        <w:rPr>
          <w:rStyle w:val="FootnoteReference"/>
        </w:rPr>
        <w:footnoteReference w:id="89"/>
      </w:r>
      <w:r>
        <w:t xml:space="preserve"> </w:t>
      </w:r>
    </w:p>
    <w:p w14:paraId="16340F58" w14:textId="77777777" w:rsidR="009604E9" w:rsidRDefault="009604E9" w:rsidP="009604E9">
      <w:pPr>
        <w:rPr>
          <w:sz w:val="24"/>
          <w:szCs w:val="24"/>
        </w:rPr>
      </w:pPr>
      <w:r w:rsidRPr="006D6D09">
        <w:rPr>
          <w:sz w:val="24"/>
          <w:szCs w:val="24"/>
          <w:u w:val="single"/>
        </w:rPr>
        <w:t>Zutaten</w:t>
      </w:r>
      <w:r>
        <w:rPr>
          <w:sz w:val="24"/>
          <w:szCs w:val="24"/>
        </w:rPr>
        <w:t xml:space="preserve"> (für 2 Personen)</w:t>
      </w:r>
    </w:p>
    <w:p w14:paraId="663D595D" w14:textId="77777777" w:rsidR="009604E9" w:rsidRDefault="009604E9" w:rsidP="009604E9">
      <w:pPr>
        <w:rPr>
          <w:sz w:val="24"/>
          <w:szCs w:val="24"/>
        </w:rPr>
      </w:pPr>
      <w:r>
        <w:rPr>
          <w:sz w:val="24"/>
          <w:szCs w:val="24"/>
        </w:rPr>
        <w:t>1 rote Chilischote</w:t>
      </w:r>
    </w:p>
    <w:p w14:paraId="5A9A400A" w14:textId="77777777" w:rsidR="009604E9" w:rsidRDefault="009604E9" w:rsidP="009604E9">
      <w:pPr>
        <w:rPr>
          <w:sz w:val="24"/>
          <w:szCs w:val="24"/>
        </w:rPr>
      </w:pPr>
      <w:r>
        <w:rPr>
          <w:sz w:val="24"/>
          <w:szCs w:val="24"/>
        </w:rPr>
        <w:t>2 EL entsteinte grüne Oliven</w:t>
      </w:r>
    </w:p>
    <w:p w14:paraId="6A97B81D" w14:textId="77777777" w:rsidR="009604E9" w:rsidRDefault="009604E9" w:rsidP="009604E9">
      <w:pPr>
        <w:rPr>
          <w:sz w:val="24"/>
          <w:szCs w:val="24"/>
        </w:rPr>
      </w:pPr>
      <w:r>
        <w:rPr>
          <w:sz w:val="24"/>
          <w:szCs w:val="24"/>
        </w:rPr>
        <w:t>100 g Cocktailtomaten</w:t>
      </w:r>
    </w:p>
    <w:p w14:paraId="597F33BC" w14:textId="77777777" w:rsidR="009604E9" w:rsidRDefault="009604E9" w:rsidP="009604E9">
      <w:pPr>
        <w:rPr>
          <w:sz w:val="24"/>
          <w:szCs w:val="24"/>
        </w:rPr>
      </w:pPr>
      <w:r>
        <w:rPr>
          <w:sz w:val="24"/>
          <w:szCs w:val="24"/>
        </w:rPr>
        <w:t xml:space="preserve">4 Eier </w:t>
      </w:r>
    </w:p>
    <w:p w14:paraId="7FF08F28" w14:textId="77777777" w:rsidR="009604E9" w:rsidRDefault="009604E9" w:rsidP="009604E9">
      <w:pPr>
        <w:rPr>
          <w:sz w:val="24"/>
          <w:szCs w:val="24"/>
        </w:rPr>
      </w:pPr>
      <w:r>
        <w:rPr>
          <w:sz w:val="24"/>
          <w:szCs w:val="24"/>
        </w:rPr>
        <w:t>2 EL Sahne</w:t>
      </w:r>
    </w:p>
    <w:p w14:paraId="4AB0E5E5" w14:textId="77777777" w:rsidR="009604E9" w:rsidRDefault="009604E9" w:rsidP="009604E9">
      <w:pPr>
        <w:rPr>
          <w:sz w:val="24"/>
          <w:szCs w:val="24"/>
        </w:rPr>
      </w:pPr>
      <w:r>
        <w:rPr>
          <w:sz w:val="24"/>
          <w:szCs w:val="24"/>
        </w:rPr>
        <w:t>Salz</w:t>
      </w:r>
    </w:p>
    <w:p w14:paraId="7F705F79" w14:textId="77777777" w:rsidR="009604E9" w:rsidRDefault="009604E9" w:rsidP="009604E9">
      <w:pPr>
        <w:rPr>
          <w:sz w:val="24"/>
          <w:szCs w:val="24"/>
        </w:rPr>
      </w:pPr>
      <w:r>
        <w:rPr>
          <w:sz w:val="24"/>
          <w:szCs w:val="24"/>
        </w:rPr>
        <w:t>1 EL Butter</w:t>
      </w:r>
    </w:p>
    <w:p w14:paraId="150BAAA2" w14:textId="77777777" w:rsidR="009604E9" w:rsidRDefault="009604E9" w:rsidP="009604E9">
      <w:pPr>
        <w:rPr>
          <w:sz w:val="24"/>
          <w:szCs w:val="24"/>
        </w:rPr>
      </w:pPr>
    </w:p>
    <w:p w14:paraId="7B9DBE1F" w14:textId="77777777" w:rsidR="009604E9" w:rsidRDefault="009604E9" w:rsidP="009604E9">
      <w:pPr>
        <w:rPr>
          <w:sz w:val="24"/>
          <w:szCs w:val="24"/>
        </w:rPr>
      </w:pPr>
      <w:r>
        <w:rPr>
          <w:sz w:val="24"/>
          <w:szCs w:val="24"/>
        </w:rPr>
        <w:t>Zubereitung:</w:t>
      </w:r>
    </w:p>
    <w:p w14:paraId="6D93B115" w14:textId="77777777" w:rsidR="009604E9" w:rsidRPr="004E038E" w:rsidRDefault="009604E9" w:rsidP="00E76E01">
      <w:pPr>
        <w:pStyle w:val="ListParagraph"/>
        <w:numPr>
          <w:ilvl w:val="0"/>
          <w:numId w:val="158"/>
        </w:numPr>
        <w:spacing w:after="120"/>
        <w:ind w:left="714" w:hanging="357"/>
        <w:contextualSpacing w:val="0"/>
        <w:jc w:val="both"/>
        <w:rPr>
          <w:sz w:val="24"/>
          <w:szCs w:val="24"/>
        </w:rPr>
      </w:pPr>
      <w:r w:rsidRPr="004E038E">
        <w:rPr>
          <w:sz w:val="24"/>
          <w:szCs w:val="24"/>
        </w:rPr>
        <w:t>Chili waschen, entstielen, entkernen und mit den Oliven fein hacken. Tomaten waschen und halbieren.</w:t>
      </w:r>
    </w:p>
    <w:p w14:paraId="2C226B16" w14:textId="77777777" w:rsidR="009604E9" w:rsidRDefault="009604E9" w:rsidP="00E76E01">
      <w:pPr>
        <w:pStyle w:val="ListParagraph"/>
        <w:numPr>
          <w:ilvl w:val="0"/>
          <w:numId w:val="158"/>
        </w:numPr>
        <w:spacing w:after="120"/>
        <w:ind w:left="714" w:hanging="357"/>
        <w:contextualSpacing w:val="0"/>
        <w:jc w:val="both"/>
        <w:rPr>
          <w:sz w:val="24"/>
          <w:szCs w:val="24"/>
        </w:rPr>
      </w:pPr>
      <w:r w:rsidRPr="009604E9">
        <w:rPr>
          <w:sz w:val="24"/>
          <w:szCs w:val="24"/>
        </w:rPr>
        <w:t>Die Eier mit der Sahne und Salz verquirlen. Die Butter in einer Pfanne zerlassen, die Tomaten darin unter Rühren bei mittlerer Hitze 2-3 Minuten braten.</w:t>
      </w:r>
    </w:p>
    <w:p w14:paraId="758DCED4" w14:textId="1FD792AB" w:rsidR="009604E9" w:rsidRPr="009604E9" w:rsidRDefault="009604E9" w:rsidP="00E76E01">
      <w:pPr>
        <w:pStyle w:val="ListParagraph"/>
        <w:numPr>
          <w:ilvl w:val="0"/>
          <w:numId w:val="158"/>
        </w:numPr>
        <w:spacing w:after="120"/>
        <w:ind w:left="714" w:hanging="357"/>
        <w:contextualSpacing w:val="0"/>
        <w:jc w:val="both"/>
        <w:rPr>
          <w:sz w:val="24"/>
          <w:szCs w:val="24"/>
        </w:rPr>
      </w:pPr>
      <w:r w:rsidRPr="009604E9">
        <w:rPr>
          <w:sz w:val="24"/>
          <w:szCs w:val="24"/>
        </w:rPr>
        <w:t>Eier mit Chili und Oliven mischen, zu den Tomaten gießen und unter Rühren stocken lassen. Chili-Rührei mit Bauernbrot oder Bratkartoffeln servieren.</w:t>
      </w:r>
    </w:p>
    <w:p w14:paraId="475E9D31" w14:textId="77777777" w:rsidR="003C3607" w:rsidRDefault="003C3607">
      <w:pPr>
        <w:rPr>
          <w:sz w:val="24"/>
          <w:szCs w:val="24"/>
        </w:rPr>
      </w:pPr>
      <w:r>
        <w:rPr>
          <w:sz w:val="24"/>
          <w:szCs w:val="24"/>
        </w:rPr>
        <w:br w:type="page"/>
      </w:r>
    </w:p>
    <w:p w14:paraId="13C133F9" w14:textId="77777777" w:rsidR="003C3607" w:rsidRDefault="003C3607" w:rsidP="003C3607">
      <w:pPr>
        <w:pStyle w:val="Heading2"/>
        <w:spacing w:after="240"/>
      </w:pPr>
      <w:r>
        <w:lastRenderedPageBreak/>
        <w:t>Dünne Omelette-Röllchen mit Apfel-Hüttenkäse-Füllung</w:t>
      </w:r>
      <w:r>
        <w:rPr>
          <w:rStyle w:val="FootnoteReference"/>
        </w:rPr>
        <w:footnoteReference w:id="90"/>
      </w:r>
    </w:p>
    <w:p w14:paraId="75F3A2C2" w14:textId="77777777" w:rsidR="003C3607" w:rsidRDefault="003C3607" w:rsidP="003C3607">
      <w:pPr>
        <w:rPr>
          <w:sz w:val="24"/>
          <w:szCs w:val="24"/>
        </w:rPr>
      </w:pPr>
      <w:r w:rsidRPr="007B5915">
        <w:rPr>
          <w:sz w:val="24"/>
          <w:szCs w:val="24"/>
          <w:u w:val="single"/>
        </w:rPr>
        <w:t>Zutaten</w:t>
      </w:r>
      <w:r>
        <w:rPr>
          <w:sz w:val="24"/>
          <w:szCs w:val="24"/>
        </w:rPr>
        <w:t xml:space="preserve"> (für 1 Portion):</w:t>
      </w:r>
    </w:p>
    <w:p w14:paraId="1EB7DB5F" w14:textId="77777777" w:rsidR="003C3607" w:rsidRPr="007B5915" w:rsidRDefault="003C3607" w:rsidP="003C3607">
      <w:pPr>
        <w:rPr>
          <w:i/>
          <w:iCs/>
          <w:sz w:val="24"/>
          <w:szCs w:val="24"/>
        </w:rPr>
      </w:pPr>
      <w:r w:rsidRPr="007B5915">
        <w:rPr>
          <w:i/>
          <w:iCs/>
          <w:sz w:val="24"/>
          <w:szCs w:val="24"/>
        </w:rPr>
        <w:t xml:space="preserve">Für das Omelette: </w:t>
      </w:r>
    </w:p>
    <w:p w14:paraId="0E679EC3" w14:textId="77777777" w:rsidR="003C3607" w:rsidRDefault="003C3607" w:rsidP="003C3607">
      <w:pPr>
        <w:rPr>
          <w:sz w:val="24"/>
          <w:szCs w:val="24"/>
        </w:rPr>
      </w:pPr>
      <w:r>
        <w:rPr>
          <w:sz w:val="24"/>
          <w:szCs w:val="24"/>
        </w:rPr>
        <w:t>1 Ei</w:t>
      </w:r>
    </w:p>
    <w:p w14:paraId="38424AC0" w14:textId="77777777" w:rsidR="003C3607" w:rsidRDefault="003C3607" w:rsidP="003C3607">
      <w:pPr>
        <w:rPr>
          <w:sz w:val="24"/>
          <w:szCs w:val="24"/>
        </w:rPr>
      </w:pPr>
      <w:r>
        <w:rPr>
          <w:sz w:val="24"/>
          <w:szCs w:val="24"/>
        </w:rPr>
        <w:t>1 EL Milch</w:t>
      </w:r>
    </w:p>
    <w:p w14:paraId="623A6C28" w14:textId="77777777" w:rsidR="003C3607" w:rsidRDefault="003C3607" w:rsidP="003C3607">
      <w:pPr>
        <w:rPr>
          <w:sz w:val="24"/>
          <w:szCs w:val="24"/>
        </w:rPr>
      </w:pPr>
      <w:r>
        <w:rPr>
          <w:sz w:val="24"/>
          <w:szCs w:val="24"/>
        </w:rPr>
        <w:t>1 Prise Meersalz</w:t>
      </w:r>
    </w:p>
    <w:p w14:paraId="76543483" w14:textId="77777777" w:rsidR="003C3607" w:rsidRDefault="003C3607" w:rsidP="003C3607">
      <w:pPr>
        <w:rPr>
          <w:sz w:val="24"/>
          <w:szCs w:val="24"/>
        </w:rPr>
      </w:pPr>
      <w:r>
        <w:rPr>
          <w:sz w:val="24"/>
          <w:szCs w:val="24"/>
        </w:rPr>
        <w:t>1 TL Kokosfett oder Olivenöl zum Braten</w:t>
      </w:r>
    </w:p>
    <w:p w14:paraId="176F7AB5" w14:textId="77777777" w:rsidR="003C3607" w:rsidRDefault="003C3607" w:rsidP="003C3607">
      <w:pPr>
        <w:rPr>
          <w:sz w:val="24"/>
          <w:szCs w:val="24"/>
        </w:rPr>
      </w:pPr>
    </w:p>
    <w:p w14:paraId="2AC321A2" w14:textId="77777777" w:rsidR="003C3607" w:rsidRPr="007B5915" w:rsidRDefault="003C3607" w:rsidP="003C3607">
      <w:pPr>
        <w:rPr>
          <w:i/>
          <w:iCs/>
          <w:sz w:val="24"/>
          <w:szCs w:val="24"/>
        </w:rPr>
      </w:pPr>
      <w:r w:rsidRPr="007B5915">
        <w:rPr>
          <w:i/>
          <w:iCs/>
          <w:sz w:val="24"/>
          <w:szCs w:val="24"/>
        </w:rPr>
        <w:t>Für die Füllung:</w:t>
      </w:r>
    </w:p>
    <w:p w14:paraId="1AEE2051" w14:textId="77777777" w:rsidR="003C3607" w:rsidRDefault="003C3607" w:rsidP="003C3607">
      <w:pPr>
        <w:rPr>
          <w:sz w:val="24"/>
          <w:szCs w:val="24"/>
        </w:rPr>
      </w:pPr>
      <w:r>
        <w:rPr>
          <w:sz w:val="24"/>
          <w:szCs w:val="24"/>
        </w:rPr>
        <w:t>172 roter Apfel, Gehäuse entfernt und grob gerieben</w:t>
      </w:r>
    </w:p>
    <w:p w14:paraId="3C5A7C72" w14:textId="77777777" w:rsidR="003C3607" w:rsidRDefault="003C3607" w:rsidP="003C3607">
      <w:pPr>
        <w:rPr>
          <w:sz w:val="24"/>
          <w:szCs w:val="24"/>
        </w:rPr>
      </w:pPr>
      <w:r>
        <w:rPr>
          <w:sz w:val="24"/>
          <w:szCs w:val="24"/>
        </w:rPr>
        <w:t>3 EL Hüttenkäse, natur</w:t>
      </w:r>
    </w:p>
    <w:p w14:paraId="76650404" w14:textId="77777777" w:rsidR="003C3607" w:rsidRDefault="003C3607" w:rsidP="003C3607">
      <w:pPr>
        <w:rPr>
          <w:sz w:val="24"/>
          <w:szCs w:val="24"/>
        </w:rPr>
      </w:pPr>
      <w:r>
        <w:rPr>
          <w:sz w:val="24"/>
          <w:szCs w:val="24"/>
        </w:rPr>
        <w:t>1 Prise Zimt</w:t>
      </w:r>
    </w:p>
    <w:p w14:paraId="1C580F28" w14:textId="77777777" w:rsidR="003C3607" w:rsidRDefault="003C3607" w:rsidP="003C3607">
      <w:pPr>
        <w:rPr>
          <w:sz w:val="24"/>
          <w:szCs w:val="24"/>
        </w:rPr>
      </w:pPr>
      <w:r>
        <w:rPr>
          <w:sz w:val="24"/>
          <w:szCs w:val="24"/>
        </w:rPr>
        <w:t>1 EL Kürbiskerne</w:t>
      </w:r>
    </w:p>
    <w:p w14:paraId="794A3530" w14:textId="77777777" w:rsidR="003C3607" w:rsidRDefault="003C3607" w:rsidP="003C3607">
      <w:pPr>
        <w:rPr>
          <w:sz w:val="24"/>
          <w:szCs w:val="24"/>
        </w:rPr>
      </w:pPr>
      <w:r>
        <w:rPr>
          <w:sz w:val="24"/>
          <w:szCs w:val="24"/>
        </w:rPr>
        <w:t>Einige Zweige Thymian, Blätter abgezupft (muss nicht)</w:t>
      </w:r>
    </w:p>
    <w:p w14:paraId="2EE77377" w14:textId="77777777" w:rsidR="003C3607" w:rsidRDefault="003C3607" w:rsidP="003C3607">
      <w:pPr>
        <w:rPr>
          <w:sz w:val="24"/>
          <w:szCs w:val="24"/>
        </w:rPr>
      </w:pPr>
    </w:p>
    <w:p w14:paraId="00456DFB" w14:textId="77777777" w:rsidR="003C3607" w:rsidRDefault="003C3607" w:rsidP="003C3607">
      <w:pPr>
        <w:rPr>
          <w:sz w:val="24"/>
          <w:szCs w:val="24"/>
        </w:rPr>
      </w:pPr>
    </w:p>
    <w:p w14:paraId="0298F02F" w14:textId="77777777" w:rsidR="003C3607" w:rsidRDefault="003C3607" w:rsidP="003C3607">
      <w:pPr>
        <w:rPr>
          <w:sz w:val="24"/>
          <w:szCs w:val="24"/>
        </w:rPr>
      </w:pPr>
      <w:r>
        <w:rPr>
          <w:sz w:val="24"/>
          <w:szCs w:val="24"/>
        </w:rPr>
        <w:t>Zubereitungszeit: 10 Minuten</w:t>
      </w:r>
    </w:p>
    <w:p w14:paraId="4042DED1" w14:textId="77777777" w:rsidR="003C3607" w:rsidRPr="005D678F" w:rsidRDefault="003C3607" w:rsidP="00E76E01">
      <w:pPr>
        <w:pStyle w:val="ListParagraph"/>
        <w:numPr>
          <w:ilvl w:val="0"/>
          <w:numId w:val="51"/>
        </w:numPr>
        <w:spacing w:after="120"/>
        <w:ind w:left="714" w:hanging="357"/>
        <w:contextualSpacing w:val="0"/>
        <w:jc w:val="both"/>
        <w:rPr>
          <w:sz w:val="24"/>
          <w:szCs w:val="24"/>
        </w:rPr>
      </w:pPr>
      <w:r w:rsidRPr="005D678F">
        <w:rPr>
          <w:sz w:val="24"/>
          <w:szCs w:val="24"/>
        </w:rPr>
        <w:t>Das Ei mit 1 EL Milch und 1 Prise Salz schnell mit einer Gabel in einer kleinen Schüssel verquirlen. Das Kokosfett in einer beschichteten Pfanne bei mittlerer Hitze erwärmen. Die Eimischung hinzugeben und 1 Minute auf der ersten, 30-40 Sekunden auf der zweiten Seite backen. Das Omelett vorsichtig mit einem Pfannenwender wenden.</w:t>
      </w:r>
    </w:p>
    <w:p w14:paraId="606AD26D" w14:textId="77777777" w:rsidR="003C3607" w:rsidRDefault="003C3607" w:rsidP="00E76E01">
      <w:pPr>
        <w:pStyle w:val="ListParagraph"/>
        <w:numPr>
          <w:ilvl w:val="0"/>
          <w:numId w:val="51"/>
        </w:numPr>
        <w:spacing w:after="120"/>
        <w:ind w:left="714" w:hanging="357"/>
        <w:contextualSpacing w:val="0"/>
        <w:jc w:val="both"/>
        <w:rPr>
          <w:sz w:val="24"/>
          <w:szCs w:val="24"/>
        </w:rPr>
      </w:pPr>
      <w:r w:rsidRPr="005D678F">
        <w:rPr>
          <w:sz w:val="24"/>
          <w:szCs w:val="24"/>
        </w:rPr>
        <w:t>Die Füllung in einer kleinen Schüssel vermengen. Das Omelett</w:t>
      </w:r>
      <w:r>
        <w:rPr>
          <w:sz w:val="24"/>
          <w:szCs w:val="24"/>
        </w:rPr>
        <w:t>e</w:t>
      </w:r>
      <w:r w:rsidRPr="005D678F">
        <w:rPr>
          <w:sz w:val="24"/>
          <w:szCs w:val="24"/>
        </w:rPr>
        <w:t xml:space="preserve"> auf einen Teller legen, die Füllung mit einem Löffel darauf verteilen und aufrollen. Vor dem Servieren in der Mitte durchschneiden.</w:t>
      </w:r>
    </w:p>
    <w:p w14:paraId="7D1789B1" w14:textId="77777777" w:rsidR="003C3607" w:rsidRDefault="003C3607" w:rsidP="003C3607">
      <w:pPr>
        <w:ind w:left="360"/>
        <w:rPr>
          <w:sz w:val="24"/>
          <w:szCs w:val="24"/>
        </w:rPr>
      </w:pPr>
    </w:p>
    <w:p w14:paraId="0B0A534D" w14:textId="77777777" w:rsidR="003C3607" w:rsidRPr="00B07CE7" w:rsidRDefault="003C3607" w:rsidP="003C3607">
      <w:pPr>
        <w:rPr>
          <w:sz w:val="24"/>
          <w:szCs w:val="24"/>
        </w:rPr>
      </w:pPr>
      <w:r>
        <w:rPr>
          <w:sz w:val="24"/>
          <w:szCs w:val="24"/>
        </w:rPr>
        <w:t>Tipp:</w:t>
      </w:r>
      <w:r>
        <w:rPr>
          <w:sz w:val="24"/>
          <w:szCs w:val="24"/>
        </w:rPr>
        <w:tab/>
      </w:r>
      <w:r w:rsidRPr="00B07CE7">
        <w:rPr>
          <w:sz w:val="24"/>
          <w:szCs w:val="24"/>
        </w:rPr>
        <w:t>In Papier verpackt ist es auch ein gutes Frühstück für unterwegs.</w:t>
      </w:r>
    </w:p>
    <w:p w14:paraId="262A5829" w14:textId="77777777" w:rsidR="003C3607" w:rsidRDefault="003C3607" w:rsidP="003C3607">
      <w:pPr>
        <w:rPr>
          <w:sz w:val="24"/>
          <w:szCs w:val="24"/>
        </w:rPr>
      </w:pPr>
      <w:r>
        <w:rPr>
          <w:sz w:val="24"/>
          <w:szCs w:val="24"/>
        </w:rPr>
        <w:br w:type="page"/>
      </w:r>
    </w:p>
    <w:p w14:paraId="375723B0" w14:textId="77777777" w:rsidR="009604E9" w:rsidRPr="005B20DF" w:rsidRDefault="009604E9" w:rsidP="009604E9">
      <w:pPr>
        <w:pStyle w:val="Heading2"/>
        <w:spacing w:after="240"/>
      </w:pPr>
      <w:r w:rsidRPr="005B20DF">
        <w:lastRenderedPageBreak/>
        <w:t>Eier mit Pilzen und Spinat</w:t>
      </w:r>
      <w:r>
        <w:t xml:space="preserve"> - </w:t>
      </w:r>
      <w:r w:rsidRPr="005B20DF">
        <w:t xml:space="preserve"> Oeufs en cocotte</w:t>
      </w:r>
      <w:r>
        <w:rPr>
          <w:rStyle w:val="FootnoteReference"/>
        </w:rPr>
        <w:footnoteReference w:id="91"/>
      </w:r>
    </w:p>
    <w:p w14:paraId="2500E3E4" w14:textId="77777777" w:rsidR="009604E9" w:rsidRDefault="009604E9" w:rsidP="009604E9">
      <w:pPr>
        <w:rPr>
          <w:sz w:val="24"/>
          <w:szCs w:val="24"/>
        </w:rPr>
      </w:pPr>
      <w:r w:rsidRPr="005B20DF">
        <w:rPr>
          <w:sz w:val="24"/>
          <w:szCs w:val="24"/>
          <w:u w:val="single"/>
        </w:rPr>
        <w:t>Zutaten</w:t>
      </w:r>
      <w:r>
        <w:rPr>
          <w:sz w:val="24"/>
          <w:szCs w:val="24"/>
        </w:rPr>
        <w:t xml:space="preserve"> (für 2 Portionen):</w:t>
      </w:r>
    </w:p>
    <w:p w14:paraId="2E336A36" w14:textId="77777777" w:rsidR="009604E9" w:rsidRDefault="009604E9" w:rsidP="009604E9">
      <w:pPr>
        <w:rPr>
          <w:sz w:val="24"/>
          <w:szCs w:val="24"/>
        </w:rPr>
      </w:pPr>
      <w:r>
        <w:rPr>
          <w:sz w:val="24"/>
          <w:szCs w:val="24"/>
        </w:rPr>
        <w:t>1 EL kalte Butter/Kokosfett</w:t>
      </w:r>
    </w:p>
    <w:p w14:paraId="057E5EEE" w14:textId="77777777" w:rsidR="009604E9" w:rsidRDefault="009604E9" w:rsidP="009604E9">
      <w:pPr>
        <w:rPr>
          <w:sz w:val="24"/>
          <w:szCs w:val="24"/>
        </w:rPr>
      </w:pPr>
      <w:r>
        <w:rPr>
          <w:sz w:val="24"/>
          <w:szCs w:val="24"/>
        </w:rPr>
        <w:t>1 gute Handvoll Pilze</w:t>
      </w:r>
    </w:p>
    <w:p w14:paraId="5C0C849C" w14:textId="77777777" w:rsidR="009604E9" w:rsidRDefault="009604E9" w:rsidP="009604E9">
      <w:pPr>
        <w:rPr>
          <w:sz w:val="24"/>
          <w:szCs w:val="24"/>
        </w:rPr>
      </w:pPr>
      <w:r>
        <w:rPr>
          <w:sz w:val="24"/>
          <w:szCs w:val="24"/>
        </w:rPr>
        <w:t>2 gute Handvoll frischer (oder aufgetauter) Spinat</w:t>
      </w:r>
    </w:p>
    <w:p w14:paraId="67483EB1" w14:textId="77777777" w:rsidR="009604E9" w:rsidRDefault="009604E9" w:rsidP="009604E9">
      <w:pPr>
        <w:rPr>
          <w:sz w:val="24"/>
          <w:szCs w:val="24"/>
        </w:rPr>
      </w:pPr>
      <w:r>
        <w:rPr>
          <w:sz w:val="24"/>
          <w:szCs w:val="24"/>
        </w:rPr>
        <w:t>Blätter von 2 Zweigen frischen Thymian, fein gehackt</w:t>
      </w:r>
    </w:p>
    <w:p w14:paraId="599A0D53" w14:textId="77777777" w:rsidR="009604E9" w:rsidRDefault="009604E9" w:rsidP="009604E9">
      <w:pPr>
        <w:rPr>
          <w:sz w:val="24"/>
          <w:szCs w:val="24"/>
        </w:rPr>
      </w:pPr>
      <w:r>
        <w:rPr>
          <w:sz w:val="24"/>
          <w:szCs w:val="24"/>
        </w:rPr>
        <w:t>4 Eier</w:t>
      </w:r>
    </w:p>
    <w:p w14:paraId="05FE211E" w14:textId="77777777" w:rsidR="009604E9" w:rsidRDefault="009604E9" w:rsidP="009604E9">
      <w:pPr>
        <w:rPr>
          <w:sz w:val="24"/>
          <w:szCs w:val="24"/>
        </w:rPr>
      </w:pPr>
      <w:r>
        <w:rPr>
          <w:sz w:val="24"/>
          <w:szCs w:val="24"/>
        </w:rPr>
        <w:t>2 EL Pinienkerne, leicht geröstet</w:t>
      </w:r>
    </w:p>
    <w:p w14:paraId="014927F6" w14:textId="77777777" w:rsidR="009604E9" w:rsidRDefault="009604E9" w:rsidP="009604E9">
      <w:pPr>
        <w:rPr>
          <w:sz w:val="24"/>
          <w:szCs w:val="24"/>
        </w:rPr>
      </w:pPr>
      <w:r>
        <w:rPr>
          <w:sz w:val="24"/>
          <w:szCs w:val="24"/>
        </w:rPr>
        <w:t>100 g Ziegenkäse (oder Schafskäse), zerkrümelt</w:t>
      </w:r>
    </w:p>
    <w:p w14:paraId="6E8EB459" w14:textId="77777777" w:rsidR="009604E9" w:rsidRDefault="009604E9" w:rsidP="009604E9">
      <w:pPr>
        <w:rPr>
          <w:sz w:val="24"/>
          <w:szCs w:val="24"/>
        </w:rPr>
      </w:pPr>
      <w:r>
        <w:rPr>
          <w:sz w:val="24"/>
          <w:szCs w:val="24"/>
        </w:rPr>
        <w:t>Pfeffer, Salz</w:t>
      </w:r>
    </w:p>
    <w:p w14:paraId="73A9AC12" w14:textId="77777777" w:rsidR="009604E9" w:rsidRDefault="009604E9" w:rsidP="009604E9">
      <w:pPr>
        <w:rPr>
          <w:sz w:val="24"/>
          <w:szCs w:val="24"/>
        </w:rPr>
      </w:pPr>
    </w:p>
    <w:p w14:paraId="4F3B2FF1" w14:textId="77777777" w:rsidR="009604E9" w:rsidRDefault="009604E9" w:rsidP="009604E9">
      <w:pPr>
        <w:rPr>
          <w:sz w:val="24"/>
          <w:szCs w:val="24"/>
        </w:rPr>
      </w:pPr>
    </w:p>
    <w:p w14:paraId="2CAAFEB4" w14:textId="77777777" w:rsidR="009604E9" w:rsidRDefault="009604E9" w:rsidP="009604E9">
      <w:pPr>
        <w:rPr>
          <w:sz w:val="24"/>
          <w:szCs w:val="24"/>
        </w:rPr>
      </w:pPr>
      <w:r>
        <w:rPr>
          <w:sz w:val="24"/>
          <w:szCs w:val="24"/>
        </w:rPr>
        <w:t>Zubereitung:</w:t>
      </w:r>
    </w:p>
    <w:p w14:paraId="36FA042D" w14:textId="77777777" w:rsidR="009604E9" w:rsidRPr="00FE6181" w:rsidRDefault="009604E9" w:rsidP="00B40E8C">
      <w:pPr>
        <w:pStyle w:val="ListParagraph"/>
        <w:numPr>
          <w:ilvl w:val="0"/>
          <w:numId w:val="1954"/>
        </w:numPr>
        <w:spacing w:after="120"/>
        <w:contextualSpacing w:val="0"/>
        <w:jc w:val="both"/>
        <w:rPr>
          <w:sz w:val="24"/>
          <w:szCs w:val="24"/>
        </w:rPr>
      </w:pPr>
      <w:r w:rsidRPr="00FE6181">
        <w:rPr>
          <w:sz w:val="24"/>
          <w:szCs w:val="24"/>
        </w:rPr>
        <w:t>Den Backofen auf 180 Grad (Gas Stufe 4) vorheizen.</w:t>
      </w:r>
    </w:p>
    <w:p w14:paraId="307F0273" w14:textId="77777777" w:rsidR="009604E9" w:rsidRPr="00FE6181" w:rsidRDefault="009604E9" w:rsidP="00B40E8C">
      <w:pPr>
        <w:pStyle w:val="ListParagraph"/>
        <w:numPr>
          <w:ilvl w:val="0"/>
          <w:numId w:val="1954"/>
        </w:numPr>
        <w:spacing w:after="120"/>
        <w:ind w:left="714" w:hanging="357"/>
        <w:contextualSpacing w:val="0"/>
        <w:jc w:val="both"/>
        <w:rPr>
          <w:sz w:val="24"/>
          <w:szCs w:val="24"/>
        </w:rPr>
      </w:pPr>
      <w:r w:rsidRPr="00FE6181">
        <w:rPr>
          <w:sz w:val="24"/>
          <w:szCs w:val="24"/>
        </w:rPr>
        <w:t>Die Pinienkerne in einer Pfanne ohne Fettzugabe anrösten und in einer Tasse beiseitestellen.</w:t>
      </w:r>
    </w:p>
    <w:p w14:paraId="138DAFED" w14:textId="77777777" w:rsidR="009604E9" w:rsidRPr="00FE6181" w:rsidRDefault="009604E9" w:rsidP="00B40E8C">
      <w:pPr>
        <w:pStyle w:val="ListParagraph"/>
        <w:numPr>
          <w:ilvl w:val="0"/>
          <w:numId w:val="1954"/>
        </w:numPr>
        <w:spacing w:after="120"/>
        <w:ind w:left="714" w:hanging="357"/>
        <w:contextualSpacing w:val="0"/>
        <w:jc w:val="both"/>
        <w:rPr>
          <w:sz w:val="24"/>
          <w:szCs w:val="24"/>
        </w:rPr>
      </w:pPr>
      <w:r w:rsidRPr="00FE6181">
        <w:rPr>
          <w:sz w:val="24"/>
          <w:szCs w:val="24"/>
        </w:rPr>
        <w:t>Das Fett in die Pfanne geben, auf mittlerer Stufe erhitzen und Pilze, Spinat und Thymian darin bei gelegentlichem Umrühren einige Minuten braten, bis alles weich und zart ist.</w:t>
      </w:r>
    </w:p>
    <w:p w14:paraId="3DA2C8C7" w14:textId="77777777" w:rsidR="009604E9" w:rsidRPr="00FE6181" w:rsidRDefault="009604E9" w:rsidP="00B40E8C">
      <w:pPr>
        <w:pStyle w:val="ListParagraph"/>
        <w:numPr>
          <w:ilvl w:val="0"/>
          <w:numId w:val="1954"/>
        </w:numPr>
        <w:spacing w:after="120"/>
        <w:ind w:left="714" w:hanging="357"/>
        <w:contextualSpacing w:val="0"/>
        <w:jc w:val="both"/>
        <w:rPr>
          <w:sz w:val="24"/>
          <w:szCs w:val="24"/>
        </w:rPr>
      </w:pPr>
      <w:r w:rsidRPr="00FE6181">
        <w:rPr>
          <w:sz w:val="24"/>
          <w:szCs w:val="24"/>
        </w:rPr>
        <w:t>Zwei Förmchen einfetten, die Hälfte vom Käse auf den Boden der Förmchen geben und die Pilz-Spinat-Mischung darüber verteilen.</w:t>
      </w:r>
    </w:p>
    <w:p w14:paraId="28FD3E2E" w14:textId="77777777" w:rsidR="009604E9" w:rsidRPr="00FE6181" w:rsidRDefault="009604E9" w:rsidP="00B40E8C">
      <w:pPr>
        <w:pStyle w:val="ListParagraph"/>
        <w:numPr>
          <w:ilvl w:val="0"/>
          <w:numId w:val="1954"/>
        </w:numPr>
        <w:spacing w:after="120"/>
        <w:ind w:left="714" w:hanging="357"/>
        <w:contextualSpacing w:val="0"/>
        <w:jc w:val="both"/>
        <w:rPr>
          <w:sz w:val="24"/>
          <w:szCs w:val="24"/>
        </w:rPr>
      </w:pPr>
      <w:r w:rsidRPr="00FE6181">
        <w:rPr>
          <w:sz w:val="24"/>
          <w:szCs w:val="24"/>
        </w:rPr>
        <w:t>Den restlichen Käse über dem Gemüse verteilen.</w:t>
      </w:r>
    </w:p>
    <w:p w14:paraId="164733EB" w14:textId="77777777" w:rsidR="009604E9" w:rsidRPr="00FE6181" w:rsidRDefault="009604E9" w:rsidP="00B40E8C">
      <w:pPr>
        <w:pStyle w:val="ListParagraph"/>
        <w:numPr>
          <w:ilvl w:val="0"/>
          <w:numId w:val="1954"/>
        </w:numPr>
        <w:spacing w:after="120"/>
        <w:ind w:left="714" w:hanging="357"/>
        <w:contextualSpacing w:val="0"/>
        <w:jc w:val="both"/>
        <w:rPr>
          <w:sz w:val="24"/>
          <w:szCs w:val="24"/>
        </w:rPr>
      </w:pPr>
      <w:r w:rsidRPr="00FE6181">
        <w:rPr>
          <w:sz w:val="24"/>
          <w:szCs w:val="24"/>
        </w:rPr>
        <w:t>Über jedem Förmchen vorsichtig 2 Eier aufschlagen, sodass der Dotter intakt bleibt. Mit Salz und Pfeffer würzen und die gerösteten Pinienkerne darüber verteilen.</w:t>
      </w:r>
    </w:p>
    <w:p w14:paraId="0C3ED0CF" w14:textId="77777777" w:rsidR="00810F1D" w:rsidRDefault="009604E9" w:rsidP="00B40E8C">
      <w:pPr>
        <w:pStyle w:val="ListParagraph"/>
        <w:numPr>
          <w:ilvl w:val="0"/>
          <w:numId w:val="1954"/>
        </w:numPr>
        <w:spacing w:after="120"/>
        <w:ind w:left="714" w:hanging="357"/>
        <w:contextualSpacing w:val="0"/>
        <w:jc w:val="both"/>
        <w:rPr>
          <w:sz w:val="24"/>
          <w:szCs w:val="24"/>
        </w:rPr>
      </w:pPr>
      <w:r w:rsidRPr="00810F1D">
        <w:rPr>
          <w:sz w:val="24"/>
          <w:szCs w:val="24"/>
        </w:rPr>
        <w:t>Die Förmchen im Ofen 10-12 Minuten backen, bis das Eiweiß gestockt, die Eigelbe aber noch flüssig sind.</w:t>
      </w:r>
    </w:p>
    <w:p w14:paraId="4C52079D" w14:textId="5E5C0BD5" w:rsidR="00067A7B" w:rsidRPr="00810F1D" w:rsidRDefault="009604E9" w:rsidP="00B40E8C">
      <w:pPr>
        <w:pStyle w:val="ListParagraph"/>
        <w:numPr>
          <w:ilvl w:val="0"/>
          <w:numId w:val="1954"/>
        </w:numPr>
        <w:spacing w:after="120"/>
        <w:ind w:left="714" w:hanging="357"/>
        <w:contextualSpacing w:val="0"/>
        <w:jc w:val="both"/>
        <w:rPr>
          <w:sz w:val="24"/>
          <w:szCs w:val="24"/>
        </w:rPr>
      </w:pPr>
      <w:r w:rsidRPr="00810F1D">
        <w:rPr>
          <w:sz w:val="24"/>
          <w:szCs w:val="24"/>
        </w:rPr>
        <w:t>Die Eier in den Förmchen aus dem Ofen nehmen und vor dem Servieren mit einem Spritzer Olivenöl und dem Rest des gehackten Thymian garniert servieren.</w:t>
      </w:r>
    </w:p>
    <w:p w14:paraId="11716AF9" w14:textId="77777777" w:rsidR="00067A7B" w:rsidRDefault="00067A7B">
      <w:pPr>
        <w:rPr>
          <w:sz w:val="24"/>
          <w:szCs w:val="24"/>
        </w:rPr>
      </w:pPr>
      <w:r>
        <w:rPr>
          <w:sz w:val="24"/>
          <w:szCs w:val="24"/>
        </w:rPr>
        <w:br w:type="page"/>
      </w:r>
    </w:p>
    <w:p w14:paraId="4721954C" w14:textId="77777777" w:rsidR="00067A7B" w:rsidRDefault="00067A7B" w:rsidP="00067A7B">
      <w:pPr>
        <w:pStyle w:val="Heading2"/>
        <w:spacing w:after="240"/>
      </w:pPr>
      <w:r>
        <w:lastRenderedPageBreak/>
        <w:t>Riesenchampignons mit Brioche und pochiertem Ei</w:t>
      </w:r>
      <w:r>
        <w:rPr>
          <w:rStyle w:val="FootnoteReference"/>
        </w:rPr>
        <w:footnoteReference w:id="92"/>
      </w:r>
    </w:p>
    <w:p w14:paraId="6E694FFC" w14:textId="77777777" w:rsidR="00067A7B" w:rsidRDefault="00067A7B" w:rsidP="00067A7B">
      <w:pPr>
        <w:rPr>
          <w:sz w:val="24"/>
          <w:szCs w:val="24"/>
        </w:rPr>
      </w:pPr>
      <w:r w:rsidRPr="009E502E">
        <w:rPr>
          <w:sz w:val="24"/>
          <w:szCs w:val="24"/>
          <w:u w:val="single"/>
        </w:rPr>
        <w:t xml:space="preserve">Zutaten </w:t>
      </w:r>
      <w:r>
        <w:rPr>
          <w:sz w:val="24"/>
          <w:szCs w:val="24"/>
        </w:rPr>
        <w:t>(für 4 Portionen):</w:t>
      </w:r>
    </w:p>
    <w:p w14:paraId="592E6C68" w14:textId="77777777" w:rsidR="00067A7B" w:rsidRDefault="00067A7B" w:rsidP="00067A7B">
      <w:pPr>
        <w:rPr>
          <w:sz w:val="24"/>
          <w:szCs w:val="24"/>
        </w:rPr>
      </w:pPr>
      <w:r w:rsidRPr="00477A27">
        <w:rPr>
          <w:sz w:val="24"/>
          <w:szCs w:val="24"/>
        </w:rPr>
        <w:t>400 g Riesenchampignons, in 1 cm dicke Scheibe</w:t>
      </w:r>
      <w:r>
        <w:rPr>
          <w:sz w:val="24"/>
          <w:szCs w:val="24"/>
        </w:rPr>
        <w:t>n geschnitten</w:t>
      </w:r>
    </w:p>
    <w:p w14:paraId="6501C758" w14:textId="77777777" w:rsidR="00067A7B" w:rsidRDefault="00067A7B" w:rsidP="00067A7B">
      <w:pPr>
        <w:rPr>
          <w:sz w:val="24"/>
          <w:szCs w:val="24"/>
        </w:rPr>
      </w:pPr>
      <w:r>
        <w:rPr>
          <w:sz w:val="24"/>
          <w:szCs w:val="24"/>
        </w:rPr>
        <w:t>5 EL Olivenöl</w:t>
      </w:r>
    </w:p>
    <w:p w14:paraId="10495496" w14:textId="77777777" w:rsidR="00067A7B" w:rsidRDefault="00067A7B" w:rsidP="00067A7B">
      <w:pPr>
        <w:rPr>
          <w:sz w:val="24"/>
          <w:szCs w:val="24"/>
        </w:rPr>
      </w:pPr>
      <w:r>
        <w:rPr>
          <w:sz w:val="24"/>
          <w:szCs w:val="24"/>
        </w:rPr>
        <w:t>2 Knoblauchzehen, zerdrückt</w:t>
      </w:r>
    </w:p>
    <w:p w14:paraId="683EBB42" w14:textId="77777777" w:rsidR="00067A7B" w:rsidRDefault="00067A7B" w:rsidP="00067A7B">
      <w:pPr>
        <w:rPr>
          <w:sz w:val="24"/>
          <w:szCs w:val="24"/>
        </w:rPr>
      </w:pPr>
      <w:r>
        <w:rPr>
          <w:sz w:val="24"/>
          <w:szCs w:val="24"/>
        </w:rPr>
        <w:t>½ TL gemahlener Zimt</w:t>
      </w:r>
    </w:p>
    <w:p w14:paraId="49A2B8BB" w14:textId="77777777" w:rsidR="00067A7B" w:rsidRDefault="00067A7B" w:rsidP="00067A7B">
      <w:pPr>
        <w:rPr>
          <w:sz w:val="24"/>
          <w:szCs w:val="24"/>
        </w:rPr>
      </w:pPr>
      <w:r>
        <w:rPr>
          <w:sz w:val="24"/>
          <w:szCs w:val="24"/>
        </w:rPr>
        <w:t>5 g Basilikumblätter, in Stücke gezupft</w:t>
      </w:r>
    </w:p>
    <w:p w14:paraId="0295AB0A" w14:textId="77777777" w:rsidR="00067A7B" w:rsidRDefault="00067A7B" w:rsidP="00067A7B">
      <w:pPr>
        <w:rPr>
          <w:sz w:val="24"/>
          <w:szCs w:val="24"/>
        </w:rPr>
      </w:pPr>
      <w:r>
        <w:rPr>
          <w:sz w:val="24"/>
          <w:szCs w:val="24"/>
        </w:rPr>
        <w:t>1/8 TL Chiliflocken, plus etwas zum Servieren</w:t>
      </w:r>
    </w:p>
    <w:p w14:paraId="42CF4E96" w14:textId="77777777" w:rsidR="00067A7B" w:rsidRDefault="00067A7B" w:rsidP="00067A7B">
      <w:pPr>
        <w:rPr>
          <w:sz w:val="24"/>
          <w:szCs w:val="24"/>
        </w:rPr>
      </w:pPr>
      <w:r>
        <w:rPr>
          <w:sz w:val="24"/>
          <w:szCs w:val="24"/>
        </w:rPr>
        <w:t>4 Scheiben Brioche, 2 cm dick geschnitten</w:t>
      </w:r>
    </w:p>
    <w:p w14:paraId="2606B3ED" w14:textId="77777777" w:rsidR="00067A7B" w:rsidRDefault="00067A7B" w:rsidP="00067A7B">
      <w:pPr>
        <w:rPr>
          <w:sz w:val="24"/>
          <w:szCs w:val="24"/>
        </w:rPr>
      </w:pPr>
      <w:r>
        <w:rPr>
          <w:sz w:val="24"/>
          <w:szCs w:val="24"/>
        </w:rPr>
        <w:t>4 große Eier</w:t>
      </w:r>
    </w:p>
    <w:p w14:paraId="6A3156FF" w14:textId="77777777" w:rsidR="00067A7B" w:rsidRDefault="00067A7B" w:rsidP="00067A7B">
      <w:pPr>
        <w:rPr>
          <w:sz w:val="24"/>
          <w:szCs w:val="24"/>
        </w:rPr>
      </w:pPr>
      <w:r>
        <w:rPr>
          <w:sz w:val="24"/>
          <w:szCs w:val="24"/>
        </w:rPr>
        <w:t>100 g saure Sahne zum Servieren</w:t>
      </w:r>
    </w:p>
    <w:p w14:paraId="01E374EB" w14:textId="77777777" w:rsidR="00067A7B" w:rsidRDefault="00067A7B" w:rsidP="00067A7B">
      <w:pPr>
        <w:rPr>
          <w:sz w:val="24"/>
          <w:szCs w:val="24"/>
        </w:rPr>
      </w:pPr>
      <w:r>
        <w:rPr>
          <w:sz w:val="24"/>
          <w:szCs w:val="24"/>
        </w:rPr>
        <w:t>Meersalzflocken und Pfeffer</w:t>
      </w:r>
    </w:p>
    <w:p w14:paraId="0E090DA7" w14:textId="77777777" w:rsidR="00067A7B" w:rsidRDefault="00067A7B" w:rsidP="00067A7B">
      <w:pPr>
        <w:rPr>
          <w:sz w:val="24"/>
          <w:szCs w:val="24"/>
        </w:rPr>
      </w:pPr>
    </w:p>
    <w:p w14:paraId="0C5D6E94" w14:textId="77777777" w:rsidR="00067A7B" w:rsidRDefault="00067A7B" w:rsidP="00067A7B">
      <w:pPr>
        <w:rPr>
          <w:sz w:val="24"/>
          <w:szCs w:val="24"/>
        </w:rPr>
      </w:pPr>
      <w:r>
        <w:rPr>
          <w:sz w:val="24"/>
          <w:szCs w:val="24"/>
        </w:rPr>
        <w:t>Zubereitung:</w:t>
      </w:r>
    </w:p>
    <w:p w14:paraId="7767E301" w14:textId="77777777" w:rsidR="00067A7B" w:rsidRPr="009E502E" w:rsidRDefault="00067A7B" w:rsidP="00B40E8C">
      <w:pPr>
        <w:pStyle w:val="ListParagraph"/>
        <w:numPr>
          <w:ilvl w:val="0"/>
          <w:numId w:val="1949"/>
        </w:numPr>
        <w:spacing w:after="120"/>
        <w:ind w:left="714" w:hanging="357"/>
        <w:contextualSpacing w:val="0"/>
        <w:jc w:val="both"/>
        <w:rPr>
          <w:sz w:val="24"/>
          <w:szCs w:val="24"/>
        </w:rPr>
      </w:pPr>
      <w:r w:rsidRPr="009E502E">
        <w:rPr>
          <w:sz w:val="24"/>
          <w:szCs w:val="24"/>
        </w:rPr>
        <w:t>Den Backofen auf 220 Grad Umluft vorheizen.</w:t>
      </w:r>
    </w:p>
    <w:p w14:paraId="677C82E4" w14:textId="77777777" w:rsidR="00067A7B" w:rsidRPr="009E502E" w:rsidRDefault="00067A7B" w:rsidP="00B40E8C">
      <w:pPr>
        <w:pStyle w:val="ListParagraph"/>
        <w:numPr>
          <w:ilvl w:val="0"/>
          <w:numId w:val="1949"/>
        </w:numPr>
        <w:spacing w:after="120"/>
        <w:ind w:left="714" w:hanging="357"/>
        <w:contextualSpacing w:val="0"/>
        <w:jc w:val="both"/>
        <w:rPr>
          <w:sz w:val="24"/>
          <w:szCs w:val="24"/>
        </w:rPr>
      </w:pPr>
      <w:r w:rsidRPr="009E502E">
        <w:rPr>
          <w:sz w:val="24"/>
          <w:szCs w:val="24"/>
        </w:rPr>
        <w:t>Die Pilze mit 3 EL des Öls, 1 Knoblauchzehe, ¼ TL Zimt, ½ TL Meeresflocken und nicht zu wenig Pfeffer mischen. Auf einem großen, mit Backpapier bedeckten Backblech verteilen und 15 Minuten im Ofen rösten, bis sie weich und gebräunt sind; nach der Hälfte der Zeit wenden. Zum Schluss Basilikum beiseitestellen.</w:t>
      </w:r>
    </w:p>
    <w:p w14:paraId="2EB64377" w14:textId="77777777" w:rsidR="00067A7B" w:rsidRPr="009E502E" w:rsidRDefault="00067A7B" w:rsidP="00B40E8C">
      <w:pPr>
        <w:pStyle w:val="ListParagraph"/>
        <w:numPr>
          <w:ilvl w:val="0"/>
          <w:numId w:val="1949"/>
        </w:numPr>
        <w:spacing w:after="120"/>
        <w:ind w:left="714" w:hanging="357"/>
        <w:contextualSpacing w:val="0"/>
        <w:jc w:val="both"/>
        <w:rPr>
          <w:sz w:val="24"/>
          <w:szCs w:val="24"/>
        </w:rPr>
      </w:pPr>
      <w:r w:rsidRPr="009E502E">
        <w:rPr>
          <w:sz w:val="24"/>
          <w:szCs w:val="24"/>
        </w:rPr>
        <w:t>Während die Pilze im Ofen sind, die restlichen 2 EL Öl mit dem restlichen Zimt (1/4 TL), dem verbliebenen Knoblauch, den Chiliflocken und ¼ TL Meersalzflocken verrühren. Die Brioche-Scheiben mit der Öl-Gewürzmischung bestreichen un mit der bestrichenen Seite nach oben auf ein zweites mit Backpapier belegtes Backblech legen. 6-7 Minuten bevor die Pilze fertig sind, ebenfalls in den Ofen schieben und rösten, bis die Brioche goldbraun und knusprig sind.</w:t>
      </w:r>
    </w:p>
    <w:p w14:paraId="2146EF85" w14:textId="77777777" w:rsidR="00067A7B" w:rsidRDefault="00067A7B" w:rsidP="00B40E8C">
      <w:pPr>
        <w:pStyle w:val="ListParagraph"/>
        <w:numPr>
          <w:ilvl w:val="0"/>
          <w:numId w:val="1949"/>
        </w:numPr>
        <w:spacing w:after="120"/>
        <w:ind w:left="714" w:hanging="357"/>
        <w:contextualSpacing w:val="0"/>
        <w:jc w:val="both"/>
        <w:rPr>
          <w:sz w:val="24"/>
          <w:szCs w:val="24"/>
        </w:rPr>
      </w:pPr>
      <w:r w:rsidRPr="009E502E">
        <w:rPr>
          <w:sz w:val="24"/>
          <w:szCs w:val="24"/>
        </w:rPr>
        <w:t>Inzwischen reichlich Wasser in einen großen Topf geben und bei starker Hitze zum Kochen bringen. Sobald es kocht, auf mittlerer bis geringe Hitze herunterschalten, Die Eier vorsichtig in das Wasser schlagen und 1,5 Minuten pochieren.</w:t>
      </w:r>
    </w:p>
    <w:p w14:paraId="395F7924" w14:textId="77777777" w:rsidR="00067A7B" w:rsidRPr="009E502E" w:rsidRDefault="00067A7B" w:rsidP="00B40E8C">
      <w:pPr>
        <w:pStyle w:val="ListParagraph"/>
        <w:numPr>
          <w:ilvl w:val="0"/>
          <w:numId w:val="1949"/>
        </w:numPr>
        <w:spacing w:after="120"/>
        <w:ind w:left="714" w:hanging="357"/>
        <w:contextualSpacing w:val="0"/>
        <w:jc w:val="both"/>
        <w:rPr>
          <w:sz w:val="24"/>
          <w:szCs w:val="24"/>
        </w:rPr>
      </w:pPr>
      <w:r w:rsidRPr="009E502E">
        <w:rPr>
          <w:sz w:val="24"/>
          <w:szCs w:val="24"/>
        </w:rPr>
        <w:t>Die Briochescheiben auf vier Teller verteilen und die Pilze darauf geben. Die Eier mit einem Schaumlöffel aus dem Wasser heben und auf die Pilze setzen. Jedes Ei mit 1 Prise Salz und Chiliflocken würzen. Das ganze heiß servieren, dazu die saure Sahne servieren.</w:t>
      </w:r>
    </w:p>
    <w:p w14:paraId="1EB719EB" w14:textId="77777777" w:rsidR="00067A7B" w:rsidRDefault="00067A7B" w:rsidP="00067A7B">
      <w:pPr>
        <w:rPr>
          <w:sz w:val="24"/>
          <w:szCs w:val="24"/>
        </w:rPr>
      </w:pPr>
      <w:r>
        <w:rPr>
          <w:sz w:val="24"/>
          <w:szCs w:val="24"/>
        </w:rPr>
        <w:br w:type="page"/>
      </w:r>
    </w:p>
    <w:p w14:paraId="716A1CEB" w14:textId="77777777" w:rsidR="00067A7B" w:rsidRDefault="00067A7B" w:rsidP="00067A7B">
      <w:pPr>
        <w:pStyle w:val="Heading2"/>
        <w:spacing w:after="240"/>
      </w:pPr>
      <w:r>
        <w:lastRenderedPageBreak/>
        <w:t>Shakshuka-Max mit Tomaten-Ragout und Ei</w:t>
      </w:r>
      <w:r>
        <w:rPr>
          <w:rStyle w:val="FootnoteReference"/>
        </w:rPr>
        <w:footnoteReference w:id="93"/>
      </w:r>
      <w:r>
        <w:t xml:space="preserve"> </w:t>
      </w:r>
    </w:p>
    <w:p w14:paraId="0EE44754" w14:textId="77777777" w:rsidR="00067A7B" w:rsidRPr="00315984" w:rsidRDefault="00067A7B" w:rsidP="00067A7B">
      <w:pPr>
        <w:jc w:val="both"/>
        <w:rPr>
          <w:sz w:val="24"/>
          <w:szCs w:val="24"/>
        </w:rPr>
      </w:pPr>
      <w:r w:rsidRPr="00315984">
        <w:rPr>
          <w:sz w:val="24"/>
          <w:szCs w:val="24"/>
          <w:u w:val="single"/>
        </w:rPr>
        <w:t>Zutaten</w:t>
      </w:r>
      <w:r w:rsidRPr="00315984">
        <w:rPr>
          <w:sz w:val="24"/>
          <w:szCs w:val="24"/>
        </w:rPr>
        <w:t xml:space="preserve"> </w:t>
      </w:r>
      <w:r>
        <w:rPr>
          <w:sz w:val="24"/>
          <w:szCs w:val="24"/>
        </w:rPr>
        <w:t>(</w:t>
      </w:r>
      <w:r w:rsidRPr="00315984">
        <w:rPr>
          <w:sz w:val="24"/>
          <w:szCs w:val="24"/>
        </w:rPr>
        <w:t>für 2 Portionen</w:t>
      </w:r>
      <w:r>
        <w:rPr>
          <w:sz w:val="24"/>
          <w:szCs w:val="24"/>
        </w:rPr>
        <w:t>)</w:t>
      </w:r>
    </w:p>
    <w:p w14:paraId="669120FA" w14:textId="77777777" w:rsidR="00067A7B" w:rsidRPr="00315984" w:rsidRDefault="00067A7B" w:rsidP="00067A7B">
      <w:pPr>
        <w:jc w:val="both"/>
        <w:rPr>
          <w:sz w:val="24"/>
          <w:szCs w:val="24"/>
        </w:rPr>
      </w:pPr>
      <w:r w:rsidRPr="00315984">
        <w:rPr>
          <w:sz w:val="24"/>
          <w:szCs w:val="24"/>
        </w:rPr>
        <w:t>1 Zwiebel</w:t>
      </w:r>
    </w:p>
    <w:p w14:paraId="68AB1140" w14:textId="77777777" w:rsidR="00067A7B" w:rsidRPr="00315984" w:rsidRDefault="00067A7B" w:rsidP="00067A7B">
      <w:pPr>
        <w:jc w:val="both"/>
        <w:rPr>
          <w:sz w:val="24"/>
          <w:szCs w:val="24"/>
        </w:rPr>
      </w:pPr>
      <w:r w:rsidRPr="00315984">
        <w:rPr>
          <w:sz w:val="24"/>
          <w:szCs w:val="24"/>
        </w:rPr>
        <w:t>1 frische Knoblauchzehe</w:t>
      </w:r>
    </w:p>
    <w:p w14:paraId="05C1BCD0" w14:textId="77777777" w:rsidR="00067A7B" w:rsidRPr="00315984" w:rsidRDefault="00067A7B" w:rsidP="00067A7B">
      <w:pPr>
        <w:jc w:val="both"/>
        <w:rPr>
          <w:sz w:val="24"/>
          <w:szCs w:val="24"/>
        </w:rPr>
      </w:pPr>
      <w:r w:rsidRPr="00315984">
        <w:rPr>
          <w:sz w:val="24"/>
          <w:szCs w:val="24"/>
        </w:rPr>
        <w:t>2 Tomaten (140 g)</w:t>
      </w:r>
    </w:p>
    <w:p w14:paraId="74753500" w14:textId="77777777" w:rsidR="00067A7B" w:rsidRPr="00315984" w:rsidRDefault="00067A7B" w:rsidP="00067A7B">
      <w:pPr>
        <w:jc w:val="both"/>
        <w:rPr>
          <w:sz w:val="24"/>
          <w:szCs w:val="24"/>
        </w:rPr>
      </w:pPr>
      <w:r w:rsidRPr="00315984">
        <w:rPr>
          <w:sz w:val="24"/>
          <w:szCs w:val="24"/>
        </w:rPr>
        <w:t>2 EL Olivenöl</w:t>
      </w:r>
    </w:p>
    <w:p w14:paraId="4F7F3F1B" w14:textId="77777777" w:rsidR="00067A7B" w:rsidRPr="00315984" w:rsidRDefault="00067A7B" w:rsidP="00067A7B">
      <w:pPr>
        <w:jc w:val="both"/>
        <w:rPr>
          <w:sz w:val="24"/>
          <w:szCs w:val="24"/>
        </w:rPr>
      </w:pPr>
      <w:r w:rsidRPr="00315984">
        <w:rPr>
          <w:sz w:val="24"/>
          <w:szCs w:val="24"/>
        </w:rPr>
        <w:t>1 TL Tomatenmark</w:t>
      </w:r>
    </w:p>
    <w:p w14:paraId="5FA4BD42" w14:textId="77777777" w:rsidR="00067A7B" w:rsidRPr="00315984" w:rsidRDefault="00067A7B" w:rsidP="00067A7B">
      <w:pPr>
        <w:jc w:val="both"/>
        <w:rPr>
          <w:sz w:val="24"/>
          <w:szCs w:val="24"/>
        </w:rPr>
      </w:pPr>
      <w:r w:rsidRPr="00315984">
        <w:rPr>
          <w:sz w:val="24"/>
          <w:szCs w:val="24"/>
        </w:rPr>
        <w:t>1 TL edelsüßes Paprikapulver</w:t>
      </w:r>
    </w:p>
    <w:p w14:paraId="4DFD6DA2" w14:textId="77777777" w:rsidR="00067A7B" w:rsidRPr="00315984" w:rsidRDefault="00067A7B" w:rsidP="00067A7B">
      <w:pPr>
        <w:jc w:val="both"/>
        <w:rPr>
          <w:sz w:val="24"/>
          <w:szCs w:val="24"/>
        </w:rPr>
      </w:pPr>
      <w:r w:rsidRPr="00315984">
        <w:rPr>
          <w:sz w:val="24"/>
          <w:szCs w:val="24"/>
        </w:rPr>
        <w:t>Salz</w:t>
      </w:r>
      <w:r>
        <w:rPr>
          <w:sz w:val="24"/>
          <w:szCs w:val="24"/>
        </w:rPr>
        <w:t xml:space="preserve">, </w:t>
      </w:r>
      <w:r w:rsidRPr="00315984">
        <w:rPr>
          <w:sz w:val="24"/>
          <w:szCs w:val="24"/>
        </w:rPr>
        <w:t>Zucker</w:t>
      </w:r>
    </w:p>
    <w:p w14:paraId="0E63C5D5" w14:textId="77777777" w:rsidR="00067A7B" w:rsidRPr="00315984" w:rsidRDefault="00067A7B" w:rsidP="00067A7B">
      <w:pPr>
        <w:jc w:val="both"/>
        <w:rPr>
          <w:sz w:val="24"/>
          <w:szCs w:val="24"/>
        </w:rPr>
      </w:pPr>
      <w:r w:rsidRPr="00315984">
        <w:rPr>
          <w:sz w:val="24"/>
          <w:szCs w:val="24"/>
        </w:rPr>
        <w:t>1 -2 TL Harissa</w:t>
      </w:r>
    </w:p>
    <w:p w14:paraId="24A93806" w14:textId="77777777" w:rsidR="00067A7B" w:rsidRPr="00315984" w:rsidRDefault="00067A7B" w:rsidP="00067A7B">
      <w:pPr>
        <w:jc w:val="both"/>
        <w:rPr>
          <w:sz w:val="24"/>
          <w:szCs w:val="24"/>
        </w:rPr>
      </w:pPr>
      <w:r w:rsidRPr="00315984">
        <w:rPr>
          <w:sz w:val="24"/>
          <w:szCs w:val="24"/>
        </w:rPr>
        <w:t>1 Lorbeerblatt</w:t>
      </w:r>
    </w:p>
    <w:p w14:paraId="0AD70823" w14:textId="77777777" w:rsidR="00067A7B" w:rsidRPr="00315984" w:rsidRDefault="00067A7B" w:rsidP="00067A7B">
      <w:pPr>
        <w:jc w:val="both"/>
        <w:rPr>
          <w:sz w:val="24"/>
          <w:szCs w:val="24"/>
        </w:rPr>
      </w:pPr>
      <w:r w:rsidRPr="00315984">
        <w:rPr>
          <w:sz w:val="24"/>
          <w:szCs w:val="24"/>
        </w:rPr>
        <w:t>200 g stückige Tomaten aus der Dose</w:t>
      </w:r>
    </w:p>
    <w:p w14:paraId="765FE4E7" w14:textId="77777777" w:rsidR="00067A7B" w:rsidRPr="00315984" w:rsidRDefault="00067A7B" w:rsidP="00067A7B">
      <w:pPr>
        <w:jc w:val="both"/>
        <w:rPr>
          <w:sz w:val="24"/>
          <w:szCs w:val="24"/>
        </w:rPr>
      </w:pPr>
      <w:r w:rsidRPr="00315984">
        <w:rPr>
          <w:sz w:val="24"/>
          <w:szCs w:val="24"/>
        </w:rPr>
        <w:t>3 Stiele glatte Petersilie</w:t>
      </w:r>
    </w:p>
    <w:p w14:paraId="57DD68FA" w14:textId="77777777" w:rsidR="00067A7B" w:rsidRPr="00315984" w:rsidRDefault="00067A7B" w:rsidP="00067A7B">
      <w:pPr>
        <w:jc w:val="both"/>
        <w:rPr>
          <w:sz w:val="24"/>
          <w:szCs w:val="24"/>
        </w:rPr>
      </w:pPr>
      <w:r w:rsidRPr="00315984">
        <w:rPr>
          <w:sz w:val="24"/>
          <w:szCs w:val="24"/>
        </w:rPr>
        <w:t>2 Scheiben Graubrot</w:t>
      </w:r>
    </w:p>
    <w:p w14:paraId="641130C9" w14:textId="77777777" w:rsidR="00067A7B" w:rsidRPr="00315984" w:rsidRDefault="00067A7B" w:rsidP="00067A7B">
      <w:pPr>
        <w:jc w:val="both"/>
        <w:rPr>
          <w:sz w:val="24"/>
          <w:szCs w:val="24"/>
        </w:rPr>
      </w:pPr>
      <w:r w:rsidRPr="00315984">
        <w:rPr>
          <w:sz w:val="24"/>
          <w:szCs w:val="24"/>
        </w:rPr>
        <w:t>2 EL neutrales Öl</w:t>
      </w:r>
    </w:p>
    <w:p w14:paraId="0289736D" w14:textId="77777777" w:rsidR="00067A7B" w:rsidRPr="00315984" w:rsidRDefault="00067A7B" w:rsidP="00067A7B">
      <w:pPr>
        <w:jc w:val="both"/>
        <w:rPr>
          <w:sz w:val="24"/>
          <w:szCs w:val="24"/>
        </w:rPr>
      </w:pPr>
      <w:r w:rsidRPr="00315984">
        <w:rPr>
          <w:sz w:val="24"/>
          <w:szCs w:val="24"/>
        </w:rPr>
        <w:t>2 Eier</w:t>
      </w:r>
    </w:p>
    <w:p w14:paraId="6E1DDF5B" w14:textId="77777777" w:rsidR="00067A7B" w:rsidRDefault="00067A7B" w:rsidP="00067A7B">
      <w:pPr>
        <w:jc w:val="both"/>
        <w:rPr>
          <w:sz w:val="24"/>
          <w:szCs w:val="24"/>
        </w:rPr>
      </w:pPr>
    </w:p>
    <w:p w14:paraId="0B0EA033" w14:textId="77777777" w:rsidR="00067A7B" w:rsidRPr="00315984" w:rsidRDefault="00067A7B" w:rsidP="00067A7B">
      <w:pPr>
        <w:jc w:val="both"/>
        <w:rPr>
          <w:sz w:val="24"/>
          <w:szCs w:val="24"/>
        </w:rPr>
      </w:pPr>
      <w:r w:rsidRPr="00315984">
        <w:rPr>
          <w:sz w:val="24"/>
          <w:szCs w:val="24"/>
        </w:rPr>
        <w:t>Zubereitungszeit: 30 Minuten</w:t>
      </w:r>
    </w:p>
    <w:p w14:paraId="4B246B91" w14:textId="77777777" w:rsidR="00067A7B" w:rsidRDefault="00067A7B" w:rsidP="00B40E8C">
      <w:pPr>
        <w:pStyle w:val="ListParagraph"/>
        <w:numPr>
          <w:ilvl w:val="0"/>
          <w:numId w:val="386"/>
        </w:numPr>
        <w:spacing w:after="120"/>
        <w:ind w:left="714" w:hanging="357"/>
        <w:contextualSpacing w:val="0"/>
        <w:jc w:val="both"/>
        <w:rPr>
          <w:sz w:val="24"/>
          <w:szCs w:val="24"/>
        </w:rPr>
      </w:pPr>
      <w:r>
        <w:rPr>
          <w:sz w:val="24"/>
          <w:szCs w:val="24"/>
        </w:rPr>
        <w:t>Zwiebel und Knoblauch fein würfeln. Tomaten waschen, putzen. Stielansätze keilförmig herausschneiden. Tomaten vierteln, entkernen und das Fruchtfleisch grob schneiden. In einem Topf Olivenöl erhitzen, Zwiebeln und Knoblauch darin glasig dünsten. Tomatenmark, frische Tomaten und Paprikapulver einrühren, mit Salz, Zucker, Harissa und Lorbeer würzen. Dosentomaten zugeben und 10 Minuten dicklich einkochen. Petersilienblätter von den Stielen abzupfen und grob hacken.</w:t>
      </w:r>
    </w:p>
    <w:p w14:paraId="4F3F6581" w14:textId="77777777" w:rsidR="00067A7B" w:rsidRDefault="00067A7B" w:rsidP="00B40E8C">
      <w:pPr>
        <w:pStyle w:val="ListParagraph"/>
        <w:numPr>
          <w:ilvl w:val="0"/>
          <w:numId w:val="386"/>
        </w:numPr>
        <w:spacing w:after="120"/>
        <w:ind w:left="714" w:hanging="357"/>
        <w:contextualSpacing w:val="0"/>
        <w:jc w:val="both"/>
        <w:rPr>
          <w:sz w:val="24"/>
          <w:szCs w:val="24"/>
        </w:rPr>
      </w:pPr>
      <w:r>
        <w:rPr>
          <w:sz w:val="24"/>
          <w:szCs w:val="24"/>
        </w:rPr>
        <w:t>Graubrot in einer Pfanne in 1 EL neutrales Öl von beiden Seiten knusprig rösten. Pfanne säubern. Eier in der Pfanne in restlichem Öl als Spiegeleier braten. Tomatenragout, Röstbrote und Spiegeleier auf Tellern anrichten, mit Petersilie bestreuen. Dazu passt Hummus.</w:t>
      </w:r>
    </w:p>
    <w:p w14:paraId="4E25D8CF" w14:textId="77777777" w:rsidR="00067A7B" w:rsidRPr="00AC5FD4" w:rsidRDefault="00067A7B" w:rsidP="00067A7B">
      <w:pPr>
        <w:pStyle w:val="ListParagraph"/>
        <w:jc w:val="both"/>
        <w:rPr>
          <w:sz w:val="24"/>
          <w:szCs w:val="24"/>
        </w:rPr>
      </w:pPr>
    </w:p>
    <w:p w14:paraId="1CFB59F7" w14:textId="77777777" w:rsidR="00067A7B" w:rsidRPr="009964C4" w:rsidRDefault="00067A7B" w:rsidP="00067A7B">
      <w:pPr>
        <w:pStyle w:val="ListParagraph"/>
        <w:jc w:val="both"/>
        <w:rPr>
          <w:sz w:val="24"/>
          <w:szCs w:val="24"/>
        </w:rPr>
      </w:pPr>
    </w:p>
    <w:p w14:paraId="5330EC4F" w14:textId="01FAE6B5" w:rsidR="009604E9" w:rsidRDefault="009604E9" w:rsidP="009604E9">
      <w:pPr>
        <w:rPr>
          <w:sz w:val="24"/>
          <w:szCs w:val="24"/>
        </w:rPr>
      </w:pPr>
      <w:r>
        <w:rPr>
          <w:sz w:val="24"/>
          <w:szCs w:val="24"/>
        </w:rPr>
        <w:br w:type="page"/>
      </w:r>
    </w:p>
    <w:p w14:paraId="16E668DF" w14:textId="77777777" w:rsidR="009604E9" w:rsidRDefault="009604E9" w:rsidP="009604E9">
      <w:pPr>
        <w:pStyle w:val="Heading2"/>
        <w:spacing w:after="240"/>
      </w:pPr>
      <w:r w:rsidRPr="003329E9">
        <w:lastRenderedPageBreak/>
        <w:t xml:space="preserve">Überbackene Kräuter-Crêpes </w:t>
      </w:r>
      <w:r>
        <w:rPr>
          <w:rStyle w:val="FootnoteReference"/>
        </w:rPr>
        <w:footnoteReference w:id="94"/>
      </w:r>
    </w:p>
    <w:p w14:paraId="2051E225" w14:textId="77777777" w:rsidR="009604E9" w:rsidRDefault="009604E9" w:rsidP="009604E9">
      <w:pPr>
        <w:rPr>
          <w:sz w:val="24"/>
          <w:szCs w:val="24"/>
        </w:rPr>
      </w:pPr>
      <w:r w:rsidRPr="00EB2162">
        <w:rPr>
          <w:sz w:val="24"/>
          <w:szCs w:val="24"/>
          <w:u w:val="single"/>
        </w:rPr>
        <w:t>Zutaten</w:t>
      </w:r>
      <w:r>
        <w:rPr>
          <w:sz w:val="24"/>
          <w:szCs w:val="24"/>
        </w:rPr>
        <w:t xml:space="preserve"> (für 8 Portionen)</w:t>
      </w:r>
    </w:p>
    <w:p w14:paraId="005D6296" w14:textId="77777777" w:rsidR="009604E9" w:rsidRDefault="009604E9" w:rsidP="009604E9">
      <w:pPr>
        <w:rPr>
          <w:sz w:val="24"/>
          <w:szCs w:val="24"/>
        </w:rPr>
      </w:pPr>
      <w:r>
        <w:rPr>
          <w:sz w:val="24"/>
          <w:szCs w:val="24"/>
        </w:rPr>
        <w:t>120 g Mehl</w:t>
      </w:r>
    </w:p>
    <w:p w14:paraId="199BD05D" w14:textId="77777777" w:rsidR="009604E9" w:rsidRDefault="009604E9" w:rsidP="009604E9">
      <w:pPr>
        <w:rPr>
          <w:sz w:val="24"/>
          <w:szCs w:val="24"/>
        </w:rPr>
      </w:pPr>
      <w:r>
        <w:rPr>
          <w:sz w:val="24"/>
          <w:szCs w:val="24"/>
        </w:rPr>
        <w:t>1 Ei</w:t>
      </w:r>
    </w:p>
    <w:p w14:paraId="09953849" w14:textId="77777777" w:rsidR="009604E9" w:rsidRDefault="009604E9" w:rsidP="009604E9">
      <w:pPr>
        <w:rPr>
          <w:sz w:val="24"/>
          <w:szCs w:val="24"/>
        </w:rPr>
      </w:pPr>
      <w:r>
        <w:rPr>
          <w:sz w:val="24"/>
          <w:szCs w:val="24"/>
        </w:rPr>
        <w:t>2 Eigelb</w:t>
      </w:r>
    </w:p>
    <w:p w14:paraId="3C9D08B7" w14:textId="77777777" w:rsidR="009604E9" w:rsidRDefault="009604E9" w:rsidP="009604E9">
      <w:pPr>
        <w:rPr>
          <w:sz w:val="24"/>
          <w:szCs w:val="24"/>
        </w:rPr>
      </w:pPr>
      <w:r>
        <w:rPr>
          <w:sz w:val="24"/>
          <w:szCs w:val="24"/>
        </w:rPr>
        <w:t>1/8 l Sahne</w:t>
      </w:r>
    </w:p>
    <w:p w14:paraId="6F64295A" w14:textId="77777777" w:rsidR="009604E9" w:rsidRDefault="009604E9" w:rsidP="009604E9">
      <w:pPr>
        <w:rPr>
          <w:sz w:val="24"/>
          <w:szCs w:val="24"/>
        </w:rPr>
      </w:pPr>
      <w:r>
        <w:rPr>
          <w:sz w:val="24"/>
          <w:szCs w:val="24"/>
        </w:rPr>
        <w:t>3/8 l Milch</w:t>
      </w:r>
    </w:p>
    <w:p w14:paraId="7093620B" w14:textId="77777777" w:rsidR="009604E9" w:rsidRDefault="009604E9" w:rsidP="009604E9">
      <w:pPr>
        <w:rPr>
          <w:sz w:val="24"/>
          <w:szCs w:val="24"/>
        </w:rPr>
      </w:pPr>
      <w:r>
        <w:rPr>
          <w:sz w:val="24"/>
          <w:szCs w:val="24"/>
        </w:rPr>
        <w:t>1 Prise Salz</w:t>
      </w:r>
    </w:p>
    <w:p w14:paraId="6125460B" w14:textId="77777777" w:rsidR="009604E9" w:rsidRDefault="009604E9" w:rsidP="009604E9">
      <w:pPr>
        <w:rPr>
          <w:sz w:val="24"/>
          <w:szCs w:val="24"/>
        </w:rPr>
      </w:pPr>
      <w:r>
        <w:rPr>
          <w:sz w:val="24"/>
          <w:szCs w:val="24"/>
        </w:rPr>
        <w:t>3 EL Butter</w:t>
      </w:r>
    </w:p>
    <w:p w14:paraId="6DFCEC2F" w14:textId="77777777" w:rsidR="009604E9" w:rsidRDefault="009604E9" w:rsidP="009604E9">
      <w:pPr>
        <w:rPr>
          <w:sz w:val="24"/>
          <w:szCs w:val="24"/>
        </w:rPr>
      </w:pPr>
      <w:r>
        <w:rPr>
          <w:sz w:val="24"/>
          <w:szCs w:val="24"/>
        </w:rPr>
        <w:t>250 g Speisequark</w:t>
      </w:r>
    </w:p>
    <w:p w14:paraId="1AFDBF43" w14:textId="77777777" w:rsidR="009604E9" w:rsidRDefault="009604E9" w:rsidP="009604E9">
      <w:pPr>
        <w:rPr>
          <w:sz w:val="24"/>
          <w:szCs w:val="24"/>
        </w:rPr>
      </w:pPr>
      <w:r>
        <w:rPr>
          <w:sz w:val="24"/>
          <w:szCs w:val="24"/>
        </w:rPr>
        <w:t>2 Eiweiß</w:t>
      </w:r>
    </w:p>
    <w:p w14:paraId="139F2E4E" w14:textId="77777777" w:rsidR="009604E9" w:rsidRDefault="009604E9" w:rsidP="009604E9">
      <w:pPr>
        <w:rPr>
          <w:sz w:val="24"/>
          <w:szCs w:val="24"/>
        </w:rPr>
      </w:pPr>
      <w:r>
        <w:rPr>
          <w:sz w:val="24"/>
          <w:szCs w:val="24"/>
        </w:rPr>
        <w:t>200 g roher Schinken ohne Fettrand</w:t>
      </w:r>
    </w:p>
    <w:p w14:paraId="5CC02C51" w14:textId="77777777" w:rsidR="009604E9" w:rsidRDefault="009604E9" w:rsidP="009604E9">
      <w:pPr>
        <w:rPr>
          <w:sz w:val="24"/>
          <w:szCs w:val="24"/>
        </w:rPr>
      </w:pPr>
      <w:r>
        <w:rPr>
          <w:sz w:val="24"/>
          <w:szCs w:val="24"/>
        </w:rPr>
        <w:t>½ TL Salz</w:t>
      </w:r>
    </w:p>
    <w:p w14:paraId="5371124A" w14:textId="77777777" w:rsidR="009604E9" w:rsidRDefault="009604E9" w:rsidP="009604E9">
      <w:pPr>
        <w:rPr>
          <w:sz w:val="24"/>
          <w:szCs w:val="24"/>
        </w:rPr>
      </w:pPr>
      <w:r>
        <w:rPr>
          <w:sz w:val="24"/>
          <w:szCs w:val="24"/>
        </w:rPr>
        <w:t>1 Prise weißer Pfeffer</w:t>
      </w:r>
    </w:p>
    <w:p w14:paraId="33D78C2E" w14:textId="77777777" w:rsidR="009604E9" w:rsidRDefault="009604E9" w:rsidP="009604E9">
      <w:pPr>
        <w:rPr>
          <w:sz w:val="24"/>
          <w:szCs w:val="24"/>
        </w:rPr>
      </w:pPr>
      <w:r>
        <w:rPr>
          <w:sz w:val="24"/>
          <w:szCs w:val="24"/>
        </w:rPr>
        <w:t>4 Blättchen frisch gehacktes Basilikum</w:t>
      </w:r>
    </w:p>
    <w:p w14:paraId="6F299EBE" w14:textId="77777777" w:rsidR="009604E9" w:rsidRDefault="009604E9" w:rsidP="009604E9">
      <w:pPr>
        <w:rPr>
          <w:sz w:val="24"/>
          <w:szCs w:val="24"/>
        </w:rPr>
      </w:pPr>
      <w:r>
        <w:rPr>
          <w:sz w:val="24"/>
          <w:szCs w:val="24"/>
        </w:rPr>
        <w:t>1 EL gehackte Petersilie</w:t>
      </w:r>
    </w:p>
    <w:p w14:paraId="2ABBDDA7" w14:textId="77777777" w:rsidR="009604E9" w:rsidRDefault="009604E9" w:rsidP="009604E9">
      <w:pPr>
        <w:rPr>
          <w:sz w:val="24"/>
          <w:szCs w:val="24"/>
        </w:rPr>
      </w:pPr>
      <w:r>
        <w:rPr>
          <w:sz w:val="24"/>
          <w:szCs w:val="24"/>
        </w:rPr>
        <w:t>½ TL getrockneter Thymian</w:t>
      </w:r>
    </w:p>
    <w:p w14:paraId="0433289D" w14:textId="77777777" w:rsidR="009604E9" w:rsidRDefault="009604E9" w:rsidP="009604E9">
      <w:pPr>
        <w:rPr>
          <w:sz w:val="24"/>
          <w:szCs w:val="24"/>
        </w:rPr>
      </w:pPr>
      <w:r>
        <w:rPr>
          <w:sz w:val="24"/>
          <w:szCs w:val="24"/>
        </w:rPr>
        <w:t>4 Tomaten</w:t>
      </w:r>
    </w:p>
    <w:p w14:paraId="39A9B373" w14:textId="77777777" w:rsidR="009604E9" w:rsidRDefault="009604E9" w:rsidP="009604E9">
      <w:pPr>
        <w:rPr>
          <w:sz w:val="24"/>
          <w:szCs w:val="24"/>
        </w:rPr>
      </w:pPr>
      <w:r>
        <w:rPr>
          <w:sz w:val="24"/>
          <w:szCs w:val="24"/>
        </w:rPr>
        <w:t>100 g Hartkäse gerieben</w:t>
      </w:r>
    </w:p>
    <w:p w14:paraId="3E562742" w14:textId="77777777" w:rsidR="009604E9" w:rsidRDefault="009604E9" w:rsidP="009604E9">
      <w:pPr>
        <w:rPr>
          <w:sz w:val="24"/>
          <w:szCs w:val="24"/>
        </w:rPr>
      </w:pPr>
    </w:p>
    <w:p w14:paraId="0A2CD8B6" w14:textId="77777777" w:rsidR="009604E9" w:rsidRDefault="009604E9" w:rsidP="009604E9">
      <w:pPr>
        <w:rPr>
          <w:sz w:val="24"/>
          <w:szCs w:val="24"/>
        </w:rPr>
      </w:pPr>
      <w:r>
        <w:rPr>
          <w:sz w:val="24"/>
          <w:szCs w:val="24"/>
        </w:rPr>
        <w:t>Zubereitung:</w:t>
      </w:r>
    </w:p>
    <w:p w14:paraId="75826766" w14:textId="77777777" w:rsidR="009604E9" w:rsidRDefault="009604E9" w:rsidP="00B40E8C">
      <w:pPr>
        <w:pStyle w:val="ListParagraph"/>
        <w:numPr>
          <w:ilvl w:val="0"/>
          <w:numId w:val="582"/>
        </w:numPr>
        <w:ind w:left="714" w:hanging="357"/>
        <w:contextualSpacing w:val="0"/>
        <w:jc w:val="both"/>
        <w:rPr>
          <w:sz w:val="24"/>
          <w:szCs w:val="24"/>
        </w:rPr>
      </w:pPr>
      <w:r w:rsidRPr="003329E9">
        <w:rPr>
          <w:sz w:val="24"/>
          <w:szCs w:val="24"/>
        </w:rPr>
        <w:t>Das Mehl mit dem Ei, den Eigelben und der Sahne glattrühren und so viel Milch zugießen, dass ein dünnflüssiger Teig entsteht. Den Teig salzen und mindestens 1 Stunde zugedeckt quellen lassen.</w:t>
      </w:r>
    </w:p>
    <w:p w14:paraId="26C5B77B" w14:textId="77777777" w:rsidR="009604E9" w:rsidRDefault="009604E9" w:rsidP="00B40E8C">
      <w:pPr>
        <w:pStyle w:val="ListParagraph"/>
        <w:numPr>
          <w:ilvl w:val="0"/>
          <w:numId w:val="582"/>
        </w:numPr>
        <w:ind w:left="714" w:hanging="357"/>
        <w:contextualSpacing w:val="0"/>
        <w:jc w:val="both"/>
        <w:rPr>
          <w:sz w:val="24"/>
          <w:szCs w:val="24"/>
        </w:rPr>
      </w:pPr>
      <w:r w:rsidRPr="003329E9">
        <w:rPr>
          <w:sz w:val="24"/>
          <w:szCs w:val="24"/>
        </w:rPr>
        <w:t>Die Butter nach und nach in einer Pfanne zerlassen und aus dem Teig dünne, etwa kuchentellergroße Crêpes braten.</w:t>
      </w:r>
    </w:p>
    <w:p w14:paraId="64049B99" w14:textId="77777777" w:rsidR="00067A7B" w:rsidRDefault="009604E9" w:rsidP="00B40E8C">
      <w:pPr>
        <w:pStyle w:val="ListParagraph"/>
        <w:numPr>
          <w:ilvl w:val="0"/>
          <w:numId w:val="582"/>
        </w:numPr>
        <w:ind w:left="714" w:hanging="357"/>
        <w:contextualSpacing w:val="0"/>
        <w:jc w:val="both"/>
        <w:rPr>
          <w:sz w:val="24"/>
          <w:szCs w:val="24"/>
        </w:rPr>
      </w:pPr>
      <w:r w:rsidRPr="00067A7B">
        <w:rPr>
          <w:sz w:val="24"/>
          <w:szCs w:val="24"/>
        </w:rPr>
        <w:t>Den Quark mit den Eiweißen verrühren. Den Schinken würfeln und mit dem Salz, dem Pfeffer und den Kräutern unter den Quark mischen. Die Crêpes mit der Quarkmasse bestreichen und aufrollen.</w:t>
      </w:r>
    </w:p>
    <w:p w14:paraId="364D7D03" w14:textId="08F96E2E" w:rsidR="009604E9" w:rsidRPr="00067A7B" w:rsidRDefault="009604E9" w:rsidP="00B40E8C">
      <w:pPr>
        <w:pStyle w:val="ListParagraph"/>
        <w:numPr>
          <w:ilvl w:val="0"/>
          <w:numId w:val="582"/>
        </w:numPr>
        <w:ind w:left="714" w:hanging="357"/>
        <w:contextualSpacing w:val="0"/>
        <w:jc w:val="both"/>
        <w:rPr>
          <w:sz w:val="24"/>
          <w:szCs w:val="24"/>
        </w:rPr>
      </w:pPr>
      <w:r w:rsidRPr="00067A7B">
        <w:rPr>
          <w:sz w:val="24"/>
          <w:szCs w:val="24"/>
        </w:rPr>
        <w:lastRenderedPageBreak/>
        <w:t>Den Backofen auf 220 Grad vorheizen. Eine feuerfeste Form mit Butter ausstreichen und die Crêpes hineinlegen. Die Tomaten häuten. Würfeln, auf die Crêpes verteilen und mit Käse bestreuen Die Crêpes überbacken bis der Käse schmilzt.</w:t>
      </w:r>
    </w:p>
    <w:p w14:paraId="03BAD9A5" w14:textId="77777777" w:rsidR="009604E9" w:rsidRDefault="009604E9" w:rsidP="009604E9">
      <w:pPr>
        <w:rPr>
          <w:sz w:val="24"/>
          <w:szCs w:val="24"/>
        </w:rPr>
      </w:pPr>
    </w:p>
    <w:p w14:paraId="4D4E2EB9" w14:textId="77777777" w:rsidR="009604E9" w:rsidRDefault="009604E9">
      <w:pPr>
        <w:rPr>
          <w:sz w:val="24"/>
          <w:szCs w:val="24"/>
        </w:rPr>
      </w:pPr>
      <w:r>
        <w:rPr>
          <w:sz w:val="24"/>
          <w:szCs w:val="24"/>
        </w:rPr>
        <w:br w:type="page"/>
      </w:r>
    </w:p>
    <w:p w14:paraId="4B634EF7" w14:textId="77777777" w:rsidR="009604E9" w:rsidRDefault="009604E9" w:rsidP="009604E9">
      <w:pPr>
        <w:pStyle w:val="Heading2"/>
        <w:spacing w:after="240"/>
      </w:pPr>
      <w:r>
        <w:lastRenderedPageBreak/>
        <w:t>Armer Ritter oder French Toast</w:t>
      </w:r>
      <w:r>
        <w:rPr>
          <w:rStyle w:val="FootnoteReference"/>
        </w:rPr>
        <w:footnoteReference w:id="95"/>
      </w:r>
      <w:r>
        <w:t xml:space="preserve"> </w:t>
      </w:r>
    </w:p>
    <w:p w14:paraId="3BD938D1" w14:textId="77777777" w:rsidR="009604E9" w:rsidRDefault="009604E9" w:rsidP="009604E9">
      <w:pPr>
        <w:rPr>
          <w:sz w:val="24"/>
          <w:szCs w:val="24"/>
        </w:rPr>
      </w:pPr>
      <w:r w:rsidRPr="0068135F">
        <w:rPr>
          <w:sz w:val="24"/>
          <w:szCs w:val="24"/>
          <w:u w:val="single"/>
        </w:rPr>
        <w:t>Zutaten</w:t>
      </w:r>
      <w:r>
        <w:rPr>
          <w:sz w:val="24"/>
          <w:szCs w:val="24"/>
        </w:rPr>
        <w:t xml:space="preserve"> (für 2 Personen)</w:t>
      </w:r>
    </w:p>
    <w:p w14:paraId="176570A9" w14:textId="77777777" w:rsidR="009604E9" w:rsidRDefault="009604E9" w:rsidP="009604E9">
      <w:pPr>
        <w:rPr>
          <w:sz w:val="24"/>
          <w:szCs w:val="24"/>
        </w:rPr>
      </w:pPr>
      <w:r>
        <w:rPr>
          <w:sz w:val="24"/>
          <w:szCs w:val="24"/>
        </w:rPr>
        <w:t>4 Scheiben Toastbrot</w:t>
      </w:r>
    </w:p>
    <w:p w14:paraId="299FC8DB" w14:textId="77777777" w:rsidR="009604E9" w:rsidRDefault="009604E9" w:rsidP="009604E9">
      <w:pPr>
        <w:rPr>
          <w:sz w:val="24"/>
          <w:szCs w:val="24"/>
        </w:rPr>
      </w:pPr>
      <w:r>
        <w:rPr>
          <w:sz w:val="24"/>
          <w:szCs w:val="24"/>
        </w:rPr>
        <w:t>2 Eier</w:t>
      </w:r>
    </w:p>
    <w:p w14:paraId="71E93BA5" w14:textId="77777777" w:rsidR="009604E9" w:rsidRDefault="009604E9" w:rsidP="009604E9">
      <w:pPr>
        <w:rPr>
          <w:sz w:val="24"/>
          <w:szCs w:val="24"/>
        </w:rPr>
      </w:pPr>
      <w:r>
        <w:rPr>
          <w:sz w:val="24"/>
          <w:szCs w:val="24"/>
        </w:rPr>
        <w:t>200 ml Milch</w:t>
      </w:r>
    </w:p>
    <w:p w14:paraId="1BA20ABA" w14:textId="77777777" w:rsidR="009604E9" w:rsidRDefault="009604E9" w:rsidP="009604E9">
      <w:pPr>
        <w:rPr>
          <w:sz w:val="24"/>
          <w:szCs w:val="24"/>
        </w:rPr>
      </w:pPr>
      <w:r>
        <w:rPr>
          <w:sz w:val="24"/>
          <w:szCs w:val="24"/>
        </w:rPr>
        <w:t>Mark von ½ Vanilleschote</w:t>
      </w:r>
    </w:p>
    <w:p w14:paraId="328236B2" w14:textId="77777777" w:rsidR="009604E9" w:rsidRDefault="009604E9" w:rsidP="009604E9">
      <w:pPr>
        <w:rPr>
          <w:sz w:val="24"/>
          <w:szCs w:val="24"/>
        </w:rPr>
      </w:pPr>
      <w:r>
        <w:rPr>
          <w:sz w:val="24"/>
          <w:szCs w:val="24"/>
        </w:rPr>
        <w:t>Salz</w:t>
      </w:r>
    </w:p>
    <w:p w14:paraId="48791C30" w14:textId="77777777" w:rsidR="009604E9" w:rsidRDefault="009604E9" w:rsidP="009604E9">
      <w:pPr>
        <w:rPr>
          <w:sz w:val="24"/>
          <w:szCs w:val="24"/>
        </w:rPr>
      </w:pPr>
      <w:r>
        <w:rPr>
          <w:sz w:val="24"/>
          <w:szCs w:val="24"/>
        </w:rPr>
        <w:t>Etwas Butter</w:t>
      </w:r>
    </w:p>
    <w:p w14:paraId="693B28E3" w14:textId="77777777" w:rsidR="009604E9" w:rsidRDefault="009604E9" w:rsidP="009604E9">
      <w:pPr>
        <w:rPr>
          <w:sz w:val="24"/>
          <w:szCs w:val="24"/>
        </w:rPr>
      </w:pPr>
      <w:r>
        <w:rPr>
          <w:sz w:val="24"/>
          <w:szCs w:val="24"/>
        </w:rPr>
        <w:t>1 Prise Zimt</w:t>
      </w:r>
    </w:p>
    <w:p w14:paraId="1D9C894C" w14:textId="77777777" w:rsidR="009604E9" w:rsidRDefault="009604E9" w:rsidP="009604E9">
      <w:pPr>
        <w:rPr>
          <w:sz w:val="24"/>
          <w:szCs w:val="24"/>
        </w:rPr>
      </w:pPr>
      <w:r>
        <w:rPr>
          <w:sz w:val="24"/>
          <w:szCs w:val="24"/>
        </w:rPr>
        <w:t>2 TL Honig</w:t>
      </w:r>
    </w:p>
    <w:p w14:paraId="194BF39E" w14:textId="77777777" w:rsidR="009604E9" w:rsidRDefault="009604E9" w:rsidP="009604E9">
      <w:pPr>
        <w:rPr>
          <w:sz w:val="24"/>
          <w:szCs w:val="24"/>
        </w:rPr>
      </w:pPr>
      <w:r>
        <w:rPr>
          <w:sz w:val="24"/>
          <w:szCs w:val="24"/>
        </w:rPr>
        <w:t>2 EL griechischer Joghurt (10% Fett)</w:t>
      </w:r>
    </w:p>
    <w:p w14:paraId="11CDA10F" w14:textId="77777777" w:rsidR="009604E9" w:rsidRDefault="009604E9" w:rsidP="009604E9">
      <w:pPr>
        <w:rPr>
          <w:sz w:val="24"/>
          <w:szCs w:val="24"/>
        </w:rPr>
      </w:pPr>
    </w:p>
    <w:p w14:paraId="18A879D1" w14:textId="77777777" w:rsidR="009604E9" w:rsidRDefault="009604E9" w:rsidP="009604E9">
      <w:pPr>
        <w:rPr>
          <w:sz w:val="24"/>
          <w:szCs w:val="24"/>
        </w:rPr>
      </w:pPr>
      <w:r>
        <w:rPr>
          <w:sz w:val="24"/>
          <w:szCs w:val="24"/>
        </w:rPr>
        <w:t>Zubereitung:</w:t>
      </w:r>
    </w:p>
    <w:p w14:paraId="125617B4" w14:textId="77777777" w:rsidR="009604E9" w:rsidRPr="008E174B" w:rsidRDefault="009604E9" w:rsidP="00B40E8C">
      <w:pPr>
        <w:pStyle w:val="ListParagraph"/>
        <w:numPr>
          <w:ilvl w:val="0"/>
          <w:numId w:val="330"/>
        </w:numPr>
        <w:spacing w:after="120"/>
        <w:ind w:left="714" w:hanging="357"/>
        <w:contextualSpacing w:val="0"/>
        <w:jc w:val="both"/>
        <w:rPr>
          <w:sz w:val="24"/>
          <w:szCs w:val="24"/>
        </w:rPr>
      </w:pPr>
      <w:r w:rsidRPr="008E174B">
        <w:rPr>
          <w:sz w:val="24"/>
          <w:szCs w:val="24"/>
        </w:rPr>
        <w:t xml:space="preserve">Die schon etwas trockenen Toastscheiben in eine Mischung aus Milch, eiern und Vanillemark legen. Etwas Salz kommt hinzu. Brot für 10 Minuten einweichen lassen. </w:t>
      </w:r>
    </w:p>
    <w:p w14:paraId="0BD80087" w14:textId="77777777" w:rsidR="009604E9" w:rsidRPr="008E174B" w:rsidRDefault="009604E9" w:rsidP="00B40E8C">
      <w:pPr>
        <w:pStyle w:val="ListParagraph"/>
        <w:numPr>
          <w:ilvl w:val="0"/>
          <w:numId w:val="330"/>
        </w:numPr>
        <w:spacing w:after="120"/>
        <w:ind w:left="714" w:hanging="357"/>
        <w:contextualSpacing w:val="0"/>
        <w:jc w:val="both"/>
        <w:rPr>
          <w:sz w:val="24"/>
          <w:szCs w:val="24"/>
        </w:rPr>
      </w:pPr>
      <w:r w:rsidRPr="008E174B">
        <w:rPr>
          <w:sz w:val="24"/>
          <w:szCs w:val="24"/>
        </w:rPr>
        <w:t xml:space="preserve">Butter in der Pfanne erhitzen, </w:t>
      </w:r>
      <w:r>
        <w:rPr>
          <w:sz w:val="24"/>
          <w:szCs w:val="24"/>
        </w:rPr>
        <w:t>T</w:t>
      </w:r>
      <w:r w:rsidRPr="008E174B">
        <w:rPr>
          <w:sz w:val="24"/>
          <w:szCs w:val="24"/>
        </w:rPr>
        <w:t>oastscheiben von beiden Seiten anbraten. Mit Zimt bestreuen, Honig und griechischen Joghurt darübergeben.</w:t>
      </w:r>
    </w:p>
    <w:p w14:paraId="7898EDFE" w14:textId="77777777" w:rsidR="009604E9" w:rsidRDefault="009604E9" w:rsidP="009604E9">
      <w:pPr>
        <w:rPr>
          <w:sz w:val="24"/>
          <w:szCs w:val="24"/>
        </w:rPr>
      </w:pPr>
    </w:p>
    <w:p w14:paraId="1DEF16E5" w14:textId="77777777" w:rsidR="009604E9" w:rsidRDefault="009604E9" w:rsidP="009604E9">
      <w:pPr>
        <w:ind w:left="708" w:hanging="708"/>
        <w:jc w:val="both"/>
        <w:rPr>
          <w:sz w:val="24"/>
          <w:szCs w:val="24"/>
        </w:rPr>
      </w:pPr>
      <w:r w:rsidRPr="00623BCA">
        <w:rPr>
          <w:sz w:val="24"/>
          <w:szCs w:val="24"/>
        </w:rPr>
        <w:t>Tipp:</w:t>
      </w:r>
      <w:r>
        <w:rPr>
          <w:sz w:val="24"/>
          <w:szCs w:val="24"/>
        </w:rPr>
        <w:tab/>
        <w:t xml:space="preserve">In Amerika sag man zu armer Ritter French Toast. Das Rezept für Arme Ritter stand schon im ältesten deutschsprachigen Kochbuch, dem </w:t>
      </w:r>
      <w:r w:rsidRPr="008A482F">
        <w:rPr>
          <w:i/>
          <w:iCs/>
          <w:sz w:val="24"/>
          <w:szCs w:val="24"/>
        </w:rPr>
        <w:t>Buoch von guoter Spise</w:t>
      </w:r>
      <w:r>
        <w:rPr>
          <w:sz w:val="24"/>
          <w:szCs w:val="24"/>
        </w:rPr>
        <w:t xml:space="preserve"> von 1350. Da heißt es: „Man sol ein hun braten mit spec gewult und snit denne aht snitten armeritler und backe die in smaltze niht zu trüge, und schele sur epfele. snit die breit an schiben. daz die kern uz valien, backe sie ein wenic in smaltze, so mache ein groz blat von eiern, daz die pfannen alle begrife und tu dar zu würtze. So lege die ersten schiht von epfeln. Dor nach die armenritler. dor nach daz hun. Das sol cleine gelidet sin. Tu uf ieglich schiht ein wenig würtze. Und mache ein condiment von wine und von honige und würtze.“</w:t>
      </w:r>
      <w:r>
        <w:rPr>
          <w:sz w:val="24"/>
          <w:szCs w:val="24"/>
        </w:rPr>
        <w:br w:type="page"/>
      </w:r>
    </w:p>
    <w:p w14:paraId="5E8E4207" w14:textId="77777777" w:rsidR="003C3607" w:rsidRDefault="003C3607" w:rsidP="003C3607">
      <w:pPr>
        <w:pStyle w:val="Heading2"/>
        <w:spacing w:after="240"/>
      </w:pPr>
      <w:r>
        <w:lastRenderedPageBreak/>
        <w:t>Bananen-Kokosnuss-Pfannkuchen ohne Mehl</w:t>
      </w:r>
      <w:r>
        <w:rPr>
          <w:rStyle w:val="FootnoteReference"/>
        </w:rPr>
        <w:footnoteReference w:id="96"/>
      </w:r>
      <w:r>
        <w:t xml:space="preserve"> </w:t>
      </w:r>
    </w:p>
    <w:p w14:paraId="1287E8B4" w14:textId="77777777" w:rsidR="003C3607" w:rsidRDefault="003C3607" w:rsidP="003C3607">
      <w:pPr>
        <w:rPr>
          <w:sz w:val="24"/>
          <w:szCs w:val="24"/>
        </w:rPr>
      </w:pPr>
      <w:r w:rsidRPr="004A0453">
        <w:rPr>
          <w:sz w:val="24"/>
          <w:szCs w:val="24"/>
          <w:u w:val="single"/>
        </w:rPr>
        <w:t>Zutaten</w:t>
      </w:r>
      <w:r>
        <w:rPr>
          <w:sz w:val="24"/>
          <w:szCs w:val="24"/>
        </w:rPr>
        <w:t xml:space="preserve"> für 10 Pfannkuchen</w:t>
      </w:r>
    </w:p>
    <w:p w14:paraId="02F6F2EC" w14:textId="77777777" w:rsidR="003C3607" w:rsidRDefault="003C3607" w:rsidP="003C3607">
      <w:pPr>
        <w:rPr>
          <w:sz w:val="24"/>
          <w:szCs w:val="24"/>
        </w:rPr>
      </w:pPr>
      <w:r>
        <w:rPr>
          <w:sz w:val="24"/>
          <w:szCs w:val="24"/>
        </w:rPr>
        <w:t>3 reife Bananen</w:t>
      </w:r>
    </w:p>
    <w:p w14:paraId="56D1FDAF" w14:textId="77777777" w:rsidR="003C3607" w:rsidRDefault="003C3607" w:rsidP="003C3607">
      <w:pPr>
        <w:rPr>
          <w:sz w:val="24"/>
          <w:szCs w:val="24"/>
        </w:rPr>
      </w:pPr>
      <w:r>
        <w:rPr>
          <w:sz w:val="24"/>
          <w:szCs w:val="24"/>
        </w:rPr>
        <w:t>6 Eier, leicht verquirlt</w:t>
      </w:r>
    </w:p>
    <w:p w14:paraId="50FDF406" w14:textId="77777777" w:rsidR="003C3607" w:rsidRDefault="003C3607" w:rsidP="003C3607">
      <w:pPr>
        <w:rPr>
          <w:sz w:val="24"/>
          <w:szCs w:val="24"/>
        </w:rPr>
      </w:pPr>
      <w:r>
        <w:rPr>
          <w:sz w:val="24"/>
          <w:szCs w:val="24"/>
        </w:rPr>
        <w:t>50 g Kokosraspel, zusätzlich ein wenig zum Bestreuen</w:t>
      </w:r>
    </w:p>
    <w:p w14:paraId="398765AB" w14:textId="77777777" w:rsidR="003C3607" w:rsidRDefault="003C3607" w:rsidP="003C3607">
      <w:pPr>
        <w:rPr>
          <w:sz w:val="24"/>
          <w:szCs w:val="24"/>
        </w:rPr>
      </w:pPr>
      <w:r>
        <w:rPr>
          <w:sz w:val="24"/>
          <w:szCs w:val="24"/>
        </w:rPr>
        <w:t>150 g frische Heidelbeeren (aufgetaut, wenn TK-Heidelbeeren)</w:t>
      </w:r>
    </w:p>
    <w:p w14:paraId="1A5422A5" w14:textId="77777777" w:rsidR="003C3607" w:rsidRDefault="003C3607" w:rsidP="003C3607">
      <w:pPr>
        <w:rPr>
          <w:sz w:val="24"/>
          <w:szCs w:val="24"/>
        </w:rPr>
      </w:pPr>
      <w:r>
        <w:rPr>
          <w:sz w:val="24"/>
          <w:szCs w:val="24"/>
        </w:rPr>
        <w:t>½ TL Zimt</w:t>
      </w:r>
    </w:p>
    <w:p w14:paraId="28C1DF65" w14:textId="77777777" w:rsidR="003C3607" w:rsidRDefault="003C3607" w:rsidP="003C3607">
      <w:pPr>
        <w:rPr>
          <w:sz w:val="24"/>
          <w:szCs w:val="24"/>
        </w:rPr>
      </w:pPr>
      <w:r>
        <w:rPr>
          <w:sz w:val="24"/>
          <w:szCs w:val="24"/>
        </w:rPr>
        <w:t>2 EL Kokosfett zum Braten</w:t>
      </w:r>
    </w:p>
    <w:p w14:paraId="30A3FC29" w14:textId="77777777" w:rsidR="003C3607" w:rsidRDefault="003C3607" w:rsidP="003C3607">
      <w:pPr>
        <w:rPr>
          <w:sz w:val="24"/>
          <w:szCs w:val="24"/>
        </w:rPr>
      </w:pPr>
      <w:r>
        <w:rPr>
          <w:sz w:val="24"/>
          <w:szCs w:val="24"/>
        </w:rPr>
        <w:t>2 EL Ahornsirup oder Naturjoghurt als Garnitur (muss nicht)</w:t>
      </w:r>
    </w:p>
    <w:p w14:paraId="1E0D7BE6" w14:textId="77777777" w:rsidR="003C3607" w:rsidRDefault="003C3607" w:rsidP="003C3607">
      <w:pPr>
        <w:rPr>
          <w:sz w:val="24"/>
          <w:szCs w:val="24"/>
        </w:rPr>
      </w:pPr>
    </w:p>
    <w:p w14:paraId="0656F994" w14:textId="77777777" w:rsidR="003C3607" w:rsidRDefault="003C3607" w:rsidP="003C3607">
      <w:pPr>
        <w:rPr>
          <w:sz w:val="24"/>
          <w:szCs w:val="24"/>
        </w:rPr>
      </w:pPr>
    </w:p>
    <w:p w14:paraId="51B16022" w14:textId="77777777" w:rsidR="003C3607" w:rsidRDefault="003C3607" w:rsidP="003C3607">
      <w:pPr>
        <w:rPr>
          <w:sz w:val="24"/>
          <w:szCs w:val="24"/>
        </w:rPr>
      </w:pPr>
      <w:r>
        <w:rPr>
          <w:sz w:val="24"/>
          <w:szCs w:val="24"/>
        </w:rPr>
        <w:t>Zubereitungszeit: 15 Minuten</w:t>
      </w:r>
    </w:p>
    <w:p w14:paraId="1CC1C920" w14:textId="77777777" w:rsidR="003C3607" w:rsidRPr="00EA0A5C" w:rsidRDefault="003C3607" w:rsidP="00E76E01">
      <w:pPr>
        <w:pStyle w:val="ListParagraph"/>
        <w:numPr>
          <w:ilvl w:val="0"/>
          <w:numId w:val="50"/>
        </w:numPr>
        <w:spacing w:after="120"/>
        <w:ind w:left="714" w:hanging="357"/>
        <w:contextualSpacing w:val="0"/>
        <w:jc w:val="both"/>
        <w:rPr>
          <w:sz w:val="24"/>
          <w:szCs w:val="24"/>
        </w:rPr>
      </w:pPr>
      <w:r w:rsidRPr="00EA0A5C">
        <w:rPr>
          <w:sz w:val="24"/>
          <w:szCs w:val="24"/>
        </w:rPr>
        <w:t>Die Bananen mit einer Gabel zerdrücken, in eine mittelgroße Schüssel geben und mit den Eiern und Kokosraspeln vermischen. Die Heidelbeeren hinzugeben (einige zum Garnieren aufheben) und vermengen.</w:t>
      </w:r>
    </w:p>
    <w:p w14:paraId="514DA31F" w14:textId="77777777" w:rsidR="003C3607" w:rsidRPr="00EA0A5C" w:rsidRDefault="003C3607" w:rsidP="00E76E01">
      <w:pPr>
        <w:pStyle w:val="ListParagraph"/>
        <w:numPr>
          <w:ilvl w:val="0"/>
          <w:numId w:val="50"/>
        </w:numPr>
        <w:spacing w:after="120"/>
        <w:ind w:left="714" w:hanging="357"/>
        <w:contextualSpacing w:val="0"/>
        <w:jc w:val="both"/>
        <w:rPr>
          <w:sz w:val="24"/>
          <w:szCs w:val="24"/>
        </w:rPr>
      </w:pPr>
      <w:r w:rsidRPr="00EA0A5C">
        <w:rPr>
          <w:sz w:val="24"/>
          <w:szCs w:val="24"/>
        </w:rPr>
        <w:t>Das Kokosfett in einer beschichteten Pfanne bei mittlerer Hitze erwärmen. 2-3 EL der Masse für jeden Pfannkuchen in die Pfanne geben; 3-4 Pfannkuchen sollten gleichzeitig Platz haben. Vorsichtig mit einem Pfannenwender wenden, wenn die Masse gestockt und goldbraun ist</w:t>
      </w:r>
      <w:r>
        <w:rPr>
          <w:sz w:val="24"/>
          <w:szCs w:val="24"/>
        </w:rPr>
        <w:t>. C</w:t>
      </w:r>
      <w:r w:rsidRPr="00EA0A5C">
        <w:rPr>
          <w:sz w:val="24"/>
          <w:szCs w:val="24"/>
        </w:rPr>
        <w:t>a. 2 Minuten auf der ersten und 1 Minute auf der anderen Seite backen.</w:t>
      </w:r>
    </w:p>
    <w:p w14:paraId="2A77B594" w14:textId="77777777" w:rsidR="003C3607" w:rsidRDefault="003C3607" w:rsidP="00E76E01">
      <w:pPr>
        <w:pStyle w:val="ListParagraph"/>
        <w:numPr>
          <w:ilvl w:val="0"/>
          <w:numId w:val="50"/>
        </w:numPr>
        <w:spacing w:after="120"/>
        <w:ind w:left="714" w:hanging="357"/>
        <w:contextualSpacing w:val="0"/>
        <w:jc w:val="both"/>
        <w:rPr>
          <w:sz w:val="24"/>
          <w:szCs w:val="24"/>
        </w:rPr>
      </w:pPr>
      <w:r w:rsidRPr="00EA0A5C">
        <w:rPr>
          <w:sz w:val="24"/>
          <w:szCs w:val="24"/>
        </w:rPr>
        <w:t>Die Pfannkuchen auftürmen und mit den restlichen Heidelbeeren garnieren. Man kann sie mit Ahornsirup oder Joghurt beträufeln und mit Kokosraspeln garniert servieren.</w:t>
      </w:r>
    </w:p>
    <w:p w14:paraId="4D7DB606" w14:textId="77777777" w:rsidR="003C3607" w:rsidRDefault="003C3607" w:rsidP="003C3607">
      <w:pPr>
        <w:jc w:val="both"/>
        <w:rPr>
          <w:sz w:val="24"/>
          <w:szCs w:val="24"/>
        </w:rPr>
      </w:pPr>
    </w:p>
    <w:p w14:paraId="6ABCD40D" w14:textId="77777777" w:rsidR="003C3607" w:rsidRPr="00B07CE7" w:rsidRDefault="003C3607" w:rsidP="003C3607">
      <w:pPr>
        <w:jc w:val="both"/>
        <w:rPr>
          <w:sz w:val="24"/>
          <w:szCs w:val="24"/>
        </w:rPr>
      </w:pPr>
      <w:r>
        <w:rPr>
          <w:sz w:val="24"/>
          <w:szCs w:val="24"/>
        </w:rPr>
        <w:t>Tipp:</w:t>
      </w:r>
      <w:r>
        <w:rPr>
          <w:sz w:val="24"/>
          <w:szCs w:val="24"/>
        </w:rPr>
        <w:tab/>
        <w:t xml:space="preserve"> Ohne Mehl geht natürlich. Muss aber nicht </w:t>
      </w:r>
      <w:r w:rsidRPr="00B07CE7">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61DB1ABF" w14:textId="77777777" w:rsidR="003C3607" w:rsidRDefault="003C3607">
      <w:pPr>
        <w:rPr>
          <w:sz w:val="24"/>
          <w:szCs w:val="24"/>
        </w:rPr>
      </w:pPr>
      <w:r>
        <w:rPr>
          <w:sz w:val="24"/>
          <w:szCs w:val="24"/>
        </w:rPr>
        <w:br w:type="page"/>
      </w:r>
    </w:p>
    <w:p w14:paraId="2D9DEFDF" w14:textId="77777777" w:rsidR="003C3607" w:rsidRDefault="003C3607" w:rsidP="003C3607">
      <w:pPr>
        <w:pStyle w:val="Heading2"/>
        <w:spacing w:after="240"/>
      </w:pPr>
      <w:r>
        <w:lastRenderedPageBreak/>
        <w:t>Pancakes mit Bananen und Heidelbeeren</w:t>
      </w:r>
      <w:r>
        <w:rPr>
          <w:rStyle w:val="FootnoteReference"/>
        </w:rPr>
        <w:footnoteReference w:id="97"/>
      </w:r>
      <w:r>
        <w:t xml:space="preserve"> </w:t>
      </w:r>
    </w:p>
    <w:p w14:paraId="1F0819BA" w14:textId="77777777" w:rsidR="003C3607" w:rsidRDefault="003C3607" w:rsidP="003C3607">
      <w:pPr>
        <w:rPr>
          <w:sz w:val="24"/>
          <w:szCs w:val="24"/>
        </w:rPr>
      </w:pPr>
      <w:r w:rsidRPr="0002109C">
        <w:rPr>
          <w:sz w:val="24"/>
          <w:szCs w:val="24"/>
          <w:u w:val="single"/>
        </w:rPr>
        <w:t>Zutaten</w:t>
      </w:r>
      <w:r>
        <w:rPr>
          <w:sz w:val="24"/>
          <w:szCs w:val="24"/>
        </w:rPr>
        <w:t xml:space="preserve"> (für 16 Stück)</w:t>
      </w:r>
    </w:p>
    <w:p w14:paraId="14CFB4A3" w14:textId="77777777" w:rsidR="003C3607" w:rsidRDefault="003C3607" w:rsidP="003C3607">
      <w:pPr>
        <w:rPr>
          <w:sz w:val="24"/>
          <w:szCs w:val="24"/>
        </w:rPr>
      </w:pPr>
      <w:r>
        <w:rPr>
          <w:sz w:val="24"/>
          <w:szCs w:val="24"/>
        </w:rPr>
        <w:t>150 g Mehl</w:t>
      </w:r>
    </w:p>
    <w:p w14:paraId="7F51904D" w14:textId="77777777" w:rsidR="003C3607" w:rsidRDefault="003C3607" w:rsidP="003C3607">
      <w:pPr>
        <w:rPr>
          <w:sz w:val="24"/>
          <w:szCs w:val="24"/>
        </w:rPr>
      </w:pPr>
      <w:r>
        <w:rPr>
          <w:sz w:val="24"/>
          <w:szCs w:val="24"/>
        </w:rPr>
        <w:t>1 EL (Vanille-) Zucker</w:t>
      </w:r>
    </w:p>
    <w:p w14:paraId="7719D7ED" w14:textId="77777777" w:rsidR="003C3607" w:rsidRPr="00EB2A2E" w:rsidRDefault="003C3607" w:rsidP="003C3607">
      <w:pPr>
        <w:rPr>
          <w:sz w:val="24"/>
          <w:szCs w:val="24"/>
        </w:rPr>
      </w:pPr>
      <w:r w:rsidRPr="00EB2A2E">
        <w:rPr>
          <w:sz w:val="24"/>
          <w:szCs w:val="24"/>
        </w:rPr>
        <w:t>½ TL Backpulver</w:t>
      </w:r>
    </w:p>
    <w:p w14:paraId="357D85FA" w14:textId="77777777" w:rsidR="003C3607" w:rsidRPr="00EB2A2E" w:rsidRDefault="003C3607" w:rsidP="003C3607">
      <w:pPr>
        <w:rPr>
          <w:sz w:val="24"/>
          <w:szCs w:val="24"/>
        </w:rPr>
      </w:pPr>
      <w:r w:rsidRPr="00EB2A2E">
        <w:rPr>
          <w:sz w:val="24"/>
          <w:szCs w:val="24"/>
        </w:rPr>
        <w:t>½ TL Natron (muss nicht)</w:t>
      </w:r>
    </w:p>
    <w:p w14:paraId="2B898A6F" w14:textId="77777777" w:rsidR="003C3607" w:rsidRPr="00EB2A2E" w:rsidRDefault="003C3607" w:rsidP="003C3607">
      <w:pPr>
        <w:rPr>
          <w:sz w:val="24"/>
          <w:szCs w:val="24"/>
        </w:rPr>
      </w:pPr>
      <w:r w:rsidRPr="00EB2A2E">
        <w:rPr>
          <w:sz w:val="24"/>
          <w:szCs w:val="24"/>
        </w:rPr>
        <w:t>175 ml Milch</w:t>
      </w:r>
    </w:p>
    <w:p w14:paraId="56908A28" w14:textId="77777777" w:rsidR="003C3607" w:rsidRPr="00EB2A2E" w:rsidRDefault="003C3607" w:rsidP="003C3607">
      <w:pPr>
        <w:rPr>
          <w:sz w:val="24"/>
          <w:szCs w:val="24"/>
        </w:rPr>
      </w:pPr>
      <w:r w:rsidRPr="00EB2A2E">
        <w:rPr>
          <w:sz w:val="24"/>
          <w:szCs w:val="24"/>
        </w:rPr>
        <w:t>50 g Quark (20 oder 40 % Fett)</w:t>
      </w:r>
    </w:p>
    <w:p w14:paraId="02110577" w14:textId="77777777" w:rsidR="003C3607" w:rsidRPr="00EB2A2E" w:rsidRDefault="003C3607" w:rsidP="003C3607">
      <w:pPr>
        <w:rPr>
          <w:sz w:val="24"/>
          <w:szCs w:val="24"/>
        </w:rPr>
      </w:pPr>
      <w:r w:rsidRPr="00EB2A2E">
        <w:rPr>
          <w:sz w:val="24"/>
          <w:szCs w:val="24"/>
        </w:rPr>
        <w:t>1 Ei</w:t>
      </w:r>
    </w:p>
    <w:p w14:paraId="620B4D0B" w14:textId="77777777" w:rsidR="003C3607" w:rsidRPr="00EB2A2E" w:rsidRDefault="003C3607" w:rsidP="003C3607">
      <w:pPr>
        <w:rPr>
          <w:sz w:val="24"/>
          <w:szCs w:val="24"/>
        </w:rPr>
      </w:pPr>
      <w:r w:rsidRPr="00EB2A2E">
        <w:rPr>
          <w:sz w:val="24"/>
          <w:szCs w:val="24"/>
        </w:rPr>
        <w:t>1 kleine Banane</w:t>
      </w:r>
    </w:p>
    <w:p w14:paraId="66977C48" w14:textId="77777777" w:rsidR="003C3607" w:rsidRPr="00EB2A2E" w:rsidRDefault="003C3607" w:rsidP="003C3607">
      <w:pPr>
        <w:rPr>
          <w:sz w:val="24"/>
          <w:szCs w:val="24"/>
        </w:rPr>
      </w:pPr>
      <w:r w:rsidRPr="00EB2A2E">
        <w:rPr>
          <w:sz w:val="24"/>
          <w:szCs w:val="24"/>
        </w:rPr>
        <w:t>50 g Heidelbeeren</w:t>
      </w:r>
    </w:p>
    <w:p w14:paraId="5C87CC77" w14:textId="77777777" w:rsidR="003C3607" w:rsidRDefault="003C3607" w:rsidP="003C3607">
      <w:pPr>
        <w:rPr>
          <w:sz w:val="24"/>
          <w:szCs w:val="24"/>
        </w:rPr>
      </w:pPr>
    </w:p>
    <w:p w14:paraId="60BBEA2A" w14:textId="77777777" w:rsidR="003C3607" w:rsidRPr="00EB2A2E" w:rsidRDefault="003C3607" w:rsidP="003C3607">
      <w:pPr>
        <w:rPr>
          <w:sz w:val="24"/>
          <w:szCs w:val="24"/>
        </w:rPr>
      </w:pPr>
      <w:r w:rsidRPr="00EB2A2E">
        <w:rPr>
          <w:sz w:val="24"/>
          <w:szCs w:val="24"/>
        </w:rPr>
        <w:t>Zubereitungszeit: 45 Minuten</w:t>
      </w:r>
    </w:p>
    <w:p w14:paraId="24132D8B" w14:textId="77777777" w:rsidR="003C3607" w:rsidRPr="00B57AD7" w:rsidRDefault="003C3607" w:rsidP="00B40E8C">
      <w:pPr>
        <w:pStyle w:val="ListParagraph"/>
        <w:numPr>
          <w:ilvl w:val="0"/>
          <w:numId w:val="545"/>
        </w:numPr>
        <w:ind w:left="714" w:hanging="357"/>
        <w:contextualSpacing w:val="0"/>
        <w:jc w:val="both"/>
        <w:rPr>
          <w:sz w:val="24"/>
          <w:szCs w:val="24"/>
        </w:rPr>
      </w:pPr>
      <w:r w:rsidRPr="00B57AD7">
        <w:rPr>
          <w:sz w:val="24"/>
          <w:szCs w:val="24"/>
        </w:rPr>
        <w:t>Das Mehl mit Zucker, Backpulver rund Salz in einer Schüssel m</w:t>
      </w:r>
      <w:r>
        <w:rPr>
          <w:sz w:val="24"/>
          <w:szCs w:val="24"/>
        </w:rPr>
        <w:t>i</w:t>
      </w:r>
      <w:r w:rsidRPr="00B57AD7">
        <w:rPr>
          <w:sz w:val="24"/>
          <w:szCs w:val="24"/>
        </w:rPr>
        <w:t>schen. In einer zweiten Schüssel Natron in der Milch auflösen. Dann den Quark und das Ei mit einem Schneebesen</w:t>
      </w:r>
      <w:r>
        <w:rPr>
          <w:sz w:val="24"/>
          <w:szCs w:val="24"/>
        </w:rPr>
        <w:t xml:space="preserve"> </w:t>
      </w:r>
      <w:r w:rsidRPr="00B57AD7">
        <w:rPr>
          <w:sz w:val="24"/>
          <w:szCs w:val="24"/>
        </w:rPr>
        <w:t>unter die Milch rühren, bis alles eben gerade vermengt ist. Die Banane längs halbier</w:t>
      </w:r>
      <w:r>
        <w:rPr>
          <w:sz w:val="24"/>
          <w:szCs w:val="24"/>
        </w:rPr>
        <w:t>en</w:t>
      </w:r>
      <w:r w:rsidRPr="00B57AD7">
        <w:rPr>
          <w:sz w:val="24"/>
          <w:szCs w:val="24"/>
        </w:rPr>
        <w:t xml:space="preserve"> und in dünne Scheiben schneiden. Den Milch-Quark-Mix in die Schüssel mit der Mehlmischung gießen und mit dem Schneebesen</w:t>
      </w:r>
      <w:r>
        <w:rPr>
          <w:sz w:val="24"/>
          <w:szCs w:val="24"/>
        </w:rPr>
        <w:t xml:space="preserve"> </w:t>
      </w:r>
      <w:r w:rsidRPr="00B57AD7">
        <w:rPr>
          <w:sz w:val="24"/>
          <w:szCs w:val="24"/>
        </w:rPr>
        <w:t xml:space="preserve">kurz unterrühren, bis kaum mehr Klümpchen zu sehen sind. Die Bananenscheiben dazugeben und untermengen. Den Teig ca. 15 Minuten quellen lassen. </w:t>
      </w:r>
    </w:p>
    <w:p w14:paraId="0EC6F0A3" w14:textId="77777777" w:rsidR="003C3607" w:rsidRPr="00B57AD7" w:rsidRDefault="003C3607" w:rsidP="00B40E8C">
      <w:pPr>
        <w:pStyle w:val="ListParagraph"/>
        <w:numPr>
          <w:ilvl w:val="0"/>
          <w:numId w:val="545"/>
        </w:numPr>
        <w:ind w:left="714" w:hanging="357"/>
        <w:contextualSpacing w:val="0"/>
        <w:jc w:val="both"/>
        <w:rPr>
          <w:sz w:val="24"/>
          <w:szCs w:val="24"/>
        </w:rPr>
      </w:pPr>
      <w:r w:rsidRPr="00B57AD7">
        <w:rPr>
          <w:sz w:val="24"/>
          <w:szCs w:val="24"/>
        </w:rPr>
        <w:t>Eine große, beschichtete Pfanne erhitzen und 1 TL Butterschmalz darin schmelzen lassen. Den Teig nochmals kurz durchrühren.</w:t>
      </w:r>
    </w:p>
    <w:p w14:paraId="010A471B" w14:textId="77777777" w:rsidR="003C3607" w:rsidRDefault="003C3607" w:rsidP="00B40E8C">
      <w:pPr>
        <w:pStyle w:val="ListParagraph"/>
        <w:numPr>
          <w:ilvl w:val="0"/>
          <w:numId w:val="545"/>
        </w:numPr>
        <w:ind w:left="714" w:hanging="357"/>
        <w:contextualSpacing w:val="0"/>
        <w:jc w:val="both"/>
        <w:rPr>
          <w:sz w:val="24"/>
          <w:szCs w:val="24"/>
        </w:rPr>
      </w:pPr>
      <w:r w:rsidRPr="00B57AD7">
        <w:rPr>
          <w:sz w:val="24"/>
          <w:szCs w:val="24"/>
        </w:rPr>
        <w:t>Mit einer Schöpfkelle nach und nach wenig Teig mit genug Abstand in die Pfanne gießen, sodass kleine Pancakes entstehen. Jeweils einige Heidelbeeren darauf verteilen. Pancakes bei höchstens mittlerer Hitze langsam goldbraun backen. Sobald vermehrt Luftblasen an die Oberfläche steigen, kann man sie wenden und auch auf der anderen Seite fertig backen.</w:t>
      </w:r>
    </w:p>
    <w:p w14:paraId="02567888" w14:textId="77777777" w:rsidR="003C3607" w:rsidRDefault="003C3607" w:rsidP="003C3607">
      <w:pPr>
        <w:jc w:val="both"/>
        <w:rPr>
          <w:sz w:val="24"/>
          <w:szCs w:val="24"/>
        </w:rPr>
      </w:pPr>
    </w:p>
    <w:p w14:paraId="4A5AA2D8" w14:textId="77777777" w:rsidR="003C3607" w:rsidRPr="00623BCA" w:rsidRDefault="003C3607" w:rsidP="003C3607">
      <w:pPr>
        <w:jc w:val="both"/>
        <w:rPr>
          <w:sz w:val="24"/>
          <w:szCs w:val="24"/>
        </w:rPr>
      </w:pPr>
      <w:r>
        <w:rPr>
          <w:sz w:val="24"/>
          <w:szCs w:val="24"/>
        </w:rPr>
        <w:t>Kommentar:</w:t>
      </w:r>
      <w:r>
        <w:rPr>
          <w:sz w:val="24"/>
          <w:szCs w:val="24"/>
        </w:rPr>
        <w:tab/>
        <w:t xml:space="preserve">Pancakes zum Frühstück kommen immer gut. </w:t>
      </w:r>
    </w:p>
    <w:p w14:paraId="1226089B" w14:textId="77777777" w:rsidR="003C3607" w:rsidRDefault="003C3607" w:rsidP="003C3607">
      <w:pPr>
        <w:rPr>
          <w:sz w:val="24"/>
          <w:szCs w:val="24"/>
        </w:rPr>
      </w:pPr>
      <w:r>
        <w:rPr>
          <w:sz w:val="24"/>
          <w:szCs w:val="24"/>
        </w:rPr>
        <w:br w:type="page"/>
      </w:r>
    </w:p>
    <w:p w14:paraId="0AA27ACD" w14:textId="7188C81A" w:rsidR="005B271E" w:rsidRDefault="005B271E" w:rsidP="008B4719">
      <w:pPr>
        <w:pStyle w:val="Heading2"/>
        <w:spacing w:after="240"/>
      </w:pPr>
      <w:r>
        <w:lastRenderedPageBreak/>
        <w:t>Granola</w:t>
      </w:r>
      <w:r w:rsidR="00535E5A">
        <w:t xml:space="preserve"> </w:t>
      </w:r>
      <w:r w:rsidR="004F361B">
        <w:t>Variante 1</w:t>
      </w:r>
      <w:r w:rsidR="000F47ED">
        <w:rPr>
          <w:rStyle w:val="FootnoteReference"/>
        </w:rPr>
        <w:footnoteReference w:id="98"/>
      </w:r>
      <w:r>
        <w:t xml:space="preserve"> </w:t>
      </w:r>
    </w:p>
    <w:p w14:paraId="0A2439F1" w14:textId="3C68DBE6" w:rsidR="005B271E" w:rsidRDefault="005B271E">
      <w:pPr>
        <w:rPr>
          <w:sz w:val="24"/>
          <w:szCs w:val="24"/>
        </w:rPr>
      </w:pPr>
      <w:r w:rsidRPr="008B4719">
        <w:rPr>
          <w:sz w:val="24"/>
          <w:szCs w:val="24"/>
          <w:u w:val="single"/>
        </w:rPr>
        <w:t>Zutaten</w:t>
      </w:r>
      <w:r>
        <w:rPr>
          <w:sz w:val="24"/>
          <w:szCs w:val="24"/>
        </w:rPr>
        <w:t xml:space="preserve"> </w:t>
      </w:r>
      <w:r w:rsidR="008B4719">
        <w:rPr>
          <w:sz w:val="24"/>
          <w:szCs w:val="24"/>
        </w:rPr>
        <w:t>(</w:t>
      </w:r>
      <w:r>
        <w:rPr>
          <w:sz w:val="24"/>
          <w:szCs w:val="24"/>
        </w:rPr>
        <w:t>für ca. 600 g</w:t>
      </w:r>
      <w:r w:rsidR="008B4719">
        <w:rPr>
          <w:sz w:val="24"/>
          <w:szCs w:val="24"/>
        </w:rPr>
        <w:t>)</w:t>
      </w:r>
    </w:p>
    <w:p w14:paraId="6B21709B" w14:textId="77777777" w:rsidR="005B271E" w:rsidRDefault="005B271E">
      <w:pPr>
        <w:rPr>
          <w:sz w:val="24"/>
          <w:szCs w:val="24"/>
        </w:rPr>
      </w:pPr>
      <w:r>
        <w:rPr>
          <w:sz w:val="24"/>
          <w:szCs w:val="24"/>
        </w:rPr>
        <w:t>100 g ungesalzene Pekannüsse</w:t>
      </w:r>
    </w:p>
    <w:p w14:paraId="042F1EC7" w14:textId="5D088951" w:rsidR="005B271E" w:rsidRDefault="005B271E">
      <w:pPr>
        <w:rPr>
          <w:sz w:val="24"/>
          <w:szCs w:val="24"/>
        </w:rPr>
      </w:pPr>
      <w:r>
        <w:rPr>
          <w:sz w:val="24"/>
          <w:szCs w:val="24"/>
        </w:rPr>
        <w:t>50 g ungesalzene M</w:t>
      </w:r>
      <w:r w:rsidR="00C10156">
        <w:rPr>
          <w:sz w:val="24"/>
          <w:szCs w:val="24"/>
        </w:rPr>
        <w:t>a</w:t>
      </w:r>
      <w:r>
        <w:rPr>
          <w:sz w:val="24"/>
          <w:szCs w:val="24"/>
        </w:rPr>
        <w:t>cademianüsse</w:t>
      </w:r>
    </w:p>
    <w:p w14:paraId="0452406B" w14:textId="77777777" w:rsidR="005B271E" w:rsidRDefault="005B271E">
      <w:pPr>
        <w:rPr>
          <w:sz w:val="24"/>
          <w:szCs w:val="24"/>
        </w:rPr>
      </w:pPr>
      <w:r>
        <w:rPr>
          <w:sz w:val="24"/>
          <w:szCs w:val="24"/>
        </w:rPr>
        <w:t>100 g ungesalzene Cashewkerne</w:t>
      </w:r>
    </w:p>
    <w:p w14:paraId="5186AFBC" w14:textId="139607EE" w:rsidR="005B271E" w:rsidRDefault="005B271E">
      <w:pPr>
        <w:rPr>
          <w:sz w:val="24"/>
          <w:szCs w:val="24"/>
        </w:rPr>
      </w:pPr>
      <w:r>
        <w:rPr>
          <w:sz w:val="24"/>
          <w:szCs w:val="24"/>
        </w:rPr>
        <w:t>100 g Haferflocken</w:t>
      </w:r>
    </w:p>
    <w:p w14:paraId="7D6CD414" w14:textId="77777777" w:rsidR="005B271E" w:rsidRDefault="005B271E">
      <w:pPr>
        <w:rPr>
          <w:sz w:val="24"/>
          <w:szCs w:val="24"/>
        </w:rPr>
      </w:pPr>
      <w:r>
        <w:rPr>
          <w:sz w:val="24"/>
          <w:szCs w:val="24"/>
        </w:rPr>
        <w:t>50 g Dinkelflocken</w:t>
      </w:r>
    </w:p>
    <w:p w14:paraId="33EB508C" w14:textId="4EE64DDC" w:rsidR="005B271E" w:rsidRDefault="005B271E">
      <w:pPr>
        <w:rPr>
          <w:sz w:val="24"/>
          <w:szCs w:val="24"/>
        </w:rPr>
      </w:pPr>
      <w:r>
        <w:rPr>
          <w:sz w:val="24"/>
          <w:szCs w:val="24"/>
        </w:rPr>
        <w:t xml:space="preserve">100 g </w:t>
      </w:r>
      <w:r w:rsidR="00C10156">
        <w:rPr>
          <w:sz w:val="24"/>
          <w:szCs w:val="24"/>
        </w:rPr>
        <w:t>Ma</w:t>
      </w:r>
      <w:r>
        <w:rPr>
          <w:sz w:val="24"/>
          <w:szCs w:val="24"/>
        </w:rPr>
        <w:t>ndeln, gehobelt</w:t>
      </w:r>
    </w:p>
    <w:p w14:paraId="3156CC6E" w14:textId="2C0F4693" w:rsidR="00C10156" w:rsidRDefault="005B271E">
      <w:pPr>
        <w:rPr>
          <w:sz w:val="24"/>
          <w:szCs w:val="24"/>
        </w:rPr>
      </w:pPr>
      <w:r>
        <w:rPr>
          <w:sz w:val="24"/>
          <w:szCs w:val="24"/>
        </w:rPr>
        <w:t>50 g Amarant</w:t>
      </w:r>
      <w:r w:rsidR="002F61B5">
        <w:rPr>
          <w:sz w:val="24"/>
          <w:szCs w:val="24"/>
        </w:rPr>
        <w:t>h</w:t>
      </w:r>
    </w:p>
    <w:p w14:paraId="552DFFEA" w14:textId="77777777" w:rsidR="00C10156" w:rsidRDefault="00C10156">
      <w:pPr>
        <w:rPr>
          <w:sz w:val="24"/>
          <w:szCs w:val="24"/>
        </w:rPr>
      </w:pPr>
      <w:r>
        <w:rPr>
          <w:sz w:val="24"/>
          <w:szCs w:val="24"/>
        </w:rPr>
        <w:t>30 g geschroteter Leinsamen</w:t>
      </w:r>
    </w:p>
    <w:p w14:paraId="5D85DAC2" w14:textId="77777777" w:rsidR="00C10156" w:rsidRDefault="00C10156">
      <w:pPr>
        <w:rPr>
          <w:sz w:val="24"/>
          <w:szCs w:val="24"/>
        </w:rPr>
      </w:pPr>
      <w:r>
        <w:rPr>
          <w:sz w:val="24"/>
          <w:szCs w:val="24"/>
        </w:rPr>
        <w:t>1 TL Zimt</w:t>
      </w:r>
    </w:p>
    <w:p w14:paraId="653109F3" w14:textId="77777777" w:rsidR="00C10156" w:rsidRDefault="00C10156">
      <w:pPr>
        <w:rPr>
          <w:sz w:val="24"/>
          <w:szCs w:val="24"/>
        </w:rPr>
      </w:pPr>
      <w:r>
        <w:rPr>
          <w:sz w:val="24"/>
          <w:szCs w:val="24"/>
        </w:rPr>
        <w:t>1 Prise Meersalz</w:t>
      </w:r>
    </w:p>
    <w:p w14:paraId="0ADB5FB5" w14:textId="77777777" w:rsidR="002F61B5" w:rsidRDefault="00C10156">
      <w:pPr>
        <w:rPr>
          <w:sz w:val="24"/>
          <w:szCs w:val="24"/>
        </w:rPr>
      </w:pPr>
      <w:r>
        <w:rPr>
          <w:sz w:val="24"/>
          <w:szCs w:val="24"/>
        </w:rPr>
        <w:t>5-6 Eiweiß (je nach Eiergröße)</w:t>
      </w:r>
    </w:p>
    <w:p w14:paraId="3EB5C1CE" w14:textId="77777777" w:rsidR="002F61B5" w:rsidRDefault="002F61B5">
      <w:pPr>
        <w:rPr>
          <w:sz w:val="24"/>
          <w:szCs w:val="24"/>
        </w:rPr>
      </w:pPr>
    </w:p>
    <w:p w14:paraId="582EA43D" w14:textId="39ACA328" w:rsidR="008B4719" w:rsidRDefault="008B4719">
      <w:pPr>
        <w:rPr>
          <w:sz w:val="24"/>
          <w:szCs w:val="24"/>
        </w:rPr>
      </w:pPr>
      <w:r>
        <w:rPr>
          <w:sz w:val="24"/>
          <w:szCs w:val="24"/>
        </w:rPr>
        <w:t>Zubereitung:</w:t>
      </w:r>
    </w:p>
    <w:p w14:paraId="0AC3ADBC" w14:textId="0DACA65A" w:rsidR="00905D0E" w:rsidRPr="00A15506" w:rsidRDefault="00636BBA" w:rsidP="00B40E8C">
      <w:pPr>
        <w:pStyle w:val="ListParagraph"/>
        <w:numPr>
          <w:ilvl w:val="0"/>
          <w:numId w:val="804"/>
        </w:numPr>
        <w:ind w:left="714" w:hanging="357"/>
        <w:contextualSpacing w:val="0"/>
        <w:jc w:val="both"/>
        <w:rPr>
          <w:sz w:val="24"/>
          <w:szCs w:val="24"/>
        </w:rPr>
      </w:pPr>
      <w:r w:rsidRPr="00A15506">
        <w:rPr>
          <w:sz w:val="24"/>
          <w:szCs w:val="24"/>
        </w:rPr>
        <w:t>Backofen auf 150 Grad (Umluft) vorheizen und ein Blech mit Backpapier auslegen. Pekan- und Macademianüsse sowie die Cashewkerne hacken. Mit Hafer- und Dinkelflocken, Mandel</w:t>
      </w:r>
      <w:r w:rsidR="00AE5AFA" w:rsidRPr="00A15506">
        <w:rPr>
          <w:sz w:val="24"/>
          <w:szCs w:val="24"/>
        </w:rPr>
        <w:t xml:space="preserve">blättern, Amaranth, Leinsamen, Zimt und Meersalz mischen. Das </w:t>
      </w:r>
      <w:r w:rsidR="00A15506">
        <w:rPr>
          <w:sz w:val="24"/>
          <w:szCs w:val="24"/>
        </w:rPr>
        <w:t>E</w:t>
      </w:r>
      <w:r w:rsidR="00AE5AFA" w:rsidRPr="00A15506">
        <w:rPr>
          <w:sz w:val="24"/>
          <w:szCs w:val="24"/>
        </w:rPr>
        <w:t>iweiß steif schlagen und mit einem Spatel so lange unter die Mischung heben, bis alles gut vermengt ist</w:t>
      </w:r>
      <w:r w:rsidR="00905D0E" w:rsidRPr="00A15506">
        <w:rPr>
          <w:sz w:val="24"/>
          <w:szCs w:val="24"/>
        </w:rPr>
        <w:t xml:space="preserve">. </w:t>
      </w:r>
    </w:p>
    <w:p w14:paraId="656D41F2" w14:textId="4169CF5F" w:rsidR="00A15506" w:rsidRPr="00A15506" w:rsidRDefault="00905D0E" w:rsidP="00B40E8C">
      <w:pPr>
        <w:pStyle w:val="ListParagraph"/>
        <w:numPr>
          <w:ilvl w:val="0"/>
          <w:numId w:val="804"/>
        </w:numPr>
        <w:ind w:left="714" w:hanging="357"/>
        <w:contextualSpacing w:val="0"/>
        <w:jc w:val="both"/>
        <w:rPr>
          <w:sz w:val="24"/>
          <w:szCs w:val="24"/>
        </w:rPr>
      </w:pPr>
      <w:r w:rsidRPr="00A15506">
        <w:rPr>
          <w:sz w:val="24"/>
          <w:szCs w:val="24"/>
        </w:rPr>
        <w:t>Masse auf das Backblech streichen und ca. 40 Minuten knusprig backen. N</w:t>
      </w:r>
      <w:r w:rsidR="00A15506">
        <w:rPr>
          <w:sz w:val="24"/>
          <w:szCs w:val="24"/>
        </w:rPr>
        <w:t>ach d</w:t>
      </w:r>
      <w:r w:rsidRPr="00A15506">
        <w:rPr>
          <w:sz w:val="24"/>
          <w:szCs w:val="24"/>
        </w:rPr>
        <w:t>e</w:t>
      </w:r>
      <w:r w:rsidR="00A15506">
        <w:rPr>
          <w:sz w:val="24"/>
          <w:szCs w:val="24"/>
        </w:rPr>
        <w:t>r</w:t>
      </w:r>
      <w:r w:rsidRPr="00A15506">
        <w:rPr>
          <w:sz w:val="24"/>
          <w:szCs w:val="24"/>
        </w:rPr>
        <w:t xml:space="preserve"> Hälfte der Backzeit einmal mit einem Holzlöffel wenden.</w:t>
      </w:r>
      <w:r w:rsidR="00A15506" w:rsidRPr="00A15506">
        <w:rPr>
          <w:sz w:val="24"/>
          <w:szCs w:val="24"/>
        </w:rPr>
        <w:t xml:space="preserve"> Sehr gut auskühlen lassen.</w:t>
      </w:r>
    </w:p>
    <w:p w14:paraId="1F15E5CE" w14:textId="77777777" w:rsidR="006E2AFB" w:rsidRDefault="00A15506" w:rsidP="00B40E8C">
      <w:pPr>
        <w:pStyle w:val="ListParagraph"/>
        <w:numPr>
          <w:ilvl w:val="0"/>
          <w:numId w:val="804"/>
        </w:numPr>
        <w:ind w:left="714" w:hanging="357"/>
        <w:contextualSpacing w:val="0"/>
        <w:jc w:val="both"/>
        <w:rPr>
          <w:sz w:val="24"/>
          <w:szCs w:val="24"/>
        </w:rPr>
      </w:pPr>
      <w:r w:rsidRPr="00A15506">
        <w:rPr>
          <w:sz w:val="24"/>
          <w:szCs w:val="24"/>
        </w:rPr>
        <w:t xml:space="preserve">Luftdicht verschlossen hält sich das selbstgemachte </w:t>
      </w:r>
      <w:r>
        <w:rPr>
          <w:sz w:val="24"/>
          <w:szCs w:val="24"/>
        </w:rPr>
        <w:t>G</w:t>
      </w:r>
      <w:r w:rsidRPr="00A15506">
        <w:rPr>
          <w:sz w:val="24"/>
          <w:szCs w:val="24"/>
        </w:rPr>
        <w:t xml:space="preserve">ranola bis zu vier Wochen. Mit Joghurt und </w:t>
      </w:r>
      <w:r>
        <w:rPr>
          <w:sz w:val="24"/>
          <w:szCs w:val="24"/>
        </w:rPr>
        <w:t>F</w:t>
      </w:r>
      <w:r w:rsidRPr="00A15506">
        <w:rPr>
          <w:sz w:val="24"/>
          <w:szCs w:val="24"/>
        </w:rPr>
        <w:t xml:space="preserve">rüchten wird daraus schnell ein vollwertiges Frühstücksmüsli – oder mit heißer Milch ein Porridge. </w:t>
      </w:r>
    </w:p>
    <w:p w14:paraId="7C92D105" w14:textId="77777777" w:rsidR="008B4719" w:rsidRDefault="008B4719" w:rsidP="00B6728B">
      <w:pPr>
        <w:ind w:left="708" w:hanging="708"/>
        <w:jc w:val="both"/>
        <w:rPr>
          <w:sz w:val="24"/>
          <w:szCs w:val="24"/>
        </w:rPr>
      </w:pPr>
    </w:p>
    <w:p w14:paraId="69915835" w14:textId="461A5DF1" w:rsidR="00535E5A" w:rsidRDefault="00623BCA" w:rsidP="00B6728B">
      <w:pPr>
        <w:ind w:left="708" w:hanging="708"/>
        <w:jc w:val="both"/>
        <w:rPr>
          <w:sz w:val="24"/>
          <w:szCs w:val="24"/>
        </w:rPr>
      </w:pPr>
      <w:r>
        <w:rPr>
          <w:sz w:val="24"/>
          <w:szCs w:val="24"/>
        </w:rPr>
        <w:t>Tipp:</w:t>
      </w:r>
      <w:r w:rsidR="00B6728B">
        <w:rPr>
          <w:sz w:val="24"/>
          <w:szCs w:val="24"/>
        </w:rPr>
        <w:tab/>
      </w:r>
      <w:r w:rsidR="006E2AFB">
        <w:rPr>
          <w:sz w:val="24"/>
          <w:szCs w:val="24"/>
        </w:rPr>
        <w:t>Eurer Kreativität sind keine Grenzen gesetzt: Zu Hafer- und Dinkelflocken passen eigentlich alle Nüsse.</w:t>
      </w:r>
    </w:p>
    <w:p w14:paraId="65AA49C7" w14:textId="77777777" w:rsidR="00535E5A" w:rsidRDefault="00535E5A">
      <w:pPr>
        <w:rPr>
          <w:sz w:val="24"/>
          <w:szCs w:val="24"/>
        </w:rPr>
      </w:pPr>
      <w:r>
        <w:rPr>
          <w:sz w:val="24"/>
          <w:szCs w:val="24"/>
        </w:rPr>
        <w:br w:type="page"/>
      </w:r>
    </w:p>
    <w:p w14:paraId="50DD4FB4" w14:textId="4C7A6A9C" w:rsidR="00535E5A" w:rsidRDefault="00535E5A" w:rsidP="008B4719">
      <w:pPr>
        <w:pStyle w:val="Heading2"/>
        <w:spacing w:after="240"/>
      </w:pPr>
      <w:r>
        <w:lastRenderedPageBreak/>
        <w:t xml:space="preserve">Granola </w:t>
      </w:r>
      <w:r w:rsidR="0099326E">
        <w:t>Variante 2</w:t>
      </w:r>
      <w:r w:rsidR="00BE5CE6">
        <w:t xml:space="preserve"> </w:t>
      </w:r>
      <w:r w:rsidR="003B1C77">
        <w:rPr>
          <w:rStyle w:val="FootnoteReference"/>
        </w:rPr>
        <w:footnoteReference w:id="99"/>
      </w:r>
      <w:r>
        <w:t xml:space="preserve"> </w:t>
      </w:r>
    </w:p>
    <w:p w14:paraId="55478242" w14:textId="0F499D84" w:rsidR="00535E5A" w:rsidRDefault="00535E5A" w:rsidP="00535E5A">
      <w:pPr>
        <w:rPr>
          <w:sz w:val="24"/>
          <w:szCs w:val="24"/>
        </w:rPr>
      </w:pPr>
      <w:r w:rsidRPr="00EB2162">
        <w:rPr>
          <w:sz w:val="24"/>
          <w:szCs w:val="24"/>
          <w:u w:val="single"/>
        </w:rPr>
        <w:t>Zutaten</w:t>
      </w:r>
      <w:r>
        <w:rPr>
          <w:sz w:val="24"/>
          <w:szCs w:val="24"/>
        </w:rPr>
        <w:t xml:space="preserve"> </w:t>
      </w:r>
      <w:r w:rsidR="00EB2162">
        <w:rPr>
          <w:sz w:val="24"/>
          <w:szCs w:val="24"/>
        </w:rPr>
        <w:t>(</w:t>
      </w:r>
      <w:r>
        <w:rPr>
          <w:sz w:val="24"/>
          <w:szCs w:val="24"/>
        </w:rPr>
        <w:t>für 1 großes Vorratsglas</w:t>
      </w:r>
      <w:r w:rsidR="00EB2162">
        <w:rPr>
          <w:sz w:val="24"/>
          <w:szCs w:val="24"/>
        </w:rPr>
        <w:t>)</w:t>
      </w:r>
    </w:p>
    <w:p w14:paraId="118793FF" w14:textId="77777777" w:rsidR="00535E5A" w:rsidRDefault="00535E5A" w:rsidP="00535E5A">
      <w:pPr>
        <w:rPr>
          <w:sz w:val="24"/>
          <w:szCs w:val="24"/>
        </w:rPr>
      </w:pPr>
      <w:r>
        <w:rPr>
          <w:sz w:val="24"/>
          <w:szCs w:val="24"/>
        </w:rPr>
        <w:t>400 g Haferflocken (Kleinblatt)</w:t>
      </w:r>
    </w:p>
    <w:p w14:paraId="19455802" w14:textId="77777777" w:rsidR="00535E5A" w:rsidRDefault="00535E5A" w:rsidP="00535E5A">
      <w:pPr>
        <w:rPr>
          <w:sz w:val="24"/>
          <w:szCs w:val="24"/>
        </w:rPr>
      </w:pPr>
      <w:r>
        <w:rPr>
          <w:sz w:val="24"/>
          <w:szCs w:val="24"/>
        </w:rPr>
        <w:t>100 g geraspelte Kokosnuss</w:t>
      </w:r>
    </w:p>
    <w:p w14:paraId="144E0B50" w14:textId="77777777" w:rsidR="00535E5A" w:rsidRDefault="00535E5A" w:rsidP="00535E5A">
      <w:pPr>
        <w:rPr>
          <w:sz w:val="24"/>
          <w:szCs w:val="24"/>
        </w:rPr>
      </w:pPr>
      <w:r>
        <w:rPr>
          <w:sz w:val="24"/>
          <w:szCs w:val="24"/>
        </w:rPr>
        <w:t>200 g ganze ungeschälte Mandeln</w:t>
      </w:r>
    </w:p>
    <w:p w14:paraId="1114B396" w14:textId="77777777" w:rsidR="00535E5A" w:rsidRDefault="00535E5A" w:rsidP="00535E5A">
      <w:pPr>
        <w:rPr>
          <w:sz w:val="24"/>
          <w:szCs w:val="24"/>
        </w:rPr>
      </w:pPr>
      <w:r>
        <w:rPr>
          <w:sz w:val="24"/>
          <w:szCs w:val="24"/>
        </w:rPr>
        <w:t>4 EL Sonnenblumenkerne</w:t>
      </w:r>
    </w:p>
    <w:p w14:paraId="623A4BD2" w14:textId="77777777" w:rsidR="00535E5A" w:rsidRDefault="00535E5A" w:rsidP="00535E5A">
      <w:pPr>
        <w:rPr>
          <w:sz w:val="24"/>
          <w:szCs w:val="24"/>
        </w:rPr>
      </w:pPr>
      <w:r>
        <w:rPr>
          <w:sz w:val="24"/>
          <w:szCs w:val="24"/>
        </w:rPr>
        <w:t>3 EL Sesamsamen</w:t>
      </w:r>
    </w:p>
    <w:p w14:paraId="717B9852" w14:textId="77777777" w:rsidR="00535E5A" w:rsidRDefault="00535E5A" w:rsidP="00535E5A">
      <w:pPr>
        <w:rPr>
          <w:sz w:val="24"/>
          <w:szCs w:val="24"/>
        </w:rPr>
      </w:pPr>
      <w:r>
        <w:rPr>
          <w:sz w:val="24"/>
          <w:szCs w:val="24"/>
        </w:rPr>
        <w:t>2 TL Zimt</w:t>
      </w:r>
    </w:p>
    <w:p w14:paraId="2D8F643F" w14:textId="77777777" w:rsidR="00535E5A" w:rsidRDefault="00535E5A" w:rsidP="00535E5A">
      <w:pPr>
        <w:rPr>
          <w:sz w:val="24"/>
          <w:szCs w:val="24"/>
        </w:rPr>
      </w:pPr>
      <w:r>
        <w:rPr>
          <w:sz w:val="24"/>
          <w:szCs w:val="24"/>
        </w:rPr>
        <w:t>1 TL gemahlener Ingwer</w:t>
      </w:r>
    </w:p>
    <w:p w14:paraId="7105926F" w14:textId="77777777" w:rsidR="00535E5A" w:rsidRDefault="00535E5A" w:rsidP="00535E5A">
      <w:pPr>
        <w:rPr>
          <w:sz w:val="24"/>
          <w:szCs w:val="24"/>
        </w:rPr>
      </w:pPr>
      <w:r>
        <w:rPr>
          <w:sz w:val="24"/>
          <w:szCs w:val="24"/>
        </w:rPr>
        <w:t>½ TL Salz</w:t>
      </w:r>
    </w:p>
    <w:p w14:paraId="7DCFAC73" w14:textId="77777777" w:rsidR="00535E5A" w:rsidRDefault="00535E5A" w:rsidP="00535E5A">
      <w:pPr>
        <w:rPr>
          <w:sz w:val="24"/>
          <w:szCs w:val="24"/>
        </w:rPr>
      </w:pPr>
      <w:r>
        <w:rPr>
          <w:sz w:val="24"/>
          <w:szCs w:val="24"/>
        </w:rPr>
        <w:t>150 ml Ahornsirup</w:t>
      </w:r>
    </w:p>
    <w:p w14:paraId="2317A8FF" w14:textId="77777777" w:rsidR="00535E5A" w:rsidRDefault="00535E5A" w:rsidP="00535E5A">
      <w:pPr>
        <w:rPr>
          <w:sz w:val="24"/>
          <w:szCs w:val="24"/>
        </w:rPr>
      </w:pPr>
      <w:r>
        <w:rPr>
          <w:sz w:val="24"/>
          <w:szCs w:val="24"/>
        </w:rPr>
        <w:t>100 ml Pflanzenöl (z.B. Sonnenblumen oder Erdnussöl)</w:t>
      </w:r>
    </w:p>
    <w:p w14:paraId="5DBB03CB" w14:textId="77777777" w:rsidR="00535E5A" w:rsidRDefault="00535E5A" w:rsidP="00535E5A">
      <w:pPr>
        <w:rPr>
          <w:sz w:val="24"/>
          <w:szCs w:val="24"/>
        </w:rPr>
      </w:pPr>
      <w:r>
        <w:rPr>
          <w:sz w:val="24"/>
          <w:szCs w:val="24"/>
        </w:rPr>
        <w:t>150 g Rosinen oder getrocknete Cranberrys</w:t>
      </w:r>
    </w:p>
    <w:p w14:paraId="6A8D75AF" w14:textId="77777777" w:rsidR="00535E5A" w:rsidRDefault="00535E5A" w:rsidP="00535E5A">
      <w:pPr>
        <w:rPr>
          <w:sz w:val="24"/>
          <w:szCs w:val="24"/>
        </w:rPr>
      </w:pPr>
    </w:p>
    <w:p w14:paraId="4FE8ACD7" w14:textId="77777777" w:rsidR="00535E5A" w:rsidRPr="007167CB" w:rsidRDefault="00535E5A" w:rsidP="00B40E8C">
      <w:pPr>
        <w:pStyle w:val="ListParagraph"/>
        <w:numPr>
          <w:ilvl w:val="0"/>
          <w:numId w:val="255"/>
        </w:numPr>
        <w:ind w:left="714" w:hanging="357"/>
        <w:contextualSpacing w:val="0"/>
        <w:jc w:val="both"/>
        <w:rPr>
          <w:sz w:val="24"/>
          <w:szCs w:val="24"/>
        </w:rPr>
      </w:pPr>
      <w:r w:rsidRPr="007167CB">
        <w:rPr>
          <w:sz w:val="24"/>
          <w:szCs w:val="24"/>
        </w:rPr>
        <w:t xml:space="preserve">In einer Schüssel werden Haferflocken, Kokosraspeln, Mandeln, Sonnenblumenkerne, Sesamsamen, Zimt, Ingwer und Salz vermengt. Dann Ahornsirup und Öl unterrühren. Auf einem mit Backpapier ausgelegten Blech verteilen. </w:t>
      </w:r>
    </w:p>
    <w:p w14:paraId="2C3B8E05" w14:textId="77777777" w:rsidR="00535E5A" w:rsidRPr="007167CB" w:rsidRDefault="00535E5A" w:rsidP="00B40E8C">
      <w:pPr>
        <w:pStyle w:val="ListParagraph"/>
        <w:numPr>
          <w:ilvl w:val="0"/>
          <w:numId w:val="255"/>
        </w:numPr>
        <w:ind w:left="714" w:hanging="357"/>
        <w:contextualSpacing w:val="0"/>
        <w:jc w:val="both"/>
        <w:rPr>
          <w:sz w:val="24"/>
          <w:szCs w:val="24"/>
        </w:rPr>
      </w:pPr>
      <w:r w:rsidRPr="007167CB">
        <w:rPr>
          <w:sz w:val="24"/>
          <w:szCs w:val="24"/>
        </w:rPr>
        <w:t>Der Ofen wird auf 170°C vorgeheizt. Das Granola backt ungefähr 45 Minuten lang. Alle 15 Minuten sollte man das Gemisch wenden, sodass das Müsli von allen Seiten gleichmäßig bräunt. Es sollte nicht zu dunkel werden.</w:t>
      </w:r>
    </w:p>
    <w:p w14:paraId="03C42E76" w14:textId="77777777" w:rsidR="00535E5A" w:rsidRDefault="00535E5A" w:rsidP="00B40E8C">
      <w:pPr>
        <w:pStyle w:val="ListParagraph"/>
        <w:numPr>
          <w:ilvl w:val="0"/>
          <w:numId w:val="255"/>
        </w:numPr>
        <w:ind w:left="714" w:hanging="357"/>
        <w:contextualSpacing w:val="0"/>
        <w:jc w:val="both"/>
        <w:rPr>
          <w:sz w:val="24"/>
          <w:szCs w:val="24"/>
        </w:rPr>
      </w:pPr>
      <w:r w:rsidRPr="007167CB">
        <w:rPr>
          <w:sz w:val="24"/>
          <w:szCs w:val="24"/>
        </w:rPr>
        <w:t>Nach dem Backen auf dem Blech auskühlen lassen – erst jetzt wird das Müsli richtig knusprig. Die Cranberrys hinzugeben oder auch Rosinen. Das Ganze in Vorratsgläser füllen, so hält das Granola ungefähr einen Monat lang.</w:t>
      </w:r>
    </w:p>
    <w:p w14:paraId="4A3C8B45" w14:textId="77777777" w:rsidR="00EB2162" w:rsidRDefault="00EB2162" w:rsidP="00EB2162">
      <w:pPr>
        <w:rPr>
          <w:sz w:val="24"/>
          <w:szCs w:val="24"/>
        </w:rPr>
      </w:pPr>
    </w:p>
    <w:p w14:paraId="23012271" w14:textId="44EA406E" w:rsidR="00EB2162" w:rsidRPr="00EB2162" w:rsidRDefault="00EB2162" w:rsidP="00EB2162">
      <w:pPr>
        <w:ind w:left="1416" w:hanging="1416"/>
        <w:rPr>
          <w:sz w:val="24"/>
          <w:szCs w:val="24"/>
        </w:rPr>
      </w:pPr>
      <w:r>
        <w:rPr>
          <w:sz w:val="24"/>
          <w:szCs w:val="24"/>
        </w:rPr>
        <w:t>Kommentar:</w:t>
      </w:r>
      <w:r>
        <w:rPr>
          <w:sz w:val="24"/>
          <w:szCs w:val="24"/>
        </w:rPr>
        <w:tab/>
        <w:t>Man könnte ja mal testen, welches dieser Granolarezepte nun wirklich am besten schmeckt.</w:t>
      </w:r>
    </w:p>
    <w:p w14:paraId="183713C6" w14:textId="77777777" w:rsidR="00535E5A" w:rsidRDefault="00535E5A" w:rsidP="00535E5A">
      <w:pPr>
        <w:rPr>
          <w:sz w:val="24"/>
          <w:szCs w:val="24"/>
        </w:rPr>
      </w:pPr>
    </w:p>
    <w:p w14:paraId="13FE6188" w14:textId="77777777" w:rsidR="00535E5A" w:rsidRPr="00623BCA" w:rsidRDefault="00535E5A" w:rsidP="00535E5A">
      <w:pPr>
        <w:rPr>
          <w:sz w:val="24"/>
          <w:szCs w:val="24"/>
        </w:rPr>
      </w:pPr>
    </w:p>
    <w:p w14:paraId="37DF6335" w14:textId="07F1E351" w:rsidR="005B271E" w:rsidRPr="006E2AFB" w:rsidRDefault="005B271E" w:rsidP="00535E5A">
      <w:pPr>
        <w:jc w:val="both"/>
        <w:rPr>
          <w:sz w:val="24"/>
          <w:szCs w:val="24"/>
        </w:rPr>
      </w:pPr>
      <w:r w:rsidRPr="006E2AFB">
        <w:rPr>
          <w:sz w:val="24"/>
          <w:szCs w:val="24"/>
        </w:rPr>
        <w:br w:type="page"/>
      </w:r>
    </w:p>
    <w:p w14:paraId="1770D7C5" w14:textId="007C243B" w:rsidR="00CF3B5D" w:rsidRDefault="00CF3B5D" w:rsidP="00EB2162">
      <w:pPr>
        <w:pStyle w:val="Heading2"/>
        <w:spacing w:after="240"/>
      </w:pPr>
      <w:r>
        <w:lastRenderedPageBreak/>
        <w:t>Scones</w:t>
      </w:r>
      <w:r w:rsidR="001073F9">
        <w:rPr>
          <w:rStyle w:val="FootnoteReference"/>
        </w:rPr>
        <w:footnoteReference w:id="100"/>
      </w:r>
      <w:r>
        <w:t xml:space="preserve"> </w:t>
      </w:r>
    </w:p>
    <w:p w14:paraId="7AF04962" w14:textId="34D93F72" w:rsidR="00CF3B5D" w:rsidRDefault="00CF3B5D">
      <w:pPr>
        <w:rPr>
          <w:sz w:val="24"/>
          <w:szCs w:val="24"/>
        </w:rPr>
      </w:pPr>
      <w:r w:rsidRPr="0002109C">
        <w:rPr>
          <w:sz w:val="24"/>
          <w:szCs w:val="24"/>
          <w:u w:val="single"/>
        </w:rPr>
        <w:t>Zutaten</w:t>
      </w:r>
      <w:r>
        <w:rPr>
          <w:sz w:val="24"/>
          <w:szCs w:val="24"/>
        </w:rPr>
        <w:t xml:space="preserve"> </w:t>
      </w:r>
      <w:r w:rsidR="0002109C">
        <w:rPr>
          <w:sz w:val="24"/>
          <w:szCs w:val="24"/>
        </w:rPr>
        <w:t>(</w:t>
      </w:r>
      <w:r>
        <w:rPr>
          <w:sz w:val="24"/>
          <w:szCs w:val="24"/>
        </w:rPr>
        <w:t>für 6 Stück</w:t>
      </w:r>
      <w:r w:rsidR="0002109C">
        <w:rPr>
          <w:sz w:val="24"/>
          <w:szCs w:val="24"/>
        </w:rPr>
        <w:t>)</w:t>
      </w:r>
    </w:p>
    <w:p w14:paraId="61C72B3D" w14:textId="77777777" w:rsidR="00CF3B5D" w:rsidRDefault="00CF3B5D">
      <w:pPr>
        <w:rPr>
          <w:sz w:val="24"/>
          <w:szCs w:val="24"/>
        </w:rPr>
      </w:pPr>
      <w:r>
        <w:rPr>
          <w:sz w:val="24"/>
          <w:szCs w:val="24"/>
        </w:rPr>
        <w:t>200 g Mehl</w:t>
      </w:r>
    </w:p>
    <w:p w14:paraId="5965C4E8" w14:textId="77777777" w:rsidR="00CF3B5D" w:rsidRDefault="00CF3B5D">
      <w:pPr>
        <w:rPr>
          <w:sz w:val="24"/>
          <w:szCs w:val="24"/>
        </w:rPr>
      </w:pPr>
      <w:r>
        <w:rPr>
          <w:sz w:val="24"/>
          <w:szCs w:val="24"/>
        </w:rPr>
        <w:t>3 EL (Vanille-) Zucker</w:t>
      </w:r>
    </w:p>
    <w:p w14:paraId="4D456E0B" w14:textId="177453DD" w:rsidR="00CF3B5D" w:rsidRDefault="00CF3B5D">
      <w:pPr>
        <w:rPr>
          <w:sz w:val="24"/>
          <w:szCs w:val="24"/>
        </w:rPr>
      </w:pPr>
      <w:r>
        <w:rPr>
          <w:sz w:val="24"/>
          <w:szCs w:val="24"/>
        </w:rPr>
        <w:t>1 ½ TL Backpulver</w:t>
      </w:r>
    </w:p>
    <w:p w14:paraId="4DE998DE" w14:textId="77777777" w:rsidR="00CF3B5D" w:rsidRDefault="00CF3B5D">
      <w:pPr>
        <w:rPr>
          <w:sz w:val="24"/>
          <w:szCs w:val="24"/>
        </w:rPr>
      </w:pPr>
      <w:r>
        <w:rPr>
          <w:sz w:val="24"/>
          <w:szCs w:val="24"/>
        </w:rPr>
        <w:t>½ TL Salz</w:t>
      </w:r>
    </w:p>
    <w:p w14:paraId="344FACFD" w14:textId="3611F9BE" w:rsidR="00CF3B5D" w:rsidRDefault="00CF3B5D">
      <w:pPr>
        <w:rPr>
          <w:sz w:val="24"/>
          <w:szCs w:val="24"/>
        </w:rPr>
      </w:pPr>
      <w:r>
        <w:rPr>
          <w:sz w:val="24"/>
          <w:szCs w:val="24"/>
        </w:rPr>
        <w:t>60 g kalte Butter</w:t>
      </w:r>
    </w:p>
    <w:p w14:paraId="17B94437" w14:textId="77777777" w:rsidR="00CF3B5D" w:rsidRDefault="00CF3B5D">
      <w:pPr>
        <w:rPr>
          <w:sz w:val="24"/>
          <w:szCs w:val="24"/>
        </w:rPr>
      </w:pPr>
      <w:r>
        <w:rPr>
          <w:sz w:val="24"/>
          <w:szCs w:val="24"/>
        </w:rPr>
        <w:t>140 ml Milch</w:t>
      </w:r>
    </w:p>
    <w:p w14:paraId="49749A10" w14:textId="77777777" w:rsidR="0002109C" w:rsidRDefault="0002109C">
      <w:pPr>
        <w:rPr>
          <w:sz w:val="24"/>
          <w:szCs w:val="24"/>
        </w:rPr>
      </w:pPr>
    </w:p>
    <w:p w14:paraId="53A19366" w14:textId="0D63D1CF" w:rsidR="00CF3B5D" w:rsidRDefault="00CF3B5D">
      <w:pPr>
        <w:rPr>
          <w:sz w:val="24"/>
          <w:szCs w:val="24"/>
        </w:rPr>
      </w:pPr>
      <w:r>
        <w:rPr>
          <w:sz w:val="24"/>
          <w:szCs w:val="24"/>
        </w:rPr>
        <w:t>Zubereitungszeit: 15 Minuten plus 13 – 15 Minuten Backzeit</w:t>
      </w:r>
    </w:p>
    <w:p w14:paraId="4A1ADB4C" w14:textId="6D7DB953" w:rsidR="00CF3B5D" w:rsidRPr="00CF3B5D" w:rsidRDefault="00CF3B5D" w:rsidP="00B40E8C">
      <w:pPr>
        <w:pStyle w:val="ListParagraph"/>
        <w:numPr>
          <w:ilvl w:val="0"/>
          <w:numId w:val="544"/>
        </w:numPr>
        <w:ind w:left="714" w:hanging="357"/>
        <w:contextualSpacing w:val="0"/>
        <w:jc w:val="both"/>
        <w:rPr>
          <w:sz w:val="24"/>
          <w:szCs w:val="24"/>
        </w:rPr>
      </w:pPr>
      <w:r w:rsidRPr="00CF3B5D">
        <w:rPr>
          <w:sz w:val="24"/>
          <w:szCs w:val="24"/>
        </w:rPr>
        <w:t>Ein Backblech mit Backpapier auslegen und den Backofen auf 220 Grad (Umluft 200 Grad) vorheizen.</w:t>
      </w:r>
    </w:p>
    <w:p w14:paraId="0B3B8909" w14:textId="6FB0F2B0" w:rsidR="00CF3B5D" w:rsidRPr="00CF3B5D" w:rsidRDefault="00CF3B5D" w:rsidP="00B40E8C">
      <w:pPr>
        <w:pStyle w:val="ListParagraph"/>
        <w:numPr>
          <w:ilvl w:val="0"/>
          <w:numId w:val="544"/>
        </w:numPr>
        <w:ind w:left="714" w:hanging="357"/>
        <w:contextualSpacing w:val="0"/>
        <w:jc w:val="both"/>
        <w:rPr>
          <w:sz w:val="24"/>
          <w:szCs w:val="24"/>
        </w:rPr>
      </w:pPr>
      <w:r w:rsidRPr="00CF3B5D">
        <w:rPr>
          <w:sz w:val="24"/>
          <w:szCs w:val="24"/>
        </w:rPr>
        <w:t>Für den Teig Mehl, Zucker, Backpulver, Salz in einer großen Schüssel vermischen. Dann die B</w:t>
      </w:r>
      <w:r w:rsidR="00504914">
        <w:rPr>
          <w:sz w:val="24"/>
          <w:szCs w:val="24"/>
        </w:rPr>
        <w:t>u</w:t>
      </w:r>
      <w:r w:rsidRPr="00CF3B5D">
        <w:rPr>
          <w:sz w:val="24"/>
          <w:szCs w:val="24"/>
        </w:rPr>
        <w:t>tter in kleinen Würfeln dazugeben und zügig mit den Fin</w:t>
      </w:r>
      <w:r w:rsidR="00D10F98">
        <w:rPr>
          <w:sz w:val="24"/>
          <w:szCs w:val="24"/>
        </w:rPr>
        <w:t>g</w:t>
      </w:r>
      <w:r w:rsidRPr="00CF3B5D">
        <w:rPr>
          <w:sz w:val="24"/>
          <w:szCs w:val="24"/>
        </w:rPr>
        <w:t xml:space="preserve">ern ins Mehl krümeln, bis die Butterstückchen maximal Erbsengröße haben. </w:t>
      </w:r>
    </w:p>
    <w:p w14:paraId="59E9BE36" w14:textId="7D6FD75E" w:rsidR="00CF3B5D" w:rsidRPr="00CF3B5D" w:rsidRDefault="00CF3B5D" w:rsidP="00B40E8C">
      <w:pPr>
        <w:pStyle w:val="ListParagraph"/>
        <w:numPr>
          <w:ilvl w:val="0"/>
          <w:numId w:val="544"/>
        </w:numPr>
        <w:ind w:left="714" w:hanging="357"/>
        <w:contextualSpacing w:val="0"/>
        <w:jc w:val="both"/>
        <w:rPr>
          <w:sz w:val="24"/>
          <w:szCs w:val="24"/>
        </w:rPr>
      </w:pPr>
      <w:r w:rsidRPr="00CF3B5D">
        <w:rPr>
          <w:sz w:val="24"/>
          <w:szCs w:val="24"/>
        </w:rPr>
        <w:t xml:space="preserve">Dann die Milch dazugeben und alles mit dem Kochlöffel gerade eben zusammenrühren, bis ein klebriger Teigkloß entstanden ist. Den Kloß auf die bemehlte Arbeitsfläche geben, großzügig mit Mehl bestäuben und ganz kurz durchkneten. </w:t>
      </w:r>
    </w:p>
    <w:p w14:paraId="46DAAF23" w14:textId="5357A063" w:rsidR="00CF3B5D" w:rsidRPr="00CF3B5D" w:rsidRDefault="00CF3B5D" w:rsidP="00B40E8C">
      <w:pPr>
        <w:pStyle w:val="ListParagraph"/>
        <w:numPr>
          <w:ilvl w:val="0"/>
          <w:numId w:val="544"/>
        </w:numPr>
        <w:ind w:left="714" w:hanging="357"/>
        <w:contextualSpacing w:val="0"/>
        <w:jc w:val="both"/>
        <w:rPr>
          <w:sz w:val="24"/>
          <w:szCs w:val="24"/>
        </w:rPr>
      </w:pPr>
      <w:r w:rsidRPr="00CF3B5D">
        <w:rPr>
          <w:sz w:val="24"/>
          <w:szCs w:val="24"/>
        </w:rPr>
        <w:t xml:space="preserve">Dann aus dem </w:t>
      </w:r>
      <w:r w:rsidR="009548F7">
        <w:rPr>
          <w:sz w:val="24"/>
          <w:szCs w:val="24"/>
        </w:rPr>
        <w:t>T</w:t>
      </w:r>
      <w:r w:rsidRPr="00CF3B5D">
        <w:rPr>
          <w:sz w:val="24"/>
          <w:szCs w:val="24"/>
        </w:rPr>
        <w:t xml:space="preserve">eig mit einem in Mehl getauchten, runden Ausstecher (6 cm Durchmesser) Teigkreise ausstechen und auf das Blech setzen. Dabei den Ausstecher möglichst nicht drehen, da dies ein gleichmäßiges Aufgehen erschwert. </w:t>
      </w:r>
    </w:p>
    <w:p w14:paraId="5A62EDA9" w14:textId="34212B4A" w:rsidR="00CF3B5D" w:rsidRDefault="00CF3B5D" w:rsidP="00B40E8C">
      <w:pPr>
        <w:pStyle w:val="ListParagraph"/>
        <w:numPr>
          <w:ilvl w:val="0"/>
          <w:numId w:val="544"/>
        </w:numPr>
        <w:ind w:left="714" w:hanging="357"/>
        <w:contextualSpacing w:val="0"/>
        <w:jc w:val="both"/>
        <w:rPr>
          <w:sz w:val="24"/>
          <w:szCs w:val="24"/>
        </w:rPr>
      </w:pPr>
      <w:r w:rsidRPr="00CF3B5D">
        <w:rPr>
          <w:sz w:val="24"/>
          <w:szCs w:val="24"/>
        </w:rPr>
        <w:t>Eigelb und Milch verrühren und die Scones damit einpinseln, dann im Ofen (Mitte) in 13 – 15 Minuten goldbraun backen. Aus dem Ofen nehmen und am besten noch leicht warm mit Butter und Marmelade oder clotted cream verputzen.</w:t>
      </w:r>
    </w:p>
    <w:p w14:paraId="551F4BC1" w14:textId="77777777" w:rsidR="0002109C" w:rsidRDefault="0002109C" w:rsidP="00623BCA">
      <w:pPr>
        <w:jc w:val="both"/>
        <w:rPr>
          <w:sz w:val="24"/>
          <w:szCs w:val="24"/>
        </w:rPr>
      </w:pPr>
    </w:p>
    <w:p w14:paraId="77868F92" w14:textId="25F7727A" w:rsidR="00623BCA" w:rsidRPr="00623BCA" w:rsidRDefault="00623BCA" w:rsidP="00623BCA">
      <w:pPr>
        <w:jc w:val="both"/>
        <w:rPr>
          <w:sz w:val="24"/>
          <w:szCs w:val="24"/>
        </w:rPr>
      </w:pPr>
      <w:r>
        <w:rPr>
          <w:sz w:val="24"/>
          <w:szCs w:val="24"/>
        </w:rPr>
        <w:t>Tipp:</w:t>
      </w:r>
      <w:r>
        <w:rPr>
          <w:sz w:val="24"/>
          <w:szCs w:val="24"/>
        </w:rPr>
        <w:tab/>
        <w:t xml:space="preserve">Eigentlich eher etwas für die klassische englische </w:t>
      </w:r>
      <w:r w:rsidR="00810F1D">
        <w:rPr>
          <w:sz w:val="24"/>
          <w:szCs w:val="24"/>
        </w:rPr>
        <w:t>T</w:t>
      </w:r>
      <w:r>
        <w:rPr>
          <w:sz w:val="24"/>
          <w:szCs w:val="24"/>
        </w:rPr>
        <w:t>eatime</w:t>
      </w:r>
      <w:r w:rsidRPr="00623BCA">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42FEFB97" w14:textId="77777777" w:rsidR="009604E9" w:rsidRDefault="009604E9">
      <w:pPr>
        <w:rPr>
          <w:sz w:val="24"/>
          <w:szCs w:val="24"/>
        </w:rPr>
      </w:pPr>
      <w:r>
        <w:rPr>
          <w:sz w:val="24"/>
          <w:szCs w:val="24"/>
        </w:rPr>
        <w:br w:type="page"/>
      </w:r>
    </w:p>
    <w:p w14:paraId="4B069C82" w14:textId="77777777" w:rsidR="009604E9" w:rsidRDefault="009604E9" w:rsidP="009604E9">
      <w:pPr>
        <w:pStyle w:val="Heading2"/>
        <w:spacing w:after="240"/>
      </w:pPr>
      <w:r>
        <w:lastRenderedPageBreak/>
        <w:t>Gefüllte Apfel-Hafer-Scones</w:t>
      </w:r>
      <w:r>
        <w:rPr>
          <w:rStyle w:val="FootnoteReference"/>
        </w:rPr>
        <w:footnoteReference w:id="101"/>
      </w:r>
      <w:r>
        <w:t xml:space="preserve"> </w:t>
      </w:r>
    </w:p>
    <w:p w14:paraId="57AEFA19" w14:textId="77777777" w:rsidR="009604E9" w:rsidRDefault="009604E9" w:rsidP="009604E9">
      <w:pPr>
        <w:rPr>
          <w:sz w:val="24"/>
          <w:szCs w:val="24"/>
        </w:rPr>
      </w:pPr>
      <w:r w:rsidRPr="004B0B20">
        <w:rPr>
          <w:sz w:val="24"/>
          <w:szCs w:val="24"/>
          <w:u w:val="single"/>
        </w:rPr>
        <w:t>Zutaten</w:t>
      </w:r>
      <w:r>
        <w:rPr>
          <w:sz w:val="24"/>
          <w:szCs w:val="24"/>
        </w:rPr>
        <w:t>:</w:t>
      </w:r>
    </w:p>
    <w:p w14:paraId="6EBD66DF" w14:textId="77777777" w:rsidR="009604E9" w:rsidRDefault="009604E9" w:rsidP="009604E9">
      <w:pPr>
        <w:rPr>
          <w:sz w:val="24"/>
          <w:szCs w:val="24"/>
        </w:rPr>
      </w:pPr>
      <w:r>
        <w:rPr>
          <w:sz w:val="24"/>
          <w:szCs w:val="24"/>
        </w:rPr>
        <w:t>350 g Mehl</w:t>
      </w:r>
    </w:p>
    <w:p w14:paraId="73207863" w14:textId="77777777" w:rsidR="009604E9" w:rsidRDefault="009604E9" w:rsidP="009604E9">
      <w:pPr>
        <w:rPr>
          <w:sz w:val="24"/>
          <w:szCs w:val="24"/>
        </w:rPr>
      </w:pPr>
      <w:r>
        <w:rPr>
          <w:sz w:val="24"/>
          <w:szCs w:val="24"/>
        </w:rPr>
        <w:t>1 EL Maisstärke (muss nicht)</w:t>
      </w:r>
    </w:p>
    <w:p w14:paraId="3FB76613" w14:textId="77777777" w:rsidR="009604E9" w:rsidRPr="00453E4D" w:rsidRDefault="009604E9" w:rsidP="009604E9">
      <w:pPr>
        <w:rPr>
          <w:sz w:val="24"/>
          <w:szCs w:val="24"/>
          <w:lang w:val="en-US"/>
        </w:rPr>
      </w:pPr>
      <w:r w:rsidRPr="00453E4D">
        <w:rPr>
          <w:sz w:val="24"/>
          <w:szCs w:val="24"/>
          <w:lang w:val="en-US"/>
        </w:rPr>
        <w:t xml:space="preserve">1 TL </w:t>
      </w:r>
      <w:proofErr w:type="spellStart"/>
      <w:r w:rsidRPr="00453E4D">
        <w:rPr>
          <w:sz w:val="24"/>
          <w:szCs w:val="24"/>
          <w:lang w:val="en-US"/>
        </w:rPr>
        <w:t>Backpulver</w:t>
      </w:r>
      <w:proofErr w:type="spellEnd"/>
    </w:p>
    <w:p w14:paraId="79D3C755" w14:textId="77777777" w:rsidR="009604E9" w:rsidRPr="00453E4D" w:rsidRDefault="009604E9" w:rsidP="009604E9">
      <w:pPr>
        <w:rPr>
          <w:sz w:val="24"/>
          <w:szCs w:val="24"/>
          <w:lang w:val="en-US"/>
        </w:rPr>
      </w:pPr>
      <w:r w:rsidRPr="00453E4D">
        <w:rPr>
          <w:sz w:val="24"/>
          <w:szCs w:val="24"/>
          <w:lang w:val="en-US"/>
        </w:rPr>
        <w:t xml:space="preserve">½ TL Natron (muss </w:t>
      </w:r>
      <w:proofErr w:type="spellStart"/>
      <w:r w:rsidRPr="00453E4D">
        <w:rPr>
          <w:sz w:val="24"/>
          <w:szCs w:val="24"/>
          <w:lang w:val="en-US"/>
        </w:rPr>
        <w:t>nicht</w:t>
      </w:r>
      <w:proofErr w:type="spellEnd"/>
      <w:r w:rsidRPr="00453E4D">
        <w:rPr>
          <w:sz w:val="24"/>
          <w:szCs w:val="24"/>
          <w:lang w:val="en-US"/>
        </w:rPr>
        <w:t>)</w:t>
      </w:r>
    </w:p>
    <w:p w14:paraId="4C92FF50" w14:textId="77777777" w:rsidR="009604E9" w:rsidRPr="00453E4D" w:rsidRDefault="009604E9" w:rsidP="009604E9">
      <w:pPr>
        <w:rPr>
          <w:sz w:val="24"/>
          <w:szCs w:val="24"/>
          <w:lang w:val="en-US"/>
        </w:rPr>
      </w:pPr>
      <w:r w:rsidRPr="00453E4D">
        <w:rPr>
          <w:sz w:val="24"/>
          <w:szCs w:val="24"/>
          <w:lang w:val="en-US"/>
        </w:rPr>
        <w:t>1 TL Salz</w:t>
      </w:r>
    </w:p>
    <w:p w14:paraId="3E598E95" w14:textId="77777777" w:rsidR="009604E9" w:rsidRPr="00453E4D" w:rsidRDefault="009604E9" w:rsidP="009604E9">
      <w:pPr>
        <w:rPr>
          <w:sz w:val="24"/>
          <w:szCs w:val="24"/>
          <w:lang w:val="en-US"/>
        </w:rPr>
      </w:pPr>
      <w:r w:rsidRPr="00453E4D">
        <w:rPr>
          <w:sz w:val="24"/>
          <w:szCs w:val="24"/>
          <w:lang w:val="en-US"/>
        </w:rPr>
        <w:t>125 g Butter</w:t>
      </w:r>
    </w:p>
    <w:p w14:paraId="0CBFC0E6" w14:textId="77777777" w:rsidR="009604E9" w:rsidRDefault="009604E9" w:rsidP="009604E9">
      <w:pPr>
        <w:rPr>
          <w:sz w:val="24"/>
          <w:szCs w:val="24"/>
        </w:rPr>
      </w:pPr>
      <w:r>
        <w:rPr>
          <w:sz w:val="24"/>
          <w:szCs w:val="24"/>
        </w:rPr>
        <w:t>250 ml Naturjoghurt</w:t>
      </w:r>
    </w:p>
    <w:p w14:paraId="3357F812" w14:textId="77777777" w:rsidR="009604E9" w:rsidRDefault="009604E9" w:rsidP="009604E9">
      <w:pPr>
        <w:rPr>
          <w:sz w:val="24"/>
          <w:szCs w:val="24"/>
        </w:rPr>
      </w:pPr>
      <w:r>
        <w:rPr>
          <w:sz w:val="24"/>
          <w:szCs w:val="24"/>
        </w:rPr>
        <w:t>2 Äpfel, samt Schale grob gerieben (ergibt etwa 175 g), überschüssigen Saft leicht herausdrücken</w:t>
      </w:r>
    </w:p>
    <w:p w14:paraId="50D48D13" w14:textId="77777777" w:rsidR="009604E9" w:rsidRDefault="009604E9" w:rsidP="009604E9">
      <w:pPr>
        <w:rPr>
          <w:sz w:val="24"/>
          <w:szCs w:val="24"/>
        </w:rPr>
      </w:pPr>
    </w:p>
    <w:p w14:paraId="0534F722" w14:textId="77777777" w:rsidR="009604E9" w:rsidRDefault="009604E9" w:rsidP="009604E9">
      <w:pPr>
        <w:rPr>
          <w:sz w:val="24"/>
          <w:szCs w:val="24"/>
        </w:rPr>
      </w:pPr>
      <w:r>
        <w:rPr>
          <w:sz w:val="24"/>
          <w:szCs w:val="24"/>
        </w:rPr>
        <w:t>Zubereitung:</w:t>
      </w:r>
    </w:p>
    <w:p w14:paraId="5BF99609" w14:textId="77777777" w:rsidR="009604E9" w:rsidRPr="00BB5DAD" w:rsidRDefault="009604E9" w:rsidP="00E76E01">
      <w:pPr>
        <w:pStyle w:val="ListParagraph"/>
        <w:numPr>
          <w:ilvl w:val="0"/>
          <w:numId w:val="124"/>
        </w:numPr>
        <w:spacing w:after="240"/>
        <w:ind w:left="714" w:hanging="357"/>
        <w:contextualSpacing w:val="0"/>
        <w:jc w:val="both"/>
        <w:rPr>
          <w:sz w:val="24"/>
          <w:szCs w:val="24"/>
        </w:rPr>
      </w:pPr>
      <w:r w:rsidRPr="00BB5DAD">
        <w:rPr>
          <w:sz w:val="24"/>
          <w:szCs w:val="24"/>
        </w:rPr>
        <w:t>Den Backofen samt Backblech auf 230°C (Gas Stufe 8) vorheizen. Die trockenen Zutaten in einer großen Schüssel vermischen. Butter zur Mehlmischung geben und alles mit den Fingern locker zu Streuseln verarbeiten.</w:t>
      </w:r>
    </w:p>
    <w:p w14:paraId="10FDCA70" w14:textId="77777777" w:rsidR="009604E9" w:rsidRPr="00BB5DAD" w:rsidRDefault="009604E9" w:rsidP="00E76E01">
      <w:pPr>
        <w:pStyle w:val="ListParagraph"/>
        <w:numPr>
          <w:ilvl w:val="0"/>
          <w:numId w:val="124"/>
        </w:numPr>
        <w:spacing w:after="240"/>
        <w:ind w:left="714" w:hanging="357"/>
        <w:contextualSpacing w:val="0"/>
        <w:jc w:val="both"/>
        <w:rPr>
          <w:sz w:val="24"/>
          <w:szCs w:val="24"/>
        </w:rPr>
      </w:pPr>
      <w:r w:rsidRPr="00BB5DAD">
        <w:rPr>
          <w:sz w:val="24"/>
          <w:szCs w:val="24"/>
        </w:rPr>
        <w:t>Joghurt und Äpfel hinzufügen und alles mit einem Kochlöffel vermengen, bis der Teig mit den Händen zu bearbeiten ist. Er darf leicht krümelig sein, soll aber zusammenhalten, wenn man ihn knetet. Vorsicht: nicht zu intensiv durchkneten, sonst werden die Scones hart. Wenn der Teig zu trocken ist, etwas mehr Joghurt dazugeben; wenn er zu feucht ist, etwas mehr Mehl untermengen. Den Teig auf einer bemehlten Arbeitsfläche zu etwa 2,5</w:t>
      </w:r>
      <w:r>
        <w:rPr>
          <w:sz w:val="24"/>
          <w:szCs w:val="24"/>
        </w:rPr>
        <w:t xml:space="preserve"> </w:t>
      </w:r>
      <w:r w:rsidRPr="00BB5DAD">
        <w:rPr>
          <w:sz w:val="24"/>
          <w:szCs w:val="24"/>
        </w:rPr>
        <w:t>cm Stärke flachdrücken. Mit einer 7,5 cm großen Ausstechform oder einem Glas Plätzchen ausstechen. Die Teigreste erneut kneten, flachdrücken und weitere Scones ausstechen.</w:t>
      </w:r>
    </w:p>
    <w:p w14:paraId="734BE521" w14:textId="77777777" w:rsidR="009604E9" w:rsidRPr="00BB5DAD" w:rsidRDefault="009604E9" w:rsidP="00E76E01">
      <w:pPr>
        <w:pStyle w:val="ListParagraph"/>
        <w:numPr>
          <w:ilvl w:val="0"/>
          <w:numId w:val="124"/>
        </w:numPr>
        <w:spacing w:after="240"/>
        <w:ind w:left="714" w:hanging="357"/>
        <w:contextualSpacing w:val="0"/>
        <w:jc w:val="both"/>
        <w:rPr>
          <w:sz w:val="24"/>
          <w:szCs w:val="24"/>
        </w:rPr>
      </w:pPr>
      <w:r w:rsidRPr="00BB5DAD">
        <w:rPr>
          <w:sz w:val="24"/>
          <w:szCs w:val="24"/>
        </w:rPr>
        <w:t xml:space="preserve">Backpapier auf das heiße Backblech legen und die Scones verteilen. Die Scones im Ofen etwa 15 Minuten backen, bis sie außen knusprig und innen noch saftig sind. Das Blech aus dem Ofen nehmen und die Scones der Länge nach halbieren. Je eine Schnittfläche mit Fruchtkompott oder Marmelade bestreichen, die Hälften wieder zusammensetzen und frisch aus dem Ofen warm servieren. </w:t>
      </w:r>
    </w:p>
    <w:p w14:paraId="41A216E7" w14:textId="77777777" w:rsidR="009604E9" w:rsidRDefault="009604E9" w:rsidP="009604E9">
      <w:pPr>
        <w:rPr>
          <w:sz w:val="24"/>
          <w:szCs w:val="24"/>
        </w:rPr>
      </w:pPr>
    </w:p>
    <w:p w14:paraId="3005268C" w14:textId="77A2FE34" w:rsidR="00CF3B5D" w:rsidRDefault="00CF3B5D">
      <w:pPr>
        <w:rPr>
          <w:sz w:val="24"/>
          <w:szCs w:val="24"/>
        </w:rPr>
      </w:pPr>
      <w:r>
        <w:rPr>
          <w:sz w:val="24"/>
          <w:szCs w:val="24"/>
        </w:rPr>
        <w:br w:type="page"/>
      </w:r>
    </w:p>
    <w:p w14:paraId="40AF7FDD" w14:textId="0EB7B8FD" w:rsidR="00CF3B5D" w:rsidRPr="00EB2A2E" w:rsidRDefault="00B57AD7" w:rsidP="007F1846">
      <w:pPr>
        <w:pStyle w:val="Heading2"/>
        <w:spacing w:after="240"/>
      </w:pPr>
      <w:r w:rsidRPr="00EB2A2E">
        <w:lastRenderedPageBreak/>
        <w:t>Apfelkuchen-Porridge</w:t>
      </w:r>
      <w:r w:rsidR="00385D4F">
        <w:rPr>
          <w:rStyle w:val="FootnoteReference"/>
        </w:rPr>
        <w:footnoteReference w:id="102"/>
      </w:r>
      <w:r w:rsidRPr="00EB2A2E">
        <w:t xml:space="preserve"> </w:t>
      </w:r>
    </w:p>
    <w:p w14:paraId="6E73BF6A" w14:textId="7F663D21" w:rsidR="00B57AD7" w:rsidRDefault="00B57AD7">
      <w:pPr>
        <w:rPr>
          <w:sz w:val="24"/>
          <w:szCs w:val="24"/>
        </w:rPr>
      </w:pPr>
      <w:r w:rsidRPr="007F1846">
        <w:rPr>
          <w:sz w:val="24"/>
          <w:szCs w:val="24"/>
          <w:u w:val="single"/>
        </w:rPr>
        <w:t>Zutaten</w:t>
      </w:r>
      <w:r w:rsidRPr="00B57AD7">
        <w:rPr>
          <w:sz w:val="24"/>
          <w:szCs w:val="24"/>
        </w:rPr>
        <w:t xml:space="preserve"> </w:t>
      </w:r>
      <w:r w:rsidR="007F1846">
        <w:rPr>
          <w:sz w:val="24"/>
          <w:szCs w:val="24"/>
        </w:rPr>
        <w:t>(</w:t>
      </w:r>
      <w:r w:rsidRPr="00B57AD7">
        <w:rPr>
          <w:sz w:val="24"/>
          <w:szCs w:val="24"/>
        </w:rPr>
        <w:t>für 4 kleine oder 2 g</w:t>
      </w:r>
      <w:r>
        <w:rPr>
          <w:sz w:val="24"/>
          <w:szCs w:val="24"/>
        </w:rPr>
        <w:t>roße Portionen</w:t>
      </w:r>
      <w:r w:rsidR="007F1846">
        <w:rPr>
          <w:sz w:val="24"/>
          <w:szCs w:val="24"/>
        </w:rPr>
        <w:t>)</w:t>
      </w:r>
    </w:p>
    <w:p w14:paraId="51D12DDB" w14:textId="6269DE61" w:rsidR="00B57AD7" w:rsidRDefault="00B57AD7">
      <w:pPr>
        <w:rPr>
          <w:sz w:val="24"/>
          <w:szCs w:val="24"/>
        </w:rPr>
      </w:pPr>
      <w:r>
        <w:rPr>
          <w:sz w:val="24"/>
          <w:szCs w:val="24"/>
        </w:rPr>
        <w:t>1 rotschaliger Apfel</w:t>
      </w:r>
    </w:p>
    <w:p w14:paraId="12851106" w14:textId="26506BB4" w:rsidR="00B57AD7" w:rsidRDefault="00B57AD7">
      <w:pPr>
        <w:rPr>
          <w:sz w:val="24"/>
          <w:szCs w:val="24"/>
        </w:rPr>
      </w:pPr>
      <w:r>
        <w:rPr>
          <w:sz w:val="24"/>
          <w:szCs w:val="24"/>
        </w:rPr>
        <w:t>1 EL Butter</w:t>
      </w:r>
    </w:p>
    <w:p w14:paraId="76409EAC" w14:textId="42B4287C" w:rsidR="00B57AD7" w:rsidRDefault="00B57AD7">
      <w:pPr>
        <w:rPr>
          <w:sz w:val="24"/>
          <w:szCs w:val="24"/>
        </w:rPr>
      </w:pPr>
      <w:r>
        <w:rPr>
          <w:sz w:val="24"/>
          <w:szCs w:val="24"/>
        </w:rPr>
        <w:t>2 EL Rohrzucker</w:t>
      </w:r>
    </w:p>
    <w:p w14:paraId="1481F0D2" w14:textId="6440AAF1" w:rsidR="00B57AD7" w:rsidRDefault="00B57AD7">
      <w:pPr>
        <w:rPr>
          <w:sz w:val="24"/>
          <w:szCs w:val="24"/>
        </w:rPr>
      </w:pPr>
      <w:r>
        <w:rPr>
          <w:sz w:val="24"/>
          <w:szCs w:val="24"/>
        </w:rPr>
        <w:t>½ TL gemahlener Zimt</w:t>
      </w:r>
    </w:p>
    <w:p w14:paraId="1FEABA71" w14:textId="56821082" w:rsidR="00B57AD7" w:rsidRDefault="00B57AD7">
      <w:pPr>
        <w:rPr>
          <w:sz w:val="24"/>
          <w:szCs w:val="24"/>
        </w:rPr>
      </w:pPr>
      <w:r>
        <w:rPr>
          <w:sz w:val="24"/>
          <w:szCs w:val="24"/>
        </w:rPr>
        <w:t>1/8 TL frisch geriebene Muskatnuss</w:t>
      </w:r>
    </w:p>
    <w:p w14:paraId="56C02ECE" w14:textId="1998B511" w:rsidR="00B57AD7" w:rsidRDefault="00B57AD7">
      <w:pPr>
        <w:rPr>
          <w:sz w:val="24"/>
          <w:szCs w:val="24"/>
        </w:rPr>
      </w:pPr>
      <w:r>
        <w:rPr>
          <w:sz w:val="24"/>
          <w:szCs w:val="24"/>
        </w:rPr>
        <w:t>100 g kernige Haferflocken</w:t>
      </w:r>
    </w:p>
    <w:p w14:paraId="6CF88CD3" w14:textId="36B184C1" w:rsidR="00B57AD7" w:rsidRDefault="00B57AD7">
      <w:pPr>
        <w:rPr>
          <w:sz w:val="24"/>
          <w:szCs w:val="24"/>
        </w:rPr>
      </w:pPr>
      <w:r>
        <w:rPr>
          <w:sz w:val="24"/>
          <w:szCs w:val="24"/>
        </w:rPr>
        <w:t>ca. 400 ml Milch</w:t>
      </w:r>
    </w:p>
    <w:p w14:paraId="3F09BFF3" w14:textId="3194D54A" w:rsidR="00B57AD7" w:rsidRPr="00B57AD7" w:rsidRDefault="00B57AD7">
      <w:pPr>
        <w:rPr>
          <w:sz w:val="24"/>
          <w:szCs w:val="24"/>
        </w:rPr>
      </w:pPr>
      <w:r>
        <w:rPr>
          <w:sz w:val="24"/>
          <w:szCs w:val="24"/>
        </w:rPr>
        <w:t>1 Prise Salz</w:t>
      </w:r>
    </w:p>
    <w:p w14:paraId="21244958" w14:textId="77777777" w:rsidR="007F1846" w:rsidRDefault="007F1846">
      <w:pPr>
        <w:rPr>
          <w:sz w:val="24"/>
          <w:szCs w:val="24"/>
        </w:rPr>
      </w:pPr>
    </w:p>
    <w:p w14:paraId="6A6E9FB5" w14:textId="104423F6" w:rsidR="00B57AD7" w:rsidRDefault="00B57AD7">
      <w:pPr>
        <w:rPr>
          <w:sz w:val="24"/>
          <w:szCs w:val="24"/>
        </w:rPr>
      </w:pPr>
      <w:r>
        <w:rPr>
          <w:sz w:val="24"/>
          <w:szCs w:val="24"/>
        </w:rPr>
        <w:t xml:space="preserve">Zubereitungszeit: </w:t>
      </w:r>
      <w:r w:rsidR="009E165C">
        <w:rPr>
          <w:sz w:val="24"/>
          <w:szCs w:val="24"/>
        </w:rPr>
        <w:t>20 Minuten</w:t>
      </w:r>
    </w:p>
    <w:p w14:paraId="0FFF7E8F" w14:textId="04665DBB" w:rsidR="009E165C" w:rsidRPr="009E165C" w:rsidRDefault="009E165C" w:rsidP="00B40E8C">
      <w:pPr>
        <w:pStyle w:val="ListParagraph"/>
        <w:numPr>
          <w:ilvl w:val="0"/>
          <w:numId w:val="546"/>
        </w:numPr>
        <w:ind w:left="714" w:hanging="357"/>
        <w:contextualSpacing w:val="0"/>
        <w:jc w:val="both"/>
        <w:rPr>
          <w:sz w:val="24"/>
          <w:szCs w:val="24"/>
        </w:rPr>
      </w:pPr>
      <w:r w:rsidRPr="009E165C">
        <w:rPr>
          <w:sz w:val="24"/>
          <w:szCs w:val="24"/>
        </w:rPr>
        <w:t>Den Apfel waschen, vierteln, entkernen und in kleine Würfel schneiden. Butter in einem kleinen Topf schmelzen. Die Apfelwürfel, den Zucker, Zimt und Muskat dazugeben und ca. 5 Minuten bei mittlerer Hitze dünsten.</w:t>
      </w:r>
    </w:p>
    <w:p w14:paraId="66267751" w14:textId="2E8FFC75" w:rsidR="009E165C" w:rsidRPr="009E165C" w:rsidRDefault="009E165C" w:rsidP="00B40E8C">
      <w:pPr>
        <w:pStyle w:val="ListParagraph"/>
        <w:numPr>
          <w:ilvl w:val="0"/>
          <w:numId w:val="546"/>
        </w:numPr>
        <w:ind w:left="714" w:hanging="357"/>
        <w:contextualSpacing w:val="0"/>
        <w:jc w:val="both"/>
        <w:rPr>
          <w:sz w:val="24"/>
          <w:szCs w:val="24"/>
        </w:rPr>
      </w:pPr>
      <w:r w:rsidRPr="009E165C">
        <w:rPr>
          <w:sz w:val="24"/>
          <w:szCs w:val="24"/>
        </w:rPr>
        <w:t>Dann die Haferflocken mit in den Topf geben und unter den Apfel mengen. Mit der Hälfte der Milch aufgießen und gleichmäßig unterrühren. Alles bei geringer Hitze leicht köcheln lassen. Dabei immer wieder umrühren, damit nichts ansetzt und nach und nach mehr Milch dazugießen. Nach ca. 5 Minuten den Topf vom Herd nehmen.</w:t>
      </w:r>
    </w:p>
    <w:p w14:paraId="4C2A174E" w14:textId="38987258" w:rsidR="009E165C" w:rsidRPr="009E165C" w:rsidRDefault="009E165C" w:rsidP="00B40E8C">
      <w:pPr>
        <w:pStyle w:val="ListParagraph"/>
        <w:numPr>
          <w:ilvl w:val="0"/>
          <w:numId w:val="546"/>
        </w:numPr>
        <w:ind w:left="714" w:hanging="357"/>
        <w:contextualSpacing w:val="0"/>
        <w:jc w:val="both"/>
        <w:rPr>
          <w:sz w:val="24"/>
          <w:szCs w:val="24"/>
        </w:rPr>
      </w:pPr>
      <w:r w:rsidRPr="009E165C">
        <w:rPr>
          <w:sz w:val="24"/>
          <w:szCs w:val="24"/>
        </w:rPr>
        <w:t>Der Porridge sollte jetzt noch ein wenig flüssig sein, dann hat er nach weiteren 5 Minuten Quellzeit genau die richtige Konsistenz. Den Porridge ein letztes Mal umrühren, in Schälchen füllen.</w:t>
      </w:r>
    </w:p>
    <w:p w14:paraId="0F483A3D" w14:textId="77777777" w:rsidR="009E165C" w:rsidRDefault="009E165C">
      <w:pPr>
        <w:rPr>
          <w:sz w:val="24"/>
          <w:szCs w:val="24"/>
        </w:rPr>
      </w:pPr>
    </w:p>
    <w:p w14:paraId="158A725A" w14:textId="77777777" w:rsidR="009E165C" w:rsidRDefault="009E165C">
      <w:pPr>
        <w:rPr>
          <w:sz w:val="24"/>
          <w:szCs w:val="24"/>
        </w:rPr>
      </w:pPr>
    </w:p>
    <w:p w14:paraId="29F4A5DB" w14:textId="5AA01299" w:rsidR="009E165C" w:rsidRDefault="009E165C">
      <w:pPr>
        <w:rPr>
          <w:sz w:val="24"/>
          <w:szCs w:val="24"/>
        </w:rPr>
      </w:pPr>
      <w:r>
        <w:rPr>
          <w:sz w:val="24"/>
          <w:szCs w:val="24"/>
        </w:rPr>
        <w:br w:type="page"/>
      </w:r>
    </w:p>
    <w:p w14:paraId="06864B3E" w14:textId="26509F56" w:rsidR="00536C97" w:rsidRDefault="00536C97" w:rsidP="0068135F">
      <w:pPr>
        <w:pStyle w:val="Heading2"/>
        <w:spacing w:after="240"/>
      </w:pPr>
      <w:r>
        <w:lastRenderedPageBreak/>
        <w:t>Amaranth-</w:t>
      </w:r>
      <w:r w:rsidR="00A23AAB">
        <w:t>Porridge mit karamellisierten Pflaumen</w:t>
      </w:r>
      <w:r w:rsidR="00882F9B">
        <w:rPr>
          <w:rStyle w:val="FootnoteReference"/>
        </w:rPr>
        <w:footnoteReference w:id="103"/>
      </w:r>
    </w:p>
    <w:p w14:paraId="073E56D9" w14:textId="1798A9D6" w:rsidR="00536C97" w:rsidRPr="004C5D67" w:rsidRDefault="005215E7">
      <w:pPr>
        <w:rPr>
          <w:sz w:val="24"/>
          <w:szCs w:val="24"/>
          <w:u w:val="single"/>
        </w:rPr>
      </w:pPr>
      <w:r w:rsidRPr="004C5D67">
        <w:rPr>
          <w:sz w:val="24"/>
          <w:szCs w:val="24"/>
          <w:u w:val="single"/>
        </w:rPr>
        <w:t>Zutaten:</w:t>
      </w:r>
    </w:p>
    <w:p w14:paraId="5A8C871F" w14:textId="77777777" w:rsidR="005215E7" w:rsidRDefault="00536C97" w:rsidP="005215E7">
      <w:pPr>
        <w:rPr>
          <w:sz w:val="24"/>
          <w:szCs w:val="24"/>
        </w:rPr>
      </w:pPr>
      <w:r>
        <w:rPr>
          <w:sz w:val="24"/>
          <w:szCs w:val="24"/>
        </w:rPr>
        <w:t>150 g Amaranthsamen</w:t>
      </w:r>
      <w:r w:rsidR="005215E7">
        <w:rPr>
          <w:sz w:val="24"/>
          <w:szCs w:val="24"/>
        </w:rPr>
        <w:t xml:space="preserve"> (geht alles auch mit zarten Haferflocken)</w:t>
      </w:r>
    </w:p>
    <w:p w14:paraId="72B510B8" w14:textId="41D7D50B" w:rsidR="00536C97" w:rsidRDefault="00536C97">
      <w:pPr>
        <w:rPr>
          <w:sz w:val="24"/>
          <w:szCs w:val="24"/>
        </w:rPr>
      </w:pPr>
      <w:r>
        <w:rPr>
          <w:sz w:val="24"/>
          <w:szCs w:val="24"/>
        </w:rPr>
        <w:t xml:space="preserve">1 Prise </w:t>
      </w:r>
      <w:r w:rsidR="00D07C2E">
        <w:rPr>
          <w:sz w:val="24"/>
          <w:szCs w:val="24"/>
        </w:rPr>
        <w:t>S</w:t>
      </w:r>
      <w:r>
        <w:rPr>
          <w:sz w:val="24"/>
          <w:szCs w:val="24"/>
        </w:rPr>
        <w:t>alz</w:t>
      </w:r>
    </w:p>
    <w:p w14:paraId="3E4E52AA" w14:textId="77777777" w:rsidR="00536C97" w:rsidRDefault="00536C97">
      <w:pPr>
        <w:rPr>
          <w:sz w:val="24"/>
          <w:szCs w:val="24"/>
        </w:rPr>
      </w:pPr>
      <w:r>
        <w:rPr>
          <w:sz w:val="24"/>
          <w:szCs w:val="24"/>
        </w:rPr>
        <w:t>120 ml Milch</w:t>
      </w:r>
    </w:p>
    <w:p w14:paraId="119470C0" w14:textId="77777777" w:rsidR="00536C97" w:rsidRDefault="00536C97">
      <w:pPr>
        <w:rPr>
          <w:sz w:val="24"/>
          <w:szCs w:val="24"/>
        </w:rPr>
      </w:pPr>
      <w:r>
        <w:rPr>
          <w:sz w:val="24"/>
          <w:szCs w:val="24"/>
        </w:rPr>
        <w:t>1 EL Kokosfett</w:t>
      </w:r>
    </w:p>
    <w:p w14:paraId="214DC896" w14:textId="77777777" w:rsidR="00536C97" w:rsidRDefault="00536C97">
      <w:pPr>
        <w:rPr>
          <w:sz w:val="24"/>
          <w:szCs w:val="24"/>
        </w:rPr>
      </w:pPr>
      <w:r>
        <w:rPr>
          <w:sz w:val="24"/>
          <w:szCs w:val="24"/>
        </w:rPr>
        <w:t>4 Pflaumen, entsteint und in Viertel geschnitten</w:t>
      </w:r>
    </w:p>
    <w:p w14:paraId="75696BF9" w14:textId="77777777" w:rsidR="00536C97" w:rsidRDefault="00536C97">
      <w:pPr>
        <w:rPr>
          <w:sz w:val="24"/>
          <w:szCs w:val="24"/>
        </w:rPr>
      </w:pPr>
      <w:r>
        <w:rPr>
          <w:sz w:val="24"/>
          <w:szCs w:val="24"/>
        </w:rPr>
        <w:t>1 EL Ahornsirup</w:t>
      </w:r>
    </w:p>
    <w:p w14:paraId="4DB7F0A4" w14:textId="77777777" w:rsidR="00536C97" w:rsidRDefault="00536C97">
      <w:pPr>
        <w:rPr>
          <w:sz w:val="24"/>
          <w:szCs w:val="24"/>
        </w:rPr>
      </w:pPr>
    </w:p>
    <w:p w14:paraId="600DF1DE" w14:textId="77777777" w:rsidR="00536C97" w:rsidRPr="005215E7" w:rsidRDefault="00536C97">
      <w:pPr>
        <w:rPr>
          <w:i/>
          <w:iCs/>
          <w:sz w:val="24"/>
          <w:szCs w:val="24"/>
        </w:rPr>
      </w:pPr>
      <w:r w:rsidRPr="005215E7">
        <w:rPr>
          <w:i/>
          <w:iCs/>
          <w:sz w:val="24"/>
          <w:szCs w:val="24"/>
        </w:rPr>
        <w:t>Zum Anrichten:</w:t>
      </w:r>
    </w:p>
    <w:p w14:paraId="3FF83939" w14:textId="77777777" w:rsidR="00536C97" w:rsidRDefault="00536C97">
      <w:pPr>
        <w:rPr>
          <w:sz w:val="24"/>
          <w:szCs w:val="24"/>
        </w:rPr>
      </w:pPr>
      <w:r>
        <w:rPr>
          <w:sz w:val="24"/>
          <w:szCs w:val="24"/>
        </w:rPr>
        <w:t>4 EL Kokosflocken</w:t>
      </w:r>
    </w:p>
    <w:p w14:paraId="64789CE9" w14:textId="77777777" w:rsidR="00536C97" w:rsidRDefault="00536C97">
      <w:pPr>
        <w:rPr>
          <w:sz w:val="24"/>
          <w:szCs w:val="24"/>
        </w:rPr>
      </w:pPr>
      <w:r>
        <w:rPr>
          <w:sz w:val="24"/>
          <w:szCs w:val="24"/>
        </w:rPr>
        <w:t>½ TL Zimt</w:t>
      </w:r>
    </w:p>
    <w:p w14:paraId="68A8E617" w14:textId="77777777" w:rsidR="00536C97" w:rsidRDefault="00536C97">
      <w:pPr>
        <w:rPr>
          <w:sz w:val="24"/>
          <w:szCs w:val="24"/>
        </w:rPr>
      </w:pPr>
    </w:p>
    <w:p w14:paraId="79AE3971" w14:textId="0B6F2C01" w:rsidR="005215E7" w:rsidRDefault="005215E7">
      <w:pPr>
        <w:rPr>
          <w:sz w:val="24"/>
          <w:szCs w:val="24"/>
        </w:rPr>
      </w:pPr>
      <w:r>
        <w:rPr>
          <w:sz w:val="24"/>
          <w:szCs w:val="24"/>
        </w:rPr>
        <w:t>Zubereitung:</w:t>
      </w:r>
    </w:p>
    <w:p w14:paraId="00534F74" w14:textId="77777777" w:rsidR="0064622E" w:rsidRPr="00D622E9" w:rsidRDefault="00536C97" w:rsidP="00E76E01">
      <w:pPr>
        <w:pStyle w:val="ListParagraph"/>
        <w:numPr>
          <w:ilvl w:val="0"/>
          <w:numId w:val="125"/>
        </w:numPr>
        <w:spacing w:after="120"/>
        <w:ind w:left="714" w:hanging="357"/>
        <w:contextualSpacing w:val="0"/>
        <w:jc w:val="both"/>
        <w:rPr>
          <w:sz w:val="24"/>
          <w:szCs w:val="24"/>
        </w:rPr>
      </w:pPr>
      <w:r w:rsidRPr="00D622E9">
        <w:rPr>
          <w:sz w:val="24"/>
          <w:szCs w:val="24"/>
        </w:rPr>
        <w:t xml:space="preserve">Für den Porridge </w:t>
      </w:r>
      <w:r w:rsidR="007624E1" w:rsidRPr="00D622E9">
        <w:rPr>
          <w:sz w:val="24"/>
          <w:szCs w:val="24"/>
        </w:rPr>
        <w:t xml:space="preserve">die Amaranthsamen mindestens 30 Minuten (bis zu 8 Stunden) in kaltem Wasser </w:t>
      </w:r>
      <w:r w:rsidR="0064622E" w:rsidRPr="00D622E9">
        <w:rPr>
          <w:sz w:val="24"/>
          <w:szCs w:val="24"/>
        </w:rPr>
        <w:t>einweichen, dann gut spülen und das Wasser abgießen.</w:t>
      </w:r>
    </w:p>
    <w:p w14:paraId="21775A7F" w14:textId="77777777" w:rsidR="002E05A8" w:rsidRPr="00D622E9" w:rsidRDefault="0064622E" w:rsidP="00E76E01">
      <w:pPr>
        <w:pStyle w:val="ListParagraph"/>
        <w:numPr>
          <w:ilvl w:val="0"/>
          <w:numId w:val="125"/>
        </w:numPr>
        <w:spacing w:after="120"/>
        <w:ind w:left="714" w:hanging="357"/>
        <w:contextualSpacing w:val="0"/>
        <w:jc w:val="both"/>
        <w:rPr>
          <w:sz w:val="24"/>
          <w:szCs w:val="24"/>
        </w:rPr>
      </w:pPr>
      <w:r w:rsidRPr="00D622E9">
        <w:rPr>
          <w:sz w:val="24"/>
          <w:szCs w:val="24"/>
        </w:rPr>
        <w:t>Das Amaranth mit Meersalz und 500 ml Wasser</w:t>
      </w:r>
      <w:r w:rsidR="00793810" w:rsidRPr="00D622E9">
        <w:rPr>
          <w:sz w:val="24"/>
          <w:szCs w:val="24"/>
        </w:rPr>
        <w:t xml:space="preserve"> in einen Topf geben und das Ganze bei geschlossenem Deckel kurz aufkochen lassen. Die Hitze sofort reduz</w:t>
      </w:r>
      <w:r w:rsidR="00115933" w:rsidRPr="00D622E9">
        <w:rPr>
          <w:sz w:val="24"/>
          <w:szCs w:val="24"/>
        </w:rPr>
        <w:t xml:space="preserve">ieren und den Porridge etwa 20 Minuten sanft köcheln lassen, bis er eine cremige Konsistenz hat. </w:t>
      </w:r>
    </w:p>
    <w:p w14:paraId="6F5AE681" w14:textId="772D8595" w:rsidR="00C622DD" w:rsidRPr="00D622E9" w:rsidRDefault="002E05A8" w:rsidP="00E76E01">
      <w:pPr>
        <w:pStyle w:val="ListParagraph"/>
        <w:numPr>
          <w:ilvl w:val="0"/>
          <w:numId w:val="125"/>
        </w:numPr>
        <w:spacing w:after="120"/>
        <w:ind w:left="714" w:hanging="357"/>
        <w:contextualSpacing w:val="0"/>
        <w:jc w:val="both"/>
        <w:rPr>
          <w:sz w:val="24"/>
          <w:szCs w:val="24"/>
        </w:rPr>
      </w:pPr>
      <w:r w:rsidRPr="00D622E9">
        <w:rPr>
          <w:sz w:val="24"/>
          <w:szCs w:val="24"/>
        </w:rPr>
        <w:t xml:space="preserve">Währenddessen in einer Pfanne auf mittlerer Stufe das Kokosfett erhitzen. Die Pflaumen und den </w:t>
      </w:r>
      <w:r w:rsidR="00BD4E44" w:rsidRPr="00D622E9">
        <w:rPr>
          <w:sz w:val="24"/>
          <w:szCs w:val="24"/>
        </w:rPr>
        <w:t>A</w:t>
      </w:r>
      <w:r w:rsidRPr="00D622E9">
        <w:rPr>
          <w:sz w:val="24"/>
          <w:szCs w:val="24"/>
        </w:rPr>
        <w:t>hornsirup hi</w:t>
      </w:r>
      <w:r w:rsidR="00BD4E44" w:rsidRPr="00D622E9">
        <w:rPr>
          <w:sz w:val="24"/>
          <w:szCs w:val="24"/>
        </w:rPr>
        <w:t>nzufügen</w:t>
      </w:r>
      <w:r w:rsidR="0075016E" w:rsidRPr="00D622E9">
        <w:rPr>
          <w:sz w:val="24"/>
          <w:szCs w:val="24"/>
        </w:rPr>
        <w:t xml:space="preserve"> und die Pflaumen ein paar Minuten darin braten, bis sie weich sind und nach Karamell duften.</w:t>
      </w:r>
    </w:p>
    <w:p w14:paraId="286A9C1E" w14:textId="7D702EA7" w:rsidR="0018531B" w:rsidRPr="00D622E9" w:rsidRDefault="0018531B" w:rsidP="00E76E01">
      <w:pPr>
        <w:pStyle w:val="ListParagraph"/>
        <w:numPr>
          <w:ilvl w:val="0"/>
          <w:numId w:val="125"/>
        </w:numPr>
        <w:spacing w:after="120"/>
        <w:ind w:left="714" w:hanging="357"/>
        <w:contextualSpacing w:val="0"/>
        <w:jc w:val="both"/>
        <w:rPr>
          <w:sz w:val="24"/>
          <w:szCs w:val="24"/>
        </w:rPr>
      </w:pPr>
      <w:r w:rsidRPr="00D622E9">
        <w:rPr>
          <w:sz w:val="24"/>
          <w:szCs w:val="24"/>
        </w:rPr>
        <w:t>Den Amaranthbrei vom Herd nehmen und etwa 5 Minuten abkühlen lassen. Wenn sich der Porridge etwas gesetzt hat</w:t>
      </w:r>
      <w:r w:rsidR="006D7A3F" w:rsidRPr="00D622E9">
        <w:rPr>
          <w:sz w:val="24"/>
          <w:szCs w:val="24"/>
        </w:rPr>
        <w:t xml:space="preserve">, die Milch einrühren, bis die gewünschte Konsistenz erreicht </w:t>
      </w:r>
      <w:r w:rsidR="00DB787B" w:rsidRPr="00D622E9">
        <w:rPr>
          <w:sz w:val="24"/>
          <w:szCs w:val="24"/>
        </w:rPr>
        <w:t>i</w:t>
      </w:r>
      <w:r w:rsidR="006D7A3F" w:rsidRPr="00D622E9">
        <w:rPr>
          <w:sz w:val="24"/>
          <w:szCs w:val="24"/>
        </w:rPr>
        <w:t xml:space="preserve">st. Den Porridge auf </w:t>
      </w:r>
      <w:r w:rsidR="00DB787B" w:rsidRPr="00D622E9">
        <w:rPr>
          <w:sz w:val="24"/>
          <w:szCs w:val="24"/>
        </w:rPr>
        <w:t>Sch</w:t>
      </w:r>
      <w:r w:rsidR="006D7A3F" w:rsidRPr="00D622E9">
        <w:rPr>
          <w:sz w:val="24"/>
          <w:szCs w:val="24"/>
        </w:rPr>
        <w:t>üsselchen verteilen</w:t>
      </w:r>
      <w:r w:rsidR="004A6271" w:rsidRPr="00D622E9">
        <w:rPr>
          <w:sz w:val="24"/>
          <w:szCs w:val="24"/>
        </w:rPr>
        <w:t>, mit den karamellisierten Pflaumen, den Kokosflocken, und etwas Zimt garnieren und warm servieren.</w:t>
      </w:r>
      <w:r w:rsidR="00D622E9" w:rsidRPr="00D622E9">
        <w:rPr>
          <w:sz w:val="24"/>
          <w:szCs w:val="24"/>
        </w:rPr>
        <w:t xml:space="preserve"> Hält sich im Kühlschrank ein paar Tage.</w:t>
      </w:r>
    </w:p>
    <w:p w14:paraId="73DCC6B1" w14:textId="77BF7CBE" w:rsidR="00DB787B" w:rsidRDefault="00DB787B" w:rsidP="005215E7">
      <w:pPr>
        <w:jc w:val="both"/>
        <w:rPr>
          <w:sz w:val="24"/>
          <w:szCs w:val="24"/>
        </w:rPr>
      </w:pPr>
    </w:p>
    <w:p w14:paraId="08217C63" w14:textId="551E38D2" w:rsidR="00DB787B" w:rsidRDefault="00DB787B" w:rsidP="005215E7">
      <w:pPr>
        <w:ind w:left="708" w:hanging="708"/>
        <w:jc w:val="both"/>
        <w:rPr>
          <w:sz w:val="24"/>
          <w:szCs w:val="24"/>
        </w:rPr>
      </w:pPr>
      <w:r>
        <w:rPr>
          <w:sz w:val="24"/>
          <w:szCs w:val="24"/>
        </w:rPr>
        <w:t>Tipp:</w:t>
      </w:r>
      <w:r w:rsidR="00535E5A">
        <w:rPr>
          <w:sz w:val="24"/>
          <w:szCs w:val="24"/>
        </w:rPr>
        <w:tab/>
      </w:r>
      <w:r>
        <w:rPr>
          <w:sz w:val="24"/>
          <w:szCs w:val="24"/>
        </w:rPr>
        <w:t xml:space="preserve">Amaranth ist </w:t>
      </w:r>
      <w:r w:rsidR="0018342D">
        <w:rPr>
          <w:sz w:val="24"/>
          <w:szCs w:val="24"/>
        </w:rPr>
        <w:t>ei</w:t>
      </w:r>
      <w:r w:rsidR="00B007DA">
        <w:rPr>
          <w:sz w:val="24"/>
          <w:szCs w:val="24"/>
        </w:rPr>
        <w:t xml:space="preserve">n feinkörniger, an Hirse erinnernder Samen des Gartenfuchsschwanzes </w:t>
      </w:r>
      <w:r w:rsidR="00356F7E">
        <w:rPr>
          <w:sz w:val="24"/>
          <w:szCs w:val="24"/>
        </w:rPr>
        <w:t xml:space="preserve">aus der </w:t>
      </w:r>
      <w:r w:rsidR="00980B74">
        <w:rPr>
          <w:sz w:val="24"/>
          <w:szCs w:val="24"/>
        </w:rPr>
        <w:t>Andenregion. Amaranth ist glutenfrei</w:t>
      </w:r>
      <w:r w:rsidR="00B760A2">
        <w:rPr>
          <w:sz w:val="24"/>
          <w:szCs w:val="24"/>
        </w:rPr>
        <w:t xml:space="preserve"> und hat einen hohen </w:t>
      </w:r>
      <w:r w:rsidR="00BD04DA">
        <w:rPr>
          <w:sz w:val="24"/>
          <w:szCs w:val="24"/>
        </w:rPr>
        <w:t>E</w:t>
      </w:r>
      <w:r w:rsidR="00B760A2">
        <w:rPr>
          <w:sz w:val="24"/>
          <w:szCs w:val="24"/>
        </w:rPr>
        <w:t>isengehalt.</w:t>
      </w:r>
      <w:r w:rsidR="00980B74">
        <w:rPr>
          <w:sz w:val="24"/>
          <w:szCs w:val="24"/>
        </w:rPr>
        <w:t xml:space="preserve"> Die Azteken haben schon damit Speisen zub</w:t>
      </w:r>
      <w:r w:rsidR="00BD04DA">
        <w:rPr>
          <w:sz w:val="24"/>
          <w:szCs w:val="24"/>
        </w:rPr>
        <w:t>e</w:t>
      </w:r>
      <w:r w:rsidR="00980B74">
        <w:rPr>
          <w:sz w:val="24"/>
          <w:szCs w:val="24"/>
        </w:rPr>
        <w:t>reitet.</w:t>
      </w:r>
      <w:r w:rsidR="00BD04DA">
        <w:rPr>
          <w:sz w:val="24"/>
          <w:szCs w:val="24"/>
        </w:rPr>
        <w:t xml:space="preserve"> Aber man kann das Gericht einfach auch mit Haferflocken machen. Die Milch in diesem Rezept kann man auch durch </w:t>
      </w:r>
      <w:r w:rsidR="00D07C2E">
        <w:rPr>
          <w:sz w:val="24"/>
          <w:szCs w:val="24"/>
        </w:rPr>
        <w:t>Hafer</w:t>
      </w:r>
      <w:r w:rsidR="00BD04DA">
        <w:rPr>
          <w:sz w:val="24"/>
          <w:szCs w:val="24"/>
        </w:rPr>
        <w:t xml:space="preserve">milch ersetzen. Das freut vielleicht Paula </w:t>
      </w:r>
      <w:r w:rsidR="00BD04DA" w:rsidRPr="00BD04DA">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73076EB4" w14:textId="77777777" w:rsidR="004C5D67" w:rsidRDefault="004C5D67">
      <w:pPr>
        <w:rPr>
          <w:sz w:val="24"/>
          <w:szCs w:val="24"/>
        </w:rPr>
      </w:pPr>
      <w:r>
        <w:rPr>
          <w:sz w:val="24"/>
          <w:szCs w:val="24"/>
        </w:rPr>
        <w:lastRenderedPageBreak/>
        <w:br w:type="page"/>
      </w:r>
    </w:p>
    <w:p w14:paraId="3622A043" w14:textId="0803349E" w:rsidR="00F029B7" w:rsidRDefault="00881114" w:rsidP="00604716">
      <w:pPr>
        <w:pStyle w:val="Heading2"/>
        <w:spacing w:after="240"/>
      </w:pPr>
      <w:r>
        <w:lastRenderedPageBreak/>
        <w:t xml:space="preserve">Haferflocken im </w:t>
      </w:r>
      <w:r w:rsidR="0076058C">
        <w:t>G</w:t>
      </w:r>
      <w:r>
        <w:t>las</w:t>
      </w:r>
      <w:r w:rsidR="00773951">
        <w:rPr>
          <w:rStyle w:val="FootnoteReference"/>
        </w:rPr>
        <w:footnoteReference w:id="104"/>
      </w:r>
      <w:r>
        <w:t xml:space="preserve"> </w:t>
      </w:r>
    </w:p>
    <w:p w14:paraId="5831DF5D" w14:textId="7557EC67" w:rsidR="00D74074" w:rsidRDefault="00604716">
      <w:pPr>
        <w:rPr>
          <w:sz w:val="24"/>
          <w:szCs w:val="24"/>
        </w:rPr>
      </w:pPr>
      <w:r w:rsidRPr="00604716">
        <w:rPr>
          <w:sz w:val="24"/>
          <w:szCs w:val="24"/>
          <w:u w:val="single"/>
        </w:rPr>
        <w:t>Zutaten</w:t>
      </w:r>
      <w:r>
        <w:rPr>
          <w:sz w:val="24"/>
          <w:szCs w:val="24"/>
        </w:rPr>
        <w:t xml:space="preserve"> (für das </w:t>
      </w:r>
      <w:r w:rsidR="00F029B7">
        <w:rPr>
          <w:sz w:val="24"/>
          <w:szCs w:val="24"/>
        </w:rPr>
        <w:t>Grundrezept</w:t>
      </w:r>
      <w:r>
        <w:rPr>
          <w:sz w:val="24"/>
          <w:szCs w:val="24"/>
        </w:rPr>
        <w:t>)</w:t>
      </w:r>
      <w:r w:rsidR="00F029B7">
        <w:rPr>
          <w:sz w:val="24"/>
          <w:szCs w:val="24"/>
        </w:rPr>
        <w:t>:</w:t>
      </w:r>
    </w:p>
    <w:p w14:paraId="5DE8910F" w14:textId="77777777" w:rsidR="00D74074" w:rsidRDefault="00D74074">
      <w:pPr>
        <w:rPr>
          <w:sz w:val="24"/>
          <w:szCs w:val="24"/>
        </w:rPr>
      </w:pPr>
      <w:r>
        <w:rPr>
          <w:sz w:val="24"/>
          <w:szCs w:val="24"/>
        </w:rPr>
        <w:t>60 g Haferflocken</w:t>
      </w:r>
    </w:p>
    <w:p w14:paraId="6F1AAC3E" w14:textId="03DCEFE7" w:rsidR="00C72792" w:rsidRDefault="00D74074">
      <w:pPr>
        <w:rPr>
          <w:sz w:val="24"/>
          <w:szCs w:val="24"/>
        </w:rPr>
      </w:pPr>
      <w:r>
        <w:rPr>
          <w:sz w:val="24"/>
          <w:szCs w:val="24"/>
        </w:rPr>
        <w:t>1 Prise süßes Pulver (</w:t>
      </w:r>
      <w:r w:rsidR="00C72792">
        <w:rPr>
          <w:sz w:val="24"/>
          <w:szCs w:val="24"/>
        </w:rPr>
        <w:t>V</w:t>
      </w:r>
      <w:r>
        <w:rPr>
          <w:sz w:val="24"/>
          <w:szCs w:val="24"/>
        </w:rPr>
        <w:t>anille, Zimt Kardamon</w:t>
      </w:r>
      <w:r w:rsidR="00C72792">
        <w:rPr>
          <w:sz w:val="24"/>
          <w:szCs w:val="24"/>
        </w:rPr>
        <w:t>, oder eine Mischung daraus)</w:t>
      </w:r>
    </w:p>
    <w:p w14:paraId="3F0FBFE5" w14:textId="77777777" w:rsidR="00413F8A" w:rsidRDefault="00576B70">
      <w:pPr>
        <w:rPr>
          <w:sz w:val="24"/>
          <w:szCs w:val="24"/>
        </w:rPr>
      </w:pPr>
      <w:r>
        <w:rPr>
          <w:sz w:val="24"/>
          <w:szCs w:val="24"/>
        </w:rPr>
        <w:t>1 EL samen (</w:t>
      </w:r>
      <w:r w:rsidR="00413F8A">
        <w:rPr>
          <w:sz w:val="24"/>
          <w:szCs w:val="24"/>
        </w:rPr>
        <w:t>C</w:t>
      </w:r>
      <w:r>
        <w:rPr>
          <w:sz w:val="24"/>
          <w:szCs w:val="24"/>
        </w:rPr>
        <w:t xml:space="preserve">hia-, Lein-, </w:t>
      </w:r>
      <w:r w:rsidR="00413F8A">
        <w:rPr>
          <w:sz w:val="24"/>
          <w:szCs w:val="24"/>
        </w:rPr>
        <w:t>S</w:t>
      </w:r>
      <w:r>
        <w:rPr>
          <w:sz w:val="24"/>
          <w:szCs w:val="24"/>
        </w:rPr>
        <w:t>esam</w:t>
      </w:r>
      <w:r w:rsidR="00413F8A">
        <w:rPr>
          <w:sz w:val="24"/>
          <w:szCs w:val="24"/>
        </w:rPr>
        <w:t>samen etc.)</w:t>
      </w:r>
    </w:p>
    <w:p w14:paraId="0A8FCA5F" w14:textId="77777777" w:rsidR="00242950" w:rsidRDefault="00242950">
      <w:pPr>
        <w:rPr>
          <w:sz w:val="24"/>
          <w:szCs w:val="24"/>
        </w:rPr>
      </w:pPr>
      <w:r>
        <w:rPr>
          <w:sz w:val="24"/>
          <w:szCs w:val="24"/>
        </w:rPr>
        <w:t>175 ml Milch</w:t>
      </w:r>
    </w:p>
    <w:p w14:paraId="4882AF30" w14:textId="77777777" w:rsidR="00604716" w:rsidRDefault="00604716">
      <w:pPr>
        <w:rPr>
          <w:sz w:val="24"/>
          <w:szCs w:val="24"/>
        </w:rPr>
      </w:pPr>
    </w:p>
    <w:p w14:paraId="639F54AE" w14:textId="4DA38A7D" w:rsidR="00604716" w:rsidRDefault="00604716">
      <w:pPr>
        <w:rPr>
          <w:sz w:val="24"/>
          <w:szCs w:val="24"/>
        </w:rPr>
      </w:pPr>
      <w:r>
        <w:rPr>
          <w:sz w:val="24"/>
          <w:szCs w:val="24"/>
        </w:rPr>
        <w:t>Zubereitung:</w:t>
      </w:r>
    </w:p>
    <w:p w14:paraId="25937BC4" w14:textId="58878FAA" w:rsidR="00C72792" w:rsidRDefault="00242950" w:rsidP="00604716">
      <w:pPr>
        <w:jc w:val="both"/>
        <w:rPr>
          <w:sz w:val="24"/>
          <w:szCs w:val="24"/>
        </w:rPr>
      </w:pPr>
      <w:r>
        <w:rPr>
          <w:sz w:val="24"/>
          <w:szCs w:val="24"/>
        </w:rPr>
        <w:t>Alle trockenen Zutaten in ein kleinen Weckglas geben</w:t>
      </w:r>
      <w:r w:rsidR="00954544">
        <w:rPr>
          <w:sz w:val="24"/>
          <w:szCs w:val="24"/>
        </w:rPr>
        <w:t>, mit der Flüssigkeit übergießen</w:t>
      </w:r>
      <w:r w:rsidR="00F35869">
        <w:rPr>
          <w:sz w:val="24"/>
          <w:szCs w:val="24"/>
        </w:rPr>
        <w:t xml:space="preserve">, verrühren und das Glas mit einem Deckel verschließen. Für ein paar Stunden oder über </w:t>
      </w:r>
      <w:r w:rsidR="00DA4C4E">
        <w:rPr>
          <w:sz w:val="24"/>
          <w:szCs w:val="24"/>
        </w:rPr>
        <w:t>Na</w:t>
      </w:r>
      <w:r w:rsidR="00F35869">
        <w:rPr>
          <w:sz w:val="24"/>
          <w:szCs w:val="24"/>
        </w:rPr>
        <w:t>cht in den Kühlschrank stellen.</w:t>
      </w:r>
      <w:r w:rsidR="00DA4C4E">
        <w:rPr>
          <w:sz w:val="24"/>
          <w:szCs w:val="24"/>
        </w:rPr>
        <w:t xml:space="preserve"> Diese Grundmischung hält sich gekühlt ca. 3-5 Tage.</w:t>
      </w:r>
    </w:p>
    <w:p w14:paraId="3AD436D5" w14:textId="7A485B0C" w:rsidR="00DA4C4E" w:rsidRDefault="00DA4C4E">
      <w:pPr>
        <w:rPr>
          <w:sz w:val="24"/>
          <w:szCs w:val="24"/>
        </w:rPr>
      </w:pPr>
    </w:p>
    <w:p w14:paraId="3E34CE2C" w14:textId="77777777" w:rsidR="004B0B20" w:rsidRDefault="004B0B20">
      <w:pPr>
        <w:rPr>
          <w:sz w:val="24"/>
          <w:szCs w:val="24"/>
        </w:rPr>
      </w:pPr>
    </w:p>
    <w:p w14:paraId="1FE79537" w14:textId="2263228F" w:rsidR="00DA4C4E" w:rsidRPr="00453E4D" w:rsidRDefault="004B0B20">
      <w:pPr>
        <w:rPr>
          <w:i/>
          <w:iCs/>
          <w:sz w:val="24"/>
          <w:szCs w:val="24"/>
        </w:rPr>
      </w:pPr>
      <w:r w:rsidRPr="00453E4D">
        <w:rPr>
          <w:i/>
          <w:iCs/>
          <w:sz w:val="24"/>
          <w:szCs w:val="24"/>
        </w:rPr>
        <w:t xml:space="preserve">Variante: </w:t>
      </w:r>
      <w:r w:rsidR="008F369D" w:rsidRPr="00453E4D">
        <w:rPr>
          <w:i/>
          <w:iCs/>
          <w:sz w:val="24"/>
          <w:szCs w:val="24"/>
        </w:rPr>
        <w:t>Blaubeere, Vanille und Chia</w:t>
      </w:r>
    </w:p>
    <w:p w14:paraId="26B63816" w14:textId="17BB5A4C" w:rsidR="008F369D" w:rsidRDefault="00A65663" w:rsidP="004B0B20">
      <w:pPr>
        <w:rPr>
          <w:sz w:val="24"/>
          <w:szCs w:val="24"/>
        </w:rPr>
      </w:pPr>
      <w:r>
        <w:rPr>
          <w:sz w:val="24"/>
          <w:szCs w:val="24"/>
        </w:rPr>
        <w:t>60 g Haferflocken</w:t>
      </w:r>
    </w:p>
    <w:p w14:paraId="0983C8A4" w14:textId="2B536A1D" w:rsidR="00A65663" w:rsidRDefault="00A65663" w:rsidP="004B0B20">
      <w:pPr>
        <w:rPr>
          <w:sz w:val="24"/>
          <w:szCs w:val="24"/>
        </w:rPr>
      </w:pPr>
      <w:r>
        <w:rPr>
          <w:sz w:val="24"/>
          <w:szCs w:val="24"/>
        </w:rPr>
        <w:t>1 Prise Vanille</w:t>
      </w:r>
      <w:r w:rsidR="00A456F2">
        <w:rPr>
          <w:sz w:val="24"/>
          <w:szCs w:val="24"/>
        </w:rPr>
        <w:t xml:space="preserve">pulver </w:t>
      </w:r>
      <w:r w:rsidR="000A029B">
        <w:rPr>
          <w:sz w:val="24"/>
          <w:szCs w:val="24"/>
        </w:rPr>
        <w:t>o</w:t>
      </w:r>
      <w:r w:rsidR="00A456F2">
        <w:rPr>
          <w:sz w:val="24"/>
          <w:szCs w:val="24"/>
        </w:rPr>
        <w:t xml:space="preserve">der ein paar </w:t>
      </w:r>
      <w:r w:rsidR="000A029B">
        <w:rPr>
          <w:sz w:val="24"/>
          <w:szCs w:val="24"/>
        </w:rPr>
        <w:t>T</w:t>
      </w:r>
      <w:r w:rsidR="00A456F2">
        <w:rPr>
          <w:sz w:val="24"/>
          <w:szCs w:val="24"/>
        </w:rPr>
        <w:t>ropfen Vanilleextrakt</w:t>
      </w:r>
    </w:p>
    <w:p w14:paraId="3A1AA70A" w14:textId="53D7F4FA" w:rsidR="000A029B" w:rsidRDefault="000A029B" w:rsidP="004B0B20">
      <w:pPr>
        <w:rPr>
          <w:sz w:val="24"/>
          <w:szCs w:val="24"/>
        </w:rPr>
      </w:pPr>
      <w:r>
        <w:rPr>
          <w:sz w:val="24"/>
          <w:szCs w:val="24"/>
        </w:rPr>
        <w:t>1 EL Chiasamen</w:t>
      </w:r>
    </w:p>
    <w:p w14:paraId="1EDE0E4A" w14:textId="732D637E" w:rsidR="000A029B" w:rsidRDefault="000A029B">
      <w:pPr>
        <w:rPr>
          <w:sz w:val="24"/>
          <w:szCs w:val="24"/>
        </w:rPr>
      </w:pPr>
      <w:r>
        <w:rPr>
          <w:sz w:val="24"/>
          <w:szCs w:val="24"/>
        </w:rPr>
        <w:t>175 ml Milch</w:t>
      </w:r>
    </w:p>
    <w:p w14:paraId="2F4ED9E1" w14:textId="6BD23D89" w:rsidR="000A029B" w:rsidRDefault="0046498D">
      <w:pPr>
        <w:rPr>
          <w:sz w:val="24"/>
          <w:szCs w:val="24"/>
        </w:rPr>
      </w:pPr>
      <w:r>
        <w:rPr>
          <w:sz w:val="24"/>
          <w:szCs w:val="24"/>
        </w:rPr>
        <w:t>2 EL frische oder TK-Blaubeeren</w:t>
      </w:r>
    </w:p>
    <w:p w14:paraId="7C99D37F" w14:textId="77777777" w:rsidR="004B0B20" w:rsidRDefault="004B0B20">
      <w:pPr>
        <w:rPr>
          <w:sz w:val="24"/>
          <w:szCs w:val="24"/>
        </w:rPr>
      </w:pPr>
    </w:p>
    <w:p w14:paraId="05E297BE" w14:textId="03710896" w:rsidR="004B0B20" w:rsidRDefault="004B0B20">
      <w:pPr>
        <w:rPr>
          <w:sz w:val="24"/>
          <w:szCs w:val="24"/>
        </w:rPr>
      </w:pPr>
      <w:r>
        <w:rPr>
          <w:sz w:val="24"/>
          <w:szCs w:val="24"/>
        </w:rPr>
        <w:t>Zubereitung:</w:t>
      </w:r>
    </w:p>
    <w:p w14:paraId="7B8FB2FE" w14:textId="64D4F203" w:rsidR="0046498D" w:rsidRDefault="0046498D" w:rsidP="004B0B20">
      <w:pPr>
        <w:jc w:val="both"/>
        <w:rPr>
          <w:sz w:val="24"/>
          <w:szCs w:val="24"/>
        </w:rPr>
      </w:pPr>
      <w:r>
        <w:rPr>
          <w:sz w:val="24"/>
          <w:szCs w:val="24"/>
        </w:rPr>
        <w:t>Haferflocken, Vanille und Chiasamen in ein kleines Weckglas geben und mit der Milch übergießen. Umrühren und die Blaubeeren darüber</w:t>
      </w:r>
      <w:r w:rsidR="00A8327C">
        <w:rPr>
          <w:sz w:val="24"/>
          <w:szCs w:val="24"/>
        </w:rPr>
        <w:t xml:space="preserve"> </w:t>
      </w:r>
      <w:r>
        <w:rPr>
          <w:sz w:val="24"/>
          <w:szCs w:val="24"/>
        </w:rPr>
        <w:t>geben. Das Glas verschließen und über Nacht in den Kühlschrank stellen.</w:t>
      </w:r>
    </w:p>
    <w:p w14:paraId="33FABEFE" w14:textId="3D15F567" w:rsidR="0046498D" w:rsidRDefault="0046498D">
      <w:pPr>
        <w:rPr>
          <w:sz w:val="24"/>
          <w:szCs w:val="24"/>
        </w:rPr>
      </w:pPr>
    </w:p>
    <w:p w14:paraId="5B2C28B3" w14:textId="77777777" w:rsidR="004B0B20" w:rsidRDefault="004B0B20">
      <w:pPr>
        <w:rPr>
          <w:i/>
          <w:iCs/>
          <w:sz w:val="24"/>
          <w:szCs w:val="24"/>
        </w:rPr>
      </w:pPr>
      <w:r>
        <w:rPr>
          <w:i/>
          <w:iCs/>
          <w:sz w:val="24"/>
          <w:szCs w:val="24"/>
        </w:rPr>
        <w:br w:type="page"/>
      </w:r>
    </w:p>
    <w:p w14:paraId="0E743595" w14:textId="482248CC" w:rsidR="00EE68B5" w:rsidRPr="004B0B20" w:rsidRDefault="004B0B20">
      <w:pPr>
        <w:rPr>
          <w:i/>
          <w:iCs/>
          <w:sz w:val="24"/>
          <w:szCs w:val="24"/>
        </w:rPr>
      </w:pPr>
      <w:r w:rsidRPr="004B0B20">
        <w:rPr>
          <w:i/>
          <w:iCs/>
          <w:sz w:val="24"/>
          <w:szCs w:val="24"/>
        </w:rPr>
        <w:lastRenderedPageBreak/>
        <w:t xml:space="preserve">Variante: </w:t>
      </w:r>
      <w:r w:rsidR="00243267" w:rsidRPr="004B0B20">
        <w:rPr>
          <w:i/>
          <w:iCs/>
          <w:sz w:val="24"/>
          <w:szCs w:val="24"/>
        </w:rPr>
        <w:t>Erdnussbutter,</w:t>
      </w:r>
      <w:r w:rsidR="00EE68B5" w:rsidRPr="004B0B20">
        <w:rPr>
          <w:i/>
          <w:iCs/>
          <w:sz w:val="24"/>
          <w:szCs w:val="24"/>
        </w:rPr>
        <w:t xml:space="preserve"> Banane</w:t>
      </w:r>
      <w:r w:rsidR="003A4E35" w:rsidRPr="004B0B20">
        <w:rPr>
          <w:i/>
          <w:iCs/>
          <w:sz w:val="24"/>
          <w:szCs w:val="24"/>
        </w:rPr>
        <w:t xml:space="preserve"> und Himbeeren</w:t>
      </w:r>
    </w:p>
    <w:p w14:paraId="6648B221" w14:textId="71AC2404" w:rsidR="00EE68B5" w:rsidRDefault="00EE68B5">
      <w:pPr>
        <w:rPr>
          <w:sz w:val="24"/>
          <w:szCs w:val="24"/>
        </w:rPr>
      </w:pPr>
      <w:r>
        <w:rPr>
          <w:sz w:val="24"/>
          <w:szCs w:val="24"/>
        </w:rPr>
        <w:t>60 g Haferflocken</w:t>
      </w:r>
    </w:p>
    <w:p w14:paraId="73EEA8C8" w14:textId="2E73C873" w:rsidR="00EE68B5" w:rsidRDefault="00EE68B5">
      <w:pPr>
        <w:rPr>
          <w:sz w:val="24"/>
          <w:szCs w:val="24"/>
        </w:rPr>
      </w:pPr>
      <w:r>
        <w:rPr>
          <w:sz w:val="24"/>
          <w:szCs w:val="24"/>
        </w:rPr>
        <w:t>175 ml Milch</w:t>
      </w:r>
    </w:p>
    <w:p w14:paraId="2ADDAE8F" w14:textId="3A52BA35" w:rsidR="00EE68B5" w:rsidRDefault="00EE68B5">
      <w:pPr>
        <w:rPr>
          <w:sz w:val="24"/>
          <w:szCs w:val="24"/>
        </w:rPr>
      </w:pPr>
      <w:r>
        <w:rPr>
          <w:sz w:val="24"/>
          <w:szCs w:val="24"/>
        </w:rPr>
        <w:t>½ Banane, zerdrückt</w:t>
      </w:r>
    </w:p>
    <w:p w14:paraId="35744C51" w14:textId="060CF99D" w:rsidR="00EE68B5" w:rsidRDefault="00EE68B5">
      <w:pPr>
        <w:rPr>
          <w:sz w:val="24"/>
          <w:szCs w:val="24"/>
        </w:rPr>
      </w:pPr>
      <w:r>
        <w:rPr>
          <w:sz w:val="24"/>
          <w:szCs w:val="24"/>
        </w:rPr>
        <w:t xml:space="preserve">1 EL </w:t>
      </w:r>
      <w:r w:rsidR="00E07408">
        <w:rPr>
          <w:sz w:val="24"/>
          <w:szCs w:val="24"/>
        </w:rPr>
        <w:t>E</w:t>
      </w:r>
      <w:r>
        <w:rPr>
          <w:sz w:val="24"/>
          <w:szCs w:val="24"/>
        </w:rPr>
        <w:t>rdnus</w:t>
      </w:r>
      <w:r w:rsidR="00E07408">
        <w:rPr>
          <w:sz w:val="24"/>
          <w:szCs w:val="24"/>
        </w:rPr>
        <w:t>sbutter</w:t>
      </w:r>
    </w:p>
    <w:p w14:paraId="3AD0A459" w14:textId="41FFC781" w:rsidR="003A4E35" w:rsidRDefault="003A4E35">
      <w:pPr>
        <w:rPr>
          <w:sz w:val="24"/>
          <w:szCs w:val="24"/>
        </w:rPr>
      </w:pPr>
      <w:r>
        <w:rPr>
          <w:sz w:val="24"/>
          <w:szCs w:val="24"/>
        </w:rPr>
        <w:t>2 EL Himbeeren, zerdrückt</w:t>
      </w:r>
    </w:p>
    <w:p w14:paraId="4FAC6C01" w14:textId="77777777" w:rsidR="004B0B20" w:rsidRDefault="004B0B20" w:rsidP="004B0B20">
      <w:pPr>
        <w:jc w:val="both"/>
        <w:rPr>
          <w:sz w:val="24"/>
          <w:szCs w:val="24"/>
        </w:rPr>
      </w:pPr>
    </w:p>
    <w:p w14:paraId="7F04C5AC" w14:textId="5CA8B81F" w:rsidR="004B0B20" w:rsidRDefault="004B0B20" w:rsidP="004B0B20">
      <w:pPr>
        <w:jc w:val="both"/>
        <w:rPr>
          <w:sz w:val="24"/>
          <w:szCs w:val="24"/>
        </w:rPr>
      </w:pPr>
      <w:r>
        <w:rPr>
          <w:sz w:val="24"/>
          <w:szCs w:val="24"/>
        </w:rPr>
        <w:t>Zubereitung:</w:t>
      </w:r>
    </w:p>
    <w:p w14:paraId="0C956F84" w14:textId="37562636" w:rsidR="003A4E35" w:rsidRDefault="003A4E35" w:rsidP="004B0B20">
      <w:pPr>
        <w:jc w:val="both"/>
        <w:rPr>
          <w:sz w:val="24"/>
          <w:szCs w:val="24"/>
        </w:rPr>
      </w:pPr>
      <w:r>
        <w:rPr>
          <w:sz w:val="24"/>
          <w:szCs w:val="24"/>
        </w:rPr>
        <w:t xml:space="preserve">Die Haferflocken in ein kleines Weckglas geben, mit Milch übergießen und umrühren. Die Banane und die </w:t>
      </w:r>
      <w:r w:rsidR="003337D8">
        <w:rPr>
          <w:sz w:val="24"/>
          <w:szCs w:val="24"/>
        </w:rPr>
        <w:t>E</w:t>
      </w:r>
      <w:r>
        <w:rPr>
          <w:sz w:val="24"/>
          <w:szCs w:val="24"/>
        </w:rPr>
        <w:t>rdnussbutter sorgfältig unter</w:t>
      </w:r>
      <w:r w:rsidR="003337D8">
        <w:rPr>
          <w:sz w:val="24"/>
          <w:szCs w:val="24"/>
        </w:rPr>
        <w:t>mengen und die Mischung mit Himbeeren bedecken. Das Glas verschließen und für ein paar Stunden oder über Nacht in den Kühlschrank stellen.</w:t>
      </w:r>
    </w:p>
    <w:p w14:paraId="54EF12A9" w14:textId="72ABBF9F" w:rsidR="003337D8" w:rsidRDefault="003337D8">
      <w:pPr>
        <w:rPr>
          <w:sz w:val="24"/>
          <w:szCs w:val="24"/>
        </w:rPr>
      </w:pPr>
    </w:p>
    <w:p w14:paraId="41E33BFC" w14:textId="2766B34A" w:rsidR="003337D8" w:rsidRPr="004B0B20" w:rsidRDefault="004B0B20">
      <w:pPr>
        <w:rPr>
          <w:i/>
          <w:iCs/>
          <w:sz w:val="24"/>
          <w:szCs w:val="24"/>
        </w:rPr>
      </w:pPr>
      <w:r w:rsidRPr="004B0B20">
        <w:rPr>
          <w:i/>
          <w:iCs/>
          <w:sz w:val="24"/>
          <w:szCs w:val="24"/>
        </w:rPr>
        <w:t xml:space="preserve">Variante: </w:t>
      </w:r>
      <w:r w:rsidR="003337D8" w:rsidRPr="004B0B20">
        <w:rPr>
          <w:i/>
          <w:iCs/>
          <w:sz w:val="24"/>
          <w:szCs w:val="24"/>
        </w:rPr>
        <w:t>Kakao, Chia und Banane</w:t>
      </w:r>
    </w:p>
    <w:p w14:paraId="6CF4ECF8" w14:textId="7A21EFAA" w:rsidR="003337D8" w:rsidRDefault="003337D8">
      <w:pPr>
        <w:rPr>
          <w:sz w:val="24"/>
          <w:szCs w:val="24"/>
        </w:rPr>
      </w:pPr>
      <w:r>
        <w:rPr>
          <w:sz w:val="24"/>
          <w:szCs w:val="24"/>
        </w:rPr>
        <w:t xml:space="preserve">60 g </w:t>
      </w:r>
      <w:r w:rsidR="003B3C94">
        <w:rPr>
          <w:sz w:val="24"/>
          <w:szCs w:val="24"/>
        </w:rPr>
        <w:t>H</w:t>
      </w:r>
      <w:r>
        <w:rPr>
          <w:sz w:val="24"/>
          <w:szCs w:val="24"/>
        </w:rPr>
        <w:t>aferflocken</w:t>
      </w:r>
    </w:p>
    <w:p w14:paraId="04AA368B" w14:textId="3B61D832" w:rsidR="003B3C94" w:rsidRDefault="003B3C94">
      <w:pPr>
        <w:rPr>
          <w:sz w:val="24"/>
          <w:szCs w:val="24"/>
        </w:rPr>
      </w:pPr>
      <w:r>
        <w:rPr>
          <w:sz w:val="24"/>
          <w:szCs w:val="24"/>
        </w:rPr>
        <w:t>1 TL Chiasamen</w:t>
      </w:r>
    </w:p>
    <w:p w14:paraId="6BFBF26D" w14:textId="02F4331D" w:rsidR="003B3C94" w:rsidRDefault="003B3C94">
      <w:pPr>
        <w:rPr>
          <w:sz w:val="24"/>
          <w:szCs w:val="24"/>
        </w:rPr>
      </w:pPr>
      <w:r>
        <w:rPr>
          <w:sz w:val="24"/>
          <w:szCs w:val="24"/>
        </w:rPr>
        <w:t>1 EL Kakao</w:t>
      </w:r>
    </w:p>
    <w:p w14:paraId="6D5997CE" w14:textId="6E59DA33" w:rsidR="003B3C94" w:rsidRDefault="003B3C94">
      <w:pPr>
        <w:rPr>
          <w:sz w:val="24"/>
          <w:szCs w:val="24"/>
        </w:rPr>
      </w:pPr>
      <w:r>
        <w:rPr>
          <w:sz w:val="24"/>
          <w:szCs w:val="24"/>
        </w:rPr>
        <w:t>½ Banane, zerdrückt</w:t>
      </w:r>
    </w:p>
    <w:p w14:paraId="0814D695" w14:textId="33779FF4" w:rsidR="003B3C94" w:rsidRDefault="003B3C94">
      <w:pPr>
        <w:rPr>
          <w:sz w:val="24"/>
          <w:szCs w:val="24"/>
        </w:rPr>
      </w:pPr>
      <w:r>
        <w:rPr>
          <w:sz w:val="24"/>
          <w:szCs w:val="24"/>
        </w:rPr>
        <w:t>175 ml Milch</w:t>
      </w:r>
    </w:p>
    <w:p w14:paraId="4F3BA644" w14:textId="77777777" w:rsidR="004B0B20" w:rsidRDefault="004B0B20">
      <w:pPr>
        <w:rPr>
          <w:sz w:val="24"/>
          <w:szCs w:val="24"/>
        </w:rPr>
      </w:pPr>
    </w:p>
    <w:p w14:paraId="7928A99A" w14:textId="199119EF" w:rsidR="004B0B20" w:rsidRDefault="004B0B20">
      <w:pPr>
        <w:rPr>
          <w:sz w:val="24"/>
          <w:szCs w:val="24"/>
        </w:rPr>
      </w:pPr>
      <w:r>
        <w:rPr>
          <w:sz w:val="24"/>
          <w:szCs w:val="24"/>
        </w:rPr>
        <w:t>Zubereitung:</w:t>
      </w:r>
    </w:p>
    <w:p w14:paraId="0F402671" w14:textId="5855514D" w:rsidR="003B3C94" w:rsidRDefault="003B3C94" w:rsidP="004B0B20">
      <w:pPr>
        <w:jc w:val="both"/>
        <w:rPr>
          <w:sz w:val="24"/>
          <w:szCs w:val="24"/>
        </w:rPr>
      </w:pPr>
      <w:r>
        <w:rPr>
          <w:sz w:val="24"/>
          <w:szCs w:val="24"/>
        </w:rPr>
        <w:t xml:space="preserve">Alle trockenen Zutaten in ein Weckglas geben. Die zerdrückte Banane </w:t>
      </w:r>
      <w:r w:rsidR="00F563C3">
        <w:rPr>
          <w:sz w:val="24"/>
          <w:szCs w:val="24"/>
        </w:rPr>
        <w:t>hinzufügen und untermengen. Die Milch darüber</w:t>
      </w:r>
      <w:r w:rsidR="00A8327C">
        <w:rPr>
          <w:sz w:val="24"/>
          <w:szCs w:val="24"/>
        </w:rPr>
        <w:t xml:space="preserve"> </w:t>
      </w:r>
      <w:r w:rsidR="00F563C3">
        <w:rPr>
          <w:sz w:val="24"/>
          <w:szCs w:val="24"/>
        </w:rPr>
        <w:t xml:space="preserve">gießen und </w:t>
      </w:r>
      <w:r w:rsidR="00A35BF9">
        <w:rPr>
          <w:sz w:val="24"/>
          <w:szCs w:val="24"/>
        </w:rPr>
        <w:t xml:space="preserve">umrühren. Das Glas verschließen und für ein paar </w:t>
      </w:r>
      <w:r w:rsidR="005234D6">
        <w:rPr>
          <w:sz w:val="24"/>
          <w:szCs w:val="24"/>
        </w:rPr>
        <w:t>S</w:t>
      </w:r>
      <w:r w:rsidR="00A35BF9">
        <w:rPr>
          <w:sz w:val="24"/>
          <w:szCs w:val="24"/>
        </w:rPr>
        <w:t>tunden oder über Nacht in den Kühlschrank stellen.</w:t>
      </w:r>
    </w:p>
    <w:p w14:paraId="084BE16E" w14:textId="6213E970" w:rsidR="00E1519B" w:rsidRDefault="00E1519B">
      <w:pPr>
        <w:rPr>
          <w:sz w:val="24"/>
          <w:szCs w:val="24"/>
        </w:rPr>
      </w:pPr>
    </w:p>
    <w:p w14:paraId="30EF5B89" w14:textId="1683FC19" w:rsidR="00E1519B" w:rsidRPr="004B0B20" w:rsidRDefault="004B0B20">
      <w:pPr>
        <w:rPr>
          <w:i/>
          <w:iCs/>
          <w:sz w:val="24"/>
          <w:szCs w:val="24"/>
        </w:rPr>
      </w:pPr>
      <w:r w:rsidRPr="004B0B20">
        <w:rPr>
          <w:i/>
          <w:iCs/>
          <w:sz w:val="24"/>
          <w:szCs w:val="24"/>
        </w:rPr>
        <w:t xml:space="preserve">Variante: </w:t>
      </w:r>
      <w:r w:rsidR="00E1519B" w:rsidRPr="004B0B20">
        <w:rPr>
          <w:i/>
          <w:iCs/>
          <w:sz w:val="24"/>
          <w:szCs w:val="24"/>
        </w:rPr>
        <w:t>Orange, Leinsamen und Kokos</w:t>
      </w:r>
    </w:p>
    <w:p w14:paraId="4E5FFB3D" w14:textId="63A8740F" w:rsidR="00E1519B" w:rsidRDefault="00E1519B">
      <w:pPr>
        <w:rPr>
          <w:sz w:val="24"/>
          <w:szCs w:val="24"/>
        </w:rPr>
      </w:pPr>
      <w:r>
        <w:rPr>
          <w:sz w:val="24"/>
          <w:szCs w:val="24"/>
        </w:rPr>
        <w:t>2 EL Leinsamen</w:t>
      </w:r>
    </w:p>
    <w:p w14:paraId="50794A2D" w14:textId="2D213461" w:rsidR="00E1519B" w:rsidRDefault="00E1519B">
      <w:pPr>
        <w:rPr>
          <w:sz w:val="24"/>
          <w:szCs w:val="24"/>
        </w:rPr>
      </w:pPr>
      <w:r>
        <w:rPr>
          <w:sz w:val="24"/>
          <w:szCs w:val="24"/>
        </w:rPr>
        <w:t>60 g Haferflocken</w:t>
      </w:r>
    </w:p>
    <w:p w14:paraId="6DE32967" w14:textId="33C36A50" w:rsidR="00E1519B" w:rsidRDefault="00E1519B">
      <w:pPr>
        <w:rPr>
          <w:sz w:val="24"/>
          <w:szCs w:val="24"/>
        </w:rPr>
      </w:pPr>
      <w:r>
        <w:rPr>
          <w:sz w:val="24"/>
          <w:szCs w:val="24"/>
        </w:rPr>
        <w:t xml:space="preserve">1 Prise gemahlene Vanille (oder ein paar </w:t>
      </w:r>
      <w:r w:rsidR="00140A89">
        <w:rPr>
          <w:sz w:val="24"/>
          <w:szCs w:val="24"/>
        </w:rPr>
        <w:t>T</w:t>
      </w:r>
      <w:r>
        <w:rPr>
          <w:sz w:val="24"/>
          <w:szCs w:val="24"/>
        </w:rPr>
        <w:t xml:space="preserve">ropfen </w:t>
      </w:r>
      <w:r w:rsidR="00140A89">
        <w:rPr>
          <w:sz w:val="24"/>
          <w:szCs w:val="24"/>
        </w:rPr>
        <w:t>V</w:t>
      </w:r>
      <w:r>
        <w:rPr>
          <w:sz w:val="24"/>
          <w:szCs w:val="24"/>
        </w:rPr>
        <w:t>anilleextrakt)</w:t>
      </w:r>
    </w:p>
    <w:p w14:paraId="44689878" w14:textId="5000A74B" w:rsidR="00E1519B" w:rsidRDefault="00E1519B">
      <w:pPr>
        <w:rPr>
          <w:sz w:val="24"/>
          <w:szCs w:val="24"/>
        </w:rPr>
      </w:pPr>
      <w:r>
        <w:rPr>
          <w:sz w:val="24"/>
          <w:szCs w:val="24"/>
        </w:rPr>
        <w:t>175 ml Orangensaft</w:t>
      </w:r>
    </w:p>
    <w:p w14:paraId="441ED5DE" w14:textId="2B74DFEB" w:rsidR="00E1519B" w:rsidRDefault="00E1519B">
      <w:pPr>
        <w:rPr>
          <w:sz w:val="24"/>
          <w:szCs w:val="24"/>
        </w:rPr>
      </w:pPr>
      <w:r>
        <w:rPr>
          <w:sz w:val="24"/>
          <w:szCs w:val="24"/>
        </w:rPr>
        <w:t>1 EL Kokosflocken</w:t>
      </w:r>
      <w:r w:rsidR="001676B9">
        <w:rPr>
          <w:sz w:val="24"/>
          <w:szCs w:val="24"/>
        </w:rPr>
        <w:t>, geröstet</w:t>
      </w:r>
    </w:p>
    <w:p w14:paraId="5CA6F9FB" w14:textId="43AF2604" w:rsidR="004B0B20" w:rsidRDefault="004B0B20">
      <w:pPr>
        <w:rPr>
          <w:sz w:val="24"/>
          <w:szCs w:val="24"/>
        </w:rPr>
      </w:pPr>
      <w:r>
        <w:rPr>
          <w:sz w:val="24"/>
          <w:szCs w:val="24"/>
        </w:rPr>
        <w:lastRenderedPageBreak/>
        <w:t>Zubereitung:</w:t>
      </w:r>
    </w:p>
    <w:p w14:paraId="1EDAF36F" w14:textId="5C1CEC9C" w:rsidR="00140A89" w:rsidRDefault="00140A89" w:rsidP="004B0B20">
      <w:pPr>
        <w:jc w:val="both"/>
        <w:rPr>
          <w:sz w:val="24"/>
          <w:szCs w:val="24"/>
        </w:rPr>
      </w:pPr>
      <w:r>
        <w:rPr>
          <w:sz w:val="24"/>
          <w:szCs w:val="24"/>
        </w:rPr>
        <w:t>Den Leinsamen in ein kleines Weckglas geben. Haferflocken und Vanille vermischen und auf den Leinsamen geben. Den Saft darüber</w:t>
      </w:r>
      <w:r w:rsidR="00A8327C">
        <w:rPr>
          <w:sz w:val="24"/>
          <w:szCs w:val="24"/>
        </w:rPr>
        <w:t xml:space="preserve"> </w:t>
      </w:r>
      <w:r>
        <w:rPr>
          <w:sz w:val="24"/>
          <w:szCs w:val="24"/>
        </w:rPr>
        <w:t xml:space="preserve">gießen. Das </w:t>
      </w:r>
      <w:r w:rsidR="001676B9">
        <w:rPr>
          <w:sz w:val="24"/>
          <w:szCs w:val="24"/>
        </w:rPr>
        <w:t>G</w:t>
      </w:r>
      <w:r>
        <w:rPr>
          <w:sz w:val="24"/>
          <w:szCs w:val="24"/>
        </w:rPr>
        <w:t xml:space="preserve">las verschließen und für ein paar </w:t>
      </w:r>
      <w:r w:rsidR="00821B8A">
        <w:rPr>
          <w:sz w:val="24"/>
          <w:szCs w:val="24"/>
        </w:rPr>
        <w:t>S</w:t>
      </w:r>
      <w:r>
        <w:rPr>
          <w:sz w:val="24"/>
          <w:szCs w:val="24"/>
        </w:rPr>
        <w:t>tunden oder üb</w:t>
      </w:r>
      <w:r w:rsidR="00821B8A">
        <w:rPr>
          <w:sz w:val="24"/>
          <w:szCs w:val="24"/>
        </w:rPr>
        <w:t>er</w:t>
      </w:r>
      <w:r>
        <w:rPr>
          <w:sz w:val="24"/>
          <w:szCs w:val="24"/>
        </w:rPr>
        <w:t xml:space="preserve"> Nacht in den Kühlschrank stellen</w:t>
      </w:r>
      <w:r w:rsidR="00821B8A">
        <w:rPr>
          <w:sz w:val="24"/>
          <w:szCs w:val="24"/>
        </w:rPr>
        <w:t xml:space="preserve">. Vor dem </w:t>
      </w:r>
      <w:r w:rsidR="003B4C20">
        <w:rPr>
          <w:sz w:val="24"/>
          <w:szCs w:val="24"/>
        </w:rPr>
        <w:t>S</w:t>
      </w:r>
      <w:r w:rsidR="00821B8A">
        <w:rPr>
          <w:sz w:val="24"/>
          <w:szCs w:val="24"/>
        </w:rPr>
        <w:t>ervieren die gerösteten Kokosflocken darüberstreuen.</w:t>
      </w:r>
    </w:p>
    <w:p w14:paraId="534E2C22" w14:textId="78FFE5DF" w:rsidR="00A40BA1" w:rsidRDefault="00A40BA1" w:rsidP="004B0B20">
      <w:pPr>
        <w:jc w:val="both"/>
        <w:rPr>
          <w:sz w:val="24"/>
          <w:szCs w:val="24"/>
        </w:rPr>
      </w:pPr>
    </w:p>
    <w:p w14:paraId="0C228DD5" w14:textId="5F848C58" w:rsidR="00A40BA1" w:rsidRDefault="00A40BA1" w:rsidP="004B0B20">
      <w:pPr>
        <w:ind w:left="708" w:hanging="708"/>
        <w:jc w:val="both"/>
        <w:rPr>
          <w:sz w:val="24"/>
          <w:szCs w:val="24"/>
        </w:rPr>
      </w:pPr>
      <w:r>
        <w:rPr>
          <w:sz w:val="24"/>
          <w:szCs w:val="24"/>
        </w:rPr>
        <w:t>Tipp:</w:t>
      </w:r>
      <w:r>
        <w:rPr>
          <w:sz w:val="24"/>
          <w:szCs w:val="24"/>
        </w:rPr>
        <w:tab/>
        <w:t>In leere Honiggläser gefüllt, lässt sich das gut als gehaltvolles Frühstück mit in die Schule oder ins Büro nehmen. Und in sehr kleinen Einmachgläschen (sind im Keller) macht sich das für den Brunch auch sehr schön. Aber immer kleine Gläschen nehmen, sonst braucht ihr nichts anderes mehr anbieten, denn das „stopft“</w:t>
      </w:r>
      <w:r w:rsidRPr="00A40BA1">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6B1F95E2" w14:textId="77777777" w:rsidR="0046498D" w:rsidRDefault="0046498D">
      <w:pPr>
        <w:rPr>
          <w:sz w:val="24"/>
          <w:szCs w:val="24"/>
        </w:rPr>
      </w:pPr>
    </w:p>
    <w:p w14:paraId="50AEDDD3" w14:textId="5F80B799" w:rsidR="00DA4C4E" w:rsidRDefault="00DA4C4E">
      <w:pPr>
        <w:rPr>
          <w:sz w:val="24"/>
          <w:szCs w:val="24"/>
        </w:rPr>
      </w:pPr>
    </w:p>
    <w:p w14:paraId="697CCB88" w14:textId="17E29A53" w:rsidR="001B2C0E" w:rsidRDefault="00CB53CB" w:rsidP="00480042">
      <w:pPr>
        <w:pStyle w:val="Heading2"/>
        <w:spacing w:after="240"/>
      </w:pPr>
      <w:r>
        <w:br w:type="page"/>
      </w:r>
      <w:r w:rsidR="001B2C0E">
        <w:lastRenderedPageBreak/>
        <w:t>Chia-Erdbeer-Pudding</w:t>
      </w:r>
      <w:r w:rsidR="00480042">
        <w:rPr>
          <w:rStyle w:val="FootnoteReference"/>
        </w:rPr>
        <w:footnoteReference w:id="105"/>
      </w:r>
    </w:p>
    <w:p w14:paraId="3A42053D" w14:textId="694CA8EC" w:rsidR="001B2C0E" w:rsidRDefault="001B2C0E">
      <w:pPr>
        <w:rPr>
          <w:sz w:val="24"/>
          <w:szCs w:val="24"/>
        </w:rPr>
      </w:pPr>
      <w:r w:rsidRPr="00480042">
        <w:rPr>
          <w:sz w:val="24"/>
          <w:szCs w:val="24"/>
          <w:u w:val="single"/>
        </w:rPr>
        <w:t>Zutaten</w:t>
      </w:r>
      <w:r>
        <w:rPr>
          <w:sz w:val="24"/>
          <w:szCs w:val="24"/>
        </w:rPr>
        <w:t xml:space="preserve"> </w:t>
      </w:r>
      <w:r w:rsidR="00480042">
        <w:rPr>
          <w:sz w:val="24"/>
          <w:szCs w:val="24"/>
        </w:rPr>
        <w:t>(</w:t>
      </w:r>
      <w:r>
        <w:rPr>
          <w:sz w:val="24"/>
          <w:szCs w:val="24"/>
        </w:rPr>
        <w:t>für 2 Portionen</w:t>
      </w:r>
      <w:r w:rsidR="00480042">
        <w:rPr>
          <w:sz w:val="24"/>
          <w:szCs w:val="24"/>
        </w:rPr>
        <w:t>):</w:t>
      </w:r>
    </w:p>
    <w:p w14:paraId="7FD98BA8" w14:textId="77777777" w:rsidR="001B2C0E" w:rsidRPr="00480042" w:rsidRDefault="001B2C0E">
      <w:pPr>
        <w:rPr>
          <w:i/>
          <w:iCs/>
          <w:sz w:val="24"/>
          <w:szCs w:val="24"/>
        </w:rPr>
      </w:pPr>
      <w:r w:rsidRPr="00480042">
        <w:rPr>
          <w:i/>
          <w:iCs/>
          <w:sz w:val="24"/>
          <w:szCs w:val="24"/>
        </w:rPr>
        <w:t>Für den Pudding:</w:t>
      </w:r>
    </w:p>
    <w:p w14:paraId="3328B3A2" w14:textId="77777777" w:rsidR="001B2C0E" w:rsidRDefault="001B2C0E">
      <w:pPr>
        <w:rPr>
          <w:sz w:val="24"/>
          <w:szCs w:val="24"/>
        </w:rPr>
      </w:pPr>
      <w:r>
        <w:rPr>
          <w:sz w:val="24"/>
          <w:szCs w:val="24"/>
        </w:rPr>
        <w:t>400 ml Mandel/Hafermilch</w:t>
      </w:r>
    </w:p>
    <w:p w14:paraId="53546AE6" w14:textId="77777777" w:rsidR="001B2C0E" w:rsidRDefault="001B2C0E">
      <w:pPr>
        <w:rPr>
          <w:sz w:val="24"/>
          <w:szCs w:val="24"/>
        </w:rPr>
      </w:pPr>
      <w:r>
        <w:rPr>
          <w:sz w:val="24"/>
          <w:szCs w:val="24"/>
        </w:rPr>
        <w:t>50 g Ciasamen</w:t>
      </w:r>
    </w:p>
    <w:p w14:paraId="0CCF09CF" w14:textId="3CA4C290" w:rsidR="001B2C0E" w:rsidRDefault="001B2C0E">
      <w:pPr>
        <w:rPr>
          <w:sz w:val="24"/>
          <w:szCs w:val="24"/>
        </w:rPr>
      </w:pPr>
      <w:r>
        <w:rPr>
          <w:sz w:val="24"/>
          <w:szCs w:val="24"/>
        </w:rPr>
        <w:t>½ T</w:t>
      </w:r>
      <w:r w:rsidR="00480042">
        <w:rPr>
          <w:sz w:val="24"/>
          <w:szCs w:val="24"/>
        </w:rPr>
        <w:t xml:space="preserve">L </w:t>
      </w:r>
      <w:r>
        <w:rPr>
          <w:sz w:val="24"/>
          <w:szCs w:val="24"/>
        </w:rPr>
        <w:t>Vanilleextrakt</w:t>
      </w:r>
    </w:p>
    <w:p w14:paraId="216F6DB3" w14:textId="77777777" w:rsidR="001B2C0E" w:rsidRDefault="001B2C0E">
      <w:pPr>
        <w:rPr>
          <w:sz w:val="24"/>
          <w:szCs w:val="24"/>
        </w:rPr>
      </w:pPr>
      <w:r>
        <w:rPr>
          <w:sz w:val="24"/>
          <w:szCs w:val="24"/>
        </w:rPr>
        <w:t>1 kleine Prise Meersalz</w:t>
      </w:r>
    </w:p>
    <w:p w14:paraId="307D2532" w14:textId="77777777" w:rsidR="001B2C0E" w:rsidRDefault="001B2C0E">
      <w:pPr>
        <w:rPr>
          <w:sz w:val="24"/>
          <w:szCs w:val="24"/>
        </w:rPr>
      </w:pPr>
    </w:p>
    <w:p w14:paraId="6AAC4BCB" w14:textId="33B28845" w:rsidR="001B2C0E" w:rsidRPr="001B2C0E" w:rsidRDefault="001B2C0E">
      <w:pPr>
        <w:rPr>
          <w:i/>
          <w:iCs/>
          <w:sz w:val="24"/>
          <w:szCs w:val="24"/>
        </w:rPr>
      </w:pPr>
      <w:r w:rsidRPr="001B2C0E">
        <w:rPr>
          <w:i/>
          <w:iCs/>
          <w:sz w:val="24"/>
          <w:szCs w:val="24"/>
        </w:rPr>
        <w:t>Für die Erdbeersauce</w:t>
      </w:r>
    </w:p>
    <w:p w14:paraId="67D5A47E" w14:textId="77777777" w:rsidR="001B2C0E" w:rsidRDefault="001B2C0E">
      <w:pPr>
        <w:rPr>
          <w:sz w:val="24"/>
          <w:szCs w:val="24"/>
        </w:rPr>
      </w:pPr>
      <w:r>
        <w:rPr>
          <w:sz w:val="24"/>
          <w:szCs w:val="24"/>
        </w:rPr>
        <w:t>200 g Erdbeeren (im Winter TK)</w:t>
      </w:r>
    </w:p>
    <w:p w14:paraId="74D976CB" w14:textId="3E283E4E" w:rsidR="001B2C0E" w:rsidRDefault="001B2C0E">
      <w:pPr>
        <w:rPr>
          <w:sz w:val="24"/>
          <w:szCs w:val="24"/>
        </w:rPr>
      </w:pPr>
      <w:r>
        <w:rPr>
          <w:sz w:val="24"/>
          <w:szCs w:val="24"/>
        </w:rPr>
        <w:t>4 Backpflaumen</w:t>
      </w:r>
    </w:p>
    <w:p w14:paraId="5EFD6751" w14:textId="77777777" w:rsidR="001B2C0E" w:rsidRDefault="001B2C0E">
      <w:pPr>
        <w:rPr>
          <w:sz w:val="24"/>
          <w:szCs w:val="24"/>
        </w:rPr>
      </w:pPr>
    </w:p>
    <w:p w14:paraId="7036729D" w14:textId="77777777" w:rsidR="001B2C0E" w:rsidRPr="001B2C0E" w:rsidRDefault="001B2C0E">
      <w:pPr>
        <w:rPr>
          <w:i/>
          <w:iCs/>
          <w:sz w:val="24"/>
          <w:szCs w:val="24"/>
        </w:rPr>
      </w:pPr>
      <w:r w:rsidRPr="001B2C0E">
        <w:rPr>
          <w:i/>
          <w:iCs/>
          <w:sz w:val="24"/>
          <w:szCs w:val="24"/>
        </w:rPr>
        <w:t>Für das Topping:</w:t>
      </w:r>
    </w:p>
    <w:p w14:paraId="33A6E24D" w14:textId="77777777" w:rsidR="001B2C0E" w:rsidRDefault="001B2C0E">
      <w:pPr>
        <w:rPr>
          <w:sz w:val="24"/>
          <w:szCs w:val="24"/>
        </w:rPr>
      </w:pPr>
      <w:r>
        <w:rPr>
          <w:sz w:val="24"/>
          <w:szCs w:val="24"/>
        </w:rPr>
        <w:t>1 Kiwi, geschält und gewürfelt</w:t>
      </w:r>
    </w:p>
    <w:p w14:paraId="6F237DCA" w14:textId="77777777" w:rsidR="001B2C0E" w:rsidRDefault="001B2C0E">
      <w:pPr>
        <w:rPr>
          <w:sz w:val="24"/>
          <w:szCs w:val="24"/>
        </w:rPr>
      </w:pPr>
      <w:r>
        <w:rPr>
          <w:sz w:val="24"/>
          <w:szCs w:val="24"/>
        </w:rPr>
        <w:t>1 Apfel, gewürfelt</w:t>
      </w:r>
    </w:p>
    <w:p w14:paraId="1C4F7A78" w14:textId="60079742" w:rsidR="001B2C0E" w:rsidRDefault="001B2C0E">
      <w:pPr>
        <w:rPr>
          <w:sz w:val="24"/>
          <w:szCs w:val="24"/>
        </w:rPr>
      </w:pPr>
      <w:r>
        <w:rPr>
          <w:sz w:val="24"/>
          <w:szCs w:val="24"/>
        </w:rPr>
        <w:t>1 Avocado, geschält, den Kern herausgelöst und das Fruchtfleisch in Würfel geschnitten</w:t>
      </w:r>
    </w:p>
    <w:p w14:paraId="2A470668" w14:textId="2C6BA547" w:rsidR="001B2C0E" w:rsidRDefault="001B2C0E">
      <w:pPr>
        <w:rPr>
          <w:sz w:val="24"/>
          <w:szCs w:val="24"/>
        </w:rPr>
      </w:pPr>
      <w:r>
        <w:rPr>
          <w:sz w:val="24"/>
          <w:szCs w:val="24"/>
        </w:rPr>
        <w:t>Ein paar Kakaonibs</w:t>
      </w:r>
    </w:p>
    <w:p w14:paraId="470881E2" w14:textId="77777777" w:rsidR="001B2C0E" w:rsidRDefault="001B2C0E">
      <w:pPr>
        <w:rPr>
          <w:sz w:val="24"/>
          <w:szCs w:val="24"/>
        </w:rPr>
      </w:pPr>
      <w:r>
        <w:rPr>
          <w:sz w:val="24"/>
          <w:szCs w:val="24"/>
        </w:rPr>
        <w:t>Ein paar Blätter frische Minze, grob gehackt</w:t>
      </w:r>
    </w:p>
    <w:p w14:paraId="00AD44E6" w14:textId="77777777" w:rsidR="001B2C0E" w:rsidRDefault="001B2C0E">
      <w:pPr>
        <w:rPr>
          <w:sz w:val="24"/>
          <w:szCs w:val="24"/>
        </w:rPr>
      </w:pPr>
    </w:p>
    <w:p w14:paraId="28390575" w14:textId="2570AE32" w:rsidR="001B2C0E" w:rsidRDefault="001B2C0E">
      <w:pPr>
        <w:rPr>
          <w:sz w:val="24"/>
          <w:szCs w:val="24"/>
        </w:rPr>
      </w:pPr>
      <w:r>
        <w:rPr>
          <w:sz w:val="24"/>
          <w:szCs w:val="24"/>
        </w:rPr>
        <w:t>Zubereitung:</w:t>
      </w:r>
    </w:p>
    <w:p w14:paraId="5B4AB23F" w14:textId="19D985A0" w:rsidR="001B2C0E" w:rsidRPr="001B2C0E" w:rsidRDefault="001B2C0E" w:rsidP="00B40E8C">
      <w:pPr>
        <w:pStyle w:val="ListParagraph"/>
        <w:numPr>
          <w:ilvl w:val="0"/>
          <w:numId w:val="1770"/>
        </w:numPr>
        <w:spacing w:after="120"/>
        <w:ind w:left="714" w:hanging="357"/>
        <w:contextualSpacing w:val="0"/>
        <w:rPr>
          <w:sz w:val="24"/>
          <w:szCs w:val="24"/>
        </w:rPr>
      </w:pPr>
      <w:r w:rsidRPr="001B2C0E">
        <w:rPr>
          <w:sz w:val="24"/>
          <w:szCs w:val="24"/>
        </w:rPr>
        <w:t xml:space="preserve">Milch, Chiasamen, Vanille und Salz in eine Schüssel geben und gut verrühren. Die Mischung auf 2 hohe Gläser verteilen und zum Quellen (am </w:t>
      </w:r>
      <w:r w:rsidR="00A8327C" w:rsidRPr="001B2C0E">
        <w:rPr>
          <w:sz w:val="24"/>
          <w:szCs w:val="24"/>
        </w:rPr>
        <w:t>besten</w:t>
      </w:r>
      <w:r w:rsidRPr="001B2C0E">
        <w:rPr>
          <w:sz w:val="24"/>
          <w:szCs w:val="24"/>
        </w:rPr>
        <w:t xml:space="preserve"> über Nacht) in den Kühlschrank stellen, bis sie eine geleeartige Konsistenz hat.</w:t>
      </w:r>
    </w:p>
    <w:p w14:paraId="704F9FF5" w14:textId="48E80AE4" w:rsidR="001B2C0E" w:rsidRPr="001B2C0E" w:rsidRDefault="001B2C0E" w:rsidP="00B40E8C">
      <w:pPr>
        <w:pStyle w:val="ListParagraph"/>
        <w:numPr>
          <w:ilvl w:val="0"/>
          <w:numId w:val="1770"/>
        </w:numPr>
        <w:spacing w:after="120"/>
        <w:ind w:left="714" w:hanging="357"/>
        <w:contextualSpacing w:val="0"/>
        <w:rPr>
          <w:sz w:val="24"/>
          <w:szCs w:val="24"/>
        </w:rPr>
      </w:pPr>
      <w:r w:rsidRPr="001B2C0E">
        <w:rPr>
          <w:sz w:val="24"/>
          <w:szCs w:val="24"/>
        </w:rPr>
        <w:t>In der Zwischenzeit alle Zutaten für die Erdbeersauce sowie einen Sprit</w:t>
      </w:r>
      <w:r w:rsidR="00A8327C">
        <w:rPr>
          <w:sz w:val="24"/>
          <w:szCs w:val="24"/>
        </w:rPr>
        <w:t>z</w:t>
      </w:r>
      <w:r w:rsidRPr="001B2C0E">
        <w:rPr>
          <w:sz w:val="24"/>
          <w:szCs w:val="24"/>
        </w:rPr>
        <w:t>er Wasser in einen kleinen Topf geben, kurz aufkochen und 10 Minuten bei geringer Hitze köcheln lassen. Die Mischung in eine Schüssel geben, mit einer Gabel zerdrücken und im Kühlschrank abkühlen lassen.</w:t>
      </w:r>
    </w:p>
    <w:p w14:paraId="0F054276" w14:textId="66285654" w:rsidR="001B2C0E" w:rsidRPr="001B2C0E" w:rsidRDefault="001B2C0E" w:rsidP="00B40E8C">
      <w:pPr>
        <w:pStyle w:val="ListParagraph"/>
        <w:numPr>
          <w:ilvl w:val="0"/>
          <w:numId w:val="1770"/>
        </w:numPr>
        <w:spacing w:after="120"/>
        <w:ind w:left="714" w:hanging="357"/>
        <w:contextualSpacing w:val="0"/>
        <w:rPr>
          <w:sz w:val="24"/>
          <w:szCs w:val="24"/>
        </w:rPr>
      </w:pPr>
      <w:r w:rsidRPr="001B2C0E">
        <w:rPr>
          <w:sz w:val="24"/>
          <w:szCs w:val="24"/>
        </w:rPr>
        <w:t>Die gekühlten Puddinggläser mit einer Schicht Erdbeersauce und Früchten auffüllen, mit Kakoniobs und Minze garnieren und servieren.</w:t>
      </w:r>
    </w:p>
    <w:p w14:paraId="61864634" w14:textId="77777777" w:rsidR="001B2C0E" w:rsidRDefault="001B2C0E">
      <w:pPr>
        <w:rPr>
          <w:sz w:val="24"/>
          <w:szCs w:val="24"/>
        </w:rPr>
      </w:pPr>
    </w:p>
    <w:p w14:paraId="716BB279" w14:textId="0197B689" w:rsidR="001B2C0E" w:rsidRDefault="001B2C0E" w:rsidP="001B2C0E">
      <w:pPr>
        <w:ind w:left="708" w:hanging="708"/>
        <w:rPr>
          <w:sz w:val="24"/>
          <w:szCs w:val="24"/>
        </w:rPr>
      </w:pPr>
      <w:r>
        <w:rPr>
          <w:sz w:val="24"/>
          <w:szCs w:val="24"/>
        </w:rPr>
        <w:lastRenderedPageBreak/>
        <w:t>Tipp:</w:t>
      </w:r>
      <w:r>
        <w:rPr>
          <w:sz w:val="24"/>
          <w:szCs w:val="24"/>
        </w:rPr>
        <w:tab/>
        <w:t>Mut einer zusätzlich ½ zerquetschten Banane in der Chiamischung wird der Pudding süßer.</w:t>
      </w:r>
    </w:p>
    <w:p w14:paraId="1CCAFF68" w14:textId="3F72F0FA" w:rsidR="009604E9" w:rsidRPr="004E038E" w:rsidRDefault="00C52B42" w:rsidP="009604E9">
      <w:pPr>
        <w:pStyle w:val="Heading2"/>
        <w:spacing w:after="240"/>
        <w:rPr>
          <w:sz w:val="24"/>
          <w:szCs w:val="24"/>
        </w:rPr>
      </w:pPr>
      <w:r>
        <w:br w:type="page"/>
      </w:r>
    </w:p>
    <w:p w14:paraId="4CCAAD9C" w14:textId="60E5A142" w:rsidR="00397FFD" w:rsidRDefault="00981EC8" w:rsidP="00F60657">
      <w:pPr>
        <w:pStyle w:val="Heading2"/>
        <w:spacing w:after="240"/>
      </w:pPr>
      <w:r>
        <w:lastRenderedPageBreak/>
        <w:t>Knuspriger Brombeer-Haferflocke</w:t>
      </w:r>
      <w:r w:rsidR="00397FFD">
        <w:t>n</w:t>
      </w:r>
      <w:r>
        <w:t>-Auflauf</w:t>
      </w:r>
      <w:r w:rsidR="00B65E72">
        <w:rPr>
          <w:rStyle w:val="FootnoteReference"/>
        </w:rPr>
        <w:footnoteReference w:id="106"/>
      </w:r>
      <w:r>
        <w:t xml:space="preserve"> </w:t>
      </w:r>
    </w:p>
    <w:p w14:paraId="15B9A695" w14:textId="61579427" w:rsidR="00397FFD" w:rsidRDefault="00397FFD">
      <w:pPr>
        <w:rPr>
          <w:sz w:val="24"/>
          <w:szCs w:val="24"/>
        </w:rPr>
      </w:pPr>
      <w:r w:rsidRPr="00F60657">
        <w:rPr>
          <w:sz w:val="24"/>
          <w:szCs w:val="24"/>
          <w:u w:val="single"/>
        </w:rPr>
        <w:t>Zutaten</w:t>
      </w:r>
      <w:r>
        <w:rPr>
          <w:sz w:val="24"/>
          <w:szCs w:val="24"/>
        </w:rPr>
        <w:t xml:space="preserve"> </w:t>
      </w:r>
      <w:r w:rsidR="00F60657">
        <w:rPr>
          <w:sz w:val="24"/>
          <w:szCs w:val="24"/>
        </w:rPr>
        <w:t>(</w:t>
      </w:r>
      <w:r>
        <w:rPr>
          <w:sz w:val="24"/>
          <w:szCs w:val="24"/>
        </w:rPr>
        <w:t>für 4-6 Portionen</w:t>
      </w:r>
      <w:r w:rsidR="00F60657">
        <w:rPr>
          <w:sz w:val="24"/>
          <w:szCs w:val="24"/>
        </w:rPr>
        <w:t>)</w:t>
      </w:r>
    </w:p>
    <w:p w14:paraId="323EFBFC" w14:textId="77777777" w:rsidR="00397FFD" w:rsidRDefault="00397FFD">
      <w:pPr>
        <w:rPr>
          <w:sz w:val="24"/>
          <w:szCs w:val="24"/>
        </w:rPr>
      </w:pPr>
      <w:r>
        <w:rPr>
          <w:sz w:val="24"/>
          <w:szCs w:val="24"/>
        </w:rPr>
        <w:t>400 g frische Brombeeren (aufgetaut, wenn TK-Brombeeren)</w:t>
      </w:r>
    </w:p>
    <w:p w14:paraId="1908B180" w14:textId="52CF7CF0" w:rsidR="006E27A8" w:rsidRDefault="006E27A8">
      <w:pPr>
        <w:rPr>
          <w:sz w:val="24"/>
          <w:szCs w:val="24"/>
        </w:rPr>
      </w:pPr>
      <w:r>
        <w:rPr>
          <w:sz w:val="24"/>
          <w:szCs w:val="24"/>
        </w:rPr>
        <w:t>175 g Haferflocken</w:t>
      </w:r>
    </w:p>
    <w:p w14:paraId="3E440B7C" w14:textId="710F9673" w:rsidR="006E27A8" w:rsidRDefault="006E27A8">
      <w:pPr>
        <w:rPr>
          <w:sz w:val="24"/>
          <w:szCs w:val="24"/>
        </w:rPr>
      </w:pPr>
      <w:r>
        <w:rPr>
          <w:sz w:val="24"/>
          <w:szCs w:val="24"/>
        </w:rPr>
        <w:t>1 TL Backpulver</w:t>
      </w:r>
    </w:p>
    <w:p w14:paraId="3AB5D84F" w14:textId="77777777" w:rsidR="009C3F22" w:rsidRDefault="006E27A8">
      <w:pPr>
        <w:rPr>
          <w:sz w:val="24"/>
          <w:szCs w:val="24"/>
        </w:rPr>
      </w:pPr>
      <w:r>
        <w:rPr>
          <w:sz w:val="24"/>
          <w:szCs w:val="24"/>
        </w:rPr>
        <w:t>½ TL gemahlener Ingwer oder 1 TL frischer Ingwer</w:t>
      </w:r>
    </w:p>
    <w:p w14:paraId="74CB290C" w14:textId="77777777" w:rsidR="009C3F22" w:rsidRDefault="009C3F22">
      <w:pPr>
        <w:rPr>
          <w:sz w:val="24"/>
          <w:szCs w:val="24"/>
        </w:rPr>
      </w:pPr>
      <w:r>
        <w:rPr>
          <w:sz w:val="24"/>
          <w:szCs w:val="24"/>
        </w:rPr>
        <w:t>1 Prise Meersalz</w:t>
      </w:r>
    </w:p>
    <w:p w14:paraId="2B7FAEDF" w14:textId="77777777" w:rsidR="009C3F22" w:rsidRDefault="009C3F22">
      <w:pPr>
        <w:rPr>
          <w:sz w:val="24"/>
          <w:szCs w:val="24"/>
        </w:rPr>
      </w:pPr>
      <w:r>
        <w:rPr>
          <w:sz w:val="24"/>
          <w:szCs w:val="24"/>
        </w:rPr>
        <w:t>2 Eier</w:t>
      </w:r>
    </w:p>
    <w:p w14:paraId="66671C57" w14:textId="77777777" w:rsidR="006E6DFD" w:rsidRDefault="009C3F22">
      <w:pPr>
        <w:rPr>
          <w:sz w:val="24"/>
          <w:szCs w:val="24"/>
        </w:rPr>
      </w:pPr>
      <w:r>
        <w:rPr>
          <w:sz w:val="24"/>
          <w:szCs w:val="24"/>
        </w:rPr>
        <w:t>500 ml Milch</w:t>
      </w:r>
      <w:r w:rsidR="006E6DFD">
        <w:rPr>
          <w:sz w:val="24"/>
          <w:szCs w:val="24"/>
        </w:rPr>
        <w:t xml:space="preserve"> (geht auch Mandelmilch etc.)</w:t>
      </w:r>
    </w:p>
    <w:p w14:paraId="62AD31E7" w14:textId="77777777" w:rsidR="006E6DFD" w:rsidRDefault="006E6DFD">
      <w:pPr>
        <w:rPr>
          <w:sz w:val="24"/>
          <w:szCs w:val="24"/>
        </w:rPr>
      </w:pPr>
      <w:r>
        <w:rPr>
          <w:sz w:val="24"/>
          <w:szCs w:val="24"/>
        </w:rPr>
        <w:t>1 TL reines Vanille-Aroma</w:t>
      </w:r>
    </w:p>
    <w:p w14:paraId="2E47CFA5" w14:textId="77777777" w:rsidR="006E6DFD" w:rsidRDefault="006E6DFD">
      <w:pPr>
        <w:rPr>
          <w:sz w:val="24"/>
          <w:szCs w:val="24"/>
        </w:rPr>
      </w:pPr>
      <w:r>
        <w:rPr>
          <w:sz w:val="24"/>
          <w:szCs w:val="24"/>
        </w:rPr>
        <w:t>60 ml Apfelsirup oder flüssiger Honig, Ahorn- oder Agavensirup. (Ahornsirup ist der leckerste)</w:t>
      </w:r>
    </w:p>
    <w:p w14:paraId="4818C0CC" w14:textId="064CBA2E" w:rsidR="006673D9" w:rsidRDefault="006E6DFD">
      <w:pPr>
        <w:rPr>
          <w:sz w:val="24"/>
          <w:szCs w:val="24"/>
        </w:rPr>
      </w:pPr>
      <w:r>
        <w:rPr>
          <w:sz w:val="24"/>
          <w:szCs w:val="24"/>
        </w:rPr>
        <w:t xml:space="preserve">1 EL Kokosfett (Zimmertemperatur) zusätzlich ein wenig zum Einfetten der </w:t>
      </w:r>
      <w:r w:rsidR="006673D9">
        <w:rPr>
          <w:sz w:val="24"/>
          <w:szCs w:val="24"/>
        </w:rPr>
        <w:t>Pfanne</w:t>
      </w:r>
    </w:p>
    <w:p w14:paraId="4A7DA9F5" w14:textId="77777777" w:rsidR="006673D9" w:rsidRDefault="006673D9">
      <w:pPr>
        <w:rPr>
          <w:sz w:val="24"/>
          <w:szCs w:val="24"/>
        </w:rPr>
      </w:pPr>
      <w:r>
        <w:rPr>
          <w:sz w:val="24"/>
          <w:szCs w:val="24"/>
        </w:rPr>
        <w:t>80 g Kürbiskerne</w:t>
      </w:r>
    </w:p>
    <w:p w14:paraId="6D2BA40C" w14:textId="6D6742F4" w:rsidR="006673D9" w:rsidRDefault="006673D9">
      <w:pPr>
        <w:rPr>
          <w:sz w:val="24"/>
          <w:szCs w:val="24"/>
        </w:rPr>
      </w:pPr>
      <w:r>
        <w:rPr>
          <w:sz w:val="24"/>
          <w:szCs w:val="24"/>
        </w:rPr>
        <w:t>80 g Haselnüsse</w:t>
      </w:r>
    </w:p>
    <w:p w14:paraId="35028D52" w14:textId="77777777" w:rsidR="006673D9" w:rsidRDefault="006673D9">
      <w:pPr>
        <w:rPr>
          <w:sz w:val="24"/>
          <w:szCs w:val="24"/>
        </w:rPr>
      </w:pPr>
    </w:p>
    <w:p w14:paraId="4E0A64A9" w14:textId="77777777" w:rsidR="00527A3A" w:rsidRDefault="006673D9">
      <w:pPr>
        <w:rPr>
          <w:sz w:val="24"/>
          <w:szCs w:val="24"/>
        </w:rPr>
      </w:pPr>
      <w:r>
        <w:rPr>
          <w:sz w:val="24"/>
          <w:szCs w:val="24"/>
        </w:rPr>
        <w:t>Zub</w:t>
      </w:r>
      <w:r w:rsidR="00527A3A">
        <w:rPr>
          <w:sz w:val="24"/>
          <w:szCs w:val="24"/>
        </w:rPr>
        <w:t>e</w:t>
      </w:r>
      <w:r>
        <w:rPr>
          <w:sz w:val="24"/>
          <w:szCs w:val="24"/>
        </w:rPr>
        <w:t xml:space="preserve">reitungszeit: </w:t>
      </w:r>
      <w:r w:rsidR="00527A3A">
        <w:rPr>
          <w:sz w:val="24"/>
          <w:szCs w:val="24"/>
        </w:rPr>
        <w:t>ca. 60 Minuten (davon 35-40 Min. Backzeit)</w:t>
      </w:r>
    </w:p>
    <w:p w14:paraId="6E69C495" w14:textId="77777777" w:rsidR="003C5352" w:rsidRPr="00A40BA1" w:rsidRDefault="00527A3A" w:rsidP="00B40E8C">
      <w:pPr>
        <w:pStyle w:val="ListParagraph"/>
        <w:numPr>
          <w:ilvl w:val="0"/>
          <w:numId w:val="1461"/>
        </w:numPr>
        <w:spacing w:after="120"/>
        <w:ind w:left="714" w:hanging="357"/>
        <w:contextualSpacing w:val="0"/>
        <w:jc w:val="both"/>
        <w:rPr>
          <w:sz w:val="24"/>
          <w:szCs w:val="24"/>
        </w:rPr>
      </w:pPr>
      <w:r w:rsidRPr="00A40BA1">
        <w:rPr>
          <w:sz w:val="24"/>
          <w:szCs w:val="24"/>
        </w:rPr>
        <w:t>Den Backofen auf 190°C (Gas Stufe 5) vorheizen. Eine Backform mit 25x25 cm mit Kokosfett</w:t>
      </w:r>
      <w:r w:rsidR="003C5352" w:rsidRPr="00A40BA1">
        <w:rPr>
          <w:sz w:val="24"/>
          <w:szCs w:val="24"/>
        </w:rPr>
        <w:t xml:space="preserve"> einfetten und die Beeren gleichmäßig verteilen. Beiseitestellen.</w:t>
      </w:r>
    </w:p>
    <w:p w14:paraId="2EB84D93" w14:textId="71052EB3" w:rsidR="003C5352" w:rsidRPr="00A40BA1" w:rsidRDefault="003C5352" w:rsidP="00B40E8C">
      <w:pPr>
        <w:pStyle w:val="ListParagraph"/>
        <w:numPr>
          <w:ilvl w:val="0"/>
          <w:numId w:val="1461"/>
        </w:numPr>
        <w:spacing w:after="120"/>
        <w:ind w:left="714" w:hanging="357"/>
        <w:contextualSpacing w:val="0"/>
        <w:jc w:val="both"/>
        <w:rPr>
          <w:sz w:val="24"/>
          <w:szCs w:val="24"/>
        </w:rPr>
      </w:pPr>
      <w:r w:rsidRPr="00A40BA1">
        <w:rPr>
          <w:sz w:val="24"/>
          <w:szCs w:val="24"/>
        </w:rPr>
        <w:t>Die Haferflocken, das Backpulver, den Ingwer und Salz in einer Schüssel vermengen. In einer zweiten Schüssel die Eier aufschlagen, die Milch und Vanille hinzufügen und gut verrühren.</w:t>
      </w:r>
    </w:p>
    <w:p w14:paraId="6EDD81BC" w14:textId="1AC7C057" w:rsidR="003C5352" w:rsidRPr="00A40BA1" w:rsidRDefault="003C5352" w:rsidP="00B40E8C">
      <w:pPr>
        <w:pStyle w:val="ListParagraph"/>
        <w:numPr>
          <w:ilvl w:val="0"/>
          <w:numId w:val="1461"/>
        </w:numPr>
        <w:spacing w:after="120"/>
        <w:ind w:left="714" w:hanging="357"/>
        <w:contextualSpacing w:val="0"/>
        <w:jc w:val="both"/>
        <w:rPr>
          <w:sz w:val="24"/>
          <w:szCs w:val="24"/>
        </w:rPr>
      </w:pPr>
      <w:r w:rsidRPr="00A40BA1">
        <w:rPr>
          <w:sz w:val="24"/>
          <w:szCs w:val="24"/>
        </w:rPr>
        <w:t xml:space="preserve">Für die knusprige oberste </w:t>
      </w:r>
      <w:r w:rsidR="00CC023F" w:rsidRPr="00A40BA1">
        <w:rPr>
          <w:sz w:val="24"/>
          <w:szCs w:val="24"/>
        </w:rPr>
        <w:t>Schicht den Ahornsirup, das Kokosfett, die Kürbiskerne und die Haselnusskerne in eine kleine Schüssel geben und mit den Fingern gut vermischen, bis alles gut überzogen ist</w:t>
      </w:r>
    </w:p>
    <w:p w14:paraId="0689C1F2" w14:textId="5130A106" w:rsidR="00CC023F" w:rsidRPr="00A40BA1" w:rsidRDefault="00FB5626" w:rsidP="00B40E8C">
      <w:pPr>
        <w:pStyle w:val="ListParagraph"/>
        <w:numPr>
          <w:ilvl w:val="0"/>
          <w:numId w:val="1461"/>
        </w:numPr>
        <w:spacing w:after="120"/>
        <w:ind w:left="714" w:hanging="357"/>
        <w:contextualSpacing w:val="0"/>
        <w:jc w:val="both"/>
        <w:rPr>
          <w:sz w:val="24"/>
          <w:szCs w:val="24"/>
        </w:rPr>
      </w:pPr>
      <w:r w:rsidRPr="00A40BA1">
        <w:rPr>
          <w:sz w:val="24"/>
          <w:szCs w:val="24"/>
        </w:rPr>
        <w:t xml:space="preserve">Mit einem Löffel </w:t>
      </w:r>
      <w:r w:rsidR="00160314" w:rsidRPr="00A40BA1">
        <w:rPr>
          <w:sz w:val="24"/>
          <w:szCs w:val="24"/>
        </w:rPr>
        <w:t>die Haferflockenmisch</w:t>
      </w:r>
      <w:r w:rsidR="00B7285A" w:rsidRPr="00A40BA1">
        <w:rPr>
          <w:sz w:val="24"/>
          <w:szCs w:val="24"/>
        </w:rPr>
        <w:t xml:space="preserve">ung in die Backform geben, so dass die Beeren bedeckt </w:t>
      </w:r>
      <w:r w:rsidR="00A315A5" w:rsidRPr="00A40BA1">
        <w:rPr>
          <w:sz w:val="24"/>
          <w:szCs w:val="24"/>
        </w:rPr>
        <w:t xml:space="preserve">sind, dann die </w:t>
      </w:r>
      <w:r w:rsidR="00A16CD6" w:rsidRPr="00A40BA1">
        <w:rPr>
          <w:sz w:val="24"/>
          <w:szCs w:val="24"/>
        </w:rPr>
        <w:t>E</w:t>
      </w:r>
      <w:r w:rsidR="00A315A5" w:rsidRPr="00A40BA1">
        <w:rPr>
          <w:sz w:val="24"/>
          <w:szCs w:val="24"/>
        </w:rPr>
        <w:t>iermischung gleichmäßig darüber</w:t>
      </w:r>
      <w:r w:rsidR="00A16CD6" w:rsidRPr="00A40BA1">
        <w:rPr>
          <w:sz w:val="24"/>
          <w:szCs w:val="24"/>
        </w:rPr>
        <w:t xml:space="preserve"> </w:t>
      </w:r>
      <w:r w:rsidR="00A315A5" w:rsidRPr="00A40BA1">
        <w:rPr>
          <w:sz w:val="24"/>
          <w:szCs w:val="24"/>
        </w:rPr>
        <w:t>gießen. Die Samen-Nuss-Mischung über die Oberfläche streuen und 35-40 Minuten</w:t>
      </w:r>
      <w:r w:rsidR="00AF207D" w:rsidRPr="00A40BA1">
        <w:rPr>
          <w:sz w:val="24"/>
          <w:szCs w:val="24"/>
        </w:rPr>
        <w:t xml:space="preserve"> backen. Der Auflauf ist fertig, wenn sich die Haferflocken </w:t>
      </w:r>
      <w:r w:rsidR="00A16CD6" w:rsidRPr="00A40BA1">
        <w:rPr>
          <w:sz w:val="24"/>
          <w:szCs w:val="24"/>
        </w:rPr>
        <w:t>gesetzt haben und die Samen-Nuss-Mischung leicht gebräunt und knusprig ist. Vor dem Servieren abkühlen lassen.</w:t>
      </w:r>
    </w:p>
    <w:p w14:paraId="4107DC9C" w14:textId="77777777" w:rsidR="00F60657" w:rsidRDefault="00F60657" w:rsidP="00F60657">
      <w:pPr>
        <w:spacing w:after="0"/>
        <w:ind w:left="708" w:hanging="708"/>
        <w:jc w:val="both"/>
        <w:rPr>
          <w:sz w:val="24"/>
          <w:szCs w:val="24"/>
        </w:rPr>
      </w:pPr>
    </w:p>
    <w:p w14:paraId="5743426D" w14:textId="2733FE9F" w:rsidR="00A40BA1" w:rsidRDefault="00A16CD6" w:rsidP="00F60657">
      <w:pPr>
        <w:spacing w:after="0"/>
        <w:ind w:left="708" w:hanging="708"/>
        <w:jc w:val="both"/>
        <w:rPr>
          <w:sz w:val="24"/>
          <w:szCs w:val="24"/>
        </w:rPr>
      </w:pPr>
      <w:r>
        <w:rPr>
          <w:sz w:val="24"/>
          <w:szCs w:val="24"/>
        </w:rPr>
        <w:t>Tipp:</w:t>
      </w:r>
      <w:r w:rsidR="00A40BA1">
        <w:rPr>
          <w:sz w:val="24"/>
          <w:szCs w:val="24"/>
        </w:rPr>
        <w:tab/>
      </w:r>
      <w:r>
        <w:rPr>
          <w:sz w:val="24"/>
          <w:szCs w:val="24"/>
        </w:rPr>
        <w:t>Vegane Variante</w:t>
      </w:r>
      <w:r w:rsidR="00A8327C">
        <w:rPr>
          <w:sz w:val="24"/>
          <w:szCs w:val="24"/>
        </w:rPr>
        <w:t xml:space="preserve"> (schmeckt fasst noch besser)</w:t>
      </w:r>
      <w:r>
        <w:rPr>
          <w:sz w:val="24"/>
          <w:szCs w:val="24"/>
        </w:rPr>
        <w:t xml:space="preserve">: </w:t>
      </w:r>
      <w:r w:rsidR="003B4F9D">
        <w:rPr>
          <w:sz w:val="24"/>
          <w:szCs w:val="24"/>
        </w:rPr>
        <w:t xml:space="preserve">Anstelle der Eier, </w:t>
      </w:r>
      <w:r w:rsidR="00F86DAF">
        <w:rPr>
          <w:sz w:val="24"/>
          <w:szCs w:val="24"/>
        </w:rPr>
        <w:t>2 EL C</w:t>
      </w:r>
      <w:r w:rsidR="003B4F9D">
        <w:rPr>
          <w:sz w:val="24"/>
          <w:szCs w:val="24"/>
        </w:rPr>
        <w:t>h</w:t>
      </w:r>
      <w:r w:rsidR="00F86DAF">
        <w:rPr>
          <w:sz w:val="24"/>
          <w:szCs w:val="24"/>
        </w:rPr>
        <w:t>ia-Samen und 90 ml Wasser in einer kleinen Schüssel vermengen und 15 Minuten un</w:t>
      </w:r>
      <w:r w:rsidR="003B4F9D">
        <w:rPr>
          <w:sz w:val="24"/>
          <w:szCs w:val="24"/>
        </w:rPr>
        <w:t>d</w:t>
      </w:r>
      <w:r w:rsidR="00F86DAF">
        <w:rPr>
          <w:sz w:val="24"/>
          <w:szCs w:val="24"/>
        </w:rPr>
        <w:t xml:space="preserve"> den </w:t>
      </w:r>
      <w:r w:rsidR="00F86DAF">
        <w:rPr>
          <w:sz w:val="24"/>
          <w:szCs w:val="24"/>
        </w:rPr>
        <w:lastRenderedPageBreak/>
        <w:t>Kühlschrank stelle</w:t>
      </w:r>
      <w:r w:rsidR="003B4F9D">
        <w:rPr>
          <w:sz w:val="24"/>
          <w:szCs w:val="24"/>
        </w:rPr>
        <w:t xml:space="preserve">n. </w:t>
      </w:r>
      <w:r w:rsidR="00F60657">
        <w:rPr>
          <w:sz w:val="24"/>
          <w:szCs w:val="24"/>
        </w:rPr>
        <w:t>D</w:t>
      </w:r>
      <w:r w:rsidR="00A40BA1">
        <w:rPr>
          <w:sz w:val="24"/>
          <w:szCs w:val="24"/>
        </w:rPr>
        <w:t>er Auflauf war immer lecker und</w:t>
      </w:r>
      <w:r w:rsidR="008C755F">
        <w:rPr>
          <w:sz w:val="24"/>
          <w:szCs w:val="24"/>
        </w:rPr>
        <w:t xml:space="preserve"> morgens etwas leicht </w:t>
      </w:r>
      <w:r w:rsidR="00F60657">
        <w:rPr>
          <w:sz w:val="24"/>
          <w:szCs w:val="24"/>
        </w:rPr>
        <w:t>W</w:t>
      </w:r>
      <w:r w:rsidR="008C755F">
        <w:rPr>
          <w:sz w:val="24"/>
          <w:szCs w:val="24"/>
        </w:rPr>
        <w:t xml:space="preserve">armes ist auch sehr schön </w:t>
      </w:r>
      <w:r w:rsidR="008C755F" w:rsidRPr="008C755F">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0F20A488" w14:textId="77777777" w:rsidR="00B65E72" w:rsidRDefault="00B65E72">
      <w:pPr>
        <w:rPr>
          <w:rFonts w:asciiTheme="majorHAnsi" w:eastAsiaTheme="majorEastAsia" w:hAnsiTheme="majorHAnsi" w:cstheme="majorBidi"/>
          <w:color w:val="2F5496" w:themeColor="accent1" w:themeShade="BF"/>
          <w:sz w:val="26"/>
          <w:szCs w:val="26"/>
        </w:rPr>
      </w:pPr>
      <w:r>
        <w:br w:type="page"/>
      </w:r>
    </w:p>
    <w:p w14:paraId="67309B48" w14:textId="74D18D68" w:rsidR="00C44E6A" w:rsidRDefault="00C44E6A" w:rsidP="00F60657">
      <w:pPr>
        <w:pStyle w:val="Heading2"/>
        <w:spacing w:after="240"/>
      </w:pPr>
      <w:r>
        <w:lastRenderedPageBreak/>
        <w:t>Salat mit Stein</w:t>
      </w:r>
      <w:r w:rsidR="00B06A65">
        <w:t>obst und cremigen Ziegenkäse</w:t>
      </w:r>
      <w:r w:rsidR="001C26FC">
        <w:rPr>
          <w:rStyle w:val="FootnoteReference"/>
        </w:rPr>
        <w:footnoteReference w:id="107"/>
      </w:r>
      <w:r w:rsidR="00B06A65">
        <w:t xml:space="preserve"> </w:t>
      </w:r>
    </w:p>
    <w:p w14:paraId="2B8D3AC1" w14:textId="1F71568B" w:rsidR="00B06A65" w:rsidRDefault="00B06A65">
      <w:pPr>
        <w:rPr>
          <w:sz w:val="24"/>
          <w:szCs w:val="24"/>
        </w:rPr>
      </w:pPr>
      <w:r w:rsidRPr="00F60657">
        <w:rPr>
          <w:sz w:val="24"/>
          <w:szCs w:val="24"/>
          <w:u w:val="single"/>
        </w:rPr>
        <w:t>Zutaten</w:t>
      </w:r>
      <w:r>
        <w:rPr>
          <w:sz w:val="24"/>
          <w:szCs w:val="24"/>
        </w:rPr>
        <w:t xml:space="preserve"> </w:t>
      </w:r>
      <w:r w:rsidR="00F60657">
        <w:rPr>
          <w:sz w:val="24"/>
          <w:szCs w:val="24"/>
        </w:rPr>
        <w:t>(</w:t>
      </w:r>
      <w:r>
        <w:rPr>
          <w:sz w:val="24"/>
          <w:szCs w:val="24"/>
        </w:rPr>
        <w:t>für 4 Portionen</w:t>
      </w:r>
      <w:r w:rsidR="00F60657">
        <w:rPr>
          <w:sz w:val="24"/>
          <w:szCs w:val="24"/>
        </w:rPr>
        <w:t>)</w:t>
      </w:r>
      <w:r>
        <w:rPr>
          <w:sz w:val="24"/>
          <w:szCs w:val="24"/>
        </w:rPr>
        <w:t>:</w:t>
      </w:r>
    </w:p>
    <w:p w14:paraId="760D447E" w14:textId="59010A8A" w:rsidR="00B06A65" w:rsidRDefault="00BC6D12">
      <w:pPr>
        <w:rPr>
          <w:sz w:val="24"/>
          <w:szCs w:val="24"/>
        </w:rPr>
      </w:pPr>
      <w:r>
        <w:rPr>
          <w:sz w:val="24"/>
          <w:szCs w:val="24"/>
        </w:rPr>
        <w:t>20 Kirschen, entkernt und halbiert, zusätzlich einige ganze zum Dekorieren</w:t>
      </w:r>
    </w:p>
    <w:p w14:paraId="17FE30B8" w14:textId="48202257" w:rsidR="00BC6D12" w:rsidRDefault="00FD61E2">
      <w:pPr>
        <w:rPr>
          <w:sz w:val="24"/>
          <w:szCs w:val="24"/>
        </w:rPr>
      </w:pPr>
      <w:r>
        <w:rPr>
          <w:sz w:val="24"/>
          <w:szCs w:val="24"/>
        </w:rPr>
        <w:t>6 Aprikosen, halbiert</w:t>
      </w:r>
      <w:r w:rsidR="0033550C">
        <w:rPr>
          <w:sz w:val="24"/>
          <w:szCs w:val="24"/>
        </w:rPr>
        <w:t>, entkernt und in Scheiben geschnitten</w:t>
      </w:r>
    </w:p>
    <w:p w14:paraId="13D24AEF" w14:textId="18B39B0C" w:rsidR="0033550C" w:rsidRDefault="00E72608">
      <w:pPr>
        <w:rPr>
          <w:sz w:val="24"/>
          <w:szCs w:val="24"/>
        </w:rPr>
      </w:pPr>
      <w:r>
        <w:rPr>
          <w:sz w:val="24"/>
          <w:szCs w:val="24"/>
        </w:rPr>
        <w:t>2 platte Pfirsiche</w:t>
      </w:r>
      <w:r w:rsidR="00FC58D6">
        <w:rPr>
          <w:sz w:val="24"/>
          <w:szCs w:val="24"/>
        </w:rPr>
        <w:t>, halbiert, entkernt</w:t>
      </w:r>
      <w:r w:rsidR="00E26937">
        <w:rPr>
          <w:sz w:val="24"/>
          <w:szCs w:val="24"/>
        </w:rPr>
        <w:t xml:space="preserve"> und in Scheiben geschnitten</w:t>
      </w:r>
    </w:p>
    <w:p w14:paraId="3D4FCEB0" w14:textId="635A098E" w:rsidR="00E26937" w:rsidRDefault="00E26937">
      <w:pPr>
        <w:rPr>
          <w:sz w:val="24"/>
          <w:szCs w:val="24"/>
        </w:rPr>
      </w:pPr>
      <w:r>
        <w:rPr>
          <w:sz w:val="24"/>
          <w:szCs w:val="24"/>
        </w:rPr>
        <w:t>2 Pfirsiche</w:t>
      </w:r>
      <w:r w:rsidR="00E75786">
        <w:rPr>
          <w:sz w:val="24"/>
          <w:szCs w:val="24"/>
        </w:rPr>
        <w:t>, halbiert, entkernt und in</w:t>
      </w:r>
      <w:r w:rsidR="00647648">
        <w:rPr>
          <w:sz w:val="24"/>
          <w:szCs w:val="24"/>
        </w:rPr>
        <w:t xml:space="preserve"> S</w:t>
      </w:r>
      <w:r w:rsidR="00E75786">
        <w:rPr>
          <w:sz w:val="24"/>
          <w:szCs w:val="24"/>
        </w:rPr>
        <w:t>cheiben ges</w:t>
      </w:r>
      <w:r w:rsidR="00647648">
        <w:rPr>
          <w:sz w:val="24"/>
          <w:szCs w:val="24"/>
        </w:rPr>
        <w:t>ch</w:t>
      </w:r>
      <w:r w:rsidR="00E75786">
        <w:rPr>
          <w:sz w:val="24"/>
          <w:szCs w:val="24"/>
        </w:rPr>
        <w:t>nitten</w:t>
      </w:r>
    </w:p>
    <w:p w14:paraId="4EB4FF8C" w14:textId="4CD17858" w:rsidR="00E75786" w:rsidRDefault="00E75786">
      <w:pPr>
        <w:rPr>
          <w:sz w:val="24"/>
          <w:szCs w:val="24"/>
        </w:rPr>
      </w:pPr>
      <w:r>
        <w:rPr>
          <w:sz w:val="24"/>
          <w:szCs w:val="24"/>
        </w:rPr>
        <w:t xml:space="preserve">4 kleine Pflaumen, halbiert, entkernt </w:t>
      </w:r>
    </w:p>
    <w:p w14:paraId="1B02B00C" w14:textId="6B0E6E96" w:rsidR="00E75786" w:rsidRDefault="00E75786">
      <w:pPr>
        <w:rPr>
          <w:sz w:val="24"/>
          <w:szCs w:val="24"/>
        </w:rPr>
      </w:pPr>
      <w:r>
        <w:rPr>
          <w:sz w:val="24"/>
          <w:szCs w:val="24"/>
        </w:rPr>
        <w:t xml:space="preserve">1 Handvoll roter oder weißer </w:t>
      </w:r>
      <w:r w:rsidR="00647648">
        <w:rPr>
          <w:sz w:val="24"/>
          <w:szCs w:val="24"/>
        </w:rPr>
        <w:t>J</w:t>
      </w:r>
      <w:r>
        <w:rPr>
          <w:sz w:val="24"/>
          <w:szCs w:val="24"/>
        </w:rPr>
        <w:t>ohannisbeeren</w:t>
      </w:r>
    </w:p>
    <w:p w14:paraId="30965908" w14:textId="4AEE24DE" w:rsidR="00E75786" w:rsidRDefault="00E75786">
      <w:pPr>
        <w:rPr>
          <w:sz w:val="24"/>
          <w:szCs w:val="24"/>
        </w:rPr>
      </w:pPr>
      <w:r>
        <w:rPr>
          <w:sz w:val="24"/>
          <w:szCs w:val="24"/>
        </w:rPr>
        <w:t>60 ml ungesüßter Apfelsaft oder Holunderblüten-Limonade (muss nicht)</w:t>
      </w:r>
    </w:p>
    <w:p w14:paraId="2D092FDE" w14:textId="0CE69874" w:rsidR="00E75786" w:rsidRDefault="00647648">
      <w:pPr>
        <w:rPr>
          <w:sz w:val="24"/>
          <w:szCs w:val="24"/>
        </w:rPr>
      </w:pPr>
      <w:r>
        <w:rPr>
          <w:sz w:val="24"/>
          <w:szCs w:val="24"/>
        </w:rPr>
        <w:t>100 g cremiger Ziegenkäse</w:t>
      </w:r>
    </w:p>
    <w:p w14:paraId="7BEC7930" w14:textId="77777777" w:rsidR="00F60657" w:rsidRDefault="00F60657">
      <w:pPr>
        <w:rPr>
          <w:sz w:val="24"/>
          <w:szCs w:val="24"/>
        </w:rPr>
      </w:pPr>
    </w:p>
    <w:p w14:paraId="18F7FC61" w14:textId="77777777" w:rsidR="00F60657" w:rsidRDefault="00F60657">
      <w:pPr>
        <w:rPr>
          <w:sz w:val="24"/>
          <w:szCs w:val="24"/>
        </w:rPr>
      </w:pPr>
    </w:p>
    <w:p w14:paraId="39071D80" w14:textId="39F22165" w:rsidR="00647648" w:rsidRDefault="00647648">
      <w:pPr>
        <w:rPr>
          <w:sz w:val="24"/>
          <w:szCs w:val="24"/>
        </w:rPr>
      </w:pPr>
      <w:r>
        <w:rPr>
          <w:sz w:val="24"/>
          <w:szCs w:val="24"/>
        </w:rPr>
        <w:t xml:space="preserve">Zubereitungszeit: ca. </w:t>
      </w:r>
      <w:r w:rsidR="008C5729">
        <w:rPr>
          <w:sz w:val="24"/>
          <w:szCs w:val="24"/>
        </w:rPr>
        <w:t>20 Minuten</w:t>
      </w:r>
    </w:p>
    <w:p w14:paraId="0544E0EC" w14:textId="77777777" w:rsidR="00E26CA0" w:rsidRPr="00186E3C" w:rsidRDefault="00A01ED0" w:rsidP="00E76E01">
      <w:pPr>
        <w:pStyle w:val="ListParagraph"/>
        <w:numPr>
          <w:ilvl w:val="0"/>
          <w:numId w:val="49"/>
        </w:numPr>
        <w:spacing w:after="120"/>
        <w:ind w:left="714" w:hanging="357"/>
        <w:contextualSpacing w:val="0"/>
        <w:jc w:val="both"/>
        <w:rPr>
          <w:sz w:val="24"/>
          <w:szCs w:val="24"/>
        </w:rPr>
      </w:pPr>
      <w:r w:rsidRPr="00186E3C">
        <w:rPr>
          <w:sz w:val="24"/>
          <w:szCs w:val="24"/>
        </w:rPr>
        <w:t xml:space="preserve">Das Obst entkernen und in eine </w:t>
      </w:r>
      <w:r w:rsidR="00E26CA0" w:rsidRPr="00186E3C">
        <w:rPr>
          <w:sz w:val="24"/>
          <w:szCs w:val="24"/>
        </w:rPr>
        <w:t>Sch</w:t>
      </w:r>
      <w:r w:rsidRPr="00186E3C">
        <w:rPr>
          <w:sz w:val="24"/>
          <w:szCs w:val="24"/>
        </w:rPr>
        <w:t xml:space="preserve">üssel geben. </w:t>
      </w:r>
      <w:r w:rsidR="00E26CA0" w:rsidRPr="00186E3C">
        <w:rPr>
          <w:sz w:val="24"/>
          <w:szCs w:val="24"/>
        </w:rPr>
        <w:t>Holunderblüten-Limonade/</w:t>
      </w:r>
      <w:r w:rsidRPr="00186E3C">
        <w:rPr>
          <w:sz w:val="24"/>
          <w:szCs w:val="24"/>
        </w:rPr>
        <w:t>Apfelsaft darüber</w:t>
      </w:r>
      <w:r w:rsidR="00E26CA0" w:rsidRPr="00186E3C">
        <w:rPr>
          <w:sz w:val="24"/>
          <w:szCs w:val="24"/>
        </w:rPr>
        <w:t xml:space="preserve"> </w:t>
      </w:r>
      <w:r w:rsidRPr="00186E3C">
        <w:rPr>
          <w:sz w:val="24"/>
          <w:szCs w:val="24"/>
        </w:rPr>
        <w:t xml:space="preserve">träufeln und vermengen, bis alle </w:t>
      </w:r>
      <w:r w:rsidR="00E26CA0" w:rsidRPr="00186E3C">
        <w:rPr>
          <w:sz w:val="24"/>
          <w:szCs w:val="24"/>
        </w:rPr>
        <w:t>S</w:t>
      </w:r>
      <w:r w:rsidRPr="00186E3C">
        <w:rPr>
          <w:sz w:val="24"/>
          <w:szCs w:val="24"/>
        </w:rPr>
        <w:t>tücke gut überzogen sind</w:t>
      </w:r>
      <w:r w:rsidR="00AE1DBC" w:rsidRPr="00186E3C">
        <w:rPr>
          <w:sz w:val="24"/>
          <w:szCs w:val="24"/>
        </w:rPr>
        <w:t xml:space="preserve">. 15 Minuten ruhen lassen, bis das Obst </w:t>
      </w:r>
      <w:r w:rsidR="00E26CA0" w:rsidRPr="00186E3C">
        <w:rPr>
          <w:sz w:val="24"/>
          <w:szCs w:val="24"/>
        </w:rPr>
        <w:t>S</w:t>
      </w:r>
      <w:r w:rsidR="00AE1DBC" w:rsidRPr="00186E3C">
        <w:rPr>
          <w:sz w:val="24"/>
          <w:szCs w:val="24"/>
        </w:rPr>
        <w:t>aft lässt.</w:t>
      </w:r>
    </w:p>
    <w:p w14:paraId="33EDB953" w14:textId="781CA04F" w:rsidR="008C5729" w:rsidRDefault="00863412" w:rsidP="00E76E01">
      <w:pPr>
        <w:pStyle w:val="ListParagraph"/>
        <w:numPr>
          <w:ilvl w:val="0"/>
          <w:numId w:val="49"/>
        </w:numPr>
        <w:spacing w:after="120"/>
        <w:ind w:left="714" w:hanging="357"/>
        <w:contextualSpacing w:val="0"/>
        <w:jc w:val="both"/>
        <w:rPr>
          <w:sz w:val="24"/>
          <w:szCs w:val="24"/>
        </w:rPr>
      </w:pPr>
      <w:r w:rsidRPr="00186E3C">
        <w:rPr>
          <w:sz w:val="24"/>
          <w:szCs w:val="24"/>
        </w:rPr>
        <w:t>Mit zerkrümeltem Ziegenkäse</w:t>
      </w:r>
      <w:r w:rsidR="00630C8F" w:rsidRPr="00186E3C">
        <w:rPr>
          <w:sz w:val="24"/>
          <w:szCs w:val="24"/>
        </w:rPr>
        <w:t xml:space="preserve"> bestreuen und auf einem </w:t>
      </w:r>
      <w:r w:rsidR="00E26CA0" w:rsidRPr="00186E3C">
        <w:rPr>
          <w:sz w:val="24"/>
          <w:szCs w:val="24"/>
        </w:rPr>
        <w:t>T</w:t>
      </w:r>
      <w:r w:rsidR="00630C8F" w:rsidRPr="00186E3C">
        <w:rPr>
          <w:sz w:val="24"/>
          <w:szCs w:val="24"/>
        </w:rPr>
        <w:t xml:space="preserve">eller servieren. Mit ganzen Kirschen oder je nach </w:t>
      </w:r>
      <w:r w:rsidR="00E26CA0" w:rsidRPr="00186E3C">
        <w:rPr>
          <w:sz w:val="24"/>
          <w:szCs w:val="24"/>
        </w:rPr>
        <w:t>Saison</w:t>
      </w:r>
      <w:r w:rsidR="00630C8F" w:rsidRPr="00186E3C">
        <w:rPr>
          <w:sz w:val="24"/>
          <w:szCs w:val="24"/>
        </w:rPr>
        <w:t xml:space="preserve"> mit Holunderblüten garn</w:t>
      </w:r>
      <w:r w:rsidR="00E26CA0" w:rsidRPr="00186E3C">
        <w:rPr>
          <w:sz w:val="24"/>
          <w:szCs w:val="24"/>
        </w:rPr>
        <w:t>ie</w:t>
      </w:r>
      <w:r w:rsidR="00630C8F" w:rsidRPr="00186E3C">
        <w:rPr>
          <w:sz w:val="24"/>
          <w:szCs w:val="24"/>
        </w:rPr>
        <w:t>ren.</w:t>
      </w:r>
    </w:p>
    <w:p w14:paraId="349EB306" w14:textId="77777777" w:rsidR="00F60657" w:rsidRDefault="00F60657" w:rsidP="00F60657">
      <w:pPr>
        <w:ind w:left="708" w:hanging="708"/>
        <w:jc w:val="both"/>
        <w:rPr>
          <w:sz w:val="24"/>
          <w:szCs w:val="24"/>
        </w:rPr>
      </w:pPr>
    </w:p>
    <w:p w14:paraId="3547F109" w14:textId="0A533180" w:rsidR="00FE5D7B" w:rsidRDefault="008C755F" w:rsidP="00F60657">
      <w:pPr>
        <w:ind w:left="708" w:hanging="708"/>
        <w:jc w:val="both"/>
        <w:rPr>
          <w:sz w:val="24"/>
          <w:szCs w:val="24"/>
        </w:rPr>
      </w:pPr>
      <w:r>
        <w:rPr>
          <w:sz w:val="24"/>
          <w:szCs w:val="24"/>
        </w:rPr>
        <w:t>Tipp:</w:t>
      </w:r>
      <w:r>
        <w:rPr>
          <w:sz w:val="24"/>
          <w:szCs w:val="24"/>
        </w:rPr>
        <w:tab/>
        <w:t>D</w:t>
      </w:r>
      <w:r w:rsidR="00AC085B">
        <w:rPr>
          <w:sz w:val="24"/>
          <w:szCs w:val="24"/>
        </w:rPr>
        <w:t>en</w:t>
      </w:r>
      <w:r>
        <w:rPr>
          <w:sz w:val="24"/>
          <w:szCs w:val="24"/>
        </w:rPr>
        <w:t xml:space="preserve"> Holunderblüten</w:t>
      </w:r>
      <w:r w:rsidR="00AC085B">
        <w:rPr>
          <w:sz w:val="24"/>
          <w:szCs w:val="24"/>
        </w:rPr>
        <w:t>schnickschnack</w:t>
      </w:r>
      <w:r>
        <w:rPr>
          <w:sz w:val="24"/>
          <w:szCs w:val="24"/>
        </w:rPr>
        <w:t xml:space="preserve"> kann man locker weglassen, denn Obst mit Ziegenkäse schmeckt auch ohne Deko einfach nur fantastisch. Die beiden Sachen ergänzen sich einfach perfekt.</w:t>
      </w:r>
      <w:r w:rsidR="00FE5D7B">
        <w:rPr>
          <w:sz w:val="24"/>
          <w:szCs w:val="24"/>
        </w:rPr>
        <w:br w:type="page"/>
      </w:r>
    </w:p>
    <w:p w14:paraId="35B12B75" w14:textId="77777777" w:rsidR="009604E9" w:rsidRDefault="009604E9" w:rsidP="009604E9">
      <w:pPr>
        <w:pStyle w:val="Heading2"/>
        <w:spacing w:after="240"/>
      </w:pPr>
      <w:r>
        <w:lastRenderedPageBreak/>
        <w:t>Mexikanischer Frühstückssalat</w:t>
      </w:r>
      <w:r>
        <w:rPr>
          <w:rStyle w:val="FootnoteReference"/>
        </w:rPr>
        <w:footnoteReference w:id="108"/>
      </w:r>
      <w:r>
        <w:t xml:space="preserve"> </w:t>
      </w:r>
    </w:p>
    <w:p w14:paraId="68DCE910" w14:textId="77777777" w:rsidR="009604E9" w:rsidRPr="00EC29F4" w:rsidRDefault="009604E9" w:rsidP="009604E9">
      <w:pPr>
        <w:rPr>
          <w:sz w:val="24"/>
          <w:szCs w:val="24"/>
          <w:u w:val="single"/>
        </w:rPr>
      </w:pPr>
      <w:r w:rsidRPr="00224365">
        <w:rPr>
          <w:sz w:val="24"/>
          <w:szCs w:val="24"/>
          <w:u w:val="single"/>
        </w:rPr>
        <w:t>Zutaten:</w:t>
      </w:r>
    </w:p>
    <w:p w14:paraId="7DE6088A" w14:textId="77777777" w:rsidR="009604E9" w:rsidRDefault="009604E9" w:rsidP="009604E9">
      <w:pPr>
        <w:rPr>
          <w:sz w:val="24"/>
          <w:szCs w:val="24"/>
        </w:rPr>
      </w:pPr>
      <w:r>
        <w:rPr>
          <w:sz w:val="24"/>
          <w:szCs w:val="24"/>
        </w:rPr>
        <w:t>½ EL Olivenöl, Kokosfett oder Butter</w:t>
      </w:r>
    </w:p>
    <w:p w14:paraId="7CE28E64" w14:textId="77777777" w:rsidR="009604E9" w:rsidRDefault="009604E9" w:rsidP="009604E9">
      <w:pPr>
        <w:rPr>
          <w:sz w:val="24"/>
          <w:szCs w:val="24"/>
        </w:rPr>
      </w:pPr>
      <w:r>
        <w:rPr>
          <w:sz w:val="24"/>
          <w:szCs w:val="24"/>
        </w:rPr>
        <w:t>¼ rote Zwiebel, fein gehackt</w:t>
      </w:r>
    </w:p>
    <w:p w14:paraId="1A7D80B3" w14:textId="77777777" w:rsidR="009604E9" w:rsidRDefault="009604E9" w:rsidP="009604E9">
      <w:pPr>
        <w:rPr>
          <w:sz w:val="24"/>
          <w:szCs w:val="24"/>
        </w:rPr>
      </w:pPr>
      <w:r>
        <w:rPr>
          <w:sz w:val="24"/>
          <w:szCs w:val="24"/>
        </w:rPr>
        <w:t>1 Dose schwarze Bohnen</w:t>
      </w:r>
    </w:p>
    <w:p w14:paraId="5BBF1BEE" w14:textId="77777777" w:rsidR="009604E9" w:rsidRDefault="009604E9" w:rsidP="009604E9">
      <w:pPr>
        <w:rPr>
          <w:sz w:val="24"/>
          <w:szCs w:val="24"/>
        </w:rPr>
      </w:pPr>
      <w:r>
        <w:rPr>
          <w:sz w:val="24"/>
          <w:szCs w:val="24"/>
        </w:rPr>
        <w:t>1 Prise Chilipulver</w:t>
      </w:r>
    </w:p>
    <w:p w14:paraId="4D9F6F8C" w14:textId="77777777" w:rsidR="009604E9" w:rsidRDefault="009604E9" w:rsidP="009604E9">
      <w:pPr>
        <w:rPr>
          <w:sz w:val="24"/>
          <w:szCs w:val="24"/>
        </w:rPr>
      </w:pPr>
      <w:r>
        <w:rPr>
          <w:sz w:val="24"/>
          <w:szCs w:val="24"/>
        </w:rPr>
        <w:t>1 Prise gemahlener Kreuzkümmel</w:t>
      </w:r>
    </w:p>
    <w:p w14:paraId="788731E3" w14:textId="77777777" w:rsidR="009604E9" w:rsidRDefault="009604E9" w:rsidP="009604E9">
      <w:pPr>
        <w:rPr>
          <w:sz w:val="24"/>
          <w:szCs w:val="24"/>
        </w:rPr>
      </w:pPr>
      <w:r>
        <w:rPr>
          <w:sz w:val="24"/>
          <w:szCs w:val="24"/>
        </w:rPr>
        <w:t>1 Prise Meersalz</w:t>
      </w:r>
    </w:p>
    <w:p w14:paraId="7591BE1C" w14:textId="77777777" w:rsidR="009604E9" w:rsidRDefault="009604E9" w:rsidP="009604E9">
      <w:pPr>
        <w:rPr>
          <w:sz w:val="24"/>
          <w:szCs w:val="24"/>
        </w:rPr>
      </w:pPr>
      <w:r>
        <w:rPr>
          <w:sz w:val="24"/>
          <w:szCs w:val="24"/>
        </w:rPr>
        <w:t>1 Avocado, geschält, den Kern herausgelöst und das Fruchtfleisch in Scheiben geschnitten</w:t>
      </w:r>
    </w:p>
    <w:p w14:paraId="733720B2" w14:textId="77777777" w:rsidR="009604E9" w:rsidRDefault="009604E9" w:rsidP="009604E9">
      <w:pPr>
        <w:rPr>
          <w:sz w:val="24"/>
          <w:szCs w:val="24"/>
        </w:rPr>
      </w:pPr>
      <w:r>
        <w:rPr>
          <w:sz w:val="24"/>
          <w:szCs w:val="24"/>
        </w:rPr>
        <w:t>1 reife Mango, geschält, das Fruchtfleisch vom Kern gelöst und in Segmente geschnitten</w:t>
      </w:r>
    </w:p>
    <w:p w14:paraId="24EE357E" w14:textId="77777777" w:rsidR="009604E9" w:rsidRDefault="009604E9" w:rsidP="009604E9">
      <w:pPr>
        <w:rPr>
          <w:sz w:val="24"/>
          <w:szCs w:val="24"/>
        </w:rPr>
      </w:pPr>
      <w:r>
        <w:rPr>
          <w:sz w:val="24"/>
          <w:szCs w:val="24"/>
        </w:rPr>
        <w:t>Saft von ½ Limette</w:t>
      </w:r>
    </w:p>
    <w:p w14:paraId="6186DABE" w14:textId="77777777" w:rsidR="009604E9" w:rsidRDefault="009604E9" w:rsidP="009604E9">
      <w:pPr>
        <w:rPr>
          <w:sz w:val="24"/>
          <w:szCs w:val="24"/>
        </w:rPr>
      </w:pPr>
      <w:r>
        <w:rPr>
          <w:sz w:val="24"/>
          <w:szCs w:val="24"/>
        </w:rPr>
        <w:t>Blätter von 5 Zweigen frischen Koriander, grob zerpflückt</w:t>
      </w:r>
    </w:p>
    <w:p w14:paraId="0D829F2A" w14:textId="77777777" w:rsidR="009604E9" w:rsidRDefault="009604E9" w:rsidP="009604E9">
      <w:pPr>
        <w:rPr>
          <w:sz w:val="24"/>
          <w:szCs w:val="24"/>
        </w:rPr>
      </w:pPr>
    </w:p>
    <w:p w14:paraId="6720D690" w14:textId="77777777" w:rsidR="009604E9" w:rsidRPr="00EC29F4" w:rsidRDefault="009604E9" w:rsidP="009604E9">
      <w:pPr>
        <w:rPr>
          <w:i/>
          <w:iCs/>
          <w:sz w:val="24"/>
          <w:szCs w:val="24"/>
        </w:rPr>
      </w:pPr>
      <w:r>
        <w:rPr>
          <w:i/>
          <w:iCs/>
          <w:sz w:val="24"/>
          <w:szCs w:val="24"/>
        </w:rPr>
        <w:t>Für die Spiegeleier und z</w:t>
      </w:r>
      <w:r w:rsidRPr="00EC29F4">
        <w:rPr>
          <w:i/>
          <w:iCs/>
          <w:sz w:val="24"/>
          <w:szCs w:val="24"/>
        </w:rPr>
        <w:t>um Anrichten:</w:t>
      </w:r>
    </w:p>
    <w:p w14:paraId="71D43703" w14:textId="77777777" w:rsidR="009604E9" w:rsidRDefault="009604E9" w:rsidP="009604E9">
      <w:pPr>
        <w:rPr>
          <w:sz w:val="24"/>
          <w:szCs w:val="24"/>
        </w:rPr>
      </w:pPr>
      <w:r>
        <w:rPr>
          <w:sz w:val="24"/>
          <w:szCs w:val="24"/>
        </w:rPr>
        <w:t>½ EL Butter</w:t>
      </w:r>
    </w:p>
    <w:p w14:paraId="754F7316" w14:textId="77777777" w:rsidR="009604E9" w:rsidRDefault="009604E9" w:rsidP="009604E9">
      <w:pPr>
        <w:rPr>
          <w:sz w:val="24"/>
          <w:szCs w:val="24"/>
        </w:rPr>
      </w:pPr>
      <w:r>
        <w:rPr>
          <w:sz w:val="24"/>
          <w:szCs w:val="24"/>
        </w:rPr>
        <w:t>2 Eier</w:t>
      </w:r>
    </w:p>
    <w:p w14:paraId="03FEFCB8" w14:textId="77777777" w:rsidR="009604E9" w:rsidRDefault="009604E9" w:rsidP="009604E9">
      <w:pPr>
        <w:rPr>
          <w:sz w:val="24"/>
          <w:szCs w:val="24"/>
        </w:rPr>
      </w:pPr>
      <w:r>
        <w:rPr>
          <w:sz w:val="24"/>
          <w:szCs w:val="24"/>
        </w:rPr>
        <w:t>2 EL eingelegt Jalapenos, abgetropft und in dünne Scheiben geschnitten (Vorsicht scharf)</w:t>
      </w:r>
    </w:p>
    <w:p w14:paraId="6831DDB5" w14:textId="77777777" w:rsidR="009604E9" w:rsidRDefault="009604E9" w:rsidP="009604E9">
      <w:pPr>
        <w:rPr>
          <w:sz w:val="24"/>
          <w:szCs w:val="24"/>
        </w:rPr>
      </w:pPr>
    </w:p>
    <w:p w14:paraId="5C1351CD" w14:textId="77777777" w:rsidR="009604E9" w:rsidRDefault="009604E9" w:rsidP="009604E9">
      <w:pPr>
        <w:rPr>
          <w:sz w:val="24"/>
          <w:szCs w:val="24"/>
        </w:rPr>
      </w:pPr>
      <w:r>
        <w:rPr>
          <w:sz w:val="24"/>
          <w:szCs w:val="24"/>
        </w:rPr>
        <w:t>Zubereitung:</w:t>
      </w:r>
    </w:p>
    <w:p w14:paraId="6C3618A3" w14:textId="77777777" w:rsidR="009604E9" w:rsidRPr="00BD01FE" w:rsidRDefault="009604E9" w:rsidP="00E76E01">
      <w:pPr>
        <w:pStyle w:val="ListParagraph"/>
        <w:numPr>
          <w:ilvl w:val="0"/>
          <w:numId w:val="126"/>
        </w:numPr>
        <w:spacing w:after="120"/>
        <w:ind w:left="714" w:hanging="357"/>
        <w:contextualSpacing w:val="0"/>
        <w:jc w:val="both"/>
        <w:rPr>
          <w:sz w:val="24"/>
          <w:szCs w:val="24"/>
        </w:rPr>
      </w:pPr>
      <w:r w:rsidRPr="00BD01FE">
        <w:rPr>
          <w:sz w:val="24"/>
          <w:szCs w:val="24"/>
        </w:rPr>
        <w:t>½ EL Olivenöl oder Kokosfett in einer Pfanne erhitzen und darin die gehackte Zwiebel samt Bohnen, Chili, Kreuzkümmel und Salz bei mittlerer Hitze unter Rühren ein paar Minuten anbraten. In eine Schüssel geben, mit den restlichen Zutaten vermengen und den Salat auf 2 Teller verteilen.</w:t>
      </w:r>
    </w:p>
    <w:p w14:paraId="725C0605" w14:textId="77777777" w:rsidR="009604E9" w:rsidRPr="003958E8" w:rsidRDefault="009604E9" w:rsidP="00E76E01">
      <w:pPr>
        <w:pStyle w:val="ListParagraph"/>
        <w:numPr>
          <w:ilvl w:val="0"/>
          <w:numId w:val="126"/>
        </w:numPr>
        <w:spacing w:after="120"/>
        <w:ind w:left="714" w:hanging="357"/>
        <w:contextualSpacing w:val="0"/>
        <w:jc w:val="both"/>
        <w:rPr>
          <w:sz w:val="24"/>
          <w:szCs w:val="24"/>
        </w:rPr>
      </w:pPr>
      <w:r w:rsidRPr="003958E8">
        <w:rPr>
          <w:sz w:val="24"/>
          <w:szCs w:val="24"/>
        </w:rPr>
        <w:t>½ EL Olivenöl oder Fett in einer Pfanne auf mittlerer Stufe erhitzen und die Eier darüber aufschlagen. Die Spiegeleier braten, bis die Eiweiß gestockt, die Dotter aber noch flüssig sind. Die Spiegeleier und ein paar Jalapeno-Scheiben auf den Bohnensalat geben und sofort servieren.</w:t>
      </w:r>
    </w:p>
    <w:p w14:paraId="10C02332" w14:textId="77777777" w:rsidR="00A8327C" w:rsidRDefault="00A8327C" w:rsidP="009604E9">
      <w:pPr>
        <w:ind w:left="1416" w:hanging="1416"/>
        <w:jc w:val="both"/>
        <w:rPr>
          <w:sz w:val="24"/>
          <w:szCs w:val="24"/>
        </w:rPr>
      </w:pPr>
    </w:p>
    <w:p w14:paraId="4F5FE1BB" w14:textId="10BBD3FC" w:rsidR="009604E9" w:rsidRPr="00A72CBC" w:rsidRDefault="009604E9" w:rsidP="009604E9">
      <w:pPr>
        <w:ind w:left="1416" w:hanging="1416"/>
        <w:jc w:val="both"/>
        <w:rPr>
          <w:sz w:val="24"/>
          <w:szCs w:val="24"/>
        </w:rPr>
      </w:pPr>
      <w:r>
        <w:rPr>
          <w:sz w:val="24"/>
          <w:szCs w:val="24"/>
        </w:rPr>
        <w:t>Kommentar:</w:t>
      </w:r>
      <w:r>
        <w:rPr>
          <w:sz w:val="24"/>
          <w:szCs w:val="24"/>
        </w:rPr>
        <w:tab/>
        <w:t xml:space="preserve">Ich weiß, ich weiß, ihr seid von diesem Salat nicht ganz überzeugt. Ich finde ihn aber klasse und einfach mal etwas anderes für ein spätes Frühstück. Aber </w:t>
      </w:r>
      <w:r>
        <w:rPr>
          <w:sz w:val="24"/>
          <w:szCs w:val="24"/>
        </w:rPr>
        <w:lastRenderedPageBreak/>
        <w:t>Vorsicht, wirklich immer nur ein paar Minuten anbraten, sonst wird alles matschig.</w:t>
      </w:r>
    </w:p>
    <w:p w14:paraId="104B180B" w14:textId="77777777" w:rsidR="00A8327C" w:rsidRDefault="00A8327C">
      <w:pPr>
        <w:rPr>
          <w:rFonts w:asciiTheme="majorHAnsi" w:eastAsiaTheme="majorEastAsia" w:hAnsiTheme="majorHAnsi" w:cstheme="majorBidi"/>
          <w:color w:val="2F5496" w:themeColor="accent1" w:themeShade="BF"/>
          <w:sz w:val="32"/>
          <w:szCs w:val="32"/>
        </w:rPr>
      </w:pPr>
      <w:r>
        <w:br w:type="page"/>
      </w:r>
    </w:p>
    <w:p w14:paraId="0A36DE2C" w14:textId="3612F4EE" w:rsidR="003D1FBF" w:rsidRPr="00F0625D" w:rsidRDefault="003D1FBF" w:rsidP="00FE3F40">
      <w:pPr>
        <w:pStyle w:val="Heading1"/>
      </w:pPr>
      <w:r w:rsidRPr="00F0625D">
        <w:lastRenderedPageBreak/>
        <w:t>Salate</w:t>
      </w:r>
      <w:r w:rsidRPr="00F0625D">
        <w:br w:type="page"/>
      </w:r>
    </w:p>
    <w:p w14:paraId="6D52A344" w14:textId="77777777" w:rsidR="00157DC1" w:rsidRDefault="00157DC1" w:rsidP="00157DC1">
      <w:pPr>
        <w:pStyle w:val="Heading2"/>
        <w:spacing w:after="240"/>
      </w:pPr>
      <w:r>
        <w:lastRenderedPageBreak/>
        <w:t>Griechischer Salat ganz anders</w:t>
      </w:r>
      <w:r>
        <w:rPr>
          <w:rStyle w:val="FootnoteReference"/>
        </w:rPr>
        <w:footnoteReference w:id="109"/>
      </w:r>
      <w:r>
        <w:t xml:space="preserve"> </w:t>
      </w:r>
    </w:p>
    <w:p w14:paraId="164E5AB9" w14:textId="77777777" w:rsidR="00157DC1" w:rsidRPr="00656FA3" w:rsidRDefault="00157DC1" w:rsidP="00157DC1">
      <w:pPr>
        <w:rPr>
          <w:sz w:val="24"/>
          <w:szCs w:val="24"/>
          <w:u w:val="single"/>
        </w:rPr>
      </w:pPr>
      <w:r w:rsidRPr="00656FA3">
        <w:rPr>
          <w:sz w:val="24"/>
          <w:szCs w:val="24"/>
          <w:u w:val="single"/>
        </w:rPr>
        <w:t>Zutaten:</w:t>
      </w:r>
    </w:p>
    <w:p w14:paraId="56FB17CA" w14:textId="77777777" w:rsidR="00157DC1" w:rsidRDefault="00157DC1" w:rsidP="00157DC1">
      <w:pPr>
        <w:rPr>
          <w:sz w:val="24"/>
          <w:szCs w:val="24"/>
        </w:rPr>
      </w:pPr>
      <w:r>
        <w:rPr>
          <w:sz w:val="24"/>
          <w:szCs w:val="24"/>
        </w:rPr>
        <w:t>1 Salatgurke</w:t>
      </w:r>
    </w:p>
    <w:p w14:paraId="79CC7D24" w14:textId="77777777" w:rsidR="00157DC1" w:rsidRDefault="00157DC1" w:rsidP="00157DC1">
      <w:pPr>
        <w:rPr>
          <w:sz w:val="24"/>
          <w:szCs w:val="24"/>
        </w:rPr>
      </w:pPr>
      <w:r>
        <w:rPr>
          <w:sz w:val="24"/>
          <w:szCs w:val="24"/>
        </w:rPr>
        <w:t>200 g Fetakäse</w:t>
      </w:r>
    </w:p>
    <w:p w14:paraId="34E9C956" w14:textId="77777777" w:rsidR="00157DC1" w:rsidRDefault="00157DC1" w:rsidP="00157DC1">
      <w:pPr>
        <w:rPr>
          <w:sz w:val="24"/>
          <w:szCs w:val="24"/>
        </w:rPr>
      </w:pPr>
      <w:r>
        <w:rPr>
          <w:sz w:val="24"/>
          <w:szCs w:val="24"/>
        </w:rPr>
        <w:t>2 Handvoll Kirschtomaten, halbiert</w:t>
      </w:r>
    </w:p>
    <w:p w14:paraId="07DDBA71" w14:textId="77777777" w:rsidR="00157DC1" w:rsidRDefault="00157DC1" w:rsidP="00157DC1">
      <w:pPr>
        <w:rPr>
          <w:sz w:val="24"/>
          <w:szCs w:val="24"/>
        </w:rPr>
      </w:pPr>
      <w:r>
        <w:rPr>
          <w:sz w:val="24"/>
          <w:szCs w:val="24"/>
        </w:rPr>
        <w:t>Etwas Pfeffer aus der Mühle</w:t>
      </w:r>
    </w:p>
    <w:p w14:paraId="60463E7E" w14:textId="77777777" w:rsidR="00157DC1" w:rsidRDefault="00157DC1" w:rsidP="00157DC1">
      <w:pPr>
        <w:rPr>
          <w:sz w:val="24"/>
          <w:szCs w:val="24"/>
        </w:rPr>
      </w:pPr>
      <w:r>
        <w:rPr>
          <w:sz w:val="24"/>
          <w:szCs w:val="24"/>
        </w:rPr>
        <w:t>1 rote Zwiebel, halbiert und in feine Ringe geschnitten</w:t>
      </w:r>
    </w:p>
    <w:p w14:paraId="01D83F85" w14:textId="77777777" w:rsidR="00157DC1" w:rsidRDefault="00157DC1" w:rsidP="00157DC1">
      <w:pPr>
        <w:rPr>
          <w:sz w:val="24"/>
          <w:szCs w:val="24"/>
        </w:rPr>
      </w:pPr>
      <w:r>
        <w:rPr>
          <w:sz w:val="24"/>
          <w:szCs w:val="24"/>
        </w:rPr>
        <w:t>200 g Oliven, abgetropft</w:t>
      </w:r>
    </w:p>
    <w:p w14:paraId="60097954" w14:textId="77777777" w:rsidR="00157DC1" w:rsidRDefault="00157DC1" w:rsidP="00157DC1">
      <w:pPr>
        <w:rPr>
          <w:sz w:val="24"/>
          <w:szCs w:val="24"/>
        </w:rPr>
      </w:pPr>
      <w:r>
        <w:rPr>
          <w:sz w:val="24"/>
          <w:szCs w:val="24"/>
        </w:rPr>
        <w:t>4 Zweige frischer Oregano</w:t>
      </w:r>
    </w:p>
    <w:p w14:paraId="66806535" w14:textId="77777777" w:rsidR="00157DC1" w:rsidRDefault="00157DC1" w:rsidP="00157DC1">
      <w:pPr>
        <w:rPr>
          <w:sz w:val="24"/>
          <w:szCs w:val="24"/>
        </w:rPr>
      </w:pPr>
      <w:r>
        <w:rPr>
          <w:sz w:val="24"/>
          <w:szCs w:val="24"/>
        </w:rPr>
        <w:t>Saft von ½ Zitrone</w:t>
      </w:r>
    </w:p>
    <w:p w14:paraId="66B77CFD" w14:textId="77777777" w:rsidR="00157DC1" w:rsidRDefault="00157DC1" w:rsidP="00157DC1">
      <w:pPr>
        <w:rPr>
          <w:sz w:val="24"/>
          <w:szCs w:val="24"/>
        </w:rPr>
      </w:pPr>
      <w:r>
        <w:rPr>
          <w:sz w:val="24"/>
          <w:szCs w:val="24"/>
        </w:rPr>
        <w:t>1 EL Olivenöl</w:t>
      </w:r>
    </w:p>
    <w:p w14:paraId="2842F4D7" w14:textId="77777777" w:rsidR="00157DC1" w:rsidRDefault="00157DC1" w:rsidP="00157DC1">
      <w:pPr>
        <w:rPr>
          <w:sz w:val="24"/>
          <w:szCs w:val="24"/>
        </w:rPr>
      </w:pPr>
      <w:r>
        <w:rPr>
          <w:sz w:val="24"/>
          <w:szCs w:val="24"/>
        </w:rPr>
        <w:t>Einige gefüllte Weinblätter</w:t>
      </w:r>
    </w:p>
    <w:p w14:paraId="2BB7AA68" w14:textId="77777777" w:rsidR="00157DC1" w:rsidRDefault="00157DC1" w:rsidP="00157DC1">
      <w:pPr>
        <w:rPr>
          <w:sz w:val="24"/>
          <w:szCs w:val="24"/>
        </w:rPr>
      </w:pPr>
    </w:p>
    <w:p w14:paraId="40112A81" w14:textId="77777777" w:rsidR="00157DC1" w:rsidRDefault="00157DC1" w:rsidP="00157DC1">
      <w:pPr>
        <w:rPr>
          <w:sz w:val="24"/>
          <w:szCs w:val="24"/>
        </w:rPr>
      </w:pPr>
      <w:r>
        <w:rPr>
          <w:sz w:val="24"/>
          <w:szCs w:val="24"/>
        </w:rPr>
        <w:t>Zubereitung:</w:t>
      </w:r>
    </w:p>
    <w:p w14:paraId="6D985EB8" w14:textId="77777777" w:rsidR="00157DC1" w:rsidRDefault="00157DC1" w:rsidP="00157DC1">
      <w:pPr>
        <w:jc w:val="both"/>
        <w:rPr>
          <w:sz w:val="24"/>
          <w:szCs w:val="24"/>
        </w:rPr>
      </w:pPr>
      <w:r>
        <w:rPr>
          <w:sz w:val="24"/>
          <w:szCs w:val="24"/>
        </w:rPr>
        <w:t>Gurken, Fetakäse und Tomaten in mundgerechte Stücke schneiden, mit etwas Pfeffer übermahlen und mit Zwiebelringen, Oliven und Oregano auf vier Teller verteilen. Jeweils ein paar gefüllte Weinblätter dazulegen und mit Zitronensaft und Olivenöl beträufeln.</w:t>
      </w:r>
    </w:p>
    <w:p w14:paraId="09769A1B" w14:textId="77777777" w:rsidR="00157DC1" w:rsidRDefault="00157DC1" w:rsidP="00157DC1">
      <w:pPr>
        <w:jc w:val="both"/>
        <w:rPr>
          <w:sz w:val="24"/>
          <w:szCs w:val="24"/>
        </w:rPr>
      </w:pPr>
    </w:p>
    <w:p w14:paraId="2602A898" w14:textId="77777777" w:rsidR="00157DC1" w:rsidRDefault="00157DC1" w:rsidP="00157DC1">
      <w:pPr>
        <w:jc w:val="both"/>
        <w:rPr>
          <w:sz w:val="24"/>
          <w:szCs w:val="24"/>
        </w:rPr>
      </w:pPr>
      <w:r>
        <w:rPr>
          <w:sz w:val="24"/>
          <w:szCs w:val="24"/>
        </w:rPr>
        <w:t>Info:</w:t>
      </w:r>
      <w:r>
        <w:rPr>
          <w:sz w:val="24"/>
          <w:szCs w:val="24"/>
        </w:rPr>
        <w:tab/>
        <w:t xml:space="preserve">Dieser Salat kommt dem echten griechischen Salat am nächsten </w:t>
      </w:r>
      <w:r w:rsidRPr="00656FA3">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4F0A9E31" w14:textId="77777777" w:rsidR="00157DC1" w:rsidRDefault="00157DC1" w:rsidP="00157DC1">
      <w:pPr>
        <w:rPr>
          <w:sz w:val="24"/>
          <w:szCs w:val="24"/>
        </w:rPr>
      </w:pPr>
      <w:r>
        <w:rPr>
          <w:sz w:val="24"/>
          <w:szCs w:val="24"/>
        </w:rPr>
        <w:br w:type="page"/>
      </w:r>
    </w:p>
    <w:p w14:paraId="6563A8DF" w14:textId="77777777" w:rsidR="00157DC1" w:rsidRDefault="00157DC1" w:rsidP="00157DC1">
      <w:pPr>
        <w:pStyle w:val="Heading2"/>
        <w:spacing w:after="240"/>
      </w:pPr>
      <w:r>
        <w:lastRenderedPageBreak/>
        <w:t>Griechischer Bauernsalat</w:t>
      </w:r>
      <w:r>
        <w:rPr>
          <w:rStyle w:val="FootnoteReference"/>
        </w:rPr>
        <w:footnoteReference w:id="110"/>
      </w:r>
    </w:p>
    <w:p w14:paraId="3B526281" w14:textId="77777777" w:rsidR="00157DC1" w:rsidRDefault="00157DC1" w:rsidP="00157DC1">
      <w:pPr>
        <w:rPr>
          <w:sz w:val="24"/>
          <w:szCs w:val="24"/>
        </w:rPr>
      </w:pPr>
      <w:r w:rsidRPr="008C5682">
        <w:rPr>
          <w:sz w:val="24"/>
          <w:szCs w:val="24"/>
          <w:u w:val="single"/>
        </w:rPr>
        <w:t>Zutaten</w:t>
      </w:r>
      <w:r>
        <w:rPr>
          <w:sz w:val="24"/>
          <w:szCs w:val="24"/>
        </w:rPr>
        <w:t xml:space="preserve"> </w:t>
      </w:r>
      <w:r>
        <w:rPr>
          <w:sz w:val="24"/>
          <w:szCs w:val="24"/>
          <w:u w:val="single"/>
        </w:rPr>
        <w:t>(</w:t>
      </w:r>
      <w:r>
        <w:rPr>
          <w:sz w:val="24"/>
          <w:szCs w:val="24"/>
        </w:rPr>
        <w:t>für 4 bis 6 Portionen):</w:t>
      </w:r>
    </w:p>
    <w:p w14:paraId="6299D37D" w14:textId="77777777" w:rsidR="00157DC1" w:rsidRDefault="00157DC1" w:rsidP="00157DC1">
      <w:pPr>
        <w:rPr>
          <w:sz w:val="24"/>
          <w:szCs w:val="24"/>
        </w:rPr>
      </w:pPr>
      <w:r>
        <w:rPr>
          <w:sz w:val="24"/>
          <w:szCs w:val="24"/>
        </w:rPr>
        <w:t>4 reife Tomaten (ca. 300g)</w:t>
      </w:r>
    </w:p>
    <w:p w14:paraId="42536071" w14:textId="77777777" w:rsidR="00157DC1" w:rsidRDefault="00157DC1" w:rsidP="00157DC1">
      <w:pPr>
        <w:rPr>
          <w:sz w:val="24"/>
          <w:szCs w:val="24"/>
        </w:rPr>
      </w:pPr>
      <w:r>
        <w:rPr>
          <w:sz w:val="24"/>
          <w:szCs w:val="24"/>
        </w:rPr>
        <w:t>1 Salatgurke</w:t>
      </w:r>
    </w:p>
    <w:p w14:paraId="13A79676" w14:textId="77777777" w:rsidR="00157DC1" w:rsidRDefault="00157DC1" w:rsidP="00157DC1">
      <w:pPr>
        <w:rPr>
          <w:sz w:val="24"/>
          <w:szCs w:val="24"/>
        </w:rPr>
      </w:pPr>
      <w:r>
        <w:rPr>
          <w:sz w:val="24"/>
          <w:szCs w:val="24"/>
        </w:rPr>
        <w:t>2 kleine grüne Paprikaschoten</w:t>
      </w:r>
    </w:p>
    <w:p w14:paraId="1F43E451" w14:textId="77777777" w:rsidR="00157DC1" w:rsidRDefault="00157DC1" w:rsidP="00157DC1">
      <w:pPr>
        <w:rPr>
          <w:sz w:val="24"/>
          <w:szCs w:val="24"/>
        </w:rPr>
      </w:pPr>
      <w:r>
        <w:rPr>
          <w:sz w:val="24"/>
          <w:szCs w:val="24"/>
        </w:rPr>
        <w:t>2 kleine Zwiebeln</w:t>
      </w:r>
    </w:p>
    <w:p w14:paraId="0A9ABACA" w14:textId="77777777" w:rsidR="00157DC1" w:rsidRDefault="00157DC1" w:rsidP="00157DC1">
      <w:pPr>
        <w:rPr>
          <w:sz w:val="24"/>
          <w:szCs w:val="24"/>
        </w:rPr>
      </w:pPr>
      <w:r>
        <w:rPr>
          <w:sz w:val="24"/>
          <w:szCs w:val="24"/>
        </w:rPr>
        <w:t>½ Romana-Salat</w:t>
      </w:r>
    </w:p>
    <w:p w14:paraId="6CFC962C" w14:textId="77777777" w:rsidR="00157DC1" w:rsidRDefault="00157DC1" w:rsidP="00157DC1">
      <w:pPr>
        <w:rPr>
          <w:sz w:val="24"/>
          <w:szCs w:val="24"/>
        </w:rPr>
      </w:pPr>
      <w:r>
        <w:rPr>
          <w:sz w:val="24"/>
          <w:szCs w:val="24"/>
        </w:rPr>
        <w:t>100g schwarze Oliven</w:t>
      </w:r>
    </w:p>
    <w:p w14:paraId="3119F811" w14:textId="77777777" w:rsidR="00157DC1" w:rsidRDefault="00157DC1" w:rsidP="00157DC1">
      <w:pPr>
        <w:rPr>
          <w:sz w:val="24"/>
          <w:szCs w:val="24"/>
        </w:rPr>
      </w:pPr>
      <w:r>
        <w:rPr>
          <w:sz w:val="24"/>
          <w:szCs w:val="24"/>
        </w:rPr>
        <w:t>3 EL Weinessig</w:t>
      </w:r>
    </w:p>
    <w:p w14:paraId="4C4E752C" w14:textId="77777777" w:rsidR="00157DC1" w:rsidRDefault="00157DC1" w:rsidP="00157DC1">
      <w:pPr>
        <w:rPr>
          <w:sz w:val="24"/>
          <w:szCs w:val="24"/>
        </w:rPr>
      </w:pPr>
      <w:r>
        <w:rPr>
          <w:sz w:val="24"/>
          <w:szCs w:val="24"/>
        </w:rPr>
        <w:t>Salz</w:t>
      </w:r>
    </w:p>
    <w:p w14:paraId="78F20062" w14:textId="77777777" w:rsidR="00157DC1" w:rsidRDefault="00157DC1" w:rsidP="00157DC1">
      <w:pPr>
        <w:rPr>
          <w:sz w:val="24"/>
          <w:szCs w:val="24"/>
        </w:rPr>
      </w:pPr>
      <w:r>
        <w:rPr>
          <w:sz w:val="24"/>
          <w:szCs w:val="24"/>
        </w:rPr>
        <w:t>Schwarzer Pfeffer aus der Mühle</w:t>
      </w:r>
    </w:p>
    <w:p w14:paraId="7705A2EA" w14:textId="77777777" w:rsidR="00157DC1" w:rsidRDefault="00157DC1" w:rsidP="00157DC1">
      <w:pPr>
        <w:rPr>
          <w:sz w:val="24"/>
          <w:szCs w:val="24"/>
        </w:rPr>
      </w:pPr>
      <w:r>
        <w:rPr>
          <w:sz w:val="24"/>
          <w:szCs w:val="24"/>
        </w:rPr>
        <w:t>5 EL Olivenöl</w:t>
      </w:r>
    </w:p>
    <w:p w14:paraId="2E47D9D4" w14:textId="77777777" w:rsidR="00157DC1" w:rsidRDefault="00157DC1" w:rsidP="00157DC1">
      <w:pPr>
        <w:rPr>
          <w:sz w:val="24"/>
          <w:szCs w:val="24"/>
        </w:rPr>
      </w:pPr>
      <w:r>
        <w:rPr>
          <w:sz w:val="24"/>
          <w:szCs w:val="24"/>
        </w:rPr>
        <w:t xml:space="preserve">150g Feta </w:t>
      </w:r>
    </w:p>
    <w:p w14:paraId="157C665F" w14:textId="77777777" w:rsidR="00157DC1" w:rsidRDefault="00157DC1" w:rsidP="00157DC1">
      <w:pPr>
        <w:rPr>
          <w:sz w:val="24"/>
          <w:szCs w:val="24"/>
        </w:rPr>
      </w:pPr>
    </w:p>
    <w:p w14:paraId="60700182" w14:textId="77777777" w:rsidR="00157DC1" w:rsidRDefault="00157DC1" w:rsidP="00157DC1">
      <w:pPr>
        <w:rPr>
          <w:sz w:val="24"/>
          <w:szCs w:val="24"/>
        </w:rPr>
      </w:pPr>
      <w:r>
        <w:rPr>
          <w:sz w:val="24"/>
          <w:szCs w:val="24"/>
        </w:rPr>
        <w:t>Zubereitungszeit: etwa 30 Min.</w:t>
      </w:r>
    </w:p>
    <w:p w14:paraId="43F6BE81" w14:textId="77777777" w:rsidR="00157DC1" w:rsidRDefault="00157DC1" w:rsidP="00157DC1">
      <w:pPr>
        <w:pStyle w:val="ListParagraph"/>
        <w:numPr>
          <w:ilvl w:val="0"/>
          <w:numId w:val="4"/>
        </w:numPr>
        <w:spacing w:after="120"/>
        <w:ind w:left="714" w:hanging="357"/>
        <w:contextualSpacing w:val="0"/>
        <w:jc w:val="both"/>
        <w:rPr>
          <w:sz w:val="24"/>
          <w:szCs w:val="24"/>
        </w:rPr>
      </w:pPr>
      <w:r>
        <w:rPr>
          <w:sz w:val="24"/>
          <w:szCs w:val="24"/>
        </w:rPr>
        <w:t>Die Tomaten waschen, in Achtel schneiden und in eine Schüssel geben. Die Salatgurke gründlich waschen oder dünn schälen, danach vierteln und mit den Tomaten mischen. Die Paprikaschoten halbieren, Trennwände entfernen, Kerne herauswaschen. Die Paprikahälften quer in Streifen schneiden, in die Schüssel geben. Die Zwiebeln schälen und in feine Ringe schneiden.</w:t>
      </w:r>
    </w:p>
    <w:p w14:paraId="6BF73261" w14:textId="77777777" w:rsidR="00157DC1" w:rsidRDefault="00157DC1" w:rsidP="00157DC1">
      <w:pPr>
        <w:pStyle w:val="ListParagraph"/>
        <w:numPr>
          <w:ilvl w:val="0"/>
          <w:numId w:val="4"/>
        </w:numPr>
        <w:spacing w:after="120"/>
        <w:ind w:left="714" w:hanging="357"/>
        <w:contextualSpacing w:val="0"/>
        <w:jc w:val="both"/>
        <w:rPr>
          <w:sz w:val="24"/>
          <w:szCs w:val="24"/>
        </w:rPr>
      </w:pPr>
      <w:r>
        <w:rPr>
          <w:sz w:val="24"/>
          <w:szCs w:val="24"/>
        </w:rPr>
        <w:t>Den Romana-Salat in Blätter zerlegen, waschen und gut trocken schütteln. Die Blätter klein zupfen, mit den Zwiebeln und den Oliven in die Schüssel geben, alles locker mischen.</w:t>
      </w:r>
    </w:p>
    <w:p w14:paraId="05549313" w14:textId="77777777" w:rsidR="00157DC1" w:rsidRDefault="00157DC1" w:rsidP="00157DC1">
      <w:pPr>
        <w:pStyle w:val="ListParagraph"/>
        <w:numPr>
          <w:ilvl w:val="0"/>
          <w:numId w:val="4"/>
        </w:numPr>
        <w:spacing w:after="120"/>
        <w:ind w:left="714" w:hanging="357"/>
        <w:contextualSpacing w:val="0"/>
        <w:jc w:val="both"/>
        <w:rPr>
          <w:sz w:val="24"/>
          <w:szCs w:val="24"/>
        </w:rPr>
      </w:pPr>
      <w:r>
        <w:rPr>
          <w:sz w:val="24"/>
          <w:szCs w:val="24"/>
        </w:rPr>
        <w:t>Den Essig mit Salz und grob gemahlenen Pfeffer würzen, das Olivenöl einfließen lassen und kräftig unterschlagen. Über den Salat gießen, gründlich mischen.</w:t>
      </w:r>
    </w:p>
    <w:p w14:paraId="189AFFAB" w14:textId="77777777" w:rsidR="00157DC1" w:rsidRDefault="00157DC1" w:rsidP="00157DC1">
      <w:pPr>
        <w:pStyle w:val="ListParagraph"/>
        <w:numPr>
          <w:ilvl w:val="0"/>
          <w:numId w:val="4"/>
        </w:numPr>
        <w:spacing w:after="120"/>
        <w:ind w:left="714" w:hanging="357"/>
        <w:contextualSpacing w:val="0"/>
        <w:jc w:val="both"/>
        <w:rPr>
          <w:sz w:val="24"/>
          <w:szCs w:val="24"/>
        </w:rPr>
      </w:pPr>
      <w:r>
        <w:rPr>
          <w:sz w:val="24"/>
          <w:szCs w:val="24"/>
        </w:rPr>
        <w:t>Den Feta in Würfel schneiden, unter den Salat heben. Nochmals aus der Mühle frisch pfeffern.</w:t>
      </w:r>
    </w:p>
    <w:p w14:paraId="0D4F0CB4" w14:textId="77777777" w:rsidR="00157DC1" w:rsidRDefault="00157DC1" w:rsidP="00157DC1">
      <w:pPr>
        <w:ind w:left="360"/>
        <w:rPr>
          <w:sz w:val="24"/>
          <w:szCs w:val="24"/>
        </w:rPr>
      </w:pPr>
      <w:r>
        <w:rPr>
          <w:sz w:val="24"/>
          <w:szCs w:val="24"/>
        </w:rPr>
        <w:br/>
      </w:r>
    </w:p>
    <w:p w14:paraId="2CA7171B" w14:textId="77777777" w:rsidR="00157DC1" w:rsidRDefault="00157DC1" w:rsidP="00157DC1">
      <w:pPr>
        <w:pStyle w:val="Heading2"/>
        <w:spacing w:after="240"/>
        <w:rPr>
          <w:sz w:val="24"/>
          <w:szCs w:val="24"/>
        </w:rPr>
      </w:pPr>
      <w:r>
        <w:br w:type="page"/>
      </w:r>
    </w:p>
    <w:p w14:paraId="212E25C0" w14:textId="77777777" w:rsidR="00157DC1" w:rsidRDefault="00157DC1" w:rsidP="00157DC1">
      <w:pPr>
        <w:pStyle w:val="Heading2"/>
        <w:spacing w:after="240"/>
      </w:pPr>
      <w:r>
        <w:lastRenderedPageBreak/>
        <w:t>Bauernsalat - Choriátiki salàta</w:t>
      </w:r>
      <w:r>
        <w:rPr>
          <w:rStyle w:val="FootnoteReference"/>
        </w:rPr>
        <w:footnoteReference w:id="111"/>
      </w:r>
      <w:r>
        <w:t xml:space="preserve"> </w:t>
      </w:r>
    </w:p>
    <w:p w14:paraId="026B0069" w14:textId="77777777" w:rsidR="00157DC1" w:rsidRDefault="00157DC1" w:rsidP="00157DC1">
      <w:pPr>
        <w:rPr>
          <w:sz w:val="24"/>
          <w:szCs w:val="24"/>
        </w:rPr>
      </w:pPr>
      <w:r w:rsidRPr="00E13AD9">
        <w:rPr>
          <w:sz w:val="24"/>
          <w:szCs w:val="24"/>
          <w:u w:val="single"/>
        </w:rPr>
        <w:t>Zutaten</w:t>
      </w:r>
      <w:r>
        <w:rPr>
          <w:sz w:val="24"/>
          <w:szCs w:val="24"/>
        </w:rPr>
        <w:t xml:space="preserve"> (für 4 Portionen)</w:t>
      </w:r>
    </w:p>
    <w:p w14:paraId="5DFB5E76" w14:textId="77777777" w:rsidR="00157DC1" w:rsidRDefault="00157DC1" w:rsidP="00157DC1">
      <w:pPr>
        <w:rPr>
          <w:sz w:val="24"/>
          <w:szCs w:val="24"/>
        </w:rPr>
      </w:pPr>
      <w:r>
        <w:rPr>
          <w:sz w:val="24"/>
          <w:szCs w:val="24"/>
        </w:rPr>
        <w:t>400 g mittelgroße Tomaten</w:t>
      </w:r>
    </w:p>
    <w:p w14:paraId="0F63B60E" w14:textId="77777777" w:rsidR="00157DC1" w:rsidRDefault="00157DC1" w:rsidP="00157DC1">
      <w:pPr>
        <w:rPr>
          <w:sz w:val="24"/>
          <w:szCs w:val="24"/>
        </w:rPr>
      </w:pPr>
      <w:r>
        <w:rPr>
          <w:sz w:val="24"/>
          <w:szCs w:val="24"/>
        </w:rPr>
        <w:t>1 Salatgurke</w:t>
      </w:r>
    </w:p>
    <w:p w14:paraId="7F4BF1C0" w14:textId="77777777" w:rsidR="00157DC1" w:rsidRDefault="00157DC1" w:rsidP="00157DC1">
      <w:pPr>
        <w:rPr>
          <w:sz w:val="24"/>
          <w:szCs w:val="24"/>
        </w:rPr>
      </w:pPr>
      <w:r>
        <w:rPr>
          <w:sz w:val="24"/>
          <w:szCs w:val="24"/>
        </w:rPr>
        <w:t>250 g große rote Zwiebeln</w:t>
      </w:r>
    </w:p>
    <w:p w14:paraId="1F865B92" w14:textId="77777777" w:rsidR="00157DC1" w:rsidRDefault="00157DC1" w:rsidP="00157DC1">
      <w:pPr>
        <w:rPr>
          <w:sz w:val="24"/>
          <w:szCs w:val="24"/>
        </w:rPr>
      </w:pPr>
      <w:r>
        <w:rPr>
          <w:sz w:val="24"/>
          <w:szCs w:val="24"/>
        </w:rPr>
        <w:t>300 g mittelgroße grüne Paprikaschoten</w:t>
      </w:r>
    </w:p>
    <w:p w14:paraId="0073BD98" w14:textId="77777777" w:rsidR="00157DC1" w:rsidRDefault="00157DC1" w:rsidP="00157DC1">
      <w:pPr>
        <w:rPr>
          <w:sz w:val="24"/>
          <w:szCs w:val="24"/>
        </w:rPr>
      </w:pPr>
      <w:r>
        <w:rPr>
          <w:sz w:val="24"/>
          <w:szCs w:val="24"/>
        </w:rPr>
        <w:t>100 g schwarze Oliven</w:t>
      </w:r>
    </w:p>
    <w:p w14:paraId="733D239E" w14:textId="77777777" w:rsidR="00157DC1" w:rsidRDefault="00157DC1" w:rsidP="00157DC1">
      <w:pPr>
        <w:rPr>
          <w:sz w:val="24"/>
          <w:szCs w:val="24"/>
        </w:rPr>
      </w:pPr>
      <w:r>
        <w:rPr>
          <w:sz w:val="24"/>
          <w:szCs w:val="24"/>
        </w:rPr>
        <w:t>4 EL Olivenöl</w:t>
      </w:r>
    </w:p>
    <w:p w14:paraId="0B8C5578" w14:textId="77777777" w:rsidR="00157DC1" w:rsidRDefault="00157DC1" w:rsidP="00157DC1">
      <w:pPr>
        <w:rPr>
          <w:sz w:val="24"/>
          <w:szCs w:val="24"/>
        </w:rPr>
      </w:pPr>
      <w:r>
        <w:rPr>
          <w:sz w:val="24"/>
          <w:szCs w:val="24"/>
        </w:rPr>
        <w:t>3 EL Weinessig</w:t>
      </w:r>
    </w:p>
    <w:p w14:paraId="21B79F5B" w14:textId="77777777" w:rsidR="00157DC1" w:rsidRDefault="00157DC1" w:rsidP="00157DC1">
      <w:pPr>
        <w:rPr>
          <w:sz w:val="24"/>
          <w:szCs w:val="24"/>
        </w:rPr>
      </w:pPr>
      <w:r>
        <w:rPr>
          <w:sz w:val="24"/>
          <w:szCs w:val="24"/>
        </w:rPr>
        <w:t>Salz</w:t>
      </w:r>
    </w:p>
    <w:p w14:paraId="1C6939D5" w14:textId="77777777" w:rsidR="00157DC1" w:rsidRDefault="00157DC1" w:rsidP="00157DC1">
      <w:pPr>
        <w:rPr>
          <w:sz w:val="24"/>
          <w:szCs w:val="24"/>
        </w:rPr>
      </w:pPr>
      <w:r>
        <w:rPr>
          <w:sz w:val="24"/>
          <w:szCs w:val="24"/>
        </w:rPr>
        <w:t>Schwarzer Pfeffer</w:t>
      </w:r>
    </w:p>
    <w:p w14:paraId="0BDC56B5" w14:textId="77777777" w:rsidR="00157DC1" w:rsidRDefault="00157DC1" w:rsidP="00157DC1">
      <w:pPr>
        <w:rPr>
          <w:sz w:val="24"/>
          <w:szCs w:val="24"/>
        </w:rPr>
      </w:pPr>
      <w:r>
        <w:rPr>
          <w:sz w:val="24"/>
          <w:szCs w:val="24"/>
        </w:rPr>
        <w:t>200 g Fetakäse</w:t>
      </w:r>
    </w:p>
    <w:p w14:paraId="1EF70552" w14:textId="77777777" w:rsidR="00157DC1" w:rsidRDefault="00157DC1" w:rsidP="00157DC1">
      <w:pPr>
        <w:rPr>
          <w:sz w:val="24"/>
          <w:szCs w:val="24"/>
        </w:rPr>
      </w:pPr>
      <w:r>
        <w:rPr>
          <w:sz w:val="24"/>
          <w:szCs w:val="24"/>
        </w:rPr>
        <w:t>½ TL getrockneter Oregano</w:t>
      </w:r>
    </w:p>
    <w:p w14:paraId="0593CAAC" w14:textId="77777777" w:rsidR="00157DC1" w:rsidRDefault="00157DC1" w:rsidP="00157DC1">
      <w:pPr>
        <w:rPr>
          <w:sz w:val="24"/>
          <w:szCs w:val="24"/>
        </w:rPr>
      </w:pPr>
    </w:p>
    <w:p w14:paraId="11D2DE96" w14:textId="77777777" w:rsidR="00157DC1" w:rsidRDefault="00157DC1" w:rsidP="00157DC1">
      <w:pPr>
        <w:rPr>
          <w:sz w:val="24"/>
          <w:szCs w:val="24"/>
        </w:rPr>
      </w:pPr>
      <w:r>
        <w:rPr>
          <w:sz w:val="24"/>
          <w:szCs w:val="24"/>
        </w:rPr>
        <w:t>Zubereitungszeit; 20 Minuten</w:t>
      </w:r>
    </w:p>
    <w:p w14:paraId="61B1D983" w14:textId="77777777" w:rsidR="00157DC1" w:rsidRPr="00F86896" w:rsidRDefault="00157DC1" w:rsidP="00B40E8C">
      <w:pPr>
        <w:pStyle w:val="ListParagraph"/>
        <w:numPr>
          <w:ilvl w:val="0"/>
          <w:numId w:val="427"/>
        </w:numPr>
        <w:spacing w:after="120"/>
        <w:ind w:left="714" w:hanging="357"/>
        <w:contextualSpacing w:val="0"/>
        <w:jc w:val="both"/>
        <w:rPr>
          <w:sz w:val="24"/>
          <w:szCs w:val="24"/>
        </w:rPr>
      </w:pPr>
      <w:r w:rsidRPr="00F86896">
        <w:rPr>
          <w:sz w:val="24"/>
          <w:szCs w:val="24"/>
        </w:rPr>
        <w:t>Tomaten und Gurke gründlich waschen. Die Tomaten in Achtel schneiden, dabei die Stielansätze entfernen. Von der Gurke die beiden Enden knapp abschneiden. Das Übrige in dicke Scheiben schneiden, eventuell halbieren.</w:t>
      </w:r>
    </w:p>
    <w:p w14:paraId="7EF25931" w14:textId="77777777" w:rsidR="00157DC1" w:rsidRPr="00F86896" w:rsidRDefault="00157DC1" w:rsidP="00B40E8C">
      <w:pPr>
        <w:pStyle w:val="ListParagraph"/>
        <w:numPr>
          <w:ilvl w:val="0"/>
          <w:numId w:val="427"/>
        </w:numPr>
        <w:spacing w:after="120"/>
        <w:ind w:left="714" w:hanging="357"/>
        <w:contextualSpacing w:val="0"/>
        <w:jc w:val="both"/>
        <w:rPr>
          <w:sz w:val="24"/>
          <w:szCs w:val="24"/>
        </w:rPr>
      </w:pPr>
      <w:r w:rsidRPr="00F86896">
        <w:rPr>
          <w:sz w:val="24"/>
          <w:szCs w:val="24"/>
        </w:rPr>
        <w:t>Zwiebeln schälen, in nicht zu dünne Stücke oder Scheiben schneiden. Paprikaschoten halbieren, putzen, Schoten abspülen und in Stücke oder Streifen schneiden.</w:t>
      </w:r>
    </w:p>
    <w:p w14:paraId="3254AE81" w14:textId="77777777" w:rsidR="00157DC1" w:rsidRPr="00F86896" w:rsidRDefault="00157DC1" w:rsidP="00B40E8C">
      <w:pPr>
        <w:pStyle w:val="ListParagraph"/>
        <w:numPr>
          <w:ilvl w:val="0"/>
          <w:numId w:val="427"/>
        </w:numPr>
        <w:spacing w:after="120"/>
        <w:ind w:left="714" w:hanging="357"/>
        <w:contextualSpacing w:val="0"/>
        <w:jc w:val="both"/>
        <w:rPr>
          <w:sz w:val="24"/>
          <w:szCs w:val="24"/>
        </w:rPr>
      </w:pPr>
      <w:r w:rsidRPr="00F86896">
        <w:rPr>
          <w:sz w:val="24"/>
          <w:szCs w:val="24"/>
        </w:rPr>
        <w:t xml:space="preserve">Diese Zutaten abwechselnd in einer breiten Schüssel oder auf Tellern anrichten und Oliven dazwischenlegen. Aus 3 EL </w:t>
      </w:r>
      <w:r>
        <w:rPr>
          <w:sz w:val="24"/>
          <w:szCs w:val="24"/>
        </w:rPr>
        <w:t>Ö</w:t>
      </w:r>
      <w:r w:rsidRPr="00F86896">
        <w:rPr>
          <w:sz w:val="24"/>
          <w:szCs w:val="24"/>
        </w:rPr>
        <w:t>l, Essig und Salz eine Marinade rühren, diese über den Salat träufeln und mit Pfeffer bestreuen.</w:t>
      </w:r>
    </w:p>
    <w:p w14:paraId="75B74E85" w14:textId="77777777" w:rsidR="00157DC1" w:rsidRPr="00F86896" w:rsidRDefault="00157DC1" w:rsidP="00B40E8C">
      <w:pPr>
        <w:pStyle w:val="ListParagraph"/>
        <w:numPr>
          <w:ilvl w:val="0"/>
          <w:numId w:val="427"/>
        </w:numPr>
        <w:spacing w:after="120"/>
        <w:ind w:left="714" w:hanging="357"/>
        <w:contextualSpacing w:val="0"/>
        <w:jc w:val="both"/>
        <w:rPr>
          <w:sz w:val="24"/>
          <w:szCs w:val="24"/>
        </w:rPr>
      </w:pPr>
      <w:r w:rsidRPr="00F86896">
        <w:rPr>
          <w:sz w:val="24"/>
          <w:szCs w:val="24"/>
        </w:rPr>
        <w:t>Feta als dicke Scheibe oder in groben Brocken geteilt auf den Salat legen, mit etwas Oregano bestreuen, mit dem restlichen Olivenöl beträufeln und sofort servieren.</w:t>
      </w:r>
    </w:p>
    <w:p w14:paraId="144C4559" w14:textId="77777777" w:rsidR="00157DC1" w:rsidRDefault="00157DC1" w:rsidP="00157DC1">
      <w:pPr>
        <w:ind w:left="708" w:hanging="708"/>
        <w:jc w:val="both"/>
        <w:rPr>
          <w:sz w:val="24"/>
          <w:szCs w:val="24"/>
        </w:rPr>
      </w:pPr>
    </w:p>
    <w:p w14:paraId="4D0D12B7" w14:textId="77777777" w:rsidR="00157DC1" w:rsidRPr="00F86896" w:rsidRDefault="00157DC1" w:rsidP="00157DC1">
      <w:pPr>
        <w:ind w:left="708" w:hanging="708"/>
        <w:jc w:val="both"/>
        <w:rPr>
          <w:sz w:val="24"/>
          <w:szCs w:val="24"/>
        </w:rPr>
      </w:pPr>
      <w:r>
        <w:rPr>
          <w:sz w:val="24"/>
          <w:szCs w:val="24"/>
        </w:rPr>
        <w:t>Tipp:</w:t>
      </w:r>
      <w:r>
        <w:rPr>
          <w:sz w:val="24"/>
          <w:szCs w:val="24"/>
        </w:rPr>
        <w:tab/>
        <w:t xml:space="preserve">Wie mir zu Ohren kam (na, Paula ?!), ist es in Griechenland üblich, dass sich alle ungezwungen aus der Schüssel bedienen, die in der Tischmitte steht. Also, Salat in die Mitte stellen </w:t>
      </w:r>
      <w:r w:rsidRPr="00F86896">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0993D6D8" w14:textId="77777777" w:rsidR="00157DC1" w:rsidRDefault="00157DC1" w:rsidP="00157DC1">
      <w:pPr>
        <w:rPr>
          <w:rFonts w:asciiTheme="majorHAnsi" w:eastAsiaTheme="majorEastAsia" w:hAnsiTheme="majorHAnsi" w:cstheme="majorBidi"/>
          <w:color w:val="2F5496" w:themeColor="accent1" w:themeShade="BF"/>
          <w:sz w:val="26"/>
          <w:szCs w:val="26"/>
        </w:rPr>
      </w:pPr>
      <w:r>
        <w:br w:type="page"/>
      </w:r>
    </w:p>
    <w:p w14:paraId="2B39EE3B" w14:textId="2055170A" w:rsidR="00EB24A9" w:rsidRPr="00F0625D" w:rsidRDefault="00EB24A9" w:rsidP="00432BBD">
      <w:pPr>
        <w:pStyle w:val="Heading2"/>
        <w:spacing w:after="240"/>
      </w:pPr>
      <w:r w:rsidRPr="00F0625D">
        <w:lastRenderedPageBreak/>
        <w:t>Tomaten-Pflaumen-Salat</w:t>
      </w:r>
      <w:r w:rsidR="000465FA">
        <w:rPr>
          <w:rStyle w:val="FootnoteReference"/>
          <w:lang w:val="en-US"/>
        </w:rPr>
        <w:footnoteReference w:id="112"/>
      </w:r>
      <w:r w:rsidRPr="00F0625D">
        <w:t xml:space="preserve"> </w:t>
      </w:r>
    </w:p>
    <w:p w14:paraId="083CEAB8" w14:textId="7D7A513B" w:rsidR="00EB24A9" w:rsidRPr="00CC1357" w:rsidRDefault="00EB24A9">
      <w:pPr>
        <w:rPr>
          <w:sz w:val="24"/>
          <w:szCs w:val="24"/>
        </w:rPr>
      </w:pPr>
      <w:r w:rsidRPr="000A6643">
        <w:rPr>
          <w:sz w:val="24"/>
          <w:szCs w:val="24"/>
          <w:u w:val="single"/>
        </w:rPr>
        <w:t>Zutaten</w:t>
      </w:r>
      <w:r w:rsidRPr="00CC1357">
        <w:rPr>
          <w:sz w:val="24"/>
          <w:szCs w:val="24"/>
        </w:rPr>
        <w:t xml:space="preserve"> </w:t>
      </w:r>
      <w:r w:rsidR="000A6643">
        <w:rPr>
          <w:sz w:val="24"/>
          <w:szCs w:val="24"/>
        </w:rPr>
        <w:t>(</w:t>
      </w:r>
      <w:r w:rsidRPr="00CC1357">
        <w:rPr>
          <w:sz w:val="24"/>
          <w:szCs w:val="24"/>
        </w:rPr>
        <w:t>für 6 Portionen</w:t>
      </w:r>
      <w:r w:rsidR="000A6643">
        <w:rPr>
          <w:sz w:val="24"/>
          <w:szCs w:val="24"/>
        </w:rPr>
        <w:t>)</w:t>
      </w:r>
    </w:p>
    <w:p w14:paraId="4FD2AD9C" w14:textId="409A922A" w:rsidR="00567AA2" w:rsidRDefault="00EB24A9">
      <w:pPr>
        <w:rPr>
          <w:sz w:val="24"/>
          <w:szCs w:val="24"/>
        </w:rPr>
      </w:pPr>
      <w:r w:rsidRPr="00567AA2">
        <w:rPr>
          <w:sz w:val="24"/>
          <w:szCs w:val="24"/>
        </w:rPr>
        <w:t xml:space="preserve">800 g </w:t>
      </w:r>
      <w:r w:rsidR="00567AA2" w:rsidRPr="00567AA2">
        <w:rPr>
          <w:sz w:val="24"/>
          <w:szCs w:val="24"/>
        </w:rPr>
        <w:t>Tomaten (unters</w:t>
      </w:r>
      <w:r w:rsidR="00567AA2">
        <w:rPr>
          <w:sz w:val="24"/>
          <w:szCs w:val="24"/>
        </w:rPr>
        <w:t>c</w:t>
      </w:r>
      <w:r w:rsidR="00567AA2" w:rsidRPr="00567AA2">
        <w:rPr>
          <w:sz w:val="24"/>
          <w:szCs w:val="24"/>
        </w:rPr>
        <w:t>hiedliche S</w:t>
      </w:r>
      <w:r w:rsidR="00567AA2">
        <w:rPr>
          <w:sz w:val="24"/>
          <w:szCs w:val="24"/>
        </w:rPr>
        <w:t>orten und Farben), in 1 cm breite Spalten geschnitten</w:t>
      </w:r>
    </w:p>
    <w:p w14:paraId="297D41ED" w14:textId="77777777" w:rsidR="002408E9" w:rsidRDefault="00567AA2">
      <w:pPr>
        <w:rPr>
          <w:sz w:val="24"/>
          <w:szCs w:val="24"/>
        </w:rPr>
      </w:pPr>
      <w:r>
        <w:rPr>
          <w:sz w:val="24"/>
          <w:szCs w:val="24"/>
        </w:rPr>
        <w:t>3 reife Pflaumen, entsteint und in 1 cm breite Spalten geschnitten</w:t>
      </w:r>
    </w:p>
    <w:p w14:paraId="2764F82E" w14:textId="77777777" w:rsidR="002408E9" w:rsidRDefault="002408E9">
      <w:pPr>
        <w:rPr>
          <w:sz w:val="24"/>
          <w:szCs w:val="24"/>
        </w:rPr>
      </w:pPr>
      <w:r>
        <w:rPr>
          <w:sz w:val="24"/>
          <w:szCs w:val="24"/>
        </w:rPr>
        <w:t>4 Frühlingszwiebeln, in feine Steifen geschnitten</w:t>
      </w:r>
    </w:p>
    <w:p w14:paraId="36DDA642" w14:textId="77777777" w:rsidR="002408E9" w:rsidRDefault="002408E9">
      <w:pPr>
        <w:rPr>
          <w:sz w:val="24"/>
          <w:szCs w:val="24"/>
        </w:rPr>
      </w:pPr>
      <w:r>
        <w:rPr>
          <w:sz w:val="24"/>
          <w:szCs w:val="24"/>
        </w:rPr>
        <w:t>5 g Korianderblätter, grob gehackt</w:t>
      </w:r>
    </w:p>
    <w:p w14:paraId="1B06C402" w14:textId="77777777" w:rsidR="002408E9" w:rsidRDefault="002408E9">
      <w:pPr>
        <w:rPr>
          <w:sz w:val="24"/>
          <w:szCs w:val="24"/>
        </w:rPr>
      </w:pPr>
      <w:r>
        <w:rPr>
          <w:sz w:val="24"/>
          <w:szCs w:val="24"/>
        </w:rPr>
        <w:t>Meersalzflocken</w:t>
      </w:r>
    </w:p>
    <w:p w14:paraId="53553815" w14:textId="77777777" w:rsidR="002408E9" w:rsidRDefault="002408E9">
      <w:pPr>
        <w:rPr>
          <w:sz w:val="24"/>
          <w:szCs w:val="24"/>
        </w:rPr>
      </w:pPr>
    </w:p>
    <w:p w14:paraId="2CB01D22" w14:textId="3F59A532" w:rsidR="002408E9" w:rsidRPr="000A6643" w:rsidRDefault="000A6643">
      <w:pPr>
        <w:rPr>
          <w:i/>
          <w:iCs/>
          <w:sz w:val="24"/>
          <w:szCs w:val="24"/>
        </w:rPr>
      </w:pPr>
      <w:r w:rsidRPr="000A6643">
        <w:rPr>
          <w:i/>
          <w:iCs/>
          <w:sz w:val="24"/>
          <w:szCs w:val="24"/>
        </w:rPr>
        <w:t xml:space="preserve">Für das </w:t>
      </w:r>
      <w:r w:rsidR="002408E9" w:rsidRPr="000A6643">
        <w:rPr>
          <w:i/>
          <w:iCs/>
          <w:sz w:val="24"/>
          <w:szCs w:val="24"/>
        </w:rPr>
        <w:t>Dressing:</w:t>
      </w:r>
    </w:p>
    <w:p w14:paraId="719D6FD3" w14:textId="77777777" w:rsidR="002408E9" w:rsidRDefault="002408E9">
      <w:pPr>
        <w:rPr>
          <w:sz w:val="24"/>
          <w:szCs w:val="24"/>
        </w:rPr>
      </w:pPr>
      <w:r>
        <w:rPr>
          <w:sz w:val="24"/>
          <w:szCs w:val="24"/>
        </w:rPr>
        <w:t>1 ¼ TL Fischsauce (wenn man will)</w:t>
      </w:r>
    </w:p>
    <w:p w14:paraId="37DAFE33" w14:textId="77777777" w:rsidR="002408E9" w:rsidRDefault="002408E9">
      <w:pPr>
        <w:rPr>
          <w:sz w:val="24"/>
          <w:szCs w:val="24"/>
        </w:rPr>
      </w:pPr>
      <w:r>
        <w:rPr>
          <w:sz w:val="24"/>
          <w:szCs w:val="24"/>
        </w:rPr>
        <w:t>2 TL Zucker</w:t>
      </w:r>
    </w:p>
    <w:p w14:paraId="617897E5" w14:textId="77777777" w:rsidR="002408E9" w:rsidRDefault="002408E9">
      <w:pPr>
        <w:rPr>
          <w:sz w:val="24"/>
          <w:szCs w:val="24"/>
        </w:rPr>
      </w:pPr>
      <w:r>
        <w:rPr>
          <w:sz w:val="24"/>
          <w:szCs w:val="24"/>
        </w:rPr>
        <w:t>2 EL Reisessig</w:t>
      </w:r>
    </w:p>
    <w:p w14:paraId="24BC39FE" w14:textId="77777777" w:rsidR="002408E9" w:rsidRDefault="002408E9">
      <w:pPr>
        <w:rPr>
          <w:sz w:val="24"/>
          <w:szCs w:val="24"/>
        </w:rPr>
      </w:pPr>
      <w:r>
        <w:rPr>
          <w:sz w:val="24"/>
          <w:szCs w:val="24"/>
        </w:rPr>
        <w:t>2 TL Sojasauce</w:t>
      </w:r>
    </w:p>
    <w:p w14:paraId="4D6FEFDE" w14:textId="77777777" w:rsidR="002408E9" w:rsidRDefault="002408E9">
      <w:pPr>
        <w:rPr>
          <w:sz w:val="24"/>
          <w:szCs w:val="24"/>
        </w:rPr>
      </w:pPr>
      <w:r>
        <w:rPr>
          <w:sz w:val="24"/>
          <w:szCs w:val="24"/>
        </w:rPr>
        <w:t>2 EL Erdnussöl</w:t>
      </w:r>
    </w:p>
    <w:p w14:paraId="7DDAF5D9" w14:textId="77777777" w:rsidR="002408E9" w:rsidRDefault="002408E9">
      <w:pPr>
        <w:rPr>
          <w:sz w:val="24"/>
          <w:szCs w:val="24"/>
        </w:rPr>
      </w:pPr>
      <w:r>
        <w:rPr>
          <w:sz w:val="24"/>
          <w:szCs w:val="24"/>
        </w:rPr>
        <w:t>5 g Ingwer, geschält und in feine Streifen geschnitten</w:t>
      </w:r>
    </w:p>
    <w:p w14:paraId="3EB77BE7" w14:textId="77777777" w:rsidR="002408E9" w:rsidRDefault="002408E9">
      <w:pPr>
        <w:rPr>
          <w:sz w:val="24"/>
          <w:szCs w:val="24"/>
        </w:rPr>
      </w:pPr>
      <w:r>
        <w:rPr>
          <w:sz w:val="24"/>
          <w:szCs w:val="24"/>
        </w:rPr>
        <w:t>½ Knoblauchzehe, zerdrückt</w:t>
      </w:r>
    </w:p>
    <w:p w14:paraId="65199CCC" w14:textId="7ED4A4DF" w:rsidR="002408E9" w:rsidRDefault="002408E9">
      <w:pPr>
        <w:rPr>
          <w:sz w:val="24"/>
          <w:szCs w:val="24"/>
        </w:rPr>
      </w:pPr>
      <w:r>
        <w:rPr>
          <w:sz w:val="24"/>
          <w:szCs w:val="24"/>
        </w:rPr>
        <w:t>¼ TL abgeriebene Schale einer Orange</w:t>
      </w:r>
    </w:p>
    <w:p w14:paraId="4ACBCA86" w14:textId="77777777" w:rsidR="00FD3F45" w:rsidRDefault="00FD3F45">
      <w:pPr>
        <w:rPr>
          <w:sz w:val="24"/>
          <w:szCs w:val="24"/>
        </w:rPr>
      </w:pPr>
    </w:p>
    <w:p w14:paraId="3D2FF442" w14:textId="4374869F" w:rsidR="00FD3F45" w:rsidRPr="000A6643" w:rsidRDefault="000A6643">
      <w:pPr>
        <w:rPr>
          <w:i/>
          <w:iCs/>
          <w:sz w:val="24"/>
          <w:szCs w:val="24"/>
        </w:rPr>
      </w:pPr>
      <w:r w:rsidRPr="000A6643">
        <w:rPr>
          <w:i/>
          <w:iCs/>
          <w:sz w:val="24"/>
          <w:szCs w:val="24"/>
        </w:rPr>
        <w:t xml:space="preserve">Für das </w:t>
      </w:r>
      <w:r w:rsidR="00FD3F45" w:rsidRPr="000A6643">
        <w:rPr>
          <w:i/>
          <w:iCs/>
          <w:sz w:val="24"/>
          <w:szCs w:val="24"/>
        </w:rPr>
        <w:t>Nori-Sesam-Salz</w:t>
      </w:r>
      <w:r>
        <w:rPr>
          <w:i/>
          <w:iCs/>
          <w:sz w:val="24"/>
          <w:szCs w:val="24"/>
        </w:rPr>
        <w:t>:</w:t>
      </w:r>
    </w:p>
    <w:p w14:paraId="621C084B" w14:textId="592A8EE3" w:rsidR="00FD3F45" w:rsidRDefault="00FD3F45">
      <w:pPr>
        <w:rPr>
          <w:sz w:val="24"/>
          <w:szCs w:val="24"/>
        </w:rPr>
      </w:pPr>
      <w:r>
        <w:rPr>
          <w:sz w:val="24"/>
          <w:szCs w:val="24"/>
        </w:rPr>
        <w:t>½ Nori-Blatt</w:t>
      </w:r>
    </w:p>
    <w:p w14:paraId="4FF39EC4" w14:textId="0E141E09" w:rsidR="00FD3F45" w:rsidRDefault="00FD3F45">
      <w:pPr>
        <w:rPr>
          <w:sz w:val="24"/>
          <w:szCs w:val="24"/>
        </w:rPr>
      </w:pPr>
      <w:r>
        <w:rPr>
          <w:sz w:val="24"/>
          <w:szCs w:val="24"/>
        </w:rPr>
        <w:t>1 ½ EL weißer oder schwarzer Sesam, geröstet</w:t>
      </w:r>
    </w:p>
    <w:p w14:paraId="5175BE9B" w14:textId="060C7810" w:rsidR="00FD3F45" w:rsidRDefault="00FD3F45">
      <w:pPr>
        <w:rPr>
          <w:sz w:val="24"/>
          <w:szCs w:val="24"/>
        </w:rPr>
      </w:pPr>
      <w:r>
        <w:rPr>
          <w:sz w:val="24"/>
          <w:szCs w:val="24"/>
        </w:rPr>
        <w:t>½ TL Chiliflocken</w:t>
      </w:r>
    </w:p>
    <w:p w14:paraId="2BCE5CFC" w14:textId="2F5A8E42" w:rsidR="00FD3F45" w:rsidRDefault="00FD3F45">
      <w:pPr>
        <w:rPr>
          <w:sz w:val="24"/>
          <w:szCs w:val="24"/>
        </w:rPr>
      </w:pPr>
    </w:p>
    <w:p w14:paraId="62675F68" w14:textId="0F83A5E9" w:rsidR="000A6643" w:rsidRDefault="000A6643">
      <w:pPr>
        <w:rPr>
          <w:sz w:val="24"/>
          <w:szCs w:val="24"/>
        </w:rPr>
      </w:pPr>
      <w:r>
        <w:rPr>
          <w:sz w:val="24"/>
          <w:szCs w:val="24"/>
        </w:rPr>
        <w:t>Zubereitung:</w:t>
      </w:r>
    </w:p>
    <w:p w14:paraId="4C8934D0" w14:textId="4DBDA307" w:rsidR="00226DB0" w:rsidRPr="00CC4D9E" w:rsidRDefault="00226DB0" w:rsidP="00B40E8C">
      <w:pPr>
        <w:pStyle w:val="ListParagraph"/>
        <w:numPr>
          <w:ilvl w:val="0"/>
          <w:numId w:val="1534"/>
        </w:numPr>
        <w:spacing w:after="120"/>
        <w:ind w:left="714" w:hanging="357"/>
        <w:contextualSpacing w:val="0"/>
        <w:jc w:val="both"/>
        <w:rPr>
          <w:sz w:val="24"/>
          <w:szCs w:val="24"/>
        </w:rPr>
      </w:pPr>
      <w:r w:rsidRPr="00CC4D9E">
        <w:rPr>
          <w:sz w:val="24"/>
          <w:szCs w:val="24"/>
        </w:rPr>
        <w:t>Mit einem Schneebesen die Zutaten für das Dressing mit ½ TL Meersalzflocken verrühren. Das Dressing durchziehen lassen.</w:t>
      </w:r>
    </w:p>
    <w:p w14:paraId="29AA31B4" w14:textId="39032FCA" w:rsidR="00226DB0" w:rsidRPr="00CC4D9E" w:rsidRDefault="00226DB0" w:rsidP="00B40E8C">
      <w:pPr>
        <w:pStyle w:val="ListParagraph"/>
        <w:numPr>
          <w:ilvl w:val="0"/>
          <w:numId w:val="1534"/>
        </w:numPr>
        <w:spacing w:after="120"/>
        <w:ind w:left="714" w:hanging="357"/>
        <w:contextualSpacing w:val="0"/>
        <w:jc w:val="both"/>
        <w:rPr>
          <w:sz w:val="24"/>
          <w:szCs w:val="24"/>
        </w:rPr>
      </w:pPr>
      <w:r w:rsidRPr="00CC4D9E">
        <w:rPr>
          <w:sz w:val="24"/>
          <w:szCs w:val="24"/>
        </w:rPr>
        <w:t>Das Nori-Blatt grob in Stücke brechen, dann zu grobem Pulver mahlen. Das Pulver mit Sesam, Chiliflocken und ½ TL Meersalzflocken mischen.</w:t>
      </w:r>
    </w:p>
    <w:p w14:paraId="0DF9ECFA" w14:textId="4E71ECBB" w:rsidR="00226DB0" w:rsidRPr="00CC4D9E" w:rsidRDefault="00226DB0" w:rsidP="00B40E8C">
      <w:pPr>
        <w:pStyle w:val="ListParagraph"/>
        <w:numPr>
          <w:ilvl w:val="0"/>
          <w:numId w:val="1534"/>
        </w:numPr>
        <w:spacing w:after="120"/>
        <w:ind w:left="714" w:hanging="357"/>
        <w:contextualSpacing w:val="0"/>
        <w:jc w:val="both"/>
        <w:rPr>
          <w:sz w:val="24"/>
          <w:szCs w:val="24"/>
        </w:rPr>
      </w:pPr>
      <w:r w:rsidRPr="00CC4D9E">
        <w:rPr>
          <w:sz w:val="24"/>
          <w:szCs w:val="24"/>
        </w:rPr>
        <w:lastRenderedPageBreak/>
        <w:t>Die Tomaten mit Pflaumen, Frühlingszwiebeln, Koriandergrün und Dressing durchheben. Vor dem Servieren mit Nori-Salz bestreuen.</w:t>
      </w:r>
    </w:p>
    <w:p w14:paraId="776861A1" w14:textId="77777777" w:rsidR="000B1D52" w:rsidRDefault="000B1D52" w:rsidP="00CC4D9E">
      <w:pPr>
        <w:jc w:val="both"/>
        <w:rPr>
          <w:sz w:val="24"/>
          <w:szCs w:val="24"/>
        </w:rPr>
      </w:pPr>
    </w:p>
    <w:p w14:paraId="5F5B560F" w14:textId="0863CAD1" w:rsidR="00226DB0" w:rsidRDefault="00226DB0" w:rsidP="00CC4D9E">
      <w:pPr>
        <w:jc w:val="both"/>
        <w:rPr>
          <w:sz w:val="24"/>
          <w:szCs w:val="24"/>
        </w:rPr>
      </w:pPr>
      <w:r>
        <w:rPr>
          <w:sz w:val="24"/>
          <w:szCs w:val="24"/>
        </w:rPr>
        <w:t>Tipp:</w:t>
      </w:r>
      <w:r>
        <w:rPr>
          <w:sz w:val="24"/>
          <w:szCs w:val="24"/>
        </w:rPr>
        <w:tab/>
        <w:t xml:space="preserve"> Wenn man keine Pflaumen hat, einfach </w:t>
      </w:r>
      <w:r w:rsidR="00CC4D9E">
        <w:rPr>
          <w:sz w:val="24"/>
          <w:szCs w:val="24"/>
        </w:rPr>
        <w:t>mehr Tomaten verwenden. Passt auch.</w:t>
      </w:r>
    </w:p>
    <w:p w14:paraId="1688B30D" w14:textId="1549C52E" w:rsidR="00CA5239" w:rsidRDefault="00CA5239">
      <w:pPr>
        <w:rPr>
          <w:sz w:val="24"/>
          <w:szCs w:val="24"/>
        </w:rPr>
      </w:pPr>
      <w:r>
        <w:rPr>
          <w:sz w:val="24"/>
          <w:szCs w:val="24"/>
        </w:rPr>
        <w:br w:type="page"/>
      </w:r>
    </w:p>
    <w:p w14:paraId="007421D7" w14:textId="77777777" w:rsidR="00F26716" w:rsidRDefault="00F26716" w:rsidP="00F26716">
      <w:pPr>
        <w:pStyle w:val="Heading2"/>
        <w:spacing w:after="240"/>
      </w:pPr>
      <w:r>
        <w:lastRenderedPageBreak/>
        <w:t>Tomaten-Kichererbsen-Salat mit Limetten-Tarka – Tamatar chana salad</w:t>
      </w:r>
      <w:r>
        <w:rPr>
          <w:rStyle w:val="FootnoteReference"/>
        </w:rPr>
        <w:footnoteReference w:id="113"/>
      </w:r>
      <w:r>
        <w:t xml:space="preserve"> </w:t>
      </w:r>
    </w:p>
    <w:p w14:paraId="0242EEA8" w14:textId="77777777" w:rsidR="00F26716" w:rsidRDefault="00F26716" w:rsidP="00F26716">
      <w:pPr>
        <w:rPr>
          <w:sz w:val="24"/>
          <w:szCs w:val="24"/>
        </w:rPr>
      </w:pPr>
      <w:r w:rsidRPr="00261D56">
        <w:rPr>
          <w:sz w:val="24"/>
          <w:szCs w:val="24"/>
          <w:u w:val="single"/>
        </w:rPr>
        <w:t>Zutaten</w:t>
      </w:r>
      <w:r>
        <w:rPr>
          <w:sz w:val="24"/>
          <w:szCs w:val="24"/>
        </w:rPr>
        <w:t xml:space="preserve"> (für 4 - 6 Portionen)</w:t>
      </w:r>
    </w:p>
    <w:p w14:paraId="5CCA4353" w14:textId="77777777" w:rsidR="00F26716" w:rsidRDefault="00F26716" w:rsidP="00F26716">
      <w:pPr>
        <w:rPr>
          <w:sz w:val="24"/>
          <w:szCs w:val="24"/>
        </w:rPr>
      </w:pPr>
      <w:r>
        <w:rPr>
          <w:sz w:val="24"/>
          <w:szCs w:val="24"/>
        </w:rPr>
        <w:t>Rapsöl</w:t>
      </w:r>
    </w:p>
    <w:p w14:paraId="5685B781" w14:textId="77777777" w:rsidR="00F26716" w:rsidRDefault="00F26716" w:rsidP="00F26716">
      <w:pPr>
        <w:rPr>
          <w:sz w:val="24"/>
          <w:szCs w:val="24"/>
        </w:rPr>
      </w:pPr>
      <w:r>
        <w:rPr>
          <w:sz w:val="24"/>
          <w:szCs w:val="24"/>
        </w:rPr>
        <w:t>1 Dose Kichererbsen, abgetropft</w:t>
      </w:r>
    </w:p>
    <w:p w14:paraId="62DDB41E" w14:textId="77777777" w:rsidR="00F26716" w:rsidRDefault="00F26716" w:rsidP="00F26716">
      <w:pPr>
        <w:rPr>
          <w:sz w:val="24"/>
          <w:szCs w:val="24"/>
        </w:rPr>
      </w:pPr>
      <w:r>
        <w:rPr>
          <w:sz w:val="24"/>
          <w:szCs w:val="24"/>
        </w:rPr>
        <w:t>500 g reife kleine Tomaten, geviertelt</w:t>
      </w:r>
    </w:p>
    <w:p w14:paraId="6E53BE15" w14:textId="77777777" w:rsidR="00F26716" w:rsidRDefault="00F26716" w:rsidP="00F26716">
      <w:pPr>
        <w:rPr>
          <w:sz w:val="24"/>
          <w:szCs w:val="24"/>
        </w:rPr>
      </w:pPr>
      <w:r>
        <w:rPr>
          <w:sz w:val="24"/>
          <w:szCs w:val="24"/>
        </w:rPr>
        <w:t>6 Frühlingszwiebeln, fein gehackt</w:t>
      </w:r>
    </w:p>
    <w:p w14:paraId="1DB02E02" w14:textId="77777777" w:rsidR="00F26716" w:rsidRDefault="00F26716" w:rsidP="00F26716">
      <w:pPr>
        <w:rPr>
          <w:sz w:val="24"/>
          <w:szCs w:val="24"/>
        </w:rPr>
      </w:pPr>
      <w:r>
        <w:rPr>
          <w:sz w:val="24"/>
          <w:szCs w:val="24"/>
        </w:rPr>
        <w:t>2 EL Butter</w:t>
      </w:r>
    </w:p>
    <w:p w14:paraId="0AE1B84E" w14:textId="77777777" w:rsidR="00F26716" w:rsidRDefault="00F26716" w:rsidP="00F26716">
      <w:pPr>
        <w:rPr>
          <w:sz w:val="24"/>
          <w:szCs w:val="24"/>
        </w:rPr>
      </w:pPr>
      <w:r>
        <w:rPr>
          <w:sz w:val="24"/>
          <w:szCs w:val="24"/>
        </w:rPr>
        <w:t>1 TL Kreuzkümmelsamen, grob gemahlen</w:t>
      </w:r>
    </w:p>
    <w:p w14:paraId="106836F2" w14:textId="77777777" w:rsidR="00F26716" w:rsidRDefault="00F26716" w:rsidP="00F26716">
      <w:pPr>
        <w:rPr>
          <w:sz w:val="24"/>
          <w:szCs w:val="24"/>
        </w:rPr>
      </w:pPr>
      <w:r>
        <w:rPr>
          <w:sz w:val="24"/>
          <w:szCs w:val="24"/>
        </w:rPr>
        <w:t>1 ½ grüne India-Jwala-Chilischoten, entkernt und fein gehackt</w:t>
      </w:r>
    </w:p>
    <w:p w14:paraId="091094A5" w14:textId="77777777" w:rsidR="00F26716" w:rsidRDefault="00F26716" w:rsidP="00F26716">
      <w:pPr>
        <w:rPr>
          <w:sz w:val="24"/>
          <w:szCs w:val="24"/>
        </w:rPr>
      </w:pPr>
      <w:r>
        <w:rPr>
          <w:sz w:val="24"/>
          <w:szCs w:val="24"/>
        </w:rPr>
        <w:t>½ TL gemahlener schwarzer Pfeffer</w:t>
      </w:r>
    </w:p>
    <w:p w14:paraId="5C23304B" w14:textId="77777777" w:rsidR="00F26716" w:rsidRDefault="00F26716" w:rsidP="00F26716">
      <w:pPr>
        <w:rPr>
          <w:sz w:val="24"/>
          <w:szCs w:val="24"/>
        </w:rPr>
      </w:pPr>
      <w:r>
        <w:rPr>
          <w:sz w:val="24"/>
          <w:szCs w:val="24"/>
        </w:rPr>
        <w:t>1 TL Salz</w:t>
      </w:r>
    </w:p>
    <w:p w14:paraId="4D00897B" w14:textId="77777777" w:rsidR="00F26716" w:rsidRDefault="00F26716" w:rsidP="00F26716">
      <w:pPr>
        <w:rPr>
          <w:sz w:val="24"/>
          <w:szCs w:val="24"/>
        </w:rPr>
      </w:pPr>
      <w:r>
        <w:rPr>
          <w:sz w:val="24"/>
          <w:szCs w:val="24"/>
        </w:rPr>
        <w:t>70 g ungesalzene Cashewkerne</w:t>
      </w:r>
    </w:p>
    <w:p w14:paraId="28A72487" w14:textId="77777777" w:rsidR="00F26716" w:rsidRDefault="00F26716" w:rsidP="00F26716">
      <w:pPr>
        <w:rPr>
          <w:sz w:val="24"/>
          <w:szCs w:val="24"/>
        </w:rPr>
      </w:pPr>
      <w:r>
        <w:rPr>
          <w:sz w:val="24"/>
          <w:szCs w:val="24"/>
        </w:rPr>
        <w:t>Saft von 1 Limette</w:t>
      </w:r>
    </w:p>
    <w:p w14:paraId="2F3117A6" w14:textId="77777777" w:rsidR="00F26716" w:rsidRDefault="00F26716" w:rsidP="00F26716">
      <w:pPr>
        <w:rPr>
          <w:sz w:val="24"/>
          <w:szCs w:val="24"/>
        </w:rPr>
      </w:pPr>
      <w:r>
        <w:rPr>
          <w:sz w:val="24"/>
          <w:szCs w:val="24"/>
        </w:rPr>
        <w:t>40 g Koriandergrün, fein gehackt</w:t>
      </w:r>
    </w:p>
    <w:p w14:paraId="09651586" w14:textId="77777777" w:rsidR="00F26716" w:rsidRDefault="00F26716" w:rsidP="00F26716">
      <w:pPr>
        <w:rPr>
          <w:sz w:val="24"/>
          <w:szCs w:val="24"/>
        </w:rPr>
      </w:pPr>
    </w:p>
    <w:p w14:paraId="05F75D78" w14:textId="77777777" w:rsidR="00F26716" w:rsidRDefault="00F26716" w:rsidP="00F26716">
      <w:pPr>
        <w:rPr>
          <w:sz w:val="24"/>
          <w:szCs w:val="24"/>
        </w:rPr>
      </w:pPr>
      <w:r>
        <w:rPr>
          <w:sz w:val="24"/>
          <w:szCs w:val="24"/>
        </w:rPr>
        <w:t>Zubereitung:</w:t>
      </w:r>
    </w:p>
    <w:p w14:paraId="7DC98960" w14:textId="77777777" w:rsidR="00F26716" w:rsidRPr="007D4300" w:rsidRDefault="00F26716" w:rsidP="00B40E8C">
      <w:pPr>
        <w:pStyle w:val="ListParagraph"/>
        <w:numPr>
          <w:ilvl w:val="0"/>
          <w:numId w:val="1357"/>
        </w:numPr>
        <w:spacing w:after="120"/>
        <w:ind w:left="714" w:hanging="357"/>
        <w:contextualSpacing w:val="0"/>
        <w:jc w:val="both"/>
        <w:rPr>
          <w:sz w:val="24"/>
          <w:szCs w:val="24"/>
        </w:rPr>
      </w:pPr>
      <w:r w:rsidRPr="007D4300">
        <w:rPr>
          <w:sz w:val="24"/>
          <w:szCs w:val="24"/>
        </w:rPr>
        <w:t>In einer Pfanne 1 El Öl erhitzen, die Kichererbsen hineingeben und bei mittlerer Hitze einige Minuten unter Rühren anrösten, bis sie knusprig sind. Dann Tomaten und Frühlingszwiebeln hinzufügen und beständig weiterrühren, bis sie warm sind. Das Gemüse in eine Servierschüssel geben.</w:t>
      </w:r>
    </w:p>
    <w:p w14:paraId="37A81E56" w14:textId="77777777" w:rsidR="00F26716" w:rsidRPr="007D4300" w:rsidRDefault="00F26716" w:rsidP="00B40E8C">
      <w:pPr>
        <w:pStyle w:val="ListParagraph"/>
        <w:numPr>
          <w:ilvl w:val="0"/>
          <w:numId w:val="1357"/>
        </w:numPr>
        <w:spacing w:after="120"/>
        <w:ind w:left="714" w:hanging="357"/>
        <w:contextualSpacing w:val="0"/>
        <w:jc w:val="both"/>
        <w:rPr>
          <w:sz w:val="24"/>
          <w:szCs w:val="24"/>
        </w:rPr>
      </w:pPr>
      <w:r w:rsidRPr="007D4300">
        <w:rPr>
          <w:sz w:val="24"/>
          <w:szCs w:val="24"/>
        </w:rPr>
        <w:t>Für das Tarka die Butter und 1 EL Öl in einem Topf zerlassen, dann Kreuzkümmel, Chilis, Pfeffer, Salz und Cashewkerne hineingeben. Sorgfältig vermengen und unter gelegentlichem Rühren braten, bis die Cashews goldbraun sind. Den Limettensaft hinzugeben, gut durchrühren und vom Herd nehmen.</w:t>
      </w:r>
    </w:p>
    <w:p w14:paraId="47A0A9D3" w14:textId="77777777" w:rsidR="00F26716" w:rsidRPr="007D4300" w:rsidRDefault="00F26716" w:rsidP="00B40E8C">
      <w:pPr>
        <w:pStyle w:val="ListParagraph"/>
        <w:numPr>
          <w:ilvl w:val="0"/>
          <w:numId w:val="1357"/>
        </w:numPr>
        <w:spacing w:after="120"/>
        <w:ind w:left="714" w:hanging="357"/>
        <w:contextualSpacing w:val="0"/>
        <w:jc w:val="both"/>
        <w:rPr>
          <w:sz w:val="24"/>
          <w:szCs w:val="24"/>
        </w:rPr>
      </w:pPr>
      <w:r w:rsidRPr="007D4300">
        <w:rPr>
          <w:sz w:val="24"/>
          <w:szCs w:val="24"/>
        </w:rPr>
        <w:t>Zum Servieren das Tarka über den Salat geben, alles vermischen und zum Schluss den Koriander unterheben.</w:t>
      </w:r>
    </w:p>
    <w:p w14:paraId="799FE2A9" w14:textId="77777777" w:rsidR="00F26716" w:rsidRDefault="00F26716" w:rsidP="00F26716">
      <w:pPr>
        <w:rPr>
          <w:sz w:val="24"/>
          <w:szCs w:val="24"/>
        </w:rPr>
      </w:pPr>
      <w:r>
        <w:rPr>
          <w:sz w:val="24"/>
          <w:szCs w:val="24"/>
        </w:rPr>
        <w:br w:type="page"/>
      </w:r>
    </w:p>
    <w:p w14:paraId="6F08C427" w14:textId="77777777" w:rsidR="00F26716" w:rsidRDefault="00F26716" w:rsidP="00F26716">
      <w:pPr>
        <w:pStyle w:val="Heading2"/>
        <w:spacing w:after="240"/>
      </w:pPr>
      <w:r>
        <w:lastRenderedPageBreak/>
        <w:t>Tomatensalat</w:t>
      </w:r>
    </w:p>
    <w:p w14:paraId="3E59FD29" w14:textId="77777777" w:rsidR="00F26716" w:rsidRDefault="00F26716" w:rsidP="00F26716">
      <w:pPr>
        <w:rPr>
          <w:sz w:val="24"/>
          <w:szCs w:val="24"/>
        </w:rPr>
      </w:pPr>
      <w:r w:rsidRPr="0051734B">
        <w:rPr>
          <w:sz w:val="24"/>
          <w:szCs w:val="24"/>
          <w:u w:val="single"/>
        </w:rPr>
        <w:t>Zutaten</w:t>
      </w:r>
      <w:r>
        <w:rPr>
          <w:sz w:val="24"/>
          <w:szCs w:val="24"/>
        </w:rPr>
        <w:t xml:space="preserve"> (für 6 Portionen)</w:t>
      </w:r>
    </w:p>
    <w:p w14:paraId="1D51E470" w14:textId="77777777" w:rsidR="00F26716" w:rsidRDefault="00F26716" w:rsidP="00F26716">
      <w:pPr>
        <w:rPr>
          <w:sz w:val="24"/>
          <w:szCs w:val="24"/>
        </w:rPr>
      </w:pPr>
      <w:r>
        <w:rPr>
          <w:sz w:val="24"/>
          <w:szCs w:val="24"/>
        </w:rPr>
        <w:t>1 kg aromatische Tomaten</w:t>
      </w:r>
    </w:p>
    <w:p w14:paraId="69B56EA8" w14:textId="77777777" w:rsidR="00F26716" w:rsidRDefault="00F26716" w:rsidP="00F26716">
      <w:pPr>
        <w:rPr>
          <w:sz w:val="24"/>
          <w:szCs w:val="24"/>
        </w:rPr>
      </w:pPr>
      <w:r>
        <w:rPr>
          <w:sz w:val="24"/>
          <w:szCs w:val="24"/>
        </w:rPr>
        <w:t>Je 2 Zweige Rosmarin, Thymian und Oregano</w:t>
      </w:r>
    </w:p>
    <w:p w14:paraId="7063184B" w14:textId="77777777" w:rsidR="00F26716" w:rsidRDefault="00F26716" w:rsidP="00F26716">
      <w:pPr>
        <w:rPr>
          <w:sz w:val="24"/>
          <w:szCs w:val="24"/>
        </w:rPr>
      </w:pPr>
      <w:r>
        <w:rPr>
          <w:sz w:val="24"/>
          <w:szCs w:val="24"/>
        </w:rPr>
        <w:t>Zucker, Meersalz</w:t>
      </w:r>
    </w:p>
    <w:p w14:paraId="24A7D95A" w14:textId="77777777" w:rsidR="00F26716" w:rsidRDefault="00F26716" w:rsidP="00F26716">
      <w:pPr>
        <w:rPr>
          <w:sz w:val="24"/>
          <w:szCs w:val="24"/>
        </w:rPr>
      </w:pPr>
      <w:r>
        <w:rPr>
          <w:sz w:val="24"/>
          <w:szCs w:val="24"/>
        </w:rPr>
        <w:t>1 TL abgeriebene Schale einer unbehandelten Zitrone</w:t>
      </w:r>
    </w:p>
    <w:p w14:paraId="564A1EF2" w14:textId="77777777" w:rsidR="00F26716" w:rsidRDefault="00F26716" w:rsidP="00F26716">
      <w:pPr>
        <w:rPr>
          <w:sz w:val="24"/>
          <w:szCs w:val="24"/>
        </w:rPr>
      </w:pPr>
      <w:r>
        <w:rPr>
          <w:sz w:val="24"/>
          <w:szCs w:val="24"/>
        </w:rPr>
        <w:t>250 g frische, weiße Bohnenkerne (oder über Nacht eingeweichte getrocknete Bohnenkerne)</w:t>
      </w:r>
    </w:p>
    <w:p w14:paraId="74920E2A" w14:textId="77777777" w:rsidR="00F26716" w:rsidRDefault="00F26716" w:rsidP="00F26716">
      <w:pPr>
        <w:rPr>
          <w:sz w:val="24"/>
          <w:szCs w:val="24"/>
        </w:rPr>
      </w:pPr>
      <w:r>
        <w:rPr>
          <w:sz w:val="24"/>
          <w:szCs w:val="24"/>
        </w:rPr>
        <w:t>400 ml Gemüsefond</w:t>
      </w:r>
    </w:p>
    <w:p w14:paraId="223662D0" w14:textId="77777777" w:rsidR="00F26716" w:rsidRDefault="00F26716" w:rsidP="00F26716">
      <w:pPr>
        <w:rPr>
          <w:sz w:val="24"/>
          <w:szCs w:val="24"/>
        </w:rPr>
      </w:pPr>
      <w:r>
        <w:rPr>
          <w:sz w:val="24"/>
          <w:szCs w:val="24"/>
        </w:rPr>
        <w:t>1 Schalotte</w:t>
      </w:r>
    </w:p>
    <w:p w14:paraId="1B797B4A" w14:textId="77777777" w:rsidR="00F26716" w:rsidRDefault="00F26716" w:rsidP="00F26716">
      <w:pPr>
        <w:rPr>
          <w:sz w:val="24"/>
          <w:szCs w:val="24"/>
        </w:rPr>
      </w:pPr>
      <w:r>
        <w:rPr>
          <w:sz w:val="24"/>
          <w:szCs w:val="24"/>
        </w:rPr>
        <w:t>3 EL Balsamicoessig</w:t>
      </w:r>
    </w:p>
    <w:p w14:paraId="1E7B826D" w14:textId="77777777" w:rsidR="00F26716" w:rsidRDefault="00F26716" w:rsidP="00F26716">
      <w:pPr>
        <w:rPr>
          <w:sz w:val="24"/>
          <w:szCs w:val="24"/>
        </w:rPr>
      </w:pPr>
      <w:r>
        <w:rPr>
          <w:sz w:val="24"/>
          <w:szCs w:val="24"/>
        </w:rPr>
        <w:t>2 EL Orangensaft</w:t>
      </w:r>
    </w:p>
    <w:p w14:paraId="03476073" w14:textId="77777777" w:rsidR="00F26716" w:rsidRDefault="00F26716" w:rsidP="00F26716">
      <w:pPr>
        <w:rPr>
          <w:sz w:val="24"/>
          <w:szCs w:val="24"/>
        </w:rPr>
      </w:pPr>
      <w:r>
        <w:rPr>
          <w:sz w:val="24"/>
          <w:szCs w:val="24"/>
        </w:rPr>
        <w:t>Pfeffer</w:t>
      </w:r>
    </w:p>
    <w:p w14:paraId="644BCEE0" w14:textId="77777777" w:rsidR="00F26716" w:rsidRDefault="00F26716" w:rsidP="00F26716">
      <w:pPr>
        <w:rPr>
          <w:sz w:val="24"/>
          <w:szCs w:val="24"/>
        </w:rPr>
      </w:pPr>
      <w:r>
        <w:rPr>
          <w:sz w:val="24"/>
          <w:szCs w:val="24"/>
        </w:rPr>
        <w:t>7-8 EL Olivenöl</w:t>
      </w:r>
    </w:p>
    <w:p w14:paraId="4B4C62EF" w14:textId="77777777" w:rsidR="00F26716" w:rsidRDefault="00F26716" w:rsidP="00F26716">
      <w:pPr>
        <w:rPr>
          <w:sz w:val="24"/>
          <w:szCs w:val="24"/>
        </w:rPr>
      </w:pPr>
      <w:r>
        <w:rPr>
          <w:sz w:val="24"/>
          <w:szCs w:val="24"/>
        </w:rPr>
        <w:t>1 kleiner Radicchio (ca. 300 g)</w:t>
      </w:r>
    </w:p>
    <w:p w14:paraId="4C7C4975" w14:textId="77777777" w:rsidR="00F26716" w:rsidRDefault="00F26716" w:rsidP="00F26716">
      <w:pPr>
        <w:rPr>
          <w:sz w:val="24"/>
          <w:szCs w:val="24"/>
        </w:rPr>
      </w:pPr>
      <w:r>
        <w:rPr>
          <w:sz w:val="24"/>
          <w:szCs w:val="24"/>
        </w:rPr>
        <w:t>1 Bund Rucola</w:t>
      </w:r>
    </w:p>
    <w:p w14:paraId="571AF727" w14:textId="77777777" w:rsidR="00F26716" w:rsidRDefault="00F26716" w:rsidP="00F26716">
      <w:pPr>
        <w:rPr>
          <w:sz w:val="24"/>
          <w:szCs w:val="24"/>
        </w:rPr>
      </w:pPr>
    </w:p>
    <w:p w14:paraId="4088715A" w14:textId="77777777" w:rsidR="00F26716" w:rsidRDefault="00F26716" w:rsidP="00F26716">
      <w:pPr>
        <w:rPr>
          <w:sz w:val="24"/>
          <w:szCs w:val="24"/>
        </w:rPr>
      </w:pPr>
      <w:r>
        <w:rPr>
          <w:sz w:val="24"/>
          <w:szCs w:val="24"/>
        </w:rPr>
        <w:t>Zubereitungszeit:</w:t>
      </w:r>
      <w:r>
        <w:rPr>
          <w:sz w:val="24"/>
          <w:szCs w:val="24"/>
        </w:rPr>
        <w:tab/>
        <w:t>50 Minuten</w:t>
      </w:r>
    </w:p>
    <w:p w14:paraId="4D716FE6" w14:textId="77777777" w:rsidR="00F26716" w:rsidRPr="0099017C" w:rsidRDefault="00F26716" w:rsidP="00B40E8C">
      <w:pPr>
        <w:pStyle w:val="ListParagraph"/>
        <w:numPr>
          <w:ilvl w:val="0"/>
          <w:numId w:val="1216"/>
        </w:numPr>
        <w:spacing w:after="120"/>
        <w:ind w:left="714" w:hanging="357"/>
        <w:contextualSpacing w:val="0"/>
        <w:jc w:val="both"/>
        <w:rPr>
          <w:sz w:val="24"/>
          <w:szCs w:val="24"/>
        </w:rPr>
      </w:pPr>
      <w:r w:rsidRPr="0099017C">
        <w:rPr>
          <w:sz w:val="24"/>
          <w:szCs w:val="24"/>
        </w:rPr>
        <w:t>Tomaten in dicke Scheiben schneiden. Mit Küchenpapier trockentupfen, dann auf mit Backpapier belegten Blechen verteilen. Kräuter bis auf 1 Zweig Rosmarin grob hacken, mit 1 EL Zucker, 1 -2 TL Meersalz und Zitronenschale mischen. Tomatenscheiben damit bestreuen. Bei 120 Grad (Besser: Umluft 100 Grad) ca. 50 Minuten im Ofen antrocknen.</w:t>
      </w:r>
    </w:p>
    <w:p w14:paraId="13DE9B1B" w14:textId="77777777" w:rsidR="00F26716" w:rsidRPr="0099017C" w:rsidRDefault="00F26716" w:rsidP="00B40E8C">
      <w:pPr>
        <w:pStyle w:val="ListParagraph"/>
        <w:numPr>
          <w:ilvl w:val="0"/>
          <w:numId w:val="1216"/>
        </w:numPr>
        <w:spacing w:after="120"/>
        <w:ind w:left="714" w:hanging="357"/>
        <w:contextualSpacing w:val="0"/>
        <w:jc w:val="both"/>
        <w:rPr>
          <w:sz w:val="24"/>
          <w:szCs w:val="24"/>
        </w:rPr>
      </w:pPr>
      <w:r w:rsidRPr="0099017C">
        <w:rPr>
          <w:sz w:val="24"/>
          <w:szCs w:val="24"/>
        </w:rPr>
        <w:t>Bohnen mit 1 Zweig Rosmarin im Fond aufkochen und bei schwacher Hitze ca. 30 Minuten garen. Schalotte schälen und fein würfeln, mit Essig, Orangensaft etwas Salz, Pfeffer, Zucker verrühren, dann 4 EL Öl unterquirlen. Bohnen abtropfen lassen und noch heiß mit dem Dressing vermischen.</w:t>
      </w:r>
    </w:p>
    <w:p w14:paraId="5DF11866" w14:textId="77777777" w:rsidR="00F26716" w:rsidRDefault="00F26716" w:rsidP="00B40E8C">
      <w:pPr>
        <w:pStyle w:val="ListParagraph"/>
        <w:numPr>
          <w:ilvl w:val="0"/>
          <w:numId w:val="1216"/>
        </w:numPr>
        <w:spacing w:after="120"/>
        <w:ind w:left="714" w:hanging="357"/>
        <w:contextualSpacing w:val="0"/>
        <w:jc w:val="both"/>
        <w:rPr>
          <w:sz w:val="24"/>
          <w:szCs w:val="24"/>
        </w:rPr>
      </w:pPr>
      <w:r w:rsidRPr="0099017C">
        <w:rPr>
          <w:sz w:val="24"/>
          <w:szCs w:val="24"/>
        </w:rPr>
        <w:t>Radicchio und Rucola in mundgerechte Stücke zupfen. Tomaten aus dem Ofen nehmen, mit 3 – 4 EL Olivenöl beträufeln und flach auf einer großen Servierplatte verteilen. Die Bohnenkerne und Blattsalate mischen, mit dem Dressing über die Tomaten geben. Lauwarm, servieren.</w:t>
      </w:r>
    </w:p>
    <w:p w14:paraId="0541E6BC" w14:textId="77777777" w:rsidR="00F26716" w:rsidRDefault="00F26716" w:rsidP="00F26716">
      <w:pPr>
        <w:ind w:left="1416" w:hanging="1416"/>
        <w:jc w:val="both"/>
        <w:rPr>
          <w:sz w:val="24"/>
          <w:szCs w:val="24"/>
        </w:rPr>
      </w:pPr>
    </w:p>
    <w:p w14:paraId="2429B4C6" w14:textId="4C3D806E" w:rsidR="00F26716" w:rsidRDefault="00F26716" w:rsidP="00DE314F">
      <w:pPr>
        <w:ind w:left="1416" w:hanging="1416"/>
        <w:jc w:val="both"/>
        <w:rPr>
          <w:rFonts w:asciiTheme="majorHAnsi" w:eastAsiaTheme="majorEastAsia" w:hAnsiTheme="majorHAnsi" w:cstheme="majorBidi"/>
          <w:color w:val="2F5496" w:themeColor="accent1" w:themeShade="BF"/>
          <w:sz w:val="26"/>
          <w:szCs w:val="26"/>
        </w:rPr>
      </w:pPr>
      <w:r>
        <w:rPr>
          <w:sz w:val="24"/>
          <w:szCs w:val="24"/>
        </w:rPr>
        <w:t>Kommentar:</w:t>
      </w:r>
      <w:r>
        <w:rPr>
          <w:sz w:val="24"/>
          <w:szCs w:val="24"/>
        </w:rPr>
        <w:tab/>
        <w:t>Man kann natürlich auch einen ganz stinknormalen Tomatensalat machen. Schmeckt auch immer gut. Insbesondere, wenn man wirklich schmackhafte gute Tomaten hat.</w:t>
      </w:r>
      <w:r>
        <w:br w:type="page"/>
      </w:r>
    </w:p>
    <w:p w14:paraId="557EBFFA" w14:textId="09AE0835" w:rsidR="00EA2B2D" w:rsidRDefault="00EA2B2D" w:rsidP="00660220">
      <w:pPr>
        <w:pStyle w:val="Heading2"/>
        <w:spacing w:after="240"/>
      </w:pPr>
      <w:r>
        <w:lastRenderedPageBreak/>
        <w:t>Sommersalat mit Holunderblüten-Vinaigrette und Mandelkrokant</w:t>
      </w:r>
      <w:r w:rsidR="00660220">
        <w:rPr>
          <w:rStyle w:val="FootnoteReference"/>
        </w:rPr>
        <w:footnoteReference w:id="114"/>
      </w:r>
    </w:p>
    <w:p w14:paraId="76C79D41" w14:textId="77777777" w:rsidR="00EA2B2D" w:rsidRPr="00290054" w:rsidRDefault="00EA2B2D">
      <w:pPr>
        <w:rPr>
          <w:u w:val="single"/>
        </w:rPr>
      </w:pPr>
      <w:r w:rsidRPr="00290054">
        <w:rPr>
          <w:u w:val="single"/>
        </w:rPr>
        <w:t>Zutaten für 4 Portionen:</w:t>
      </w:r>
    </w:p>
    <w:p w14:paraId="5C58FE77" w14:textId="5062F595" w:rsidR="00EA2B2D" w:rsidRPr="00290054" w:rsidRDefault="00EA2B2D">
      <w:pPr>
        <w:rPr>
          <w:i/>
          <w:iCs/>
        </w:rPr>
      </w:pPr>
      <w:r w:rsidRPr="00290054">
        <w:rPr>
          <w:i/>
          <w:iCs/>
        </w:rPr>
        <w:t>Für den Krokant</w:t>
      </w:r>
      <w:r w:rsidR="00290054">
        <w:rPr>
          <w:i/>
          <w:iCs/>
        </w:rPr>
        <w:t>:</w:t>
      </w:r>
    </w:p>
    <w:p w14:paraId="3088152A" w14:textId="1503087B" w:rsidR="00EA2B2D" w:rsidRDefault="00EA2B2D">
      <w:r>
        <w:t xml:space="preserve">50 g </w:t>
      </w:r>
      <w:r w:rsidR="00660220">
        <w:t>W</w:t>
      </w:r>
      <w:r>
        <w:t>asser</w:t>
      </w:r>
    </w:p>
    <w:p w14:paraId="00C430A3" w14:textId="77777777" w:rsidR="00EA2B2D" w:rsidRDefault="00EA2B2D">
      <w:r>
        <w:t>50 g Zucker</w:t>
      </w:r>
    </w:p>
    <w:p w14:paraId="6531A168" w14:textId="77777777" w:rsidR="00EA2B2D" w:rsidRDefault="00EA2B2D">
      <w:r>
        <w:t>5 g Salz</w:t>
      </w:r>
    </w:p>
    <w:p w14:paraId="207C86F1" w14:textId="4BC68941" w:rsidR="00EA2B2D" w:rsidRDefault="00EA2B2D">
      <w:r>
        <w:t xml:space="preserve">500 g </w:t>
      </w:r>
      <w:r w:rsidR="00660220">
        <w:t>Ma</w:t>
      </w:r>
      <w:r>
        <w:t>ndeln (gehobelt)</w:t>
      </w:r>
    </w:p>
    <w:p w14:paraId="40FDE29C" w14:textId="77777777" w:rsidR="00EA2B2D" w:rsidRDefault="00EA2B2D">
      <w:r>
        <w:t>Öl</w:t>
      </w:r>
    </w:p>
    <w:p w14:paraId="6AFF4F50" w14:textId="77777777" w:rsidR="00EA2B2D" w:rsidRDefault="00EA2B2D"/>
    <w:p w14:paraId="7A993DF9" w14:textId="6FF60505" w:rsidR="00EA2B2D" w:rsidRPr="00290054" w:rsidRDefault="00EA2B2D">
      <w:pPr>
        <w:rPr>
          <w:i/>
          <w:iCs/>
        </w:rPr>
      </w:pPr>
      <w:r w:rsidRPr="00290054">
        <w:rPr>
          <w:i/>
          <w:iCs/>
        </w:rPr>
        <w:t>Für die Vin</w:t>
      </w:r>
      <w:r w:rsidR="00660220" w:rsidRPr="00290054">
        <w:rPr>
          <w:i/>
          <w:iCs/>
        </w:rPr>
        <w:t>a</w:t>
      </w:r>
      <w:r w:rsidRPr="00290054">
        <w:rPr>
          <w:i/>
          <w:iCs/>
        </w:rPr>
        <w:t>igrette:</w:t>
      </w:r>
    </w:p>
    <w:p w14:paraId="6F342AA4" w14:textId="70E366C7" w:rsidR="009152B4" w:rsidRDefault="009152B4">
      <w:r>
        <w:t xml:space="preserve">40 g </w:t>
      </w:r>
      <w:r w:rsidR="00660220">
        <w:t>K</w:t>
      </w:r>
      <w:r>
        <w:t>irsch-</w:t>
      </w:r>
      <w:r w:rsidR="00660220">
        <w:t>E</w:t>
      </w:r>
      <w:r>
        <w:t>ssig (oder anderen Fruchtessig)</w:t>
      </w:r>
    </w:p>
    <w:p w14:paraId="2619F9A3" w14:textId="54F64B8C" w:rsidR="009152B4" w:rsidRDefault="009152B4">
      <w:r>
        <w:t>20 g Holunderblütensirup</w:t>
      </w:r>
    </w:p>
    <w:p w14:paraId="50B95546" w14:textId="77777777" w:rsidR="009152B4" w:rsidRDefault="009152B4">
      <w:r>
        <w:t>15 g Dijon-Senf</w:t>
      </w:r>
    </w:p>
    <w:p w14:paraId="63804759" w14:textId="5CC6E2C3" w:rsidR="009152B4" w:rsidRDefault="009152B4">
      <w:r>
        <w:t xml:space="preserve">10 g </w:t>
      </w:r>
      <w:r w:rsidR="00660220">
        <w:t>S</w:t>
      </w:r>
      <w:r>
        <w:t>alz</w:t>
      </w:r>
    </w:p>
    <w:p w14:paraId="0AA19882" w14:textId="77777777" w:rsidR="009152B4" w:rsidRDefault="009152B4">
      <w:r>
        <w:t>25 g Zitronensaft</w:t>
      </w:r>
    </w:p>
    <w:p w14:paraId="78B498C8" w14:textId="77777777" w:rsidR="009152B4" w:rsidRDefault="009152B4">
      <w:r>
        <w:t>40 g Traubenkernöl</w:t>
      </w:r>
    </w:p>
    <w:p w14:paraId="6D8647D0" w14:textId="77777777" w:rsidR="009152B4" w:rsidRDefault="009152B4">
      <w:r>
        <w:t>30 g Olivenöl</w:t>
      </w:r>
    </w:p>
    <w:p w14:paraId="0C3CF993" w14:textId="77777777" w:rsidR="009152B4" w:rsidRDefault="009152B4">
      <w:r>
        <w:t>50 g Haselnussöl</w:t>
      </w:r>
    </w:p>
    <w:p w14:paraId="047E8387" w14:textId="77777777" w:rsidR="009152B4" w:rsidRDefault="009152B4"/>
    <w:p w14:paraId="25A8D694" w14:textId="7F744345" w:rsidR="009152B4" w:rsidRPr="00290054" w:rsidRDefault="009152B4">
      <w:pPr>
        <w:rPr>
          <w:i/>
          <w:iCs/>
        </w:rPr>
      </w:pPr>
      <w:r w:rsidRPr="00290054">
        <w:rPr>
          <w:i/>
          <w:iCs/>
        </w:rPr>
        <w:t>Für den Salat</w:t>
      </w:r>
      <w:r w:rsidR="00290054" w:rsidRPr="00290054">
        <w:rPr>
          <w:i/>
          <w:iCs/>
        </w:rPr>
        <w:t>:</w:t>
      </w:r>
    </w:p>
    <w:p w14:paraId="7B9CCF64" w14:textId="379D1FD3" w:rsidR="009152B4" w:rsidRDefault="00660220">
      <w:r>
        <w:t>E</w:t>
      </w:r>
      <w:r w:rsidR="009152B4">
        <w:t>ine Handvoll Baby-Spinat</w:t>
      </w:r>
    </w:p>
    <w:p w14:paraId="055B2F2A" w14:textId="77777777" w:rsidR="00660220" w:rsidRDefault="00660220">
      <w:r>
        <w:t xml:space="preserve">Eine Handvoll </w:t>
      </w:r>
      <w:r w:rsidR="009152B4">
        <w:t>Rucola</w:t>
      </w:r>
    </w:p>
    <w:p w14:paraId="249949E0" w14:textId="77777777" w:rsidR="00660220" w:rsidRDefault="00660220">
      <w:r>
        <w:t>Eine Handvoll Mini-Romana</w:t>
      </w:r>
    </w:p>
    <w:p w14:paraId="78D4D0C3" w14:textId="77777777" w:rsidR="00660220" w:rsidRDefault="00660220">
      <w:r>
        <w:t>Eine Handvoll Löwenzahn</w:t>
      </w:r>
    </w:p>
    <w:p w14:paraId="0AB274DB" w14:textId="77777777" w:rsidR="00660220" w:rsidRDefault="00660220">
      <w:r>
        <w:t>10 – 15 Zuckerschoten</w:t>
      </w:r>
    </w:p>
    <w:p w14:paraId="2D5CA2A2" w14:textId="77777777" w:rsidR="00660220" w:rsidRDefault="00660220">
      <w:r>
        <w:t>4 – 5 Radieschen</w:t>
      </w:r>
    </w:p>
    <w:p w14:paraId="597CCCB0" w14:textId="77777777" w:rsidR="00660220" w:rsidRDefault="00660220"/>
    <w:p w14:paraId="3EE0B3FA" w14:textId="62442D2A" w:rsidR="00660220" w:rsidRPr="00290054" w:rsidRDefault="00660220">
      <w:pPr>
        <w:rPr>
          <w:i/>
          <w:iCs/>
        </w:rPr>
      </w:pPr>
      <w:r w:rsidRPr="00290054">
        <w:rPr>
          <w:i/>
          <w:iCs/>
        </w:rPr>
        <w:t>Für das Topping:</w:t>
      </w:r>
    </w:p>
    <w:p w14:paraId="27E99E57" w14:textId="77777777" w:rsidR="00660220" w:rsidRDefault="00660220">
      <w:r>
        <w:t>Frische Beeren</w:t>
      </w:r>
    </w:p>
    <w:p w14:paraId="4E4C9E09" w14:textId="77777777" w:rsidR="00290054" w:rsidRDefault="00660220">
      <w:r>
        <w:t>50 g Ziegenkäse (gefroren, zerbröselt)</w:t>
      </w:r>
    </w:p>
    <w:p w14:paraId="1D218399" w14:textId="77777777" w:rsidR="00290054" w:rsidRDefault="00290054">
      <w:r>
        <w:lastRenderedPageBreak/>
        <w:t>Zubereitung:</w:t>
      </w:r>
    </w:p>
    <w:p w14:paraId="4C170EA6" w14:textId="77777777" w:rsidR="00DD549C" w:rsidRDefault="00825048" w:rsidP="00425777">
      <w:pPr>
        <w:pStyle w:val="ListParagraph"/>
        <w:numPr>
          <w:ilvl w:val="0"/>
          <w:numId w:val="1999"/>
        </w:numPr>
        <w:spacing w:after="120"/>
        <w:ind w:left="714" w:hanging="357"/>
        <w:contextualSpacing w:val="0"/>
        <w:jc w:val="both"/>
      </w:pPr>
      <w:r>
        <w:t xml:space="preserve">Für den Mandelkrokant Wasser, Zucker und Salz aufkochen, bis alles sich auflöst und zu einem </w:t>
      </w:r>
      <w:r w:rsidR="00DD549C">
        <w:t>dicken Sirup wird. Mit den Mandeln mischen, auf ein geöltes Backblech geben und im Ofen bei 160 Grad Umluft für 20 Minuten kochen. Auskühlen lassen, dann in Stückchen brechen.</w:t>
      </w:r>
    </w:p>
    <w:p w14:paraId="5275A7A6" w14:textId="738D89EA" w:rsidR="00957516" w:rsidRDefault="00DD549C" w:rsidP="00425777">
      <w:pPr>
        <w:pStyle w:val="ListParagraph"/>
        <w:numPr>
          <w:ilvl w:val="0"/>
          <w:numId w:val="1999"/>
        </w:numPr>
        <w:spacing w:after="120"/>
        <w:ind w:left="714" w:hanging="357"/>
        <w:contextualSpacing w:val="0"/>
        <w:jc w:val="both"/>
      </w:pPr>
      <w:r>
        <w:t>Für die Holunderblüten-Vinaigrette alle Zutaten (außer dem Öl) gut verrühren, bis sie sich verbinden. Die verschieden</w:t>
      </w:r>
      <w:r w:rsidR="00650D9D">
        <w:t>en</w:t>
      </w:r>
      <w:r>
        <w:t xml:space="preserve"> Öle</w:t>
      </w:r>
      <w:r w:rsidR="00650D9D">
        <w:t xml:space="preserve"> miteinander vermischen </w:t>
      </w:r>
      <w:r w:rsidR="00957516">
        <w:t xml:space="preserve">und langsam unter Rühren einträufeln, sodass eine </w:t>
      </w:r>
      <w:r w:rsidR="00B65963">
        <w:t>E</w:t>
      </w:r>
      <w:r w:rsidR="00957516">
        <w:t>mulsion entsteht.</w:t>
      </w:r>
    </w:p>
    <w:p w14:paraId="35E0FDDB" w14:textId="77777777" w:rsidR="00B65963" w:rsidRDefault="00957516" w:rsidP="00425777">
      <w:pPr>
        <w:pStyle w:val="ListParagraph"/>
        <w:numPr>
          <w:ilvl w:val="0"/>
          <w:numId w:val="1999"/>
        </w:numPr>
        <w:spacing w:after="120"/>
        <w:ind w:left="714" w:hanging="357"/>
        <w:contextualSpacing w:val="0"/>
        <w:jc w:val="both"/>
      </w:pPr>
      <w:r>
        <w:t>Die Salate waschen, Zuckerschoten kurz blanchieren, bis sie bissfest sind. Radieschen in dünne Scheiben schneiden.</w:t>
      </w:r>
      <w:r w:rsidR="00B65963">
        <w:t xml:space="preserve"> </w:t>
      </w:r>
      <w:r>
        <w:t xml:space="preserve">Alle </w:t>
      </w:r>
      <w:r w:rsidR="00B65963">
        <w:t>Salatzutaten mit der Vinaigrette mischen.</w:t>
      </w:r>
    </w:p>
    <w:p w14:paraId="6DC13C02" w14:textId="77777777" w:rsidR="00B65963" w:rsidRDefault="00B65963" w:rsidP="00425777">
      <w:pPr>
        <w:pStyle w:val="ListParagraph"/>
        <w:numPr>
          <w:ilvl w:val="0"/>
          <w:numId w:val="1999"/>
        </w:numPr>
        <w:spacing w:after="120"/>
        <w:ind w:left="714" w:hanging="357"/>
        <w:contextualSpacing w:val="0"/>
        <w:jc w:val="both"/>
      </w:pPr>
      <w:r>
        <w:t>Auf vier Teller verteilen, mit einigen gebrochenen Mandelkrokantstückchen, frischen Beeren und dem gefrorenen Ziegenkäse garnieren.</w:t>
      </w:r>
      <w:r w:rsidR="00DD549C">
        <w:t xml:space="preserve"> </w:t>
      </w:r>
    </w:p>
    <w:p w14:paraId="00C76601" w14:textId="77777777" w:rsidR="00B65963" w:rsidRDefault="00B65963"/>
    <w:p w14:paraId="07AC4188" w14:textId="3B7C2456" w:rsidR="00EA2B2D" w:rsidRDefault="00B65963" w:rsidP="00425777">
      <w:pPr>
        <w:ind w:left="1416" w:hanging="1416"/>
        <w:jc w:val="both"/>
        <w:rPr>
          <w:rFonts w:asciiTheme="majorHAnsi" w:eastAsiaTheme="majorEastAsia" w:hAnsiTheme="majorHAnsi" w:cstheme="majorBidi"/>
          <w:color w:val="2F5496" w:themeColor="accent1" w:themeShade="BF"/>
          <w:sz w:val="26"/>
          <w:szCs w:val="26"/>
        </w:rPr>
      </w:pPr>
      <w:r>
        <w:t>Kommentar:</w:t>
      </w:r>
      <w:r>
        <w:tab/>
      </w:r>
      <w:r w:rsidR="00707818">
        <w:t xml:space="preserve">Wenn es duftet, sagt mein innerer Kalender: jetzt ist Sommer. Holunder oder in </w:t>
      </w:r>
      <w:r w:rsidR="00425777">
        <w:t>S</w:t>
      </w:r>
      <w:r w:rsidR="00707818">
        <w:t>üddeutschland: Holler, wächst an jeder Ecke</w:t>
      </w:r>
      <w:r w:rsidR="00421F16">
        <w:t xml:space="preserve"> (und eigentlich auch bei uns im Garten, wenn er nicht gerade wieder eingegangen ist </w:t>
      </w:r>
      <w:r w:rsidR="00421F16">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00421F16">
        <w:t>). Man kann die B</w:t>
      </w:r>
      <w:r w:rsidR="00425777">
        <w:t>l</w:t>
      </w:r>
      <w:r w:rsidR="00421F16">
        <w:t>üten sammeln und daraus leicht einen Sirup kochen, im Supermarkt gibt es den aber auch</w:t>
      </w:r>
      <w:r w:rsidR="009B07AD">
        <w:t xml:space="preserve"> </w:t>
      </w:r>
      <w:r w:rsidR="009B07AD">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009B07AD">
        <w:t xml:space="preserve">. Was macht man damit? Natürlich, ein Hugo geht immer, Aber nach gefühlten zwei Jahrzehnten Hype um diesen Cocktail ist dieses Rezept eine willkommene Abwechslung. </w:t>
      </w:r>
      <w:r w:rsidR="00EA2B2D">
        <w:br w:type="page"/>
      </w:r>
    </w:p>
    <w:p w14:paraId="7E810C16" w14:textId="0A9EC305" w:rsidR="00550B2C" w:rsidRDefault="00550B2C" w:rsidP="00550B2C">
      <w:pPr>
        <w:pStyle w:val="Heading2"/>
        <w:spacing w:after="240"/>
      </w:pPr>
      <w:r>
        <w:lastRenderedPageBreak/>
        <w:t>Tomaten mit Sumach-Zwiebeln und Pinienkernen</w:t>
      </w:r>
      <w:r>
        <w:rPr>
          <w:rStyle w:val="FootnoteReference"/>
        </w:rPr>
        <w:footnoteReference w:id="115"/>
      </w:r>
      <w:r>
        <w:t xml:space="preserve"> </w:t>
      </w:r>
    </w:p>
    <w:p w14:paraId="37B9A81F" w14:textId="77777777" w:rsidR="00550B2C" w:rsidRDefault="00550B2C" w:rsidP="00550B2C">
      <w:pPr>
        <w:rPr>
          <w:sz w:val="24"/>
          <w:szCs w:val="24"/>
        </w:rPr>
      </w:pPr>
      <w:r w:rsidRPr="00B414A4">
        <w:rPr>
          <w:sz w:val="24"/>
          <w:szCs w:val="24"/>
          <w:u w:val="single"/>
        </w:rPr>
        <w:t>Zutaten</w:t>
      </w:r>
      <w:r>
        <w:rPr>
          <w:sz w:val="24"/>
          <w:szCs w:val="24"/>
        </w:rPr>
        <w:t xml:space="preserve"> (für 4 Portionen)</w:t>
      </w:r>
    </w:p>
    <w:p w14:paraId="6873781D" w14:textId="77777777" w:rsidR="00550B2C" w:rsidRDefault="00550B2C" w:rsidP="00550B2C">
      <w:pPr>
        <w:rPr>
          <w:sz w:val="24"/>
          <w:szCs w:val="24"/>
        </w:rPr>
      </w:pPr>
      <w:r>
        <w:rPr>
          <w:sz w:val="24"/>
          <w:szCs w:val="24"/>
        </w:rPr>
        <w:t>1 große Schalotte, in 1 mm dicke Ringe geschnitten</w:t>
      </w:r>
    </w:p>
    <w:p w14:paraId="30D3DBFC" w14:textId="77777777" w:rsidR="00550B2C" w:rsidRDefault="00550B2C" w:rsidP="00550B2C">
      <w:pPr>
        <w:rPr>
          <w:sz w:val="24"/>
          <w:szCs w:val="24"/>
        </w:rPr>
      </w:pPr>
      <w:r>
        <w:rPr>
          <w:sz w:val="24"/>
          <w:szCs w:val="24"/>
        </w:rPr>
        <w:t>1,5 EL Sumach</w:t>
      </w:r>
    </w:p>
    <w:p w14:paraId="4AAB1828" w14:textId="77777777" w:rsidR="00550B2C" w:rsidRDefault="00550B2C" w:rsidP="00550B2C">
      <w:pPr>
        <w:rPr>
          <w:sz w:val="24"/>
          <w:szCs w:val="24"/>
        </w:rPr>
      </w:pPr>
      <w:r>
        <w:rPr>
          <w:sz w:val="24"/>
          <w:szCs w:val="24"/>
        </w:rPr>
        <w:t>2 TL Weißweinessig</w:t>
      </w:r>
    </w:p>
    <w:p w14:paraId="20CA868F" w14:textId="77777777" w:rsidR="00550B2C" w:rsidRDefault="00550B2C" w:rsidP="00550B2C">
      <w:pPr>
        <w:rPr>
          <w:sz w:val="24"/>
          <w:szCs w:val="24"/>
        </w:rPr>
      </w:pPr>
      <w:r>
        <w:rPr>
          <w:sz w:val="24"/>
          <w:szCs w:val="24"/>
        </w:rPr>
        <w:t>700 g Tomaten (am besten verschiedene Größen und Farben)</w:t>
      </w:r>
    </w:p>
    <w:p w14:paraId="1498CF21" w14:textId="77777777" w:rsidR="00550B2C" w:rsidRDefault="00550B2C" w:rsidP="00550B2C">
      <w:pPr>
        <w:rPr>
          <w:sz w:val="24"/>
          <w:szCs w:val="24"/>
        </w:rPr>
      </w:pPr>
      <w:r>
        <w:rPr>
          <w:sz w:val="24"/>
          <w:szCs w:val="24"/>
        </w:rPr>
        <w:t>2 EL Olivenöl</w:t>
      </w:r>
    </w:p>
    <w:p w14:paraId="454EDAC9" w14:textId="77777777" w:rsidR="00550B2C" w:rsidRDefault="00550B2C" w:rsidP="00550B2C">
      <w:pPr>
        <w:rPr>
          <w:sz w:val="24"/>
          <w:szCs w:val="24"/>
        </w:rPr>
      </w:pPr>
      <w:r>
        <w:rPr>
          <w:sz w:val="24"/>
          <w:szCs w:val="24"/>
        </w:rPr>
        <w:t>15 g Basilikumblätter</w:t>
      </w:r>
    </w:p>
    <w:p w14:paraId="7D2C3AE4" w14:textId="77777777" w:rsidR="00550B2C" w:rsidRDefault="00550B2C" w:rsidP="00550B2C">
      <w:pPr>
        <w:rPr>
          <w:sz w:val="24"/>
          <w:szCs w:val="24"/>
        </w:rPr>
      </w:pPr>
      <w:r>
        <w:rPr>
          <w:sz w:val="24"/>
          <w:szCs w:val="24"/>
        </w:rPr>
        <w:t>25 g Pinienkerne, geröstet</w:t>
      </w:r>
    </w:p>
    <w:p w14:paraId="24DC2FEC" w14:textId="77777777" w:rsidR="00550B2C" w:rsidRDefault="00550B2C" w:rsidP="00550B2C">
      <w:pPr>
        <w:rPr>
          <w:sz w:val="24"/>
          <w:szCs w:val="24"/>
        </w:rPr>
      </w:pPr>
      <w:r>
        <w:rPr>
          <w:sz w:val="24"/>
          <w:szCs w:val="24"/>
        </w:rPr>
        <w:t>Salz, Pfeffer</w:t>
      </w:r>
    </w:p>
    <w:p w14:paraId="2E272436" w14:textId="77777777" w:rsidR="00550B2C" w:rsidRDefault="00550B2C" w:rsidP="00550B2C">
      <w:pPr>
        <w:rPr>
          <w:sz w:val="24"/>
          <w:szCs w:val="24"/>
        </w:rPr>
      </w:pPr>
    </w:p>
    <w:p w14:paraId="2EA4FD4A" w14:textId="77777777" w:rsidR="00550B2C" w:rsidRDefault="00550B2C" w:rsidP="00550B2C">
      <w:pPr>
        <w:rPr>
          <w:sz w:val="24"/>
          <w:szCs w:val="24"/>
        </w:rPr>
      </w:pPr>
      <w:r>
        <w:rPr>
          <w:sz w:val="24"/>
          <w:szCs w:val="24"/>
        </w:rPr>
        <w:t>Zubereitung:</w:t>
      </w:r>
    </w:p>
    <w:p w14:paraId="0A95D947" w14:textId="77777777" w:rsidR="00550B2C" w:rsidRPr="008771E0" w:rsidRDefault="00550B2C" w:rsidP="00B40E8C">
      <w:pPr>
        <w:pStyle w:val="ListParagraph"/>
        <w:numPr>
          <w:ilvl w:val="0"/>
          <w:numId w:val="1009"/>
        </w:numPr>
        <w:spacing w:after="120"/>
        <w:ind w:left="714" w:hanging="357"/>
        <w:contextualSpacing w:val="0"/>
        <w:jc w:val="both"/>
        <w:rPr>
          <w:sz w:val="24"/>
          <w:szCs w:val="24"/>
        </w:rPr>
      </w:pPr>
      <w:r w:rsidRPr="008771E0">
        <w:rPr>
          <w:sz w:val="24"/>
          <w:szCs w:val="24"/>
        </w:rPr>
        <w:t>Die Schalottenringe mit Sumach, Essig, und 1/8 TL Salz in eine kleine Schüssel geben. Alles mit den Händen mischen – der Sumach sollte richtig in die Schalotten einmassiert werden – dann 30 Minuten beiseitestellen, damit die Schalotten weich werden.</w:t>
      </w:r>
    </w:p>
    <w:p w14:paraId="31BD20A8" w14:textId="77777777" w:rsidR="00550B2C" w:rsidRPr="008771E0" w:rsidRDefault="00550B2C" w:rsidP="00B40E8C">
      <w:pPr>
        <w:pStyle w:val="ListParagraph"/>
        <w:numPr>
          <w:ilvl w:val="0"/>
          <w:numId w:val="1009"/>
        </w:numPr>
        <w:spacing w:after="120"/>
        <w:ind w:left="714" w:hanging="357"/>
        <w:contextualSpacing w:val="0"/>
        <w:jc w:val="both"/>
        <w:rPr>
          <w:sz w:val="24"/>
          <w:szCs w:val="24"/>
        </w:rPr>
      </w:pPr>
      <w:r w:rsidRPr="008771E0">
        <w:rPr>
          <w:sz w:val="24"/>
          <w:szCs w:val="24"/>
        </w:rPr>
        <w:t xml:space="preserve">Die großen Tomaten längs halbieren. Anschließend in 1 – 1,5 dicke Spalten schneiden und diese in eine große Schüssel füllen. Kleine Tomaten längs halbieren und dazugeben. Olivenöl, Basilikum, 1/3 TL Salz und nicht zu wenig Pfeffer (ist wohl gerade meine Pfefferphase </w:t>
      </w:r>
      <w:r w:rsidRPr="00816103">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Pr="008771E0">
        <w:rPr>
          <w:sz w:val="24"/>
          <w:szCs w:val="24"/>
        </w:rPr>
        <w:t>) hinzufügen und alles behutsam mischen.</w:t>
      </w:r>
    </w:p>
    <w:p w14:paraId="3F9A98C9" w14:textId="77777777" w:rsidR="00550B2C" w:rsidRDefault="00550B2C" w:rsidP="00B40E8C">
      <w:pPr>
        <w:pStyle w:val="ListParagraph"/>
        <w:numPr>
          <w:ilvl w:val="0"/>
          <w:numId w:val="1009"/>
        </w:numPr>
        <w:spacing w:after="120"/>
        <w:ind w:left="714" w:hanging="357"/>
        <w:contextualSpacing w:val="0"/>
        <w:jc w:val="both"/>
        <w:rPr>
          <w:sz w:val="24"/>
          <w:szCs w:val="24"/>
        </w:rPr>
      </w:pPr>
      <w:r w:rsidRPr="008771E0">
        <w:rPr>
          <w:sz w:val="24"/>
          <w:szCs w:val="24"/>
        </w:rPr>
        <w:t>Die Tomaten auf einer großen Servierplatte anrichten. Die Schalotten darauf verteilen, dann einige Tomaten und Basilikumblätter unter den Schalotten hervorziehen. Das Gericht mit den Pinienkernen bestreuen und servieren.</w:t>
      </w:r>
    </w:p>
    <w:p w14:paraId="28E42300" w14:textId="77777777" w:rsidR="00550B2C" w:rsidRDefault="00550B2C" w:rsidP="00550B2C">
      <w:pPr>
        <w:rPr>
          <w:sz w:val="24"/>
          <w:szCs w:val="24"/>
        </w:rPr>
      </w:pPr>
    </w:p>
    <w:p w14:paraId="531F7185" w14:textId="77777777" w:rsidR="00550B2C" w:rsidRDefault="00550B2C" w:rsidP="00550B2C">
      <w:pPr>
        <w:rPr>
          <w:sz w:val="24"/>
          <w:szCs w:val="24"/>
        </w:rPr>
      </w:pPr>
      <w:r>
        <w:rPr>
          <w:sz w:val="24"/>
          <w:szCs w:val="24"/>
        </w:rPr>
        <w:t>Kommentar:</w:t>
      </w:r>
      <w:r>
        <w:rPr>
          <w:sz w:val="24"/>
          <w:szCs w:val="24"/>
        </w:rPr>
        <w:tab/>
        <w:t xml:space="preserve">Sehr lecker </w:t>
      </w:r>
      <w:r w:rsidRPr="00AF7804">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Pr>
          <w:sz w:val="24"/>
          <w:szCs w:val="24"/>
        </w:rPr>
        <w:br w:type="page"/>
      </w:r>
    </w:p>
    <w:p w14:paraId="7852CFD5" w14:textId="77777777" w:rsidR="00550B2C" w:rsidRDefault="00550B2C" w:rsidP="00550B2C">
      <w:pPr>
        <w:pStyle w:val="Heading2"/>
        <w:spacing w:after="240"/>
      </w:pPr>
      <w:r>
        <w:lastRenderedPageBreak/>
        <w:t>Tomatensalat mit Tahin und Za’atar</w:t>
      </w:r>
      <w:r>
        <w:rPr>
          <w:rStyle w:val="FootnoteReference"/>
        </w:rPr>
        <w:footnoteReference w:id="116"/>
      </w:r>
      <w:r>
        <w:t xml:space="preserve"> </w:t>
      </w:r>
    </w:p>
    <w:p w14:paraId="1BFC1A63" w14:textId="77777777" w:rsidR="00550B2C" w:rsidRDefault="00550B2C" w:rsidP="00550B2C">
      <w:pPr>
        <w:jc w:val="both"/>
        <w:rPr>
          <w:sz w:val="24"/>
          <w:szCs w:val="24"/>
        </w:rPr>
      </w:pPr>
      <w:r w:rsidRPr="00B414A4">
        <w:rPr>
          <w:sz w:val="24"/>
          <w:szCs w:val="24"/>
          <w:u w:val="single"/>
        </w:rPr>
        <w:t>Zutaten</w:t>
      </w:r>
      <w:r>
        <w:rPr>
          <w:sz w:val="24"/>
          <w:szCs w:val="24"/>
        </w:rPr>
        <w:t xml:space="preserve"> (für 4 Portionen als Vorspeise)</w:t>
      </w:r>
    </w:p>
    <w:p w14:paraId="318D131E" w14:textId="77777777" w:rsidR="00550B2C" w:rsidRDefault="00550B2C" w:rsidP="00550B2C">
      <w:pPr>
        <w:jc w:val="both"/>
        <w:rPr>
          <w:sz w:val="24"/>
          <w:szCs w:val="24"/>
        </w:rPr>
      </w:pPr>
      <w:r>
        <w:rPr>
          <w:sz w:val="24"/>
          <w:szCs w:val="24"/>
        </w:rPr>
        <w:t>6 reife Eiertomaten, in 1 cm große Würfel geschnitten</w:t>
      </w:r>
    </w:p>
    <w:p w14:paraId="0C2346DC" w14:textId="77777777" w:rsidR="00550B2C" w:rsidRDefault="00550B2C" w:rsidP="00550B2C">
      <w:pPr>
        <w:jc w:val="both"/>
        <w:rPr>
          <w:sz w:val="24"/>
          <w:szCs w:val="24"/>
        </w:rPr>
      </w:pPr>
      <w:r>
        <w:rPr>
          <w:sz w:val="24"/>
          <w:szCs w:val="24"/>
        </w:rPr>
        <w:t>1 Gurke, in 1 cm große Würfel geschnitten</w:t>
      </w:r>
    </w:p>
    <w:p w14:paraId="40621B0C" w14:textId="77777777" w:rsidR="00550B2C" w:rsidRDefault="00550B2C" w:rsidP="00550B2C">
      <w:pPr>
        <w:jc w:val="both"/>
        <w:rPr>
          <w:sz w:val="24"/>
          <w:szCs w:val="24"/>
        </w:rPr>
      </w:pPr>
      <w:r>
        <w:rPr>
          <w:sz w:val="24"/>
          <w:szCs w:val="24"/>
        </w:rPr>
        <w:t>1 rote Paprikaschote, entkernt und in 1 cm große Würfel geschnitten</w:t>
      </w:r>
    </w:p>
    <w:p w14:paraId="0EB46CE2" w14:textId="77777777" w:rsidR="00550B2C" w:rsidRDefault="00550B2C" w:rsidP="00550B2C">
      <w:pPr>
        <w:jc w:val="both"/>
        <w:rPr>
          <w:sz w:val="24"/>
          <w:szCs w:val="24"/>
        </w:rPr>
      </w:pPr>
      <w:r>
        <w:rPr>
          <w:sz w:val="24"/>
          <w:szCs w:val="24"/>
        </w:rPr>
        <w:t>5 Frühlingszwiebel, schräg in dünne Ringe geschnitten</w:t>
      </w:r>
    </w:p>
    <w:p w14:paraId="3AC1E58E" w14:textId="77777777" w:rsidR="00550B2C" w:rsidRDefault="00550B2C" w:rsidP="00550B2C">
      <w:pPr>
        <w:jc w:val="both"/>
        <w:rPr>
          <w:sz w:val="24"/>
          <w:szCs w:val="24"/>
        </w:rPr>
      </w:pPr>
      <w:r>
        <w:rPr>
          <w:sz w:val="24"/>
          <w:szCs w:val="24"/>
        </w:rPr>
        <w:t>15 g Koriandergrün, grob gehackt</w:t>
      </w:r>
    </w:p>
    <w:p w14:paraId="3B904F0E" w14:textId="77777777" w:rsidR="00550B2C" w:rsidRDefault="00550B2C" w:rsidP="00550B2C">
      <w:pPr>
        <w:jc w:val="both"/>
        <w:rPr>
          <w:sz w:val="24"/>
          <w:szCs w:val="24"/>
        </w:rPr>
      </w:pPr>
      <w:r>
        <w:rPr>
          <w:sz w:val="24"/>
          <w:szCs w:val="24"/>
        </w:rPr>
        <w:t>2 EL Zitronensaft</w:t>
      </w:r>
    </w:p>
    <w:p w14:paraId="2A359717" w14:textId="77777777" w:rsidR="00550B2C" w:rsidRDefault="00550B2C" w:rsidP="00550B2C">
      <w:pPr>
        <w:jc w:val="both"/>
        <w:rPr>
          <w:sz w:val="24"/>
          <w:szCs w:val="24"/>
        </w:rPr>
      </w:pPr>
      <w:r>
        <w:rPr>
          <w:sz w:val="24"/>
          <w:szCs w:val="24"/>
        </w:rPr>
        <w:t>3 EL Olivenöl</w:t>
      </w:r>
    </w:p>
    <w:p w14:paraId="64F22060" w14:textId="77777777" w:rsidR="00550B2C" w:rsidRDefault="00550B2C" w:rsidP="00550B2C">
      <w:pPr>
        <w:jc w:val="both"/>
        <w:rPr>
          <w:sz w:val="24"/>
          <w:szCs w:val="24"/>
        </w:rPr>
      </w:pPr>
      <w:r>
        <w:rPr>
          <w:sz w:val="24"/>
          <w:szCs w:val="24"/>
        </w:rPr>
        <w:t>200 g Feta, in 4 Bläcke geschnitten (wenn man will)</w:t>
      </w:r>
    </w:p>
    <w:p w14:paraId="37D0E69B" w14:textId="77777777" w:rsidR="00550B2C" w:rsidRPr="00C10C96" w:rsidRDefault="00550B2C" w:rsidP="00550B2C">
      <w:pPr>
        <w:jc w:val="both"/>
        <w:rPr>
          <w:sz w:val="24"/>
          <w:szCs w:val="24"/>
        </w:rPr>
      </w:pPr>
      <w:r w:rsidRPr="00C10C96">
        <w:rPr>
          <w:sz w:val="24"/>
          <w:szCs w:val="24"/>
        </w:rPr>
        <w:t>4 EL Tahin (Sesampaste)</w:t>
      </w:r>
    </w:p>
    <w:p w14:paraId="642B9914" w14:textId="77777777" w:rsidR="00550B2C" w:rsidRPr="00C10C96" w:rsidRDefault="00550B2C" w:rsidP="00550B2C">
      <w:pPr>
        <w:jc w:val="both"/>
        <w:rPr>
          <w:sz w:val="24"/>
          <w:szCs w:val="24"/>
        </w:rPr>
      </w:pPr>
      <w:r w:rsidRPr="00C10C96">
        <w:rPr>
          <w:sz w:val="24"/>
          <w:szCs w:val="24"/>
        </w:rPr>
        <w:t>2 TL Za´atar</w:t>
      </w:r>
    </w:p>
    <w:p w14:paraId="779C8D1F" w14:textId="77777777" w:rsidR="00550B2C" w:rsidRPr="00C10C96" w:rsidRDefault="00550B2C" w:rsidP="00550B2C">
      <w:pPr>
        <w:jc w:val="both"/>
        <w:rPr>
          <w:sz w:val="24"/>
          <w:szCs w:val="24"/>
        </w:rPr>
      </w:pPr>
      <w:r w:rsidRPr="00C10C96">
        <w:rPr>
          <w:sz w:val="24"/>
          <w:szCs w:val="24"/>
        </w:rPr>
        <w:t>Salz</w:t>
      </w:r>
    </w:p>
    <w:p w14:paraId="4BDEDDF0" w14:textId="77777777" w:rsidR="00550B2C" w:rsidRPr="00C10C96" w:rsidRDefault="00550B2C" w:rsidP="00550B2C">
      <w:pPr>
        <w:jc w:val="both"/>
        <w:rPr>
          <w:sz w:val="24"/>
          <w:szCs w:val="24"/>
        </w:rPr>
      </w:pPr>
    </w:p>
    <w:p w14:paraId="3FF52DCF" w14:textId="77777777" w:rsidR="00550B2C" w:rsidRPr="00C10C96" w:rsidRDefault="00550B2C" w:rsidP="00550B2C">
      <w:pPr>
        <w:jc w:val="both"/>
        <w:rPr>
          <w:sz w:val="24"/>
          <w:szCs w:val="24"/>
        </w:rPr>
      </w:pPr>
      <w:r w:rsidRPr="00C10C96">
        <w:rPr>
          <w:sz w:val="24"/>
          <w:szCs w:val="24"/>
        </w:rPr>
        <w:t>Zubereitung:</w:t>
      </w:r>
    </w:p>
    <w:p w14:paraId="3BEB2E13" w14:textId="77777777" w:rsidR="00550B2C" w:rsidRPr="00133179" w:rsidRDefault="00550B2C" w:rsidP="00B40E8C">
      <w:pPr>
        <w:pStyle w:val="ListParagraph"/>
        <w:numPr>
          <w:ilvl w:val="0"/>
          <w:numId w:val="1010"/>
        </w:numPr>
        <w:spacing w:after="120"/>
        <w:ind w:left="714" w:hanging="357"/>
        <w:contextualSpacing w:val="0"/>
        <w:jc w:val="both"/>
        <w:rPr>
          <w:sz w:val="24"/>
          <w:szCs w:val="24"/>
        </w:rPr>
      </w:pPr>
      <w:r w:rsidRPr="00133179">
        <w:rPr>
          <w:sz w:val="24"/>
          <w:szCs w:val="24"/>
        </w:rPr>
        <w:t>Ein Sieb auf eine Schüssel setzen. Die Tomaten hineingeben und 20 Minuten abtropfen lassen. Anschließend in eine große Schüssel füllen. Gurke, Paprika, Frühlingszwiebeln, Koriandergrün, Zitronensaft, Öl sowie ½ TL Salz hinzufügen und alles mischen.</w:t>
      </w:r>
    </w:p>
    <w:p w14:paraId="48535A81" w14:textId="77777777" w:rsidR="00550B2C" w:rsidRDefault="00550B2C" w:rsidP="00B40E8C">
      <w:pPr>
        <w:pStyle w:val="ListParagraph"/>
        <w:numPr>
          <w:ilvl w:val="0"/>
          <w:numId w:val="1010"/>
        </w:numPr>
        <w:spacing w:after="120"/>
        <w:ind w:left="714" w:hanging="357"/>
        <w:contextualSpacing w:val="0"/>
        <w:jc w:val="both"/>
        <w:rPr>
          <w:sz w:val="24"/>
          <w:szCs w:val="24"/>
        </w:rPr>
      </w:pPr>
      <w:r w:rsidRPr="00133179">
        <w:rPr>
          <w:sz w:val="24"/>
          <w:szCs w:val="24"/>
        </w:rPr>
        <w:t>Kurz vor dem Anrichten den Salar in eine Servierschüssel umfüllen. Nach Belieben Feta dazufügen. Den Salat behutsam durchheben, dann mit Tahin beträufeln sowie mit Za’atar und etwas Salz bestreuen.</w:t>
      </w:r>
    </w:p>
    <w:p w14:paraId="40C3EB44" w14:textId="77777777" w:rsidR="00550B2C" w:rsidRDefault="00550B2C" w:rsidP="00550B2C">
      <w:pPr>
        <w:rPr>
          <w:sz w:val="24"/>
          <w:szCs w:val="24"/>
        </w:rPr>
      </w:pPr>
    </w:p>
    <w:p w14:paraId="372578D4" w14:textId="77777777" w:rsidR="00550B2C" w:rsidRDefault="00550B2C" w:rsidP="00550B2C">
      <w:pPr>
        <w:ind w:left="1416" w:hanging="1416"/>
        <w:rPr>
          <w:sz w:val="24"/>
          <w:szCs w:val="24"/>
        </w:rPr>
      </w:pPr>
      <w:r>
        <w:rPr>
          <w:sz w:val="24"/>
          <w:szCs w:val="24"/>
        </w:rPr>
        <w:t>Kommentar:</w:t>
      </w:r>
      <w:r>
        <w:rPr>
          <w:sz w:val="24"/>
          <w:szCs w:val="24"/>
        </w:rPr>
        <w:tab/>
        <w:t>Auch sehr lecker</w:t>
      </w:r>
      <w:r w:rsidRPr="00AF7804">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Pr>
          <w:sz w:val="24"/>
          <w:szCs w:val="24"/>
        </w:rPr>
        <w:t>. Übrigens, Za’atar finde ich ein absolut super Gewürz. Es ist nicht so aufdringlich im Geschmack, macht aber fast jedes Gericht ganz besonders. Paula hat mir meinen Vorrat wieder mit echtem Za’atar aus Israel aufgefüllt.</w:t>
      </w:r>
      <w:r>
        <w:rPr>
          <w:sz w:val="24"/>
          <w:szCs w:val="24"/>
        </w:rPr>
        <w:br w:type="page"/>
      </w:r>
    </w:p>
    <w:p w14:paraId="6C943B91" w14:textId="77777777" w:rsidR="00667F46" w:rsidRPr="00F0625D" w:rsidRDefault="00667F46" w:rsidP="00667F46">
      <w:pPr>
        <w:pStyle w:val="Heading2"/>
        <w:spacing w:after="240"/>
      </w:pPr>
      <w:r w:rsidRPr="00F0625D">
        <w:lastRenderedPageBreak/>
        <w:t>Zucchini-Tomaten-Salat</w:t>
      </w:r>
      <w:r>
        <w:rPr>
          <w:rStyle w:val="FootnoteReference"/>
          <w:lang w:val="en-US"/>
        </w:rPr>
        <w:footnoteReference w:id="117"/>
      </w:r>
      <w:r w:rsidRPr="00F0625D">
        <w:t xml:space="preserve"> </w:t>
      </w:r>
    </w:p>
    <w:p w14:paraId="0DBE16B3" w14:textId="77777777" w:rsidR="00667F46" w:rsidRPr="009F2B4D" w:rsidRDefault="00667F46" w:rsidP="00667F46">
      <w:pPr>
        <w:rPr>
          <w:sz w:val="24"/>
          <w:szCs w:val="24"/>
        </w:rPr>
      </w:pPr>
      <w:r w:rsidRPr="00DB79B8">
        <w:rPr>
          <w:sz w:val="24"/>
          <w:szCs w:val="24"/>
          <w:u w:val="single"/>
        </w:rPr>
        <w:t>Zutaten</w:t>
      </w:r>
      <w:r w:rsidRPr="009F2B4D">
        <w:rPr>
          <w:sz w:val="24"/>
          <w:szCs w:val="24"/>
        </w:rPr>
        <w:t xml:space="preserve"> </w:t>
      </w:r>
      <w:r>
        <w:rPr>
          <w:sz w:val="24"/>
          <w:szCs w:val="24"/>
        </w:rPr>
        <w:t>(</w:t>
      </w:r>
      <w:r w:rsidRPr="009F2B4D">
        <w:rPr>
          <w:sz w:val="24"/>
          <w:szCs w:val="24"/>
        </w:rPr>
        <w:t>für 6 Portionen</w:t>
      </w:r>
      <w:r>
        <w:rPr>
          <w:sz w:val="24"/>
          <w:szCs w:val="24"/>
        </w:rPr>
        <w:t>)</w:t>
      </w:r>
    </w:p>
    <w:p w14:paraId="50798F97" w14:textId="77777777" w:rsidR="00667F46" w:rsidRPr="009F2B4D" w:rsidRDefault="00667F46" w:rsidP="00667F46">
      <w:pPr>
        <w:rPr>
          <w:sz w:val="24"/>
          <w:szCs w:val="24"/>
        </w:rPr>
      </w:pPr>
      <w:r w:rsidRPr="009F2B4D">
        <w:rPr>
          <w:sz w:val="24"/>
          <w:szCs w:val="24"/>
        </w:rPr>
        <w:t>8 Zucchini (etwa 1 kg)</w:t>
      </w:r>
    </w:p>
    <w:p w14:paraId="62868765" w14:textId="77777777" w:rsidR="00667F46" w:rsidRDefault="00667F46" w:rsidP="00667F46">
      <w:pPr>
        <w:rPr>
          <w:sz w:val="24"/>
          <w:szCs w:val="24"/>
        </w:rPr>
      </w:pPr>
      <w:r w:rsidRPr="0074770B">
        <w:rPr>
          <w:sz w:val="24"/>
          <w:szCs w:val="24"/>
        </w:rPr>
        <w:t>5 große, sehr reife Tomaten (800 g</w:t>
      </w:r>
      <w:r>
        <w:rPr>
          <w:sz w:val="24"/>
          <w:szCs w:val="24"/>
        </w:rPr>
        <w:t>)</w:t>
      </w:r>
    </w:p>
    <w:p w14:paraId="5E050AFA" w14:textId="77777777" w:rsidR="00667F46" w:rsidRDefault="00667F46" w:rsidP="00667F46">
      <w:pPr>
        <w:rPr>
          <w:sz w:val="24"/>
          <w:szCs w:val="24"/>
        </w:rPr>
      </w:pPr>
      <w:r>
        <w:rPr>
          <w:sz w:val="24"/>
          <w:szCs w:val="24"/>
        </w:rPr>
        <w:t>3 EL Olivenöl plus etwas zum Beträufeln</w:t>
      </w:r>
    </w:p>
    <w:p w14:paraId="0282F822" w14:textId="77777777" w:rsidR="00667F46" w:rsidRDefault="00667F46" w:rsidP="00667F46">
      <w:pPr>
        <w:rPr>
          <w:sz w:val="24"/>
          <w:szCs w:val="24"/>
        </w:rPr>
      </w:pPr>
      <w:r>
        <w:rPr>
          <w:sz w:val="24"/>
          <w:szCs w:val="24"/>
        </w:rPr>
        <w:t>300 g Joghurt</w:t>
      </w:r>
    </w:p>
    <w:p w14:paraId="7575E59F" w14:textId="77777777" w:rsidR="00667F46" w:rsidRDefault="00667F46" w:rsidP="00667F46">
      <w:pPr>
        <w:rPr>
          <w:sz w:val="24"/>
          <w:szCs w:val="24"/>
        </w:rPr>
      </w:pPr>
      <w:r>
        <w:rPr>
          <w:sz w:val="24"/>
          <w:szCs w:val="24"/>
        </w:rPr>
        <w:t>2 Knoblauchzehen, zerdrückt</w:t>
      </w:r>
    </w:p>
    <w:p w14:paraId="46F70A96" w14:textId="77777777" w:rsidR="00667F46" w:rsidRDefault="00667F46" w:rsidP="00667F46">
      <w:pPr>
        <w:rPr>
          <w:sz w:val="24"/>
          <w:szCs w:val="24"/>
        </w:rPr>
      </w:pPr>
      <w:r>
        <w:rPr>
          <w:sz w:val="24"/>
          <w:szCs w:val="24"/>
        </w:rPr>
        <w:t>2 rote Chilischoten, von Samen befreit und gehackt</w:t>
      </w:r>
    </w:p>
    <w:p w14:paraId="0E5DF6C9" w14:textId="77777777" w:rsidR="00667F46" w:rsidRDefault="00667F46" w:rsidP="00667F46">
      <w:pPr>
        <w:rPr>
          <w:sz w:val="24"/>
          <w:szCs w:val="24"/>
        </w:rPr>
      </w:pPr>
      <w:r>
        <w:rPr>
          <w:sz w:val="24"/>
          <w:szCs w:val="24"/>
        </w:rPr>
        <w:t>Abgeriebene Schale einer Bio-Zitrone</w:t>
      </w:r>
    </w:p>
    <w:p w14:paraId="45D12BC6" w14:textId="77777777" w:rsidR="00667F46" w:rsidRDefault="00667F46" w:rsidP="00667F46">
      <w:pPr>
        <w:rPr>
          <w:sz w:val="24"/>
          <w:szCs w:val="24"/>
        </w:rPr>
      </w:pPr>
      <w:r>
        <w:rPr>
          <w:sz w:val="24"/>
          <w:szCs w:val="24"/>
        </w:rPr>
        <w:t>2 EL Zitronensaft</w:t>
      </w:r>
    </w:p>
    <w:p w14:paraId="048931F6" w14:textId="77777777" w:rsidR="00667F46" w:rsidRDefault="00667F46" w:rsidP="00667F46">
      <w:pPr>
        <w:rPr>
          <w:sz w:val="24"/>
          <w:szCs w:val="24"/>
        </w:rPr>
      </w:pPr>
      <w:r>
        <w:rPr>
          <w:sz w:val="24"/>
          <w:szCs w:val="24"/>
        </w:rPr>
        <w:t>1 EL Dattelsirup zum Beträufeln</w:t>
      </w:r>
    </w:p>
    <w:p w14:paraId="1E4E547B" w14:textId="77777777" w:rsidR="00667F46" w:rsidRDefault="00667F46" w:rsidP="00667F46">
      <w:pPr>
        <w:rPr>
          <w:sz w:val="24"/>
          <w:szCs w:val="24"/>
        </w:rPr>
      </w:pPr>
      <w:r>
        <w:rPr>
          <w:sz w:val="24"/>
          <w:szCs w:val="24"/>
        </w:rPr>
        <w:t>200 g Walnusskerne, grob gehackt</w:t>
      </w:r>
    </w:p>
    <w:p w14:paraId="3E0BA94F" w14:textId="77777777" w:rsidR="00667F46" w:rsidRDefault="00667F46" w:rsidP="00667F46">
      <w:pPr>
        <w:rPr>
          <w:sz w:val="24"/>
          <w:szCs w:val="24"/>
        </w:rPr>
      </w:pPr>
      <w:r>
        <w:rPr>
          <w:sz w:val="24"/>
          <w:szCs w:val="24"/>
        </w:rPr>
        <w:t>2 EL gehackte Minze</w:t>
      </w:r>
    </w:p>
    <w:p w14:paraId="606AFF22" w14:textId="77777777" w:rsidR="00667F46" w:rsidRDefault="00667F46" w:rsidP="00667F46">
      <w:pPr>
        <w:rPr>
          <w:sz w:val="24"/>
          <w:szCs w:val="24"/>
        </w:rPr>
      </w:pPr>
      <w:r>
        <w:rPr>
          <w:sz w:val="24"/>
          <w:szCs w:val="24"/>
        </w:rPr>
        <w:t>20 g glatte Petersilie, gehackt</w:t>
      </w:r>
    </w:p>
    <w:p w14:paraId="03CAA77A" w14:textId="77777777" w:rsidR="00667F46" w:rsidRDefault="00667F46" w:rsidP="00667F46">
      <w:pPr>
        <w:rPr>
          <w:sz w:val="24"/>
          <w:szCs w:val="24"/>
        </w:rPr>
      </w:pPr>
    </w:p>
    <w:p w14:paraId="1087AAEC" w14:textId="77777777" w:rsidR="00667F46" w:rsidRDefault="00667F46" w:rsidP="00667F46">
      <w:pPr>
        <w:rPr>
          <w:sz w:val="24"/>
          <w:szCs w:val="24"/>
        </w:rPr>
      </w:pPr>
      <w:r>
        <w:rPr>
          <w:sz w:val="24"/>
          <w:szCs w:val="24"/>
        </w:rPr>
        <w:t>Zubereitung:</w:t>
      </w:r>
    </w:p>
    <w:p w14:paraId="3FB4CAAB" w14:textId="77777777" w:rsidR="00667F46" w:rsidRPr="00DB79B8" w:rsidRDefault="00667F46" w:rsidP="00B40E8C">
      <w:pPr>
        <w:pStyle w:val="ListParagraph"/>
        <w:numPr>
          <w:ilvl w:val="0"/>
          <w:numId w:val="760"/>
        </w:numPr>
        <w:spacing w:after="120"/>
        <w:ind w:left="714" w:hanging="357"/>
        <w:contextualSpacing w:val="0"/>
        <w:jc w:val="both"/>
        <w:rPr>
          <w:sz w:val="24"/>
          <w:szCs w:val="24"/>
        </w:rPr>
      </w:pPr>
      <w:r w:rsidRPr="00DB79B8">
        <w:rPr>
          <w:sz w:val="24"/>
          <w:szCs w:val="24"/>
        </w:rPr>
        <w:t>Den Backofen auf 220 Grad vorheizen. Eine Grillpfanne auf den Herd stellen und bei starker Hitze heiß werden lassen. Die Zucchini der Länge nach halbieren, die Stielansätze entfernen. Die Tomaten ebenfalls halbieren. Die Schnittflächen von Tomaten und Zucchini mit Olivenöl bestreichen und mit Salz und Pfeffer bestreuen.</w:t>
      </w:r>
    </w:p>
    <w:p w14:paraId="15CFDF09" w14:textId="77777777" w:rsidR="00667F46" w:rsidRPr="009F2B4D" w:rsidRDefault="00667F46" w:rsidP="00B40E8C">
      <w:pPr>
        <w:pStyle w:val="ListParagraph"/>
        <w:numPr>
          <w:ilvl w:val="0"/>
          <w:numId w:val="760"/>
        </w:numPr>
        <w:spacing w:after="120"/>
        <w:ind w:left="714" w:hanging="357"/>
        <w:contextualSpacing w:val="0"/>
        <w:jc w:val="both"/>
        <w:rPr>
          <w:sz w:val="24"/>
          <w:szCs w:val="24"/>
        </w:rPr>
      </w:pPr>
      <w:r w:rsidRPr="009F2B4D">
        <w:rPr>
          <w:sz w:val="24"/>
          <w:szCs w:val="24"/>
        </w:rPr>
        <w:t>Die Zucchinihälften mit der Schnittfläche nach unten in die sehr heiße Pfanne legen und portionsweise 5 Minuten grillen, bis sie dunkle Streifen zeigen. Mit den Tomaten ebenso verfahren. Tomaten und Zucchini anschließend in einer ofenfesten Form verteilen und für ca. 20 Minuten in den Backofenschieben, bis die Zucchini sehr weich sind.</w:t>
      </w:r>
    </w:p>
    <w:p w14:paraId="62AC18BC" w14:textId="77777777" w:rsidR="00667F46" w:rsidRPr="00DB79B8" w:rsidRDefault="00667F46" w:rsidP="00B40E8C">
      <w:pPr>
        <w:pStyle w:val="ListParagraph"/>
        <w:numPr>
          <w:ilvl w:val="0"/>
          <w:numId w:val="760"/>
        </w:numPr>
        <w:spacing w:after="120"/>
        <w:ind w:left="714" w:hanging="357"/>
        <w:contextualSpacing w:val="0"/>
        <w:jc w:val="both"/>
        <w:rPr>
          <w:sz w:val="24"/>
          <w:szCs w:val="24"/>
        </w:rPr>
      </w:pPr>
      <w:r w:rsidRPr="00DB79B8">
        <w:rPr>
          <w:sz w:val="24"/>
          <w:szCs w:val="24"/>
        </w:rPr>
        <w:t>Herausnehmen und etwas abkühlen lassen. Grob hacken, dann 15 Minuten in einem Sieb abtropfen lassen.</w:t>
      </w:r>
      <w:r>
        <w:rPr>
          <w:sz w:val="24"/>
          <w:szCs w:val="24"/>
        </w:rPr>
        <w:t xml:space="preserve"> </w:t>
      </w:r>
      <w:r w:rsidRPr="00DB79B8">
        <w:rPr>
          <w:sz w:val="24"/>
          <w:szCs w:val="24"/>
        </w:rPr>
        <w:t>In einer großen Schale den Joghurt mit Knoblauch, Chili, Zitronenschale, Zitronensaft und Dattelsirup verrühren. Das gehackte Gemüse, Walnusskerne, Minze sowie den größten Teil der Petersilie hinzufügen. Alles gut durchmischen und mit ¾ TL Salz und etwas Pfeffer würzen.</w:t>
      </w:r>
    </w:p>
    <w:p w14:paraId="7F3DD489" w14:textId="77777777" w:rsidR="00667F46" w:rsidRPr="009F2B4D" w:rsidRDefault="00667F46" w:rsidP="00B40E8C">
      <w:pPr>
        <w:pStyle w:val="ListParagraph"/>
        <w:numPr>
          <w:ilvl w:val="0"/>
          <w:numId w:val="760"/>
        </w:numPr>
        <w:spacing w:after="120"/>
        <w:ind w:left="714" w:hanging="357"/>
        <w:contextualSpacing w:val="0"/>
        <w:jc w:val="both"/>
        <w:rPr>
          <w:sz w:val="24"/>
          <w:szCs w:val="24"/>
        </w:rPr>
      </w:pPr>
      <w:r w:rsidRPr="009F2B4D">
        <w:rPr>
          <w:sz w:val="24"/>
          <w:szCs w:val="24"/>
        </w:rPr>
        <w:t>Den Salat in einer flachen Schüssel gleichmäßig verteilen. Mit der restlichen Petersilie bestreuen und mit etwas Dattelsirup und Olivenöl beträufeln.</w:t>
      </w:r>
    </w:p>
    <w:p w14:paraId="1265277E" w14:textId="77777777" w:rsidR="00186F9A" w:rsidRDefault="00186F9A" w:rsidP="00186F9A">
      <w:pPr>
        <w:pStyle w:val="Heading2"/>
        <w:spacing w:after="240"/>
      </w:pPr>
      <w:r>
        <w:lastRenderedPageBreak/>
        <w:t>Tomaten-Mozzarella-Salat mit Pfifferlingen</w:t>
      </w:r>
      <w:r>
        <w:rPr>
          <w:rStyle w:val="FootnoteReference"/>
        </w:rPr>
        <w:footnoteReference w:id="118"/>
      </w:r>
      <w:r>
        <w:t xml:space="preserve"> </w:t>
      </w:r>
    </w:p>
    <w:p w14:paraId="4DA8B576" w14:textId="77777777" w:rsidR="00186F9A" w:rsidRDefault="00186F9A" w:rsidP="00186F9A">
      <w:pPr>
        <w:rPr>
          <w:sz w:val="24"/>
          <w:szCs w:val="24"/>
        </w:rPr>
      </w:pPr>
      <w:r w:rsidRPr="008C5682">
        <w:rPr>
          <w:sz w:val="24"/>
          <w:szCs w:val="24"/>
          <w:u w:val="single"/>
        </w:rPr>
        <w:t>Zutaten</w:t>
      </w:r>
      <w:r>
        <w:rPr>
          <w:sz w:val="24"/>
          <w:szCs w:val="24"/>
        </w:rPr>
        <w:t xml:space="preserve"> (für 4 Personen)</w:t>
      </w:r>
    </w:p>
    <w:p w14:paraId="5C463B8B" w14:textId="77777777" w:rsidR="00186F9A" w:rsidRDefault="00186F9A" w:rsidP="00186F9A">
      <w:pPr>
        <w:rPr>
          <w:sz w:val="24"/>
          <w:szCs w:val="24"/>
        </w:rPr>
      </w:pPr>
      <w:r>
        <w:rPr>
          <w:sz w:val="24"/>
          <w:szCs w:val="24"/>
        </w:rPr>
        <w:t>4 EL Aceto balsamico</w:t>
      </w:r>
    </w:p>
    <w:p w14:paraId="0D672EDF" w14:textId="77777777" w:rsidR="00186F9A" w:rsidRDefault="00186F9A" w:rsidP="00186F9A">
      <w:pPr>
        <w:rPr>
          <w:sz w:val="24"/>
          <w:szCs w:val="24"/>
        </w:rPr>
      </w:pPr>
      <w:r>
        <w:rPr>
          <w:sz w:val="24"/>
          <w:szCs w:val="24"/>
        </w:rPr>
        <w:t>Salz</w:t>
      </w:r>
    </w:p>
    <w:p w14:paraId="4A7DDFA7" w14:textId="77777777" w:rsidR="00186F9A" w:rsidRDefault="00186F9A" w:rsidP="00186F9A">
      <w:pPr>
        <w:rPr>
          <w:sz w:val="24"/>
          <w:szCs w:val="24"/>
        </w:rPr>
      </w:pPr>
      <w:r>
        <w:rPr>
          <w:sz w:val="24"/>
          <w:szCs w:val="24"/>
        </w:rPr>
        <w:t>Pfeffer aus der Mühle</w:t>
      </w:r>
    </w:p>
    <w:p w14:paraId="59F9DDD0" w14:textId="77777777" w:rsidR="00186F9A" w:rsidRDefault="00186F9A" w:rsidP="00186F9A">
      <w:pPr>
        <w:rPr>
          <w:sz w:val="24"/>
          <w:szCs w:val="24"/>
        </w:rPr>
      </w:pPr>
      <w:r>
        <w:rPr>
          <w:sz w:val="24"/>
          <w:szCs w:val="24"/>
        </w:rPr>
        <w:t>5 EL Olivenöl</w:t>
      </w:r>
    </w:p>
    <w:p w14:paraId="61BF4DBA" w14:textId="77777777" w:rsidR="00186F9A" w:rsidRDefault="00186F9A" w:rsidP="00186F9A">
      <w:pPr>
        <w:rPr>
          <w:sz w:val="24"/>
          <w:szCs w:val="24"/>
        </w:rPr>
      </w:pPr>
      <w:r>
        <w:rPr>
          <w:sz w:val="24"/>
          <w:szCs w:val="24"/>
        </w:rPr>
        <w:t>150 g kleine Pfifferlinge (Obacht: oft atomar verstrahlt, besser andere Pilze, Zuchtpilze nehmen)</w:t>
      </w:r>
    </w:p>
    <w:p w14:paraId="0315B842" w14:textId="77777777" w:rsidR="00186F9A" w:rsidRDefault="00186F9A" w:rsidP="00186F9A">
      <w:pPr>
        <w:rPr>
          <w:sz w:val="24"/>
          <w:szCs w:val="24"/>
        </w:rPr>
      </w:pPr>
      <w:r>
        <w:rPr>
          <w:sz w:val="24"/>
          <w:szCs w:val="24"/>
        </w:rPr>
        <w:t>2 Stiele Basilikum</w:t>
      </w:r>
    </w:p>
    <w:p w14:paraId="734A6DBA" w14:textId="77777777" w:rsidR="00186F9A" w:rsidRDefault="00186F9A" w:rsidP="00186F9A">
      <w:pPr>
        <w:rPr>
          <w:sz w:val="24"/>
          <w:szCs w:val="24"/>
        </w:rPr>
      </w:pPr>
      <w:r>
        <w:rPr>
          <w:sz w:val="24"/>
          <w:szCs w:val="24"/>
        </w:rPr>
        <w:t>4 Tomaten</w:t>
      </w:r>
    </w:p>
    <w:p w14:paraId="096069CB" w14:textId="77777777" w:rsidR="00186F9A" w:rsidRDefault="00186F9A" w:rsidP="00186F9A">
      <w:pPr>
        <w:rPr>
          <w:sz w:val="24"/>
          <w:szCs w:val="24"/>
        </w:rPr>
      </w:pPr>
      <w:r>
        <w:rPr>
          <w:sz w:val="24"/>
          <w:szCs w:val="24"/>
        </w:rPr>
        <w:t>4 Kugeln Mozzarella (à 125 g)</w:t>
      </w:r>
    </w:p>
    <w:p w14:paraId="52C74678" w14:textId="77777777" w:rsidR="00186F9A" w:rsidRDefault="00186F9A" w:rsidP="00186F9A">
      <w:pPr>
        <w:rPr>
          <w:sz w:val="24"/>
          <w:szCs w:val="24"/>
        </w:rPr>
      </w:pPr>
    </w:p>
    <w:p w14:paraId="41E74C80" w14:textId="77777777" w:rsidR="00186F9A" w:rsidRDefault="00186F9A" w:rsidP="00186F9A">
      <w:pPr>
        <w:spacing w:after="120"/>
        <w:jc w:val="both"/>
        <w:rPr>
          <w:sz w:val="24"/>
          <w:szCs w:val="24"/>
        </w:rPr>
      </w:pPr>
      <w:r>
        <w:rPr>
          <w:sz w:val="24"/>
          <w:szCs w:val="24"/>
        </w:rPr>
        <w:t>Zubereitungszeit: 15 Minuten</w:t>
      </w:r>
    </w:p>
    <w:p w14:paraId="616E9B59" w14:textId="77777777" w:rsidR="00186F9A" w:rsidRPr="00086059" w:rsidRDefault="00186F9A" w:rsidP="00E76E01">
      <w:pPr>
        <w:pStyle w:val="ListParagraph"/>
        <w:numPr>
          <w:ilvl w:val="0"/>
          <w:numId w:val="47"/>
        </w:numPr>
        <w:spacing w:after="120"/>
        <w:contextualSpacing w:val="0"/>
        <w:jc w:val="both"/>
        <w:rPr>
          <w:sz w:val="24"/>
          <w:szCs w:val="24"/>
        </w:rPr>
      </w:pPr>
      <w:r w:rsidRPr="00086059">
        <w:rPr>
          <w:sz w:val="24"/>
          <w:szCs w:val="24"/>
        </w:rPr>
        <w:t>Für die Vinaigrette den Essig mit Salz und Pfeffer würzen und nach und nach 4 EL Olivenöl unterschlagen. Die Pfifferlinge putzen und trocken abreiben. Das Basilikum waschen, trocken schütteln und die Blätter abzupfen.</w:t>
      </w:r>
    </w:p>
    <w:p w14:paraId="6B4A7ECB" w14:textId="77777777" w:rsidR="00186F9A" w:rsidRPr="00086059" w:rsidRDefault="00186F9A" w:rsidP="00E76E01">
      <w:pPr>
        <w:pStyle w:val="ListParagraph"/>
        <w:numPr>
          <w:ilvl w:val="0"/>
          <w:numId w:val="47"/>
        </w:numPr>
        <w:spacing w:after="120"/>
        <w:contextualSpacing w:val="0"/>
        <w:jc w:val="both"/>
        <w:rPr>
          <w:sz w:val="24"/>
          <w:szCs w:val="24"/>
        </w:rPr>
      </w:pPr>
      <w:r w:rsidRPr="00086059">
        <w:rPr>
          <w:sz w:val="24"/>
          <w:szCs w:val="24"/>
        </w:rPr>
        <w:t>Die Tomaten waschen und in Scheiben schneiden, dabei die Stielansätze entfernen. Den Mozzarella abtropfen lassen und ebenfalls in Scheiben schneiden. Die Tomaten- und Käsescheiben abwechselnd leicht überlappend auf Tellern auslegen, mit Salz und Pfeffer würzen.</w:t>
      </w:r>
    </w:p>
    <w:p w14:paraId="23EF2D4E" w14:textId="77777777" w:rsidR="00186F9A" w:rsidRPr="00086059" w:rsidRDefault="00186F9A" w:rsidP="00E76E01">
      <w:pPr>
        <w:pStyle w:val="ListParagraph"/>
        <w:numPr>
          <w:ilvl w:val="0"/>
          <w:numId w:val="47"/>
        </w:numPr>
        <w:spacing w:after="120"/>
        <w:contextualSpacing w:val="0"/>
        <w:jc w:val="both"/>
        <w:rPr>
          <w:sz w:val="24"/>
          <w:szCs w:val="24"/>
        </w:rPr>
      </w:pPr>
      <w:r w:rsidRPr="00086059">
        <w:rPr>
          <w:sz w:val="24"/>
          <w:szCs w:val="24"/>
        </w:rPr>
        <w:t>Das restliche Olivenöl in einer Pfanne erhitzen und die Pfifferlinge darin bei mittlerer Hitze etwa 2 Minuten braten. Die Pilze mit Salz und Pfeffer würzen. Die Pfifferlinge mit dem Basilikumblättern auf dem Tomaten-Mozzarella-Salat verteilen. Den Salat mit der Vinaigrette beträufeln und nach Belieben mit Baguette servieren.</w:t>
      </w:r>
    </w:p>
    <w:p w14:paraId="29A9D10B" w14:textId="77777777" w:rsidR="00186F9A" w:rsidRDefault="00186F9A" w:rsidP="00186F9A">
      <w:pPr>
        <w:rPr>
          <w:sz w:val="24"/>
          <w:szCs w:val="24"/>
        </w:rPr>
      </w:pPr>
    </w:p>
    <w:p w14:paraId="34B4AD32" w14:textId="72C56650" w:rsidR="00186F9A" w:rsidRDefault="00186F9A" w:rsidP="00DE314F">
      <w:pPr>
        <w:ind w:left="708" w:hanging="708"/>
        <w:jc w:val="both"/>
        <w:rPr>
          <w:rFonts w:asciiTheme="majorHAnsi" w:eastAsiaTheme="majorEastAsia" w:hAnsiTheme="majorHAnsi" w:cstheme="majorBidi"/>
          <w:color w:val="2F5496" w:themeColor="accent1" w:themeShade="BF"/>
          <w:sz w:val="26"/>
          <w:szCs w:val="26"/>
        </w:rPr>
      </w:pPr>
      <w:r w:rsidRPr="002A6326">
        <w:rPr>
          <w:sz w:val="24"/>
          <w:szCs w:val="24"/>
        </w:rPr>
        <w:t>Tipp:</w:t>
      </w:r>
      <w:r>
        <w:rPr>
          <w:sz w:val="24"/>
          <w:szCs w:val="24"/>
        </w:rPr>
        <w:tab/>
      </w:r>
      <w:r w:rsidRPr="002A6326">
        <w:rPr>
          <w:sz w:val="24"/>
          <w:szCs w:val="24"/>
        </w:rPr>
        <w:t xml:space="preserve">Da sich Pilze bei Kontakt mit Wasser wie ein Schwamm vollsaugen, sollte man sie stets nur mit Küchenpapier trockenreiben oder mit einer Bürste von Schmutzpartikeln befreien. Mach ich aber auch nicht immer </w:t>
      </w:r>
      <w:r w:rsidRPr="00086059">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br w:type="page"/>
      </w:r>
    </w:p>
    <w:p w14:paraId="5A3E4AF0" w14:textId="77777777" w:rsidR="004810A2" w:rsidRDefault="004810A2" w:rsidP="004810A2">
      <w:pPr>
        <w:pStyle w:val="Heading2"/>
        <w:spacing w:after="240"/>
      </w:pPr>
      <w:r>
        <w:lastRenderedPageBreak/>
        <w:t>Tomaten-Kräuter-Salat</w:t>
      </w:r>
      <w:r>
        <w:rPr>
          <w:rStyle w:val="FootnoteReference"/>
        </w:rPr>
        <w:footnoteReference w:id="119"/>
      </w:r>
      <w:r>
        <w:t xml:space="preserve"> </w:t>
      </w:r>
    </w:p>
    <w:p w14:paraId="22CDCA68" w14:textId="77777777" w:rsidR="004810A2" w:rsidRDefault="004810A2" w:rsidP="004810A2">
      <w:pPr>
        <w:rPr>
          <w:sz w:val="24"/>
          <w:szCs w:val="24"/>
        </w:rPr>
      </w:pPr>
      <w:r w:rsidRPr="00A234D4">
        <w:rPr>
          <w:sz w:val="24"/>
          <w:szCs w:val="24"/>
          <w:u w:val="single"/>
        </w:rPr>
        <w:t>Zutaten</w:t>
      </w:r>
      <w:r>
        <w:rPr>
          <w:sz w:val="24"/>
          <w:szCs w:val="24"/>
        </w:rPr>
        <w:t xml:space="preserve"> (für 4 Portionen):</w:t>
      </w:r>
    </w:p>
    <w:p w14:paraId="4BDABCDD" w14:textId="77777777" w:rsidR="004810A2" w:rsidRDefault="004810A2" w:rsidP="004810A2">
      <w:pPr>
        <w:rPr>
          <w:sz w:val="24"/>
          <w:szCs w:val="24"/>
        </w:rPr>
      </w:pPr>
      <w:r>
        <w:rPr>
          <w:sz w:val="24"/>
          <w:szCs w:val="24"/>
        </w:rPr>
        <w:t>1 rote Zwiebel</w:t>
      </w:r>
    </w:p>
    <w:p w14:paraId="218C5642" w14:textId="77777777" w:rsidR="004810A2" w:rsidRDefault="004810A2" w:rsidP="004810A2">
      <w:pPr>
        <w:rPr>
          <w:sz w:val="24"/>
          <w:szCs w:val="24"/>
        </w:rPr>
      </w:pPr>
      <w:r>
        <w:rPr>
          <w:sz w:val="24"/>
          <w:szCs w:val="24"/>
        </w:rPr>
        <w:t>1 Knoblauchzehe</w:t>
      </w:r>
    </w:p>
    <w:p w14:paraId="1FD5F201" w14:textId="77777777" w:rsidR="004810A2" w:rsidRDefault="004810A2" w:rsidP="004810A2">
      <w:pPr>
        <w:rPr>
          <w:sz w:val="24"/>
          <w:szCs w:val="24"/>
        </w:rPr>
      </w:pPr>
      <w:r>
        <w:rPr>
          <w:sz w:val="24"/>
          <w:szCs w:val="24"/>
        </w:rPr>
        <w:t>4 Stiele Thymian</w:t>
      </w:r>
    </w:p>
    <w:p w14:paraId="6DB1C389" w14:textId="77777777" w:rsidR="004810A2" w:rsidRDefault="004810A2" w:rsidP="004810A2">
      <w:pPr>
        <w:rPr>
          <w:sz w:val="24"/>
          <w:szCs w:val="24"/>
        </w:rPr>
      </w:pPr>
      <w:r>
        <w:rPr>
          <w:sz w:val="24"/>
          <w:szCs w:val="24"/>
        </w:rPr>
        <w:t>4 EL Weißweinessig</w:t>
      </w:r>
    </w:p>
    <w:p w14:paraId="57A7614B" w14:textId="77777777" w:rsidR="004810A2" w:rsidRDefault="004810A2" w:rsidP="004810A2">
      <w:pPr>
        <w:rPr>
          <w:sz w:val="24"/>
          <w:szCs w:val="24"/>
        </w:rPr>
      </w:pPr>
      <w:r>
        <w:rPr>
          <w:sz w:val="24"/>
          <w:szCs w:val="24"/>
        </w:rPr>
        <w:t>Salz, Pfeffer</w:t>
      </w:r>
    </w:p>
    <w:p w14:paraId="4B4C6445" w14:textId="77777777" w:rsidR="004810A2" w:rsidRDefault="004810A2" w:rsidP="004810A2">
      <w:pPr>
        <w:rPr>
          <w:sz w:val="24"/>
          <w:szCs w:val="24"/>
        </w:rPr>
      </w:pPr>
      <w:r>
        <w:rPr>
          <w:sz w:val="24"/>
          <w:szCs w:val="24"/>
        </w:rPr>
        <w:t>2 EL Zitronensaft</w:t>
      </w:r>
    </w:p>
    <w:p w14:paraId="4CAF85BB" w14:textId="77777777" w:rsidR="004810A2" w:rsidRDefault="004810A2" w:rsidP="004810A2">
      <w:pPr>
        <w:rPr>
          <w:sz w:val="24"/>
          <w:szCs w:val="24"/>
        </w:rPr>
      </w:pPr>
      <w:r>
        <w:rPr>
          <w:sz w:val="24"/>
          <w:szCs w:val="24"/>
        </w:rPr>
        <w:t>10 EL Olivenöl</w:t>
      </w:r>
    </w:p>
    <w:p w14:paraId="04AA2889" w14:textId="77777777" w:rsidR="004810A2" w:rsidRDefault="004810A2" w:rsidP="004810A2">
      <w:pPr>
        <w:rPr>
          <w:sz w:val="24"/>
          <w:szCs w:val="24"/>
        </w:rPr>
      </w:pPr>
      <w:r>
        <w:rPr>
          <w:sz w:val="24"/>
          <w:szCs w:val="24"/>
        </w:rPr>
        <w:t>Zucker</w:t>
      </w:r>
    </w:p>
    <w:p w14:paraId="0EE1BBD5" w14:textId="77777777" w:rsidR="004810A2" w:rsidRDefault="004810A2" w:rsidP="004810A2">
      <w:pPr>
        <w:rPr>
          <w:sz w:val="24"/>
          <w:szCs w:val="24"/>
        </w:rPr>
      </w:pPr>
      <w:r>
        <w:rPr>
          <w:sz w:val="24"/>
          <w:szCs w:val="24"/>
        </w:rPr>
        <w:t>1 kg gemischte rote, gelbe und grüne Tomaten</w:t>
      </w:r>
    </w:p>
    <w:p w14:paraId="04EF865E" w14:textId="77777777" w:rsidR="004810A2" w:rsidRDefault="004810A2" w:rsidP="004810A2">
      <w:pPr>
        <w:rPr>
          <w:sz w:val="24"/>
          <w:szCs w:val="24"/>
        </w:rPr>
      </w:pPr>
      <w:r>
        <w:rPr>
          <w:sz w:val="24"/>
          <w:szCs w:val="24"/>
        </w:rPr>
        <w:t>4 Stiele Oregano</w:t>
      </w:r>
    </w:p>
    <w:p w14:paraId="74026929" w14:textId="77777777" w:rsidR="004810A2" w:rsidRDefault="004810A2" w:rsidP="004810A2">
      <w:pPr>
        <w:rPr>
          <w:sz w:val="24"/>
          <w:szCs w:val="24"/>
        </w:rPr>
      </w:pPr>
      <w:r>
        <w:rPr>
          <w:sz w:val="24"/>
          <w:szCs w:val="24"/>
        </w:rPr>
        <w:t>6 Stiele Basilikum</w:t>
      </w:r>
    </w:p>
    <w:p w14:paraId="1B893FC2" w14:textId="77777777" w:rsidR="004810A2" w:rsidRDefault="004810A2" w:rsidP="004810A2">
      <w:pPr>
        <w:rPr>
          <w:sz w:val="24"/>
          <w:szCs w:val="24"/>
        </w:rPr>
      </w:pPr>
      <w:r>
        <w:rPr>
          <w:sz w:val="24"/>
          <w:szCs w:val="24"/>
        </w:rPr>
        <w:t>4 Stiele Koriandergrün</w:t>
      </w:r>
    </w:p>
    <w:p w14:paraId="7B5FC4AC" w14:textId="77777777" w:rsidR="004810A2" w:rsidRDefault="004810A2" w:rsidP="004810A2">
      <w:pPr>
        <w:rPr>
          <w:sz w:val="24"/>
          <w:szCs w:val="24"/>
        </w:rPr>
      </w:pPr>
      <w:r>
        <w:rPr>
          <w:sz w:val="24"/>
          <w:szCs w:val="24"/>
        </w:rPr>
        <w:t>2 Stiele Majoran</w:t>
      </w:r>
    </w:p>
    <w:p w14:paraId="2408FA77" w14:textId="77777777" w:rsidR="004810A2" w:rsidRDefault="004810A2" w:rsidP="004810A2">
      <w:pPr>
        <w:rPr>
          <w:sz w:val="24"/>
          <w:szCs w:val="24"/>
        </w:rPr>
      </w:pPr>
      <w:r>
        <w:rPr>
          <w:sz w:val="24"/>
          <w:szCs w:val="24"/>
        </w:rPr>
        <w:t>4 Stiele Dill</w:t>
      </w:r>
    </w:p>
    <w:p w14:paraId="077D6400" w14:textId="77777777" w:rsidR="004810A2" w:rsidRDefault="004810A2" w:rsidP="004810A2">
      <w:pPr>
        <w:rPr>
          <w:sz w:val="24"/>
          <w:szCs w:val="24"/>
        </w:rPr>
      </w:pPr>
    </w:p>
    <w:p w14:paraId="70721363" w14:textId="77777777" w:rsidR="004810A2" w:rsidRDefault="004810A2" w:rsidP="004810A2">
      <w:pPr>
        <w:rPr>
          <w:sz w:val="24"/>
          <w:szCs w:val="24"/>
        </w:rPr>
      </w:pPr>
      <w:r>
        <w:rPr>
          <w:sz w:val="24"/>
          <w:szCs w:val="24"/>
        </w:rPr>
        <w:t>Zubereitungszeit: 25 Minuten</w:t>
      </w:r>
    </w:p>
    <w:p w14:paraId="635EB06D" w14:textId="77777777" w:rsidR="004810A2" w:rsidRPr="00530782" w:rsidRDefault="004810A2" w:rsidP="00B40E8C">
      <w:pPr>
        <w:pStyle w:val="ListParagraph"/>
        <w:numPr>
          <w:ilvl w:val="0"/>
          <w:numId w:val="391"/>
        </w:numPr>
        <w:spacing w:after="120"/>
        <w:ind w:left="714" w:hanging="357"/>
        <w:contextualSpacing w:val="0"/>
        <w:jc w:val="both"/>
        <w:rPr>
          <w:sz w:val="24"/>
          <w:szCs w:val="24"/>
        </w:rPr>
      </w:pPr>
      <w:r w:rsidRPr="00530782">
        <w:rPr>
          <w:sz w:val="24"/>
          <w:szCs w:val="24"/>
        </w:rPr>
        <w:t>Zwiebeln in feine Streifen schneiden. Knoblauch fein hacken. Thymianblättchen von den Stielen zupfen und fein hacken. Essig mit Salz, 1 EL Zucker, Zitronensaft und Olivenöl verrühren. Zwiebeln, Knoblauch und Thymian untermischen, mit Pfeffer würzen und 15 Minuten ziehen lassen.</w:t>
      </w:r>
    </w:p>
    <w:p w14:paraId="42A3425A" w14:textId="77777777" w:rsidR="004810A2" w:rsidRDefault="004810A2" w:rsidP="00B40E8C">
      <w:pPr>
        <w:pStyle w:val="ListParagraph"/>
        <w:numPr>
          <w:ilvl w:val="0"/>
          <w:numId w:val="391"/>
        </w:numPr>
        <w:spacing w:after="120"/>
        <w:ind w:left="714" w:hanging="357"/>
        <w:contextualSpacing w:val="0"/>
        <w:jc w:val="both"/>
        <w:rPr>
          <w:sz w:val="24"/>
          <w:szCs w:val="24"/>
        </w:rPr>
      </w:pPr>
      <w:r w:rsidRPr="00530782">
        <w:rPr>
          <w:sz w:val="24"/>
          <w:szCs w:val="24"/>
        </w:rPr>
        <w:t>Tomaten in mundgerechte Stücke schneiden. Oregano-, Basilikum-, Koriander- und Majoranblätter und Dillspitzen von den Stielen zupfen. Tomaten und Kräuter zur Vinaigrette geben und untermischen. Salat mit Salz und Pfeffer abschmecken und sofort servieren.</w:t>
      </w:r>
    </w:p>
    <w:p w14:paraId="0C356119" w14:textId="77777777" w:rsidR="004810A2" w:rsidRDefault="004810A2" w:rsidP="004810A2">
      <w:pPr>
        <w:rPr>
          <w:sz w:val="24"/>
          <w:szCs w:val="24"/>
        </w:rPr>
      </w:pPr>
      <w:r>
        <w:rPr>
          <w:sz w:val="24"/>
          <w:szCs w:val="24"/>
        </w:rPr>
        <w:br w:type="page"/>
      </w:r>
    </w:p>
    <w:p w14:paraId="4A1E25D1" w14:textId="4C6CA440" w:rsidR="00CA5239" w:rsidRDefault="00CA5239" w:rsidP="00063133">
      <w:pPr>
        <w:pStyle w:val="Heading2"/>
        <w:spacing w:after="240"/>
      </w:pPr>
      <w:r>
        <w:lastRenderedPageBreak/>
        <w:t>Frühlingssalat aus dem Ofen</w:t>
      </w:r>
      <w:r w:rsidR="00F12FF3">
        <w:rPr>
          <w:rStyle w:val="FootnoteReference"/>
        </w:rPr>
        <w:footnoteReference w:id="120"/>
      </w:r>
    </w:p>
    <w:p w14:paraId="38441715" w14:textId="2EA8C568" w:rsidR="00CA5239" w:rsidRDefault="00CA5239" w:rsidP="00CC4D9E">
      <w:pPr>
        <w:jc w:val="both"/>
        <w:rPr>
          <w:sz w:val="24"/>
          <w:szCs w:val="24"/>
        </w:rPr>
      </w:pPr>
      <w:r w:rsidRPr="00063133">
        <w:rPr>
          <w:sz w:val="24"/>
          <w:szCs w:val="24"/>
          <w:u w:val="single"/>
        </w:rPr>
        <w:t>Zutaten</w:t>
      </w:r>
      <w:r>
        <w:rPr>
          <w:sz w:val="24"/>
          <w:szCs w:val="24"/>
        </w:rPr>
        <w:t xml:space="preserve"> </w:t>
      </w:r>
      <w:r w:rsidR="00063133">
        <w:rPr>
          <w:sz w:val="24"/>
          <w:szCs w:val="24"/>
        </w:rPr>
        <w:t>(</w:t>
      </w:r>
      <w:r>
        <w:rPr>
          <w:sz w:val="24"/>
          <w:szCs w:val="24"/>
        </w:rPr>
        <w:t>für 2 Portionen</w:t>
      </w:r>
      <w:r w:rsidR="00063133">
        <w:rPr>
          <w:sz w:val="24"/>
          <w:szCs w:val="24"/>
        </w:rPr>
        <w:t>):</w:t>
      </w:r>
    </w:p>
    <w:p w14:paraId="5A73A4DE" w14:textId="625A11B6" w:rsidR="00CA5239" w:rsidRDefault="00CA5239" w:rsidP="00CC4D9E">
      <w:pPr>
        <w:jc w:val="both"/>
        <w:rPr>
          <w:sz w:val="24"/>
          <w:szCs w:val="24"/>
        </w:rPr>
      </w:pPr>
      <w:r>
        <w:rPr>
          <w:sz w:val="24"/>
          <w:szCs w:val="24"/>
        </w:rPr>
        <w:t>2 Eier</w:t>
      </w:r>
    </w:p>
    <w:p w14:paraId="542A3E99" w14:textId="351B7ECF" w:rsidR="00CA5239" w:rsidRDefault="00CA5239" w:rsidP="00CC4D9E">
      <w:pPr>
        <w:jc w:val="both"/>
        <w:rPr>
          <w:sz w:val="24"/>
          <w:szCs w:val="24"/>
        </w:rPr>
      </w:pPr>
      <w:r>
        <w:rPr>
          <w:sz w:val="24"/>
          <w:szCs w:val="24"/>
        </w:rPr>
        <w:t>1 großes Bund Radieschen</w:t>
      </w:r>
    </w:p>
    <w:p w14:paraId="7EAB772E" w14:textId="199C96B5" w:rsidR="00CA5239" w:rsidRDefault="00CA5239" w:rsidP="00CC4D9E">
      <w:pPr>
        <w:jc w:val="both"/>
        <w:rPr>
          <w:sz w:val="24"/>
          <w:szCs w:val="24"/>
        </w:rPr>
      </w:pPr>
      <w:r>
        <w:rPr>
          <w:sz w:val="24"/>
          <w:szCs w:val="24"/>
        </w:rPr>
        <w:t>1 großes Bund Frühlingszwiebeln</w:t>
      </w:r>
    </w:p>
    <w:p w14:paraId="01DCDE21" w14:textId="625F3E34" w:rsidR="00CA5239" w:rsidRDefault="00CA5239" w:rsidP="00CC4D9E">
      <w:pPr>
        <w:jc w:val="both"/>
        <w:rPr>
          <w:sz w:val="24"/>
          <w:szCs w:val="24"/>
        </w:rPr>
      </w:pPr>
      <w:r>
        <w:rPr>
          <w:sz w:val="24"/>
          <w:szCs w:val="24"/>
        </w:rPr>
        <w:t>2 Knoblauchzehen</w:t>
      </w:r>
    </w:p>
    <w:p w14:paraId="544B7A0D" w14:textId="668E2BAA" w:rsidR="00CA5239" w:rsidRDefault="00CA5239" w:rsidP="00CC4D9E">
      <w:pPr>
        <w:jc w:val="both"/>
        <w:rPr>
          <w:sz w:val="24"/>
          <w:szCs w:val="24"/>
        </w:rPr>
      </w:pPr>
      <w:r>
        <w:rPr>
          <w:sz w:val="24"/>
          <w:szCs w:val="24"/>
        </w:rPr>
        <w:t>Salz, Pfeffer</w:t>
      </w:r>
    </w:p>
    <w:p w14:paraId="4EBD5B02" w14:textId="1C6529E3" w:rsidR="00CA5239" w:rsidRDefault="00CA5239" w:rsidP="00CC4D9E">
      <w:pPr>
        <w:jc w:val="both"/>
        <w:rPr>
          <w:sz w:val="24"/>
          <w:szCs w:val="24"/>
        </w:rPr>
      </w:pPr>
      <w:r>
        <w:rPr>
          <w:sz w:val="24"/>
          <w:szCs w:val="24"/>
        </w:rPr>
        <w:t>Etwas Olivenöl</w:t>
      </w:r>
    </w:p>
    <w:p w14:paraId="7CB4F355" w14:textId="056E9C4C" w:rsidR="00CA5239" w:rsidRDefault="00CA5239" w:rsidP="00CC4D9E">
      <w:pPr>
        <w:jc w:val="both"/>
        <w:rPr>
          <w:sz w:val="24"/>
          <w:szCs w:val="24"/>
        </w:rPr>
      </w:pPr>
      <w:r>
        <w:rPr>
          <w:sz w:val="24"/>
          <w:szCs w:val="24"/>
        </w:rPr>
        <w:t>1 TL scharfer Senf</w:t>
      </w:r>
    </w:p>
    <w:p w14:paraId="55A9A6E6" w14:textId="753BDEBF" w:rsidR="00CA5239" w:rsidRDefault="00CA5239" w:rsidP="00CC4D9E">
      <w:pPr>
        <w:jc w:val="both"/>
        <w:rPr>
          <w:sz w:val="24"/>
          <w:szCs w:val="24"/>
        </w:rPr>
      </w:pPr>
      <w:r>
        <w:rPr>
          <w:sz w:val="24"/>
          <w:szCs w:val="24"/>
        </w:rPr>
        <w:t>1 TL Essig</w:t>
      </w:r>
    </w:p>
    <w:p w14:paraId="05C3DAA0" w14:textId="019BA4A2" w:rsidR="00CA5239" w:rsidRDefault="00CA5239" w:rsidP="00CC4D9E">
      <w:pPr>
        <w:jc w:val="both"/>
        <w:rPr>
          <w:sz w:val="24"/>
          <w:szCs w:val="24"/>
        </w:rPr>
      </w:pPr>
      <w:r>
        <w:rPr>
          <w:sz w:val="24"/>
          <w:szCs w:val="24"/>
        </w:rPr>
        <w:t>2 Stängel Dill</w:t>
      </w:r>
    </w:p>
    <w:p w14:paraId="7A59904B" w14:textId="41118550" w:rsidR="00CA5239" w:rsidRDefault="00CA5239" w:rsidP="00CC4D9E">
      <w:pPr>
        <w:jc w:val="both"/>
        <w:rPr>
          <w:sz w:val="24"/>
          <w:szCs w:val="24"/>
        </w:rPr>
      </w:pPr>
      <w:r>
        <w:rPr>
          <w:sz w:val="24"/>
          <w:szCs w:val="24"/>
        </w:rPr>
        <w:t>Abgeriebene Schale von ½ Bio-Zitrone</w:t>
      </w:r>
    </w:p>
    <w:p w14:paraId="614AF8DA" w14:textId="77777777" w:rsidR="00CA5239" w:rsidRDefault="00CA5239" w:rsidP="00CC4D9E">
      <w:pPr>
        <w:jc w:val="both"/>
        <w:rPr>
          <w:sz w:val="24"/>
          <w:szCs w:val="24"/>
        </w:rPr>
      </w:pPr>
    </w:p>
    <w:p w14:paraId="02022BAB" w14:textId="741F6056" w:rsidR="00CA5239" w:rsidRDefault="00CA5239" w:rsidP="00CC4D9E">
      <w:pPr>
        <w:jc w:val="both"/>
        <w:rPr>
          <w:sz w:val="24"/>
          <w:szCs w:val="24"/>
        </w:rPr>
      </w:pPr>
      <w:r>
        <w:rPr>
          <w:sz w:val="24"/>
          <w:szCs w:val="24"/>
        </w:rPr>
        <w:t>Zubereitung:</w:t>
      </w:r>
    </w:p>
    <w:p w14:paraId="6D265FFB" w14:textId="6A32662A" w:rsidR="00E64C6C" w:rsidRPr="00063133" w:rsidRDefault="00E64C6C" w:rsidP="00B40E8C">
      <w:pPr>
        <w:pStyle w:val="ListParagraph"/>
        <w:numPr>
          <w:ilvl w:val="0"/>
          <w:numId w:val="1918"/>
        </w:numPr>
        <w:spacing w:after="120"/>
        <w:ind w:left="714" w:hanging="357"/>
        <w:contextualSpacing w:val="0"/>
        <w:jc w:val="both"/>
        <w:rPr>
          <w:sz w:val="24"/>
          <w:szCs w:val="24"/>
        </w:rPr>
      </w:pPr>
      <w:r w:rsidRPr="00063133">
        <w:rPr>
          <w:sz w:val="24"/>
          <w:szCs w:val="24"/>
        </w:rPr>
        <w:t>Den Backofen auf 200 Grad Ober-/Unterhitze vorheizen. Die Eier in kochendes Wasser gleiten lassen, in etwa 10 Minuten hart kochen, pellen und längs achteln. Die Radieschen waschen und halbieren. Frühlingszwiebeln wa</w:t>
      </w:r>
      <w:r w:rsidR="00063133" w:rsidRPr="00063133">
        <w:rPr>
          <w:sz w:val="24"/>
          <w:szCs w:val="24"/>
        </w:rPr>
        <w:t>sch</w:t>
      </w:r>
      <w:r w:rsidRPr="00063133">
        <w:rPr>
          <w:sz w:val="24"/>
          <w:szCs w:val="24"/>
        </w:rPr>
        <w:t>en, putzen, die dunkelgrünen Blätter abschneiden, die äußere Schicht um das Weiß entfernen</w:t>
      </w:r>
      <w:r w:rsidR="00716B25" w:rsidRPr="00063133">
        <w:rPr>
          <w:sz w:val="24"/>
          <w:szCs w:val="24"/>
        </w:rPr>
        <w:t>. Knoblauchzehen schälen, etwas andrücken.</w:t>
      </w:r>
    </w:p>
    <w:p w14:paraId="0BECDB4A" w14:textId="653E1911" w:rsidR="00716B25" w:rsidRPr="00063133" w:rsidRDefault="00716B25" w:rsidP="00B40E8C">
      <w:pPr>
        <w:pStyle w:val="ListParagraph"/>
        <w:numPr>
          <w:ilvl w:val="0"/>
          <w:numId w:val="1918"/>
        </w:numPr>
        <w:spacing w:after="120"/>
        <w:ind w:left="714" w:hanging="357"/>
        <w:contextualSpacing w:val="0"/>
        <w:jc w:val="both"/>
        <w:rPr>
          <w:sz w:val="24"/>
          <w:szCs w:val="24"/>
        </w:rPr>
      </w:pPr>
      <w:r w:rsidRPr="00063133">
        <w:rPr>
          <w:sz w:val="24"/>
          <w:szCs w:val="24"/>
        </w:rPr>
        <w:t>Radieschen, Frühlingszwiebeln und Knoblauch auf einem mit Backpapier ausgelegten Blech verteilen. Salzen und pfeffern, etwas Olivenöl darübergeben und das Gemüse 15-20 Minuten lang im Ofen garen. Das Gemüse sollte dann weich sein, aber noch etwas Biss haben.</w:t>
      </w:r>
    </w:p>
    <w:p w14:paraId="371F8D31" w14:textId="668A0C1F" w:rsidR="00716B25" w:rsidRPr="00063133" w:rsidRDefault="00716B25" w:rsidP="00B40E8C">
      <w:pPr>
        <w:pStyle w:val="ListParagraph"/>
        <w:numPr>
          <w:ilvl w:val="0"/>
          <w:numId w:val="1918"/>
        </w:numPr>
        <w:spacing w:after="120"/>
        <w:ind w:left="714" w:hanging="357"/>
        <w:contextualSpacing w:val="0"/>
        <w:jc w:val="both"/>
        <w:rPr>
          <w:sz w:val="24"/>
          <w:szCs w:val="24"/>
        </w:rPr>
      </w:pPr>
      <w:r w:rsidRPr="00063133">
        <w:rPr>
          <w:sz w:val="24"/>
          <w:szCs w:val="24"/>
        </w:rPr>
        <w:t>Für das Dressing</w:t>
      </w:r>
      <w:r w:rsidR="00063133" w:rsidRPr="00063133">
        <w:rPr>
          <w:sz w:val="24"/>
          <w:szCs w:val="24"/>
        </w:rPr>
        <w:t xml:space="preserve"> in einer Salatschüssel etwas Olivenöl, Senf, Essig und wenig salz verrühren. Den Dill waschen, trocken schütteln, die Spitzen abzupfen, diese fein hacken und unterrühren, ebenso die Zitronenschale. Das Gemüse in die Schüssel geben, mit dem Dressing vermengen. Die harten Eier dazu servieren.</w:t>
      </w:r>
    </w:p>
    <w:p w14:paraId="1CF9CA80" w14:textId="3D390B72" w:rsidR="00100D78" w:rsidRPr="006871CE" w:rsidRDefault="00F268B8" w:rsidP="006871CE">
      <w:pPr>
        <w:pStyle w:val="Heading2"/>
        <w:spacing w:after="240"/>
      </w:pPr>
      <w:r>
        <w:br w:type="page"/>
      </w:r>
      <w:r w:rsidR="00100D78" w:rsidRPr="006871CE">
        <w:lastRenderedPageBreak/>
        <w:t>Sommerlicher Kirschsalat</w:t>
      </w:r>
      <w:r w:rsidR="006871CE">
        <w:rPr>
          <w:rStyle w:val="FootnoteReference"/>
        </w:rPr>
        <w:footnoteReference w:id="121"/>
      </w:r>
    </w:p>
    <w:p w14:paraId="25D6F5F7" w14:textId="174AA051" w:rsidR="008A72FD" w:rsidRPr="00741539" w:rsidRDefault="00100D78">
      <w:pPr>
        <w:rPr>
          <w:sz w:val="24"/>
          <w:szCs w:val="24"/>
        </w:rPr>
      </w:pPr>
      <w:r w:rsidRPr="00741539">
        <w:rPr>
          <w:sz w:val="24"/>
          <w:szCs w:val="24"/>
          <w:u w:val="single"/>
        </w:rPr>
        <w:t>Zutaten</w:t>
      </w:r>
      <w:r w:rsidRPr="00741539">
        <w:rPr>
          <w:sz w:val="24"/>
          <w:szCs w:val="24"/>
        </w:rPr>
        <w:t xml:space="preserve"> </w:t>
      </w:r>
      <w:r w:rsidR="006871CE" w:rsidRPr="00741539">
        <w:rPr>
          <w:sz w:val="24"/>
          <w:szCs w:val="24"/>
        </w:rPr>
        <w:t>(</w:t>
      </w:r>
      <w:r w:rsidRPr="00741539">
        <w:rPr>
          <w:sz w:val="24"/>
          <w:szCs w:val="24"/>
        </w:rPr>
        <w:t xml:space="preserve">für </w:t>
      </w:r>
      <w:r w:rsidR="008A72FD" w:rsidRPr="00741539">
        <w:rPr>
          <w:sz w:val="24"/>
          <w:szCs w:val="24"/>
        </w:rPr>
        <w:t>4 Portionen</w:t>
      </w:r>
      <w:r w:rsidR="006871CE" w:rsidRPr="00741539">
        <w:rPr>
          <w:sz w:val="24"/>
          <w:szCs w:val="24"/>
        </w:rPr>
        <w:t>)</w:t>
      </w:r>
    </w:p>
    <w:p w14:paraId="5FE9A0F0" w14:textId="77777777" w:rsidR="00900B13" w:rsidRPr="00741539" w:rsidRDefault="008A72FD">
      <w:pPr>
        <w:rPr>
          <w:sz w:val="24"/>
          <w:szCs w:val="24"/>
        </w:rPr>
      </w:pPr>
      <w:r w:rsidRPr="00741539">
        <w:rPr>
          <w:sz w:val="24"/>
          <w:szCs w:val="24"/>
        </w:rPr>
        <w:t xml:space="preserve">1 kleiner Staudensellerie (mit Grün), in </w:t>
      </w:r>
      <w:r w:rsidR="008114D2" w:rsidRPr="00741539">
        <w:rPr>
          <w:sz w:val="24"/>
          <w:szCs w:val="24"/>
        </w:rPr>
        <w:t>Streifen geschnitten</w:t>
      </w:r>
    </w:p>
    <w:p w14:paraId="30D9064E" w14:textId="77777777" w:rsidR="00900B13" w:rsidRPr="00741539" w:rsidRDefault="00900B13">
      <w:pPr>
        <w:rPr>
          <w:sz w:val="24"/>
          <w:szCs w:val="24"/>
        </w:rPr>
      </w:pPr>
      <w:r w:rsidRPr="00741539">
        <w:rPr>
          <w:sz w:val="24"/>
          <w:szCs w:val="24"/>
        </w:rPr>
        <w:t>2 Avocados, geschält, jeweils den Kern herausgelöst und das Fruchtfleisch in Scheiben geschnitten</w:t>
      </w:r>
    </w:p>
    <w:p w14:paraId="2B9CE5B1" w14:textId="77777777" w:rsidR="00FC21BE" w:rsidRPr="00741539" w:rsidRDefault="00900B13">
      <w:pPr>
        <w:rPr>
          <w:sz w:val="24"/>
          <w:szCs w:val="24"/>
        </w:rPr>
      </w:pPr>
      <w:r w:rsidRPr="00741539">
        <w:rPr>
          <w:sz w:val="24"/>
          <w:szCs w:val="24"/>
        </w:rPr>
        <w:t>2 Handvoll Kirschtomaten, halbiert</w:t>
      </w:r>
    </w:p>
    <w:p w14:paraId="454D8B4D" w14:textId="77777777" w:rsidR="00FC21BE" w:rsidRPr="00741539" w:rsidRDefault="00FC21BE">
      <w:pPr>
        <w:rPr>
          <w:sz w:val="24"/>
          <w:szCs w:val="24"/>
        </w:rPr>
      </w:pPr>
      <w:r w:rsidRPr="00741539">
        <w:rPr>
          <w:sz w:val="24"/>
          <w:szCs w:val="24"/>
        </w:rPr>
        <w:t>2 große Handvoll Kirschen, entsteint und halbiert</w:t>
      </w:r>
    </w:p>
    <w:p w14:paraId="397D9F82" w14:textId="77777777" w:rsidR="00FC21BE" w:rsidRPr="00741539" w:rsidRDefault="00FC21BE">
      <w:pPr>
        <w:rPr>
          <w:sz w:val="24"/>
          <w:szCs w:val="24"/>
        </w:rPr>
      </w:pPr>
      <w:r w:rsidRPr="00741539">
        <w:rPr>
          <w:sz w:val="24"/>
          <w:szCs w:val="24"/>
        </w:rPr>
        <w:t>1 kleiner Bund glatte frische Petersilie, die Blätter abgezupft und fein gehackt</w:t>
      </w:r>
    </w:p>
    <w:p w14:paraId="225429AF" w14:textId="77777777" w:rsidR="00E7566E" w:rsidRPr="00741539" w:rsidRDefault="00FC21BE">
      <w:pPr>
        <w:rPr>
          <w:sz w:val="24"/>
          <w:szCs w:val="24"/>
        </w:rPr>
      </w:pPr>
      <w:r w:rsidRPr="00741539">
        <w:rPr>
          <w:sz w:val="24"/>
          <w:szCs w:val="24"/>
        </w:rPr>
        <w:t>Saft von ½ Zitrone</w:t>
      </w:r>
      <w:r w:rsidR="00E7566E" w:rsidRPr="00741539">
        <w:rPr>
          <w:sz w:val="24"/>
          <w:szCs w:val="24"/>
        </w:rPr>
        <w:t xml:space="preserve"> (oder mehr)</w:t>
      </w:r>
    </w:p>
    <w:p w14:paraId="5BCE0542" w14:textId="77777777" w:rsidR="00E7566E" w:rsidRPr="00741539" w:rsidRDefault="00E7566E">
      <w:pPr>
        <w:rPr>
          <w:sz w:val="24"/>
          <w:szCs w:val="24"/>
        </w:rPr>
      </w:pPr>
      <w:r w:rsidRPr="00741539">
        <w:rPr>
          <w:sz w:val="24"/>
          <w:szCs w:val="24"/>
        </w:rPr>
        <w:t>1 EL Olivenöl</w:t>
      </w:r>
    </w:p>
    <w:p w14:paraId="768799E7" w14:textId="5E77D271" w:rsidR="00E7566E" w:rsidRPr="00741539" w:rsidRDefault="00E7566E">
      <w:pPr>
        <w:rPr>
          <w:sz w:val="24"/>
          <w:szCs w:val="24"/>
        </w:rPr>
      </w:pPr>
      <w:r w:rsidRPr="00741539">
        <w:rPr>
          <w:sz w:val="24"/>
          <w:szCs w:val="24"/>
        </w:rPr>
        <w:t>Meersalz, Pfeffer</w:t>
      </w:r>
    </w:p>
    <w:p w14:paraId="3A1D8958" w14:textId="77777777" w:rsidR="00E7566E" w:rsidRPr="00741539" w:rsidRDefault="00E7566E">
      <w:pPr>
        <w:rPr>
          <w:sz w:val="24"/>
          <w:szCs w:val="24"/>
        </w:rPr>
      </w:pPr>
      <w:r w:rsidRPr="00741539">
        <w:rPr>
          <w:sz w:val="24"/>
          <w:szCs w:val="24"/>
        </w:rPr>
        <w:t>200 g weicher Ziegenfrischkäse, zerkrümelt</w:t>
      </w:r>
    </w:p>
    <w:p w14:paraId="74B1CADF" w14:textId="77777777" w:rsidR="00E7566E" w:rsidRDefault="00E7566E">
      <w:pPr>
        <w:rPr>
          <w:sz w:val="24"/>
          <w:szCs w:val="24"/>
        </w:rPr>
      </w:pPr>
    </w:p>
    <w:p w14:paraId="1CCF8D8F" w14:textId="77777777" w:rsidR="00741539" w:rsidRDefault="00741539">
      <w:pPr>
        <w:rPr>
          <w:sz w:val="24"/>
          <w:szCs w:val="24"/>
        </w:rPr>
      </w:pPr>
    </w:p>
    <w:p w14:paraId="15832D3F" w14:textId="3DC897B7" w:rsidR="00741539" w:rsidRPr="00741539" w:rsidRDefault="00741539">
      <w:pPr>
        <w:rPr>
          <w:sz w:val="24"/>
          <w:szCs w:val="24"/>
        </w:rPr>
      </w:pPr>
      <w:r>
        <w:rPr>
          <w:sz w:val="24"/>
          <w:szCs w:val="24"/>
        </w:rPr>
        <w:t>Zubereitung:</w:t>
      </w:r>
    </w:p>
    <w:p w14:paraId="0FFBA5F8" w14:textId="77777777" w:rsidR="0016275D" w:rsidRPr="00741539" w:rsidRDefault="00E7566E" w:rsidP="00B40E8C">
      <w:pPr>
        <w:pStyle w:val="ListParagraph"/>
        <w:numPr>
          <w:ilvl w:val="0"/>
          <w:numId w:val="1771"/>
        </w:numPr>
        <w:spacing w:after="120"/>
        <w:ind w:left="714" w:hanging="357"/>
        <w:contextualSpacing w:val="0"/>
        <w:jc w:val="both"/>
        <w:rPr>
          <w:sz w:val="24"/>
          <w:szCs w:val="24"/>
        </w:rPr>
      </w:pPr>
      <w:r w:rsidRPr="00741539">
        <w:rPr>
          <w:sz w:val="24"/>
          <w:szCs w:val="24"/>
        </w:rPr>
        <w:t xml:space="preserve">Das geputzte und geschnittene Gemüse mit der gehackten Petersilie in eine </w:t>
      </w:r>
      <w:r w:rsidR="0016275D" w:rsidRPr="00741539">
        <w:rPr>
          <w:sz w:val="24"/>
          <w:szCs w:val="24"/>
        </w:rPr>
        <w:t xml:space="preserve">große Schüssel geben. </w:t>
      </w:r>
    </w:p>
    <w:p w14:paraId="35A026CD" w14:textId="696EA14A" w:rsidR="006871CE" w:rsidRPr="00741539" w:rsidRDefault="0016275D" w:rsidP="00B40E8C">
      <w:pPr>
        <w:pStyle w:val="ListParagraph"/>
        <w:numPr>
          <w:ilvl w:val="0"/>
          <w:numId w:val="1771"/>
        </w:numPr>
        <w:spacing w:after="120"/>
        <w:ind w:left="714" w:hanging="357"/>
        <w:contextualSpacing w:val="0"/>
        <w:jc w:val="both"/>
        <w:rPr>
          <w:sz w:val="24"/>
          <w:szCs w:val="24"/>
        </w:rPr>
      </w:pPr>
      <w:r w:rsidRPr="00741539">
        <w:rPr>
          <w:sz w:val="24"/>
          <w:szCs w:val="24"/>
        </w:rPr>
        <w:t>Mit Zitronensaft, Olivenöl</w:t>
      </w:r>
      <w:r w:rsidR="006730D3" w:rsidRPr="00741539">
        <w:rPr>
          <w:sz w:val="24"/>
          <w:szCs w:val="24"/>
        </w:rPr>
        <w:t xml:space="preserve">, Salz und Pfeffer abschmecken und alles gut vermischen. Den Salat mit dem Ziegenkäse </w:t>
      </w:r>
      <w:r w:rsidR="006871CE" w:rsidRPr="00741539">
        <w:rPr>
          <w:sz w:val="24"/>
          <w:szCs w:val="24"/>
        </w:rPr>
        <w:t>garnieren und servieren.</w:t>
      </w:r>
    </w:p>
    <w:p w14:paraId="0DDF4C85" w14:textId="77777777" w:rsidR="00BC5F35" w:rsidRPr="00741539" w:rsidRDefault="00BC5F35">
      <w:pPr>
        <w:rPr>
          <w:sz w:val="24"/>
          <w:szCs w:val="24"/>
        </w:rPr>
      </w:pPr>
      <w:r w:rsidRPr="00741539">
        <w:rPr>
          <w:sz w:val="24"/>
          <w:szCs w:val="24"/>
        </w:rPr>
        <w:br w:type="page"/>
      </w:r>
    </w:p>
    <w:p w14:paraId="7888EC63" w14:textId="40A138B5" w:rsidR="00CB5ADE" w:rsidRDefault="00CB5ADE" w:rsidP="009E2255">
      <w:pPr>
        <w:pStyle w:val="Heading2"/>
        <w:spacing w:after="240"/>
      </w:pPr>
      <w:r>
        <w:lastRenderedPageBreak/>
        <w:t>Quinoa-Mandel-Minze-Salat</w:t>
      </w:r>
      <w:r w:rsidR="009E2255">
        <w:rPr>
          <w:rStyle w:val="FootnoteReference"/>
        </w:rPr>
        <w:footnoteReference w:id="122"/>
      </w:r>
    </w:p>
    <w:p w14:paraId="26752977" w14:textId="77777777" w:rsidR="00CB5ADE" w:rsidRPr="00741539" w:rsidRDefault="00CB5ADE">
      <w:pPr>
        <w:rPr>
          <w:sz w:val="24"/>
          <w:szCs w:val="24"/>
        </w:rPr>
      </w:pPr>
      <w:r w:rsidRPr="00741539">
        <w:rPr>
          <w:sz w:val="24"/>
          <w:szCs w:val="24"/>
          <w:u w:val="single"/>
        </w:rPr>
        <w:t>Zutaten</w:t>
      </w:r>
      <w:r w:rsidRPr="00741539">
        <w:rPr>
          <w:sz w:val="24"/>
          <w:szCs w:val="24"/>
        </w:rPr>
        <w:t xml:space="preserve"> für 4 Portionen</w:t>
      </w:r>
    </w:p>
    <w:p w14:paraId="1DEDBFA4" w14:textId="77777777" w:rsidR="00A23701" w:rsidRPr="00741539" w:rsidRDefault="00CB5ADE">
      <w:pPr>
        <w:rPr>
          <w:sz w:val="24"/>
          <w:szCs w:val="24"/>
        </w:rPr>
      </w:pPr>
      <w:r w:rsidRPr="00741539">
        <w:rPr>
          <w:sz w:val="24"/>
          <w:szCs w:val="24"/>
        </w:rPr>
        <w:t>1 Zucchin</w:t>
      </w:r>
      <w:r w:rsidR="00A23701" w:rsidRPr="00741539">
        <w:rPr>
          <w:sz w:val="24"/>
          <w:szCs w:val="24"/>
        </w:rPr>
        <w:t>o</w:t>
      </w:r>
    </w:p>
    <w:p w14:paraId="2328A928" w14:textId="77777777" w:rsidR="00A23701" w:rsidRPr="00741539" w:rsidRDefault="00A23701">
      <w:pPr>
        <w:rPr>
          <w:sz w:val="24"/>
          <w:szCs w:val="24"/>
        </w:rPr>
      </w:pPr>
      <w:r w:rsidRPr="00741539">
        <w:rPr>
          <w:sz w:val="24"/>
          <w:szCs w:val="24"/>
        </w:rPr>
        <w:t>1 Aubergine</w:t>
      </w:r>
    </w:p>
    <w:p w14:paraId="5D7F86B4" w14:textId="3BEEF93F" w:rsidR="00A23701" w:rsidRPr="00741539" w:rsidRDefault="00A23701">
      <w:pPr>
        <w:rPr>
          <w:sz w:val="24"/>
          <w:szCs w:val="24"/>
        </w:rPr>
      </w:pPr>
      <w:r w:rsidRPr="00741539">
        <w:rPr>
          <w:sz w:val="24"/>
          <w:szCs w:val="24"/>
        </w:rPr>
        <w:t>2 EL Olivenöl</w:t>
      </w:r>
    </w:p>
    <w:p w14:paraId="596EC7DB" w14:textId="77777777" w:rsidR="00A23701" w:rsidRPr="00741539" w:rsidRDefault="00A23701">
      <w:pPr>
        <w:rPr>
          <w:sz w:val="24"/>
          <w:szCs w:val="24"/>
        </w:rPr>
      </w:pPr>
      <w:r w:rsidRPr="00741539">
        <w:rPr>
          <w:sz w:val="24"/>
          <w:szCs w:val="24"/>
        </w:rPr>
        <w:t>1 Knoblauchzehe, zerdrückt</w:t>
      </w:r>
    </w:p>
    <w:p w14:paraId="513A5690" w14:textId="2512923B" w:rsidR="00FD0107" w:rsidRPr="00741539" w:rsidRDefault="00FD0107">
      <w:pPr>
        <w:rPr>
          <w:sz w:val="24"/>
          <w:szCs w:val="24"/>
        </w:rPr>
      </w:pPr>
      <w:r w:rsidRPr="00741539">
        <w:rPr>
          <w:sz w:val="24"/>
          <w:szCs w:val="24"/>
        </w:rPr>
        <w:t>Meersalz</w:t>
      </w:r>
    </w:p>
    <w:p w14:paraId="68D12748" w14:textId="2C27E40F" w:rsidR="00FD0107" w:rsidRPr="00741539" w:rsidRDefault="00FD0107">
      <w:pPr>
        <w:rPr>
          <w:sz w:val="24"/>
          <w:szCs w:val="24"/>
        </w:rPr>
      </w:pPr>
      <w:r w:rsidRPr="00741539">
        <w:rPr>
          <w:sz w:val="24"/>
          <w:szCs w:val="24"/>
        </w:rPr>
        <w:t>300 g Quinoa</w:t>
      </w:r>
    </w:p>
    <w:p w14:paraId="62CE5CA8" w14:textId="1B91B833" w:rsidR="00FD0107" w:rsidRPr="00741539" w:rsidRDefault="00FD0107">
      <w:pPr>
        <w:rPr>
          <w:sz w:val="24"/>
          <w:szCs w:val="24"/>
        </w:rPr>
      </w:pPr>
      <w:r w:rsidRPr="00741539">
        <w:rPr>
          <w:sz w:val="24"/>
          <w:szCs w:val="24"/>
        </w:rPr>
        <w:t>1 TL Zimt</w:t>
      </w:r>
    </w:p>
    <w:p w14:paraId="7C2960D9" w14:textId="64822B71" w:rsidR="00FD0107" w:rsidRPr="00741539" w:rsidRDefault="00FD0107">
      <w:pPr>
        <w:rPr>
          <w:sz w:val="24"/>
          <w:szCs w:val="24"/>
        </w:rPr>
      </w:pPr>
      <w:r w:rsidRPr="00741539">
        <w:rPr>
          <w:sz w:val="24"/>
          <w:szCs w:val="24"/>
        </w:rPr>
        <w:t>Saft von ½ Zitrone</w:t>
      </w:r>
    </w:p>
    <w:p w14:paraId="7E5D910D" w14:textId="06170F12" w:rsidR="00FD0107" w:rsidRPr="00741539" w:rsidRDefault="00FD0107">
      <w:pPr>
        <w:rPr>
          <w:sz w:val="24"/>
          <w:szCs w:val="24"/>
        </w:rPr>
      </w:pPr>
      <w:r w:rsidRPr="00741539">
        <w:rPr>
          <w:sz w:val="24"/>
          <w:szCs w:val="24"/>
        </w:rPr>
        <w:t>1 Handvoll frische Minzeblätter, grob gehackt</w:t>
      </w:r>
    </w:p>
    <w:p w14:paraId="3A41A5BE" w14:textId="71814D80" w:rsidR="00FD0107" w:rsidRPr="00741539" w:rsidRDefault="00FD0107">
      <w:pPr>
        <w:rPr>
          <w:sz w:val="24"/>
          <w:szCs w:val="24"/>
        </w:rPr>
      </w:pPr>
      <w:r w:rsidRPr="00741539">
        <w:rPr>
          <w:sz w:val="24"/>
          <w:szCs w:val="24"/>
        </w:rPr>
        <w:t>1 Handvoll frische Korianderblätter</w:t>
      </w:r>
      <w:r w:rsidR="00DA0E4D" w:rsidRPr="00741539">
        <w:rPr>
          <w:sz w:val="24"/>
          <w:szCs w:val="24"/>
        </w:rPr>
        <w:t>, grob gehackt</w:t>
      </w:r>
    </w:p>
    <w:p w14:paraId="3F98A95A" w14:textId="3A7C362D" w:rsidR="00DA0E4D" w:rsidRPr="00741539" w:rsidRDefault="00DA0E4D">
      <w:pPr>
        <w:rPr>
          <w:sz w:val="24"/>
          <w:szCs w:val="24"/>
        </w:rPr>
      </w:pPr>
      <w:r w:rsidRPr="00741539">
        <w:rPr>
          <w:sz w:val="24"/>
          <w:szCs w:val="24"/>
        </w:rPr>
        <w:t>2 Avocados, geschält, jeweils den Kern herausgelöst, das Fruchtfleisch in kleine Würfel geschnitten</w:t>
      </w:r>
    </w:p>
    <w:p w14:paraId="43491F8F" w14:textId="332DADA6" w:rsidR="00DA0E4D" w:rsidRPr="00741539" w:rsidRDefault="00DA0E4D">
      <w:pPr>
        <w:rPr>
          <w:sz w:val="24"/>
          <w:szCs w:val="24"/>
        </w:rPr>
      </w:pPr>
      <w:r w:rsidRPr="00741539">
        <w:rPr>
          <w:sz w:val="24"/>
          <w:szCs w:val="24"/>
        </w:rPr>
        <w:t>3 EL braune Rosinen</w:t>
      </w:r>
    </w:p>
    <w:p w14:paraId="08DF67D0" w14:textId="55F009B0" w:rsidR="00DA0E4D" w:rsidRPr="00741539" w:rsidRDefault="00DA0E4D">
      <w:pPr>
        <w:rPr>
          <w:sz w:val="24"/>
          <w:szCs w:val="24"/>
        </w:rPr>
      </w:pPr>
      <w:r w:rsidRPr="00741539">
        <w:rPr>
          <w:sz w:val="24"/>
          <w:szCs w:val="24"/>
        </w:rPr>
        <w:t>Kerne von 1 Granatapfel</w:t>
      </w:r>
    </w:p>
    <w:p w14:paraId="3415F1C8" w14:textId="439F42DD" w:rsidR="00DA0E4D" w:rsidRPr="00741539" w:rsidRDefault="00DA0E4D">
      <w:pPr>
        <w:rPr>
          <w:sz w:val="24"/>
          <w:szCs w:val="24"/>
        </w:rPr>
      </w:pPr>
      <w:r w:rsidRPr="00741539">
        <w:rPr>
          <w:sz w:val="24"/>
          <w:szCs w:val="24"/>
        </w:rPr>
        <w:t>100 g geröstete und gesalzene Mandeln</w:t>
      </w:r>
    </w:p>
    <w:p w14:paraId="474709D6" w14:textId="77777777" w:rsidR="00DA0E4D" w:rsidRPr="00741539" w:rsidRDefault="00DA0E4D">
      <w:pPr>
        <w:rPr>
          <w:sz w:val="24"/>
          <w:szCs w:val="24"/>
        </w:rPr>
      </w:pPr>
    </w:p>
    <w:p w14:paraId="366AF208" w14:textId="1CB3399E" w:rsidR="00DA0E4D" w:rsidRPr="00741539" w:rsidRDefault="00DA0E4D">
      <w:pPr>
        <w:rPr>
          <w:sz w:val="24"/>
          <w:szCs w:val="24"/>
        </w:rPr>
      </w:pPr>
      <w:r w:rsidRPr="00741539">
        <w:rPr>
          <w:sz w:val="24"/>
          <w:szCs w:val="24"/>
        </w:rPr>
        <w:t>Zubereitung:</w:t>
      </w:r>
    </w:p>
    <w:p w14:paraId="3DAE8CD7" w14:textId="5CD95620" w:rsidR="00DA0E4D" w:rsidRPr="00741539" w:rsidRDefault="00DA0E4D" w:rsidP="00B40E8C">
      <w:pPr>
        <w:pStyle w:val="ListParagraph"/>
        <w:numPr>
          <w:ilvl w:val="0"/>
          <w:numId w:val="1772"/>
        </w:numPr>
        <w:spacing w:after="120"/>
        <w:ind w:left="714" w:hanging="357"/>
        <w:contextualSpacing w:val="0"/>
        <w:jc w:val="both"/>
        <w:rPr>
          <w:sz w:val="24"/>
          <w:szCs w:val="24"/>
        </w:rPr>
      </w:pPr>
      <w:r w:rsidRPr="00741539">
        <w:rPr>
          <w:sz w:val="24"/>
          <w:szCs w:val="24"/>
        </w:rPr>
        <w:t>Den Backofen auf 200 Grad (Gas Stufe 6) vorheizen.</w:t>
      </w:r>
    </w:p>
    <w:p w14:paraId="18BA0945" w14:textId="1BD71523" w:rsidR="00DA0E4D" w:rsidRPr="00741539" w:rsidRDefault="00DA0E4D" w:rsidP="00B40E8C">
      <w:pPr>
        <w:pStyle w:val="ListParagraph"/>
        <w:numPr>
          <w:ilvl w:val="0"/>
          <w:numId w:val="1772"/>
        </w:numPr>
        <w:spacing w:after="120"/>
        <w:ind w:left="714" w:hanging="357"/>
        <w:contextualSpacing w:val="0"/>
        <w:jc w:val="both"/>
        <w:rPr>
          <w:sz w:val="24"/>
          <w:szCs w:val="24"/>
        </w:rPr>
      </w:pPr>
      <w:r w:rsidRPr="00741539">
        <w:rPr>
          <w:sz w:val="24"/>
          <w:szCs w:val="24"/>
        </w:rPr>
        <w:t xml:space="preserve">Zucchini und Aubergine in dünne Scheiben schneiden und auf ein </w:t>
      </w:r>
      <w:r w:rsidR="009E2255" w:rsidRPr="00741539">
        <w:rPr>
          <w:sz w:val="24"/>
          <w:szCs w:val="24"/>
        </w:rPr>
        <w:t>G</w:t>
      </w:r>
      <w:r w:rsidRPr="00741539">
        <w:rPr>
          <w:sz w:val="24"/>
          <w:szCs w:val="24"/>
        </w:rPr>
        <w:t>rillgitter über einem Backblech legen.</w:t>
      </w:r>
    </w:p>
    <w:p w14:paraId="6C592EF7" w14:textId="1FF0D951" w:rsidR="00F5671A" w:rsidRPr="00741539" w:rsidRDefault="00DA0E4D" w:rsidP="00B40E8C">
      <w:pPr>
        <w:pStyle w:val="ListParagraph"/>
        <w:numPr>
          <w:ilvl w:val="0"/>
          <w:numId w:val="1772"/>
        </w:numPr>
        <w:spacing w:after="120"/>
        <w:ind w:left="714" w:hanging="357"/>
        <w:contextualSpacing w:val="0"/>
        <w:jc w:val="both"/>
        <w:rPr>
          <w:sz w:val="24"/>
          <w:szCs w:val="24"/>
        </w:rPr>
      </w:pPr>
      <w:r w:rsidRPr="00741539">
        <w:rPr>
          <w:sz w:val="24"/>
          <w:szCs w:val="24"/>
        </w:rPr>
        <w:t>Die Scheiben mit einem Backpinsel auf beiden Seiten sparsam mit Öl bepinseln</w:t>
      </w:r>
      <w:r w:rsidR="003718D7" w:rsidRPr="00741539">
        <w:rPr>
          <w:sz w:val="24"/>
          <w:szCs w:val="24"/>
        </w:rPr>
        <w:t xml:space="preserve"> und mit Salz bestreuen. Im Ofen backen, bis die Gemüsescheiben weich</w:t>
      </w:r>
      <w:r w:rsidR="009E2255" w:rsidRPr="00741539">
        <w:rPr>
          <w:sz w:val="24"/>
          <w:szCs w:val="24"/>
        </w:rPr>
        <w:t xml:space="preserve"> u</w:t>
      </w:r>
      <w:r w:rsidR="003718D7" w:rsidRPr="00741539">
        <w:rPr>
          <w:sz w:val="24"/>
          <w:szCs w:val="24"/>
        </w:rPr>
        <w:t>nd schön gebräunt sind (dauert ca. 15 Minuten…)</w:t>
      </w:r>
      <w:r w:rsidR="00F5671A" w:rsidRPr="00741539">
        <w:rPr>
          <w:sz w:val="24"/>
          <w:szCs w:val="24"/>
        </w:rPr>
        <w:t>.</w:t>
      </w:r>
    </w:p>
    <w:p w14:paraId="148FA793" w14:textId="77777777" w:rsidR="00F5671A" w:rsidRPr="00741539" w:rsidRDefault="00F5671A" w:rsidP="00B40E8C">
      <w:pPr>
        <w:pStyle w:val="ListParagraph"/>
        <w:numPr>
          <w:ilvl w:val="0"/>
          <w:numId w:val="1772"/>
        </w:numPr>
        <w:spacing w:after="120"/>
        <w:ind w:left="714" w:hanging="357"/>
        <w:contextualSpacing w:val="0"/>
        <w:jc w:val="both"/>
        <w:rPr>
          <w:sz w:val="24"/>
          <w:szCs w:val="24"/>
        </w:rPr>
      </w:pPr>
      <w:r w:rsidRPr="00741539">
        <w:rPr>
          <w:sz w:val="24"/>
          <w:szCs w:val="24"/>
        </w:rPr>
        <w:t>Das Gemüse aus dem Ofen nehmen, in einer Schüssel mit Olivenöl sowie Knoblauch vermengen und beiseitestellen.</w:t>
      </w:r>
    </w:p>
    <w:p w14:paraId="1EA055B0" w14:textId="77777777" w:rsidR="00F5671A" w:rsidRPr="00741539" w:rsidRDefault="00F5671A" w:rsidP="00B40E8C">
      <w:pPr>
        <w:pStyle w:val="ListParagraph"/>
        <w:numPr>
          <w:ilvl w:val="0"/>
          <w:numId w:val="1772"/>
        </w:numPr>
        <w:spacing w:after="120"/>
        <w:ind w:left="714" w:hanging="357"/>
        <w:contextualSpacing w:val="0"/>
        <w:jc w:val="both"/>
        <w:rPr>
          <w:sz w:val="24"/>
          <w:szCs w:val="24"/>
        </w:rPr>
      </w:pPr>
      <w:r w:rsidRPr="00741539">
        <w:rPr>
          <w:sz w:val="24"/>
          <w:szCs w:val="24"/>
        </w:rPr>
        <w:t>Die Quinoa gut wässern und dann das Wasser abgießen.</w:t>
      </w:r>
    </w:p>
    <w:p w14:paraId="59006F33" w14:textId="714AEBEE" w:rsidR="00E1025E" w:rsidRPr="00741539" w:rsidRDefault="00F5671A" w:rsidP="00B40E8C">
      <w:pPr>
        <w:pStyle w:val="ListParagraph"/>
        <w:numPr>
          <w:ilvl w:val="0"/>
          <w:numId w:val="1772"/>
        </w:numPr>
        <w:spacing w:after="120"/>
        <w:ind w:left="714" w:hanging="357"/>
        <w:contextualSpacing w:val="0"/>
        <w:jc w:val="both"/>
        <w:rPr>
          <w:sz w:val="24"/>
          <w:szCs w:val="24"/>
        </w:rPr>
      </w:pPr>
      <w:r w:rsidRPr="00741539">
        <w:rPr>
          <w:sz w:val="24"/>
          <w:szCs w:val="24"/>
        </w:rPr>
        <w:t xml:space="preserve">In einen Topf geben und 750 ml Wasser, Zimt und ½ TL Salz hinzufügen. </w:t>
      </w:r>
      <w:r w:rsidR="00E1025E" w:rsidRPr="00741539">
        <w:rPr>
          <w:sz w:val="24"/>
          <w:szCs w:val="24"/>
        </w:rPr>
        <w:t>Kurz aufkochen lassen</w:t>
      </w:r>
      <w:r w:rsidRPr="00741539">
        <w:rPr>
          <w:sz w:val="24"/>
          <w:szCs w:val="24"/>
        </w:rPr>
        <w:t xml:space="preserve"> und die Hitze reduzieren.</w:t>
      </w:r>
      <w:r w:rsidR="00E1025E" w:rsidRPr="00741539">
        <w:rPr>
          <w:sz w:val="24"/>
          <w:szCs w:val="24"/>
        </w:rPr>
        <w:t xml:space="preserve"> Den </w:t>
      </w:r>
      <w:r w:rsidR="009E2255" w:rsidRPr="00741539">
        <w:rPr>
          <w:sz w:val="24"/>
          <w:szCs w:val="24"/>
        </w:rPr>
        <w:t>D</w:t>
      </w:r>
      <w:r w:rsidR="00E1025E" w:rsidRPr="00741539">
        <w:rPr>
          <w:sz w:val="24"/>
          <w:szCs w:val="24"/>
        </w:rPr>
        <w:t>eckel auflegen und die Quinoa 15 – 20 Minuten sanft köcheln. In eine große Servierschüssel geben und leicht abkühlen lassen.</w:t>
      </w:r>
    </w:p>
    <w:p w14:paraId="351B9A03" w14:textId="68BAED55" w:rsidR="00E1025E" w:rsidRPr="00741539" w:rsidRDefault="00E1025E" w:rsidP="00B40E8C">
      <w:pPr>
        <w:pStyle w:val="ListParagraph"/>
        <w:numPr>
          <w:ilvl w:val="0"/>
          <w:numId w:val="1772"/>
        </w:numPr>
        <w:spacing w:after="120"/>
        <w:ind w:left="714" w:hanging="357"/>
        <w:contextualSpacing w:val="0"/>
        <w:jc w:val="both"/>
        <w:rPr>
          <w:sz w:val="24"/>
          <w:szCs w:val="24"/>
        </w:rPr>
      </w:pPr>
      <w:r w:rsidRPr="00741539">
        <w:rPr>
          <w:sz w:val="24"/>
          <w:szCs w:val="24"/>
        </w:rPr>
        <w:lastRenderedPageBreak/>
        <w:t xml:space="preserve">Zitronensaft, Kräuter, Gemüsescheiben, Avocadowürfel </w:t>
      </w:r>
      <w:r w:rsidR="009E2255" w:rsidRPr="00741539">
        <w:rPr>
          <w:sz w:val="24"/>
          <w:szCs w:val="24"/>
        </w:rPr>
        <w:t>und</w:t>
      </w:r>
      <w:r w:rsidRPr="00741539">
        <w:rPr>
          <w:sz w:val="24"/>
          <w:szCs w:val="24"/>
        </w:rPr>
        <w:t xml:space="preserve"> Rosinen zu der gekochten Quinoa geben </w:t>
      </w:r>
      <w:r w:rsidR="009E2255" w:rsidRPr="00741539">
        <w:rPr>
          <w:sz w:val="24"/>
          <w:szCs w:val="24"/>
        </w:rPr>
        <w:t>und d</w:t>
      </w:r>
      <w:r w:rsidRPr="00741539">
        <w:rPr>
          <w:sz w:val="24"/>
          <w:szCs w:val="24"/>
        </w:rPr>
        <w:t>as Ganze miteinander vermengen.</w:t>
      </w:r>
    </w:p>
    <w:p w14:paraId="24481355" w14:textId="77777777" w:rsidR="009E2255" w:rsidRPr="00741539" w:rsidRDefault="00E1025E" w:rsidP="00B40E8C">
      <w:pPr>
        <w:pStyle w:val="ListParagraph"/>
        <w:numPr>
          <w:ilvl w:val="0"/>
          <w:numId w:val="1772"/>
        </w:numPr>
        <w:spacing w:after="120"/>
        <w:ind w:left="714" w:hanging="357"/>
        <w:contextualSpacing w:val="0"/>
        <w:jc w:val="both"/>
        <w:rPr>
          <w:sz w:val="24"/>
          <w:szCs w:val="24"/>
        </w:rPr>
      </w:pPr>
      <w:r w:rsidRPr="00741539">
        <w:rPr>
          <w:sz w:val="24"/>
          <w:szCs w:val="24"/>
        </w:rPr>
        <w:t xml:space="preserve">Den Salat mit Granatapfelkernen und Mandeln garnieren </w:t>
      </w:r>
      <w:r w:rsidR="009E2255" w:rsidRPr="00741539">
        <w:rPr>
          <w:sz w:val="24"/>
          <w:szCs w:val="24"/>
        </w:rPr>
        <w:t>und servieren.</w:t>
      </w:r>
    </w:p>
    <w:p w14:paraId="0C94FF52" w14:textId="77777777" w:rsidR="00741539" w:rsidRDefault="00741539">
      <w:pPr>
        <w:rPr>
          <w:rFonts w:asciiTheme="majorHAnsi" w:eastAsiaTheme="majorEastAsia" w:hAnsiTheme="majorHAnsi" w:cstheme="majorBidi"/>
          <w:color w:val="2F5496" w:themeColor="accent1" w:themeShade="BF"/>
          <w:sz w:val="26"/>
          <w:szCs w:val="26"/>
        </w:rPr>
      </w:pPr>
      <w:r>
        <w:br w:type="page"/>
      </w:r>
    </w:p>
    <w:p w14:paraId="1EF36826" w14:textId="77777777" w:rsidR="00AB121F" w:rsidRDefault="00AB121F" w:rsidP="00AB121F">
      <w:pPr>
        <w:pStyle w:val="Heading2"/>
        <w:spacing w:after="240"/>
      </w:pPr>
      <w:r>
        <w:lastRenderedPageBreak/>
        <w:t>Quinoa-Salat</w:t>
      </w:r>
      <w:r>
        <w:rPr>
          <w:rStyle w:val="FootnoteReference"/>
        </w:rPr>
        <w:footnoteReference w:id="123"/>
      </w:r>
      <w:r>
        <w:t xml:space="preserve"> </w:t>
      </w:r>
    </w:p>
    <w:p w14:paraId="7AEF4F25" w14:textId="77777777" w:rsidR="00AB121F" w:rsidRDefault="00AB121F" w:rsidP="00AB121F">
      <w:pPr>
        <w:rPr>
          <w:sz w:val="24"/>
          <w:szCs w:val="24"/>
        </w:rPr>
      </w:pPr>
      <w:r w:rsidRPr="00453E4D">
        <w:rPr>
          <w:sz w:val="24"/>
          <w:szCs w:val="24"/>
          <w:u w:val="single"/>
        </w:rPr>
        <w:t>Zutaten</w:t>
      </w:r>
      <w:r>
        <w:rPr>
          <w:sz w:val="24"/>
          <w:szCs w:val="24"/>
        </w:rPr>
        <w:t xml:space="preserve"> (für 4 Portionen)</w:t>
      </w:r>
    </w:p>
    <w:p w14:paraId="49BC3A5F" w14:textId="77777777" w:rsidR="00AB121F" w:rsidRDefault="00AB121F" w:rsidP="00AB121F">
      <w:pPr>
        <w:rPr>
          <w:sz w:val="24"/>
          <w:szCs w:val="24"/>
        </w:rPr>
      </w:pPr>
      <w:r>
        <w:rPr>
          <w:sz w:val="24"/>
          <w:szCs w:val="24"/>
        </w:rPr>
        <w:t>180 g Quinoa</w:t>
      </w:r>
    </w:p>
    <w:p w14:paraId="55183922" w14:textId="77777777" w:rsidR="00AB121F" w:rsidRDefault="00AB121F" w:rsidP="00AB121F">
      <w:pPr>
        <w:rPr>
          <w:sz w:val="24"/>
          <w:szCs w:val="24"/>
        </w:rPr>
      </w:pPr>
      <w:r>
        <w:rPr>
          <w:sz w:val="24"/>
          <w:szCs w:val="24"/>
        </w:rPr>
        <w:t>480 ml Wasser</w:t>
      </w:r>
    </w:p>
    <w:p w14:paraId="1D54B967" w14:textId="77777777" w:rsidR="00AB121F" w:rsidRDefault="00AB121F" w:rsidP="00AB121F">
      <w:pPr>
        <w:rPr>
          <w:sz w:val="24"/>
          <w:szCs w:val="24"/>
        </w:rPr>
      </w:pPr>
      <w:r>
        <w:rPr>
          <w:sz w:val="24"/>
          <w:szCs w:val="24"/>
        </w:rPr>
        <w:t>1 Stängel Zitronengras</w:t>
      </w:r>
    </w:p>
    <w:p w14:paraId="5659550C" w14:textId="77777777" w:rsidR="00AB121F" w:rsidRDefault="00AB121F" w:rsidP="00AB121F">
      <w:pPr>
        <w:rPr>
          <w:sz w:val="24"/>
          <w:szCs w:val="24"/>
        </w:rPr>
      </w:pPr>
      <w:r>
        <w:rPr>
          <w:sz w:val="24"/>
          <w:szCs w:val="24"/>
        </w:rPr>
        <w:t>Chiliflocken</w:t>
      </w:r>
    </w:p>
    <w:p w14:paraId="3C2082C7" w14:textId="77777777" w:rsidR="00AB121F" w:rsidRDefault="00AB121F" w:rsidP="00AB121F">
      <w:pPr>
        <w:rPr>
          <w:sz w:val="24"/>
          <w:szCs w:val="24"/>
        </w:rPr>
      </w:pPr>
      <w:r>
        <w:rPr>
          <w:sz w:val="24"/>
          <w:szCs w:val="24"/>
        </w:rPr>
        <w:t>Salz</w:t>
      </w:r>
    </w:p>
    <w:p w14:paraId="4645E8D4" w14:textId="77777777" w:rsidR="00AB121F" w:rsidRDefault="00AB121F" w:rsidP="00AB121F">
      <w:pPr>
        <w:rPr>
          <w:sz w:val="24"/>
          <w:szCs w:val="24"/>
        </w:rPr>
      </w:pPr>
      <w:r>
        <w:rPr>
          <w:sz w:val="24"/>
          <w:szCs w:val="24"/>
        </w:rPr>
        <w:t>10 Zweige frischer Koriander</w:t>
      </w:r>
    </w:p>
    <w:p w14:paraId="0301F35F" w14:textId="77777777" w:rsidR="00AB121F" w:rsidRDefault="00AB121F" w:rsidP="00AB121F">
      <w:pPr>
        <w:rPr>
          <w:sz w:val="24"/>
          <w:szCs w:val="24"/>
        </w:rPr>
      </w:pPr>
      <w:r>
        <w:rPr>
          <w:sz w:val="24"/>
          <w:szCs w:val="24"/>
        </w:rPr>
        <w:t>10 Zweige frische Minze</w:t>
      </w:r>
    </w:p>
    <w:p w14:paraId="7CE23BA1" w14:textId="77777777" w:rsidR="00AB121F" w:rsidRDefault="00AB121F" w:rsidP="00AB121F">
      <w:pPr>
        <w:rPr>
          <w:sz w:val="24"/>
          <w:szCs w:val="24"/>
        </w:rPr>
      </w:pPr>
      <w:r>
        <w:rPr>
          <w:sz w:val="24"/>
          <w:szCs w:val="24"/>
        </w:rPr>
        <w:t>3 Zweige frisches Basilikum</w:t>
      </w:r>
    </w:p>
    <w:p w14:paraId="0E169192" w14:textId="77777777" w:rsidR="00AB121F" w:rsidRDefault="00AB121F" w:rsidP="00AB121F">
      <w:pPr>
        <w:rPr>
          <w:sz w:val="24"/>
          <w:szCs w:val="24"/>
        </w:rPr>
      </w:pPr>
      <w:r>
        <w:rPr>
          <w:sz w:val="24"/>
          <w:szCs w:val="24"/>
        </w:rPr>
        <w:t>1 kleine rote Zwiebel</w:t>
      </w:r>
    </w:p>
    <w:p w14:paraId="12DB3ED2" w14:textId="77777777" w:rsidR="00AB121F" w:rsidRDefault="00AB121F" w:rsidP="00AB121F">
      <w:pPr>
        <w:rPr>
          <w:sz w:val="24"/>
          <w:szCs w:val="24"/>
        </w:rPr>
      </w:pPr>
      <w:r>
        <w:rPr>
          <w:sz w:val="24"/>
          <w:szCs w:val="24"/>
        </w:rPr>
        <w:t>Saft von 1 Limette</w:t>
      </w:r>
    </w:p>
    <w:p w14:paraId="0005BB49" w14:textId="77777777" w:rsidR="00AB121F" w:rsidRPr="001F1F18" w:rsidRDefault="00AB121F" w:rsidP="00AB121F">
      <w:pPr>
        <w:rPr>
          <w:sz w:val="24"/>
          <w:szCs w:val="24"/>
        </w:rPr>
      </w:pPr>
      <w:r>
        <w:rPr>
          <w:sz w:val="24"/>
          <w:szCs w:val="24"/>
        </w:rPr>
        <w:t xml:space="preserve">4 </w:t>
      </w:r>
      <w:r w:rsidRPr="001F1F18">
        <w:rPr>
          <w:sz w:val="24"/>
          <w:szCs w:val="24"/>
        </w:rPr>
        <w:t>EL Kokosmilch</w:t>
      </w:r>
    </w:p>
    <w:p w14:paraId="76EE8D73" w14:textId="77777777" w:rsidR="00AB121F" w:rsidRDefault="00AB121F" w:rsidP="00AB121F">
      <w:pPr>
        <w:rPr>
          <w:sz w:val="24"/>
          <w:szCs w:val="24"/>
        </w:rPr>
      </w:pPr>
      <w:r w:rsidRPr="001F1F18">
        <w:rPr>
          <w:sz w:val="24"/>
          <w:szCs w:val="24"/>
        </w:rPr>
        <w:t>3 EL ungesalzene Erdnüsse</w:t>
      </w:r>
    </w:p>
    <w:p w14:paraId="38B55BE2" w14:textId="77777777" w:rsidR="00AB121F" w:rsidRDefault="00AB121F" w:rsidP="00AB121F">
      <w:pPr>
        <w:rPr>
          <w:sz w:val="24"/>
          <w:szCs w:val="24"/>
        </w:rPr>
      </w:pPr>
    </w:p>
    <w:p w14:paraId="2092AC1E" w14:textId="77777777" w:rsidR="00AB121F" w:rsidRDefault="00AB121F" w:rsidP="00AB121F">
      <w:pPr>
        <w:rPr>
          <w:sz w:val="24"/>
          <w:szCs w:val="24"/>
        </w:rPr>
      </w:pPr>
      <w:r>
        <w:rPr>
          <w:sz w:val="24"/>
          <w:szCs w:val="24"/>
        </w:rPr>
        <w:t>Zubereitung:</w:t>
      </w:r>
    </w:p>
    <w:p w14:paraId="35E1CB86" w14:textId="77777777" w:rsidR="00AB121F" w:rsidRPr="009C4E49" w:rsidRDefault="00AB121F" w:rsidP="00B40E8C">
      <w:pPr>
        <w:pStyle w:val="ListParagraph"/>
        <w:numPr>
          <w:ilvl w:val="0"/>
          <w:numId w:val="1449"/>
        </w:numPr>
        <w:spacing w:after="120"/>
        <w:ind w:left="714" w:hanging="357"/>
        <w:contextualSpacing w:val="0"/>
        <w:jc w:val="both"/>
        <w:rPr>
          <w:sz w:val="24"/>
          <w:szCs w:val="24"/>
        </w:rPr>
      </w:pPr>
      <w:r w:rsidRPr="009C4E49">
        <w:rPr>
          <w:sz w:val="24"/>
          <w:szCs w:val="24"/>
        </w:rPr>
        <w:t>Quinoa in einem Topf ungefähr 6 Minuten lang anrösten, nicht anbrennen lassen! Wasser hinzugießen. Zitronengras fein hacken, dazugeben, ebenso Chiliflocken (nach Geschmack) und eine gute Prise Salz. Wasser aufkochen, dann 12 Minuten simmern lassen, bis die Quinoa gar ist (und das Wasser vollständig eingekocht). Topf vom Herd nehmen, Quinoa kalt werden lassen.</w:t>
      </w:r>
    </w:p>
    <w:p w14:paraId="3249983E" w14:textId="77777777" w:rsidR="00AB121F" w:rsidRPr="009C4E49" w:rsidRDefault="00AB121F" w:rsidP="00B40E8C">
      <w:pPr>
        <w:pStyle w:val="ListParagraph"/>
        <w:numPr>
          <w:ilvl w:val="0"/>
          <w:numId w:val="1449"/>
        </w:numPr>
        <w:spacing w:after="120"/>
        <w:ind w:left="714" w:hanging="357"/>
        <w:contextualSpacing w:val="0"/>
        <w:jc w:val="both"/>
        <w:rPr>
          <w:sz w:val="24"/>
          <w:szCs w:val="24"/>
        </w:rPr>
      </w:pPr>
      <w:r w:rsidRPr="009C4E49">
        <w:rPr>
          <w:sz w:val="24"/>
          <w:szCs w:val="24"/>
        </w:rPr>
        <w:t>Koriander, Minze und Basilikum fein hacken, Zwiebeln in feine Ringe schneiden, zusammen mit der Quinoa in eine Salatschüssel geben. Limettensaft und Kokosmilch zu einem Dressing verrühren und dieses über den Salat geben. Dann Erdnüsse in einer Pfanne ohne Fett anrösten und damit den Salat garnieren.</w:t>
      </w:r>
    </w:p>
    <w:p w14:paraId="4C623DB7" w14:textId="77777777" w:rsidR="00AB121F" w:rsidRPr="001F1F18" w:rsidRDefault="00AB121F" w:rsidP="00AB121F">
      <w:pPr>
        <w:ind w:left="360"/>
        <w:rPr>
          <w:sz w:val="24"/>
          <w:szCs w:val="24"/>
        </w:rPr>
      </w:pPr>
    </w:p>
    <w:p w14:paraId="6FE68259" w14:textId="77777777" w:rsidR="00AB121F" w:rsidRDefault="00AB121F" w:rsidP="00AB121F">
      <w:pPr>
        <w:rPr>
          <w:sz w:val="24"/>
          <w:szCs w:val="24"/>
        </w:rPr>
      </w:pPr>
      <w:r>
        <w:rPr>
          <w:sz w:val="24"/>
          <w:szCs w:val="24"/>
        </w:rPr>
        <w:br w:type="page"/>
      </w:r>
    </w:p>
    <w:p w14:paraId="606FBDD1" w14:textId="3DC7AAF6" w:rsidR="003D068D" w:rsidRPr="003D068D" w:rsidRDefault="00115379" w:rsidP="001D261B">
      <w:pPr>
        <w:pStyle w:val="Heading2"/>
        <w:spacing w:after="240"/>
      </w:pPr>
      <w:r>
        <w:lastRenderedPageBreak/>
        <w:t>Farro-Salat</w:t>
      </w:r>
      <w:r w:rsidR="0091705A">
        <w:rPr>
          <w:rStyle w:val="FootnoteReference"/>
        </w:rPr>
        <w:footnoteReference w:id="124"/>
      </w:r>
    </w:p>
    <w:p w14:paraId="55D7A761" w14:textId="51EC744A" w:rsidR="00115379" w:rsidRPr="00741539" w:rsidRDefault="00115379">
      <w:pPr>
        <w:rPr>
          <w:sz w:val="24"/>
          <w:szCs w:val="24"/>
        </w:rPr>
      </w:pPr>
      <w:r w:rsidRPr="00741539">
        <w:rPr>
          <w:sz w:val="24"/>
          <w:szCs w:val="24"/>
          <w:u w:val="single"/>
        </w:rPr>
        <w:t>Zutaten</w:t>
      </w:r>
      <w:r w:rsidRPr="00741539">
        <w:rPr>
          <w:sz w:val="24"/>
          <w:szCs w:val="24"/>
        </w:rPr>
        <w:t xml:space="preserve"> </w:t>
      </w:r>
      <w:r w:rsidR="0091705A" w:rsidRPr="00741539">
        <w:rPr>
          <w:sz w:val="24"/>
          <w:szCs w:val="24"/>
        </w:rPr>
        <w:t>(</w:t>
      </w:r>
      <w:r w:rsidRPr="00741539">
        <w:rPr>
          <w:sz w:val="24"/>
          <w:szCs w:val="24"/>
        </w:rPr>
        <w:t>für 4 Portionen</w:t>
      </w:r>
      <w:r w:rsidR="0091705A" w:rsidRPr="00741539">
        <w:rPr>
          <w:sz w:val="24"/>
          <w:szCs w:val="24"/>
        </w:rPr>
        <w:t>):</w:t>
      </w:r>
    </w:p>
    <w:p w14:paraId="16156258" w14:textId="77777777" w:rsidR="002E1ED8" w:rsidRPr="00741539" w:rsidRDefault="00115379">
      <w:pPr>
        <w:rPr>
          <w:sz w:val="24"/>
          <w:szCs w:val="24"/>
        </w:rPr>
      </w:pPr>
      <w:r w:rsidRPr="00741539">
        <w:rPr>
          <w:sz w:val="24"/>
          <w:szCs w:val="24"/>
        </w:rPr>
        <w:t>225 g Farro oder Perlgraupen</w:t>
      </w:r>
    </w:p>
    <w:p w14:paraId="6CF83734" w14:textId="77777777" w:rsidR="002E1ED8" w:rsidRPr="00741539" w:rsidRDefault="002E1ED8">
      <w:pPr>
        <w:rPr>
          <w:sz w:val="24"/>
          <w:szCs w:val="24"/>
        </w:rPr>
      </w:pPr>
      <w:r w:rsidRPr="00741539">
        <w:rPr>
          <w:sz w:val="24"/>
          <w:szCs w:val="24"/>
        </w:rPr>
        <w:t>1 Zucchino</w:t>
      </w:r>
    </w:p>
    <w:p w14:paraId="2A538081" w14:textId="77777777" w:rsidR="002E1ED8" w:rsidRPr="00741539" w:rsidRDefault="002E1ED8">
      <w:pPr>
        <w:rPr>
          <w:sz w:val="24"/>
          <w:szCs w:val="24"/>
        </w:rPr>
      </w:pPr>
      <w:r w:rsidRPr="00741539">
        <w:rPr>
          <w:sz w:val="24"/>
          <w:szCs w:val="24"/>
        </w:rPr>
        <w:t>1 gelbe Paprikaschote, halbiert und von Kernen befreit</w:t>
      </w:r>
    </w:p>
    <w:p w14:paraId="09533D45" w14:textId="77777777" w:rsidR="002E1ED8" w:rsidRPr="00741539" w:rsidRDefault="002E1ED8">
      <w:pPr>
        <w:rPr>
          <w:sz w:val="24"/>
          <w:szCs w:val="24"/>
        </w:rPr>
      </w:pPr>
      <w:r w:rsidRPr="00741539">
        <w:rPr>
          <w:sz w:val="24"/>
          <w:szCs w:val="24"/>
        </w:rPr>
        <w:t>1 Fenchelknolle (ohne Grün)</w:t>
      </w:r>
    </w:p>
    <w:p w14:paraId="6F9B1D3C" w14:textId="77777777" w:rsidR="002E1ED8" w:rsidRPr="00741539" w:rsidRDefault="002E1ED8">
      <w:pPr>
        <w:rPr>
          <w:sz w:val="24"/>
          <w:szCs w:val="24"/>
        </w:rPr>
      </w:pPr>
      <w:r w:rsidRPr="00741539">
        <w:rPr>
          <w:sz w:val="24"/>
          <w:szCs w:val="24"/>
        </w:rPr>
        <w:t>15 reife kleine Tomaten</w:t>
      </w:r>
    </w:p>
    <w:p w14:paraId="08FC785D" w14:textId="77777777" w:rsidR="002E1ED8" w:rsidRPr="00741539" w:rsidRDefault="002E1ED8">
      <w:pPr>
        <w:rPr>
          <w:sz w:val="24"/>
          <w:szCs w:val="24"/>
        </w:rPr>
      </w:pPr>
      <w:r w:rsidRPr="00741539">
        <w:rPr>
          <w:sz w:val="24"/>
          <w:szCs w:val="24"/>
        </w:rPr>
        <w:t>2 Knoblauchzehen, zerdrückt</w:t>
      </w:r>
    </w:p>
    <w:p w14:paraId="681AEC53" w14:textId="77777777" w:rsidR="00B41446" w:rsidRPr="00741539" w:rsidRDefault="00B41446">
      <w:pPr>
        <w:rPr>
          <w:sz w:val="24"/>
          <w:szCs w:val="24"/>
        </w:rPr>
      </w:pPr>
      <w:r w:rsidRPr="00741539">
        <w:rPr>
          <w:sz w:val="24"/>
          <w:szCs w:val="24"/>
        </w:rPr>
        <w:t>Etwas Olivenöl</w:t>
      </w:r>
    </w:p>
    <w:p w14:paraId="2855FF6F" w14:textId="77777777" w:rsidR="00B41446" w:rsidRPr="00741539" w:rsidRDefault="00B41446">
      <w:pPr>
        <w:rPr>
          <w:sz w:val="24"/>
          <w:szCs w:val="24"/>
        </w:rPr>
      </w:pPr>
      <w:r w:rsidRPr="00741539">
        <w:rPr>
          <w:sz w:val="24"/>
          <w:szCs w:val="24"/>
        </w:rPr>
        <w:t>Salz, Pfeffer</w:t>
      </w:r>
    </w:p>
    <w:p w14:paraId="08B7CE02" w14:textId="77777777" w:rsidR="00B41446" w:rsidRPr="00741539" w:rsidRDefault="00B41446">
      <w:pPr>
        <w:rPr>
          <w:sz w:val="24"/>
          <w:szCs w:val="24"/>
        </w:rPr>
      </w:pPr>
      <w:r w:rsidRPr="00741539">
        <w:rPr>
          <w:sz w:val="24"/>
          <w:szCs w:val="24"/>
        </w:rPr>
        <w:t>Saft von 1 Zitrone</w:t>
      </w:r>
    </w:p>
    <w:p w14:paraId="7BACACAC" w14:textId="77777777" w:rsidR="00B41446" w:rsidRPr="00741539" w:rsidRDefault="00B41446">
      <w:pPr>
        <w:rPr>
          <w:sz w:val="24"/>
          <w:szCs w:val="24"/>
        </w:rPr>
      </w:pPr>
      <w:r w:rsidRPr="00741539">
        <w:rPr>
          <w:sz w:val="24"/>
          <w:szCs w:val="24"/>
        </w:rPr>
        <w:t>1 Handvoll frische Basilikumblätter, fein gehackt</w:t>
      </w:r>
    </w:p>
    <w:p w14:paraId="7E007CDD" w14:textId="63919B13" w:rsidR="00B41446" w:rsidRPr="00741539" w:rsidRDefault="00B41446">
      <w:pPr>
        <w:rPr>
          <w:sz w:val="24"/>
          <w:szCs w:val="24"/>
        </w:rPr>
      </w:pPr>
      <w:r w:rsidRPr="00741539">
        <w:rPr>
          <w:sz w:val="24"/>
          <w:szCs w:val="24"/>
        </w:rPr>
        <w:t xml:space="preserve">1 Handvoll frische </w:t>
      </w:r>
      <w:r w:rsidR="0091705A" w:rsidRPr="00741539">
        <w:rPr>
          <w:sz w:val="24"/>
          <w:szCs w:val="24"/>
        </w:rPr>
        <w:t>M</w:t>
      </w:r>
      <w:r w:rsidRPr="00741539">
        <w:rPr>
          <w:sz w:val="24"/>
          <w:szCs w:val="24"/>
        </w:rPr>
        <w:t>inzeblätter, fein gehackt</w:t>
      </w:r>
    </w:p>
    <w:p w14:paraId="34BBD98D" w14:textId="77777777" w:rsidR="00B41446" w:rsidRPr="00741539" w:rsidRDefault="00B41446">
      <w:pPr>
        <w:rPr>
          <w:sz w:val="24"/>
          <w:szCs w:val="24"/>
        </w:rPr>
      </w:pPr>
      <w:r w:rsidRPr="00741539">
        <w:rPr>
          <w:sz w:val="24"/>
          <w:szCs w:val="24"/>
        </w:rPr>
        <w:t>150 g Oliven, entkernt und in Ringe geschnitten</w:t>
      </w:r>
    </w:p>
    <w:p w14:paraId="6D531DA2" w14:textId="77777777" w:rsidR="00B41446" w:rsidRPr="00741539" w:rsidRDefault="00B41446">
      <w:pPr>
        <w:rPr>
          <w:sz w:val="24"/>
          <w:szCs w:val="24"/>
        </w:rPr>
      </w:pPr>
      <w:r w:rsidRPr="00741539">
        <w:rPr>
          <w:sz w:val="24"/>
          <w:szCs w:val="24"/>
        </w:rPr>
        <w:t>25 rohe Pistazien, geschält und grob gehackt</w:t>
      </w:r>
    </w:p>
    <w:p w14:paraId="6AB05ECC" w14:textId="77777777" w:rsidR="0091705A" w:rsidRPr="00741539" w:rsidRDefault="0091705A">
      <w:pPr>
        <w:rPr>
          <w:sz w:val="24"/>
          <w:szCs w:val="24"/>
        </w:rPr>
      </w:pPr>
      <w:r w:rsidRPr="00741539">
        <w:rPr>
          <w:sz w:val="24"/>
          <w:szCs w:val="24"/>
        </w:rPr>
        <w:t>Wer will noch Parmesan frisch gehobelt</w:t>
      </w:r>
    </w:p>
    <w:p w14:paraId="099BD33A" w14:textId="77777777" w:rsidR="0091705A" w:rsidRPr="00741539" w:rsidRDefault="0091705A">
      <w:pPr>
        <w:rPr>
          <w:sz w:val="24"/>
          <w:szCs w:val="24"/>
        </w:rPr>
      </w:pPr>
    </w:p>
    <w:p w14:paraId="48CF1300" w14:textId="77777777" w:rsidR="0091705A" w:rsidRPr="00741539" w:rsidRDefault="0091705A">
      <w:pPr>
        <w:rPr>
          <w:sz w:val="24"/>
          <w:szCs w:val="24"/>
        </w:rPr>
      </w:pPr>
      <w:r w:rsidRPr="00741539">
        <w:rPr>
          <w:sz w:val="24"/>
          <w:szCs w:val="24"/>
        </w:rPr>
        <w:t>Zubereitung:</w:t>
      </w:r>
    </w:p>
    <w:p w14:paraId="5905E7DA" w14:textId="77777777" w:rsidR="0091705A" w:rsidRPr="00741539" w:rsidRDefault="0091705A" w:rsidP="00B40E8C">
      <w:pPr>
        <w:pStyle w:val="ListParagraph"/>
        <w:numPr>
          <w:ilvl w:val="0"/>
          <w:numId w:val="1773"/>
        </w:numPr>
        <w:spacing w:after="120"/>
        <w:ind w:left="714" w:hanging="357"/>
        <w:contextualSpacing w:val="0"/>
        <w:jc w:val="both"/>
        <w:rPr>
          <w:sz w:val="24"/>
          <w:szCs w:val="24"/>
        </w:rPr>
      </w:pPr>
      <w:r w:rsidRPr="00741539">
        <w:rPr>
          <w:sz w:val="24"/>
          <w:szCs w:val="24"/>
        </w:rPr>
        <w:t>Die Getreidekörner in eine Schüssel geben, mit doppelt so viel Wasser auffüllen und mindestens 1 Stunde (höchstens 12 Stunden) einweichen lassen.</w:t>
      </w:r>
    </w:p>
    <w:p w14:paraId="563829C4" w14:textId="77777777" w:rsidR="0091705A" w:rsidRPr="00741539" w:rsidRDefault="0091705A" w:rsidP="00B40E8C">
      <w:pPr>
        <w:pStyle w:val="ListParagraph"/>
        <w:numPr>
          <w:ilvl w:val="0"/>
          <w:numId w:val="1773"/>
        </w:numPr>
        <w:spacing w:after="120"/>
        <w:ind w:left="714" w:hanging="357"/>
        <w:contextualSpacing w:val="0"/>
        <w:jc w:val="both"/>
        <w:rPr>
          <w:sz w:val="24"/>
          <w:szCs w:val="24"/>
        </w:rPr>
      </w:pPr>
      <w:r w:rsidRPr="00741539">
        <w:rPr>
          <w:sz w:val="24"/>
          <w:szCs w:val="24"/>
        </w:rPr>
        <w:t>Inzwischen den Backofen auf 200 Grad vorheizen.</w:t>
      </w:r>
    </w:p>
    <w:p w14:paraId="2005EB39" w14:textId="717A21DD" w:rsidR="0091705A" w:rsidRPr="00741539" w:rsidRDefault="0091705A" w:rsidP="00B40E8C">
      <w:pPr>
        <w:pStyle w:val="ListParagraph"/>
        <w:numPr>
          <w:ilvl w:val="0"/>
          <w:numId w:val="1773"/>
        </w:numPr>
        <w:spacing w:after="120"/>
        <w:ind w:left="714" w:hanging="357"/>
        <w:contextualSpacing w:val="0"/>
        <w:jc w:val="both"/>
        <w:rPr>
          <w:sz w:val="24"/>
          <w:szCs w:val="24"/>
        </w:rPr>
      </w:pPr>
      <w:r w:rsidRPr="00741539">
        <w:rPr>
          <w:sz w:val="24"/>
          <w:szCs w:val="24"/>
        </w:rPr>
        <w:t>Zucchini, Paprikaschote, Fenchel und Tomaten in kleine Würfel schneiden. Das Gemüse auf ein Backblech legen, mit Olivenöl beträufeln, Knoblauch sowie eine Prise Salz und Pfeffer hinzufügen und alles mit den Händen gut vermischen.</w:t>
      </w:r>
    </w:p>
    <w:p w14:paraId="343C6BAD" w14:textId="330146F3" w:rsidR="0091705A" w:rsidRPr="00741539" w:rsidRDefault="0091705A" w:rsidP="00B40E8C">
      <w:pPr>
        <w:pStyle w:val="ListParagraph"/>
        <w:numPr>
          <w:ilvl w:val="0"/>
          <w:numId w:val="1773"/>
        </w:numPr>
        <w:spacing w:after="120"/>
        <w:ind w:left="714" w:hanging="357"/>
        <w:contextualSpacing w:val="0"/>
        <w:jc w:val="both"/>
        <w:rPr>
          <w:sz w:val="24"/>
          <w:szCs w:val="24"/>
        </w:rPr>
      </w:pPr>
      <w:r w:rsidRPr="00741539">
        <w:rPr>
          <w:sz w:val="24"/>
          <w:szCs w:val="24"/>
        </w:rPr>
        <w:t xml:space="preserve">Im Ofen etwa 30 Minuten backen, bis das Gemüse weich und leicht gebräunt ist. Zwischendurch mehrmals wenden. </w:t>
      </w:r>
    </w:p>
    <w:p w14:paraId="4E224042" w14:textId="7717CB9C" w:rsidR="0091705A" w:rsidRPr="00741539" w:rsidRDefault="0091705A" w:rsidP="00B40E8C">
      <w:pPr>
        <w:pStyle w:val="ListParagraph"/>
        <w:numPr>
          <w:ilvl w:val="0"/>
          <w:numId w:val="1773"/>
        </w:numPr>
        <w:spacing w:after="120"/>
        <w:ind w:left="714" w:hanging="357"/>
        <w:contextualSpacing w:val="0"/>
        <w:jc w:val="both"/>
        <w:rPr>
          <w:sz w:val="24"/>
          <w:szCs w:val="24"/>
        </w:rPr>
      </w:pPr>
      <w:r w:rsidRPr="00741539">
        <w:rPr>
          <w:sz w:val="24"/>
          <w:szCs w:val="24"/>
        </w:rPr>
        <w:t>Das eingeweichte Gemüse abgießen und mit der doppelten Menge frischen Wassers in einen Topf geben. Zum Kochen bringen, die Hitze reduzieren und das Getreide 15-20 Minuten köcheln lassen, bis es weich ist. Gegen Ende der Garzeit ½ TL Meersalz einrühren. Vom Herd nehmen und das überschüssige Wasser abgießen.</w:t>
      </w:r>
    </w:p>
    <w:p w14:paraId="664F3964" w14:textId="2A339E85" w:rsidR="0091705A" w:rsidRPr="00741539" w:rsidRDefault="0091705A" w:rsidP="00B40E8C">
      <w:pPr>
        <w:pStyle w:val="ListParagraph"/>
        <w:numPr>
          <w:ilvl w:val="0"/>
          <w:numId w:val="1773"/>
        </w:numPr>
        <w:spacing w:after="120"/>
        <w:ind w:left="714" w:hanging="357"/>
        <w:contextualSpacing w:val="0"/>
        <w:jc w:val="both"/>
        <w:rPr>
          <w:sz w:val="24"/>
          <w:szCs w:val="24"/>
        </w:rPr>
      </w:pPr>
      <w:r w:rsidRPr="00741539">
        <w:rPr>
          <w:sz w:val="24"/>
          <w:szCs w:val="24"/>
        </w:rPr>
        <w:lastRenderedPageBreak/>
        <w:t>Das gekochte Getreide mit Zitronensaft und etwas Olivenöl in eine Schüssel geben. Das gebratene Gemüse, die Kräuter, Oliven und Pistazien hinzufügen und alles gut miteinander mischen. Den Salat vor dem Servieren mit Salz und Pfeffer abschmecken und optional mit Parmesan garnieren.</w:t>
      </w:r>
    </w:p>
    <w:p w14:paraId="7196C032" w14:textId="77777777" w:rsidR="0091705A" w:rsidRDefault="0091705A"/>
    <w:p w14:paraId="2C721F52" w14:textId="77777777" w:rsidR="0091705A" w:rsidRDefault="0091705A"/>
    <w:p w14:paraId="095398CA" w14:textId="743B3FA7" w:rsidR="00100D78" w:rsidRPr="0091705A" w:rsidRDefault="00100D78">
      <w:r>
        <w:br w:type="page"/>
      </w:r>
    </w:p>
    <w:p w14:paraId="23733A66" w14:textId="68225CEB" w:rsidR="005D070C" w:rsidRDefault="005D070C" w:rsidP="001803D2">
      <w:pPr>
        <w:pStyle w:val="Heading2"/>
        <w:spacing w:after="240"/>
      </w:pPr>
      <w:r>
        <w:lastRenderedPageBreak/>
        <w:t>Warmer Ziegenkäse-Salat</w:t>
      </w:r>
      <w:r w:rsidR="001803D2">
        <w:rPr>
          <w:rStyle w:val="FootnoteReference"/>
        </w:rPr>
        <w:footnoteReference w:id="125"/>
      </w:r>
      <w:r>
        <w:t xml:space="preserve"> </w:t>
      </w:r>
    </w:p>
    <w:p w14:paraId="47BB05E8" w14:textId="77777777" w:rsidR="00B62B94" w:rsidRPr="00DC1A32" w:rsidRDefault="00B62B94">
      <w:pPr>
        <w:rPr>
          <w:sz w:val="24"/>
          <w:szCs w:val="24"/>
        </w:rPr>
      </w:pPr>
      <w:r w:rsidRPr="00DC1A32">
        <w:rPr>
          <w:sz w:val="24"/>
          <w:szCs w:val="24"/>
          <w:u w:val="single"/>
        </w:rPr>
        <w:t>Zutaten</w:t>
      </w:r>
      <w:r w:rsidRPr="00DC1A32">
        <w:rPr>
          <w:sz w:val="24"/>
          <w:szCs w:val="24"/>
        </w:rPr>
        <w:t xml:space="preserve"> (für 4 Portionen):</w:t>
      </w:r>
    </w:p>
    <w:p w14:paraId="04A4EB85" w14:textId="77777777" w:rsidR="00533B37" w:rsidRPr="00DC1A32" w:rsidRDefault="00533B37">
      <w:pPr>
        <w:rPr>
          <w:sz w:val="24"/>
          <w:szCs w:val="24"/>
        </w:rPr>
      </w:pPr>
      <w:r w:rsidRPr="00DC1A32">
        <w:rPr>
          <w:sz w:val="24"/>
          <w:szCs w:val="24"/>
        </w:rPr>
        <w:t>Etwa ½ Kopf Eichblattsalat</w:t>
      </w:r>
    </w:p>
    <w:p w14:paraId="5E5ACD09" w14:textId="77777777" w:rsidR="00533B37" w:rsidRPr="00DC1A32" w:rsidRDefault="00533B37">
      <w:pPr>
        <w:rPr>
          <w:sz w:val="24"/>
          <w:szCs w:val="24"/>
        </w:rPr>
      </w:pPr>
      <w:r w:rsidRPr="00DC1A32">
        <w:rPr>
          <w:sz w:val="24"/>
          <w:szCs w:val="24"/>
        </w:rPr>
        <w:t>1 kleiner Radicchio</w:t>
      </w:r>
    </w:p>
    <w:p w14:paraId="1A03840F" w14:textId="77777777" w:rsidR="00533B37" w:rsidRPr="00DC1A32" w:rsidRDefault="00533B37">
      <w:pPr>
        <w:rPr>
          <w:sz w:val="24"/>
          <w:szCs w:val="24"/>
        </w:rPr>
      </w:pPr>
      <w:r w:rsidRPr="00DC1A32">
        <w:rPr>
          <w:sz w:val="24"/>
          <w:szCs w:val="24"/>
        </w:rPr>
        <w:t>2 EL milder Rotweinessig</w:t>
      </w:r>
    </w:p>
    <w:p w14:paraId="31058B4E" w14:textId="77777777" w:rsidR="00533B37" w:rsidRPr="00DC1A32" w:rsidRDefault="00533B37">
      <w:pPr>
        <w:rPr>
          <w:sz w:val="24"/>
          <w:szCs w:val="24"/>
        </w:rPr>
      </w:pPr>
      <w:r w:rsidRPr="00DC1A32">
        <w:rPr>
          <w:sz w:val="24"/>
          <w:szCs w:val="24"/>
        </w:rPr>
        <w:t>5 EL Olivenöl</w:t>
      </w:r>
    </w:p>
    <w:p w14:paraId="1ED39BE0" w14:textId="6F9036DC" w:rsidR="00533B37" w:rsidRPr="00DC1A32" w:rsidRDefault="00533B37">
      <w:pPr>
        <w:rPr>
          <w:sz w:val="24"/>
          <w:szCs w:val="24"/>
        </w:rPr>
      </w:pPr>
      <w:r w:rsidRPr="00DC1A32">
        <w:rPr>
          <w:sz w:val="24"/>
          <w:szCs w:val="24"/>
        </w:rPr>
        <w:t>Salz, Pfeffer</w:t>
      </w:r>
    </w:p>
    <w:p w14:paraId="0369AC4F" w14:textId="77777777" w:rsidR="00C91639" w:rsidRPr="00DC1A32" w:rsidRDefault="00C91639">
      <w:pPr>
        <w:rPr>
          <w:sz w:val="24"/>
          <w:szCs w:val="24"/>
        </w:rPr>
      </w:pPr>
      <w:r w:rsidRPr="00DC1A32">
        <w:rPr>
          <w:sz w:val="24"/>
          <w:szCs w:val="24"/>
        </w:rPr>
        <w:t>1 Knoblauchzehe</w:t>
      </w:r>
    </w:p>
    <w:p w14:paraId="44E02940" w14:textId="77777777" w:rsidR="00C91639" w:rsidRPr="00DC1A32" w:rsidRDefault="00C91639">
      <w:pPr>
        <w:rPr>
          <w:sz w:val="24"/>
          <w:szCs w:val="24"/>
        </w:rPr>
      </w:pPr>
      <w:r w:rsidRPr="00DC1A32">
        <w:rPr>
          <w:sz w:val="24"/>
          <w:szCs w:val="24"/>
        </w:rPr>
        <w:t>200 g junger milder Ziegenkäse</w:t>
      </w:r>
    </w:p>
    <w:p w14:paraId="5D23AB41" w14:textId="77777777" w:rsidR="00C91639" w:rsidRPr="00DC1A32" w:rsidRDefault="00C91639">
      <w:pPr>
        <w:rPr>
          <w:sz w:val="24"/>
          <w:szCs w:val="24"/>
        </w:rPr>
      </w:pPr>
      <w:r w:rsidRPr="00DC1A32">
        <w:rPr>
          <w:sz w:val="24"/>
          <w:szCs w:val="24"/>
        </w:rPr>
        <w:t>½ Kästchen Kresse</w:t>
      </w:r>
    </w:p>
    <w:p w14:paraId="5C83BDB1" w14:textId="77777777" w:rsidR="00C91639" w:rsidRPr="00DC1A32" w:rsidRDefault="00C91639">
      <w:pPr>
        <w:rPr>
          <w:sz w:val="24"/>
          <w:szCs w:val="24"/>
        </w:rPr>
      </w:pPr>
    </w:p>
    <w:p w14:paraId="59A2F67F" w14:textId="77777777" w:rsidR="00C91639" w:rsidRPr="00DC1A32" w:rsidRDefault="00C91639">
      <w:pPr>
        <w:rPr>
          <w:sz w:val="24"/>
          <w:szCs w:val="24"/>
        </w:rPr>
      </w:pPr>
      <w:r w:rsidRPr="00DC1A32">
        <w:rPr>
          <w:sz w:val="24"/>
          <w:szCs w:val="24"/>
        </w:rPr>
        <w:t>Zubereitungszeit:</w:t>
      </w:r>
      <w:r w:rsidRPr="00DC1A32">
        <w:rPr>
          <w:sz w:val="24"/>
          <w:szCs w:val="24"/>
        </w:rPr>
        <w:tab/>
        <w:t>30 Minuten</w:t>
      </w:r>
    </w:p>
    <w:p w14:paraId="36C3BCB4" w14:textId="5A75FC5E" w:rsidR="00C91639" w:rsidRPr="00DC1A32" w:rsidRDefault="00C91639" w:rsidP="00B40E8C">
      <w:pPr>
        <w:pStyle w:val="ListParagraph"/>
        <w:numPr>
          <w:ilvl w:val="0"/>
          <w:numId w:val="1731"/>
        </w:numPr>
        <w:spacing w:after="120"/>
        <w:ind w:left="714" w:hanging="357"/>
        <w:contextualSpacing w:val="0"/>
        <w:jc w:val="both"/>
        <w:rPr>
          <w:sz w:val="24"/>
          <w:szCs w:val="24"/>
        </w:rPr>
      </w:pPr>
      <w:r w:rsidRPr="00DC1A32">
        <w:rPr>
          <w:sz w:val="24"/>
          <w:szCs w:val="24"/>
        </w:rPr>
        <w:t>D</w:t>
      </w:r>
      <w:r w:rsidR="001803D2" w:rsidRPr="00DC1A32">
        <w:rPr>
          <w:sz w:val="24"/>
          <w:szCs w:val="24"/>
        </w:rPr>
        <w:t>en</w:t>
      </w:r>
      <w:r w:rsidRPr="00DC1A32">
        <w:rPr>
          <w:sz w:val="24"/>
          <w:szCs w:val="24"/>
        </w:rPr>
        <w:t xml:space="preserve"> </w:t>
      </w:r>
      <w:r w:rsidR="001803D2" w:rsidRPr="00DC1A32">
        <w:rPr>
          <w:sz w:val="24"/>
          <w:szCs w:val="24"/>
        </w:rPr>
        <w:t>E</w:t>
      </w:r>
      <w:r w:rsidRPr="00DC1A32">
        <w:rPr>
          <w:sz w:val="24"/>
          <w:szCs w:val="24"/>
        </w:rPr>
        <w:t>ichblattsalat putzen, waschen und sehr gut trocken schütteln. Sternförmig auf vier große Teller verteilen. Die Radicchioblätter waschen, gut abtropfen lassen. Kleinzupfen oder in sehr feine, nur millimeterdünne Streifen schneiden. Jeweils in die Mitte vom Salatbett häufen.</w:t>
      </w:r>
    </w:p>
    <w:p w14:paraId="73E3D222" w14:textId="77777777" w:rsidR="002C2DC7" w:rsidRPr="00DC1A32" w:rsidRDefault="00C91639" w:rsidP="00B40E8C">
      <w:pPr>
        <w:pStyle w:val="ListParagraph"/>
        <w:numPr>
          <w:ilvl w:val="0"/>
          <w:numId w:val="1731"/>
        </w:numPr>
        <w:spacing w:after="120"/>
        <w:ind w:left="714" w:hanging="357"/>
        <w:contextualSpacing w:val="0"/>
        <w:jc w:val="both"/>
        <w:rPr>
          <w:sz w:val="24"/>
          <w:szCs w:val="24"/>
        </w:rPr>
      </w:pPr>
      <w:r w:rsidRPr="00DC1A32">
        <w:rPr>
          <w:sz w:val="24"/>
          <w:szCs w:val="24"/>
        </w:rPr>
        <w:t xml:space="preserve">Den Rotweinessig mit 3 EL Olivenöl, Salz und Pfeffer verquirlen, </w:t>
      </w:r>
      <w:r w:rsidR="002C2DC7" w:rsidRPr="00DC1A32">
        <w:rPr>
          <w:sz w:val="24"/>
          <w:szCs w:val="24"/>
        </w:rPr>
        <w:t>über die Salatblätter träufeln.</w:t>
      </w:r>
    </w:p>
    <w:p w14:paraId="4F38F20F" w14:textId="4F860E83" w:rsidR="005D18AB" w:rsidRPr="00DC1A32" w:rsidRDefault="002C2DC7" w:rsidP="00B40E8C">
      <w:pPr>
        <w:pStyle w:val="ListParagraph"/>
        <w:numPr>
          <w:ilvl w:val="0"/>
          <w:numId w:val="1731"/>
        </w:numPr>
        <w:spacing w:after="120"/>
        <w:ind w:left="714" w:hanging="357"/>
        <w:contextualSpacing w:val="0"/>
        <w:jc w:val="both"/>
        <w:rPr>
          <w:sz w:val="24"/>
          <w:szCs w:val="24"/>
        </w:rPr>
      </w:pPr>
      <w:r w:rsidRPr="00DC1A32">
        <w:rPr>
          <w:sz w:val="24"/>
          <w:szCs w:val="24"/>
        </w:rPr>
        <w:t>Das restliche Olivenöl mit der durchgepre</w:t>
      </w:r>
      <w:r w:rsidR="00DC1A32">
        <w:rPr>
          <w:sz w:val="24"/>
          <w:szCs w:val="24"/>
        </w:rPr>
        <w:t>ss</w:t>
      </w:r>
      <w:r w:rsidRPr="00DC1A32">
        <w:rPr>
          <w:sz w:val="24"/>
          <w:szCs w:val="24"/>
        </w:rPr>
        <w:t xml:space="preserve">ten Knoblauchzehe in einer Pfanne sanft erhitzen. Den Ziegenkäse in kleine, etwa 1 cm dicke Scheiben schneiden, ins mäßig </w:t>
      </w:r>
      <w:r w:rsidR="005D18AB" w:rsidRPr="00DC1A32">
        <w:rPr>
          <w:sz w:val="24"/>
          <w:szCs w:val="24"/>
        </w:rPr>
        <w:t>erwärmte Öl legen und bei niedriger Hitze kurz warm werden, aber nicht zerfließen lassen.</w:t>
      </w:r>
    </w:p>
    <w:p w14:paraId="237C6DB0" w14:textId="266D4879" w:rsidR="005D18AB" w:rsidRPr="00DC1A32" w:rsidRDefault="005D18AB" w:rsidP="00B40E8C">
      <w:pPr>
        <w:pStyle w:val="ListParagraph"/>
        <w:numPr>
          <w:ilvl w:val="0"/>
          <w:numId w:val="1731"/>
        </w:numPr>
        <w:spacing w:after="120"/>
        <w:ind w:left="714" w:hanging="357"/>
        <w:contextualSpacing w:val="0"/>
        <w:jc w:val="both"/>
        <w:rPr>
          <w:sz w:val="24"/>
          <w:szCs w:val="24"/>
        </w:rPr>
      </w:pPr>
      <w:r w:rsidRPr="00DC1A32">
        <w:rPr>
          <w:sz w:val="24"/>
          <w:szCs w:val="24"/>
        </w:rPr>
        <w:t>Den warmen Käse vorsichtig aus der Pfanne nehmen, auf die Salatblätter legen. M</w:t>
      </w:r>
      <w:r w:rsidR="001803D2" w:rsidRPr="00DC1A32">
        <w:rPr>
          <w:sz w:val="24"/>
          <w:szCs w:val="24"/>
        </w:rPr>
        <w:t>i</w:t>
      </w:r>
      <w:r w:rsidRPr="00DC1A32">
        <w:rPr>
          <w:sz w:val="24"/>
          <w:szCs w:val="24"/>
        </w:rPr>
        <w:t>t dem warmen Öl aus der Pfanne beträufeln, alles nochmals frisch aus der Mühl</w:t>
      </w:r>
      <w:r w:rsidR="001803D2" w:rsidRPr="00DC1A32">
        <w:rPr>
          <w:sz w:val="24"/>
          <w:szCs w:val="24"/>
        </w:rPr>
        <w:t>e</w:t>
      </w:r>
      <w:r w:rsidRPr="00DC1A32">
        <w:rPr>
          <w:sz w:val="24"/>
          <w:szCs w:val="24"/>
        </w:rPr>
        <w:t xml:space="preserve"> pfeffern und leicht salzen (je nach Schärfe des Käses). Mit frischen Kresseblättchen bestreuen und sofort servieren.</w:t>
      </w:r>
    </w:p>
    <w:p w14:paraId="564776C2" w14:textId="77777777" w:rsidR="005D18AB" w:rsidRPr="00DC1A32" w:rsidRDefault="005D18AB">
      <w:pPr>
        <w:rPr>
          <w:sz w:val="24"/>
          <w:szCs w:val="24"/>
        </w:rPr>
      </w:pPr>
    </w:p>
    <w:p w14:paraId="5FC42C13" w14:textId="77777777" w:rsidR="00647295" w:rsidRPr="00DC1A32" w:rsidRDefault="00DB0860" w:rsidP="001803D2">
      <w:pPr>
        <w:ind w:left="1416" w:hanging="1416"/>
        <w:jc w:val="both"/>
        <w:rPr>
          <w:sz w:val="24"/>
          <w:szCs w:val="24"/>
        </w:rPr>
      </w:pPr>
      <w:r w:rsidRPr="00DC1A32">
        <w:rPr>
          <w:sz w:val="24"/>
          <w:szCs w:val="24"/>
        </w:rPr>
        <w:t>Kommentar:</w:t>
      </w:r>
      <w:r w:rsidRPr="00DC1A32">
        <w:rPr>
          <w:sz w:val="24"/>
          <w:szCs w:val="24"/>
        </w:rPr>
        <w:tab/>
        <w:t xml:space="preserve">Dazu reichlich frisches </w:t>
      </w:r>
      <w:r w:rsidR="001803D2" w:rsidRPr="00DC1A32">
        <w:rPr>
          <w:sz w:val="24"/>
          <w:szCs w:val="24"/>
        </w:rPr>
        <w:t>B</w:t>
      </w:r>
      <w:r w:rsidRPr="00DC1A32">
        <w:rPr>
          <w:sz w:val="24"/>
          <w:szCs w:val="24"/>
        </w:rPr>
        <w:t xml:space="preserve">aguette servieren. Ein leichter Rotwein oder auch ein Roséwein aus der Provence und schon fühlt man sich wie Gott in Frankreich. </w:t>
      </w:r>
    </w:p>
    <w:p w14:paraId="21A2381A" w14:textId="5BFBBABD" w:rsidR="006E7CB5" w:rsidRDefault="00647295" w:rsidP="00647295">
      <w:pPr>
        <w:ind w:left="1416"/>
        <w:jc w:val="both"/>
      </w:pPr>
      <w:r w:rsidRPr="00DC1A32">
        <w:rPr>
          <w:sz w:val="24"/>
          <w:szCs w:val="24"/>
        </w:rPr>
        <w:t xml:space="preserve">Ist übrigens unser Salat für Gäste </w:t>
      </w:r>
      <w:r w:rsidRPr="00DC1A32">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sidR="006E7CB5">
        <w:br w:type="page"/>
      </w:r>
    </w:p>
    <w:p w14:paraId="0EABBE75" w14:textId="23E57EC9" w:rsidR="00DE1DEC" w:rsidRPr="00CC1357" w:rsidRDefault="00DE1DEC" w:rsidP="000A6643">
      <w:pPr>
        <w:pStyle w:val="Heading2"/>
        <w:spacing w:after="240"/>
      </w:pPr>
      <w:r w:rsidRPr="00CC1357">
        <w:lastRenderedPageBreak/>
        <w:t>Röstkarottensalat</w:t>
      </w:r>
      <w:r w:rsidR="00F268B8">
        <w:rPr>
          <w:rStyle w:val="FootnoteReference"/>
        </w:rPr>
        <w:footnoteReference w:id="126"/>
      </w:r>
      <w:r w:rsidRPr="00CC1357">
        <w:t xml:space="preserve"> </w:t>
      </w:r>
    </w:p>
    <w:p w14:paraId="67BF2D16" w14:textId="4F2D93E3" w:rsidR="004736DB" w:rsidRPr="00EB6948" w:rsidRDefault="004736DB">
      <w:pPr>
        <w:rPr>
          <w:sz w:val="24"/>
          <w:szCs w:val="24"/>
        </w:rPr>
      </w:pPr>
      <w:r w:rsidRPr="000A6643">
        <w:rPr>
          <w:sz w:val="24"/>
          <w:szCs w:val="24"/>
          <w:u w:val="single"/>
        </w:rPr>
        <w:t>Zutaten</w:t>
      </w:r>
      <w:r w:rsidRPr="00EB6948">
        <w:rPr>
          <w:sz w:val="24"/>
          <w:szCs w:val="24"/>
        </w:rPr>
        <w:t xml:space="preserve"> </w:t>
      </w:r>
      <w:r w:rsidR="000A6643">
        <w:rPr>
          <w:sz w:val="24"/>
          <w:szCs w:val="24"/>
        </w:rPr>
        <w:t>(</w:t>
      </w:r>
      <w:r w:rsidRPr="00EB6948">
        <w:rPr>
          <w:sz w:val="24"/>
          <w:szCs w:val="24"/>
        </w:rPr>
        <w:t>für 4 Portionen</w:t>
      </w:r>
      <w:r w:rsidR="000A6643">
        <w:rPr>
          <w:sz w:val="24"/>
          <w:szCs w:val="24"/>
        </w:rPr>
        <w:t>)</w:t>
      </w:r>
    </w:p>
    <w:p w14:paraId="439C1020" w14:textId="77777777" w:rsidR="004736DB" w:rsidRDefault="004736DB">
      <w:pPr>
        <w:rPr>
          <w:sz w:val="24"/>
          <w:szCs w:val="24"/>
        </w:rPr>
      </w:pPr>
      <w:r w:rsidRPr="004736DB">
        <w:rPr>
          <w:sz w:val="24"/>
          <w:szCs w:val="24"/>
        </w:rPr>
        <w:t>1 kg Karotten, geschält und s</w:t>
      </w:r>
      <w:r>
        <w:rPr>
          <w:sz w:val="24"/>
          <w:szCs w:val="24"/>
        </w:rPr>
        <w:t>chräg in Stifte geschnitten</w:t>
      </w:r>
    </w:p>
    <w:p w14:paraId="4E6506F8" w14:textId="77777777" w:rsidR="00C11514" w:rsidRDefault="004736DB">
      <w:pPr>
        <w:rPr>
          <w:sz w:val="24"/>
          <w:szCs w:val="24"/>
        </w:rPr>
      </w:pPr>
      <w:r>
        <w:rPr>
          <w:sz w:val="24"/>
          <w:szCs w:val="24"/>
        </w:rPr>
        <w:t xml:space="preserve">3 EL </w:t>
      </w:r>
      <w:r w:rsidR="00C11514">
        <w:rPr>
          <w:sz w:val="24"/>
          <w:szCs w:val="24"/>
        </w:rPr>
        <w:t>Olivenöl</w:t>
      </w:r>
    </w:p>
    <w:p w14:paraId="6CE2301F" w14:textId="3E7AE061" w:rsidR="00C11514" w:rsidRDefault="00C11514">
      <w:pPr>
        <w:rPr>
          <w:sz w:val="24"/>
          <w:szCs w:val="24"/>
        </w:rPr>
      </w:pPr>
      <w:r>
        <w:rPr>
          <w:sz w:val="24"/>
          <w:szCs w:val="24"/>
        </w:rPr>
        <w:t xml:space="preserve">1,5 EL </w:t>
      </w:r>
      <w:r w:rsidR="003507A4">
        <w:rPr>
          <w:sz w:val="24"/>
          <w:szCs w:val="24"/>
        </w:rPr>
        <w:t>A</w:t>
      </w:r>
      <w:r>
        <w:rPr>
          <w:sz w:val="24"/>
          <w:szCs w:val="24"/>
        </w:rPr>
        <w:t>hornsirup</w:t>
      </w:r>
    </w:p>
    <w:p w14:paraId="7EB8CD83" w14:textId="77777777" w:rsidR="00C11514" w:rsidRDefault="00C11514">
      <w:pPr>
        <w:rPr>
          <w:sz w:val="24"/>
          <w:szCs w:val="24"/>
        </w:rPr>
      </w:pPr>
      <w:r>
        <w:rPr>
          <w:sz w:val="24"/>
          <w:szCs w:val="24"/>
        </w:rPr>
        <w:t>10 g Minzeblätter</w:t>
      </w:r>
    </w:p>
    <w:p w14:paraId="5E2BE175" w14:textId="77777777" w:rsidR="00C11514" w:rsidRDefault="00C11514">
      <w:pPr>
        <w:rPr>
          <w:sz w:val="24"/>
          <w:szCs w:val="24"/>
        </w:rPr>
      </w:pPr>
      <w:r>
        <w:rPr>
          <w:sz w:val="24"/>
          <w:szCs w:val="24"/>
        </w:rPr>
        <w:t>5 g Dill, grob gehackt</w:t>
      </w:r>
    </w:p>
    <w:p w14:paraId="34D8110D" w14:textId="6053AC93" w:rsidR="00C11514" w:rsidRDefault="00C11514">
      <w:pPr>
        <w:rPr>
          <w:sz w:val="24"/>
          <w:szCs w:val="24"/>
        </w:rPr>
      </w:pPr>
      <w:r>
        <w:rPr>
          <w:sz w:val="24"/>
          <w:szCs w:val="24"/>
        </w:rPr>
        <w:t>8 getrock</w:t>
      </w:r>
      <w:r w:rsidR="003507A4">
        <w:rPr>
          <w:sz w:val="24"/>
          <w:szCs w:val="24"/>
        </w:rPr>
        <w:t>ne</w:t>
      </w:r>
      <w:r>
        <w:rPr>
          <w:sz w:val="24"/>
          <w:szCs w:val="24"/>
        </w:rPr>
        <w:t>te Aprikosen, in feine Scheiben geschnitten</w:t>
      </w:r>
    </w:p>
    <w:p w14:paraId="23E31622" w14:textId="231EF67F" w:rsidR="00C11514" w:rsidRDefault="00C11514">
      <w:pPr>
        <w:rPr>
          <w:sz w:val="24"/>
          <w:szCs w:val="24"/>
        </w:rPr>
      </w:pPr>
      <w:r>
        <w:rPr>
          <w:sz w:val="24"/>
          <w:szCs w:val="24"/>
        </w:rPr>
        <w:t xml:space="preserve">30 </w:t>
      </w:r>
      <w:r w:rsidR="00DC1A32">
        <w:rPr>
          <w:sz w:val="24"/>
          <w:szCs w:val="24"/>
        </w:rPr>
        <w:t xml:space="preserve">g </w:t>
      </w:r>
      <w:r>
        <w:rPr>
          <w:sz w:val="24"/>
          <w:szCs w:val="24"/>
        </w:rPr>
        <w:t>geröstete Salzmandeln, grob gehackt</w:t>
      </w:r>
    </w:p>
    <w:p w14:paraId="148EF4EB" w14:textId="77777777" w:rsidR="001A455C" w:rsidRDefault="00C11514">
      <w:pPr>
        <w:rPr>
          <w:sz w:val="24"/>
          <w:szCs w:val="24"/>
        </w:rPr>
      </w:pPr>
      <w:r>
        <w:rPr>
          <w:sz w:val="24"/>
          <w:szCs w:val="24"/>
        </w:rPr>
        <w:t>Salz, Pfeffer</w:t>
      </w:r>
    </w:p>
    <w:p w14:paraId="54A9F5DF" w14:textId="77777777" w:rsidR="001A455C" w:rsidRDefault="001A455C">
      <w:pPr>
        <w:rPr>
          <w:sz w:val="24"/>
          <w:szCs w:val="24"/>
        </w:rPr>
      </w:pPr>
    </w:p>
    <w:p w14:paraId="28ADB4FE" w14:textId="77777777" w:rsidR="001A455C" w:rsidRPr="00DC1A32" w:rsidRDefault="001A455C">
      <w:pPr>
        <w:rPr>
          <w:i/>
          <w:iCs/>
          <w:sz w:val="24"/>
          <w:szCs w:val="24"/>
        </w:rPr>
      </w:pPr>
      <w:r w:rsidRPr="00DC1A32">
        <w:rPr>
          <w:i/>
          <w:iCs/>
          <w:sz w:val="24"/>
          <w:szCs w:val="24"/>
        </w:rPr>
        <w:t>Chamoy:</w:t>
      </w:r>
    </w:p>
    <w:p w14:paraId="2BFEA179" w14:textId="21DA0795" w:rsidR="001A455C" w:rsidRDefault="001A455C">
      <w:pPr>
        <w:rPr>
          <w:sz w:val="24"/>
          <w:szCs w:val="24"/>
        </w:rPr>
      </w:pPr>
      <w:r>
        <w:rPr>
          <w:sz w:val="24"/>
          <w:szCs w:val="24"/>
        </w:rPr>
        <w:t>40 g getroc</w:t>
      </w:r>
      <w:r w:rsidR="009C5EA1">
        <w:rPr>
          <w:sz w:val="24"/>
          <w:szCs w:val="24"/>
        </w:rPr>
        <w:t>k</w:t>
      </w:r>
      <w:r w:rsidR="003507A4">
        <w:rPr>
          <w:sz w:val="24"/>
          <w:szCs w:val="24"/>
        </w:rPr>
        <w:t>ne</w:t>
      </w:r>
      <w:r>
        <w:rPr>
          <w:sz w:val="24"/>
          <w:szCs w:val="24"/>
        </w:rPr>
        <w:t>te Aprikosen</w:t>
      </w:r>
    </w:p>
    <w:p w14:paraId="3720FB71" w14:textId="77777777" w:rsidR="001A455C" w:rsidRDefault="001A455C">
      <w:pPr>
        <w:rPr>
          <w:sz w:val="24"/>
          <w:szCs w:val="24"/>
        </w:rPr>
      </w:pPr>
      <w:r>
        <w:rPr>
          <w:sz w:val="24"/>
          <w:szCs w:val="24"/>
        </w:rPr>
        <w:t>1 TL Ahornsirup</w:t>
      </w:r>
    </w:p>
    <w:p w14:paraId="5B5BF752" w14:textId="77777777" w:rsidR="001A455C" w:rsidRPr="00453E4D" w:rsidRDefault="001A455C">
      <w:pPr>
        <w:rPr>
          <w:sz w:val="24"/>
          <w:szCs w:val="24"/>
        </w:rPr>
      </w:pPr>
      <w:r w:rsidRPr="00453E4D">
        <w:rPr>
          <w:sz w:val="24"/>
          <w:szCs w:val="24"/>
        </w:rPr>
        <w:t>2 TL Sumach</w:t>
      </w:r>
    </w:p>
    <w:p w14:paraId="0F2943B5" w14:textId="77777777" w:rsidR="001A455C" w:rsidRPr="00453E4D" w:rsidRDefault="001A455C">
      <w:pPr>
        <w:rPr>
          <w:sz w:val="24"/>
          <w:szCs w:val="24"/>
        </w:rPr>
      </w:pPr>
      <w:r w:rsidRPr="00453E4D">
        <w:rPr>
          <w:sz w:val="24"/>
          <w:szCs w:val="24"/>
        </w:rPr>
        <w:t>45 ml Limettensaft</w:t>
      </w:r>
    </w:p>
    <w:p w14:paraId="44595D87" w14:textId="77777777" w:rsidR="00F059B6" w:rsidRPr="00453E4D" w:rsidRDefault="00F059B6">
      <w:pPr>
        <w:rPr>
          <w:sz w:val="24"/>
          <w:szCs w:val="24"/>
        </w:rPr>
      </w:pPr>
      <w:r w:rsidRPr="00453E4D">
        <w:rPr>
          <w:sz w:val="24"/>
          <w:szCs w:val="24"/>
        </w:rPr>
        <w:t xml:space="preserve">¾ </w:t>
      </w:r>
      <w:r w:rsidR="001A455C" w:rsidRPr="00453E4D">
        <w:rPr>
          <w:sz w:val="24"/>
          <w:szCs w:val="24"/>
        </w:rPr>
        <w:t>TL Chiliflocken</w:t>
      </w:r>
    </w:p>
    <w:p w14:paraId="76A9943E" w14:textId="77777777" w:rsidR="00F059B6" w:rsidRDefault="00F059B6">
      <w:pPr>
        <w:rPr>
          <w:sz w:val="24"/>
          <w:szCs w:val="24"/>
        </w:rPr>
      </w:pPr>
      <w:r>
        <w:rPr>
          <w:sz w:val="24"/>
          <w:szCs w:val="24"/>
        </w:rPr>
        <w:t>1 kleine Knoblauchzehe</w:t>
      </w:r>
    </w:p>
    <w:p w14:paraId="102D50BD" w14:textId="77777777" w:rsidR="009C5EA1" w:rsidRDefault="00F059B6">
      <w:pPr>
        <w:rPr>
          <w:sz w:val="24"/>
          <w:szCs w:val="24"/>
        </w:rPr>
      </w:pPr>
      <w:r>
        <w:rPr>
          <w:sz w:val="24"/>
          <w:szCs w:val="24"/>
        </w:rPr>
        <w:t>2 EL Olivenöl</w:t>
      </w:r>
    </w:p>
    <w:p w14:paraId="68026891" w14:textId="77777777" w:rsidR="009C5EA1" w:rsidRDefault="009C5EA1">
      <w:pPr>
        <w:rPr>
          <w:sz w:val="24"/>
          <w:szCs w:val="24"/>
        </w:rPr>
      </w:pPr>
    </w:p>
    <w:p w14:paraId="7269A621" w14:textId="2BB514AB" w:rsidR="003507A4" w:rsidRDefault="003507A4">
      <w:pPr>
        <w:rPr>
          <w:sz w:val="24"/>
          <w:szCs w:val="24"/>
        </w:rPr>
      </w:pPr>
      <w:r>
        <w:rPr>
          <w:sz w:val="24"/>
          <w:szCs w:val="24"/>
        </w:rPr>
        <w:t>Zubereitung:</w:t>
      </w:r>
    </w:p>
    <w:p w14:paraId="372351E1" w14:textId="69BCD612" w:rsidR="009C5EA1" w:rsidRPr="00B60321" w:rsidRDefault="009C5EA1" w:rsidP="00B40E8C">
      <w:pPr>
        <w:pStyle w:val="ListParagraph"/>
        <w:numPr>
          <w:ilvl w:val="0"/>
          <w:numId w:val="1520"/>
        </w:numPr>
        <w:ind w:left="714" w:hanging="357"/>
        <w:contextualSpacing w:val="0"/>
        <w:jc w:val="both"/>
        <w:rPr>
          <w:sz w:val="24"/>
          <w:szCs w:val="24"/>
        </w:rPr>
      </w:pPr>
      <w:r w:rsidRPr="00B60321">
        <w:rPr>
          <w:sz w:val="24"/>
          <w:szCs w:val="24"/>
        </w:rPr>
        <w:t>Den Backofen auf 240 Grad (Umluft) vorheizen.</w:t>
      </w:r>
    </w:p>
    <w:p w14:paraId="5579E8E0" w14:textId="7EFB21FA" w:rsidR="009C5EA1" w:rsidRPr="00B60321" w:rsidRDefault="009C5EA1" w:rsidP="00B40E8C">
      <w:pPr>
        <w:pStyle w:val="ListParagraph"/>
        <w:numPr>
          <w:ilvl w:val="0"/>
          <w:numId w:val="1520"/>
        </w:numPr>
        <w:ind w:left="714" w:hanging="357"/>
        <w:contextualSpacing w:val="0"/>
        <w:jc w:val="both"/>
        <w:rPr>
          <w:sz w:val="24"/>
          <w:szCs w:val="24"/>
        </w:rPr>
      </w:pPr>
      <w:r w:rsidRPr="00B60321">
        <w:rPr>
          <w:sz w:val="24"/>
          <w:szCs w:val="24"/>
        </w:rPr>
        <w:t>Die Karotten in eine</w:t>
      </w:r>
      <w:r w:rsidR="0046249D" w:rsidRPr="00B60321">
        <w:rPr>
          <w:sz w:val="24"/>
          <w:szCs w:val="24"/>
        </w:rPr>
        <w:t>r großen Schüssel mit Öl, Ahornsirup, 1 ¼ TL Salz und ein</w:t>
      </w:r>
      <w:r w:rsidR="00B60321" w:rsidRPr="00B60321">
        <w:rPr>
          <w:sz w:val="24"/>
          <w:szCs w:val="24"/>
        </w:rPr>
        <w:t>e</w:t>
      </w:r>
      <w:r w:rsidR="0046249D" w:rsidRPr="00B60321">
        <w:rPr>
          <w:sz w:val="24"/>
          <w:szCs w:val="24"/>
        </w:rPr>
        <w:t xml:space="preserve">r kräftigen Prise Pfeffer mischen. Möglichst großzügig </w:t>
      </w:r>
      <w:r w:rsidR="00886A70" w:rsidRPr="00B60321">
        <w:rPr>
          <w:sz w:val="24"/>
          <w:szCs w:val="24"/>
        </w:rPr>
        <w:t>auf zwei mit Backpapier bedeckte Bleche verteilen und im heißen Ofen 18 Minuten rösten, bis sie schön gebräunt, aber noch bissfest sind. Nach der Hälfte der Zeit die Karotten durchheben und die Position der Bleche tauschen.</w:t>
      </w:r>
    </w:p>
    <w:p w14:paraId="47A4CC7B" w14:textId="6C0C1A42" w:rsidR="00886A70" w:rsidRPr="00B60321" w:rsidRDefault="00886A70" w:rsidP="00B40E8C">
      <w:pPr>
        <w:pStyle w:val="ListParagraph"/>
        <w:numPr>
          <w:ilvl w:val="0"/>
          <w:numId w:val="1520"/>
        </w:numPr>
        <w:ind w:left="714" w:hanging="357"/>
        <w:contextualSpacing w:val="0"/>
        <w:jc w:val="both"/>
        <w:rPr>
          <w:sz w:val="24"/>
          <w:szCs w:val="24"/>
        </w:rPr>
      </w:pPr>
      <w:r w:rsidRPr="00B60321">
        <w:rPr>
          <w:sz w:val="24"/>
          <w:szCs w:val="24"/>
        </w:rPr>
        <w:t xml:space="preserve">Die Zutaten für die Chamoy-Sauce mit ¼ TL </w:t>
      </w:r>
      <w:r w:rsidR="00F13D97" w:rsidRPr="00B60321">
        <w:rPr>
          <w:sz w:val="24"/>
          <w:szCs w:val="24"/>
        </w:rPr>
        <w:t>Salz fein zerkl</w:t>
      </w:r>
      <w:r w:rsidR="00B60321" w:rsidRPr="00B60321">
        <w:rPr>
          <w:sz w:val="24"/>
          <w:szCs w:val="24"/>
        </w:rPr>
        <w:t>ei</w:t>
      </w:r>
      <w:r w:rsidR="00F13D97" w:rsidRPr="00B60321">
        <w:rPr>
          <w:sz w:val="24"/>
          <w:szCs w:val="24"/>
        </w:rPr>
        <w:t>nern</w:t>
      </w:r>
      <w:r w:rsidR="00B60321" w:rsidRPr="00B60321">
        <w:rPr>
          <w:sz w:val="24"/>
          <w:szCs w:val="24"/>
        </w:rPr>
        <w:t>.</w:t>
      </w:r>
    </w:p>
    <w:p w14:paraId="4D45A4CF" w14:textId="0DF22F82" w:rsidR="00F13D97" w:rsidRPr="00B60321" w:rsidRDefault="00F13D97" w:rsidP="00B40E8C">
      <w:pPr>
        <w:pStyle w:val="ListParagraph"/>
        <w:numPr>
          <w:ilvl w:val="0"/>
          <w:numId w:val="1520"/>
        </w:numPr>
        <w:ind w:left="714" w:hanging="357"/>
        <w:contextualSpacing w:val="0"/>
        <w:jc w:val="both"/>
        <w:rPr>
          <w:sz w:val="24"/>
          <w:szCs w:val="24"/>
        </w:rPr>
      </w:pPr>
      <w:r w:rsidRPr="00B60321">
        <w:rPr>
          <w:sz w:val="24"/>
          <w:szCs w:val="24"/>
        </w:rPr>
        <w:lastRenderedPageBreak/>
        <w:t>Sobald die Karotten gar sind</w:t>
      </w:r>
      <w:r w:rsidR="00B60321" w:rsidRPr="00B60321">
        <w:rPr>
          <w:sz w:val="24"/>
          <w:szCs w:val="24"/>
        </w:rPr>
        <w:t>,</w:t>
      </w:r>
      <w:r w:rsidRPr="00B60321">
        <w:rPr>
          <w:sz w:val="24"/>
          <w:szCs w:val="24"/>
        </w:rPr>
        <w:t xml:space="preserve"> zusammen mit der Sauce in eine große Schüssel geben. Gut durchm</w:t>
      </w:r>
      <w:r w:rsidR="00B60321" w:rsidRPr="00B60321">
        <w:rPr>
          <w:sz w:val="24"/>
          <w:szCs w:val="24"/>
        </w:rPr>
        <w:t>isc</w:t>
      </w:r>
      <w:r w:rsidRPr="00B60321">
        <w:rPr>
          <w:sz w:val="24"/>
          <w:szCs w:val="24"/>
        </w:rPr>
        <w:t>hen, dann 20 Minuten ziehen lassen, damit sich die Aromen verbinden können.</w:t>
      </w:r>
    </w:p>
    <w:p w14:paraId="3B2E7A2E" w14:textId="214B4190" w:rsidR="00F13D97" w:rsidRDefault="00F13D97" w:rsidP="00B40E8C">
      <w:pPr>
        <w:pStyle w:val="ListParagraph"/>
        <w:numPr>
          <w:ilvl w:val="0"/>
          <w:numId w:val="1520"/>
        </w:numPr>
        <w:ind w:left="714" w:hanging="357"/>
        <w:contextualSpacing w:val="0"/>
        <w:jc w:val="both"/>
        <w:rPr>
          <w:sz w:val="24"/>
          <w:szCs w:val="24"/>
        </w:rPr>
      </w:pPr>
      <w:r w:rsidRPr="00B60321">
        <w:rPr>
          <w:sz w:val="24"/>
          <w:szCs w:val="24"/>
        </w:rPr>
        <w:t>Die Kräuter und die Aprikosenscheiben unter den Salat mischen. Den Salat auf einer Platte anrichten, mit den Mandeln bestreuen, mit restlichem Öl und Limettensaft beträufeln und servieren.</w:t>
      </w:r>
    </w:p>
    <w:p w14:paraId="1A2C6263" w14:textId="77777777" w:rsidR="003507A4" w:rsidRDefault="003507A4" w:rsidP="003507A4">
      <w:pPr>
        <w:jc w:val="both"/>
        <w:rPr>
          <w:sz w:val="24"/>
          <w:szCs w:val="24"/>
        </w:rPr>
      </w:pPr>
    </w:p>
    <w:p w14:paraId="747BCFDA" w14:textId="5CE6B7F7" w:rsidR="00B60321" w:rsidRPr="00B60321" w:rsidRDefault="00B60321" w:rsidP="003507A4">
      <w:pPr>
        <w:ind w:left="708" w:hanging="708"/>
        <w:jc w:val="both"/>
        <w:rPr>
          <w:sz w:val="24"/>
          <w:szCs w:val="24"/>
        </w:rPr>
      </w:pPr>
      <w:r>
        <w:rPr>
          <w:sz w:val="24"/>
          <w:szCs w:val="24"/>
        </w:rPr>
        <w:t>Info:</w:t>
      </w:r>
      <w:r w:rsidR="00131D21">
        <w:rPr>
          <w:sz w:val="24"/>
          <w:szCs w:val="24"/>
        </w:rPr>
        <w:tab/>
      </w:r>
      <w:r>
        <w:rPr>
          <w:sz w:val="24"/>
          <w:szCs w:val="24"/>
        </w:rPr>
        <w:t>Der Salat eig</w:t>
      </w:r>
      <w:r w:rsidR="00131D21">
        <w:rPr>
          <w:sz w:val="24"/>
          <w:szCs w:val="24"/>
        </w:rPr>
        <w:t>net</w:t>
      </w:r>
      <w:r>
        <w:rPr>
          <w:sz w:val="24"/>
          <w:szCs w:val="24"/>
        </w:rPr>
        <w:t xml:space="preserve"> sich gut für ein vegetarisches Buffet</w:t>
      </w:r>
      <w:r w:rsidR="00131D21">
        <w:rPr>
          <w:sz w:val="24"/>
          <w:szCs w:val="24"/>
        </w:rPr>
        <w:t xml:space="preserve">, aber auch als Beilage zu Fleisch </w:t>
      </w:r>
      <w:r w:rsidR="00131D21" w:rsidRPr="00131D21">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08AFA65D" w14:textId="357F1982" w:rsidR="00DE1DEC" w:rsidRPr="004736DB" w:rsidRDefault="00DE1DEC">
      <w:pPr>
        <w:rPr>
          <w:sz w:val="24"/>
          <w:szCs w:val="24"/>
        </w:rPr>
      </w:pPr>
      <w:r w:rsidRPr="004736DB">
        <w:rPr>
          <w:sz w:val="24"/>
          <w:szCs w:val="24"/>
        </w:rPr>
        <w:br w:type="page"/>
      </w:r>
    </w:p>
    <w:p w14:paraId="08B05E9E" w14:textId="1B4E697B" w:rsidR="007971D4" w:rsidRPr="00EB6948" w:rsidRDefault="00E91A44" w:rsidP="00B22F8F">
      <w:pPr>
        <w:pStyle w:val="Heading2"/>
        <w:spacing w:after="240"/>
      </w:pPr>
      <w:r w:rsidRPr="00EB6948">
        <w:lastRenderedPageBreak/>
        <w:t>Gurkensalat mal anders</w:t>
      </w:r>
      <w:r w:rsidR="00356520">
        <w:rPr>
          <w:rStyle w:val="FootnoteReference"/>
        </w:rPr>
        <w:footnoteReference w:id="127"/>
      </w:r>
      <w:r w:rsidRPr="00EB6948">
        <w:t xml:space="preserve"> </w:t>
      </w:r>
    </w:p>
    <w:p w14:paraId="30DAC34B" w14:textId="057F0FD4" w:rsidR="00B22F8F" w:rsidRPr="00B22F8F" w:rsidRDefault="00B22F8F">
      <w:pPr>
        <w:rPr>
          <w:sz w:val="24"/>
          <w:szCs w:val="24"/>
          <w:u w:val="single"/>
        </w:rPr>
      </w:pPr>
      <w:r w:rsidRPr="00B22F8F">
        <w:rPr>
          <w:sz w:val="24"/>
          <w:szCs w:val="24"/>
          <w:u w:val="single"/>
        </w:rPr>
        <w:t>Zutaten:</w:t>
      </w:r>
    </w:p>
    <w:p w14:paraId="1EDDAB5D" w14:textId="38EE8115" w:rsidR="002D0A73" w:rsidRPr="00EB6948" w:rsidRDefault="002D0A73">
      <w:pPr>
        <w:rPr>
          <w:sz w:val="24"/>
          <w:szCs w:val="24"/>
        </w:rPr>
      </w:pPr>
      <w:r w:rsidRPr="00EB6948">
        <w:rPr>
          <w:sz w:val="24"/>
          <w:szCs w:val="24"/>
        </w:rPr>
        <w:t>3 Zitronen</w:t>
      </w:r>
    </w:p>
    <w:p w14:paraId="3DD3DDA3" w14:textId="77777777" w:rsidR="002D0A73" w:rsidRPr="00EB6948" w:rsidRDefault="002D0A73">
      <w:pPr>
        <w:rPr>
          <w:sz w:val="24"/>
          <w:szCs w:val="24"/>
        </w:rPr>
      </w:pPr>
      <w:r w:rsidRPr="00EB6948">
        <w:rPr>
          <w:sz w:val="24"/>
          <w:szCs w:val="24"/>
        </w:rPr>
        <w:t>4,5 EL Olivenöl</w:t>
      </w:r>
    </w:p>
    <w:p w14:paraId="2F01DC2A" w14:textId="3BBDB2B6" w:rsidR="002D0A73" w:rsidRPr="00EB6948" w:rsidRDefault="002D0A73">
      <w:pPr>
        <w:rPr>
          <w:sz w:val="24"/>
          <w:szCs w:val="24"/>
        </w:rPr>
      </w:pPr>
      <w:r w:rsidRPr="00EB6948">
        <w:rPr>
          <w:sz w:val="24"/>
          <w:szCs w:val="24"/>
        </w:rPr>
        <w:t>1 ¼ TL getrocknete Minze</w:t>
      </w:r>
    </w:p>
    <w:p w14:paraId="77D32BC5" w14:textId="59A98273" w:rsidR="002D0A73" w:rsidRPr="00EB6948" w:rsidRDefault="002D0A73">
      <w:pPr>
        <w:rPr>
          <w:sz w:val="24"/>
          <w:szCs w:val="24"/>
        </w:rPr>
      </w:pPr>
      <w:r w:rsidRPr="00EB6948">
        <w:rPr>
          <w:sz w:val="24"/>
          <w:szCs w:val="24"/>
        </w:rPr>
        <w:t>1,5 TL Za’at</w:t>
      </w:r>
      <w:r w:rsidR="00E53CC4">
        <w:rPr>
          <w:sz w:val="24"/>
          <w:szCs w:val="24"/>
        </w:rPr>
        <w:t>ar</w:t>
      </w:r>
    </w:p>
    <w:p w14:paraId="7ED7CA48" w14:textId="766623EF" w:rsidR="002D0A73" w:rsidRDefault="002D0A73">
      <w:pPr>
        <w:rPr>
          <w:sz w:val="24"/>
          <w:szCs w:val="24"/>
        </w:rPr>
      </w:pPr>
      <w:r w:rsidRPr="002D0A73">
        <w:rPr>
          <w:sz w:val="24"/>
          <w:szCs w:val="24"/>
        </w:rPr>
        <w:t>1 Schalotte, längs halbiert u</w:t>
      </w:r>
      <w:r>
        <w:rPr>
          <w:sz w:val="24"/>
          <w:szCs w:val="24"/>
        </w:rPr>
        <w:t>nd</w:t>
      </w:r>
      <w:r w:rsidRPr="002D0A73">
        <w:rPr>
          <w:sz w:val="24"/>
          <w:szCs w:val="24"/>
        </w:rPr>
        <w:t xml:space="preserve"> i</w:t>
      </w:r>
      <w:r>
        <w:rPr>
          <w:sz w:val="24"/>
          <w:szCs w:val="24"/>
        </w:rPr>
        <w:t>n feine Scheiben geschnitten</w:t>
      </w:r>
    </w:p>
    <w:p w14:paraId="36410E30" w14:textId="77777777" w:rsidR="002D0A73" w:rsidRDefault="002D0A73">
      <w:pPr>
        <w:rPr>
          <w:sz w:val="24"/>
          <w:szCs w:val="24"/>
        </w:rPr>
      </w:pPr>
      <w:r>
        <w:rPr>
          <w:sz w:val="24"/>
          <w:szCs w:val="24"/>
        </w:rPr>
        <w:t>1 große Salatgurke, längs halbiert, entkernt und schräg in 5 mm dicke Scheiben geschnitten</w:t>
      </w:r>
    </w:p>
    <w:p w14:paraId="514DA980" w14:textId="77777777" w:rsidR="002D0A73" w:rsidRDefault="002D0A73">
      <w:pPr>
        <w:rPr>
          <w:sz w:val="24"/>
          <w:szCs w:val="24"/>
        </w:rPr>
      </w:pPr>
      <w:r w:rsidRPr="002D0A73">
        <w:rPr>
          <w:sz w:val="24"/>
          <w:szCs w:val="24"/>
        </w:rPr>
        <w:t>60 g Feldsalat</w:t>
      </w:r>
    </w:p>
    <w:p w14:paraId="5D601FB0" w14:textId="33294520" w:rsidR="002D0A73" w:rsidRDefault="002D0A73">
      <w:pPr>
        <w:rPr>
          <w:sz w:val="24"/>
          <w:szCs w:val="24"/>
        </w:rPr>
      </w:pPr>
      <w:r w:rsidRPr="002D0A73">
        <w:rPr>
          <w:sz w:val="24"/>
          <w:szCs w:val="24"/>
        </w:rPr>
        <w:t>10 g Dill, grob gehackt</w:t>
      </w:r>
    </w:p>
    <w:p w14:paraId="564C0F63" w14:textId="2DEFFD1E" w:rsidR="002D0A73" w:rsidRDefault="002D0A73">
      <w:pPr>
        <w:rPr>
          <w:sz w:val="24"/>
          <w:szCs w:val="24"/>
        </w:rPr>
      </w:pPr>
      <w:r>
        <w:rPr>
          <w:sz w:val="24"/>
          <w:szCs w:val="24"/>
        </w:rPr>
        <w:t>10 g Basilikumblätter</w:t>
      </w:r>
    </w:p>
    <w:p w14:paraId="714780C7" w14:textId="77777777" w:rsidR="002D0A73" w:rsidRDefault="002D0A73">
      <w:pPr>
        <w:rPr>
          <w:sz w:val="24"/>
          <w:szCs w:val="24"/>
        </w:rPr>
      </w:pPr>
      <w:r>
        <w:rPr>
          <w:sz w:val="24"/>
          <w:szCs w:val="24"/>
        </w:rPr>
        <w:t>5 g Minzeblätter</w:t>
      </w:r>
    </w:p>
    <w:p w14:paraId="7BC21C38" w14:textId="77777777" w:rsidR="002D0A73" w:rsidRDefault="002D0A73">
      <w:pPr>
        <w:rPr>
          <w:sz w:val="24"/>
          <w:szCs w:val="24"/>
        </w:rPr>
      </w:pPr>
      <w:r>
        <w:rPr>
          <w:sz w:val="24"/>
          <w:szCs w:val="24"/>
        </w:rPr>
        <w:t>Salz</w:t>
      </w:r>
    </w:p>
    <w:p w14:paraId="7CDE9C16" w14:textId="77777777" w:rsidR="002D0A73" w:rsidRDefault="002D0A73">
      <w:pPr>
        <w:rPr>
          <w:sz w:val="24"/>
          <w:szCs w:val="24"/>
        </w:rPr>
      </w:pPr>
    </w:p>
    <w:p w14:paraId="6188CDFD" w14:textId="4EA92E2C" w:rsidR="00B22F8F" w:rsidRDefault="00B22F8F">
      <w:pPr>
        <w:rPr>
          <w:sz w:val="24"/>
          <w:szCs w:val="24"/>
        </w:rPr>
      </w:pPr>
      <w:r>
        <w:rPr>
          <w:sz w:val="24"/>
          <w:szCs w:val="24"/>
        </w:rPr>
        <w:t>Zubereitung:</w:t>
      </w:r>
    </w:p>
    <w:p w14:paraId="5A9B805C" w14:textId="77777777" w:rsidR="005B5F44" w:rsidRPr="005B5F44" w:rsidRDefault="002D0A73" w:rsidP="00B40E8C">
      <w:pPr>
        <w:pStyle w:val="ListParagraph"/>
        <w:numPr>
          <w:ilvl w:val="0"/>
          <w:numId w:val="1521"/>
        </w:numPr>
        <w:spacing w:after="120"/>
        <w:ind w:left="714" w:hanging="357"/>
        <w:contextualSpacing w:val="0"/>
        <w:jc w:val="both"/>
        <w:rPr>
          <w:sz w:val="24"/>
          <w:szCs w:val="24"/>
        </w:rPr>
      </w:pPr>
      <w:r w:rsidRPr="005B5F44">
        <w:rPr>
          <w:sz w:val="24"/>
          <w:szCs w:val="24"/>
        </w:rPr>
        <w:t>Von einer Zitrone sieben dünne Scheiben abschneiden; aus den übrigen Früchten 2,5 EL Saft auspressen und in eine große Schüssel geben. Die Zitronenscheiben entkernen, dann aufeinanderlegen. Die Hälfte der Schale entfernen und wegwerfen. Dann die Scheiben mitsamt der verbliebenen Schale fein hacken.</w:t>
      </w:r>
    </w:p>
    <w:p w14:paraId="6B6AAD04" w14:textId="42E4B25D" w:rsidR="00E91A44" w:rsidRPr="005B5F44" w:rsidRDefault="002D0A73" w:rsidP="00B40E8C">
      <w:pPr>
        <w:pStyle w:val="ListParagraph"/>
        <w:numPr>
          <w:ilvl w:val="0"/>
          <w:numId w:val="1521"/>
        </w:numPr>
        <w:spacing w:after="120"/>
        <w:ind w:left="714" w:hanging="357"/>
        <w:contextualSpacing w:val="0"/>
        <w:jc w:val="both"/>
        <w:rPr>
          <w:sz w:val="24"/>
          <w:szCs w:val="24"/>
        </w:rPr>
      </w:pPr>
      <w:r w:rsidRPr="005B5F44">
        <w:rPr>
          <w:sz w:val="24"/>
          <w:szCs w:val="24"/>
        </w:rPr>
        <w:t>Mit Öl, getrockneter Minze, Za’atar, Schalotte, Chilis, Gurke sowie 1 TL Salz in die Schüssel geben. Alles gut mischen, dann den Feldsalat und die Kräuter hinzufügen. Den Salat durchheben und sofort servieren.</w:t>
      </w:r>
      <w:r w:rsidR="00E91A44" w:rsidRPr="005B5F44">
        <w:rPr>
          <w:sz w:val="24"/>
          <w:szCs w:val="24"/>
        </w:rPr>
        <w:br w:type="page"/>
      </w:r>
    </w:p>
    <w:p w14:paraId="0E4E994A" w14:textId="77777777" w:rsidR="00E47B95" w:rsidRDefault="00E47B95" w:rsidP="00E47B95">
      <w:pPr>
        <w:pStyle w:val="Heading2"/>
        <w:spacing w:after="240"/>
      </w:pPr>
      <w:r>
        <w:lastRenderedPageBreak/>
        <w:t>Gurkensalat</w:t>
      </w:r>
      <w:r>
        <w:rPr>
          <w:rStyle w:val="FootnoteReference"/>
        </w:rPr>
        <w:footnoteReference w:id="128"/>
      </w:r>
      <w:r>
        <w:t xml:space="preserve"> </w:t>
      </w:r>
    </w:p>
    <w:p w14:paraId="785B5DA2" w14:textId="77777777" w:rsidR="00E47B95" w:rsidRDefault="00E47B95" w:rsidP="00E47B95">
      <w:pPr>
        <w:rPr>
          <w:sz w:val="24"/>
          <w:szCs w:val="24"/>
        </w:rPr>
      </w:pPr>
      <w:r w:rsidRPr="00AC1A87">
        <w:rPr>
          <w:sz w:val="24"/>
          <w:szCs w:val="24"/>
          <w:u w:val="single"/>
        </w:rPr>
        <w:t>Zutaten</w:t>
      </w:r>
      <w:r>
        <w:rPr>
          <w:sz w:val="24"/>
          <w:szCs w:val="24"/>
        </w:rPr>
        <w:t xml:space="preserve"> (für 3-4 Portionen)</w:t>
      </w:r>
    </w:p>
    <w:p w14:paraId="64240111" w14:textId="77777777" w:rsidR="00E47B95" w:rsidRDefault="00E47B95" w:rsidP="00E47B95">
      <w:pPr>
        <w:rPr>
          <w:sz w:val="24"/>
          <w:szCs w:val="24"/>
        </w:rPr>
      </w:pPr>
      <w:r>
        <w:rPr>
          <w:sz w:val="24"/>
          <w:szCs w:val="24"/>
        </w:rPr>
        <w:t>1 kg (möglichst kleine) Salatgurken</w:t>
      </w:r>
    </w:p>
    <w:p w14:paraId="5449D4B2" w14:textId="77777777" w:rsidR="00E47B95" w:rsidRDefault="00E47B95" w:rsidP="00E47B95">
      <w:pPr>
        <w:rPr>
          <w:sz w:val="24"/>
          <w:szCs w:val="24"/>
        </w:rPr>
      </w:pPr>
      <w:r>
        <w:rPr>
          <w:sz w:val="24"/>
          <w:szCs w:val="24"/>
        </w:rPr>
        <w:t>1 große rote Chilischote</w:t>
      </w:r>
    </w:p>
    <w:p w14:paraId="2F71A39B" w14:textId="77777777" w:rsidR="00E47B95" w:rsidRDefault="00E47B95" w:rsidP="00E47B95">
      <w:pPr>
        <w:rPr>
          <w:sz w:val="24"/>
          <w:szCs w:val="24"/>
        </w:rPr>
      </w:pPr>
      <w:r>
        <w:rPr>
          <w:sz w:val="24"/>
          <w:szCs w:val="24"/>
        </w:rPr>
        <w:t>3 Frühlingszwiebeln</w:t>
      </w:r>
    </w:p>
    <w:p w14:paraId="359E3D36" w14:textId="77777777" w:rsidR="00E47B95" w:rsidRDefault="00E47B95" w:rsidP="00E47B95">
      <w:pPr>
        <w:rPr>
          <w:sz w:val="24"/>
          <w:szCs w:val="24"/>
        </w:rPr>
      </w:pPr>
      <w:r>
        <w:rPr>
          <w:sz w:val="24"/>
          <w:szCs w:val="24"/>
        </w:rPr>
        <w:t>1 Knoblauchzehe</w:t>
      </w:r>
    </w:p>
    <w:p w14:paraId="129F1A89" w14:textId="77777777" w:rsidR="00E47B95" w:rsidRDefault="00E47B95" w:rsidP="00E47B95">
      <w:pPr>
        <w:rPr>
          <w:sz w:val="24"/>
          <w:szCs w:val="24"/>
        </w:rPr>
      </w:pPr>
      <w:r>
        <w:rPr>
          <w:sz w:val="24"/>
          <w:szCs w:val="24"/>
        </w:rPr>
        <w:t>1 Handvoll Korianderblätter</w:t>
      </w:r>
    </w:p>
    <w:p w14:paraId="7CC9AC0B" w14:textId="77777777" w:rsidR="00E47B95" w:rsidRDefault="00E47B95" w:rsidP="00E47B95">
      <w:pPr>
        <w:rPr>
          <w:sz w:val="24"/>
          <w:szCs w:val="24"/>
        </w:rPr>
      </w:pPr>
      <w:r>
        <w:rPr>
          <w:sz w:val="24"/>
          <w:szCs w:val="24"/>
        </w:rPr>
        <w:t>16 große Minzeblätter</w:t>
      </w:r>
    </w:p>
    <w:p w14:paraId="5FDA1DA0" w14:textId="77777777" w:rsidR="00E47B95" w:rsidRDefault="00E47B95" w:rsidP="00E47B95">
      <w:pPr>
        <w:rPr>
          <w:sz w:val="24"/>
          <w:szCs w:val="24"/>
        </w:rPr>
      </w:pPr>
      <w:r>
        <w:rPr>
          <w:sz w:val="24"/>
          <w:szCs w:val="24"/>
        </w:rPr>
        <w:t>100 g ungesalzene Erdnüsse</w:t>
      </w:r>
    </w:p>
    <w:p w14:paraId="4DAF783D" w14:textId="77777777" w:rsidR="00E47B95" w:rsidRDefault="00E47B95" w:rsidP="00E47B95">
      <w:pPr>
        <w:rPr>
          <w:sz w:val="24"/>
          <w:szCs w:val="24"/>
        </w:rPr>
      </w:pPr>
    </w:p>
    <w:p w14:paraId="5FA49253" w14:textId="77777777" w:rsidR="00E47B95" w:rsidRPr="00AC1A87" w:rsidRDefault="00E47B95" w:rsidP="00E47B95">
      <w:pPr>
        <w:rPr>
          <w:i/>
          <w:iCs/>
          <w:sz w:val="24"/>
          <w:szCs w:val="24"/>
        </w:rPr>
      </w:pPr>
      <w:r w:rsidRPr="00AC1A87">
        <w:rPr>
          <w:i/>
          <w:iCs/>
          <w:sz w:val="24"/>
          <w:szCs w:val="24"/>
        </w:rPr>
        <w:t>Für das Dressing:</w:t>
      </w:r>
    </w:p>
    <w:p w14:paraId="478E7602" w14:textId="77777777" w:rsidR="00E47B95" w:rsidRDefault="00E47B95" w:rsidP="00E47B95">
      <w:pPr>
        <w:rPr>
          <w:sz w:val="24"/>
          <w:szCs w:val="24"/>
        </w:rPr>
      </w:pPr>
      <w:r>
        <w:rPr>
          <w:sz w:val="24"/>
          <w:szCs w:val="24"/>
        </w:rPr>
        <w:t>4 EL Neutrales Öl</w:t>
      </w:r>
    </w:p>
    <w:p w14:paraId="3F520E3B" w14:textId="77777777" w:rsidR="00E47B95" w:rsidRDefault="00E47B95" w:rsidP="00E47B95">
      <w:pPr>
        <w:rPr>
          <w:sz w:val="24"/>
          <w:szCs w:val="24"/>
        </w:rPr>
      </w:pPr>
      <w:r>
        <w:rPr>
          <w:sz w:val="24"/>
          <w:szCs w:val="24"/>
        </w:rPr>
        <w:t>4 EL Limettensaft</w:t>
      </w:r>
    </w:p>
    <w:p w14:paraId="49F8CFAA" w14:textId="77777777" w:rsidR="00E47B95" w:rsidRDefault="00E47B95" w:rsidP="00E47B95">
      <w:pPr>
        <w:rPr>
          <w:sz w:val="24"/>
          <w:szCs w:val="24"/>
        </w:rPr>
      </w:pPr>
      <w:r>
        <w:rPr>
          <w:sz w:val="24"/>
          <w:szCs w:val="24"/>
        </w:rPr>
        <w:t>4 TL Reisessig</w:t>
      </w:r>
    </w:p>
    <w:p w14:paraId="69438B9D" w14:textId="77777777" w:rsidR="00E47B95" w:rsidRDefault="00E47B95" w:rsidP="00E47B95">
      <w:pPr>
        <w:rPr>
          <w:sz w:val="24"/>
          <w:szCs w:val="24"/>
        </w:rPr>
      </w:pPr>
      <w:r>
        <w:rPr>
          <w:sz w:val="24"/>
          <w:szCs w:val="24"/>
        </w:rPr>
        <w:t>1 EL Fischsoße</w:t>
      </w:r>
    </w:p>
    <w:p w14:paraId="5F500496" w14:textId="77777777" w:rsidR="00E47B95" w:rsidRDefault="00E47B95" w:rsidP="00E47B95">
      <w:pPr>
        <w:rPr>
          <w:sz w:val="24"/>
          <w:szCs w:val="24"/>
        </w:rPr>
      </w:pPr>
      <w:r>
        <w:rPr>
          <w:sz w:val="24"/>
          <w:szCs w:val="24"/>
        </w:rPr>
        <w:t>1 TL Zucker</w:t>
      </w:r>
    </w:p>
    <w:p w14:paraId="1BCCE6AE" w14:textId="77777777" w:rsidR="00E47B95" w:rsidRDefault="00E47B95" w:rsidP="00E47B95">
      <w:pPr>
        <w:rPr>
          <w:sz w:val="24"/>
          <w:szCs w:val="24"/>
        </w:rPr>
      </w:pPr>
      <w:r>
        <w:rPr>
          <w:sz w:val="24"/>
          <w:szCs w:val="24"/>
        </w:rPr>
        <w:t>1 Prise Salz</w:t>
      </w:r>
    </w:p>
    <w:p w14:paraId="1EBA622D" w14:textId="77777777" w:rsidR="00E47B95" w:rsidRDefault="00E47B95" w:rsidP="00E47B95">
      <w:pPr>
        <w:rPr>
          <w:sz w:val="24"/>
          <w:szCs w:val="24"/>
        </w:rPr>
      </w:pPr>
    </w:p>
    <w:p w14:paraId="6F551E54" w14:textId="77777777" w:rsidR="00E47B95" w:rsidRDefault="00E47B95" w:rsidP="00E47B95">
      <w:pPr>
        <w:rPr>
          <w:sz w:val="24"/>
          <w:szCs w:val="24"/>
        </w:rPr>
      </w:pPr>
      <w:r>
        <w:rPr>
          <w:sz w:val="24"/>
          <w:szCs w:val="24"/>
        </w:rPr>
        <w:t>Zubereitung:</w:t>
      </w:r>
    </w:p>
    <w:p w14:paraId="2D8CC29D" w14:textId="77777777" w:rsidR="0099484A" w:rsidRPr="0099484A" w:rsidRDefault="00E47B95" w:rsidP="00B40E8C">
      <w:pPr>
        <w:pStyle w:val="ListParagraph"/>
        <w:numPr>
          <w:ilvl w:val="0"/>
          <w:numId w:val="1960"/>
        </w:numPr>
        <w:spacing w:after="120"/>
        <w:jc w:val="both"/>
        <w:rPr>
          <w:sz w:val="24"/>
          <w:szCs w:val="24"/>
        </w:rPr>
      </w:pPr>
      <w:r w:rsidRPr="0099484A">
        <w:rPr>
          <w:sz w:val="24"/>
          <w:szCs w:val="24"/>
        </w:rPr>
        <w:t>Die Gurken waschen und mit einem Hobel in feine Scheiben schneiden, die Enden wegwerfen. Chili in Ringe schneiden, Frühlingszwiebeln ebenfalls, Knoblauch fein reiben, Koriander und Minze grob hacken. Ungesalzene Erdnüsse, wie man sie für dieses Rezept braucht, gibt es meistens in der Schale zu kaufen, das ist aber verhältnismäßig aufwändig. Daher die ganz normalen Erdnüsse nehmen, sie sind oft schon geröstet, sodass man sich diesen Schritt sparen kann. Die Erdnüsse werden also einfach geschält und gehackt. Alles in einer großen Schüssel vermengen.</w:t>
      </w:r>
    </w:p>
    <w:p w14:paraId="197A9263" w14:textId="4127C3BB" w:rsidR="00E47B95" w:rsidRPr="0099484A" w:rsidRDefault="00E47B95" w:rsidP="00B40E8C">
      <w:pPr>
        <w:pStyle w:val="ListParagraph"/>
        <w:numPr>
          <w:ilvl w:val="0"/>
          <w:numId w:val="1960"/>
        </w:numPr>
        <w:spacing w:after="120"/>
        <w:jc w:val="both"/>
        <w:rPr>
          <w:rFonts w:asciiTheme="majorHAnsi" w:eastAsiaTheme="majorEastAsia" w:hAnsiTheme="majorHAnsi" w:cstheme="majorBidi"/>
          <w:color w:val="2F5496" w:themeColor="accent1" w:themeShade="BF"/>
          <w:sz w:val="26"/>
          <w:szCs w:val="26"/>
        </w:rPr>
      </w:pPr>
      <w:r w:rsidRPr="0099484A">
        <w:rPr>
          <w:sz w:val="24"/>
          <w:szCs w:val="24"/>
        </w:rPr>
        <w:t>Für das Dressing Öl, Limettensaft, Reisessig, Fischsoße (kann man auch weglassen, aber wieso), Zucker und Salz in einer Schale vermengen. Salat mit dem Dressing anmachen. Mit Salz und Limettensaft abschmecken.</w:t>
      </w:r>
      <w:r w:rsidRPr="00E47B95">
        <w:br w:type="page"/>
      </w:r>
    </w:p>
    <w:p w14:paraId="4DB82F20" w14:textId="77777777" w:rsidR="00BB467B" w:rsidRDefault="00BB467B" w:rsidP="00BB467B">
      <w:pPr>
        <w:pStyle w:val="Heading2"/>
        <w:spacing w:after="240"/>
      </w:pPr>
      <w:r>
        <w:lastRenderedPageBreak/>
        <w:t>Indischer Gurken-Tomaten-Salat</w:t>
      </w:r>
      <w:r>
        <w:rPr>
          <w:rStyle w:val="FootnoteReference"/>
        </w:rPr>
        <w:footnoteReference w:id="129"/>
      </w:r>
    </w:p>
    <w:p w14:paraId="2DF4AC1A" w14:textId="77777777" w:rsidR="00BB467B" w:rsidRDefault="00BB467B" w:rsidP="00BB467B">
      <w:pPr>
        <w:rPr>
          <w:sz w:val="24"/>
          <w:szCs w:val="24"/>
        </w:rPr>
      </w:pPr>
      <w:r w:rsidRPr="00361941">
        <w:rPr>
          <w:sz w:val="24"/>
          <w:szCs w:val="24"/>
          <w:u w:val="single"/>
        </w:rPr>
        <w:t>Zutaten</w:t>
      </w:r>
      <w:r>
        <w:rPr>
          <w:sz w:val="24"/>
          <w:szCs w:val="24"/>
        </w:rPr>
        <w:t xml:space="preserve"> (für 6 Portionen)</w:t>
      </w:r>
    </w:p>
    <w:p w14:paraId="1E7B343E" w14:textId="77777777" w:rsidR="00BB467B" w:rsidRDefault="00BB467B" w:rsidP="00BB467B">
      <w:pPr>
        <w:rPr>
          <w:sz w:val="24"/>
          <w:szCs w:val="24"/>
        </w:rPr>
      </w:pPr>
      <w:r>
        <w:rPr>
          <w:sz w:val="24"/>
          <w:szCs w:val="24"/>
        </w:rPr>
        <w:t>1 mittelgroße Salatgurke</w:t>
      </w:r>
    </w:p>
    <w:p w14:paraId="778FFD58" w14:textId="77777777" w:rsidR="00BB467B" w:rsidRDefault="00BB467B" w:rsidP="00BB467B">
      <w:pPr>
        <w:rPr>
          <w:sz w:val="24"/>
          <w:szCs w:val="24"/>
        </w:rPr>
      </w:pPr>
      <w:r>
        <w:rPr>
          <w:sz w:val="24"/>
          <w:szCs w:val="24"/>
        </w:rPr>
        <w:t>2 mittelgroße, feste Tomaten</w:t>
      </w:r>
    </w:p>
    <w:p w14:paraId="69F71C77" w14:textId="77777777" w:rsidR="00BB467B" w:rsidRDefault="00BB467B" w:rsidP="00BB467B">
      <w:pPr>
        <w:rPr>
          <w:sz w:val="24"/>
          <w:szCs w:val="24"/>
        </w:rPr>
      </w:pPr>
      <w:r>
        <w:rPr>
          <w:sz w:val="24"/>
          <w:szCs w:val="24"/>
        </w:rPr>
        <w:t>1 mittelgroße Zwiebel</w:t>
      </w:r>
    </w:p>
    <w:p w14:paraId="480BF90A" w14:textId="77777777" w:rsidR="00BB467B" w:rsidRDefault="00BB467B" w:rsidP="00BB467B">
      <w:pPr>
        <w:rPr>
          <w:sz w:val="24"/>
          <w:szCs w:val="24"/>
        </w:rPr>
      </w:pPr>
      <w:r>
        <w:rPr>
          <w:sz w:val="24"/>
          <w:szCs w:val="24"/>
        </w:rPr>
        <w:t>300 g Joghurt (3,5%)</w:t>
      </w:r>
    </w:p>
    <w:p w14:paraId="0E5DDF7C" w14:textId="77777777" w:rsidR="00BB467B" w:rsidRDefault="00BB467B" w:rsidP="00BB467B">
      <w:pPr>
        <w:rPr>
          <w:sz w:val="24"/>
          <w:szCs w:val="24"/>
        </w:rPr>
      </w:pPr>
      <w:r>
        <w:rPr>
          <w:sz w:val="24"/>
          <w:szCs w:val="24"/>
        </w:rPr>
        <w:t>1 TL Kreuzkümmel</w:t>
      </w:r>
    </w:p>
    <w:p w14:paraId="42534C46" w14:textId="77777777" w:rsidR="00BB467B" w:rsidRDefault="00BB467B" w:rsidP="00BB467B">
      <w:pPr>
        <w:rPr>
          <w:sz w:val="24"/>
          <w:szCs w:val="24"/>
        </w:rPr>
      </w:pPr>
      <w:r>
        <w:rPr>
          <w:sz w:val="24"/>
          <w:szCs w:val="24"/>
        </w:rPr>
        <w:t>Salz</w:t>
      </w:r>
    </w:p>
    <w:p w14:paraId="10A1E410" w14:textId="77777777" w:rsidR="00BB467B" w:rsidRDefault="00BB467B" w:rsidP="00BB467B">
      <w:pPr>
        <w:rPr>
          <w:sz w:val="24"/>
          <w:szCs w:val="24"/>
        </w:rPr>
      </w:pPr>
      <w:r>
        <w:rPr>
          <w:sz w:val="24"/>
          <w:szCs w:val="24"/>
        </w:rPr>
        <w:t>1 TL schwarze Senfsamen</w:t>
      </w:r>
    </w:p>
    <w:p w14:paraId="2DB6E9FE" w14:textId="77777777" w:rsidR="00BB467B" w:rsidRDefault="00BB467B" w:rsidP="00BB467B">
      <w:pPr>
        <w:rPr>
          <w:sz w:val="24"/>
          <w:szCs w:val="24"/>
        </w:rPr>
      </w:pPr>
    </w:p>
    <w:p w14:paraId="5D3B873E" w14:textId="77777777" w:rsidR="00BB467B" w:rsidRDefault="00BB467B" w:rsidP="00BB467B">
      <w:pPr>
        <w:rPr>
          <w:sz w:val="24"/>
          <w:szCs w:val="24"/>
        </w:rPr>
      </w:pPr>
    </w:p>
    <w:p w14:paraId="4FC04AC9" w14:textId="77777777" w:rsidR="00BB467B" w:rsidRDefault="00BB467B" w:rsidP="00BB467B">
      <w:pPr>
        <w:rPr>
          <w:sz w:val="24"/>
          <w:szCs w:val="24"/>
        </w:rPr>
      </w:pPr>
      <w:r>
        <w:rPr>
          <w:sz w:val="24"/>
          <w:szCs w:val="24"/>
        </w:rPr>
        <w:t>Zubereitungszeit: 20 Minuten plus 1 Stunde Kühlzeit</w:t>
      </w:r>
    </w:p>
    <w:p w14:paraId="1F01E520" w14:textId="77777777" w:rsidR="00BB467B" w:rsidRPr="0050166A" w:rsidRDefault="00BB467B" w:rsidP="00B40E8C">
      <w:pPr>
        <w:pStyle w:val="ListParagraph"/>
        <w:numPr>
          <w:ilvl w:val="0"/>
          <w:numId w:val="321"/>
        </w:numPr>
        <w:spacing w:after="120"/>
        <w:ind w:left="714" w:hanging="357"/>
        <w:contextualSpacing w:val="0"/>
        <w:jc w:val="both"/>
        <w:rPr>
          <w:sz w:val="24"/>
          <w:szCs w:val="24"/>
        </w:rPr>
      </w:pPr>
      <w:r w:rsidRPr="0050166A">
        <w:rPr>
          <w:sz w:val="24"/>
          <w:szCs w:val="24"/>
        </w:rPr>
        <w:t>Gurken waschen, schälen und in etwa 0,5 cm große Würfel schneiden. Tomaten waschen, vierteln, vom Stielansatz befreien und in etwa 1 cm große Stücke schneiden. Zwiebeln schälen und klein schneiden.</w:t>
      </w:r>
    </w:p>
    <w:p w14:paraId="26BFC9E1" w14:textId="77777777" w:rsidR="00BB467B" w:rsidRPr="0050166A" w:rsidRDefault="00BB467B" w:rsidP="00B40E8C">
      <w:pPr>
        <w:pStyle w:val="ListParagraph"/>
        <w:numPr>
          <w:ilvl w:val="0"/>
          <w:numId w:val="321"/>
        </w:numPr>
        <w:spacing w:after="120"/>
        <w:ind w:left="714" w:hanging="357"/>
        <w:contextualSpacing w:val="0"/>
        <w:jc w:val="both"/>
        <w:rPr>
          <w:sz w:val="24"/>
          <w:szCs w:val="24"/>
        </w:rPr>
      </w:pPr>
      <w:r w:rsidRPr="0050166A">
        <w:rPr>
          <w:sz w:val="24"/>
          <w:szCs w:val="24"/>
        </w:rPr>
        <w:t>Joghurt in eine Schüssel geben. Geschnittene Gurke, Tomaten, Zwiebel, Kreuzkümmel und Salz dazugeben, alles gut verrühren.</w:t>
      </w:r>
    </w:p>
    <w:p w14:paraId="26B07AA2" w14:textId="77777777" w:rsidR="00BB467B" w:rsidRPr="0050166A" w:rsidRDefault="00BB467B" w:rsidP="00B40E8C">
      <w:pPr>
        <w:pStyle w:val="ListParagraph"/>
        <w:numPr>
          <w:ilvl w:val="0"/>
          <w:numId w:val="321"/>
        </w:numPr>
        <w:spacing w:after="120"/>
        <w:ind w:left="714" w:hanging="357"/>
        <w:contextualSpacing w:val="0"/>
        <w:jc w:val="both"/>
        <w:rPr>
          <w:sz w:val="24"/>
          <w:szCs w:val="24"/>
        </w:rPr>
      </w:pPr>
      <w:r w:rsidRPr="0050166A">
        <w:rPr>
          <w:sz w:val="24"/>
          <w:szCs w:val="24"/>
        </w:rPr>
        <w:t>In einer kleinen Pfanne Öl erhitzen, Senfsamen hineingeben (Vorsicht! Deckel bereithalten, die Senfsamen springen!), bei mittlerer Hitze kurz anbraten und sofort in die Schüssel zu den anderen Zutaten geben. Alles zusammen vorsichtig, aber gründlich vermischen. Etwa 1 Stunde kaltstellen.</w:t>
      </w:r>
      <w:r w:rsidRPr="0050166A">
        <w:rPr>
          <w:sz w:val="24"/>
          <w:szCs w:val="24"/>
        </w:rPr>
        <w:br w:type="page"/>
      </w:r>
    </w:p>
    <w:p w14:paraId="0F821AEB" w14:textId="77777777" w:rsidR="00BB467B" w:rsidRDefault="00BB467B" w:rsidP="00BB467B">
      <w:pPr>
        <w:pStyle w:val="Heading2"/>
        <w:spacing w:after="240"/>
      </w:pPr>
      <w:r>
        <w:lastRenderedPageBreak/>
        <w:t>Salat aus Gurke und Melone</w:t>
      </w:r>
      <w:r>
        <w:rPr>
          <w:rStyle w:val="FootnoteReference"/>
        </w:rPr>
        <w:footnoteReference w:id="130"/>
      </w:r>
    </w:p>
    <w:p w14:paraId="0D4F6A56" w14:textId="77777777" w:rsidR="00BB467B" w:rsidRPr="005913BD" w:rsidRDefault="00BB467B" w:rsidP="00BB467B">
      <w:pPr>
        <w:rPr>
          <w:sz w:val="24"/>
          <w:szCs w:val="24"/>
        </w:rPr>
      </w:pPr>
      <w:r w:rsidRPr="005913BD">
        <w:rPr>
          <w:sz w:val="24"/>
          <w:szCs w:val="24"/>
          <w:u w:val="single"/>
        </w:rPr>
        <w:t>Zutaten</w:t>
      </w:r>
      <w:r w:rsidRPr="005913BD">
        <w:rPr>
          <w:sz w:val="24"/>
          <w:szCs w:val="24"/>
        </w:rPr>
        <w:t xml:space="preserve"> (für 2 Portionen):</w:t>
      </w:r>
    </w:p>
    <w:p w14:paraId="3AAF2B3A" w14:textId="77777777" w:rsidR="00BB467B" w:rsidRDefault="00BB467B" w:rsidP="00BB467B">
      <w:pPr>
        <w:rPr>
          <w:sz w:val="24"/>
          <w:szCs w:val="24"/>
        </w:rPr>
      </w:pPr>
      <w:r>
        <w:rPr>
          <w:sz w:val="24"/>
          <w:szCs w:val="24"/>
        </w:rPr>
        <w:t>4 EL Olivenöl</w:t>
      </w:r>
    </w:p>
    <w:p w14:paraId="6D1A1C92" w14:textId="77777777" w:rsidR="00BB467B" w:rsidRDefault="00BB467B" w:rsidP="00BB467B">
      <w:pPr>
        <w:rPr>
          <w:sz w:val="24"/>
          <w:szCs w:val="24"/>
        </w:rPr>
      </w:pPr>
      <w:r>
        <w:rPr>
          <w:sz w:val="24"/>
          <w:szCs w:val="24"/>
        </w:rPr>
        <w:t>2 EL Essig (Weißwein, Sherry)</w:t>
      </w:r>
    </w:p>
    <w:p w14:paraId="1DC6F857" w14:textId="77777777" w:rsidR="00BB467B" w:rsidRDefault="00BB467B" w:rsidP="00BB467B">
      <w:pPr>
        <w:rPr>
          <w:sz w:val="24"/>
          <w:szCs w:val="24"/>
        </w:rPr>
      </w:pPr>
      <w:r>
        <w:rPr>
          <w:sz w:val="24"/>
          <w:szCs w:val="24"/>
        </w:rPr>
        <w:t>1 TL gemahlener Koriander</w:t>
      </w:r>
    </w:p>
    <w:p w14:paraId="7531D946" w14:textId="77777777" w:rsidR="00BB467B" w:rsidRDefault="00BB467B" w:rsidP="00BB467B">
      <w:pPr>
        <w:rPr>
          <w:sz w:val="24"/>
          <w:szCs w:val="24"/>
        </w:rPr>
      </w:pPr>
      <w:r>
        <w:rPr>
          <w:sz w:val="24"/>
          <w:szCs w:val="24"/>
        </w:rPr>
        <w:t>1 TL Honig</w:t>
      </w:r>
    </w:p>
    <w:p w14:paraId="14695110" w14:textId="77777777" w:rsidR="00BB467B" w:rsidRDefault="00BB467B" w:rsidP="00BB467B">
      <w:pPr>
        <w:rPr>
          <w:sz w:val="24"/>
          <w:szCs w:val="24"/>
        </w:rPr>
      </w:pPr>
      <w:r>
        <w:rPr>
          <w:sz w:val="24"/>
          <w:szCs w:val="24"/>
        </w:rPr>
        <w:t>Salz, Pfeffer</w:t>
      </w:r>
    </w:p>
    <w:p w14:paraId="27578564" w14:textId="77777777" w:rsidR="00BB467B" w:rsidRDefault="00BB467B" w:rsidP="00BB467B">
      <w:pPr>
        <w:rPr>
          <w:sz w:val="24"/>
          <w:szCs w:val="24"/>
        </w:rPr>
      </w:pPr>
      <w:r>
        <w:rPr>
          <w:sz w:val="24"/>
          <w:szCs w:val="24"/>
        </w:rPr>
        <w:t>1 Canteloupe-Melone</w:t>
      </w:r>
    </w:p>
    <w:p w14:paraId="63A5181B" w14:textId="77777777" w:rsidR="00BB467B" w:rsidRDefault="00BB467B" w:rsidP="00BB467B">
      <w:pPr>
        <w:rPr>
          <w:sz w:val="24"/>
          <w:szCs w:val="24"/>
        </w:rPr>
      </w:pPr>
      <w:r>
        <w:rPr>
          <w:sz w:val="24"/>
          <w:szCs w:val="24"/>
        </w:rPr>
        <w:t>1 Salatgurke</w:t>
      </w:r>
    </w:p>
    <w:p w14:paraId="4F9AA849" w14:textId="77777777" w:rsidR="00BB467B" w:rsidRDefault="00BB467B" w:rsidP="00BB467B">
      <w:pPr>
        <w:rPr>
          <w:sz w:val="24"/>
          <w:szCs w:val="24"/>
        </w:rPr>
      </w:pPr>
      <w:r>
        <w:rPr>
          <w:sz w:val="24"/>
          <w:szCs w:val="24"/>
        </w:rPr>
        <w:t>1 kleine rote Chilischote</w:t>
      </w:r>
    </w:p>
    <w:p w14:paraId="7B36E89C" w14:textId="77777777" w:rsidR="00BB467B" w:rsidRDefault="00BB467B" w:rsidP="00BB467B">
      <w:pPr>
        <w:rPr>
          <w:sz w:val="24"/>
          <w:szCs w:val="24"/>
        </w:rPr>
      </w:pPr>
      <w:r>
        <w:rPr>
          <w:sz w:val="24"/>
          <w:szCs w:val="24"/>
        </w:rPr>
        <w:t>30 g Kürbiskerne</w:t>
      </w:r>
    </w:p>
    <w:p w14:paraId="04869EB0" w14:textId="77777777" w:rsidR="00BB467B" w:rsidRDefault="00BB467B" w:rsidP="00BB467B">
      <w:pPr>
        <w:rPr>
          <w:sz w:val="24"/>
          <w:szCs w:val="24"/>
        </w:rPr>
      </w:pPr>
      <w:r>
        <w:rPr>
          <w:sz w:val="24"/>
          <w:szCs w:val="24"/>
        </w:rPr>
        <w:t>3 Stängel Minze</w:t>
      </w:r>
    </w:p>
    <w:p w14:paraId="3B827CB6" w14:textId="77777777" w:rsidR="00BB467B" w:rsidRDefault="00BB467B" w:rsidP="00BB467B">
      <w:pPr>
        <w:rPr>
          <w:sz w:val="24"/>
          <w:szCs w:val="24"/>
        </w:rPr>
      </w:pPr>
      <w:r>
        <w:rPr>
          <w:sz w:val="24"/>
          <w:szCs w:val="24"/>
        </w:rPr>
        <w:t>1 Prise Sumach</w:t>
      </w:r>
    </w:p>
    <w:p w14:paraId="17F7237E" w14:textId="77777777" w:rsidR="00BB467B" w:rsidRDefault="00BB467B" w:rsidP="00BB467B">
      <w:pPr>
        <w:rPr>
          <w:sz w:val="24"/>
          <w:szCs w:val="24"/>
        </w:rPr>
      </w:pPr>
    </w:p>
    <w:p w14:paraId="7F195649" w14:textId="77777777" w:rsidR="00BB467B" w:rsidRDefault="00BB467B" w:rsidP="00BB467B">
      <w:pPr>
        <w:rPr>
          <w:sz w:val="24"/>
          <w:szCs w:val="24"/>
        </w:rPr>
      </w:pPr>
      <w:r>
        <w:rPr>
          <w:sz w:val="24"/>
          <w:szCs w:val="24"/>
        </w:rPr>
        <w:t>Zubereitung:</w:t>
      </w:r>
    </w:p>
    <w:p w14:paraId="0A103399" w14:textId="77777777" w:rsidR="00BB467B" w:rsidRPr="00B25477" w:rsidRDefault="00BB467B" w:rsidP="00B40E8C">
      <w:pPr>
        <w:pStyle w:val="ListParagraph"/>
        <w:numPr>
          <w:ilvl w:val="0"/>
          <w:numId w:val="1922"/>
        </w:numPr>
        <w:spacing w:after="120"/>
        <w:contextualSpacing w:val="0"/>
        <w:jc w:val="both"/>
        <w:rPr>
          <w:sz w:val="24"/>
          <w:szCs w:val="24"/>
        </w:rPr>
      </w:pPr>
      <w:r w:rsidRPr="00B25477">
        <w:rPr>
          <w:sz w:val="24"/>
          <w:szCs w:val="24"/>
        </w:rPr>
        <w:t>Olivenöl, Essig, Koriander, Honig, Salz und Pfeffer in eine Salatschüssel geben und zu einem Dressing vermengen. Die Melone schälen, in ungefähr 2 cm große Würfel schneiden und zum Dressing geben. Die Gurke schälen, der Länge nach vierteln und in dünne Scheiben schneiden, dazugeben. Chilischote waschen, nach Belieben entkernen, hacken und unterrühren. Alles vermengen und 10 Minuten ziehen lassen.</w:t>
      </w:r>
    </w:p>
    <w:p w14:paraId="2A981879" w14:textId="77777777" w:rsidR="00BB467B" w:rsidRPr="00B25477" w:rsidRDefault="00BB467B" w:rsidP="00B40E8C">
      <w:pPr>
        <w:pStyle w:val="ListParagraph"/>
        <w:numPr>
          <w:ilvl w:val="0"/>
          <w:numId w:val="1922"/>
        </w:numPr>
        <w:spacing w:after="120"/>
        <w:contextualSpacing w:val="0"/>
        <w:jc w:val="both"/>
        <w:rPr>
          <w:sz w:val="24"/>
          <w:szCs w:val="24"/>
        </w:rPr>
      </w:pPr>
      <w:r w:rsidRPr="00B25477">
        <w:rPr>
          <w:sz w:val="24"/>
          <w:szCs w:val="24"/>
        </w:rPr>
        <w:t>Kürbiskerne in einer Pfanne ohne Fett anrösten, bis sie knusprig sind. Minze waschen, trocken schütteln, die Blätter abzupfen und diese fein hacken, mit dem Sumach dazugeben.</w:t>
      </w:r>
    </w:p>
    <w:p w14:paraId="27EFB406" w14:textId="77777777" w:rsidR="00BB467B" w:rsidRDefault="00BB467B" w:rsidP="00BB467B">
      <w:pPr>
        <w:spacing w:after="120"/>
        <w:jc w:val="both"/>
        <w:rPr>
          <w:sz w:val="24"/>
          <w:szCs w:val="24"/>
        </w:rPr>
      </w:pPr>
    </w:p>
    <w:p w14:paraId="31DA0A65" w14:textId="77777777" w:rsidR="00BB467B" w:rsidRDefault="00BB467B" w:rsidP="00BB467B">
      <w:pPr>
        <w:spacing w:after="120"/>
        <w:jc w:val="both"/>
        <w:rPr>
          <w:sz w:val="24"/>
          <w:szCs w:val="24"/>
        </w:rPr>
      </w:pPr>
    </w:p>
    <w:p w14:paraId="14CD91B8" w14:textId="77777777" w:rsidR="00BB467B" w:rsidRPr="00B25477" w:rsidRDefault="00BB467B" w:rsidP="00BB467B">
      <w:pPr>
        <w:spacing w:after="120"/>
        <w:ind w:left="1416" w:hanging="1416"/>
        <w:jc w:val="both"/>
        <w:rPr>
          <w:sz w:val="24"/>
          <w:szCs w:val="24"/>
        </w:rPr>
      </w:pPr>
      <w:r w:rsidRPr="00B25477">
        <w:rPr>
          <w:sz w:val="24"/>
          <w:szCs w:val="24"/>
        </w:rPr>
        <w:t>Kommentar:</w:t>
      </w:r>
      <w:r w:rsidRPr="00B25477">
        <w:rPr>
          <w:sz w:val="24"/>
          <w:szCs w:val="24"/>
        </w:rPr>
        <w:tab/>
        <w:t>Honig- und Galiamelone dürften in diesem Salat genauso gut schmecken, und man könnte das Ganze auch mal mit einer Mango probieren.</w:t>
      </w:r>
    </w:p>
    <w:p w14:paraId="3A70ABF8" w14:textId="2D5C0F32" w:rsidR="00BB467B" w:rsidRPr="00BB467B" w:rsidRDefault="00BB467B" w:rsidP="00BB467B">
      <w:pPr>
        <w:ind w:left="2826" w:hanging="1410"/>
        <w:jc w:val="both"/>
        <w:rPr>
          <w:rFonts w:asciiTheme="majorHAnsi" w:eastAsiaTheme="majorEastAsia" w:hAnsiTheme="majorHAnsi" w:cstheme="majorBidi"/>
          <w:color w:val="2F5496" w:themeColor="accent1" w:themeShade="BF"/>
          <w:sz w:val="26"/>
          <w:szCs w:val="26"/>
        </w:rPr>
      </w:pPr>
      <w:r w:rsidRPr="00B25477">
        <w:rPr>
          <w:sz w:val="24"/>
          <w:szCs w:val="24"/>
        </w:rPr>
        <w:t>Übrigens:</w:t>
      </w:r>
      <w:r w:rsidRPr="00B25477">
        <w:rPr>
          <w:sz w:val="24"/>
          <w:szCs w:val="24"/>
        </w:rPr>
        <w:tab/>
        <w:t>Gurke ist gar kein Gemüse, sondern ein Obst. Sie wächst nämlich nicht als Wurzel- oder Blattwerk wie Gemüse der Definition nach, ei</w:t>
      </w:r>
      <w:r>
        <w:rPr>
          <w:sz w:val="24"/>
          <w:szCs w:val="24"/>
        </w:rPr>
        <w:t>ne</w:t>
      </w:r>
      <w:r w:rsidRPr="00B25477">
        <w:rPr>
          <w:sz w:val="24"/>
          <w:szCs w:val="24"/>
        </w:rPr>
        <w:t xml:space="preserve"> Gurke entsteht aus befruchteten Blüten.</w:t>
      </w:r>
      <w:r w:rsidRPr="00BB467B">
        <w:br w:type="page"/>
      </w:r>
    </w:p>
    <w:p w14:paraId="435B82BC" w14:textId="5F437873" w:rsidR="00A772C2" w:rsidRPr="007B7A75" w:rsidRDefault="00E91A44" w:rsidP="00B22F8F">
      <w:pPr>
        <w:pStyle w:val="Heading2"/>
        <w:spacing w:after="240"/>
      </w:pPr>
      <w:r w:rsidRPr="007B7A75">
        <w:lastRenderedPageBreak/>
        <w:t>Avocado</w:t>
      </w:r>
      <w:r w:rsidR="00B22F8F" w:rsidRPr="007B7A75">
        <w:t>s</w:t>
      </w:r>
      <w:r w:rsidRPr="007B7A75">
        <w:t>alat</w:t>
      </w:r>
      <w:r w:rsidR="00A772C2" w:rsidRPr="007B7A75">
        <w:t xml:space="preserve"> </w:t>
      </w:r>
      <w:r w:rsidR="00E53CC4">
        <w:rPr>
          <w:rStyle w:val="FootnoteReference"/>
          <w:lang w:val="en-US"/>
        </w:rPr>
        <w:footnoteReference w:id="131"/>
      </w:r>
    </w:p>
    <w:p w14:paraId="5CE4E93B" w14:textId="39C88AF9" w:rsidR="003867F8" w:rsidRPr="00B22F8F" w:rsidRDefault="003867F8">
      <w:pPr>
        <w:rPr>
          <w:sz w:val="24"/>
          <w:szCs w:val="24"/>
          <w:u w:val="single"/>
        </w:rPr>
      </w:pPr>
      <w:r w:rsidRPr="00B22F8F">
        <w:rPr>
          <w:sz w:val="24"/>
          <w:szCs w:val="24"/>
          <w:u w:val="single"/>
        </w:rPr>
        <w:t>Zutaten</w:t>
      </w:r>
      <w:r w:rsidR="00B22F8F">
        <w:rPr>
          <w:sz w:val="24"/>
          <w:szCs w:val="24"/>
          <w:u w:val="single"/>
        </w:rPr>
        <w:t>:</w:t>
      </w:r>
    </w:p>
    <w:p w14:paraId="199674E1" w14:textId="16063DBE" w:rsidR="003867F8" w:rsidRDefault="003867F8">
      <w:pPr>
        <w:rPr>
          <w:sz w:val="24"/>
          <w:szCs w:val="24"/>
        </w:rPr>
      </w:pPr>
      <w:r w:rsidRPr="003867F8">
        <w:rPr>
          <w:sz w:val="24"/>
          <w:szCs w:val="24"/>
        </w:rPr>
        <w:t>2 Avocados, geschält, entsteint un</w:t>
      </w:r>
      <w:r>
        <w:rPr>
          <w:sz w:val="24"/>
          <w:szCs w:val="24"/>
        </w:rPr>
        <w:t>d</w:t>
      </w:r>
      <w:r w:rsidRPr="003867F8">
        <w:rPr>
          <w:sz w:val="24"/>
          <w:szCs w:val="24"/>
        </w:rPr>
        <w:t xml:space="preserve"> i</w:t>
      </w:r>
      <w:r>
        <w:rPr>
          <w:sz w:val="24"/>
          <w:szCs w:val="24"/>
        </w:rPr>
        <w:t>n feine Scheiben geschnitten</w:t>
      </w:r>
    </w:p>
    <w:p w14:paraId="7E01E760" w14:textId="39D66FB7" w:rsidR="003867F8" w:rsidRDefault="003867F8">
      <w:pPr>
        <w:rPr>
          <w:sz w:val="24"/>
          <w:szCs w:val="24"/>
        </w:rPr>
      </w:pPr>
      <w:r>
        <w:rPr>
          <w:sz w:val="24"/>
          <w:szCs w:val="24"/>
        </w:rPr>
        <w:t>6 Frühlingszwiebeln, schräg in feine Scheiben geschnitten</w:t>
      </w:r>
    </w:p>
    <w:p w14:paraId="7C5ABCDF" w14:textId="3AB295CD" w:rsidR="003867F8" w:rsidRDefault="003867F8">
      <w:pPr>
        <w:rPr>
          <w:sz w:val="24"/>
          <w:szCs w:val="24"/>
        </w:rPr>
      </w:pPr>
      <w:r>
        <w:rPr>
          <w:sz w:val="24"/>
          <w:szCs w:val="24"/>
        </w:rPr>
        <w:t>20 g Korianderbrätter</w:t>
      </w:r>
    </w:p>
    <w:p w14:paraId="0C4964CC" w14:textId="659EF015" w:rsidR="003867F8" w:rsidRDefault="003867F8">
      <w:pPr>
        <w:rPr>
          <w:sz w:val="24"/>
          <w:szCs w:val="24"/>
        </w:rPr>
      </w:pPr>
      <w:r>
        <w:rPr>
          <w:sz w:val="24"/>
          <w:szCs w:val="24"/>
        </w:rPr>
        <w:t>4 Chilischoten, in feine ringe geschnitten</w:t>
      </w:r>
    </w:p>
    <w:p w14:paraId="0315E580" w14:textId="277524FD" w:rsidR="003867F8" w:rsidRDefault="003867F8">
      <w:pPr>
        <w:rPr>
          <w:sz w:val="24"/>
          <w:szCs w:val="24"/>
        </w:rPr>
      </w:pPr>
      <w:r>
        <w:rPr>
          <w:sz w:val="24"/>
          <w:szCs w:val="24"/>
        </w:rPr>
        <w:t>90 ml Limettensaft</w:t>
      </w:r>
    </w:p>
    <w:p w14:paraId="56F75F7C" w14:textId="0CB9AB61" w:rsidR="003867F8" w:rsidRDefault="003867F8">
      <w:pPr>
        <w:rPr>
          <w:sz w:val="24"/>
          <w:szCs w:val="24"/>
        </w:rPr>
      </w:pPr>
      <w:r>
        <w:rPr>
          <w:sz w:val="24"/>
          <w:szCs w:val="24"/>
        </w:rPr>
        <w:t>200 ml Olivenöl</w:t>
      </w:r>
    </w:p>
    <w:p w14:paraId="252F1654" w14:textId="77777777" w:rsidR="003867F8" w:rsidRDefault="003867F8">
      <w:pPr>
        <w:rPr>
          <w:sz w:val="24"/>
          <w:szCs w:val="24"/>
        </w:rPr>
      </w:pPr>
    </w:p>
    <w:p w14:paraId="52707F6F" w14:textId="4DB8FF02" w:rsidR="00B22F8F" w:rsidRDefault="00B22F8F">
      <w:pPr>
        <w:rPr>
          <w:sz w:val="24"/>
          <w:szCs w:val="24"/>
        </w:rPr>
      </w:pPr>
      <w:r>
        <w:rPr>
          <w:sz w:val="24"/>
          <w:szCs w:val="24"/>
        </w:rPr>
        <w:t>Zubereitung:</w:t>
      </w:r>
    </w:p>
    <w:p w14:paraId="521888A9" w14:textId="77777777" w:rsidR="00881384" w:rsidRPr="00881384" w:rsidRDefault="00881384" w:rsidP="00B40E8C">
      <w:pPr>
        <w:pStyle w:val="ListParagraph"/>
        <w:numPr>
          <w:ilvl w:val="0"/>
          <w:numId w:val="1516"/>
        </w:numPr>
        <w:spacing w:after="120"/>
        <w:ind w:left="714" w:hanging="357"/>
        <w:contextualSpacing w:val="0"/>
        <w:jc w:val="both"/>
        <w:rPr>
          <w:sz w:val="24"/>
          <w:szCs w:val="24"/>
        </w:rPr>
      </w:pPr>
      <w:r w:rsidRPr="00881384">
        <w:rPr>
          <w:sz w:val="24"/>
          <w:szCs w:val="24"/>
        </w:rPr>
        <w:t>Alle Zutaten mit einer kräftigen Prise Salz mischen.</w:t>
      </w:r>
    </w:p>
    <w:p w14:paraId="15EFB01C" w14:textId="03619833" w:rsidR="003867F8" w:rsidRPr="00881384" w:rsidRDefault="00881384" w:rsidP="00B40E8C">
      <w:pPr>
        <w:pStyle w:val="ListParagraph"/>
        <w:numPr>
          <w:ilvl w:val="0"/>
          <w:numId w:val="1516"/>
        </w:numPr>
        <w:spacing w:after="120"/>
        <w:ind w:left="714" w:hanging="357"/>
        <w:contextualSpacing w:val="0"/>
        <w:jc w:val="both"/>
        <w:rPr>
          <w:sz w:val="24"/>
          <w:szCs w:val="24"/>
        </w:rPr>
      </w:pPr>
      <w:r w:rsidRPr="00881384">
        <w:rPr>
          <w:sz w:val="24"/>
          <w:szCs w:val="24"/>
        </w:rPr>
        <w:t>Und schon ist alles fertig.</w:t>
      </w:r>
    </w:p>
    <w:p w14:paraId="3DBFCDD1" w14:textId="43867DD7" w:rsidR="00A772C2" w:rsidRPr="003867F8" w:rsidRDefault="00A772C2">
      <w:pPr>
        <w:rPr>
          <w:sz w:val="24"/>
          <w:szCs w:val="24"/>
        </w:rPr>
      </w:pPr>
      <w:r w:rsidRPr="003867F8">
        <w:rPr>
          <w:sz w:val="24"/>
          <w:szCs w:val="24"/>
        </w:rPr>
        <w:br w:type="page"/>
      </w:r>
    </w:p>
    <w:p w14:paraId="08A6B055" w14:textId="77777777" w:rsidR="001C0DAD" w:rsidRDefault="001C0DAD" w:rsidP="001C0DAD">
      <w:pPr>
        <w:pStyle w:val="Heading2"/>
        <w:spacing w:after="240"/>
      </w:pPr>
      <w:r>
        <w:lastRenderedPageBreak/>
        <w:t>Avocado-Gurken-Salat</w:t>
      </w:r>
      <w:r>
        <w:rPr>
          <w:rStyle w:val="FootnoteReference"/>
        </w:rPr>
        <w:footnoteReference w:id="132"/>
      </w:r>
      <w:r>
        <w:t xml:space="preserve"> </w:t>
      </w:r>
    </w:p>
    <w:p w14:paraId="7DC767EB" w14:textId="77777777" w:rsidR="001C0DAD" w:rsidRDefault="001C0DAD" w:rsidP="001C0DAD">
      <w:pPr>
        <w:rPr>
          <w:sz w:val="24"/>
          <w:szCs w:val="24"/>
        </w:rPr>
      </w:pPr>
      <w:r w:rsidRPr="00FF4D0C">
        <w:rPr>
          <w:sz w:val="24"/>
          <w:szCs w:val="24"/>
          <w:u w:val="single"/>
        </w:rPr>
        <w:t>Zutaten</w:t>
      </w:r>
      <w:r>
        <w:rPr>
          <w:sz w:val="24"/>
          <w:szCs w:val="24"/>
        </w:rPr>
        <w:t xml:space="preserve"> (für 6 Portionen)</w:t>
      </w:r>
    </w:p>
    <w:p w14:paraId="65EAA7AB" w14:textId="77777777" w:rsidR="001C0DAD" w:rsidRDefault="001C0DAD" w:rsidP="001C0DAD">
      <w:pPr>
        <w:rPr>
          <w:sz w:val="24"/>
          <w:szCs w:val="24"/>
        </w:rPr>
      </w:pPr>
      <w:r>
        <w:rPr>
          <w:sz w:val="24"/>
          <w:szCs w:val="24"/>
        </w:rPr>
        <w:t>½ Salatgurke, längs halbiert, entkernt und schräg in dünne Scheiben geschnitten</w:t>
      </w:r>
    </w:p>
    <w:p w14:paraId="762F2A5A" w14:textId="77777777" w:rsidR="001C0DAD" w:rsidRDefault="001C0DAD" w:rsidP="001C0DAD">
      <w:pPr>
        <w:rPr>
          <w:sz w:val="24"/>
          <w:szCs w:val="24"/>
        </w:rPr>
      </w:pPr>
      <w:r>
        <w:rPr>
          <w:sz w:val="24"/>
          <w:szCs w:val="24"/>
        </w:rPr>
        <w:t>2 grüne Chilischoten, entkernt und quer in dünne Scheiben geschnitten</w:t>
      </w:r>
    </w:p>
    <w:p w14:paraId="0A78B9BB" w14:textId="77777777" w:rsidR="001C0DAD" w:rsidRDefault="001C0DAD" w:rsidP="001C0DAD">
      <w:pPr>
        <w:rPr>
          <w:sz w:val="24"/>
          <w:szCs w:val="24"/>
        </w:rPr>
      </w:pPr>
      <w:r>
        <w:rPr>
          <w:sz w:val="24"/>
          <w:szCs w:val="24"/>
        </w:rPr>
        <w:t>3 reife Avocados, geschält, entsteint und in dünne Scheiben geschnitten</w:t>
      </w:r>
    </w:p>
    <w:p w14:paraId="5479F84D" w14:textId="77777777" w:rsidR="001C0DAD" w:rsidRDefault="001C0DAD" w:rsidP="001C0DAD">
      <w:pPr>
        <w:rPr>
          <w:sz w:val="24"/>
          <w:szCs w:val="24"/>
        </w:rPr>
      </w:pPr>
      <w:r>
        <w:rPr>
          <w:sz w:val="24"/>
          <w:szCs w:val="24"/>
        </w:rPr>
        <w:t>20 g Korianderblätter</w:t>
      </w:r>
    </w:p>
    <w:p w14:paraId="663772BE" w14:textId="77777777" w:rsidR="001C0DAD" w:rsidRDefault="001C0DAD" w:rsidP="001C0DAD">
      <w:pPr>
        <w:rPr>
          <w:sz w:val="24"/>
          <w:szCs w:val="24"/>
        </w:rPr>
      </w:pPr>
      <w:r>
        <w:rPr>
          <w:sz w:val="24"/>
          <w:szCs w:val="24"/>
        </w:rPr>
        <w:t>1 EL Olivenöl</w:t>
      </w:r>
    </w:p>
    <w:p w14:paraId="7839DBE1" w14:textId="77777777" w:rsidR="001C0DAD" w:rsidRDefault="001C0DAD" w:rsidP="001C0DAD">
      <w:pPr>
        <w:rPr>
          <w:sz w:val="24"/>
          <w:szCs w:val="24"/>
        </w:rPr>
      </w:pPr>
      <w:r>
        <w:rPr>
          <w:sz w:val="24"/>
          <w:szCs w:val="24"/>
        </w:rPr>
        <w:t>2 EL Limettensaft</w:t>
      </w:r>
    </w:p>
    <w:p w14:paraId="5EB5466A" w14:textId="77777777" w:rsidR="001C0DAD" w:rsidRDefault="001C0DAD" w:rsidP="001C0DAD">
      <w:pPr>
        <w:rPr>
          <w:sz w:val="24"/>
          <w:szCs w:val="24"/>
        </w:rPr>
      </w:pPr>
      <w:r>
        <w:rPr>
          <w:sz w:val="24"/>
          <w:szCs w:val="24"/>
        </w:rPr>
        <w:t>1 TL Schwarzkümmelsamen</w:t>
      </w:r>
    </w:p>
    <w:p w14:paraId="6B5B3E20" w14:textId="77777777" w:rsidR="001C0DAD" w:rsidRDefault="001C0DAD" w:rsidP="001C0DAD">
      <w:pPr>
        <w:rPr>
          <w:sz w:val="24"/>
          <w:szCs w:val="24"/>
        </w:rPr>
      </w:pPr>
    </w:p>
    <w:p w14:paraId="266B47DD" w14:textId="77777777" w:rsidR="001C0DAD" w:rsidRDefault="001C0DAD" w:rsidP="001C0DAD">
      <w:pPr>
        <w:rPr>
          <w:sz w:val="24"/>
          <w:szCs w:val="24"/>
        </w:rPr>
      </w:pPr>
      <w:r>
        <w:rPr>
          <w:sz w:val="24"/>
          <w:szCs w:val="24"/>
        </w:rPr>
        <w:t>Zubereitung:</w:t>
      </w:r>
    </w:p>
    <w:p w14:paraId="7CB0B509" w14:textId="77777777" w:rsidR="001C0DAD" w:rsidRDefault="001C0DAD" w:rsidP="001C0DAD">
      <w:pPr>
        <w:jc w:val="both"/>
        <w:rPr>
          <w:sz w:val="24"/>
          <w:szCs w:val="24"/>
        </w:rPr>
      </w:pPr>
      <w:r>
        <w:rPr>
          <w:sz w:val="24"/>
          <w:szCs w:val="24"/>
        </w:rPr>
        <w:t xml:space="preserve">Alle Zutaten mit ½ TL Salz mischen. Fertig. </w:t>
      </w:r>
      <w:r w:rsidRPr="00305D5B">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221E0C9D" w14:textId="77777777" w:rsidR="001C0DAD" w:rsidRDefault="001C0DAD" w:rsidP="001C0DAD">
      <w:pPr>
        <w:jc w:val="both"/>
        <w:rPr>
          <w:sz w:val="24"/>
          <w:szCs w:val="24"/>
        </w:rPr>
      </w:pPr>
      <w:r>
        <w:rPr>
          <w:sz w:val="24"/>
          <w:szCs w:val="24"/>
        </w:rPr>
        <w:br w:type="page"/>
      </w:r>
    </w:p>
    <w:p w14:paraId="1D801A88" w14:textId="67572810" w:rsidR="00AC6630" w:rsidRPr="00F0625D" w:rsidRDefault="00AC6630" w:rsidP="00B22F8F">
      <w:pPr>
        <w:pStyle w:val="Heading2"/>
        <w:spacing w:after="240"/>
      </w:pPr>
      <w:r w:rsidRPr="00F0625D">
        <w:lastRenderedPageBreak/>
        <w:t>Melonen-Mozzarella-Salat</w:t>
      </w:r>
      <w:r w:rsidR="00F2311E">
        <w:rPr>
          <w:rStyle w:val="FootnoteReference"/>
          <w:lang w:val="en-US"/>
        </w:rPr>
        <w:footnoteReference w:id="133"/>
      </w:r>
      <w:r w:rsidRPr="00F0625D">
        <w:t xml:space="preserve"> </w:t>
      </w:r>
    </w:p>
    <w:p w14:paraId="256C1ABF" w14:textId="501B1CC4" w:rsidR="00AC6630" w:rsidRPr="00B90776" w:rsidRDefault="00AC6630">
      <w:pPr>
        <w:rPr>
          <w:sz w:val="24"/>
          <w:szCs w:val="24"/>
        </w:rPr>
      </w:pPr>
      <w:r w:rsidRPr="00453E4D">
        <w:rPr>
          <w:sz w:val="24"/>
          <w:szCs w:val="24"/>
          <w:u w:val="single"/>
        </w:rPr>
        <w:t>Zutaten</w:t>
      </w:r>
      <w:r w:rsidRPr="00B90776">
        <w:rPr>
          <w:sz w:val="24"/>
          <w:szCs w:val="24"/>
        </w:rPr>
        <w:t xml:space="preserve"> </w:t>
      </w:r>
      <w:r w:rsidR="00453E4D">
        <w:rPr>
          <w:sz w:val="24"/>
          <w:szCs w:val="24"/>
        </w:rPr>
        <w:t>(</w:t>
      </w:r>
      <w:r w:rsidRPr="00B90776">
        <w:rPr>
          <w:sz w:val="24"/>
          <w:szCs w:val="24"/>
        </w:rPr>
        <w:t>für 4 Portionen</w:t>
      </w:r>
      <w:r w:rsidR="00453E4D">
        <w:rPr>
          <w:sz w:val="24"/>
          <w:szCs w:val="24"/>
        </w:rPr>
        <w:t>)</w:t>
      </w:r>
    </w:p>
    <w:p w14:paraId="32D79752" w14:textId="77777777" w:rsidR="00AC6630" w:rsidRDefault="00AC6630">
      <w:pPr>
        <w:rPr>
          <w:sz w:val="24"/>
          <w:szCs w:val="24"/>
        </w:rPr>
      </w:pPr>
      <w:r w:rsidRPr="00AC6630">
        <w:rPr>
          <w:sz w:val="24"/>
          <w:szCs w:val="24"/>
        </w:rPr>
        <w:t>1 große Schalotte, in feine Ringe</w:t>
      </w:r>
      <w:r>
        <w:rPr>
          <w:sz w:val="24"/>
          <w:szCs w:val="24"/>
        </w:rPr>
        <w:t xml:space="preserve"> geschnitten</w:t>
      </w:r>
    </w:p>
    <w:p w14:paraId="36EFA065" w14:textId="77777777" w:rsidR="006C3678" w:rsidRDefault="006C3678">
      <w:pPr>
        <w:rPr>
          <w:sz w:val="24"/>
          <w:szCs w:val="24"/>
        </w:rPr>
      </w:pPr>
      <w:r>
        <w:rPr>
          <w:sz w:val="24"/>
          <w:szCs w:val="24"/>
        </w:rPr>
        <w:t>2 Zitronen, ½ TL Schale abgerieben, dann 3 EL Saft ausgepresst</w:t>
      </w:r>
    </w:p>
    <w:p w14:paraId="3237FD19" w14:textId="77777777" w:rsidR="006C3678" w:rsidRDefault="006C3678">
      <w:pPr>
        <w:rPr>
          <w:sz w:val="24"/>
          <w:szCs w:val="24"/>
        </w:rPr>
      </w:pPr>
      <w:r>
        <w:rPr>
          <w:sz w:val="24"/>
          <w:szCs w:val="24"/>
        </w:rPr>
        <w:t>60 ml Olivenöl</w:t>
      </w:r>
    </w:p>
    <w:p w14:paraId="41D951A0" w14:textId="77777777" w:rsidR="00573610" w:rsidRDefault="006C3678">
      <w:pPr>
        <w:rPr>
          <w:sz w:val="24"/>
          <w:szCs w:val="24"/>
        </w:rPr>
      </w:pPr>
      <w:r>
        <w:rPr>
          <w:sz w:val="24"/>
          <w:szCs w:val="24"/>
        </w:rPr>
        <w:t>30 g frische Curryblätter (oder Basilikumblätter)</w:t>
      </w:r>
      <w:r w:rsidR="00573610">
        <w:rPr>
          <w:sz w:val="24"/>
          <w:szCs w:val="24"/>
        </w:rPr>
        <w:t>, trocken getupft</w:t>
      </w:r>
    </w:p>
    <w:p w14:paraId="47CACEC8" w14:textId="77777777" w:rsidR="00573610" w:rsidRDefault="00573610">
      <w:pPr>
        <w:rPr>
          <w:sz w:val="24"/>
          <w:szCs w:val="24"/>
        </w:rPr>
      </w:pPr>
      <w:r>
        <w:rPr>
          <w:sz w:val="24"/>
          <w:szCs w:val="24"/>
        </w:rPr>
        <w:t>1 TL schwarze Senfsamen</w:t>
      </w:r>
    </w:p>
    <w:p w14:paraId="4FE9DFE9" w14:textId="0183E08D" w:rsidR="00AA10A5" w:rsidRDefault="00573610">
      <w:pPr>
        <w:rPr>
          <w:sz w:val="24"/>
          <w:szCs w:val="24"/>
        </w:rPr>
      </w:pPr>
      <w:r>
        <w:rPr>
          <w:sz w:val="24"/>
          <w:szCs w:val="24"/>
        </w:rPr>
        <w:t>1 kleine Wassermelone (700 g), halbiert, mit/ohne Schale in 2 cm dicke Dreiecke geschnitten</w:t>
      </w:r>
    </w:p>
    <w:p w14:paraId="11FD6168" w14:textId="77777777" w:rsidR="00AA10A5" w:rsidRDefault="00AA10A5">
      <w:pPr>
        <w:rPr>
          <w:sz w:val="24"/>
          <w:szCs w:val="24"/>
        </w:rPr>
      </w:pPr>
      <w:r w:rsidRPr="00AA10A5">
        <w:rPr>
          <w:sz w:val="24"/>
          <w:szCs w:val="24"/>
        </w:rPr>
        <w:t>2/3 Canteloupe-Melone (also die leckere Honigmelone mit den</w:t>
      </w:r>
      <w:r>
        <w:rPr>
          <w:sz w:val="24"/>
          <w:szCs w:val="24"/>
        </w:rPr>
        <w:t xml:space="preserve"> Streifen) (600 g), entkernt und mit/ohne Schale in 8 Spalten geschnitten</w:t>
      </w:r>
    </w:p>
    <w:p w14:paraId="6E4A0559" w14:textId="77777777" w:rsidR="002B3A3D" w:rsidRDefault="002B3A3D">
      <w:pPr>
        <w:rPr>
          <w:sz w:val="24"/>
          <w:szCs w:val="24"/>
        </w:rPr>
      </w:pPr>
      <w:r>
        <w:rPr>
          <w:sz w:val="24"/>
          <w:szCs w:val="24"/>
        </w:rPr>
        <w:t>2 – 4 Kugeln Mozzarella, grob in 10 Stücke geteilt</w:t>
      </w:r>
    </w:p>
    <w:p w14:paraId="5F356215" w14:textId="77777777" w:rsidR="002B3A3D" w:rsidRDefault="002B3A3D">
      <w:pPr>
        <w:rPr>
          <w:sz w:val="24"/>
          <w:szCs w:val="24"/>
        </w:rPr>
      </w:pPr>
      <w:r>
        <w:rPr>
          <w:sz w:val="24"/>
          <w:szCs w:val="24"/>
        </w:rPr>
        <w:t>1 EL Kascha (gerösteter Buchweizen), wenn man will</w:t>
      </w:r>
    </w:p>
    <w:p w14:paraId="70B59D7D" w14:textId="77777777" w:rsidR="002B3A3D" w:rsidRDefault="002B3A3D">
      <w:pPr>
        <w:rPr>
          <w:sz w:val="24"/>
          <w:szCs w:val="24"/>
        </w:rPr>
      </w:pPr>
      <w:r>
        <w:rPr>
          <w:sz w:val="24"/>
          <w:szCs w:val="24"/>
        </w:rPr>
        <w:t>Meersalzflocken</w:t>
      </w:r>
    </w:p>
    <w:p w14:paraId="5F4DEB0B" w14:textId="77777777" w:rsidR="002B3A3D" w:rsidRDefault="002B3A3D">
      <w:pPr>
        <w:rPr>
          <w:sz w:val="24"/>
          <w:szCs w:val="24"/>
        </w:rPr>
      </w:pPr>
    </w:p>
    <w:p w14:paraId="0AADAA39" w14:textId="53180232" w:rsidR="00453E4D" w:rsidRDefault="00453E4D">
      <w:pPr>
        <w:rPr>
          <w:sz w:val="24"/>
          <w:szCs w:val="24"/>
        </w:rPr>
      </w:pPr>
      <w:r>
        <w:rPr>
          <w:sz w:val="24"/>
          <w:szCs w:val="24"/>
        </w:rPr>
        <w:t>Zubereitung:</w:t>
      </w:r>
    </w:p>
    <w:p w14:paraId="4045C635" w14:textId="77777777" w:rsidR="002B3A3D" w:rsidRPr="00091491" w:rsidRDefault="002B3A3D" w:rsidP="00B40E8C">
      <w:pPr>
        <w:pStyle w:val="ListParagraph"/>
        <w:numPr>
          <w:ilvl w:val="0"/>
          <w:numId w:val="1500"/>
        </w:numPr>
        <w:contextualSpacing w:val="0"/>
        <w:jc w:val="both"/>
        <w:rPr>
          <w:sz w:val="24"/>
          <w:szCs w:val="24"/>
        </w:rPr>
      </w:pPr>
      <w:r w:rsidRPr="00091491">
        <w:rPr>
          <w:sz w:val="24"/>
          <w:szCs w:val="24"/>
        </w:rPr>
        <w:t>In einer kleinen Schüssel die Schalotte mit dem Zitronensaft und 1 großzügigen Prise Meersalzflocken vermengen.</w:t>
      </w:r>
    </w:p>
    <w:p w14:paraId="215A0C7D" w14:textId="3555CFBE" w:rsidR="00FD1B4D" w:rsidRPr="00091491" w:rsidRDefault="002B3A3D" w:rsidP="00B40E8C">
      <w:pPr>
        <w:pStyle w:val="ListParagraph"/>
        <w:numPr>
          <w:ilvl w:val="0"/>
          <w:numId w:val="1500"/>
        </w:numPr>
        <w:contextualSpacing w:val="0"/>
        <w:jc w:val="both"/>
        <w:rPr>
          <w:sz w:val="24"/>
          <w:szCs w:val="24"/>
        </w:rPr>
      </w:pPr>
      <w:r w:rsidRPr="00091491">
        <w:rPr>
          <w:sz w:val="24"/>
          <w:szCs w:val="24"/>
        </w:rPr>
        <w:t xml:space="preserve">Das Öl </w:t>
      </w:r>
      <w:r w:rsidR="00091491" w:rsidRPr="00091491">
        <w:rPr>
          <w:sz w:val="24"/>
          <w:szCs w:val="24"/>
        </w:rPr>
        <w:t>in einem kleinen Topf</w:t>
      </w:r>
      <w:r w:rsidRPr="00091491">
        <w:rPr>
          <w:sz w:val="24"/>
          <w:szCs w:val="24"/>
        </w:rPr>
        <w:t xml:space="preserve"> bei mittlerer bis hoher Temperatur erhitzen. Sobald es heiß ist, die Curry- oder Basilikumblätter und die Senfsamen hineingeben</w:t>
      </w:r>
      <w:r w:rsidR="00FD1B4D" w:rsidRPr="00091491">
        <w:rPr>
          <w:sz w:val="24"/>
          <w:szCs w:val="24"/>
        </w:rPr>
        <w:t>. 30 – 60 Sekunden frittieren und behutsam in dem Öl schwenken, bis sie knusprig sind und alles aromatisch duftet. Das Öl durch ein Sieb in eine kleine Schale gießen, die Aromate beiseitestellen.</w:t>
      </w:r>
    </w:p>
    <w:p w14:paraId="0D7F106B" w14:textId="77777777" w:rsidR="00B620E4" w:rsidRDefault="00FD1B4D" w:rsidP="00B40E8C">
      <w:pPr>
        <w:pStyle w:val="ListParagraph"/>
        <w:numPr>
          <w:ilvl w:val="0"/>
          <w:numId w:val="1500"/>
        </w:numPr>
        <w:contextualSpacing w:val="0"/>
        <w:jc w:val="both"/>
        <w:rPr>
          <w:sz w:val="24"/>
          <w:szCs w:val="24"/>
        </w:rPr>
      </w:pPr>
      <w:r w:rsidRPr="00091491">
        <w:rPr>
          <w:sz w:val="24"/>
          <w:szCs w:val="24"/>
        </w:rPr>
        <w:t>Die Melone</w:t>
      </w:r>
      <w:r w:rsidR="00091491" w:rsidRPr="00091491">
        <w:rPr>
          <w:sz w:val="24"/>
          <w:szCs w:val="24"/>
        </w:rPr>
        <w:t>n</w:t>
      </w:r>
      <w:r w:rsidRPr="00091491">
        <w:rPr>
          <w:sz w:val="24"/>
          <w:szCs w:val="24"/>
        </w:rPr>
        <w:t>stücke mit dem Mozzarella auf einer großen Platte anrichten und mit ½ TL Meersalzflocken bestreuen. Alles mit dem aromatischen Öl beträufeln, dann die Sch</w:t>
      </w:r>
      <w:r w:rsidR="00730C69" w:rsidRPr="00091491">
        <w:rPr>
          <w:sz w:val="24"/>
          <w:szCs w:val="24"/>
        </w:rPr>
        <w:t xml:space="preserve">alotte und en Zitronensaft auf dem Salat verteilen. Mit der abgerieben Zitronenschake, den frittierten </w:t>
      </w:r>
      <w:r w:rsidR="00091491" w:rsidRPr="00091491">
        <w:rPr>
          <w:sz w:val="24"/>
          <w:szCs w:val="24"/>
        </w:rPr>
        <w:t>S</w:t>
      </w:r>
      <w:r w:rsidR="00730C69" w:rsidRPr="00091491">
        <w:rPr>
          <w:sz w:val="24"/>
          <w:szCs w:val="24"/>
        </w:rPr>
        <w:t xml:space="preserve">enfsamen, den knusprigen Basilikumblättern sowie dem Kascha </w:t>
      </w:r>
      <w:r w:rsidR="00B620E4" w:rsidRPr="00091491">
        <w:rPr>
          <w:sz w:val="24"/>
          <w:szCs w:val="24"/>
        </w:rPr>
        <w:t>granieren</w:t>
      </w:r>
      <w:r w:rsidR="00091491" w:rsidRPr="00091491">
        <w:rPr>
          <w:sz w:val="24"/>
          <w:szCs w:val="24"/>
        </w:rPr>
        <w:t xml:space="preserve"> und servieren.</w:t>
      </w:r>
    </w:p>
    <w:p w14:paraId="4CF5ACC1" w14:textId="77777777" w:rsidR="00B620E4" w:rsidRDefault="00B620E4" w:rsidP="00B620E4">
      <w:pPr>
        <w:jc w:val="both"/>
        <w:rPr>
          <w:sz w:val="24"/>
          <w:szCs w:val="24"/>
        </w:rPr>
      </w:pPr>
    </w:p>
    <w:p w14:paraId="5BF8B81F" w14:textId="4FD63571" w:rsidR="00AC6630" w:rsidRPr="00B620E4" w:rsidRDefault="00B620E4" w:rsidP="00F7725A">
      <w:pPr>
        <w:ind w:left="708" w:hanging="708"/>
        <w:jc w:val="both"/>
        <w:rPr>
          <w:sz w:val="24"/>
          <w:szCs w:val="24"/>
        </w:rPr>
      </w:pPr>
      <w:r>
        <w:rPr>
          <w:sz w:val="24"/>
          <w:szCs w:val="24"/>
        </w:rPr>
        <w:t>Tipp:</w:t>
      </w:r>
      <w:r w:rsidR="008B2247">
        <w:rPr>
          <w:sz w:val="24"/>
          <w:szCs w:val="24"/>
        </w:rPr>
        <w:tab/>
        <w:t>Der Salat schmeckt am besten, wenn die Aromen ein bisschen Zeit hatten, sich zu verbinden, darum sollte man die Melonen ruhig bis zu einer Stunde vor dem Servie</w:t>
      </w:r>
      <w:r w:rsidR="00F7725A">
        <w:rPr>
          <w:sz w:val="24"/>
          <w:szCs w:val="24"/>
        </w:rPr>
        <w:t>r</w:t>
      </w:r>
      <w:r w:rsidR="008B2247">
        <w:rPr>
          <w:sz w:val="24"/>
          <w:szCs w:val="24"/>
        </w:rPr>
        <w:t>en mit dem aromatisieren Öl, der Schalotte und dem Zitronensaft bekannt machen. Die Zitronenschale, die Senfsamen und die knusprigen Basilikumblätter hingegen erst im letzten Moment dazugeben.</w:t>
      </w:r>
      <w:r w:rsidR="00AC6630" w:rsidRPr="00B620E4">
        <w:rPr>
          <w:sz w:val="24"/>
          <w:szCs w:val="24"/>
        </w:rPr>
        <w:br w:type="page"/>
      </w:r>
    </w:p>
    <w:p w14:paraId="3B46EB23" w14:textId="5CB564A3" w:rsidR="00EE0F6F" w:rsidRPr="009D277F" w:rsidRDefault="00EE0F6F" w:rsidP="00386CAB">
      <w:pPr>
        <w:pStyle w:val="Heading2"/>
        <w:spacing w:after="240"/>
      </w:pPr>
      <w:r w:rsidRPr="009D277F">
        <w:lastRenderedPageBreak/>
        <w:t>Radieschensalat m</w:t>
      </w:r>
      <w:r w:rsidR="00CC0480" w:rsidRPr="009D277F">
        <w:t>i</w:t>
      </w:r>
      <w:r w:rsidRPr="009D277F">
        <w:t>t Zwiebeln und Granatapfel</w:t>
      </w:r>
      <w:r w:rsidR="00F832AD" w:rsidRPr="009D277F">
        <w:t xml:space="preserve"> -</w:t>
      </w:r>
      <w:r w:rsidRPr="009D277F">
        <w:t xml:space="preserve"> Mooli, pyaz aur anaar ka salad</w:t>
      </w:r>
      <w:r w:rsidR="00C23E4C">
        <w:rPr>
          <w:rStyle w:val="FootnoteReference"/>
        </w:rPr>
        <w:footnoteReference w:id="134"/>
      </w:r>
      <w:r w:rsidRPr="009D277F">
        <w:t xml:space="preserve"> </w:t>
      </w:r>
    </w:p>
    <w:p w14:paraId="7269CAB1" w14:textId="3876360E" w:rsidR="00EE0F6F" w:rsidRPr="00E842A9" w:rsidRDefault="00EE0F6F">
      <w:pPr>
        <w:rPr>
          <w:sz w:val="24"/>
          <w:szCs w:val="24"/>
        </w:rPr>
      </w:pPr>
      <w:r w:rsidRPr="00386CAB">
        <w:rPr>
          <w:sz w:val="24"/>
          <w:szCs w:val="24"/>
          <w:u w:val="single"/>
        </w:rPr>
        <w:t>Zutaten</w:t>
      </w:r>
      <w:r w:rsidRPr="00E842A9">
        <w:rPr>
          <w:sz w:val="24"/>
          <w:szCs w:val="24"/>
        </w:rPr>
        <w:t xml:space="preserve"> </w:t>
      </w:r>
      <w:r w:rsidR="00386CAB">
        <w:rPr>
          <w:sz w:val="24"/>
          <w:szCs w:val="24"/>
        </w:rPr>
        <w:t>(</w:t>
      </w:r>
      <w:r w:rsidRPr="00E842A9">
        <w:rPr>
          <w:sz w:val="24"/>
          <w:szCs w:val="24"/>
        </w:rPr>
        <w:t>für 4 Portionen</w:t>
      </w:r>
      <w:r w:rsidR="00386CAB">
        <w:rPr>
          <w:sz w:val="24"/>
          <w:szCs w:val="24"/>
        </w:rPr>
        <w:t>)</w:t>
      </w:r>
    </w:p>
    <w:p w14:paraId="3737DE9F" w14:textId="2D779888" w:rsidR="00EE0F6F" w:rsidRDefault="00EE0F6F" w:rsidP="00386CAB">
      <w:pPr>
        <w:jc w:val="both"/>
        <w:rPr>
          <w:sz w:val="24"/>
          <w:szCs w:val="24"/>
        </w:rPr>
      </w:pPr>
      <w:r>
        <w:rPr>
          <w:sz w:val="24"/>
          <w:szCs w:val="24"/>
        </w:rPr>
        <w:t>3 EL Rapsöl</w:t>
      </w:r>
    </w:p>
    <w:p w14:paraId="6F970ADD" w14:textId="77777777" w:rsidR="00EE0F6F" w:rsidRDefault="00EE0F6F" w:rsidP="00386CAB">
      <w:pPr>
        <w:jc w:val="both"/>
        <w:rPr>
          <w:sz w:val="24"/>
          <w:szCs w:val="24"/>
        </w:rPr>
      </w:pPr>
      <w:r>
        <w:rPr>
          <w:sz w:val="24"/>
          <w:szCs w:val="24"/>
        </w:rPr>
        <w:t>Kerne von ½ Granatapfel</w:t>
      </w:r>
    </w:p>
    <w:p w14:paraId="54086F0D" w14:textId="77777777" w:rsidR="00EE0F6F" w:rsidRDefault="00EE0F6F" w:rsidP="00386CAB">
      <w:pPr>
        <w:jc w:val="both"/>
        <w:rPr>
          <w:sz w:val="24"/>
          <w:szCs w:val="24"/>
        </w:rPr>
      </w:pPr>
      <w:r>
        <w:rPr>
          <w:sz w:val="24"/>
          <w:szCs w:val="24"/>
        </w:rPr>
        <w:t>2 EL Limettensaft</w:t>
      </w:r>
    </w:p>
    <w:p w14:paraId="0478D067" w14:textId="77777777" w:rsidR="00EE0F6F" w:rsidRDefault="00EE0F6F" w:rsidP="00386CAB">
      <w:pPr>
        <w:jc w:val="both"/>
        <w:rPr>
          <w:sz w:val="24"/>
          <w:szCs w:val="24"/>
        </w:rPr>
      </w:pPr>
      <w:r>
        <w:rPr>
          <w:sz w:val="24"/>
          <w:szCs w:val="24"/>
        </w:rPr>
        <w:t>2 TL Zucker</w:t>
      </w:r>
    </w:p>
    <w:p w14:paraId="5D9C207A" w14:textId="77777777" w:rsidR="00EE0F6F" w:rsidRDefault="00EE0F6F" w:rsidP="00386CAB">
      <w:pPr>
        <w:jc w:val="both"/>
        <w:rPr>
          <w:sz w:val="24"/>
          <w:szCs w:val="24"/>
        </w:rPr>
      </w:pPr>
      <w:r>
        <w:rPr>
          <w:sz w:val="24"/>
          <w:szCs w:val="24"/>
        </w:rPr>
        <w:t>½ TL Salz</w:t>
      </w:r>
    </w:p>
    <w:p w14:paraId="068DF337" w14:textId="77777777" w:rsidR="00EE0F6F" w:rsidRDefault="00EE0F6F" w:rsidP="00386CAB">
      <w:pPr>
        <w:jc w:val="both"/>
        <w:rPr>
          <w:sz w:val="24"/>
          <w:szCs w:val="24"/>
        </w:rPr>
      </w:pPr>
      <w:r>
        <w:rPr>
          <w:sz w:val="24"/>
          <w:szCs w:val="24"/>
        </w:rPr>
        <w:t>1 Prise Cayennepfeffer</w:t>
      </w:r>
    </w:p>
    <w:p w14:paraId="4A36E116" w14:textId="77777777" w:rsidR="00EE0F6F" w:rsidRDefault="00EE0F6F" w:rsidP="00386CAB">
      <w:pPr>
        <w:jc w:val="both"/>
        <w:rPr>
          <w:sz w:val="24"/>
          <w:szCs w:val="24"/>
        </w:rPr>
      </w:pPr>
      <w:r>
        <w:rPr>
          <w:sz w:val="24"/>
          <w:szCs w:val="24"/>
        </w:rPr>
        <w:t>½ rote Zwiebel, in sehr feine Streifen geschnitten</w:t>
      </w:r>
    </w:p>
    <w:p w14:paraId="75C49C74" w14:textId="77777777" w:rsidR="00EE0F6F" w:rsidRDefault="00EE0F6F" w:rsidP="00386CAB">
      <w:pPr>
        <w:jc w:val="both"/>
        <w:rPr>
          <w:sz w:val="24"/>
          <w:szCs w:val="24"/>
        </w:rPr>
      </w:pPr>
      <w:r>
        <w:rPr>
          <w:sz w:val="24"/>
          <w:szCs w:val="24"/>
        </w:rPr>
        <w:t>300 g Rettich</w:t>
      </w:r>
    </w:p>
    <w:p w14:paraId="3A06FFC9" w14:textId="77777777" w:rsidR="00EE0F6F" w:rsidRDefault="00EE0F6F" w:rsidP="00386CAB">
      <w:pPr>
        <w:jc w:val="both"/>
        <w:rPr>
          <w:sz w:val="24"/>
          <w:szCs w:val="24"/>
        </w:rPr>
      </w:pPr>
      <w:r>
        <w:rPr>
          <w:sz w:val="24"/>
          <w:szCs w:val="24"/>
        </w:rPr>
        <w:t>200 g Radieschen</w:t>
      </w:r>
    </w:p>
    <w:p w14:paraId="53DCB5BB" w14:textId="77777777" w:rsidR="00B076B6" w:rsidRDefault="00B076B6" w:rsidP="00C01AF9">
      <w:pPr>
        <w:jc w:val="both"/>
        <w:rPr>
          <w:i/>
          <w:iCs/>
          <w:sz w:val="24"/>
          <w:szCs w:val="24"/>
        </w:rPr>
      </w:pPr>
    </w:p>
    <w:p w14:paraId="56694C70" w14:textId="271A041E" w:rsidR="00EE0F6F" w:rsidRPr="00E842A9" w:rsidRDefault="00B076B6" w:rsidP="00386CAB">
      <w:pPr>
        <w:spacing w:after="120"/>
        <w:jc w:val="both"/>
        <w:rPr>
          <w:sz w:val="24"/>
          <w:szCs w:val="24"/>
        </w:rPr>
      </w:pPr>
      <w:r w:rsidRPr="00E842A9">
        <w:rPr>
          <w:sz w:val="24"/>
          <w:szCs w:val="24"/>
        </w:rPr>
        <w:t>Zubereitung</w:t>
      </w:r>
      <w:r w:rsidR="00386CAB">
        <w:rPr>
          <w:sz w:val="24"/>
          <w:szCs w:val="24"/>
        </w:rPr>
        <w:t>:</w:t>
      </w:r>
    </w:p>
    <w:p w14:paraId="0358C47B" w14:textId="77777777" w:rsidR="00C01AF9" w:rsidRPr="00C01AF9" w:rsidRDefault="00EE0F6F" w:rsidP="00B40E8C">
      <w:pPr>
        <w:pStyle w:val="ListParagraph"/>
        <w:numPr>
          <w:ilvl w:val="0"/>
          <w:numId w:val="1355"/>
        </w:numPr>
        <w:spacing w:after="120"/>
        <w:contextualSpacing w:val="0"/>
        <w:jc w:val="both"/>
        <w:rPr>
          <w:sz w:val="24"/>
          <w:szCs w:val="24"/>
        </w:rPr>
      </w:pPr>
      <w:r w:rsidRPr="00C01AF9">
        <w:rPr>
          <w:sz w:val="24"/>
          <w:szCs w:val="24"/>
        </w:rPr>
        <w:t>Für das Dressing die Granatapfelkerne</w:t>
      </w:r>
      <w:r w:rsidR="00C01AF9" w:rsidRPr="00C01AF9">
        <w:rPr>
          <w:sz w:val="24"/>
          <w:szCs w:val="24"/>
        </w:rPr>
        <w:t xml:space="preserve"> mit der Hand zerdrücken und</w:t>
      </w:r>
      <w:r w:rsidRPr="00C01AF9">
        <w:rPr>
          <w:sz w:val="24"/>
          <w:szCs w:val="24"/>
        </w:rPr>
        <w:t xml:space="preserve"> mit Limettensaft, Zucker, Salz, Öl und Cayennepfeffer vermengen</w:t>
      </w:r>
      <w:r w:rsidR="00C01AF9" w:rsidRPr="00C01AF9">
        <w:rPr>
          <w:sz w:val="24"/>
          <w:szCs w:val="24"/>
        </w:rPr>
        <w:t>. Verrühren und abschmecken. Die Zwiebel dazugeben und 1 Stunde marinieren.</w:t>
      </w:r>
    </w:p>
    <w:p w14:paraId="08AED829" w14:textId="77777777" w:rsidR="00C01AF9" w:rsidRPr="00C01AF9" w:rsidRDefault="00C01AF9" w:rsidP="00B40E8C">
      <w:pPr>
        <w:pStyle w:val="ListParagraph"/>
        <w:numPr>
          <w:ilvl w:val="0"/>
          <w:numId w:val="1355"/>
        </w:numPr>
        <w:spacing w:after="120"/>
        <w:contextualSpacing w:val="0"/>
        <w:jc w:val="both"/>
        <w:rPr>
          <w:sz w:val="24"/>
          <w:szCs w:val="24"/>
        </w:rPr>
      </w:pPr>
      <w:r w:rsidRPr="00C01AF9">
        <w:rPr>
          <w:sz w:val="24"/>
          <w:szCs w:val="24"/>
        </w:rPr>
        <w:t xml:space="preserve">Rettich in hauchdünne Scheiben hobeln, ebenso die Radieschen. </w:t>
      </w:r>
    </w:p>
    <w:p w14:paraId="3F45EDFA" w14:textId="16384742" w:rsidR="00A0351A" w:rsidRPr="00BE281F" w:rsidRDefault="00C01AF9" w:rsidP="00B40E8C">
      <w:pPr>
        <w:pStyle w:val="ListParagraph"/>
        <w:numPr>
          <w:ilvl w:val="0"/>
          <w:numId w:val="1355"/>
        </w:numPr>
        <w:spacing w:after="120"/>
        <w:contextualSpacing w:val="0"/>
        <w:jc w:val="both"/>
        <w:rPr>
          <w:sz w:val="24"/>
          <w:szCs w:val="24"/>
        </w:rPr>
      </w:pPr>
      <w:r w:rsidRPr="00C01AF9">
        <w:rPr>
          <w:sz w:val="24"/>
          <w:szCs w:val="24"/>
        </w:rPr>
        <w:t xml:space="preserve">Rettich und Radieschen in das Dressing geben und gut vermischen. </w:t>
      </w:r>
      <w:r w:rsidR="00EE0F6F" w:rsidRPr="00C01AF9">
        <w:rPr>
          <w:sz w:val="24"/>
          <w:szCs w:val="24"/>
        </w:rPr>
        <w:br w:type="page"/>
      </w:r>
    </w:p>
    <w:p w14:paraId="72F92C75" w14:textId="77777777" w:rsidR="00E47B95" w:rsidRDefault="00E47B95" w:rsidP="00E47B95">
      <w:pPr>
        <w:pStyle w:val="Heading2"/>
        <w:spacing w:after="240"/>
      </w:pPr>
      <w:r>
        <w:lastRenderedPageBreak/>
        <w:t>Fenchel-Apfel-Radieschen-Salat</w:t>
      </w:r>
    </w:p>
    <w:p w14:paraId="5C2B859B" w14:textId="77777777" w:rsidR="00E47B95" w:rsidRPr="00F2115E" w:rsidRDefault="00E47B95" w:rsidP="00E47B95">
      <w:pPr>
        <w:rPr>
          <w:sz w:val="24"/>
          <w:szCs w:val="24"/>
          <w:u w:val="single"/>
        </w:rPr>
      </w:pPr>
      <w:r w:rsidRPr="00F2115E">
        <w:rPr>
          <w:sz w:val="24"/>
          <w:szCs w:val="24"/>
          <w:u w:val="single"/>
        </w:rPr>
        <w:t>Zutaten:</w:t>
      </w:r>
    </w:p>
    <w:p w14:paraId="0CB163F4" w14:textId="77777777" w:rsidR="00E47B95" w:rsidRDefault="00E47B95" w:rsidP="00E47B95">
      <w:pPr>
        <w:rPr>
          <w:sz w:val="24"/>
          <w:szCs w:val="24"/>
        </w:rPr>
      </w:pPr>
      <w:r>
        <w:rPr>
          <w:sz w:val="24"/>
          <w:szCs w:val="24"/>
        </w:rPr>
        <w:t>1 Fenchelknolle</w:t>
      </w:r>
    </w:p>
    <w:p w14:paraId="0C54368D" w14:textId="77777777" w:rsidR="00E47B95" w:rsidRDefault="00E47B95" w:rsidP="00E47B95">
      <w:pPr>
        <w:rPr>
          <w:sz w:val="24"/>
          <w:szCs w:val="24"/>
        </w:rPr>
      </w:pPr>
      <w:r>
        <w:rPr>
          <w:sz w:val="24"/>
          <w:szCs w:val="24"/>
        </w:rPr>
        <w:t>1 Apfel</w:t>
      </w:r>
    </w:p>
    <w:p w14:paraId="15BD6776" w14:textId="77777777" w:rsidR="00E47B95" w:rsidRDefault="00E47B95" w:rsidP="00E47B95">
      <w:pPr>
        <w:rPr>
          <w:sz w:val="24"/>
          <w:szCs w:val="24"/>
        </w:rPr>
      </w:pPr>
      <w:r>
        <w:rPr>
          <w:sz w:val="24"/>
          <w:szCs w:val="24"/>
        </w:rPr>
        <w:t>1 Bund Radieschen</w:t>
      </w:r>
    </w:p>
    <w:p w14:paraId="1E36E21A" w14:textId="77777777" w:rsidR="00E47B95" w:rsidRDefault="00E47B95" w:rsidP="00E47B95">
      <w:pPr>
        <w:rPr>
          <w:sz w:val="24"/>
          <w:szCs w:val="24"/>
        </w:rPr>
      </w:pPr>
      <w:r>
        <w:rPr>
          <w:sz w:val="24"/>
          <w:szCs w:val="24"/>
        </w:rPr>
        <w:t>Walnüsse, Haselnüsse, Mandeln</w:t>
      </w:r>
    </w:p>
    <w:p w14:paraId="3A8CB6D1" w14:textId="77777777" w:rsidR="00E47B95" w:rsidRDefault="00E47B95" w:rsidP="00E47B95">
      <w:pPr>
        <w:rPr>
          <w:sz w:val="24"/>
          <w:szCs w:val="24"/>
        </w:rPr>
      </w:pPr>
      <w:r>
        <w:rPr>
          <w:sz w:val="24"/>
          <w:szCs w:val="24"/>
        </w:rPr>
        <w:t>Zitronensaft</w:t>
      </w:r>
    </w:p>
    <w:p w14:paraId="434E52AE" w14:textId="77777777" w:rsidR="00E47B95" w:rsidRDefault="00E47B95" w:rsidP="00E47B95">
      <w:pPr>
        <w:rPr>
          <w:sz w:val="24"/>
          <w:szCs w:val="24"/>
        </w:rPr>
      </w:pPr>
      <w:r>
        <w:rPr>
          <w:sz w:val="24"/>
          <w:szCs w:val="24"/>
        </w:rPr>
        <w:t>Zucker</w:t>
      </w:r>
    </w:p>
    <w:p w14:paraId="2EC6C67D" w14:textId="77777777" w:rsidR="00E47B95" w:rsidRDefault="00E47B95" w:rsidP="00E47B95">
      <w:pPr>
        <w:rPr>
          <w:sz w:val="24"/>
          <w:szCs w:val="24"/>
        </w:rPr>
      </w:pPr>
      <w:r>
        <w:rPr>
          <w:sz w:val="24"/>
          <w:szCs w:val="24"/>
        </w:rPr>
        <w:t>Tabasco</w:t>
      </w:r>
    </w:p>
    <w:p w14:paraId="1AB964C2" w14:textId="77777777" w:rsidR="00E47B95" w:rsidRDefault="00E47B95" w:rsidP="00E47B95">
      <w:pPr>
        <w:rPr>
          <w:sz w:val="24"/>
          <w:szCs w:val="24"/>
        </w:rPr>
      </w:pPr>
      <w:r>
        <w:rPr>
          <w:sz w:val="24"/>
          <w:szCs w:val="24"/>
        </w:rPr>
        <w:t>Sonnenblumenöl</w:t>
      </w:r>
    </w:p>
    <w:p w14:paraId="555B148E" w14:textId="77777777" w:rsidR="00E47B95" w:rsidRDefault="00E47B95" w:rsidP="00E47B95">
      <w:pPr>
        <w:rPr>
          <w:sz w:val="24"/>
          <w:szCs w:val="24"/>
        </w:rPr>
      </w:pPr>
    </w:p>
    <w:p w14:paraId="223080A0" w14:textId="77777777" w:rsidR="00E47B95" w:rsidRDefault="00E47B95" w:rsidP="00E47B95">
      <w:pPr>
        <w:rPr>
          <w:sz w:val="24"/>
          <w:szCs w:val="24"/>
        </w:rPr>
      </w:pPr>
    </w:p>
    <w:p w14:paraId="39C34953" w14:textId="77777777" w:rsidR="00E47B95" w:rsidRDefault="00E47B95" w:rsidP="00E47B95">
      <w:pPr>
        <w:rPr>
          <w:sz w:val="24"/>
          <w:szCs w:val="24"/>
        </w:rPr>
      </w:pPr>
      <w:r>
        <w:rPr>
          <w:sz w:val="24"/>
          <w:szCs w:val="24"/>
        </w:rPr>
        <w:t>Zubereitung:</w:t>
      </w:r>
    </w:p>
    <w:p w14:paraId="13E0CEC5" w14:textId="77777777" w:rsidR="00E47B95" w:rsidRPr="00F2115E" w:rsidRDefault="00E47B95" w:rsidP="00B40E8C">
      <w:pPr>
        <w:pStyle w:val="ListParagraph"/>
        <w:numPr>
          <w:ilvl w:val="0"/>
          <w:numId w:val="1558"/>
        </w:numPr>
        <w:spacing w:after="120"/>
        <w:ind w:left="714" w:hanging="357"/>
        <w:contextualSpacing w:val="0"/>
        <w:jc w:val="both"/>
        <w:rPr>
          <w:sz w:val="24"/>
          <w:szCs w:val="24"/>
        </w:rPr>
      </w:pPr>
      <w:r w:rsidRPr="00F2115E">
        <w:rPr>
          <w:sz w:val="24"/>
          <w:szCs w:val="24"/>
        </w:rPr>
        <w:t>Fenchel in dünne Scheiben schneiden, säuerlichen Apfel schälen und in Stifte schneiden. 1 Bund Radieschen in Stifte schneiden. Walnüsse, Haselnüsse und Mandeln dazugeben.</w:t>
      </w:r>
    </w:p>
    <w:p w14:paraId="32691856" w14:textId="77777777" w:rsidR="00E47B95" w:rsidRPr="00F2115E" w:rsidRDefault="00E47B95" w:rsidP="00B40E8C">
      <w:pPr>
        <w:pStyle w:val="ListParagraph"/>
        <w:numPr>
          <w:ilvl w:val="0"/>
          <w:numId w:val="1558"/>
        </w:numPr>
        <w:spacing w:after="120"/>
        <w:ind w:left="714" w:hanging="357"/>
        <w:contextualSpacing w:val="0"/>
        <w:jc w:val="both"/>
        <w:rPr>
          <w:sz w:val="24"/>
          <w:szCs w:val="24"/>
        </w:rPr>
      </w:pPr>
      <w:r w:rsidRPr="00F2115E">
        <w:rPr>
          <w:sz w:val="24"/>
          <w:szCs w:val="24"/>
        </w:rPr>
        <w:t>Für die Vinaigrette Salz, Zitronensaft, 1 Prise Zucker, ein wenig Tabasco und Öl durchmengen und mit Kresse bestreuen.</w:t>
      </w:r>
    </w:p>
    <w:p w14:paraId="04D75AA3" w14:textId="77777777" w:rsidR="00E47B95" w:rsidRDefault="00E47B95" w:rsidP="00E47B95">
      <w:pPr>
        <w:rPr>
          <w:sz w:val="24"/>
          <w:szCs w:val="24"/>
        </w:rPr>
      </w:pPr>
    </w:p>
    <w:p w14:paraId="7210361F" w14:textId="54BCC5F4" w:rsidR="00E47B95" w:rsidRDefault="00E47B95" w:rsidP="00BB467B">
      <w:pPr>
        <w:ind w:left="708" w:hanging="708"/>
        <w:rPr>
          <w:rFonts w:asciiTheme="majorHAnsi" w:eastAsiaTheme="majorEastAsia" w:hAnsiTheme="majorHAnsi" w:cstheme="majorBidi"/>
          <w:color w:val="2F5496" w:themeColor="accent1" w:themeShade="BF"/>
          <w:sz w:val="26"/>
          <w:szCs w:val="26"/>
        </w:rPr>
      </w:pPr>
      <w:r>
        <w:rPr>
          <w:sz w:val="24"/>
          <w:szCs w:val="24"/>
        </w:rPr>
        <w:t>Tipp:</w:t>
      </w:r>
      <w:r>
        <w:rPr>
          <w:sz w:val="24"/>
          <w:szCs w:val="24"/>
        </w:rPr>
        <w:tab/>
        <w:t>Wenn man mal was mit Fenchel essen will. Ist ja nicht so mein Gemüse</w:t>
      </w:r>
      <w:r w:rsidRPr="00B07CE7">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Pr>
          <w:sz w:val="24"/>
          <w:szCs w:val="24"/>
        </w:rPr>
        <w:t xml:space="preserve">. Lustig, ich habe die Mengenangaben verloren. Also müsst ihr das nun selbst herausfinden </w:t>
      </w:r>
      <w:r w:rsidRPr="00F2115E">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br w:type="page"/>
      </w:r>
    </w:p>
    <w:p w14:paraId="68D537A8" w14:textId="77777777" w:rsidR="0013190E" w:rsidRDefault="0013190E" w:rsidP="0013190E">
      <w:pPr>
        <w:pStyle w:val="Heading2"/>
        <w:spacing w:after="240"/>
      </w:pPr>
      <w:r>
        <w:lastRenderedPageBreak/>
        <w:t>Fenchel-Orangen-Salat</w:t>
      </w:r>
      <w:r>
        <w:rPr>
          <w:rStyle w:val="FootnoteReference"/>
        </w:rPr>
        <w:footnoteReference w:id="135"/>
      </w:r>
    </w:p>
    <w:p w14:paraId="56C5113B" w14:textId="77777777" w:rsidR="0013190E" w:rsidRDefault="0013190E" w:rsidP="0013190E">
      <w:pPr>
        <w:jc w:val="both"/>
        <w:rPr>
          <w:sz w:val="24"/>
          <w:szCs w:val="24"/>
        </w:rPr>
      </w:pPr>
      <w:r w:rsidRPr="008E7C7A">
        <w:rPr>
          <w:sz w:val="24"/>
          <w:szCs w:val="24"/>
          <w:u w:val="single"/>
        </w:rPr>
        <w:t>Zutaten</w:t>
      </w:r>
      <w:r>
        <w:rPr>
          <w:sz w:val="24"/>
          <w:szCs w:val="24"/>
          <w:u w:val="single"/>
        </w:rPr>
        <w:t xml:space="preserve"> </w:t>
      </w:r>
      <w:r>
        <w:rPr>
          <w:sz w:val="24"/>
          <w:szCs w:val="24"/>
        </w:rPr>
        <w:t>(für 4 Portionen):</w:t>
      </w:r>
    </w:p>
    <w:p w14:paraId="6132DF2C" w14:textId="77777777" w:rsidR="0013190E" w:rsidRDefault="0013190E" w:rsidP="0013190E">
      <w:pPr>
        <w:jc w:val="both"/>
        <w:rPr>
          <w:sz w:val="24"/>
          <w:szCs w:val="24"/>
        </w:rPr>
      </w:pPr>
      <w:r>
        <w:rPr>
          <w:sz w:val="24"/>
          <w:szCs w:val="24"/>
        </w:rPr>
        <w:t>2 Orangen (davon 1 unbehandelt)</w:t>
      </w:r>
    </w:p>
    <w:p w14:paraId="77A8738C" w14:textId="77777777" w:rsidR="0013190E" w:rsidRDefault="0013190E" w:rsidP="0013190E">
      <w:pPr>
        <w:jc w:val="both"/>
        <w:rPr>
          <w:sz w:val="24"/>
          <w:szCs w:val="24"/>
        </w:rPr>
      </w:pPr>
      <w:r>
        <w:rPr>
          <w:sz w:val="24"/>
          <w:szCs w:val="24"/>
        </w:rPr>
        <w:t>1 unbehandelte Zitrone</w:t>
      </w:r>
    </w:p>
    <w:p w14:paraId="1465B687" w14:textId="77777777" w:rsidR="0013190E" w:rsidRDefault="0013190E" w:rsidP="0013190E">
      <w:pPr>
        <w:jc w:val="both"/>
        <w:rPr>
          <w:sz w:val="24"/>
          <w:szCs w:val="24"/>
        </w:rPr>
      </w:pPr>
      <w:r>
        <w:rPr>
          <w:sz w:val="24"/>
          <w:szCs w:val="24"/>
        </w:rPr>
        <w:t>3 Fenchelknollen mit zartem grün (je ca. 250 g)</w:t>
      </w:r>
    </w:p>
    <w:p w14:paraId="1D18057A" w14:textId="77777777" w:rsidR="0013190E" w:rsidRDefault="0013190E" w:rsidP="0013190E">
      <w:pPr>
        <w:jc w:val="both"/>
        <w:rPr>
          <w:sz w:val="24"/>
          <w:szCs w:val="24"/>
        </w:rPr>
      </w:pPr>
      <w:r>
        <w:rPr>
          <w:sz w:val="24"/>
          <w:szCs w:val="24"/>
        </w:rPr>
        <w:t>5 EL Olivenöl</w:t>
      </w:r>
    </w:p>
    <w:p w14:paraId="3D96E825" w14:textId="77777777" w:rsidR="0013190E" w:rsidRDefault="0013190E" w:rsidP="0013190E">
      <w:pPr>
        <w:jc w:val="both"/>
        <w:rPr>
          <w:sz w:val="24"/>
          <w:szCs w:val="24"/>
        </w:rPr>
      </w:pPr>
      <w:r>
        <w:rPr>
          <w:sz w:val="24"/>
          <w:szCs w:val="24"/>
        </w:rPr>
        <w:t>Salz, Pfeffer</w:t>
      </w:r>
    </w:p>
    <w:p w14:paraId="6154B093" w14:textId="77777777" w:rsidR="0013190E" w:rsidRDefault="0013190E" w:rsidP="0013190E">
      <w:pPr>
        <w:jc w:val="both"/>
        <w:rPr>
          <w:sz w:val="24"/>
          <w:szCs w:val="24"/>
        </w:rPr>
      </w:pPr>
      <w:r>
        <w:rPr>
          <w:sz w:val="24"/>
          <w:szCs w:val="24"/>
        </w:rPr>
        <w:t>2 EL Himbeeressig</w:t>
      </w:r>
    </w:p>
    <w:p w14:paraId="0906EF24" w14:textId="77777777" w:rsidR="0013190E" w:rsidRDefault="0013190E" w:rsidP="0013190E">
      <w:pPr>
        <w:jc w:val="both"/>
        <w:rPr>
          <w:sz w:val="24"/>
          <w:szCs w:val="24"/>
        </w:rPr>
      </w:pPr>
      <w:r>
        <w:rPr>
          <w:sz w:val="24"/>
          <w:szCs w:val="24"/>
        </w:rPr>
        <w:t>75 g schwarze Oliven</w:t>
      </w:r>
    </w:p>
    <w:p w14:paraId="6A10F598" w14:textId="77777777" w:rsidR="0013190E" w:rsidRDefault="0013190E" w:rsidP="0013190E">
      <w:pPr>
        <w:jc w:val="both"/>
        <w:rPr>
          <w:sz w:val="24"/>
          <w:szCs w:val="24"/>
        </w:rPr>
      </w:pPr>
    </w:p>
    <w:p w14:paraId="27AAA6EE" w14:textId="77777777" w:rsidR="0013190E" w:rsidRDefault="0013190E" w:rsidP="0013190E">
      <w:pPr>
        <w:jc w:val="both"/>
        <w:rPr>
          <w:sz w:val="24"/>
          <w:szCs w:val="24"/>
        </w:rPr>
      </w:pPr>
      <w:r>
        <w:rPr>
          <w:sz w:val="24"/>
          <w:szCs w:val="24"/>
        </w:rPr>
        <w:t>Zubereitungszeit:</w:t>
      </w:r>
      <w:r>
        <w:rPr>
          <w:sz w:val="24"/>
          <w:szCs w:val="24"/>
        </w:rPr>
        <w:tab/>
        <w:t>50 Minuten</w:t>
      </w:r>
    </w:p>
    <w:p w14:paraId="58D2C2B7" w14:textId="77777777" w:rsidR="0013190E" w:rsidRPr="008E7C7A" w:rsidRDefault="0013190E" w:rsidP="00B40E8C">
      <w:pPr>
        <w:pStyle w:val="ListParagraph"/>
        <w:numPr>
          <w:ilvl w:val="0"/>
          <w:numId w:val="1734"/>
        </w:numPr>
        <w:spacing w:after="120"/>
        <w:ind w:left="714" w:hanging="357"/>
        <w:contextualSpacing w:val="0"/>
        <w:jc w:val="both"/>
        <w:rPr>
          <w:sz w:val="24"/>
          <w:szCs w:val="24"/>
        </w:rPr>
      </w:pPr>
      <w:r w:rsidRPr="008E7C7A">
        <w:rPr>
          <w:sz w:val="24"/>
          <w:szCs w:val="24"/>
        </w:rPr>
        <w:t>Die unbehandelte Orange und die Zitrone heiß abwaschen. Jeweils etwas Schale mit einem Fadenschneider abziehen oder dünn abschälen und in feine Streifen schneiden.</w:t>
      </w:r>
    </w:p>
    <w:p w14:paraId="2884C08C" w14:textId="77777777" w:rsidR="0013190E" w:rsidRPr="008E7C7A" w:rsidRDefault="0013190E" w:rsidP="00B40E8C">
      <w:pPr>
        <w:pStyle w:val="ListParagraph"/>
        <w:numPr>
          <w:ilvl w:val="0"/>
          <w:numId w:val="1734"/>
        </w:numPr>
        <w:spacing w:after="120"/>
        <w:ind w:left="714" w:hanging="357"/>
        <w:contextualSpacing w:val="0"/>
        <w:jc w:val="both"/>
        <w:rPr>
          <w:sz w:val="24"/>
          <w:szCs w:val="24"/>
        </w:rPr>
      </w:pPr>
      <w:r w:rsidRPr="008E7C7A">
        <w:rPr>
          <w:sz w:val="24"/>
          <w:szCs w:val="24"/>
        </w:rPr>
        <w:t>Die Orange und die Zitrone schälen und sorgfältig filieren, den abtropfenden Saft auffangen. Die zweite Orange auspressen, mit dem abgetropften Saft mischen.</w:t>
      </w:r>
    </w:p>
    <w:p w14:paraId="07DB7B14" w14:textId="77777777" w:rsidR="0013190E" w:rsidRPr="008E7C7A" w:rsidRDefault="0013190E" w:rsidP="00B40E8C">
      <w:pPr>
        <w:pStyle w:val="ListParagraph"/>
        <w:numPr>
          <w:ilvl w:val="0"/>
          <w:numId w:val="1734"/>
        </w:numPr>
        <w:spacing w:after="120"/>
        <w:ind w:left="714" w:hanging="357"/>
        <w:contextualSpacing w:val="0"/>
        <w:jc w:val="both"/>
        <w:rPr>
          <w:sz w:val="24"/>
          <w:szCs w:val="24"/>
        </w:rPr>
      </w:pPr>
      <w:r w:rsidRPr="008E7C7A">
        <w:rPr>
          <w:sz w:val="24"/>
          <w:szCs w:val="24"/>
        </w:rPr>
        <w:t>Den Fenchel waschen und putzen, das zarte Grün beiseitelegen. Die Stängelansätze etwas kürzen, aber nicht ganz abschneiden. Unten jeweils eine dünne Scheibe abschneiden, jedoch darauf achten, dass die einzelnen Fenchelschichten noch gut zusammenhalten.</w:t>
      </w:r>
    </w:p>
    <w:p w14:paraId="0A0D54EF" w14:textId="77777777" w:rsidR="0013190E" w:rsidRPr="008E7C7A" w:rsidRDefault="0013190E" w:rsidP="00B40E8C">
      <w:pPr>
        <w:pStyle w:val="ListParagraph"/>
        <w:numPr>
          <w:ilvl w:val="0"/>
          <w:numId w:val="1734"/>
        </w:numPr>
        <w:spacing w:after="120"/>
        <w:ind w:left="714" w:hanging="357"/>
        <w:contextualSpacing w:val="0"/>
        <w:jc w:val="both"/>
        <w:rPr>
          <w:sz w:val="24"/>
          <w:szCs w:val="24"/>
        </w:rPr>
      </w:pPr>
      <w:r w:rsidRPr="008E7C7A">
        <w:rPr>
          <w:sz w:val="24"/>
          <w:szCs w:val="24"/>
        </w:rPr>
        <w:t>Die Knollen längs in dünne Scheiben schneiden, die am unteren Ende noch zusammenhalten. Die Knollenteile, aus denen sich keine Scheiben mehr schneiden lassen, sehr klein hacken.</w:t>
      </w:r>
    </w:p>
    <w:p w14:paraId="3C7FFDCF" w14:textId="77777777" w:rsidR="0013190E" w:rsidRPr="008E7C7A" w:rsidRDefault="0013190E" w:rsidP="00B40E8C">
      <w:pPr>
        <w:pStyle w:val="ListParagraph"/>
        <w:numPr>
          <w:ilvl w:val="0"/>
          <w:numId w:val="1734"/>
        </w:numPr>
        <w:spacing w:after="120"/>
        <w:ind w:left="714" w:hanging="357"/>
        <w:contextualSpacing w:val="0"/>
        <w:jc w:val="both"/>
        <w:rPr>
          <w:sz w:val="24"/>
          <w:szCs w:val="24"/>
        </w:rPr>
      </w:pPr>
      <w:r w:rsidRPr="008E7C7A">
        <w:rPr>
          <w:sz w:val="24"/>
          <w:szCs w:val="24"/>
        </w:rPr>
        <w:t>Etwa 5 EL Fruchtsaft und 3 EL Olivenöl in einer großen Pfanne leicht erhitzen. Die Fenchelscheiben nach und nach hineingeben und von jeder Seite 1-2 Minuten anschwitzen. Mit Salz und Pfeffer würzen.</w:t>
      </w:r>
    </w:p>
    <w:p w14:paraId="1538D5C1" w14:textId="77777777" w:rsidR="0013190E" w:rsidRPr="008E7C7A" w:rsidRDefault="0013190E" w:rsidP="00B40E8C">
      <w:pPr>
        <w:pStyle w:val="ListParagraph"/>
        <w:numPr>
          <w:ilvl w:val="0"/>
          <w:numId w:val="1734"/>
        </w:numPr>
        <w:spacing w:after="120"/>
        <w:ind w:left="714" w:hanging="357"/>
        <w:contextualSpacing w:val="0"/>
        <w:jc w:val="both"/>
        <w:rPr>
          <w:sz w:val="24"/>
          <w:szCs w:val="24"/>
        </w:rPr>
      </w:pPr>
      <w:r w:rsidRPr="008E7C7A">
        <w:rPr>
          <w:sz w:val="24"/>
          <w:szCs w:val="24"/>
        </w:rPr>
        <w:t>Zum Schluss auch den gehackten Fenchel kurz anschwitzen, ebenfalls wieder aus der Pfanne nehmen, Die Zitronenschnitze kurz in der restlichen Flüssigkeit in der Pfanne wenden.</w:t>
      </w:r>
    </w:p>
    <w:p w14:paraId="406D01A3" w14:textId="77777777" w:rsidR="0013190E" w:rsidRPr="008E7C7A" w:rsidRDefault="0013190E" w:rsidP="00B40E8C">
      <w:pPr>
        <w:pStyle w:val="ListParagraph"/>
        <w:numPr>
          <w:ilvl w:val="0"/>
          <w:numId w:val="1734"/>
        </w:numPr>
        <w:spacing w:after="120"/>
        <w:ind w:left="714" w:hanging="357"/>
        <w:contextualSpacing w:val="0"/>
        <w:jc w:val="both"/>
        <w:rPr>
          <w:sz w:val="24"/>
          <w:szCs w:val="24"/>
        </w:rPr>
      </w:pPr>
      <w:r w:rsidRPr="008E7C7A">
        <w:rPr>
          <w:sz w:val="24"/>
          <w:szCs w:val="24"/>
        </w:rPr>
        <w:t>Den restlichen Fruchtsaft und den Himbeeressig kräftig verquirlen. Etwas Fenchelgrün fein hacken und untermischen, mit Salz und Pfeffer kräftig würzen. Das übrige Olivenöl unterschlagen.</w:t>
      </w:r>
    </w:p>
    <w:p w14:paraId="30E4B0B8" w14:textId="77777777" w:rsidR="0013190E" w:rsidRDefault="0013190E" w:rsidP="00B40E8C">
      <w:pPr>
        <w:pStyle w:val="ListParagraph"/>
        <w:numPr>
          <w:ilvl w:val="0"/>
          <w:numId w:val="1734"/>
        </w:numPr>
        <w:spacing w:after="120"/>
        <w:ind w:left="714" w:hanging="357"/>
        <w:contextualSpacing w:val="0"/>
        <w:jc w:val="both"/>
        <w:rPr>
          <w:sz w:val="24"/>
          <w:szCs w:val="24"/>
        </w:rPr>
      </w:pPr>
      <w:r w:rsidRPr="008E7C7A">
        <w:rPr>
          <w:sz w:val="24"/>
          <w:szCs w:val="24"/>
        </w:rPr>
        <w:t>Die Fenchelscheiben, den gehackten Fenchel, die Zitronen- und die Orangensegmente auf Tellern anrichten. Die Oliven entsteinen und darüber streuen. Die Marinade darüber träufeln, mit etwas grob zerzupften Fenchelgrün bestreuen.</w:t>
      </w:r>
    </w:p>
    <w:p w14:paraId="722C9E89" w14:textId="351006CD" w:rsidR="00A0351A" w:rsidRDefault="00A0351A" w:rsidP="00261D56">
      <w:pPr>
        <w:pStyle w:val="Heading2"/>
        <w:spacing w:after="240"/>
      </w:pPr>
      <w:r>
        <w:lastRenderedPageBreak/>
        <w:t>Mangosalat</w:t>
      </w:r>
      <w:r w:rsidR="00A612C3">
        <w:rPr>
          <w:rStyle w:val="FootnoteReference"/>
        </w:rPr>
        <w:footnoteReference w:id="136"/>
      </w:r>
    </w:p>
    <w:p w14:paraId="25B683CF" w14:textId="45385EC1" w:rsidR="00A0351A" w:rsidRDefault="00A0351A">
      <w:pPr>
        <w:rPr>
          <w:sz w:val="24"/>
          <w:szCs w:val="24"/>
        </w:rPr>
      </w:pPr>
      <w:r w:rsidRPr="00386CAB">
        <w:rPr>
          <w:sz w:val="24"/>
          <w:szCs w:val="24"/>
          <w:u w:val="single"/>
        </w:rPr>
        <w:t>Zutaten</w:t>
      </w:r>
      <w:r>
        <w:rPr>
          <w:sz w:val="24"/>
          <w:szCs w:val="24"/>
        </w:rPr>
        <w:t xml:space="preserve"> </w:t>
      </w:r>
      <w:r w:rsidR="00386CAB">
        <w:rPr>
          <w:sz w:val="24"/>
          <w:szCs w:val="24"/>
        </w:rPr>
        <w:t>(</w:t>
      </w:r>
      <w:r>
        <w:rPr>
          <w:sz w:val="24"/>
          <w:szCs w:val="24"/>
        </w:rPr>
        <w:t>für 4 Portionen</w:t>
      </w:r>
      <w:r w:rsidR="00386CAB">
        <w:rPr>
          <w:sz w:val="24"/>
          <w:szCs w:val="24"/>
        </w:rPr>
        <w:t>)</w:t>
      </w:r>
    </w:p>
    <w:p w14:paraId="0C7492D9" w14:textId="77777777" w:rsidR="00A0351A" w:rsidRDefault="00A0351A">
      <w:pPr>
        <w:rPr>
          <w:sz w:val="24"/>
          <w:szCs w:val="24"/>
        </w:rPr>
      </w:pPr>
      <w:r>
        <w:rPr>
          <w:sz w:val="24"/>
          <w:szCs w:val="24"/>
        </w:rPr>
        <w:t>2 große halbreife Mangos</w:t>
      </w:r>
    </w:p>
    <w:p w14:paraId="09C49322" w14:textId="77777777" w:rsidR="00A0351A" w:rsidRDefault="00A0351A">
      <w:pPr>
        <w:rPr>
          <w:sz w:val="24"/>
          <w:szCs w:val="24"/>
        </w:rPr>
      </w:pPr>
      <w:r>
        <w:rPr>
          <w:sz w:val="24"/>
          <w:szCs w:val="24"/>
        </w:rPr>
        <w:t>1 kleine rote Zwiebel</w:t>
      </w:r>
    </w:p>
    <w:p w14:paraId="6905DD0B" w14:textId="77777777" w:rsidR="005D0860" w:rsidRDefault="00A0351A">
      <w:pPr>
        <w:rPr>
          <w:sz w:val="24"/>
          <w:szCs w:val="24"/>
        </w:rPr>
      </w:pPr>
      <w:r w:rsidRPr="00A0351A">
        <w:rPr>
          <w:sz w:val="24"/>
          <w:szCs w:val="24"/>
        </w:rPr>
        <w:t>3 – 4 Bird</w:t>
      </w:r>
      <w:r w:rsidR="005D0860">
        <w:rPr>
          <w:sz w:val="24"/>
          <w:szCs w:val="24"/>
        </w:rPr>
        <w:t>‘</w:t>
      </w:r>
      <w:r w:rsidRPr="00A0351A">
        <w:rPr>
          <w:sz w:val="24"/>
          <w:szCs w:val="24"/>
        </w:rPr>
        <w:t>s-Eye-Chilis, entkernt u</w:t>
      </w:r>
      <w:r w:rsidR="005D0860">
        <w:rPr>
          <w:sz w:val="24"/>
          <w:szCs w:val="24"/>
        </w:rPr>
        <w:t xml:space="preserve">nd </w:t>
      </w:r>
      <w:r w:rsidRPr="00A0351A">
        <w:rPr>
          <w:sz w:val="24"/>
          <w:szCs w:val="24"/>
        </w:rPr>
        <w:t>fein</w:t>
      </w:r>
      <w:r>
        <w:rPr>
          <w:sz w:val="24"/>
          <w:szCs w:val="24"/>
        </w:rPr>
        <w:t xml:space="preserve"> gehackt</w:t>
      </w:r>
    </w:p>
    <w:p w14:paraId="192240B6" w14:textId="2DE5A0D5" w:rsidR="005D0860" w:rsidRDefault="005D0860">
      <w:pPr>
        <w:rPr>
          <w:sz w:val="24"/>
          <w:szCs w:val="24"/>
        </w:rPr>
      </w:pPr>
      <w:r>
        <w:rPr>
          <w:sz w:val="24"/>
          <w:szCs w:val="24"/>
        </w:rPr>
        <w:t>Gemahlener schwarzer Pfeffer</w:t>
      </w:r>
    </w:p>
    <w:p w14:paraId="4B993223" w14:textId="77777777" w:rsidR="005D0860" w:rsidRDefault="005D0860">
      <w:pPr>
        <w:rPr>
          <w:sz w:val="24"/>
          <w:szCs w:val="24"/>
        </w:rPr>
      </w:pPr>
      <w:r>
        <w:rPr>
          <w:sz w:val="24"/>
          <w:szCs w:val="24"/>
        </w:rPr>
        <w:t>3 EL Limettensaft</w:t>
      </w:r>
    </w:p>
    <w:p w14:paraId="27C07E9B" w14:textId="77777777" w:rsidR="005D0860" w:rsidRDefault="005D0860">
      <w:pPr>
        <w:rPr>
          <w:sz w:val="24"/>
          <w:szCs w:val="24"/>
        </w:rPr>
      </w:pPr>
      <w:r>
        <w:rPr>
          <w:sz w:val="24"/>
          <w:szCs w:val="24"/>
        </w:rPr>
        <w:t>1 – 2 EL Zucker</w:t>
      </w:r>
    </w:p>
    <w:p w14:paraId="52A0A114" w14:textId="77777777" w:rsidR="005D0860" w:rsidRDefault="005D0860">
      <w:pPr>
        <w:rPr>
          <w:sz w:val="24"/>
          <w:szCs w:val="24"/>
        </w:rPr>
      </w:pPr>
    </w:p>
    <w:p w14:paraId="2F7E23E4" w14:textId="0FE78739" w:rsidR="00261D56" w:rsidRDefault="00261D56">
      <w:pPr>
        <w:rPr>
          <w:sz w:val="24"/>
          <w:szCs w:val="24"/>
        </w:rPr>
      </w:pPr>
      <w:r>
        <w:rPr>
          <w:sz w:val="24"/>
          <w:szCs w:val="24"/>
        </w:rPr>
        <w:t>Zubereitung:</w:t>
      </w:r>
    </w:p>
    <w:p w14:paraId="5BB4FD56" w14:textId="2E65024E" w:rsidR="005D0860" w:rsidRPr="005D0860" w:rsidRDefault="005D0860" w:rsidP="00B40E8C">
      <w:pPr>
        <w:pStyle w:val="ListParagraph"/>
        <w:numPr>
          <w:ilvl w:val="0"/>
          <w:numId w:val="1356"/>
        </w:numPr>
        <w:spacing w:after="120"/>
        <w:ind w:left="714" w:hanging="357"/>
        <w:contextualSpacing w:val="0"/>
        <w:jc w:val="both"/>
        <w:rPr>
          <w:sz w:val="24"/>
          <w:szCs w:val="24"/>
        </w:rPr>
      </w:pPr>
      <w:r w:rsidRPr="005D0860">
        <w:rPr>
          <w:sz w:val="24"/>
          <w:szCs w:val="24"/>
        </w:rPr>
        <w:t>Mango schälen und dünne Streifen vom Fruchtfleisch abhobeln. Die M</w:t>
      </w:r>
      <w:r w:rsidR="00CC0480">
        <w:rPr>
          <w:sz w:val="24"/>
          <w:szCs w:val="24"/>
        </w:rPr>
        <w:t>a</w:t>
      </w:r>
      <w:r w:rsidRPr="005D0860">
        <w:rPr>
          <w:sz w:val="24"/>
          <w:szCs w:val="24"/>
        </w:rPr>
        <w:t>ngost</w:t>
      </w:r>
      <w:r w:rsidR="00CC0480">
        <w:rPr>
          <w:sz w:val="24"/>
          <w:szCs w:val="24"/>
        </w:rPr>
        <w:t>r</w:t>
      </w:r>
      <w:r w:rsidRPr="005D0860">
        <w:rPr>
          <w:sz w:val="24"/>
          <w:szCs w:val="24"/>
        </w:rPr>
        <w:t>eifen in eine Schüssel geben.</w:t>
      </w:r>
    </w:p>
    <w:p w14:paraId="3D5DED99" w14:textId="77777777" w:rsidR="005D0860" w:rsidRPr="005D0860" w:rsidRDefault="005D0860" w:rsidP="00B40E8C">
      <w:pPr>
        <w:pStyle w:val="ListParagraph"/>
        <w:numPr>
          <w:ilvl w:val="0"/>
          <w:numId w:val="1356"/>
        </w:numPr>
        <w:spacing w:after="120"/>
        <w:ind w:left="714" w:hanging="357"/>
        <w:contextualSpacing w:val="0"/>
        <w:jc w:val="both"/>
        <w:rPr>
          <w:sz w:val="24"/>
          <w:szCs w:val="24"/>
        </w:rPr>
      </w:pPr>
      <w:r w:rsidRPr="005D0860">
        <w:rPr>
          <w:sz w:val="24"/>
          <w:szCs w:val="24"/>
        </w:rPr>
        <w:t>Die Zwiebel halbieren und in dünne Halbmonde schneiden. Mit den Chilis, Salz, Pfeffer und Limettensaft zur Mango geben. Den Zucke nach und nach darüberstreuen und zwischendurch abschmecken.</w:t>
      </w:r>
    </w:p>
    <w:p w14:paraId="2B6DCADE" w14:textId="0EB81D5A" w:rsidR="00A0351A" w:rsidRPr="005D0860" w:rsidRDefault="005D0860" w:rsidP="00B40E8C">
      <w:pPr>
        <w:pStyle w:val="ListParagraph"/>
        <w:numPr>
          <w:ilvl w:val="0"/>
          <w:numId w:val="1356"/>
        </w:numPr>
        <w:spacing w:after="120"/>
        <w:ind w:left="714" w:hanging="357"/>
        <w:contextualSpacing w:val="0"/>
        <w:jc w:val="both"/>
        <w:rPr>
          <w:sz w:val="24"/>
          <w:szCs w:val="24"/>
        </w:rPr>
      </w:pPr>
      <w:r w:rsidRPr="005D0860">
        <w:rPr>
          <w:sz w:val="24"/>
          <w:szCs w:val="24"/>
        </w:rPr>
        <w:t>Den Salat sorgfältig mischen und vor dem Servieren mehrere Stunden im Kühlschrank marinieren.</w:t>
      </w:r>
      <w:r w:rsidR="00A0351A" w:rsidRPr="005D0860">
        <w:rPr>
          <w:sz w:val="24"/>
          <w:szCs w:val="24"/>
        </w:rPr>
        <w:br w:type="page"/>
      </w:r>
    </w:p>
    <w:p w14:paraId="5E3078A3" w14:textId="07569870" w:rsidR="007D4300" w:rsidRDefault="007D4300" w:rsidP="004277F3">
      <w:pPr>
        <w:pStyle w:val="Heading2"/>
        <w:spacing w:after="240"/>
      </w:pPr>
      <w:r>
        <w:lastRenderedPageBreak/>
        <w:t>Berggipfel-Salat</w:t>
      </w:r>
      <w:r w:rsidR="00C645C7">
        <w:rPr>
          <w:rStyle w:val="FootnoteReference"/>
        </w:rPr>
        <w:footnoteReference w:id="137"/>
      </w:r>
      <w:r>
        <w:t xml:space="preserve"> </w:t>
      </w:r>
    </w:p>
    <w:p w14:paraId="6DB29A78" w14:textId="72279B65" w:rsidR="007D4300" w:rsidRDefault="007D4300">
      <w:pPr>
        <w:rPr>
          <w:sz w:val="24"/>
          <w:szCs w:val="24"/>
        </w:rPr>
      </w:pPr>
      <w:r w:rsidRPr="004277F3">
        <w:rPr>
          <w:sz w:val="24"/>
          <w:szCs w:val="24"/>
          <w:u w:val="single"/>
        </w:rPr>
        <w:t>Zutaten</w:t>
      </w:r>
      <w:r>
        <w:rPr>
          <w:sz w:val="24"/>
          <w:szCs w:val="24"/>
        </w:rPr>
        <w:t xml:space="preserve"> </w:t>
      </w:r>
      <w:r w:rsidR="004277F3">
        <w:rPr>
          <w:sz w:val="24"/>
          <w:szCs w:val="24"/>
        </w:rPr>
        <w:t>(</w:t>
      </w:r>
      <w:r>
        <w:rPr>
          <w:sz w:val="24"/>
          <w:szCs w:val="24"/>
        </w:rPr>
        <w:t>für 6 Portionen</w:t>
      </w:r>
      <w:r w:rsidR="004277F3">
        <w:rPr>
          <w:sz w:val="24"/>
          <w:szCs w:val="24"/>
        </w:rPr>
        <w:t>)</w:t>
      </w:r>
    </w:p>
    <w:p w14:paraId="6D782C88" w14:textId="77777777" w:rsidR="007D4300" w:rsidRDefault="007D4300">
      <w:pPr>
        <w:rPr>
          <w:sz w:val="24"/>
          <w:szCs w:val="24"/>
        </w:rPr>
      </w:pPr>
      <w:r>
        <w:rPr>
          <w:sz w:val="24"/>
          <w:szCs w:val="24"/>
        </w:rPr>
        <w:t>1 mittelgroße Fenchelknolle</w:t>
      </w:r>
    </w:p>
    <w:p w14:paraId="6A5534E8" w14:textId="77777777" w:rsidR="007D4300" w:rsidRDefault="007D4300">
      <w:pPr>
        <w:rPr>
          <w:sz w:val="24"/>
          <w:szCs w:val="24"/>
        </w:rPr>
      </w:pPr>
      <w:r>
        <w:rPr>
          <w:sz w:val="24"/>
          <w:szCs w:val="24"/>
        </w:rPr>
        <w:t>1 mittelgroße Zwiebel</w:t>
      </w:r>
    </w:p>
    <w:p w14:paraId="1F609957" w14:textId="77777777" w:rsidR="007D4300" w:rsidRDefault="007D4300">
      <w:pPr>
        <w:rPr>
          <w:sz w:val="24"/>
          <w:szCs w:val="24"/>
        </w:rPr>
      </w:pPr>
      <w:r>
        <w:rPr>
          <w:sz w:val="24"/>
          <w:szCs w:val="24"/>
        </w:rPr>
        <w:t>3 Paprikaschoten (rot, gelb, orange)</w:t>
      </w:r>
    </w:p>
    <w:p w14:paraId="3F9C3806" w14:textId="77777777" w:rsidR="007D4300" w:rsidRDefault="007D4300">
      <w:pPr>
        <w:rPr>
          <w:sz w:val="24"/>
          <w:szCs w:val="24"/>
        </w:rPr>
      </w:pPr>
      <w:r>
        <w:rPr>
          <w:sz w:val="24"/>
          <w:szCs w:val="24"/>
        </w:rPr>
        <w:t>½ Salatgurke</w:t>
      </w:r>
    </w:p>
    <w:p w14:paraId="015EE9A6" w14:textId="77777777" w:rsidR="007D4300" w:rsidRDefault="007D4300">
      <w:pPr>
        <w:rPr>
          <w:sz w:val="24"/>
          <w:szCs w:val="24"/>
        </w:rPr>
      </w:pPr>
      <w:r>
        <w:rPr>
          <w:sz w:val="24"/>
          <w:szCs w:val="24"/>
        </w:rPr>
        <w:t>10 g Koriandergrün</w:t>
      </w:r>
    </w:p>
    <w:p w14:paraId="3625CB1E" w14:textId="77777777" w:rsidR="007D4300" w:rsidRDefault="007D4300">
      <w:pPr>
        <w:rPr>
          <w:sz w:val="24"/>
          <w:szCs w:val="24"/>
        </w:rPr>
      </w:pPr>
      <w:r>
        <w:rPr>
          <w:sz w:val="24"/>
          <w:szCs w:val="24"/>
        </w:rPr>
        <w:t>1 TL Salz</w:t>
      </w:r>
    </w:p>
    <w:p w14:paraId="54A46CB6" w14:textId="77777777" w:rsidR="007D4300" w:rsidRDefault="007D4300">
      <w:pPr>
        <w:rPr>
          <w:sz w:val="24"/>
          <w:szCs w:val="24"/>
        </w:rPr>
      </w:pPr>
      <w:r>
        <w:rPr>
          <w:sz w:val="24"/>
          <w:szCs w:val="24"/>
        </w:rPr>
        <w:t>1 TL Schwarzkümmelsamen</w:t>
      </w:r>
    </w:p>
    <w:p w14:paraId="3914EBAA" w14:textId="77777777" w:rsidR="007D4300" w:rsidRDefault="007D4300">
      <w:pPr>
        <w:rPr>
          <w:sz w:val="24"/>
          <w:szCs w:val="24"/>
        </w:rPr>
      </w:pPr>
      <w:r>
        <w:rPr>
          <w:sz w:val="24"/>
          <w:szCs w:val="24"/>
        </w:rPr>
        <w:t>20 g Minzeblätter</w:t>
      </w:r>
    </w:p>
    <w:p w14:paraId="5638B281" w14:textId="77777777" w:rsidR="007D4300" w:rsidRDefault="007D4300">
      <w:pPr>
        <w:rPr>
          <w:sz w:val="24"/>
          <w:szCs w:val="24"/>
        </w:rPr>
      </w:pPr>
      <w:r>
        <w:rPr>
          <w:sz w:val="24"/>
          <w:szCs w:val="24"/>
        </w:rPr>
        <w:t>½ - 1 grüne India-Jwala-Chilischote, entkernt</w:t>
      </w:r>
    </w:p>
    <w:p w14:paraId="7F7CD32F" w14:textId="77777777" w:rsidR="007D4300" w:rsidRDefault="007D4300">
      <w:pPr>
        <w:rPr>
          <w:sz w:val="24"/>
          <w:szCs w:val="24"/>
        </w:rPr>
      </w:pPr>
      <w:r>
        <w:rPr>
          <w:sz w:val="24"/>
          <w:szCs w:val="24"/>
        </w:rPr>
        <w:t>100 g Joghurt</w:t>
      </w:r>
    </w:p>
    <w:p w14:paraId="7F5323C1" w14:textId="77777777" w:rsidR="007D4300" w:rsidRDefault="007D4300">
      <w:pPr>
        <w:rPr>
          <w:sz w:val="24"/>
          <w:szCs w:val="24"/>
        </w:rPr>
      </w:pPr>
      <w:r>
        <w:rPr>
          <w:sz w:val="24"/>
          <w:szCs w:val="24"/>
        </w:rPr>
        <w:t>2 EL Zitronensaft</w:t>
      </w:r>
    </w:p>
    <w:p w14:paraId="0BC548F4" w14:textId="77777777" w:rsidR="007D4300" w:rsidRDefault="007D4300">
      <w:pPr>
        <w:rPr>
          <w:sz w:val="24"/>
          <w:szCs w:val="24"/>
        </w:rPr>
      </w:pPr>
      <w:r>
        <w:rPr>
          <w:sz w:val="24"/>
          <w:szCs w:val="24"/>
        </w:rPr>
        <w:t>1 TL Zucker (wenn man braucht)</w:t>
      </w:r>
    </w:p>
    <w:p w14:paraId="672DF74D" w14:textId="77777777" w:rsidR="007D4300" w:rsidRDefault="007D4300">
      <w:pPr>
        <w:rPr>
          <w:sz w:val="24"/>
          <w:szCs w:val="24"/>
        </w:rPr>
      </w:pPr>
    </w:p>
    <w:p w14:paraId="21075D77" w14:textId="3352BCC9" w:rsidR="004277F3" w:rsidRDefault="004277F3">
      <w:pPr>
        <w:rPr>
          <w:sz w:val="24"/>
          <w:szCs w:val="24"/>
        </w:rPr>
      </w:pPr>
      <w:r>
        <w:rPr>
          <w:sz w:val="24"/>
          <w:szCs w:val="24"/>
        </w:rPr>
        <w:t>Zubereitung:</w:t>
      </w:r>
    </w:p>
    <w:p w14:paraId="24C6FF18" w14:textId="66C08339" w:rsidR="007D4300" w:rsidRPr="0020377A" w:rsidRDefault="007D4300" w:rsidP="00B40E8C">
      <w:pPr>
        <w:pStyle w:val="ListParagraph"/>
        <w:numPr>
          <w:ilvl w:val="0"/>
          <w:numId w:val="1358"/>
        </w:numPr>
        <w:spacing w:after="120"/>
        <w:ind w:left="714" w:hanging="357"/>
        <w:contextualSpacing w:val="0"/>
        <w:jc w:val="both"/>
        <w:rPr>
          <w:sz w:val="24"/>
          <w:szCs w:val="24"/>
        </w:rPr>
      </w:pPr>
      <w:r w:rsidRPr="0020377A">
        <w:rPr>
          <w:sz w:val="24"/>
          <w:szCs w:val="24"/>
        </w:rPr>
        <w:t>Die harten äußeren Fenchelblätter entfernen, Triebe und Wurzelende abschneiden, das Grün abschneiden und aufbewahren.</w:t>
      </w:r>
    </w:p>
    <w:p w14:paraId="50C2E35B" w14:textId="77777777" w:rsidR="0020377A" w:rsidRPr="0020377A" w:rsidRDefault="0020377A" w:rsidP="00B40E8C">
      <w:pPr>
        <w:pStyle w:val="ListParagraph"/>
        <w:numPr>
          <w:ilvl w:val="0"/>
          <w:numId w:val="1358"/>
        </w:numPr>
        <w:spacing w:after="120"/>
        <w:ind w:left="714" w:hanging="357"/>
        <w:contextualSpacing w:val="0"/>
        <w:jc w:val="both"/>
        <w:rPr>
          <w:sz w:val="24"/>
          <w:szCs w:val="24"/>
        </w:rPr>
      </w:pPr>
      <w:r w:rsidRPr="0020377A">
        <w:rPr>
          <w:sz w:val="24"/>
          <w:szCs w:val="24"/>
        </w:rPr>
        <w:t>Fenchelknolle, Zwiebel und Paprika in 1 cm große Würfel schneiden (je kleiner umso besser) und in eine Schüssel geben. Die Gurke längs halbieren, Samen herausschaben, das Fruchtfleisch ebenfalls in 1 cm große Würfel schneiden und in die Schüssel geben. Den Koriander hacken und mit Salz und Schwarzkümmel hinzugeben.</w:t>
      </w:r>
    </w:p>
    <w:p w14:paraId="1A91E96D" w14:textId="0C0EF11E" w:rsidR="0020377A" w:rsidRPr="0020377A" w:rsidRDefault="0020377A" w:rsidP="00B40E8C">
      <w:pPr>
        <w:pStyle w:val="ListParagraph"/>
        <w:numPr>
          <w:ilvl w:val="0"/>
          <w:numId w:val="1358"/>
        </w:numPr>
        <w:spacing w:after="120"/>
        <w:ind w:left="714" w:hanging="357"/>
        <w:contextualSpacing w:val="0"/>
        <w:jc w:val="both"/>
        <w:rPr>
          <w:sz w:val="24"/>
          <w:szCs w:val="24"/>
        </w:rPr>
      </w:pPr>
      <w:r w:rsidRPr="0020377A">
        <w:rPr>
          <w:sz w:val="24"/>
          <w:szCs w:val="24"/>
        </w:rPr>
        <w:t>Für das Dressing Minze und Chili möglichst fein hacken und in einer kleinen Schüssel vermengen. Mit Joghurt, Zitronensaft und Zucker vermischen und abschmecken. Schärfe, Süße, Säure sollten sich die Waage halten.</w:t>
      </w:r>
    </w:p>
    <w:p w14:paraId="1BAEFE24" w14:textId="028D33A2" w:rsidR="007D4300" w:rsidRPr="0020377A" w:rsidRDefault="0020377A" w:rsidP="00B40E8C">
      <w:pPr>
        <w:pStyle w:val="ListParagraph"/>
        <w:numPr>
          <w:ilvl w:val="0"/>
          <w:numId w:val="1358"/>
        </w:numPr>
        <w:spacing w:after="120"/>
        <w:ind w:left="714" w:hanging="357"/>
        <w:contextualSpacing w:val="0"/>
        <w:jc w:val="both"/>
        <w:rPr>
          <w:sz w:val="24"/>
          <w:szCs w:val="24"/>
        </w:rPr>
      </w:pPr>
      <w:r w:rsidRPr="0020377A">
        <w:rPr>
          <w:sz w:val="24"/>
          <w:szCs w:val="24"/>
        </w:rPr>
        <w:t>Den Salat kurz vor dem Servieren mit dem Dressing beträufeln und mischen. Mit Fenchelgrün garnieren.</w:t>
      </w:r>
      <w:r w:rsidR="007D4300" w:rsidRPr="0020377A">
        <w:rPr>
          <w:sz w:val="24"/>
          <w:szCs w:val="24"/>
        </w:rPr>
        <w:br w:type="page"/>
      </w:r>
    </w:p>
    <w:p w14:paraId="26B5002C" w14:textId="46684865" w:rsidR="00F516BE" w:rsidRDefault="0010537C" w:rsidP="004277F3">
      <w:pPr>
        <w:pStyle w:val="Heading2"/>
        <w:spacing w:after="240"/>
      </w:pPr>
      <w:r>
        <w:lastRenderedPageBreak/>
        <w:t xml:space="preserve">Glasnudelsalat </w:t>
      </w:r>
      <w:r w:rsidR="0054084C">
        <w:rPr>
          <w:rStyle w:val="FootnoteReference"/>
        </w:rPr>
        <w:footnoteReference w:id="138"/>
      </w:r>
    </w:p>
    <w:p w14:paraId="68E23857" w14:textId="3C762E85" w:rsidR="00F516BE" w:rsidRDefault="00F516BE">
      <w:pPr>
        <w:rPr>
          <w:sz w:val="24"/>
          <w:szCs w:val="24"/>
        </w:rPr>
      </w:pPr>
      <w:r w:rsidRPr="004277F3">
        <w:rPr>
          <w:sz w:val="24"/>
          <w:szCs w:val="24"/>
          <w:u w:val="single"/>
        </w:rPr>
        <w:t>Zutaten</w:t>
      </w:r>
      <w:r>
        <w:rPr>
          <w:sz w:val="24"/>
          <w:szCs w:val="24"/>
        </w:rPr>
        <w:t xml:space="preserve"> </w:t>
      </w:r>
      <w:r w:rsidR="004277F3">
        <w:rPr>
          <w:sz w:val="24"/>
          <w:szCs w:val="24"/>
        </w:rPr>
        <w:t>(</w:t>
      </w:r>
      <w:r>
        <w:rPr>
          <w:sz w:val="24"/>
          <w:szCs w:val="24"/>
        </w:rPr>
        <w:t>für 4 Portionen</w:t>
      </w:r>
      <w:r w:rsidR="004277F3">
        <w:rPr>
          <w:sz w:val="24"/>
          <w:szCs w:val="24"/>
        </w:rPr>
        <w:t>)</w:t>
      </w:r>
    </w:p>
    <w:p w14:paraId="663B2148" w14:textId="77777777" w:rsidR="00F516BE" w:rsidRDefault="00F516BE">
      <w:pPr>
        <w:rPr>
          <w:sz w:val="24"/>
          <w:szCs w:val="24"/>
        </w:rPr>
      </w:pPr>
      <w:r>
        <w:rPr>
          <w:sz w:val="24"/>
          <w:szCs w:val="24"/>
        </w:rPr>
        <w:t>200 g Glasnudeln</w:t>
      </w:r>
    </w:p>
    <w:p w14:paraId="7473652E" w14:textId="77777777" w:rsidR="00F516BE" w:rsidRDefault="00F516BE">
      <w:pPr>
        <w:rPr>
          <w:sz w:val="24"/>
          <w:szCs w:val="24"/>
        </w:rPr>
      </w:pPr>
      <w:r>
        <w:rPr>
          <w:sz w:val="24"/>
          <w:szCs w:val="24"/>
        </w:rPr>
        <w:t>1 TL Sesamöl</w:t>
      </w:r>
    </w:p>
    <w:p w14:paraId="072F8EAE" w14:textId="77777777" w:rsidR="00F516BE" w:rsidRDefault="00F516BE">
      <w:pPr>
        <w:rPr>
          <w:sz w:val="24"/>
          <w:szCs w:val="24"/>
        </w:rPr>
      </w:pPr>
      <w:r>
        <w:rPr>
          <w:sz w:val="24"/>
          <w:szCs w:val="24"/>
        </w:rPr>
        <w:t>2 Frühlingszwiebeln</w:t>
      </w:r>
    </w:p>
    <w:p w14:paraId="569A1DB6" w14:textId="5A9424F6" w:rsidR="00F516BE" w:rsidRDefault="00F516BE">
      <w:pPr>
        <w:rPr>
          <w:sz w:val="24"/>
          <w:szCs w:val="24"/>
        </w:rPr>
      </w:pPr>
      <w:r>
        <w:rPr>
          <w:sz w:val="24"/>
          <w:szCs w:val="24"/>
        </w:rPr>
        <w:t>1 Karotte</w:t>
      </w:r>
    </w:p>
    <w:p w14:paraId="07C6A450" w14:textId="77777777" w:rsidR="00F516BE" w:rsidRDefault="00F516BE">
      <w:pPr>
        <w:rPr>
          <w:sz w:val="24"/>
          <w:szCs w:val="24"/>
        </w:rPr>
      </w:pPr>
      <w:r>
        <w:rPr>
          <w:sz w:val="24"/>
          <w:szCs w:val="24"/>
        </w:rPr>
        <w:t>1 Peperoni</w:t>
      </w:r>
    </w:p>
    <w:p w14:paraId="5DCF1369" w14:textId="77777777" w:rsidR="00F516BE" w:rsidRDefault="00F516BE">
      <w:pPr>
        <w:rPr>
          <w:sz w:val="24"/>
          <w:szCs w:val="24"/>
        </w:rPr>
      </w:pPr>
      <w:r>
        <w:rPr>
          <w:sz w:val="24"/>
          <w:szCs w:val="24"/>
        </w:rPr>
        <w:t>100 g Zuckererbsen</w:t>
      </w:r>
    </w:p>
    <w:p w14:paraId="3F7BB493" w14:textId="77777777" w:rsidR="00F516BE" w:rsidRDefault="00F516BE">
      <w:pPr>
        <w:rPr>
          <w:sz w:val="24"/>
          <w:szCs w:val="24"/>
        </w:rPr>
      </w:pPr>
      <w:r>
        <w:rPr>
          <w:sz w:val="24"/>
          <w:szCs w:val="24"/>
        </w:rPr>
        <w:t>50 g Sojasprossen</w:t>
      </w:r>
    </w:p>
    <w:p w14:paraId="19B0E9C7" w14:textId="77777777" w:rsidR="00F516BE" w:rsidRDefault="00F516BE">
      <w:pPr>
        <w:rPr>
          <w:sz w:val="24"/>
          <w:szCs w:val="24"/>
        </w:rPr>
      </w:pPr>
    </w:p>
    <w:p w14:paraId="4626279D" w14:textId="77777777" w:rsidR="00F516BE" w:rsidRPr="004277F3" w:rsidRDefault="00F516BE">
      <w:pPr>
        <w:rPr>
          <w:i/>
          <w:iCs/>
          <w:sz w:val="24"/>
          <w:szCs w:val="24"/>
        </w:rPr>
      </w:pPr>
      <w:r w:rsidRPr="004277F3">
        <w:rPr>
          <w:i/>
          <w:iCs/>
          <w:sz w:val="24"/>
          <w:szCs w:val="24"/>
        </w:rPr>
        <w:t>Für die Sauce:</w:t>
      </w:r>
    </w:p>
    <w:p w14:paraId="04471584" w14:textId="77777777" w:rsidR="00F516BE" w:rsidRDefault="00F516BE">
      <w:pPr>
        <w:rPr>
          <w:sz w:val="24"/>
          <w:szCs w:val="24"/>
        </w:rPr>
      </w:pPr>
      <w:r>
        <w:rPr>
          <w:sz w:val="24"/>
          <w:szCs w:val="24"/>
        </w:rPr>
        <w:t>1 Knoblauchzehe</w:t>
      </w:r>
    </w:p>
    <w:p w14:paraId="5970495D" w14:textId="77777777" w:rsidR="00F516BE" w:rsidRDefault="00F516BE">
      <w:pPr>
        <w:rPr>
          <w:sz w:val="24"/>
          <w:szCs w:val="24"/>
        </w:rPr>
      </w:pPr>
      <w:r>
        <w:rPr>
          <w:sz w:val="24"/>
          <w:szCs w:val="24"/>
        </w:rPr>
        <w:t>1 Chilischote</w:t>
      </w:r>
    </w:p>
    <w:p w14:paraId="17C30B27" w14:textId="77777777" w:rsidR="00F516BE" w:rsidRDefault="00F516BE">
      <w:pPr>
        <w:rPr>
          <w:sz w:val="24"/>
          <w:szCs w:val="24"/>
        </w:rPr>
      </w:pPr>
      <w:r>
        <w:rPr>
          <w:sz w:val="24"/>
          <w:szCs w:val="24"/>
        </w:rPr>
        <w:t>3 EL Fischsauce</w:t>
      </w:r>
    </w:p>
    <w:p w14:paraId="39C288D3" w14:textId="77777777" w:rsidR="00F516BE" w:rsidRDefault="00F516BE">
      <w:pPr>
        <w:rPr>
          <w:sz w:val="24"/>
          <w:szCs w:val="24"/>
        </w:rPr>
      </w:pPr>
      <w:r>
        <w:rPr>
          <w:sz w:val="24"/>
          <w:szCs w:val="24"/>
        </w:rPr>
        <w:t>3 EL Limettensaft</w:t>
      </w:r>
    </w:p>
    <w:p w14:paraId="63316D4B" w14:textId="77777777" w:rsidR="00F516BE" w:rsidRDefault="00F516BE">
      <w:pPr>
        <w:rPr>
          <w:sz w:val="24"/>
          <w:szCs w:val="24"/>
        </w:rPr>
      </w:pPr>
      <w:r>
        <w:rPr>
          <w:sz w:val="24"/>
          <w:szCs w:val="24"/>
        </w:rPr>
        <w:t>1 TL Kokosblütenzucker</w:t>
      </w:r>
    </w:p>
    <w:p w14:paraId="5EE96EC5" w14:textId="77777777" w:rsidR="00F516BE" w:rsidRDefault="00F516BE">
      <w:pPr>
        <w:rPr>
          <w:sz w:val="24"/>
          <w:szCs w:val="24"/>
        </w:rPr>
      </w:pPr>
      <w:r>
        <w:rPr>
          <w:sz w:val="24"/>
          <w:szCs w:val="24"/>
        </w:rPr>
        <w:t>½ Bund Koriander</w:t>
      </w:r>
    </w:p>
    <w:p w14:paraId="417F1E28" w14:textId="77777777" w:rsidR="00F516BE" w:rsidRDefault="00F516BE">
      <w:pPr>
        <w:rPr>
          <w:sz w:val="24"/>
          <w:szCs w:val="24"/>
        </w:rPr>
      </w:pPr>
      <w:r>
        <w:rPr>
          <w:sz w:val="24"/>
          <w:szCs w:val="24"/>
        </w:rPr>
        <w:t>1 EL Sesam</w:t>
      </w:r>
    </w:p>
    <w:p w14:paraId="6573AE9F" w14:textId="77777777" w:rsidR="00F516BE" w:rsidRDefault="00F516BE">
      <w:pPr>
        <w:rPr>
          <w:sz w:val="24"/>
          <w:szCs w:val="24"/>
        </w:rPr>
      </w:pPr>
    </w:p>
    <w:p w14:paraId="32DEC462" w14:textId="77777777" w:rsidR="00F516BE" w:rsidRDefault="00F516BE">
      <w:pPr>
        <w:rPr>
          <w:sz w:val="24"/>
          <w:szCs w:val="24"/>
        </w:rPr>
      </w:pPr>
      <w:r>
        <w:rPr>
          <w:sz w:val="24"/>
          <w:szCs w:val="24"/>
        </w:rPr>
        <w:t>Zubereitungszeit:</w:t>
      </w:r>
      <w:r>
        <w:rPr>
          <w:sz w:val="24"/>
          <w:szCs w:val="24"/>
        </w:rPr>
        <w:tab/>
        <w:t>20 Minuten</w:t>
      </w:r>
    </w:p>
    <w:p w14:paraId="126DD6B9" w14:textId="77777777" w:rsidR="00F516BE" w:rsidRPr="00556A7F" w:rsidRDefault="00F516BE" w:rsidP="00B40E8C">
      <w:pPr>
        <w:pStyle w:val="ListParagraph"/>
        <w:numPr>
          <w:ilvl w:val="0"/>
          <w:numId w:val="1314"/>
        </w:numPr>
        <w:spacing w:after="120"/>
        <w:ind w:left="714" w:hanging="357"/>
        <w:contextualSpacing w:val="0"/>
        <w:jc w:val="both"/>
        <w:rPr>
          <w:sz w:val="24"/>
          <w:szCs w:val="24"/>
        </w:rPr>
      </w:pPr>
      <w:r w:rsidRPr="00556A7F">
        <w:rPr>
          <w:sz w:val="24"/>
          <w:szCs w:val="24"/>
        </w:rPr>
        <w:t>Die Glasnudeln mit kochendem Wasser übergießen und 5 Minuten einweichen. Das Wasser abgießen, die Nudeln gut mit kaltem Wasser abspülen, damit sie nicht weitergaren, einige Minuten abtropfen lassen, dann mit dem Sesamöl mischen, damit sie nicht zusammenkleben.</w:t>
      </w:r>
    </w:p>
    <w:p w14:paraId="3B69955A" w14:textId="77777777" w:rsidR="00F516BE" w:rsidRPr="00556A7F" w:rsidRDefault="00F516BE" w:rsidP="00B40E8C">
      <w:pPr>
        <w:pStyle w:val="ListParagraph"/>
        <w:numPr>
          <w:ilvl w:val="0"/>
          <w:numId w:val="1314"/>
        </w:numPr>
        <w:spacing w:after="120"/>
        <w:ind w:left="714" w:hanging="357"/>
        <w:contextualSpacing w:val="0"/>
        <w:jc w:val="both"/>
        <w:rPr>
          <w:sz w:val="24"/>
          <w:szCs w:val="24"/>
        </w:rPr>
      </w:pPr>
      <w:r w:rsidRPr="00556A7F">
        <w:rPr>
          <w:sz w:val="24"/>
          <w:szCs w:val="24"/>
        </w:rPr>
        <w:t>Die Frühlingszwiebeln in dünne Ringe schneiden. Die Karotte in Streifen hobeln. Die Peperoni und die Zuckererbsen in dünne Streifen schneiden. Sojasprossen waschen.</w:t>
      </w:r>
    </w:p>
    <w:p w14:paraId="4954B4E4" w14:textId="77777777" w:rsidR="00F516BE" w:rsidRPr="00556A7F" w:rsidRDefault="00F516BE" w:rsidP="00B40E8C">
      <w:pPr>
        <w:pStyle w:val="ListParagraph"/>
        <w:numPr>
          <w:ilvl w:val="0"/>
          <w:numId w:val="1314"/>
        </w:numPr>
        <w:spacing w:after="120"/>
        <w:ind w:left="714" w:hanging="357"/>
        <w:contextualSpacing w:val="0"/>
        <w:jc w:val="both"/>
        <w:rPr>
          <w:sz w:val="24"/>
          <w:szCs w:val="24"/>
        </w:rPr>
      </w:pPr>
      <w:r w:rsidRPr="00556A7F">
        <w:rPr>
          <w:sz w:val="24"/>
          <w:szCs w:val="24"/>
        </w:rPr>
        <w:t>Für die Sauce die Knoblauchzehe schälen und zusammen mit der Chilischote fein hacken. Fischsauce und Limettensaft hinzugeben und mit dem Kokosblütenzucker verrühren, bis sich der Zucker aufgelöst hat. Die Sauce mit den Nudeln und dem Gemüse mischen.</w:t>
      </w:r>
    </w:p>
    <w:p w14:paraId="6666AD35" w14:textId="4D8B8437" w:rsidR="00F516BE" w:rsidRPr="00556A7F" w:rsidRDefault="00F516BE" w:rsidP="00B40E8C">
      <w:pPr>
        <w:pStyle w:val="ListParagraph"/>
        <w:numPr>
          <w:ilvl w:val="0"/>
          <w:numId w:val="1314"/>
        </w:numPr>
        <w:spacing w:after="120"/>
        <w:ind w:left="714" w:hanging="357"/>
        <w:contextualSpacing w:val="0"/>
        <w:jc w:val="both"/>
        <w:rPr>
          <w:sz w:val="24"/>
          <w:szCs w:val="24"/>
        </w:rPr>
      </w:pPr>
      <w:r w:rsidRPr="00556A7F">
        <w:rPr>
          <w:sz w:val="24"/>
          <w:szCs w:val="24"/>
        </w:rPr>
        <w:lastRenderedPageBreak/>
        <w:t>Den Koriander samt Stiel grob hacken und unter den Salat mischen, einige Minuten ziehen lassen.</w:t>
      </w:r>
    </w:p>
    <w:p w14:paraId="713E7478" w14:textId="77777777" w:rsidR="00556A7F" w:rsidRPr="00556A7F" w:rsidRDefault="00F516BE" w:rsidP="00B40E8C">
      <w:pPr>
        <w:pStyle w:val="ListParagraph"/>
        <w:numPr>
          <w:ilvl w:val="0"/>
          <w:numId w:val="1314"/>
        </w:numPr>
        <w:spacing w:after="120"/>
        <w:ind w:left="714" w:hanging="357"/>
        <w:contextualSpacing w:val="0"/>
        <w:jc w:val="both"/>
        <w:rPr>
          <w:sz w:val="24"/>
          <w:szCs w:val="24"/>
        </w:rPr>
      </w:pPr>
      <w:r w:rsidRPr="00556A7F">
        <w:rPr>
          <w:sz w:val="24"/>
          <w:szCs w:val="24"/>
        </w:rPr>
        <w:t xml:space="preserve">Den Sesam in einer Pfanne ohne Fett goldgelb rösten und über den Salat streuen. </w:t>
      </w:r>
    </w:p>
    <w:p w14:paraId="4ED486C2" w14:textId="77777777" w:rsidR="004277F3" w:rsidRDefault="004277F3" w:rsidP="00556A7F">
      <w:pPr>
        <w:ind w:left="708" w:hanging="708"/>
        <w:jc w:val="both"/>
        <w:rPr>
          <w:sz w:val="24"/>
          <w:szCs w:val="24"/>
        </w:rPr>
      </w:pPr>
    </w:p>
    <w:p w14:paraId="777A6EDB" w14:textId="77777777" w:rsidR="004277F3" w:rsidRDefault="004277F3" w:rsidP="00556A7F">
      <w:pPr>
        <w:ind w:left="708" w:hanging="708"/>
        <w:jc w:val="both"/>
        <w:rPr>
          <w:sz w:val="24"/>
          <w:szCs w:val="24"/>
        </w:rPr>
      </w:pPr>
    </w:p>
    <w:p w14:paraId="0ECCFF65" w14:textId="4A4295D2" w:rsidR="009D4A3B" w:rsidRDefault="00556A7F" w:rsidP="00556A7F">
      <w:pPr>
        <w:ind w:left="708" w:hanging="708"/>
        <w:jc w:val="both"/>
        <w:rPr>
          <w:sz w:val="24"/>
          <w:szCs w:val="24"/>
        </w:rPr>
      </w:pPr>
      <w:r>
        <w:rPr>
          <w:sz w:val="24"/>
          <w:szCs w:val="24"/>
        </w:rPr>
        <w:t>Info:</w:t>
      </w:r>
      <w:r>
        <w:rPr>
          <w:sz w:val="24"/>
          <w:szCs w:val="24"/>
        </w:rPr>
        <w:tab/>
        <w:t xml:space="preserve">Simon und ich haben diesen Salat mal probiert. Er hat abscheulich geschmeckt, sodass wir tatsächlich das ganze Gericht weggeschmissen haben. Aber vielleicht habe ich ja einfach nur etwas falsch </w:t>
      </w:r>
      <w:r w:rsidR="00863412">
        <w:rPr>
          <w:sz w:val="24"/>
          <w:szCs w:val="24"/>
        </w:rPr>
        <w:t>gemacht.</w:t>
      </w:r>
      <w:r w:rsidR="009D4A3B">
        <w:rPr>
          <w:sz w:val="24"/>
          <w:szCs w:val="24"/>
        </w:rPr>
        <w:br w:type="page"/>
      </w:r>
    </w:p>
    <w:p w14:paraId="5EDC9426" w14:textId="77777777" w:rsidR="00BB467B" w:rsidRDefault="00BB467B" w:rsidP="00BB467B">
      <w:pPr>
        <w:pStyle w:val="Heading2"/>
        <w:spacing w:after="240"/>
      </w:pPr>
      <w:r>
        <w:lastRenderedPageBreak/>
        <w:t>Kürbissalat</w:t>
      </w:r>
    </w:p>
    <w:p w14:paraId="4F2C5C62" w14:textId="77777777" w:rsidR="00BB467B" w:rsidRPr="0083165E" w:rsidRDefault="00BB467B" w:rsidP="00BB467B">
      <w:pPr>
        <w:rPr>
          <w:sz w:val="24"/>
          <w:szCs w:val="24"/>
          <w:u w:val="single"/>
        </w:rPr>
      </w:pPr>
      <w:r w:rsidRPr="0083165E">
        <w:rPr>
          <w:sz w:val="24"/>
          <w:szCs w:val="24"/>
          <w:u w:val="single"/>
        </w:rPr>
        <w:t>Zutaten:</w:t>
      </w:r>
    </w:p>
    <w:p w14:paraId="73E0E8A0" w14:textId="77777777" w:rsidR="00BB467B" w:rsidRDefault="00BB467B" w:rsidP="00BB467B">
      <w:pPr>
        <w:rPr>
          <w:sz w:val="24"/>
          <w:szCs w:val="24"/>
        </w:rPr>
      </w:pPr>
      <w:r>
        <w:rPr>
          <w:sz w:val="24"/>
          <w:szCs w:val="24"/>
        </w:rPr>
        <w:t>400 g Kürbisfleisch</w:t>
      </w:r>
    </w:p>
    <w:p w14:paraId="164937D7" w14:textId="77777777" w:rsidR="00BB467B" w:rsidRDefault="00BB467B" w:rsidP="00BB467B">
      <w:pPr>
        <w:rPr>
          <w:sz w:val="24"/>
          <w:szCs w:val="24"/>
        </w:rPr>
      </w:pPr>
      <w:r>
        <w:rPr>
          <w:sz w:val="24"/>
          <w:szCs w:val="24"/>
        </w:rPr>
        <w:t>2 – 3 EL Kürbiskerne</w:t>
      </w:r>
    </w:p>
    <w:p w14:paraId="11EFF45F" w14:textId="77777777" w:rsidR="00BB467B" w:rsidRPr="000C7E7B" w:rsidRDefault="00BB467B" w:rsidP="00BB467B">
      <w:pPr>
        <w:rPr>
          <w:sz w:val="24"/>
          <w:szCs w:val="24"/>
        </w:rPr>
      </w:pPr>
      <w:r w:rsidRPr="000C7E7B">
        <w:rPr>
          <w:sz w:val="24"/>
          <w:szCs w:val="24"/>
        </w:rPr>
        <w:t>200</w:t>
      </w:r>
      <w:r>
        <w:rPr>
          <w:sz w:val="24"/>
          <w:szCs w:val="24"/>
        </w:rPr>
        <w:t xml:space="preserve"> </w:t>
      </w:r>
      <w:r w:rsidRPr="000C7E7B">
        <w:rPr>
          <w:sz w:val="24"/>
          <w:szCs w:val="24"/>
        </w:rPr>
        <w:t>g Champignons</w:t>
      </w:r>
    </w:p>
    <w:p w14:paraId="3D7E9C01" w14:textId="77777777" w:rsidR="00BB467B" w:rsidRPr="000C7E7B" w:rsidRDefault="00BB467B" w:rsidP="00BB467B">
      <w:pPr>
        <w:rPr>
          <w:sz w:val="24"/>
          <w:szCs w:val="24"/>
        </w:rPr>
      </w:pPr>
      <w:r w:rsidRPr="000C7E7B">
        <w:rPr>
          <w:sz w:val="24"/>
          <w:szCs w:val="24"/>
        </w:rPr>
        <w:t>200 g Feldsalat</w:t>
      </w:r>
    </w:p>
    <w:p w14:paraId="3D33B4BF" w14:textId="77777777" w:rsidR="00BB467B" w:rsidRPr="00033CC1" w:rsidRDefault="00BB467B" w:rsidP="00BB467B">
      <w:pPr>
        <w:rPr>
          <w:sz w:val="24"/>
          <w:szCs w:val="24"/>
        </w:rPr>
      </w:pPr>
      <w:r w:rsidRPr="00033CC1">
        <w:rPr>
          <w:sz w:val="24"/>
          <w:szCs w:val="24"/>
        </w:rPr>
        <w:t>1 EL Sonnenblumenöl</w:t>
      </w:r>
    </w:p>
    <w:p w14:paraId="03A9C9D3" w14:textId="77777777" w:rsidR="00BB467B" w:rsidRPr="00033CC1" w:rsidRDefault="00BB467B" w:rsidP="00BB467B">
      <w:pPr>
        <w:rPr>
          <w:sz w:val="24"/>
          <w:szCs w:val="24"/>
        </w:rPr>
      </w:pPr>
    </w:p>
    <w:p w14:paraId="23B04D3D" w14:textId="77777777" w:rsidR="00BB467B" w:rsidRPr="00EA1DAC" w:rsidRDefault="00BB467B" w:rsidP="00BB467B">
      <w:pPr>
        <w:rPr>
          <w:i/>
          <w:iCs/>
          <w:sz w:val="24"/>
          <w:szCs w:val="24"/>
        </w:rPr>
      </w:pPr>
      <w:r w:rsidRPr="00EA1DAC">
        <w:rPr>
          <w:i/>
          <w:iCs/>
          <w:sz w:val="24"/>
          <w:szCs w:val="24"/>
        </w:rPr>
        <w:t>Für die Sauce</w:t>
      </w:r>
    </w:p>
    <w:p w14:paraId="3D8FEFBB" w14:textId="77777777" w:rsidR="00BB467B" w:rsidRDefault="00BB467B" w:rsidP="00BB467B">
      <w:pPr>
        <w:rPr>
          <w:sz w:val="24"/>
          <w:szCs w:val="24"/>
        </w:rPr>
      </w:pPr>
      <w:r>
        <w:rPr>
          <w:sz w:val="24"/>
          <w:szCs w:val="24"/>
        </w:rPr>
        <w:t>3 EL Essig</w:t>
      </w:r>
    </w:p>
    <w:p w14:paraId="55ECB937" w14:textId="77777777" w:rsidR="00BB467B" w:rsidRDefault="00BB467B" w:rsidP="00BB467B">
      <w:pPr>
        <w:rPr>
          <w:sz w:val="24"/>
          <w:szCs w:val="24"/>
        </w:rPr>
      </w:pPr>
      <w:r>
        <w:rPr>
          <w:sz w:val="24"/>
          <w:szCs w:val="24"/>
        </w:rPr>
        <w:t>3 EL Sonnenblumenöl</w:t>
      </w:r>
    </w:p>
    <w:p w14:paraId="758A5C7A" w14:textId="77777777" w:rsidR="00BB467B" w:rsidRDefault="00BB467B" w:rsidP="00BB467B">
      <w:pPr>
        <w:rPr>
          <w:sz w:val="24"/>
          <w:szCs w:val="24"/>
        </w:rPr>
      </w:pPr>
      <w:r>
        <w:rPr>
          <w:sz w:val="24"/>
          <w:szCs w:val="24"/>
        </w:rPr>
        <w:t>2 EL Walnussöl</w:t>
      </w:r>
    </w:p>
    <w:p w14:paraId="580AAAEE" w14:textId="77777777" w:rsidR="00BB467B" w:rsidRDefault="00BB467B" w:rsidP="00BB467B">
      <w:pPr>
        <w:rPr>
          <w:sz w:val="24"/>
          <w:szCs w:val="24"/>
        </w:rPr>
      </w:pPr>
      <w:r>
        <w:rPr>
          <w:sz w:val="24"/>
          <w:szCs w:val="24"/>
        </w:rPr>
        <w:t>1 Stück Ingwer</w:t>
      </w:r>
    </w:p>
    <w:p w14:paraId="2C4C5AFB" w14:textId="77777777" w:rsidR="00BB467B" w:rsidRDefault="00BB467B" w:rsidP="00BB467B">
      <w:pPr>
        <w:rPr>
          <w:sz w:val="24"/>
          <w:szCs w:val="24"/>
        </w:rPr>
      </w:pPr>
      <w:r>
        <w:rPr>
          <w:sz w:val="24"/>
          <w:szCs w:val="24"/>
        </w:rPr>
        <w:t>1 EL gehackte Petersilie</w:t>
      </w:r>
    </w:p>
    <w:p w14:paraId="084B25F4" w14:textId="77777777" w:rsidR="00BB467B" w:rsidRDefault="00BB467B" w:rsidP="00BB467B">
      <w:pPr>
        <w:rPr>
          <w:sz w:val="24"/>
          <w:szCs w:val="24"/>
        </w:rPr>
      </w:pPr>
      <w:r>
        <w:rPr>
          <w:sz w:val="24"/>
          <w:szCs w:val="24"/>
        </w:rPr>
        <w:t>Salz, Pfeffer</w:t>
      </w:r>
    </w:p>
    <w:p w14:paraId="45FBC227" w14:textId="77777777" w:rsidR="00BB467B" w:rsidRDefault="00BB467B" w:rsidP="00BB467B">
      <w:pPr>
        <w:rPr>
          <w:sz w:val="24"/>
          <w:szCs w:val="24"/>
        </w:rPr>
      </w:pPr>
    </w:p>
    <w:p w14:paraId="66543B11" w14:textId="77777777" w:rsidR="00BB467B" w:rsidRDefault="00BB467B" w:rsidP="00BB467B">
      <w:pPr>
        <w:rPr>
          <w:sz w:val="24"/>
          <w:szCs w:val="24"/>
        </w:rPr>
      </w:pPr>
      <w:r>
        <w:rPr>
          <w:sz w:val="24"/>
          <w:szCs w:val="24"/>
        </w:rPr>
        <w:t>Zubereitung:</w:t>
      </w:r>
    </w:p>
    <w:p w14:paraId="486AE067" w14:textId="77777777" w:rsidR="00BB467B" w:rsidRPr="00033CC1" w:rsidRDefault="00BB467B" w:rsidP="00B40E8C">
      <w:pPr>
        <w:pStyle w:val="ListParagraph"/>
        <w:numPr>
          <w:ilvl w:val="0"/>
          <w:numId w:val="1278"/>
        </w:numPr>
        <w:spacing w:after="120"/>
        <w:ind w:left="714" w:hanging="357"/>
        <w:contextualSpacing w:val="0"/>
        <w:jc w:val="both"/>
        <w:rPr>
          <w:sz w:val="24"/>
          <w:szCs w:val="24"/>
        </w:rPr>
      </w:pPr>
      <w:r w:rsidRPr="00033CC1">
        <w:rPr>
          <w:sz w:val="24"/>
          <w:szCs w:val="24"/>
        </w:rPr>
        <w:t>Die Kürbiskerne trocken rösten.</w:t>
      </w:r>
    </w:p>
    <w:p w14:paraId="472FB878" w14:textId="77777777" w:rsidR="00BB467B" w:rsidRPr="00033CC1" w:rsidRDefault="00BB467B" w:rsidP="00B40E8C">
      <w:pPr>
        <w:pStyle w:val="ListParagraph"/>
        <w:numPr>
          <w:ilvl w:val="0"/>
          <w:numId w:val="1278"/>
        </w:numPr>
        <w:spacing w:after="120"/>
        <w:ind w:left="714" w:hanging="357"/>
        <w:contextualSpacing w:val="0"/>
        <w:jc w:val="both"/>
        <w:rPr>
          <w:sz w:val="24"/>
          <w:szCs w:val="24"/>
        </w:rPr>
      </w:pPr>
      <w:r w:rsidRPr="00033CC1">
        <w:rPr>
          <w:sz w:val="24"/>
          <w:szCs w:val="24"/>
        </w:rPr>
        <w:t>Den Kürbis mit der Rösti</w:t>
      </w:r>
      <w:r>
        <w:rPr>
          <w:sz w:val="24"/>
          <w:szCs w:val="24"/>
        </w:rPr>
        <w:t>-R</w:t>
      </w:r>
      <w:r w:rsidRPr="00033CC1">
        <w:rPr>
          <w:sz w:val="24"/>
          <w:szCs w:val="24"/>
        </w:rPr>
        <w:t>affel reiben, die Champignons putzen und in Scheiben schneiden. Den Kürbis in der Hälfte des Öls andünsten, aus der Pfanne nehmen und beiseitestellen. In der gleichen Pfanne im restlichen Öl die Pilze andünsten.</w:t>
      </w:r>
    </w:p>
    <w:p w14:paraId="0CC4A066" w14:textId="77777777" w:rsidR="00BB467B" w:rsidRPr="00033CC1" w:rsidRDefault="00BB467B" w:rsidP="00B40E8C">
      <w:pPr>
        <w:pStyle w:val="ListParagraph"/>
        <w:numPr>
          <w:ilvl w:val="0"/>
          <w:numId w:val="1278"/>
        </w:numPr>
        <w:spacing w:after="120"/>
        <w:ind w:left="714" w:hanging="357"/>
        <w:contextualSpacing w:val="0"/>
        <w:jc w:val="both"/>
        <w:rPr>
          <w:sz w:val="24"/>
          <w:szCs w:val="24"/>
        </w:rPr>
      </w:pPr>
      <w:r w:rsidRPr="00033CC1">
        <w:rPr>
          <w:sz w:val="24"/>
          <w:szCs w:val="24"/>
        </w:rPr>
        <w:t>Die Sauce zubereiten. Den Ingwer schälen und mit der reibe direkt in die Sauce reiben. Die Petersilie beifügen.</w:t>
      </w:r>
    </w:p>
    <w:p w14:paraId="6E4A237F" w14:textId="77777777" w:rsidR="00BB467B" w:rsidRDefault="00BB467B" w:rsidP="00B40E8C">
      <w:pPr>
        <w:pStyle w:val="ListParagraph"/>
        <w:numPr>
          <w:ilvl w:val="0"/>
          <w:numId w:val="1278"/>
        </w:numPr>
        <w:spacing w:after="120"/>
        <w:ind w:left="714" w:hanging="357"/>
        <w:contextualSpacing w:val="0"/>
        <w:jc w:val="both"/>
        <w:rPr>
          <w:sz w:val="24"/>
          <w:szCs w:val="24"/>
        </w:rPr>
      </w:pPr>
      <w:r w:rsidRPr="00033CC1">
        <w:rPr>
          <w:sz w:val="24"/>
          <w:szCs w:val="24"/>
        </w:rPr>
        <w:t>Den Feldsalat auf Tellern anrichten und mit etwas Salatsauce beträufeln. Die restliche Sauce mit dem Kürbis und den Pilzen vermengen und auf dem Feldsalat anrichten. Die Kürbiskerne darüberstreuen.</w:t>
      </w:r>
    </w:p>
    <w:p w14:paraId="2D40B30D" w14:textId="77777777" w:rsidR="00BB467B" w:rsidRDefault="00BB467B" w:rsidP="00BB467B">
      <w:pPr>
        <w:jc w:val="both"/>
        <w:rPr>
          <w:sz w:val="24"/>
          <w:szCs w:val="24"/>
        </w:rPr>
      </w:pPr>
    </w:p>
    <w:p w14:paraId="2621D390" w14:textId="77777777" w:rsidR="00BB467B" w:rsidRDefault="00BB467B" w:rsidP="00BB467B">
      <w:pPr>
        <w:jc w:val="both"/>
        <w:rPr>
          <w:sz w:val="24"/>
          <w:szCs w:val="24"/>
        </w:rPr>
      </w:pPr>
    </w:p>
    <w:p w14:paraId="7ABE0CFB" w14:textId="77777777" w:rsidR="00BB467B" w:rsidRPr="00033CC1" w:rsidRDefault="00BB467B" w:rsidP="00BB467B">
      <w:pPr>
        <w:jc w:val="both"/>
        <w:rPr>
          <w:sz w:val="24"/>
          <w:szCs w:val="24"/>
        </w:rPr>
      </w:pPr>
      <w:r>
        <w:rPr>
          <w:sz w:val="24"/>
          <w:szCs w:val="24"/>
        </w:rPr>
        <w:t>Kommentar:</w:t>
      </w:r>
      <w:r>
        <w:rPr>
          <w:sz w:val="24"/>
          <w:szCs w:val="24"/>
        </w:rPr>
        <w:tab/>
        <w:t>Wieder so ein Mundenhof-Kürbisfest-Rezept</w:t>
      </w:r>
      <w:r w:rsidRPr="00033CC1">
        <w:rPr>
          <w:sz w:val="24"/>
          <w:szCs w:val="24"/>
        </w:rPr>
        <w:br w:type="page"/>
      </w:r>
    </w:p>
    <w:p w14:paraId="3216C6F3" w14:textId="77777777" w:rsidR="006D3BB3" w:rsidRPr="00F0625D" w:rsidRDefault="006D3BB3" w:rsidP="006D3BB3">
      <w:pPr>
        <w:pStyle w:val="Heading2"/>
        <w:spacing w:after="240"/>
      </w:pPr>
      <w:r w:rsidRPr="00F0625D">
        <w:lastRenderedPageBreak/>
        <w:t>Kohlrabisalat</w:t>
      </w:r>
      <w:r>
        <w:rPr>
          <w:rStyle w:val="FootnoteReference"/>
          <w:lang w:val="en-US"/>
        </w:rPr>
        <w:footnoteReference w:id="139"/>
      </w:r>
    </w:p>
    <w:p w14:paraId="2EDB29CD" w14:textId="77777777" w:rsidR="006D3BB3" w:rsidRPr="003E1229" w:rsidRDefault="006D3BB3" w:rsidP="006D3BB3">
      <w:pPr>
        <w:rPr>
          <w:sz w:val="24"/>
          <w:szCs w:val="24"/>
        </w:rPr>
      </w:pPr>
      <w:r w:rsidRPr="00612955">
        <w:rPr>
          <w:sz w:val="24"/>
          <w:szCs w:val="24"/>
          <w:u w:val="single"/>
        </w:rPr>
        <w:t>Zutaten</w:t>
      </w:r>
      <w:r w:rsidRPr="003E1229">
        <w:rPr>
          <w:sz w:val="24"/>
          <w:szCs w:val="24"/>
        </w:rPr>
        <w:t xml:space="preserve"> </w:t>
      </w:r>
      <w:r>
        <w:rPr>
          <w:sz w:val="24"/>
          <w:szCs w:val="24"/>
        </w:rPr>
        <w:t>(</w:t>
      </w:r>
      <w:r w:rsidRPr="003E1229">
        <w:rPr>
          <w:sz w:val="24"/>
          <w:szCs w:val="24"/>
        </w:rPr>
        <w:t>für 4 Portionen</w:t>
      </w:r>
      <w:r>
        <w:rPr>
          <w:sz w:val="24"/>
          <w:szCs w:val="24"/>
        </w:rPr>
        <w:t>)</w:t>
      </w:r>
    </w:p>
    <w:p w14:paraId="28DF68ED" w14:textId="77777777" w:rsidR="006D3BB3" w:rsidRPr="003E1229" w:rsidRDefault="006D3BB3" w:rsidP="006D3BB3">
      <w:pPr>
        <w:rPr>
          <w:sz w:val="24"/>
          <w:szCs w:val="24"/>
        </w:rPr>
      </w:pPr>
      <w:r w:rsidRPr="003E1229">
        <w:rPr>
          <w:sz w:val="24"/>
          <w:szCs w:val="24"/>
        </w:rPr>
        <w:t>3 mittelgroße Kohlrabi (750g)</w:t>
      </w:r>
    </w:p>
    <w:p w14:paraId="1DC92291" w14:textId="77777777" w:rsidR="006D3BB3" w:rsidRPr="003E1229" w:rsidRDefault="006D3BB3" w:rsidP="006D3BB3">
      <w:pPr>
        <w:rPr>
          <w:sz w:val="24"/>
          <w:szCs w:val="24"/>
        </w:rPr>
      </w:pPr>
      <w:r w:rsidRPr="003E1229">
        <w:rPr>
          <w:sz w:val="24"/>
          <w:szCs w:val="24"/>
        </w:rPr>
        <w:t>80 g griechischer Joghurt</w:t>
      </w:r>
    </w:p>
    <w:p w14:paraId="483FDFAE" w14:textId="77777777" w:rsidR="006D3BB3" w:rsidRPr="003E1229" w:rsidRDefault="006D3BB3" w:rsidP="006D3BB3">
      <w:pPr>
        <w:rPr>
          <w:sz w:val="24"/>
          <w:szCs w:val="24"/>
        </w:rPr>
      </w:pPr>
      <w:r w:rsidRPr="003E1229">
        <w:rPr>
          <w:sz w:val="24"/>
          <w:szCs w:val="24"/>
        </w:rPr>
        <w:t>70 g saure Sahne</w:t>
      </w:r>
    </w:p>
    <w:p w14:paraId="5574E93B" w14:textId="77777777" w:rsidR="006D3BB3" w:rsidRPr="003E1229" w:rsidRDefault="006D3BB3" w:rsidP="006D3BB3">
      <w:pPr>
        <w:rPr>
          <w:sz w:val="24"/>
          <w:szCs w:val="24"/>
        </w:rPr>
      </w:pPr>
      <w:r w:rsidRPr="003E1229">
        <w:rPr>
          <w:sz w:val="24"/>
          <w:szCs w:val="24"/>
        </w:rPr>
        <w:t>50 g Sahne</w:t>
      </w:r>
    </w:p>
    <w:p w14:paraId="0124602B" w14:textId="77777777" w:rsidR="006D3BB3" w:rsidRPr="003E1229" w:rsidRDefault="006D3BB3" w:rsidP="006D3BB3">
      <w:pPr>
        <w:rPr>
          <w:sz w:val="24"/>
          <w:szCs w:val="24"/>
        </w:rPr>
      </w:pPr>
      <w:r w:rsidRPr="003E1229">
        <w:rPr>
          <w:sz w:val="24"/>
          <w:szCs w:val="24"/>
        </w:rPr>
        <w:t>1 kleine Knoblauchzehe, zerdrückt</w:t>
      </w:r>
    </w:p>
    <w:p w14:paraId="6B89FC07" w14:textId="77777777" w:rsidR="006D3BB3" w:rsidRPr="003E1229" w:rsidRDefault="006D3BB3" w:rsidP="006D3BB3">
      <w:pPr>
        <w:rPr>
          <w:sz w:val="24"/>
          <w:szCs w:val="24"/>
        </w:rPr>
      </w:pPr>
      <w:r w:rsidRPr="003E1229">
        <w:rPr>
          <w:sz w:val="24"/>
          <w:szCs w:val="24"/>
        </w:rPr>
        <w:t>1,5 TL Zitronensaft</w:t>
      </w:r>
    </w:p>
    <w:p w14:paraId="27969168" w14:textId="77777777" w:rsidR="006D3BB3" w:rsidRPr="003E1229" w:rsidRDefault="006D3BB3" w:rsidP="006D3BB3">
      <w:pPr>
        <w:rPr>
          <w:sz w:val="24"/>
          <w:szCs w:val="24"/>
        </w:rPr>
      </w:pPr>
      <w:r w:rsidRPr="003E1229">
        <w:rPr>
          <w:sz w:val="24"/>
          <w:szCs w:val="24"/>
        </w:rPr>
        <w:t>1 EL Olivenöl</w:t>
      </w:r>
    </w:p>
    <w:p w14:paraId="56550158" w14:textId="77777777" w:rsidR="006D3BB3" w:rsidRDefault="006D3BB3" w:rsidP="006D3BB3">
      <w:pPr>
        <w:rPr>
          <w:sz w:val="24"/>
          <w:szCs w:val="24"/>
        </w:rPr>
      </w:pPr>
      <w:r w:rsidRPr="00840819">
        <w:rPr>
          <w:sz w:val="24"/>
          <w:szCs w:val="24"/>
        </w:rPr>
        <w:t>2 EL frische, fein geschnittene M</w:t>
      </w:r>
      <w:r>
        <w:rPr>
          <w:sz w:val="24"/>
          <w:szCs w:val="24"/>
        </w:rPr>
        <w:t>inze</w:t>
      </w:r>
    </w:p>
    <w:p w14:paraId="16218083" w14:textId="77777777" w:rsidR="006D3BB3" w:rsidRDefault="006D3BB3" w:rsidP="006D3BB3">
      <w:pPr>
        <w:rPr>
          <w:sz w:val="24"/>
          <w:szCs w:val="24"/>
        </w:rPr>
      </w:pPr>
      <w:r>
        <w:rPr>
          <w:sz w:val="24"/>
          <w:szCs w:val="24"/>
        </w:rPr>
        <w:t>1 TL getrocknete Minze</w:t>
      </w:r>
    </w:p>
    <w:p w14:paraId="1E4BD884" w14:textId="77777777" w:rsidR="006D3BB3" w:rsidRDefault="006D3BB3" w:rsidP="006D3BB3">
      <w:pPr>
        <w:rPr>
          <w:sz w:val="24"/>
          <w:szCs w:val="24"/>
        </w:rPr>
      </w:pPr>
      <w:r>
        <w:rPr>
          <w:sz w:val="24"/>
          <w:szCs w:val="24"/>
        </w:rPr>
        <w:t>20 g Brunnenkresse (muss nicht)</w:t>
      </w:r>
    </w:p>
    <w:p w14:paraId="5EBDF8E6" w14:textId="77777777" w:rsidR="006D3BB3" w:rsidRDefault="006D3BB3" w:rsidP="006D3BB3">
      <w:pPr>
        <w:rPr>
          <w:sz w:val="24"/>
          <w:szCs w:val="24"/>
        </w:rPr>
      </w:pPr>
      <w:r>
        <w:rPr>
          <w:sz w:val="24"/>
          <w:szCs w:val="24"/>
        </w:rPr>
        <w:t>¼ TL Sumach</w:t>
      </w:r>
    </w:p>
    <w:p w14:paraId="39026B31" w14:textId="77777777" w:rsidR="006D3BB3" w:rsidRDefault="006D3BB3" w:rsidP="006D3BB3">
      <w:pPr>
        <w:rPr>
          <w:sz w:val="24"/>
          <w:szCs w:val="24"/>
        </w:rPr>
      </w:pPr>
      <w:r>
        <w:rPr>
          <w:sz w:val="24"/>
          <w:szCs w:val="24"/>
        </w:rPr>
        <w:t>Salz und Pfeffer</w:t>
      </w:r>
    </w:p>
    <w:p w14:paraId="2CD71643" w14:textId="77777777" w:rsidR="006D3BB3" w:rsidRDefault="006D3BB3" w:rsidP="006D3BB3">
      <w:pPr>
        <w:rPr>
          <w:sz w:val="24"/>
          <w:szCs w:val="24"/>
        </w:rPr>
      </w:pPr>
    </w:p>
    <w:p w14:paraId="527DCB8D" w14:textId="77777777" w:rsidR="006D3BB3" w:rsidRDefault="006D3BB3" w:rsidP="006D3BB3">
      <w:pPr>
        <w:rPr>
          <w:sz w:val="24"/>
          <w:szCs w:val="24"/>
        </w:rPr>
      </w:pPr>
      <w:r>
        <w:rPr>
          <w:sz w:val="24"/>
          <w:szCs w:val="24"/>
        </w:rPr>
        <w:t>Zubereitung:</w:t>
      </w:r>
    </w:p>
    <w:p w14:paraId="3EF6B771" w14:textId="77777777" w:rsidR="006D3BB3" w:rsidRPr="00840819" w:rsidRDefault="006D3BB3" w:rsidP="00B40E8C">
      <w:pPr>
        <w:pStyle w:val="ListParagraph"/>
        <w:numPr>
          <w:ilvl w:val="0"/>
          <w:numId w:val="751"/>
        </w:numPr>
        <w:spacing w:after="120"/>
        <w:ind w:left="714" w:hanging="357"/>
        <w:contextualSpacing w:val="0"/>
        <w:jc w:val="both"/>
        <w:rPr>
          <w:sz w:val="24"/>
          <w:szCs w:val="24"/>
        </w:rPr>
      </w:pPr>
      <w:r w:rsidRPr="00840819">
        <w:rPr>
          <w:sz w:val="24"/>
          <w:szCs w:val="24"/>
        </w:rPr>
        <w:t>Kohlrabi schälen, in 1,5 cm große Würfel schneiden und in eine große Schüssel füllen.</w:t>
      </w:r>
    </w:p>
    <w:p w14:paraId="19E82E03" w14:textId="77777777" w:rsidR="006D3BB3" w:rsidRDefault="006D3BB3" w:rsidP="00B40E8C">
      <w:pPr>
        <w:pStyle w:val="ListParagraph"/>
        <w:numPr>
          <w:ilvl w:val="0"/>
          <w:numId w:val="751"/>
        </w:numPr>
        <w:spacing w:after="120"/>
        <w:ind w:left="714" w:hanging="357"/>
        <w:contextualSpacing w:val="0"/>
        <w:jc w:val="both"/>
        <w:rPr>
          <w:sz w:val="24"/>
          <w:szCs w:val="24"/>
        </w:rPr>
      </w:pPr>
      <w:r w:rsidRPr="00840819">
        <w:rPr>
          <w:sz w:val="24"/>
          <w:szCs w:val="24"/>
        </w:rPr>
        <w:t xml:space="preserve">Den Joghurt in einer kleinen Schüssel mit saurer und süßer Sahne, Knoblauch, Zitronensaft, Olivenöl, ¼ TL Salz sowie 1 kräftigen Prise Pfeffer verrühren und das Dressing über die Kohlrabiwürfel gießen. Die Minze und die Hälfte der Brunnenkresse hinzufügen. </w:t>
      </w:r>
    </w:p>
    <w:p w14:paraId="2C7D562A" w14:textId="5172AFAF" w:rsidR="00850A78" w:rsidRDefault="00850A78" w:rsidP="00B40E8C">
      <w:pPr>
        <w:pStyle w:val="ListParagraph"/>
        <w:numPr>
          <w:ilvl w:val="0"/>
          <w:numId w:val="751"/>
        </w:numPr>
        <w:spacing w:after="120"/>
        <w:ind w:left="714" w:hanging="357"/>
        <w:contextualSpacing w:val="0"/>
        <w:jc w:val="both"/>
        <w:rPr>
          <w:sz w:val="24"/>
          <w:szCs w:val="24"/>
        </w:rPr>
      </w:pPr>
      <w:r>
        <w:rPr>
          <w:sz w:val="24"/>
          <w:szCs w:val="24"/>
        </w:rPr>
        <w:t xml:space="preserve">Den </w:t>
      </w:r>
      <w:r w:rsidRPr="00840819">
        <w:rPr>
          <w:sz w:val="24"/>
          <w:szCs w:val="24"/>
        </w:rPr>
        <w:t>Salat vorsichtig durchmischen, in einer Servierschüssel anrichten und mit der restlichen Brunnenkresse und dem Sumach bestreuen</w:t>
      </w:r>
      <w:r w:rsidR="003D7F06">
        <w:rPr>
          <w:sz w:val="24"/>
          <w:szCs w:val="24"/>
        </w:rPr>
        <w:t>.</w:t>
      </w:r>
    </w:p>
    <w:p w14:paraId="517935EE" w14:textId="37CAA883" w:rsidR="006D3BB3" w:rsidRDefault="006D3BB3" w:rsidP="006D3BB3">
      <w:pPr>
        <w:rPr>
          <w:rFonts w:asciiTheme="majorHAnsi" w:eastAsiaTheme="majorEastAsia" w:hAnsiTheme="majorHAnsi" w:cstheme="majorBidi"/>
          <w:color w:val="2F5496" w:themeColor="accent1" w:themeShade="BF"/>
          <w:sz w:val="26"/>
          <w:szCs w:val="26"/>
        </w:rPr>
      </w:pPr>
      <w:r>
        <w:br w:type="page"/>
      </w:r>
    </w:p>
    <w:p w14:paraId="6804F8EF" w14:textId="04E1474E" w:rsidR="00BB467B" w:rsidRDefault="00BB467B" w:rsidP="00BB467B">
      <w:pPr>
        <w:pStyle w:val="Heading2"/>
        <w:spacing w:after="240"/>
      </w:pPr>
      <w:r>
        <w:lastRenderedPageBreak/>
        <w:t>Blaubeeren mit Sellerie und Ahornsirup</w:t>
      </w:r>
    </w:p>
    <w:p w14:paraId="21CEDD7D" w14:textId="77777777" w:rsidR="00BB467B" w:rsidRDefault="00BB467B" w:rsidP="00BB467B">
      <w:pPr>
        <w:rPr>
          <w:sz w:val="24"/>
          <w:szCs w:val="24"/>
        </w:rPr>
      </w:pPr>
      <w:r w:rsidRPr="007A7E6C">
        <w:rPr>
          <w:sz w:val="24"/>
          <w:szCs w:val="24"/>
          <w:u w:val="single"/>
        </w:rPr>
        <w:t>Zutaten</w:t>
      </w:r>
      <w:r>
        <w:rPr>
          <w:sz w:val="24"/>
          <w:szCs w:val="24"/>
        </w:rPr>
        <w:t xml:space="preserve"> (für 4 Portionen)</w:t>
      </w:r>
    </w:p>
    <w:p w14:paraId="1813D722" w14:textId="77777777" w:rsidR="00BB467B" w:rsidRDefault="00BB467B" w:rsidP="00BB467B">
      <w:pPr>
        <w:rPr>
          <w:sz w:val="24"/>
          <w:szCs w:val="24"/>
        </w:rPr>
      </w:pPr>
      <w:r>
        <w:rPr>
          <w:sz w:val="24"/>
          <w:szCs w:val="24"/>
        </w:rPr>
        <w:t>1 Bund Staudensellerie</w:t>
      </w:r>
    </w:p>
    <w:p w14:paraId="4C30FB35" w14:textId="77777777" w:rsidR="00BB467B" w:rsidRDefault="00BB467B" w:rsidP="00BB467B">
      <w:pPr>
        <w:rPr>
          <w:sz w:val="24"/>
          <w:szCs w:val="24"/>
        </w:rPr>
      </w:pPr>
      <w:r>
        <w:rPr>
          <w:sz w:val="24"/>
          <w:szCs w:val="24"/>
        </w:rPr>
        <w:t>2 Zweige Minze</w:t>
      </w:r>
    </w:p>
    <w:p w14:paraId="0E220184" w14:textId="77777777" w:rsidR="00BB467B" w:rsidRDefault="00BB467B" w:rsidP="00BB467B">
      <w:pPr>
        <w:rPr>
          <w:sz w:val="24"/>
          <w:szCs w:val="24"/>
        </w:rPr>
      </w:pPr>
      <w:r>
        <w:rPr>
          <w:sz w:val="24"/>
          <w:szCs w:val="24"/>
        </w:rPr>
        <w:t>10 Blätter Oxalis (oder Sauerampfer)</w:t>
      </w:r>
    </w:p>
    <w:p w14:paraId="49A0CF96" w14:textId="77777777" w:rsidR="00BB467B" w:rsidRDefault="00BB467B" w:rsidP="00BB467B">
      <w:pPr>
        <w:rPr>
          <w:sz w:val="24"/>
          <w:szCs w:val="24"/>
        </w:rPr>
      </w:pPr>
      <w:r>
        <w:rPr>
          <w:sz w:val="24"/>
          <w:szCs w:val="24"/>
        </w:rPr>
        <w:t>200 g Blaubeeren</w:t>
      </w:r>
    </w:p>
    <w:p w14:paraId="394894E5" w14:textId="77777777" w:rsidR="00BB467B" w:rsidRDefault="00BB467B" w:rsidP="00BB467B">
      <w:pPr>
        <w:rPr>
          <w:sz w:val="24"/>
          <w:szCs w:val="24"/>
        </w:rPr>
      </w:pPr>
      <w:r>
        <w:rPr>
          <w:sz w:val="24"/>
          <w:szCs w:val="24"/>
        </w:rPr>
        <w:t>100 g geröstete Haselnüsse oder andere</w:t>
      </w:r>
    </w:p>
    <w:p w14:paraId="3084E225" w14:textId="77777777" w:rsidR="00BB467B" w:rsidRDefault="00BB467B" w:rsidP="00BB467B">
      <w:pPr>
        <w:rPr>
          <w:sz w:val="24"/>
          <w:szCs w:val="24"/>
        </w:rPr>
      </w:pPr>
      <w:r>
        <w:rPr>
          <w:sz w:val="24"/>
          <w:szCs w:val="24"/>
        </w:rPr>
        <w:t>100 ml Ahornsirup</w:t>
      </w:r>
    </w:p>
    <w:p w14:paraId="74E46DD2" w14:textId="77777777" w:rsidR="00BB467B" w:rsidRDefault="00BB467B" w:rsidP="00BB467B">
      <w:pPr>
        <w:rPr>
          <w:sz w:val="24"/>
          <w:szCs w:val="24"/>
        </w:rPr>
      </w:pPr>
      <w:r>
        <w:rPr>
          <w:sz w:val="24"/>
          <w:szCs w:val="24"/>
        </w:rPr>
        <w:t>¼ Zimtstange</w:t>
      </w:r>
    </w:p>
    <w:p w14:paraId="7A55FCF5" w14:textId="77777777" w:rsidR="00BB467B" w:rsidRDefault="00BB467B" w:rsidP="00BB467B">
      <w:pPr>
        <w:rPr>
          <w:sz w:val="24"/>
          <w:szCs w:val="24"/>
        </w:rPr>
      </w:pPr>
      <w:r>
        <w:rPr>
          <w:sz w:val="24"/>
          <w:szCs w:val="24"/>
        </w:rPr>
        <w:t>1 Sternanis</w:t>
      </w:r>
    </w:p>
    <w:p w14:paraId="4FD643F4" w14:textId="77777777" w:rsidR="00BB467B" w:rsidRDefault="00BB467B" w:rsidP="00BB467B">
      <w:pPr>
        <w:rPr>
          <w:sz w:val="24"/>
          <w:szCs w:val="24"/>
        </w:rPr>
      </w:pPr>
      <w:r>
        <w:rPr>
          <w:sz w:val="24"/>
          <w:szCs w:val="24"/>
        </w:rPr>
        <w:t>3 Pimentkörner</w:t>
      </w:r>
    </w:p>
    <w:p w14:paraId="69F9D8B5" w14:textId="77777777" w:rsidR="00BB467B" w:rsidRDefault="00BB467B" w:rsidP="00BB467B">
      <w:pPr>
        <w:rPr>
          <w:sz w:val="24"/>
          <w:szCs w:val="24"/>
        </w:rPr>
      </w:pPr>
      <w:r>
        <w:rPr>
          <w:sz w:val="24"/>
          <w:szCs w:val="24"/>
        </w:rPr>
        <w:t>10 g frischer Ingwer</w:t>
      </w:r>
    </w:p>
    <w:p w14:paraId="30FB7544" w14:textId="77777777" w:rsidR="00BB467B" w:rsidRDefault="00BB467B" w:rsidP="00BB467B">
      <w:pPr>
        <w:rPr>
          <w:sz w:val="24"/>
          <w:szCs w:val="24"/>
        </w:rPr>
      </w:pPr>
      <w:r>
        <w:rPr>
          <w:sz w:val="24"/>
          <w:szCs w:val="24"/>
        </w:rPr>
        <w:t>1 EL Rapsöl</w:t>
      </w:r>
    </w:p>
    <w:p w14:paraId="39CE7F8E" w14:textId="77777777" w:rsidR="00BB467B" w:rsidRDefault="00BB467B" w:rsidP="00BB467B">
      <w:pPr>
        <w:rPr>
          <w:sz w:val="24"/>
          <w:szCs w:val="24"/>
        </w:rPr>
      </w:pPr>
      <w:r>
        <w:rPr>
          <w:sz w:val="24"/>
          <w:szCs w:val="24"/>
        </w:rPr>
        <w:t>Saft von ½ Limette</w:t>
      </w:r>
    </w:p>
    <w:p w14:paraId="420039DC" w14:textId="77777777" w:rsidR="00BB467B" w:rsidRDefault="00BB467B" w:rsidP="00BB467B">
      <w:pPr>
        <w:rPr>
          <w:sz w:val="24"/>
          <w:szCs w:val="24"/>
        </w:rPr>
      </w:pPr>
      <w:r>
        <w:rPr>
          <w:sz w:val="24"/>
          <w:szCs w:val="24"/>
        </w:rPr>
        <w:t>Eiswasser</w:t>
      </w:r>
    </w:p>
    <w:p w14:paraId="1DB88D82" w14:textId="77777777" w:rsidR="00BB467B" w:rsidRDefault="00BB467B" w:rsidP="00BB467B">
      <w:pPr>
        <w:jc w:val="both"/>
        <w:rPr>
          <w:sz w:val="24"/>
          <w:szCs w:val="24"/>
        </w:rPr>
      </w:pPr>
    </w:p>
    <w:p w14:paraId="4C196CDF" w14:textId="77777777" w:rsidR="00BB467B" w:rsidRDefault="00BB467B" w:rsidP="00BB467B">
      <w:pPr>
        <w:jc w:val="both"/>
        <w:rPr>
          <w:sz w:val="24"/>
          <w:szCs w:val="24"/>
        </w:rPr>
      </w:pPr>
      <w:r>
        <w:rPr>
          <w:sz w:val="24"/>
          <w:szCs w:val="24"/>
        </w:rPr>
        <w:t>Zubereitung:</w:t>
      </w:r>
    </w:p>
    <w:p w14:paraId="06728D25" w14:textId="77777777" w:rsidR="00BB467B" w:rsidRDefault="00BB467B" w:rsidP="00B40E8C">
      <w:pPr>
        <w:pStyle w:val="ListParagraph"/>
        <w:numPr>
          <w:ilvl w:val="0"/>
          <w:numId w:val="1227"/>
        </w:numPr>
        <w:spacing w:after="120"/>
        <w:ind w:left="714" w:hanging="357"/>
        <w:contextualSpacing w:val="0"/>
        <w:jc w:val="both"/>
        <w:rPr>
          <w:sz w:val="24"/>
          <w:szCs w:val="24"/>
        </w:rPr>
      </w:pPr>
      <w:r w:rsidRPr="00EA3EF0">
        <w:rPr>
          <w:sz w:val="24"/>
          <w:szCs w:val="24"/>
        </w:rPr>
        <w:t>Staudensellerie waschen. Strunk abschneiden, die inneren 4 bis 5 Stangen entnehmen. Das Grün abzupfen und in kaltes Wasser legen. Minze und Oxalis abbrausen, trockenschütteln, ebenfalls abzupfen und in kaltes Wasser legen. Blaubeeren waschen und je nach Größe halbieren. Haselnüsse halbieren oder grob hacken.</w:t>
      </w:r>
    </w:p>
    <w:p w14:paraId="739D67A8" w14:textId="77777777" w:rsidR="00BB467B" w:rsidRDefault="00BB467B" w:rsidP="00B40E8C">
      <w:pPr>
        <w:pStyle w:val="ListParagraph"/>
        <w:numPr>
          <w:ilvl w:val="0"/>
          <w:numId w:val="1227"/>
        </w:numPr>
        <w:spacing w:after="120"/>
        <w:ind w:left="714" w:hanging="357"/>
        <w:contextualSpacing w:val="0"/>
        <w:jc w:val="both"/>
        <w:rPr>
          <w:sz w:val="24"/>
          <w:szCs w:val="24"/>
        </w:rPr>
      </w:pPr>
      <w:r w:rsidRPr="00EA3EF0">
        <w:rPr>
          <w:sz w:val="24"/>
          <w:szCs w:val="24"/>
        </w:rPr>
        <w:t>In einem Topf 200 ml Wasser mit 50 ml Ahornsirup, Zimtstange, Sternanis, Piment und Ingwer aufkochen. Die Selleriewürfel 1 bis 2 Minuten darin weichkochen, herausnehmen und in Eiswasser abschrecken. Abtropfen lassen, trockentupfen und beiseitestellen. Fond aufheben und anderweitig verwenden, etwa für Porridge, Obstsalat oder Dressing. Restlichen Ahornsirup mit Rapsöl und Limettensaft verrühren. Blaubeeren, Selleriewürfel und Haselnüsse darin marinieren.</w:t>
      </w:r>
    </w:p>
    <w:p w14:paraId="789E801B" w14:textId="77777777" w:rsidR="00BB467B" w:rsidRDefault="00BB467B" w:rsidP="00B40E8C">
      <w:pPr>
        <w:pStyle w:val="ListParagraph"/>
        <w:numPr>
          <w:ilvl w:val="0"/>
          <w:numId w:val="1227"/>
        </w:numPr>
        <w:spacing w:after="120"/>
        <w:ind w:left="714" w:hanging="357"/>
        <w:contextualSpacing w:val="0"/>
        <w:jc w:val="both"/>
        <w:rPr>
          <w:sz w:val="24"/>
          <w:szCs w:val="24"/>
        </w:rPr>
      </w:pPr>
      <w:r w:rsidRPr="00EA3EF0">
        <w:rPr>
          <w:sz w:val="24"/>
          <w:szCs w:val="24"/>
        </w:rPr>
        <w:t>Auf vier kleinen Tellern verteilen. Minze, Oxalis und Selleriegrün klein gezupft darübergeben.</w:t>
      </w:r>
    </w:p>
    <w:p w14:paraId="73A5712F" w14:textId="77777777" w:rsidR="00BB467B" w:rsidRDefault="00BB467B" w:rsidP="00BB467B">
      <w:pPr>
        <w:jc w:val="both"/>
        <w:rPr>
          <w:sz w:val="24"/>
          <w:szCs w:val="24"/>
        </w:rPr>
      </w:pPr>
    </w:p>
    <w:p w14:paraId="68C8150D" w14:textId="2CF40F23" w:rsidR="00BB467B" w:rsidRDefault="00BB467B" w:rsidP="00BB467B">
      <w:pPr>
        <w:ind w:left="1416" w:hanging="1416"/>
        <w:rPr>
          <w:rFonts w:asciiTheme="majorHAnsi" w:eastAsiaTheme="majorEastAsia" w:hAnsiTheme="majorHAnsi" w:cstheme="majorBidi"/>
          <w:color w:val="2F5496" w:themeColor="accent1" w:themeShade="BF"/>
          <w:sz w:val="26"/>
          <w:szCs w:val="26"/>
        </w:rPr>
      </w:pPr>
      <w:r>
        <w:rPr>
          <w:sz w:val="24"/>
          <w:szCs w:val="24"/>
        </w:rPr>
        <w:t>Kommentar:</w:t>
      </w:r>
      <w:r>
        <w:rPr>
          <w:sz w:val="24"/>
          <w:szCs w:val="24"/>
        </w:rPr>
        <w:tab/>
        <w:t>Das ist wirklich ein total verrückter Salat. Wenn man die Köche loslässt, dann wollen sie halt auch was gaaaanz Neues kreieren.</w:t>
      </w:r>
      <w:r>
        <w:br w:type="page"/>
      </w:r>
    </w:p>
    <w:p w14:paraId="6C487A2A" w14:textId="77777777" w:rsidR="00BB467B" w:rsidRDefault="00BB467B" w:rsidP="00BB467B">
      <w:pPr>
        <w:pStyle w:val="Heading2"/>
        <w:spacing w:after="240"/>
      </w:pPr>
      <w:r>
        <w:lastRenderedPageBreak/>
        <w:t>Auberginensalat mit Kräutern</w:t>
      </w:r>
      <w:r>
        <w:rPr>
          <w:rStyle w:val="FootnoteReference"/>
        </w:rPr>
        <w:footnoteReference w:id="140"/>
      </w:r>
    </w:p>
    <w:p w14:paraId="338391C6" w14:textId="77777777" w:rsidR="00BB467B" w:rsidRDefault="00BB467B" w:rsidP="00BB467B">
      <w:pPr>
        <w:rPr>
          <w:sz w:val="24"/>
          <w:szCs w:val="24"/>
        </w:rPr>
      </w:pPr>
      <w:r w:rsidRPr="00C4354F">
        <w:rPr>
          <w:sz w:val="24"/>
          <w:szCs w:val="24"/>
          <w:u w:val="single"/>
        </w:rPr>
        <w:t>Zutaten</w:t>
      </w:r>
      <w:r>
        <w:rPr>
          <w:sz w:val="24"/>
          <w:szCs w:val="24"/>
        </w:rPr>
        <w:t xml:space="preserve"> (für 2 Portionen)</w:t>
      </w:r>
    </w:p>
    <w:p w14:paraId="597C1DCA" w14:textId="77777777" w:rsidR="00BB467B" w:rsidRDefault="00BB467B" w:rsidP="00BB467B">
      <w:pPr>
        <w:rPr>
          <w:sz w:val="24"/>
          <w:szCs w:val="24"/>
        </w:rPr>
      </w:pPr>
      <w:r>
        <w:rPr>
          <w:sz w:val="24"/>
          <w:szCs w:val="24"/>
        </w:rPr>
        <w:t>3 nicht allzu große Auberginen</w:t>
      </w:r>
    </w:p>
    <w:p w14:paraId="098FA574" w14:textId="77777777" w:rsidR="00BB467B" w:rsidRDefault="00BB467B" w:rsidP="00BB467B">
      <w:pPr>
        <w:rPr>
          <w:sz w:val="24"/>
          <w:szCs w:val="24"/>
        </w:rPr>
      </w:pPr>
      <w:r>
        <w:rPr>
          <w:sz w:val="24"/>
          <w:szCs w:val="24"/>
        </w:rPr>
        <w:t>Olivenöl</w:t>
      </w:r>
    </w:p>
    <w:p w14:paraId="66CB0929" w14:textId="77777777" w:rsidR="00BB467B" w:rsidRDefault="00BB467B" w:rsidP="00BB467B">
      <w:pPr>
        <w:rPr>
          <w:sz w:val="24"/>
          <w:szCs w:val="24"/>
        </w:rPr>
      </w:pPr>
      <w:r>
        <w:rPr>
          <w:sz w:val="24"/>
          <w:szCs w:val="24"/>
        </w:rPr>
        <w:t>Je 1 Handvoll glatte Petersilie und Basilikum</w:t>
      </w:r>
    </w:p>
    <w:p w14:paraId="162B68AD" w14:textId="77777777" w:rsidR="00BB467B" w:rsidRDefault="00BB467B" w:rsidP="00BB467B">
      <w:pPr>
        <w:rPr>
          <w:sz w:val="24"/>
          <w:szCs w:val="24"/>
        </w:rPr>
      </w:pPr>
      <w:r>
        <w:rPr>
          <w:sz w:val="24"/>
          <w:szCs w:val="24"/>
        </w:rPr>
        <w:t>1 Knoblauchzehe</w:t>
      </w:r>
    </w:p>
    <w:p w14:paraId="1A5B7537" w14:textId="77777777" w:rsidR="00BB467B" w:rsidRDefault="00BB467B" w:rsidP="00BB467B">
      <w:pPr>
        <w:rPr>
          <w:sz w:val="24"/>
          <w:szCs w:val="24"/>
        </w:rPr>
      </w:pPr>
      <w:r>
        <w:rPr>
          <w:sz w:val="24"/>
          <w:szCs w:val="24"/>
        </w:rPr>
        <w:t>Saft von 1,5 Zitronen</w:t>
      </w:r>
    </w:p>
    <w:p w14:paraId="41AC7395" w14:textId="77777777" w:rsidR="00BB467B" w:rsidRDefault="00BB467B" w:rsidP="00BB467B">
      <w:pPr>
        <w:rPr>
          <w:sz w:val="24"/>
          <w:szCs w:val="24"/>
        </w:rPr>
      </w:pPr>
      <w:r>
        <w:rPr>
          <w:sz w:val="24"/>
          <w:szCs w:val="24"/>
        </w:rPr>
        <w:t>1 EL Fenchelsamen</w:t>
      </w:r>
    </w:p>
    <w:p w14:paraId="0FDAE23D" w14:textId="77777777" w:rsidR="00BB467B" w:rsidRDefault="00BB467B" w:rsidP="00BB467B">
      <w:pPr>
        <w:rPr>
          <w:sz w:val="24"/>
          <w:szCs w:val="24"/>
        </w:rPr>
      </w:pPr>
      <w:r>
        <w:rPr>
          <w:sz w:val="24"/>
          <w:szCs w:val="24"/>
        </w:rPr>
        <w:t>1 TL Chiliflocken</w:t>
      </w:r>
    </w:p>
    <w:p w14:paraId="5B260019" w14:textId="77777777" w:rsidR="00BB467B" w:rsidRDefault="00BB467B" w:rsidP="00BB467B">
      <w:pPr>
        <w:rPr>
          <w:sz w:val="24"/>
          <w:szCs w:val="24"/>
        </w:rPr>
      </w:pPr>
      <w:r>
        <w:rPr>
          <w:sz w:val="24"/>
          <w:szCs w:val="24"/>
        </w:rPr>
        <w:t>1 Prise Salz</w:t>
      </w:r>
    </w:p>
    <w:p w14:paraId="5BDE92ED" w14:textId="77777777" w:rsidR="00BB467B" w:rsidRDefault="00BB467B" w:rsidP="00BB467B">
      <w:pPr>
        <w:rPr>
          <w:sz w:val="24"/>
          <w:szCs w:val="24"/>
        </w:rPr>
      </w:pPr>
      <w:r>
        <w:rPr>
          <w:sz w:val="24"/>
          <w:szCs w:val="24"/>
        </w:rPr>
        <w:t>1 EL Tahini</w:t>
      </w:r>
    </w:p>
    <w:p w14:paraId="04B771C2" w14:textId="77777777" w:rsidR="00BB467B" w:rsidRDefault="00BB467B" w:rsidP="00BB467B">
      <w:pPr>
        <w:rPr>
          <w:sz w:val="24"/>
          <w:szCs w:val="24"/>
        </w:rPr>
      </w:pPr>
    </w:p>
    <w:p w14:paraId="0C93C2EC" w14:textId="77777777" w:rsidR="00BB467B" w:rsidRDefault="00BB467B" w:rsidP="00BB467B">
      <w:pPr>
        <w:rPr>
          <w:sz w:val="24"/>
          <w:szCs w:val="24"/>
        </w:rPr>
      </w:pPr>
      <w:r>
        <w:rPr>
          <w:sz w:val="24"/>
          <w:szCs w:val="24"/>
        </w:rPr>
        <w:t>Zubereitung:</w:t>
      </w:r>
    </w:p>
    <w:p w14:paraId="1BA987FE" w14:textId="77777777" w:rsidR="00BB467B" w:rsidRPr="00EF1BC0" w:rsidRDefault="00BB467B" w:rsidP="00B40E8C">
      <w:pPr>
        <w:pStyle w:val="ListParagraph"/>
        <w:numPr>
          <w:ilvl w:val="0"/>
          <w:numId w:val="1170"/>
        </w:numPr>
        <w:spacing w:after="120"/>
        <w:ind w:left="714" w:hanging="357"/>
        <w:contextualSpacing w:val="0"/>
        <w:jc w:val="both"/>
        <w:rPr>
          <w:sz w:val="24"/>
          <w:szCs w:val="24"/>
        </w:rPr>
      </w:pPr>
      <w:r w:rsidRPr="00EF1BC0">
        <w:rPr>
          <w:sz w:val="24"/>
          <w:szCs w:val="24"/>
        </w:rPr>
        <w:t>Auberginen in 1 bis 2 cm große Würfel schneiden. Auf einem mit Backpapier ausgelegten Backblech verteilen, etwas Olivenöl darüber</w:t>
      </w:r>
      <w:r>
        <w:rPr>
          <w:sz w:val="24"/>
          <w:szCs w:val="24"/>
        </w:rPr>
        <w:t xml:space="preserve"> </w:t>
      </w:r>
      <w:r w:rsidRPr="00EF1BC0">
        <w:rPr>
          <w:sz w:val="24"/>
          <w:szCs w:val="24"/>
        </w:rPr>
        <w:t>gießen. Bei 200 Grad 20 Minuten lang im Ofen backen. Währenddessen die Soße zubereiten. Die Blätter von den Kräutern zupfen und grob hacken. In einer Schüssel Kräuter, angedrückte Knoblauchzehe, Saft von etwa 1 Zitrone, Fenchelsamen, Chili, 1 Prise Salz und etwa 6 EL Olivenöl mit einem Pürierstab zu einer Paste zerkleinern.</w:t>
      </w:r>
    </w:p>
    <w:p w14:paraId="51D2CDD9" w14:textId="77777777" w:rsidR="00BB467B" w:rsidRPr="00EF1BC0" w:rsidRDefault="00BB467B" w:rsidP="00B40E8C">
      <w:pPr>
        <w:pStyle w:val="ListParagraph"/>
        <w:numPr>
          <w:ilvl w:val="0"/>
          <w:numId w:val="1170"/>
        </w:numPr>
        <w:spacing w:after="120"/>
        <w:ind w:left="714" w:hanging="357"/>
        <w:contextualSpacing w:val="0"/>
        <w:jc w:val="both"/>
        <w:rPr>
          <w:sz w:val="24"/>
          <w:szCs w:val="24"/>
        </w:rPr>
      </w:pPr>
      <w:r w:rsidRPr="00EF1BC0">
        <w:rPr>
          <w:sz w:val="24"/>
          <w:szCs w:val="24"/>
        </w:rPr>
        <w:t>Die Soße über die noch warmen Auberginen gießen. Den Salat eine Stunde langziehen lassen. Eventuell nachsalzen. Restlichen Zitronensaft mit Tahini und ungefähr 4 EL Wasser gut verrühren und zum Salat servieren.</w:t>
      </w:r>
    </w:p>
    <w:p w14:paraId="1F2FEEFA" w14:textId="77777777" w:rsidR="00BB467B" w:rsidRDefault="00BB467B" w:rsidP="00BB467B">
      <w:pPr>
        <w:rPr>
          <w:sz w:val="24"/>
          <w:szCs w:val="24"/>
        </w:rPr>
      </w:pPr>
    </w:p>
    <w:p w14:paraId="0CEFAAF0" w14:textId="77777777" w:rsidR="00BB467B" w:rsidRDefault="00BB467B" w:rsidP="00BB467B">
      <w:pPr>
        <w:ind w:left="1416" w:hanging="1416"/>
        <w:jc w:val="both"/>
        <w:rPr>
          <w:sz w:val="24"/>
          <w:szCs w:val="24"/>
        </w:rPr>
      </w:pPr>
      <w:r>
        <w:rPr>
          <w:sz w:val="24"/>
          <w:szCs w:val="24"/>
        </w:rPr>
        <w:t>Kommentar:</w:t>
      </w:r>
      <w:r>
        <w:rPr>
          <w:sz w:val="24"/>
          <w:szCs w:val="24"/>
        </w:rPr>
        <w:tab/>
        <w:t>Zu Beginn der 70er Jahre (ich kann mich also noch erinnern) gab es hier keine Auberginen zu kaufen. Man konnte sie in Bietigheim zuerst nur beim Feinkostobsthändler kaufen oder dann beim türkischen Laden. Denn die erste Generation türkischer Einwanderer holte die Aubergine quasi per Familiennachzug hierher. Jetzt ist sie nicht mehr wegzudenken, sodass manche Leute glauben, sie sei schon immer da gewesen.</w:t>
      </w:r>
    </w:p>
    <w:p w14:paraId="617D82EA" w14:textId="77777777" w:rsidR="00BB467B" w:rsidRDefault="00BB467B" w:rsidP="00BB467B">
      <w:pPr>
        <w:rPr>
          <w:sz w:val="24"/>
          <w:szCs w:val="24"/>
        </w:rPr>
      </w:pPr>
      <w:r>
        <w:rPr>
          <w:sz w:val="24"/>
          <w:szCs w:val="24"/>
        </w:rPr>
        <w:br w:type="page"/>
      </w:r>
    </w:p>
    <w:p w14:paraId="27144106" w14:textId="77777777" w:rsidR="00BB467B" w:rsidRDefault="00BB467B" w:rsidP="00BB467B">
      <w:pPr>
        <w:pStyle w:val="Heading2"/>
        <w:spacing w:after="240"/>
      </w:pPr>
      <w:r>
        <w:lastRenderedPageBreak/>
        <w:t>Salat aus frischem Mais</w:t>
      </w:r>
      <w:r>
        <w:rPr>
          <w:rStyle w:val="FootnoteReference"/>
        </w:rPr>
        <w:footnoteReference w:id="141"/>
      </w:r>
    </w:p>
    <w:p w14:paraId="4F0F39E0" w14:textId="77777777" w:rsidR="00BB467B" w:rsidRDefault="00BB467B" w:rsidP="00BB467B">
      <w:pPr>
        <w:jc w:val="both"/>
        <w:rPr>
          <w:sz w:val="24"/>
          <w:szCs w:val="24"/>
        </w:rPr>
      </w:pPr>
      <w:r w:rsidRPr="00315EB4">
        <w:rPr>
          <w:sz w:val="24"/>
          <w:szCs w:val="24"/>
          <w:u w:val="single"/>
        </w:rPr>
        <w:t xml:space="preserve">Zutaten </w:t>
      </w:r>
      <w:r>
        <w:rPr>
          <w:sz w:val="24"/>
          <w:szCs w:val="24"/>
        </w:rPr>
        <w:t>(für 2-3 Portionen):</w:t>
      </w:r>
    </w:p>
    <w:p w14:paraId="162C3725" w14:textId="77777777" w:rsidR="00BB467B" w:rsidRDefault="00BB467B" w:rsidP="00BB467B">
      <w:pPr>
        <w:jc w:val="both"/>
        <w:rPr>
          <w:sz w:val="24"/>
          <w:szCs w:val="24"/>
        </w:rPr>
      </w:pPr>
      <w:r>
        <w:rPr>
          <w:sz w:val="24"/>
          <w:szCs w:val="24"/>
        </w:rPr>
        <w:t>1 Limette</w:t>
      </w:r>
    </w:p>
    <w:p w14:paraId="394C4814" w14:textId="77777777" w:rsidR="00BB467B" w:rsidRDefault="00BB467B" w:rsidP="00BB467B">
      <w:pPr>
        <w:jc w:val="both"/>
        <w:rPr>
          <w:sz w:val="24"/>
          <w:szCs w:val="24"/>
        </w:rPr>
      </w:pPr>
      <w:r>
        <w:rPr>
          <w:sz w:val="24"/>
          <w:szCs w:val="24"/>
        </w:rPr>
        <w:t>1 kleine rote Zwiebel</w:t>
      </w:r>
    </w:p>
    <w:p w14:paraId="3E76059A" w14:textId="77777777" w:rsidR="00BB467B" w:rsidRDefault="00BB467B" w:rsidP="00BB467B">
      <w:pPr>
        <w:jc w:val="both"/>
        <w:rPr>
          <w:sz w:val="24"/>
          <w:szCs w:val="24"/>
        </w:rPr>
      </w:pPr>
      <w:r>
        <w:rPr>
          <w:sz w:val="24"/>
          <w:szCs w:val="24"/>
        </w:rPr>
        <w:t>4 Maiskolben</w:t>
      </w:r>
    </w:p>
    <w:p w14:paraId="50C1B2B8" w14:textId="77777777" w:rsidR="00BB467B" w:rsidRDefault="00BB467B" w:rsidP="00BB467B">
      <w:pPr>
        <w:jc w:val="both"/>
        <w:rPr>
          <w:sz w:val="24"/>
          <w:szCs w:val="24"/>
        </w:rPr>
      </w:pPr>
      <w:r>
        <w:rPr>
          <w:sz w:val="24"/>
          <w:szCs w:val="24"/>
        </w:rPr>
        <w:t>1 TL Kreuzkümmelsamen</w:t>
      </w:r>
    </w:p>
    <w:p w14:paraId="31F22B84" w14:textId="77777777" w:rsidR="00BB467B" w:rsidRDefault="00BB467B" w:rsidP="00BB467B">
      <w:pPr>
        <w:jc w:val="both"/>
        <w:rPr>
          <w:sz w:val="24"/>
          <w:szCs w:val="24"/>
        </w:rPr>
      </w:pPr>
      <w:r>
        <w:rPr>
          <w:sz w:val="24"/>
          <w:szCs w:val="24"/>
        </w:rPr>
        <w:t>Olivenöl</w:t>
      </w:r>
    </w:p>
    <w:p w14:paraId="327C254B" w14:textId="77777777" w:rsidR="00BB467B" w:rsidRDefault="00BB467B" w:rsidP="00BB467B">
      <w:pPr>
        <w:jc w:val="both"/>
        <w:rPr>
          <w:sz w:val="24"/>
          <w:szCs w:val="24"/>
        </w:rPr>
      </w:pPr>
      <w:r>
        <w:rPr>
          <w:sz w:val="24"/>
          <w:szCs w:val="24"/>
        </w:rPr>
        <w:t>1 reife Avocado</w:t>
      </w:r>
    </w:p>
    <w:p w14:paraId="5FAF8CE1" w14:textId="77777777" w:rsidR="00BB467B" w:rsidRDefault="00BB467B" w:rsidP="00BB467B">
      <w:pPr>
        <w:jc w:val="both"/>
        <w:rPr>
          <w:sz w:val="24"/>
          <w:szCs w:val="24"/>
        </w:rPr>
      </w:pPr>
      <w:r>
        <w:rPr>
          <w:sz w:val="24"/>
          <w:szCs w:val="24"/>
        </w:rPr>
        <w:t>1 Salatgurke</w:t>
      </w:r>
    </w:p>
    <w:p w14:paraId="6CBC7D63" w14:textId="77777777" w:rsidR="00BB467B" w:rsidRDefault="00BB467B" w:rsidP="00BB467B">
      <w:pPr>
        <w:jc w:val="both"/>
        <w:rPr>
          <w:sz w:val="24"/>
          <w:szCs w:val="24"/>
        </w:rPr>
      </w:pPr>
      <w:r>
        <w:rPr>
          <w:sz w:val="24"/>
          <w:szCs w:val="24"/>
        </w:rPr>
        <w:t>200 g kleine Tomaten</w:t>
      </w:r>
    </w:p>
    <w:p w14:paraId="16231D27" w14:textId="77777777" w:rsidR="00BB467B" w:rsidRDefault="00BB467B" w:rsidP="00BB467B">
      <w:pPr>
        <w:jc w:val="both"/>
        <w:rPr>
          <w:sz w:val="24"/>
          <w:szCs w:val="24"/>
        </w:rPr>
      </w:pPr>
      <w:r>
        <w:rPr>
          <w:sz w:val="24"/>
          <w:szCs w:val="24"/>
        </w:rPr>
        <w:t>6 Stängel Minze</w:t>
      </w:r>
    </w:p>
    <w:p w14:paraId="5C222115" w14:textId="77777777" w:rsidR="00BB467B" w:rsidRDefault="00BB467B" w:rsidP="00BB467B">
      <w:pPr>
        <w:jc w:val="both"/>
        <w:rPr>
          <w:sz w:val="24"/>
          <w:szCs w:val="24"/>
        </w:rPr>
      </w:pPr>
      <w:r>
        <w:rPr>
          <w:sz w:val="24"/>
          <w:szCs w:val="24"/>
        </w:rPr>
        <w:t>Salz, Pfeffer</w:t>
      </w:r>
    </w:p>
    <w:p w14:paraId="245BFA26" w14:textId="77777777" w:rsidR="00BB467B" w:rsidRDefault="00BB467B" w:rsidP="00BB467B">
      <w:pPr>
        <w:jc w:val="both"/>
        <w:rPr>
          <w:sz w:val="24"/>
          <w:szCs w:val="24"/>
        </w:rPr>
      </w:pPr>
    </w:p>
    <w:p w14:paraId="77983D46" w14:textId="77777777" w:rsidR="00BB467B" w:rsidRDefault="00BB467B" w:rsidP="00BB467B">
      <w:pPr>
        <w:jc w:val="both"/>
        <w:rPr>
          <w:sz w:val="24"/>
          <w:szCs w:val="24"/>
        </w:rPr>
      </w:pPr>
      <w:r>
        <w:rPr>
          <w:sz w:val="24"/>
          <w:szCs w:val="24"/>
        </w:rPr>
        <w:t>Zubereitung:</w:t>
      </w:r>
    </w:p>
    <w:p w14:paraId="26738C7C" w14:textId="77777777" w:rsidR="00BB467B" w:rsidRPr="00315EB4" w:rsidRDefault="00BB467B" w:rsidP="00B40E8C">
      <w:pPr>
        <w:pStyle w:val="ListParagraph"/>
        <w:numPr>
          <w:ilvl w:val="0"/>
          <w:numId w:val="1928"/>
        </w:numPr>
        <w:spacing w:after="120"/>
        <w:ind w:left="714" w:hanging="357"/>
        <w:contextualSpacing w:val="0"/>
        <w:jc w:val="both"/>
        <w:rPr>
          <w:sz w:val="24"/>
          <w:szCs w:val="24"/>
        </w:rPr>
      </w:pPr>
      <w:r w:rsidRPr="00315EB4">
        <w:rPr>
          <w:sz w:val="24"/>
          <w:szCs w:val="24"/>
        </w:rPr>
        <w:t xml:space="preserve">Den Saft der Limette auspressen. Die Zwiebel schälen, sehr fein schneiden und in einer Salatschüssel im Limettensaft ungefähr 5 Minuten lang marinieren. Die Maiskörner vom Kolben lösen. </w:t>
      </w:r>
    </w:p>
    <w:p w14:paraId="39E133CF" w14:textId="77777777" w:rsidR="00BB467B" w:rsidRPr="00315EB4" w:rsidRDefault="00BB467B" w:rsidP="00B40E8C">
      <w:pPr>
        <w:pStyle w:val="ListParagraph"/>
        <w:numPr>
          <w:ilvl w:val="0"/>
          <w:numId w:val="1928"/>
        </w:numPr>
        <w:spacing w:after="120"/>
        <w:ind w:left="714" w:hanging="357"/>
        <w:contextualSpacing w:val="0"/>
        <w:jc w:val="both"/>
        <w:rPr>
          <w:sz w:val="24"/>
          <w:szCs w:val="24"/>
        </w:rPr>
      </w:pPr>
      <w:r w:rsidRPr="00315EB4">
        <w:rPr>
          <w:sz w:val="24"/>
          <w:szCs w:val="24"/>
        </w:rPr>
        <w:t xml:space="preserve">Kreuzkümmelsamen in der Pfanne ohne Fett rösten. Dann Olivenöl dazugeben und die Maiskörner darin ungefähr 3 Minuten lang rösten. </w:t>
      </w:r>
    </w:p>
    <w:p w14:paraId="0F8D5FF9" w14:textId="77777777" w:rsidR="00BB467B" w:rsidRPr="00315EB4" w:rsidRDefault="00BB467B" w:rsidP="00B40E8C">
      <w:pPr>
        <w:pStyle w:val="ListParagraph"/>
        <w:numPr>
          <w:ilvl w:val="0"/>
          <w:numId w:val="1928"/>
        </w:numPr>
        <w:spacing w:after="120"/>
        <w:ind w:left="714" w:hanging="357"/>
        <w:contextualSpacing w:val="0"/>
        <w:jc w:val="both"/>
        <w:rPr>
          <w:sz w:val="24"/>
          <w:szCs w:val="24"/>
        </w:rPr>
      </w:pPr>
      <w:r w:rsidRPr="00315EB4">
        <w:rPr>
          <w:sz w:val="24"/>
          <w:szCs w:val="24"/>
        </w:rPr>
        <w:t>Den Mais zum Limettensaft dazugeben. Die restlichen Zutaten vorbereiten und dazugeben: Avocado schälen, entkernen und in Stücke schneiden, Gurke putzen, waschen und in sehr dünne Scheiben schneiden. Tomaten waschen, je nach Größe vierteln oder halbieren.</w:t>
      </w:r>
    </w:p>
    <w:p w14:paraId="3DA789C8" w14:textId="77777777" w:rsidR="00BB467B" w:rsidRPr="00315EB4" w:rsidRDefault="00BB467B" w:rsidP="00B40E8C">
      <w:pPr>
        <w:pStyle w:val="ListParagraph"/>
        <w:numPr>
          <w:ilvl w:val="0"/>
          <w:numId w:val="1928"/>
        </w:numPr>
        <w:spacing w:after="120"/>
        <w:ind w:left="714" w:hanging="357"/>
        <w:contextualSpacing w:val="0"/>
        <w:jc w:val="both"/>
        <w:rPr>
          <w:sz w:val="24"/>
          <w:szCs w:val="24"/>
        </w:rPr>
      </w:pPr>
      <w:r w:rsidRPr="00315EB4">
        <w:rPr>
          <w:sz w:val="24"/>
          <w:szCs w:val="24"/>
        </w:rPr>
        <w:t>Minze waschen, trocken schütteln, die Blätter zupfen und diese fein hacken. Alles miteinander vermengen und zum Schluss mit Salz und Pfeffer abschmecken.</w:t>
      </w:r>
    </w:p>
    <w:p w14:paraId="5F5D8B95" w14:textId="77777777" w:rsidR="00BB467B" w:rsidRDefault="00BB467B" w:rsidP="00BB467B">
      <w:pPr>
        <w:jc w:val="both"/>
        <w:rPr>
          <w:sz w:val="24"/>
          <w:szCs w:val="24"/>
        </w:rPr>
      </w:pPr>
    </w:p>
    <w:p w14:paraId="22C0A960" w14:textId="77777777" w:rsidR="00BB467B" w:rsidRDefault="00BB467B" w:rsidP="00BB467B">
      <w:pPr>
        <w:ind w:left="1416" w:hanging="1416"/>
        <w:jc w:val="both"/>
        <w:rPr>
          <w:sz w:val="24"/>
          <w:szCs w:val="24"/>
        </w:rPr>
      </w:pPr>
      <w:r>
        <w:rPr>
          <w:sz w:val="24"/>
          <w:szCs w:val="24"/>
        </w:rPr>
        <w:t>Kommentar:</w:t>
      </w:r>
      <w:r>
        <w:rPr>
          <w:sz w:val="24"/>
          <w:szCs w:val="24"/>
        </w:rPr>
        <w:tab/>
        <w:t xml:space="preserve">Wie löst man nun die Körner am besten vom Kolben? Zuerst die äußeren Blätter entfernen, dann die feinen Haare, die um den Kolben wachsen. Die Küche sieht danach aus, als hätte sich Paula die Haare gebürstet. Dann stützt man den Kolben senkrecht auf ein Brett und schneidet dicht am Kolben entlang, sodass die Körner hinunterpurzeln. Man muss sich ein bisschen konzentrieren. Es lässt sich nicht vermeiden, dass ein paar Körner in der Küche herumfliegen, sodass </w:t>
      </w:r>
      <w:r>
        <w:rPr>
          <w:sz w:val="24"/>
          <w:szCs w:val="24"/>
        </w:rPr>
        <w:lastRenderedPageBreak/>
        <w:t>man wahrscheinlich nach ein paar Monaten ein kleines Maiskorn irgendwo versteckt findet. Das ist wie mit den Ostereiern…</w:t>
      </w:r>
    </w:p>
    <w:p w14:paraId="542E7DF9" w14:textId="77777777" w:rsidR="00BB467B" w:rsidRDefault="00BB467B" w:rsidP="00BB467B">
      <w:pPr>
        <w:jc w:val="both"/>
        <w:rPr>
          <w:sz w:val="24"/>
          <w:szCs w:val="24"/>
        </w:rPr>
      </w:pPr>
      <w:r>
        <w:rPr>
          <w:sz w:val="24"/>
          <w:szCs w:val="24"/>
        </w:rPr>
        <w:br w:type="page"/>
      </w:r>
    </w:p>
    <w:p w14:paraId="2BBE675D" w14:textId="77777777" w:rsidR="00BB467B" w:rsidRDefault="00BB467B" w:rsidP="00BB467B">
      <w:pPr>
        <w:pStyle w:val="Heading2"/>
        <w:spacing w:after="240"/>
      </w:pPr>
      <w:r>
        <w:lastRenderedPageBreak/>
        <w:t>Petersiliensalat mit Speck</w:t>
      </w:r>
      <w:r>
        <w:rPr>
          <w:rStyle w:val="FootnoteReference"/>
        </w:rPr>
        <w:footnoteReference w:id="142"/>
      </w:r>
      <w:r>
        <w:t xml:space="preserve"> </w:t>
      </w:r>
    </w:p>
    <w:p w14:paraId="42902DF5" w14:textId="77777777" w:rsidR="00BB467B" w:rsidRDefault="00BB467B" w:rsidP="00BB467B">
      <w:pPr>
        <w:rPr>
          <w:sz w:val="24"/>
          <w:szCs w:val="24"/>
        </w:rPr>
      </w:pPr>
      <w:r w:rsidRPr="00C4354F">
        <w:rPr>
          <w:sz w:val="24"/>
          <w:szCs w:val="24"/>
          <w:u w:val="single"/>
        </w:rPr>
        <w:t>Zutaten</w:t>
      </w:r>
      <w:r>
        <w:rPr>
          <w:sz w:val="24"/>
          <w:szCs w:val="24"/>
        </w:rPr>
        <w:t xml:space="preserve"> (für 2 Portionen):</w:t>
      </w:r>
    </w:p>
    <w:p w14:paraId="303FDB4F" w14:textId="77777777" w:rsidR="00BB467B" w:rsidRDefault="00BB467B" w:rsidP="00BB467B">
      <w:pPr>
        <w:rPr>
          <w:sz w:val="24"/>
          <w:szCs w:val="24"/>
        </w:rPr>
      </w:pPr>
      <w:r>
        <w:rPr>
          <w:sz w:val="24"/>
          <w:szCs w:val="24"/>
        </w:rPr>
        <w:t>220 g Speck</w:t>
      </w:r>
    </w:p>
    <w:p w14:paraId="1CCD2E3B" w14:textId="77777777" w:rsidR="00BB467B" w:rsidRDefault="00BB467B" w:rsidP="00BB467B">
      <w:pPr>
        <w:rPr>
          <w:sz w:val="24"/>
          <w:szCs w:val="24"/>
        </w:rPr>
      </w:pPr>
      <w:r>
        <w:rPr>
          <w:sz w:val="24"/>
          <w:szCs w:val="24"/>
        </w:rPr>
        <w:t>100 g glatte Petersilie</w:t>
      </w:r>
    </w:p>
    <w:p w14:paraId="067360AF" w14:textId="77777777" w:rsidR="00BB467B" w:rsidRDefault="00BB467B" w:rsidP="00BB467B">
      <w:pPr>
        <w:rPr>
          <w:sz w:val="24"/>
          <w:szCs w:val="24"/>
        </w:rPr>
      </w:pPr>
      <w:r>
        <w:rPr>
          <w:sz w:val="24"/>
          <w:szCs w:val="24"/>
        </w:rPr>
        <w:t>1 Zitrone</w:t>
      </w:r>
    </w:p>
    <w:p w14:paraId="1350C57C" w14:textId="77777777" w:rsidR="00BB467B" w:rsidRDefault="00BB467B" w:rsidP="00BB467B">
      <w:pPr>
        <w:rPr>
          <w:sz w:val="24"/>
          <w:szCs w:val="24"/>
        </w:rPr>
      </w:pPr>
      <w:r>
        <w:rPr>
          <w:sz w:val="24"/>
          <w:szCs w:val="24"/>
        </w:rPr>
        <w:t>½ kleine rote Zwiebel</w:t>
      </w:r>
    </w:p>
    <w:p w14:paraId="1CB4EA75" w14:textId="77777777" w:rsidR="00BB467B" w:rsidRDefault="00BB467B" w:rsidP="00BB467B">
      <w:pPr>
        <w:rPr>
          <w:sz w:val="24"/>
          <w:szCs w:val="24"/>
        </w:rPr>
      </w:pPr>
      <w:r>
        <w:rPr>
          <w:sz w:val="24"/>
          <w:szCs w:val="24"/>
        </w:rPr>
        <w:t>50 g Parmesan</w:t>
      </w:r>
    </w:p>
    <w:p w14:paraId="63935E1F" w14:textId="77777777" w:rsidR="00BB467B" w:rsidRDefault="00BB467B" w:rsidP="00BB467B">
      <w:pPr>
        <w:rPr>
          <w:sz w:val="24"/>
          <w:szCs w:val="24"/>
        </w:rPr>
      </w:pPr>
      <w:r>
        <w:rPr>
          <w:sz w:val="24"/>
          <w:szCs w:val="24"/>
        </w:rPr>
        <w:t>1 Prise Salz</w:t>
      </w:r>
    </w:p>
    <w:p w14:paraId="278EC060" w14:textId="77777777" w:rsidR="00BB467B" w:rsidRDefault="00BB467B" w:rsidP="00BB467B">
      <w:pPr>
        <w:rPr>
          <w:sz w:val="24"/>
          <w:szCs w:val="24"/>
        </w:rPr>
      </w:pPr>
      <w:r>
        <w:rPr>
          <w:sz w:val="24"/>
          <w:szCs w:val="24"/>
        </w:rPr>
        <w:t>Schwarzer Pfeffer</w:t>
      </w:r>
    </w:p>
    <w:p w14:paraId="2A76F90B" w14:textId="77777777" w:rsidR="00BB467B" w:rsidRDefault="00BB467B" w:rsidP="00BB467B">
      <w:pPr>
        <w:rPr>
          <w:sz w:val="24"/>
          <w:szCs w:val="24"/>
        </w:rPr>
      </w:pPr>
      <w:r>
        <w:rPr>
          <w:sz w:val="24"/>
          <w:szCs w:val="24"/>
        </w:rPr>
        <w:t>Olivenöl</w:t>
      </w:r>
    </w:p>
    <w:p w14:paraId="313CF07E" w14:textId="77777777" w:rsidR="00BB467B" w:rsidRDefault="00BB467B" w:rsidP="00BB467B">
      <w:pPr>
        <w:rPr>
          <w:sz w:val="24"/>
          <w:szCs w:val="24"/>
        </w:rPr>
      </w:pPr>
    </w:p>
    <w:p w14:paraId="09E2CEEB" w14:textId="77777777" w:rsidR="00BB467B" w:rsidRDefault="00BB467B" w:rsidP="00BB467B">
      <w:pPr>
        <w:rPr>
          <w:sz w:val="24"/>
          <w:szCs w:val="24"/>
        </w:rPr>
      </w:pPr>
      <w:r>
        <w:rPr>
          <w:sz w:val="24"/>
          <w:szCs w:val="24"/>
        </w:rPr>
        <w:t>Zubereitung:</w:t>
      </w:r>
    </w:p>
    <w:p w14:paraId="5D28C93D" w14:textId="77777777" w:rsidR="00BB467B" w:rsidRPr="002F572B" w:rsidRDefault="00BB467B" w:rsidP="00B40E8C">
      <w:pPr>
        <w:pStyle w:val="ListParagraph"/>
        <w:numPr>
          <w:ilvl w:val="0"/>
          <w:numId w:val="1155"/>
        </w:numPr>
        <w:spacing w:after="120"/>
        <w:ind w:left="714" w:hanging="357"/>
        <w:contextualSpacing w:val="0"/>
        <w:jc w:val="both"/>
        <w:rPr>
          <w:sz w:val="24"/>
          <w:szCs w:val="24"/>
        </w:rPr>
      </w:pPr>
      <w:r w:rsidRPr="002F572B">
        <w:rPr>
          <w:sz w:val="24"/>
          <w:szCs w:val="24"/>
        </w:rPr>
        <w:t xml:space="preserve">Den Speck in dicke Würfel schneiden (Scheiben sind auch in Ordnung). Man kann alternativ die italienische Variante Pancetta nehmen, die hat noch etwas mehr Fett. In einer Pfanne braten, bis das flüssige Fett ausgetreten ist und der Speck knusprig wird. Das dauert ca. 12 Minuten. Auf einen mit Küchenpapier bedeckten </w:t>
      </w:r>
      <w:r>
        <w:rPr>
          <w:sz w:val="24"/>
          <w:szCs w:val="24"/>
        </w:rPr>
        <w:t>T</w:t>
      </w:r>
      <w:r w:rsidRPr="002F572B">
        <w:rPr>
          <w:sz w:val="24"/>
          <w:szCs w:val="24"/>
        </w:rPr>
        <w:t>eller legen und abtropfen lassen.</w:t>
      </w:r>
    </w:p>
    <w:p w14:paraId="00BD0806" w14:textId="77777777" w:rsidR="00BB467B" w:rsidRPr="002F572B" w:rsidRDefault="00BB467B" w:rsidP="00B40E8C">
      <w:pPr>
        <w:pStyle w:val="ListParagraph"/>
        <w:numPr>
          <w:ilvl w:val="0"/>
          <w:numId w:val="1155"/>
        </w:numPr>
        <w:spacing w:after="120"/>
        <w:ind w:left="714" w:hanging="357"/>
        <w:contextualSpacing w:val="0"/>
        <w:jc w:val="both"/>
        <w:rPr>
          <w:sz w:val="24"/>
          <w:szCs w:val="24"/>
        </w:rPr>
      </w:pPr>
      <w:r w:rsidRPr="002F572B">
        <w:rPr>
          <w:sz w:val="24"/>
          <w:szCs w:val="24"/>
        </w:rPr>
        <w:t>Petersilienblätter von den Stängeln zupfen, in eine Salatschüssel geben. Die Zitrone in Scheiben von einem halben Zentimeter Dicke schneiden, dann die Schale und die weiße Haut entfernen und die Scheiben schließlich vierteln. Zur Petersilie geben. Die Zwiebel sehr fein schneiden, ebenfalls dazugeben. Parmesan in die Schüssel reiben. Salzen, pfeffern, etwas Olivenöl darüber gießen. Zum Schluss den Speck hinzufügen und alles vermengen.</w:t>
      </w:r>
    </w:p>
    <w:p w14:paraId="6EE98001" w14:textId="77777777" w:rsidR="00BB467B" w:rsidRDefault="00BB467B" w:rsidP="00BB467B">
      <w:pPr>
        <w:rPr>
          <w:sz w:val="24"/>
          <w:szCs w:val="24"/>
        </w:rPr>
      </w:pPr>
    </w:p>
    <w:p w14:paraId="0EE09E8E" w14:textId="77777777" w:rsidR="00BB467B" w:rsidRDefault="00BB467B" w:rsidP="00BB467B">
      <w:pPr>
        <w:ind w:left="1416" w:hanging="1416"/>
        <w:jc w:val="both"/>
        <w:rPr>
          <w:sz w:val="24"/>
          <w:szCs w:val="24"/>
          <w:vertAlign w:val="subscript"/>
        </w:rPr>
      </w:pPr>
      <w:r>
        <w:rPr>
          <w:sz w:val="24"/>
          <w:szCs w:val="24"/>
        </w:rPr>
        <w:t>Kommentar:</w:t>
      </w:r>
      <w:r>
        <w:rPr>
          <w:sz w:val="24"/>
          <w:szCs w:val="24"/>
        </w:rPr>
        <w:tab/>
        <w:t>Und nun Simchen? Das ist nun echt ein Konflikt: Petersilie und Speck</w:t>
      </w:r>
      <w:r w:rsidRPr="002F572B">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Pr>
          <w:sz w:val="24"/>
          <w:szCs w:val="24"/>
        </w:rPr>
        <w:t xml:space="preserve"> Schmeckt aber echt gut.</w:t>
      </w:r>
    </w:p>
    <w:p w14:paraId="5A2F53B9" w14:textId="77777777" w:rsidR="00BB467B" w:rsidRDefault="00BB467B" w:rsidP="00BB467B">
      <w:pPr>
        <w:rPr>
          <w:sz w:val="24"/>
          <w:szCs w:val="24"/>
          <w:vertAlign w:val="subscript"/>
        </w:rPr>
      </w:pPr>
      <w:r>
        <w:rPr>
          <w:sz w:val="24"/>
          <w:szCs w:val="24"/>
          <w:vertAlign w:val="subscript"/>
        </w:rPr>
        <w:br w:type="page"/>
      </w:r>
    </w:p>
    <w:p w14:paraId="64ABCB81" w14:textId="77777777" w:rsidR="00BB467B" w:rsidRDefault="00BB467B" w:rsidP="00BB467B">
      <w:pPr>
        <w:pStyle w:val="Heading2"/>
        <w:spacing w:after="240"/>
      </w:pPr>
      <w:r>
        <w:lastRenderedPageBreak/>
        <w:t>Bohnensalat mit Sesamdressing</w:t>
      </w:r>
      <w:r>
        <w:rPr>
          <w:rStyle w:val="FootnoteReference"/>
        </w:rPr>
        <w:footnoteReference w:id="143"/>
      </w:r>
      <w:r>
        <w:t xml:space="preserve"> </w:t>
      </w:r>
    </w:p>
    <w:p w14:paraId="2DAAF1E6" w14:textId="77777777" w:rsidR="00BB467B" w:rsidRDefault="00BB467B" w:rsidP="00BB467B">
      <w:pPr>
        <w:rPr>
          <w:sz w:val="24"/>
          <w:szCs w:val="24"/>
        </w:rPr>
      </w:pPr>
      <w:r w:rsidRPr="00C4354F">
        <w:rPr>
          <w:sz w:val="24"/>
          <w:szCs w:val="24"/>
          <w:u w:val="single"/>
        </w:rPr>
        <w:t>Zutaten</w:t>
      </w:r>
      <w:r>
        <w:rPr>
          <w:sz w:val="24"/>
          <w:szCs w:val="24"/>
        </w:rPr>
        <w:t xml:space="preserve"> (für 2 Portionen)</w:t>
      </w:r>
    </w:p>
    <w:p w14:paraId="120EDCD3" w14:textId="77777777" w:rsidR="00BB467B" w:rsidRDefault="00BB467B" w:rsidP="00BB467B">
      <w:pPr>
        <w:rPr>
          <w:sz w:val="24"/>
          <w:szCs w:val="24"/>
        </w:rPr>
      </w:pPr>
      <w:r>
        <w:rPr>
          <w:sz w:val="24"/>
          <w:szCs w:val="24"/>
        </w:rPr>
        <w:t>400 g grüne Bohnen</w:t>
      </w:r>
    </w:p>
    <w:p w14:paraId="5F3A3D14" w14:textId="77777777" w:rsidR="00BB467B" w:rsidRDefault="00BB467B" w:rsidP="00BB467B">
      <w:pPr>
        <w:rPr>
          <w:sz w:val="24"/>
          <w:szCs w:val="24"/>
        </w:rPr>
      </w:pPr>
      <w:r>
        <w:rPr>
          <w:sz w:val="24"/>
          <w:szCs w:val="24"/>
        </w:rPr>
        <w:t>250 g kleine Tomaten</w:t>
      </w:r>
    </w:p>
    <w:p w14:paraId="58460B78" w14:textId="77777777" w:rsidR="00BB467B" w:rsidRDefault="00BB467B" w:rsidP="00BB467B">
      <w:pPr>
        <w:rPr>
          <w:sz w:val="24"/>
          <w:szCs w:val="24"/>
        </w:rPr>
      </w:pPr>
      <w:r>
        <w:rPr>
          <w:sz w:val="24"/>
          <w:szCs w:val="24"/>
        </w:rPr>
        <w:t>1 Schalotte</w:t>
      </w:r>
    </w:p>
    <w:p w14:paraId="1232E751" w14:textId="77777777" w:rsidR="00BB467B" w:rsidRDefault="00BB467B" w:rsidP="00BB467B">
      <w:pPr>
        <w:rPr>
          <w:sz w:val="24"/>
          <w:szCs w:val="24"/>
        </w:rPr>
      </w:pPr>
    </w:p>
    <w:p w14:paraId="45E0D768" w14:textId="77777777" w:rsidR="00BB467B" w:rsidRPr="00C4354F" w:rsidRDefault="00BB467B" w:rsidP="00BB467B">
      <w:pPr>
        <w:rPr>
          <w:i/>
          <w:iCs/>
          <w:sz w:val="24"/>
          <w:szCs w:val="24"/>
        </w:rPr>
      </w:pPr>
      <w:r w:rsidRPr="00C4354F">
        <w:rPr>
          <w:i/>
          <w:iCs/>
          <w:sz w:val="24"/>
          <w:szCs w:val="24"/>
        </w:rPr>
        <w:t>Für das Dressing:</w:t>
      </w:r>
    </w:p>
    <w:p w14:paraId="5DB48779" w14:textId="77777777" w:rsidR="00BB467B" w:rsidRDefault="00BB467B" w:rsidP="00BB467B">
      <w:pPr>
        <w:rPr>
          <w:sz w:val="24"/>
          <w:szCs w:val="24"/>
        </w:rPr>
      </w:pPr>
      <w:r>
        <w:rPr>
          <w:sz w:val="24"/>
          <w:szCs w:val="24"/>
        </w:rPr>
        <w:t>70 g Tahini</w:t>
      </w:r>
    </w:p>
    <w:p w14:paraId="71BE0CDD" w14:textId="77777777" w:rsidR="00BB467B" w:rsidRDefault="00BB467B" w:rsidP="00BB467B">
      <w:pPr>
        <w:rPr>
          <w:sz w:val="24"/>
          <w:szCs w:val="24"/>
        </w:rPr>
      </w:pPr>
      <w:r>
        <w:rPr>
          <w:sz w:val="24"/>
          <w:szCs w:val="24"/>
        </w:rPr>
        <w:t>Saft von ½ Zitrone</w:t>
      </w:r>
    </w:p>
    <w:p w14:paraId="2300674F" w14:textId="77777777" w:rsidR="00BB467B" w:rsidRDefault="00BB467B" w:rsidP="00BB467B">
      <w:pPr>
        <w:rPr>
          <w:sz w:val="24"/>
          <w:szCs w:val="24"/>
        </w:rPr>
      </w:pPr>
      <w:r>
        <w:rPr>
          <w:sz w:val="24"/>
          <w:szCs w:val="24"/>
        </w:rPr>
        <w:t>4 EL Olivenöl</w:t>
      </w:r>
    </w:p>
    <w:p w14:paraId="61880043" w14:textId="77777777" w:rsidR="00BB467B" w:rsidRDefault="00BB467B" w:rsidP="00BB467B">
      <w:pPr>
        <w:rPr>
          <w:sz w:val="24"/>
          <w:szCs w:val="24"/>
        </w:rPr>
      </w:pPr>
      <w:r>
        <w:rPr>
          <w:sz w:val="24"/>
          <w:szCs w:val="24"/>
        </w:rPr>
        <w:t>1,5 TL flüssiger Honig</w:t>
      </w:r>
    </w:p>
    <w:p w14:paraId="397EFDE1" w14:textId="77777777" w:rsidR="00BB467B" w:rsidRDefault="00BB467B" w:rsidP="00BB467B">
      <w:pPr>
        <w:rPr>
          <w:sz w:val="24"/>
          <w:szCs w:val="24"/>
        </w:rPr>
      </w:pPr>
      <w:r>
        <w:rPr>
          <w:sz w:val="24"/>
          <w:szCs w:val="24"/>
        </w:rPr>
        <w:t>Salz</w:t>
      </w:r>
    </w:p>
    <w:p w14:paraId="57DE7E06" w14:textId="77777777" w:rsidR="00BB467B" w:rsidRDefault="00BB467B" w:rsidP="00BB467B">
      <w:pPr>
        <w:rPr>
          <w:sz w:val="24"/>
          <w:szCs w:val="24"/>
        </w:rPr>
      </w:pPr>
      <w:r>
        <w:rPr>
          <w:sz w:val="24"/>
          <w:szCs w:val="24"/>
        </w:rPr>
        <w:t>Schwarzer Pfeffer</w:t>
      </w:r>
    </w:p>
    <w:p w14:paraId="0D958B7E" w14:textId="77777777" w:rsidR="00BB467B" w:rsidRDefault="00BB467B" w:rsidP="00BB467B">
      <w:pPr>
        <w:rPr>
          <w:sz w:val="24"/>
          <w:szCs w:val="24"/>
        </w:rPr>
      </w:pPr>
      <w:r>
        <w:rPr>
          <w:sz w:val="24"/>
          <w:szCs w:val="24"/>
        </w:rPr>
        <w:t>5 EL Wasser</w:t>
      </w:r>
    </w:p>
    <w:p w14:paraId="3D15160C" w14:textId="77777777" w:rsidR="00BB467B" w:rsidRDefault="00BB467B" w:rsidP="00BB467B">
      <w:pPr>
        <w:rPr>
          <w:sz w:val="24"/>
          <w:szCs w:val="24"/>
        </w:rPr>
      </w:pPr>
    </w:p>
    <w:p w14:paraId="6CFBA9D1" w14:textId="77777777" w:rsidR="00BB467B" w:rsidRDefault="00BB467B" w:rsidP="00BB467B">
      <w:pPr>
        <w:rPr>
          <w:sz w:val="24"/>
          <w:szCs w:val="24"/>
        </w:rPr>
      </w:pPr>
      <w:r w:rsidRPr="00C4354F">
        <w:rPr>
          <w:i/>
          <w:iCs/>
          <w:sz w:val="24"/>
          <w:szCs w:val="24"/>
        </w:rPr>
        <w:t>Für das Topping</w:t>
      </w:r>
      <w:r>
        <w:rPr>
          <w:sz w:val="24"/>
          <w:szCs w:val="24"/>
        </w:rPr>
        <w:t>: 3 EL Sesamsamen</w:t>
      </w:r>
    </w:p>
    <w:p w14:paraId="0DAEA081" w14:textId="77777777" w:rsidR="00BB467B" w:rsidRDefault="00BB467B" w:rsidP="00BB467B">
      <w:pPr>
        <w:rPr>
          <w:sz w:val="24"/>
          <w:szCs w:val="24"/>
        </w:rPr>
      </w:pPr>
    </w:p>
    <w:p w14:paraId="7F5025CA" w14:textId="77777777" w:rsidR="00BB467B" w:rsidRDefault="00BB467B" w:rsidP="00BB467B">
      <w:pPr>
        <w:rPr>
          <w:sz w:val="24"/>
          <w:szCs w:val="24"/>
        </w:rPr>
      </w:pPr>
      <w:r>
        <w:rPr>
          <w:sz w:val="24"/>
          <w:szCs w:val="24"/>
        </w:rPr>
        <w:t>Zubereitung:</w:t>
      </w:r>
    </w:p>
    <w:p w14:paraId="40C6A7AD" w14:textId="77777777" w:rsidR="00BB467B" w:rsidRPr="002346E3" w:rsidRDefault="00BB467B" w:rsidP="00B40E8C">
      <w:pPr>
        <w:pStyle w:val="ListParagraph"/>
        <w:numPr>
          <w:ilvl w:val="0"/>
          <w:numId w:val="1156"/>
        </w:numPr>
        <w:spacing w:after="120"/>
        <w:ind w:left="714" w:hanging="357"/>
        <w:contextualSpacing w:val="0"/>
        <w:jc w:val="both"/>
        <w:rPr>
          <w:sz w:val="24"/>
          <w:szCs w:val="24"/>
        </w:rPr>
      </w:pPr>
      <w:r w:rsidRPr="002346E3">
        <w:rPr>
          <w:sz w:val="24"/>
          <w:szCs w:val="24"/>
        </w:rPr>
        <w:t>Die Enden der Bohnen entfernen, Bohnen waschen und in ungefähr 1 cm lange Stücke schneiden. In etwas Salzwasser 8 bis 10 Minuten lang garkochen.</w:t>
      </w:r>
    </w:p>
    <w:p w14:paraId="201B63E7" w14:textId="77777777" w:rsidR="00BB467B" w:rsidRDefault="00BB467B" w:rsidP="00B40E8C">
      <w:pPr>
        <w:pStyle w:val="ListParagraph"/>
        <w:numPr>
          <w:ilvl w:val="0"/>
          <w:numId w:val="1156"/>
        </w:numPr>
        <w:spacing w:after="120"/>
        <w:ind w:left="714" w:hanging="357"/>
        <w:contextualSpacing w:val="0"/>
        <w:jc w:val="both"/>
        <w:rPr>
          <w:sz w:val="24"/>
          <w:szCs w:val="24"/>
        </w:rPr>
      </w:pPr>
      <w:r w:rsidRPr="002346E3">
        <w:rPr>
          <w:sz w:val="24"/>
          <w:szCs w:val="24"/>
        </w:rPr>
        <w:t>Währenddessen Tomaten je nach Größe halbieren oder vierteln. Schalotte sehr fein schneiden. Bohnen abgießen, mit kaltem Wasser abschrecken, gut abtropfen lassen. Zusammen mit Tomaten und Schalotten in eine Salatschüssel geben. In einer kleinen Schüssel alle Zutaten außer dem Wasser für das Dressing vermengen. Wasser dann esslöffelweise dazugeben, bis das Dressing eine cremige Konsistenz hat.</w:t>
      </w:r>
    </w:p>
    <w:p w14:paraId="7E69F9A6" w14:textId="77264D7C" w:rsidR="003D7F06" w:rsidRPr="002346E3" w:rsidRDefault="003D7F06" w:rsidP="00B40E8C">
      <w:pPr>
        <w:pStyle w:val="ListParagraph"/>
        <w:numPr>
          <w:ilvl w:val="0"/>
          <w:numId w:val="1156"/>
        </w:numPr>
        <w:spacing w:after="120"/>
        <w:ind w:left="714" w:hanging="357"/>
        <w:contextualSpacing w:val="0"/>
        <w:jc w:val="both"/>
        <w:rPr>
          <w:sz w:val="24"/>
          <w:szCs w:val="24"/>
        </w:rPr>
      </w:pPr>
      <w:r>
        <w:rPr>
          <w:sz w:val="24"/>
          <w:szCs w:val="24"/>
        </w:rPr>
        <w:t xml:space="preserve">Dressing </w:t>
      </w:r>
      <w:r w:rsidRPr="002346E3">
        <w:rPr>
          <w:sz w:val="24"/>
          <w:szCs w:val="24"/>
        </w:rPr>
        <w:t>über den Salat gießen. Eine Viertelstunde ziehen lassen. In der Zwischenzeit den Sesam in einer Pfanne ohne Fett kurz rösten. Über den Salat geben</w:t>
      </w:r>
      <w:r>
        <w:rPr>
          <w:sz w:val="24"/>
          <w:szCs w:val="24"/>
        </w:rPr>
        <w:t>.</w:t>
      </w:r>
    </w:p>
    <w:p w14:paraId="6899B883" w14:textId="13778410" w:rsidR="00BB467B" w:rsidRDefault="00BB467B" w:rsidP="00BB467B">
      <w:pPr>
        <w:rPr>
          <w:rFonts w:asciiTheme="majorHAnsi" w:eastAsiaTheme="majorEastAsia" w:hAnsiTheme="majorHAnsi" w:cstheme="majorBidi"/>
          <w:color w:val="2F5496" w:themeColor="accent1" w:themeShade="BF"/>
          <w:sz w:val="26"/>
          <w:szCs w:val="26"/>
        </w:rPr>
      </w:pPr>
      <w:r>
        <w:br w:type="page"/>
      </w:r>
    </w:p>
    <w:p w14:paraId="0387ED72" w14:textId="77777777" w:rsidR="00BB467B" w:rsidRDefault="00BB467B" w:rsidP="00BB467B">
      <w:pPr>
        <w:pStyle w:val="Heading2"/>
        <w:spacing w:after="240"/>
      </w:pPr>
      <w:r>
        <w:lastRenderedPageBreak/>
        <w:t>Radicchio-Salat</w:t>
      </w:r>
      <w:r>
        <w:rPr>
          <w:rStyle w:val="FootnoteReference"/>
        </w:rPr>
        <w:footnoteReference w:id="144"/>
      </w:r>
      <w:r>
        <w:t xml:space="preserve"> </w:t>
      </w:r>
    </w:p>
    <w:p w14:paraId="10ACD887" w14:textId="77777777" w:rsidR="00BB467B" w:rsidRDefault="00BB467B" w:rsidP="00BB467B">
      <w:pPr>
        <w:rPr>
          <w:sz w:val="24"/>
          <w:szCs w:val="24"/>
        </w:rPr>
      </w:pPr>
      <w:r w:rsidRPr="00C4354F">
        <w:rPr>
          <w:sz w:val="24"/>
          <w:szCs w:val="24"/>
          <w:u w:val="single"/>
        </w:rPr>
        <w:t>Zutaten</w:t>
      </w:r>
      <w:r>
        <w:rPr>
          <w:sz w:val="24"/>
          <w:szCs w:val="24"/>
        </w:rPr>
        <w:t xml:space="preserve"> (für 2 Portionen)</w:t>
      </w:r>
    </w:p>
    <w:p w14:paraId="51FB69AA" w14:textId="77777777" w:rsidR="00BB467B" w:rsidRDefault="00BB467B" w:rsidP="00BB467B">
      <w:pPr>
        <w:rPr>
          <w:sz w:val="24"/>
          <w:szCs w:val="24"/>
        </w:rPr>
      </w:pPr>
      <w:r>
        <w:rPr>
          <w:sz w:val="24"/>
          <w:szCs w:val="24"/>
        </w:rPr>
        <w:t>150 g gewaschener Radicchiosalat</w:t>
      </w:r>
    </w:p>
    <w:p w14:paraId="3511888F" w14:textId="77777777" w:rsidR="00BB467B" w:rsidRDefault="00BB467B" w:rsidP="00BB467B">
      <w:pPr>
        <w:rPr>
          <w:sz w:val="24"/>
          <w:szCs w:val="24"/>
        </w:rPr>
      </w:pPr>
      <w:r>
        <w:rPr>
          <w:sz w:val="24"/>
          <w:szCs w:val="24"/>
        </w:rPr>
        <w:t>3 Blutorangen</w:t>
      </w:r>
    </w:p>
    <w:p w14:paraId="7CB09BB4" w14:textId="77777777" w:rsidR="00BB467B" w:rsidRDefault="00BB467B" w:rsidP="00BB467B">
      <w:pPr>
        <w:rPr>
          <w:sz w:val="24"/>
          <w:szCs w:val="24"/>
        </w:rPr>
      </w:pPr>
      <w:r>
        <w:rPr>
          <w:sz w:val="24"/>
          <w:szCs w:val="24"/>
        </w:rPr>
        <w:t>50 g ganze Haselnüsse</w:t>
      </w:r>
    </w:p>
    <w:p w14:paraId="1E524CB7" w14:textId="77777777" w:rsidR="00BB467B" w:rsidRPr="00BB467B" w:rsidRDefault="00BB467B" w:rsidP="00BB467B">
      <w:pPr>
        <w:rPr>
          <w:sz w:val="24"/>
          <w:szCs w:val="24"/>
        </w:rPr>
      </w:pPr>
      <w:r w:rsidRPr="00BB467B">
        <w:rPr>
          <w:sz w:val="24"/>
          <w:szCs w:val="24"/>
        </w:rPr>
        <w:t>3 EL Olivenöl</w:t>
      </w:r>
    </w:p>
    <w:p w14:paraId="5655D9ED" w14:textId="77777777" w:rsidR="00BB467B" w:rsidRPr="00BB467B" w:rsidRDefault="00BB467B" w:rsidP="00BB467B">
      <w:pPr>
        <w:rPr>
          <w:sz w:val="24"/>
          <w:szCs w:val="24"/>
        </w:rPr>
      </w:pPr>
      <w:r w:rsidRPr="00BB467B">
        <w:rPr>
          <w:sz w:val="24"/>
          <w:szCs w:val="24"/>
        </w:rPr>
        <w:t>1 TL Ahornsirup</w:t>
      </w:r>
    </w:p>
    <w:p w14:paraId="369643F2" w14:textId="77777777" w:rsidR="00BB467B" w:rsidRPr="0011504A" w:rsidRDefault="00BB467B" w:rsidP="00BB467B">
      <w:pPr>
        <w:rPr>
          <w:sz w:val="24"/>
          <w:szCs w:val="24"/>
        </w:rPr>
      </w:pPr>
      <w:r w:rsidRPr="0011504A">
        <w:rPr>
          <w:sz w:val="24"/>
          <w:szCs w:val="24"/>
        </w:rPr>
        <w:t>1 TL Haselnussmus</w:t>
      </w:r>
    </w:p>
    <w:p w14:paraId="3DB97581" w14:textId="77777777" w:rsidR="00BB467B" w:rsidRDefault="00BB467B" w:rsidP="00BB467B">
      <w:pPr>
        <w:rPr>
          <w:sz w:val="24"/>
          <w:szCs w:val="24"/>
        </w:rPr>
      </w:pPr>
      <w:r>
        <w:rPr>
          <w:sz w:val="24"/>
          <w:szCs w:val="24"/>
        </w:rPr>
        <w:t>Saft von 1 Zitrone</w:t>
      </w:r>
    </w:p>
    <w:p w14:paraId="0EDDA07F" w14:textId="77777777" w:rsidR="00BB467B" w:rsidRDefault="00BB467B" w:rsidP="00BB467B">
      <w:pPr>
        <w:rPr>
          <w:sz w:val="24"/>
          <w:szCs w:val="24"/>
        </w:rPr>
      </w:pPr>
      <w:r>
        <w:rPr>
          <w:sz w:val="24"/>
          <w:szCs w:val="24"/>
        </w:rPr>
        <w:t>2 TL Weißweinessig</w:t>
      </w:r>
    </w:p>
    <w:p w14:paraId="6762D850" w14:textId="77777777" w:rsidR="00BB467B" w:rsidRDefault="00BB467B" w:rsidP="00BB467B">
      <w:pPr>
        <w:rPr>
          <w:sz w:val="24"/>
          <w:szCs w:val="24"/>
        </w:rPr>
      </w:pPr>
      <w:r>
        <w:rPr>
          <w:sz w:val="24"/>
          <w:szCs w:val="24"/>
        </w:rPr>
        <w:t>Etwas Salz</w:t>
      </w:r>
    </w:p>
    <w:p w14:paraId="56116D65" w14:textId="77777777" w:rsidR="00BB467B" w:rsidRDefault="00BB467B" w:rsidP="00BB467B">
      <w:pPr>
        <w:rPr>
          <w:sz w:val="24"/>
          <w:szCs w:val="24"/>
        </w:rPr>
      </w:pPr>
      <w:r>
        <w:rPr>
          <w:sz w:val="24"/>
          <w:szCs w:val="24"/>
        </w:rPr>
        <w:t>Schwarzer Pfeffer</w:t>
      </w:r>
    </w:p>
    <w:p w14:paraId="759EB0F4" w14:textId="77777777" w:rsidR="00BB467B" w:rsidRDefault="00BB467B" w:rsidP="00BB467B">
      <w:pPr>
        <w:rPr>
          <w:sz w:val="24"/>
          <w:szCs w:val="24"/>
        </w:rPr>
      </w:pPr>
    </w:p>
    <w:p w14:paraId="63F764BE" w14:textId="77777777" w:rsidR="00BB467B" w:rsidRDefault="00BB467B" w:rsidP="00BB467B">
      <w:pPr>
        <w:rPr>
          <w:sz w:val="24"/>
          <w:szCs w:val="24"/>
        </w:rPr>
      </w:pPr>
      <w:r>
        <w:rPr>
          <w:sz w:val="24"/>
          <w:szCs w:val="24"/>
        </w:rPr>
        <w:t>Zubereitung:</w:t>
      </w:r>
    </w:p>
    <w:p w14:paraId="31FCBE25" w14:textId="77777777" w:rsidR="00894628" w:rsidRDefault="00BB467B" w:rsidP="00B40E8C">
      <w:pPr>
        <w:pStyle w:val="ListParagraph"/>
        <w:numPr>
          <w:ilvl w:val="0"/>
          <w:numId w:val="1958"/>
        </w:numPr>
        <w:spacing w:after="120"/>
        <w:contextualSpacing w:val="0"/>
        <w:jc w:val="both"/>
        <w:rPr>
          <w:sz w:val="24"/>
          <w:szCs w:val="24"/>
        </w:rPr>
      </w:pPr>
      <w:r w:rsidRPr="001D475C">
        <w:rPr>
          <w:sz w:val="24"/>
          <w:szCs w:val="24"/>
        </w:rPr>
        <w:t>Den Radicchio in feine Streifen schneiden. Die Blutorangen schälen, halbieren und in 1 cm große Stücke schneiden, dabei die sichtbaren Kerne entfernen.</w:t>
      </w:r>
    </w:p>
    <w:p w14:paraId="40FACEB0" w14:textId="77777777" w:rsidR="00894628" w:rsidRDefault="00BB467B" w:rsidP="00B40E8C">
      <w:pPr>
        <w:pStyle w:val="ListParagraph"/>
        <w:numPr>
          <w:ilvl w:val="0"/>
          <w:numId w:val="1958"/>
        </w:numPr>
        <w:spacing w:after="120"/>
        <w:contextualSpacing w:val="0"/>
        <w:jc w:val="both"/>
        <w:rPr>
          <w:sz w:val="24"/>
          <w:szCs w:val="24"/>
        </w:rPr>
      </w:pPr>
      <w:r w:rsidRPr="00894628">
        <w:rPr>
          <w:sz w:val="24"/>
          <w:szCs w:val="24"/>
        </w:rPr>
        <w:t>Die Haselnüsse auf ein Blech legen und bei 170 Grad etwa 10 Minuten lang rösten. Herausnehmen und abkühlen lassen, dann mehrere Nüsse zwischen den Handflächen aneinander reiben, sodass die schwarze Schale abgeht (gelingt ehrlicherweise kaum), und im Mörder grob zerstoßen. Man kann natürlich die Nüsse auch mit dem Messer hacken oder mit dem Hammer zertrümmern.</w:t>
      </w:r>
    </w:p>
    <w:p w14:paraId="23EA03C9" w14:textId="48174D3C" w:rsidR="00BB467B" w:rsidRPr="00894628" w:rsidRDefault="00BB467B" w:rsidP="00B40E8C">
      <w:pPr>
        <w:pStyle w:val="ListParagraph"/>
        <w:numPr>
          <w:ilvl w:val="0"/>
          <w:numId w:val="1958"/>
        </w:numPr>
        <w:spacing w:after="120"/>
        <w:contextualSpacing w:val="0"/>
        <w:jc w:val="both"/>
        <w:rPr>
          <w:sz w:val="24"/>
          <w:szCs w:val="24"/>
        </w:rPr>
      </w:pPr>
      <w:r w:rsidRPr="00894628">
        <w:rPr>
          <w:sz w:val="24"/>
          <w:szCs w:val="24"/>
        </w:rPr>
        <w:t>Dann über den Salat geben. Das Dressing aus Olivenöl, Ahornsirup, Haselnussmus, Zitronensaft, Weißweinessig, Salz und Pfeffer anrühren, damit den Salat anmachen.</w:t>
      </w:r>
      <w:r>
        <w:br w:type="page"/>
      </w:r>
    </w:p>
    <w:p w14:paraId="39EBD406" w14:textId="77777777" w:rsidR="006D3BB3" w:rsidRDefault="006D3BB3" w:rsidP="006D3BB3">
      <w:pPr>
        <w:pStyle w:val="Heading2"/>
        <w:spacing w:after="240"/>
      </w:pPr>
      <w:r>
        <w:lastRenderedPageBreak/>
        <w:t>Gemischter Blattsalat mit Feigen und Schinken</w:t>
      </w:r>
      <w:r>
        <w:rPr>
          <w:rStyle w:val="FootnoteReference"/>
        </w:rPr>
        <w:footnoteReference w:id="145"/>
      </w:r>
    </w:p>
    <w:p w14:paraId="2731AD64" w14:textId="77777777" w:rsidR="006D3BB3" w:rsidRDefault="006D3BB3" w:rsidP="006D3BB3">
      <w:pPr>
        <w:rPr>
          <w:sz w:val="24"/>
          <w:szCs w:val="24"/>
        </w:rPr>
      </w:pPr>
      <w:r>
        <w:rPr>
          <w:sz w:val="24"/>
          <w:szCs w:val="24"/>
        </w:rPr>
        <w:t>Zutaten für 4 Portionen</w:t>
      </w:r>
    </w:p>
    <w:p w14:paraId="37D5AC8C" w14:textId="77777777" w:rsidR="006D3BB3" w:rsidRDefault="006D3BB3" w:rsidP="006D3BB3">
      <w:pPr>
        <w:rPr>
          <w:sz w:val="24"/>
          <w:szCs w:val="24"/>
        </w:rPr>
      </w:pPr>
      <w:r>
        <w:rPr>
          <w:sz w:val="24"/>
          <w:szCs w:val="24"/>
        </w:rPr>
        <w:t>200 g gemischte Blatt- und Wildkräutersalate</w:t>
      </w:r>
    </w:p>
    <w:p w14:paraId="1B493AD2" w14:textId="77777777" w:rsidR="006D3BB3" w:rsidRDefault="006D3BB3" w:rsidP="006D3BB3">
      <w:pPr>
        <w:rPr>
          <w:sz w:val="24"/>
          <w:szCs w:val="24"/>
        </w:rPr>
      </w:pPr>
      <w:r>
        <w:rPr>
          <w:sz w:val="24"/>
          <w:szCs w:val="24"/>
        </w:rPr>
        <w:t>4 EL Sherryessig</w:t>
      </w:r>
    </w:p>
    <w:p w14:paraId="63625A76" w14:textId="77777777" w:rsidR="006D3BB3" w:rsidRDefault="006D3BB3" w:rsidP="006D3BB3">
      <w:pPr>
        <w:rPr>
          <w:sz w:val="24"/>
          <w:szCs w:val="24"/>
        </w:rPr>
      </w:pPr>
      <w:r>
        <w:rPr>
          <w:sz w:val="24"/>
          <w:szCs w:val="24"/>
        </w:rPr>
        <w:t>1 TL Zucker</w:t>
      </w:r>
    </w:p>
    <w:p w14:paraId="4F354858" w14:textId="77777777" w:rsidR="006D3BB3" w:rsidRDefault="006D3BB3" w:rsidP="006D3BB3">
      <w:pPr>
        <w:rPr>
          <w:sz w:val="24"/>
          <w:szCs w:val="24"/>
        </w:rPr>
      </w:pPr>
      <w:r>
        <w:rPr>
          <w:sz w:val="24"/>
          <w:szCs w:val="24"/>
        </w:rPr>
        <w:t>Salz, Pfeffer</w:t>
      </w:r>
    </w:p>
    <w:p w14:paraId="4A252BE3" w14:textId="77777777" w:rsidR="006D3BB3" w:rsidRDefault="006D3BB3" w:rsidP="006D3BB3">
      <w:pPr>
        <w:rPr>
          <w:sz w:val="24"/>
          <w:szCs w:val="24"/>
        </w:rPr>
      </w:pPr>
      <w:r>
        <w:rPr>
          <w:sz w:val="24"/>
          <w:szCs w:val="24"/>
        </w:rPr>
        <w:t>4 EL Olivenöl</w:t>
      </w:r>
    </w:p>
    <w:p w14:paraId="0F118E17" w14:textId="77777777" w:rsidR="006D3BB3" w:rsidRDefault="006D3BB3" w:rsidP="006D3BB3">
      <w:pPr>
        <w:rPr>
          <w:sz w:val="24"/>
          <w:szCs w:val="24"/>
        </w:rPr>
      </w:pPr>
      <w:r>
        <w:rPr>
          <w:sz w:val="24"/>
          <w:szCs w:val="24"/>
        </w:rPr>
        <w:t>4 Feigen</w:t>
      </w:r>
    </w:p>
    <w:p w14:paraId="2F84CE0A" w14:textId="77777777" w:rsidR="006D3BB3" w:rsidRDefault="006D3BB3" w:rsidP="006D3BB3">
      <w:pPr>
        <w:rPr>
          <w:sz w:val="24"/>
          <w:szCs w:val="24"/>
        </w:rPr>
      </w:pPr>
      <w:r>
        <w:rPr>
          <w:sz w:val="24"/>
          <w:szCs w:val="24"/>
        </w:rPr>
        <w:t>8 Scheiben Parmaschinken</w:t>
      </w:r>
    </w:p>
    <w:p w14:paraId="14E12CA1" w14:textId="77777777" w:rsidR="006D3BB3" w:rsidRDefault="006D3BB3" w:rsidP="006D3BB3">
      <w:pPr>
        <w:rPr>
          <w:sz w:val="24"/>
          <w:szCs w:val="24"/>
        </w:rPr>
      </w:pPr>
      <w:r>
        <w:rPr>
          <w:sz w:val="24"/>
          <w:szCs w:val="24"/>
        </w:rPr>
        <w:t>8 Ziegenfrischkäsetaler (à 20 g)</w:t>
      </w:r>
    </w:p>
    <w:p w14:paraId="1D79CB8C" w14:textId="77777777" w:rsidR="006D3BB3" w:rsidRDefault="006D3BB3" w:rsidP="006D3BB3">
      <w:pPr>
        <w:rPr>
          <w:sz w:val="24"/>
          <w:szCs w:val="24"/>
        </w:rPr>
      </w:pPr>
    </w:p>
    <w:p w14:paraId="64827008" w14:textId="77777777" w:rsidR="006D3BB3" w:rsidRDefault="006D3BB3" w:rsidP="006D3BB3">
      <w:pPr>
        <w:rPr>
          <w:sz w:val="24"/>
          <w:szCs w:val="24"/>
        </w:rPr>
      </w:pPr>
      <w:r>
        <w:rPr>
          <w:sz w:val="24"/>
          <w:szCs w:val="24"/>
        </w:rPr>
        <w:t>Zubereitung:</w:t>
      </w:r>
    </w:p>
    <w:p w14:paraId="7B10C941" w14:textId="77777777" w:rsidR="006D3BB3" w:rsidRPr="002608AD" w:rsidRDefault="006D3BB3" w:rsidP="00B40E8C">
      <w:pPr>
        <w:pStyle w:val="ListParagraph"/>
        <w:numPr>
          <w:ilvl w:val="0"/>
          <w:numId w:val="1757"/>
        </w:numPr>
        <w:spacing w:after="120"/>
        <w:ind w:left="714" w:hanging="357"/>
        <w:contextualSpacing w:val="0"/>
        <w:jc w:val="both"/>
        <w:rPr>
          <w:sz w:val="24"/>
          <w:szCs w:val="24"/>
        </w:rPr>
      </w:pPr>
      <w:r w:rsidRPr="002608AD">
        <w:rPr>
          <w:sz w:val="24"/>
          <w:szCs w:val="24"/>
        </w:rPr>
        <w:t>Die Salate putzen, waschen, trocken schleudern, in mundgerechte Stücke zupfen und in eine Schüssel geben.</w:t>
      </w:r>
    </w:p>
    <w:p w14:paraId="4E05C776" w14:textId="77777777" w:rsidR="006D3BB3" w:rsidRPr="002608AD" w:rsidRDefault="006D3BB3" w:rsidP="00B40E8C">
      <w:pPr>
        <w:pStyle w:val="ListParagraph"/>
        <w:numPr>
          <w:ilvl w:val="0"/>
          <w:numId w:val="1757"/>
        </w:numPr>
        <w:spacing w:after="120"/>
        <w:ind w:left="714" w:hanging="357"/>
        <w:contextualSpacing w:val="0"/>
        <w:jc w:val="both"/>
        <w:rPr>
          <w:sz w:val="24"/>
          <w:szCs w:val="24"/>
        </w:rPr>
      </w:pPr>
      <w:r w:rsidRPr="002608AD">
        <w:rPr>
          <w:sz w:val="24"/>
          <w:szCs w:val="24"/>
        </w:rPr>
        <w:t>Für die Vinaigrette in einer Schüssel den Essig mit dem Zucker, Salz und Pfeffer verrühren, nach und nach das Olivenöl unterschlagen. Den Salat mit der Vinaigrette mischen.</w:t>
      </w:r>
    </w:p>
    <w:p w14:paraId="4EC1D5A7" w14:textId="77777777" w:rsidR="006D3BB3" w:rsidRPr="002608AD" w:rsidRDefault="006D3BB3" w:rsidP="00B40E8C">
      <w:pPr>
        <w:pStyle w:val="ListParagraph"/>
        <w:numPr>
          <w:ilvl w:val="0"/>
          <w:numId w:val="1757"/>
        </w:numPr>
        <w:spacing w:after="120"/>
        <w:ind w:left="714" w:hanging="357"/>
        <w:contextualSpacing w:val="0"/>
        <w:jc w:val="both"/>
        <w:rPr>
          <w:sz w:val="24"/>
          <w:szCs w:val="24"/>
        </w:rPr>
      </w:pPr>
      <w:r w:rsidRPr="002608AD">
        <w:rPr>
          <w:sz w:val="24"/>
          <w:szCs w:val="24"/>
        </w:rPr>
        <w:t>Die Feigen putzen, waschen und in Spalten schneiden. Den Salat auf 4 Teller verteilen. Die Feigen mit jeweils 2 Scheiben Parmaschinken und 2 Ziegenkäsetalern anrichten und sofort servieren.</w:t>
      </w:r>
    </w:p>
    <w:p w14:paraId="7D2E550F" w14:textId="77777777" w:rsidR="006D3BB3" w:rsidRDefault="006D3BB3" w:rsidP="006D3BB3">
      <w:pPr>
        <w:jc w:val="both"/>
        <w:rPr>
          <w:sz w:val="24"/>
          <w:szCs w:val="24"/>
        </w:rPr>
      </w:pPr>
    </w:p>
    <w:p w14:paraId="75822824" w14:textId="77777777" w:rsidR="006D3BB3" w:rsidRDefault="006D3BB3" w:rsidP="006D3BB3">
      <w:pPr>
        <w:ind w:left="708" w:hanging="708"/>
        <w:jc w:val="both"/>
        <w:rPr>
          <w:sz w:val="24"/>
          <w:szCs w:val="24"/>
        </w:rPr>
      </w:pPr>
      <w:r>
        <w:rPr>
          <w:sz w:val="24"/>
          <w:szCs w:val="24"/>
        </w:rPr>
        <w:t>Tipp:</w:t>
      </w:r>
      <w:r>
        <w:rPr>
          <w:sz w:val="24"/>
          <w:szCs w:val="24"/>
        </w:rPr>
        <w:tab/>
        <w:t>Man kann es noch raffinierter machen und den Ziegenkäse mit etwas Honig beträufelt unter dem vorgeheizten Backofengrill 2 Minuten karamellisieren.</w:t>
      </w:r>
    </w:p>
    <w:p w14:paraId="1D4AEB7C" w14:textId="77777777" w:rsidR="006D3BB3" w:rsidRDefault="006D3BB3" w:rsidP="006D3BB3">
      <w:pPr>
        <w:rPr>
          <w:sz w:val="24"/>
          <w:szCs w:val="24"/>
        </w:rPr>
      </w:pPr>
    </w:p>
    <w:p w14:paraId="5E38B801" w14:textId="77777777" w:rsidR="006D3BB3" w:rsidRDefault="006D3BB3" w:rsidP="006D3BB3">
      <w:pPr>
        <w:rPr>
          <w:sz w:val="24"/>
          <w:szCs w:val="24"/>
        </w:rPr>
      </w:pPr>
      <w:r>
        <w:rPr>
          <w:sz w:val="24"/>
          <w:szCs w:val="24"/>
        </w:rPr>
        <w:br w:type="page"/>
      </w:r>
    </w:p>
    <w:p w14:paraId="3062264B" w14:textId="77777777" w:rsidR="006D3BB3" w:rsidRDefault="006D3BB3" w:rsidP="006D3BB3">
      <w:pPr>
        <w:pStyle w:val="Heading2"/>
        <w:spacing w:after="240"/>
      </w:pPr>
      <w:r>
        <w:lastRenderedPageBreak/>
        <w:t>Römersalat</w:t>
      </w:r>
      <w:r>
        <w:rPr>
          <w:rStyle w:val="FootnoteReference"/>
        </w:rPr>
        <w:footnoteReference w:id="146"/>
      </w:r>
      <w:r>
        <w:t xml:space="preserve"> </w:t>
      </w:r>
    </w:p>
    <w:p w14:paraId="4063D341" w14:textId="77777777" w:rsidR="006D3BB3" w:rsidRDefault="006D3BB3" w:rsidP="006D3BB3">
      <w:pPr>
        <w:jc w:val="both"/>
        <w:rPr>
          <w:sz w:val="24"/>
          <w:szCs w:val="24"/>
        </w:rPr>
      </w:pPr>
      <w:r w:rsidRPr="00B414A4">
        <w:rPr>
          <w:sz w:val="24"/>
          <w:szCs w:val="24"/>
          <w:u w:val="single"/>
        </w:rPr>
        <w:t>Zutaten</w:t>
      </w:r>
      <w:r>
        <w:rPr>
          <w:sz w:val="24"/>
          <w:szCs w:val="24"/>
        </w:rPr>
        <w:t xml:space="preserve"> (für 4 Portionen)</w:t>
      </w:r>
    </w:p>
    <w:p w14:paraId="50AC2D71" w14:textId="77777777" w:rsidR="006D3BB3" w:rsidRDefault="006D3BB3" w:rsidP="006D3BB3">
      <w:pPr>
        <w:jc w:val="both"/>
        <w:rPr>
          <w:sz w:val="24"/>
          <w:szCs w:val="24"/>
        </w:rPr>
      </w:pPr>
      <w:r>
        <w:rPr>
          <w:sz w:val="24"/>
          <w:szCs w:val="24"/>
        </w:rPr>
        <w:t>½ sehr reife Avocado, Fruchtfleisch ausgelöst</w:t>
      </w:r>
    </w:p>
    <w:p w14:paraId="7858372B" w14:textId="77777777" w:rsidR="006D3BB3" w:rsidRDefault="006D3BB3" w:rsidP="006D3BB3">
      <w:pPr>
        <w:jc w:val="both"/>
        <w:rPr>
          <w:sz w:val="24"/>
          <w:szCs w:val="24"/>
        </w:rPr>
      </w:pPr>
      <w:r>
        <w:rPr>
          <w:sz w:val="24"/>
          <w:szCs w:val="24"/>
        </w:rPr>
        <w:t>1 Stück frischer Ingwer (3 cm), geschält und grob gehackt</w:t>
      </w:r>
    </w:p>
    <w:p w14:paraId="6B4954C5" w14:textId="77777777" w:rsidR="006D3BB3" w:rsidRDefault="006D3BB3" w:rsidP="006D3BB3">
      <w:pPr>
        <w:jc w:val="both"/>
        <w:rPr>
          <w:sz w:val="24"/>
          <w:szCs w:val="24"/>
        </w:rPr>
      </w:pPr>
      <w:r>
        <w:rPr>
          <w:sz w:val="24"/>
          <w:szCs w:val="24"/>
        </w:rPr>
        <w:t>1 kleine Knoblauchzehe, zerdrückt</w:t>
      </w:r>
    </w:p>
    <w:p w14:paraId="7745F5FC" w14:textId="77777777" w:rsidR="006D3BB3" w:rsidRDefault="006D3BB3" w:rsidP="006D3BB3">
      <w:pPr>
        <w:jc w:val="both"/>
        <w:rPr>
          <w:sz w:val="24"/>
          <w:szCs w:val="24"/>
        </w:rPr>
      </w:pPr>
      <w:r>
        <w:rPr>
          <w:sz w:val="24"/>
          <w:szCs w:val="24"/>
        </w:rPr>
        <w:t>2 Bio-Zitronen, 1 TL Schale abgerieben, dann 3 EL Saft ausgepresst</w:t>
      </w:r>
    </w:p>
    <w:p w14:paraId="51FABE74" w14:textId="77777777" w:rsidR="006D3BB3" w:rsidRDefault="006D3BB3" w:rsidP="006D3BB3">
      <w:pPr>
        <w:jc w:val="both"/>
        <w:rPr>
          <w:sz w:val="24"/>
          <w:szCs w:val="24"/>
        </w:rPr>
      </w:pPr>
      <w:r>
        <w:rPr>
          <w:sz w:val="24"/>
          <w:szCs w:val="24"/>
        </w:rPr>
        <w:t>1 grüne Chilischote, grob gehackt</w:t>
      </w:r>
    </w:p>
    <w:p w14:paraId="1B69565D" w14:textId="77777777" w:rsidR="006D3BB3" w:rsidRDefault="006D3BB3" w:rsidP="006D3BB3">
      <w:pPr>
        <w:jc w:val="both"/>
        <w:rPr>
          <w:sz w:val="24"/>
          <w:szCs w:val="24"/>
        </w:rPr>
      </w:pPr>
      <w:r>
        <w:rPr>
          <w:sz w:val="24"/>
          <w:szCs w:val="24"/>
        </w:rPr>
        <w:t>1 EL Tahin</w:t>
      </w:r>
    </w:p>
    <w:p w14:paraId="3322E8AE" w14:textId="77777777" w:rsidR="006D3BB3" w:rsidRDefault="006D3BB3" w:rsidP="006D3BB3">
      <w:pPr>
        <w:jc w:val="both"/>
        <w:rPr>
          <w:sz w:val="24"/>
          <w:szCs w:val="24"/>
        </w:rPr>
      </w:pPr>
      <w:r>
        <w:rPr>
          <w:sz w:val="24"/>
          <w:szCs w:val="24"/>
        </w:rPr>
        <w:t>5,5 EL Olivenöl</w:t>
      </w:r>
    </w:p>
    <w:p w14:paraId="5D452C35" w14:textId="77777777" w:rsidR="006D3BB3" w:rsidRDefault="006D3BB3" w:rsidP="006D3BB3">
      <w:pPr>
        <w:jc w:val="both"/>
        <w:rPr>
          <w:sz w:val="24"/>
          <w:szCs w:val="24"/>
        </w:rPr>
      </w:pPr>
      <w:r>
        <w:rPr>
          <w:sz w:val="24"/>
          <w:szCs w:val="24"/>
        </w:rPr>
        <w:t>10 g Basilikumblätter</w:t>
      </w:r>
    </w:p>
    <w:p w14:paraId="41BDD4A8" w14:textId="77777777" w:rsidR="006D3BB3" w:rsidRDefault="006D3BB3" w:rsidP="006D3BB3">
      <w:pPr>
        <w:jc w:val="both"/>
        <w:rPr>
          <w:sz w:val="24"/>
          <w:szCs w:val="24"/>
        </w:rPr>
      </w:pPr>
      <w:r>
        <w:rPr>
          <w:sz w:val="24"/>
          <w:szCs w:val="24"/>
        </w:rPr>
        <w:t>10 g Estragonblätter</w:t>
      </w:r>
    </w:p>
    <w:p w14:paraId="2A93FDFC" w14:textId="77777777" w:rsidR="006D3BB3" w:rsidRDefault="006D3BB3" w:rsidP="006D3BB3">
      <w:pPr>
        <w:jc w:val="both"/>
        <w:rPr>
          <w:sz w:val="24"/>
          <w:szCs w:val="24"/>
        </w:rPr>
      </w:pPr>
      <w:r>
        <w:rPr>
          <w:sz w:val="24"/>
          <w:szCs w:val="24"/>
        </w:rPr>
        <w:t>10 g Dill</w:t>
      </w:r>
    </w:p>
    <w:p w14:paraId="0A8374EE" w14:textId="77777777" w:rsidR="006D3BB3" w:rsidRDefault="006D3BB3" w:rsidP="006D3BB3">
      <w:pPr>
        <w:jc w:val="both"/>
        <w:rPr>
          <w:sz w:val="24"/>
          <w:szCs w:val="24"/>
        </w:rPr>
      </w:pPr>
      <w:r>
        <w:rPr>
          <w:sz w:val="24"/>
          <w:szCs w:val="24"/>
        </w:rPr>
        <w:t>10 g Petersilienblätter</w:t>
      </w:r>
    </w:p>
    <w:p w14:paraId="702993C4" w14:textId="77777777" w:rsidR="006D3BB3" w:rsidRDefault="006D3BB3" w:rsidP="006D3BB3">
      <w:pPr>
        <w:jc w:val="both"/>
        <w:rPr>
          <w:sz w:val="24"/>
          <w:szCs w:val="24"/>
        </w:rPr>
      </w:pPr>
      <w:r>
        <w:rPr>
          <w:sz w:val="24"/>
          <w:szCs w:val="24"/>
        </w:rPr>
        <w:t>10 g Korianderblätter</w:t>
      </w:r>
    </w:p>
    <w:p w14:paraId="0616C715" w14:textId="77777777" w:rsidR="006D3BB3" w:rsidRDefault="006D3BB3" w:rsidP="006D3BB3">
      <w:pPr>
        <w:jc w:val="both"/>
        <w:rPr>
          <w:sz w:val="24"/>
          <w:szCs w:val="24"/>
        </w:rPr>
      </w:pPr>
      <w:r>
        <w:rPr>
          <w:sz w:val="24"/>
          <w:szCs w:val="24"/>
        </w:rPr>
        <w:t>4 Römersalatherzen</w:t>
      </w:r>
    </w:p>
    <w:p w14:paraId="32E0344A" w14:textId="77777777" w:rsidR="006D3BB3" w:rsidRDefault="006D3BB3" w:rsidP="006D3BB3">
      <w:pPr>
        <w:jc w:val="both"/>
        <w:rPr>
          <w:sz w:val="24"/>
          <w:szCs w:val="24"/>
        </w:rPr>
      </w:pPr>
      <w:r>
        <w:rPr>
          <w:sz w:val="24"/>
          <w:szCs w:val="24"/>
        </w:rPr>
        <w:t>2 TL schwarzer oder weißer Sesam, geröstet</w:t>
      </w:r>
    </w:p>
    <w:p w14:paraId="5E42D58B" w14:textId="77777777" w:rsidR="006D3BB3" w:rsidRDefault="006D3BB3" w:rsidP="006D3BB3">
      <w:pPr>
        <w:jc w:val="both"/>
        <w:rPr>
          <w:sz w:val="24"/>
          <w:szCs w:val="24"/>
        </w:rPr>
      </w:pPr>
      <w:r>
        <w:rPr>
          <w:sz w:val="24"/>
          <w:szCs w:val="24"/>
        </w:rPr>
        <w:t>Salz</w:t>
      </w:r>
    </w:p>
    <w:p w14:paraId="45072D75" w14:textId="77777777" w:rsidR="006D3BB3" w:rsidRDefault="006D3BB3" w:rsidP="006D3BB3">
      <w:pPr>
        <w:jc w:val="both"/>
        <w:rPr>
          <w:sz w:val="24"/>
          <w:szCs w:val="24"/>
        </w:rPr>
      </w:pPr>
    </w:p>
    <w:p w14:paraId="3F67B3ED" w14:textId="77777777" w:rsidR="006D3BB3" w:rsidRDefault="006D3BB3" w:rsidP="006D3BB3">
      <w:pPr>
        <w:jc w:val="both"/>
        <w:rPr>
          <w:sz w:val="24"/>
          <w:szCs w:val="24"/>
        </w:rPr>
      </w:pPr>
      <w:r>
        <w:rPr>
          <w:sz w:val="24"/>
          <w:szCs w:val="24"/>
        </w:rPr>
        <w:t>Zubereitung:</w:t>
      </w:r>
    </w:p>
    <w:p w14:paraId="086E5D73" w14:textId="77777777" w:rsidR="006D3BB3" w:rsidRPr="007258CA" w:rsidRDefault="006D3BB3" w:rsidP="00B40E8C">
      <w:pPr>
        <w:pStyle w:val="ListParagraph"/>
        <w:numPr>
          <w:ilvl w:val="0"/>
          <w:numId w:val="1011"/>
        </w:numPr>
        <w:spacing w:after="120"/>
        <w:ind w:left="714" w:hanging="357"/>
        <w:contextualSpacing w:val="0"/>
        <w:jc w:val="both"/>
        <w:rPr>
          <w:sz w:val="24"/>
          <w:szCs w:val="24"/>
        </w:rPr>
      </w:pPr>
      <w:r w:rsidRPr="007258CA">
        <w:rPr>
          <w:sz w:val="24"/>
          <w:szCs w:val="24"/>
        </w:rPr>
        <w:t>Avocado, Ingwer, Knoblauch, Zitronenschale und -saft, Chili und Tahin mit 5 EL Öl und 1/3 TL Salz zu einer glatten Paste verarbeiten, dann die Kräuter hinzufügen. Noch einmal mixen, dann langsam 60 ml Wasser dazu gießen, bei ein glattes, homogenes Dressing entstanden ist.</w:t>
      </w:r>
    </w:p>
    <w:p w14:paraId="0D03A9CC" w14:textId="77777777" w:rsidR="006D3BB3" w:rsidRPr="007258CA" w:rsidRDefault="006D3BB3" w:rsidP="00B40E8C">
      <w:pPr>
        <w:pStyle w:val="ListParagraph"/>
        <w:numPr>
          <w:ilvl w:val="0"/>
          <w:numId w:val="1011"/>
        </w:numPr>
        <w:spacing w:after="120"/>
        <w:ind w:left="714" w:hanging="357"/>
        <w:contextualSpacing w:val="0"/>
        <w:jc w:val="both"/>
        <w:rPr>
          <w:sz w:val="24"/>
          <w:szCs w:val="24"/>
        </w:rPr>
      </w:pPr>
      <w:r w:rsidRPr="007258CA">
        <w:rPr>
          <w:sz w:val="24"/>
          <w:szCs w:val="24"/>
        </w:rPr>
        <w:t>Den Salat mit dem restlichen Öl und 1/8 TL Salz mischen. Mit dem Essig beträufeln und dem Sesam bestreuen.</w:t>
      </w:r>
    </w:p>
    <w:p w14:paraId="6095A03E" w14:textId="77777777" w:rsidR="006D3BB3" w:rsidRDefault="006D3BB3" w:rsidP="006D3BB3">
      <w:pPr>
        <w:jc w:val="both"/>
        <w:rPr>
          <w:sz w:val="24"/>
          <w:szCs w:val="24"/>
        </w:rPr>
      </w:pPr>
    </w:p>
    <w:p w14:paraId="67316002" w14:textId="77777777" w:rsidR="006D3BB3" w:rsidRDefault="006D3BB3" w:rsidP="006D3BB3">
      <w:pPr>
        <w:jc w:val="both"/>
        <w:rPr>
          <w:sz w:val="24"/>
          <w:szCs w:val="24"/>
        </w:rPr>
      </w:pPr>
      <w:r>
        <w:rPr>
          <w:sz w:val="24"/>
          <w:szCs w:val="24"/>
        </w:rPr>
        <w:t>Tipp:</w:t>
      </w:r>
      <w:r>
        <w:rPr>
          <w:sz w:val="24"/>
          <w:szCs w:val="24"/>
        </w:rPr>
        <w:tab/>
        <w:t xml:space="preserve">Hilft alle Kräuter aus dem Kühlschrank zu verwerten </w:t>
      </w:r>
      <w:r w:rsidRPr="007258CA">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6C3D25BC" w14:textId="77777777" w:rsidR="006D3BB3" w:rsidRDefault="006D3BB3" w:rsidP="006D3BB3">
      <w:pPr>
        <w:rPr>
          <w:sz w:val="24"/>
          <w:szCs w:val="24"/>
        </w:rPr>
      </w:pPr>
      <w:r>
        <w:rPr>
          <w:sz w:val="24"/>
          <w:szCs w:val="24"/>
        </w:rPr>
        <w:br w:type="page"/>
      </w:r>
    </w:p>
    <w:p w14:paraId="44FF6EC0" w14:textId="2FF34A3E" w:rsidR="006D3BB3" w:rsidRDefault="006D3BB3" w:rsidP="006D3BB3">
      <w:pPr>
        <w:pStyle w:val="Heading2"/>
        <w:spacing w:after="240"/>
      </w:pPr>
      <w:r>
        <w:lastRenderedPageBreak/>
        <w:t>Salat aus roten Zwiebeln, Grapefruit und Chicorée</w:t>
      </w:r>
      <w:r>
        <w:rPr>
          <w:rStyle w:val="FootnoteReference"/>
        </w:rPr>
        <w:footnoteReference w:id="147"/>
      </w:r>
    </w:p>
    <w:p w14:paraId="164891D8" w14:textId="77777777" w:rsidR="006D3BB3" w:rsidRDefault="006D3BB3" w:rsidP="006D3BB3">
      <w:pPr>
        <w:rPr>
          <w:sz w:val="24"/>
          <w:szCs w:val="24"/>
        </w:rPr>
      </w:pPr>
      <w:r w:rsidRPr="002F03F5">
        <w:rPr>
          <w:sz w:val="24"/>
          <w:szCs w:val="24"/>
          <w:u w:val="single"/>
        </w:rPr>
        <w:t>Zutaten</w:t>
      </w:r>
      <w:r>
        <w:rPr>
          <w:sz w:val="24"/>
          <w:szCs w:val="24"/>
        </w:rPr>
        <w:t xml:space="preserve"> (für 2 Portionen):</w:t>
      </w:r>
    </w:p>
    <w:p w14:paraId="790FD9FE" w14:textId="77777777" w:rsidR="006D3BB3" w:rsidRDefault="006D3BB3" w:rsidP="006D3BB3">
      <w:pPr>
        <w:rPr>
          <w:sz w:val="24"/>
          <w:szCs w:val="24"/>
        </w:rPr>
      </w:pPr>
      <w:r>
        <w:rPr>
          <w:sz w:val="24"/>
          <w:szCs w:val="24"/>
        </w:rPr>
        <w:t>2 Orangen</w:t>
      </w:r>
    </w:p>
    <w:p w14:paraId="702ACCE6" w14:textId="77777777" w:rsidR="006D3BB3" w:rsidRDefault="006D3BB3" w:rsidP="006D3BB3">
      <w:pPr>
        <w:rPr>
          <w:sz w:val="24"/>
          <w:szCs w:val="24"/>
        </w:rPr>
      </w:pPr>
      <w:r>
        <w:rPr>
          <w:sz w:val="24"/>
          <w:szCs w:val="24"/>
        </w:rPr>
        <w:t>1 Grapefruit</w:t>
      </w:r>
    </w:p>
    <w:p w14:paraId="3503757D" w14:textId="77777777" w:rsidR="006D3BB3" w:rsidRDefault="006D3BB3" w:rsidP="006D3BB3">
      <w:pPr>
        <w:rPr>
          <w:sz w:val="24"/>
          <w:szCs w:val="24"/>
        </w:rPr>
      </w:pPr>
      <w:r>
        <w:rPr>
          <w:sz w:val="24"/>
          <w:szCs w:val="24"/>
        </w:rPr>
        <w:t>1 kleine rote Zwiebel</w:t>
      </w:r>
    </w:p>
    <w:p w14:paraId="60BEFF78" w14:textId="77777777" w:rsidR="006D3BB3" w:rsidRDefault="006D3BB3" w:rsidP="006D3BB3">
      <w:pPr>
        <w:rPr>
          <w:sz w:val="24"/>
          <w:szCs w:val="24"/>
        </w:rPr>
      </w:pPr>
      <w:r>
        <w:rPr>
          <w:sz w:val="24"/>
          <w:szCs w:val="24"/>
        </w:rPr>
        <w:t>1 EL Weißweinessig</w:t>
      </w:r>
    </w:p>
    <w:p w14:paraId="1A5B8E3D" w14:textId="77777777" w:rsidR="006D3BB3" w:rsidRPr="00991CFF" w:rsidRDefault="006D3BB3" w:rsidP="006D3BB3">
      <w:pPr>
        <w:rPr>
          <w:sz w:val="24"/>
          <w:szCs w:val="24"/>
        </w:rPr>
      </w:pPr>
      <w:r w:rsidRPr="00991CFF">
        <w:rPr>
          <w:sz w:val="24"/>
          <w:szCs w:val="24"/>
        </w:rPr>
        <w:t>2 EL Olivenöl</w:t>
      </w:r>
    </w:p>
    <w:p w14:paraId="456C865D" w14:textId="77777777" w:rsidR="006D3BB3" w:rsidRPr="00991CFF" w:rsidRDefault="006D3BB3" w:rsidP="006D3BB3">
      <w:pPr>
        <w:rPr>
          <w:sz w:val="24"/>
          <w:szCs w:val="24"/>
        </w:rPr>
      </w:pPr>
      <w:r w:rsidRPr="00991CFF">
        <w:rPr>
          <w:sz w:val="24"/>
          <w:szCs w:val="24"/>
        </w:rPr>
        <w:t>Salz, Pfeffer</w:t>
      </w:r>
    </w:p>
    <w:p w14:paraId="6F6B6D35" w14:textId="77777777" w:rsidR="006D3BB3" w:rsidRDefault="006D3BB3" w:rsidP="006D3BB3">
      <w:pPr>
        <w:rPr>
          <w:sz w:val="24"/>
          <w:szCs w:val="24"/>
          <w:lang w:val="en-US"/>
        </w:rPr>
      </w:pPr>
      <w:r w:rsidRPr="00F218B0">
        <w:rPr>
          <w:sz w:val="24"/>
          <w:szCs w:val="24"/>
          <w:lang w:val="en-US"/>
        </w:rPr>
        <w:t xml:space="preserve">2 </w:t>
      </w:r>
      <w:proofErr w:type="spellStart"/>
      <w:r>
        <w:rPr>
          <w:sz w:val="24"/>
          <w:szCs w:val="24"/>
          <w:lang w:val="en-US"/>
        </w:rPr>
        <w:t>Stauden</w:t>
      </w:r>
      <w:proofErr w:type="spellEnd"/>
      <w:r>
        <w:rPr>
          <w:sz w:val="24"/>
          <w:szCs w:val="24"/>
          <w:lang w:val="en-US"/>
        </w:rPr>
        <w:t xml:space="preserve"> </w:t>
      </w:r>
      <w:proofErr w:type="spellStart"/>
      <w:r w:rsidRPr="00F218B0">
        <w:rPr>
          <w:sz w:val="24"/>
          <w:szCs w:val="24"/>
          <w:lang w:val="en-US"/>
        </w:rPr>
        <w:t>Chicor</w:t>
      </w:r>
      <w:r>
        <w:rPr>
          <w:sz w:val="24"/>
          <w:szCs w:val="24"/>
          <w:lang w:val="en-US"/>
        </w:rPr>
        <w:t>ée</w:t>
      </w:r>
      <w:proofErr w:type="spellEnd"/>
    </w:p>
    <w:p w14:paraId="074978C7" w14:textId="77777777" w:rsidR="006D3BB3" w:rsidRDefault="006D3BB3" w:rsidP="006D3BB3">
      <w:pPr>
        <w:rPr>
          <w:sz w:val="24"/>
          <w:szCs w:val="24"/>
          <w:lang w:val="en-US"/>
        </w:rPr>
      </w:pPr>
    </w:p>
    <w:p w14:paraId="28AB1AC6" w14:textId="77777777" w:rsidR="006D3BB3" w:rsidRPr="005576B2" w:rsidRDefault="006D3BB3" w:rsidP="006D3BB3">
      <w:pPr>
        <w:rPr>
          <w:sz w:val="24"/>
          <w:szCs w:val="24"/>
        </w:rPr>
      </w:pPr>
      <w:r w:rsidRPr="005576B2">
        <w:rPr>
          <w:sz w:val="24"/>
          <w:szCs w:val="24"/>
        </w:rPr>
        <w:t>Zubereitung:</w:t>
      </w:r>
    </w:p>
    <w:p w14:paraId="472EE569" w14:textId="77777777" w:rsidR="006D3BB3" w:rsidRPr="002F03F5" w:rsidRDefault="006D3BB3" w:rsidP="00B40E8C">
      <w:pPr>
        <w:pStyle w:val="ListParagraph"/>
        <w:numPr>
          <w:ilvl w:val="0"/>
          <w:numId w:val="1724"/>
        </w:numPr>
        <w:spacing w:after="120"/>
        <w:ind w:left="714" w:hanging="357"/>
        <w:contextualSpacing w:val="0"/>
        <w:jc w:val="both"/>
        <w:rPr>
          <w:sz w:val="24"/>
          <w:szCs w:val="24"/>
        </w:rPr>
      </w:pPr>
      <w:r w:rsidRPr="002F03F5">
        <w:rPr>
          <w:sz w:val="24"/>
          <w:szCs w:val="24"/>
        </w:rPr>
        <w:t>Die Orangen schälen, das Weiß entfernen und die Orangen in Scheiben schneiden, Die Scheiben vierteln. Ebenso mit der Grapefruit verfahren. Die Früchte in eine Salatschale geben.</w:t>
      </w:r>
    </w:p>
    <w:p w14:paraId="6D23D1EC" w14:textId="77777777" w:rsidR="006D3BB3" w:rsidRPr="002F03F5" w:rsidRDefault="006D3BB3" w:rsidP="00B40E8C">
      <w:pPr>
        <w:pStyle w:val="ListParagraph"/>
        <w:numPr>
          <w:ilvl w:val="0"/>
          <w:numId w:val="1724"/>
        </w:numPr>
        <w:spacing w:after="120"/>
        <w:ind w:left="714" w:hanging="357"/>
        <w:contextualSpacing w:val="0"/>
        <w:jc w:val="both"/>
        <w:rPr>
          <w:sz w:val="24"/>
          <w:szCs w:val="24"/>
        </w:rPr>
      </w:pPr>
      <w:r w:rsidRPr="002F03F5">
        <w:rPr>
          <w:sz w:val="24"/>
          <w:szCs w:val="24"/>
        </w:rPr>
        <w:t xml:space="preserve">Die Zwiebel in feine Streifen schneiden, in einem Schälchen mit Essig ungefähr 10 Minuten lang marinieren. Man kann statt einer roten Zwiebel auch eine Schalotte nehmen. </w:t>
      </w:r>
    </w:p>
    <w:p w14:paraId="12393057" w14:textId="77777777" w:rsidR="006D3BB3" w:rsidRPr="002F03F5" w:rsidRDefault="006D3BB3" w:rsidP="00B40E8C">
      <w:pPr>
        <w:pStyle w:val="ListParagraph"/>
        <w:numPr>
          <w:ilvl w:val="0"/>
          <w:numId w:val="1724"/>
        </w:numPr>
        <w:spacing w:after="120"/>
        <w:ind w:left="714" w:hanging="357"/>
        <w:contextualSpacing w:val="0"/>
        <w:jc w:val="both"/>
        <w:rPr>
          <w:sz w:val="24"/>
          <w:szCs w:val="24"/>
        </w:rPr>
      </w:pPr>
      <w:r w:rsidRPr="002F03F5">
        <w:rPr>
          <w:sz w:val="24"/>
          <w:szCs w:val="24"/>
        </w:rPr>
        <w:t>Das Olivenöl zur Zwiebel geben, salzen und pfeffern und alles verrühren. Das Ende vom Chicorée entfernen, Chicorée in ungefähr 2 cm dicke Streifen schneiden. Wie Salat waschen und trocknen und zu den Früchten geben. Die Zwiebel-Essig-Mischung darübergießen und alles vermengen.</w:t>
      </w:r>
    </w:p>
    <w:p w14:paraId="370038C5" w14:textId="77777777" w:rsidR="006D3BB3" w:rsidRDefault="006D3BB3" w:rsidP="006D3BB3">
      <w:pPr>
        <w:rPr>
          <w:sz w:val="24"/>
          <w:szCs w:val="24"/>
        </w:rPr>
      </w:pPr>
    </w:p>
    <w:p w14:paraId="1E8EBC21" w14:textId="77777777" w:rsidR="006D3BB3" w:rsidRDefault="006D3BB3" w:rsidP="006D3BB3">
      <w:pPr>
        <w:ind w:left="708" w:hanging="708"/>
        <w:jc w:val="both"/>
        <w:rPr>
          <w:sz w:val="24"/>
          <w:szCs w:val="24"/>
        </w:rPr>
      </w:pPr>
      <w:r>
        <w:rPr>
          <w:sz w:val="24"/>
          <w:szCs w:val="24"/>
        </w:rPr>
        <w:t>Info:</w:t>
      </w:r>
      <w:r>
        <w:rPr>
          <w:sz w:val="24"/>
          <w:szCs w:val="24"/>
        </w:rPr>
        <w:tab/>
        <w:t>Zwei Nachteile des Gerichts will ich nicht verheimlichen: Der Salat ist so bleich wie meine Winterhaut, nur mit etwas Orange, und blassen Menschen steht Orange bekanntlich überhaupt nicht. Das andere Problem: Es gibt kaum eine nervigere Küchenaufgabe als das Schälen von Zitrusfrüchten. Die Kunst besteht darin, so viel Weiß wie möglich abzuschneiden, ohne die Orange zu zerstören, und manchmal hält man hinterher kein Stück Obst mehr in der Hand, sondern ein formloses tropfendes Etwas</w:t>
      </w:r>
      <w:r w:rsidRPr="002F03F5">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64D3FA4E" w14:textId="77777777" w:rsidR="006D3BB3" w:rsidRDefault="006D3BB3" w:rsidP="006D3BB3">
      <w:pPr>
        <w:rPr>
          <w:sz w:val="24"/>
          <w:szCs w:val="24"/>
        </w:rPr>
      </w:pPr>
      <w:r>
        <w:rPr>
          <w:sz w:val="24"/>
          <w:szCs w:val="24"/>
        </w:rPr>
        <w:br w:type="page"/>
      </w:r>
    </w:p>
    <w:p w14:paraId="1022F926" w14:textId="77777777" w:rsidR="006D3BB3" w:rsidRDefault="006D3BB3" w:rsidP="006D3BB3">
      <w:pPr>
        <w:pStyle w:val="Heading2"/>
        <w:spacing w:after="240"/>
      </w:pPr>
      <w:r>
        <w:lastRenderedPageBreak/>
        <w:t>Frühlingszwiebel-Kräuter-Salat</w:t>
      </w:r>
      <w:r>
        <w:rPr>
          <w:rStyle w:val="FootnoteReference"/>
        </w:rPr>
        <w:footnoteReference w:id="148"/>
      </w:r>
      <w:r>
        <w:t xml:space="preserve"> </w:t>
      </w:r>
    </w:p>
    <w:p w14:paraId="28BCDE07" w14:textId="77777777" w:rsidR="006D3BB3" w:rsidRDefault="006D3BB3" w:rsidP="006D3BB3">
      <w:pPr>
        <w:rPr>
          <w:sz w:val="24"/>
          <w:szCs w:val="24"/>
        </w:rPr>
      </w:pPr>
      <w:r w:rsidRPr="00E60C7C">
        <w:rPr>
          <w:sz w:val="24"/>
          <w:szCs w:val="24"/>
          <w:u w:val="single"/>
        </w:rPr>
        <w:t>Zutaten</w:t>
      </w:r>
      <w:r>
        <w:rPr>
          <w:sz w:val="24"/>
          <w:szCs w:val="24"/>
        </w:rPr>
        <w:t xml:space="preserve"> (für 6 Portionen als Beilage)</w:t>
      </w:r>
    </w:p>
    <w:p w14:paraId="709E875C" w14:textId="77777777" w:rsidR="006D3BB3" w:rsidRDefault="006D3BB3" w:rsidP="006D3BB3">
      <w:pPr>
        <w:rPr>
          <w:sz w:val="24"/>
          <w:szCs w:val="24"/>
        </w:rPr>
      </w:pPr>
      <w:r>
        <w:rPr>
          <w:sz w:val="24"/>
          <w:szCs w:val="24"/>
        </w:rPr>
        <w:t>8-10 Frühlingszwiebeln, längs geviertelt, dann fein gehackt</w:t>
      </w:r>
    </w:p>
    <w:p w14:paraId="0CBBC5F1" w14:textId="77777777" w:rsidR="006D3BB3" w:rsidRDefault="006D3BB3" w:rsidP="006D3BB3">
      <w:pPr>
        <w:rPr>
          <w:sz w:val="24"/>
          <w:szCs w:val="24"/>
        </w:rPr>
      </w:pPr>
      <w:r>
        <w:rPr>
          <w:sz w:val="24"/>
          <w:szCs w:val="24"/>
        </w:rPr>
        <w:t>2 Minigurken (oder 1 Gurke entkernt) ungeschält in 1 cm große Würfel geschnitten</w:t>
      </w:r>
    </w:p>
    <w:p w14:paraId="1AA56939" w14:textId="77777777" w:rsidR="006D3BB3" w:rsidRDefault="006D3BB3" w:rsidP="006D3BB3">
      <w:pPr>
        <w:rPr>
          <w:sz w:val="24"/>
          <w:szCs w:val="24"/>
        </w:rPr>
      </w:pPr>
      <w:r>
        <w:rPr>
          <w:sz w:val="24"/>
          <w:szCs w:val="24"/>
        </w:rPr>
        <w:t>1 grüne Paprikaschote, längs halbiert, entkernt und in 1 cm große Würfel geschnitten</w:t>
      </w:r>
    </w:p>
    <w:p w14:paraId="56C26BCC" w14:textId="77777777" w:rsidR="006D3BB3" w:rsidRDefault="006D3BB3" w:rsidP="006D3BB3">
      <w:pPr>
        <w:rPr>
          <w:sz w:val="24"/>
          <w:szCs w:val="24"/>
        </w:rPr>
      </w:pPr>
      <w:r>
        <w:rPr>
          <w:sz w:val="24"/>
          <w:szCs w:val="24"/>
        </w:rPr>
        <w:t>15 g Minzeblätter, in dünne Streifen geschnitten</w:t>
      </w:r>
    </w:p>
    <w:p w14:paraId="7BAE64DF" w14:textId="77777777" w:rsidR="006D3BB3" w:rsidRDefault="006D3BB3" w:rsidP="006D3BB3">
      <w:pPr>
        <w:rPr>
          <w:sz w:val="24"/>
          <w:szCs w:val="24"/>
        </w:rPr>
      </w:pPr>
      <w:r>
        <w:rPr>
          <w:sz w:val="24"/>
          <w:szCs w:val="24"/>
        </w:rPr>
        <w:t>15 g Koriandergrün, grob gehackt</w:t>
      </w:r>
    </w:p>
    <w:p w14:paraId="6C60B133" w14:textId="77777777" w:rsidR="006D3BB3" w:rsidRDefault="006D3BB3" w:rsidP="006D3BB3">
      <w:pPr>
        <w:rPr>
          <w:sz w:val="24"/>
          <w:szCs w:val="24"/>
        </w:rPr>
      </w:pPr>
      <w:r>
        <w:rPr>
          <w:sz w:val="24"/>
          <w:szCs w:val="24"/>
        </w:rPr>
        <w:t>½ TL Schwarzkümmelsamen</w:t>
      </w:r>
    </w:p>
    <w:p w14:paraId="547AEAD6" w14:textId="77777777" w:rsidR="006D3BB3" w:rsidRDefault="006D3BB3" w:rsidP="006D3BB3">
      <w:pPr>
        <w:rPr>
          <w:sz w:val="24"/>
          <w:szCs w:val="24"/>
        </w:rPr>
      </w:pPr>
    </w:p>
    <w:p w14:paraId="0A8FF095" w14:textId="77777777" w:rsidR="006D3BB3" w:rsidRPr="00E60C7C" w:rsidRDefault="006D3BB3" w:rsidP="006D3BB3">
      <w:pPr>
        <w:rPr>
          <w:i/>
          <w:iCs/>
          <w:sz w:val="24"/>
          <w:szCs w:val="24"/>
        </w:rPr>
      </w:pPr>
      <w:r w:rsidRPr="00E60C7C">
        <w:rPr>
          <w:i/>
          <w:iCs/>
          <w:sz w:val="24"/>
          <w:szCs w:val="24"/>
        </w:rPr>
        <w:t>Für das Dressing:</w:t>
      </w:r>
    </w:p>
    <w:p w14:paraId="4F0D39A1" w14:textId="77777777" w:rsidR="006D3BB3" w:rsidRDefault="006D3BB3" w:rsidP="006D3BB3">
      <w:pPr>
        <w:rPr>
          <w:sz w:val="24"/>
          <w:szCs w:val="24"/>
        </w:rPr>
      </w:pPr>
      <w:r>
        <w:rPr>
          <w:sz w:val="24"/>
          <w:szCs w:val="24"/>
        </w:rPr>
        <w:t>1 Stück frischer Ingwer (3 cm), geschält, fein gehackt</w:t>
      </w:r>
    </w:p>
    <w:p w14:paraId="4968A37D" w14:textId="77777777" w:rsidR="006D3BB3" w:rsidRDefault="006D3BB3" w:rsidP="006D3BB3">
      <w:pPr>
        <w:rPr>
          <w:sz w:val="24"/>
          <w:szCs w:val="24"/>
        </w:rPr>
      </w:pPr>
      <w:r>
        <w:rPr>
          <w:sz w:val="24"/>
          <w:szCs w:val="24"/>
        </w:rPr>
        <w:t>2 EL Zitronensaft</w:t>
      </w:r>
    </w:p>
    <w:p w14:paraId="4E54CF9F" w14:textId="77777777" w:rsidR="006D3BB3" w:rsidRDefault="006D3BB3" w:rsidP="006D3BB3">
      <w:pPr>
        <w:rPr>
          <w:sz w:val="24"/>
          <w:szCs w:val="24"/>
        </w:rPr>
      </w:pPr>
      <w:r>
        <w:rPr>
          <w:sz w:val="24"/>
          <w:szCs w:val="24"/>
        </w:rPr>
        <w:t>2,5 EL Olivenöl</w:t>
      </w:r>
    </w:p>
    <w:p w14:paraId="26ADDF1B" w14:textId="77777777" w:rsidR="006D3BB3" w:rsidRDefault="006D3BB3" w:rsidP="006D3BB3">
      <w:pPr>
        <w:rPr>
          <w:sz w:val="24"/>
          <w:szCs w:val="24"/>
        </w:rPr>
      </w:pPr>
      <w:r>
        <w:rPr>
          <w:sz w:val="24"/>
          <w:szCs w:val="24"/>
        </w:rPr>
        <w:t>Salz</w:t>
      </w:r>
    </w:p>
    <w:p w14:paraId="7754C833" w14:textId="77777777" w:rsidR="006D3BB3" w:rsidRDefault="006D3BB3" w:rsidP="006D3BB3">
      <w:pPr>
        <w:rPr>
          <w:sz w:val="24"/>
          <w:szCs w:val="24"/>
        </w:rPr>
      </w:pPr>
    </w:p>
    <w:p w14:paraId="0A9151FA" w14:textId="77777777" w:rsidR="006D3BB3" w:rsidRDefault="006D3BB3" w:rsidP="006D3BB3">
      <w:pPr>
        <w:rPr>
          <w:sz w:val="24"/>
          <w:szCs w:val="24"/>
        </w:rPr>
      </w:pPr>
      <w:r>
        <w:rPr>
          <w:sz w:val="24"/>
          <w:szCs w:val="24"/>
        </w:rPr>
        <w:t>Zubereitung:</w:t>
      </w:r>
    </w:p>
    <w:p w14:paraId="0402AAA2" w14:textId="77777777" w:rsidR="006D3BB3" w:rsidRPr="00706BEE" w:rsidRDefault="006D3BB3" w:rsidP="00B40E8C">
      <w:pPr>
        <w:pStyle w:val="ListParagraph"/>
        <w:numPr>
          <w:ilvl w:val="0"/>
          <w:numId w:val="1015"/>
        </w:numPr>
        <w:spacing w:after="120"/>
        <w:ind w:left="714" w:hanging="357"/>
        <w:contextualSpacing w:val="0"/>
        <w:jc w:val="both"/>
        <w:rPr>
          <w:sz w:val="24"/>
          <w:szCs w:val="24"/>
        </w:rPr>
      </w:pPr>
      <w:r w:rsidRPr="00706BEE">
        <w:rPr>
          <w:sz w:val="24"/>
          <w:szCs w:val="24"/>
        </w:rPr>
        <w:t>Für das Dressing den Ingwer im Mörser zu einer groben Paste zerdrücken. Zitronensaft, Öl und ¼ TL Salz unterarbeiten und die Mischung beiseitestellen.</w:t>
      </w:r>
    </w:p>
    <w:p w14:paraId="7558AEEA" w14:textId="77777777" w:rsidR="006D3BB3" w:rsidRDefault="006D3BB3" w:rsidP="00B40E8C">
      <w:pPr>
        <w:pStyle w:val="ListParagraph"/>
        <w:numPr>
          <w:ilvl w:val="0"/>
          <w:numId w:val="1015"/>
        </w:numPr>
        <w:spacing w:after="120"/>
        <w:ind w:left="714" w:hanging="357"/>
        <w:contextualSpacing w:val="0"/>
        <w:jc w:val="both"/>
        <w:rPr>
          <w:sz w:val="24"/>
          <w:szCs w:val="24"/>
        </w:rPr>
      </w:pPr>
      <w:r w:rsidRPr="00706BEE">
        <w:rPr>
          <w:sz w:val="24"/>
          <w:szCs w:val="24"/>
        </w:rPr>
        <w:t>Die Salatzutaten in eine große Schüssel füllen. Das Dressing hinzufügen. Den Salat durchheben und servieren.</w:t>
      </w:r>
    </w:p>
    <w:p w14:paraId="663B2B56" w14:textId="77777777" w:rsidR="006D3BB3" w:rsidRDefault="006D3BB3" w:rsidP="006D3BB3">
      <w:pPr>
        <w:jc w:val="both"/>
        <w:rPr>
          <w:sz w:val="24"/>
          <w:szCs w:val="24"/>
        </w:rPr>
      </w:pPr>
    </w:p>
    <w:p w14:paraId="06FA647A" w14:textId="77777777" w:rsidR="006D3BB3" w:rsidRDefault="006D3BB3" w:rsidP="006D3BB3">
      <w:pPr>
        <w:jc w:val="both"/>
        <w:rPr>
          <w:sz w:val="24"/>
          <w:szCs w:val="24"/>
        </w:rPr>
      </w:pPr>
      <w:r>
        <w:rPr>
          <w:sz w:val="24"/>
          <w:szCs w:val="24"/>
        </w:rPr>
        <w:t>Tipp:</w:t>
      </w:r>
      <w:r>
        <w:rPr>
          <w:sz w:val="24"/>
          <w:szCs w:val="24"/>
        </w:rPr>
        <w:tab/>
        <w:t>Der Salat passt gut zu vielerlei Fleisch…</w:t>
      </w:r>
    </w:p>
    <w:p w14:paraId="4EED54D1" w14:textId="77777777" w:rsidR="006D3BB3" w:rsidRDefault="006D3BB3" w:rsidP="006D3BB3">
      <w:pPr>
        <w:rPr>
          <w:sz w:val="24"/>
          <w:szCs w:val="24"/>
        </w:rPr>
      </w:pPr>
      <w:r>
        <w:rPr>
          <w:sz w:val="24"/>
          <w:szCs w:val="24"/>
        </w:rPr>
        <w:br w:type="page"/>
      </w:r>
    </w:p>
    <w:p w14:paraId="2133B490" w14:textId="77777777" w:rsidR="00850A78" w:rsidRDefault="00850A78" w:rsidP="00850A78">
      <w:pPr>
        <w:pStyle w:val="Heading2"/>
        <w:spacing w:after="240"/>
      </w:pPr>
      <w:r>
        <w:lastRenderedPageBreak/>
        <w:t>Wassermelonen-Apfel-Salat mit Limette</w:t>
      </w:r>
      <w:r>
        <w:rPr>
          <w:rStyle w:val="FootnoteReference"/>
        </w:rPr>
        <w:footnoteReference w:id="149"/>
      </w:r>
      <w:r>
        <w:t xml:space="preserve"> </w:t>
      </w:r>
    </w:p>
    <w:p w14:paraId="57A2AABD" w14:textId="77777777" w:rsidR="00850A78" w:rsidRDefault="00850A78" w:rsidP="00850A78">
      <w:pPr>
        <w:jc w:val="both"/>
        <w:rPr>
          <w:sz w:val="24"/>
          <w:szCs w:val="24"/>
        </w:rPr>
      </w:pPr>
      <w:r w:rsidRPr="00B414A4">
        <w:rPr>
          <w:sz w:val="24"/>
          <w:szCs w:val="24"/>
          <w:u w:val="single"/>
        </w:rPr>
        <w:t>Zutaten</w:t>
      </w:r>
      <w:r>
        <w:rPr>
          <w:sz w:val="24"/>
          <w:szCs w:val="24"/>
        </w:rPr>
        <w:t xml:space="preserve"> (für 6 Portionen als Beilage)</w:t>
      </w:r>
    </w:p>
    <w:p w14:paraId="167CF7DE" w14:textId="77777777" w:rsidR="00850A78" w:rsidRDefault="00850A78" w:rsidP="00850A78">
      <w:pPr>
        <w:jc w:val="both"/>
        <w:rPr>
          <w:sz w:val="24"/>
          <w:szCs w:val="24"/>
        </w:rPr>
      </w:pPr>
      <w:r>
        <w:rPr>
          <w:sz w:val="24"/>
          <w:szCs w:val="24"/>
        </w:rPr>
        <w:t>½ Wassermelone (von Schale und Kerne, das Fruchtfleisch in 7 cm lange und 5 mm dicke Stifte geschnitten)</w:t>
      </w:r>
    </w:p>
    <w:p w14:paraId="533DC601" w14:textId="77777777" w:rsidR="00850A78" w:rsidRDefault="00850A78" w:rsidP="00850A78">
      <w:pPr>
        <w:jc w:val="both"/>
        <w:rPr>
          <w:sz w:val="24"/>
          <w:szCs w:val="24"/>
        </w:rPr>
      </w:pPr>
      <w:r>
        <w:rPr>
          <w:sz w:val="24"/>
          <w:szCs w:val="24"/>
        </w:rPr>
        <w:t>2 Äpfel (Granny Smith), entkernt und in 7 cm lange, 5 mm breite Stifte geschnitten</w:t>
      </w:r>
    </w:p>
    <w:p w14:paraId="03E203B6" w14:textId="77777777" w:rsidR="00850A78" w:rsidRDefault="00850A78" w:rsidP="00850A78">
      <w:pPr>
        <w:jc w:val="both"/>
        <w:rPr>
          <w:sz w:val="24"/>
          <w:szCs w:val="24"/>
        </w:rPr>
      </w:pPr>
      <w:r w:rsidRPr="00B724DA">
        <w:rPr>
          <w:sz w:val="24"/>
          <w:szCs w:val="24"/>
        </w:rPr>
        <w:t>3 Bio-Limetten, 2 TL Schale abge</w:t>
      </w:r>
      <w:r>
        <w:rPr>
          <w:sz w:val="24"/>
          <w:szCs w:val="24"/>
        </w:rPr>
        <w:t>rieben, dann 3 EL ausgepresst</w:t>
      </w:r>
    </w:p>
    <w:p w14:paraId="10B50D73" w14:textId="77777777" w:rsidR="00850A78" w:rsidRDefault="00850A78" w:rsidP="00850A78">
      <w:pPr>
        <w:jc w:val="both"/>
        <w:rPr>
          <w:sz w:val="24"/>
          <w:szCs w:val="24"/>
        </w:rPr>
      </w:pPr>
      <w:r>
        <w:rPr>
          <w:sz w:val="24"/>
          <w:szCs w:val="24"/>
        </w:rPr>
        <w:t>1 EL Olivenöl</w:t>
      </w:r>
    </w:p>
    <w:p w14:paraId="0CD1AE53" w14:textId="77777777" w:rsidR="00850A78" w:rsidRDefault="00850A78" w:rsidP="00850A78">
      <w:pPr>
        <w:jc w:val="both"/>
        <w:rPr>
          <w:sz w:val="24"/>
          <w:szCs w:val="24"/>
        </w:rPr>
      </w:pPr>
      <w:r>
        <w:rPr>
          <w:sz w:val="24"/>
          <w:szCs w:val="24"/>
        </w:rPr>
        <w:t>2 Stängel Zitronengras, von den Enden und holzigen Außenblättern befreit, dann fein gehackt</w:t>
      </w:r>
    </w:p>
    <w:p w14:paraId="63196CCF" w14:textId="77777777" w:rsidR="00850A78" w:rsidRDefault="00850A78" w:rsidP="00850A78">
      <w:pPr>
        <w:jc w:val="both"/>
        <w:rPr>
          <w:sz w:val="24"/>
          <w:szCs w:val="24"/>
        </w:rPr>
      </w:pPr>
      <w:r>
        <w:rPr>
          <w:sz w:val="24"/>
          <w:szCs w:val="24"/>
        </w:rPr>
        <w:t>5 g Minzeblätter</w:t>
      </w:r>
    </w:p>
    <w:p w14:paraId="6170260D" w14:textId="77777777" w:rsidR="00850A78" w:rsidRDefault="00850A78" w:rsidP="00850A78">
      <w:pPr>
        <w:jc w:val="both"/>
        <w:rPr>
          <w:sz w:val="24"/>
          <w:szCs w:val="24"/>
        </w:rPr>
      </w:pPr>
      <w:r>
        <w:rPr>
          <w:sz w:val="24"/>
          <w:szCs w:val="24"/>
        </w:rPr>
        <w:t>10 g Korianderblätter</w:t>
      </w:r>
    </w:p>
    <w:p w14:paraId="2670AD4C" w14:textId="77777777" w:rsidR="00850A78" w:rsidRDefault="00850A78" w:rsidP="00850A78">
      <w:pPr>
        <w:jc w:val="both"/>
        <w:rPr>
          <w:sz w:val="24"/>
          <w:szCs w:val="24"/>
        </w:rPr>
      </w:pPr>
      <w:r>
        <w:rPr>
          <w:sz w:val="24"/>
          <w:szCs w:val="24"/>
        </w:rPr>
        <w:t>½ TL braune Senfsamen, geröstet</w:t>
      </w:r>
    </w:p>
    <w:p w14:paraId="4BB4F7A7" w14:textId="77777777" w:rsidR="00850A78" w:rsidRDefault="00850A78" w:rsidP="00850A78">
      <w:pPr>
        <w:jc w:val="both"/>
        <w:rPr>
          <w:sz w:val="24"/>
          <w:szCs w:val="24"/>
        </w:rPr>
      </w:pPr>
      <w:r>
        <w:rPr>
          <w:sz w:val="24"/>
          <w:szCs w:val="24"/>
        </w:rPr>
        <w:t>Meersalzflocken</w:t>
      </w:r>
    </w:p>
    <w:p w14:paraId="788DA099" w14:textId="77777777" w:rsidR="00850A78" w:rsidRDefault="00850A78" w:rsidP="00850A78">
      <w:pPr>
        <w:jc w:val="both"/>
        <w:rPr>
          <w:sz w:val="24"/>
          <w:szCs w:val="24"/>
        </w:rPr>
      </w:pPr>
    </w:p>
    <w:p w14:paraId="6C57131A" w14:textId="77777777" w:rsidR="00850A78" w:rsidRDefault="00850A78" w:rsidP="00850A78">
      <w:pPr>
        <w:jc w:val="both"/>
        <w:rPr>
          <w:sz w:val="24"/>
          <w:szCs w:val="24"/>
        </w:rPr>
      </w:pPr>
      <w:r>
        <w:rPr>
          <w:sz w:val="24"/>
          <w:szCs w:val="24"/>
        </w:rPr>
        <w:t>Zubereitung:</w:t>
      </w:r>
    </w:p>
    <w:p w14:paraId="6384C0A8" w14:textId="77777777" w:rsidR="00850A78" w:rsidRPr="007E2EB7" w:rsidRDefault="00850A78" w:rsidP="00B40E8C">
      <w:pPr>
        <w:pStyle w:val="ListParagraph"/>
        <w:numPr>
          <w:ilvl w:val="0"/>
          <w:numId w:val="1012"/>
        </w:numPr>
        <w:spacing w:after="120"/>
        <w:ind w:left="714" w:hanging="357"/>
        <w:contextualSpacing w:val="0"/>
        <w:jc w:val="both"/>
        <w:rPr>
          <w:sz w:val="24"/>
          <w:szCs w:val="24"/>
        </w:rPr>
      </w:pPr>
      <w:r w:rsidRPr="007E2EB7">
        <w:rPr>
          <w:sz w:val="24"/>
          <w:szCs w:val="24"/>
        </w:rPr>
        <w:t xml:space="preserve">Den Salat erst unmittelbar vor dem Servieren fertigstellen, sonst wird er zu feucht: Melone und Äpfel in einer großen Schüssel mit Limettenschale und -saft, Öl, Zitronengras, drei Vierteln der Kräuter und ¾ TL Meersalzflocken mischen. </w:t>
      </w:r>
    </w:p>
    <w:p w14:paraId="76DFE2BE" w14:textId="77777777" w:rsidR="00850A78" w:rsidRDefault="00850A78" w:rsidP="00B40E8C">
      <w:pPr>
        <w:pStyle w:val="ListParagraph"/>
        <w:numPr>
          <w:ilvl w:val="0"/>
          <w:numId w:val="1012"/>
        </w:numPr>
        <w:spacing w:after="120"/>
        <w:ind w:left="714" w:hanging="357"/>
        <w:contextualSpacing w:val="0"/>
        <w:jc w:val="both"/>
        <w:rPr>
          <w:sz w:val="24"/>
          <w:szCs w:val="24"/>
        </w:rPr>
      </w:pPr>
      <w:r w:rsidRPr="007E2EB7">
        <w:rPr>
          <w:sz w:val="24"/>
          <w:szCs w:val="24"/>
        </w:rPr>
        <w:t>Den Salat mit den Händen auf einer Platte anrichten. Die Flüssigkeit, die sich am Boden der Schüssel angesammelt hat, wird nicht gebraucht. Den Salat mit den restlichen Kräutern, den Senfsamen und ¼ TL Meersalzflocken bestreuen und servieren.</w:t>
      </w:r>
    </w:p>
    <w:p w14:paraId="060A7A94" w14:textId="77777777" w:rsidR="00850A78" w:rsidRDefault="00850A78" w:rsidP="00850A78">
      <w:pPr>
        <w:rPr>
          <w:sz w:val="24"/>
          <w:szCs w:val="24"/>
        </w:rPr>
      </w:pPr>
    </w:p>
    <w:p w14:paraId="5B0D3470" w14:textId="77777777" w:rsidR="00850A78" w:rsidRDefault="00850A78" w:rsidP="00850A78">
      <w:pPr>
        <w:ind w:left="1416" w:hanging="1416"/>
        <w:jc w:val="both"/>
        <w:rPr>
          <w:sz w:val="24"/>
          <w:szCs w:val="24"/>
        </w:rPr>
      </w:pPr>
      <w:r>
        <w:rPr>
          <w:sz w:val="24"/>
          <w:szCs w:val="24"/>
        </w:rPr>
        <w:t>Kommentar:</w:t>
      </w:r>
      <w:r>
        <w:rPr>
          <w:sz w:val="24"/>
          <w:szCs w:val="24"/>
        </w:rPr>
        <w:tab/>
        <w:t>Der Salat hört sich ja etwas verrückt an, aber schmeckt echt fantastisch (mir jedenfalls</w:t>
      </w:r>
      <w:r w:rsidRPr="00B414A4">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Pr>
          <w:sz w:val="24"/>
          <w:szCs w:val="24"/>
        </w:rPr>
        <w:t>) und ist auf jeden Fall auch ein wahrer Hingucker. Paula fand ihn aber auch gut.</w:t>
      </w:r>
      <w:r>
        <w:rPr>
          <w:sz w:val="24"/>
          <w:szCs w:val="24"/>
        </w:rPr>
        <w:br w:type="page"/>
      </w:r>
    </w:p>
    <w:p w14:paraId="24A1A121" w14:textId="77777777" w:rsidR="00850A78" w:rsidRDefault="00850A78" w:rsidP="00850A78">
      <w:pPr>
        <w:pStyle w:val="Heading2"/>
        <w:spacing w:after="240"/>
      </w:pPr>
      <w:r>
        <w:lastRenderedPageBreak/>
        <w:t>Melonensalat mit Mozzarella</w:t>
      </w:r>
      <w:r>
        <w:rPr>
          <w:rStyle w:val="FootnoteReference"/>
        </w:rPr>
        <w:footnoteReference w:id="150"/>
      </w:r>
      <w:r>
        <w:t xml:space="preserve"> </w:t>
      </w:r>
    </w:p>
    <w:p w14:paraId="67AF2CCD" w14:textId="77777777" w:rsidR="00850A78" w:rsidRDefault="00850A78" w:rsidP="00850A78">
      <w:pPr>
        <w:rPr>
          <w:sz w:val="24"/>
          <w:szCs w:val="24"/>
        </w:rPr>
      </w:pPr>
      <w:r w:rsidRPr="000B0938">
        <w:rPr>
          <w:sz w:val="24"/>
          <w:szCs w:val="24"/>
          <w:u w:val="single"/>
        </w:rPr>
        <w:t>Zutaten</w:t>
      </w:r>
      <w:r>
        <w:rPr>
          <w:sz w:val="24"/>
          <w:szCs w:val="24"/>
        </w:rPr>
        <w:t xml:space="preserve"> (für 8 Portionen)</w:t>
      </w:r>
    </w:p>
    <w:p w14:paraId="4656AF0E" w14:textId="77777777" w:rsidR="00850A78" w:rsidRPr="00850A78" w:rsidRDefault="00850A78" w:rsidP="00850A78">
      <w:pPr>
        <w:rPr>
          <w:sz w:val="24"/>
          <w:szCs w:val="24"/>
          <w:lang w:val="en-US"/>
        </w:rPr>
      </w:pPr>
      <w:r w:rsidRPr="00850A78">
        <w:rPr>
          <w:sz w:val="24"/>
          <w:szCs w:val="24"/>
          <w:lang w:val="en-US"/>
        </w:rPr>
        <w:t xml:space="preserve">2 kg </w:t>
      </w:r>
      <w:proofErr w:type="spellStart"/>
      <w:r w:rsidRPr="00850A78">
        <w:rPr>
          <w:sz w:val="24"/>
          <w:szCs w:val="24"/>
          <w:lang w:val="en-US"/>
        </w:rPr>
        <w:t>Wassermelone</w:t>
      </w:r>
      <w:proofErr w:type="spellEnd"/>
    </w:p>
    <w:p w14:paraId="06868C39" w14:textId="77777777" w:rsidR="00850A78" w:rsidRPr="00850A78" w:rsidRDefault="00850A78" w:rsidP="00850A78">
      <w:pPr>
        <w:rPr>
          <w:sz w:val="24"/>
          <w:szCs w:val="24"/>
          <w:lang w:val="en-US"/>
        </w:rPr>
      </w:pPr>
      <w:r w:rsidRPr="00850A78">
        <w:rPr>
          <w:sz w:val="24"/>
          <w:szCs w:val="24"/>
          <w:lang w:val="en-US"/>
        </w:rPr>
        <w:t>1 kg Charentais-Melone</w:t>
      </w:r>
    </w:p>
    <w:p w14:paraId="72BE1BE7" w14:textId="77777777" w:rsidR="00850A78" w:rsidRPr="00850A78" w:rsidRDefault="00850A78" w:rsidP="00850A78">
      <w:pPr>
        <w:rPr>
          <w:sz w:val="24"/>
          <w:szCs w:val="24"/>
          <w:lang w:val="en-US"/>
        </w:rPr>
      </w:pPr>
      <w:r w:rsidRPr="00850A78">
        <w:rPr>
          <w:sz w:val="24"/>
          <w:szCs w:val="24"/>
          <w:lang w:val="en-US"/>
        </w:rPr>
        <w:t>2 Mini-</w:t>
      </w:r>
      <w:proofErr w:type="spellStart"/>
      <w:r w:rsidRPr="00850A78">
        <w:rPr>
          <w:sz w:val="24"/>
          <w:szCs w:val="24"/>
          <w:lang w:val="en-US"/>
        </w:rPr>
        <w:t>Salatgurken</w:t>
      </w:r>
      <w:proofErr w:type="spellEnd"/>
      <w:r w:rsidRPr="00850A78">
        <w:rPr>
          <w:sz w:val="24"/>
          <w:szCs w:val="24"/>
          <w:lang w:val="en-US"/>
        </w:rPr>
        <w:t xml:space="preserve"> (à 130 g)</w:t>
      </w:r>
    </w:p>
    <w:p w14:paraId="02416BC7" w14:textId="77777777" w:rsidR="00850A78" w:rsidRDefault="00850A78" w:rsidP="00850A78">
      <w:pPr>
        <w:rPr>
          <w:sz w:val="24"/>
          <w:szCs w:val="24"/>
        </w:rPr>
      </w:pPr>
      <w:r>
        <w:rPr>
          <w:sz w:val="24"/>
          <w:szCs w:val="24"/>
        </w:rPr>
        <w:t>4 Mozzarella</w:t>
      </w:r>
    </w:p>
    <w:p w14:paraId="22D05257" w14:textId="77777777" w:rsidR="00850A78" w:rsidRDefault="00850A78" w:rsidP="00850A78">
      <w:pPr>
        <w:rPr>
          <w:sz w:val="24"/>
          <w:szCs w:val="24"/>
        </w:rPr>
      </w:pPr>
      <w:r>
        <w:rPr>
          <w:sz w:val="24"/>
          <w:szCs w:val="24"/>
        </w:rPr>
        <w:t>80 g schwarze Oliven (entsteint)</w:t>
      </w:r>
    </w:p>
    <w:p w14:paraId="2CF38B0E" w14:textId="77777777" w:rsidR="00850A78" w:rsidRDefault="00850A78" w:rsidP="00850A78">
      <w:pPr>
        <w:rPr>
          <w:sz w:val="24"/>
          <w:szCs w:val="24"/>
        </w:rPr>
      </w:pPr>
      <w:r>
        <w:rPr>
          <w:sz w:val="24"/>
          <w:szCs w:val="24"/>
        </w:rPr>
        <w:t>2 rote Pfefferschoten</w:t>
      </w:r>
    </w:p>
    <w:p w14:paraId="162A7274" w14:textId="77777777" w:rsidR="00850A78" w:rsidRDefault="00850A78" w:rsidP="00850A78">
      <w:pPr>
        <w:rPr>
          <w:sz w:val="24"/>
          <w:szCs w:val="24"/>
        </w:rPr>
      </w:pPr>
      <w:r>
        <w:rPr>
          <w:sz w:val="24"/>
          <w:szCs w:val="24"/>
        </w:rPr>
        <w:t>1 TL Koriandersaat</w:t>
      </w:r>
    </w:p>
    <w:p w14:paraId="757581DC" w14:textId="77777777" w:rsidR="00850A78" w:rsidRDefault="00850A78" w:rsidP="00850A78">
      <w:pPr>
        <w:rPr>
          <w:sz w:val="24"/>
          <w:szCs w:val="24"/>
        </w:rPr>
      </w:pPr>
      <w:r>
        <w:rPr>
          <w:sz w:val="24"/>
          <w:szCs w:val="24"/>
        </w:rPr>
        <w:t>1 Zitrone</w:t>
      </w:r>
    </w:p>
    <w:p w14:paraId="3803DE31" w14:textId="77777777" w:rsidR="00850A78" w:rsidRDefault="00850A78" w:rsidP="00850A78">
      <w:pPr>
        <w:rPr>
          <w:sz w:val="24"/>
          <w:szCs w:val="24"/>
        </w:rPr>
      </w:pPr>
      <w:r>
        <w:rPr>
          <w:sz w:val="24"/>
          <w:szCs w:val="24"/>
        </w:rPr>
        <w:t>Fleur de Sel</w:t>
      </w:r>
    </w:p>
    <w:p w14:paraId="076FCEA7" w14:textId="77777777" w:rsidR="00850A78" w:rsidRDefault="00850A78" w:rsidP="00850A78">
      <w:pPr>
        <w:rPr>
          <w:sz w:val="24"/>
          <w:szCs w:val="24"/>
        </w:rPr>
      </w:pPr>
      <w:r>
        <w:rPr>
          <w:sz w:val="24"/>
          <w:szCs w:val="24"/>
        </w:rPr>
        <w:t>8 EL Olivenöl</w:t>
      </w:r>
    </w:p>
    <w:p w14:paraId="67578FC4" w14:textId="77777777" w:rsidR="00850A78" w:rsidRDefault="00850A78" w:rsidP="00850A78">
      <w:pPr>
        <w:rPr>
          <w:sz w:val="24"/>
          <w:szCs w:val="24"/>
        </w:rPr>
      </w:pPr>
      <w:r>
        <w:rPr>
          <w:sz w:val="24"/>
          <w:szCs w:val="24"/>
        </w:rPr>
        <w:t>6 Stiele Basilikum</w:t>
      </w:r>
    </w:p>
    <w:p w14:paraId="25334DC3" w14:textId="77777777" w:rsidR="00850A78" w:rsidRDefault="00850A78" w:rsidP="00850A78">
      <w:pPr>
        <w:rPr>
          <w:sz w:val="24"/>
          <w:szCs w:val="24"/>
        </w:rPr>
      </w:pPr>
    </w:p>
    <w:p w14:paraId="3C3AF979" w14:textId="77777777" w:rsidR="00850A78" w:rsidRDefault="00850A78" w:rsidP="00850A78">
      <w:pPr>
        <w:rPr>
          <w:sz w:val="24"/>
          <w:szCs w:val="24"/>
        </w:rPr>
      </w:pPr>
      <w:r>
        <w:rPr>
          <w:sz w:val="24"/>
          <w:szCs w:val="24"/>
        </w:rPr>
        <w:t>Zubereitungszeit: 35 Minuten</w:t>
      </w:r>
    </w:p>
    <w:p w14:paraId="3D81634F" w14:textId="77777777" w:rsidR="00850A78" w:rsidRPr="001A281A" w:rsidRDefault="00850A78" w:rsidP="00B40E8C">
      <w:pPr>
        <w:pStyle w:val="ListParagraph"/>
        <w:numPr>
          <w:ilvl w:val="0"/>
          <w:numId w:val="683"/>
        </w:numPr>
        <w:spacing w:after="120"/>
        <w:ind w:left="714" w:hanging="357"/>
        <w:contextualSpacing w:val="0"/>
        <w:jc w:val="both"/>
        <w:rPr>
          <w:sz w:val="24"/>
          <w:szCs w:val="24"/>
        </w:rPr>
      </w:pPr>
      <w:r w:rsidRPr="001A281A">
        <w:rPr>
          <w:sz w:val="24"/>
          <w:szCs w:val="24"/>
        </w:rPr>
        <w:t>Wassermelone achteln, in ca. 2 cm breite Spalten schneiden. Fruchtfleisch von der Schale schneiden und in mundgerechte Stücke schneiden. Charentais-Melone vierteln, in ca. 6 Spalten schneiden, das Fruchtfleisch von der Schale und in mundgerechte Stücke schneiden. Gurken waschen, trocken tupfen und in 1 – 2 cm dicke Scheiben schneiden. Melonen und Gurken in eine große Schüssel geben.</w:t>
      </w:r>
    </w:p>
    <w:p w14:paraId="27CBAB10" w14:textId="77777777" w:rsidR="00850A78" w:rsidRPr="001A281A" w:rsidRDefault="00850A78" w:rsidP="00B40E8C">
      <w:pPr>
        <w:pStyle w:val="ListParagraph"/>
        <w:numPr>
          <w:ilvl w:val="0"/>
          <w:numId w:val="683"/>
        </w:numPr>
        <w:spacing w:after="120"/>
        <w:ind w:left="714" w:hanging="357"/>
        <w:contextualSpacing w:val="0"/>
        <w:jc w:val="both"/>
        <w:rPr>
          <w:sz w:val="24"/>
          <w:szCs w:val="24"/>
        </w:rPr>
      </w:pPr>
      <w:r w:rsidRPr="001A281A">
        <w:rPr>
          <w:sz w:val="24"/>
          <w:szCs w:val="24"/>
        </w:rPr>
        <w:t>Mozzarella und Oliven in einem Küchensieb abtropfen lassen. Mozzarella in je 6 kleine Stücke schneiden.</w:t>
      </w:r>
    </w:p>
    <w:p w14:paraId="4B6E44BA" w14:textId="77777777" w:rsidR="00850A78" w:rsidRPr="001A281A" w:rsidRDefault="00850A78" w:rsidP="00B40E8C">
      <w:pPr>
        <w:pStyle w:val="ListParagraph"/>
        <w:numPr>
          <w:ilvl w:val="0"/>
          <w:numId w:val="683"/>
        </w:numPr>
        <w:spacing w:after="120"/>
        <w:ind w:left="714" w:hanging="357"/>
        <w:contextualSpacing w:val="0"/>
        <w:jc w:val="both"/>
        <w:rPr>
          <w:sz w:val="24"/>
          <w:szCs w:val="24"/>
        </w:rPr>
      </w:pPr>
      <w:r w:rsidRPr="001A281A">
        <w:rPr>
          <w:sz w:val="24"/>
          <w:szCs w:val="24"/>
        </w:rPr>
        <w:t>Für das Dressing Pfefferschoten längs halbieren, entkernen und quer in feine Streifen schneiden. Koriandersaat im Mörser fein zermahlen. Zitrone heiß waschen, trocken tupfen, die Schale fein abreiben und den Saft auspressen. Zitronensaft und -schale, Koriandersaat, 1 ½ TL Fleur de Sel und Olivenöl verrühren. Pfefferschoten unterrühren.</w:t>
      </w:r>
    </w:p>
    <w:p w14:paraId="604F6B16" w14:textId="77777777" w:rsidR="00850A78" w:rsidRPr="001A281A" w:rsidRDefault="00850A78" w:rsidP="00B40E8C">
      <w:pPr>
        <w:pStyle w:val="ListParagraph"/>
        <w:numPr>
          <w:ilvl w:val="0"/>
          <w:numId w:val="683"/>
        </w:numPr>
        <w:spacing w:after="120"/>
        <w:ind w:left="714" w:hanging="357"/>
        <w:contextualSpacing w:val="0"/>
        <w:jc w:val="both"/>
        <w:rPr>
          <w:sz w:val="24"/>
          <w:szCs w:val="24"/>
        </w:rPr>
      </w:pPr>
      <w:r w:rsidRPr="001A281A">
        <w:rPr>
          <w:sz w:val="24"/>
          <w:szCs w:val="24"/>
        </w:rPr>
        <w:t>Das Dressing über Melonen und Gurken gießen, vorsichtig mischen. Mozzarella und Oliven vorsichtig unterheben. Mit abgezupften Basilikumblätter bestreuen und servieren.</w:t>
      </w:r>
    </w:p>
    <w:p w14:paraId="61CC0AD3" w14:textId="77777777" w:rsidR="00850A78" w:rsidRDefault="00850A78" w:rsidP="00850A78">
      <w:pPr>
        <w:rPr>
          <w:sz w:val="24"/>
          <w:szCs w:val="24"/>
        </w:rPr>
      </w:pPr>
    </w:p>
    <w:p w14:paraId="6BC826B4" w14:textId="77777777" w:rsidR="00850A78" w:rsidRDefault="00850A78" w:rsidP="00850A78">
      <w:pPr>
        <w:rPr>
          <w:rFonts w:asciiTheme="majorHAnsi" w:eastAsiaTheme="majorEastAsia" w:hAnsiTheme="majorHAnsi" w:cstheme="majorBidi"/>
          <w:color w:val="2F5496" w:themeColor="accent1" w:themeShade="BF"/>
          <w:sz w:val="26"/>
          <w:szCs w:val="26"/>
        </w:rPr>
      </w:pPr>
      <w:r>
        <w:br w:type="page"/>
      </w:r>
    </w:p>
    <w:p w14:paraId="7881B05D" w14:textId="77777777" w:rsidR="00850A78" w:rsidRDefault="00850A78" w:rsidP="00850A78">
      <w:pPr>
        <w:pStyle w:val="Heading2"/>
        <w:spacing w:after="240"/>
      </w:pPr>
      <w:r>
        <w:lastRenderedPageBreak/>
        <w:t>Pfirsich-Himbeer-Salat</w:t>
      </w:r>
      <w:r>
        <w:rPr>
          <w:rStyle w:val="FootnoteReference"/>
        </w:rPr>
        <w:footnoteReference w:id="151"/>
      </w:r>
      <w:r>
        <w:t xml:space="preserve"> </w:t>
      </w:r>
    </w:p>
    <w:p w14:paraId="2257CC0F" w14:textId="77777777" w:rsidR="00850A78" w:rsidRDefault="00850A78" w:rsidP="00850A78">
      <w:pPr>
        <w:jc w:val="both"/>
        <w:rPr>
          <w:sz w:val="24"/>
          <w:szCs w:val="24"/>
        </w:rPr>
      </w:pPr>
      <w:r w:rsidRPr="00B414A4">
        <w:rPr>
          <w:sz w:val="24"/>
          <w:szCs w:val="24"/>
          <w:u w:val="single"/>
        </w:rPr>
        <w:t>Zutaten</w:t>
      </w:r>
      <w:r>
        <w:rPr>
          <w:sz w:val="24"/>
          <w:szCs w:val="24"/>
        </w:rPr>
        <w:t xml:space="preserve"> (für 4 Portionen als Beilage)</w:t>
      </w:r>
    </w:p>
    <w:p w14:paraId="1D3C210F" w14:textId="77777777" w:rsidR="00850A78" w:rsidRDefault="00850A78" w:rsidP="00850A78">
      <w:pPr>
        <w:jc w:val="both"/>
        <w:rPr>
          <w:sz w:val="24"/>
          <w:szCs w:val="24"/>
        </w:rPr>
      </w:pPr>
      <w:r>
        <w:rPr>
          <w:sz w:val="24"/>
          <w:szCs w:val="24"/>
        </w:rPr>
        <w:t>1,5 EL Apfelessig</w:t>
      </w:r>
    </w:p>
    <w:p w14:paraId="26CD0C79" w14:textId="77777777" w:rsidR="00850A78" w:rsidRDefault="00850A78" w:rsidP="00850A78">
      <w:pPr>
        <w:jc w:val="both"/>
        <w:rPr>
          <w:sz w:val="24"/>
          <w:szCs w:val="24"/>
        </w:rPr>
      </w:pPr>
      <w:r>
        <w:rPr>
          <w:sz w:val="24"/>
          <w:szCs w:val="24"/>
        </w:rPr>
        <w:t>1 TL Ahornsirup</w:t>
      </w:r>
    </w:p>
    <w:p w14:paraId="23645780" w14:textId="77777777" w:rsidR="00850A78" w:rsidRDefault="00850A78" w:rsidP="00850A78">
      <w:pPr>
        <w:jc w:val="both"/>
        <w:rPr>
          <w:sz w:val="24"/>
          <w:szCs w:val="24"/>
        </w:rPr>
      </w:pPr>
      <w:r>
        <w:rPr>
          <w:sz w:val="24"/>
          <w:szCs w:val="24"/>
        </w:rPr>
        <w:t>¼ TL chinesisches Fünf-Gewürze-Pulver (oder weglassen)</w:t>
      </w:r>
    </w:p>
    <w:p w14:paraId="5B7D7F4C" w14:textId="77777777" w:rsidR="00850A78" w:rsidRDefault="00850A78" w:rsidP="00850A78">
      <w:pPr>
        <w:jc w:val="both"/>
        <w:rPr>
          <w:sz w:val="24"/>
          <w:szCs w:val="24"/>
        </w:rPr>
      </w:pPr>
      <w:r>
        <w:rPr>
          <w:sz w:val="24"/>
          <w:szCs w:val="24"/>
        </w:rPr>
        <w:t>1 EL Olivenöl</w:t>
      </w:r>
    </w:p>
    <w:p w14:paraId="7889707B" w14:textId="77777777" w:rsidR="00850A78" w:rsidRDefault="00850A78" w:rsidP="00850A78">
      <w:pPr>
        <w:jc w:val="both"/>
        <w:rPr>
          <w:sz w:val="24"/>
          <w:szCs w:val="24"/>
        </w:rPr>
      </w:pPr>
      <w:r>
        <w:rPr>
          <w:sz w:val="24"/>
          <w:szCs w:val="24"/>
        </w:rPr>
        <w:t>1 Schalotte, in dünne Ringe geschnitten</w:t>
      </w:r>
    </w:p>
    <w:p w14:paraId="4BAD11C6" w14:textId="77777777" w:rsidR="00850A78" w:rsidRDefault="00850A78" w:rsidP="00850A78">
      <w:pPr>
        <w:jc w:val="both"/>
        <w:rPr>
          <w:sz w:val="24"/>
          <w:szCs w:val="24"/>
        </w:rPr>
      </w:pPr>
      <w:r>
        <w:rPr>
          <w:sz w:val="24"/>
          <w:szCs w:val="24"/>
        </w:rPr>
        <w:t>100 g Himbeeren</w:t>
      </w:r>
    </w:p>
    <w:p w14:paraId="498FB2C5" w14:textId="77777777" w:rsidR="00850A78" w:rsidRDefault="00850A78" w:rsidP="00850A78">
      <w:pPr>
        <w:jc w:val="both"/>
        <w:rPr>
          <w:sz w:val="24"/>
          <w:szCs w:val="24"/>
        </w:rPr>
      </w:pPr>
      <w:r>
        <w:rPr>
          <w:sz w:val="24"/>
          <w:szCs w:val="24"/>
        </w:rPr>
        <w:t>3 feste Pfirsiche, entsteint und in 5 mm breite Streifen geschnitten</w:t>
      </w:r>
    </w:p>
    <w:p w14:paraId="28CA013D" w14:textId="77777777" w:rsidR="00850A78" w:rsidRDefault="00850A78" w:rsidP="00850A78">
      <w:pPr>
        <w:jc w:val="both"/>
        <w:rPr>
          <w:sz w:val="24"/>
          <w:szCs w:val="24"/>
        </w:rPr>
      </w:pPr>
      <w:r>
        <w:rPr>
          <w:sz w:val="24"/>
          <w:szCs w:val="24"/>
        </w:rPr>
        <w:t>40 g Brunnenkresse</w:t>
      </w:r>
    </w:p>
    <w:p w14:paraId="689E5A8C" w14:textId="77777777" w:rsidR="00850A78" w:rsidRDefault="00850A78" w:rsidP="00850A78">
      <w:pPr>
        <w:jc w:val="both"/>
        <w:rPr>
          <w:sz w:val="24"/>
          <w:szCs w:val="24"/>
        </w:rPr>
      </w:pPr>
      <w:r>
        <w:rPr>
          <w:sz w:val="24"/>
          <w:szCs w:val="24"/>
        </w:rPr>
        <w:t xml:space="preserve">½ kleiner Radicchio, in 2 cm breite Spalten geschnitten </w:t>
      </w:r>
    </w:p>
    <w:p w14:paraId="1E04A173" w14:textId="77777777" w:rsidR="00850A78" w:rsidRDefault="00850A78" w:rsidP="00850A78">
      <w:pPr>
        <w:jc w:val="both"/>
        <w:rPr>
          <w:sz w:val="24"/>
          <w:szCs w:val="24"/>
        </w:rPr>
      </w:pPr>
      <w:r>
        <w:rPr>
          <w:sz w:val="24"/>
          <w:szCs w:val="24"/>
        </w:rPr>
        <w:t>Salz</w:t>
      </w:r>
    </w:p>
    <w:p w14:paraId="32B28488" w14:textId="77777777" w:rsidR="00850A78" w:rsidRDefault="00850A78" w:rsidP="00850A78">
      <w:pPr>
        <w:jc w:val="both"/>
        <w:rPr>
          <w:sz w:val="24"/>
          <w:szCs w:val="24"/>
        </w:rPr>
      </w:pPr>
    </w:p>
    <w:p w14:paraId="05932163" w14:textId="77777777" w:rsidR="00850A78" w:rsidRDefault="00850A78" w:rsidP="00850A78">
      <w:pPr>
        <w:jc w:val="both"/>
        <w:rPr>
          <w:sz w:val="24"/>
          <w:szCs w:val="24"/>
        </w:rPr>
      </w:pPr>
      <w:r>
        <w:rPr>
          <w:sz w:val="24"/>
          <w:szCs w:val="24"/>
        </w:rPr>
        <w:t>Zubereitung:</w:t>
      </w:r>
    </w:p>
    <w:p w14:paraId="78748D7B" w14:textId="77777777" w:rsidR="00850A78" w:rsidRDefault="00850A78" w:rsidP="00B40E8C">
      <w:pPr>
        <w:pStyle w:val="ListParagraph"/>
        <w:numPr>
          <w:ilvl w:val="0"/>
          <w:numId w:val="1013"/>
        </w:numPr>
        <w:spacing w:after="120"/>
        <w:ind w:left="714" w:hanging="357"/>
        <w:contextualSpacing w:val="0"/>
        <w:jc w:val="both"/>
        <w:rPr>
          <w:sz w:val="24"/>
          <w:szCs w:val="24"/>
        </w:rPr>
      </w:pPr>
      <w:r w:rsidRPr="00287AA5">
        <w:rPr>
          <w:sz w:val="24"/>
          <w:szCs w:val="24"/>
        </w:rPr>
        <w:t>Die ersten fünf Zutaten in einer großen Schüssel mit 1/3 TL Salz mischen. Die Himbeeren hinzufügen und mit einer Gabel etwas zerdrücken, dann die restlichen Zutaten dazugeben.</w:t>
      </w:r>
    </w:p>
    <w:p w14:paraId="2A64A291" w14:textId="77777777" w:rsidR="00850A78" w:rsidRPr="00287AA5" w:rsidRDefault="00850A78" w:rsidP="00B40E8C">
      <w:pPr>
        <w:pStyle w:val="ListParagraph"/>
        <w:numPr>
          <w:ilvl w:val="0"/>
          <w:numId w:val="1013"/>
        </w:numPr>
        <w:spacing w:after="120"/>
        <w:ind w:left="714" w:hanging="357"/>
        <w:contextualSpacing w:val="0"/>
        <w:jc w:val="both"/>
        <w:rPr>
          <w:sz w:val="24"/>
          <w:szCs w:val="24"/>
        </w:rPr>
      </w:pPr>
      <w:r w:rsidRPr="00287AA5">
        <w:rPr>
          <w:sz w:val="24"/>
          <w:szCs w:val="24"/>
        </w:rPr>
        <w:t>Alles gut durchheben und servieren.</w:t>
      </w:r>
    </w:p>
    <w:p w14:paraId="71BD6A51" w14:textId="77777777" w:rsidR="00850A78" w:rsidRDefault="00850A78" w:rsidP="00850A78">
      <w:pPr>
        <w:jc w:val="both"/>
        <w:rPr>
          <w:sz w:val="24"/>
          <w:szCs w:val="24"/>
        </w:rPr>
      </w:pPr>
    </w:p>
    <w:p w14:paraId="0AA496DF" w14:textId="77777777" w:rsidR="00850A78" w:rsidRPr="007E2EB7" w:rsidRDefault="00850A78" w:rsidP="00850A78">
      <w:pPr>
        <w:jc w:val="both"/>
        <w:rPr>
          <w:sz w:val="24"/>
          <w:szCs w:val="24"/>
        </w:rPr>
      </w:pPr>
      <w:r>
        <w:rPr>
          <w:sz w:val="24"/>
          <w:szCs w:val="24"/>
        </w:rPr>
        <w:t>Tipp:</w:t>
      </w:r>
      <w:r>
        <w:rPr>
          <w:sz w:val="24"/>
          <w:szCs w:val="24"/>
        </w:rPr>
        <w:tab/>
        <w:t xml:space="preserve"> Der Salat darf nicht zu süß werden, deshalb sollten die Pfirsiche nicht zu reif sein.</w:t>
      </w:r>
    </w:p>
    <w:p w14:paraId="673C9CC9" w14:textId="77777777" w:rsidR="00850A78" w:rsidRPr="00B724DA" w:rsidRDefault="00850A78" w:rsidP="00850A78">
      <w:pPr>
        <w:jc w:val="both"/>
        <w:rPr>
          <w:sz w:val="24"/>
          <w:szCs w:val="24"/>
        </w:rPr>
      </w:pPr>
    </w:p>
    <w:p w14:paraId="1B57B891" w14:textId="77777777" w:rsidR="00850A78" w:rsidRPr="00B724DA" w:rsidRDefault="00850A78" w:rsidP="00850A78">
      <w:pPr>
        <w:jc w:val="both"/>
        <w:rPr>
          <w:sz w:val="24"/>
          <w:szCs w:val="24"/>
        </w:rPr>
      </w:pPr>
    </w:p>
    <w:p w14:paraId="0F505B96" w14:textId="77777777" w:rsidR="00850A78" w:rsidRPr="00B724DA" w:rsidRDefault="00850A78" w:rsidP="00850A78">
      <w:pPr>
        <w:jc w:val="both"/>
        <w:rPr>
          <w:sz w:val="24"/>
          <w:szCs w:val="24"/>
        </w:rPr>
      </w:pPr>
    </w:p>
    <w:p w14:paraId="18D632DB" w14:textId="77777777" w:rsidR="00850A78" w:rsidRPr="00B724DA" w:rsidRDefault="00850A78" w:rsidP="00850A78">
      <w:pPr>
        <w:jc w:val="both"/>
        <w:rPr>
          <w:sz w:val="24"/>
          <w:szCs w:val="24"/>
        </w:rPr>
      </w:pPr>
      <w:r w:rsidRPr="00B724DA">
        <w:rPr>
          <w:sz w:val="24"/>
          <w:szCs w:val="24"/>
        </w:rPr>
        <w:br w:type="page"/>
      </w:r>
    </w:p>
    <w:p w14:paraId="6C69B939" w14:textId="77777777" w:rsidR="00850A78" w:rsidRDefault="00850A78" w:rsidP="00850A78">
      <w:pPr>
        <w:pStyle w:val="Heading2"/>
        <w:spacing w:after="240"/>
      </w:pPr>
      <w:r w:rsidRPr="001A7A66">
        <w:lastRenderedPageBreak/>
        <w:t>Som Tam – Grüne Papaya Salat</w:t>
      </w:r>
      <w:r>
        <w:rPr>
          <w:rStyle w:val="FootnoteReference"/>
        </w:rPr>
        <w:footnoteReference w:id="152"/>
      </w:r>
      <w:r w:rsidRPr="001A7A66">
        <w:t xml:space="preserve"> </w:t>
      </w:r>
    </w:p>
    <w:p w14:paraId="2EF3AC5B" w14:textId="77777777" w:rsidR="00850A78" w:rsidRDefault="00850A78" w:rsidP="00850A78">
      <w:pPr>
        <w:rPr>
          <w:sz w:val="24"/>
          <w:szCs w:val="24"/>
        </w:rPr>
      </w:pPr>
      <w:r w:rsidRPr="00FF4D0C">
        <w:rPr>
          <w:sz w:val="24"/>
          <w:szCs w:val="24"/>
          <w:u w:val="single"/>
        </w:rPr>
        <w:t>Zutaten</w:t>
      </w:r>
      <w:r>
        <w:rPr>
          <w:sz w:val="24"/>
          <w:szCs w:val="24"/>
        </w:rPr>
        <w:t xml:space="preserve"> (für 4 Portionen)</w:t>
      </w:r>
    </w:p>
    <w:p w14:paraId="5527E138" w14:textId="77777777" w:rsidR="00850A78" w:rsidRDefault="00850A78" w:rsidP="00850A78">
      <w:pPr>
        <w:rPr>
          <w:sz w:val="24"/>
          <w:szCs w:val="24"/>
        </w:rPr>
      </w:pPr>
      <w:r>
        <w:rPr>
          <w:sz w:val="24"/>
          <w:szCs w:val="24"/>
        </w:rPr>
        <w:t>3 EL ungesalzene Erdnüsse oder Cashewnüsse</w:t>
      </w:r>
    </w:p>
    <w:p w14:paraId="75F80A17" w14:textId="77777777" w:rsidR="00850A78" w:rsidRDefault="00850A78" w:rsidP="00850A78">
      <w:pPr>
        <w:rPr>
          <w:sz w:val="24"/>
          <w:szCs w:val="24"/>
        </w:rPr>
      </w:pPr>
      <w:r>
        <w:rPr>
          <w:sz w:val="24"/>
          <w:szCs w:val="24"/>
        </w:rPr>
        <w:t>400 g grüne Papaya oder ein anderes rohes Gemüse</w:t>
      </w:r>
    </w:p>
    <w:p w14:paraId="47A81203" w14:textId="77777777" w:rsidR="00850A78" w:rsidRDefault="00850A78" w:rsidP="00850A78">
      <w:pPr>
        <w:rPr>
          <w:sz w:val="24"/>
          <w:szCs w:val="24"/>
        </w:rPr>
      </w:pPr>
      <w:r>
        <w:rPr>
          <w:sz w:val="24"/>
          <w:szCs w:val="24"/>
        </w:rPr>
        <w:t>200 g Spargelbohnen oder Zuckerschoten</w:t>
      </w:r>
    </w:p>
    <w:p w14:paraId="15C7C819" w14:textId="77777777" w:rsidR="00850A78" w:rsidRDefault="00850A78" w:rsidP="00850A78">
      <w:pPr>
        <w:rPr>
          <w:sz w:val="24"/>
          <w:szCs w:val="24"/>
        </w:rPr>
      </w:pPr>
      <w:r>
        <w:rPr>
          <w:sz w:val="24"/>
          <w:szCs w:val="24"/>
        </w:rPr>
        <w:t>2 – 3 kleine scharfe Chilischoten</w:t>
      </w:r>
    </w:p>
    <w:p w14:paraId="2C5413BE" w14:textId="77777777" w:rsidR="00850A78" w:rsidRDefault="00850A78" w:rsidP="00850A78">
      <w:pPr>
        <w:rPr>
          <w:sz w:val="24"/>
          <w:szCs w:val="24"/>
        </w:rPr>
      </w:pPr>
      <w:r>
        <w:rPr>
          <w:sz w:val="24"/>
          <w:szCs w:val="24"/>
        </w:rPr>
        <w:t>2 Knoblauchzehen</w:t>
      </w:r>
    </w:p>
    <w:p w14:paraId="30861D64" w14:textId="77777777" w:rsidR="00850A78" w:rsidRDefault="00850A78" w:rsidP="00850A78">
      <w:pPr>
        <w:rPr>
          <w:sz w:val="24"/>
          <w:szCs w:val="24"/>
        </w:rPr>
      </w:pPr>
      <w:r>
        <w:rPr>
          <w:sz w:val="24"/>
          <w:szCs w:val="24"/>
        </w:rPr>
        <w:t>1 EL Agavendicksaft</w:t>
      </w:r>
    </w:p>
    <w:p w14:paraId="2422561A" w14:textId="77777777" w:rsidR="00850A78" w:rsidRDefault="00850A78" w:rsidP="00850A78">
      <w:pPr>
        <w:rPr>
          <w:sz w:val="24"/>
          <w:szCs w:val="24"/>
        </w:rPr>
      </w:pPr>
      <w:r>
        <w:rPr>
          <w:sz w:val="24"/>
          <w:szCs w:val="24"/>
        </w:rPr>
        <w:t>100 g Cocktailtomaten</w:t>
      </w:r>
    </w:p>
    <w:p w14:paraId="544DF5F1" w14:textId="77777777" w:rsidR="00850A78" w:rsidRDefault="00850A78" w:rsidP="00850A78">
      <w:pPr>
        <w:rPr>
          <w:sz w:val="24"/>
          <w:szCs w:val="24"/>
        </w:rPr>
      </w:pPr>
      <w:r>
        <w:rPr>
          <w:sz w:val="24"/>
          <w:szCs w:val="24"/>
        </w:rPr>
        <w:t>Saft von 3 Limetten</w:t>
      </w:r>
    </w:p>
    <w:p w14:paraId="4DE0F7DD" w14:textId="77777777" w:rsidR="00850A78" w:rsidRDefault="00850A78" w:rsidP="00850A78">
      <w:pPr>
        <w:rPr>
          <w:sz w:val="24"/>
          <w:szCs w:val="24"/>
        </w:rPr>
      </w:pPr>
      <w:r>
        <w:rPr>
          <w:sz w:val="24"/>
          <w:szCs w:val="24"/>
        </w:rPr>
        <w:t>4 EL japanische Sojasauce</w:t>
      </w:r>
    </w:p>
    <w:p w14:paraId="4A91C6E8" w14:textId="77777777" w:rsidR="00850A78" w:rsidRDefault="00850A78" w:rsidP="00850A78">
      <w:pPr>
        <w:rPr>
          <w:sz w:val="24"/>
          <w:szCs w:val="24"/>
        </w:rPr>
      </w:pPr>
      <w:r>
        <w:rPr>
          <w:sz w:val="24"/>
          <w:szCs w:val="24"/>
        </w:rPr>
        <w:t>2 Frühlingszwiebeln, in feine Scheiben geschnitten</w:t>
      </w:r>
    </w:p>
    <w:p w14:paraId="55888227" w14:textId="77777777" w:rsidR="00850A78" w:rsidRDefault="00850A78" w:rsidP="00850A78">
      <w:pPr>
        <w:rPr>
          <w:sz w:val="24"/>
          <w:szCs w:val="24"/>
        </w:rPr>
      </w:pPr>
    </w:p>
    <w:p w14:paraId="70F60422" w14:textId="77777777" w:rsidR="00850A78" w:rsidRDefault="00850A78" w:rsidP="00850A78">
      <w:pPr>
        <w:rPr>
          <w:sz w:val="24"/>
          <w:szCs w:val="24"/>
        </w:rPr>
      </w:pPr>
      <w:r>
        <w:rPr>
          <w:sz w:val="24"/>
          <w:szCs w:val="24"/>
        </w:rPr>
        <w:t>Zubereitung:</w:t>
      </w:r>
    </w:p>
    <w:p w14:paraId="290970C2" w14:textId="77777777" w:rsidR="00850A78" w:rsidRPr="0018361B" w:rsidRDefault="00850A78" w:rsidP="00B40E8C">
      <w:pPr>
        <w:pStyle w:val="ListParagraph"/>
        <w:numPr>
          <w:ilvl w:val="0"/>
          <w:numId w:val="1559"/>
        </w:numPr>
        <w:jc w:val="both"/>
        <w:rPr>
          <w:sz w:val="24"/>
          <w:szCs w:val="24"/>
        </w:rPr>
      </w:pPr>
      <w:r w:rsidRPr="0018361B">
        <w:rPr>
          <w:sz w:val="24"/>
          <w:szCs w:val="24"/>
        </w:rPr>
        <w:t>Die Erdnüsse in einer Pfanne ohne Fett goldbraun rösten. Die Papayas mit einem Sparschäler in dünne Streifen schneiden, die Spargelbohnen schräg in 3 cm lange Stücke schneiden.</w:t>
      </w:r>
    </w:p>
    <w:p w14:paraId="6A37853C" w14:textId="77777777" w:rsidR="00850A78" w:rsidRPr="0018361B" w:rsidRDefault="00850A78" w:rsidP="00B40E8C">
      <w:pPr>
        <w:pStyle w:val="ListParagraph"/>
        <w:numPr>
          <w:ilvl w:val="0"/>
          <w:numId w:val="1559"/>
        </w:numPr>
        <w:jc w:val="both"/>
        <w:rPr>
          <w:sz w:val="24"/>
          <w:szCs w:val="24"/>
        </w:rPr>
      </w:pPr>
      <w:r w:rsidRPr="0018361B">
        <w:rPr>
          <w:sz w:val="24"/>
          <w:szCs w:val="24"/>
        </w:rPr>
        <w:t>In einem großen Mörser die Chilischoten, die Knoblauchzehen, den Agavendicksaft und die Cocktailtomaten grob zerdrücken und alles gründlich vermischen.</w:t>
      </w:r>
    </w:p>
    <w:p w14:paraId="6EFF48ED" w14:textId="77777777" w:rsidR="00850A78" w:rsidRPr="0018361B" w:rsidRDefault="00850A78" w:rsidP="00B40E8C">
      <w:pPr>
        <w:pStyle w:val="ListParagraph"/>
        <w:numPr>
          <w:ilvl w:val="0"/>
          <w:numId w:val="1559"/>
        </w:numPr>
        <w:jc w:val="both"/>
        <w:rPr>
          <w:sz w:val="24"/>
          <w:szCs w:val="24"/>
        </w:rPr>
      </w:pPr>
      <w:r w:rsidRPr="0018361B">
        <w:rPr>
          <w:sz w:val="24"/>
          <w:szCs w:val="24"/>
        </w:rPr>
        <w:t>Den Limettensaft und die Sojasauce dazugeben und alles gut vermengen. Zum Servieren mit den Erdnüssen und den Frühlingszwiebeln bestreuen.</w:t>
      </w:r>
    </w:p>
    <w:p w14:paraId="529DAF25" w14:textId="77777777" w:rsidR="00850A78" w:rsidRDefault="00850A78" w:rsidP="00850A78">
      <w:pPr>
        <w:jc w:val="both"/>
        <w:rPr>
          <w:sz w:val="24"/>
          <w:szCs w:val="24"/>
        </w:rPr>
      </w:pPr>
    </w:p>
    <w:p w14:paraId="065512CF" w14:textId="77777777" w:rsidR="00850A78" w:rsidRDefault="00850A78" w:rsidP="00850A78">
      <w:pPr>
        <w:ind w:left="708" w:hanging="708"/>
        <w:jc w:val="both"/>
        <w:rPr>
          <w:sz w:val="24"/>
          <w:szCs w:val="24"/>
        </w:rPr>
      </w:pPr>
      <w:r>
        <w:rPr>
          <w:sz w:val="24"/>
          <w:szCs w:val="24"/>
        </w:rPr>
        <w:t>Tipp:</w:t>
      </w:r>
      <w:r>
        <w:rPr>
          <w:sz w:val="24"/>
          <w:szCs w:val="24"/>
        </w:rPr>
        <w:tab/>
        <w:t>Grüne Papaya sind ganz einfach unreife Papayas. Sie werden wie grüne Mangos in Asien viel in Salaten oder sauer eingelegt gegessen, erhältlich sind sie in Asialäden, sie lassen sich aber auch wunderbar durch Zucchini, Rettich, grüne Äpfel, Karotten, Rote Bete, Pastinaken oder Gurken ersetzen.</w:t>
      </w:r>
    </w:p>
    <w:p w14:paraId="08BF460D" w14:textId="77777777" w:rsidR="00850A78" w:rsidRDefault="00850A78" w:rsidP="00850A78">
      <w:pPr>
        <w:rPr>
          <w:sz w:val="24"/>
          <w:szCs w:val="24"/>
        </w:rPr>
      </w:pPr>
    </w:p>
    <w:p w14:paraId="2CEF12B4" w14:textId="77777777" w:rsidR="00850A78" w:rsidRPr="001A7A66" w:rsidRDefault="00850A78" w:rsidP="00850A78">
      <w:pPr>
        <w:rPr>
          <w:sz w:val="24"/>
          <w:szCs w:val="24"/>
        </w:rPr>
      </w:pPr>
      <w:r w:rsidRPr="001A7A66">
        <w:rPr>
          <w:sz w:val="24"/>
          <w:szCs w:val="24"/>
        </w:rPr>
        <w:br w:type="page"/>
      </w:r>
    </w:p>
    <w:p w14:paraId="1301CA1B" w14:textId="77777777" w:rsidR="00850A78" w:rsidRDefault="00850A78" w:rsidP="00850A78">
      <w:pPr>
        <w:pStyle w:val="Heading2"/>
        <w:spacing w:after="240"/>
      </w:pPr>
      <w:r>
        <w:lastRenderedPageBreak/>
        <w:t>Salat aus frischen Erbsen, Radieschen und geröstetem Brot</w:t>
      </w:r>
      <w:r>
        <w:rPr>
          <w:rStyle w:val="FootnoteReference"/>
        </w:rPr>
        <w:footnoteReference w:id="153"/>
      </w:r>
    </w:p>
    <w:p w14:paraId="46B3348A" w14:textId="77777777" w:rsidR="00850A78" w:rsidRDefault="00850A78" w:rsidP="00850A78">
      <w:pPr>
        <w:rPr>
          <w:sz w:val="24"/>
          <w:szCs w:val="24"/>
        </w:rPr>
      </w:pPr>
      <w:r w:rsidRPr="001F46C4">
        <w:rPr>
          <w:sz w:val="24"/>
          <w:szCs w:val="24"/>
          <w:u w:val="single"/>
        </w:rPr>
        <w:t xml:space="preserve">Zutaten </w:t>
      </w:r>
      <w:r>
        <w:rPr>
          <w:sz w:val="24"/>
          <w:szCs w:val="24"/>
        </w:rPr>
        <w:t>(für 2 Portionen):</w:t>
      </w:r>
    </w:p>
    <w:p w14:paraId="63F37DF4" w14:textId="77777777" w:rsidR="00850A78" w:rsidRDefault="00850A78" w:rsidP="00850A78">
      <w:pPr>
        <w:rPr>
          <w:sz w:val="24"/>
          <w:szCs w:val="24"/>
        </w:rPr>
      </w:pPr>
      <w:r>
        <w:rPr>
          <w:sz w:val="24"/>
          <w:szCs w:val="24"/>
        </w:rPr>
        <w:t>100 g Weißbrot (am besten vom Vortag)</w:t>
      </w:r>
    </w:p>
    <w:p w14:paraId="0F33E218" w14:textId="77777777" w:rsidR="00850A78" w:rsidRDefault="00850A78" w:rsidP="00850A78">
      <w:pPr>
        <w:rPr>
          <w:sz w:val="24"/>
          <w:szCs w:val="24"/>
        </w:rPr>
      </w:pPr>
      <w:r>
        <w:rPr>
          <w:sz w:val="24"/>
          <w:szCs w:val="24"/>
        </w:rPr>
        <w:t>Olivenöl</w:t>
      </w:r>
    </w:p>
    <w:p w14:paraId="54756E23" w14:textId="77777777" w:rsidR="00850A78" w:rsidRDefault="00850A78" w:rsidP="00850A78">
      <w:pPr>
        <w:rPr>
          <w:sz w:val="24"/>
          <w:szCs w:val="24"/>
        </w:rPr>
      </w:pPr>
      <w:r>
        <w:rPr>
          <w:sz w:val="24"/>
          <w:szCs w:val="24"/>
        </w:rPr>
        <w:t>Salz</w:t>
      </w:r>
    </w:p>
    <w:p w14:paraId="380F1021" w14:textId="77777777" w:rsidR="00850A78" w:rsidRDefault="00850A78" w:rsidP="00850A78">
      <w:pPr>
        <w:rPr>
          <w:sz w:val="24"/>
          <w:szCs w:val="24"/>
        </w:rPr>
      </w:pPr>
      <w:r>
        <w:rPr>
          <w:sz w:val="24"/>
          <w:szCs w:val="24"/>
        </w:rPr>
        <w:t>½ TL gemahlener Kumin</w:t>
      </w:r>
    </w:p>
    <w:p w14:paraId="34EA8C8B" w14:textId="77777777" w:rsidR="00850A78" w:rsidRDefault="00850A78" w:rsidP="00850A78">
      <w:pPr>
        <w:rPr>
          <w:sz w:val="24"/>
          <w:szCs w:val="24"/>
        </w:rPr>
      </w:pPr>
      <w:r>
        <w:rPr>
          <w:sz w:val="24"/>
          <w:szCs w:val="24"/>
        </w:rPr>
        <w:t>200 g frische Erbsen ohne Schote</w:t>
      </w:r>
    </w:p>
    <w:p w14:paraId="251E8012" w14:textId="77777777" w:rsidR="00850A78" w:rsidRDefault="00850A78" w:rsidP="00850A78">
      <w:pPr>
        <w:rPr>
          <w:sz w:val="24"/>
          <w:szCs w:val="24"/>
        </w:rPr>
      </w:pPr>
      <w:r>
        <w:rPr>
          <w:sz w:val="24"/>
          <w:szCs w:val="24"/>
        </w:rPr>
        <w:t>½ Granatapfel</w:t>
      </w:r>
    </w:p>
    <w:p w14:paraId="1E2408A2" w14:textId="77777777" w:rsidR="00850A78" w:rsidRDefault="00850A78" w:rsidP="00850A78">
      <w:pPr>
        <w:rPr>
          <w:sz w:val="24"/>
          <w:szCs w:val="24"/>
        </w:rPr>
      </w:pPr>
      <w:r>
        <w:rPr>
          <w:sz w:val="24"/>
          <w:szCs w:val="24"/>
        </w:rPr>
        <w:t>100 g Radieschen</w:t>
      </w:r>
    </w:p>
    <w:p w14:paraId="676BFD60" w14:textId="77777777" w:rsidR="00850A78" w:rsidRDefault="00850A78" w:rsidP="00850A78">
      <w:pPr>
        <w:rPr>
          <w:sz w:val="24"/>
          <w:szCs w:val="24"/>
        </w:rPr>
      </w:pPr>
      <w:r>
        <w:rPr>
          <w:sz w:val="24"/>
          <w:szCs w:val="24"/>
        </w:rPr>
        <w:t>1 kleine rote Zwiebel</w:t>
      </w:r>
    </w:p>
    <w:p w14:paraId="34E43380" w14:textId="77777777" w:rsidR="00850A78" w:rsidRDefault="00850A78" w:rsidP="00850A78">
      <w:pPr>
        <w:rPr>
          <w:sz w:val="24"/>
          <w:szCs w:val="24"/>
        </w:rPr>
      </w:pPr>
      <w:r>
        <w:rPr>
          <w:sz w:val="24"/>
          <w:szCs w:val="24"/>
        </w:rPr>
        <w:t>1 Handvoll frische Minze</w:t>
      </w:r>
    </w:p>
    <w:p w14:paraId="3198975C" w14:textId="77777777" w:rsidR="00850A78" w:rsidRDefault="00850A78" w:rsidP="00850A78">
      <w:pPr>
        <w:rPr>
          <w:sz w:val="24"/>
          <w:szCs w:val="24"/>
        </w:rPr>
      </w:pPr>
      <w:r>
        <w:rPr>
          <w:sz w:val="24"/>
          <w:szCs w:val="24"/>
        </w:rPr>
        <w:t>1 Handvoll glatte Petersilie</w:t>
      </w:r>
    </w:p>
    <w:p w14:paraId="45F36070" w14:textId="77777777" w:rsidR="00850A78" w:rsidRDefault="00850A78" w:rsidP="00850A78">
      <w:pPr>
        <w:rPr>
          <w:sz w:val="24"/>
          <w:szCs w:val="24"/>
        </w:rPr>
      </w:pPr>
      <w:r>
        <w:rPr>
          <w:sz w:val="24"/>
          <w:szCs w:val="24"/>
        </w:rPr>
        <w:t>1 Zitrone</w:t>
      </w:r>
    </w:p>
    <w:p w14:paraId="24C7957C" w14:textId="77777777" w:rsidR="00850A78" w:rsidRDefault="00850A78" w:rsidP="00850A78">
      <w:pPr>
        <w:rPr>
          <w:sz w:val="24"/>
          <w:szCs w:val="24"/>
        </w:rPr>
      </w:pPr>
    </w:p>
    <w:p w14:paraId="17BE8600" w14:textId="77777777" w:rsidR="00850A78" w:rsidRDefault="00850A78" w:rsidP="00850A78">
      <w:pPr>
        <w:rPr>
          <w:sz w:val="24"/>
          <w:szCs w:val="24"/>
        </w:rPr>
      </w:pPr>
      <w:r>
        <w:rPr>
          <w:sz w:val="24"/>
          <w:szCs w:val="24"/>
        </w:rPr>
        <w:t>Zubereitung:</w:t>
      </w:r>
    </w:p>
    <w:p w14:paraId="03275A36" w14:textId="77777777" w:rsidR="00850A78" w:rsidRPr="00AF7804" w:rsidRDefault="00850A78" w:rsidP="00B40E8C">
      <w:pPr>
        <w:pStyle w:val="ListParagraph"/>
        <w:numPr>
          <w:ilvl w:val="0"/>
          <w:numId w:val="1462"/>
        </w:numPr>
        <w:spacing w:after="120"/>
        <w:ind w:left="714" w:hanging="357"/>
        <w:contextualSpacing w:val="0"/>
        <w:jc w:val="both"/>
        <w:rPr>
          <w:sz w:val="24"/>
          <w:szCs w:val="24"/>
        </w:rPr>
      </w:pPr>
      <w:r w:rsidRPr="00AF7804">
        <w:rPr>
          <w:sz w:val="24"/>
          <w:szCs w:val="24"/>
        </w:rPr>
        <w:t>Den Ofen auf 180 Grad vorheizen. Weißbrot in mundgerechte Stücke reißen, in einer Schüssel mit etwas Olivenöl und Salz vermengen. Auf einem mit Backpapier ausgelegten Backblech verteilen. 10 Minuten im Ofen backen, dann herausnehmen. Kumin darüber geben und abkühlen lassen.</w:t>
      </w:r>
    </w:p>
    <w:p w14:paraId="17BC838A" w14:textId="77777777" w:rsidR="00850A78" w:rsidRPr="00AF7804" w:rsidRDefault="00850A78" w:rsidP="00B40E8C">
      <w:pPr>
        <w:pStyle w:val="ListParagraph"/>
        <w:numPr>
          <w:ilvl w:val="0"/>
          <w:numId w:val="1462"/>
        </w:numPr>
        <w:spacing w:after="120"/>
        <w:ind w:left="714" w:hanging="357"/>
        <w:contextualSpacing w:val="0"/>
        <w:jc w:val="both"/>
        <w:rPr>
          <w:sz w:val="24"/>
          <w:szCs w:val="24"/>
        </w:rPr>
      </w:pPr>
      <w:r w:rsidRPr="00AF7804">
        <w:rPr>
          <w:sz w:val="24"/>
          <w:szCs w:val="24"/>
        </w:rPr>
        <w:t>Die Erbsen ohne Schote in Wasser kurz garkochen. Die Kerne aus dem Granatapfel lösen. Radieschen in dünne Scheiben schneiden, Zwiebeln ebenfalls fein schneiden. Minze fein und Petersilie grob hacken.</w:t>
      </w:r>
    </w:p>
    <w:p w14:paraId="360F0846" w14:textId="77777777" w:rsidR="00850A78" w:rsidRPr="00AF7804" w:rsidRDefault="00850A78" w:rsidP="00B40E8C">
      <w:pPr>
        <w:pStyle w:val="ListParagraph"/>
        <w:numPr>
          <w:ilvl w:val="0"/>
          <w:numId w:val="1462"/>
        </w:numPr>
        <w:spacing w:after="120"/>
        <w:ind w:left="714" w:hanging="357"/>
        <w:contextualSpacing w:val="0"/>
        <w:jc w:val="both"/>
        <w:rPr>
          <w:sz w:val="24"/>
          <w:szCs w:val="24"/>
        </w:rPr>
      </w:pPr>
      <w:r w:rsidRPr="00AF7804">
        <w:rPr>
          <w:sz w:val="24"/>
          <w:szCs w:val="24"/>
        </w:rPr>
        <w:t>Alles in eine Salatschüssel geben, die Brotstücke hinzufügen. Zitrone auspressen und Saft nach Geschmack zum Salat gießen, ebenso einen guten Schuss Olivenöl. Salzen und alles vermengen.</w:t>
      </w:r>
    </w:p>
    <w:p w14:paraId="79BD2650" w14:textId="77777777" w:rsidR="00850A78" w:rsidRDefault="00850A78" w:rsidP="00850A78">
      <w:pPr>
        <w:rPr>
          <w:sz w:val="24"/>
          <w:szCs w:val="24"/>
        </w:rPr>
      </w:pPr>
      <w:r>
        <w:rPr>
          <w:sz w:val="24"/>
          <w:szCs w:val="24"/>
        </w:rPr>
        <w:br w:type="page"/>
      </w:r>
    </w:p>
    <w:p w14:paraId="6873D6CD" w14:textId="77777777" w:rsidR="00850A78" w:rsidRDefault="00850A78" w:rsidP="00850A78">
      <w:pPr>
        <w:pStyle w:val="Heading2"/>
        <w:spacing w:after="240"/>
      </w:pPr>
      <w:r>
        <w:lastRenderedPageBreak/>
        <w:t>Salat mit Pfirsichen, Rucola und Koriander</w:t>
      </w:r>
      <w:r>
        <w:rPr>
          <w:rStyle w:val="FootnoteReference"/>
        </w:rPr>
        <w:footnoteReference w:id="154"/>
      </w:r>
      <w:r>
        <w:t xml:space="preserve"> </w:t>
      </w:r>
    </w:p>
    <w:p w14:paraId="3F046D89" w14:textId="77777777" w:rsidR="00850A78" w:rsidRDefault="00850A78" w:rsidP="00850A78">
      <w:pPr>
        <w:rPr>
          <w:sz w:val="24"/>
          <w:szCs w:val="24"/>
        </w:rPr>
      </w:pPr>
      <w:r w:rsidRPr="00AC1A87">
        <w:rPr>
          <w:sz w:val="24"/>
          <w:szCs w:val="24"/>
          <w:u w:val="single"/>
        </w:rPr>
        <w:t>Zutaten</w:t>
      </w:r>
      <w:r>
        <w:rPr>
          <w:sz w:val="24"/>
          <w:szCs w:val="24"/>
        </w:rPr>
        <w:t xml:space="preserve"> (für 2 Portionen)</w:t>
      </w:r>
    </w:p>
    <w:p w14:paraId="27EAEC4D" w14:textId="77777777" w:rsidR="00850A78" w:rsidRDefault="00850A78" w:rsidP="00850A78">
      <w:pPr>
        <w:rPr>
          <w:sz w:val="24"/>
          <w:szCs w:val="24"/>
        </w:rPr>
      </w:pPr>
      <w:r>
        <w:rPr>
          <w:sz w:val="24"/>
          <w:szCs w:val="24"/>
        </w:rPr>
        <w:t>4 große reife Pfirsiche</w:t>
      </w:r>
    </w:p>
    <w:p w14:paraId="7A77FD0B" w14:textId="77777777" w:rsidR="00850A78" w:rsidRDefault="00850A78" w:rsidP="00850A78">
      <w:pPr>
        <w:rPr>
          <w:sz w:val="24"/>
          <w:szCs w:val="24"/>
        </w:rPr>
      </w:pPr>
      <w:r>
        <w:rPr>
          <w:sz w:val="24"/>
          <w:szCs w:val="24"/>
        </w:rPr>
        <w:t>Saft von 1 Zitrone</w:t>
      </w:r>
    </w:p>
    <w:p w14:paraId="68337C3D" w14:textId="77777777" w:rsidR="00850A78" w:rsidRDefault="00850A78" w:rsidP="00850A78">
      <w:pPr>
        <w:rPr>
          <w:sz w:val="24"/>
          <w:szCs w:val="24"/>
        </w:rPr>
      </w:pPr>
      <w:r>
        <w:rPr>
          <w:sz w:val="24"/>
          <w:szCs w:val="24"/>
        </w:rPr>
        <w:t>2 EL Rotweinessig</w:t>
      </w:r>
    </w:p>
    <w:p w14:paraId="1A322A12" w14:textId="77777777" w:rsidR="00850A78" w:rsidRDefault="00850A78" w:rsidP="00850A78">
      <w:pPr>
        <w:rPr>
          <w:sz w:val="24"/>
          <w:szCs w:val="24"/>
        </w:rPr>
      </w:pPr>
      <w:r>
        <w:rPr>
          <w:sz w:val="24"/>
          <w:szCs w:val="24"/>
        </w:rPr>
        <w:t>1 kleine rote Zwiebel</w:t>
      </w:r>
    </w:p>
    <w:p w14:paraId="1184BC53" w14:textId="77777777" w:rsidR="00850A78" w:rsidRDefault="00850A78" w:rsidP="00850A78">
      <w:pPr>
        <w:rPr>
          <w:sz w:val="24"/>
          <w:szCs w:val="24"/>
        </w:rPr>
      </w:pPr>
      <w:r>
        <w:rPr>
          <w:sz w:val="24"/>
          <w:szCs w:val="24"/>
        </w:rPr>
        <w:t>1 Handvoll Rucola</w:t>
      </w:r>
    </w:p>
    <w:p w14:paraId="2C397014" w14:textId="77777777" w:rsidR="00850A78" w:rsidRDefault="00850A78" w:rsidP="00850A78">
      <w:pPr>
        <w:rPr>
          <w:sz w:val="24"/>
          <w:szCs w:val="24"/>
        </w:rPr>
      </w:pPr>
      <w:r>
        <w:rPr>
          <w:sz w:val="24"/>
          <w:szCs w:val="24"/>
        </w:rPr>
        <w:t>1 Handvoll Basilikum</w:t>
      </w:r>
    </w:p>
    <w:p w14:paraId="328D8463" w14:textId="77777777" w:rsidR="00850A78" w:rsidRDefault="00850A78" w:rsidP="00850A78">
      <w:pPr>
        <w:rPr>
          <w:sz w:val="24"/>
          <w:szCs w:val="24"/>
        </w:rPr>
      </w:pPr>
      <w:r>
        <w:rPr>
          <w:sz w:val="24"/>
          <w:szCs w:val="24"/>
        </w:rPr>
        <w:t>1 Handvoll Koriander</w:t>
      </w:r>
    </w:p>
    <w:p w14:paraId="7A1C8AA0" w14:textId="77777777" w:rsidR="00850A78" w:rsidRDefault="00850A78" w:rsidP="00850A78">
      <w:pPr>
        <w:rPr>
          <w:sz w:val="24"/>
          <w:szCs w:val="24"/>
        </w:rPr>
      </w:pPr>
      <w:r>
        <w:rPr>
          <w:sz w:val="24"/>
          <w:szCs w:val="24"/>
        </w:rPr>
        <w:t>Salz, schwarzer Pfeffer</w:t>
      </w:r>
    </w:p>
    <w:p w14:paraId="33FF12F6" w14:textId="77777777" w:rsidR="00850A78" w:rsidRDefault="00850A78" w:rsidP="00850A78">
      <w:pPr>
        <w:rPr>
          <w:sz w:val="24"/>
          <w:szCs w:val="24"/>
        </w:rPr>
      </w:pPr>
      <w:r>
        <w:rPr>
          <w:sz w:val="24"/>
          <w:szCs w:val="24"/>
        </w:rPr>
        <w:t>2 bis 3 EL Olivenöl</w:t>
      </w:r>
    </w:p>
    <w:p w14:paraId="5B874480" w14:textId="77777777" w:rsidR="00850A78" w:rsidRDefault="00850A78" w:rsidP="00850A78">
      <w:pPr>
        <w:rPr>
          <w:sz w:val="24"/>
          <w:szCs w:val="24"/>
        </w:rPr>
      </w:pPr>
    </w:p>
    <w:p w14:paraId="6F5BDA3C" w14:textId="77777777" w:rsidR="00850A78" w:rsidRDefault="00850A78" w:rsidP="00850A78">
      <w:pPr>
        <w:rPr>
          <w:sz w:val="24"/>
          <w:szCs w:val="24"/>
        </w:rPr>
      </w:pPr>
      <w:r>
        <w:rPr>
          <w:sz w:val="24"/>
          <w:szCs w:val="24"/>
        </w:rPr>
        <w:t>Zubereitung:</w:t>
      </w:r>
    </w:p>
    <w:p w14:paraId="31D013AD" w14:textId="77777777" w:rsidR="00850A78" w:rsidRPr="004B2ECF" w:rsidRDefault="00850A78" w:rsidP="00B40E8C">
      <w:pPr>
        <w:pStyle w:val="ListParagraph"/>
        <w:numPr>
          <w:ilvl w:val="0"/>
          <w:numId w:val="792"/>
        </w:numPr>
        <w:spacing w:after="120"/>
        <w:ind w:left="714" w:hanging="357"/>
        <w:contextualSpacing w:val="0"/>
        <w:jc w:val="both"/>
        <w:rPr>
          <w:sz w:val="24"/>
          <w:szCs w:val="24"/>
        </w:rPr>
      </w:pPr>
      <w:r w:rsidRPr="004B2ECF">
        <w:rPr>
          <w:sz w:val="24"/>
          <w:szCs w:val="24"/>
        </w:rPr>
        <w:t>Pfirsiche entkernen, in schmale Schnitze schneiden, diese in einer Salatschüssel mit Zitronensaft und Essig vermengen. Salzen.</w:t>
      </w:r>
    </w:p>
    <w:p w14:paraId="168FB2A3" w14:textId="77777777" w:rsidR="00850A78" w:rsidRPr="004B2ECF" w:rsidRDefault="00850A78" w:rsidP="00B40E8C">
      <w:pPr>
        <w:pStyle w:val="ListParagraph"/>
        <w:numPr>
          <w:ilvl w:val="0"/>
          <w:numId w:val="792"/>
        </w:numPr>
        <w:spacing w:after="120"/>
        <w:ind w:left="714" w:hanging="357"/>
        <w:contextualSpacing w:val="0"/>
        <w:jc w:val="both"/>
        <w:rPr>
          <w:sz w:val="24"/>
          <w:szCs w:val="24"/>
        </w:rPr>
      </w:pPr>
      <w:r w:rsidRPr="004B2ECF">
        <w:rPr>
          <w:sz w:val="24"/>
          <w:szCs w:val="24"/>
        </w:rPr>
        <w:t>Die Zwiebel sehr fein schneiden und für 10 Minuten in kaltes Wasser einlegen. So verliert sie ein bisschen von ihrer Schärfe.</w:t>
      </w:r>
    </w:p>
    <w:p w14:paraId="21C4C213" w14:textId="77777777" w:rsidR="00850A78" w:rsidRPr="004B2ECF" w:rsidRDefault="00850A78" w:rsidP="00B40E8C">
      <w:pPr>
        <w:pStyle w:val="ListParagraph"/>
        <w:numPr>
          <w:ilvl w:val="0"/>
          <w:numId w:val="792"/>
        </w:numPr>
        <w:spacing w:after="120"/>
        <w:ind w:left="714" w:hanging="357"/>
        <w:contextualSpacing w:val="0"/>
        <w:jc w:val="both"/>
        <w:rPr>
          <w:sz w:val="24"/>
          <w:szCs w:val="24"/>
        </w:rPr>
      </w:pPr>
      <w:r w:rsidRPr="004B2ECF">
        <w:rPr>
          <w:sz w:val="24"/>
          <w:szCs w:val="24"/>
        </w:rPr>
        <w:t>Zwiebel abtropfen lassen und zu den Pfirsichen geben, Stiele des Rucola entfernen, je nach Größe die Blätter noch mal in zwei Hälften reißen, waschen und trocknen. Basilikum und Koriander ebenfalls waschen und trocknen.</w:t>
      </w:r>
    </w:p>
    <w:p w14:paraId="145628D9" w14:textId="77777777" w:rsidR="00850A78" w:rsidRPr="004B2ECF" w:rsidRDefault="00850A78" w:rsidP="00B40E8C">
      <w:pPr>
        <w:pStyle w:val="ListParagraph"/>
        <w:numPr>
          <w:ilvl w:val="0"/>
          <w:numId w:val="792"/>
        </w:numPr>
        <w:spacing w:after="120"/>
        <w:ind w:left="714" w:hanging="357"/>
        <w:contextualSpacing w:val="0"/>
        <w:jc w:val="both"/>
        <w:rPr>
          <w:sz w:val="24"/>
          <w:szCs w:val="24"/>
        </w:rPr>
      </w:pPr>
      <w:r w:rsidRPr="004B2ECF">
        <w:rPr>
          <w:sz w:val="24"/>
          <w:szCs w:val="24"/>
        </w:rPr>
        <w:t>Die Kräuter grob hacken und mit dem Rucola zusammen zu den Pfirsichen geben. Schwarzer Pfeffer darüber und Olivenöl dazu.</w:t>
      </w:r>
      <w:r w:rsidRPr="004B2ECF">
        <w:rPr>
          <w:sz w:val="24"/>
          <w:szCs w:val="24"/>
        </w:rPr>
        <w:br w:type="page"/>
      </w:r>
    </w:p>
    <w:p w14:paraId="6E745379" w14:textId="77777777" w:rsidR="003D7F06" w:rsidRDefault="003D7F06" w:rsidP="003D7F06">
      <w:pPr>
        <w:pStyle w:val="Heading2"/>
        <w:spacing w:after="240"/>
      </w:pPr>
      <w:r>
        <w:lastRenderedPageBreak/>
        <w:t>Salat aus geröstetem Blumenkohl</w:t>
      </w:r>
      <w:r>
        <w:rPr>
          <w:rStyle w:val="FootnoteReference"/>
        </w:rPr>
        <w:footnoteReference w:id="155"/>
      </w:r>
      <w:r>
        <w:t xml:space="preserve"> </w:t>
      </w:r>
    </w:p>
    <w:p w14:paraId="7FB3499B" w14:textId="77777777" w:rsidR="003D7F06" w:rsidRPr="00C4354F" w:rsidRDefault="003D7F06" w:rsidP="003D7F06">
      <w:pPr>
        <w:rPr>
          <w:sz w:val="24"/>
          <w:szCs w:val="24"/>
          <w:u w:val="single"/>
        </w:rPr>
      </w:pPr>
      <w:r w:rsidRPr="00C4354F">
        <w:rPr>
          <w:sz w:val="24"/>
          <w:szCs w:val="24"/>
          <w:u w:val="single"/>
        </w:rPr>
        <w:t>Zutaten</w:t>
      </w:r>
      <w:r>
        <w:rPr>
          <w:sz w:val="24"/>
          <w:szCs w:val="24"/>
          <w:u w:val="single"/>
        </w:rPr>
        <w:t xml:space="preserve"> </w:t>
      </w:r>
      <w:r w:rsidRPr="00403685">
        <w:rPr>
          <w:sz w:val="24"/>
          <w:szCs w:val="24"/>
        </w:rPr>
        <w:t>(für 2-3 Portionen):</w:t>
      </w:r>
      <w:r w:rsidRPr="00C4354F">
        <w:rPr>
          <w:sz w:val="24"/>
          <w:szCs w:val="24"/>
          <w:u w:val="single"/>
        </w:rPr>
        <w:t xml:space="preserve"> </w:t>
      </w:r>
    </w:p>
    <w:p w14:paraId="1C1BBADE" w14:textId="77777777" w:rsidR="003D7F06" w:rsidRDefault="003D7F06" w:rsidP="003D7F06">
      <w:pPr>
        <w:rPr>
          <w:sz w:val="24"/>
          <w:szCs w:val="24"/>
        </w:rPr>
      </w:pPr>
      <w:r>
        <w:rPr>
          <w:sz w:val="24"/>
          <w:szCs w:val="24"/>
        </w:rPr>
        <w:t>1 Kopf Blumenkohl</w:t>
      </w:r>
    </w:p>
    <w:p w14:paraId="6EDC9E5A" w14:textId="77777777" w:rsidR="003D7F06" w:rsidRDefault="003D7F06" w:rsidP="003D7F06">
      <w:pPr>
        <w:rPr>
          <w:sz w:val="24"/>
          <w:szCs w:val="24"/>
        </w:rPr>
      </w:pPr>
      <w:r>
        <w:rPr>
          <w:sz w:val="24"/>
          <w:szCs w:val="24"/>
        </w:rPr>
        <w:t>2 kleine rote Zwiebeln</w:t>
      </w:r>
    </w:p>
    <w:p w14:paraId="20B3DC62" w14:textId="77777777" w:rsidR="003D7F06" w:rsidRDefault="003D7F06" w:rsidP="003D7F06">
      <w:pPr>
        <w:rPr>
          <w:sz w:val="24"/>
          <w:szCs w:val="24"/>
        </w:rPr>
      </w:pPr>
      <w:r>
        <w:rPr>
          <w:sz w:val="24"/>
          <w:szCs w:val="24"/>
        </w:rPr>
        <w:t>Olivenöl</w:t>
      </w:r>
    </w:p>
    <w:p w14:paraId="2F1A4E7B" w14:textId="77777777" w:rsidR="003D7F06" w:rsidRDefault="003D7F06" w:rsidP="003D7F06">
      <w:pPr>
        <w:rPr>
          <w:sz w:val="24"/>
          <w:szCs w:val="24"/>
        </w:rPr>
      </w:pPr>
      <w:r>
        <w:rPr>
          <w:sz w:val="24"/>
          <w:szCs w:val="24"/>
        </w:rPr>
        <w:t>Salz, Pfeffer</w:t>
      </w:r>
    </w:p>
    <w:p w14:paraId="1F4184F9" w14:textId="77777777" w:rsidR="003D7F06" w:rsidRDefault="003D7F06" w:rsidP="003D7F06">
      <w:pPr>
        <w:rPr>
          <w:sz w:val="24"/>
          <w:szCs w:val="24"/>
        </w:rPr>
      </w:pPr>
      <w:r>
        <w:rPr>
          <w:sz w:val="24"/>
          <w:szCs w:val="24"/>
        </w:rPr>
        <w:t>2 EL schwarze Oliven</w:t>
      </w:r>
    </w:p>
    <w:p w14:paraId="2F971874" w14:textId="77777777" w:rsidR="003D7F06" w:rsidRDefault="003D7F06" w:rsidP="003D7F06">
      <w:pPr>
        <w:rPr>
          <w:sz w:val="24"/>
          <w:szCs w:val="24"/>
        </w:rPr>
      </w:pPr>
      <w:r>
        <w:rPr>
          <w:sz w:val="24"/>
          <w:szCs w:val="24"/>
        </w:rPr>
        <w:t>1 EL Kapern</w:t>
      </w:r>
    </w:p>
    <w:p w14:paraId="5291E55E" w14:textId="77777777" w:rsidR="003D7F06" w:rsidRDefault="003D7F06" w:rsidP="003D7F06">
      <w:pPr>
        <w:rPr>
          <w:sz w:val="24"/>
          <w:szCs w:val="24"/>
        </w:rPr>
      </w:pPr>
      <w:r>
        <w:rPr>
          <w:sz w:val="24"/>
          <w:szCs w:val="24"/>
        </w:rPr>
        <w:t>1 EL Rosinen</w:t>
      </w:r>
    </w:p>
    <w:p w14:paraId="42192F13" w14:textId="77777777" w:rsidR="003D7F06" w:rsidRDefault="003D7F06" w:rsidP="003D7F06">
      <w:pPr>
        <w:rPr>
          <w:sz w:val="24"/>
          <w:szCs w:val="24"/>
        </w:rPr>
      </w:pPr>
      <w:r>
        <w:rPr>
          <w:sz w:val="24"/>
          <w:szCs w:val="24"/>
        </w:rPr>
        <w:t>Etwas Zitronensaft</w:t>
      </w:r>
    </w:p>
    <w:p w14:paraId="5B2FC344" w14:textId="77777777" w:rsidR="003D7F06" w:rsidRDefault="003D7F06" w:rsidP="003D7F06">
      <w:pPr>
        <w:rPr>
          <w:sz w:val="24"/>
          <w:szCs w:val="24"/>
        </w:rPr>
      </w:pPr>
      <w:r>
        <w:rPr>
          <w:sz w:val="24"/>
          <w:szCs w:val="24"/>
        </w:rPr>
        <w:t>1 TL scharfer Senf</w:t>
      </w:r>
    </w:p>
    <w:p w14:paraId="5262FFF6" w14:textId="77777777" w:rsidR="003D7F06" w:rsidRDefault="003D7F06" w:rsidP="003D7F06">
      <w:pPr>
        <w:rPr>
          <w:sz w:val="24"/>
          <w:szCs w:val="24"/>
        </w:rPr>
      </w:pPr>
      <w:r>
        <w:rPr>
          <w:sz w:val="24"/>
          <w:szCs w:val="24"/>
        </w:rPr>
        <w:t>1 Handvoll gehackte Petersilie und/oder Dill</w:t>
      </w:r>
    </w:p>
    <w:p w14:paraId="3B026EAA" w14:textId="77777777" w:rsidR="003D7F06" w:rsidRDefault="003D7F06" w:rsidP="003D7F06">
      <w:pPr>
        <w:rPr>
          <w:sz w:val="24"/>
          <w:szCs w:val="24"/>
        </w:rPr>
      </w:pPr>
    </w:p>
    <w:p w14:paraId="675C319E" w14:textId="77777777" w:rsidR="003D7F06" w:rsidRDefault="003D7F06" w:rsidP="003D7F06">
      <w:pPr>
        <w:rPr>
          <w:sz w:val="24"/>
          <w:szCs w:val="24"/>
        </w:rPr>
      </w:pPr>
      <w:r>
        <w:rPr>
          <w:sz w:val="24"/>
          <w:szCs w:val="24"/>
        </w:rPr>
        <w:t>Zubereitung:</w:t>
      </w:r>
    </w:p>
    <w:p w14:paraId="56E86DA3" w14:textId="77777777" w:rsidR="003D7F06" w:rsidRPr="001707DE" w:rsidRDefault="003D7F06" w:rsidP="00B40E8C">
      <w:pPr>
        <w:pStyle w:val="ListParagraph"/>
        <w:numPr>
          <w:ilvl w:val="0"/>
          <w:numId w:val="1164"/>
        </w:numPr>
        <w:spacing w:after="120"/>
        <w:ind w:left="714" w:hanging="357"/>
        <w:contextualSpacing w:val="0"/>
        <w:jc w:val="both"/>
        <w:rPr>
          <w:sz w:val="24"/>
          <w:szCs w:val="24"/>
        </w:rPr>
      </w:pPr>
      <w:r w:rsidRPr="001707DE">
        <w:rPr>
          <w:sz w:val="24"/>
          <w:szCs w:val="24"/>
        </w:rPr>
        <w:t xml:space="preserve">Blumenkohl in Röschen zerteilen. Sie müssen nicht gleich groß sein, so werden manche beim Backen besonders knusprig, andere etwas weicher. </w:t>
      </w:r>
    </w:p>
    <w:p w14:paraId="2DC2EDFE" w14:textId="77777777" w:rsidR="003D7F06" w:rsidRPr="001707DE" w:rsidRDefault="003D7F06" w:rsidP="00B40E8C">
      <w:pPr>
        <w:pStyle w:val="ListParagraph"/>
        <w:numPr>
          <w:ilvl w:val="0"/>
          <w:numId w:val="1164"/>
        </w:numPr>
        <w:spacing w:after="120"/>
        <w:ind w:left="714" w:hanging="357"/>
        <w:contextualSpacing w:val="0"/>
        <w:jc w:val="both"/>
        <w:rPr>
          <w:sz w:val="24"/>
          <w:szCs w:val="24"/>
        </w:rPr>
      </w:pPr>
      <w:r w:rsidRPr="001707DE">
        <w:rPr>
          <w:sz w:val="24"/>
          <w:szCs w:val="24"/>
        </w:rPr>
        <w:t>Die Röschen auf einem mit Backpapier ausgelegten Blech verteilen, Zwiebeln schälen und vierteln, zwischen den Blumenkohl setzen. Etwas Olivenöl und Salz darüber</w:t>
      </w:r>
      <w:r>
        <w:rPr>
          <w:sz w:val="24"/>
          <w:szCs w:val="24"/>
        </w:rPr>
        <w:t xml:space="preserve"> </w:t>
      </w:r>
      <w:r w:rsidRPr="001707DE">
        <w:rPr>
          <w:sz w:val="24"/>
          <w:szCs w:val="24"/>
        </w:rPr>
        <w:t>geben und alles am besten mit den Händen gut vermengen. Das Blech in den auf 200 Grad vorgeheizten Backofen geben, 30 Minuten lang garen lassen. Zwischenzeitlich ab und zu mit dem Kochlöffel die Röschen wenden.</w:t>
      </w:r>
    </w:p>
    <w:p w14:paraId="2A30F2B4" w14:textId="77777777" w:rsidR="003D7F06" w:rsidRDefault="003D7F06" w:rsidP="00B40E8C">
      <w:pPr>
        <w:pStyle w:val="ListParagraph"/>
        <w:numPr>
          <w:ilvl w:val="0"/>
          <w:numId w:val="1164"/>
        </w:numPr>
        <w:spacing w:after="120"/>
        <w:ind w:left="714" w:hanging="357"/>
        <w:contextualSpacing w:val="0"/>
        <w:jc w:val="both"/>
        <w:rPr>
          <w:sz w:val="24"/>
          <w:szCs w:val="24"/>
        </w:rPr>
      </w:pPr>
      <w:r w:rsidRPr="001707DE">
        <w:rPr>
          <w:sz w:val="24"/>
          <w:szCs w:val="24"/>
        </w:rPr>
        <w:t xml:space="preserve">Währenddessen Oliven vierteln, Kapern und Rosinen grob hacken und alles in eine Salatschüssel geben – der Salat schmeckt am </w:t>
      </w:r>
      <w:r>
        <w:rPr>
          <w:sz w:val="24"/>
          <w:szCs w:val="24"/>
        </w:rPr>
        <w:t>E</w:t>
      </w:r>
      <w:r w:rsidRPr="001707DE">
        <w:rPr>
          <w:sz w:val="24"/>
          <w:szCs w:val="24"/>
        </w:rPr>
        <w:t>nde besser, wenn man die Zutaten sorgfältig zerkleinert. Olivenöl, Zitronensaft und Senf zu einem Dressing verrühren, darüber gießen. Den gerösteten Blumenkohl in die Schüssel geben, Kräuter hinzufügen, alles gut vermengen, pfeffern und eventuell nachsalzen.</w:t>
      </w:r>
    </w:p>
    <w:p w14:paraId="32DBBD88" w14:textId="77777777" w:rsidR="003D7F06" w:rsidRDefault="003D7F06" w:rsidP="003D7F06">
      <w:pPr>
        <w:spacing w:after="120"/>
        <w:jc w:val="both"/>
        <w:rPr>
          <w:sz w:val="24"/>
          <w:szCs w:val="24"/>
        </w:rPr>
      </w:pPr>
    </w:p>
    <w:p w14:paraId="3302D197" w14:textId="77777777" w:rsidR="003D7F06" w:rsidRPr="00F60EF2" w:rsidRDefault="003D7F06" w:rsidP="003D7F06">
      <w:pPr>
        <w:spacing w:after="120"/>
        <w:ind w:left="1416" w:hanging="1416"/>
        <w:jc w:val="both"/>
        <w:rPr>
          <w:sz w:val="24"/>
          <w:szCs w:val="24"/>
        </w:rPr>
      </w:pPr>
      <w:r>
        <w:rPr>
          <w:sz w:val="24"/>
          <w:szCs w:val="24"/>
        </w:rPr>
        <w:t>Kommentar:</w:t>
      </w:r>
      <w:r>
        <w:rPr>
          <w:sz w:val="24"/>
          <w:szCs w:val="24"/>
        </w:rPr>
        <w:tab/>
        <w:t>Blumenkohl wird ja oft entweder leidenschaftlich gehasst oder verachtet. Wenn man ihn aber nicht matschig-wässrig zubereitet, dann schmeckt er toll. Dies hier ist ein Rezept für eine würdevolle Behandlung eines Blumenkohls.</w:t>
      </w:r>
    </w:p>
    <w:p w14:paraId="0E2F56C4" w14:textId="77777777" w:rsidR="003D7F06" w:rsidRDefault="003D7F06" w:rsidP="003D7F06">
      <w:pPr>
        <w:rPr>
          <w:sz w:val="24"/>
          <w:szCs w:val="24"/>
        </w:rPr>
      </w:pPr>
      <w:r>
        <w:rPr>
          <w:sz w:val="24"/>
          <w:szCs w:val="24"/>
        </w:rPr>
        <w:br w:type="page"/>
      </w:r>
    </w:p>
    <w:p w14:paraId="4869CD6C" w14:textId="26DACE26" w:rsidR="00850A78" w:rsidRDefault="00850A78" w:rsidP="00850A78">
      <w:pPr>
        <w:pStyle w:val="Heading2"/>
        <w:spacing w:after="240"/>
      </w:pPr>
      <w:r>
        <w:lastRenderedPageBreak/>
        <w:t>Salat von geröstetem Blumenkohl mit Haselnüssen</w:t>
      </w:r>
      <w:r>
        <w:rPr>
          <w:rStyle w:val="FootnoteReference"/>
        </w:rPr>
        <w:footnoteReference w:id="156"/>
      </w:r>
      <w:r>
        <w:t xml:space="preserve"> </w:t>
      </w:r>
    </w:p>
    <w:p w14:paraId="1DFA71BE" w14:textId="77777777" w:rsidR="00850A78" w:rsidRDefault="00850A78" w:rsidP="00850A78">
      <w:pPr>
        <w:rPr>
          <w:sz w:val="24"/>
          <w:szCs w:val="24"/>
        </w:rPr>
      </w:pPr>
      <w:r w:rsidRPr="00DB79B8">
        <w:rPr>
          <w:sz w:val="24"/>
          <w:szCs w:val="24"/>
          <w:u w:val="single"/>
        </w:rPr>
        <w:t>Zutaten</w:t>
      </w:r>
      <w:r>
        <w:rPr>
          <w:sz w:val="24"/>
          <w:szCs w:val="24"/>
        </w:rPr>
        <w:t xml:space="preserve"> (für 2-4 Portionen)</w:t>
      </w:r>
    </w:p>
    <w:p w14:paraId="2BEA40C5" w14:textId="77777777" w:rsidR="00850A78" w:rsidRDefault="00850A78" w:rsidP="00850A78">
      <w:pPr>
        <w:rPr>
          <w:sz w:val="24"/>
          <w:szCs w:val="24"/>
        </w:rPr>
      </w:pPr>
      <w:r>
        <w:rPr>
          <w:sz w:val="24"/>
          <w:szCs w:val="24"/>
        </w:rPr>
        <w:t>660 g Blumenkohl, in Röschen zerteilt</w:t>
      </w:r>
    </w:p>
    <w:p w14:paraId="54C388A0" w14:textId="77777777" w:rsidR="00850A78" w:rsidRDefault="00850A78" w:rsidP="00850A78">
      <w:pPr>
        <w:rPr>
          <w:sz w:val="24"/>
          <w:szCs w:val="24"/>
        </w:rPr>
      </w:pPr>
      <w:r>
        <w:rPr>
          <w:sz w:val="24"/>
          <w:szCs w:val="24"/>
        </w:rPr>
        <w:t>5 EL Olivenöl</w:t>
      </w:r>
    </w:p>
    <w:p w14:paraId="6C5D51C4" w14:textId="77777777" w:rsidR="00850A78" w:rsidRDefault="00850A78" w:rsidP="00850A78">
      <w:pPr>
        <w:rPr>
          <w:sz w:val="24"/>
          <w:szCs w:val="24"/>
        </w:rPr>
      </w:pPr>
      <w:r>
        <w:rPr>
          <w:sz w:val="24"/>
          <w:szCs w:val="24"/>
        </w:rPr>
        <w:t>30 g Haselnusskerne</w:t>
      </w:r>
    </w:p>
    <w:p w14:paraId="5316BEC5" w14:textId="77777777" w:rsidR="00850A78" w:rsidRDefault="00850A78" w:rsidP="00850A78">
      <w:pPr>
        <w:rPr>
          <w:sz w:val="24"/>
          <w:szCs w:val="24"/>
        </w:rPr>
      </w:pPr>
      <w:r>
        <w:rPr>
          <w:sz w:val="24"/>
          <w:szCs w:val="24"/>
        </w:rPr>
        <w:t>1 große Stange Sellerie (70g), in schräge 0,5 cm breite Stücke geschnitten</w:t>
      </w:r>
    </w:p>
    <w:p w14:paraId="2AA15B11" w14:textId="77777777" w:rsidR="00850A78" w:rsidRDefault="00850A78" w:rsidP="00850A78">
      <w:pPr>
        <w:rPr>
          <w:sz w:val="24"/>
          <w:szCs w:val="24"/>
        </w:rPr>
      </w:pPr>
      <w:r>
        <w:rPr>
          <w:sz w:val="24"/>
          <w:szCs w:val="24"/>
        </w:rPr>
        <w:t>10 g kleine glatte Petersilienblätter</w:t>
      </w:r>
    </w:p>
    <w:p w14:paraId="0B2F6A4E" w14:textId="77777777" w:rsidR="00850A78" w:rsidRDefault="00850A78" w:rsidP="00850A78">
      <w:pPr>
        <w:rPr>
          <w:sz w:val="24"/>
          <w:szCs w:val="24"/>
        </w:rPr>
      </w:pPr>
      <w:r>
        <w:rPr>
          <w:sz w:val="24"/>
          <w:szCs w:val="24"/>
        </w:rPr>
        <w:t>50 g Granatapfelkerne (ca. ½ Granatapfel)</w:t>
      </w:r>
    </w:p>
    <w:p w14:paraId="350DDE9F" w14:textId="77777777" w:rsidR="00850A78" w:rsidRDefault="00850A78" w:rsidP="00850A78">
      <w:pPr>
        <w:rPr>
          <w:sz w:val="24"/>
          <w:szCs w:val="24"/>
        </w:rPr>
      </w:pPr>
      <w:r>
        <w:rPr>
          <w:sz w:val="24"/>
          <w:szCs w:val="24"/>
        </w:rPr>
        <w:t>1/3 TL Zimt</w:t>
      </w:r>
    </w:p>
    <w:p w14:paraId="70223AA6" w14:textId="77777777" w:rsidR="00850A78" w:rsidRDefault="00850A78" w:rsidP="00850A78">
      <w:pPr>
        <w:rPr>
          <w:sz w:val="24"/>
          <w:szCs w:val="24"/>
        </w:rPr>
      </w:pPr>
      <w:r>
        <w:rPr>
          <w:sz w:val="24"/>
          <w:szCs w:val="24"/>
        </w:rPr>
        <w:t>1 EL Sherryessig</w:t>
      </w:r>
    </w:p>
    <w:p w14:paraId="6C30D7AE" w14:textId="77777777" w:rsidR="00850A78" w:rsidRDefault="00850A78" w:rsidP="00850A78">
      <w:pPr>
        <w:rPr>
          <w:sz w:val="24"/>
          <w:szCs w:val="24"/>
        </w:rPr>
      </w:pPr>
      <w:r>
        <w:rPr>
          <w:sz w:val="24"/>
          <w:szCs w:val="24"/>
        </w:rPr>
        <w:t>1,5 TL Ahornsirup</w:t>
      </w:r>
    </w:p>
    <w:p w14:paraId="28CF2546" w14:textId="77777777" w:rsidR="00850A78" w:rsidRDefault="00850A78" w:rsidP="00850A78">
      <w:pPr>
        <w:rPr>
          <w:sz w:val="24"/>
          <w:szCs w:val="24"/>
        </w:rPr>
      </w:pPr>
      <w:r>
        <w:rPr>
          <w:sz w:val="24"/>
          <w:szCs w:val="24"/>
        </w:rPr>
        <w:t>Salz und schwarzer Pfeffer</w:t>
      </w:r>
    </w:p>
    <w:p w14:paraId="2DD5BA09" w14:textId="77777777" w:rsidR="00850A78" w:rsidRDefault="00850A78" w:rsidP="00850A78">
      <w:pPr>
        <w:rPr>
          <w:sz w:val="24"/>
          <w:szCs w:val="24"/>
        </w:rPr>
      </w:pPr>
    </w:p>
    <w:p w14:paraId="7B4EA94F" w14:textId="77777777" w:rsidR="00850A78" w:rsidRDefault="00850A78" w:rsidP="00850A78">
      <w:pPr>
        <w:rPr>
          <w:sz w:val="24"/>
          <w:szCs w:val="24"/>
        </w:rPr>
      </w:pPr>
      <w:r>
        <w:rPr>
          <w:sz w:val="24"/>
          <w:szCs w:val="24"/>
        </w:rPr>
        <w:t>Zubereitung:</w:t>
      </w:r>
    </w:p>
    <w:p w14:paraId="13C224D4" w14:textId="77777777" w:rsidR="00850A78" w:rsidRPr="00F3186C" w:rsidRDefault="00850A78" w:rsidP="00B40E8C">
      <w:pPr>
        <w:pStyle w:val="ListParagraph"/>
        <w:numPr>
          <w:ilvl w:val="0"/>
          <w:numId w:val="761"/>
        </w:numPr>
        <w:spacing w:after="120"/>
        <w:ind w:left="714" w:hanging="357"/>
        <w:contextualSpacing w:val="0"/>
        <w:jc w:val="both"/>
        <w:rPr>
          <w:sz w:val="24"/>
          <w:szCs w:val="24"/>
        </w:rPr>
      </w:pPr>
      <w:r w:rsidRPr="00F3186C">
        <w:rPr>
          <w:sz w:val="24"/>
          <w:szCs w:val="24"/>
        </w:rPr>
        <w:t>Den Backofen auf 220 Grad vorheizen.</w:t>
      </w:r>
    </w:p>
    <w:p w14:paraId="1A0B8680" w14:textId="77777777" w:rsidR="00850A78" w:rsidRPr="00F3186C" w:rsidRDefault="00850A78" w:rsidP="00B40E8C">
      <w:pPr>
        <w:pStyle w:val="ListParagraph"/>
        <w:numPr>
          <w:ilvl w:val="0"/>
          <w:numId w:val="761"/>
        </w:numPr>
        <w:spacing w:after="120"/>
        <w:ind w:left="714" w:hanging="357"/>
        <w:contextualSpacing w:val="0"/>
        <w:jc w:val="both"/>
        <w:rPr>
          <w:sz w:val="24"/>
          <w:szCs w:val="24"/>
        </w:rPr>
      </w:pPr>
      <w:r w:rsidRPr="00F3186C">
        <w:rPr>
          <w:sz w:val="24"/>
          <w:szCs w:val="24"/>
        </w:rPr>
        <w:t>Den Blumenkohl in einer Mischung aus 3 EL Olivenöl, ½ TL Salz und etwas Pfeffer wenden. In einer ofenfesten Form verteilen und 25-35 Minuten auf der obersten Schiene des Backofens rösten, bis er knusprig braun ist. Anschließend in eine Schüssel füllen und abkühlen lassen.</w:t>
      </w:r>
    </w:p>
    <w:p w14:paraId="473399CB" w14:textId="77777777" w:rsidR="00850A78" w:rsidRPr="00F3186C" w:rsidRDefault="00850A78" w:rsidP="00B40E8C">
      <w:pPr>
        <w:pStyle w:val="ListParagraph"/>
        <w:numPr>
          <w:ilvl w:val="0"/>
          <w:numId w:val="761"/>
        </w:numPr>
        <w:spacing w:after="120"/>
        <w:ind w:left="714" w:hanging="357"/>
        <w:contextualSpacing w:val="0"/>
        <w:jc w:val="both"/>
        <w:rPr>
          <w:sz w:val="24"/>
          <w:szCs w:val="24"/>
        </w:rPr>
      </w:pPr>
      <w:r w:rsidRPr="00F3186C">
        <w:rPr>
          <w:sz w:val="24"/>
          <w:szCs w:val="24"/>
        </w:rPr>
        <w:t>Die Backofentemperatur auf 170 Grad herunterschalten. Die Haselnüsse auf ein mit Backpapier ausgelegtes Blech streuen und 17 Minuten rösten.</w:t>
      </w:r>
    </w:p>
    <w:p w14:paraId="219FCA8D" w14:textId="77777777" w:rsidR="00850A78" w:rsidRDefault="00850A78" w:rsidP="00B40E8C">
      <w:pPr>
        <w:pStyle w:val="ListParagraph"/>
        <w:numPr>
          <w:ilvl w:val="0"/>
          <w:numId w:val="761"/>
        </w:numPr>
        <w:spacing w:after="120"/>
        <w:ind w:left="714" w:hanging="357"/>
        <w:contextualSpacing w:val="0"/>
        <w:jc w:val="both"/>
        <w:rPr>
          <w:sz w:val="24"/>
          <w:szCs w:val="24"/>
        </w:rPr>
      </w:pPr>
      <w:r w:rsidRPr="00F3186C">
        <w:rPr>
          <w:sz w:val="24"/>
          <w:szCs w:val="24"/>
        </w:rPr>
        <w:t>Die Nusskerne etwas abkühlen lassen, grob hacken und mit den übrigen Zutaten zum Blumenkohl geben. Den Salat durchmischen, mit Salz und Pfeffer abschmecken und zimmerwarm servieren.</w:t>
      </w:r>
    </w:p>
    <w:p w14:paraId="0A2A59D8" w14:textId="77777777" w:rsidR="00850A78" w:rsidRDefault="00850A78" w:rsidP="00850A78">
      <w:pPr>
        <w:jc w:val="both"/>
        <w:rPr>
          <w:sz w:val="24"/>
          <w:szCs w:val="24"/>
        </w:rPr>
      </w:pPr>
    </w:p>
    <w:p w14:paraId="15C5660C" w14:textId="77777777" w:rsidR="00850A78" w:rsidRPr="00153495" w:rsidRDefault="00850A78" w:rsidP="00850A78">
      <w:pPr>
        <w:ind w:left="1416" w:hanging="1416"/>
        <w:jc w:val="both"/>
        <w:rPr>
          <w:sz w:val="24"/>
          <w:szCs w:val="24"/>
        </w:rPr>
      </w:pPr>
      <w:r>
        <w:rPr>
          <w:sz w:val="24"/>
          <w:szCs w:val="24"/>
        </w:rPr>
        <w:t>Kommentar:</w:t>
      </w:r>
      <w:r>
        <w:rPr>
          <w:sz w:val="24"/>
          <w:szCs w:val="24"/>
        </w:rPr>
        <w:tab/>
        <w:t>Mit dem Blumenkohl ist es ja immer so eine Sache, aber als Salat verarbeitet, schmeckt er super und da er geröstet wird, riecht die Küche auch nicht so sehr danach.</w:t>
      </w:r>
    </w:p>
    <w:p w14:paraId="50E8A523" w14:textId="77777777" w:rsidR="00850A78" w:rsidRPr="00F3186C" w:rsidRDefault="00850A78" w:rsidP="00B40E8C">
      <w:pPr>
        <w:pStyle w:val="ListParagraph"/>
        <w:numPr>
          <w:ilvl w:val="0"/>
          <w:numId w:val="761"/>
        </w:numPr>
        <w:jc w:val="both"/>
        <w:rPr>
          <w:sz w:val="24"/>
          <w:szCs w:val="24"/>
        </w:rPr>
      </w:pPr>
      <w:r w:rsidRPr="00F3186C">
        <w:rPr>
          <w:sz w:val="24"/>
          <w:szCs w:val="24"/>
        </w:rPr>
        <w:br w:type="page"/>
      </w:r>
    </w:p>
    <w:p w14:paraId="08141433" w14:textId="77777777" w:rsidR="00850A78" w:rsidRDefault="00850A78" w:rsidP="00850A78">
      <w:pPr>
        <w:pStyle w:val="Heading2"/>
        <w:spacing w:after="240"/>
      </w:pPr>
      <w:r>
        <w:lastRenderedPageBreak/>
        <w:t>Gerösteter Blumenkohl mit Haselnüssen</w:t>
      </w:r>
      <w:r>
        <w:rPr>
          <w:rStyle w:val="FootnoteReference"/>
        </w:rPr>
        <w:footnoteReference w:id="157"/>
      </w:r>
    </w:p>
    <w:p w14:paraId="05578BE6" w14:textId="77777777" w:rsidR="00850A78" w:rsidRDefault="00850A78" w:rsidP="00850A78">
      <w:pPr>
        <w:rPr>
          <w:sz w:val="24"/>
          <w:szCs w:val="24"/>
        </w:rPr>
      </w:pPr>
      <w:r w:rsidRPr="00245428">
        <w:rPr>
          <w:sz w:val="24"/>
          <w:szCs w:val="24"/>
          <w:u w:val="single"/>
        </w:rPr>
        <w:t>Zutaten</w:t>
      </w:r>
      <w:r>
        <w:rPr>
          <w:sz w:val="24"/>
          <w:szCs w:val="24"/>
        </w:rPr>
        <w:t xml:space="preserve"> (für 2-4 Personen)</w:t>
      </w:r>
    </w:p>
    <w:p w14:paraId="0A9E9FD8" w14:textId="77777777" w:rsidR="00850A78" w:rsidRDefault="00850A78" w:rsidP="00850A78">
      <w:pPr>
        <w:rPr>
          <w:sz w:val="24"/>
          <w:szCs w:val="24"/>
        </w:rPr>
      </w:pPr>
      <w:r>
        <w:rPr>
          <w:sz w:val="24"/>
          <w:szCs w:val="24"/>
        </w:rPr>
        <w:t>700 g Blumenkohl</w:t>
      </w:r>
    </w:p>
    <w:p w14:paraId="0266D82C" w14:textId="77777777" w:rsidR="00850A78" w:rsidRDefault="00850A78" w:rsidP="00850A78">
      <w:pPr>
        <w:rPr>
          <w:sz w:val="24"/>
          <w:szCs w:val="24"/>
        </w:rPr>
      </w:pPr>
      <w:r>
        <w:rPr>
          <w:sz w:val="24"/>
          <w:szCs w:val="24"/>
        </w:rPr>
        <w:t>5 EL Olivenöl</w:t>
      </w:r>
    </w:p>
    <w:p w14:paraId="3E7FB406" w14:textId="77777777" w:rsidR="00850A78" w:rsidRDefault="00850A78" w:rsidP="00850A78">
      <w:pPr>
        <w:rPr>
          <w:sz w:val="24"/>
          <w:szCs w:val="24"/>
        </w:rPr>
      </w:pPr>
      <w:r>
        <w:rPr>
          <w:sz w:val="24"/>
          <w:szCs w:val="24"/>
        </w:rPr>
        <w:t>30 g Haselnusskerne</w:t>
      </w:r>
    </w:p>
    <w:p w14:paraId="442A322F" w14:textId="77777777" w:rsidR="00850A78" w:rsidRDefault="00850A78" w:rsidP="00850A78">
      <w:pPr>
        <w:rPr>
          <w:sz w:val="24"/>
          <w:szCs w:val="24"/>
        </w:rPr>
      </w:pPr>
      <w:r>
        <w:rPr>
          <w:sz w:val="24"/>
          <w:szCs w:val="24"/>
        </w:rPr>
        <w:t>1 große Stange Sellerie (in 0,5 cm breite Stücke geschnitten)</w:t>
      </w:r>
    </w:p>
    <w:p w14:paraId="21D4040D" w14:textId="77777777" w:rsidR="00850A78" w:rsidRDefault="00850A78" w:rsidP="00850A78">
      <w:pPr>
        <w:rPr>
          <w:sz w:val="24"/>
          <w:szCs w:val="24"/>
        </w:rPr>
      </w:pPr>
      <w:r>
        <w:rPr>
          <w:sz w:val="24"/>
          <w:szCs w:val="24"/>
        </w:rPr>
        <w:t>Etwas glatte Petersilie</w:t>
      </w:r>
    </w:p>
    <w:p w14:paraId="5DAC2B6E" w14:textId="77777777" w:rsidR="00850A78" w:rsidRDefault="00850A78" w:rsidP="00850A78">
      <w:pPr>
        <w:rPr>
          <w:sz w:val="24"/>
          <w:szCs w:val="24"/>
        </w:rPr>
      </w:pPr>
      <w:r>
        <w:rPr>
          <w:sz w:val="24"/>
          <w:szCs w:val="24"/>
        </w:rPr>
        <w:t>50 g Granatapfelkerne</w:t>
      </w:r>
    </w:p>
    <w:p w14:paraId="310B0A75" w14:textId="77777777" w:rsidR="00850A78" w:rsidRDefault="00850A78" w:rsidP="00850A78">
      <w:pPr>
        <w:rPr>
          <w:sz w:val="24"/>
          <w:szCs w:val="24"/>
        </w:rPr>
      </w:pPr>
      <w:r>
        <w:rPr>
          <w:sz w:val="24"/>
          <w:szCs w:val="24"/>
        </w:rPr>
        <w:t>1/3 TL Zimt</w:t>
      </w:r>
    </w:p>
    <w:p w14:paraId="0F9CE8C6" w14:textId="77777777" w:rsidR="00850A78" w:rsidRDefault="00850A78" w:rsidP="00850A78">
      <w:pPr>
        <w:rPr>
          <w:sz w:val="24"/>
          <w:szCs w:val="24"/>
        </w:rPr>
      </w:pPr>
      <w:r>
        <w:rPr>
          <w:sz w:val="24"/>
          <w:szCs w:val="24"/>
        </w:rPr>
        <w:t>½ TL gemahlener Piment</w:t>
      </w:r>
    </w:p>
    <w:p w14:paraId="119AA53C" w14:textId="77777777" w:rsidR="00850A78" w:rsidRDefault="00850A78" w:rsidP="00850A78">
      <w:pPr>
        <w:rPr>
          <w:sz w:val="24"/>
          <w:szCs w:val="24"/>
        </w:rPr>
      </w:pPr>
      <w:r>
        <w:rPr>
          <w:sz w:val="24"/>
          <w:szCs w:val="24"/>
        </w:rPr>
        <w:t>1 EL Sherryessig</w:t>
      </w:r>
    </w:p>
    <w:p w14:paraId="74C1B633" w14:textId="77777777" w:rsidR="00850A78" w:rsidRDefault="00850A78" w:rsidP="00850A78">
      <w:pPr>
        <w:rPr>
          <w:sz w:val="24"/>
          <w:szCs w:val="24"/>
        </w:rPr>
      </w:pPr>
      <w:r>
        <w:rPr>
          <w:sz w:val="24"/>
          <w:szCs w:val="24"/>
        </w:rPr>
        <w:t>1,5 TL Ahornsirup</w:t>
      </w:r>
    </w:p>
    <w:p w14:paraId="4677C6B3" w14:textId="77777777" w:rsidR="00850A78" w:rsidRDefault="00850A78" w:rsidP="00850A78">
      <w:pPr>
        <w:rPr>
          <w:sz w:val="24"/>
          <w:szCs w:val="24"/>
        </w:rPr>
      </w:pPr>
      <w:r>
        <w:rPr>
          <w:sz w:val="24"/>
          <w:szCs w:val="24"/>
        </w:rPr>
        <w:t>Salz und schwarzer Pfeffer</w:t>
      </w:r>
    </w:p>
    <w:p w14:paraId="7C0EAABF" w14:textId="77777777" w:rsidR="00850A78" w:rsidRDefault="00850A78" w:rsidP="00850A78">
      <w:pPr>
        <w:rPr>
          <w:sz w:val="24"/>
          <w:szCs w:val="24"/>
        </w:rPr>
      </w:pPr>
    </w:p>
    <w:p w14:paraId="59B96CE7" w14:textId="77777777" w:rsidR="00850A78" w:rsidRDefault="00850A78" w:rsidP="00850A78">
      <w:pPr>
        <w:rPr>
          <w:sz w:val="24"/>
          <w:szCs w:val="24"/>
        </w:rPr>
      </w:pPr>
      <w:r>
        <w:rPr>
          <w:sz w:val="24"/>
          <w:szCs w:val="24"/>
        </w:rPr>
        <w:t>Zubereitung:</w:t>
      </w:r>
    </w:p>
    <w:p w14:paraId="3993BC26" w14:textId="77777777" w:rsidR="00850A78" w:rsidRPr="00D4497F" w:rsidRDefault="00850A78" w:rsidP="00B40E8C">
      <w:pPr>
        <w:pStyle w:val="ListParagraph"/>
        <w:numPr>
          <w:ilvl w:val="0"/>
          <w:numId w:val="240"/>
        </w:numPr>
        <w:spacing w:after="120"/>
        <w:ind w:left="714" w:hanging="357"/>
        <w:contextualSpacing w:val="0"/>
        <w:jc w:val="both"/>
        <w:rPr>
          <w:sz w:val="24"/>
          <w:szCs w:val="24"/>
        </w:rPr>
      </w:pPr>
      <w:r w:rsidRPr="00D4497F">
        <w:rPr>
          <w:sz w:val="24"/>
          <w:szCs w:val="24"/>
        </w:rPr>
        <w:t xml:space="preserve">Für den Salat wird der Blumenkohl zunächst in kleinere Röschen zerteilt. Diese werden in einer Mischung aus 3 EL Olivenöl, ½ TL Salz und etwas Pfeffer gewendet. Der Backofen sollte inzwischen auf 220°C vorgeheizt sein. </w:t>
      </w:r>
    </w:p>
    <w:p w14:paraId="73A5DCA9" w14:textId="77777777" w:rsidR="00850A78" w:rsidRPr="00D4497F" w:rsidRDefault="00850A78" w:rsidP="00B40E8C">
      <w:pPr>
        <w:pStyle w:val="ListParagraph"/>
        <w:numPr>
          <w:ilvl w:val="0"/>
          <w:numId w:val="240"/>
        </w:numPr>
        <w:spacing w:after="120"/>
        <w:ind w:left="714" w:hanging="357"/>
        <w:contextualSpacing w:val="0"/>
        <w:jc w:val="both"/>
        <w:rPr>
          <w:sz w:val="24"/>
          <w:szCs w:val="24"/>
        </w:rPr>
      </w:pPr>
      <w:r w:rsidRPr="00D4497F">
        <w:rPr>
          <w:sz w:val="24"/>
          <w:szCs w:val="24"/>
        </w:rPr>
        <w:t xml:space="preserve">In einer ofenfesten Form verteilt man den Blumenkohl und grillt ihn ungefähr 25 bis 35 Minuten lang, wobei man in ab und zu wendet. </w:t>
      </w:r>
    </w:p>
    <w:p w14:paraId="3D0F3DF3" w14:textId="77777777" w:rsidR="00850A78" w:rsidRPr="00D4497F" w:rsidRDefault="00850A78" w:rsidP="00B40E8C">
      <w:pPr>
        <w:pStyle w:val="ListParagraph"/>
        <w:numPr>
          <w:ilvl w:val="0"/>
          <w:numId w:val="240"/>
        </w:numPr>
        <w:spacing w:after="120"/>
        <w:ind w:left="714" w:hanging="357"/>
        <w:contextualSpacing w:val="0"/>
        <w:jc w:val="both"/>
        <w:rPr>
          <w:sz w:val="24"/>
          <w:szCs w:val="24"/>
        </w:rPr>
      </w:pPr>
      <w:r w:rsidRPr="00D4497F">
        <w:rPr>
          <w:sz w:val="24"/>
          <w:szCs w:val="24"/>
        </w:rPr>
        <w:t>Den Backofen auf 170°C herunterschalten und die Haselnüsse auf ein mit Backpapier ausgelegtes Blech streuen. Etwa 15 Minuten lang rösten. Abkühlen lassen, grob hacken und zusammen mit den anderen Zutaten und dem abgekühlten Blumenkohl in eine Schüssel geben. Durchmischen, mit Salz und Pfeffer abschmecken und zimmerwarm servieren.</w:t>
      </w:r>
      <w:r w:rsidRPr="00D4497F">
        <w:rPr>
          <w:sz w:val="24"/>
          <w:szCs w:val="24"/>
        </w:rPr>
        <w:br w:type="page"/>
      </w:r>
    </w:p>
    <w:p w14:paraId="7EDE3746" w14:textId="77777777" w:rsidR="00850A78" w:rsidRDefault="00850A78" w:rsidP="00850A78">
      <w:pPr>
        <w:pStyle w:val="Heading2"/>
        <w:spacing w:after="240"/>
      </w:pPr>
      <w:r w:rsidRPr="008241A1">
        <w:lastRenderedPageBreak/>
        <w:t>Würzige Kichererbsen mit buntem S</w:t>
      </w:r>
      <w:r>
        <w:t>alat</w:t>
      </w:r>
      <w:r>
        <w:rPr>
          <w:rStyle w:val="FootnoteReference"/>
        </w:rPr>
        <w:footnoteReference w:id="158"/>
      </w:r>
      <w:r>
        <w:t xml:space="preserve"> </w:t>
      </w:r>
    </w:p>
    <w:p w14:paraId="2DFB8705" w14:textId="77777777" w:rsidR="00850A78" w:rsidRDefault="00850A78" w:rsidP="00850A78">
      <w:pPr>
        <w:rPr>
          <w:sz w:val="24"/>
          <w:szCs w:val="24"/>
        </w:rPr>
      </w:pPr>
      <w:r w:rsidRPr="00612955">
        <w:rPr>
          <w:sz w:val="24"/>
          <w:szCs w:val="24"/>
          <w:u w:val="single"/>
        </w:rPr>
        <w:t>Zutaten</w:t>
      </w:r>
      <w:r>
        <w:rPr>
          <w:sz w:val="24"/>
          <w:szCs w:val="24"/>
        </w:rPr>
        <w:t xml:space="preserve"> (für 4 Portionen)</w:t>
      </w:r>
    </w:p>
    <w:p w14:paraId="257797C5" w14:textId="77777777" w:rsidR="00850A78" w:rsidRDefault="00850A78" w:rsidP="00850A78">
      <w:pPr>
        <w:rPr>
          <w:sz w:val="24"/>
          <w:szCs w:val="24"/>
        </w:rPr>
      </w:pPr>
      <w:r>
        <w:rPr>
          <w:sz w:val="24"/>
          <w:szCs w:val="24"/>
        </w:rPr>
        <w:t>1 TL Backnatron</w:t>
      </w:r>
    </w:p>
    <w:p w14:paraId="780628F2" w14:textId="77777777" w:rsidR="00850A78" w:rsidRDefault="00850A78" w:rsidP="00850A78">
      <w:pPr>
        <w:rPr>
          <w:sz w:val="24"/>
          <w:szCs w:val="24"/>
        </w:rPr>
      </w:pPr>
      <w:r>
        <w:rPr>
          <w:sz w:val="24"/>
          <w:szCs w:val="24"/>
        </w:rPr>
        <w:t>100 g getrocknete Kichererbsen (oder eben eine Dose)</w:t>
      </w:r>
    </w:p>
    <w:p w14:paraId="1F5DB797" w14:textId="77777777" w:rsidR="00850A78" w:rsidRDefault="00850A78" w:rsidP="00850A78">
      <w:pPr>
        <w:rPr>
          <w:sz w:val="24"/>
          <w:szCs w:val="24"/>
        </w:rPr>
      </w:pPr>
      <w:r>
        <w:rPr>
          <w:sz w:val="24"/>
          <w:szCs w:val="24"/>
        </w:rPr>
        <w:t>300 g Gurke (oder 2 Minigurken)</w:t>
      </w:r>
    </w:p>
    <w:p w14:paraId="6958D014" w14:textId="77777777" w:rsidR="00850A78" w:rsidRDefault="00850A78" w:rsidP="00850A78">
      <w:pPr>
        <w:rPr>
          <w:sz w:val="24"/>
          <w:szCs w:val="24"/>
        </w:rPr>
      </w:pPr>
      <w:r>
        <w:rPr>
          <w:sz w:val="24"/>
          <w:szCs w:val="24"/>
        </w:rPr>
        <w:t>2 große Tomaten</w:t>
      </w:r>
    </w:p>
    <w:p w14:paraId="0F338043" w14:textId="77777777" w:rsidR="00850A78" w:rsidRDefault="00850A78" w:rsidP="00850A78">
      <w:pPr>
        <w:rPr>
          <w:sz w:val="24"/>
          <w:szCs w:val="24"/>
        </w:rPr>
      </w:pPr>
      <w:r>
        <w:rPr>
          <w:sz w:val="24"/>
          <w:szCs w:val="24"/>
        </w:rPr>
        <w:t>240 g Radieschen</w:t>
      </w:r>
    </w:p>
    <w:p w14:paraId="45CC3A85" w14:textId="77777777" w:rsidR="00850A78" w:rsidRDefault="00850A78" w:rsidP="00850A78">
      <w:pPr>
        <w:rPr>
          <w:sz w:val="24"/>
          <w:szCs w:val="24"/>
        </w:rPr>
      </w:pPr>
      <w:r>
        <w:rPr>
          <w:sz w:val="24"/>
          <w:szCs w:val="24"/>
        </w:rPr>
        <w:t>1 rote Paprikaschote</w:t>
      </w:r>
    </w:p>
    <w:p w14:paraId="46EDD24A" w14:textId="77777777" w:rsidR="00850A78" w:rsidRDefault="00850A78" w:rsidP="00850A78">
      <w:pPr>
        <w:rPr>
          <w:sz w:val="24"/>
          <w:szCs w:val="24"/>
        </w:rPr>
      </w:pPr>
      <w:r>
        <w:rPr>
          <w:sz w:val="24"/>
          <w:szCs w:val="24"/>
        </w:rPr>
        <w:t>1 kleine rote Zwiebel</w:t>
      </w:r>
    </w:p>
    <w:p w14:paraId="2CA92FC9" w14:textId="77777777" w:rsidR="00850A78" w:rsidRDefault="00850A78" w:rsidP="00850A78">
      <w:pPr>
        <w:rPr>
          <w:sz w:val="24"/>
          <w:szCs w:val="24"/>
        </w:rPr>
      </w:pPr>
      <w:r>
        <w:rPr>
          <w:sz w:val="24"/>
          <w:szCs w:val="24"/>
        </w:rPr>
        <w:t>20 g Koriandergrün, grob gehackt</w:t>
      </w:r>
    </w:p>
    <w:p w14:paraId="719AEFC2" w14:textId="77777777" w:rsidR="00850A78" w:rsidRDefault="00850A78" w:rsidP="00850A78">
      <w:pPr>
        <w:rPr>
          <w:sz w:val="24"/>
          <w:szCs w:val="24"/>
        </w:rPr>
      </w:pPr>
      <w:r>
        <w:rPr>
          <w:sz w:val="24"/>
          <w:szCs w:val="24"/>
        </w:rPr>
        <w:t>15 g glatte Petersilie, grob gehackt</w:t>
      </w:r>
    </w:p>
    <w:p w14:paraId="5FECD917" w14:textId="77777777" w:rsidR="00850A78" w:rsidRDefault="00850A78" w:rsidP="00850A78">
      <w:pPr>
        <w:rPr>
          <w:sz w:val="24"/>
          <w:szCs w:val="24"/>
        </w:rPr>
      </w:pPr>
      <w:r>
        <w:rPr>
          <w:sz w:val="24"/>
          <w:szCs w:val="24"/>
        </w:rPr>
        <w:t>90 ml Olivenöl</w:t>
      </w:r>
    </w:p>
    <w:p w14:paraId="1C512BB0" w14:textId="77777777" w:rsidR="00850A78" w:rsidRDefault="00850A78" w:rsidP="00850A78">
      <w:pPr>
        <w:rPr>
          <w:sz w:val="24"/>
          <w:szCs w:val="24"/>
        </w:rPr>
      </w:pPr>
      <w:r>
        <w:rPr>
          <w:sz w:val="24"/>
          <w:szCs w:val="24"/>
        </w:rPr>
        <w:t>Abgerieben Schale einer Zitrone</w:t>
      </w:r>
    </w:p>
    <w:p w14:paraId="7105BABA" w14:textId="77777777" w:rsidR="00850A78" w:rsidRDefault="00850A78" w:rsidP="00850A78">
      <w:pPr>
        <w:rPr>
          <w:sz w:val="24"/>
          <w:szCs w:val="24"/>
        </w:rPr>
      </w:pPr>
      <w:r>
        <w:rPr>
          <w:sz w:val="24"/>
          <w:szCs w:val="24"/>
        </w:rPr>
        <w:t>1,5 EL Sherryessig</w:t>
      </w:r>
    </w:p>
    <w:p w14:paraId="03D96FD4" w14:textId="77777777" w:rsidR="00850A78" w:rsidRDefault="00850A78" w:rsidP="00850A78">
      <w:pPr>
        <w:rPr>
          <w:sz w:val="24"/>
          <w:szCs w:val="24"/>
        </w:rPr>
      </w:pPr>
      <w:r>
        <w:rPr>
          <w:sz w:val="24"/>
          <w:szCs w:val="24"/>
        </w:rPr>
        <w:t>1 Knoblauchzehe, zerdrückt</w:t>
      </w:r>
    </w:p>
    <w:p w14:paraId="47A3CE0A" w14:textId="77777777" w:rsidR="00850A78" w:rsidRDefault="00850A78" w:rsidP="00850A78">
      <w:pPr>
        <w:rPr>
          <w:sz w:val="24"/>
          <w:szCs w:val="24"/>
        </w:rPr>
      </w:pPr>
      <w:r>
        <w:rPr>
          <w:sz w:val="24"/>
          <w:szCs w:val="24"/>
        </w:rPr>
        <w:t>1 TL Zucker</w:t>
      </w:r>
    </w:p>
    <w:p w14:paraId="72242E0C" w14:textId="77777777" w:rsidR="00850A78" w:rsidRDefault="00850A78" w:rsidP="00850A78">
      <w:pPr>
        <w:rPr>
          <w:sz w:val="24"/>
          <w:szCs w:val="24"/>
        </w:rPr>
      </w:pPr>
      <w:r>
        <w:rPr>
          <w:sz w:val="24"/>
          <w:szCs w:val="24"/>
        </w:rPr>
        <w:t>1 TL Kardamon (gemahlen)</w:t>
      </w:r>
    </w:p>
    <w:p w14:paraId="71076915" w14:textId="77777777" w:rsidR="00850A78" w:rsidRDefault="00850A78" w:rsidP="00850A78">
      <w:pPr>
        <w:rPr>
          <w:sz w:val="24"/>
          <w:szCs w:val="24"/>
        </w:rPr>
      </w:pPr>
      <w:r>
        <w:rPr>
          <w:sz w:val="24"/>
          <w:szCs w:val="24"/>
        </w:rPr>
        <w:t>1,5 TL gemahlener Piment</w:t>
      </w:r>
    </w:p>
    <w:p w14:paraId="44574C08" w14:textId="77777777" w:rsidR="00850A78" w:rsidRDefault="00850A78" w:rsidP="00850A78">
      <w:pPr>
        <w:rPr>
          <w:sz w:val="24"/>
          <w:szCs w:val="24"/>
        </w:rPr>
      </w:pPr>
      <w:r>
        <w:rPr>
          <w:sz w:val="24"/>
          <w:szCs w:val="24"/>
        </w:rPr>
        <w:t>1 TL Kreuzkümmel</w:t>
      </w:r>
    </w:p>
    <w:p w14:paraId="640C9D0E" w14:textId="77777777" w:rsidR="00850A78" w:rsidRDefault="00850A78" w:rsidP="00850A78">
      <w:pPr>
        <w:rPr>
          <w:sz w:val="24"/>
          <w:szCs w:val="24"/>
        </w:rPr>
      </w:pPr>
      <w:r>
        <w:rPr>
          <w:sz w:val="24"/>
          <w:szCs w:val="24"/>
        </w:rPr>
        <w:t>Joghurt (wer will)</w:t>
      </w:r>
    </w:p>
    <w:p w14:paraId="52F20D3C" w14:textId="77777777" w:rsidR="00850A78" w:rsidRDefault="00850A78" w:rsidP="00850A78">
      <w:pPr>
        <w:rPr>
          <w:sz w:val="24"/>
          <w:szCs w:val="24"/>
        </w:rPr>
      </w:pPr>
      <w:r>
        <w:rPr>
          <w:sz w:val="24"/>
          <w:szCs w:val="24"/>
        </w:rPr>
        <w:t>Salz und Pfeffer</w:t>
      </w:r>
    </w:p>
    <w:p w14:paraId="2AF286E6" w14:textId="77777777" w:rsidR="00850A78" w:rsidRDefault="00850A78" w:rsidP="00850A78">
      <w:pPr>
        <w:rPr>
          <w:sz w:val="24"/>
          <w:szCs w:val="24"/>
        </w:rPr>
      </w:pPr>
    </w:p>
    <w:p w14:paraId="352DDFB3" w14:textId="77777777" w:rsidR="00850A78" w:rsidRDefault="00850A78" w:rsidP="00850A78">
      <w:pPr>
        <w:rPr>
          <w:sz w:val="24"/>
          <w:szCs w:val="24"/>
        </w:rPr>
      </w:pPr>
      <w:r>
        <w:rPr>
          <w:sz w:val="24"/>
          <w:szCs w:val="24"/>
        </w:rPr>
        <w:t>Zubereitung:</w:t>
      </w:r>
    </w:p>
    <w:p w14:paraId="3BEBAE12" w14:textId="77777777" w:rsidR="00850A78" w:rsidRPr="00277A98" w:rsidRDefault="00850A78" w:rsidP="00B40E8C">
      <w:pPr>
        <w:pStyle w:val="ListParagraph"/>
        <w:numPr>
          <w:ilvl w:val="0"/>
          <w:numId w:val="752"/>
        </w:numPr>
        <w:spacing w:after="120"/>
        <w:ind w:left="714" w:hanging="357"/>
        <w:contextualSpacing w:val="0"/>
        <w:jc w:val="both"/>
        <w:rPr>
          <w:sz w:val="24"/>
          <w:szCs w:val="24"/>
        </w:rPr>
      </w:pPr>
      <w:r w:rsidRPr="00277A98">
        <w:rPr>
          <w:sz w:val="24"/>
          <w:szCs w:val="24"/>
        </w:rPr>
        <w:t>Eine große Schüssel mit Wasser füllen, das Backnatron hinzufügen und die Kichererbsen über Nacht darin einweichen. Am nächsten Tag abgießen, in einen großen Topf füllen und mit der doppelten Menge Wasser bedecken. Aufkochen, falls nötig abschäumen und etwa 1 Stunde köcheln lassen, bis die Kichererbsen weich sind. Anschließend in ein Sieb gießen und abtropfen lassen.</w:t>
      </w:r>
    </w:p>
    <w:p w14:paraId="5B81AC6C" w14:textId="77777777" w:rsidR="00850A78" w:rsidRPr="00612955" w:rsidRDefault="00850A78" w:rsidP="00B40E8C">
      <w:pPr>
        <w:pStyle w:val="ListParagraph"/>
        <w:numPr>
          <w:ilvl w:val="0"/>
          <w:numId w:val="752"/>
        </w:numPr>
        <w:spacing w:after="120"/>
        <w:ind w:left="714" w:hanging="357"/>
        <w:contextualSpacing w:val="0"/>
        <w:jc w:val="both"/>
        <w:rPr>
          <w:sz w:val="24"/>
          <w:szCs w:val="24"/>
        </w:rPr>
      </w:pPr>
      <w:r w:rsidRPr="00612955">
        <w:rPr>
          <w:sz w:val="24"/>
          <w:szCs w:val="24"/>
        </w:rPr>
        <w:t>Gurken, Radieschen, Tomaten und Paprikaschote in 1,5 cm große Würfel schneiden. Die Zwiebel fein hacken und alles in einer Schüssel mit den Kräutern mischen.</w:t>
      </w:r>
      <w:r>
        <w:rPr>
          <w:sz w:val="24"/>
          <w:szCs w:val="24"/>
        </w:rPr>
        <w:t xml:space="preserve"> </w:t>
      </w:r>
      <w:r w:rsidRPr="00612955">
        <w:rPr>
          <w:sz w:val="24"/>
          <w:szCs w:val="24"/>
        </w:rPr>
        <w:t xml:space="preserve">In einem </w:t>
      </w:r>
      <w:r w:rsidRPr="00612955">
        <w:rPr>
          <w:sz w:val="24"/>
          <w:szCs w:val="24"/>
        </w:rPr>
        <w:lastRenderedPageBreak/>
        <w:t>Schraubglas 75 ml Olivenöl sorgfältig mit Zitronenschale und -saft, Essig, Knoblauch und Zucker vermischen. Das Dressing mit Salz und Pfeffer abschmecken, über den Salat gießen und kurz durchmischen.</w:t>
      </w:r>
    </w:p>
    <w:p w14:paraId="18C09ACE" w14:textId="77777777" w:rsidR="00850A78" w:rsidRPr="00277A98" w:rsidRDefault="00850A78" w:rsidP="00B40E8C">
      <w:pPr>
        <w:pStyle w:val="ListParagraph"/>
        <w:numPr>
          <w:ilvl w:val="0"/>
          <w:numId w:val="752"/>
        </w:numPr>
        <w:spacing w:after="120"/>
        <w:ind w:left="714" w:hanging="357"/>
        <w:contextualSpacing w:val="0"/>
        <w:jc w:val="both"/>
        <w:rPr>
          <w:sz w:val="24"/>
          <w:szCs w:val="24"/>
        </w:rPr>
      </w:pPr>
      <w:r w:rsidRPr="00277A98">
        <w:rPr>
          <w:sz w:val="24"/>
          <w:szCs w:val="24"/>
        </w:rPr>
        <w:t>Kardamon, Piment, Kreuzkümmel mit ¼ TL Salz mischen und auf einen Teller streuen. Die Kichererbsen in der Gewürzmischung wenden, bis sie gleichmäßig überzogen sind. Das restliche Öl bei mittlerer Temperatur in einer Pfanne heiß werden lassen und die Kichererbsen 2-3 Minuten darin braten. Die Pfanne dabei vorsichtig rütteln, damit die Kichererbsen nicht anhängen und gleichmäßig gebräunt werden.</w:t>
      </w:r>
    </w:p>
    <w:p w14:paraId="2FFF9612" w14:textId="77777777" w:rsidR="00850A78" w:rsidRPr="00277A98" w:rsidRDefault="00850A78" w:rsidP="00B40E8C">
      <w:pPr>
        <w:pStyle w:val="ListParagraph"/>
        <w:numPr>
          <w:ilvl w:val="0"/>
          <w:numId w:val="752"/>
        </w:numPr>
        <w:spacing w:after="120"/>
        <w:ind w:left="714" w:hanging="357"/>
        <w:contextualSpacing w:val="0"/>
        <w:jc w:val="both"/>
        <w:rPr>
          <w:sz w:val="24"/>
          <w:szCs w:val="24"/>
        </w:rPr>
      </w:pPr>
      <w:r w:rsidRPr="00277A98">
        <w:rPr>
          <w:sz w:val="24"/>
          <w:szCs w:val="24"/>
        </w:rPr>
        <w:t>Den Salat auf vier Teller verteilen und die Kichererbsen in der Mitte anrichten. Nach Belieben mit etwas Joghurt garnieren und servieren.</w:t>
      </w:r>
      <w:r w:rsidRPr="00277A98">
        <w:rPr>
          <w:sz w:val="24"/>
          <w:szCs w:val="24"/>
        </w:rPr>
        <w:br w:type="page"/>
      </w:r>
    </w:p>
    <w:p w14:paraId="7B2D0415" w14:textId="77777777" w:rsidR="00850A78" w:rsidRDefault="00850A78" w:rsidP="00850A78">
      <w:pPr>
        <w:pStyle w:val="Heading2"/>
        <w:spacing w:after="240"/>
      </w:pPr>
      <w:r>
        <w:lastRenderedPageBreak/>
        <w:t>Spinatsalat mit Datteln und Mandeln</w:t>
      </w:r>
      <w:r>
        <w:rPr>
          <w:rStyle w:val="FootnoteReference"/>
        </w:rPr>
        <w:footnoteReference w:id="159"/>
      </w:r>
      <w:r>
        <w:t xml:space="preserve"> </w:t>
      </w:r>
    </w:p>
    <w:p w14:paraId="090287C7" w14:textId="77777777" w:rsidR="00850A78" w:rsidRDefault="00850A78" w:rsidP="00850A78">
      <w:pPr>
        <w:rPr>
          <w:sz w:val="24"/>
          <w:szCs w:val="24"/>
        </w:rPr>
      </w:pPr>
      <w:r w:rsidRPr="00612955">
        <w:rPr>
          <w:sz w:val="24"/>
          <w:szCs w:val="24"/>
          <w:u w:val="single"/>
        </w:rPr>
        <w:t>Zutaten</w:t>
      </w:r>
      <w:r>
        <w:rPr>
          <w:sz w:val="24"/>
          <w:szCs w:val="24"/>
        </w:rPr>
        <w:t xml:space="preserve"> (für 4 Portionen)</w:t>
      </w:r>
    </w:p>
    <w:p w14:paraId="411F915E" w14:textId="77777777" w:rsidR="00850A78" w:rsidRDefault="00850A78" w:rsidP="00850A78">
      <w:pPr>
        <w:rPr>
          <w:sz w:val="24"/>
          <w:szCs w:val="24"/>
        </w:rPr>
      </w:pPr>
      <w:r>
        <w:rPr>
          <w:sz w:val="24"/>
          <w:szCs w:val="24"/>
        </w:rPr>
        <w:t>1 EL Weißweinessig</w:t>
      </w:r>
    </w:p>
    <w:p w14:paraId="7318A633" w14:textId="77777777" w:rsidR="00850A78" w:rsidRDefault="00850A78" w:rsidP="00850A78">
      <w:pPr>
        <w:rPr>
          <w:sz w:val="24"/>
          <w:szCs w:val="24"/>
        </w:rPr>
      </w:pPr>
      <w:r>
        <w:rPr>
          <w:sz w:val="24"/>
          <w:szCs w:val="24"/>
        </w:rPr>
        <w:t>½ mittelgroße rote Zwiebel, in feine Ringe geschnitten</w:t>
      </w:r>
    </w:p>
    <w:p w14:paraId="13ACF7AE" w14:textId="77777777" w:rsidR="00850A78" w:rsidRDefault="00850A78" w:rsidP="00850A78">
      <w:pPr>
        <w:rPr>
          <w:sz w:val="24"/>
          <w:szCs w:val="24"/>
        </w:rPr>
      </w:pPr>
      <w:r>
        <w:rPr>
          <w:sz w:val="24"/>
          <w:szCs w:val="24"/>
        </w:rPr>
        <w:t>100 g Medjoul-Datteln, entsteint und der Länge nach geviertelt</w:t>
      </w:r>
    </w:p>
    <w:p w14:paraId="6DA67924" w14:textId="77777777" w:rsidR="00850A78" w:rsidRDefault="00850A78" w:rsidP="00850A78">
      <w:pPr>
        <w:rPr>
          <w:sz w:val="24"/>
          <w:szCs w:val="24"/>
        </w:rPr>
      </w:pPr>
      <w:r>
        <w:rPr>
          <w:sz w:val="24"/>
          <w:szCs w:val="24"/>
        </w:rPr>
        <w:t>30 g Butter</w:t>
      </w:r>
    </w:p>
    <w:p w14:paraId="26825D5B" w14:textId="77777777" w:rsidR="00850A78" w:rsidRDefault="00850A78" w:rsidP="00850A78">
      <w:pPr>
        <w:rPr>
          <w:sz w:val="24"/>
          <w:szCs w:val="24"/>
        </w:rPr>
      </w:pPr>
      <w:r>
        <w:rPr>
          <w:sz w:val="24"/>
          <w:szCs w:val="24"/>
        </w:rPr>
        <w:t>2 EL Olivenöl</w:t>
      </w:r>
    </w:p>
    <w:p w14:paraId="72442886" w14:textId="77777777" w:rsidR="00850A78" w:rsidRDefault="00850A78" w:rsidP="00850A78">
      <w:pPr>
        <w:rPr>
          <w:sz w:val="24"/>
          <w:szCs w:val="24"/>
        </w:rPr>
      </w:pPr>
      <w:r>
        <w:rPr>
          <w:sz w:val="24"/>
          <w:szCs w:val="24"/>
        </w:rPr>
        <w:t>2 kleine Pitabrote (etwa 100 g), in 4 cm große Stücke gerissen</w:t>
      </w:r>
    </w:p>
    <w:p w14:paraId="3BD38CEC" w14:textId="77777777" w:rsidR="00850A78" w:rsidRDefault="00850A78" w:rsidP="00850A78">
      <w:pPr>
        <w:rPr>
          <w:sz w:val="24"/>
          <w:szCs w:val="24"/>
        </w:rPr>
      </w:pPr>
      <w:r>
        <w:rPr>
          <w:sz w:val="24"/>
          <w:szCs w:val="24"/>
        </w:rPr>
        <w:t>75 g Mandeln, grob gehackt</w:t>
      </w:r>
    </w:p>
    <w:p w14:paraId="3DD21778" w14:textId="77777777" w:rsidR="00850A78" w:rsidRDefault="00850A78" w:rsidP="00850A78">
      <w:pPr>
        <w:rPr>
          <w:sz w:val="24"/>
          <w:szCs w:val="24"/>
        </w:rPr>
      </w:pPr>
      <w:r>
        <w:rPr>
          <w:sz w:val="24"/>
          <w:szCs w:val="24"/>
        </w:rPr>
        <w:t>½ TL Chiliflocken</w:t>
      </w:r>
    </w:p>
    <w:p w14:paraId="3FDB3959" w14:textId="77777777" w:rsidR="00850A78" w:rsidRDefault="00850A78" w:rsidP="00850A78">
      <w:pPr>
        <w:rPr>
          <w:sz w:val="24"/>
          <w:szCs w:val="24"/>
        </w:rPr>
      </w:pPr>
      <w:r>
        <w:rPr>
          <w:sz w:val="24"/>
          <w:szCs w:val="24"/>
        </w:rPr>
        <w:t>150 g junger Spinat</w:t>
      </w:r>
    </w:p>
    <w:p w14:paraId="5833F49B" w14:textId="77777777" w:rsidR="00850A78" w:rsidRDefault="00850A78" w:rsidP="00850A78">
      <w:pPr>
        <w:rPr>
          <w:sz w:val="24"/>
          <w:szCs w:val="24"/>
        </w:rPr>
      </w:pPr>
      <w:r>
        <w:rPr>
          <w:sz w:val="24"/>
          <w:szCs w:val="24"/>
        </w:rPr>
        <w:t>2 EL Zitronensaft</w:t>
      </w:r>
    </w:p>
    <w:p w14:paraId="5C3BC004" w14:textId="77777777" w:rsidR="00850A78" w:rsidRDefault="00850A78" w:rsidP="00850A78">
      <w:pPr>
        <w:rPr>
          <w:sz w:val="24"/>
          <w:szCs w:val="24"/>
        </w:rPr>
      </w:pPr>
      <w:r>
        <w:rPr>
          <w:sz w:val="24"/>
          <w:szCs w:val="24"/>
        </w:rPr>
        <w:t>Salz</w:t>
      </w:r>
    </w:p>
    <w:p w14:paraId="7B422DE5" w14:textId="77777777" w:rsidR="00850A78" w:rsidRDefault="00850A78" w:rsidP="00850A78">
      <w:pPr>
        <w:rPr>
          <w:sz w:val="24"/>
          <w:szCs w:val="24"/>
        </w:rPr>
      </w:pPr>
    </w:p>
    <w:p w14:paraId="34E79F3B" w14:textId="77777777" w:rsidR="00850A78" w:rsidRDefault="00850A78" w:rsidP="00850A78">
      <w:pPr>
        <w:rPr>
          <w:sz w:val="24"/>
          <w:szCs w:val="24"/>
        </w:rPr>
      </w:pPr>
      <w:r>
        <w:rPr>
          <w:sz w:val="24"/>
          <w:szCs w:val="24"/>
        </w:rPr>
        <w:t>Zubereitungszeit: 35 Minuten</w:t>
      </w:r>
    </w:p>
    <w:p w14:paraId="34D469C9" w14:textId="77777777" w:rsidR="00850A78" w:rsidRPr="00017319" w:rsidRDefault="00850A78" w:rsidP="00B40E8C">
      <w:pPr>
        <w:pStyle w:val="ListParagraph"/>
        <w:numPr>
          <w:ilvl w:val="0"/>
          <w:numId w:val="748"/>
        </w:numPr>
        <w:spacing w:after="120"/>
        <w:ind w:left="714" w:hanging="357"/>
        <w:contextualSpacing w:val="0"/>
        <w:jc w:val="both"/>
        <w:rPr>
          <w:sz w:val="24"/>
          <w:szCs w:val="24"/>
        </w:rPr>
      </w:pPr>
      <w:r w:rsidRPr="00017319">
        <w:rPr>
          <w:sz w:val="24"/>
          <w:szCs w:val="24"/>
        </w:rPr>
        <w:t>Essig, Zwiebel und Datteln und eine Prise Salz in einer kleinen Schüssel mit den Händen vermengen. Die Mischung 20 Minuten ziehen lassen und danach in ein Sieb abgießen. Die Flüssigkeit wegschütten.</w:t>
      </w:r>
    </w:p>
    <w:p w14:paraId="53EB0535" w14:textId="77777777" w:rsidR="00850A78" w:rsidRPr="00017319" w:rsidRDefault="00850A78" w:rsidP="00B40E8C">
      <w:pPr>
        <w:pStyle w:val="ListParagraph"/>
        <w:numPr>
          <w:ilvl w:val="0"/>
          <w:numId w:val="748"/>
        </w:numPr>
        <w:spacing w:after="120"/>
        <w:ind w:left="714" w:hanging="357"/>
        <w:contextualSpacing w:val="0"/>
        <w:jc w:val="both"/>
        <w:rPr>
          <w:sz w:val="24"/>
          <w:szCs w:val="24"/>
        </w:rPr>
      </w:pPr>
      <w:r w:rsidRPr="00017319">
        <w:rPr>
          <w:sz w:val="24"/>
          <w:szCs w:val="24"/>
        </w:rPr>
        <w:t>Inzwischen die Butter mit der Hälfte des Öls in einer mittelgroßen Pfanne erhitzen. Pitabrot und Mandeln hineingeben und unter stetigem Wenden 4-6 Minuten bei mittlerer Hitze rösten, bis das Brot goldbraun und knusprig ist. Die Pfanne vom Herd nehmen, Sumach, Chiliflocken und ¼ TL Salz untermischen und beiseitestellen.</w:t>
      </w:r>
    </w:p>
    <w:p w14:paraId="7A339D24" w14:textId="77777777" w:rsidR="00850A78" w:rsidRPr="00017319" w:rsidRDefault="00850A78" w:rsidP="00B40E8C">
      <w:pPr>
        <w:pStyle w:val="ListParagraph"/>
        <w:numPr>
          <w:ilvl w:val="0"/>
          <w:numId w:val="748"/>
        </w:numPr>
        <w:spacing w:after="120"/>
        <w:ind w:left="714" w:hanging="357"/>
        <w:contextualSpacing w:val="0"/>
        <w:jc w:val="both"/>
        <w:rPr>
          <w:sz w:val="24"/>
          <w:szCs w:val="24"/>
        </w:rPr>
      </w:pPr>
      <w:r w:rsidRPr="00017319">
        <w:rPr>
          <w:sz w:val="24"/>
          <w:szCs w:val="24"/>
        </w:rPr>
        <w:t>Die Spinatblätter unmittelbar vor dem Servieren in eine große Schüssel füllen, die Pita-Mandel-Mischung, Datteln, Zwiebel, das restliche Öl, Zitronensaft sowie 1 Prise Salz zufügen und die Zutaten durchmischen.</w:t>
      </w:r>
    </w:p>
    <w:p w14:paraId="29205495" w14:textId="77777777" w:rsidR="00850A78" w:rsidRPr="00017319" w:rsidRDefault="00850A78" w:rsidP="00B40E8C">
      <w:pPr>
        <w:pStyle w:val="ListParagraph"/>
        <w:numPr>
          <w:ilvl w:val="0"/>
          <w:numId w:val="748"/>
        </w:numPr>
        <w:spacing w:after="120"/>
        <w:ind w:left="714" w:hanging="357"/>
        <w:contextualSpacing w:val="0"/>
        <w:jc w:val="both"/>
        <w:rPr>
          <w:sz w:val="24"/>
          <w:szCs w:val="24"/>
        </w:rPr>
      </w:pPr>
      <w:r w:rsidRPr="00017319">
        <w:rPr>
          <w:sz w:val="24"/>
          <w:szCs w:val="24"/>
        </w:rPr>
        <w:t>Noch einmal abschmecken und sofort servieren.</w:t>
      </w:r>
    </w:p>
    <w:p w14:paraId="58599E30" w14:textId="77777777" w:rsidR="00850A78" w:rsidRPr="00282DAB" w:rsidRDefault="00850A78" w:rsidP="00850A78">
      <w:pPr>
        <w:rPr>
          <w:sz w:val="24"/>
          <w:szCs w:val="24"/>
        </w:rPr>
      </w:pPr>
      <w:r w:rsidRPr="00282DAB">
        <w:rPr>
          <w:sz w:val="24"/>
          <w:szCs w:val="24"/>
        </w:rPr>
        <w:br w:type="page"/>
      </w:r>
    </w:p>
    <w:p w14:paraId="01166AE9" w14:textId="77777777" w:rsidR="00850A78" w:rsidRPr="002B5BCF" w:rsidRDefault="00850A78" w:rsidP="00850A78">
      <w:pPr>
        <w:spacing w:after="240"/>
        <w:rPr>
          <w:rStyle w:val="Heading2Char"/>
        </w:rPr>
      </w:pPr>
      <w:r w:rsidRPr="002B5BCF">
        <w:rPr>
          <w:rStyle w:val="Heading2Char"/>
        </w:rPr>
        <w:lastRenderedPageBreak/>
        <w:t>Pak-Choi-Salat</w:t>
      </w:r>
      <w:r>
        <w:rPr>
          <w:rStyle w:val="FootnoteReference"/>
          <w:rFonts w:asciiTheme="majorHAnsi" w:eastAsiaTheme="majorEastAsia" w:hAnsiTheme="majorHAnsi" w:cstheme="majorBidi"/>
          <w:color w:val="2F5496" w:themeColor="accent1" w:themeShade="BF"/>
          <w:sz w:val="26"/>
          <w:szCs w:val="26"/>
        </w:rPr>
        <w:footnoteReference w:id="160"/>
      </w:r>
      <w:r w:rsidRPr="002B5BCF">
        <w:rPr>
          <w:rStyle w:val="Heading2Char"/>
        </w:rPr>
        <w:t xml:space="preserve"> </w:t>
      </w:r>
    </w:p>
    <w:p w14:paraId="54102D75" w14:textId="77777777" w:rsidR="00850A78" w:rsidRDefault="00850A78" w:rsidP="00850A78">
      <w:pPr>
        <w:rPr>
          <w:sz w:val="24"/>
          <w:szCs w:val="24"/>
        </w:rPr>
      </w:pPr>
      <w:r w:rsidRPr="002B5BCF">
        <w:rPr>
          <w:sz w:val="24"/>
          <w:szCs w:val="24"/>
          <w:u w:val="single"/>
        </w:rPr>
        <w:t>Zutaten</w:t>
      </w:r>
      <w:r>
        <w:rPr>
          <w:sz w:val="24"/>
          <w:szCs w:val="24"/>
        </w:rPr>
        <w:t xml:space="preserve"> (für 4 Portionen)</w:t>
      </w:r>
    </w:p>
    <w:p w14:paraId="0BACBFEB" w14:textId="77777777" w:rsidR="00850A78" w:rsidRDefault="00850A78" w:rsidP="00850A78">
      <w:pPr>
        <w:rPr>
          <w:sz w:val="24"/>
          <w:szCs w:val="24"/>
        </w:rPr>
      </w:pPr>
      <w:r>
        <w:rPr>
          <w:sz w:val="24"/>
          <w:szCs w:val="24"/>
        </w:rPr>
        <w:t>1 EL Sesamsaat</w:t>
      </w:r>
    </w:p>
    <w:p w14:paraId="7D4B5436" w14:textId="77777777" w:rsidR="00850A78" w:rsidRDefault="00850A78" w:rsidP="00850A78">
      <w:pPr>
        <w:rPr>
          <w:sz w:val="24"/>
          <w:szCs w:val="24"/>
        </w:rPr>
      </w:pPr>
      <w:r>
        <w:rPr>
          <w:sz w:val="24"/>
          <w:szCs w:val="24"/>
        </w:rPr>
        <w:t>600 g Pak-Choi</w:t>
      </w:r>
    </w:p>
    <w:p w14:paraId="4DEAA483" w14:textId="77777777" w:rsidR="00850A78" w:rsidRDefault="00850A78" w:rsidP="00850A78">
      <w:pPr>
        <w:rPr>
          <w:sz w:val="24"/>
          <w:szCs w:val="24"/>
        </w:rPr>
      </w:pPr>
      <w:r>
        <w:rPr>
          <w:sz w:val="24"/>
          <w:szCs w:val="24"/>
        </w:rPr>
        <w:t>35 g frischer Ingwer</w:t>
      </w:r>
    </w:p>
    <w:p w14:paraId="3DB60A09" w14:textId="77777777" w:rsidR="00850A78" w:rsidRDefault="00850A78" w:rsidP="00850A78">
      <w:pPr>
        <w:rPr>
          <w:sz w:val="24"/>
          <w:szCs w:val="24"/>
        </w:rPr>
      </w:pPr>
      <w:r>
        <w:rPr>
          <w:sz w:val="24"/>
          <w:szCs w:val="24"/>
        </w:rPr>
        <w:t>3 Knoblauchzehen</w:t>
      </w:r>
    </w:p>
    <w:p w14:paraId="0BABC9F3" w14:textId="77777777" w:rsidR="00850A78" w:rsidRDefault="00850A78" w:rsidP="00850A78">
      <w:pPr>
        <w:rPr>
          <w:sz w:val="24"/>
          <w:szCs w:val="24"/>
        </w:rPr>
      </w:pPr>
      <w:r>
        <w:rPr>
          <w:sz w:val="24"/>
          <w:szCs w:val="24"/>
        </w:rPr>
        <w:t>1 rote Chilischote</w:t>
      </w:r>
    </w:p>
    <w:p w14:paraId="586F181D" w14:textId="77777777" w:rsidR="00850A78" w:rsidRDefault="00850A78" w:rsidP="00850A78">
      <w:pPr>
        <w:rPr>
          <w:sz w:val="24"/>
          <w:szCs w:val="24"/>
        </w:rPr>
      </w:pPr>
      <w:r>
        <w:rPr>
          <w:sz w:val="24"/>
          <w:szCs w:val="24"/>
        </w:rPr>
        <w:t>2 EL Erdnussöl</w:t>
      </w:r>
    </w:p>
    <w:p w14:paraId="38FCEA26" w14:textId="77777777" w:rsidR="00850A78" w:rsidRDefault="00850A78" w:rsidP="00850A78">
      <w:pPr>
        <w:rPr>
          <w:sz w:val="24"/>
          <w:szCs w:val="24"/>
        </w:rPr>
      </w:pPr>
      <w:r>
        <w:rPr>
          <w:sz w:val="24"/>
          <w:szCs w:val="24"/>
        </w:rPr>
        <w:t>Salz</w:t>
      </w:r>
    </w:p>
    <w:p w14:paraId="59AF96EF" w14:textId="77777777" w:rsidR="00850A78" w:rsidRDefault="00850A78" w:rsidP="00850A78">
      <w:pPr>
        <w:rPr>
          <w:sz w:val="24"/>
          <w:szCs w:val="24"/>
        </w:rPr>
      </w:pPr>
      <w:r>
        <w:rPr>
          <w:sz w:val="24"/>
          <w:szCs w:val="24"/>
        </w:rPr>
        <w:t>300 g weißer Rettich</w:t>
      </w:r>
    </w:p>
    <w:p w14:paraId="403E3494" w14:textId="77777777" w:rsidR="00850A78" w:rsidRDefault="00850A78" w:rsidP="00850A78">
      <w:pPr>
        <w:rPr>
          <w:sz w:val="24"/>
          <w:szCs w:val="24"/>
        </w:rPr>
      </w:pPr>
      <w:r>
        <w:rPr>
          <w:sz w:val="24"/>
          <w:szCs w:val="24"/>
        </w:rPr>
        <w:t>4 – 5 EL Sojasauce</w:t>
      </w:r>
    </w:p>
    <w:p w14:paraId="2D73DEDE" w14:textId="77777777" w:rsidR="00850A78" w:rsidRDefault="00850A78" w:rsidP="00850A78">
      <w:pPr>
        <w:rPr>
          <w:sz w:val="24"/>
          <w:szCs w:val="24"/>
        </w:rPr>
      </w:pPr>
      <w:r>
        <w:rPr>
          <w:sz w:val="24"/>
          <w:szCs w:val="24"/>
        </w:rPr>
        <w:t>3 EL Zitronensaft</w:t>
      </w:r>
    </w:p>
    <w:p w14:paraId="5139C0F7" w14:textId="77777777" w:rsidR="00850A78" w:rsidRDefault="00850A78" w:rsidP="00850A78">
      <w:pPr>
        <w:rPr>
          <w:sz w:val="24"/>
          <w:szCs w:val="24"/>
        </w:rPr>
      </w:pPr>
      <w:r>
        <w:rPr>
          <w:sz w:val="24"/>
          <w:szCs w:val="24"/>
        </w:rPr>
        <w:t>1 -2 TL Fischsauce</w:t>
      </w:r>
    </w:p>
    <w:p w14:paraId="2FACA729" w14:textId="77777777" w:rsidR="00850A78" w:rsidRDefault="00850A78" w:rsidP="00850A78">
      <w:pPr>
        <w:rPr>
          <w:sz w:val="24"/>
          <w:szCs w:val="24"/>
        </w:rPr>
      </w:pPr>
      <w:r>
        <w:rPr>
          <w:sz w:val="24"/>
          <w:szCs w:val="24"/>
        </w:rPr>
        <w:t>1 Beet Kresse</w:t>
      </w:r>
    </w:p>
    <w:p w14:paraId="0D95AB29" w14:textId="77777777" w:rsidR="00850A78" w:rsidRDefault="00850A78" w:rsidP="00850A78">
      <w:pPr>
        <w:rPr>
          <w:sz w:val="24"/>
          <w:szCs w:val="24"/>
        </w:rPr>
      </w:pPr>
    </w:p>
    <w:p w14:paraId="41D40083" w14:textId="77777777" w:rsidR="00850A78" w:rsidRDefault="00850A78" w:rsidP="00850A78">
      <w:pPr>
        <w:rPr>
          <w:sz w:val="24"/>
          <w:szCs w:val="24"/>
        </w:rPr>
      </w:pPr>
      <w:r>
        <w:rPr>
          <w:sz w:val="24"/>
          <w:szCs w:val="24"/>
        </w:rPr>
        <w:t>Zubereitungszeit: 50 Minuten plus 15 Minuten Garzeit</w:t>
      </w:r>
    </w:p>
    <w:p w14:paraId="7D247967" w14:textId="77777777" w:rsidR="00850A78" w:rsidRPr="00EF6E88" w:rsidRDefault="00850A78" w:rsidP="00B40E8C">
      <w:pPr>
        <w:pStyle w:val="ListParagraph"/>
        <w:numPr>
          <w:ilvl w:val="0"/>
          <w:numId w:val="692"/>
        </w:numPr>
        <w:spacing w:after="120"/>
        <w:ind w:left="714" w:hanging="357"/>
        <w:contextualSpacing w:val="0"/>
        <w:jc w:val="both"/>
        <w:rPr>
          <w:sz w:val="24"/>
          <w:szCs w:val="24"/>
        </w:rPr>
      </w:pPr>
      <w:r w:rsidRPr="00EF6E88">
        <w:rPr>
          <w:sz w:val="24"/>
          <w:szCs w:val="24"/>
        </w:rPr>
        <w:t xml:space="preserve">Sesamsaat in einer Pfanne ohne Fett goldbraun rösten und beiseitestellen. Pak choi putzen, waschen und längs halbieren. Ingwer und Knoblauch fein würfeln. Chili putzen und in feine Ringe schneiden. Öl in einer großen Pfanne erhitzen. Knoblauch, Ingwer und Chili darin kurz andünsten. Pak </w:t>
      </w:r>
      <w:r>
        <w:rPr>
          <w:sz w:val="24"/>
          <w:szCs w:val="24"/>
        </w:rPr>
        <w:t>C</w:t>
      </w:r>
      <w:r w:rsidRPr="00EF6E88">
        <w:rPr>
          <w:sz w:val="24"/>
          <w:szCs w:val="24"/>
        </w:rPr>
        <w:t>hoi leicht mit Salz würzen und zugeben. Bei mittlerer Hitze 7 Minuten garen.</w:t>
      </w:r>
    </w:p>
    <w:p w14:paraId="7B52601F" w14:textId="77777777" w:rsidR="00850A78" w:rsidRPr="00EF6E88" w:rsidRDefault="00850A78" w:rsidP="00B40E8C">
      <w:pPr>
        <w:pStyle w:val="ListParagraph"/>
        <w:numPr>
          <w:ilvl w:val="0"/>
          <w:numId w:val="692"/>
        </w:numPr>
        <w:spacing w:after="120"/>
        <w:ind w:left="714" w:hanging="357"/>
        <w:contextualSpacing w:val="0"/>
        <w:jc w:val="both"/>
        <w:rPr>
          <w:sz w:val="24"/>
          <w:szCs w:val="24"/>
        </w:rPr>
      </w:pPr>
      <w:r w:rsidRPr="00EF6E88">
        <w:rPr>
          <w:sz w:val="24"/>
          <w:szCs w:val="24"/>
        </w:rPr>
        <w:t>Rettich schälen und in dünne Scheiben schneiden, die Scheiben in dünne Streifen schneiden. Gegartes Gemüse und Rettich in eine Schüssel geben und mit Sojasauce, Zitronensaft und Fischsauce nach Belieben abschmecken. Kresse vom Beet schneiden und mit der Sesamsaat über den Salat streuen. Salat zu Spareribs servieren.</w:t>
      </w:r>
    </w:p>
    <w:p w14:paraId="223E8145" w14:textId="77777777" w:rsidR="00850A78" w:rsidRDefault="00850A78" w:rsidP="00850A78">
      <w:pPr>
        <w:rPr>
          <w:sz w:val="24"/>
          <w:szCs w:val="24"/>
        </w:rPr>
      </w:pPr>
    </w:p>
    <w:p w14:paraId="52F1FF38" w14:textId="77777777" w:rsidR="00850A78" w:rsidRDefault="00850A78" w:rsidP="00850A78">
      <w:pPr>
        <w:rPr>
          <w:sz w:val="24"/>
          <w:szCs w:val="24"/>
        </w:rPr>
      </w:pPr>
      <w:r>
        <w:rPr>
          <w:sz w:val="24"/>
          <w:szCs w:val="24"/>
        </w:rPr>
        <w:br w:type="page"/>
      </w:r>
    </w:p>
    <w:p w14:paraId="28D8E84D" w14:textId="65DD0F43" w:rsidR="00850A78" w:rsidRDefault="00850A78" w:rsidP="00850A78">
      <w:pPr>
        <w:pStyle w:val="Heading2"/>
        <w:spacing w:after="240"/>
      </w:pPr>
      <w:r>
        <w:lastRenderedPageBreak/>
        <w:t>Mozzarella-Carpaccio mit Erbsen-Vinaigrette</w:t>
      </w:r>
      <w:r>
        <w:rPr>
          <w:rStyle w:val="FootnoteReference"/>
        </w:rPr>
        <w:footnoteReference w:id="161"/>
      </w:r>
      <w:r>
        <w:t xml:space="preserve"> </w:t>
      </w:r>
    </w:p>
    <w:p w14:paraId="2454AD76" w14:textId="77777777" w:rsidR="00850A78" w:rsidRPr="006005B1" w:rsidRDefault="00850A78" w:rsidP="00850A78">
      <w:pPr>
        <w:rPr>
          <w:sz w:val="24"/>
          <w:szCs w:val="24"/>
          <w:u w:val="single"/>
        </w:rPr>
      </w:pPr>
      <w:r w:rsidRPr="006005B1">
        <w:rPr>
          <w:sz w:val="24"/>
          <w:szCs w:val="24"/>
          <w:u w:val="single"/>
        </w:rPr>
        <w:t>Zutaten:</w:t>
      </w:r>
    </w:p>
    <w:p w14:paraId="5F8F5963" w14:textId="77777777" w:rsidR="00850A78" w:rsidRDefault="00850A78" w:rsidP="00850A78">
      <w:pPr>
        <w:rPr>
          <w:sz w:val="24"/>
          <w:szCs w:val="24"/>
        </w:rPr>
      </w:pPr>
      <w:r>
        <w:rPr>
          <w:sz w:val="24"/>
          <w:szCs w:val="24"/>
        </w:rPr>
        <w:t>400 g Erbsenschoten (ungepalt)</w:t>
      </w:r>
    </w:p>
    <w:p w14:paraId="19651CC9" w14:textId="77777777" w:rsidR="00850A78" w:rsidRDefault="00850A78" w:rsidP="00850A78">
      <w:pPr>
        <w:rPr>
          <w:sz w:val="24"/>
          <w:szCs w:val="24"/>
        </w:rPr>
      </w:pPr>
      <w:r>
        <w:rPr>
          <w:sz w:val="24"/>
          <w:szCs w:val="24"/>
        </w:rPr>
        <w:t>1 kleine rote Paprikaschote</w:t>
      </w:r>
    </w:p>
    <w:p w14:paraId="570DFB1F" w14:textId="77777777" w:rsidR="00850A78" w:rsidRDefault="00850A78" w:rsidP="00850A78">
      <w:pPr>
        <w:rPr>
          <w:sz w:val="24"/>
          <w:szCs w:val="24"/>
        </w:rPr>
      </w:pPr>
      <w:r>
        <w:rPr>
          <w:sz w:val="24"/>
          <w:szCs w:val="24"/>
        </w:rPr>
        <w:t>1 kleine weiße Zwiebel</w:t>
      </w:r>
    </w:p>
    <w:p w14:paraId="4E67C5A1" w14:textId="77777777" w:rsidR="00850A78" w:rsidRDefault="00850A78" w:rsidP="00850A78">
      <w:pPr>
        <w:rPr>
          <w:sz w:val="24"/>
          <w:szCs w:val="24"/>
        </w:rPr>
      </w:pPr>
      <w:r>
        <w:rPr>
          <w:sz w:val="24"/>
          <w:szCs w:val="24"/>
        </w:rPr>
        <w:t>6 schwarze Oliven (entsteint)</w:t>
      </w:r>
    </w:p>
    <w:p w14:paraId="7E158481" w14:textId="77777777" w:rsidR="00850A78" w:rsidRPr="00934F29" w:rsidRDefault="00850A78" w:rsidP="00850A78">
      <w:pPr>
        <w:rPr>
          <w:sz w:val="24"/>
          <w:szCs w:val="24"/>
          <w:lang w:val="en-US"/>
        </w:rPr>
      </w:pPr>
      <w:r w:rsidRPr="00934F29">
        <w:rPr>
          <w:sz w:val="24"/>
          <w:szCs w:val="24"/>
          <w:lang w:val="en-US"/>
        </w:rPr>
        <w:t xml:space="preserve">1 </w:t>
      </w:r>
      <w:proofErr w:type="spellStart"/>
      <w:r w:rsidRPr="00934F29">
        <w:rPr>
          <w:sz w:val="24"/>
          <w:szCs w:val="24"/>
          <w:lang w:val="en-US"/>
        </w:rPr>
        <w:t>Zitrone</w:t>
      </w:r>
      <w:proofErr w:type="spellEnd"/>
    </w:p>
    <w:p w14:paraId="1A8952F5" w14:textId="77777777" w:rsidR="00850A78" w:rsidRPr="00934F29" w:rsidRDefault="00850A78" w:rsidP="00850A78">
      <w:pPr>
        <w:rPr>
          <w:sz w:val="24"/>
          <w:szCs w:val="24"/>
          <w:lang w:val="en-US"/>
        </w:rPr>
      </w:pPr>
      <w:r w:rsidRPr="00934F29">
        <w:rPr>
          <w:sz w:val="24"/>
          <w:szCs w:val="24"/>
          <w:lang w:val="en-US"/>
        </w:rPr>
        <w:t xml:space="preserve">5 EL Aceto </w:t>
      </w:r>
      <w:proofErr w:type="spellStart"/>
      <w:r w:rsidRPr="00934F29">
        <w:rPr>
          <w:sz w:val="24"/>
          <w:szCs w:val="24"/>
          <w:lang w:val="en-US"/>
        </w:rPr>
        <w:t>Balsamico</w:t>
      </w:r>
      <w:proofErr w:type="spellEnd"/>
      <w:r w:rsidRPr="00934F29">
        <w:rPr>
          <w:sz w:val="24"/>
          <w:szCs w:val="24"/>
          <w:lang w:val="en-US"/>
        </w:rPr>
        <w:t xml:space="preserve"> </w:t>
      </w:r>
      <w:proofErr w:type="spellStart"/>
      <w:r w:rsidRPr="00934F29">
        <w:rPr>
          <w:sz w:val="24"/>
          <w:szCs w:val="24"/>
          <w:lang w:val="en-US"/>
        </w:rPr>
        <w:t>bianco</w:t>
      </w:r>
      <w:proofErr w:type="spellEnd"/>
    </w:p>
    <w:p w14:paraId="214051DB" w14:textId="77777777" w:rsidR="00850A78" w:rsidRPr="00934F29" w:rsidRDefault="00850A78" w:rsidP="00850A78">
      <w:pPr>
        <w:rPr>
          <w:sz w:val="24"/>
          <w:szCs w:val="24"/>
          <w:lang w:val="en-US"/>
        </w:rPr>
      </w:pPr>
      <w:r w:rsidRPr="00934F29">
        <w:rPr>
          <w:sz w:val="24"/>
          <w:szCs w:val="24"/>
          <w:lang w:val="en-US"/>
        </w:rPr>
        <w:t xml:space="preserve">1 EL </w:t>
      </w:r>
      <w:proofErr w:type="spellStart"/>
      <w:r w:rsidRPr="00934F29">
        <w:rPr>
          <w:sz w:val="24"/>
          <w:szCs w:val="24"/>
          <w:lang w:val="en-US"/>
        </w:rPr>
        <w:t>Akazienhonig</w:t>
      </w:r>
      <w:proofErr w:type="spellEnd"/>
    </w:p>
    <w:p w14:paraId="3B90F1A9" w14:textId="77777777" w:rsidR="00850A78" w:rsidRDefault="00850A78" w:rsidP="00850A78">
      <w:pPr>
        <w:rPr>
          <w:sz w:val="24"/>
          <w:szCs w:val="24"/>
        </w:rPr>
      </w:pPr>
      <w:r>
        <w:rPr>
          <w:sz w:val="24"/>
          <w:szCs w:val="24"/>
        </w:rPr>
        <w:t>1 TL Fleur de Sel</w:t>
      </w:r>
    </w:p>
    <w:p w14:paraId="4293B597" w14:textId="77777777" w:rsidR="00850A78" w:rsidRDefault="00850A78" w:rsidP="00850A78">
      <w:pPr>
        <w:rPr>
          <w:sz w:val="24"/>
          <w:szCs w:val="24"/>
        </w:rPr>
      </w:pPr>
      <w:r>
        <w:rPr>
          <w:sz w:val="24"/>
          <w:szCs w:val="24"/>
        </w:rPr>
        <w:t>Pfeffer, Salz</w:t>
      </w:r>
    </w:p>
    <w:p w14:paraId="37AA297D" w14:textId="77777777" w:rsidR="00850A78" w:rsidRDefault="00850A78" w:rsidP="00850A78">
      <w:pPr>
        <w:rPr>
          <w:sz w:val="24"/>
          <w:szCs w:val="24"/>
        </w:rPr>
      </w:pPr>
      <w:r>
        <w:rPr>
          <w:sz w:val="24"/>
          <w:szCs w:val="24"/>
        </w:rPr>
        <w:t>8 EL Olivenöl</w:t>
      </w:r>
    </w:p>
    <w:p w14:paraId="16066CC4" w14:textId="77777777" w:rsidR="00850A78" w:rsidRDefault="00850A78" w:rsidP="00850A78">
      <w:pPr>
        <w:rPr>
          <w:sz w:val="24"/>
          <w:szCs w:val="24"/>
        </w:rPr>
      </w:pPr>
      <w:r>
        <w:rPr>
          <w:sz w:val="24"/>
          <w:szCs w:val="24"/>
        </w:rPr>
        <w:t>3 Stiele Estragon</w:t>
      </w:r>
    </w:p>
    <w:p w14:paraId="0F875234" w14:textId="77777777" w:rsidR="00850A78" w:rsidRDefault="00850A78" w:rsidP="00850A78">
      <w:pPr>
        <w:rPr>
          <w:sz w:val="24"/>
          <w:szCs w:val="24"/>
        </w:rPr>
      </w:pPr>
      <w:r>
        <w:rPr>
          <w:sz w:val="24"/>
          <w:szCs w:val="24"/>
        </w:rPr>
        <w:t>4 Mozzarella</w:t>
      </w:r>
    </w:p>
    <w:p w14:paraId="556954CE" w14:textId="77777777" w:rsidR="00850A78" w:rsidRDefault="00850A78" w:rsidP="00850A78">
      <w:pPr>
        <w:rPr>
          <w:sz w:val="24"/>
          <w:szCs w:val="24"/>
        </w:rPr>
      </w:pPr>
    </w:p>
    <w:p w14:paraId="44E73A5A" w14:textId="77777777" w:rsidR="00850A78" w:rsidRDefault="00850A78" w:rsidP="00850A78">
      <w:pPr>
        <w:rPr>
          <w:sz w:val="24"/>
          <w:szCs w:val="24"/>
        </w:rPr>
      </w:pPr>
      <w:r>
        <w:rPr>
          <w:sz w:val="24"/>
          <w:szCs w:val="24"/>
        </w:rPr>
        <w:t>Zubereitungszeit: 45 Minuten</w:t>
      </w:r>
    </w:p>
    <w:p w14:paraId="75B66E87" w14:textId="77777777" w:rsidR="00850A78" w:rsidRPr="00B00048" w:rsidRDefault="00850A78" w:rsidP="00B40E8C">
      <w:pPr>
        <w:pStyle w:val="ListParagraph"/>
        <w:numPr>
          <w:ilvl w:val="0"/>
          <w:numId w:val="684"/>
        </w:numPr>
        <w:spacing w:after="120"/>
        <w:ind w:left="714" w:hanging="357"/>
        <w:contextualSpacing w:val="0"/>
        <w:jc w:val="both"/>
        <w:rPr>
          <w:sz w:val="24"/>
          <w:szCs w:val="24"/>
        </w:rPr>
      </w:pPr>
      <w:r w:rsidRPr="00B00048">
        <w:rPr>
          <w:sz w:val="24"/>
          <w:szCs w:val="24"/>
        </w:rPr>
        <w:t>Erbsen palen und in kochendem Salzwasser 1 – 2 garen, abschrecken und abtropfen lassen.</w:t>
      </w:r>
    </w:p>
    <w:p w14:paraId="72BB1718" w14:textId="77777777" w:rsidR="00850A78" w:rsidRPr="00B00048" w:rsidRDefault="00850A78" w:rsidP="00B40E8C">
      <w:pPr>
        <w:pStyle w:val="ListParagraph"/>
        <w:numPr>
          <w:ilvl w:val="0"/>
          <w:numId w:val="684"/>
        </w:numPr>
        <w:spacing w:after="120"/>
        <w:ind w:left="714" w:hanging="357"/>
        <w:contextualSpacing w:val="0"/>
        <w:jc w:val="both"/>
        <w:rPr>
          <w:sz w:val="24"/>
          <w:szCs w:val="24"/>
        </w:rPr>
      </w:pPr>
      <w:r w:rsidRPr="00B00048">
        <w:rPr>
          <w:sz w:val="24"/>
          <w:szCs w:val="24"/>
        </w:rPr>
        <w:t>Paprika waschen, trocken tupfen, vierteln, entkernen und mit der Hautseite nach oben auf ein Backblech legen. Unter dem vorgeheizten Backofengrill auf der obersten Schiene bei 240 Grad 6 – 8 Minuten grillen, bis die Haut schwarze Blasen wirft. Paprika herausnehmen, in einem Gefrierbeutel 15 Minuten ausdämpfen lassen. Paprika häuten und in ca. 5 mm große Würfel schneiden. Zwiebel in feine Würfel schneiden. Oliven abtropfen lassen, grob schneiden. Zitrone waschen, trocken tupfen, 1 TL Zitronenschale abreiben.</w:t>
      </w:r>
    </w:p>
    <w:p w14:paraId="0E71DCD9" w14:textId="77777777" w:rsidR="00850A78" w:rsidRPr="00B00048" w:rsidRDefault="00850A78" w:rsidP="00B40E8C">
      <w:pPr>
        <w:pStyle w:val="ListParagraph"/>
        <w:numPr>
          <w:ilvl w:val="0"/>
          <w:numId w:val="684"/>
        </w:numPr>
        <w:spacing w:after="120"/>
        <w:ind w:left="714" w:hanging="357"/>
        <w:contextualSpacing w:val="0"/>
        <w:jc w:val="both"/>
        <w:rPr>
          <w:sz w:val="24"/>
          <w:szCs w:val="24"/>
        </w:rPr>
      </w:pPr>
      <w:r w:rsidRPr="00B00048">
        <w:rPr>
          <w:sz w:val="24"/>
          <w:szCs w:val="24"/>
        </w:rPr>
        <w:t>Essig mit Honig, Fleur de Sel, etwas Pfeffer und Zitronenschale verrühren. Olivenöl unterschlagen. Erbsen, Paprika, Zwiebel und Oliven zugeben. Estragonblätter von den Stielen zupfen, fein schneiden und unterrühren.</w:t>
      </w:r>
    </w:p>
    <w:p w14:paraId="41321E50" w14:textId="77777777" w:rsidR="00850A78" w:rsidRPr="00B00048" w:rsidRDefault="00850A78" w:rsidP="00B40E8C">
      <w:pPr>
        <w:pStyle w:val="ListParagraph"/>
        <w:numPr>
          <w:ilvl w:val="0"/>
          <w:numId w:val="684"/>
        </w:numPr>
        <w:spacing w:after="120"/>
        <w:ind w:left="714" w:hanging="357"/>
        <w:contextualSpacing w:val="0"/>
        <w:jc w:val="both"/>
        <w:rPr>
          <w:sz w:val="24"/>
          <w:szCs w:val="24"/>
        </w:rPr>
      </w:pPr>
      <w:r w:rsidRPr="00B00048">
        <w:rPr>
          <w:sz w:val="24"/>
          <w:szCs w:val="24"/>
        </w:rPr>
        <w:t xml:space="preserve">Mozzarella in einem Sieb gut abtropfen lassen. Mozzarella in dünne Scheiben schneiden und auf einer Platte anrichten. Die </w:t>
      </w:r>
      <w:r>
        <w:rPr>
          <w:sz w:val="24"/>
          <w:szCs w:val="24"/>
        </w:rPr>
        <w:t>E</w:t>
      </w:r>
      <w:r w:rsidRPr="00B00048">
        <w:rPr>
          <w:sz w:val="24"/>
          <w:szCs w:val="24"/>
        </w:rPr>
        <w:t>rbsen-Paprika-Vinaigrette auf dem Mozzarella verteilen. Minzblätter von den Stielen zupfen. Mozzarella-Carpaccio mit etwas Pfeffer und Minze bestreuen und servieren. Dazu passt geröstetes Baguette.</w:t>
      </w:r>
    </w:p>
    <w:p w14:paraId="3D1E843A" w14:textId="5829FFD6" w:rsidR="00157DC1" w:rsidRDefault="00157DC1" w:rsidP="00157DC1">
      <w:pPr>
        <w:pStyle w:val="Heading2"/>
        <w:spacing w:after="240"/>
      </w:pPr>
      <w:r>
        <w:lastRenderedPageBreak/>
        <w:t>Brokkolisalat mit Granatapfelkernen und Rosinen</w:t>
      </w:r>
      <w:r>
        <w:rPr>
          <w:rStyle w:val="FootnoteReference"/>
        </w:rPr>
        <w:footnoteReference w:id="162"/>
      </w:r>
      <w:r>
        <w:t xml:space="preserve"> </w:t>
      </w:r>
    </w:p>
    <w:p w14:paraId="56C36F19" w14:textId="77777777" w:rsidR="00157DC1" w:rsidRDefault="00157DC1" w:rsidP="00157DC1">
      <w:pPr>
        <w:rPr>
          <w:sz w:val="24"/>
          <w:szCs w:val="24"/>
        </w:rPr>
      </w:pPr>
      <w:r w:rsidRPr="00656FA3">
        <w:rPr>
          <w:sz w:val="24"/>
          <w:szCs w:val="24"/>
          <w:u w:val="single"/>
        </w:rPr>
        <w:t>Zutaten</w:t>
      </w:r>
      <w:r>
        <w:rPr>
          <w:sz w:val="24"/>
          <w:szCs w:val="24"/>
        </w:rPr>
        <w:t xml:space="preserve"> (für 4 Portionen)</w:t>
      </w:r>
    </w:p>
    <w:p w14:paraId="2289FD9B" w14:textId="77777777" w:rsidR="00157DC1" w:rsidRDefault="00157DC1" w:rsidP="00157DC1">
      <w:pPr>
        <w:rPr>
          <w:sz w:val="24"/>
          <w:szCs w:val="24"/>
        </w:rPr>
      </w:pPr>
      <w:r>
        <w:rPr>
          <w:sz w:val="24"/>
          <w:szCs w:val="24"/>
        </w:rPr>
        <w:t>2 Köpfe frischer Brokkoli</w:t>
      </w:r>
    </w:p>
    <w:p w14:paraId="22D2EFE3" w14:textId="77777777" w:rsidR="00157DC1" w:rsidRDefault="00157DC1" w:rsidP="00157DC1">
      <w:pPr>
        <w:rPr>
          <w:sz w:val="24"/>
          <w:szCs w:val="24"/>
        </w:rPr>
      </w:pPr>
      <w:r>
        <w:rPr>
          <w:sz w:val="24"/>
          <w:szCs w:val="24"/>
        </w:rPr>
        <w:t>1 kleine rote Zwiebel, fein gehackt</w:t>
      </w:r>
    </w:p>
    <w:p w14:paraId="1149A35F" w14:textId="77777777" w:rsidR="00157DC1" w:rsidRDefault="00157DC1" w:rsidP="00157DC1">
      <w:pPr>
        <w:rPr>
          <w:sz w:val="24"/>
          <w:szCs w:val="24"/>
        </w:rPr>
      </w:pPr>
      <w:r>
        <w:rPr>
          <w:sz w:val="24"/>
          <w:szCs w:val="24"/>
        </w:rPr>
        <w:t>Kerne von 1 Granatapfel</w:t>
      </w:r>
    </w:p>
    <w:p w14:paraId="510D2710" w14:textId="77777777" w:rsidR="00157DC1" w:rsidRDefault="00157DC1" w:rsidP="00157DC1">
      <w:pPr>
        <w:rPr>
          <w:sz w:val="24"/>
          <w:szCs w:val="24"/>
        </w:rPr>
      </w:pPr>
      <w:r>
        <w:rPr>
          <w:sz w:val="24"/>
          <w:szCs w:val="24"/>
        </w:rPr>
        <w:t>150 g Rosinen</w:t>
      </w:r>
    </w:p>
    <w:p w14:paraId="00A06975" w14:textId="77777777" w:rsidR="00157DC1" w:rsidRDefault="00157DC1" w:rsidP="00157DC1">
      <w:pPr>
        <w:rPr>
          <w:sz w:val="24"/>
          <w:szCs w:val="24"/>
        </w:rPr>
      </w:pPr>
      <w:r>
        <w:rPr>
          <w:sz w:val="24"/>
          <w:szCs w:val="24"/>
        </w:rPr>
        <w:t>75 g Sonnenblumenkerne, geröstet</w:t>
      </w:r>
    </w:p>
    <w:p w14:paraId="24FA5C69" w14:textId="77777777" w:rsidR="00157DC1" w:rsidRDefault="00157DC1" w:rsidP="00157DC1">
      <w:pPr>
        <w:rPr>
          <w:sz w:val="24"/>
          <w:szCs w:val="24"/>
        </w:rPr>
      </w:pPr>
      <w:r>
        <w:rPr>
          <w:sz w:val="24"/>
          <w:szCs w:val="24"/>
        </w:rPr>
        <w:t>250 g Naturjoghurt</w:t>
      </w:r>
    </w:p>
    <w:p w14:paraId="33B7F6BF" w14:textId="77777777" w:rsidR="00157DC1" w:rsidRDefault="00157DC1" w:rsidP="00157DC1">
      <w:pPr>
        <w:rPr>
          <w:sz w:val="24"/>
          <w:szCs w:val="24"/>
        </w:rPr>
      </w:pPr>
      <w:r>
        <w:rPr>
          <w:sz w:val="24"/>
          <w:szCs w:val="24"/>
        </w:rPr>
        <w:t>½ TL Meersalz</w:t>
      </w:r>
    </w:p>
    <w:p w14:paraId="3381D11F" w14:textId="77777777" w:rsidR="00157DC1" w:rsidRDefault="00157DC1" w:rsidP="00157DC1">
      <w:pPr>
        <w:rPr>
          <w:sz w:val="24"/>
          <w:szCs w:val="24"/>
        </w:rPr>
      </w:pPr>
      <w:r>
        <w:rPr>
          <w:sz w:val="24"/>
          <w:szCs w:val="24"/>
        </w:rPr>
        <w:t>Schwarzer Pfeffer aus der Mühle</w:t>
      </w:r>
    </w:p>
    <w:p w14:paraId="16405849" w14:textId="77777777" w:rsidR="00157DC1" w:rsidRDefault="00157DC1" w:rsidP="00157DC1">
      <w:pPr>
        <w:rPr>
          <w:sz w:val="24"/>
          <w:szCs w:val="24"/>
        </w:rPr>
      </w:pPr>
    </w:p>
    <w:p w14:paraId="3D87A553" w14:textId="77777777" w:rsidR="00157DC1" w:rsidRDefault="00157DC1" w:rsidP="00157DC1">
      <w:pPr>
        <w:rPr>
          <w:sz w:val="24"/>
          <w:szCs w:val="24"/>
        </w:rPr>
      </w:pPr>
    </w:p>
    <w:p w14:paraId="17DE3736" w14:textId="77777777" w:rsidR="00157DC1" w:rsidRDefault="00157DC1" w:rsidP="00157DC1">
      <w:pPr>
        <w:rPr>
          <w:sz w:val="24"/>
          <w:szCs w:val="24"/>
        </w:rPr>
      </w:pPr>
      <w:r>
        <w:rPr>
          <w:sz w:val="24"/>
          <w:szCs w:val="24"/>
        </w:rPr>
        <w:t>Zubereitungszeit: 30 Minuten</w:t>
      </w:r>
    </w:p>
    <w:p w14:paraId="42F8CA84" w14:textId="77777777" w:rsidR="00157DC1" w:rsidRPr="00A751D0" w:rsidRDefault="00157DC1" w:rsidP="00E76E01">
      <w:pPr>
        <w:pStyle w:val="ListParagraph"/>
        <w:numPr>
          <w:ilvl w:val="0"/>
          <w:numId w:val="52"/>
        </w:numPr>
        <w:spacing w:after="120"/>
        <w:ind w:left="714" w:hanging="357"/>
        <w:contextualSpacing w:val="0"/>
        <w:jc w:val="both"/>
        <w:rPr>
          <w:sz w:val="24"/>
          <w:szCs w:val="24"/>
        </w:rPr>
      </w:pPr>
      <w:r w:rsidRPr="00A751D0">
        <w:rPr>
          <w:sz w:val="24"/>
          <w:szCs w:val="24"/>
        </w:rPr>
        <w:t>Die Brokkoliröschen vom Strunk lösen und in mundgerechte Stücke schneiden. Den Strunk in der Mitte teilen und in feine Scheiben schneiden.</w:t>
      </w:r>
    </w:p>
    <w:p w14:paraId="5D7DF0C2" w14:textId="77777777" w:rsidR="00157DC1" w:rsidRPr="00A751D0" w:rsidRDefault="00157DC1" w:rsidP="00E76E01">
      <w:pPr>
        <w:pStyle w:val="ListParagraph"/>
        <w:numPr>
          <w:ilvl w:val="0"/>
          <w:numId w:val="52"/>
        </w:numPr>
        <w:spacing w:after="120"/>
        <w:ind w:left="714" w:hanging="357"/>
        <w:contextualSpacing w:val="0"/>
        <w:jc w:val="both"/>
        <w:rPr>
          <w:sz w:val="24"/>
          <w:szCs w:val="24"/>
        </w:rPr>
      </w:pPr>
      <w:r w:rsidRPr="00A751D0">
        <w:rPr>
          <w:sz w:val="24"/>
          <w:szCs w:val="24"/>
        </w:rPr>
        <w:t>Mit der Zwiebel, den Granatapfelkernen, Rosinen und Sonnenblumenkernen in eine Schüssel geben und vermischen. Den Joghurt und Salz und Pfeffer nach Geschmack hinzugeben. Mit den Händen gut durchmischen, bis alle Brokkoliröschen gut überzogen sind.</w:t>
      </w:r>
    </w:p>
    <w:p w14:paraId="438A3544" w14:textId="77777777" w:rsidR="00157DC1" w:rsidRDefault="00157DC1" w:rsidP="00E76E01">
      <w:pPr>
        <w:pStyle w:val="ListParagraph"/>
        <w:numPr>
          <w:ilvl w:val="0"/>
          <w:numId w:val="52"/>
        </w:numPr>
        <w:spacing w:after="120"/>
        <w:ind w:left="714" w:hanging="357"/>
        <w:contextualSpacing w:val="0"/>
        <w:jc w:val="both"/>
        <w:rPr>
          <w:sz w:val="24"/>
          <w:szCs w:val="24"/>
        </w:rPr>
      </w:pPr>
      <w:r w:rsidRPr="00A751D0">
        <w:rPr>
          <w:sz w:val="24"/>
          <w:szCs w:val="24"/>
        </w:rPr>
        <w:t>Servieren.</w:t>
      </w:r>
    </w:p>
    <w:p w14:paraId="282A5609" w14:textId="77777777" w:rsidR="00157DC1" w:rsidRDefault="00157DC1" w:rsidP="00157DC1">
      <w:pPr>
        <w:rPr>
          <w:sz w:val="24"/>
          <w:szCs w:val="24"/>
        </w:rPr>
      </w:pPr>
    </w:p>
    <w:p w14:paraId="7B33530F" w14:textId="77777777" w:rsidR="00157DC1" w:rsidRDefault="00157DC1" w:rsidP="00157DC1">
      <w:pPr>
        <w:ind w:left="1416" w:hanging="1416"/>
        <w:jc w:val="both"/>
        <w:rPr>
          <w:sz w:val="24"/>
          <w:szCs w:val="24"/>
        </w:rPr>
      </w:pPr>
      <w:r>
        <w:rPr>
          <w:sz w:val="24"/>
          <w:szCs w:val="24"/>
        </w:rPr>
        <w:t>Kommentar:</w:t>
      </w:r>
      <w:r>
        <w:rPr>
          <w:sz w:val="24"/>
          <w:szCs w:val="24"/>
        </w:rPr>
        <w:tab/>
        <w:t xml:space="preserve">Schmeckte auch Simon. Und nach wenigen Happen ist man bei diesem Salat ja satt. Kann auch ganz praktisch sein </w:t>
      </w:r>
      <w:r w:rsidRPr="00BE4987">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7B0664B3" w14:textId="77777777" w:rsidR="00157DC1" w:rsidRDefault="00157DC1" w:rsidP="00157DC1">
      <w:pPr>
        <w:ind w:left="1416" w:hanging="1416"/>
        <w:jc w:val="both"/>
        <w:rPr>
          <w:sz w:val="24"/>
          <w:szCs w:val="24"/>
        </w:rPr>
      </w:pPr>
    </w:p>
    <w:p w14:paraId="3F5229C7" w14:textId="77777777" w:rsidR="00157DC1" w:rsidRDefault="00157DC1" w:rsidP="00157DC1">
      <w:pPr>
        <w:rPr>
          <w:sz w:val="24"/>
          <w:szCs w:val="24"/>
        </w:rPr>
      </w:pPr>
      <w:r>
        <w:rPr>
          <w:sz w:val="24"/>
          <w:szCs w:val="24"/>
        </w:rPr>
        <w:br w:type="page"/>
      </w:r>
    </w:p>
    <w:p w14:paraId="4E198FC8" w14:textId="77777777" w:rsidR="00157DC1" w:rsidRDefault="00157DC1" w:rsidP="00157DC1">
      <w:pPr>
        <w:pStyle w:val="Heading2"/>
        <w:spacing w:after="240"/>
      </w:pPr>
      <w:r>
        <w:lastRenderedPageBreak/>
        <w:t>Salat von wildem Reis, Topinambur und Trauben</w:t>
      </w:r>
      <w:r>
        <w:rPr>
          <w:rStyle w:val="FootnoteReference"/>
        </w:rPr>
        <w:footnoteReference w:id="163"/>
      </w:r>
      <w:r>
        <w:t xml:space="preserve"> </w:t>
      </w:r>
    </w:p>
    <w:p w14:paraId="45ADD95A" w14:textId="77777777" w:rsidR="00157DC1" w:rsidRDefault="00157DC1" w:rsidP="00157DC1">
      <w:pPr>
        <w:rPr>
          <w:sz w:val="24"/>
          <w:szCs w:val="24"/>
        </w:rPr>
      </w:pPr>
      <w:r w:rsidRPr="00656FA3">
        <w:rPr>
          <w:sz w:val="24"/>
          <w:szCs w:val="24"/>
          <w:u w:val="single"/>
        </w:rPr>
        <w:t>Zutaten</w:t>
      </w:r>
      <w:r>
        <w:rPr>
          <w:sz w:val="24"/>
          <w:szCs w:val="24"/>
        </w:rPr>
        <w:t xml:space="preserve"> (für 4 Portionen)</w:t>
      </w:r>
    </w:p>
    <w:p w14:paraId="3978288A" w14:textId="77777777" w:rsidR="00157DC1" w:rsidRDefault="00157DC1" w:rsidP="00157DC1">
      <w:pPr>
        <w:rPr>
          <w:sz w:val="24"/>
          <w:szCs w:val="24"/>
        </w:rPr>
      </w:pPr>
      <w:r>
        <w:rPr>
          <w:sz w:val="24"/>
          <w:szCs w:val="24"/>
        </w:rPr>
        <w:t>10 Knollen Topinambur (die Wurzeln der gelben Sonnenblumen am Beet vor dem Haus)</w:t>
      </w:r>
    </w:p>
    <w:p w14:paraId="51B7FD9D" w14:textId="77777777" w:rsidR="00157DC1" w:rsidRDefault="00157DC1" w:rsidP="00157DC1">
      <w:pPr>
        <w:rPr>
          <w:sz w:val="24"/>
          <w:szCs w:val="24"/>
        </w:rPr>
      </w:pPr>
      <w:r>
        <w:rPr>
          <w:sz w:val="24"/>
          <w:szCs w:val="24"/>
        </w:rPr>
        <w:t>2 EL Olivenöl</w:t>
      </w:r>
    </w:p>
    <w:p w14:paraId="1A8954D1" w14:textId="77777777" w:rsidR="00157DC1" w:rsidRDefault="00157DC1" w:rsidP="00157DC1">
      <w:pPr>
        <w:rPr>
          <w:sz w:val="24"/>
          <w:szCs w:val="24"/>
        </w:rPr>
      </w:pPr>
      <w:r>
        <w:rPr>
          <w:sz w:val="24"/>
          <w:szCs w:val="24"/>
        </w:rPr>
        <w:t>Meersalz, Pfeffer aus der Mühle</w:t>
      </w:r>
    </w:p>
    <w:p w14:paraId="2187952B" w14:textId="77777777" w:rsidR="00157DC1" w:rsidRDefault="00157DC1" w:rsidP="00157DC1">
      <w:pPr>
        <w:rPr>
          <w:sz w:val="24"/>
          <w:szCs w:val="24"/>
        </w:rPr>
      </w:pPr>
      <w:r>
        <w:rPr>
          <w:sz w:val="24"/>
          <w:szCs w:val="24"/>
        </w:rPr>
        <w:t>2 Zweige Thymian</w:t>
      </w:r>
    </w:p>
    <w:p w14:paraId="697251C9" w14:textId="77777777" w:rsidR="00157DC1" w:rsidRDefault="00157DC1" w:rsidP="00157DC1">
      <w:pPr>
        <w:rPr>
          <w:sz w:val="24"/>
          <w:szCs w:val="24"/>
        </w:rPr>
      </w:pPr>
      <w:r>
        <w:rPr>
          <w:sz w:val="24"/>
          <w:szCs w:val="24"/>
        </w:rPr>
        <w:t>200 g wilder Reis, abgespült</w:t>
      </w:r>
    </w:p>
    <w:p w14:paraId="61B86A94" w14:textId="77777777" w:rsidR="00157DC1" w:rsidRDefault="00157DC1" w:rsidP="00157DC1">
      <w:pPr>
        <w:rPr>
          <w:sz w:val="24"/>
          <w:szCs w:val="24"/>
        </w:rPr>
      </w:pPr>
      <w:r>
        <w:rPr>
          <w:sz w:val="24"/>
          <w:szCs w:val="24"/>
        </w:rPr>
        <w:t>20 rote Trauben, halbiert und entkernt</w:t>
      </w:r>
    </w:p>
    <w:p w14:paraId="7ADD9271" w14:textId="77777777" w:rsidR="00157DC1" w:rsidRDefault="00157DC1" w:rsidP="00157DC1">
      <w:pPr>
        <w:rPr>
          <w:sz w:val="24"/>
          <w:szCs w:val="24"/>
        </w:rPr>
      </w:pPr>
      <w:r>
        <w:rPr>
          <w:sz w:val="24"/>
          <w:szCs w:val="24"/>
        </w:rPr>
        <w:t>150 g Rotkohl, fein geschnitten</w:t>
      </w:r>
    </w:p>
    <w:p w14:paraId="214801B9" w14:textId="77777777" w:rsidR="00157DC1" w:rsidRDefault="00157DC1" w:rsidP="00157DC1">
      <w:pPr>
        <w:rPr>
          <w:sz w:val="24"/>
          <w:szCs w:val="24"/>
        </w:rPr>
      </w:pPr>
      <w:r>
        <w:rPr>
          <w:sz w:val="24"/>
          <w:szCs w:val="24"/>
        </w:rPr>
        <w:t>1 Handvoll Salatblätter (z.B. Wasserkresse, auf jeden Fall kleine Blättchen, kein grüner Salat)</w:t>
      </w:r>
    </w:p>
    <w:p w14:paraId="6276D5AB" w14:textId="77777777" w:rsidR="00157DC1" w:rsidRPr="00656FA3" w:rsidRDefault="00157DC1" w:rsidP="00157DC1">
      <w:pPr>
        <w:rPr>
          <w:i/>
          <w:iCs/>
          <w:sz w:val="24"/>
          <w:szCs w:val="24"/>
        </w:rPr>
      </w:pPr>
      <w:r>
        <w:rPr>
          <w:sz w:val="24"/>
          <w:szCs w:val="24"/>
        </w:rPr>
        <w:br/>
      </w:r>
      <w:r w:rsidRPr="00656FA3">
        <w:rPr>
          <w:i/>
          <w:iCs/>
          <w:sz w:val="24"/>
          <w:szCs w:val="24"/>
        </w:rPr>
        <w:t>Für das Dressing:</w:t>
      </w:r>
    </w:p>
    <w:p w14:paraId="03EFFB8F" w14:textId="77777777" w:rsidR="00157DC1" w:rsidRDefault="00157DC1" w:rsidP="00157DC1">
      <w:pPr>
        <w:rPr>
          <w:sz w:val="24"/>
          <w:szCs w:val="24"/>
        </w:rPr>
      </w:pPr>
      <w:r>
        <w:rPr>
          <w:sz w:val="24"/>
          <w:szCs w:val="24"/>
        </w:rPr>
        <w:t>60 ml Olivenöl</w:t>
      </w:r>
    </w:p>
    <w:p w14:paraId="289248C9" w14:textId="77777777" w:rsidR="00157DC1" w:rsidRDefault="00157DC1" w:rsidP="00157DC1">
      <w:pPr>
        <w:rPr>
          <w:sz w:val="24"/>
          <w:szCs w:val="24"/>
        </w:rPr>
      </w:pPr>
      <w:r>
        <w:rPr>
          <w:sz w:val="24"/>
          <w:szCs w:val="24"/>
        </w:rPr>
        <w:t>Saft und Zesten von 1 kleinen unbehandelten Orange</w:t>
      </w:r>
    </w:p>
    <w:p w14:paraId="0EFF0477" w14:textId="77777777" w:rsidR="00157DC1" w:rsidRDefault="00157DC1" w:rsidP="00157DC1">
      <w:pPr>
        <w:rPr>
          <w:sz w:val="24"/>
          <w:szCs w:val="24"/>
        </w:rPr>
      </w:pPr>
      <w:r>
        <w:rPr>
          <w:sz w:val="24"/>
          <w:szCs w:val="24"/>
        </w:rPr>
        <w:t>2 Zweige Thymian</w:t>
      </w:r>
    </w:p>
    <w:p w14:paraId="685AFA9B" w14:textId="77777777" w:rsidR="00157DC1" w:rsidRDefault="00157DC1" w:rsidP="00157DC1">
      <w:pPr>
        <w:rPr>
          <w:sz w:val="24"/>
          <w:szCs w:val="24"/>
        </w:rPr>
      </w:pPr>
      <w:r>
        <w:rPr>
          <w:sz w:val="24"/>
          <w:szCs w:val="24"/>
        </w:rPr>
        <w:t>Salz, Pfeffer aus der Mühle</w:t>
      </w:r>
    </w:p>
    <w:p w14:paraId="054D010D" w14:textId="77777777" w:rsidR="00157DC1" w:rsidRDefault="00157DC1" w:rsidP="00157DC1">
      <w:pPr>
        <w:rPr>
          <w:sz w:val="24"/>
          <w:szCs w:val="24"/>
        </w:rPr>
      </w:pPr>
    </w:p>
    <w:p w14:paraId="762E030C" w14:textId="77777777" w:rsidR="00157DC1" w:rsidRDefault="00157DC1" w:rsidP="00157DC1">
      <w:pPr>
        <w:rPr>
          <w:sz w:val="24"/>
          <w:szCs w:val="24"/>
        </w:rPr>
      </w:pPr>
      <w:r>
        <w:rPr>
          <w:sz w:val="24"/>
          <w:szCs w:val="24"/>
        </w:rPr>
        <w:t>Zubereitung:</w:t>
      </w:r>
    </w:p>
    <w:p w14:paraId="5E37CD75" w14:textId="77777777" w:rsidR="00157DC1" w:rsidRPr="00156DE4" w:rsidRDefault="00157DC1" w:rsidP="00E76E01">
      <w:pPr>
        <w:pStyle w:val="ListParagraph"/>
        <w:numPr>
          <w:ilvl w:val="0"/>
          <w:numId w:val="112"/>
        </w:numPr>
        <w:spacing w:after="120"/>
        <w:ind w:left="714" w:hanging="357"/>
        <w:contextualSpacing w:val="0"/>
        <w:jc w:val="both"/>
        <w:rPr>
          <w:sz w:val="24"/>
          <w:szCs w:val="24"/>
        </w:rPr>
      </w:pPr>
      <w:r w:rsidRPr="00156DE4">
        <w:rPr>
          <w:sz w:val="24"/>
          <w:szCs w:val="24"/>
        </w:rPr>
        <w:t>Den Backofen auf 200°C (Gas Stufe 6) vorheizen.</w:t>
      </w:r>
    </w:p>
    <w:p w14:paraId="1DD1E323" w14:textId="77777777" w:rsidR="00157DC1" w:rsidRPr="00156DE4" w:rsidRDefault="00157DC1" w:rsidP="00E76E01">
      <w:pPr>
        <w:pStyle w:val="ListParagraph"/>
        <w:numPr>
          <w:ilvl w:val="0"/>
          <w:numId w:val="112"/>
        </w:numPr>
        <w:spacing w:after="120"/>
        <w:ind w:left="714" w:hanging="357"/>
        <w:contextualSpacing w:val="0"/>
        <w:jc w:val="both"/>
        <w:rPr>
          <w:sz w:val="24"/>
          <w:szCs w:val="24"/>
        </w:rPr>
      </w:pPr>
      <w:r w:rsidRPr="00156DE4">
        <w:rPr>
          <w:sz w:val="24"/>
          <w:szCs w:val="24"/>
        </w:rPr>
        <w:t>Den Topinambur gut abreiben, in 1 cm dicke Scheiben schneiden, auf ein Backblech legen und sofort mit Olivenöl beträufeln und mit Meersalz und frischen Thymian bestreuen. Im Ofen 45 Minuten garen, bis der Topinambur in der Mitte weich und außen leicht knusprig ist.</w:t>
      </w:r>
    </w:p>
    <w:p w14:paraId="18038332" w14:textId="77777777" w:rsidR="00157DC1" w:rsidRPr="00156DE4" w:rsidRDefault="00157DC1" w:rsidP="00E76E01">
      <w:pPr>
        <w:pStyle w:val="ListParagraph"/>
        <w:numPr>
          <w:ilvl w:val="0"/>
          <w:numId w:val="112"/>
        </w:numPr>
        <w:spacing w:after="120"/>
        <w:ind w:left="714" w:hanging="357"/>
        <w:contextualSpacing w:val="0"/>
        <w:jc w:val="both"/>
        <w:rPr>
          <w:sz w:val="24"/>
          <w:szCs w:val="24"/>
        </w:rPr>
      </w:pPr>
      <w:r w:rsidRPr="00156DE4">
        <w:rPr>
          <w:sz w:val="24"/>
          <w:szCs w:val="24"/>
        </w:rPr>
        <w:t>Inzwischen den Reis zubereiten. 750 ml Wasser zum Kochen bringen, den wilden Reis und 1 TL Salz hinzugeben. Die Hitze reduzieren und zugedeckt 40 Minuten köcheln lassen, bis sich die Körner leicht öffnen. Das überschüssige Wasser abgießen.</w:t>
      </w:r>
    </w:p>
    <w:p w14:paraId="59CCC198" w14:textId="77777777" w:rsidR="00157DC1" w:rsidRDefault="00157DC1" w:rsidP="00E76E01">
      <w:pPr>
        <w:pStyle w:val="ListParagraph"/>
        <w:numPr>
          <w:ilvl w:val="0"/>
          <w:numId w:val="112"/>
        </w:numPr>
        <w:spacing w:after="120"/>
        <w:ind w:left="714" w:hanging="357"/>
        <w:contextualSpacing w:val="0"/>
        <w:jc w:val="both"/>
        <w:rPr>
          <w:sz w:val="24"/>
          <w:szCs w:val="24"/>
        </w:rPr>
      </w:pPr>
      <w:r w:rsidRPr="00156DE4">
        <w:rPr>
          <w:sz w:val="24"/>
          <w:szCs w:val="24"/>
        </w:rPr>
        <w:t>Die Zutaten für das Dressing in einer Schüssel verrühren und beiseitestellen. Den Topinambur und den Reis mit den Trauben, dem Kohl und dem Dressing in einer großen Schüssel mit den Händen leicht vermengen. Mit Salatblättern garnieren und warm oder kalt servieren.</w:t>
      </w:r>
    </w:p>
    <w:p w14:paraId="1F2BD969" w14:textId="77777777" w:rsidR="00157DC1" w:rsidRPr="00656FA3" w:rsidRDefault="00157DC1" w:rsidP="00157DC1">
      <w:pPr>
        <w:spacing w:after="120"/>
        <w:ind w:left="708" w:hanging="708"/>
        <w:jc w:val="both"/>
        <w:rPr>
          <w:sz w:val="24"/>
          <w:szCs w:val="24"/>
        </w:rPr>
      </w:pPr>
      <w:r>
        <w:rPr>
          <w:sz w:val="24"/>
          <w:szCs w:val="24"/>
        </w:rPr>
        <w:t>Info:</w:t>
      </w:r>
      <w:r>
        <w:rPr>
          <w:sz w:val="24"/>
          <w:szCs w:val="24"/>
        </w:rPr>
        <w:tab/>
        <w:t>Topinambur wächst auch in unserem Garten. Das sind die Art Sonnenblumen gleich am Eingang.</w:t>
      </w:r>
    </w:p>
    <w:p w14:paraId="704047EA" w14:textId="77777777" w:rsidR="00157DC1" w:rsidRDefault="00157DC1" w:rsidP="00157DC1">
      <w:pPr>
        <w:pStyle w:val="Heading2"/>
        <w:spacing w:after="240"/>
      </w:pPr>
      <w:r>
        <w:lastRenderedPageBreak/>
        <w:t>Pomelosalat mit Kokos und Zitronengras</w:t>
      </w:r>
      <w:r>
        <w:rPr>
          <w:rStyle w:val="FootnoteReference"/>
        </w:rPr>
        <w:footnoteReference w:id="164"/>
      </w:r>
      <w:r>
        <w:t xml:space="preserve"> </w:t>
      </w:r>
    </w:p>
    <w:p w14:paraId="6D13D3BE" w14:textId="77777777" w:rsidR="00157DC1" w:rsidRPr="00656FA3" w:rsidRDefault="00157DC1" w:rsidP="00157DC1">
      <w:pPr>
        <w:rPr>
          <w:sz w:val="24"/>
          <w:szCs w:val="24"/>
          <w:u w:val="single"/>
        </w:rPr>
      </w:pPr>
      <w:r w:rsidRPr="00656FA3">
        <w:rPr>
          <w:sz w:val="24"/>
          <w:szCs w:val="24"/>
          <w:u w:val="single"/>
        </w:rPr>
        <w:t>Zutaten:</w:t>
      </w:r>
    </w:p>
    <w:p w14:paraId="2CAF040E" w14:textId="77777777" w:rsidR="00157DC1" w:rsidRDefault="00157DC1" w:rsidP="00157DC1">
      <w:pPr>
        <w:rPr>
          <w:sz w:val="24"/>
          <w:szCs w:val="24"/>
        </w:rPr>
      </w:pPr>
      <w:r>
        <w:rPr>
          <w:sz w:val="24"/>
          <w:szCs w:val="24"/>
        </w:rPr>
        <w:t>1 Handvoll Kokosraspeln</w:t>
      </w:r>
    </w:p>
    <w:p w14:paraId="513B5371" w14:textId="77777777" w:rsidR="00157DC1" w:rsidRDefault="00157DC1" w:rsidP="00157DC1">
      <w:pPr>
        <w:rPr>
          <w:sz w:val="24"/>
          <w:szCs w:val="24"/>
        </w:rPr>
      </w:pPr>
      <w:r>
        <w:rPr>
          <w:sz w:val="24"/>
          <w:szCs w:val="24"/>
        </w:rPr>
        <w:t>1 Handvoll Cashewkerne</w:t>
      </w:r>
    </w:p>
    <w:p w14:paraId="6BFD0564" w14:textId="77777777" w:rsidR="00157DC1" w:rsidRDefault="00157DC1" w:rsidP="00157DC1">
      <w:pPr>
        <w:rPr>
          <w:sz w:val="24"/>
          <w:szCs w:val="24"/>
        </w:rPr>
      </w:pPr>
      <w:r>
        <w:rPr>
          <w:sz w:val="24"/>
          <w:szCs w:val="24"/>
        </w:rPr>
        <w:t>1 Pomelo (oder 2 Grapefruits)</w:t>
      </w:r>
    </w:p>
    <w:p w14:paraId="64C4CA62" w14:textId="77777777" w:rsidR="00157DC1" w:rsidRDefault="00157DC1" w:rsidP="00157DC1">
      <w:pPr>
        <w:rPr>
          <w:sz w:val="24"/>
          <w:szCs w:val="24"/>
        </w:rPr>
      </w:pPr>
      <w:r>
        <w:rPr>
          <w:sz w:val="24"/>
          <w:szCs w:val="24"/>
        </w:rPr>
        <w:t>1 Stängel Zitronengras, sehr fein gehackt</w:t>
      </w:r>
    </w:p>
    <w:p w14:paraId="6C94F195" w14:textId="77777777" w:rsidR="00157DC1" w:rsidRDefault="00157DC1" w:rsidP="00157DC1">
      <w:pPr>
        <w:rPr>
          <w:sz w:val="24"/>
          <w:szCs w:val="24"/>
        </w:rPr>
      </w:pPr>
      <w:r>
        <w:rPr>
          <w:sz w:val="24"/>
          <w:szCs w:val="24"/>
        </w:rPr>
        <w:t>½ rote Zwiebel, sehr fein gehakt</w:t>
      </w:r>
    </w:p>
    <w:p w14:paraId="2904D51F" w14:textId="77777777" w:rsidR="00157DC1" w:rsidRDefault="00157DC1" w:rsidP="00157DC1">
      <w:pPr>
        <w:rPr>
          <w:sz w:val="24"/>
          <w:szCs w:val="24"/>
        </w:rPr>
      </w:pPr>
      <w:r>
        <w:rPr>
          <w:sz w:val="24"/>
          <w:szCs w:val="24"/>
        </w:rPr>
        <w:t>1 Handvoll frische Korianderblätter, grob zerpflückt</w:t>
      </w:r>
    </w:p>
    <w:p w14:paraId="3970C0A2" w14:textId="77777777" w:rsidR="00157DC1" w:rsidRDefault="00157DC1" w:rsidP="00157DC1">
      <w:pPr>
        <w:rPr>
          <w:sz w:val="24"/>
          <w:szCs w:val="24"/>
        </w:rPr>
      </w:pPr>
    </w:p>
    <w:p w14:paraId="359ACD6F" w14:textId="77777777" w:rsidR="00157DC1" w:rsidRPr="00656FA3" w:rsidRDefault="00157DC1" w:rsidP="00157DC1">
      <w:pPr>
        <w:rPr>
          <w:i/>
          <w:iCs/>
          <w:sz w:val="24"/>
          <w:szCs w:val="24"/>
        </w:rPr>
      </w:pPr>
      <w:r w:rsidRPr="00656FA3">
        <w:rPr>
          <w:i/>
          <w:iCs/>
          <w:sz w:val="24"/>
          <w:szCs w:val="24"/>
        </w:rPr>
        <w:t>Für das Dressing:</w:t>
      </w:r>
    </w:p>
    <w:p w14:paraId="0EC7F936" w14:textId="77777777" w:rsidR="00157DC1" w:rsidRDefault="00157DC1" w:rsidP="00157DC1">
      <w:pPr>
        <w:rPr>
          <w:sz w:val="24"/>
          <w:szCs w:val="24"/>
        </w:rPr>
      </w:pPr>
      <w:r>
        <w:rPr>
          <w:sz w:val="24"/>
          <w:szCs w:val="24"/>
        </w:rPr>
        <w:t>Saft von 2 Limetten</w:t>
      </w:r>
    </w:p>
    <w:p w14:paraId="28B056F3" w14:textId="77777777" w:rsidR="00157DC1" w:rsidRDefault="00157DC1" w:rsidP="00157DC1">
      <w:pPr>
        <w:rPr>
          <w:sz w:val="24"/>
          <w:szCs w:val="24"/>
        </w:rPr>
      </w:pPr>
      <w:r>
        <w:rPr>
          <w:sz w:val="24"/>
          <w:szCs w:val="24"/>
        </w:rPr>
        <w:t>2 EL klarer Honig oder Ahornsirup</w:t>
      </w:r>
    </w:p>
    <w:p w14:paraId="100462F3" w14:textId="77777777" w:rsidR="00157DC1" w:rsidRDefault="00157DC1" w:rsidP="00157DC1">
      <w:pPr>
        <w:rPr>
          <w:sz w:val="24"/>
          <w:szCs w:val="24"/>
        </w:rPr>
      </w:pPr>
      <w:r>
        <w:rPr>
          <w:sz w:val="24"/>
          <w:szCs w:val="24"/>
        </w:rPr>
        <w:t>4 EL Olivenöl</w:t>
      </w:r>
    </w:p>
    <w:p w14:paraId="1354C05F" w14:textId="77777777" w:rsidR="00157DC1" w:rsidRDefault="00157DC1" w:rsidP="00157DC1">
      <w:pPr>
        <w:rPr>
          <w:sz w:val="24"/>
          <w:szCs w:val="24"/>
        </w:rPr>
      </w:pPr>
    </w:p>
    <w:p w14:paraId="3564C9EA" w14:textId="77777777" w:rsidR="00157DC1" w:rsidRDefault="00157DC1" w:rsidP="00157DC1">
      <w:pPr>
        <w:rPr>
          <w:sz w:val="24"/>
          <w:szCs w:val="24"/>
        </w:rPr>
      </w:pPr>
      <w:r>
        <w:rPr>
          <w:sz w:val="24"/>
          <w:szCs w:val="24"/>
        </w:rPr>
        <w:t>Zubereitung:</w:t>
      </w:r>
    </w:p>
    <w:p w14:paraId="76A2E1D5" w14:textId="77777777" w:rsidR="00157DC1" w:rsidRPr="00D71A5D" w:rsidRDefault="00157DC1" w:rsidP="00E76E01">
      <w:pPr>
        <w:pStyle w:val="ListParagraph"/>
        <w:numPr>
          <w:ilvl w:val="0"/>
          <w:numId w:val="129"/>
        </w:numPr>
        <w:spacing w:after="120"/>
        <w:ind w:left="714" w:hanging="357"/>
        <w:contextualSpacing w:val="0"/>
        <w:jc w:val="both"/>
        <w:rPr>
          <w:sz w:val="24"/>
          <w:szCs w:val="24"/>
        </w:rPr>
      </w:pPr>
      <w:r w:rsidRPr="00D71A5D">
        <w:rPr>
          <w:sz w:val="24"/>
          <w:szCs w:val="24"/>
        </w:rPr>
        <w:t>Kokosraspeln und Cashewkerne in einer Pfanne ohne Fettzugabe bei niedriger Hitze rösten, bis sie golden schimmern. Dabei gelegentlich umrühren. Die gerösteten Kokosraspeln und Cashewkerne sofort aus der Pfanne nehmen, damit nichts anbrennt und in eine Salatschüssel geben (Mir brennen die Cashewkerne immer schnell an. Ist echt schwierig).</w:t>
      </w:r>
    </w:p>
    <w:p w14:paraId="61BEA1B0" w14:textId="77777777" w:rsidR="00157DC1" w:rsidRPr="00D71A5D" w:rsidRDefault="00157DC1" w:rsidP="00E76E01">
      <w:pPr>
        <w:pStyle w:val="ListParagraph"/>
        <w:numPr>
          <w:ilvl w:val="0"/>
          <w:numId w:val="129"/>
        </w:numPr>
        <w:spacing w:after="120"/>
        <w:ind w:left="714" w:hanging="357"/>
        <w:contextualSpacing w:val="0"/>
        <w:jc w:val="both"/>
        <w:rPr>
          <w:sz w:val="24"/>
          <w:szCs w:val="24"/>
        </w:rPr>
      </w:pPr>
      <w:r w:rsidRPr="00D71A5D">
        <w:rPr>
          <w:sz w:val="24"/>
          <w:szCs w:val="24"/>
        </w:rPr>
        <w:t>Beide Enden der Pomelo abschneiden, die Schale mehrmals senkrecht einschneiden und die Segmente abziehen. Das Fruchtfleisch in Filets teilen und die Zwischenhäute entfernen. Die Filets in kleine Stücke schneiden und in eine große Schüssel geben. Die restlichen Zutaten hinzugeben und alles miteinander vermischen.</w:t>
      </w:r>
    </w:p>
    <w:p w14:paraId="694DB9C5" w14:textId="77777777" w:rsidR="00157DC1" w:rsidRPr="00D71A5D" w:rsidRDefault="00157DC1" w:rsidP="00E76E01">
      <w:pPr>
        <w:pStyle w:val="ListParagraph"/>
        <w:numPr>
          <w:ilvl w:val="0"/>
          <w:numId w:val="129"/>
        </w:numPr>
        <w:spacing w:after="120"/>
        <w:ind w:left="714" w:hanging="357"/>
        <w:contextualSpacing w:val="0"/>
        <w:jc w:val="both"/>
        <w:rPr>
          <w:sz w:val="24"/>
          <w:szCs w:val="24"/>
        </w:rPr>
      </w:pPr>
      <w:r w:rsidRPr="00D71A5D">
        <w:rPr>
          <w:sz w:val="24"/>
          <w:szCs w:val="24"/>
        </w:rPr>
        <w:t>Alle Zutaten für das Dressing verrühren, über den Salat gießen und untermengen. Sofort servieren.</w:t>
      </w:r>
    </w:p>
    <w:p w14:paraId="65DCBCCA" w14:textId="77777777" w:rsidR="00157DC1" w:rsidRDefault="00157DC1" w:rsidP="00157DC1">
      <w:pPr>
        <w:rPr>
          <w:sz w:val="24"/>
          <w:szCs w:val="24"/>
        </w:rPr>
      </w:pPr>
      <w:r>
        <w:rPr>
          <w:sz w:val="24"/>
          <w:szCs w:val="24"/>
        </w:rPr>
        <w:br w:type="page"/>
      </w:r>
    </w:p>
    <w:p w14:paraId="639FEBAB" w14:textId="4159EFAD" w:rsidR="00BB467B" w:rsidRDefault="00BB467B" w:rsidP="00BB467B">
      <w:pPr>
        <w:pStyle w:val="Heading2"/>
        <w:spacing w:after="240"/>
      </w:pPr>
      <w:r>
        <w:lastRenderedPageBreak/>
        <w:t>Selleriesalat</w:t>
      </w:r>
      <w:r>
        <w:rPr>
          <w:rStyle w:val="FootnoteReference"/>
        </w:rPr>
        <w:footnoteReference w:id="165"/>
      </w:r>
      <w:r>
        <w:t xml:space="preserve"> </w:t>
      </w:r>
    </w:p>
    <w:p w14:paraId="0920DB10" w14:textId="77777777" w:rsidR="00BB467B" w:rsidRDefault="00BB467B" w:rsidP="00BB467B">
      <w:pPr>
        <w:jc w:val="both"/>
        <w:rPr>
          <w:sz w:val="24"/>
          <w:szCs w:val="24"/>
        </w:rPr>
      </w:pPr>
      <w:r w:rsidRPr="003835DC">
        <w:rPr>
          <w:sz w:val="24"/>
          <w:szCs w:val="24"/>
          <w:u w:val="single"/>
        </w:rPr>
        <w:t>Zutaten</w:t>
      </w:r>
      <w:r>
        <w:rPr>
          <w:sz w:val="24"/>
          <w:szCs w:val="24"/>
        </w:rPr>
        <w:t xml:space="preserve"> für 4 Portionen</w:t>
      </w:r>
    </w:p>
    <w:p w14:paraId="4C80A36B" w14:textId="77777777" w:rsidR="00BB467B" w:rsidRDefault="00BB467B" w:rsidP="00BB467B">
      <w:pPr>
        <w:jc w:val="both"/>
        <w:rPr>
          <w:sz w:val="24"/>
          <w:szCs w:val="24"/>
        </w:rPr>
      </w:pPr>
      <w:r>
        <w:rPr>
          <w:sz w:val="24"/>
          <w:szCs w:val="24"/>
        </w:rPr>
        <w:t>1 Sellerieknolle (1 kg)</w:t>
      </w:r>
    </w:p>
    <w:p w14:paraId="7E0A18F5" w14:textId="77777777" w:rsidR="00BB467B" w:rsidRDefault="00BB467B" w:rsidP="00BB467B">
      <w:pPr>
        <w:jc w:val="both"/>
        <w:rPr>
          <w:sz w:val="24"/>
          <w:szCs w:val="24"/>
        </w:rPr>
      </w:pPr>
      <w:r>
        <w:rPr>
          <w:sz w:val="24"/>
          <w:szCs w:val="24"/>
        </w:rPr>
        <w:t>2 -3 l Gemüsebrühe</w:t>
      </w:r>
    </w:p>
    <w:p w14:paraId="646C6E15" w14:textId="77777777" w:rsidR="00BB467B" w:rsidRDefault="00BB467B" w:rsidP="00BB467B">
      <w:pPr>
        <w:jc w:val="both"/>
        <w:rPr>
          <w:sz w:val="24"/>
          <w:szCs w:val="24"/>
        </w:rPr>
      </w:pPr>
      <w:r>
        <w:rPr>
          <w:sz w:val="24"/>
          <w:szCs w:val="24"/>
        </w:rPr>
        <w:t>2 EL Rotweinessig</w:t>
      </w:r>
    </w:p>
    <w:p w14:paraId="2EC7F7DE" w14:textId="77777777" w:rsidR="00BB467B" w:rsidRDefault="00BB467B" w:rsidP="00BB467B">
      <w:pPr>
        <w:jc w:val="both"/>
        <w:rPr>
          <w:sz w:val="24"/>
          <w:szCs w:val="24"/>
        </w:rPr>
      </w:pPr>
      <w:r>
        <w:rPr>
          <w:sz w:val="24"/>
          <w:szCs w:val="24"/>
        </w:rPr>
        <w:t>1 TL scharfer Senf</w:t>
      </w:r>
    </w:p>
    <w:p w14:paraId="487CCA21" w14:textId="77777777" w:rsidR="00BB467B" w:rsidRDefault="00BB467B" w:rsidP="00BB467B">
      <w:pPr>
        <w:jc w:val="both"/>
        <w:rPr>
          <w:sz w:val="24"/>
          <w:szCs w:val="24"/>
        </w:rPr>
      </w:pPr>
      <w:r>
        <w:rPr>
          <w:sz w:val="24"/>
          <w:szCs w:val="24"/>
        </w:rPr>
        <w:t>Chilisalz</w:t>
      </w:r>
    </w:p>
    <w:p w14:paraId="76631C97" w14:textId="77777777" w:rsidR="00BB467B" w:rsidRDefault="00BB467B" w:rsidP="00BB467B">
      <w:pPr>
        <w:jc w:val="both"/>
        <w:rPr>
          <w:sz w:val="24"/>
          <w:szCs w:val="24"/>
        </w:rPr>
      </w:pPr>
      <w:r>
        <w:rPr>
          <w:sz w:val="24"/>
          <w:szCs w:val="24"/>
        </w:rPr>
        <w:t>Zucker</w:t>
      </w:r>
    </w:p>
    <w:p w14:paraId="534CCD6E" w14:textId="77777777" w:rsidR="00BB467B" w:rsidRDefault="00BB467B" w:rsidP="00BB467B">
      <w:pPr>
        <w:jc w:val="both"/>
        <w:rPr>
          <w:sz w:val="24"/>
          <w:szCs w:val="24"/>
        </w:rPr>
      </w:pPr>
      <w:r>
        <w:rPr>
          <w:sz w:val="24"/>
          <w:szCs w:val="24"/>
        </w:rPr>
        <w:t>3 EL Öl</w:t>
      </w:r>
    </w:p>
    <w:p w14:paraId="4471E979" w14:textId="77777777" w:rsidR="00BB467B" w:rsidRDefault="00BB467B" w:rsidP="00BB467B">
      <w:pPr>
        <w:jc w:val="both"/>
        <w:rPr>
          <w:sz w:val="24"/>
          <w:szCs w:val="24"/>
        </w:rPr>
      </w:pPr>
    </w:p>
    <w:p w14:paraId="6116B21A" w14:textId="77777777" w:rsidR="00BB467B" w:rsidRDefault="00BB467B" w:rsidP="00BB467B">
      <w:pPr>
        <w:jc w:val="both"/>
        <w:rPr>
          <w:sz w:val="24"/>
          <w:szCs w:val="24"/>
        </w:rPr>
      </w:pPr>
      <w:r>
        <w:rPr>
          <w:sz w:val="24"/>
          <w:szCs w:val="24"/>
        </w:rPr>
        <w:t>Zubereitung:</w:t>
      </w:r>
    </w:p>
    <w:p w14:paraId="3EBB85E8" w14:textId="77777777" w:rsidR="00BB467B" w:rsidRPr="00C92DC7" w:rsidRDefault="00BB467B" w:rsidP="00B40E8C">
      <w:pPr>
        <w:pStyle w:val="ListParagraph"/>
        <w:numPr>
          <w:ilvl w:val="0"/>
          <w:numId w:val="1132"/>
        </w:numPr>
        <w:spacing w:after="120"/>
        <w:ind w:left="714" w:hanging="357"/>
        <w:contextualSpacing w:val="0"/>
        <w:jc w:val="both"/>
        <w:rPr>
          <w:sz w:val="24"/>
          <w:szCs w:val="24"/>
        </w:rPr>
      </w:pPr>
      <w:r w:rsidRPr="00C92DC7">
        <w:rPr>
          <w:sz w:val="24"/>
          <w:szCs w:val="24"/>
        </w:rPr>
        <w:t>Die Wurzeln von der Sellerieknolle entfernen du die Knolle gründlich waschen. Die Sellerieknolle in einem Topf mit Brühe bedeckt 1,5 bis 2 Stunden weich garen.</w:t>
      </w:r>
    </w:p>
    <w:p w14:paraId="3B0CF5CA" w14:textId="77777777" w:rsidR="00BB467B" w:rsidRDefault="00BB467B" w:rsidP="00B40E8C">
      <w:pPr>
        <w:pStyle w:val="ListParagraph"/>
        <w:numPr>
          <w:ilvl w:val="0"/>
          <w:numId w:val="1132"/>
        </w:numPr>
        <w:spacing w:after="120"/>
        <w:ind w:left="714" w:hanging="357"/>
        <w:contextualSpacing w:val="0"/>
        <w:jc w:val="both"/>
        <w:rPr>
          <w:sz w:val="24"/>
          <w:szCs w:val="24"/>
        </w:rPr>
      </w:pPr>
      <w:r w:rsidRPr="00C92DC7">
        <w:rPr>
          <w:sz w:val="24"/>
          <w:szCs w:val="24"/>
        </w:rPr>
        <w:t>Den Sellerie mit dem Schaumlöffel aus dem Topf heben, schälen und zunächst in Scheiben und dann in Stücke schneiden. Von der Kochbrühe 300 ml abnehmen, mit dem Essig und dem Senf verrühren und mit Chilisalz und 1 Prise Zucker würzen, das Öl unterrühren. Den Sellerie mit der Marinade mischen und mindestens 30 Minuten ziehen lassen.</w:t>
      </w:r>
    </w:p>
    <w:p w14:paraId="7B3E1E6C" w14:textId="77777777" w:rsidR="00BB467B" w:rsidRDefault="00BB467B" w:rsidP="00BB467B">
      <w:pPr>
        <w:rPr>
          <w:sz w:val="24"/>
          <w:szCs w:val="24"/>
        </w:rPr>
      </w:pPr>
      <w:r>
        <w:rPr>
          <w:sz w:val="24"/>
          <w:szCs w:val="24"/>
        </w:rPr>
        <w:br w:type="page"/>
      </w:r>
    </w:p>
    <w:p w14:paraId="232DC4C6" w14:textId="5832E464" w:rsidR="00033CC1" w:rsidRDefault="00033CC1" w:rsidP="004277F3">
      <w:pPr>
        <w:pStyle w:val="Heading2"/>
        <w:spacing w:after="240"/>
      </w:pPr>
      <w:r>
        <w:lastRenderedPageBreak/>
        <w:t>Kartoffelsalat Royale</w:t>
      </w:r>
    </w:p>
    <w:p w14:paraId="66441CEC" w14:textId="19D2AB05" w:rsidR="004277F3" w:rsidRPr="004277F3" w:rsidRDefault="004277F3">
      <w:pPr>
        <w:rPr>
          <w:sz w:val="24"/>
          <w:szCs w:val="24"/>
          <w:u w:val="single"/>
        </w:rPr>
      </w:pPr>
      <w:r w:rsidRPr="004277F3">
        <w:rPr>
          <w:sz w:val="24"/>
          <w:szCs w:val="24"/>
          <w:u w:val="single"/>
        </w:rPr>
        <w:t>Zutaten:</w:t>
      </w:r>
    </w:p>
    <w:p w14:paraId="165B6041" w14:textId="52E64078" w:rsidR="00033CC1" w:rsidRDefault="00033CC1">
      <w:pPr>
        <w:rPr>
          <w:sz w:val="24"/>
          <w:szCs w:val="24"/>
        </w:rPr>
      </w:pPr>
      <w:r>
        <w:rPr>
          <w:sz w:val="24"/>
          <w:szCs w:val="24"/>
        </w:rPr>
        <w:t>1,5 kg festkochende Kartoffeln</w:t>
      </w:r>
    </w:p>
    <w:p w14:paraId="6613901F" w14:textId="77777777" w:rsidR="00033CC1" w:rsidRDefault="00033CC1">
      <w:pPr>
        <w:rPr>
          <w:sz w:val="24"/>
          <w:szCs w:val="24"/>
        </w:rPr>
      </w:pPr>
      <w:r>
        <w:rPr>
          <w:sz w:val="24"/>
          <w:szCs w:val="24"/>
        </w:rPr>
        <w:t>80 g Butter</w:t>
      </w:r>
    </w:p>
    <w:p w14:paraId="0F309DAA" w14:textId="77777777" w:rsidR="00033CC1" w:rsidRDefault="00033CC1">
      <w:pPr>
        <w:rPr>
          <w:sz w:val="24"/>
          <w:szCs w:val="24"/>
        </w:rPr>
      </w:pPr>
      <w:r>
        <w:rPr>
          <w:sz w:val="24"/>
          <w:szCs w:val="24"/>
        </w:rPr>
        <w:t>3 weiße Zwiebeln</w:t>
      </w:r>
    </w:p>
    <w:p w14:paraId="59BB65F9" w14:textId="77777777" w:rsidR="00033CC1" w:rsidRDefault="00033CC1">
      <w:pPr>
        <w:rPr>
          <w:sz w:val="24"/>
          <w:szCs w:val="24"/>
        </w:rPr>
      </w:pPr>
      <w:r>
        <w:rPr>
          <w:sz w:val="24"/>
          <w:szCs w:val="24"/>
        </w:rPr>
        <w:t>125 g Crème fraîche</w:t>
      </w:r>
    </w:p>
    <w:p w14:paraId="144FD61A" w14:textId="77777777" w:rsidR="00033CC1" w:rsidRDefault="00033CC1">
      <w:pPr>
        <w:rPr>
          <w:sz w:val="24"/>
          <w:szCs w:val="24"/>
        </w:rPr>
      </w:pPr>
      <w:r>
        <w:rPr>
          <w:sz w:val="24"/>
          <w:szCs w:val="24"/>
        </w:rPr>
        <w:t>125 g Sahne</w:t>
      </w:r>
    </w:p>
    <w:p w14:paraId="660676C0" w14:textId="77777777" w:rsidR="00033CC1" w:rsidRPr="000C7E7B" w:rsidRDefault="00033CC1">
      <w:pPr>
        <w:rPr>
          <w:sz w:val="24"/>
          <w:szCs w:val="24"/>
        </w:rPr>
      </w:pPr>
      <w:r w:rsidRPr="000C7E7B">
        <w:rPr>
          <w:sz w:val="24"/>
          <w:szCs w:val="24"/>
        </w:rPr>
        <w:t>3 EL schwedische Cravlax-Sauce (Ikea)</w:t>
      </w:r>
    </w:p>
    <w:p w14:paraId="46A79D2C" w14:textId="77777777" w:rsidR="00033CC1" w:rsidRPr="000C7E7B" w:rsidRDefault="00033CC1">
      <w:pPr>
        <w:rPr>
          <w:sz w:val="24"/>
          <w:szCs w:val="24"/>
        </w:rPr>
      </w:pPr>
      <w:r w:rsidRPr="000C7E7B">
        <w:rPr>
          <w:sz w:val="24"/>
          <w:szCs w:val="24"/>
        </w:rPr>
        <w:t>1 EL süßer Senf</w:t>
      </w:r>
    </w:p>
    <w:p w14:paraId="68DBA3BE" w14:textId="77777777" w:rsidR="00033CC1" w:rsidRPr="000C7E7B" w:rsidRDefault="00033CC1">
      <w:pPr>
        <w:rPr>
          <w:sz w:val="24"/>
          <w:szCs w:val="24"/>
        </w:rPr>
      </w:pPr>
      <w:r w:rsidRPr="000C7E7B">
        <w:rPr>
          <w:sz w:val="24"/>
          <w:szCs w:val="24"/>
        </w:rPr>
        <w:t>1 EL Dijon-Senf</w:t>
      </w:r>
    </w:p>
    <w:p w14:paraId="4BE770D3" w14:textId="199E0589" w:rsidR="00033CC1" w:rsidRDefault="00033CC1">
      <w:pPr>
        <w:rPr>
          <w:sz w:val="24"/>
          <w:szCs w:val="24"/>
        </w:rPr>
      </w:pPr>
      <w:r w:rsidRPr="00033CC1">
        <w:rPr>
          <w:sz w:val="24"/>
          <w:szCs w:val="24"/>
        </w:rPr>
        <w:t>1 EL Senf à l’a</w:t>
      </w:r>
      <w:r>
        <w:rPr>
          <w:sz w:val="24"/>
          <w:szCs w:val="24"/>
        </w:rPr>
        <w:t>n</w:t>
      </w:r>
      <w:r w:rsidRPr="00033CC1">
        <w:rPr>
          <w:sz w:val="24"/>
          <w:szCs w:val="24"/>
        </w:rPr>
        <w:t>cienne (g</w:t>
      </w:r>
      <w:r>
        <w:rPr>
          <w:sz w:val="24"/>
          <w:szCs w:val="24"/>
        </w:rPr>
        <w:t>robkörnig)</w:t>
      </w:r>
    </w:p>
    <w:p w14:paraId="5D660EB1" w14:textId="77777777" w:rsidR="00033CC1" w:rsidRDefault="00033CC1">
      <w:pPr>
        <w:rPr>
          <w:sz w:val="24"/>
          <w:szCs w:val="24"/>
        </w:rPr>
      </w:pPr>
      <w:r>
        <w:rPr>
          <w:sz w:val="24"/>
          <w:szCs w:val="24"/>
        </w:rPr>
        <w:t>1 TL Senfpulver</w:t>
      </w:r>
    </w:p>
    <w:p w14:paraId="6EFF882A" w14:textId="77777777" w:rsidR="00033CC1" w:rsidRDefault="00033CC1">
      <w:pPr>
        <w:rPr>
          <w:sz w:val="24"/>
          <w:szCs w:val="24"/>
        </w:rPr>
      </w:pPr>
      <w:r>
        <w:rPr>
          <w:sz w:val="24"/>
          <w:szCs w:val="24"/>
        </w:rPr>
        <w:t>2 Eigelb</w:t>
      </w:r>
    </w:p>
    <w:p w14:paraId="064F3A6A" w14:textId="77777777" w:rsidR="00033CC1" w:rsidRDefault="00033CC1">
      <w:pPr>
        <w:rPr>
          <w:sz w:val="24"/>
          <w:szCs w:val="24"/>
        </w:rPr>
      </w:pPr>
      <w:r>
        <w:rPr>
          <w:sz w:val="24"/>
          <w:szCs w:val="24"/>
        </w:rPr>
        <w:t>4 EL brauner Zucker</w:t>
      </w:r>
    </w:p>
    <w:p w14:paraId="70A82297" w14:textId="548DBDD7" w:rsidR="00033CC1" w:rsidRDefault="00033CC1">
      <w:pPr>
        <w:rPr>
          <w:sz w:val="24"/>
          <w:szCs w:val="24"/>
        </w:rPr>
      </w:pPr>
      <w:r>
        <w:rPr>
          <w:sz w:val="24"/>
          <w:szCs w:val="24"/>
        </w:rPr>
        <w:t>4 EL Sherry-Essig</w:t>
      </w:r>
    </w:p>
    <w:p w14:paraId="39248257" w14:textId="77777777" w:rsidR="00033CC1" w:rsidRDefault="00033CC1">
      <w:pPr>
        <w:rPr>
          <w:sz w:val="24"/>
          <w:szCs w:val="24"/>
        </w:rPr>
      </w:pPr>
      <w:r>
        <w:rPr>
          <w:sz w:val="24"/>
          <w:szCs w:val="24"/>
        </w:rPr>
        <w:t>½ l Öl</w:t>
      </w:r>
    </w:p>
    <w:p w14:paraId="1B262CBA" w14:textId="77777777" w:rsidR="00033CC1" w:rsidRDefault="00033CC1">
      <w:pPr>
        <w:rPr>
          <w:sz w:val="24"/>
          <w:szCs w:val="24"/>
        </w:rPr>
      </w:pPr>
    </w:p>
    <w:p w14:paraId="51DF36FA" w14:textId="3801C17C" w:rsidR="004277F3" w:rsidRDefault="004277F3">
      <w:pPr>
        <w:rPr>
          <w:sz w:val="24"/>
          <w:szCs w:val="24"/>
        </w:rPr>
      </w:pPr>
      <w:r>
        <w:rPr>
          <w:sz w:val="24"/>
          <w:szCs w:val="24"/>
        </w:rPr>
        <w:t>Zubereitung:</w:t>
      </w:r>
    </w:p>
    <w:p w14:paraId="070B1676" w14:textId="77777777" w:rsidR="00033CC1" w:rsidRPr="00033CC1" w:rsidRDefault="00033CC1" w:rsidP="00B40E8C">
      <w:pPr>
        <w:pStyle w:val="ListParagraph"/>
        <w:numPr>
          <w:ilvl w:val="0"/>
          <w:numId w:val="1269"/>
        </w:numPr>
        <w:spacing w:after="120"/>
        <w:ind w:left="714" w:hanging="357"/>
        <w:contextualSpacing w:val="0"/>
        <w:jc w:val="both"/>
        <w:rPr>
          <w:sz w:val="24"/>
          <w:szCs w:val="24"/>
        </w:rPr>
      </w:pPr>
      <w:r w:rsidRPr="00033CC1">
        <w:rPr>
          <w:sz w:val="24"/>
          <w:szCs w:val="24"/>
        </w:rPr>
        <w:t>Kartoffeln kochen, pellen, kalt werden lassen und in dünne Scheiben schneiden. Zwiebeln andünsten und mit Zucker, Salz, Pfeffer abschmecken. Zwiebeln heiß zu den Kartoffeln geben und durchmengen.</w:t>
      </w:r>
    </w:p>
    <w:p w14:paraId="74792C4F" w14:textId="77777777" w:rsidR="00033CC1" w:rsidRDefault="00033CC1" w:rsidP="00B40E8C">
      <w:pPr>
        <w:pStyle w:val="ListParagraph"/>
        <w:numPr>
          <w:ilvl w:val="0"/>
          <w:numId w:val="1269"/>
        </w:numPr>
        <w:spacing w:after="120"/>
        <w:ind w:left="714" w:hanging="357"/>
        <w:contextualSpacing w:val="0"/>
        <w:jc w:val="both"/>
        <w:rPr>
          <w:sz w:val="24"/>
          <w:szCs w:val="24"/>
        </w:rPr>
      </w:pPr>
      <w:r w:rsidRPr="00033CC1">
        <w:rPr>
          <w:sz w:val="24"/>
          <w:szCs w:val="24"/>
        </w:rPr>
        <w:t>Für die Sauce Sahne mit Crème fraîche vermischen und mit der Senfmayonnaise verrühren. Diese durch alle Senfsorten und Cravlax-Sauce, Zucker, Eigelben und Sherry-Sauce anrühren. Öl langsam einlaufen lassen und dann aufschlagen. Mit Salz und Pfeffer würzen und zu den Kartoffeln geben.</w:t>
      </w:r>
    </w:p>
    <w:p w14:paraId="6532A4F8" w14:textId="77777777" w:rsidR="004277F3" w:rsidRPr="004277F3" w:rsidRDefault="004277F3" w:rsidP="004277F3">
      <w:pPr>
        <w:ind w:left="360"/>
        <w:jc w:val="both"/>
        <w:rPr>
          <w:sz w:val="24"/>
          <w:szCs w:val="24"/>
        </w:rPr>
      </w:pPr>
    </w:p>
    <w:p w14:paraId="794672DB" w14:textId="3B209DAD" w:rsidR="00033CC1" w:rsidRDefault="00033CC1" w:rsidP="00B07CE7">
      <w:pPr>
        <w:ind w:left="1416" w:hanging="1416"/>
        <w:jc w:val="both"/>
        <w:rPr>
          <w:sz w:val="24"/>
          <w:szCs w:val="24"/>
        </w:rPr>
      </w:pPr>
      <w:r>
        <w:rPr>
          <w:sz w:val="24"/>
          <w:szCs w:val="24"/>
        </w:rPr>
        <w:t>Kommentar:</w:t>
      </w:r>
      <w:r w:rsidR="00B07CE7">
        <w:rPr>
          <w:sz w:val="24"/>
          <w:szCs w:val="24"/>
        </w:rPr>
        <w:tab/>
      </w:r>
      <w:r>
        <w:rPr>
          <w:sz w:val="24"/>
          <w:szCs w:val="24"/>
        </w:rPr>
        <w:t xml:space="preserve">Der Salat hat es in sich. Eher etwas für Männer nach einem harten Tag im Garten </w:t>
      </w:r>
      <w:r w:rsidRPr="00033CC1">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Pr>
          <w:sz w:val="24"/>
          <w:szCs w:val="24"/>
        </w:rPr>
        <w:t xml:space="preserve">. Auf jeden Fall mit </w:t>
      </w:r>
      <w:r w:rsidR="004277F3">
        <w:rPr>
          <w:sz w:val="24"/>
          <w:szCs w:val="24"/>
        </w:rPr>
        <w:t>drei</w:t>
      </w:r>
      <w:r>
        <w:rPr>
          <w:sz w:val="24"/>
          <w:szCs w:val="24"/>
        </w:rPr>
        <w:t xml:space="preserve"> Sorten Senf.</w:t>
      </w:r>
      <w:r w:rsidR="007A76A7">
        <w:rPr>
          <w:sz w:val="24"/>
          <w:szCs w:val="24"/>
        </w:rPr>
        <w:t xml:space="preserve"> Aber schmeckt.</w:t>
      </w:r>
    </w:p>
    <w:p w14:paraId="1F9AFF7B" w14:textId="77777777" w:rsidR="0047395B" w:rsidRDefault="0047395B">
      <w:pPr>
        <w:rPr>
          <w:sz w:val="24"/>
          <w:szCs w:val="24"/>
        </w:rPr>
      </w:pPr>
      <w:r>
        <w:rPr>
          <w:sz w:val="24"/>
          <w:szCs w:val="24"/>
        </w:rPr>
        <w:br w:type="page"/>
      </w:r>
    </w:p>
    <w:p w14:paraId="119E1643" w14:textId="6320E92A" w:rsidR="008759B5" w:rsidRDefault="008759B5" w:rsidP="007C7D1E">
      <w:pPr>
        <w:pStyle w:val="Heading2"/>
        <w:spacing w:after="240"/>
      </w:pPr>
      <w:r>
        <w:lastRenderedPageBreak/>
        <w:t>Kartoffelsalat mit Frankfurter-grüne-Soße-Pesto</w:t>
      </w:r>
      <w:r w:rsidR="007C7D1E">
        <w:rPr>
          <w:rStyle w:val="FootnoteReference"/>
        </w:rPr>
        <w:footnoteReference w:id="166"/>
      </w:r>
    </w:p>
    <w:p w14:paraId="4014F9EE" w14:textId="6D66A6EC" w:rsidR="00661FF8" w:rsidRDefault="00661FF8" w:rsidP="00661FF8">
      <w:pPr>
        <w:rPr>
          <w:sz w:val="24"/>
          <w:szCs w:val="24"/>
        </w:rPr>
      </w:pPr>
      <w:r w:rsidRPr="007C22B2">
        <w:rPr>
          <w:sz w:val="24"/>
          <w:szCs w:val="24"/>
          <w:u w:val="single"/>
        </w:rPr>
        <w:t>Zutaten</w:t>
      </w:r>
      <w:r>
        <w:rPr>
          <w:sz w:val="24"/>
          <w:szCs w:val="24"/>
        </w:rPr>
        <w:t xml:space="preserve"> </w:t>
      </w:r>
      <w:r w:rsidR="00B86A89">
        <w:rPr>
          <w:sz w:val="24"/>
          <w:szCs w:val="24"/>
        </w:rPr>
        <w:t>(</w:t>
      </w:r>
      <w:r>
        <w:rPr>
          <w:sz w:val="24"/>
          <w:szCs w:val="24"/>
        </w:rPr>
        <w:t>für 4 Portionen</w:t>
      </w:r>
      <w:r w:rsidR="00B86A89">
        <w:rPr>
          <w:sz w:val="24"/>
          <w:szCs w:val="24"/>
        </w:rPr>
        <w:t>):</w:t>
      </w:r>
    </w:p>
    <w:p w14:paraId="7FC4FD74" w14:textId="77777777" w:rsidR="00661FF8" w:rsidRDefault="00661FF8" w:rsidP="00661FF8">
      <w:pPr>
        <w:rPr>
          <w:sz w:val="24"/>
          <w:szCs w:val="24"/>
        </w:rPr>
      </w:pPr>
      <w:r>
        <w:rPr>
          <w:sz w:val="24"/>
          <w:szCs w:val="24"/>
        </w:rPr>
        <w:t>130 g Kräuter für Grüne Soße (Petersilie, Kresse, Schnittlauch, Sauerampfer, Borretsch, Pimpinelle, Kerbel)</w:t>
      </w:r>
    </w:p>
    <w:p w14:paraId="433C5981" w14:textId="77777777" w:rsidR="00661FF8" w:rsidRDefault="00661FF8" w:rsidP="00661FF8">
      <w:pPr>
        <w:rPr>
          <w:sz w:val="24"/>
          <w:szCs w:val="24"/>
        </w:rPr>
      </w:pPr>
      <w:r>
        <w:rPr>
          <w:sz w:val="24"/>
          <w:szCs w:val="24"/>
        </w:rPr>
        <w:t>100 g Parmesan</w:t>
      </w:r>
    </w:p>
    <w:p w14:paraId="7D428832" w14:textId="77777777" w:rsidR="00661FF8" w:rsidRDefault="00661FF8" w:rsidP="00661FF8">
      <w:pPr>
        <w:rPr>
          <w:sz w:val="24"/>
          <w:szCs w:val="24"/>
        </w:rPr>
      </w:pPr>
      <w:r>
        <w:rPr>
          <w:sz w:val="24"/>
          <w:szCs w:val="24"/>
        </w:rPr>
        <w:t>50 g Sonnenblumenkerne</w:t>
      </w:r>
    </w:p>
    <w:p w14:paraId="7C6FDA4D" w14:textId="77777777" w:rsidR="00661FF8" w:rsidRDefault="00661FF8" w:rsidP="00661FF8">
      <w:pPr>
        <w:rPr>
          <w:sz w:val="24"/>
          <w:szCs w:val="24"/>
        </w:rPr>
      </w:pPr>
      <w:r>
        <w:rPr>
          <w:sz w:val="24"/>
          <w:szCs w:val="24"/>
        </w:rPr>
        <w:t>120 ml Olivenöl</w:t>
      </w:r>
    </w:p>
    <w:p w14:paraId="02A2FA1A" w14:textId="552FC5DC" w:rsidR="00661FF8" w:rsidRDefault="00661FF8" w:rsidP="00661FF8">
      <w:pPr>
        <w:rPr>
          <w:sz w:val="24"/>
          <w:szCs w:val="24"/>
        </w:rPr>
      </w:pPr>
      <w:r>
        <w:rPr>
          <w:sz w:val="24"/>
          <w:szCs w:val="24"/>
        </w:rPr>
        <w:t>Etwas Salz</w:t>
      </w:r>
      <w:r w:rsidR="00B86A89">
        <w:rPr>
          <w:sz w:val="24"/>
          <w:szCs w:val="24"/>
        </w:rPr>
        <w:t xml:space="preserve">, </w:t>
      </w:r>
      <w:r>
        <w:rPr>
          <w:sz w:val="24"/>
          <w:szCs w:val="24"/>
        </w:rPr>
        <w:t>Pfeffer</w:t>
      </w:r>
    </w:p>
    <w:p w14:paraId="41616E71" w14:textId="77777777" w:rsidR="00661FF8" w:rsidRDefault="00661FF8" w:rsidP="00661FF8">
      <w:pPr>
        <w:rPr>
          <w:sz w:val="24"/>
          <w:szCs w:val="24"/>
        </w:rPr>
      </w:pPr>
      <w:r>
        <w:rPr>
          <w:sz w:val="24"/>
          <w:szCs w:val="24"/>
        </w:rPr>
        <w:t xml:space="preserve">700 g Kartoffeln </w:t>
      </w:r>
    </w:p>
    <w:p w14:paraId="51D6CB54" w14:textId="77777777" w:rsidR="00661FF8" w:rsidRDefault="00661FF8" w:rsidP="00661FF8">
      <w:pPr>
        <w:rPr>
          <w:sz w:val="24"/>
          <w:szCs w:val="24"/>
        </w:rPr>
      </w:pPr>
      <w:r>
        <w:rPr>
          <w:sz w:val="24"/>
          <w:szCs w:val="24"/>
        </w:rPr>
        <w:t>4 Eier</w:t>
      </w:r>
    </w:p>
    <w:p w14:paraId="38434409" w14:textId="77777777" w:rsidR="00661FF8" w:rsidRDefault="00661FF8" w:rsidP="00661FF8">
      <w:pPr>
        <w:jc w:val="both"/>
        <w:rPr>
          <w:sz w:val="24"/>
          <w:szCs w:val="24"/>
        </w:rPr>
      </w:pPr>
    </w:p>
    <w:p w14:paraId="0795E40A" w14:textId="77777777" w:rsidR="00661FF8" w:rsidRDefault="00661FF8" w:rsidP="00661FF8">
      <w:pPr>
        <w:jc w:val="both"/>
        <w:rPr>
          <w:sz w:val="24"/>
          <w:szCs w:val="24"/>
        </w:rPr>
      </w:pPr>
      <w:r>
        <w:rPr>
          <w:sz w:val="24"/>
          <w:szCs w:val="24"/>
        </w:rPr>
        <w:t>Zubereitung:</w:t>
      </w:r>
    </w:p>
    <w:p w14:paraId="1C5A1426" w14:textId="77777777" w:rsidR="00661FF8" w:rsidRPr="003B0E60" w:rsidRDefault="00661FF8" w:rsidP="00B40E8C">
      <w:pPr>
        <w:pStyle w:val="ListParagraph"/>
        <w:numPr>
          <w:ilvl w:val="0"/>
          <w:numId w:val="1165"/>
        </w:numPr>
        <w:spacing w:after="120"/>
        <w:ind w:left="714" w:hanging="357"/>
        <w:contextualSpacing w:val="0"/>
        <w:jc w:val="both"/>
        <w:rPr>
          <w:sz w:val="24"/>
          <w:szCs w:val="24"/>
        </w:rPr>
      </w:pPr>
      <w:r w:rsidRPr="003B0E60">
        <w:rPr>
          <w:sz w:val="24"/>
          <w:szCs w:val="24"/>
        </w:rPr>
        <w:t>Zur Vorbereitung zunächst die Blätter von den Stängeln der Kräuter zupfen, waschen, mit einem Küchentuch trocken tupfen und grob hacken. Den Parmesan fein reiben. Die Sonnenblumenkerne in einer Pfanne ohne Fett ein paar Minuten lang anrösten, sie dabei nicht dunkel werden lassen. Alle Zutaten in eine hohe Schüssel geben und mit dem Pürierstab zu einer Masse zerkleinern.</w:t>
      </w:r>
    </w:p>
    <w:p w14:paraId="46C3B857" w14:textId="77777777" w:rsidR="00661FF8" w:rsidRDefault="00661FF8" w:rsidP="00B40E8C">
      <w:pPr>
        <w:pStyle w:val="ListParagraph"/>
        <w:numPr>
          <w:ilvl w:val="0"/>
          <w:numId w:val="1165"/>
        </w:numPr>
        <w:spacing w:after="120"/>
        <w:ind w:left="714" w:hanging="357"/>
        <w:contextualSpacing w:val="0"/>
        <w:jc w:val="both"/>
        <w:rPr>
          <w:sz w:val="24"/>
          <w:szCs w:val="24"/>
        </w:rPr>
      </w:pPr>
      <w:r w:rsidRPr="003B0E60">
        <w:rPr>
          <w:sz w:val="24"/>
          <w:szCs w:val="24"/>
        </w:rPr>
        <w:t>Das Pesto kann man zu Spaghetti essen, zu gegrilltem Fleisch oder Fisch (also ich aber nicht). Am besten lässt sich das Dressing aber für eine Kartoffelsalat verwenden. Dazu die Kartoffeln mit Schale kochen, dann schälen und in Scheiben schneiden. In einer Salatschüssel das Pesto umrühren und alles eine Weile ziehen lassen. Dazu wachsweiche Eier servieren.</w:t>
      </w:r>
    </w:p>
    <w:p w14:paraId="5D83C6D5" w14:textId="77777777" w:rsidR="00661FF8" w:rsidRDefault="00661FF8" w:rsidP="00661FF8">
      <w:pPr>
        <w:jc w:val="both"/>
        <w:rPr>
          <w:sz w:val="24"/>
          <w:szCs w:val="24"/>
        </w:rPr>
      </w:pPr>
    </w:p>
    <w:p w14:paraId="0CED4098" w14:textId="236FC26E" w:rsidR="00033CC1" w:rsidRDefault="00661FF8" w:rsidP="00661FF8">
      <w:pPr>
        <w:rPr>
          <w:sz w:val="24"/>
          <w:szCs w:val="24"/>
        </w:rPr>
      </w:pPr>
      <w:r>
        <w:rPr>
          <w:sz w:val="24"/>
          <w:szCs w:val="24"/>
        </w:rPr>
        <w:t>Info:</w:t>
      </w:r>
      <w:r>
        <w:rPr>
          <w:sz w:val="24"/>
          <w:szCs w:val="24"/>
        </w:rPr>
        <w:tab/>
        <w:t>In eine Frankfurter Soße darf niemals Dill. Ist eine Frage der Ehre!</w:t>
      </w:r>
      <w:r w:rsidR="00033CC1">
        <w:rPr>
          <w:sz w:val="24"/>
          <w:szCs w:val="24"/>
        </w:rPr>
        <w:br w:type="page"/>
      </w:r>
    </w:p>
    <w:p w14:paraId="2D231690" w14:textId="77777777" w:rsidR="00E01300" w:rsidRDefault="00E01300" w:rsidP="00E01300">
      <w:pPr>
        <w:pStyle w:val="Heading2"/>
        <w:spacing w:after="240"/>
      </w:pPr>
      <w:r>
        <w:lastRenderedPageBreak/>
        <w:t>Salat mit Kartoffeln, grünen Bohnen und Ei</w:t>
      </w:r>
      <w:r>
        <w:rPr>
          <w:rStyle w:val="FootnoteReference"/>
        </w:rPr>
        <w:footnoteReference w:id="167"/>
      </w:r>
      <w:r>
        <w:t xml:space="preserve"> </w:t>
      </w:r>
    </w:p>
    <w:p w14:paraId="36255AEB" w14:textId="77777777" w:rsidR="00E01300" w:rsidRDefault="00E01300" w:rsidP="00E01300">
      <w:pPr>
        <w:rPr>
          <w:sz w:val="24"/>
          <w:szCs w:val="24"/>
        </w:rPr>
      </w:pPr>
      <w:r w:rsidRPr="00C4354F">
        <w:rPr>
          <w:sz w:val="24"/>
          <w:szCs w:val="24"/>
          <w:u w:val="single"/>
        </w:rPr>
        <w:t>Zutaten</w:t>
      </w:r>
      <w:r>
        <w:rPr>
          <w:sz w:val="24"/>
          <w:szCs w:val="24"/>
        </w:rPr>
        <w:t xml:space="preserve"> für 4 – 6 Portionen</w:t>
      </w:r>
    </w:p>
    <w:p w14:paraId="521DC395" w14:textId="77777777" w:rsidR="00E01300" w:rsidRDefault="00E01300" w:rsidP="00E01300">
      <w:pPr>
        <w:rPr>
          <w:sz w:val="24"/>
          <w:szCs w:val="24"/>
        </w:rPr>
      </w:pPr>
      <w:r>
        <w:rPr>
          <w:sz w:val="24"/>
          <w:szCs w:val="24"/>
        </w:rPr>
        <w:t>1 kg Kartoffeln</w:t>
      </w:r>
    </w:p>
    <w:p w14:paraId="5AE51FA4" w14:textId="77777777" w:rsidR="00E01300" w:rsidRDefault="00E01300" w:rsidP="00E01300">
      <w:pPr>
        <w:rPr>
          <w:sz w:val="24"/>
          <w:szCs w:val="24"/>
        </w:rPr>
      </w:pPr>
      <w:r>
        <w:rPr>
          <w:sz w:val="24"/>
          <w:szCs w:val="24"/>
        </w:rPr>
        <w:t>Salz</w:t>
      </w:r>
    </w:p>
    <w:p w14:paraId="22FBC1BA" w14:textId="77777777" w:rsidR="00E01300" w:rsidRDefault="00E01300" w:rsidP="00E01300">
      <w:pPr>
        <w:rPr>
          <w:sz w:val="24"/>
          <w:szCs w:val="24"/>
        </w:rPr>
      </w:pPr>
      <w:r>
        <w:rPr>
          <w:sz w:val="24"/>
          <w:szCs w:val="24"/>
        </w:rPr>
        <w:t>1 Knoblauchzehe</w:t>
      </w:r>
    </w:p>
    <w:p w14:paraId="2F43CCAC" w14:textId="77777777" w:rsidR="00E01300" w:rsidRDefault="00E01300" w:rsidP="00E01300">
      <w:pPr>
        <w:rPr>
          <w:sz w:val="24"/>
          <w:szCs w:val="24"/>
        </w:rPr>
      </w:pPr>
      <w:r>
        <w:rPr>
          <w:sz w:val="24"/>
          <w:szCs w:val="24"/>
        </w:rPr>
        <w:t>1 EL gehackte Anchovies (die lass ich natürlich weg. Ist ja klar)</w:t>
      </w:r>
    </w:p>
    <w:p w14:paraId="570F9CA1" w14:textId="77777777" w:rsidR="00E01300" w:rsidRDefault="00E01300" w:rsidP="00E01300">
      <w:pPr>
        <w:rPr>
          <w:sz w:val="24"/>
          <w:szCs w:val="24"/>
        </w:rPr>
      </w:pPr>
      <w:r>
        <w:rPr>
          <w:sz w:val="24"/>
          <w:szCs w:val="24"/>
        </w:rPr>
        <w:t>2 TL scharfer Senf</w:t>
      </w:r>
    </w:p>
    <w:p w14:paraId="0CF8A488" w14:textId="77777777" w:rsidR="00E01300" w:rsidRDefault="00E01300" w:rsidP="00E01300">
      <w:pPr>
        <w:rPr>
          <w:sz w:val="24"/>
          <w:szCs w:val="24"/>
        </w:rPr>
      </w:pPr>
      <w:r>
        <w:rPr>
          <w:sz w:val="24"/>
          <w:szCs w:val="24"/>
        </w:rPr>
        <w:t>3 EL Weinessig</w:t>
      </w:r>
    </w:p>
    <w:p w14:paraId="39CCB94B" w14:textId="77777777" w:rsidR="00E01300" w:rsidRDefault="00E01300" w:rsidP="00E01300">
      <w:pPr>
        <w:rPr>
          <w:sz w:val="24"/>
          <w:szCs w:val="24"/>
        </w:rPr>
      </w:pPr>
      <w:r>
        <w:rPr>
          <w:sz w:val="24"/>
          <w:szCs w:val="24"/>
        </w:rPr>
        <w:t>1 EL gehackte Kapern</w:t>
      </w:r>
    </w:p>
    <w:p w14:paraId="7DED3B73" w14:textId="77777777" w:rsidR="00E01300" w:rsidRDefault="00E01300" w:rsidP="00E01300">
      <w:pPr>
        <w:rPr>
          <w:sz w:val="24"/>
          <w:szCs w:val="24"/>
        </w:rPr>
      </w:pPr>
      <w:r>
        <w:rPr>
          <w:sz w:val="24"/>
          <w:szCs w:val="24"/>
        </w:rPr>
        <w:t>5 EL Olivenöl</w:t>
      </w:r>
    </w:p>
    <w:p w14:paraId="110E9661" w14:textId="77777777" w:rsidR="00E01300" w:rsidRDefault="00E01300" w:rsidP="00E01300">
      <w:pPr>
        <w:rPr>
          <w:sz w:val="24"/>
          <w:szCs w:val="24"/>
        </w:rPr>
      </w:pPr>
      <w:r>
        <w:rPr>
          <w:sz w:val="24"/>
          <w:szCs w:val="24"/>
        </w:rPr>
        <w:t>500 g grüne Bohnen</w:t>
      </w:r>
    </w:p>
    <w:p w14:paraId="77ABB46B" w14:textId="77777777" w:rsidR="00E01300" w:rsidRDefault="00E01300" w:rsidP="00E01300">
      <w:pPr>
        <w:rPr>
          <w:sz w:val="24"/>
          <w:szCs w:val="24"/>
        </w:rPr>
      </w:pPr>
      <w:r>
        <w:rPr>
          <w:sz w:val="24"/>
          <w:szCs w:val="24"/>
        </w:rPr>
        <w:t>4 hat gekochte Eier</w:t>
      </w:r>
    </w:p>
    <w:p w14:paraId="11355B05" w14:textId="77777777" w:rsidR="00E01300" w:rsidRDefault="00E01300" w:rsidP="00E01300">
      <w:pPr>
        <w:rPr>
          <w:sz w:val="24"/>
          <w:szCs w:val="24"/>
        </w:rPr>
      </w:pPr>
      <w:r>
        <w:rPr>
          <w:sz w:val="24"/>
          <w:szCs w:val="24"/>
        </w:rPr>
        <w:t>1 EL gehackter Schnittlauch</w:t>
      </w:r>
    </w:p>
    <w:p w14:paraId="46F182E4" w14:textId="77777777" w:rsidR="00E01300" w:rsidRDefault="00E01300" w:rsidP="00E01300">
      <w:pPr>
        <w:rPr>
          <w:sz w:val="24"/>
          <w:szCs w:val="24"/>
        </w:rPr>
      </w:pPr>
    </w:p>
    <w:p w14:paraId="3A3747E2" w14:textId="77777777" w:rsidR="00E01300" w:rsidRDefault="00E01300" w:rsidP="00E01300">
      <w:pPr>
        <w:rPr>
          <w:sz w:val="24"/>
          <w:szCs w:val="24"/>
        </w:rPr>
      </w:pPr>
      <w:r>
        <w:rPr>
          <w:sz w:val="24"/>
          <w:szCs w:val="24"/>
        </w:rPr>
        <w:t>Zubereitung:</w:t>
      </w:r>
    </w:p>
    <w:p w14:paraId="75CD87E2" w14:textId="77777777" w:rsidR="00E01300" w:rsidRPr="00F147A3" w:rsidRDefault="00E01300" w:rsidP="00B40E8C">
      <w:pPr>
        <w:pStyle w:val="ListParagraph"/>
        <w:numPr>
          <w:ilvl w:val="0"/>
          <w:numId w:val="1168"/>
        </w:numPr>
        <w:spacing w:after="120"/>
        <w:ind w:left="714" w:hanging="357"/>
        <w:contextualSpacing w:val="0"/>
        <w:jc w:val="both"/>
        <w:rPr>
          <w:sz w:val="24"/>
          <w:szCs w:val="24"/>
        </w:rPr>
      </w:pPr>
      <w:r w:rsidRPr="00F147A3">
        <w:rPr>
          <w:sz w:val="24"/>
          <w:szCs w:val="24"/>
        </w:rPr>
        <w:t>Die Kartoffeln in Salzwasser garkochen, schälen und in Scheiben schneiden. Das Dressing anrühre: Die Knoblauchzehe i</w:t>
      </w:r>
      <w:r>
        <w:rPr>
          <w:sz w:val="24"/>
          <w:szCs w:val="24"/>
        </w:rPr>
        <w:t>m</w:t>
      </w:r>
      <w:r w:rsidRPr="00F147A3">
        <w:rPr>
          <w:sz w:val="24"/>
          <w:szCs w:val="24"/>
        </w:rPr>
        <w:t xml:space="preserve"> Mörser zerstampfen, (Anchovis fein hacken), beides mit Senf, Essig und fein gehackten Kapern verrühren. Unter Rühren Olivenöl dazu</w:t>
      </w:r>
      <w:r>
        <w:rPr>
          <w:sz w:val="24"/>
          <w:szCs w:val="24"/>
        </w:rPr>
        <w:t xml:space="preserve"> </w:t>
      </w:r>
      <w:r w:rsidRPr="00F147A3">
        <w:rPr>
          <w:sz w:val="24"/>
          <w:szCs w:val="24"/>
        </w:rPr>
        <w:t xml:space="preserve">gießen, bis die Soße sämig ist. </w:t>
      </w:r>
    </w:p>
    <w:p w14:paraId="68E2E0AF" w14:textId="77777777" w:rsidR="00E01300" w:rsidRPr="00F147A3" w:rsidRDefault="00E01300" w:rsidP="00B40E8C">
      <w:pPr>
        <w:pStyle w:val="ListParagraph"/>
        <w:numPr>
          <w:ilvl w:val="0"/>
          <w:numId w:val="1168"/>
        </w:numPr>
        <w:spacing w:after="120"/>
        <w:ind w:left="714" w:hanging="357"/>
        <w:contextualSpacing w:val="0"/>
        <w:jc w:val="both"/>
        <w:rPr>
          <w:sz w:val="24"/>
          <w:szCs w:val="24"/>
        </w:rPr>
      </w:pPr>
      <w:r w:rsidRPr="00F147A3">
        <w:rPr>
          <w:sz w:val="24"/>
          <w:szCs w:val="24"/>
        </w:rPr>
        <w:t>Dressing über die Kartoffeln gießen. Bohnen in Salzwasser garkochen, mundgerecht zerteilen, zu den Kartoffeln geben. Eier der Länge nach vierteln, zusammen mit dem Schnittlauch auf den Salat anrichten.</w:t>
      </w:r>
    </w:p>
    <w:p w14:paraId="62D295E1" w14:textId="77777777" w:rsidR="00E01300" w:rsidRDefault="00E01300" w:rsidP="00E01300">
      <w:pPr>
        <w:jc w:val="both"/>
        <w:rPr>
          <w:sz w:val="24"/>
          <w:szCs w:val="24"/>
        </w:rPr>
      </w:pPr>
    </w:p>
    <w:p w14:paraId="43CCBFB1" w14:textId="77777777" w:rsidR="00E01300" w:rsidRDefault="00E01300" w:rsidP="00E01300">
      <w:pPr>
        <w:ind w:left="1416" w:hanging="1416"/>
        <w:jc w:val="both"/>
        <w:rPr>
          <w:sz w:val="24"/>
          <w:szCs w:val="24"/>
        </w:rPr>
      </w:pPr>
      <w:r>
        <w:rPr>
          <w:sz w:val="24"/>
          <w:szCs w:val="24"/>
        </w:rPr>
        <w:t>Kommentar:</w:t>
      </w:r>
      <w:r>
        <w:rPr>
          <w:sz w:val="24"/>
          <w:szCs w:val="24"/>
        </w:rPr>
        <w:tab/>
        <w:t>Es gab eine Zeit, da hat dieses Land über Kartoffeln gestritten. Ist schon eine Weile her. Ich erinnere mich vage. Es war das Jahr 2005, und Gerichte sollten klären, ob die Sorte Linda noch angebaut werden dürfe. Der Besitzer des Patents auf Saatgut wollte sie vom Markt nehmen, was ihr Ende gewesen wäre. Die Freunde der Linda argumentierten, keine Kartoffel schmeckt so gut wie sie. Die andere Seite dagegen gab zu bedenken, dass die Linda zu empfindlich sei für den Kartoffelmarkt, weil sie sich offenbar nicht so gut lagern lässt und überhaupt: Kartoffel ist Kartoffel, und gegessen wird, was auf den Tisch kommt.</w:t>
      </w:r>
    </w:p>
    <w:p w14:paraId="3C79F119" w14:textId="20E2B2CF" w:rsidR="00E01300" w:rsidRDefault="00E01300" w:rsidP="00BB467B">
      <w:pPr>
        <w:ind w:left="708" w:firstLine="708"/>
        <w:rPr>
          <w:rFonts w:asciiTheme="majorHAnsi" w:eastAsiaTheme="majorEastAsia" w:hAnsiTheme="majorHAnsi" w:cstheme="majorBidi"/>
          <w:color w:val="2F5496" w:themeColor="accent1" w:themeShade="BF"/>
          <w:sz w:val="26"/>
          <w:szCs w:val="26"/>
        </w:rPr>
      </w:pPr>
      <w:r>
        <w:rPr>
          <w:sz w:val="24"/>
          <w:szCs w:val="24"/>
        </w:rPr>
        <w:t xml:space="preserve">Ich kann übrigens die Sieglinde empfehlen </w:t>
      </w:r>
      <w:r w:rsidRPr="00FD1B2E">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Pr>
          <w:sz w:val="24"/>
          <w:szCs w:val="24"/>
        </w:rPr>
        <w:t>!</w:t>
      </w:r>
      <w:r>
        <w:br w:type="page"/>
      </w:r>
    </w:p>
    <w:p w14:paraId="16CE42F0" w14:textId="77777777" w:rsidR="00E01300" w:rsidRDefault="00E01300" w:rsidP="00E01300">
      <w:pPr>
        <w:pStyle w:val="Heading2"/>
        <w:spacing w:after="240"/>
      </w:pPr>
      <w:r>
        <w:lastRenderedPageBreak/>
        <w:t>Bayrischer Kartoffelsalat</w:t>
      </w:r>
      <w:r>
        <w:rPr>
          <w:rStyle w:val="FootnoteReference"/>
        </w:rPr>
        <w:footnoteReference w:id="168"/>
      </w:r>
      <w:r>
        <w:t xml:space="preserve"> </w:t>
      </w:r>
    </w:p>
    <w:p w14:paraId="01EAA5CB" w14:textId="77777777" w:rsidR="00E01300" w:rsidRDefault="00E01300" w:rsidP="00E01300">
      <w:pPr>
        <w:rPr>
          <w:sz w:val="24"/>
          <w:szCs w:val="24"/>
        </w:rPr>
      </w:pPr>
      <w:r w:rsidRPr="00EC5C5C">
        <w:rPr>
          <w:sz w:val="24"/>
          <w:szCs w:val="24"/>
          <w:u w:val="single"/>
        </w:rPr>
        <w:t>Zutaten</w:t>
      </w:r>
      <w:r>
        <w:rPr>
          <w:sz w:val="24"/>
          <w:szCs w:val="24"/>
        </w:rPr>
        <w:t xml:space="preserve"> (für 4 Portionen):</w:t>
      </w:r>
    </w:p>
    <w:p w14:paraId="21E6FD7E" w14:textId="77777777" w:rsidR="00E01300" w:rsidRDefault="00E01300" w:rsidP="00E01300">
      <w:pPr>
        <w:rPr>
          <w:sz w:val="24"/>
          <w:szCs w:val="24"/>
        </w:rPr>
      </w:pPr>
      <w:r>
        <w:rPr>
          <w:sz w:val="24"/>
          <w:szCs w:val="24"/>
        </w:rPr>
        <w:t>1 kg vorwiegend festkochende Kartoffeln</w:t>
      </w:r>
    </w:p>
    <w:p w14:paraId="35978CB7" w14:textId="77777777" w:rsidR="00E01300" w:rsidRDefault="00E01300" w:rsidP="00E01300">
      <w:pPr>
        <w:rPr>
          <w:sz w:val="24"/>
          <w:szCs w:val="24"/>
        </w:rPr>
      </w:pPr>
      <w:r>
        <w:rPr>
          <w:sz w:val="24"/>
          <w:szCs w:val="24"/>
        </w:rPr>
        <w:t>Salz</w:t>
      </w:r>
    </w:p>
    <w:p w14:paraId="11FE0CF8" w14:textId="77777777" w:rsidR="00E01300" w:rsidRDefault="00E01300" w:rsidP="00E01300">
      <w:pPr>
        <w:rPr>
          <w:sz w:val="24"/>
          <w:szCs w:val="24"/>
        </w:rPr>
      </w:pPr>
      <w:r>
        <w:rPr>
          <w:sz w:val="24"/>
          <w:szCs w:val="24"/>
        </w:rPr>
        <w:t>½ EL Kümmelsamen</w:t>
      </w:r>
    </w:p>
    <w:p w14:paraId="5A443A51" w14:textId="77777777" w:rsidR="00E01300" w:rsidRDefault="00E01300" w:rsidP="00E01300">
      <w:pPr>
        <w:rPr>
          <w:sz w:val="24"/>
          <w:szCs w:val="24"/>
        </w:rPr>
      </w:pPr>
      <w:r>
        <w:rPr>
          <w:sz w:val="24"/>
          <w:szCs w:val="24"/>
        </w:rPr>
        <w:t>1 kleine Zwiebel</w:t>
      </w:r>
    </w:p>
    <w:p w14:paraId="067E266C" w14:textId="77777777" w:rsidR="00E01300" w:rsidRDefault="00E01300" w:rsidP="00E01300">
      <w:pPr>
        <w:rPr>
          <w:sz w:val="24"/>
          <w:szCs w:val="24"/>
        </w:rPr>
      </w:pPr>
      <w:r>
        <w:rPr>
          <w:sz w:val="24"/>
          <w:szCs w:val="24"/>
        </w:rPr>
        <w:t>1 EL Öl</w:t>
      </w:r>
    </w:p>
    <w:p w14:paraId="3094AD6A" w14:textId="77777777" w:rsidR="00E01300" w:rsidRDefault="00E01300" w:rsidP="00E01300">
      <w:pPr>
        <w:rPr>
          <w:sz w:val="24"/>
          <w:szCs w:val="24"/>
        </w:rPr>
      </w:pPr>
      <w:r>
        <w:rPr>
          <w:sz w:val="24"/>
          <w:szCs w:val="24"/>
        </w:rPr>
        <w:t>2 EL braune Butter</w:t>
      </w:r>
    </w:p>
    <w:p w14:paraId="52CD8D7B" w14:textId="77777777" w:rsidR="00E01300" w:rsidRDefault="00E01300" w:rsidP="00E01300">
      <w:pPr>
        <w:rPr>
          <w:sz w:val="24"/>
          <w:szCs w:val="24"/>
        </w:rPr>
      </w:pPr>
    </w:p>
    <w:p w14:paraId="32B97696" w14:textId="77777777" w:rsidR="00E01300" w:rsidRPr="00F15A14" w:rsidRDefault="00E01300" w:rsidP="00E01300">
      <w:pPr>
        <w:rPr>
          <w:i/>
          <w:iCs/>
          <w:sz w:val="24"/>
          <w:szCs w:val="24"/>
        </w:rPr>
      </w:pPr>
      <w:r w:rsidRPr="00F15A14">
        <w:rPr>
          <w:i/>
          <w:iCs/>
          <w:sz w:val="24"/>
          <w:szCs w:val="24"/>
        </w:rPr>
        <w:t>Für das Dressing:</w:t>
      </w:r>
    </w:p>
    <w:p w14:paraId="1007163D" w14:textId="77777777" w:rsidR="00E01300" w:rsidRDefault="00E01300" w:rsidP="00E01300">
      <w:pPr>
        <w:rPr>
          <w:sz w:val="24"/>
          <w:szCs w:val="24"/>
        </w:rPr>
      </w:pPr>
      <w:r>
        <w:rPr>
          <w:sz w:val="24"/>
          <w:szCs w:val="24"/>
        </w:rPr>
        <w:t>400 ml Brühe</w:t>
      </w:r>
    </w:p>
    <w:p w14:paraId="7AECC90B" w14:textId="77777777" w:rsidR="00E01300" w:rsidRDefault="00E01300" w:rsidP="00E01300">
      <w:pPr>
        <w:rPr>
          <w:sz w:val="24"/>
          <w:szCs w:val="24"/>
        </w:rPr>
      </w:pPr>
      <w:r>
        <w:rPr>
          <w:sz w:val="24"/>
          <w:szCs w:val="24"/>
        </w:rPr>
        <w:t>3 EL Rotweinessig</w:t>
      </w:r>
    </w:p>
    <w:p w14:paraId="68E9B59C" w14:textId="77777777" w:rsidR="00E01300" w:rsidRDefault="00E01300" w:rsidP="00E01300">
      <w:pPr>
        <w:rPr>
          <w:sz w:val="24"/>
          <w:szCs w:val="24"/>
        </w:rPr>
      </w:pPr>
      <w:r>
        <w:rPr>
          <w:sz w:val="24"/>
          <w:szCs w:val="24"/>
        </w:rPr>
        <w:t>1 EL scharfer Senf</w:t>
      </w:r>
    </w:p>
    <w:p w14:paraId="68E9235F" w14:textId="77777777" w:rsidR="00E01300" w:rsidRDefault="00E01300" w:rsidP="00E01300">
      <w:pPr>
        <w:rPr>
          <w:sz w:val="24"/>
          <w:szCs w:val="24"/>
        </w:rPr>
      </w:pPr>
      <w:r>
        <w:rPr>
          <w:sz w:val="24"/>
          <w:szCs w:val="24"/>
        </w:rPr>
        <w:t>Salz, mildes Chilipulver</w:t>
      </w:r>
    </w:p>
    <w:p w14:paraId="52FEDD76" w14:textId="77777777" w:rsidR="00E01300" w:rsidRDefault="00E01300" w:rsidP="00E01300">
      <w:pPr>
        <w:rPr>
          <w:sz w:val="24"/>
          <w:szCs w:val="24"/>
        </w:rPr>
      </w:pPr>
      <w:r>
        <w:rPr>
          <w:sz w:val="24"/>
          <w:szCs w:val="24"/>
        </w:rPr>
        <w:t>Zucker</w:t>
      </w:r>
    </w:p>
    <w:p w14:paraId="1682CB91" w14:textId="77777777" w:rsidR="00E01300" w:rsidRDefault="00E01300" w:rsidP="00E01300">
      <w:pPr>
        <w:rPr>
          <w:sz w:val="24"/>
          <w:szCs w:val="24"/>
        </w:rPr>
      </w:pPr>
    </w:p>
    <w:p w14:paraId="32C82908" w14:textId="77777777" w:rsidR="00E01300" w:rsidRDefault="00E01300" w:rsidP="00E01300">
      <w:pPr>
        <w:rPr>
          <w:sz w:val="24"/>
          <w:szCs w:val="24"/>
        </w:rPr>
      </w:pPr>
      <w:r>
        <w:rPr>
          <w:sz w:val="24"/>
          <w:szCs w:val="24"/>
        </w:rPr>
        <w:t>Zubereitung:</w:t>
      </w:r>
    </w:p>
    <w:p w14:paraId="43DAE9F4" w14:textId="77777777" w:rsidR="00E01300" w:rsidRPr="000C1DA2" w:rsidRDefault="00E01300" w:rsidP="00B40E8C">
      <w:pPr>
        <w:pStyle w:val="ListParagraph"/>
        <w:numPr>
          <w:ilvl w:val="0"/>
          <w:numId w:val="1133"/>
        </w:numPr>
        <w:spacing w:after="120"/>
        <w:ind w:left="714" w:hanging="357"/>
        <w:contextualSpacing w:val="0"/>
        <w:jc w:val="both"/>
        <w:rPr>
          <w:sz w:val="24"/>
          <w:szCs w:val="24"/>
        </w:rPr>
      </w:pPr>
      <w:r w:rsidRPr="000C1DA2">
        <w:rPr>
          <w:sz w:val="24"/>
          <w:szCs w:val="24"/>
        </w:rPr>
        <w:t>Die Kartoffeln waschen und in reichlich Salzwasser mit dem Kümmel weichkochen. Abgießen, möglichst heiß pellen und in 4 bis 5 mm dicke Scheiben schneiden. Die Kartoffelscheiben in eine Schüssel geben.</w:t>
      </w:r>
    </w:p>
    <w:p w14:paraId="404E0B82" w14:textId="77777777" w:rsidR="00E01300" w:rsidRPr="000C1DA2" w:rsidRDefault="00E01300" w:rsidP="00B40E8C">
      <w:pPr>
        <w:pStyle w:val="ListParagraph"/>
        <w:numPr>
          <w:ilvl w:val="0"/>
          <w:numId w:val="1133"/>
        </w:numPr>
        <w:spacing w:after="120"/>
        <w:ind w:left="714" w:hanging="357"/>
        <w:contextualSpacing w:val="0"/>
        <w:jc w:val="both"/>
        <w:rPr>
          <w:sz w:val="24"/>
          <w:szCs w:val="24"/>
        </w:rPr>
      </w:pPr>
      <w:r w:rsidRPr="000C1DA2">
        <w:rPr>
          <w:sz w:val="24"/>
          <w:szCs w:val="24"/>
        </w:rPr>
        <w:t>Für das Dressing die Brühe erhitzen, mit Essig und Senf verrühren und mit Salz sowie 1 Prise Chilipulver und Zucker würzen. Eine Handvoll Kartoffelscheiben hinzufügen und pürieren. Das Dressing nach und nach unter die Kartoffelscheiben mischen, bis die Flüssigkeit vollständig gebunden ist.</w:t>
      </w:r>
    </w:p>
    <w:p w14:paraId="0D1C5A37" w14:textId="77777777" w:rsidR="00E01300" w:rsidRPr="000C1DA2" w:rsidRDefault="00E01300" w:rsidP="00B40E8C">
      <w:pPr>
        <w:pStyle w:val="ListParagraph"/>
        <w:numPr>
          <w:ilvl w:val="0"/>
          <w:numId w:val="1133"/>
        </w:numPr>
        <w:spacing w:after="120"/>
        <w:ind w:left="714" w:hanging="357"/>
        <w:contextualSpacing w:val="0"/>
        <w:jc w:val="both"/>
        <w:rPr>
          <w:sz w:val="24"/>
          <w:szCs w:val="24"/>
        </w:rPr>
      </w:pPr>
      <w:r w:rsidRPr="000C1DA2">
        <w:rPr>
          <w:sz w:val="24"/>
          <w:szCs w:val="24"/>
        </w:rPr>
        <w:t>Die Zwiebel schälen und in kleine Würfel schneiden. In einer Pfanne das Öl erhitzen und die Zwiebelwürfel darin bei milder Hitze glasig dünsten. Die braune Butter und die Zwiebel unter den Kartoffelsalat heben. Nach Belieben pfeffern.</w:t>
      </w:r>
    </w:p>
    <w:p w14:paraId="13BD973F" w14:textId="77777777" w:rsidR="00E01300" w:rsidRDefault="00E01300" w:rsidP="00E01300">
      <w:pPr>
        <w:rPr>
          <w:sz w:val="24"/>
          <w:szCs w:val="24"/>
        </w:rPr>
      </w:pPr>
      <w:r w:rsidRPr="00C92DC7">
        <w:rPr>
          <w:sz w:val="24"/>
          <w:szCs w:val="24"/>
        </w:rPr>
        <w:br w:type="page"/>
      </w:r>
    </w:p>
    <w:p w14:paraId="5CB732C8" w14:textId="77777777" w:rsidR="00E01300" w:rsidRDefault="00E01300" w:rsidP="00E01300">
      <w:pPr>
        <w:pStyle w:val="Heading2"/>
        <w:spacing w:after="240"/>
      </w:pPr>
      <w:r>
        <w:lastRenderedPageBreak/>
        <w:t>Kartoffelsalat (schwäbisch)</w:t>
      </w:r>
      <w:r>
        <w:rPr>
          <w:rStyle w:val="FootnoteReference"/>
        </w:rPr>
        <w:footnoteReference w:id="169"/>
      </w:r>
      <w:r>
        <w:t xml:space="preserve"> </w:t>
      </w:r>
    </w:p>
    <w:p w14:paraId="7B241405" w14:textId="77777777" w:rsidR="00E01300" w:rsidRDefault="00E01300" w:rsidP="00E01300">
      <w:pPr>
        <w:rPr>
          <w:sz w:val="24"/>
          <w:szCs w:val="24"/>
        </w:rPr>
      </w:pPr>
      <w:r w:rsidRPr="00D20128">
        <w:rPr>
          <w:sz w:val="24"/>
          <w:szCs w:val="24"/>
          <w:u w:val="single"/>
        </w:rPr>
        <w:t>Zutaten</w:t>
      </w:r>
      <w:r>
        <w:rPr>
          <w:sz w:val="24"/>
          <w:szCs w:val="24"/>
        </w:rPr>
        <w:t xml:space="preserve"> (für 4 Portionen)</w:t>
      </w:r>
    </w:p>
    <w:p w14:paraId="3220FD34" w14:textId="77777777" w:rsidR="00E01300" w:rsidRDefault="00E01300" w:rsidP="00E01300">
      <w:pPr>
        <w:rPr>
          <w:sz w:val="24"/>
          <w:szCs w:val="24"/>
        </w:rPr>
      </w:pPr>
      <w:r>
        <w:rPr>
          <w:sz w:val="24"/>
          <w:szCs w:val="24"/>
        </w:rPr>
        <w:t>1 kg vorwiegend festkochende Kartoffeln</w:t>
      </w:r>
    </w:p>
    <w:p w14:paraId="369E7142" w14:textId="77777777" w:rsidR="00E01300" w:rsidRDefault="00E01300" w:rsidP="00E01300">
      <w:pPr>
        <w:rPr>
          <w:sz w:val="24"/>
          <w:szCs w:val="24"/>
        </w:rPr>
      </w:pPr>
      <w:r>
        <w:rPr>
          <w:sz w:val="24"/>
          <w:szCs w:val="24"/>
        </w:rPr>
        <w:t>½ EL Kümmelsamen</w:t>
      </w:r>
    </w:p>
    <w:p w14:paraId="776BC1BF" w14:textId="77777777" w:rsidR="00E01300" w:rsidRDefault="00E01300" w:rsidP="00E01300">
      <w:pPr>
        <w:rPr>
          <w:sz w:val="24"/>
          <w:szCs w:val="24"/>
        </w:rPr>
      </w:pPr>
      <w:r>
        <w:rPr>
          <w:sz w:val="24"/>
          <w:szCs w:val="24"/>
        </w:rPr>
        <w:t>1 Zwiebel</w:t>
      </w:r>
    </w:p>
    <w:p w14:paraId="7BF4B53E" w14:textId="77777777" w:rsidR="00E01300" w:rsidRDefault="00E01300" w:rsidP="00E01300">
      <w:pPr>
        <w:rPr>
          <w:sz w:val="24"/>
          <w:szCs w:val="24"/>
        </w:rPr>
      </w:pPr>
      <w:r>
        <w:rPr>
          <w:sz w:val="24"/>
          <w:szCs w:val="24"/>
        </w:rPr>
        <w:t>400 ml Gemüsebrühe</w:t>
      </w:r>
    </w:p>
    <w:p w14:paraId="75DA0B46" w14:textId="77777777" w:rsidR="00E01300" w:rsidRDefault="00E01300" w:rsidP="00E01300">
      <w:pPr>
        <w:rPr>
          <w:sz w:val="24"/>
          <w:szCs w:val="24"/>
        </w:rPr>
      </w:pPr>
      <w:r>
        <w:rPr>
          <w:sz w:val="24"/>
          <w:szCs w:val="24"/>
        </w:rPr>
        <w:t>6 EL Weißweinessig</w:t>
      </w:r>
    </w:p>
    <w:p w14:paraId="48EF7118" w14:textId="77777777" w:rsidR="00E01300" w:rsidRDefault="00E01300" w:rsidP="00E01300">
      <w:pPr>
        <w:rPr>
          <w:sz w:val="24"/>
          <w:szCs w:val="24"/>
        </w:rPr>
      </w:pPr>
      <w:r>
        <w:rPr>
          <w:sz w:val="24"/>
          <w:szCs w:val="24"/>
        </w:rPr>
        <w:t>1 EL mittelscharfer Senf</w:t>
      </w:r>
    </w:p>
    <w:p w14:paraId="24D27884" w14:textId="77777777" w:rsidR="00E01300" w:rsidRDefault="00E01300" w:rsidP="00E01300">
      <w:pPr>
        <w:rPr>
          <w:sz w:val="24"/>
          <w:szCs w:val="24"/>
        </w:rPr>
      </w:pPr>
      <w:r>
        <w:rPr>
          <w:sz w:val="24"/>
          <w:szCs w:val="24"/>
        </w:rPr>
        <w:t>Ca. 50 ml Rapsöl</w:t>
      </w:r>
    </w:p>
    <w:p w14:paraId="39662EC7" w14:textId="77777777" w:rsidR="00E01300" w:rsidRDefault="00E01300" w:rsidP="00E01300">
      <w:pPr>
        <w:rPr>
          <w:sz w:val="24"/>
          <w:szCs w:val="24"/>
        </w:rPr>
      </w:pPr>
      <w:r>
        <w:rPr>
          <w:sz w:val="24"/>
          <w:szCs w:val="24"/>
        </w:rPr>
        <w:t>Salz</w:t>
      </w:r>
    </w:p>
    <w:p w14:paraId="201D656E" w14:textId="77777777" w:rsidR="00E01300" w:rsidRDefault="00E01300" w:rsidP="00E01300">
      <w:pPr>
        <w:rPr>
          <w:sz w:val="24"/>
          <w:szCs w:val="24"/>
        </w:rPr>
      </w:pPr>
      <w:r>
        <w:rPr>
          <w:sz w:val="24"/>
          <w:szCs w:val="24"/>
        </w:rPr>
        <w:t>Pfeffer</w:t>
      </w:r>
    </w:p>
    <w:p w14:paraId="22C8FE56" w14:textId="77777777" w:rsidR="00E01300" w:rsidRDefault="00E01300" w:rsidP="00E01300">
      <w:pPr>
        <w:rPr>
          <w:sz w:val="24"/>
          <w:szCs w:val="24"/>
        </w:rPr>
      </w:pPr>
    </w:p>
    <w:p w14:paraId="13D1E6C3" w14:textId="77777777" w:rsidR="00E01300" w:rsidRDefault="00E01300" w:rsidP="00E01300">
      <w:pPr>
        <w:rPr>
          <w:sz w:val="24"/>
          <w:szCs w:val="24"/>
        </w:rPr>
      </w:pPr>
      <w:r>
        <w:rPr>
          <w:sz w:val="24"/>
          <w:szCs w:val="24"/>
        </w:rPr>
        <w:t>Zubereitungszeit: 30 Minuten plus Kochzeit 35 Minuten</w:t>
      </w:r>
    </w:p>
    <w:p w14:paraId="768E7F2F" w14:textId="77777777" w:rsidR="00E01300" w:rsidRPr="00771332" w:rsidRDefault="00E01300" w:rsidP="00B40E8C">
      <w:pPr>
        <w:pStyle w:val="ListParagraph"/>
        <w:numPr>
          <w:ilvl w:val="0"/>
          <w:numId w:val="1130"/>
        </w:numPr>
        <w:spacing w:after="120"/>
        <w:ind w:left="714" w:hanging="357"/>
        <w:contextualSpacing w:val="0"/>
        <w:jc w:val="both"/>
        <w:rPr>
          <w:sz w:val="24"/>
          <w:szCs w:val="24"/>
        </w:rPr>
      </w:pPr>
      <w:r w:rsidRPr="00771332">
        <w:rPr>
          <w:sz w:val="24"/>
          <w:szCs w:val="24"/>
        </w:rPr>
        <w:t>Die Kartoffeln waschen, in reichlich Salzwasser mit den Kümmelsamen in 30 -35 Minuten weichkochen und anschließend abgießen und ausdampfen lassen. Die Kartoffeln noch heiß pellen und dann in 3 mm dicke Scheiben schneiden und in eine Schüssel geben.</w:t>
      </w:r>
    </w:p>
    <w:p w14:paraId="53B21EB1" w14:textId="77777777" w:rsidR="00E01300" w:rsidRPr="00771332" w:rsidRDefault="00E01300" w:rsidP="00B40E8C">
      <w:pPr>
        <w:pStyle w:val="ListParagraph"/>
        <w:numPr>
          <w:ilvl w:val="0"/>
          <w:numId w:val="1130"/>
        </w:numPr>
        <w:spacing w:after="120"/>
        <w:ind w:left="714" w:hanging="357"/>
        <w:contextualSpacing w:val="0"/>
        <w:jc w:val="both"/>
        <w:rPr>
          <w:sz w:val="24"/>
          <w:szCs w:val="24"/>
        </w:rPr>
      </w:pPr>
      <w:r w:rsidRPr="00771332">
        <w:rPr>
          <w:sz w:val="24"/>
          <w:szCs w:val="24"/>
        </w:rPr>
        <w:t>Die Zwiebel schälen und fein würfeln. Die Gemüsebrühe erhitzen, die Zwiebelwürfel hineingeben und etwa 3 Minuten mitkochen. Anschließend über die Kartoffeln gießen.</w:t>
      </w:r>
    </w:p>
    <w:p w14:paraId="73504670" w14:textId="77777777" w:rsidR="00E01300" w:rsidRDefault="00E01300" w:rsidP="00B40E8C">
      <w:pPr>
        <w:pStyle w:val="ListParagraph"/>
        <w:numPr>
          <w:ilvl w:val="0"/>
          <w:numId w:val="1130"/>
        </w:numPr>
        <w:spacing w:after="120"/>
        <w:ind w:left="714" w:hanging="357"/>
        <w:contextualSpacing w:val="0"/>
        <w:jc w:val="both"/>
        <w:rPr>
          <w:sz w:val="24"/>
          <w:szCs w:val="24"/>
        </w:rPr>
      </w:pPr>
      <w:r w:rsidRPr="00771332">
        <w:rPr>
          <w:sz w:val="24"/>
          <w:szCs w:val="24"/>
        </w:rPr>
        <w:t>Den Essig, Salz und Pfeffer dazugeben und mindestens eine halbe Stunde durchziehen lassen. Anschließend den Senf und das Rapsöl zugeben, gut vermischen und mit Salz und Pfeffer abschmecken. Nach Bedarf noch Gemüsebrühe zugeben.</w:t>
      </w:r>
    </w:p>
    <w:p w14:paraId="69AB243B" w14:textId="77777777" w:rsidR="00E01300" w:rsidRDefault="00E01300" w:rsidP="00E01300">
      <w:pPr>
        <w:jc w:val="both"/>
        <w:rPr>
          <w:sz w:val="24"/>
          <w:szCs w:val="24"/>
        </w:rPr>
      </w:pPr>
    </w:p>
    <w:p w14:paraId="4FED4685" w14:textId="09F0A1BC" w:rsidR="00E01300" w:rsidRDefault="00E01300" w:rsidP="00BB467B">
      <w:pPr>
        <w:ind w:left="1416" w:hanging="1416"/>
        <w:jc w:val="both"/>
        <w:rPr>
          <w:rFonts w:asciiTheme="majorHAnsi" w:eastAsiaTheme="majorEastAsia" w:hAnsiTheme="majorHAnsi" w:cstheme="majorBidi"/>
          <w:color w:val="2F5496" w:themeColor="accent1" w:themeShade="BF"/>
          <w:sz w:val="26"/>
          <w:szCs w:val="26"/>
        </w:rPr>
      </w:pPr>
      <w:r>
        <w:rPr>
          <w:sz w:val="24"/>
          <w:szCs w:val="24"/>
        </w:rPr>
        <w:t>Kommentar:</w:t>
      </w:r>
      <w:r>
        <w:rPr>
          <w:sz w:val="24"/>
          <w:szCs w:val="24"/>
        </w:rPr>
        <w:tab/>
        <w:t>Ha no, dem gib´s nix mehr hinzuzufügen. Schwäbischer Kartoffelsalat ist der Beschte!</w:t>
      </w:r>
      <w:r w:rsidRPr="00AF7804">
        <w:rPr>
          <w:sz w:val="24"/>
          <w:szCs w:val="24"/>
        </w:rPr>
        <w:br w:type="page"/>
      </w:r>
    </w:p>
    <w:p w14:paraId="0BE64414" w14:textId="2BDDE161" w:rsidR="00E01300" w:rsidRDefault="00E01300" w:rsidP="00E01300">
      <w:pPr>
        <w:pStyle w:val="Heading2"/>
        <w:spacing w:after="240"/>
      </w:pPr>
      <w:r>
        <w:lastRenderedPageBreak/>
        <w:t>Kartoffelsalat</w:t>
      </w:r>
      <w:r w:rsidR="00BB467B">
        <w:t xml:space="preserve"> (auch schäbisch)</w:t>
      </w:r>
      <w:r>
        <w:rPr>
          <w:rStyle w:val="FootnoteReference"/>
        </w:rPr>
        <w:footnoteReference w:id="170"/>
      </w:r>
      <w:r>
        <w:t xml:space="preserve"> </w:t>
      </w:r>
    </w:p>
    <w:p w14:paraId="1BCE5F40" w14:textId="77777777" w:rsidR="00E01300" w:rsidRDefault="00E01300" w:rsidP="00E01300">
      <w:pPr>
        <w:rPr>
          <w:sz w:val="24"/>
          <w:szCs w:val="24"/>
        </w:rPr>
      </w:pPr>
      <w:r w:rsidRPr="0018361B">
        <w:rPr>
          <w:sz w:val="24"/>
          <w:szCs w:val="24"/>
          <w:u w:val="single"/>
        </w:rPr>
        <w:t>Zutaten</w:t>
      </w:r>
      <w:r>
        <w:rPr>
          <w:sz w:val="24"/>
          <w:szCs w:val="24"/>
        </w:rPr>
        <w:t xml:space="preserve"> (für 4 Portionen)</w:t>
      </w:r>
    </w:p>
    <w:p w14:paraId="5728E5A0" w14:textId="77777777" w:rsidR="00E01300" w:rsidRDefault="00E01300" w:rsidP="00E01300">
      <w:pPr>
        <w:rPr>
          <w:sz w:val="24"/>
          <w:szCs w:val="24"/>
        </w:rPr>
      </w:pPr>
      <w:r>
        <w:rPr>
          <w:sz w:val="24"/>
          <w:szCs w:val="24"/>
        </w:rPr>
        <w:t>1 kg fest kochende Kartoffeln</w:t>
      </w:r>
    </w:p>
    <w:p w14:paraId="56FE20FC" w14:textId="77777777" w:rsidR="00E01300" w:rsidRDefault="00E01300" w:rsidP="00E01300">
      <w:pPr>
        <w:rPr>
          <w:sz w:val="24"/>
          <w:szCs w:val="24"/>
        </w:rPr>
      </w:pPr>
      <w:r>
        <w:rPr>
          <w:sz w:val="24"/>
          <w:szCs w:val="24"/>
        </w:rPr>
        <w:t>1 Zwiebel</w:t>
      </w:r>
    </w:p>
    <w:p w14:paraId="6E445908" w14:textId="77777777" w:rsidR="00E01300" w:rsidRDefault="00E01300" w:rsidP="00E01300">
      <w:pPr>
        <w:rPr>
          <w:sz w:val="24"/>
          <w:szCs w:val="24"/>
        </w:rPr>
      </w:pPr>
      <w:r>
        <w:rPr>
          <w:sz w:val="24"/>
          <w:szCs w:val="24"/>
        </w:rPr>
        <w:t>¼ l kräftige Gemüsebrühe</w:t>
      </w:r>
    </w:p>
    <w:p w14:paraId="4F1880EA" w14:textId="77777777" w:rsidR="00E01300" w:rsidRDefault="00E01300" w:rsidP="00E01300">
      <w:pPr>
        <w:rPr>
          <w:sz w:val="24"/>
          <w:szCs w:val="24"/>
        </w:rPr>
      </w:pPr>
      <w:r>
        <w:rPr>
          <w:sz w:val="24"/>
          <w:szCs w:val="24"/>
        </w:rPr>
        <w:t>1 TL Senf</w:t>
      </w:r>
    </w:p>
    <w:p w14:paraId="7A167855" w14:textId="77777777" w:rsidR="00E01300" w:rsidRDefault="00E01300" w:rsidP="00E01300">
      <w:pPr>
        <w:rPr>
          <w:sz w:val="24"/>
          <w:szCs w:val="24"/>
        </w:rPr>
      </w:pPr>
      <w:r>
        <w:rPr>
          <w:sz w:val="24"/>
          <w:szCs w:val="24"/>
        </w:rPr>
        <w:t>1 EL Essig</w:t>
      </w:r>
    </w:p>
    <w:p w14:paraId="4B13413A" w14:textId="77777777" w:rsidR="00E01300" w:rsidRDefault="00E01300" w:rsidP="00E01300">
      <w:pPr>
        <w:rPr>
          <w:sz w:val="24"/>
          <w:szCs w:val="24"/>
        </w:rPr>
      </w:pPr>
      <w:r>
        <w:rPr>
          <w:sz w:val="24"/>
          <w:szCs w:val="24"/>
        </w:rPr>
        <w:t>3 EL Öl</w:t>
      </w:r>
    </w:p>
    <w:p w14:paraId="3CBA1AB9" w14:textId="77777777" w:rsidR="00E01300" w:rsidRDefault="00E01300" w:rsidP="00E01300">
      <w:pPr>
        <w:rPr>
          <w:sz w:val="24"/>
          <w:szCs w:val="24"/>
        </w:rPr>
      </w:pPr>
      <w:r>
        <w:rPr>
          <w:sz w:val="24"/>
          <w:szCs w:val="24"/>
        </w:rPr>
        <w:t>Pfeffer, Salz</w:t>
      </w:r>
    </w:p>
    <w:p w14:paraId="4A9FFE14" w14:textId="77777777" w:rsidR="00E01300" w:rsidRDefault="00E01300" w:rsidP="00E01300">
      <w:pPr>
        <w:rPr>
          <w:sz w:val="24"/>
          <w:szCs w:val="24"/>
        </w:rPr>
      </w:pPr>
    </w:p>
    <w:p w14:paraId="76E31B0E" w14:textId="77777777" w:rsidR="00E01300" w:rsidRDefault="00E01300" w:rsidP="00E01300">
      <w:pPr>
        <w:rPr>
          <w:sz w:val="24"/>
          <w:szCs w:val="24"/>
        </w:rPr>
      </w:pPr>
      <w:r>
        <w:rPr>
          <w:sz w:val="24"/>
          <w:szCs w:val="24"/>
        </w:rPr>
        <w:t>Zubereitungszeit: 1 Stunde plus 1 Stunde Ruhezeit</w:t>
      </w:r>
    </w:p>
    <w:p w14:paraId="0191E778" w14:textId="77777777" w:rsidR="00E01300" w:rsidRPr="003A6085" w:rsidRDefault="00E01300" w:rsidP="00B40E8C">
      <w:pPr>
        <w:pStyle w:val="ListParagraph"/>
        <w:numPr>
          <w:ilvl w:val="0"/>
          <w:numId w:val="897"/>
        </w:numPr>
        <w:spacing w:after="120"/>
        <w:ind w:left="714" w:hanging="357"/>
        <w:contextualSpacing w:val="0"/>
        <w:jc w:val="both"/>
        <w:rPr>
          <w:sz w:val="24"/>
          <w:szCs w:val="24"/>
        </w:rPr>
      </w:pPr>
      <w:r w:rsidRPr="003A6085">
        <w:rPr>
          <w:sz w:val="24"/>
          <w:szCs w:val="24"/>
        </w:rPr>
        <w:t>Die Kartoffeln mit der Schale in 20 – 30 Minuten garkochen, schälen und in Scheiben schneiden. Die Zwiebel schälen, würfeln und dazugeben.</w:t>
      </w:r>
    </w:p>
    <w:p w14:paraId="556991FA" w14:textId="77777777" w:rsidR="00E01300" w:rsidRPr="003A6085" w:rsidRDefault="00E01300" w:rsidP="00B40E8C">
      <w:pPr>
        <w:pStyle w:val="ListParagraph"/>
        <w:numPr>
          <w:ilvl w:val="0"/>
          <w:numId w:val="897"/>
        </w:numPr>
        <w:spacing w:after="120"/>
        <w:ind w:left="714" w:hanging="357"/>
        <w:contextualSpacing w:val="0"/>
        <w:jc w:val="both"/>
        <w:rPr>
          <w:sz w:val="24"/>
          <w:szCs w:val="24"/>
        </w:rPr>
      </w:pPr>
      <w:r w:rsidRPr="003A6085">
        <w:rPr>
          <w:sz w:val="24"/>
          <w:szCs w:val="24"/>
        </w:rPr>
        <w:t>Die Brühe erhitzen, mit Senf, Essig, Öl und Pfeffer verrühren. Brühe über die Kartoffeln gießen und mindestens 1 Stunde durchziehen lassen.</w:t>
      </w:r>
    </w:p>
    <w:p w14:paraId="4E12042E" w14:textId="77777777" w:rsidR="00E01300" w:rsidRPr="003A6085" w:rsidRDefault="00E01300" w:rsidP="00B40E8C">
      <w:pPr>
        <w:pStyle w:val="ListParagraph"/>
        <w:numPr>
          <w:ilvl w:val="0"/>
          <w:numId w:val="897"/>
        </w:numPr>
        <w:spacing w:after="120"/>
        <w:ind w:left="714" w:hanging="357"/>
        <w:contextualSpacing w:val="0"/>
        <w:jc w:val="both"/>
        <w:rPr>
          <w:sz w:val="24"/>
          <w:szCs w:val="24"/>
        </w:rPr>
      </w:pPr>
      <w:r w:rsidRPr="003A6085">
        <w:rPr>
          <w:sz w:val="24"/>
          <w:szCs w:val="24"/>
        </w:rPr>
        <w:t xml:space="preserve">Den Salat mit Salz und Pfeffer abschmecken. </w:t>
      </w:r>
    </w:p>
    <w:p w14:paraId="24372E48" w14:textId="77777777" w:rsidR="00E01300" w:rsidRDefault="00E01300" w:rsidP="00E01300">
      <w:pPr>
        <w:rPr>
          <w:sz w:val="24"/>
          <w:szCs w:val="24"/>
        </w:rPr>
      </w:pPr>
    </w:p>
    <w:p w14:paraId="73F74443" w14:textId="77777777" w:rsidR="00E01300" w:rsidRDefault="00E01300" w:rsidP="00E01300">
      <w:pPr>
        <w:jc w:val="both"/>
        <w:rPr>
          <w:sz w:val="24"/>
          <w:szCs w:val="24"/>
        </w:rPr>
      </w:pPr>
      <w:r>
        <w:rPr>
          <w:sz w:val="24"/>
          <w:szCs w:val="24"/>
        </w:rPr>
        <w:t>Tipp:</w:t>
      </w:r>
      <w:r>
        <w:rPr>
          <w:sz w:val="24"/>
          <w:szCs w:val="24"/>
        </w:rPr>
        <w:tab/>
        <w:t>Gute Kartoffelsorten sind Sieglinde, Nicola, Hansa oder Linda.</w:t>
      </w:r>
    </w:p>
    <w:p w14:paraId="7002C2CF" w14:textId="77777777" w:rsidR="00E01300" w:rsidRDefault="00E01300" w:rsidP="00E01300">
      <w:pPr>
        <w:rPr>
          <w:sz w:val="24"/>
          <w:szCs w:val="24"/>
        </w:rPr>
      </w:pPr>
      <w:r>
        <w:rPr>
          <w:sz w:val="24"/>
          <w:szCs w:val="24"/>
        </w:rPr>
        <w:br w:type="page"/>
      </w:r>
    </w:p>
    <w:p w14:paraId="1549C292" w14:textId="77777777" w:rsidR="00E01300" w:rsidRDefault="00E01300" w:rsidP="00E01300">
      <w:pPr>
        <w:pStyle w:val="Heading2"/>
        <w:spacing w:after="240"/>
      </w:pPr>
      <w:r>
        <w:lastRenderedPageBreak/>
        <w:t>Badischer Kartoffelsalat</w:t>
      </w:r>
      <w:r>
        <w:rPr>
          <w:rStyle w:val="FootnoteReference"/>
        </w:rPr>
        <w:footnoteReference w:id="171"/>
      </w:r>
      <w:r>
        <w:t xml:space="preserve"> </w:t>
      </w:r>
    </w:p>
    <w:p w14:paraId="49BA11D0" w14:textId="77777777" w:rsidR="00E01300" w:rsidRDefault="00E01300" w:rsidP="00E01300">
      <w:pPr>
        <w:rPr>
          <w:sz w:val="24"/>
          <w:szCs w:val="24"/>
        </w:rPr>
      </w:pPr>
      <w:r w:rsidRPr="00245428">
        <w:rPr>
          <w:sz w:val="24"/>
          <w:szCs w:val="24"/>
          <w:u w:val="single"/>
        </w:rPr>
        <w:t>Zutaten</w:t>
      </w:r>
      <w:r>
        <w:rPr>
          <w:sz w:val="24"/>
          <w:szCs w:val="24"/>
        </w:rPr>
        <w:t xml:space="preserve"> (für 4 Personen)</w:t>
      </w:r>
    </w:p>
    <w:p w14:paraId="024A29F0" w14:textId="77777777" w:rsidR="00E01300" w:rsidRDefault="00E01300" w:rsidP="00E01300">
      <w:pPr>
        <w:rPr>
          <w:sz w:val="24"/>
          <w:szCs w:val="24"/>
        </w:rPr>
      </w:pPr>
      <w:r>
        <w:rPr>
          <w:sz w:val="24"/>
          <w:szCs w:val="24"/>
        </w:rPr>
        <w:t>600 g Kartoffeln, festkochend, möglichst klein</w:t>
      </w:r>
    </w:p>
    <w:p w14:paraId="723799B3" w14:textId="77777777" w:rsidR="00E01300" w:rsidRDefault="00E01300" w:rsidP="00E01300">
      <w:pPr>
        <w:rPr>
          <w:sz w:val="24"/>
          <w:szCs w:val="24"/>
        </w:rPr>
      </w:pPr>
      <w:r>
        <w:rPr>
          <w:sz w:val="24"/>
          <w:szCs w:val="24"/>
        </w:rPr>
        <w:t>¼ TL Kümmel</w:t>
      </w:r>
    </w:p>
    <w:p w14:paraId="5A106D1A" w14:textId="77777777" w:rsidR="00E01300" w:rsidRDefault="00E01300" w:rsidP="00E01300">
      <w:pPr>
        <w:rPr>
          <w:sz w:val="24"/>
          <w:szCs w:val="24"/>
        </w:rPr>
      </w:pPr>
      <w:r>
        <w:rPr>
          <w:sz w:val="24"/>
          <w:szCs w:val="24"/>
        </w:rPr>
        <w:t>1 Zwiebel</w:t>
      </w:r>
    </w:p>
    <w:p w14:paraId="43365FC7" w14:textId="77777777" w:rsidR="00E01300" w:rsidRDefault="00E01300" w:rsidP="00E01300">
      <w:pPr>
        <w:rPr>
          <w:sz w:val="24"/>
          <w:szCs w:val="24"/>
        </w:rPr>
      </w:pPr>
      <w:r>
        <w:rPr>
          <w:sz w:val="24"/>
          <w:szCs w:val="24"/>
        </w:rPr>
        <w:t>500 ml Rinderbrühe, ersatzweise Gemüsebrühe</w:t>
      </w:r>
    </w:p>
    <w:p w14:paraId="18052D43" w14:textId="77777777" w:rsidR="00E01300" w:rsidRDefault="00E01300" w:rsidP="00E01300">
      <w:pPr>
        <w:rPr>
          <w:sz w:val="24"/>
          <w:szCs w:val="24"/>
        </w:rPr>
      </w:pPr>
      <w:r>
        <w:rPr>
          <w:sz w:val="24"/>
          <w:szCs w:val="24"/>
        </w:rPr>
        <w:t>1 EL Senf</w:t>
      </w:r>
    </w:p>
    <w:p w14:paraId="19A62042" w14:textId="77777777" w:rsidR="00E01300" w:rsidRDefault="00E01300" w:rsidP="00E01300">
      <w:pPr>
        <w:rPr>
          <w:sz w:val="24"/>
          <w:szCs w:val="24"/>
        </w:rPr>
      </w:pPr>
      <w:r>
        <w:rPr>
          <w:sz w:val="24"/>
          <w:szCs w:val="24"/>
        </w:rPr>
        <w:t>4 EL Weißweinessig</w:t>
      </w:r>
    </w:p>
    <w:p w14:paraId="1530514E" w14:textId="77777777" w:rsidR="00E01300" w:rsidRDefault="00E01300" w:rsidP="00E01300">
      <w:pPr>
        <w:rPr>
          <w:sz w:val="24"/>
          <w:szCs w:val="24"/>
        </w:rPr>
      </w:pPr>
      <w:r>
        <w:rPr>
          <w:sz w:val="24"/>
          <w:szCs w:val="24"/>
        </w:rPr>
        <w:t>1 TL Salz</w:t>
      </w:r>
    </w:p>
    <w:p w14:paraId="79ABE231" w14:textId="77777777" w:rsidR="00E01300" w:rsidRDefault="00E01300" w:rsidP="00E01300">
      <w:pPr>
        <w:rPr>
          <w:sz w:val="24"/>
          <w:szCs w:val="24"/>
        </w:rPr>
      </w:pPr>
      <w:r>
        <w:rPr>
          <w:sz w:val="24"/>
          <w:szCs w:val="24"/>
        </w:rPr>
        <w:t>½ TL Pfeffer gemahlen</w:t>
      </w:r>
    </w:p>
    <w:p w14:paraId="52116F3B" w14:textId="77777777" w:rsidR="00E01300" w:rsidRDefault="00E01300" w:rsidP="00E01300">
      <w:pPr>
        <w:rPr>
          <w:sz w:val="24"/>
          <w:szCs w:val="24"/>
        </w:rPr>
      </w:pPr>
      <w:r>
        <w:rPr>
          <w:sz w:val="24"/>
          <w:szCs w:val="24"/>
        </w:rPr>
        <w:t>6 EL Traubenkernöl, ersatzweise Sonnenblumenöl</w:t>
      </w:r>
    </w:p>
    <w:p w14:paraId="01E506F9" w14:textId="77777777" w:rsidR="00E01300" w:rsidRDefault="00E01300" w:rsidP="00E01300">
      <w:pPr>
        <w:rPr>
          <w:sz w:val="24"/>
          <w:szCs w:val="24"/>
        </w:rPr>
      </w:pPr>
    </w:p>
    <w:p w14:paraId="4A493E72" w14:textId="77777777" w:rsidR="00E01300" w:rsidRDefault="00E01300" w:rsidP="00E01300">
      <w:pPr>
        <w:rPr>
          <w:sz w:val="24"/>
          <w:szCs w:val="24"/>
        </w:rPr>
      </w:pPr>
      <w:r>
        <w:rPr>
          <w:sz w:val="24"/>
          <w:szCs w:val="24"/>
        </w:rPr>
        <w:t>Zubereitungszeit: 50 Minuten, Ruhezeit: 60 Minuten</w:t>
      </w:r>
    </w:p>
    <w:p w14:paraId="76ED79E6" w14:textId="77777777" w:rsidR="00E01300" w:rsidRPr="007E7C12" w:rsidRDefault="00E01300" w:rsidP="00B40E8C">
      <w:pPr>
        <w:pStyle w:val="ListParagraph"/>
        <w:numPr>
          <w:ilvl w:val="0"/>
          <w:numId w:val="259"/>
        </w:numPr>
        <w:spacing w:after="120"/>
        <w:ind w:left="714" w:hanging="357"/>
        <w:contextualSpacing w:val="0"/>
        <w:jc w:val="both"/>
        <w:rPr>
          <w:sz w:val="24"/>
          <w:szCs w:val="24"/>
        </w:rPr>
      </w:pPr>
      <w:r w:rsidRPr="007E7C12">
        <w:rPr>
          <w:sz w:val="24"/>
          <w:szCs w:val="24"/>
        </w:rPr>
        <w:t>Kartoffeln mit Schale in leicht gesalzenem Wasser mit Kümmel bissfest kochen. Noch warm schälen, mit einem Messer dünne Scheiben herunterschneiden und vorsichtig in eine Schüssel geben.</w:t>
      </w:r>
    </w:p>
    <w:p w14:paraId="0F6A5F46" w14:textId="77777777" w:rsidR="00E01300" w:rsidRPr="007E7C12" w:rsidRDefault="00E01300" w:rsidP="00B40E8C">
      <w:pPr>
        <w:pStyle w:val="ListParagraph"/>
        <w:numPr>
          <w:ilvl w:val="0"/>
          <w:numId w:val="259"/>
        </w:numPr>
        <w:spacing w:after="120"/>
        <w:ind w:left="714" w:hanging="357"/>
        <w:contextualSpacing w:val="0"/>
        <w:jc w:val="both"/>
        <w:rPr>
          <w:sz w:val="24"/>
          <w:szCs w:val="24"/>
        </w:rPr>
      </w:pPr>
      <w:r w:rsidRPr="007E7C12">
        <w:rPr>
          <w:sz w:val="24"/>
          <w:szCs w:val="24"/>
        </w:rPr>
        <w:t>Zwiebel schälen und in feine Würfel hacken. Währenddessen rinderbrühe in einem Topf aufkochen, Zwiebelwürfel hinzugeben und etwa 5 Minuten köcheln lassen. Den Herd ausschalten und mit einem Schneebesen Senf, Essig, Salz, Pfeffer und zuletzt das Öl einrühren.</w:t>
      </w:r>
    </w:p>
    <w:p w14:paraId="7ED5B780" w14:textId="77777777" w:rsidR="00E01300" w:rsidRPr="007E7C12" w:rsidRDefault="00E01300" w:rsidP="00B40E8C">
      <w:pPr>
        <w:pStyle w:val="ListParagraph"/>
        <w:numPr>
          <w:ilvl w:val="0"/>
          <w:numId w:val="259"/>
        </w:numPr>
        <w:spacing w:after="120"/>
        <w:ind w:left="714" w:hanging="357"/>
        <w:contextualSpacing w:val="0"/>
        <w:jc w:val="both"/>
        <w:rPr>
          <w:sz w:val="24"/>
          <w:szCs w:val="24"/>
        </w:rPr>
      </w:pPr>
      <w:r w:rsidRPr="007E7C12">
        <w:rPr>
          <w:sz w:val="24"/>
          <w:szCs w:val="24"/>
        </w:rPr>
        <w:t>Die heiße Brühe direkt über die Kartoffeln gießen und vorsichtig untermischen. Den noch flüssigen Salat mindestens 1 stunde ziehen lassen. Frische Kräuter wie z.B. fein geschnittener Schnittlauch, gehackter Dill oder Petersilie runden den Salat ab – muss man aber nicht machen.</w:t>
      </w:r>
    </w:p>
    <w:p w14:paraId="67ED96BE" w14:textId="77777777" w:rsidR="00E01300" w:rsidRDefault="00E01300" w:rsidP="00E01300">
      <w:pPr>
        <w:rPr>
          <w:sz w:val="24"/>
          <w:szCs w:val="24"/>
        </w:rPr>
      </w:pPr>
    </w:p>
    <w:p w14:paraId="20BCF0EF" w14:textId="77777777" w:rsidR="00E01300" w:rsidRDefault="00E01300" w:rsidP="00E01300">
      <w:pPr>
        <w:ind w:left="708" w:hanging="708"/>
        <w:jc w:val="both"/>
        <w:rPr>
          <w:sz w:val="24"/>
          <w:szCs w:val="24"/>
        </w:rPr>
      </w:pPr>
      <w:r>
        <w:rPr>
          <w:sz w:val="24"/>
          <w:szCs w:val="24"/>
        </w:rPr>
        <w:t>Tipp:</w:t>
      </w:r>
      <w:r>
        <w:rPr>
          <w:sz w:val="24"/>
          <w:szCs w:val="24"/>
        </w:rPr>
        <w:tab/>
        <w:t>Fein geschnittener Stangensellerie gibt dem Salat eine besonders knackige und würzige Note. Lauwarm oder bei Zimmertemperatur passt Kartoffelsalat zu kaltem Fisch (nur ein Scherz</w:t>
      </w:r>
      <w:r w:rsidRPr="007E7C12">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Pr>
          <w:sz w:val="24"/>
          <w:szCs w:val="24"/>
        </w:rPr>
        <w:t>), Schäufele, Fleischküchle oder einfach ein Paar Saitenwürstle. Ist eigentlich wie schwäbischer Kartoffelsalat</w:t>
      </w:r>
      <w:r w:rsidRPr="00BE4987">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0B73C89C" w14:textId="77777777" w:rsidR="00E01300" w:rsidRDefault="00E01300" w:rsidP="00E01300">
      <w:pPr>
        <w:rPr>
          <w:sz w:val="24"/>
          <w:szCs w:val="24"/>
        </w:rPr>
      </w:pPr>
      <w:r>
        <w:rPr>
          <w:sz w:val="24"/>
          <w:szCs w:val="24"/>
        </w:rPr>
        <w:br w:type="page"/>
      </w:r>
    </w:p>
    <w:p w14:paraId="78A4DE90" w14:textId="77777777" w:rsidR="00F26716" w:rsidRDefault="00F26716" w:rsidP="00F26716">
      <w:pPr>
        <w:pStyle w:val="Heading2"/>
        <w:spacing w:after="240"/>
      </w:pPr>
      <w:r>
        <w:lastRenderedPageBreak/>
        <w:t>Kartoffelsalat mit Dill und Meerrettich</w:t>
      </w:r>
      <w:r>
        <w:rPr>
          <w:rStyle w:val="FootnoteReference"/>
        </w:rPr>
        <w:footnoteReference w:id="172"/>
      </w:r>
    </w:p>
    <w:p w14:paraId="67FB2801" w14:textId="77777777" w:rsidR="00F26716" w:rsidRDefault="00F26716" w:rsidP="00F26716">
      <w:pPr>
        <w:jc w:val="both"/>
        <w:rPr>
          <w:sz w:val="24"/>
          <w:szCs w:val="24"/>
        </w:rPr>
      </w:pPr>
      <w:r w:rsidRPr="00C16951">
        <w:rPr>
          <w:sz w:val="24"/>
          <w:szCs w:val="24"/>
          <w:u w:val="single"/>
        </w:rPr>
        <w:t xml:space="preserve">Zutaten </w:t>
      </w:r>
      <w:r>
        <w:rPr>
          <w:sz w:val="24"/>
          <w:szCs w:val="24"/>
        </w:rPr>
        <w:t>(für 4 Portionen):</w:t>
      </w:r>
    </w:p>
    <w:p w14:paraId="293AAB92" w14:textId="77777777" w:rsidR="00F26716" w:rsidRDefault="00F26716" w:rsidP="00F26716">
      <w:pPr>
        <w:jc w:val="both"/>
        <w:rPr>
          <w:sz w:val="24"/>
          <w:szCs w:val="24"/>
        </w:rPr>
      </w:pPr>
      <w:r>
        <w:rPr>
          <w:sz w:val="24"/>
          <w:szCs w:val="24"/>
        </w:rPr>
        <w:t>1 kg kleine, neue Kartoffeln</w:t>
      </w:r>
    </w:p>
    <w:p w14:paraId="4AD4C785" w14:textId="77777777" w:rsidR="00F26716" w:rsidRDefault="00F26716" w:rsidP="00F26716">
      <w:pPr>
        <w:jc w:val="both"/>
        <w:rPr>
          <w:sz w:val="24"/>
          <w:szCs w:val="24"/>
        </w:rPr>
      </w:pPr>
      <w:r>
        <w:rPr>
          <w:sz w:val="24"/>
          <w:szCs w:val="24"/>
        </w:rPr>
        <w:t>15-20 kleine Tomaten alter Sorten halbiert</w:t>
      </w:r>
    </w:p>
    <w:p w14:paraId="5FF71E18" w14:textId="77777777" w:rsidR="00F26716" w:rsidRDefault="00F26716" w:rsidP="00F26716">
      <w:pPr>
        <w:jc w:val="both"/>
        <w:rPr>
          <w:sz w:val="24"/>
          <w:szCs w:val="24"/>
        </w:rPr>
      </w:pPr>
      <w:r>
        <w:rPr>
          <w:sz w:val="24"/>
          <w:szCs w:val="24"/>
        </w:rPr>
        <w:t>200 g frische Zuckererbsenschoten, längs aufgeschlitzt</w:t>
      </w:r>
    </w:p>
    <w:p w14:paraId="264A6453" w14:textId="77777777" w:rsidR="00F26716" w:rsidRDefault="00F26716" w:rsidP="00F26716">
      <w:pPr>
        <w:jc w:val="both"/>
        <w:rPr>
          <w:sz w:val="24"/>
          <w:szCs w:val="24"/>
        </w:rPr>
      </w:pPr>
      <w:r>
        <w:rPr>
          <w:sz w:val="24"/>
          <w:szCs w:val="24"/>
        </w:rPr>
        <w:t>1 Handvoll Dill, grob gehackt</w:t>
      </w:r>
    </w:p>
    <w:p w14:paraId="0EF78352" w14:textId="77777777" w:rsidR="00F26716" w:rsidRDefault="00F26716" w:rsidP="00F26716">
      <w:pPr>
        <w:jc w:val="both"/>
        <w:rPr>
          <w:sz w:val="24"/>
          <w:szCs w:val="24"/>
        </w:rPr>
      </w:pPr>
    </w:p>
    <w:p w14:paraId="487598FC" w14:textId="77777777" w:rsidR="00F26716" w:rsidRPr="00C16951" w:rsidRDefault="00F26716" w:rsidP="00F26716">
      <w:pPr>
        <w:jc w:val="both"/>
        <w:rPr>
          <w:i/>
          <w:iCs/>
          <w:sz w:val="24"/>
          <w:szCs w:val="24"/>
        </w:rPr>
      </w:pPr>
      <w:r w:rsidRPr="00C16951">
        <w:rPr>
          <w:i/>
          <w:iCs/>
          <w:sz w:val="24"/>
          <w:szCs w:val="24"/>
        </w:rPr>
        <w:t>Dressing:</w:t>
      </w:r>
    </w:p>
    <w:p w14:paraId="627ADE3A" w14:textId="77777777" w:rsidR="00F26716" w:rsidRDefault="00F26716" w:rsidP="00F26716">
      <w:pPr>
        <w:jc w:val="both"/>
        <w:rPr>
          <w:sz w:val="24"/>
          <w:szCs w:val="24"/>
        </w:rPr>
      </w:pPr>
      <w:r>
        <w:rPr>
          <w:sz w:val="24"/>
          <w:szCs w:val="24"/>
        </w:rPr>
        <w:t>2,5 cm frischer Meerrettich, gerieben</w:t>
      </w:r>
    </w:p>
    <w:p w14:paraId="1EAC3961" w14:textId="77777777" w:rsidR="00F26716" w:rsidRDefault="00F26716" w:rsidP="00F26716">
      <w:pPr>
        <w:jc w:val="both"/>
        <w:rPr>
          <w:sz w:val="24"/>
          <w:szCs w:val="24"/>
        </w:rPr>
      </w:pPr>
      <w:r>
        <w:rPr>
          <w:sz w:val="24"/>
          <w:szCs w:val="24"/>
        </w:rPr>
        <w:t>2-3 EL Apfelessig</w:t>
      </w:r>
    </w:p>
    <w:p w14:paraId="5021FDB4" w14:textId="77777777" w:rsidR="00F26716" w:rsidRDefault="00F26716" w:rsidP="00F26716">
      <w:pPr>
        <w:jc w:val="both"/>
        <w:rPr>
          <w:sz w:val="24"/>
          <w:szCs w:val="24"/>
        </w:rPr>
      </w:pPr>
      <w:r>
        <w:rPr>
          <w:sz w:val="24"/>
          <w:szCs w:val="24"/>
        </w:rPr>
        <w:t>2-3 EL Olivenöl</w:t>
      </w:r>
    </w:p>
    <w:p w14:paraId="430EB676" w14:textId="77777777" w:rsidR="00F26716" w:rsidRDefault="00F26716" w:rsidP="00F26716">
      <w:pPr>
        <w:jc w:val="both"/>
        <w:rPr>
          <w:sz w:val="24"/>
          <w:szCs w:val="24"/>
        </w:rPr>
      </w:pPr>
      <w:r>
        <w:rPr>
          <w:sz w:val="24"/>
          <w:szCs w:val="24"/>
        </w:rPr>
        <w:t>Salz, Pfeffer</w:t>
      </w:r>
    </w:p>
    <w:p w14:paraId="267A9F11" w14:textId="77777777" w:rsidR="00F26716" w:rsidRDefault="00F26716" w:rsidP="00F26716">
      <w:pPr>
        <w:jc w:val="both"/>
        <w:rPr>
          <w:sz w:val="24"/>
          <w:szCs w:val="24"/>
        </w:rPr>
      </w:pPr>
    </w:p>
    <w:p w14:paraId="49350C9E" w14:textId="77777777" w:rsidR="00F26716" w:rsidRDefault="00F26716" w:rsidP="00F26716">
      <w:pPr>
        <w:jc w:val="both"/>
        <w:rPr>
          <w:sz w:val="24"/>
          <w:szCs w:val="24"/>
        </w:rPr>
      </w:pPr>
      <w:r>
        <w:rPr>
          <w:sz w:val="24"/>
          <w:szCs w:val="24"/>
        </w:rPr>
        <w:t>Zubereitung:</w:t>
      </w:r>
    </w:p>
    <w:p w14:paraId="1331E124" w14:textId="77777777" w:rsidR="00F26716" w:rsidRPr="00C16951" w:rsidRDefault="00F26716" w:rsidP="00B40E8C">
      <w:pPr>
        <w:pStyle w:val="ListParagraph"/>
        <w:numPr>
          <w:ilvl w:val="0"/>
          <w:numId w:val="1766"/>
        </w:numPr>
        <w:spacing w:after="120"/>
        <w:ind w:left="714" w:hanging="357"/>
        <w:contextualSpacing w:val="0"/>
        <w:jc w:val="both"/>
        <w:rPr>
          <w:sz w:val="24"/>
          <w:szCs w:val="24"/>
        </w:rPr>
      </w:pPr>
      <w:r w:rsidRPr="00C16951">
        <w:rPr>
          <w:sz w:val="24"/>
          <w:szCs w:val="24"/>
        </w:rPr>
        <w:t>Die Kartoffeln in einem großen Topf mit kaltem Wasser bedecken. Zum Kochen bringen, dann die Hitze reduzieren und 15 Minuten köcheln lassen. Sobald sie fertig sind, abgießen und zum Abkühlen beiseitestellen.</w:t>
      </w:r>
    </w:p>
    <w:p w14:paraId="7B96F073" w14:textId="77777777" w:rsidR="00F26716" w:rsidRPr="00C16951" w:rsidRDefault="00F26716" w:rsidP="00B40E8C">
      <w:pPr>
        <w:pStyle w:val="ListParagraph"/>
        <w:numPr>
          <w:ilvl w:val="0"/>
          <w:numId w:val="1766"/>
        </w:numPr>
        <w:spacing w:after="120"/>
        <w:ind w:left="714" w:hanging="357"/>
        <w:contextualSpacing w:val="0"/>
        <w:jc w:val="both"/>
        <w:rPr>
          <w:sz w:val="24"/>
          <w:szCs w:val="24"/>
        </w:rPr>
      </w:pPr>
      <w:r w:rsidRPr="00C16951">
        <w:rPr>
          <w:sz w:val="24"/>
          <w:szCs w:val="24"/>
        </w:rPr>
        <w:t>Inzwischen die Tomaten, die Zuckererbsenschoten und den Dill in eine große Schüssel geben. Die Zutaten für das Dressing in einer kleinen Schüssel verquirlen. Die abgekühlten Kartoffeln halbieren und in die Schüssel mit den Tomaten geben. Das Dressing darüber</w:t>
      </w:r>
      <w:r>
        <w:rPr>
          <w:sz w:val="24"/>
          <w:szCs w:val="24"/>
        </w:rPr>
        <w:t xml:space="preserve"> </w:t>
      </w:r>
      <w:r w:rsidRPr="00C16951">
        <w:rPr>
          <w:sz w:val="24"/>
          <w:szCs w:val="24"/>
        </w:rPr>
        <w:t xml:space="preserve">gießen mit </w:t>
      </w:r>
      <w:r>
        <w:rPr>
          <w:sz w:val="24"/>
          <w:szCs w:val="24"/>
        </w:rPr>
        <w:t>d</w:t>
      </w:r>
      <w:r w:rsidRPr="00C16951">
        <w:rPr>
          <w:sz w:val="24"/>
          <w:szCs w:val="24"/>
        </w:rPr>
        <w:t>en Händen alles gut vermengen und servieren.</w:t>
      </w:r>
    </w:p>
    <w:p w14:paraId="68936BD4" w14:textId="77777777" w:rsidR="00F26716" w:rsidRDefault="00F26716" w:rsidP="00F26716">
      <w:pPr>
        <w:rPr>
          <w:sz w:val="24"/>
          <w:szCs w:val="24"/>
        </w:rPr>
      </w:pPr>
      <w:r>
        <w:rPr>
          <w:sz w:val="24"/>
          <w:szCs w:val="24"/>
        </w:rPr>
        <w:br w:type="page"/>
      </w:r>
    </w:p>
    <w:p w14:paraId="0D4EDF71" w14:textId="77777777" w:rsidR="00F26716" w:rsidRDefault="00F26716" w:rsidP="00F26716">
      <w:pPr>
        <w:pStyle w:val="Heading2"/>
        <w:spacing w:after="240"/>
      </w:pPr>
      <w:r>
        <w:lastRenderedPageBreak/>
        <w:t>Kartoffel-Bohnen-Salat</w:t>
      </w:r>
    </w:p>
    <w:p w14:paraId="25DEB5A3" w14:textId="77777777" w:rsidR="00F26716" w:rsidRDefault="00F26716" w:rsidP="00F26716">
      <w:pPr>
        <w:rPr>
          <w:sz w:val="24"/>
          <w:szCs w:val="24"/>
        </w:rPr>
      </w:pPr>
      <w:r w:rsidRPr="00923AA4">
        <w:rPr>
          <w:sz w:val="24"/>
          <w:szCs w:val="24"/>
          <w:u w:val="single"/>
        </w:rPr>
        <w:t>Zutaten</w:t>
      </w:r>
      <w:r>
        <w:rPr>
          <w:sz w:val="24"/>
          <w:szCs w:val="24"/>
        </w:rPr>
        <w:t xml:space="preserve"> (für 6 Portionen)</w:t>
      </w:r>
    </w:p>
    <w:p w14:paraId="6BEB01E8" w14:textId="77777777" w:rsidR="00F26716" w:rsidRDefault="00F26716" w:rsidP="00F26716">
      <w:pPr>
        <w:rPr>
          <w:sz w:val="24"/>
          <w:szCs w:val="24"/>
        </w:rPr>
      </w:pPr>
      <w:r>
        <w:rPr>
          <w:sz w:val="24"/>
          <w:szCs w:val="24"/>
        </w:rPr>
        <w:t>75 g Puy-Linsen</w:t>
      </w:r>
    </w:p>
    <w:p w14:paraId="31B51D5D" w14:textId="77777777" w:rsidR="00F26716" w:rsidRDefault="00F26716" w:rsidP="00F26716">
      <w:pPr>
        <w:rPr>
          <w:sz w:val="24"/>
          <w:szCs w:val="24"/>
        </w:rPr>
      </w:pPr>
      <w:r>
        <w:rPr>
          <w:sz w:val="24"/>
          <w:szCs w:val="24"/>
        </w:rPr>
        <w:t>4 mittelgroße, fest kochende Kartoffeln</w:t>
      </w:r>
    </w:p>
    <w:p w14:paraId="0C344AD6" w14:textId="77777777" w:rsidR="00F26716" w:rsidRDefault="00F26716" w:rsidP="00F26716">
      <w:pPr>
        <w:rPr>
          <w:sz w:val="24"/>
          <w:szCs w:val="24"/>
        </w:rPr>
      </w:pPr>
      <w:r>
        <w:rPr>
          <w:sz w:val="24"/>
          <w:szCs w:val="24"/>
        </w:rPr>
        <w:t>Salz, Pfeffer</w:t>
      </w:r>
    </w:p>
    <w:p w14:paraId="4D27A33F" w14:textId="77777777" w:rsidR="00F26716" w:rsidRDefault="00F26716" w:rsidP="00F26716">
      <w:pPr>
        <w:rPr>
          <w:sz w:val="24"/>
          <w:szCs w:val="24"/>
        </w:rPr>
      </w:pPr>
      <w:r>
        <w:rPr>
          <w:sz w:val="24"/>
          <w:szCs w:val="24"/>
        </w:rPr>
        <w:t>2 Schalotten</w:t>
      </w:r>
    </w:p>
    <w:p w14:paraId="04AE87E0" w14:textId="77777777" w:rsidR="00F26716" w:rsidRDefault="00F26716" w:rsidP="00F26716">
      <w:pPr>
        <w:rPr>
          <w:sz w:val="24"/>
          <w:szCs w:val="24"/>
        </w:rPr>
      </w:pPr>
      <w:r>
        <w:rPr>
          <w:sz w:val="24"/>
          <w:szCs w:val="24"/>
        </w:rPr>
        <w:t>1 Knoblauchzehe</w:t>
      </w:r>
    </w:p>
    <w:p w14:paraId="369F43A3" w14:textId="77777777" w:rsidR="00F26716" w:rsidRDefault="00F26716" w:rsidP="00F26716">
      <w:pPr>
        <w:rPr>
          <w:sz w:val="24"/>
          <w:szCs w:val="24"/>
        </w:rPr>
      </w:pPr>
      <w:r>
        <w:rPr>
          <w:sz w:val="24"/>
          <w:szCs w:val="24"/>
        </w:rPr>
        <w:t>1 Bund Estragon</w:t>
      </w:r>
    </w:p>
    <w:p w14:paraId="16F2A4F3" w14:textId="77777777" w:rsidR="00F26716" w:rsidRDefault="00F26716" w:rsidP="00F26716">
      <w:pPr>
        <w:rPr>
          <w:sz w:val="24"/>
          <w:szCs w:val="24"/>
        </w:rPr>
      </w:pPr>
      <w:r>
        <w:rPr>
          <w:sz w:val="24"/>
          <w:szCs w:val="24"/>
        </w:rPr>
        <w:t>6 EL Olivenöl</w:t>
      </w:r>
    </w:p>
    <w:p w14:paraId="75AEC4DB" w14:textId="77777777" w:rsidR="00F26716" w:rsidRDefault="00F26716" w:rsidP="00F26716">
      <w:pPr>
        <w:rPr>
          <w:sz w:val="24"/>
          <w:szCs w:val="24"/>
        </w:rPr>
      </w:pPr>
      <w:r>
        <w:rPr>
          <w:sz w:val="24"/>
          <w:szCs w:val="24"/>
        </w:rPr>
        <w:t>5-6 EL Weißweinessig</w:t>
      </w:r>
    </w:p>
    <w:p w14:paraId="4CC309CE" w14:textId="77777777" w:rsidR="00F26716" w:rsidRDefault="00F26716" w:rsidP="00F26716">
      <w:pPr>
        <w:rPr>
          <w:sz w:val="24"/>
          <w:szCs w:val="24"/>
        </w:rPr>
      </w:pPr>
      <w:r>
        <w:rPr>
          <w:sz w:val="24"/>
          <w:szCs w:val="24"/>
        </w:rPr>
        <w:t>400 ml Gemüsefond aus dem Glas</w:t>
      </w:r>
    </w:p>
    <w:p w14:paraId="715C149A" w14:textId="77777777" w:rsidR="00F26716" w:rsidRDefault="00F26716" w:rsidP="00F26716">
      <w:pPr>
        <w:rPr>
          <w:sz w:val="24"/>
          <w:szCs w:val="24"/>
        </w:rPr>
      </w:pPr>
      <w:r>
        <w:rPr>
          <w:sz w:val="24"/>
          <w:szCs w:val="24"/>
        </w:rPr>
        <w:t>1 TL Dijon-Senf</w:t>
      </w:r>
    </w:p>
    <w:p w14:paraId="748F3FF1" w14:textId="77777777" w:rsidR="00F26716" w:rsidRDefault="00F26716" w:rsidP="00F26716">
      <w:pPr>
        <w:rPr>
          <w:sz w:val="24"/>
          <w:szCs w:val="24"/>
        </w:rPr>
      </w:pPr>
      <w:r>
        <w:rPr>
          <w:sz w:val="24"/>
          <w:szCs w:val="24"/>
        </w:rPr>
        <w:t>Zucker</w:t>
      </w:r>
    </w:p>
    <w:p w14:paraId="36950540" w14:textId="77777777" w:rsidR="00F26716" w:rsidRDefault="00F26716" w:rsidP="00F26716">
      <w:pPr>
        <w:rPr>
          <w:sz w:val="24"/>
          <w:szCs w:val="24"/>
        </w:rPr>
      </w:pPr>
      <w:r>
        <w:rPr>
          <w:sz w:val="24"/>
          <w:szCs w:val="24"/>
        </w:rPr>
        <w:t>1 kleines Lorbeerblatt</w:t>
      </w:r>
    </w:p>
    <w:p w14:paraId="0DF7361B" w14:textId="77777777" w:rsidR="00F26716" w:rsidRDefault="00F26716" w:rsidP="00F26716">
      <w:pPr>
        <w:rPr>
          <w:sz w:val="24"/>
          <w:szCs w:val="24"/>
        </w:rPr>
      </w:pPr>
      <w:r>
        <w:rPr>
          <w:sz w:val="24"/>
          <w:szCs w:val="24"/>
        </w:rPr>
        <w:t>6 dünne Scheiben Fenchelsalami oder 12 Scheiben Chorizo</w:t>
      </w:r>
    </w:p>
    <w:p w14:paraId="5FE352B8" w14:textId="77777777" w:rsidR="00F26716" w:rsidRDefault="00F26716" w:rsidP="00F26716">
      <w:pPr>
        <w:rPr>
          <w:sz w:val="24"/>
          <w:szCs w:val="24"/>
        </w:rPr>
      </w:pPr>
      <w:r>
        <w:rPr>
          <w:sz w:val="24"/>
          <w:szCs w:val="24"/>
        </w:rPr>
        <w:t>1 gelbe Paprikaschote</w:t>
      </w:r>
    </w:p>
    <w:p w14:paraId="2EE93D6D" w14:textId="77777777" w:rsidR="00F26716" w:rsidRDefault="00F26716" w:rsidP="00F26716">
      <w:pPr>
        <w:rPr>
          <w:sz w:val="24"/>
          <w:szCs w:val="24"/>
        </w:rPr>
      </w:pPr>
    </w:p>
    <w:p w14:paraId="44E65D9B" w14:textId="77777777" w:rsidR="00F26716" w:rsidRDefault="00F26716" w:rsidP="00F26716">
      <w:pPr>
        <w:rPr>
          <w:sz w:val="24"/>
          <w:szCs w:val="24"/>
        </w:rPr>
      </w:pPr>
      <w:r>
        <w:rPr>
          <w:sz w:val="24"/>
          <w:szCs w:val="24"/>
        </w:rPr>
        <w:t>Zubereitungszeit; 45 Minuten</w:t>
      </w:r>
    </w:p>
    <w:p w14:paraId="54A1E96F" w14:textId="77777777" w:rsidR="00F26716" w:rsidRPr="00422932" w:rsidRDefault="00F26716" w:rsidP="00B40E8C">
      <w:pPr>
        <w:pStyle w:val="ListParagraph"/>
        <w:numPr>
          <w:ilvl w:val="0"/>
          <w:numId w:val="1214"/>
        </w:numPr>
        <w:spacing w:after="120"/>
        <w:ind w:left="714" w:hanging="357"/>
        <w:contextualSpacing w:val="0"/>
        <w:jc w:val="both"/>
        <w:rPr>
          <w:sz w:val="24"/>
          <w:szCs w:val="24"/>
        </w:rPr>
      </w:pPr>
      <w:r w:rsidRPr="00422932">
        <w:rPr>
          <w:sz w:val="24"/>
          <w:szCs w:val="24"/>
        </w:rPr>
        <w:t>Linsen mindestens 2 Stunden in kaltem Wasser einweichen. Kartoffeln waschen und mit Schale in leicht gesalzenem Wasser garen. Kartoffeln abgießen, kurz ausdampfen lassen, pellen und in Würfel schneiden. Bohnen putzen und schräg in Streifen schneiden. Die Schalotten und den Knoblauch pellen und fein würfeln.</w:t>
      </w:r>
    </w:p>
    <w:p w14:paraId="2FE387B7" w14:textId="77777777" w:rsidR="00F84135" w:rsidRDefault="00F26716" w:rsidP="00B40E8C">
      <w:pPr>
        <w:pStyle w:val="ListParagraph"/>
        <w:numPr>
          <w:ilvl w:val="0"/>
          <w:numId w:val="1214"/>
        </w:numPr>
        <w:spacing w:after="120"/>
        <w:ind w:left="714" w:hanging="357"/>
        <w:contextualSpacing w:val="0"/>
        <w:jc w:val="both"/>
        <w:rPr>
          <w:sz w:val="24"/>
          <w:szCs w:val="24"/>
        </w:rPr>
      </w:pPr>
      <w:r w:rsidRPr="00422932">
        <w:rPr>
          <w:sz w:val="24"/>
          <w:szCs w:val="24"/>
        </w:rPr>
        <w:t>Die Bohnen mit ½ Bund Estragon in Salzwasser zugedeckt bei mittlerer Hitze leicht bissfest garen und abtropfen lassen. 1 EL Öl in einem Topf erhitzen, Schalotten und Knoblauch darin andünsten. Mit Essig und 75 ml Fond ablöschen und mit Senf, Salz, Pfeffer und Zucker würzen. Würzfond über die Bohnen und Kartoffeln gießen und alles auskühlen lassen.</w:t>
      </w:r>
    </w:p>
    <w:p w14:paraId="412C3FED" w14:textId="77777777" w:rsidR="00F84135" w:rsidRDefault="00F26716" w:rsidP="00B40E8C">
      <w:pPr>
        <w:pStyle w:val="ListParagraph"/>
        <w:numPr>
          <w:ilvl w:val="0"/>
          <w:numId w:val="1214"/>
        </w:numPr>
        <w:spacing w:after="120"/>
        <w:ind w:left="714" w:hanging="357"/>
        <w:contextualSpacing w:val="0"/>
        <w:jc w:val="both"/>
        <w:rPr>
          <w:sz w:val="24"/>
          <w:szCs w:val="24"/>
        </w:rPr>
      </w:pPr>
      <w:r w:rsidRPr="00F84135">
        <w:rPr>
          <w:sz w:val="24"/>
          <w:szCs w:val="24"/>
        </w:rPr>
        <w:t>Linsen im übrigen Gemüsefond aufkochen, mit Pfeffer und Lorbeer würzen und zugedeckt ca. 30 Minuten garen. Linsen abtropfen lassen und mit Salz, Pfeffer und Essig abschmecken, 5 EL Öl unterrühren.</w:t>
      </w:r>
    </w:p>
    <w:p w14:paraId="5F925EE2" w14:textId="46DA5644" w:rsidR="00F26716" w:rsidRPr="00F84135" w:rsidRDefault="00F26716" w:rsidP="00B40E8C">
      <w:pPr>
        <w:pStyle w:val="ListParagraph"/>
        <w:numPr>
          <w:ilvl w:val="0"/>
          <w:numId w:val="1214"/>
        </w:numPr>
        <w:spacing w:after="120"/>
        <w:ind w:left="714" w:hanging="357"/>
        <w:contextualSpacing w:val="0"/>
        <w:jc w:val="both"/>
        <w:rPr>
          <w:sz w:val="24"/>
          <w:szCs w:val="24"/>
        </w:rPr>
      </w:pPr>
      <w:r w:rsidRPr="00F84135">
        <w:rPr>
          <w:sz w:val="24"/>
          <w:szCs w:val="24"/>
        </w:rPr>
        <w:t>Salami in einer Pfanne ohne fett knusprig braten, auf Küchenpapier abtropfen lassen. Restlichen Estragon hacken. Paprika putzen und klein schneiden. Bohnen, Kartoffeln und Linsen mischen und noch einmal abschmecken. Mit Paprika, Estragon und Salamischeiben anrichten.</w:t>
      </w:r>
      <w:r>
        <w:br w:type="page"/>
      </w:r>
    </w:p>
    <w:p w14:paraId="039BAC7D" w14:textId="6C464A04" w:rsidR="00033CC1" w:rsidRDefault="00033CC1" w:rsidP="004277F3">
      <w:pPr>
        <w:pStyle w:val="Heading2"/>
        <w:spacing w:after="240"/>
      </w:pPr>
      <w:r>
        <w:lastRenderedPageBreak/>
        <w:t>Linsensalat mit Liebstöckl</w:t>
      </w:r>
    </w:p>
    <w:p w14:paraId="54B2ABCB" w14:textId="2B20A2AB" w:rsidR="004277F3" w:rsidRPr="004277F3" w:rsidRDefault="004277F3" w:rsidP="00033CC1">
      <w:pPr>
        <w:jc w:val="both"/>
        <w:rPr>
          <w:sz w:val="24"/>
          <w:szCs w:val="24"/>
          <w:u w:val="single"/>
        </w:rPr>
      </w:pPr>
      <w:r w:rsidRPr="004277F3">
        <w:rPr>
          <w:sz w:val="24"/>
          <w:szCs w:val="24"/>
          <w:u w:val="single"/>
        </w:rPr>
        <w:t>Zutaten:</w:t>
      </w:r>
    </w:p>
    <w:p w14:paraId="79AE9A4B" w14:textId="7C5B46A9" w:rsidR="00033CC1" w:rsidRDefault="00033CC1" w:rsidP="00033CC1">
      <w:pPr>
        <w:jc w:val="both"/>
        <w:rPr>
          <w:sz w:val="24"/>
          <w:szCs w:val="24"/>
        </w:rPr>
      </w:pPr>
      <w:r>
        <w:rPr>
          <w:sz w:val="24"/>
          <w:szCs w:val="24"/>
        </w:rPr>
        <w:t>300 g schwarze Linsen</w:t>
      </w:r>
    </w:p>
    <w:p w14:paraId="5D84FF09" w14:textId="77777777" w:rsidR="00033CC1" w:rsidRDefault="00033CC1" w:rsidP="00033CC1">
      <w:pPr>
        <w:jc w:val="both"/>
        <w:rPr>
          <w:sz w:val="24"/>
          <w:szCs w:val="24"/>
        </w:rPr>
      </w:pPr>
      <w:r>
        <w:rPr>
          <w:sz w:val="24"/>
          <w:szCs w:val="24"/>
        </w:rPr>
        <w:t>100 g Karotten</w:t>
      </w:r>
    </w:p>
    <w:p w14:paraId="2785E7FA" w14:textId="77777777" w:rsidR="00033CC1" w:rsidRDefault="00033CC1" w:rsidP="00033CC1">
      <w:pPr>
        <w:jc w:val="both"/>
        <w:rPr>
          <w:sz w:val="24"/>
          <w:szCs w:val="24"/>
        </w:rPr>
      </w:pPr>
      <w:r>
        <w:rPr>
          <w:sz w:val="24"/>
          <w:szCs w:val="24"/>
        </w:rPr>
        <w:t>100 g Staudensellerie</w:t>
      </w:r>
    </w:p>
    <w:p w14:paraId="382F7790" w14:textId="77777777" w:rsidR="00033CC1" w:rsidRDefault="00033CC1" w:rsidP="00033CC1">
      <w:pPr>
        <w:jc w:val="both"/>
        <w:rPr>
          <w:sz w:val="24"/>
          <w:szCs w:val="24"/>
        </w:rPr>
      </w:pPr>
      <w:r>
        <w:rPr>
          <w:sz w:val="24"/>
          <w:szCs w:val="24"/>
        </w:rPr>
        <w:t>100 g rote Zwiebel</w:t>
      </w:r>
    </w:p>
    <w:p w14:paraId="18A3FDF8" w14:textId="77777777" w:rsidR="00033CC1" w:rsidRDefault="00033CC1" w:rsidP="00033CC1">
      <w:pPr>
        <w:jc w:val="both"/>
        <w:rPr>
          <w:sz w:val="24"/>
          <w:szCs w:val="24"/>
        </w:rPr>
      </w:pPr>
      <w:r>
        <w:rPr>
          <w:sz w:val="24"/>
          <w:szCs w:val="24"/>
        </w:rPr>
        <w:t>1 EL Körniger Senf</w:t>
      </w:r>
    </w:p>
    <w:p w14:paraId="709A8AC9" w14:textId="77777777" w:rsidR="00033CC1" w:rsidRPr="00C90936" w:rsidRDefault="00033CC1" w:rsidP="00033CC1">
      <w:pPr>
        <w:jc w:val="both"/>
        <w:rPr>
          <w:sz w:val="24"/>
          <w:szCs w:val="24"/>
        </w:rPr>
      </w:pPr>
      <w:r w:rsidRPr="00C90936">
        <w:rPr>
          <w:sz w:val="24"/>
          <w:szCs w:val="24"/>
        </w:rPr>
        <w:t>2 EL Rapsöl</w:t>
      </w:r>
    </w:p>
    <w:p w14:paraId="0FA2FEE4" w14:textId="77777777" w:rsidR="00033CC1" w:rsidRPr="00C90936" w:rsidRDefault="00033CC1" w:rsidP="00033CC1">
      <w:pPr>
        <w:jc w:val="both"/>
        <w:rPr>
          <w:sz w:val="24"/>
          <w:szCs w:val="24"/>
        </w:rPr>
      </w:pPr>
      <w:r w:rsidRPr="00C90936">
        <w:rPr>
          <w:sz w:val="24"/>
          <w:szCs w:val="24"/>
        </w:rPr>
        <w:t>1 EL Apfelessig</w:t>
      </w:r>
    </w:p>
    <w:p w14:paraId="6EA7E06E" w14:textId="77777777" w:rsidR="00033CC1" w:rsidRPr="00C90936" w:rsidRDefault="00033CC1" w:rsidP="00033CC1">
      <w:pPr>
        <w:jc w:val="both"/>
        <w:rPr>
          <w:sz w:val="24"/>
          <w:szCs w:val="24"/>
        </w:rPr>
      </w:pPr>
      <w:r w:rsidRPr="00C90936">
        <w:rPr>
          <w:sz w:val="24"/>
          <w:szCs w:val="24"/>
        </w:rPr>
        <w:t>1 EL Honig</w:t>
      </w:r>
    </w:p>
    <w:p w14:paraId="14DFE27D" w14:textId="6EB23A0D" w:rsidR="00033CC1" w:rsidRDefault="00033CC1" w:rsidP="00033CC1">
      <w:pPr>
        <w:jc w:val="both"/>
        <w:rPr>
          <w:sz w:val="24"/>
          <w:szCs w:val="24"/>
        </w:rPr>
      </w:pPr>
      <w:r>
        <w:rPr>
          <w:sz w:val="24"/>
          <w:szCs w:val="24"/>
        </w:rPr>
        <w:t>Kreuzkümmel oder Raz el Hanout</w:t>
      </w:r>
    </w:p>
    <w:p w14:paraId="52E822A0" w14:textId="77777777" w:rsidR="00033CC1" w:rsidRDefault="00033CC1" w:rsidP="00033CC1">
      <w:pPr>
        <w:jc w:val="both"/>
        <w:rPr>
          <w:sz w:val="24"/>
          <w:szCs w:val="24"/>
        </w:rPr>
      </w:pPr>
      <w:r>
        <w:rPr>
          <w:sz w:val="24"/>
          <w:szCs w:val="24"/>
        </w:rPr>
        <w:t>3 Zweige Liebstöckl oder Petersilie</w:t>
      </w:r>
    </w:p>
    <w:p w14:paraId="47386348" w14:textId="77777777" w:rsidR="00033CC1" w:rsidRDefault="00033CC1" w:rsidP="00033CC1">
      <w:pPr>
        <w:jc w:val="both"/>
        <w:rPr>
          <w:sz w:val="24"/>
          <w:szCs w:val="24"/>
        </w:rPr>
      </w:pPr>
    </w:p>
    <w:p w14:paraId="7B980CDF" w14:textId="27C87F28" w:rsidR="004277F3" w:rsidRDefault="004277F3" w:rsidP="00033CC1">
      <w:pPr>
        <w:jc w:val="both"/>
        <w:rPr>
          <w:sz w:val="24"/>
          <w:szCs w:val="24"/>
        </w:rPr>
      </w:pPr>
      <w:r>
        <w:rPr>
          <w:sz w:val="24"/>
          <w:szCs w:val="24"/>
        </w:rPr>
        <w:t>Zubereitung:</w:t>
      </w:r>
    </w:p>
    <w:p w14:paraId="5EC02374" w14:textId="77777777" w:rsidR="00033CC1" w:rsidRPr="00033CC1" w:rsidRDefault="00033CC1" w:rsidP="00B40E8C">
      <w:pPr>
        <w:pStyle w:val="ListParagraph"/>
        <w:numPr>
          <w:ilvl w:val="0"/>
          <w:numId w:val="1270"/>
        </w:numPr>
        <w:spacing w:after="120"/>
        <w:ind w:left="714" w:hanging="357"/>
        <w:contextualSpacing w:val="0"/>
        <w:jc w:val="both"/>
        <w:rPr>
          <w:sz w:val="24"/>
          <w:szCs w:val="24"/>
        </w:rPr>
      </w:pPr>
      <w:r w:rsidRPr="00033CC1">
        <w:rPr>
          <w:sz w:val="24"/>
          <w:szCs w:val="24"/>
        </w:rPr>
        <w:t>Linsen kochen bis sie gar, aber noch bissfest sind. (Linsen ohne Salz kochen).</w:t>
      </w:r>
    </w:p>
    <w:p w14:paraId="75EE0D4A" w14:textId="77777777" w:rsidR="00033CC1" w:rsidRPr="00033CC1" w:rsidRDefault="00033CC1" w:rsidP="00B40E8C">
      <w:pPr>
        <w:pStyle w:val="ListParagraph"/>
        <w:numPr>
          <w:ilvl w:val="0"/>
          <w:numId w:val="1270"/>
        </w:numPr>
        <w:spacing w:after="120"/>
        <w:ind w:left="714" w:hanging="357"/>
        <w:contextualSpacing w:val="0"/>
        <w:jc w:val="both"/>
        <w:rPr>
          <w:sz w:val="24"/>
          <w:szCs w:val="24"/>
        </w:rPr>
      </w:pPr>
      <w:r w:rsidRPr="00033CC1">
        <w:rPr>
          <w:sz w:val="24"/>
          <w:szCs w:val="24"/>
        </w:rPr>
        <w:t>Karotten und Zwiebel in sehr feine Würfel schneiden, Staudensellerie in Schräge Scheiben (0,5 cm) schneiden.</w:t>
      </w:r>
    </w:p>
    <w:p w14:paraId="7542BAE6" w14:textId="77777777" w:rsidR="00033CC1" w:rsidRPr="00033CC1" w:rsidRDefault="00033CC1" w:rsidP="00B40E8C">
      <w:pPr>
        <w:pStyle w:val="ListParagraph"/>
        <w:numPr>
          <w:ilvl w:val="0"/>
          <w:numId w:val="1270"/>
        </w:numPr>
        <w:spacing w:after="120"/>
        <w:ind w:left="714" w:hanging="357"/>
        <w:contextualSpacing w:val="0"/>
        <w:jc w:val="both"/>
        <w:rPr>
          <w:sz w:val="24"/>
          <w:szCs w:val="24"/>
        </w:rPr>
      </w:pPr>
      <w:r w:rsidRPr="00033CC1">
        <w:rPr>
          <w:sz w:val="24"/>
          <w:szCs w:val="24"/>
        </w:rPr>
        <w:t>Gemüse einzeln in einer heißen Pfanne stark anbraten, soll aber keine Farbe annehmen. Alles in eine Schüssel füllen.</w:t>
      </w:r>
    </w:p>
    <w:p w14:paraId="585159C8" w14:textId="77777777" w:rsidR="007A76A7" w:rsidRDefault="00033CC1" w:rsidP="00B40E8C">
      <w:pPr>
        <w:pStyle w:val="ListParagraph"/>
        <w:numPr>
          <w:ilvl w:val="0"/>
          <w:numId w:val="1270"/>
        </w:numPr>
        <w:spacing w:after="120"/>
        <w:ind w:left="714" w:hanging="357"/>
        <w:contextualSpacing w:val="0"/>
        <w:jc w:val="both"/>
        <w:rPr>
          <w:sz w:val="24"/>
          <w:szCs w:val="24"/>
        </w:rPr>
      </w:pPr>
      <w:r w:rsidRPr="00033CC1">
        <w:rPr>
          <w:sz w:val="24"/>
          <w:szCs w:val="24"/>
        </w:rPr>
        <w:t>Senf, Essig, Öl, Honig und ein bisschen Salz zu einer Vinaigrette anrühren. Linsen dazugeben. 1 Stunde durchziehen lassen. Eventuell Ziegenkäse darüberlegen.</w:t>
      </w:r>
    </w:p>
    <w:p w14:paraId="2A25BB76" w14:textId="77777777" w:rsidR="004277F3" w:rsidRDefault="004277F3" w:rsidP="007A76A7">
      <w:pPr>
        <w:jc w:val="both"/>
        <w:rPr>
          <w:sz w:val="24"/>
          <w:szCs w:val="24"/>
        </w:rPr>
      </w:pPr>
    </w:p>
    <w:p w14:paraId="6C197CA8" w14:textId="78B09A8B" w:rsidR="00033CC1" w:rsidRPr="007A76A7" w:rsidRDefault="007A76A7" w:rsidP="007A76A7">
      <w:pPr>
        <w:jc w:val="both"/>
        <w:rPr>
          <w:sz w:val="24"/>
          <w:szCs w:val="24"/>
        </w:rPr>
      </w:pPr>
      <w:r>
        <w:rPr>
          <w:sz w:val="24"/>
          <w:szCs w:val="24"/>
        </w:rPr>
        <w:t>Kommentar: Vielleicht eine gute Idee, wenn man mal was mit Liebstöckl ausprobieren will.</w:t>
      </w:r>
      <w:r w:rsidR="00033CC1" w:rsidRPr="007A76A7">
        <w:rPr>
          <w:sz w:val="24"/>
          <w:szCs w:val="24"/>
        </w:rPr>
        <w:br w:type="page"/>
      </w:r>
    </w:p>
    <w:p w14:paraId="5E45CFF8" w14:textId="77777777" w:rsidR="0011504A" w:rsidRDefault="0011504A" w:rsidP="0011504A">
      <w:pPr>
        <w:pStyle w:val="Heading2"/>
        <w:spacing w:after="240"/>
      </w:pPr>
      <w:r>
        <w:lastRenderedPageBreak/>
        <w:t>Linsensalat</w:t>
      </w:r>
      <w:r>
        <w:rPr>
          <w:rStyle w:val="FootnoteReference"/>
        </w:rPr>
        <w:footnoteReference w:id="173"/>
      </w:r>
      <w:r>
        <w:t xml:space="preserve"> </w:t>
      </w:r>
    </w:p>
    <w:p w14:paraId="37484180" w14:textId="77777777" w:rsidR="0011504A" w:rsidRDefault="0011504A" w:rsidP="0011504A">
      <w:pPr>
        <w:rPr>
          <w:sz w:val="24"/>
          <w:szCs w:val="24"/>
        </w:rPr>
      </w:pPr>
      <w:r w:rsidRPr="00F15A14">
        <w:rPr>
          <w:sz w:val="24"/>
          <w:szCs w:val="24"/>
          <w:u w:val="single"/>
        </w:rPr>
        <w:t>Zutaten</w:t>
      </w:r>
      <w:r>
        <w:rPr>
          <w:sz w:val="24"/>
          <w:szCs w:val="24"/>
        </w:rPr>
        <w:t xml:space="preserve"> (für 4 Portionen)</w:t>
      </w:r>
    </w:p>
    <w:p w14:paraId="6A058E42" w14:textId="77777777" w:rsidR="0011504A" w:rsidRDefault="0011504A" w:rsidP="0011504A">
      <w:pPr>
        <w:rPr>
          <w:sz w:val="24"/>
          <w:szCs w:val="24"/>
        </w:rPr>
      </w:pPr>
      <w:r>
        <w:rPr>
          <w:sz w:val="24"/>
          <w:szCs w:val="24"/>
        </w:rPr>
        <w:t>200 g Berglinsen</w:t>
      </w:r>
    </w:p>
    <w:p w14:paraId="722F741B" w14:textId="77777777" w:rsidR="0011504A" w:rsidRDefault="0011504A" w:rsidP="0011504A">
      <w:pPr>
        <w:rPr>
          <w:sz w:val="24"/>
          <w:szCs w:val="24"/>
        </w:rPr>
      </w:pPr>
      <w:r>
        <w:rPr>
          <w:sz w:val="24"/>
          <w:szCs w:val="24"/>
        </w:rPr>
        <w:t>1 Zwiebel</w:t>
      </w:r>
    </w:p>
    <w:p w14:paraId="218632DC" w14:textId="77777777" w:rsidR="0011504A" w:rsidRDefault="0011504A" w:rsidP="0011504A">
      <w:pPr>
        <w:rPr>
          <w:sz w:val="24"/>
          <w:szCs w:val="24"/>
        </w:rPr>
      </w:pPr>
      <w:r>
        <w:rPr>
          <w:sz w:val="24"/>
          <w:szCs w:val="24"/>
        </w:rPr>
        <w:t>50 g durchwachsener Speck</w:t>
      </w:r>
    </w:p>
    <w:p w14:paraId="3459EFEC" w14:textId="77777777" w:rsidR="0011504A" w:rsidRDefault="0011504A" w:rsidP="0011504A">
      <w:pPr>
        <w:rPr>
          <w:sz w:val="24"/>
          <w:szCs w:val="24"/>
        </w:rPr>
      </w:pPr>
      <w:r>
        <w:rPr>
          <w:sz w:val="24"/>
          <w:szCs w:val="24"/>
        </w:rPr>
        <w:t>1 EL Öl</w:t>
      </w:r>
    </w:p>
    <w:p w14:paraId="79560DF1" w14:textId="77777777" w:rsidR="0011504A" w:rsidRDefault="0011504A" w:rsidP="0011504A">
      <w:pPr>
        <w:rPr>
          <w:sz w:val="24"/>
          <w:szCs w:val="24"/>
        </w:rPr>
      </w:pPr>
      <w:r>
        <w:rPr>
          <w:sz w:val="24"/>
          <w:szCs w:val="24"/>
        </w:rPr>
        <w:t>1 TL Tomatenmark</w:t>
      </w:r>
    </w:p>
    <w:p w14:paraId="7561D540" w14:textId="77777777" w:rsidR="0011504A" w:rsidRDefault="0011504A" w:rsidP="0011504A">
      <w:pPr>
        <w:rPr>
          <w:sz w:val="24"/>
          <w:szCs w:val="24"/>
        </w:rPr>
      </w:pPr>
      <w:r>
        <w:rPr>
          <w:sz w:val="24"/>
          <w:szCs w:val="24"/>
        </w:rPr>
        <w:t>1 Lorbeerblatt</w:t>
      </w:r>
    </w:p>
    <w:p w14:paraId="453EFE72" w14:textId="77777777" w:rsidR="0011504A" w:rsidRDefault="0011504A" w:rsidP="0011504A">
      <w:pPr>
        <w:rPr>
          <w:sz w:val="24"/>
          <w:szCs w:val="24"/>
        </w:rPr>
      </w:pPr>
      <w:r>
        <w:rPr>
          <w:sz w:val="24"/>
          <w:szCs w:val="24"/>
        </w:rPr>
        <w:t>400 ml Brühe</w:t>
      </w:r>
    </w:p>
    <w:p w14:paraId="1CB4418B" w14:textId="77777777" w:rsidR="0011504A" w:rsidRDefault="0011504A" w:rsidP="0011504A">
      <w:pPr>
        <w:rPr>
          <w:sz w:val="24"/>
          <w:szCs w:val="24"/>
        </w:rPr>
      </w:pPr>
      <w:r>
        <w:rPr>
          <w:sz w:val="24"/>
          <w:szCs w:val="24"/>
        </w:rPr>
        <w:t>50 g Karotten</w:t>
      </w:r>
    </w:p>
    <w:p w14:paraId="4A433B13" w14:textId="77777777" w:rsidR="0011504A" w:rsidRDefault="0011504A" w:rsidP="0011504A">
      <w:pPr>
        <w:rPr>
          <w:sz w:val="24"/>
          <w:szCs w:val="24"/>
        </w:rPr>
      </w:pPr>
      <w:r>
        <w:rPr>
          <w:sz w:val="24"/>
          <w:szCs w:val="24"/>
        </w:rPr>
        <w:t>50 g Knollensellerie</w:t>
      </w:r>
    </w:p>
    <w:p w14:paraId="103E2FFB" w14:textId="77777777" w:rsidR="0011504A" w:rsidRPr="00E01300" w:rsidRDefault="0011504A" w:rsidP="0011504A">
      <w:pPr>
        <w:rPr>
          <w:sz w:val="24"/>
          <w:szCs w:val="24"/>
        </w:rPr>
      </w:pPr>
      <w:r w:rsidRPr="00E01300">
        <w:rPr>
          <w:sz w:val="24"/>
          <w:szCs w:val="24"/>
        </w:rPr>
        <w:t>50 g Lauch</w:t>
      </w:r>
    </w:p>
    <w:p w14:paraId="3CC36F20" w14:textId="77777777" w:rsidR="0011504A" w:rsidRPr="00E01300" w:rsidRDefault="0011504A" w:rsidP="0011504A">
      <w:pPr>
        <w:rPr>
          <w:sz w:val="24"/>
          <w:szCs w:val="24"/>
        </w:rPr>
      </w:pPr>
      <w:r w:rsidRPr="00E01300">
        <w:rPr>
          <w:sz w:val="24"/>
          <w:szCs w:val="24"/>
        </w:rPr>
        <w:t>4 EL Aceto balsamico</w:t>
      </w:r>
    </w:p>
    <w:p w14:paraId="308AE848" w14:textId="77777777" w:rsidR="0011504A" w:rsidRPr="00E01300" w:rsidRDefault="0011504A" w:rsidP="0011504A">
      <w:pPr>
        <w:rPr>
          <w:sz w:val="24"/>
          <w:szCs w:val="24"/>
        </w:rPr>
      </w:pPr>
      <w:r w:rsidRPr="00E01300">
        <w:rPr>
          <w:sz w:val="24"/>
          <w:szCs w:val="24"/>
        </w:rPr>
        <w:t>1 EL Öl</w:t>
      </w:r>
    </w:p>
    <w:p w14:paraId="5BFDDAD6" w14:textId="77777777" w:rsidR="0011504A" w:rsidRDefault="0011504A" w:rsidP="0011504A">
      <w:pPr>
        <w:rPr>
          <w:sz w:val="24"/>
          <w:szCs w:val="24"/>
        </w:rPr>
      </w:pPr>
      <w:r>
        <w:rPr>
          <w:sz w:val="24"/>
          <w:szCs w:val="24"/>
        </w:rPr>
        <w:t>2 EL braune Butter</w:t>
      </w:r>
    </w:p>
    <w:p w14:paraId="34C124ED" w14:textId="77777777" w:rsidR="0011504A" w:rsidRDefault="0011504A" w:rsidP="0011504A">
      <w:pPr>
        <w:rPr>
          <w:sz w:val="24"/>
          <w:szCs w:val="24"/>
        </w:rPr>
      </w:pPr>
      <w:r>
        <w:rPr>
          <w:sz w:val="24"/>
          <w:szCs w:val="24"/>
        </w:rPr>
        <w:t>Salz, Pfeffer</w:t>
      </w:r>
    </w:p>
    <w:p w14:paraId="70B26220" w14:textId="77777777" w:rsidR="0011504A" w:rsidRDefault="0011504A" w:rsidP="0011504A">
      <w:pPr>
        <w:rPr>
          <w:sz w:val="24"/>
          <w:szCs w:val="24"/>
        </w:rPr>
      </w:pPr>
      <w:r>
        <w:rPr>
          <w:sz w:val="24"/>
          <w:szCs w:val="24"/>
        </w:rPr>
        <w:t>Zucker</w:t>
      </w:r>
    </w:p>
    <w:p w14:paraId="066B5127" w14:textId="77777777" w:rsidR="0011504A" w:rsidRDefault="0011504A" w:rsidP="0011504A">
      <w:pPr>
        <w:rPr>
          <w:sz w:val="24"/>
          <w:szCs w:val="24"/>
        </w:rPr>
      </w:pPr>
      <w:r>
        <w:rPr>
          <w:sz w:val="24"/>
          <w:szCs w:val="24"/>
        </w:rPr>
        <w:t>Chilipulver</w:t>
      </w:r>
    </w:p>
    <w:p w14:paraId="5E14EB74" w14:textId="77777777" w:rsidR="0011504A" w:rsidRDefault="0011504A" w:rsidP="0011504A">
      <w:pPr>
        <w:rPr>
          <w:sz w:val="24"/>
          <w:szCs w:val="24"/>
        </w:rPr>
      </w:pPr>
      <w:r>
        <w:rPr>
          <w:sz w:val="24"/>
          <w:szCs w:val="24"/>
        </w:rPr>
        <w:t>1 Scheibe Ingwer</w:t>
      </w:r>
    </w:p>
    <w:p w14:paraId="6399BA5F" w14:textId="77777777" w:rsidR="0011504A" w:rsidRDefault="0011504A" w:rsidP="0011504A">
      <w:pPr>
        <w:rPr>
          <w:sz w:val="24"/>
          <w:szCs w:val="24"/>
        </w:rPr>
      </w:pPr>
      <w:r>
        <w:rPr>
          <w:sz w:val="24"/>
          <w:szCs w:val="24"/>
        </w:rPr>
        <w:t>1 Streifen unbehandelte Orangenschale</w:t>
      </w:r>
    </w:p>
    <w:p w14:paraId="1B8FCAAC" w14:textId="77777777" w:rsidR="0011504A" w:rsidRDefault="0011504A" w:rsidP="0011504A">
      <w:pPr>
        <w:rPr>
          <w:sz w:val="24"/>
          <w:szCs w:val="24"/>
        </w:rPr>
      </w:pPr>
    </w:p>
    <w:p w14:paraId="765EDB22" w14:textId="77777777" w:rsidR="0011504A" w:rsidRDefault="0011504A" w:rsidP="0011504A">
      <w:pPr>
        <w:rPr>
          <w:sz w:val="24"/>
          <w:szCs w:val="24"/>
        </w:rPr>
      </w:pPr>
      <w:r>
        <w:rPr>
          <w:sz w:val="24"/>
          <w:szCs w:val="24"/>
        </w:rPr>
        <w:t>Zubereitung:</w:t>
      </w:r>
    </w:p>
    <w:p w14:paraId="7834023A" w14:textId="77777777" w:rsidR="00F84135" w:rsidRDefault="0011504A" w:rsidP="00B40E8C">
      <w:pPr>
        <w:pStyle w:val="ListParagraph"/>
        <w:numPr>
          <w:ilvl w:val="0"/>
          <w:numId w:val="1134"/>
        </w:numPr>
        <w:spacing w:after="120"/>
        <w:ind w:left="714" w:hanging="357"/>
        <w:contextualSpacing w:val="0"/>
        <w:jc w:val="both"/>
        <w:rPr>
          <w:sz w:val="24"/>
          <w:szCs w:val="24"/>
        </w:rPr>
      </w:pPr>
      <w:r w:rsidRPr="00E61BD0">
        <w:rPr>
          <w:sz w:val="24"/>
          <w:szCs w:val="24"/>
        </w:rPr>
        <w:t>Für den Salat die Linsen in kaltem Wasser 2 Stunden einweichen. Die Zwiebel schälen und in kleine Würfel schneiden. Den Speck ebenfalls in kleine Würfel schneiden. Das Öl in einem Topf erhitzen und die Zwiebel- und Speckwürfel darin andünsten. Die Linsen abgießen und in den Topf geben. Das Tomatenmark unterrühren und etwas mitdünsten. Das Lorbeerblatt dazugeben du die Brühe angießen. Die Linsen 20 Minuten köcheln lassen.</w:t>
      </w:r>
    </w:p>
    <w:p w14:paraId="6D23FE78" w14:textId="77777777" w:rsidR="00F84135" w:rsidRDefault="0011504A" w:rsidP="00B40E8C">
      <w:pPr>
        <w:pStyle w:val="ListParagraph"/>
        <w:numPr>
          <w:ilvl w:val="0"/>
          <w:numId w:val="1134"/>
        </w:numPr>
        <w:spacing w:after="120"/>
        <w:ind w:left="714" w:hanging="357"/>
        <w:contextualSpacing w:val="0"/>
        <w:jc w:val="both"/>
        <w:rPr>
          <w:sz w:val="24"/>
          <w:szCs w:val="24"/>
        </w:rPr>
      </w:pPr>
      <w:r w:rsidRPr="00F84135">
        <w:rPr>
          <w:sz w:val="24"/>
          <w:szCs w:val="24"/>
        </w:rPr>
        <w:t xml:space="preserve">Das Gemüse putzen, schälen bzw. waschen und in sehr kleine Würfel schneiden. Karotten- und Selleriewürfel nach 10 Minuten Garzeit unter die Linsen rühren, mit 1 </w:t>
      </w:r>
      <w:r w:rsidRPr="00F84135">
        <w:rPr>
          <w:sz w:val="24"/>
          <w:szCs w:val="24"/>
        </w:rPr>
        <w:lastRenderedPageBreak/>
        <w:t>Prise Majoran würzen. Die Lauchwürfel einige Minuten vor Ende der Garzeit hinzufügen. Den Topf vom Herd nehmen und die Linsen etwas abkühlen lassen.</w:t>
      </w:r>
    </w:p>
    <w:p w14:paraId="5EF453F5" w14:textId="7E4661D4" w:rsidR="0011504A" w:rsidRPr="00F84135" w:rsidRDefault="0011504A" w:rsidP="00B40E8C">
      <w:pPr>
        <w:pStyle w:val="ListParagraph"/>
        <w:numPr>
          <w:ilvl w:val="0"/>
          <w:numId w:val="1134"/>
        </w:numPr>
        <w:spacing w:after="120"/>
        <w:ind w:left="714" w:hanging="357"/>
        <w:contextualSpacing w:val="0"/>
        <w:jc w:val="both"/>
        <w:rPr>
          <w:sz w:val="24"/>
          <w:szCs w:val="24"/>
        </w:rPr>
      </w:pPr>
      <w:r w:rsidRPr="00F84135">
        <w:rPr>
          <w:sz w:val="24"/>
          <w:szCs w:val="24"/>
        </w:rPr>
        <w:t>Den Linsensalat mit Essig, Öl, brauner Butter, Salz, Pfeffer und je 1 Prise Zucker und Chilipulver abschmecken. Ingwer, Knoblauch und Orangenschale und nach Belieben noch 1 kleinen Splitter Zimtrinde hinzufügen. Die ganzen Gewürze im Salat 5 bis 10 Minuten ziehen lassen und danach wieder entfernen.</w:t>
      </w:r>
      <w:r>
        <w:br w:type="page"/>
      </w:r>
    </w:p>
    <w:p w14:paraId="7F36A92E" w14:textId="77777777" w:rsidR="00E47B95" w:rsidRDefault="00E47B95" w:rsidP="00E47B95">
      <w:pPr>
        <w:pStyle w:val="Heading2"/>
        <w:spacing w:after="240"/>
      </w:pPr>
      <w:r>
        <w:lastRenderedPageBreak/>
        <w:t>Linsensalat mit Orangenschale</w:t>
      </w:r>
      <w:r>
        <w:rPr>
          <w:rStyle w:val="FootnoteReference"/>
        </w:rPr>
        <w:footnoteReference w:id="174"/>
      </w:r>
    </w:p>
    <w:p w14:paraId="6F05372E" w14:textId="77777777" w:rsidR="00E47B95" w:rsidRDefault="00E47B95" w:rsidP="00E47B95">
      <w:pPr>
        <w:rPr>
          <w:sz w:val="24"/>
          <w:szCs w:val="24"/>
        </w:rPr>
      </w:pPr>
      <w:r w:rsidRPr="002E1214">
        <w:rPr>
          <w:sz w:val="24"/>
          <w:szCs w:val="24"/>
          <w:u w:val="single"/>
        </w:rPr>
        <w:t>Zutaten</w:t>
      </w:r>
      <w:r>
        <w:rPr>
          <w:sz w:val="24"/>
          <w:szCs w:val="24"/>
        </w:rPr>
        <w:t xml:space="preserve"> </w:t>
      </w:r>
      <w:r>
        <w:rPr>
          <w:sz w:val="24"/>
          <w:szCs w:val="24"/>
          <w:u w:val="single"/>
        </w:rPr>
        <w:t>(</w:t>
      </w:r>
      <w:r>
        <w:rPr>
          <w:sz w:val="24"/>
          <w:szCs w:val="24"/>
        </w:rPr>
        <w:t>für 4 Portionen)</w:t>
      </w:r>
    </w:p>
    <w:p w14:paraId="3622C816" w14:textId="77777777" w:rsidR="00E47B95" w:rsidRDefault="00E47B95" w:rsidP="00E47B95">
      <w:pPr>
        <w:rPr>
          <w:sz w:val="24"/>
          <w:szCs w:val="24"/>
        </w:rPr>
      </w:pPr>
      <w:r>
        <w:rPr>
          <w:sz w:val="24"/>
          <w:szCs w:val="24"/>
        </w:rPr>
        <w:t>250 g Linsen (am besten eine bissfeste Sorte, also Beluga oder Puy)</w:t>
      </w:r>
    </w:p>
    <w:p w14:paraId="6F62CEE1" w14:textId="77777777" w:rsidR="00E47B95" w:rsidRDefault="00E47B95" w:rsidP="00E47B95">
      <w:pPr>
        <w:rPr>
          <w:sz w:val="24"/>
          <w:szCs w:val="24"/>
        </w:rPr>
      </w:pPr>
      <w:r>
        <w:rPr>
          <w:sz w:val="24"/>
          <w:szCs w:val="24"/>
        </w:rPr>
        <w:t>1 Knoblauchzehe</w:t>
      </w:r>
    </w:p>
    <w:p w14:paraId="3CA7743E" w14:textId="77777777" w:rsidR="00E47B95" w:rsidRDefault="00E47B95" w:rsidP="00E47B95">
      <w:pPr>
        <w:rPr>
          <w:sz w:val="24"/>
          <w:szCs w:val="24"/>
        </w:rPr>
      </w:pPr>
      <w:r>
        <w:rPr>
          <w:sz w:val="24"/>
          <w:szCs w:val="24"/>
        </w:rPr>
        <w:t>2 Lorbeerblätter</w:t>
      </w:r>
    </w:p>
    <w:p w14:paraId="7F233494" w14:textId="77777777" w:rsidR="00E47B95" w:rsidRDefault="00E47B95" w:rsidP="00E47B95">
      <w:pPr>
        <w:rPr>
          <w:sz w:val="24"/>
          <w:szCs w:val="24"/>
        </w:rPr>
      </w:pPr>
      <w:r>
        <w:rPr>
          <w:sz w:val="24"/>
          <w:szCs w:val="24"/>
        </w:rPr>
        <w:t>1 Stange Sellerie</w:t>
      </w:r>
    </w:p>
    <w:p w14:paraId="04A50B9A" w14:textId="77777777" w:rsidR="00E47B95" w:rsidRDefault="00E47B95" w:rsidP="00E47B95">
      <w:pPr>
        <w:rPr>
          <w:sz w:val="24"/>
          <w:szCs w:val="24"/>
        </w:rPr>
      </w:pPr>
      <w:r>
        <w:rPr>
          <w:sz w:val="24"/>
          <w:szCs w:val="24"/>
        </w:rPr>
        <w:t>2 EL schwarze Oliven</w:t>
      </w:r>
    </w:p>
    <w:p w14:paraId="4ABAD3E8" w14:textId="77777777" w:rsidR="00E47B95" w:rsidRDefault="00E47B95" w:rsidP="00E47B95">
      <w:pPr>
        <w:rPr>
          <w:sz w:val="24"/>
          <w:szCs w:val="24"/>
        </w:rPr>
      </w:pPr>
      <w:r>
        <w:rPr>
          <w:sz w:val="24"/>
          <w:szCs w:val="24"/>
        </w:rPr>
        <w:t>Schale von 2 unbehandelten Orangen</w:t>
      </w:r>
    </w:p>
    <w:p w14:paraId="7C6057A0" w14:textId="77777777" w:rsidR="00E47B95" w:rsidRDefault="00E47B95" w:rsidP="00E47B95">
      <w:pPr>
        <w:rPr>
          <w:sz w:val="24"/>
          <w:szCs w:val="24"/>
        </w:rPr>
      </w:pPr>
      <w:r>
        <w:rPr>
          <w:sz w:val="24"/>
          <w:szCs w:val="24"/>
        </w:rPr>
        <w:t>Blätter von ein paar Zweigen glatter Petersilie</w:t>
      </w:r>
    </w:p>
    <w:p w14:paraId="170E87FE" w14:textId="77777777" w:rsidR="00E47B95" w:rsidRDefault="00E47B95" w:rsidP="00E47B95">
      <w:pPr>
        <w:rPr>
          <w:sz w:val="24"/>
          <w:szCs w:val="24"/>
        </w:rPr>
      </w:pPr>
      <w:r>
        <w:rPr>
          <w:sz w:val="24"/>
          <w:szCs w:val="24"/>
        </w:rPr>
        <w:t>Olivenöl</w:t>
      </w:r>
    </w:p>
    <w:p w14:paraId="2383E049" w14:textId="77777777" w:rsidR="00E47B95" w:rsidRDefault="00E47B95" w:rsidP="00E47B95">
      <w:pPr>
        <w:rPr>
          <w:sz w:val="24"/>
          <w:szCs w:val="24"/>
        </w:rPr>
      </w:pPr>
      <w:r>
        <w:rPr>
          <w:sz w:val="24"/>
          <w:szCs w:val="24"/>
        </w:rPr>
        <w:t>Saft von ½ Zitrone</w:t>
      </w:r>
    </w:p>
    <w:p w14:paraId="15400F2A" w14:textId="77777777" w:rsidR="00E47B95" w:rsidRDefault="00E47B95" w:rsidP="00E47B95">
      <w:pPr>
        <w:rPr>
          <w:sz w:val="24"/>
          <w:szCs w:val="24"/>
        </w:rPr>
      </w:pPr>
      <w:r>
        <w:rPr>
          <w:sz w:val="24"/>
          <w:szCs w:val="24"/>
        </w:rPr>
        <w:t>Salz</w:t>
      </w:r>
    </w:p>
    <w:p w14:paraId="55926C0A" w14:textId="77777777" w:rsidR="00E47B95" w:rsidRDefault="00E47B95" w:rsidP="00E47B95">
      <w:pPr>
        <w:rPr>
          <w:sz w:val="24"/>
          <w:szCs w:val="24"/>
        </w:rPr>
      </w:pPr>
    </w:p>
    <w:p w14:paraId="6D4794CC" w14:textId="77777777" w:rsidR="00E47B95" w:rsidRDefault="00E47B95" w:rsidP="00E47B95">
      <w:pPr>
        <w:rPr>
          <w:sz w:val="24"/>
          <w:szCs w:val="24"/>
        </w:rPr>
      </w:pPr>
      <w:r>
        <w:rPr>
          <w:sz w:val="24"/>
          <w:szCs w:val="24"/>
        </w:rPr>
        <w:t>Zubereitung:</w:t>
      </w:r>
    </w:p>
    <w:p w14:paraId="6E2435CA" w14:textId="77777777" w:rsidR="00E47B95" w:rsidRPr="00D34A26" w:rsidRDefault="00E47B95" w:rsidP="00B40E8C">
      <w:pPr>
        <w:pStyle w:val="ListParagraph"/>
        <w:numPr>
          <w:ilvl w:val="0"/>
          <w:numId w:val="815"/>
        </w:numPr>
        <w:spacing w:after="120"/>
        <w:ind w:left="714" w:hanging="357"/>
        <w:contextualSpacing w:val="0"/>
        <w:jc w:val="both"/>
        <w:rPr>
          <w:sz w:val="24"/>
          <w:szCs w:val="24"/>
        </w:rPr>
      </w:pPr>
      <w:r w:rsidRPr="00D34A26">
        <w:rPr>
          <w:sz w:val="24"/>
          <w:szCs w:val="24"/>
        </w:rPr>
        <w:t>Die Linsen mit ungefähr 1 l kaltem Wasser, der geschälten ganzen Knoblauchzehe, Lorbeer und Sellerie aufsetzen. Flüssigkeit zum Kochen bringen, dann Hitze reduzieren, die Linsen in 20 bis 25 Minuten garkochen.</w:t>
      </w:r>
    </w:p>
    <w:p w14:paraId="7E3084EF" w14:textId="77777777" w:rsidR="00E47B95" w:rsidRPr="00D34A26" w:rsidRDefault="00E47B95" w:rsidP="00B40E8C">
      <w:pPr>
        <w:pStyle w:val="ListParagraph"/>
        <w:numPr>
          <w:ilvl w:val="0"/>
          <w:numId w:val="815"/>
        </w:numPr>
        <w:spacing w:after="120"/>
        <w:ind w:left="714" w:hanging="357"/>
        <w:contextualSpacing w:val="0"/>
        <w:jc w:val="both"/>
        <w:rPr>
          <w:sz w:val="24"/>
          <w:szCs w:val="24"/>
        </w:rPr>
      </w:pPr>
      <w:r w:rsidRPr="00D34A26">
        <w:rPr>
          <w:sz w:val="24"/>
          <w:szCs w:val="24"/>
        </w:rPr>
        <w:t xml:space="preserve">Schließlich abgießen, Knoblauch, Lorbeer und Sellerie entfernen. Oliven fein hacken und unter die abgekühlten Linsen rühren. </w:t>
      </w:r>
    </w:p>
    <w:p w14:paraId="2668BD16" w14:textId="77777777" w:rsidR="00E47B95" w:rsidRDefault="00E47B95" w:rsidP="00B40E8C">
      <w:pPr>
        <w:pStyle w:val="ListParagraph"/>
        <w:numPr>
          <w:ilvl w:val="0"/>
          <w:numId w:val="815"/>
        </w:numPr>
        <w:spacing w:after="120"/>
        <w:ind w:left="714" w:hanging="357"/>
        <w:contextualSpacing w:val="0"/>
        <w:jc w:val="both"/>
        <w:rPr>
          <w:sz w:val="24"/>
          <w:szCs w:val="24"/>
        </w:rPr>
      </w:pPr>
      <w:r w:rsidRPr="00D34A26">
        <w:rPr>
          <w:sz w:val="24"/>
          <w:szCs w:val="24"/>
        </w:rPr>
        <w:t>Für das Dressing fein gehackte Orangenschalen, fein gehackte Petersilie, Olivenöl und Zitronensaft mit etwas Salz vermengen, man kann auch noch etwas scharfen Senf dazugeben. Dressing über die Linsen gießen und alles gut verrühren. 5 Minuten lang ziehen lassen, eventuell nachsalzen.</w:t>
      </w:r>
    </w:p>
    <w:p w14:paraId="1B2ABD00" w14:textId="77777777" w:rsidR="00E47B95" w:rsidRDefault="00E47B95" w:rsidP="00E47B95">
      <w:pPr>
        <w:spacing w:after="120"/>
        <w:ind w:left="357"/>
        <w:jc w:val="both"/>
        <w:rPr>
          <w:sz w:val="24"/>
          <w:szCs w:val="24"/>
        </w:rPr>
      </w:pPr>
    </w:p>
    <w:p w14:paraId="51A171D4" w14:textId="77777777" w:rsidR="00E47B95" w:rsidRDefault="00E47B95" w:rsidP="00E47B95">
      <w:pPr>
        <w:spacing w:after="120"/>
        <w:jc w:val="both"/>
        <w:rPr>
          <w:sz w:val="24"/>
          <w:szCs w:val="24"/>
        </w:rPr>
      </w:pPr>
    </w:p>
    <w:p w14:paraId="3998C123" w14:textId="77777777" w:rsidR="00E47B95" w:rsidRDefault="00E47B95" w:rsidP="00E47B95">
      <w:pPr>
        <w:spacing w:after="120"/>
        <w:ind w:left="1416" w:hanging="1416"/>
        <w:jc w:val="both"/>
        <w:rPr>
          <w:sz w:val="24"/>
          <w:szCs w:val="24"/>
        </w:rPr>
      </w:pPr>
      <w:r>
        <w:rPr>
          <w:sz w:val="24"/>
          <w:szCs w:val="24"/>
        </w:rPr>
        <w:t>Kommentar:</w:t>
      </w:r>
      <w:r>
        <w:rPr>
          <w:sz w:val="24"/>
          <w:szCs w:val="24"/>
        </w:rPr>
        <w:tab/>
        <w:t>Einer der einfachsten tricks in der Küche. Man reibt Orangenschale ins Essen. Sie macht fast alles besser und interessanter, Eintöpfe, Suppen, Kuchen. Desserts. Aber bitte immer nur die Bio-Variante nehmen, wenn ihr die Schale braucht.</w:t>
      </w:r>
    </w:p>
    <w:p w14:paraId="34361D81" w14:textId="77777777" w:rsidR="00E47B95" w:rsidRPr="00836CC6" w:rsidRDefault="00E47B95" w:rsidP="00E47B95">
      <w:pPr>
        <w:spacing w:after="120"/>
        <w:ind w:left="1416" w:hanging="1416"/>
        <w:jc w:val="both"/>
        <w:rPr>
          <w:sz w:val="24"/>
          <w:szCs w:val="24"/>
        </w:rPr>
      </w:pPr>
      <w:r>
        <w:rPr>
          <w:sz w:val="24"/>
          <w:szCs w:val="24"/>
        </w:rPr>
        <w:tab/>
        <w:t>Dies hier ist ein schlichtes italienisches Rezept, traditionell, sehr sinnlich und großartig.</w:t>
      </w:r>
    </w:p>
    <w:p w14:paraId="1B16A3C6" w14:textId="77777777" w:rsidR="00E47B95" w:rsidRDefault="00E47B95" w:rsidP="00E47B95">
      <w:pPr>
        <w:rPr>
          <w:sz w:val="24"/>
          <w:szCs w:val="24"/>
        </w:rPr>
      </w:pPr>
      <w:r>
        <w:rPr>
          <w:sz w:val="24"/>
          <w:szCs w:val="24"/>
        </w:rPr>
        <w:br w:type="page"/>
      </w:r>
    </w:p>
    <w:p w14:paraId="1C1ED89F" w14:textId="7490A86F" w:rsidR="009559F1" w:rsidRDefault="009559F1" w:rsidP="00A03412">
      <w:pPr>
        <w:pStyle w:val="Heading2"/>
        <w:spacing w:after="240"/>
      </w:pPr>
      <w:r>
        <w:lastRenderedPageBreak/>
        <w:t>Linsensalat mit vielen Kräutern und Joghurt</w:t>
      </w:r>
      <w:r w:rsidR="00FF53F7">
        <w:rPr>
          <w:rStyle w:val="FootnoteReference"/>
        </w:rPr>
        <w:footnoteReference w:id="175"/>
      </w:r>
    </w:p>
    <w:p w14:paraId="7368EB9F" w14:textId="1DE6D67D" w:rsidR="009559F1" w:rsidRPr="00A03412" w:rsidRDefault="009559F1">
      <w:pPr>
        <w:rPr>
          <w:sz w:val="24"/>
          <w:szCs w:val="24"/>
        </w:rPr>
      </w:pPr>
      <w:r w:rsidRPr="00A03412">
        <w:rPr>
          <w:sz w:val="24"/>
          <w:szCs w:val="24"/>
          <w:u w:val="single"/>
        </w:rPr>
        <w:t>Zutaten</w:t>
      </w:r>
      <w:r w:rsidRPr="00A03412">
        <w:rPr>
          <w:sz w:val="24"/>
          <w:szCs w:val="24"/>
        </w:rPr>
        <w:t xml:space="preserve"> </w:t>
      </w:r>
      <w:r w:rsidR="00265939" w:rsidRPr="00A03412">
        <w:rPr>
          <w:sz w:val="24"/>
          <w:szCs w:val="24"/>
        </w:rPr>
        <w:t>(</w:t>
      </w:r>
      <w:r w:rsidRPr="00A03412">
        <w:rPr>
          <w:sz w:val="24"/>
          <w:szCs w:val="24"/>
        </w:rPr>
        <w:t>für 4 Portionen</w:t>
      </w:r>
      <w:r w:rsidR="00265939" w:rsidRPr="00A03412">
        <w:rPr>
          <w:sz w:val="24"/>
          <w:szCs w:val="24"/>
        </w:rPr>
        <w:t>)</w:t>
      </w:r>
      <w:r w:rsidRPr="00A03412">
        <w:rPr>
          <w:sz w:val="24"/>
          <w:szCs w:val="24"/>
        </w:rPr>
        <w:t>:</w:t>
      </w:r>
    </w:p>
    <w:p w14:paraId="6176C690" w14:textId="77777777" w:rsidR="009559F1" w:rsidRPr="00A03412" w:rsidRDefault="009559F1">
      <w:pPr>
        <w:rPr>
          <w:sz w:val="24"/>
          <w:szCs w:val="24"/>
        </w:rPr>
      </w:pPr>
      <w:r w:rsidRPr="00A03412">
        <w:rPr>
          <w:sz w:val="24"/>
          <w:szCs w:val="24"/>
        </w:rPr>
        <w:t>200 g Linsen (am besten Beluga-Linsen)</w:t>
      </w:r>
    </w:p>
    <w:p w14:paraId="1FFD71F9" w14:textId="77777777" w:rsidR="009559F1" w:rsidRPr="00A03412" w:rsidRDefault="009559F1">
      <w:pPr>
        <w:rPr>
          <w:sz w:val="24"/>
          <w:szCs w:val="24"/>
        </w:rPr>
      </w:pPr>
      <w:r w:rsidRPr="00A03412">
        <w:rPr>
          <w:sz w:val="24"/>
          <w:szCs w:val="24"/>
        </w:rPr>
        <w:t>1 Bund Koriander</w:t>
      </w:r>
    </w:p>
    <w:p w14:paraId="03DE2526" w14:textId="77777777" w:rsidR="009559F1" w:rsidRPr="00A03412" w:rsidRDefault="009559F1">
      <w:pPr>
        <w:rPr>
          <w:sz w:val="24"/>
          <w:szCs w:val="24"/>
        </w:rPr>
      </w:pPr>
      <w:r w:rsidRPr="00A03412">
        <w:rPr>
          <w:sz w:val="24"/>
          <w:szCs w:val="24"/>
        </w:rPr>
        <w:t>1 Bund glatte Petersilie</w:t>
      </w:r>
    </w:p>
    <w:p w14:paraId="36A436D5" w14:textId="77777777" w:rsidR="009559F1" w:rsidRPr="00A03412" w:rsidRDefault="009559F1">
      <w:pPr>
        <w:rPr>
          <w:sz w:val="24"/>
          <w:szCs w:val="24"/>
        </w:rPr>
      </w:pPr>
      <w:r w:rsidRPr="00A03412">
        <w:rPr>
          <w:sz w:val="24"/>
          <w:szCs w:val="24"/>
        </w:rPr>
        <w:t>250 g frischer Spinat</w:t>
      </w:r>
    </w:p>
    <w:p w14:paraId="1B528A1A" w14:textId="7AEBB5DB" w:rsidR="009559F1" w:rsidRPr="00A03412" w:rsidRDefault="00350769" w:rsidP="00350769">
      <w:pPr>
        <w:rPr>
          <w:sz w:val="24"/>
          <w:szCs w:val="24"/>
        </w:rPr>
      </w:pPr>
      <w:r w:rsidRPr="00A03412">
        <w:rPr>
          <w:sz w:val="24"/>
          <w:szCs w:val="24"/>
        </w:rPr>
        <w:t xml:space="preserve">3 </w:t>
      </w:r>
      <w:r w:rsidR="009559F1" w:rsidRPr="00A03412">
        <w:rPr>
          <w:sz w:val="24"/>
          <w:szCs w:val="24"/>
        </w:rPr>
        <w:t>Zwiebeln</w:t>
      </w:r>
    </w:p>
    <w:p w14:paraId="7B141BF7" w14:textId="586F57F0" w:rsidR="001B52A9" w:rsidRPr="00A03412" w:rsidRDefault="001B52A9" w:rsidP="001B52A9">
      <w:pPr>
        <w:rPr>
          <w:sz w:val="24"/>
          <w:szCs w:val="24"/>
        </w:rPr>
      </w:pPr>
      <w:r w:rsidRPr="00A03412">
        <w:rPr>
          <w:sz w:val="24"/>
          <w:szCs w:val="24"/>
        </w:rPr>
        <w:t xml:space="preserve">3 </w:t>
      </w:r>
      <w:r w:rsidR="009559F1" w:rsidRPr="00A03412">
        <w:rPr>
          <w:sz w:val="24"/>
          <w:szCs w:val="24"/>
        </w:rPr>
        <w:t>Kno</w:t>
      </w:r>
      <w:r w:rsidRPr="00A03412">
        <w:rPr>
          <w:sz w:val="24"/>
          <w:szCs w:val="24"/>
        </w:rPr>
        <w:t xml:space="preserve">blauchzehen </w:t>
      </w:r>
    </w:p>
    <w:p w14:paraId="4A027159" w14:textId="212DA253" w:rsidR="001B52A9" w:rsidRPr="00A03412" w:rsidRDefault="001B52A9" w:rsidP="001B52A9">
      <w:pPr>
        <w:rPr>
          <w:sz w:val="24"/>
          <w:szCs w:val="24"/>
        </w:rPr>
      </w:pPr>
      <w:r w:rsidRPr="00A03412">
        <w:rPr>
          <w:sz w:val="24"/>
          <w:szCs w:val="24"/>
        </w:rPr>
        <w:t>Olivenöl</w:t>
      </w:r>
    </w:p>
    <w:p w14:paraId="4E8CE59E" w14:textId="5CFF98DF" w:rsidR="001B52A9" w:rsidRPr="00A03412" w:rsidRDefault="001B52A9" w:rsidP="001B52A9">
      <w:pPr>
        <w:rPr>
          <w:sz w:val="24"/>
          <w:szCs w:val="24"/>
        </w:rPr>
      </w:pPr>
      <w:r w:rsidRPr="00A03412">
        <w:rPr>
          <w:sz w:val="24"/>
          <w:szCs w:val="24"/>
        </w:rPr>
        <w:t>3 TL Kurkuma (gemahlen)</w:t>
      </w:r>
    </w:p>
    <w:p w14:paraId="26B5146B" w14:textId="50848216" w:rsidR="001B52A9" w:rsidRPr="00A03412" w:rsidRDefault="001B52A9" w:rsidP="001B52A9">
      <w:pPr>
        <w:rPr>
          <w:sz w:val="24"/>
          <w:szCs w:val="24"/>
        </w:rPr>
      </w:pPr>
      <w:r w:rsidRPr="00A03412">
        <w:rPr>
          <w:sz w:val="24"/>
          <w:szCs w:val="24"/>
        </w:rPr>
        <w:t>Salz</w:t>
      </w:r>
    </w:p>
    <w:p w14:paraId="5FD41CD1" w14:textId="68F153D9" w:rsidR="001B52A9" w:rsidRPr="00A03412" w:rsidRDefault="001B52A9" w:rsidP="001B52A9">
      <w:pPr>
        <w:rPr>
          <w:sz w:val="24"/>
          <w:szCs w:val="24"/>
        </w:rPr>
      </w:pPr>
      <w:r w:rsidRPr="00A03412">
        <w:rPr>
          <w:sz w:val="24"/>
          <w:szCs w:val="24"/>
        </w:rPr>
        <w:t>200 g Schafsjoghurt (oder ganz normaler weißer Joghurt)</w:t>
      </w:r>
    </w:p>
    <w:p w14:paraId="38BAAB15" w14:textId="445FBF7E" w:rsidR="001B52A9" w:rsidRPr="00A03412" w:rsidRDefault="001B52A9" w:rsidP="001B52A9">
      <w:pPr>
        <w:rPr>
          <w:sz w:val="24"/>
          <w:szCs w:val="24"/>
        </w:rPr>
      </w:pPr>
      <w:r w:rsidRPr="00A03412">
        <w:rPr>
          <w:sz w:val="24"/>
          <w:szCs w:val="24"/>
        </w:rPr>
        <w:t>100 ml Milch</w:t>
      </w:r>
    </w:p>
    <w:p w14:paraId="0C01DA2F" w14:textId="649E7963" w:rsidR="001B52A9" w:rsidRPr="00A03412" w:rsidRDefault="001B52A9" w:rsidP="001B52A9">
      <w:pPr>
        <w:rPr>
          <w:sz w:val="24"/>
          <w:szCs w:val="24"/>
        </w:rPr>
      </w:pPr>
      <w:r w:rsidRPr="00A03412">
        <w:rPr>
          <w:sz w:val="24"/>
          <w:szCs w:val="24"/>
        </w:rPr>
        <w:t>70 ml Sahne</w:t>
      </w:r>
    </w:p>
    <w:p w14:paraId="57917D86" w14:textId="26C1FEAE" w:rsidR="001B52A9" w:rsidRPr="00A03412" w:rsidRDefault="001B52A9" w:rsidP="001B52A9">
      <w:pPr>
        <w:rPr>
          <w:sz w:val="24"/>
          <w:szCs w:val="24"/>
        </w:rPr>
      </w:pPr>
      <w:r w:rsidRPr="00A03412">
        <w:rPr>
          <w:sz w:val="24"/>
          <w:szCs w:val="24"/>
        </w:rPr>
        <w:t>Abrieb von 1 Bio-Zitrone</w:t>
      </w:r>
    </w:p>
    <w:p w14:paraId="667F7F2E" w14:textId="6094E394" w:rsidR="001B52A9" w:rsidRPr="00A03412" w:rsidRDefault="001B52A9" w:rsidP="001B52A9">
      <w:pPr>
        <w:rPr>
          <w:sz w:val="24"/>
          <w:szCs w:val="24"/>
        </w:rPr>
      </w:pPr>
      <w:r w:rsidRPr="00A03412">
        <w:rPr>
          <w:sz w:val="24"/>
          <w:szCs w:val="24"/>
        </w:rPr>
        <w:t>Etwas frische Minze</w:t>
      </w:r>
    </w:p>
    <w:p w14:paraId="789E8D01" w14:textId="77777777" w:rsidR="001B52A9" w:rsidRPr="00A03412" w:rsidRDefault="001B52A9" w:rsidP="001B52A9">
      <w:pPr>
        <w:rPr>
          <w:sz w:val="24"/>
          <w:szCs w:val="24"/>
        </w:rPr>
      </w:pPr>
    </w:p>
    <w:p w14:paraId="4AA0ACBC" w14:textId="54987A74" w:rsidR="001B52A9" w:rsidRPr="00A03412" w:rsidRDefault="001B52A9" w:rsidP="001B52A9">
      <w:pPr>
        <w:rPr>
          <w:sz w:val="24"/>
          <w:szCs w:val="24"/>
        </w:rPr>
      </w:pPr>
      <w:r w:rsidRPr="00A03412">
        <w:rPr>
          <w:sz w:val="24"/>
          <w:szCs w:val="24"/>
        </w:rPr>
        <w:t>Zubereitung:</w:t>
      </w:r>
    </w:p>
    <w:p w14:paraId="54D5F572" w14:textId="2F00F14E" w:rsidR="001B52A9" w:rsidRPr="00A03412" w:rsidRDefault="009C5BC6" w:rsidP="00182601">
      <w:pPr>
        <w:pStyle w:val="ListParagraph"/>
        <w:numPr>
          <w:ilvl w:val="0"/>
          <w:numId w:val="2001"/>
        </w:numPr>
        <w:spacing w:after="120"/>
        <w:ind w:left="714" w:hanging="357"/>
        <w:contextualSpacing w:val="0"/>
        <w:jc w:val="both"/>
        <w:rPr>
          <w:sz w:val="24"/>
          <w:szCs w:val="24"/>
        </w:rPr>
      </w:pPr>
      <w:r w:rsidRPr="00A03412">
        <w:rPr>
          <w:sz w:val="24"/>
          <w:szCs w:val="24"/>
        </w:rPr>
        <w:t>Zunächst Linsen nach Packungsanleitung in Wasser garen. Koriander und Petersilie waschen, inklusive der Stängel fein hacken, ebenso den Spinat. Zwiebeln und zwei Knoblauchzehen schälen, anschließend hacken. In etwas Öl in eine</w:t>
      </w:r>
      <w:r w:rsidR="00326BA7" w:rsidRPr="00A03412">
        <w:rPr>
          <w:sz w:val="24"/>
          <w:szCs w:val="24"/>
        </w:rPr>
        <w:t>m</w:t>
      </w:r>
      <w:r w:rsidRPr="00A03412">
        <w:rPr>
          <w:sz w:val="24"/>
          <w:szCs w:val="24"/>
        </w:rPr>
        <w:t xml:space="preserve"> großen Topf dünsten, dabe</w:t>
      </w:r>
      <w:r w:rsidR="00717F31" w:rsidRPr="00A03412">
        <w:rPr>
          <w:sz w:val="24"/>
          <w:szCs w:val="24"/>
        </w:rPr>
        <w:t>i dürfen sie ein bis</w:t>
      </w:r>
      <w:r w:rsidR="00326BA7" w:rsidRPr="00A03412">
        <w:rPr>
          <w:sz w:val="24"/>
          <w:szCs w:val="24"/>
        </w:rPr>
        <w:t>s</w:t>
      </w:r>
      <w:r w:rsidR="00717F31" w:rsidRPr="00A03412">
        <w:rPr>
          <w:sz w:val="24"/>
          <w:szCs w:val="24"/>
        </w:rPr>
        <w:t xml:space="preserve">chen Farbe annehmen. </w:t>
      </w:r>
    </w:p>
    <w:p w14:paraId="5AD42F3E" w14:textId="57410FC5" w:rsidR="00717F31" w:rsidRPr="00A03412" w:rsidRDefault="00717F31" w:rsidP="00182601">
      <w:pPr>
        <w:pStyle w:val="ListParagraph"/>
        <w:numPr>
          <w:ilvl w:val="0"/>
          <w:numId w:val="2001"/>
        </w:numPr>
        <w:spacing w:after="120"/>
        <w:ind w:left="714" w:hanging="357"/>
        <w:contextualSpacing w:val="0"/>
        <w:jc w:val="both"/>
        <w:rPr>
          <w:sz w:val="24"/>
          <w:szCs w:val="24"/>
        </w:rPr>
      </w:pPr>
      <w:r w:rsidRPr="00A03412">
        <w:rPr>
          <w:sz w:val="24"/>
          <w:szCs w:val="24"/>
        </w:rPr>
        <w:t>Temperatur herunterschalten, Spinat und Kräuter hinzufügen. Kurkuma dazugeben, ebenso wie e</w:t>
      </w:r>
      <w:r w:rsidR="004123BC" w:rsidRPr="00A03412">
        <w:rPr>
          <w:sz w:val="24"/>
          <w:szCs w:val="24"/>
        </w:rPr>
        <w:t>twas Salz. Die gegarten Linsen unterheben, alles gut vermischen.</w:t>
      </w:r>
    </w:p>
    <w:p w14:paraId="02C2036B" w14:textId="44957CA3" w:rsidR="004123BC" w:rsidRPr="00A03412" w:rsidRDefault="004123BC" w:rsidP="00182601">
      <w:pPr>
        <w:pStyle w:val="ListParagraph"/>
        <w:numPr>
          <w:ilvl w:val="0"/>
          <w:numId w:val="2001"/>
        </w:numPr>
        <w:spacing w:after="120"/>
        <w:ind w:left="714" w:hanging="357"/>
        <w:contextualSpacing w:val="0"/>
        <w:jc w:val="both"/>
        <w:rPr>
          <w:sz w:val="24"/>
          <w:szCs w:val="24"/>
        </w:rPr>
      </w:pPr>
      <w:r w:rsidRPr="00A03412">
        <w:rPr>
          <w:sz w:val="24"/>
          <w:szCs w:val="24"/>
        </w:rPr>
        <w:t>Verbliebene Knoblauchzehe schälen, in Scheibchen schneiden, in Öl kurz frittieren. Joghurt, Milch und Sahne vermengen, Zitronenabrieb hinzugebe.</w:t>
      </w:r>
    </w:p>
    <w:p w14:paraId="3884437A" w14:textId="23312263" w:rsidR="004123BC" w:rsidRPr="00A03412" w:rsidRDefault="004123BC" w:rsidP="00182601">
      <w:pPr>
        <w:pStyle w:val="ListParagraph"/>
        <w:numPr>
          <w:ilvl w:val="0"/>
          <w:numId w:val="2001"/>
        </w:numPr>
        <w:spacing w:after="120"/>
        <w:ind w:left="714" w:hanging="357"/>
        <w:contextualSpacing w:val="0"/>
        <w:jc w:val="both"/>
        <w:rPr>
          <w:sz w:val="24"/>
          <w:szCs w:val="24"/>
        </w:rPr>
      </w:pPr>
      <w:r w:rsidRPr="00A03412">
        <w:rPr>
          <w:sz w:val="24"/>
          <w:szCs w:val="24"/>
        </w:rPr>
        <w:t>Zum Anrichten zunächst etwas Linsen auf einen Teller geben, dann etwas frische Minze, die Joghurtsauce und die frittierten Knob</w:t>
      </w:r>
      <w:r w:rsidR="00326BA7" w:rsidRPr="00A03412">
        <w:rPr>
          <w:sz w:val="24"/>
          <w:szCs w:val="24"/>
        </w:rPr>
        <w:t>l</w:t>
      </w:r>
      <w:r w:rsidRPr="00A03412">
        <w:rPr>
          <w:sz w:val="24"/>
          <w:szCs w:val="24"/>
        </w:rPr>
        <w:t>auchscheiben.</w:t>
      </w:r>
    </w:p>
    <w:p w14:paraId="02275B2B" w14:textId="77777777" w:rsidR="00326BA7" w:rsidRPr="00A03412" w:rsidRDefault="00326BA7" w:rsidP="001B52A9">
      <w:pPr>
        <w:rPr>
          <w:sz w:val="24"/>
          <w:szCs w:val="24"/>
        </w:rPr>
      </w:pPr>
    </w:p>
    <w:p w14:paraId="41094C12" w14:textId="10844FA9" w:rsidR="00326BA7" w:rsidRDefault="00326BA7" w:rsidP="001B52A9"/>
    <w:p w14:paraId="5C247501" w14:textId="6983A9C0" w:rsidR="009559F1" w:rsidRPr="009559F1" w:rsidRDefault="009559F1" w:rsidP="001B52A9">
      <w:r>
        <w:lastRenderedPageBreak/>
        <w:br w:type="page"/>
      </w:r>
    </w:p>
    <w:p w14:paraId="414B0205" w14:textId="7BFCABA3" w:rsidR="00FF53F7" w:rsidRDefault="00FF53F7" w:rsidP="00A54FB5">
      <w:pPr>
        <w:pStyle w:val="Heading2"/>
        <w:spacing w:after="240"/>
      </w:pPr>
      <w:r>
        <w:lastRenderedPageBreak/>
        <w:t>Gerstengraupensalat mit Pilzen und Pfirsich</w:t>
      </w:r>
      <w:r w:rsidR="00182601">
        <w:rPr>
          <w:rStyle w:val="FootnoteReference"/>
        </w:rPr>
        <w:footnoteReference w:id="176"/>
      </w:r>
    </w:p>
    <w:p w14:paraId="02D1DB8E" w14:textId="77777777" w:rsidR="00FF53F7" w:rsidRPr="00A54FB5" w:rsidRDefault="00FF53F7">
      <w:pPr>
        <w:rPr>
          <w:sz w:val="24"/>
          <w:szCs w:val="24"/>
        </w:rPr>
      </w:pPr>
      <w:r w:rsidRPr="00A54FB5">
        <w:rPr>
          <w:sz w:val="24"/>
          <w:szCs w:val="24"/>
          <w:u w:val="single"/>
        </w:rPr>
        <w:t>Zutaten</w:t>
      </w:r>
      <w:r w:rsidRPr="00A54FB5">
        <w:rPr>
          <w:sz w:val="24"/>
          <w:szCs w:val="24"/>
        </w:rPr>
        <w:t xml:space="preserve"> (für 4 Portionen)</w:t>
      </w:r>
    </w:p>
    <w:p w14:paraId="1251D93F" w14:textId="77777777" w:rsidR="00FF53F7" w:rsidRPr="00A54FB5" w:rsidRDefault="00FF53F7">
      <w:pPr>
        <w:rPr>
          <w:sz w:val="24"/>
          <w:szCs w:val="24"/>
        </w:rPr>
      </w:pPr>
      <w:r w:rsidRPr="00A54FB5">
        <w:rPr>
          <w:sz w:val="24"/>
          <w:szCs w:val="24"/>
        </w:rPr>
        <w:t xml:space="preserve">300 g Gerstengraupen </w:t>
      </w:r>
    </w:p>
    <w:p w14:paraId="0AAD9DB2" w14:textId="77777777" w:rsidR="00FF53F7" w:rsidRPr="00A54FB5" w:rsidRDefault="00FF53F7">
      <w:pPr>
        <w:rPr>
          <w:sz w:val="24"/>
          <w:szCs w:val="24"/>
        </w:rPr>
      </w:pPr>
      <w:r w:rsidRPr="00A54FB5">
        <w:rPr>
          <w:sz w:val="24"/>
          <w:szCs w:val="24"/>
        </w:rPr>
        <w:t>1 weißer Pfirsich (nicht zu weich)</w:t>
      </w:r>
    </w:p>
    <w:p w14:paraId="20BB54E3" w14:textId="77777777" w:rsidR="00FF53F7" w:rsidRPr="00A54FB5" w:rsidRDefault="00FF53F7">
      <w:pPr>
        <w:rPr>
          <w:sz w:val="24"/>
          <w:szCs w:val="24"/>
        </w:rPr>
      </w:pPr>
      <w:r w:rsidRPr="00A54FB5">
        <w:rPr>
          <w:sz w:val="24"/>
          <w:szCs w:val="24"/>
        </w:rPr>
        <w:t>40 g Pinienkerne</w:t>
      </w:r>
    </w:p>
    <w:p w14:paraId="68840E55" w14:textId="77777777" w:rsidR="00FF53F7" w:rsidRPr="00A54FB5" w:rsidRDefault="00FF53F7">
      <w:pPr>
        <w:rPr>
          <w:sz w:val="24"/>
          <w:szCs w:val="24"/>
        </w:rPr>
      </w:pPr>
      <w:r w:rsidRPr="00A54FB5">
        <w:rPr>
          <w:sz w:val="24"/>
          <w:szCs w:val="24"/>
        </w:rPr>
        <w:t>150 g Steinpilze (geputzt, oder Steinchampignons)</w:t>
      </w:r>
    </w:p>
    <w:p w14:paraId="2BE4C54B" w14:textId="77777777" w:rsidR="00FF53F7" w:rsidRPr="00A54FB5" w:rsidRDefault="00FF53F7">
      <w:pPr>
        <w:rPr>
          <w:sz w:val="24"/>
          <w:szCs w:val="24"/>
          <w:lang w:val="en-US"/>
        </w:rPr>
      </w:pPr>
      <w:r w:rsidRPr="00A54FB5">
        <w:rPr>
          <w:sz w:val="24"/>
          <w:szCs w:val="24"/>
          <w:lang w:val="en-US"/>
        </w:rPr>
        <w:t>30 g Butter</w:t>
      </w:r>
    </w:p>
    <w:p w14:paraId="6FF844D6" w14:textId="77777777" w:rsidR="00FF53F7" w:rsidRPr="00A54FB5" w:rsidRDefault="00FF53F7">
      <w:pPr>
        <w:rPr>
          <w:sz w:val="24"/>
          <w:szCs w:val="24"/>
          <w:lang w:val="en-US"/>
        </w:rPr>
      </w:pPr>
      <w:r w:rsidRPr="00A54FB5">
        <w:rPr>
          <w:sz w:val="24"/>
          <w:szCs w:val="24"/>
          <w:lang w:val="en-US"/>
        </w:rPr>
        <w:t>Salz</w:t>
      </w:r>
    </w:p>
    <w:p w14:paraId="7ACF98C4" w14:textId="77777777" w:rsidR="00FF53F7" w:rsidRPr="00A54FB5" w:rsidRDefault="00FF53F7">
      <w:pPr>
        <w:rPr>
          <w:sz w:val="24"/>
          <w:szCs w:val="24"/>
          <w:lang w:val="en-US"/>
        </w:rPr>
      </w:pPr>
      <w:r w:rsidRPr="00A54FB5">
        <w:rPr>
          <w:sz w:val="24"/>
          <w:szCs w:val="24"/>
          <w:lang w:val="en-US"/>
        </w:rPr>
        <w:t>Pfeffer</w:t>
      </w:r>
    </w:p>
    <w:p w14:paraId="3A6E5B13" w14:textId="77777777" w:rsidR="00FF53F7" w:rsidRPr="00A54FB5" w:rsidRDefault="00FF53F7">
      <w:pPr>
        <w:rPr>
          <w:sz w:val="24"/>
          <w:szCs w:val="24"/>
          <w:lang w:val="en-US"/>
        </w:rPr>
      </w:pPr>
      <w:proofErr w:type="spellStart"/>
      <w:r w:rsidRPr="00A54FB5">
        <w:rPr>
          <w:sz w:val="24"/>
          <w:szCs w:val="24"/>
          <w:lang w:val="en-US"/>
        </w:rPr>
        <w:t>Olivenöl</w:t>
      </w:r>
      <w:proofErr w:type="spellEnd"/>
    </w:p>
    <w:p w14:paraId="76182025" w14:textId="77777777" w:rsidR="00FF53F7" w:rsidRPr="00A54FB5" w:rsidRDefault="00FF53F7">
      <w:pPr>
        <w:rPr>
          <w:sz w:val="24"/>
          <w:szCs w:val="24"/>
          <w:lang w:val="en-US"/>
        </w:rPr>
      </w:pPr>
      <w:proofErr w:type="spellStart"/>
      <w:r w:rsidRPr="00A54FB5">
        <w:rPr>
          <w:sz w:val="24"/>
          <w:szCs w:val="24"/>
          <w:lang w:val="en-US"/>
        </w:rPr>
        <w:t>Balsamicoessig</w:t>
      </w:r>
      <w:proofErr w:type="spellEnd"/>
    </w:p>
    <w:p w14:paraId="6088ACA8" w14:textId="257ABC2C" w:rsidR="00FF53F7" w:rsidRPr="00A54FB5" w:rsidRDefault="00FF53F7">
      <w:pPr>
        <w:rPr>
          <w:sz w:val="24"/>
          <w:szCs w:val="24"/>
        </w:rPr>
      </w:pPr>
      <w:r w:rsidRPr="00A54FB5">
        <w:rPr>
          <w:sz w:val="24"/>
          <w:szCs w:val="24"/>
        </w:rPr>
        <w:t>1 Bund Basilikum</w:t>
      </w:r>
    </w:p>
    <w:p w14:paraId="21FE1B65" w14:textId="77777777" w:rsidR="00FF53F7" w:rsidRPr="00A54FB5" w:rsidRDefault="00FF53F7">
      <w:pPr>
        <w:rPr>
          <w:sz w:val="24"/>
          <w:szCs w:val="24"/>
        </w:rPr>
      </w:pPr>
    </w:p>
    <w:p w14:paraId="3F559E0A" w14:textId="77777777" w:rsidR="00FF53F7" w:rsidRPr="00A54FB5" w:rsidRDefault="00FF53F7">
      <w:pPr>
        <w:rPr>
          <w:sz w:val="24"/>
          <w:szCs w:val="24"/>
        </w:rPr>
      </w:pPr>
      <w:r w:rsidRPr="00A54FB5">
        <w:rPr>
          <w:sz w:val="24"/>
          <w:szCs w:val="24"/>
        </w:rPr>
        <w:t>Zubereitung:</w:t>
      </w:r>
    </w:p>
    <w:p w14:paraId="5EE91CBD" w14:textId="77777777" w:rsidR="00182601" w:rsidRPr="00A54FB5" w:rsidRDefault="00C7217C" w:rsidP="00182601">
      <w:pPr>
        <w:pStyle w:val="ListParagraph"/>
        <w:numPr>
          <w:ilvl w:val="0"/>
          <w:numId w:val="2002"/>
        </w:numPr>
        <w:spacing w:after="120"/>
        <w:ind w:left="714" w:hanging="357"/>
        <w:contextualSpacing w:val="0"/>
        <w:jc w:val="both"/>
        <w:rPr>
          <w:sz w:val="24"/>
          <w:szCs w:val="24"/>
        </w:rPr>
      </w:pPr>
      <w:r w:rsidRPr="00A54FB5">
        <w:rPr>
          <w:sz w:val="24"/>
          <w:szCs w:val="24"/>
        </w:rPr>
        <w:t xml:space="preserve">Die Graupen abspülen, in Salzwasser ca. 20 bis 30 Minuten bissfest kochen. Anschließend mit kaltem Wasser abschrecken und in einem </w:t>
      </w:r>
      <w:r w:rsidR="001F1278" w:rsidRPr="00A54FB5">
        <w:rPr>
          <w:sz w:val="24"/>
          <w:szCs w:val="24"/>
        </w:rPr>
        <w:t>Sieb gründlich abtropfen lassen. Den Pfirsich waschen und in dünne Scheiben schneiden.</w:t>
      </w:r>
    </w:p>
    <w:p w14:paraId="5C5FE2ED" w14:textId="77777777" w:rsidR="00182601" w:rsidRPr="00A54FB5" w:rsidRDefault="001F1278" w:rsidP="00182601">
      <w:pPr>
        <w:pStyle w:val="ListParagraph"/>
        <w:numPr>
          <w:ilvl w:val="0"/>
          <w:numId w:val="2002"/>
        </w:numPr>
        <w:spacing w:after="120"/>
        <w:ind w:left="714" w:hanging="357"/>
        <w:contextualSpacing w:val="0"/>
        <w:jc w:val="both"/>
        <w:rPr>
          <w:sz w:val="24"/>
          <w:szCs w:val="24"/>
        </w:rPr>
      </w:pPr>
      <w:r w:rsidRPr="00A54FB5">
        <w:rPr>
          <w:sz w:val="24"/>
          <w:szCs w:val="24"/>
        </w:rPr>
        <w:t>Die Pinienkerne in einer Pfanne ohne Fett leicht anrösten. Die Steinpilze in ca. 1 cm dicke Scheiben schneiden, in einer Pfanne Butter aufschäumen und die Pilze anbraten, bis sie etwas Farbe annehmen. Dann die Pfirsichscheiben hinzugeben und diese ebenfalls leicht mitschwitzen. Alles mit etwas Salz und Pfeffer würzen.</w:t>
      </w:r>
    </w:p>
    <w:p w14:paraId="72B8F5FD" w14:textId="1A697FFE" w:rsidR="001F1278" w:rsidRPr="00A54FB5" w:rsidRDefault="001F1278" w:rsidP="00182601">
      <w:pPr>
        <w:pStyle w:val="ListParagraph"/>
        <w:numPr>
          <w:ilvl w:val="0"/>
          <w:numId w:val="2002"/>
        </w:numPr>
        <w:spacing w:after="120"/>
        <w:ind w:left="714" w:hanging="357"/>
        <w:contextualSpacing w:val="0"/>
        <w:jc w:val="both"/>
        <w:rPr>
          <w:sz w:val="24"/>
          <w:szCs w:val="24"/>
        </w:rPr>
      </w:pPr>
      <w:r w:rsidRPr="00A54FB5">
        <w:rPr>
          <w:sz w:val="24"/>
          <w:szCs w:val="24"/>
        </w:rPr>
        <w:t>Die Pilze und Pfirsichscheiben nun vorsichtig unter die Graupen heben und die Pinienkerne hinzugeben. Abschmecken mit etwas Olivenöl, Balsamicoessig, eventuell noch einmal salzen und pfeffern. Basilikumblätter grob gehackt darüberstreuen.</w:t>
      </w:r>
    </w:p>
    <w:p w14:paraId="777F3C9B" w14:textId="77777777" w:rsidR="001F1278" w:rsidRPr="00A54FB5" w:rsidRDefault="001F1278">
      <w:pPr>
        <w:rPr>
          <w:sz w:val="24"/>
          <w:szCs w:val="24"/>
        </w:rPr>
      </w:pPr>
    </w:p>
    <w:p w14:paraId="797BB242" w14:textId="3AF84207" w:rsidR="00FF53F7" w:rsidRDefault="001F1278" w:rsidP="00A54FB5">
      <w:pPr>
        <w:ind w:left="1416" w:hanging="1416"/>
        <w:jc w:val="both"/>
        <w:rPr>
          <w:rFonts w:asciiTheme="majorHAnsi" w:eastAsiaTheme="majorEastAsia" w:hAnsiTheme="majorHAnsi" w:cstheme="majorBidi"/>
          <w:color w:val="2F5496" w:themeColor="accent1" w:themeShade="BF"/>
          <w:sz w:val="26"/>
          <w:szCs w:val="26"/>
        </w:rPr>
      </w:pPr>
      <w:r w:rsidRPr="00A54FB5">
        <w:rPr>
          <w:sz w:val="24"/>
          <w:szCs w:val="24"/>
        </w:rPr>
        <w:t>Kommentar:</w:t>
      </w:r>
      <w:r w:rsidR="00A54FB5">
        <w:rPr>
          <w:sz w:val="24"/>
          <w:szCs w:val="24"/>
        </w:rPr>
        <w:tab/>
      </w:r>
      <w:r w:rsidRPr="00A54FB5">
        <w:rPr>
          <w:sz w:val="24"/>
          <w:szCs w:val="24"/>
        </w:rPr>
        <w:t xml:space="preserve">Graupen galten in meiner Kindheit als die Langweiler </w:t>
      </w:r>
      <w:r w:rsidR="00BB78F6" w:rsidRPr="00A54FB5">
        <w:rPr>
          <w:sz w:val="24"/>
          <w:szCs w:val="24"/>
        </w:rPr>
        <w:t>im Supermarktregal. Preiswerte Sattmacher, aber leider auch ziemlich fad, diese undefinierba</w:t>
      </w:r>
      <w:r w:rsidR="00182601" w:rsidRPr="00A54FB5">
        <w:rPr>
          <w:sz w:val="24"/>
          <w:szCs w:val="24"/>
        </w:rPr>
        <w:t>r</w:t>
      </w:r>
      <w:r w:rsidR="00BB78F6" w:rsidRPr="00A54FB5">
        <w:rPr>
          <w:sz w:val="24"/>
          <w:szCs w:val="24"/>
        </w:rPr>
        <w:t xml:space="preserve">en, nun ja grauen Kügelchen. </w:t>
      </w:r>
      <w:r w:rsidR="005549EE" w:rsidRPr="00A54FB5">
        <w:rPr>
          <w:sz w:val="24"/>
          <w:szCs w:val="24"/>
        </w:rPr>
        <w:t>So dachte ich auch, bis ich zum ersten Mal ein Orzotto probierte. Bei dieser in Norditalien verbreiteten Variante des Risottos kommen Graupen anstelle von Reis in den Topf – der Name ist ein Kofferwort aus orzo, italienisch für Gerste</w:t>
      </w:r>
      <w:r w:rsidR="00E97D1B" w:rsidRPr="00A54FB5">
        <w:rPr>
          <w:sz w:val="24"/>
          <w:szCs w:val="24"/>
        </w:rPr>
        <w:t>, und Risotto. Denn genau das sind Graupen: geschälte und polierte Gerstenkörner. Kling</w:t>
      </w:r>
      <w:r w:rsidR="00182601" w:rsidRPr="00A54FB5">
        <w:rPr>
          <w:sz w:val="24"/>
          <w:szCs w:val="24"/>
        </w:rPr>
        <w:t>t</w:t>
      </w:r>
      <w:r w:rsidR="00E97D1B" w:rsidRPr="00A54FB5">
        <w:rPr>
          <w:sz w:val="24"/>
          <w:szCs w:val="24"/>
        </w:rPr>
        <w:t xml:space="preserve"> und schmeckt gleich besser, oder? Auch der Sternekoch Anton Schmaus, im Nebenberuf Küchenchef der Fußballnationalmannschaft, beweist mit diesem Salat, dass Graupen flexible </w:t>
      </w:r>
      <w:r w:rsidR="00E97D1B" w:rsidRPr="00A54FB5">
        <w:rPr>
          <w:sz w:val="24"/>
          <w:szCs w:val="24"/>
        </w:rPr>
        <w:lastRenderedPageBreak/>
        <w:t>Teamplayer sind, die mehr drauf haben, als nur als Sättigungsbeilage im Eintopf zu schwimmen.</w:t>
      </w:r>
      <w:r w:rsidR="00FF53F7">
        <w:br w:type="page"/>
      </w:r>
    </w:p>
    <w:p w14:paraId="266CCD01" w14:textId="570BC46F" w:rsidR="00033CC1" w:rsidRDefault="00033CC1" w:rsidP="00A53582">
      <w:pPr>
        <w:pStyle w:val="Heading2"/>
        <w:spacing w:after="240"/>
      </w:pPr>
      <w:r>
        <w:lastRenderedPageBreak/>
        <w:t>Couscous-Salat</w:t>
      </w:r>
    </w:p>
    <w:p w14:paraId="72EEF977" w14:textId="1081A970" w:rsidR="00033CC1" w:rsidRDefault="00033CC1">
      <w:pPr>
        <w:rPr>
          <w:sz w:val="24"/>
          <w:szCs w:val="24"/>
        </w:rPr>
      </w:pPr>
      <w:r w:rsidRPr="00A53582">
        <w:rPr>
          <w:sz w:val="24"/>
          <w:szCs w:val="24"/>
          <w:u w:val="single"/>
        </w:rPr>
        <w:t>Zutaten</w:t>
      </w:r>
      <w:r>
        <w:rPr>
          <w:sz w:val="24"/>
          <w:szCs w:val="24"/>
        </w:rPr>
        <w:t xml:space="preserve"> </w:t>
      </w:r>
      <w:r w:rsidR="00A53582">
        <w:rPr>
          <w:sz w:val="24"/>
          <w:szCs w:val="24"/>
        </w:rPr>
        <w:t>(</w:t>
      </w:r>
      <w:r>
        <w:rPr>
          <w:sz w:val="24"/>
          <w:szCs w:val="24"/>
        </w:rPr>
        <w:t>für 4 Portionen</w:t>
      </w:r>
      <w:r w:rsidR="00A53582">
        <w:rPr>
          <w:sz w:val="24"/>
          <w:szCs w:val="24"/>
        </w:rPr>
        <w:t>)</w:t>
      </w:r>
    </w:p>
    <w:p w14:paraId="45DE283E" w14:textId="77777777" w:rsidR="00033CC1" w:rsidRDefault="00033CC1">
      <w:pPr>
        <w:rPr>
          <w:sz w:val="24"/>
          <w:szCs w:val="24"/>
        </w:rPr>
      </w:pPr>
      <w:r>
        <w:rPr>
          <w:sz w:val="24"/>
          <w:szCs w:val="24"/>
        </w:rPr>
        <w:t>600 ml Gemüsebrühe</w:t>
      </w:r>
    </w:p>
    <w:p w14:paraId="615C0C29" w14:textId="77777777" w:rsidR="00033CC1" w:rsidRDefault="00033CC1">
      <w:pPr>
        <w:rPr>
          <w:sz w:val="24"/>
          <w:szCs w:val="24"/>
        </w:rPr>
      </w:pPr>
      <w:r>
        <w:rPr>
          <w:sz w:val="24"/>
          <w:szCs w:val="24"/>
        </w:rPr>
        <w:t>1 TL Zucker</w:t>
      </w:r>
    </w:p>
    <w:p w14:paraId="312E9144" w14:textId="77777777" w:rsidR="00033CC1" w:rsidRDefault="00033CC1">
      <w:pPr>
        <w:rPr>
          <w:sz w:val="24"/>
          <w:szCs w:val="24"/>
        </w:rPr>
      </w:pPr>
      <w:r>
        <w:rPr>
          <w:sz w:val="24"/>
          <w:szCs w:val="24"/>
        </w:rPr>
        <w:t>1 Stück getrocknete Chili</w:t>
      </w:r>
    </w:p>
    <w:p w14:paraId="769629EF" w14:textId="77777777" w:rsidR="00033CC1" w:rsidRPr="00C10C96" w:rsidRDefault="00033CC1">
      <w:pPr>
        <w:rPr>
          <w:sz w:val="24"/>
          <w:szCs w:val="24"/>
          <w:lang w:val="en-US"/>
        </w:rPr>
      </w:pPr>
      <w:r w:rsidRPr="00C10C96">
        <w:rPr>
          <w:sz w:val="24"/>
          <w:szCs w:val="24"/>
          <w:lang w:val="en-US"/>
        </w:rPr>
        <w:t>½ TL Salz</w:t>
      </w:r>
    </w:p>
    <w:p w14:paraId="111A1402" w14:textId="07B940D8" w:rsidR="00033CC1" w:rsidRPr="00033CC1" w:rsidRDefault="00033CC1">
      <w:pPr>
        <w:rPr>
          <w:sz w:val="24"/>
          <w:szCs w:val="24"/>
          <w:lang w:val="en-US"/>
        </w:rPr>
      </w:pPr>
      <w:r w:rsidRPr="00033CC1">
        <w:rPr>
          <w:sz w:val="24"/>
          <w:szCs w:val="24"/>
          <w:lang w:val="en-US"/>
        </w:rPr>
        <w:t xml:space="preserve">½ TK </w:t>
      </w:r>
      <w:proofErr w:type="spellStart"/>
      <w:r w:rsidRPr="00033CC1">
        <w:rPr>
          <w:sz w:val="24"/>
          <w:szCs w:val="24"/>
          <w:lang w:val="en-US"/>
        </w:rPr>
        <w:t>Kardamon</w:t>
      </w:r>
      <w:proofErr w:type="spellEnd"/>
    </w:p>
    <w:p w14:paraId="4C79F167" w14:textId="68F94FD8" w:rsidR="00033CC1" w:rsidRPr="00033CC1" w:rsidRDefault="00033CC1">
      <w:pPr>
        <w:rPr>
          <w:sz w:val="24"/>
          <w:szCs w:val="24"/>
          <w:lang w:val="en-US"/>
        </w:rPr>
      </w:pPr>
      <w:r w:rsidRPr="00033CC1">
        <w:rPr>
          <w:sz w:val="24"/>
          <w:szCs w:val="24"/>
          <w:lang w:val="en-US"/>
        </w:rPr>
        <w:t>1 TL Madras Curry</w:t>
      </w:r>
    </w:p>
    <w:p w14:paraId="3F790635" w14:textId="43CAE635" w:rsidR="00033CC1" w:rsidRPr="00C10C96" w:rsidRDefault="00033CC1">
      <w:pPr>
        <w:rPr>
          <w:sz w:val="24"/>
          <w:szCs w:val="24"/>
        </w:rPr>
      </w:pPr>
      <w:r w:rsidRPr="00C10C96">
        <w:rPr>
          <w:sz w:val="24"/>
          <w:szCs w:val="24"/>
        </w:rPr>
        <w:t>1 Zitrone</w:t>
      </w:r>
    </w:p>
    <w:p w14:paraId="59EE45E9" w14:textId="504F33E0" w:rsidR="00033CC1" w:rsidRDefault="00033CC1">
      <w:pPr>
        <w:rPr>
          <w:sz w:val="24"/>
          <w:szCs w:val="24"/>
        </w:rPr>
      </w:pPr>
      <w:r>
        <w:rPr>
          <w:sz w:val="24"/>
          <w:szCs w:val="24"/>
        </w:rPr>
        <w:t>2 TL Sesamöl</w:t>
      </w:r>
    </w:p>
    <w:p w14:paraId="0985F750" w14:textId="66349101" w:rsidR="00033CC1" w:rsidRDefault="00033CC1">
      <w:pPr>
        <w:rPr>
          <w:sz w:val="24"/>
          <w:szCs w:val="24"/>
        </w:rPr>
      </w:pPr>
      <w:r>
        <w:rPr>
          <w:sz w:val="24"/>
          <w:szCs w:val="24"/>
        </w:rPr>
        <w:t>200 g Couscous</w:t>
      </w:r>
    </w:p>
    <w:p w14:paraId="09ABCC00" w14:textId="1D236D7D" w:rsidR="00033CC1" w:rsidRDefault="00033CC1">
      <w:pPr>
        <w:rPr>
          <w:sz w:val="24"/>
          <w:szCs w:val="24"/>
        </w:rPr>
      </w:pPr>
      <w:r>
        <w:rPr>
          <w:sz w:val="24"/>
          <w:szCs w:val="24"/>
        </w:rPr>
        <w:t>1 Schalotte</w:t>
      </w:r>
    </w:p>
    <w:p w14:paraId="732C03FD" w14:textId="5C284C68" w:rsidR="00033CC1" w:rsidRDefault="00033CC1">
      <w:pPr>
        <w:rPr>
          <w:sz w:val="24"/>
          <w:szCs w:val="24"/>
        </w:rPr>
      </w:pPr>
      <w:r>
        <w:rPr>
          <w:sz w:val="24"/>
          <w:szCs w:val="24"/>
        </w:rPr>
        <w:t xml:space="preserve">3 </w:t>
      </w:r>
      <w:r w:rsidR="00F859E7">
        <w:rPr>
          <w:sz w:val="24"/>
          <w:szCs w:val="24"/>
        </w:rPr>
        <w:t>Z</w:t>
      </w:r>
      <w:r>
        <w:rPr>
          <w:sz w:val="24"/>
          <w:szCs w:val="24"/>
        </w:rPr>
        <w:t>weige Koriander</w:t>
      </w:r>
    </w:p>
    <w:p w14:paraId="4566E3C0" w14:textId="765350A1" w:rsidR="00033CC1" w:rsidRDefault="00033CC1">
      <w:pPr>
        <w:rPr>
          <w:sz w:val="24"/>
          <w:szCs w:val="24"/>
        </w:rPr>
      </w:pPr>
      <w:r>
        <w:rPr>
          <w:sz w:val="24"/>
          <w:szCs w:val="24"/>
        </w:rPr>
        <w:t>1 Zweig Minze</w:t>
      </w:r>
    </w:p>
    <w:p w14:paraId="75492B5E" w14:textId="66380EE3" w:rsidR="00033CC1" w:rsidRDefault="00033CC1">
      <w:pPr>
        <w:rPr>
          <w:sz w:val="24"/>
          <w:szCs w:val="24"/>
        </w:rPr>
      </w:pPr>
      <w:r>
        <w:rPr>
          <w:sz w:val="24"/>
          <w:szCs w:val="24"/>
        </w:rPr>
        <w:t>1 gr. EL Preiselbeeren</w:t>
      </w:r>
    </w:p>
    <w:p w14:paraId="0FA00338" w14:textId="5DF6FD2E" w:rsidR="00033CC1" w:rsidRDefault="00033CC1">
      <w:pPr>
        <w:rPr>
          <w:sz w:val="24"/>
          <w:szCs w:val="24"/>
        </w:rPr>
      </w:pPr>
      <w:r>
        <w:rPr>
          <w:sz w:val="24"/>
          <w:szCs w:val="24"/>
        </w:rPr>
        <w:t>1 gehäufter EL gehackte Nüsse mit Chili</w:t>
      </w:r>
    </w:p>
    <w:p w14:paraId="675BB76F" w14:textId="45E862B6" w:rsidR="00033CC1" w:rsidRDefault="00033CC1">
      <w:pPr>
        <w:rPr>
          <w:sz w:val="24"/>
          <w:szCs w:val="24"/>
        </w:rPr>
      </w:pPr>
      <w:r>
        <w:rPr>
          <w:sz w:val="24"/>
          <w:szCs w:val="24"/>
        </w:rPr>
        <w:t>1 EL gerösteter Sesam</w:t>
      </w:r>
    </w:p>
    <w:p w14:paraId="7F1FB947" w14:textId="7F13DED6" w:rsidR="00033CC1" w:rsidRDefault="00033CC1">
      <w:pPr>
        <w:rPr>
          <w:sz w:val="24"/>
          <w:szCs w:val="24"/>
        </w:rPr>
      </w:pPr>
    </w:p>
    <w:p w14:paraId="2805F583" w14:textId="1BE275F1" w:rsidR="0083165E" w:rsidRDefault="0083165E">
      <w:pPr>
        <w:rPr>
          <w:sz w:val="24"/>
          <w:szCs w:val="24"/>
        </w:rPr>
      </w:pPr>
      <w:r>
        <w:rPr>
          <w:sz w:val="24"/>
          <w:szCs w:val="24"/>
        </w:rPr>
        <w:t>Zubereitung:</w:t>
      </w:r>
    </w:p>
    <w:p w14:paraId="3858B64C" w14:textId="00826D0B" w:rsidR="00033CC1" w:rsidRPr="00033CC1" w:rsidRDefault="00033CC1" w:rsidP="00B40E8C">
      <w:pPr>
        <w:pStyle w:val="ListParagraph"/>
        <w:numPr>
          <w:ilvl w:val="0"/>
          <w:numId w:val="1254"/>
        </w:numPr>
        <w:spacing w:after="120"/>
        <w:ind w:left="714" w:hanging="357"/>
        <w:contextualSpacing w:val="0"/>
        <w:jc w:val="both"/>
        <w:rPr>
          <w:sz w:val="24"/>
          <w:szCs w:val="24"/>
        </w:rPr>
      </w:pPr>
      <w:r w:rsidRPr="00033CC1">
        <w:rPr>
          <w:sz w:val="24"/>
          <w:szCs w:val="24"/>
        </w:rPr>
        <w:t>Brühe kurz zusammen mit den Gewürzen (Zucker, Chili, Salz, Kardamon, Curry, Zitronensaft und Sesamöl) aufkochen.</w:t>
      </w:r>
    </w:p>
    <w:p w14:paraId="463166CF" w14:textId="1441F3AC" w:rsidR="00033CC1" w:rsidRPr="00033CC1" w:rsidRDefault="00033CC1" w:rsidP="00B40E8C">
      <w:pPr>
        <w:pStyle w:val="ListParagraph"/>
        <w:numPr>
          <w:ilvl w:val="0"/>
          <w:numId w:val="1254"/>
        </w:numPr>
        <w:spacing w:after="120"/>
        <w:ind w:left="714" w:hanging="357"/>
        <w:contextualSpacing w:val="0"/>
        <w:jc w:val="both"/>
        <w:rPr>
          <w:sz w:val="24"/>
          <w:szCs w:val="24"/>
        </w:rPr>
      </w:pPr>
      <w:r w:rsidRPr="00033CC1">
        <w:rPr>
          <w:sz w:val="24"/>
          <w:szCs w:val="24"/>
        </w:rPr>
        <w:t>Den Couscous in die kochende Flüssigkeit rühren, dann vom Feuer nehmen und 15 Minuten quellen lassen, bis keine Flüssigkeit mehr übrig ist. Dabei unbedingt den Deckel auflegen!</w:t>
      </w:r>
    </w:p>
    <w:p w14:paraId="4FBB8423" w14:textId="77777777" w:rsidR="0083165E" w:rsidRDefault="00033CC1" w:rsidP="00B40E8C">
      <w:pPr>
        <w:pStyle w:val="ListParagraph"/>
        <w:numPr>
          <w:ilvl w:val="0"/>
          <w:numId w:val="1254"/>
        </w:numPr>
        <w:spacing w:after="120"/>
        <w:ind w:left="714" w:hanging="357"/>
        <w:contextualSpacing w:val="0"/>
        <w:jc w:val="both"/>
        <w:rPr>
          <w:sz w:val="24"/>
          <w:szCs w:val="24"/>
        </w:rPr>
      </w:pPr>
      <w:r w:rsidRPr="00033CC1">
        <w:rPr>
          <w:sz w:val="24"/>
          <w:szCs w:val="24"/>
        </w:rPr>
        <w:t xml:space="preserve">Den fertigen Couscous auf ein Blech streichen, damit er schnell abkühlt. Dann die Nüsse, Sesam, due fein gewürfelte Schalotte, die Korianderblättchen, die Minze sowie die Preisebeeren unterrühren. Wenn der Salat zu trocken ist, ein wenig Sesamöl nachgießen. </w:t>
      </w:r>
    </w:p>
    <w:p w14:paraId="1BBA3004" w14:textId="77777777" w:rsidR="0083165E" w:rsidRDefault="0083165E" w:rsidP="0083165E">
      <w:pPr>
        <w:spacing w:after="120"/>
        <w:jc w:val="both"/>
        <w:rPr>
          <w:sz w:val="24"/>
          <w:szCs w:val="24"/>
        </w:rPr>
      </w:pPr>
    </w:p>
    <w:p w14:paraId="412DC24F" w14:textId="5A299BDD" w:rsidR="00033CC1" w:rsidRPr="0083165E" w:rsidRDefault="0083165E" w:rsidP="0083165E">
      <w:pPr>
        <w:spacing w:after="120"/>
        <w:ind w:left="708" w:hanging="708"/>
        <w:jc w:val="both"/>
        <w:rPr>
          <w:sz w:val="24"/>
          <w:szCs w:val="24"/>
        </w:rPr>
      </w:pPr>
      <w:r>
        <w:rPr>
          <w:sz w:val="24"/>
          <w:szCs w:val="24"/>
        </w:rPr>
        <w:t>Tipp:</w:t>
      </w:r>
      <w:r>
        <w:rPr>
          <w:sz w:val="24"/>
          <w:szCs w:val="24"/>
        </w:rPr>
        <w:tab/>
      </w:r>
      <w:r w:rsidR="00033CC1" w:rsidRPr="0083165E">
        <w:rPr>
          <w:sz w:val="24"/>
          <w:szCs w:val="24"/>
        </w:rPr>
        <w:t>Dazu passt Auberginen- oder Kichererbsencreme. Oder Schmand mit Zitrone, Preiselbeeren oder Minze.</w:t>
      </w:r>
    </w:p>
    <w:p w14:paraId="00DCE35D" w14:textId="66AA6FBF" w:rsidR="00E47B95" w:rsidRPr="007455CC" w:rsidRDefault="00033CC1" w:rsidP="00E47B95">
      <w:pPr>
        <w:pStyle w:val="Heading2"/>
        <w:spacing w:after="240"/>
      </w:pPr>
      <w:r>
        <w:br w:type="page"/>
      </w:r>
      <w:r w:rsidR="00E47B95" w:rsidRPr="007455CC">
        <w:lastRenderedPageBreak/>
        <w:t>Couscous-Salat</w:t>
      </w:r>
      <w:r w:rsidR="00F84135">
        <w:t xml:space="preserve"> Nr. 2</w:t>
      </w:r>
    </w:p>
    <w:p w14:paraId="350B2397" w14:textId="77777777" w:rsidR="00E47B95" w:rsidRDefault="00E47B95" w:rsidP="00E47B95">
      <w:pPr>
        <w:rPr>
          <w:sz w:val="24"/>
          <w:szCs w:val="24"/>
        </w:rPr>
      </w:pPr>
      <w:r w:rsidRPr="00B652A1">
        <w:rPr>
          <w:sz w:val="24"/>
          <w:szCs w:val="24"/>
          <w:u w:val="single"/>
        </w:rPr>
        <w:t>Zutaten</w:t>
      </w:r>
      <w:r>
        <w:rPr>
          <w:sz w:val="24"/>
          <w:szCs w:val="24"/>
        </w:rPr>
        <w:t xml:space="preserve"> (für 2 Portionen)</w:t>
      </w:r>
    </w:p>
    <w:p w14:paraId="07612DEA" w14:textId="77777777" w:rsidR="00E47B95" w:rsidRPr="00C10C96" w:rsidRDefault="00E47B95" w:rsidP="00E47B95">
      <w:pPr>
        <w:rPr>
          <w:sz w:val="24"/>
          <w:szCs w:val="24"/>
          <w:lang w:val="en-US"/>
        </w:rPr>
      </w:pPr>
      <w:r w:rsidRPr="00C10C96">
        <w:rPr>
          <w:sz w:val="24"/>
          <w:szCs w:val="24"/>
          <w:lang w:val="en-US"/>
        </w:rPr>
        <w:t>50 g Couscous</w:t>
      </w:r>
    </w:p>
    <w:p w14:paraId="362B2D5F" w14:textId="77777777" w:rsidR="00E47B95" w:rsidRPr="00C10C96" w:rsidRDefault="00E47B95" w:rsidP="00E47B95">
      <w:pPr>
        <w:rPr>
          <w:sz w:val="24"/>
          <w:szCs w:val="24"/>
          <w:lang w:val="en-US"/>
        </w:rPr>
      </w:pPr>
      <w:r w:rsidRPr="00C10C96">
        <w:rPr>
          <w:sz w:val="24"/>
          <w:szCs w:val="24"/>
          <w:lang w:val="en-US"/>
        </w:rPr>
        <w:t xml:space="preserve">100 ml </w:t>
      </w:r>
      <w:proofErr w:type="spellStart"/>
      <w:r w:rsidRPr="00C10C96">
        <w:rPr>
          <w:sz w:val="24"/>
          <w:szCs w:val="24"/>
          <w:lang w:val="en-US"/>
        </w:rPr>
        <w:t>Brühe</w:t>
      </w:r>
      <w:proofErr w:type="spellEnd"/>
    </w:p>
    <w:p w14:paraId="3178544E" w14:textId="77777777" w:rsidR="00E47B95" w:rsidRPr="00C10C96" w:rsidRDefault="00E47B95" w:rsidP="00E47B95">
      <w:pPr>
        <w:rPr>
          <w:sz w:val="24"/>
          <w:szCs w:val="24"/>
          <w:lang w:val="en-US"/>
        </w:rPr>
      </w:pPr>
      <w:r w:rsidRPr="00C10C96">
        <w:rPr>
          <w:sz w:val="24"/>
          <w:szCs w:val="24"/>
          <w:lang w:val="en-US"/>
        </w:rPr>
        <w:t xml:space="preserve">150 g </w:t>
      </w:r>
      <w:proofErr w:type="spellStart"/>
      <w:r w:rsidRPr="00C10C96">
        <w:rPr>
          <w:sz w:val="24"/>
          <w:szCs w:val="24"/>
          <w:lang w:val="en-US"/>
        </w:rPr>
        <w:t>Salatgurke</w:t>
      </w:r>
      <w:proofErr w:type="spellEnd"/>
    </w:p>
    <w:p w14:paraId="7046F00D" w14:textId="77777777" w:rsidR="00E47B95" w:rsidRDefault="00E47B95" w:rsidP="00E47B95">
      <w:pPr>
        <w:rPr>
          <w:sz w:val="24"/>
          <w:szCs w:val="24"/>
        </w:rPr>
      </w:pPr>
      <w:r>
        <w:rPr>
          <w:sz w:val="24"/>
          <w:szCs w:val="24"/>
        </w:rPr>
        <w:t>100 g Tomaten</w:t>
      </w:r>
    </w:p>
    <w:p w14:paraId="6C741A02" w14:textId="77777777" w:rsidR="00E47B95" w:rsidRDefault="00E47B95" w:rsidP="00E47B95">
      <w:pPr>
        <w:rPr>
          <w:sz w:val="24"/>
          <w:szCs w:val="24"/>
        </w:rPr>
      </w:pPr>
      <w:r>
        <w:rPr>
          <w:sz w:val="24"/>
          <w:szCs w:val="24"/>
        </w:rPr>
        <w:t>Salz</w:t>
      </w:r>
    </w:p>
    <w:p w14:paraId="3D169F29" w14:textId="77777777" w:rsidR="00E47B95" w:rsidRDefault="00E47B95" w:rsidP="00E47B95">
      <w:pPr>
        <w:rPr>
          <w:sz w:val="24"/>
          <w:szCs w:val="24"/>
        </w:rPr>
      </w:pPr>
      <w:r>
        <w:rPr>
          <w:sz w:val="24"/>
          <w:szCs w:val="24"/>
        </w:rPr>
        <w:t>3 Frühlingszwiebeln</w:t>
      </w:r>
    </w:p>
    <w:p w14:paraId="27E4B90B" w14:textId="77777777" w:rsidR="00E47B95" w:rsidRDefault="00E47B95" w:rsidP="00E47B95">
      <w:pPr>
        <w:rPr>
          <w:sz w:val="24"/>
          <w:szCs w:val="24"/>
        </w:rPr>
      </w:pPr>
      <w:r>
        <w:rPr>
          <w:sz w:val="24"/>
          <w:szCs w:val="24"/>
        </w:rPr>
        <w:t>½ Bund Minze</w:t>
      </w:r>
    </w:p>
    <w:p w14:paraId="0C9BA9F9" w14:textId="77777777" w:rsidR="00E47B95" w:rsidRDefault="00E47B95" w:rsidP="00E47B95">
      <w:pPr>
        <w:rPr>
          <w:sz w:val="24"/>
          <w:szCs w:val="24"/>
        </w:rPr>
      </w:pPr>
      <w:r>
        <w:rPr>
          <w:sz w:val="24"/>
          <w:szCs w:val="24"/>
        </w:rPr>
        <w:t>½ Bund glatte Petersilie</w:t>
      </w:r>
    </w:p>
    <w:p w14:paraId="4AD47A2A" w14:textId="77777777" w:rsidR="00E47B95" w:rsidRDefault="00E47B95" w:rsidP="00E47B95">
      <w:pPr>
        <w:rPr>
          <w:sz w:val="24"/>
          <w:szCs w:val="24"/>
        </w:rPr>
      </w:pPr>
      <w:r>
        <w:rPr>
          <w:sz w:val="24"/>
          <w:szCs w:val="24"/>
        </w:rPr>
        <w:t>1-2 EL Zitronensaft</w:t>
      </w:r>
    </w:p>
    <w:p w14:paraId="545F8CC0" w14:textId="77777777" w:rsidR="00E47B95" w:rsidRDefault="00E47B95" w:rsidP="00E47B95">
      <w:pPr>
        <w:rPr>
          <w:sz w:val="24"/>
          <w:szCs w:val="24"/>
        </w:rPr>
      </w:pPr>
      <w:r>
        <w:rPr>
          <w:sz w:val="24"/>
          <w:szCs w:val="24"/>
        </w:rPr>
        <w:t>Pfeffer</w:t>
      </w:r>
    </w:p>
    <w:p w14:paraId="70A78660" w14:textId="77777777" w:rsidR="00E47B95" w:rsidRDefault="00E47B95" w:rsidP="00E47B95">
      <w:pPr>
        <w:rPr>
          <w:sz w:val="24"/>
          <w:szCs w:val="24"/>
        </w:rPr>
      </w:pPr>
      <w:r>
        <w:rPr>
          <w:sz w:val="24"/>
          <w:szCs w:val="24"/>
        </w:rPr>
        <w:t>Zucker</w:t>
      </w:r>
    </w:p>
    <w:p w14:paraId="65DB0EE7" w14:textId="77777777" w:rsidR="00E47B95" w:rsidRDefault="00E47B95" w:rsidP="00E47B95">
      <w:pPr>
        <w:rPr>
          <w:sz w:val="24"/>
          <w:szCs w:val="24"/>
        </w:rPr>
      </w:pPr>
      <w:r>
        <w:rPr>
          <w:sz w:val="24"/>
          <w:szCs w:val="24"/>
        </w:rPr>
        <w:t>2 EL Olivenöl</w:t>
      </w:r>
    </w:p>
    <w:p w14:paraId="1FD7A1D7" w14:textId="77777777" w:rsidR="00E47B95" w:rsidRDefault="00E47B95" w:rsidP="00E47B95">
      <w:pPr>
        <w:rPr>
          <w:sz w:val="24"/>
          <w:szCs w:val="24"/>
        </w:rPr>
      </w:pPr>
    </w:p>
    <w:p w14:paraId="2E687A7E" w14:textId="77777777" w:rsidR="00E47B95" w:rsidRDefault="00E47B95" w:rsidP="00E47B95">
      <w:pPr>
        <w:rPr>
          <w:sz w:val="24"/>
          <w:szCs w:val="24"/>
        </w:rPr>
      </w:pPr>
      <w:r>
        <w:rPr>
          <w:sz w:val="24"/>
          <w:szCs w:val="24"/>
        </w:rPr>
        <w:t>Zubereitung:</w:t>
      </w:r>
    </w:p>
    <w:p w14:paraId="39B5255B" w14:textId="77777777" w:rsidR="00F84135" w:rsidRDefault="00E47B95" w:rsidP="00B40E8C">
      <w:pPr>
        <w:pStyle w:val="ListParagraph"/>
        <w:numPr>
          <w:ilvl w:val="0"/>
          <w:numId w:val="1961"/>
        </w:numPr>
        <w:spacing w:after="120"/>
        <w:ind w:left="714" w:hanging="357"/>
        <w:contextualSpacing w:val="0"/>
        <w:jc w:val="both"/>
        <w:rPr>
          <w:sz w:val="24"/>
          <w:szCs w:val="24"/>
        </w:rPr>
      </w:pPr>
      <w:r w:rsidRPr="00F84135">
        <w:rPr>
          <w:sz w:val="24"/>
          <w:szCs w:val="24"/>
        </w:rPr>
        <w:t>Couscous mit der Brühe aufkochen und bei milder Hitze 7 Minuten ausquellen lassen. Gurke schälen, halbieren, entkernen und würfeln. Tomaten würfeln, mit den Gurken mischen und leicht salzen. Frühlingszwiebeln in dünne Ringe schneiden und unterheben.</w:t>
      </w:r>
    </w:p>
    <w:p w14:paraId="17F72F43" w14:textId="12DCBFC2" w:rsidR="00E47B95" w:rsidRPr="00F84135" w:rsidRDefault="00E47B95" w:rsidP="00B40E8C">
      <w:pPr>
        <w:pStyle w:val="ListParagraph"/>
        <w:numPr>
          <w:ilvl w:val="0"/>
          <w:numId w:val="1961"/>
        </w:numPr>
        <w:spacing w:after="120"/>
        <w:jc w:val="both"/>
        <w:rPr>
          <w:sz w:val="24"/>
          <w:szCs w:val="24"/>
        </w:rPr>
      </w:pPr>
      <w:r w:rsidRPr="00F84135">
        <w:rPr>
          <w:sz w:val="24"/>
          <w:szCs w:val="24"/>
        </w:rPr>
        <w:t>Minze- und Petersilienblätter fein hacken. Zitronensaft mit Salz, Pfeffer, 1 Prise Zucker und Olivenöl verquirlen. Alle Zutaten mit der Sauce in einer Schüssel mischen, 10 Minuten durchziehen lassen und eventuell noch einmal abschmecken.</w:t>
      </w:r>
      <w:r>
        <w:br w:type="page"/>
      </w:r>
    </w:p>
    <w:p w14:paraId="7CF768C2" w14:textId="77777777" w:rsidR="00675344" w:rsidRDefault="00675344" w:rsidP="00675344">
      <w:pPr>
        <w:pStyle w:val="Heading2"/>
        <w:spacing w:after="240"/>
      </w:pPr>
      <w:r>
        <w:lastRenderedPageBreak/>
        <w:t>Couscous-Salat mit Kirschtomaten und Kräuter</w:t>
      </w:r>
      <w:r>
        <w:rPr>
          <w:rStyle w:val="FootnoteReference"/>
        </w:rPr>
        <w:footnoteReference w:id="177"/>
      </w:r>
      <w:r>
        <w:t xml:space="preserve"> </w:t>
      </w:r>
    </w:p>
    <w:p w14:paraId="3A7ACBB2" w14:textId="77777777" w:rsidR="00675344" w:rsidRDefault="00675344" w:rsidP="00675344">
      <w:pPr>
        <w:rPr>
          <w:sz w:val="24"/>
          <w:szCs w:val="24"/>
        </w:rPr>
      </w:pPr>
      <w:r w:rsidRPr="007F2B0B">
        <w:rPr>
          <w:sz w:val="24"/>
          <w:szCs w:val="24"/>
          <w:u w:val="single"/>
        </w:rPr>
        <w:t>Zutaten</w:t>
      </w:r>
      <w:r>
        <w:rPr>
          <w:sz w:val="24"/>
          <w:szCs w:val="24"/>
        </w:rPr>
        <w:t xml:space="preserve"> (für 4 Portionen):</w:t>
      </w:r>
    </w:p>
    <w:p w14:paraId="13E530D3" w14:textId="77777777" w:rsidR="00675344" w:rsidRDefault="00675344" w:rsidP="00675344">
      <w:pPr>
        <w:rPr>
          <w:sz w:val="24"/>
          <w:szCs w:val="24"/>
        </w:rPr>
      </w:pPr>
      <w:r>
        <w:rPr>
          <w:sz w:val="24"/>
          <w:szCs w:val="24"/>
        </w:rPr>
        <w:t>250 g Couscous</w:t>
      </w:r>
    </w:p>
    <w:p w14:paraId="5A8EDB3A" w14:textId="77777777" w:rsidR="00675344" w:rsidRDefault="00675344" w:rsidP="00675344">
      <w:pPr>
        <w:rPr>
          <w:sz w:val="24"/>
          <w:szCs w:val="24"/>
        </w:rPr>
      </w:pPr>
      <w:r>
        <w:rPr>
          <w:sz w:val="24"/>
          <w:szCs w:val="24"/>
        </w:rPr>
        <w:t>6 EL Olivenöl</w:t>
      </w:r>
    </w:p>
    <w:p w14:paraId="357D3256" w14:textId="77777777" w:rsidR="00675344" w:rsidRDefault="00675344" w:rsidP="00675344">
      <w:pPr>
        <w:rPr>
          <w:sz w:val="24"/>
          <w:szCs w:val="24"/>
        </w:rPr>
      </w:pPr>
      <w:r>
        <w:rPr>
          <w:sz w:val="24"/>
          <w:szCs w:val="24"/>
        </w:rPr>
        <w:t>2 TL Ras el Hanout</w:t>
      </w:r>
    </w:p>
    <w:p w14:paraId="1F00E729" w14:textId="77777777" w:rsidR="00675344" w:rsidRDefault="00675344" w:rsidP="00675344">
      <w:pPr>
        <w:rPr>
          <w:sz w:val="24"/>
          <w:szCs w:val="24"/>
        </w:rPr>
      </w:pPr>
      <w:r>
        <w:rPr>
          <w:sz w:val="24"/>
          <w:szCs w:val="24"/>
        </w:rPr>
        <w:t>300 g Kirschtomaten</w:t>
      </w:r>
    </w:p>
    <w:p w14:paraId="00B0C22D" w14:textId="77777777" w:rsidR="00675344" w:rsidRDefault="00675344" w:rsidP="00675344">
      <w:pPr>
        <w:rPr>
          <w:sz w:val="24"/>
          <w:szCs w:val="24"/>
        </w:rPr>
      </w:pPr>
      <w:r>
        <w:rPr>
          <w:sz w:val="24"/>
          <w:szCs w:val="24"/>
        </w:rPr>
        <w:t>2 Zwiebeln, in dünne Ringe geschnitten</w:t>
      </w:r>
    </w:p>
    <w:p w14:paraId="1815E741" w14:textId="77777777" w:rsidR="00675344" w:rsidRDefault="00675344" w:rsidP="00675344">
      <w:pPr>
        <w:rPr>
          <w:sz w:val="24"/>
          <w:szCs w:val="24"/>
        </w:rPr>
      </w:pPr>
      <w:r>
        <w:rPr>
          <w:sz w:val="24"/>
          <w:szCs w:val="24"/>
        </w:rPr>
        <w:t>30 g Rosinen</w:t>
      </w:r>
    </w:p>
    <w:p w14:paraId="1B557737" w14:textId="77777777" w:rsidR="00675344" w:rsidRDefault="00675344" w:rsidP="00675344">
      <w:pPr>
        <w:rPr>
          <w:sz w:val="24"/>
          <w:szCs w:val="24"/>
        </w:rPr>
      </w:pPr>
      <w:r>
        <w:rPr>
          <w:sz w:val="24"/>
          <w:szCs w:val="24"/>
        </w:rPr>
        <w:t>1 TL Kreuzkümmelsamen, geröstet und leicht zerstoßen</w:t>
      </w:r>
    </w:p>
    <w:p w14:paraId="38CB4CB7" w14:textId="77777777" w:rsidR="00675344" w:rsidRDefault="00675344" w:rsidP="00675344">
      <w:pPr>
        <w:rPr>
          <w:sz w:val="24"/>
          <w:szCs w:val="24"/>
        </w:rPr>
      </w:pPr>
      <w:r>
        <w:rPr>
          <w:sz w:val="24"/>
          <w:szCs w:val="24"/>
        </w:rPr>
        <w:t>50 g geröstete gesalzene Mandeln, grob gehackt</w:t>
      </w:r>
    </w:p>
    <w:p w14:paraId="6A4ACE80" w14:textId="77777777" w:rsidR="00675344" w:rsidRDefault="00675344" w:rsidP="00675344">
      <w:pPr>
        <w:rPr>
          <w:sz w:val="24"/>
          <w:szCs w:val="24"/>
        </w:rPr>
      </w:pPr>
      <w:r>
        <w:rPr>
          <w:sz w:val="24"/>
          <w:szCs w:val="24"/>
        </w:rPr>
        <w:t>15 g Korianderblätter, grob gehakt</w:t>
      </w:r>
    </w:p>
    <w:p w14:paraId="52E0E7B4" w14:textId="77777777" w:rsidR="00675344" w:rsidRDefault="00675344" w:rsidP="00675344">
      <w:pPr>
        <w:rPr>
          <w:sz w:val="24"/>
          <w:szCs w:val="24"/>
        </w:rPr>
      </w:pPr>
      <w:r>
        <w:rPr>
          <w:sz w:val="24"/>
          <w:szCs w:val="24"/>
        </w:rPr>
        <w:t>15 g Minzeblätter, grob in Stücke gezupft</w:t>
      </w:r>
    </w:p>
    <w:p w14:paraId="1925D11D" w14:textId="77777777" w:rsidR="00675344" w:rsidRDefault="00675344" w:rsidP="00675344">
      <w:pPr>
        <w:rPr>
          <w:sz w:val="24"/>
          <w:szCs w:val="24"/>
        </w:rPr>
      </w:pPr>
      <w:r>
        <w:rPr>
          <w:sz w:val="24"/>
          <w:szCs w:val="24"/>
        </w:rPr>
        <w:t>1 Bio-Zitrone, 1 TL Schale abgerieben, dann 1 EL Saft ausgepresst</w:t>
      </w:r>
    </w:p>
    <w:p w14:paraId="5AD40E84" w14:textId="77777777" w:rsidR="00675344" w:rsidRDefault="00675344" w:rsidP="00675344">
      <w:pPr>
        <w:jc w:val="both"/>
        <w:rPr>
          <w:sz w:val="24"/>
          <w:szCs w:val="24"/>
        </w:rPr>
      </w:pPr>
    </w:p>
    <w:p w14:paraId="143DB4A6" w14:textId="77777777" w:rsidR="00675344" w:rsidRDefault="00675344" w:rsidP="00675344">
      <w:pPr>
        <w:jc w:val="both"/>
        <w:rPr>
          <w:sz w:val="24"/>
          <w:szCs w:val="24"/>
        </w:rPr>
      </w:pPr>
      <w:r>
        <w:rPr>
          <w:sz w:val="24"/>
          <w:szCs w:val="24"/>
        </w:rPr>
        <w:t>Zubereitung:</w:t>
      </w:r>
    </w:p>
    <w:p w14:paraId="1E47FDDA" w14:textId="77777777" w:rsidR="00675344" w:rsidRPr="002822E1" w:rsidRDefault="00675344" w:rsidP="00B40E8C">
      <w:pPr>
        <w:pStyle w:val="ListParagraph"/>
        <w:numPr>
          <w:ilvl w:val="0"/>
          <w:numId w:val="1040"/>
        </w:numPr>
        <w:spacing w:after="120"/>
        <w:ind w:left="714" w:hanging="357"/>
        <w:contextualSpacing w:val="0"/>
        <w:jc w:val="both"/>
        <w:rPr>
          <w:sz w:val="24"/>
          <w:szCs w:val="24"/>
        </w:rPr>
      </w:pPr>
      <w:r w:rsidRPr="002822E1">
        <w:rPr>
          <w:sz w:val="24"/>
          <w:szCs w:val="24"/>
        </w:rPr>
        <w:t>Den Couscous in einer Schüssel mit 2 EL Olivenöl beträufeln und mit 1 TL Ras el Hanout, ¾ TL Salz und reichlich Pfeffer würzen. 400 ml Wasser zum Kochen bringen. Über den Couscous gießen und umrühren. Die Schüssel mit Folie zudecken und den Couscous 20 Minuten quellen lassen. Mit einer Gabel auflockern und abkühlen lassen.</w:t>
      </w:r>
    </w:p>
    <w:p w14:paraId="4AE25ADA" w14:textId="77777777" w:rsidR="00675344" w:rsidRPr="002822E1" w:rsidRDefault="00675344" w:rsidP="00B40E8C">
      <w:pPr>
        <w:pStyle w:val="ListParagraph"/>
        <w:numPr>
          <w:ilvl w:val="0"/>
          <w:numId w:val="1040"/>
        </w:numPr>
        <w:spacing w:after="120"/>
        <w:ind w:left="714" w:hanging="357"/>
        <w:contextualSpacing w:val="0"/>
        <w:jc w:val="both"/>
        <w:rPr>
          <w:sz w:val="24"/>
          <w:szCs w:val="24"/>
        </w:rPr>
      </w:pPr>
      <w:r w:rsidRPr="002822E1">
        <w:rPr>
          <w:sz w:val="24"/>
          <w:szCs w:val="24"/>
        </w:rPr>
        <w:t>In einer großen Pfanne 1 EL Olivenöl bei hoher Temperatur erhitzen. Die Tomaten hineingeben und 3 – 4 Minuten anbraten, bis sie Farbe annehmen und aufplatzen. Ab und zu umrühren. Die Tomaten mit dem ausgetretenen Saft auf einen Teller geben, mit 1 Prise Salz bestreuen und beiseitestellen.</w:t>
      </w:r>
    </w:p>
    <w:p w14:paraId="68C4420C" w14:textId="77777777" w:rsidR="00675344" w:rsidRPr="002822E1" w:rsidRDefault="00675344" w:rsidP="00B40E8C">
      <w:pPr>
        <w:pStyle w:val="ListParagraph"/>
        <w:numPr>
          <w:ilvl w:val="0"/>
          <w:numId w:val="1040"/>
        </w:numPr>
        <w:spacing w:after="120"/>
        <w:ind w:left="714" w:hanging="357"/>
        <w:contextualSpacing w:val="0"/>
        <w:jc w:val="both"/>
        <w:rPr>
          <w:sz w:val="24"/>
          <w:szCs w:val="24"/>
        </w:rPr>
      </w:pPr>
      <w:r w:rsidRPr="002822E1">
        <w:rPr>
          <w:sz w:val="24"/>
          <w:szCs w:val="24"/>
        </w:rPr>
        <w:t>Die Pfanne mit Küchenpapier auswischen und das restliche Olivenöl (3 EL) bei mittlerer Temperatur erhitzen. Die Zwiebeln mit dem restlichen Ras el Hanout (1 TL) und 1 Prise Salz hineingeben und 10 – 12 Minuten unter Rühren braten, bis sie kräftig gebräunt und weich sind. Vom Herd nehmen, mit den Rosinen verrühren und abkühlen lassen.</w:t>
      </w:r>
    </w:p>
    <w:p w14:paraId="4C26B2EE" w14:textId="77777777" w:rsidR="00675344" w:rsidRPr="002822E1" w:rsidRDefault="00675344" w:rsidP="00B40E8C">
      <w:pPr>
        <w:pStyle w:val="ListParagraph"/>
        <w:numPr>
          <w:ilvl w:val="0"/>
          <w:numId w:val="1040"/>
        </w:numPr>
        <w:spacing w:after="120"/>
        <w:ind w:left="714" w:hanging="357"/>
        <w:contextualSpacing w:val="0"/>
        <w:jc w:val="both"/>
        <w:rPr>
          <w:sz w:val="24"/>
          <w:szCs w:val="24"/>
        </w:rPr>
      </w:pPr>
      <w:r w:rsidRPr="002822E1">
        <w:rPr>
          <w:sz w:val="24"/>
          <w:szCs w:val="24"/>
        </w:rPr>
        <w:t>Den abgekühlten Couscous in eine große Schüssel umfüllen und die Zwiebel-Rosinen-Mischung unterziehen. Kreuzkümmelsamen, Mandeln, Kräuter, Zitronenschale und -saft sowie ¼ TL Salz und 1 kräftige Prise Pfeffer aus der Mühle hinzufügen und behutsam durchheben.</w:t>
      </w:r>
    </w:p>
    <w:p w14:paraId="03AB35DF" w14:textId="77777777" w:rsidR="00675344" w:rsidRDefault="00675344" w:rsidP="00B40E8C">
      <w:pPr>
        <w:pStyle w:val="ListParagraph"/>
        <w:numPr>
          <w:ilvl w:val="0"/>
          <w:numId w:val="1040"/>
        </w:numPr>
        <w:spacing w:after="120"/>
        <w:ind w:left="714" w:hanging="357"/>
        <w:contextualSpacing w:val="0"/>
        <w:jc w:val="both"/>
        <w:rPr>
          <w:sz w:val="24"/>
          <w:szCs w:val="24"/>
        </w:rPr>
      </w:pPr>
      <w:r w:rsidRPr="002822E1">
        <w:rPr>
          <w:sz w:val="24"/>
          <w:szCs w:val="24"/>
        </w:rPr>
        <w:t>Den Salat auf einer Platte anrichten, mit Tomaten garnieren und servieren.</w:t>
      </w:r>
    </w:p>
    <w:p w14:paraId="30D66F2E" w14:textId="77777777" w:rsidR="00157DC1" w:rsidRDefault="00157DC1" w:rsidP="00157DC1">
      <w:pPr>
        <w:pStyle w:val="Heading2"/>
        <w:spacing w:after="240"/>
      </w:pPr>
      <w:r>
        <w:lastRenderedPageBreak/>
        <w:t>Melonen-Taboulé</w:t>
      </w:r>
      <w:r>
        <w:rPr>
          <w:rStyle w:val="FootnoteReference"/>
        </w:rPr>
        <w:footnoteReference w:id="178"/>
      </w:r>
    </w:p>
    <w:p w14:paraId="2D7413E0" w14:textId="77777777" w:rsidR="00157DC1" w:rsidRDefault="00157DC1" w:rsidP="00157DC1">
      <w:pPr>
        <w:jc w:val="both"/>
        <w:rPr>
          <w:sz w:val="24"/>
          <w:szCs w:val="24"/>
        </w:rPr>
      </w:pPr>
      <w:r w:rsidRPr="009A125B">
        <w:rPr>
          <w:sz w:val="24"/>
          <w:szCs w:val="24"/>
          <w:u w:val="single"/>
        </w:rPr>
        <w:t>Zutaten</w:t>
      </w:r>
      <w:r>
        <w:rPr>
          <w:sz w:val="24"/>
          <w:szCs w:val="24"/>
        </w:rPr>
        <w:t xml:space="preserve"> für 4 Portionen</w:t>
      </w:r>
    </w:p>
    <w:p w14:paraId="592B3BE2" w14:textId="77777777" w:rsidR="00157DC1" w:rsidRDefault="00157DC1" w:rsidP="00157DC1">
      <w:pPr>
        <w:jc w:val="both"/>
        <w:rPr>
          <w:sz w:val="24"/>
          <w:szCs w:val="24"/>
        </w:rPr>
      </w:pPr>
      <w:r>
        <w:rPr>
          <w:sz w:val="24"/>
          <w:szCs w:val="24"/>
        </w:rPr>
        <w:t>2 EL Schwarzkümmelsaat</w:t>
      </w:r>
    </w:p>
    <w:p w14:paraId="6AA54030" w14:textId="77777777" w:rsidR="00157DC1" w:rsidRDefault="00157DC1" w:rsidP="00157DC1">
      <w:pPr>
        <w:jc w:val="both"/>
        <w:rPr>
          <w:sz w:val="24"/>
          <w:szCs w:val="24"/>
        </w:rPr>
      </w:pPr>
      <w:r>
        <w:rPr>
          <w:sz w:val="24"/>
          <w:szCs w:val="24"/>
        </w:rPr>
        <w:t>3 Zitronen</w:t>
      </w:r>
    </w:p>
    <w:p w14:paraId="609C71A3" w14:textId="77777777" w:rsidR="00157DC1" w:rsidRDefault="00157DC1" w:rsidP="00157DC1">
      <w:pPr>
        <w:jc w:val="both"/>
        <w:rPr>
          <w:sz w:val="24"/>
          <w:szCs w:val="24"/>
        </w:rPr>
      </w:pPr>
      <w:r>
        <w:rPr>
          <w:sz w:val="24"/>
          <w:szCs w:val="24"/>
        </w:rPr>
        <w:t>150 g Couscous</w:t>
      </w:r>
    </w:p>
    <w:p w14:paraId="6CC0723F" w14:textId="77777777" w:rsidR="00157DC1" w:rsidRDefault="00157DC1" w:rsidP="00157DC1">
      <w:pPr>
        <w:jc w:val="both"/>
        <w:rPr>
          <w:sz w:val="24"/>
          <w:szCs w:val="24"/>
        </w:rPr>
      </w:pPr>
      <w:r>
        <w:rPr>
          <w:sz w:val="24"/>
          <w:szCs w:val="24"/>
        </w:rPr>
        <w:t>1 Bund glatte Petersilie</w:t>
      </w:r>
    </w:p>
    <w:p w14:paraId="2DEBDAA4" w14:textId="77777777" w:rsidR="00157DC1" w:rsidRDefault="00157DC1" w:rsidP="00157DC1">
      <w:pPr>
        <w:jc w:val="both"/>
        <w:rPr>
          <w:sz w:val="24"/>
          <w:szCs w:val="24"/>
        </w:rPr>
      </w:pPr>
      <w:r>
        <w:rPr>
          <w:sz w:val="24"/>
          <w:szCs w:val="24"/>
        </w:rPr>
        <w:t>1 kleine Wassermelone (600 g)</w:t>
      </w:r>
    </w:p>
    <w:p w14:paraId="4C2F93E1" w14:textId="77777777" w:rsidR="00157DC1" w:rsidRDefault="00157DC1" w:rsidP="00157DC1">
      <w:pPr>
        <w:jc w:val="both"/>
        <w:rPr>
          <w:sz w:val="24"/>
          <w:szCs w:val="24"/>
        </w:rPr>
      </w:pPr>
      <w:r>
        <w:rPr>
          <w:sz w:val="24"/>
          <w:szCs w:val="24"/>
        </w:rPr>
        <w:t>Meersalz</w:t>
      </w:r>
    </w:p>
    <w:p w14:paraId="5848F175" w14:textId="77777777" w:rsidR="00157DC1" w:rsidRDefault="00157DC1" w:rsidP="00157DC1">
      <w:pPr>
        <w:jc w:val="both"/>
        <w:rPr>
          <w:sz w:val="24"/>
          <w:szCs w:val="24"/>
        </w:rPr>
      </w:pPr>
    </w:p>
    <w:p w14:paraId="016403BA" w14:textId="77777777" w:rsidR="00157DC1" w:rsidRDefault="00157DC1" w:rsidP="00157DC1">
      <w:pPr>
        <w:jc w:val="both"/>
        <w:rPr>
          <w:sz w:val="24"/>
          <w:szCs w:val="24"/>
        </w:rPr>
      </w:pPr>
      <w:r>
        <w:rPr>
          <w:sz w:val="24"/>
          <w:szCs w:val="24"/>
        </w:rPr>
        <w:t>Zubereitungszeit:</w:t>
      </w:r>
      <w:r>
        <w:rPr>
          <w:sz w:val="24"/>
          <w:szCs w:val="24"/>
        </w:rPr>
        <w:tab/>
        <w:t>30 Minuten</w:t>
      </w:r>
    </w:p>
    <w:p w14:paraId="74EFB176" w14:textId="77777777" w:rsidR="00157DC1" w:rsidRPr="009A125B" w:rsidRDefault="00157DC1" w:rsidP="00B40E8C">
      <w:pPr>
        <w:pStyle w:val="ListParagraph"/>
        <w:numPr>
          <w:ilvl w:val="0"/>
          <w:numId w:val="1185"/>
        </w:numPr>
        <w:spacing w:after="120"/>
        <w:ind w:left="714" w:hanging="357"/>
        <w:contextualSpacing w:val="0"/>
        <w:jc w:val="both"/>
        <w:rPr>
          <w:sz w:val="24"/>
          <w:szCs w:val="24"/>
        </w:rPr>
      </w:pPr>
      <w:r w:rsidRPr="009A125B">
        <w:rPr>
          <w:sz w:val="24"/>
          <w:szCs w:val="24"/>
        </w:rPr>
        <w:t>Den Schwarzkümmel in einer Pfanne ohne Fett bei mittlerer Hitze 5-6 Minuten rösten, abkühlen lassen und im Mörser zerstoßen. Von den Zitronen 60 ml Saft auspressen.</w:t>
      </w:r>
    </w:p>
    <w:p w14:paraId="2A77F33B" w14:textId="77777777" w:rsidR="00157DC1" w:rsidRPr="009A125B" w:rsidRDefault="00157DC1" w:rsidP="00B40E8C">
      <w:pPr>
        <w:pStyle w:val="ListParagraph"/>
        <w:numPr>
          <w:ilvl w:val="0"/>
          <w:numId w:val="1185"/>
        </w:numPr>
        <w:spacing w:after="120"/>
        <w:ind w:left="714" w:hanging="357"/>
        <w:contextualSpacing w:val="0"/>
        <w:jc w:val="both"/>
        <w:rPr>
          <w:sz w:val="24"/>
          <w:szCs w:val="24"/>
        </w:rPr>
      </w:pPr>
      <w:r w:rsidRPr="009A125B">
        <w:rPr>
          <w:sz w:val="24"/>
          <w:szCs w:val="24"/>
        </w:rPr>
        <w:t>Couscous in eiern Schüssel mit 250 ml kochendem Wasser übergießen und ca. 10 Minuten quellen lassen. Zum Auflockern mit einem Löffel durchrühren und abkühlen lassen.</w:t>
      </w:r>
    </w:p>
    <w:p w14:paraId="56BAEB16" w14:textId="77777777" w:rsidR="00157DC1" w:rsidRPr="009A125B" w:rsidRDefault="00157DC1" w:rsidP="00B40E8C">
      <w:pPr>
        <w:pStyle w:val="ListParagraph"/>
        <w:numPr>
          <w:ilvl w:val="0"/>
          <w:numId w:val="1185"/>
        </w:numPr>
        <w:spacing w:after="120"/>
        <w:ind w:left="714" w:hanging="357"/>
        <w:contextualSpacing w:val="0"/>
        <w:jc w:val="both"/>
        <w:rPr>
          <w:sz w:val="24"/>
          <w:szCs w:val="24"/>
        </w:rPr>
      </w:pPr>
      <w:r w:rsidRPr="009A125B">
        <w:rPr>
          <w:sz w:val="24"/>
          <w:szCs w:val="24"/>
        </w:rPr>
        <w:t>Petersilienblätter von den Stielen zupfen und in feine Streifen schneiden. Die Wassermelone halbieren und in 2 cm dicke Spalten schneiden. Das Melonenfruchtfleisch mit einem Messer von der Schale lösen, in 2 cm große Würfel schneiden und in einem Sieb abtropfen lassen.</w:t>
      </w:r>
    </w:p>
    <w:p w14:paraId="5BD97DDD" w14:textId="77777777" w:rsidR="00157DC1" w:rsidRDefault="00157DC1" w:rsidP="00B40E8C">
      <w:pPr>
        <w:pStyle w:val="ListParagraph"/>
        <w:numPr>
          <w:ilvl w:val="0"/>
          <w:numId w:val="1185"/>
        </w:numPr>
        <w:spacing w:after="120"/>
        <w:ind w:left="714" w:hanging="357"/>
        <w:contextualSpacing w:val="0"/>
        <w:jc w:val="both"/>
        <w:rPr>
          <w:sz w:val="24"/>
          <w:szCs w:val="24"/>
        </w:rPr>
      </w:pPr>
      <w:r w:rsidRPr="009A125B">
        <w:rPr>
          <w:sz w:val="24"/>
          <w:szCs w:val="24"/>
        </w:rPr>
        <w:t xml:space="preserve">Wassermelone, Petersilie, Zitronensaft und Schwarzkümmel zum Couscous geben und alles locker miteinander mischen. Zum Schluss das Taboulé mit Meersalz abschmecken. </w:t>
      </w:r>
    </w:p>
    <w:p w14:paraId="41BE5D14" w14:textId="77777777" w:rsidR="00157DC1" w:rsidRDefault="00157DC1" w:rsidP="00157DC1">
      <w:pPr>
        <w:spacing w:after="120"/>
        <w:jc w:val="both"/>
        <w:rPr>
          <w:sz w:val="24"/>
          <w:szCs w:val="24"/>
        </w:rPr>
      </w:pPr>
    </w:p>
    <w:p w14:paraId="789068DE" w14:textId="3F05A148" w:rsidR="00157DC1" w:rsidRDefault="00157DC1" w:rsidP="00157DC1">
      <w:pPr>
        <w:rPr>
          <w:rFonts w:asciiTheme="majorHAnsi" w:eastAsiaTheme="majorEastAsia" w:hAnsiTheme="majorHAnsi" w:cstheme="majorBidi"/>
          <w:color w:val="2F5496" w:themeColor="accent1" w:themeShade="BF"/>
          <w:sz w:val="26"/>
          <w:szCs w:val="26"/>
        </w:rPr>
      </w:pPr>
      <w:r>
        <w:rPr>
          <w:sz w:val="24"/>
          <w:szCs w:val="24"/>
        </w:rPr>
        <w:t>Tipp:</w:t>
      </w:r>
      <w:r>
        <w:rPr>
          <w:sz w:val="24"/>
          <w:szCs w:val="24"/>
        </w:rPr>
        <w:tab/>
        <w:t xml:space="preserve">Passt ganz gut zu gegrilltem Fisch. Mach ich aber nicht </w:t>
      </w:r>
      <w:r w:rsidRPr="00611170">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br w:type="page"/>
      </w:r>
    </w:p>
    <w:p w14:paraId="640A88B4" w14:textId="77777777" w:rsidR="00157DC1" w:rsidRDefault="00157DC1" w:rsidP="00157DC1">
      <w:pPr>
        <w:pStyle w:val="Heading2"/>
        <w:spacing w:after="240"/>
      </w:pPr>
      <w:r>
        <w:lastRenderedPageBreak/>
        <w:t>Kräuter Tabbouleh</w:t>
      </w:r>
      <w:r>
        <w:rPr>
          <w:rStyle w:val="FootnoteReference"/>
        </w:rPr>
        <w:footnoteReference w:id="179"/>
      </w:r>
      <w:r>
        <w:t xml:space="preserve"> </w:t>
      </w:r>
    </w:p>
    <w:p w14:paraId="032B553C" w14:textId="77777777" w:rsidR="00157DC1" w:rsidRDefault="00157DC1" w:rsidP="00157DC1">
      <w:pPr>
        <w:rPr>
          <w:sz w:val="24"/>
          <w:szCs w:val="24"/>
        </w:rPr>
      </w:pPr>
      <w:r w:rsidRPr="00656FA3">
        <w:rPr>
          <w:sz w:val="24"/>
          <w:szCs w:val="24"/>
          <w:u w:val="single"/>
        </w:rPr>
        <w:t>Zutaten</w:t>
      </w:r>
      <w:r>
        <w:rPr>
          <w:sz w:val="24"/>
          <w:szCs w:val="24"/>
        </w:rPr>
        <w:t xml:space="preserve"> (für 8 Personen)</w:t>
      </w:r>
    </w:p>
    <w:p w14:paraId="30718B3B" w14:textId="77777777" w:rsidR="00157DC1" w:rsidRDefault="00157DC1" w:rsidP="00157DC1">
      <w:pPr>
        <w:rPr>
          <w:sz w:val="24"/>
          <w:szCs w:val="24"/>
        </w:rPr>
      </w:pPr>
      <w:r>
        <w:rPr>
          <w:sz w:val="24"/>
          <w:szCs w:val="24"/>
        </w:rPr>
        <w:t>130 g Bulgur oder Couscous</w:t>
      </w:r>
    </w:p>
    <w:p w14:paraId="0EF72544" w14:textId="77777777" w:rsidR="00157DC1" w:rsidRDefault="00157DC1" w:rsidP="00157DC1">
      <w:pPr>
        <w:rPr>
          <w:sz w:val="24"/>
          <w:szCs w:val="24"/>
        </w:rPr>
      </w:pPr>
      <w:r>
        <w:rPr>
          <w:sz w:val="24"/>
          <w:szCs w:val="24"/>
        </w:rPr>
        <w:t>180 ml Wasser</w:t>
      </w:r>
    </w:p>
    <w:p w14:paraId="3A5D491E" w14:textId="77777777" w:rsidR="00157DC1" w:rsidRDefault="00157DC1" w:rsidP="00157DC1">
      <w:pPr>
        <w:rPr>
          <w:sz w:val="24"/>
          <w:szCs w:val="24"/>
        </w:rPr>
      </w:pPr>
      <w:r>
        <w:rPr>
          <w:sz w:val="24"/>
          <w:szCs w:val="24"/>
        </w:rPr>
        <w:t>150 g Petersilie</w:t>
      </w:r>
    </w:p>
    <w:p w14:paraId="27CACC35" w14:textId="77777777" w:rsidR="00157DC1" w:rsidRDefault="00157DC1" w:rsidP="00157DC1">
      <w:pPr>
        <w:rPr>
          <w:sz w:val="24"/>
          <w:szCs w:val="24"/>
        </w:rPr>
      </w:pPr>
      <w:r>
        <w:rPr>
          <w:sz w:val="24"/>
          <w:szCs w:val="24"/>
        </w:rPr>
        <w:t>30 g Schnittlauch</w:t>
      </w:r>
    </w:p>
    <w:p w14:paraId="2A08CB99" w14:textId="77777777" w:rsidR="00157DC1" w:rsidRDefault="00157DC1" w:rsidP="00157DC1">
      <w:pPr>
        <w:rPr>
          <w:sz w:val="24"/>
          <w:szCs w:val="24"/>
        </w:rPr>
      </w:pPr>
      <w:r>
        <w:rPr>
          <w:sz w:val="24"/>
          <w:szCs w:val="24"/>
        </w:rPr>
        <w:t>80 g frische Basilikumblätter</w:t>
      </w:r>
    </w:p>
    <w:p w14:paraId="2E7764DB" w14:textId="77777777" w:rsidR="00157DC1" w:rsidRDefault="00157DC1" w:rsidP="00157DC1">
      <w:pPr>
        <w:rPr>
          <w:sz w:val="24"/>
          <w:szCs w:val="24"/>
        </w:rPr>
      </w:pPr>
      <w:r>
        <w:rPr>
          <w:sz w:val="24"/>
          <w:szCs w:val="24"/>
        </w:rPr>
        <w:t>10 g frische Minzeblätter</w:t>
      </w:r>
    </w:p>
    <w:p w14:paraId="3564E8D8" w14:textId="77777777" w:rsidR="00157DC1" w:rsidRDefault="00157DC1" w:rsidP="00157DC1">
      <w:pPr>
        <w:rPr>
          <w:sz w:val="24"/>
          <w:szCs w:val="24"/>
        </w:rPr>
      </w:pPr>
      <w:r>
        <w:rPr>
          <w:sz w:val="24"/>
          <w:szCs w:val="24"/>
        </w:rPr>
        <w:t>4 Frühlingszwiebeln, feingehackt</w:t>
      </w:r>
    </w:p>
    <w:p w14:paraId="7B4584A6" w14:textId="77777777" w:rsidR="00157DC1" w:rsidRDefault="00157DC1" w:rsidP="00157DC1">
      <w:pPr>
        <w:rPr>
          <w:sz w:val="24"/>
          <w:szCs w:val="24"/>
        </w:rPr>
      </w:pPr>
      <w:r>
        <w:rPr>
          <w:sz w:val="24"/>
          <w:szCs w:val="24"/>
        </w:rPr>
        <w:t>3 mittelgroße Tomaten, feingehackt</w:t>
      </w:r>
    </w:p>
    <w:p w14:paraId="34FEE0DF" w14:textId="77777777" w:rsidR="00157DC1" w:rsidRDefault="00157DC1" w:rsidP="00157DC1">
      <w:pPr>
        <w:rPr>
          <w:sz w:val="24"/>
          <w:szCs w:val="24"/>
        </w:rPr>
      </w:pPr>
      <w:r>
        <w:rPr>
          <w:sz w:val="24"/>
          <w:szCs w:val="24"/>
        </w:rPr>
        <w:t>4 EL Zitronensaft</w:t>
      </w:r>
    </w:p>
    <w:p w14:paraId="31059B90" w14:textId="77777777" w:rsidR="00157DC1" w:rsidRDefault="00157DC1" w:rsidP="00157DC1">
      <w:pPr>
        <w:rPr>
          <w:sz w:val="24"/>
          <w:szCs w:val="24"/>
        </w:rPr>
      </w:pPr>
      <w:r>
        <w:rPr>
          <w:sz w:val="24"/>
          <w:szCs w:val="24"/>
        </w:rPr>
        <w:t>3 EL Olivenöl</w:t>
      </w:r>
    </w:p>
    <w:p w14:paraId="3F2DA0E7" w14:textId="77777777" w:rsidR="00157DC1" w:rsidRDefault="00157DC1" w:rsidP="00157DC1">
      <w:pPr>
        <w:rPr>
          <w:sz w:val="24"/>
          <w:szCs w:val="24"/>
        </w:rPr>
      </w:pPr>
    </w:p>
    <w:p w14:paraId="5482A398" w14:textId="77777777" w:rsidR="00157DC1" w:rsidRDefault="00157DC1" w:rsidP="00157DC1">
      <w:pPr>
        <w:rPr>
          <w:sz w:val="24"/>
          <w:szCs w:val="24"/>
        </w:rPr>
      </w:pPr>
      <w:r>
        <w:rPr>
          <w:sz w:val="24"/>
          <w:szCs w:val="24"/>
        </w:rPr>
        <w:t>Zubereitungszeit: 20 Minuten plus 15 Minuten Ruhezeit</w:t>
      </w:r>
    </w:p>
    <w:p w14:paraId="32CAEAB7" w14:textId="77777777" w:rsidR="00157DC1" w:rsidRPr="004F6B16" w:rsidRDefault="00157DC1" w:rsidP="00E76E01">
      <w:pPr>
        <w:pStyle w:val="ListParagraph"/>
        <w:numPr>
          <w:ilvl w:val="0"/>
          <w:numId w:val="201"/>
        </w:numPr>
        <w:spacing w:after="120"/>
        <w:ind w:left="714" w:hanging="357"/>
        <w:contextualSpacing w:val="0"/>
        <w:jc w:val="both"/>
        <w:rPr>
          <w:sz w:val="24"/>
          <w:szCs w:val="24"/>
        </w:rPr>
      </w:pPr>
      <w:r w:rsidRPr="004F6B16">
        <w:rPr>
          <w:sz w:val="24"/>
          <w:szCs w:val="24"/>
        </w:rPr>
        <w:t>Den Couscous</w:t>
      </w:r>
      <w:r>
        <w:rPr>
          <w:sz w:val="24"/>
          <w:szCs w:val="24"/>
        </w:rPr>
        <w:t xml:space="preserve">/Bulgur </w:t>
      </w:r>
      <w:r w:rsidRPr="004F6B16">
        <w:rPr>
          <w:sz w:val="24"/>
          <w:szCs w:val="24"/>
        </w:rPr>
        <w:t>mit heißem Wasser in einer Schüssel mischen und 15 Minuten ziehen lassen, bis das Wasser aufgenommen ist.</w:t>
      </w:r>
    </w:p>
    <w:p w14:paraId="2D9B48EC" w14:textId="77777777" w:rsidR="00157DC1" w:rsidRPr="004F6B16" w:rsidRDefault="00157DC1" w:rsidP="00E76E01">
      <w:pPr>
        <w:pStyle w:val="ListParagraph"/>
        <w:numPr>
          <w:ilvl w:val="0"/>
          <w:numId w:val="201"/>
        </w:numPr>
        <w:spacing w:after="120"/>
        <w:ind w:left="714" w:hanging="357"/>
        <w:contextualSpacing w:val="0"/>
        <w:jc w:val="both"/>
        <w:rPr>
          <w:sz w:val="24"/>
          <w:szCs w:val="24"/>
        </w:rPr>
      </w:pPr>
      <w:r w:rsidRPr="004F6B16">
        <w:rPr>
          <w:sz w:val="24"/>
          <w:szCs w:val="24"/>
        </w:rPr>
        <w:t>Dicke Stängel von der Petersilie entfernen. Die Kräuter gründlich waschen und trocknen. Dann mit einem großen Messer zerkleinern.</w:t>
      </w:r>
    </w:p>
    <w:p w14:paraId="3949426D" w14:textId="77777777" w:rsidR="00157DC1" w:rsidRPr="004F6B16" w:rsidRDefault="00157DC1" w:rsidP="00E76E01">
      <w:pPr>
        <w:pStyle w:val="ListParagraph"/>
        <w:numPr>
          <w:ilvl w:val="0"/>
          <w:numId w:val="201"/>
        </w:numPr>
        <w:spacing w:after="120"/>
        <w:ind w:left="714" w:hanging="357"/>
        <w:contextualSpacing w:val="0"/>
        <w:jc w:val="both"/>
        <w:rPr>
          <w:sz w:val="24"/>
          <w:szCs w:val="24"/>
        </w:rPr>
      </w:pPr>
      <w:r w:rsidRPr="004F6B16">
        <w:rPr>
          <w:sz w:val="24"/>
          <w:szCs w:val="24"/>
        </w:rPr>
        <w:t>Alle Zutaten in eine große Schüssel geben und gut mischen. Bis zum Verzehr im Kühlschrank aufbewahren, mit Zimmertemperatur servieren.</w:t>
      </w:r>
    </w:p>
    <w:p w14:paraId="4A862E62" w14:textId="77777777" w:rsidR="00157DC1" w:rsidRDefault="00157DC1" w:rsidP="00157DC1">
      <w:pPr>
        <w:rPr>
          <w:sz w:val="24"/>
          <w:szCs w:val="24"/>
        </w:rPr>
      </w:pPr>
      <w:r>
        <w:rPr>
          <w:sz w:val="24"/>
          <w:szCs w:val="24"/>
        </w:rPr>
        <w:br w:type="page"/>
      </w:r>
    </w:p>
    <w:p w14:paraId="03D6967F" w14:textId="2E6ADD0F" w:rsidR="00B75991" w:rsidRDefault="00B75991" w:rsidP="00D76888">
      <w:pPr>
        <w:pStyle w:val="Heading2"/>
        <w:spacing w:after="240"/>
      </w:pPr>
      <w:r>
        <w:lastRenderedPageBreak/>
        <w:t>Salade Nicoise (ohne Sardellen)</w:t>
      </w:r>
    </w:p>
    <w:p w14:paraId="34B23D2F" w14:textId="1A52697B" w:rsidR="00B75991" w:rsidRDefault="00B75991">
      <w:pPr>
        <w:rPr>
          <w:sz w:val="24"/>
          <w:szCs w:val="24"/>
        </w:rPr>
      </w:pPr>
      <w:r w:rsidRPr="00D76888">
        <w:rPr>
          <w:sz w:val="24"/>
          <w:szCs w:val="24"/>
          <w:u w:val="single"/>
        </w:rPr>
        <w:t>Zutaten</w:t>
      </w:r>
      <w:r>
        <w:rPr>
          <w:sz w:val="24"/>
          <w:szCs w:val="24"/>
        </w:rPr>
        <w:t xml:space="preserve"> </w:t>
      </w:r>
      <w:r w:rsidR="00D76888">
        <w:rPr>
          <w:sz w:val="24"/>
          <w:szCs w:val="24"/>
        </w:rPr>
        <w:t>(</w:t>
      </w:r>
      <w:r>
        <w:rPr>
          <w:sz w:val="24"/>
          <w:szCs w:val="24"/>
        </w:rPr>
        <w:t>für 4 Portionen</w:t>
      </w:r>
      <w:r w:rsidR="00D76888">
        <w:rPr>
          <w:sz w:val="24"/>
          <w:szCs w:val="24"/>
        </w:rPr>
        <w:t>)</w:t>
      </w:r>
    </w:p>
    <w:p w14:paraId="7277C20E" w14:textId="77777777" w:rsidR="00B75991" w:rsidRDefault="00B75991">
      <w:pPr>
        <w:rPr>
          <w:sz w:val="24"/>
          <w:szCs w:val="24"/>
        </w:rPr>
      </w:pPr>
      <w:r>
        <w:rPr>
          <w:sz w:val="24"/>
          <w:szCs w:val="24"/>
        </w:rPr>
        <w:t>4 Eier</w:t>
      </w:r>
    </w:p>
    <w:p w14:paraId="5277D575" w14:textId="77777777" w:rsidR="00B75991" w:rsidRDefault="00B75991">
      <w:pPr>
        <w:rPr>
          <w:sz w:val="24"/>
          <w:szCs w:val="24"/>
        </w:rPr>
      </w:pPr>
      <w:r>
        <w:rPr>
          <w:sz w:val="24"/>
          <w:szCs w:val="24"/>
        </w:rPr>
        <w:t>200 g grüne Bohnen</w:t>
      </w:r>
    </w:p>
    <w:p w14:paraId="2230F9B2" w14:textId="77777777" w:rsidR="00B75991" w:rsidRDefault="00B75991">
      <w:pPr>
        <w:rPr>
          <w:sz w:val="24"/>
          <w:szCs w:val="24"/>
        </w:rPr>
      </w:pPr>
      <w:r>
        <w:rPr>
          <w:sz w:val="24"/>
          <w:szCs w:val="24"/>
        </w:rPr>
        <w:t>1 Dose Thunfischfilets im eigenen Saft</w:t>
      </w:r>
    </w:p>
    <w:p w14:paraId="005DEF32" w14:textId="77777777" w:rsidR="00B75991" w:rsidRDefault="00B75991">
      <w:pPr>
        <w:rPr>
          <w:sz w:val="24"/>
          <w:szCs w:val="24"/>
        </w:rPr>
      </w:pPr>
      <w:r>
        <w:rPr>
          <w:sz w:val="24"/>
          <w:szCs w:val="24"/>
        </w:rPr>
        <w:t>4 Tomaten</w:t>
      </w:r>
    </w:p>
    <w:p w14:paraId="698B35ED" w14:textId="5645341D" w:rsidR="00B75991" w:rsidRDefault="00B75991">
      <w:pPr>
        <w:rPr>
          <w:sz w:val="24"/>
          <w:szCs w:val="24"/>
        </w:rPr>
      </w:pPr>
      <w:r>
        <w:rPr>
          <w:sz w:val="24"/>
          <w:szCs w:val="24"/>
        </w:rPr>
        <w:t xml:space="preserve">1 rote </w:t>
      </w:r>
      <w:r w:rsidR="008B7F08">
        <w:rPr>
          <w:sz w:val="24"/>
          <w:szCs w:val="24"/>
        </w:rPr>
        <w:t>P</w:t>
      </w:r>
      <w:r>
        <w:rPr>
          <w:sz w:val="24"/>
          <w:szCs w:val="24"/>
        </w:rPr>
        <w:t>aprikaschote</w:t>
      </w:r>
    </w:p>
    <w:p w14:paraId="07CA5FBF" w14:textId="77777777" w:rsidR="00B75991" w:rsidRDefault="00B75991">
      <w:pPr>
        <w:rPr>
          <w:sz w:val="24"/>
          <w:szCs w:val="24"/>
        </w:rPr>
      </w:pPr>
      <w:r>
        <w:rPr>
          <w:sz w:val="24"/>
          <w:szCs w:val="24"/>
        </w:rPr>
        <w:t>½ Salatgurke</w:t>
      </w:r>
    </w:p>
    <w:p w14:paraId="7E93C928" w14:textId="77777777" w:rsidR="00B75991" w:rsidRDefault="00B75991">
      <w:pPr>
        <w:rPr>
          <w:sz w:val="24"/>
          <w:szCs w:val="24"/>
        </w:rPr>
      </w:pPr>
      <w:r>
        <w:rPr>
          <w:sz w:val="24"/>
          <w:szCs w:val="24"/>
        </w:rPr>
        <w:t>1 rote Zwiebel</w:t>
      </w:r>
    </w:p>
    <w:p w14:paraId="06D61E87" w14:textId="77777777" w:rsidR="00B75991" w:rsidRDefault="00B75991">
      <w:pPr>
        <w:rPr>
          <w:sz w:val="24"/>
          <w:szCs w:val="24"/>
        </w:rPr>
      </w:pPr>
      <w:r>
        <w:rPr>
          <w:sz w:val="24"/>
          <w:szCs w:val="24"/>
        </w:rPr>
        <w:t>½ grüner Salatkopf</w:t>
      </w:r>
    </w:p>
    <w:p w14:paraId="56FD68DD" w14:textId="77777777" w:rsidR="008B7F08" w:rsidRDefault="00B75991">
      <w:pPr>
        <w:rPr>
          <w:sz w:val="24"/>
          <w:szCs w:val="24"/>
        </w:rPr>
      </w:pPr>
      <w:r>
        <w:rPr>
          <w:sz w:val="24"/>
          <w:szCs w:val="24"/>
        </w:rPr>
        <w:t xml:space="preserve">6 EL </w:t>
      </w:r>
      <w:r w:rsidR="008B7F08">
        <w:rPr>
          <w:sz w:val="24"/>
          <w:szCs w:val="24"/>
        </w:rPr>
        <w:t>Olivenöl</w:t>
      </w:r>
    </w:p>
    <w:p w14:paraId="0A1D757C" w14:textId="77777777" w:rsidR="008B7F08" w:rsidRDefault="008B7F08">
      <w:pPr>
        <w:rPr>
          <w:sz w:val="24"/>
          <w:szCs w:val="24"/>
        </w:rPr>
      </w:pPr>
      <w:r>
        <w:rPr>
          <w:sz w:val="24"/>
          <w:szCs w:val="24"/>
        </w:rPr>
        <w:t>4 EL Rotweinessig</w:t>
      </w:r>
    </w:p>
    <w:p w14:paraId="1FE47701" w14:textId="77777777" w:rsidR="008B7F08" w:rsidRDefault="008B7F08">
      <w:pPr>
        <w:rPr>
          <w:sz w:val="24"/>
          <w:szCs w:val="24"/>
        </w:rPr>
      </w:pPr>
      <w:r>
        <w:rPr>
          <w:sz w:val="24"/>
          <w:szCs w:val="24"/>
        </w:rPr>
        <w:t>Pfeffer, Salz, Zucker</w:t>
      </w:r>
    </w:p>
    <w:p w14:paraId="13B1CB24" w14:textId="77777777" w:rsidR="008B7F08" w:rsidRDefault="008B7F08">
      <w:pPr>
        <w:rPr>
          <w:sz w:val="24"/>
          <w:szCs w:val="24"/>
        </w:rPr>
      </w:pPr>
      <w:r>
        <w:rPr>
          <w:sz w:val="24"/>
          <w:szCs w:val="24"/>
        </w:rPr>
        <w:t>100 g schwarze, trocken eingelegte Oliven mit Stein</w:t>
      </w:r>
    </w:p>
    <w:p w14:paraId="4E20FB3E" w14:textId="77777777" w:rsidR="008B7F08" w:rsidRDefault="008B7F08">
      <w:pPr>
        <w:rPr>
          <w:sz w:val="24"/>
          <w:szCs w:val="24"/>
        </w:rPr>
      </w:pPr>
    </w:p>
    <w:p w14:paraId="1B198C03" w14:textId="77777777" w:rsidR="008B7F08" w:rsidRDefault="008B7F08">
      <w:pPr>
        <w:rPr>
          <w:sz w:val="24"/>
          <w:szCs w:val="24"/>
        </w:rPr>
      </w:pPr>
      <w:r>
        <w:rPr>
          <w:sz w:val="24"/>
          <w:szCs w:val="24"/>
        </w:rPr>
        <w:t>Zubereitungszeit: ca. 35 Minuten</w:t>
      </w:r>
    </w:p>
    <w:p w14:paraId="368C3EEB" w14:textId="77777777" w:rsidR="008B7F08" w:rsidRPr="00091C58" w:rsidRDefault="008B7F08" w:rsidP="00B40E8C">
      <w:pPr>
        <w:pStyle w:val="ListParagraph"/>
        <w:numPr>
          <w:ilvl w:val="0"/>
          <w:numId w:val="1203"/>
        </w:numPr>
        <w:spacing w:after="120"/>
        <w:ind w:left="714" w:hanging="357"/>
        <w:contextualSpacing w:val="0"/>
        <w:jc w:val="both"/>
        <w:rPr>
          <w:sz w:val="24"/>
          <w:szCs w:val="24"/>
        </w:rPr>
      </w:pPr>
      <w:r w:rsidRPr="00091C58">
        <w:rPr>
          <w:sz w:val="24"/>
          <w:szCs w:val="24"/>
        </w:rPr>
        <w:t>Eier 10 Minuten hart kochen, dann kalt abschrecken und abkühlen lassen. Die Bohnen putzen und quer halbieren. Etwa 10 Minuten in kochendem Salzwasser garen. Die Bohnen abgießen, ebenfalls kalt abschrecken und abkühlen lassen.</w:t>
      </w:r>
    </w:p>
    <w:p w14:paraId="704FBA1C" w14:textId="77777777" w:rsidR="009330A7" w:rsidRPr="00091C58" w:rsidRDefault="008B7F08" w:rsidP="00B40E8C">
      <w:pPr>
        <w:pStyle w:val="ListParagraph"/>
        <w:numPr>
          <w:ilvl w:val="0"/>
          <w:numId w:val="1203"/>
        </w:numPr>
        <w:spacing w:after="120"/>
        <w:ind w:left="714" w:hanging="357"/>
        <w:contextualSpacing w:val="0"/>
        <w:jc w:val="both"/>
        <w:rPr>
          <w:sz w:val="24"/>
          <w:szCs w:val="24"/>
        </w:rPr>
      </w:pPr>
      <w:r w:rsidRPr="00091C58">
        <w:rPr>
          <w:sz w:val="24"/>
          <w:szCs w:val="24"/>
        </w:rPr>
        <w:t>Thunfisch abtropfen lassen. Tomaten und Paprika putzen und in mundgerechte Stücke schneiden. Die Gurke nach Belieben</w:t>
      </w:r>
      <w:r w:rsidR="009330A7" w:rsidRPr="00091C58">
        <w:rPr>
          <w:sz w:val="24"/>
          <w:szCs w:val="24"/>
        </w:rPr>
        <w:t xml:space="preserve"> schälen und in Scheiben schneiden. Zwiebel pellen. In dünne Ringe schneiden. Salat verlesen, waschen, gut abtropfen lassen und in mundgerechte Stücke zupfen.</w:t>
      </w:r>
    </w:p>
    <w:p w14:paraId="2951C581" w14:textId="77777777" w:rsidR="00091C58" w:rsidRDefault="009330A7" w:rsidP="00B40E8C">
      <w:pPr>
        <w:pStyle w:val="ListParagraph"/>
        <w:numPr>
          <w:ilvl w:val="0"/>
          <w:numId w:val="1203"/>
        </w:numPr>
        <w:spacing w:after="120"/>
        <w:ind w:left="714" w:hanging="357"/>
        <w:contextualSpacing w:val="0"/>
        <w:jc w:val="both"/>
        <w:rPr>
          <w:sz w:val="24"/>
          <w:szCs w:val="24"/>
        </w:rPr>
      </w:pPr>
      <w:r w:rsidRPr="00091C58">
        <w:rPr>
          <w:sz w:val="24"/>
          <w:szCs w:val="24"/>
        </w:rPr>
        <w:t>Olivenöl und Essig verrühren. Mit Salz, Pfeffer und Zucker würzen. Eier pellen und vierteln</w:t>
      </w:r>
      <w:r w:rsidR="00091C58" w:rsidRPr="00091C58">
        <w:rPr>
          <w:sz w:val="24"/>
          <w:szCs w:val="24"/>
        </w:rPr>
        <w:t>. Vorbereitete Salatzutaten und Oliven auf vier Tellern anrichten, mit der Vinaigrette beträufeln. Dazu passt natürlich Baguette.</w:t>
      </w:r>
    </w:p>
    <w:p w14:paraId="7247FF96" w14:textId="77777777" w:rsidR="00091C58" w:rsidRDefault="00091C58" w:rsidP="00091C58">
      <w:pPr>
        <w:jc w:val="both"/>
        <w:rPr>
          <w:sz w:val="24"/>
          <w:szCs w:val="24"/>
        </w:rPr>
      </w:pPr>
    </w:p>
    <w:p w14:paraId="433D5A3F" w14:textId="77777777" w:rsidR="00614422" w:rsidRDefault="00091C58" w:rsidP="00B07CE7">
      <w:pPr>
        <w:ind w:left="1416" w:hanging="1416"/>
        <w:jc w:val="both"/>
        <w:rPr>
          <w:sz w:val="24"/>
          <w:szCs w:val="24"/>
        </w:rPr>
      </w:pPr>
      <w:r>
        <w:rPr>
          <w:sz w:val="24"/>
          <w:szCs w:val="24"/>
        </w:rPr>
        <w:t>Kommentar:</w:t>
      </w:r>
      <w:r w:rsidR="00B07CE7">
        <w:rPr>
          <w:sz w:val="24"/>
          <w:szCs w:val="24"/>
        </w:rPr>
        <w:tab/>
      </w:r>
      <w:r>
        <w:rPr>
          <w:sz w:val="24"/>
          <w:szCs w:val="24"/>
        </w:rPr>
        <w:t>Bei diesem Salat muss ich immer an meinen Französischunterricht bei Daisy Entenmann (</w:t>
      </w:r>
      <w:r w:rsidR="00D4424B">
        <w:rPr>
          <w:sz w:val="24"/>
          <w:szCs w:val="24"/>
        </w:rPr>
        <w:t xml:space="preserve">hieß Doris Entenmann – echt!) denken. Im Französischbuch war dieses Rezept </w:t>
      </w:r>
      <w:r w:rsidR="009D45B7">
        <w:rPr>
          <w:sz w:val="24"/>
          <w:szCs w:val="24"/>
        </w:rPr>
        <w:t>und</w:t>
      </w:r>
      <w:r w:rsidR="00D4424B">
        <w:rPr>
          <w:sz w:val="24"/>
          <w:szCs w:val="24"/>
        </w:rPr>
        <w:t xml:space="preserve"> wir mussten es ins Deutsche übersetzen. Und immer zur Mittagszeit – </w:t>
      </w:r>
      <w:r w:rsidR="00DE5479">
        <w:rPr>
          <w:sz w:val="24"/>
          <w:szCs w:val="24"/>
        </w:rPr>
        <w:t>also,</w:t>
      </w:r>
      <w:r w:rsidR="00D4424B">
        <w:rPr>
          <w:sz w:val="24"/>
          <w:szCs w:val="24"/>
        </w:rPr>
        <w:t xml:space="preserve"> wenn man Hunger </w:t>
      </w:r>
      <w:r w:rsidR="0051389C">
        <w:rPr>
          <w:sz w:val="24"/>
          <w:szCs w:val="24"/>
        </w:rPr>
        <w:t>hatte.</w:t>
      </w:r>
    </w:p>
    <w:p w14:paraId="7F4E0C8E" w14:textId="77777777" w:rsidR="00614422" w:rsidRDefault="00614422">
      <w:pPr>
        <w:rPr>
          <w:sz w:val="24"/>
          <w:szCs w:val="24"/>
        </w:rPr>
      </w:pPr>
      <w:r>
        <w:rPr>
          <w:sz w:val="24"/>
          <w:szCs w:val="24"/>
        </w:rPr>
        <w:br w:type="page"/>
      </w:r>
    </w:p>
    <w:p w14:paraId="72231F6A" w14:textId="3BB7B900" w:rsidR="00614422" w:rsidRPr="00C90936" w:rsidRDefault="00614422" w:rsidP="004E297F">
      <w:pPr>
        <w:pStyle w:val="Heading2"/>
        <w:spacing w:after="240"/>
      </w:pPr>
      <w:r w:rsidRPr="00C90936">
        <w:lastRenderedPageBreak/>
        <w:t>Salade Nicoise Nr.2 – Comté de Nice</w:t>
      </w:r>
      <w:r w:rsidR="004E297F">
        <w:rPr>
          <w:rStyle w:val="FootnoteReference"/>
          <w:lang w:val="en-US"/>
        </w:rPr>
        <w:footnoteReference w:id="180"/>
      </w:r>
    </w:p>
    <w:p w14:paraId="4BD7B5B9" w14:textId="3DDB0536" w:rsidR="00614422" w:rsidRPr="00C90936" w:rsidRDefault="00614422" w:rsidP="00614422">
      <w:pPr>
        <w:jc w:val="both"/>
        <w:rPr>
          <w:sz w:val="24"/>
          <w:szCs w:val="24"/>
        </w:rPr>
      </w:pPr>
      <w:r w:rsidRPr="00C90936">
        <w:rPr>
          <w:sz w:val="24"/>
          <w:szCs w:val="24"/>
          <w:u w:val="single"/>
        </w:rPr>
        <w:t xml:space="preserve">Zutaten </w:t>
      </w:r>
      <w:r w:rsidR="004E297F" w:rsidRPr="00C90936">
        <w:rPr>
          <w:sz w:val="24"/>
          <w:szCs w:val="24"/>
        </w:rPr>
        <w:t>(</w:t>
      </w:r>
      <w:r w:rsidRPr="00C90936">
        <w:rPr>
          <w:sz w:val="24"/>
          <w:szCs w:val="24"/>
        </w:rPr>
        <w:t>für 4 Portionen</w:t>
      </w:r>
      <w:r w:rsidR="004E297F" w:rsidRPr="00C90936">
        <w:rPr>
          <w:sz w:val="24"/>
          <w:szCs w:val="24"/>
        </w:rPr>
        <w:t>):</w:t>
      </w:r>
    </w:p>
    <w:p w14:paraId="4ACEB262" w14:textId="77777777" w:rsidR="00614422" w:rsidRPr="00C90936" w:rsidRDefault="00614422" w:rsidP="00614422">
      <w:pPr>
        <w:jc w:val="both"/>
        <w:rPr>
          <w:sz w:val="24"/>
          <w:szCs w:val="24"/>
        </w:rPr>
      </w:pPr>
      <w:r w:rsidRPr="00C90936">
        <w:rPr>
          <w:sz w:val="24"/>
          <w:szCs w:val="24"/>
        </w:rPr>
        <w:t>1 Kopfsalat</w:t>
      </w:r>
    </w:p>
    <w:p w14:paraId="6C0E3410" w14:textId="50F57FC8" w:rsidR="001E2AE9" w:rsidRPr="001E2AE9" w:rsidRDefault="00614422" w:rsidP="00614422">
      <w:pPr>
        <w:jc w:val="both"/>
        <w:rPr>
          <w:sz w:val="24"/>
          <w:szCs w:val="24"/>
        </w:rPr>
      </w:pPr>
      <w:r w:rsidRPr="001E2AE9">
        <w:rPr>
          <w:sz w:val="24"/>
          <w:szCs w:val="24"/>
        </w:rPr>
        <w:t>500 g</w:t>
      </w:r>
      <w:r w:rsidR="001E2AE9" w:rsidRPr="001E2AE9">
        <w:rPr>
          <w:sz w:val="24"/>
          <w:szCs w:val="24"/>
        </w:rPr>
        <w:t xml:space="preserve"> T</w:t>
      </w:r>
      <w:r w:rsidRPr="001E2AE9">
        <w:rPr>
          <w:sz w:val="24"/>
          <w:szCs w:val="24"/>
        </w:rPr>
        <w:t>omaten</w:t>
      </w:r>
    </w:p>
    <w:p w14:paraId="6849392F" w14:textId="36440D31" w:rsidR="001E2AE9" w:rsidRDefault="001E2AE9" w:rsidP="00614422">
      <w:pPr>
        <w:jc w:val="both"/>
        <w:rPr>
          <w:sz w:val="24"/>
          <w:szCs w:val="24"/>
        </w:rPr>
      </w:pPr>
      <w:r w:rsidRPr="001E2AE9">
        <w:rPr>
          <w:sz w:val="24"/>
          <w:szCs w:val="24"/>
        </w:rPr>
        <w:t>50 g Thunfisch aus d</w:t>
      </w:r>
      <w:r>
        <w:rPr>
          <w:sz w:val="24"/>
          <w:szCs w:val="24"/>
        </w:rPr>
        <w:t>er Dose, in Öl eingelegt</w:t>
      </w:r>
    </w:p>
    <w:p w14:paraId="7C414D53" w14:textId="04227CBC" w:rsidR="001E2AE9" w:rsidRDefault="001E2AE9" w:rsidP="00614422">
      <w:pPr>
        <w:jc w:val="both"/>
        <w:rPr>
          <w:sz w:val="24"/>
          <w:szCs w:val="24"/>
        </w:rPr>
      </w:pPr>
      <w:r>
        <w:rPr>
          <w:sz w:val="24"/>
          <w:szCs w:val="24"/>
        </w:rPr>
        <w:t>24 schwarze Oliven</w:t>
      </w:r>
    </w:p>
    <w:p w14:paraId="41416DAC" w14:textId="50CCA540" w:rsidR="001E2AE9" w:rsidRDefault="001E2AE9" w:rsidP="00614422">
      <w:pPr>
        <w:jc w:val="both"/>
        <w:rPr>
          <w:sz w:val="24"/>
          <w:szCs w:val="24"/>
        </w:rPr>
      </w:pPr>
      <w:r>
        <w:rPr>
          <w:sz w:val="24"/>
          <w:szCs w:val="24"/>
        </w:rPr>
        <w:t>3 EL Olivenöl</w:t>
      </w:r>
    </w:p>
    <w:p w14:paraId="67E9449F" w14:textId="4537725F" w:rsidR="001E2AE9" w:rsidRDefault="001E2AE9" w:rsidP="00614422">
      <w:pPr>
        <w:jc w:val="both"/>
        <w:rPr>
          <w:sz w:val="24"/>
          <w:szCs w:val="24"/>
        </w:rPr>
      </w:pPr>
      <w:r>
        <w:rPr>
          <w:sz w:val="24"/>
          <w:szCs w:val="24"/>
        </w:rPr>
        <w:t>1 EL Weinessig</w:t>
      </w:r>
    </w:p>
    <w:p w14:paraId="4E8612C3" w14:textId="07DA050A" w:rsidR="001E2AE9" w:rsidRDefault="001E2AE9" w:rsidP="00614422">
      <w:pPr>
        <w:jc w:val="both"/>
        <w:rPr>
          <w:sz w:val="24"/>
          <w:szCs w:val="24"/>
        </w:rPr>
      </w:pPr>
      <w:r>
        <w:rPr>
          <w:sz w:val="24"/>
          <w:szCs w:val="24"/>
        </w:rPr>
        <w:t>1 Prise getrocknete Herbes de Provence</w:t>
      </w:r>
    </w:p>
    <w:p w14:paraId="65D6022C" w14:textId="7C8A59D7" w:rsidR="004F3DA5" w:rsidRDefault="004F3DA5" w:rsidP="00614422">
      <w:pPr>
        <w:jc w:val="both"/>
        <w:rPr>
          <w:sz w:val="24"/>
          <w:szCs w:val="24"/>
        </w:rPr>
      </w:pPr>
      <w:r>
        <w:rPr>
          <w:sz w:val="24"/>
          <w:szCs w:val="24"/>
        </w:rPr>
        <w:t>Salz, Pfeffer</w:t>
      </w:r>
    </w:p>
    <w:p w14:paraId="02593667" w14:textId="77777777" w:rsidR="004F3DA5" w:rsidRDefault="004F3DA5" w:rsidP="00614422">
      <w:pPr>
        <w:jc w:val="both"/>
        <w:rPr>
          <w:sz w:val="24"/>
          <w:szCs w:val="24"/>
        </w:rPr>
      </w:pPr>
    </w:p>
    <w:p w14:paraId="1DE75F31" w14:textId="1C382771" w:rsidR="004F3DA5" w:rsidRDefault="004F3DA5" w:rsidP="00614422">
      <w:pPr>
        <w:jc w:val="both"/>
        <w:rPr>
          <w:sz w:val="24"/>
          <w:szCs w:val="24"/>
        </w:rPr>
      </w:pPr>
      <w:r>
        <w:rPr>
          <w:sz w:val="24"/>
          <w:szCs w:val="24"/>
        </w:rPr>
        <w:t>Zubereitungszeit:</w:t>
      </w:r>
      <w:r>
        <w:rPr>
          <w:sz w:val="24"/>
          <w:szCs w:val="24"/>
        </w:rPr>
        <w:tab/>
        <w:t>20 Minuten</w:t>
      </w:r>
    </w:p>
    <w:p w14:paraId="118A7D71" w14:textId="1081899B" w:rsidR="004F3DA5" w:rsidRPr="004E297F" w:rsidRDefault="0050088D" w:rsidP="00B40E8C">
      <w:pPr>
        <w:pStyle w:val="ListParagraph"/>
        <w:numPr>
          <w:ilvl w:val="0"/>
          <w:numId w:val="1847"/>
        </w:numPr>
        <w:spacing w:after="120"/>
        <w:ind w:left="714" w:hanging="357"/>
        <w:contextualSpacing w:val="0"/>
        <w:jc w:val="both"/>
        <w:rPr>
          <w:sz w:val="24"/>
          <w:szCs w:val="24"/>
        </w:rPr>
      </w:pPr>
      <w:r w:rsidRPr="004E297F">
        <w:rPr>
          <w:sz w:val="24"/>
          <w:szCs w:val="24"/>
        </w:rPr>
        <w:t>Den Kopfsalat in einzelne Blätter zerlegen, waschen, trockenschwenken. Auf vier Portionsteller verteilen. Die Tomaten waschen und in dünne Scheiben schneiden</w:t>
      </w:r>
      <w:r w:rsidR="006720E2" w:rsidRPr="004E297F">
        <w:rPr>
          <w:sz w:val="24"/>
          <w:szCs w:val="24"/>
        </w:rPr>
        <w:t>. Auf den Salatblättern anrichten. Den Thunfisch abtropfen lassen. Das Öl dabei für die Salatsauce auffangen. Die Thunfischstücke klein zupfen und mit den Oliven auf dem Salat verteilen.</w:t>
      </w:r>
    </w:p>
    <w:p w14:paraId="19A48D30" w14:textId="4CC9B4CA" w:rsidR="006720E2" w:rsidRPr="004E297F" w:rsidRDefault="006720E2" w:rsidP="00B40E8C">
      <w:pPr>
        <w:pStyle w:val="ListParagraph"/>
        <w:numPr>
          <w:ilvl w:val="0"/>
          <w:numId w:val="1847"/>
        </w:numPr>
        <w:spacing w:after="120"/>
        <w:ind w:left="714" w:hanging="357"/>
        <w:contextualSpacing w:val="0"/>
        <w:jc w:val="both"/>
        <w:rPr>
          <w:sz w:val="24"/>
          <w:szCs w:val="24"/>
        </w:rPr>
      </w:pPr>
      <w:r w:rsidRPr="004E297F">
        <w:rPr>
          <w:sz w:val="24"/>
          <w:szCs w:val="24"/>
        </w:rPr>
        <w:t xml:space="preserve">Das Thunfischöl, das Olivenöl und </w:t>
      </w:r>
      <w:r w:rsidR="004E297F" w:rsidRPr="004E297F">
        <w:rPr>
          <w:sz w:val="24"/>
          <w:szCs w:val="24"/>
        </w:rPr>
        <w:t>de</w:t>
      </w:r>
      <w:r w:rsidRPr="004E297F">
        <w:rPr>
          <w:sz w:val="24"/>
          <w:szCs w:val="24"/>
        </w:rPr>
        <w:t>n Essig miteinander zu einer Sauce rühren. Salzen, pfeffern. Über den Salat gießen. Die getrockneten Kräuter zwischen den Fingern zerreiben und darüber streuen.</w:t>
      </w:r>
    </w:p>
    <w:p w14:paraId="7C7B5126" w14:textId="77777777" w:rsidR="004E297F" w:rsidRDefault="004E297F" w:rsidP="00614422">
      <w:pPr>
        <w:jc w:val="both"/>
        <w:rPr>
          <w:sz w:val="24"/>
          <w:szCs w:val="24"/>
        </w:rPr>
      </w:pPr>
    </w:p>
    <w:p w14:paraId="160A2B60" w14:textId="4D1A13ED" w:rsidR="006720E2" w:rsidRPr="001E2AE9" w:rsidRDefault="004E297F" w:rsidP="004E297F">
      <w:pPr>
        <w:ind w:left="708" w:hanging="708"/>
        <w:jc w:val="both"/>
        <w:rPr>
          <w:sz w:val="24"/>
          <w:szCs w:val="24"/>
        </w:rPr>
      </w:pPr>
      <w:r>
        <w:rPr>
          <w:sz w:val="24"/>
          <w:szCs w:val="24"/>
        </w:rPr>
        <w:t>Info:</w:t>
      </w:r>
      <w:r>
        <w:rPr>
          <w:sz w:val="24"/>
          <w:szCs w:val="24"/>
        </w:rPr>
        <w:tab/>
        <w:t>In Südfrankreich wird der Salat gern als Zwischenmahlzeit oder zum Picknick zwischen zwei Baguette-Hälften gegessen.</w:t>
      </w:r>
    </w:p>
    <w:p w14:paraId="22A101AE" w14:textId="753408F9" w:rsidR="00B75991" w:rsidRPr="001E2AE9" w:rsidRDefault="00B75991" w:rsidP="00614422">
      <w:pPr>
        <w:jc w:val="both"/>
        <w:rPr>
          <w:sz w:val="24"/>
          <w:szCs w:val="24"/>
        </w:rPr>
      </w:pPr>
      <w:r w:rsidRPr="001E2AE9">
        <w:rPr>
          <w:sz w:val="24"/>
          <w:szCs w:val="24"/>
        </w:rPr>
        <w:br w:type="page"/>
      </w:r>
    </w:p>
    <w:p w14:paraId="2443578C" w14:textId="6198166B" w:rsidR="00E83166" w:rsidRDefault="00E83166" w:rsidP="00C4354F">
      <w:pPr>
        <w:pStyle w:val="Heading2"/>
        <w:spacing w:after="240"/>
      </w:pPr>
      <w:r>
        <w:lastRenderedPageBreak/>
        <w:t xml:space="preserve">Libanesischer Bulgursalat mit Sesam-Joghurt-Dressing </w:t>
      </w:r>
    </w:p>
    <w:p w14:paraId="02CB7064" w14:textId="2A0ECF99" w:rsidR="00E83166" w:rsidRDefault="00E83166">
      <w:pPr>
        <w:rPr>
          <w:sz w:val="24"/>
          <w:szCs w:val="24"/>
        </w:rPr>
      </w:pPr>
      <w:r w:rsidRPr="00C4354F">
        <w:rPr>
          <w:sz w:val="24"/>
          <w:szCs w:val="24"/>
          <w:u w:val="single"/>
        </w:rPr>
        <w:t>Zutaten</w:t>
      </w:r>
      <w:r>
        <w:rPr>
          <w:sz w:val="24"/>
          <w:szCs w:val="24"/>
        </w:rPr>
        <w:t xml:space="preserve"> </w:t>
      </w:r>
      <w:r w:rsidR="00C4354F">
        <w:rPr>
          <w:sz w:val="24"/>
          <w:szCs w:val="24"/>
        </w:rPr>
        <w:t>(</w:t>
      </w:r>
      <w:r>
        <w:rPr>
          <w:sz w:val="24"/>
          <w:szCs w:val="24"/>
        </w:rPr>
        <w:t>für 6 Portionen</w:t>
      </w:r>
      <w:r w:rsidR="00C4354F">
        <w:rPr>
          <w:sz w:val="24"/>
          <w:szCs w:val="24"/>
        </w:rPr>
        <w:t>)</w:t>
      </w:r>
    </w:p>
    <w:p w14:paraId="327ACEB2" w14:textId="77777777" w:rsidR="00DF3BD1" w:rsidRDefault="00DF3BD1">
      <w:pPr>
        <w:rPr>
          <w:sz w:val="24"/>
          <w:szCs w:val="24"/>
        </w:rPr>
      </w:pPr>
      <w:r>
        <w:rPr>
          <w:sz w:val="24"/>
          <w:szCs w:val="24"/>
        </w:rPr>
        <w:t>500 ml Granatapfelsaft</w:t>
      </w:r>
    </w:p>
    <w:p w14:paraId="191AAEFA" w14:textId="77777777" w:rsidR="00DF3BD1" w:rsidRDefault="00DF3BD1">
      <w:pPr>
        <w:rPr>
          <w:sz w:val="24"/>
          <w:szCs w:val="24"/>
        </w:rPr>
      </w:pPr>
      <w:r>
        <w:rPr>
          <w:sz w:val="24"/>
          <w:szCs w:val="24"/>
        </w:rPr>
        <w:t>1 EL Balsamicoessig</w:t>
      </w:r>
    </w:p>
    <w:p w14:paraId="687370F1" w14:textId="77777777" w:rsidR="00DF3BD1" w:rsidRDefault="00DF3BD1">
      <w:pPr>
        <w:rPr>
          <w:sz w:val="24"/>
          <w:szCs w:val="24"/>
        </w:rPr>
      </w:pPr>
      <w:r>
        <w:rPr>
          <w:sz w:val="24"/>
          <w:szCs w:val="24"/>
        </w:rPr>
        <w:t>Salz</w:t>
      </w:r>
    </w:p>
    <w:p w14:paraId="3100E930" w14:textId="77777777" w:rsidR="00DF3BD1" w:rsidRDefault="00DF3BD1">
      <w:pPr>
        <w:rPr>
          <w:sz w:val="24"/>
          <w:szCs w:val="24"/>
        </w:rPr>
      </w:pPr>
      <w:r>
        <w:rPr>
          <w:sz w:val="24"/>
          <w:szCs w:val="24"/>
        </w:rPr>
        <w:t>225 g Bulgur</w:t>
      </w:r>
    </w:p>
    <w:p w14:paraId="4DCAC417" w14:textId="77777777" w:rsidR="00DF3BD1" w:rsidRDefault="00DF3BD1">
      <w:pPr>
        <w:rPr>
          <w:sz w:val="24"/>
          <w:szCs w:val="24"/>
        </w:rPr>
      </w:pPr>
      <w:r>
        <w:rPr>
          <w:sz w:val="24"/>
          <w:szCs w:val="24"/>
        </w:rPr>
        <w:t>4 Frühlingszwiebeln</w:t>
      </w:r>
    </w:p>
    <w:p w14:paraId="267A50D2" w14:textId="77777777" w:rsidR="00B12FAF" w:rsidRDefault="00B12FAF">
      <w:pPr>
        <w:rPr>
          <w:sz w:val="24"/>
          <w:szCs w:val="24"/>
        </w:rPr>
      </w:pPr>
      <w:r>
        <w:rPr>
          <w:sz w:val="24"/>
          <w:szCs w:val="24"/>
        </w:rPr>
        <w:t>400 g Tomaten</w:t>
      </w:r>
    </w:p>
    <w:p w14:paraId="00F24189" w14:textId="77777777" w:rsidR="00B12FAF" w:rsidRDefault="00B12FAF">
      <w:pPr>
        <w:rPr>
          <w:sz w:val="24"/>
          <w:szCs w:val="24"/>
        </w:rPr>
      </w:pPr>
      <w:r>
        <w:rPr>
          <w:sz w:val="24"/>
          <w:szCs w:val="24"/>
        </w:rPr>
        <w:t>450 g Fenchel</w:t>
      </w:r>
    </w:p>
    <w:p w14:paraId="26CE2CC1" w14:textId="77777777" w:rsidR="00B12FAF" w:rsidRDefault="00B12FAF">
      <w:pPr>
        <w:rPr>
          <w:sz w:val="24"/>
          <w:szCs w:val="24"/>
        </w:rPr>
      </w:pPr>
      <w:r>
        <w:rPr>
          <w:sz w:val="24"/>
          <w:szCs w:val="24"/>
        </w:rPr>
        <w:t>½ Bund Minze</w:t>
      </w:r>
    </w:p>
    <w:p w14:paraId="058E29E1" w14:textId="77777777" w:rsidR="00B12FAF" w:rsidRDefault="00B12FAF">
      <w:pPr>
        <w:rPr>
          <w:sz w:val="24"/>
          <w:szCs w:val="24"/>
        </w:rPr>
      </w:pPr>
      <w:r>
        <w:rPr>
          <w:sz w:val="24"/>
          <w:szCs w:val="24"/>
        </w:rPr>
        <w:t>1 Bund glatte Petersilie</w:t>
      </w:r>
    </w:p>
    <w:p w14:paraId="2EF688AC" w14:textId="77777777" w:rsidR="00B12FAF" w:rsidRDefault="00B12FAF">
      <w:pPr>
        <w:rPr>
          <w:sz w:val="24"/>
          <w:szCs w:val="24"/>
        </w:rPr>
      </w:pPr>
      <w:r>
        <w:rPr>
          <w:sz w:val="24"/>
          <w:szCs w:val="24"/>
        </w:rPr>
        <w:t>6 EL Olivenöl</w:t>
      </w:r>
    </w:p>
    <w:p w14:paraId="70AC3200" w14:textId="77777777" w:rsidR="00B12FAF" w:rsidRDefault="00B12FAF">
      <w:pPr>
        <w:rPr>
          <w:sz w:val="24"/>
          <w:szCs w:val="24"/>
        </w:rPr>
      </w:pPr>
      <w:r>
        <w:rPr>
          <w:sz w:val="24"/>
          <w:szCs w:val="24"/>
        </w:rPr>
        <w:t>3 EL Zitronensaft</w:t>
      </w:r>
    </w:p>
    <w:p w14:paraId="1D664EC5" w14:textId="55C32E99" w:rsidR="00852C2E" w:rsidRDefault="00852C2E">
      <w:pPr>
        <w:rPr>
          <w:sz w:val="24"/>
          <w:szCs w:val="24"/>
        </w:rPr>
      </w:pPr>
      <w:r>
        <w:rPr>
          <w:sz w:val="24"/>
          <w:szCs w:val="24"/>
        </w:rPr>
        <w:t>100 g weißes Tahin</w:t>
      </w:r>
    </w:p>
    <w:p w14:paraId="68B1E865" w14:textId="77777777" w:rsidR="00852C2E" w:rsidRDefault="00852C2E">
      <w:pPr>
        <w:rPr>
          <w:sz w:val="24"/>
          <w:szCs w:val="24"/>
        </w:rPr>
      </w:pPr>
      <w:r>
        <w:rPr>
          <w:sz w:val="24"/>
          <w:szCs w:val="24"/>
        </w:rPr>
        <w:t>150 g Sahnejoghurt</w:t>
      </w:r>
    </w:p>
    <w:p w14:paraId="2538EDDC" w14:textId="3BDF78DA" w:rsidR="00852C2E" w:rsidRDefault="00852C2E">
      <w:pPr>
        <w:rPr>
          <w:sz w:val="24"/>
          <w:szCs w:val="24"/>
        </w:rPr>
      </w:pPr>
      <w:r>
        <w:rPr>
          <w:sz w:val="24"/>
          <w:szCs w:val="24"/>
        </w:rPr>
        <w:t>3 EL Mineralwasser mit Kohlensäure</w:t>
      </w:r>
    </w:p>
    <w:p w14:paraId="40B38757" w14:textId="6357036D" w:rsidR="00852C2E" w:rsidRDefault="00852C2E">
      <w:pPr>
        <w:rPr>
          <w:sz w:val="24"/>
          <w:szCs w:val="24"/>
        </w:rPr>
      </w:pPr>
      <w:r>
        <w:rPr>
          <w:sz w:val="24"/>
          <w:szCs w:val="24"/>
        </w:rPr>
        <w:t>Schwarzer Pfeffer</w:t>
      </w:r>
    </w:p>
    <w:p w14:paraId="44707A64" w14:textId="12955550" w:rsidR="00852C2E" w:rsidRDefault="00852C2E">
      <w:pPr>
        <w:rPr>
          <w:sz w:val="24"/>
          <w:szCs w:val="24"/>
        </w:rPr>
      </w:pPr>
      <w:r>
        <w:rPr>
          <w:sz w:val="24"/>
          <w:szCs w:val="24"/>
        </w:rPr>
        <w:t>1 Granatapfel</w:t>
      </w:r>
    </w:p>
    <w:p w14:paraId="63142072" w14:textId="77777777" w:rsidR="00852C2E" w:rsidRDefault="00852C2E">
      <w:pPr>
        <w:rPr>
          <w:sz w:val="24"/>
          <w:szCs w:val="24"/>
        </w:rPr>
      </w:pPr>
    </w:p>
    <w:p w14:paraId="6DAF58D8" w14:textId="69FFFA38" w:rsidR="00852C2E" w:rsidRDefault="00852C2E">
      <w:pPr>
        <w:rPr>
          <w:sz w:val="24"/>
          <w:szCs w:val="24"/>
        </w:rPr>
      </w:pPr>
      <w:r>
        <w:rPr>
          <w:sz w:val="24"/>
          <w:szCs w:val="24"/>
        </w:rPr>
        <w:t>Zubereitungszeit:</w:t>
      </w:r>
      <w:r>
        <w:rPr>
          <w:sz w:val="24"/>
          <w:szCs w:val="24"/>
        </w:rPr>
        <w:tab/>
        <w:t>25 Minuten</w:t>
      </w:r>
    </w:p>
    <w:p w14:paraId="59B41162" w14:textId="48BAA187" w:rsidR="00852C2E" w:rsidRPr="00A74EC7" w:rsidRDefault="00852C2E" w:rsidP="00B40E8C">
      <w:pPr>
        <w:pStyle w:val="ListParagraph"/>
        <w:numPr>
          <w:ilvl w:val="0"/>
          <w:numId w:val="1178"/>
        </w:numPr>
        <w:spacing w:after="120"/>
        <w:ind w:left="714" w:hanging="357"/>
        <w:contextualSpacing w:val="0"/>
        <w:jc w:val="both"/>
        <w:rPr>
          <w:sz w:val="24"/>
          <w:szCs w:val="24"/>
        </w:rPr>
      </w:pPr>
      <w:r w:rsidRPr="00A74EC7">
        <w:rPr>
          <w:sz w:val="24"/>
          <w:szCs w:val="24"/>
        </w:rPr>
        <w:t>Granatap</w:t>
      </w:r>
      <w:r w:rsidR="00A74EC7" w:rsidRPr="00A74EC7">
        <w:rPr>
          <w:sz w:val="24"/>
          <w:szCs w:val="24"/>
        </w:rPr>
        <w:t>f</w:t>
      </w:r>
      <w:r w:rsidRPr="00A74EC7">
        <w:rPr>
          <w:sz w:val="24"/>
          <w:szCs w:val="24"/>
        </w:rPr>
        <w:t xml:space="preserve">elsaft mit Essig in einem Topf kurz aufkochen und bei niedriger Hitze sirupartig einkochen lassen. </w:t>
      </w:r>
      <w:r w:rsidR="00E37EB7" w:rsidRPr="00A74EC7">
        <w:rPr>
          <w:sz w:val="24"/>
          <w:szCs w:val="24"/>
        </w:rPr>
        <w:t>Vom Herd nehmen und abkühlen lassen. Sollte der Sirup nach dem Abkühlen zu dick sein, mit etwas Wasser wieder verdünnen.</w:t>
      </w:r>
    </w:p>
    <w:p w14:paraId="008FA0C5" w14:textId="1F4F433A" w:rsidR="00E37EB7" w:rsidRPr="00A74EC7" w:rsidRDefault="00E37EB7" w:rsidP="00B40E8C">
      <w:pPr>
        <w:pStyle w:val="ListParagraph"/>
        <w:numPr>
          <w:ilvl w:val="0"/>
          <w:numId w:val="1178"/>
        </w:numPr>
        <w:spacing w:after="120"/>
        <w:ind w:left="714" w:hanging="357"/>
        <w:contextualSpacing w:val="0"/>
        <w:jc w:val="both"/>
        <w:rPr>
          <w:sz w:val="24"/>
          <w:szCs w:val="24"/>
        </w:rPr>
      </w:pPr>
      <w:r w:rsidRPr="00A74EC7">
        <w:rPr>
          <w:sz w:val="24"/>
          <w:szCs w:val="24"/>
        </w:rPr>
        <w:t>400 ml Wasser mit etwas Salz zum Kochen bringen. Bulgur hinzugeben, umrühren und kurz aufkochen. Vom Herd nehmen und zugedeckt 30 Minuten quellen lassen. Restliches Wasser im Sieb abtropfen lassen.</w:t>
      </w:r>
    </w:p>
    <w:p w14:paraId="76A89A67" w14:textId="0CBB6A0F" w:rsidR="00E83166" w:rsidRPr="00A74EC7" w:rsidRDefault="00E37EB7" w:rsidP="00B40E8C">
      <w:pPr>
        <w:pStyle w:val="ListParagraph"/>
        <w:numPr>
          <w:ilvl w:val="0"/>
          <w:numId w:val="1178"/>
        </w:numPr>
        <w:spacing w:after="120"/>
        <w:ind w:left="714" w:hanging="357"/>
        <w:contextualSpacing w:val="0"/>
        <w:jc w:val="both"/>
        <w:rPr>
          <w:sz w:val="24"/>
          <w:szCs w:val="24"/>
        </w:rPr>
      </w:pPr>
      <w:r w:rsidRPr="00A74EC7">
        <w:rPr>
          <w:sz w:val="24"/>
          <w:szCs w:val="24"/>
        </w:rPr>
        <w:t>Frühlingszwiebeln</w:t>
      </w:r>
      <w:r w:rsidR="00CE6116" w:rsidRPr="00A74EC7">
        <w:rPr>
          <w:sz w:val="24"/>
          <w:szCs w:val="24"/>
        </w:rPr>
        <w:t xml:space="preserve"> putzen und in feine Ringe schneiden. Tomaten vierteln, entkernen und klein schneiden. Fenchel putze</w:t>
      </w:r>
      <w:r w:rsidR="004F68CC" w:rsidRPr="00A74EC7">
        <w:rPr>
          <w:sz w:val="24"/>
          <w:szCs w:val="24"/>
        </w:rPr>
        <w:t>n und in ca. 5 mm große Würfel schneiden. Minze- und Petersilienblätter von den Stielen zupfen und grob hacken. Bulgur mit 3 EL Öl, 1 EL Zitronensaft, Zwiebeln, To</w:t>
      </w:r>
      <w:r w:rsidR="00A74EC7" w:rsidRPr="00A74EC7">
        <w:rPr>
          <w:sz w:val="24"/>
          <w:szCs w:val="24"/>
        </w:rPr>
        <w:t>ma</w:t>
      </w:r>
      <w:r w:rsidR="004F68CC" w:rsidRPr="00A74EC7">
        <w:rPr>
          <w:sz w:val="24"/>
          <w:szCs w:val="24"/>
        </w:rPr>
        <w:t xml:space="preserve">ten und Fenchel </w:t>
      </w:r>
      <w:r w:rsidR="00F172AC" w:rsidRPr="00A74EC7">
        <w:rPr>
          <w:sz w:val="24"/>
          <w:szCs w:val="24"/>
        </w:rPr>
        <w:t xml:space="preserve">mischen. Die Kräuter zugeben und mit Salz und Pfeffer würzen. </w:t>
      </w:r>
    </w:p>
    <w:p w14:paraId="39030424" w14:textId="14B7181E" w:rsidR="00F172AC" w:rsidRPr="00A74EC7" w:rsidRDefault="00F172AC" w:rsidP="00B40E8C">
      <w:pPr>
        <w:pStyle w:val="ListParagraph"/>
        <w:numPr>
          <w:ilvl w:val="0"/>
          <w:numId w:val="1178"/>
        </w:numPr>
        <w:spacing w:after="120"/>
        <w:ind w:left="714" w:hanging="357"/>
        <w:contextualSpacing w:val="0"/>
        <w:jc w:val="both"/>
        <w:rPr>
          <w:sz w:val="24"/>
          <w:szCs w:val="24"/>
        </w:rPr>
      </w:pPr>
      <w:r w:rsidRPr="00A74EC7">
        <w:rPr>
          <w:sz w:val="24"/>
          <w:szCs w:val="24"/>
        </w:rPr>
        <w:t>Tahin, Joghurt, Mineralwasser, restliches Olivenöl und Zitronensaft verrühren</w:t>
      </w:r>
      <w:r w:rsidR="00A74EC7" w:rsidRPr="00A74EC7">
        <w:rPr>
          <w:sz w:val="24"/>
          <w:szCs w:val="24"/>
        </w:rPr>
        <w:t xml:space="preserve">. Mit Salz und Pfeffer abschmecken und </w:t>
      </w:r>
      <w:r w:rsidR="0051389C" w:rsidRPr="00A74EC7">
        <w:rPr>
          <w:sz w:val="24"/>
          <w:szCs w:val="24"/>
        </w:rPr>
        <w:t>kaltstellen</w:t>
      </w:r>
      <w:r w:rsidR="00A74EC7" w:rsidRPr="00A74EC7">
        <w:rPr>
          <w:sz w:val="24"/>
          <w:szCs w:val="24"/>
        </w:rPr>
        <w:t>.</w:t>
      </w:r>
    </w:p>
    <w:p w14:paraId="3208112B" w14:textId="0A950E8D" w:rsidR="00A74EC7" w:rsidRDefault="00A74EC7" w:rsidP="00B40E8C">
      <w:pPr>
        <w:pStyle w:val="ListParagraph"/>
        <w:numPr>
          <w:ilvl w:val="0"/>
          <w:numId w:val="1178"/>
        </w:numPr>
        <w:spacing w:after="120"/>
        <w:ind w:left="714" w:hanging="357"/>
        <w:contextualSpacing w:val="0"/>
        <w:jc w:val="both"/>
        <w:rPr>
          <w:sz w:val="24"/>
          <w:szCs w:val="24"/>
        </w:rPr>
      </w:pPr>
      <w:r w:rsidRPr="00A74EC7">
        <w:rPr>
          <w:sz w:val="24"/>
          <w:szCs w:val="24"/>
        </w:rPr>
        <w:lastRenderedPageBreak/>
        <w:t>Granatapfel aufbrechen und Kerne herauslösen. Salat mit den Kernen bestreut servieren. Dazu den Joghurtdip und Sirup zum Beträufeln separat reichen.</w:t>
      </w:r>
    </w:p>
    <w:p w14:paraId="7084B0ED" w14:textId="77777777" w:rsidR="009D45B7" w:rsidRDefault="009D45B7" w:rsidP="009D45B7">
      <w:pPr>
        <w:jc w:val="both"/>
        <w:rPr>
          <w:sz w:val="24"/>
          <w:szCs w:val="24"/>
        </w:rPr>
      </w:pPr>
    </w:p>
    <w:p w14:paraId="7268B2A0" w14:textId="13D28E9D" w:rsidR="009D45B7" w:rsidRPr="009D45B7" w:rsidRDefault="009D45B7" w:rsidP="00B07CE7">
      <w:pPr>
        <w:ind w:left="1416" w:hanging="1416"/>
        <w:jc w:val="both"/>
        <w:rPr>
          <w:sz w:val="24"/>
          <w:szCs w:val="24"/>
        </w:rPr>
      </w:pPr>
      <w:r>
        <w:rPr>
          <w:sz w:val="24"/>
          <w:szCs w:val="24"/>
        </w:rPr>
        <w:t>Kommentar:</w:t>
      </w:r>
      <w:r w:rsidR="00B07CE7">
        <w:rPr>
          <w:sz w:val="24"/>
          <w:szCs w:val="24"/>
        </w:rPr>
        <w:tab/>
      </w:r>
      <w:r>
        <w:rPr>
          <w:sz w:val="24"/>
          <w:szCs w:val="24"/>
        </w:rPr>
        <w:t xml:space="preserve">Ich finde die libanesische Küche wirklich sehr gut. Und </w:t>
      </w:r>
      <w:r w:rsidR="005364C5">
        <w:rPr>
          <w:sz w:val="24"/>
          <w:szCs w:val="24"/>
        </w:rPr>
        <w:t>in das Land möchte ich unbedingt einmal reisen. Ich stelle es mir traumhaft vor. Obwohl die politische Situation dort schon seit Jahrzehnten katastrophal ist. Als ich Kind war, war der Libanon jeden Tag in den Nachrichten, weil sich irgendwelche Terroranschläge ereignet haben oder auch westliche Bürgerinnen und Bürger entführt wurden und erst nach Jahren wieder frei kamen. Aber nichtsdestotrotz, mich reizt dieses Land.</w:t>
      </w:r>
    </w:p>
    <w:p w14:paraId="46056C70" w14:textId="7A8F44E3" w:rsidR="000F5AAD" w:rsidRDefault="00CE6116">
      <w:pPr>
        <w:rPr>
          <w:sz w:val="24"/>
          <w:szCs w:val="24"/>
        </w:rPr>
      </w:pPr>
      <w:r>
        <w:rPr>
          <w:sz w:val="24"/>
          <w:szCs w:val="24"/>
        </w:rPr>
        <w:br w:type="page"/>
      </w:r>
    </w:p>
    <w:p w14:paraId="0F1E36DB" w14:textId="792AD08A" w:rsidR="00CE6116" w:rsidRDefault="000F5AAD" w:rsidP="00627157">
      <w:pPr>
        <w:pStyle w:val="Heading2"/>
        <w:spacing w:after="240"/>
      </w:pPr>
      <w:r>
        <w:lastRenderedPageBreak/>
        <w:t>Bulgursalat mit Gurke und Tomate</w:t>
      </w:r>
      <w:r w:rsidR="00FA0C59">
        <w:rPr>
          <w:rStyle w:val="FootnoteReference"/>
        </w:rPr>
        <w:footnoteReference w:id="181"/>
      </w:r>
      <w:r>
        <w:t xml:space="preserve"> </w:t>
      </w:r>
    </w:p>
    <w:p w14:paraId="7893E6C3" w14:textId="7C4E5F35" w:rsidR="007010DB" w:rsidRDefault="007010DB">
      <w:pPr>
        <w:rPr>
          <w:sz w:val="24"/>
          <w:szCs w:val="24"/>
        </w:rPr>
      </w:pPr>
      <w:r w:rsidRPr="00627157">
        <w:rPr>
          <w:sz w:val="24"/>
          <w:szCs w:val="24"/>
          <w:u w:val="single"/>
        </w:rPr>
        <w:t>Zutaten</w:t>
      </w:r>
      <w:r>
        <w:rPr>
          <w:sz w:val="24"/>
          <w:szCs w:val="24"/>
        </w:rPr>
        <w:t xml:space="preserve"> </w:t>
      </w:r>
      <w:r w:rsidR="00627157">
        <w:rPr>
          <w:sz w:val="24"/>
          <w:szCs w:val="24"/>
        </w:rPr>
        <w:t>(</w:t>
      </w:r>
      <w:r>
        <w:rPr>
          <w:sz w:val="24"/>
          <w:szCs w:val="24"/>
        </w:rPr>
        <w:t xml:space="preserve">für </w:t>
      </w:r>
      <w:r w:rsidR="00A22738">
        <w:rPr>
          <w:sz w:val="24"/>
          <w:szCs w:val="24"/>
        </w:rPr>
        <w:t>4 Portionen</w:t>
      </w:r>
      <w:r w:rsidR="00627157">
        <w:rPr>
          <w:sz w:val="24"/>
          <w:szCs w:val="24"/>
        </w:rPr>
        <w:t>):</w:t>
      </w:r>
    </w:p>
    <w:p w14:paraId="5CA00A3E" w14:textId="3CAA7978" w:rsidR="00A22738" w:rsidRDefault="00A22738">
      <w:pPr>
        <w:rPr>
          <w:sz w:val="24"/>
          <w:szCs w:val="24"/>
        </w:rPr>
      </w:pPr>
      <w:r>
        <w:rPr>
          <w:sz w:val="24"/>
          <w:szCs w:val="24"/>
        </w:rPr>
        <w:t>250 g Bulgur</w:t>
      </w:r>
    </w:p>
    <w:p w14:paraId="4C7EBD1C" w14:textId="2E3D14DD" w:rsidR="00A22738" w:rsidRDefault="00A22738">
      <w:pPr>
        <w:rPr>
          <w:sz w:val="24"/>
          <w:szCs w:val="24"/>
        </w:rPr>
      </w:pPr>
      <w:r>
        <w:rPr>
          <w:sz w:val="24"/>
          <w:szCs w:val="24"/>
        </w:rPr>
        <w:t>Saft von ½ Zitrone</w:t>
      </w:r>
    </w:p>
    <w:p w14:paraId="1A905FE0" w14:textId="78822073" w:rsidR="00A22738" w:rsidRDefault="00A22738">
      <w:pPr>
        <w:rPr>
          <w:sz w:val="24"/>
          <w:szCs w:val="24"/>
        </w:rPr>
      </w:pPr>
      <w:r>
        <w:rPr>
          <w:sz w:val="24"/>
          <w:szCs w:val="24"/>
        </w:rPr>
        <w:t>½ l</w:t>
      </w:r>
      <w:r w:rsidR="002519B9">
        <w:rPr>
          <w:sz w:val="24"/>
          <w:szCs w:val="24"/>
        </w:rPr>
        <w:t xml:space="preserve"> </w:t>
      </w:r>
      <w:r>
        <w:rPr>
          <w:sz w:val="24"/>
          <w:szCs w:val="24"/>
        </w:rPr>
        <w:t>Gemüsebrühe</w:t>
      </w:r>
    </w:p>
    <w:p w14:paraId="6B66EE25" w14:textId="10801401" w:rsidR="00A22738" w:rsidRDefault="00A22738">
      <w:pPr>
        <w:rPr>
          <w:sz w:val="24"/>
          <w:szCs w:val="24"/>
        </w:rPr>
      </w:pPr>
      <w:r>
        <w:rPr>
          <w:sz w:val="24"/>
          <w:szCs w:val="24"/>
        </w:rPr>
        <w:t>100 g getrocknete Tomaten (in Öl)</w:t>
      </w:r>
    </w:p>
    <w:p w14:paraId="463394D9" w14:textId="35EF5507" w:rsidR="00A22738" w:rsidRDefault="00A22738">
      <w:pPr>
        <w:rPr>
          <w:sz w:val="24"/>
          <w:szCs w:val="24"/>
        </w:rPr>
      </w:pPr>
      <w:r>
        <w:rPr>
          <w:sz w:val="24"/>
          <w:szCs w:val="24"/>
        </w:rPr>
        <w:t>1 Salatgurke</w:t>
      </w:r>
    </w:p>
    <w:p w14:paraId="71FFEE6A" w14:textId="018A2035" w:rsidR="00A22738" w:rsidRDefault="00A22738">
      <w:pPr>
        <w:rPr>
          <w:sz w:val="24"/>
          <w:szCs w:val="24"/>
        </w:rPr>
      </w:pPr>
      <w:r>
        <w:rPr>
          <w:sz w:val="24"/>
          <w:szCs w:val="24"/>
        </w:rPr>
        <w:t xml:space="preserve">150 g </w:t>
      </w:r>
      <w:r w:rsidR="002519B9">
        <w:rPr>
          <w:sz w:val="24"/>
          <w:szCs w:val="24"/>
        </w:rPr>
        <w:t>K</w:t>
      </w:r>
      <w:r>
        <w:rPr>
          <w:sz w:val="24"/>
          <w:szCs w:val="24"/>
        </w:rPr>
        <w:t>ichererbsen (aus der Dose)</w:t>
      </w:r>
    </w:p>
    <w:p w14:paraId="2DA50A9B" w14:textId="3E5F43FD" w:rsidR="002519B9" w:rsidRDefault="002519B9">
      <w:pPr>
        <w:rPr>
          <w:sz w:val="24"/>
          <w:szCs w:val="24"/>
        </w:rPr>
      </w:pPr>
      <w:r>
        <w:rPr>
          <w:sz w:val="24"/>
          <w:szCs w:val="24"/>
        </w:rPr>
        <w:t>3 Frühlingszwiebeln</w:t>
      </w:r>
    </w:p>
    <w:p w14:paraId="5144B89C" w14:textId="5CFE49B0" w:rsidR="002519B9" w:rsidRDefault="002519B9">
      <w:pPr>
        <w:rPr>
          <w:sz w:val="24"/>
          <w:szCs w:val="24"/>
        </w:rPr>
      </w:pPr>
      <w:r>
        <w:rPr>
          <w:sz w:val="24"/>
          <w:szCs w:val="24"/>
        </w:rPr>
        <w:t>Je 1 Bund Petersilie und Minze</w:t>
      </w:r>
    </w:p>
    <w:p w14:paraId="018F286B" w14:textId="7AA2EA3C" w:rsidR="002519B9" w:rsidRDefault="005A58FF">
      <w:pPr>
        <w:rPr>
          <w:sz w:val="24"/>
          <w:szCs w:val="24"/>
        </w:rPr>
      </w:pPr>
      <w:r>
        <w:rPr>
          <w:sz w:val="24"/>
          <w:szCs w:val="24"/>
        </w:rPr>
        <w:t>4 El Olivenöl</w:t>
      </w:r>
    </w:p>
    <w:p w14:paraId="5D35E8A3" w14:textId="501DCF61" w:rsidR="005A58FF" w:rsidRDefault="005A58FF">
      <w:pPr>
        <w:rPr>
          <w:sz w:val="24"/>
          <w:szCs w:val="24"/>
        </w:rPr>
      </w:pPr>
      <w:r>
        <w:rPr>
          <w:sz w:val="24"/>
          <w:szCs w:val="24"/>
        </w:rPr>
        <w:t>4 EL Zitronensaft</w:t>
      </w:r>
    </w:p>
    <w:p w14:paraId="5E2EB79A" w14:textId="17E1BEFD" w:rsidR="005A58FF" w:rsidRDefault="005A58FF">
      <w:pPr>
        <w:rPr>
          <w:sz w:val="24"/>
          <w:szCs w:val="24"/>
        </w:rPr>
      </w:pPr>
      <w:r>
        <w:rPr>
          <w:sz w:val="24"/>
          <w:szCs w:val="24"/>
        </w:rPr>
        <w:t>Salz, Pfeffer</w:t>
      </w:r>
    </w:p>
    <w:p w14:paraId="20542560" w14:textId="6BEA2A01" w:rsidR="005A58FF" w:rsidRDefault="005A58FF">
      <w:pPr>
        <w:rPr>
          <w:sz w:val="24"/>
          <w:szCs w:val="24"/>
        </w:rPr>
      </w:pPr>
      <w:r>
        <w:rPr>
          <w:sz w:val="24"/>
          <w:szCs w:val="24"/>
        </w:rPr>
        <w:t>4 Tomaten</w:t>
      </w:r>
    </w:p>
    <w:p w14:paraId="503744CA" w14:textId="6995B9C2" w:rsidR="005A58FF" w:rsidRDefault="005A58FF">
      <w:pPr>
        <w:rPr>
          <w:sz w:val="24"/>
          <w:szCs w:val="24"/>
        </w:rPr>
      </w:pPr>
      <w:r>
        <w:rPr>
          <w:sz w:val="24"/>
          <w:szCs w:val="24"/>
        </w:rPr>
        <w:t>200 g Feta</w:t>
      </w:r>
    </w:p>
    <w:p w14:paraId="2D674518" w14:textId="77777777" w:rsidR="005A58FF" w:rsidRDefault="005A58FF">
      <w:pPr>
        <w:rPr>
          <w:sz w:val="24"/>
          <w:szCs w:val="24"/>
        </w:rPr>
      </w:pPr>
    </w:p>
    <w:p w14:paraId="3DC930BF" w14:textId="56959A0C" w:rsidR="005A58FF" w:rsidRDefault="005A58FF">
      <w:pPr>
        <w:rPr>
          <w:sz w:val="24"/>
          <w:szCs w:val="24"/>
        </w:rPr>
      </w:pPr>
      <w:r>
        <w:rPr>
          <w:sz w:val="24"/>
          <w:szCs w:val="24"/>
        </w:rPr>
        <w:t>Zubereitung:</w:t>
      </w:r>
    </w:p>
    <w:p w14:paraId="6F04DBC7" w14:textId="2DC5FE98" w:rsidR="005A58FF" w:rsidRPr="00627157" w:rsidRDefault="005A58FF" w:rsidP="00B40E8C">
      <w:pPr>
        <w:pStyle w:val="ListParagraph"/>
        <w:numPr>
          <w:ilvl w:val="0"/>
          <w:numId w:val="1747"/>
        </w:numPr>
        <w:ind w:left="714" w:hanging="357"/>
        <w:contextualSpacing w:val="0"/>
        <w:jc w:val="both"/>
        <w:rPr>
          <w:sz w:val="24"/>
          <w:szCs w:val="24"/>
        </w:rPr>
      </w:pPr>
      <w:r w:rsidRPr="00627157">
        <w:rPr>
          <w:sz w:val="24"/>
          <w:szCs w:val="24"/>
        </w:rPr>
        <w:t xml:space="preserve">Den Bulgur mit dem Zitronensaft und der Brühe </w:t>
      </w:r>
      <w:r w:rsidR="00FE37A2" w:rsidRPr="00627157">
        <w:rPr>
          <w:sz w:val="24"/>
          <w:szCs w:val="24"/>
        </w:rPr>
        <w:t>a</w:t>
      </w:r>
      <w:r w:rsidRPr="00627157">
        <w:rPr>
          <w:sz w:val="24"/>
          <w:szCs w:val="24"/>
        </w:rPr>
        <w:t>ufkochen. Die Herdplatte aussch</w:t>
      </w:r>
      <w:r w:rsidR="00FE37A2" w:rsidRPr="00627157">
        <w:rPr>
          <w:sz w:val="24"/>
          <w:szCs w:val="24"/>
        </w:rPr>
        <w:t>alten und en Bulgur 20-30 Minuten quellen lassen.</w:t>
      </w:r>
    </w:p>
    <w:p w14:paraId="5EA7AA37" w14:textId="302AAD9D" w:rsidR="00FE37A2" w:rsidRPr="00627157" w:rsidRDefault="00FE37A2" w:rsidP="00B40E8C">
      <w:pPr>
        <w:pStyle w:val="ListParagraph"/>
        <w:numPr>
          <w:ilvl w:val="0"/>
          <w:numId w:val="1747"/>
        </w:numPr>
        <w:ind w:left="714" w:hanging="357"/>
        <w:contextualSpacing w:val="0"/>
        <w:jc w:val="both"/>
        <w:rPr>
          <w:sz w:val="24"/>
          <w:szCs w:val="24"/>
        </w:rPr>
      </w:pPr>
      <w:r w:rsidRPr="00627157">
        <w:rPr>
          <w:sz w:val="24"/>
          <w:szCs w:val="24"/>
        </w:rPr>
        <w:t>Die getrockneten Tomaten hacken. Die gurke schälen, längs halbieren und mit einem Löffel die Kerne entfernen. Die Gurkenhälften in kleine Würfel schneiden. Die Kichererbsen in ein Sieb gießen und abtropfen lassen.</w:t>
      </w:r>
    </w:p>
    <w:p w14:paraId="3E2DC015" w14:textId="77905EE9" w:rsidR="00117106" w:rsidRPr="00627157" w:rsidRDefault="00117106" w:rsidP="00B40E8C">
      <w:pPr>
        <w:pStyle w:val="ListParagraph"/>
        <w:numPr>
          <w:ilvl w:val="0"/>
          <w:numId w:val="1747"/>
        </w:numPr>
        <w:ind w:left="714" w:hanging="357"/>
        <w:contextualSpacing w:val="0"/>
        <w:jc w:val="both"/>
        <w:rPr>
          <w:sz w:val="24"/>
          <w:szCs w:val="24"/>
        </w:rPr>
      </w:pPr>
      <w:r w:rsidRPr="00627157">
        <w:rPr>
          <w:sz w:val="24"/>
          <w:szCs w:val="24"/>
        </w:rPr>
        <w:t>Die Frühlingszwiebeln putzen, waschen und in feine Ringe schneiden. Die Kräuter waschen und trocken schütteln, die Blätter zupfen und fein hacken. Den Bulgur in einer großen Schüssel mit den vorbereiteten Zutaten mischen. Das Olivenöl mit Zitronensaft, Salz, Pfeffer und nach Belieben mit Kreuzkümmel verrühren und unter den Salat mischen. Den Salat kurz ziehen lassen und vor dem Servieren noch einmal abschmecken.</w:t>
      </w:r>
    </w:p>
    <w:p w14:paraId="2DAA0242" w14:textId="1C6849E9" w:rsidR="00117106" w:rsidRDefault="00117106" w:rsidP="00B40E8C">
      <w:pPr>
        <w:pStyle w:val="ListParagraph"/>
        <w:numPr>
          <w:ilvl w:val="0"/>
          <w:numId w:val="1747"/>
        </w:numPr>
        <w:ind w:left="714" w:hanging="357"/>
        <w:contextualSpacing w:val="0"/>
        <w:jc w:val="both"/>
        <w:rPr>
          <w:sz w:val="24"/>
          <w:szCs w:val="24"/>
        </w:rPr>
      </w:pPr>
      <w:r w:rsidRPr="00627157">
        <w:rPr>
          <w:sz w:val="24"/>
          <w:szCs w:val="24"/>
        </w:rPr>
        <w:t xml:space="preserve">Die </w:t>
      </w:r>
      <w:r w:rsidR="00627157" w:rsidRPr="00627157">
        <w:rPr>
          <w:sz w:val="24"/>
          <w:szCs w:val="24"/>
        </w:rPr>
        <w:t>T</w:t>
      </w:r>
      <w:r w:rsidRPr="00627157">
        <w:rPr>
          <w:sz w:val="24"/>
          <w:szCs w:val="24"/>
        </w:rPr>
        <w:t>omaten waschen und in Spalten schneiden</w:t>
      </w:r>
      <w:r w:rsidR="00771F66" w:rsidRPr="00627157">
        <w:rPr>
          <w:sz w:val="24"/>
          <w:szCs w:val="24"/>
        </w:rPr>
        <w:t>, dabei die Stielansätze entfernen. Den Schafskäse mit der Gabel zerbröckeln. Den Salat auf Schälchen verteilen</w:t>
      </w:r>
      <w:r w:rsidR="00627157" w:rsidRPr="00627157">
        <w:rPr>
          <w:sz w:val="24"/>
          <w:szCs w:val="24"/>
        </w:rPr>
        <w:t xml:space="preserve"> und mit den Tomaten und dem Schafskäse anrichten.</w:t>
      </w:r>
    </w:p>
    <w:p w14:paraId="476AE3C1" w14:textId="64BBDE99" w:rsidR="000B1300" w:rsidRDefault="000B1300" w:rsidP="00CC1911">
      <w:pPr>
        <w:pStyle w:val="Heading2"/>
        <w:spacing w:after="240"/>
      </w:pPr>
      <w:r>
        <w:lastRenderedPageBreak/>
        <w:t>Bulgursalat</w:t>
      </w:r>
      <w:r w:rsidR="00CC1911">
        <w:rPr>
          <w:rStyle w:val="FootnoteReference"/>
        </w:rPr>
        <w:footnoteReference w:id="182"/>
      </w:r>
      <w:r>
        <w:t xml:space="preserve"> </w:t>
      </w:r>
    </w:p>
    <w:p w14:paraId="2A7AA30E" w14:textId="77777777" w:rsidR="000B1300" w:rsidRDefault="000B1300">
      <w:pPr>
        <w:rPr>
          <w:sz w:val="24"/>
          <w:szCs w:val="24"/>
        </w:rPr>
      </w:pPr>
      <w:r w:rsidRPr="00CC1911">
        <w:rPr>
          <w:sz w:val="24"/>
          <w:szCs w:val="24"/>
          <w:u w:val="single"/>
        </w:rPr>
        <w:t>Zutaten</w:t>
      </w:r>
      <w:r>
        <w:rPr>
          <w:sz w:val="24"/>
          <w:szCs w:val="24"/>
        </w:rPr>
        <w:t xml:space="preserve"> für 4 Portionen</w:t>
      </w:r>
    </w:p>
    <w:p w14:paraId="503C3236" w14:textId="77777777" w:rsidR="000B1300" w:rsidRDefault="000B1300">
      <w:pPr>
        <w:rPr>
          <w:sz w:val="24"/>
          <w:szCs w:val="24"/>
        </w:rPr>
      </w:pPr>
      <w:r>
        <w:rPr>
          <w:sz w:val="24"/>
          <w:szCs w:val="24"/>
        </w:rPr>
        <w:t>200 g Bulgur</w:t>
      </w:r>
    </w:p>
    <w:p w14:paraId="022C80E4" w14:textId="77777777" w:rsidR="000B1300" w:rsidRDefault="000B1300">
      <w:pPr>
        <w:rPr>
          <w:sz w:val="24"/>
          <w:szCs w:val="24"/>
        </w:rPr>
      </w:pPr>
      <w:r>
        <w:rPr>
          <w:sz w:val="24"/>
          <w:szCs w:val="24"/>
        </w:rPr>
        <w:t>Salz</w:t>
      </w:r>
    </w:p>
    <w:p w14:paraId="06BC0E6D" w14:textId="77777777" w:rsidR="000B1300" w:rsidRDefault="000B1300">
      <w:pPr>
        <w:rPr>
          <w:sz w:val="24"/>
          <w:szCs w:val="24"/>
        </w:rPr>
      </w:pPr>
      <w:r>
        <w:rPr>
          <w:sz w:val="24"/>
          <w:szCs w:val="24"/>
        </w:rPr>
        <w:t>1 Bund Frühlingszwiebeln</w:t>
      </w:r>
    </w:p>
    <w:p w14:paraId="4149E6F2" w14:textId="77777777" w:rsidR="000B1300" w:rsidRDefault="000B1300">
      <w:pPr>
        <w:rPr>
          <w:sz w:val="24"/>
          <w:szCs w:val="24"/>
        </w:rPr>
      </w:pPr>
      <w:r>
        <w:rPr>
          <w:sz w:val="24"/>
          <w:szCs w:val="24"/>
        </w:rPr>
        <w:t>1 Bund Petersilie</w:t>
      </w:r>
    </w:p>
    <w:p w14:paraId="64FD43D1" w14:textId="77777777" w:rsidR="000B1300" w:rsidRDefault="000B1300">
      <w:pPr>
        <w:rPr>
          <w:sz w:val="24"/>
          <w:szCs w:val="24"/>
        </w:rPr>
      </w:pPr>
      <w:r>
        <w:rPr>
          <w:sz w:val="24"/>
          <w:szCs w:val="24"/>
        </w:rPr>
        <w:t>1 Bund Minze</w:t>
      </w:r>
    </w:p>
    <w:p w14:paraId="4EB8E261" w14:textId="77777777" w:rsidR="000B1300" w:rsidRDefault="000B1300">
      <w:pPr>
        <w:rPr>
          <w:sz w:val="24"/>
          <w:szCs w:val="24"/>
        </w:rPr>
      </w:pPr>
      <w:r>
        <w:rPr>
          <w:sz w:val="24"/>
          <w:szCs w:val="24"/>
        </w:rPr>
        <w:t>4 Tomaten</w:t>
      </w:r>
    </w:p>
    <w:p w14:paraId="3BDC6BEB" w14:textId="77777777" w:rsidR="000B1300" w:rsidRDefault="000B1300">
      <w:pPr>
        <w:rPr>
          <w:sz w:val="24"/>
          <w:szCs w:val="24"/>
        </w:rPr>
      </w:pPr>
      <w:r>
        <w:rPr>
          <w:sz w:val="24"/>
          <w:szCs w:val="24"/>
        </w:rPr>
        <w:t>½ Salatgurke</w:t>
      </w:r>
    </w:p>
    <w:p w14:paraId="3C0A6794" w14:textId="77777777" w:rsidR="00276A6E" w:rsidRDefault="000B1300">
      <w:pPr>
        <w:rPr>
          <w:sz w:val="24"/>
          <w:szCs w:val="24"/>
        </w:rPr>
      </w:pPr>
      <w:r>
        <w:rPr>
          <w:sz w:val="24"/>
          <w:szCs w:val="24"/>
        </w:rPr>
        <w:t>4</w:t>
      </w:r>
      <w:r w:rsidR="00276A6E">
        <w:rPr>
          <w:sz w:val="24"/>
          <w:szCs w:val="24"/>
        </w:rPr>
        <w:t xml:space="preserve"> EL Zitronensaft</w:t>
      </w:r>
    </w:p>
    <w:p w14:paraId="165B55F1" w14:textId="77777777" w:rsidR="00276A6E" w:rsidRDefault="00276A6E">
      <w:pPr>
        <w:rPr>
          <w:sz w:val="24"/>
          <w:szCs w:val="24"/>
        </w:rPr>
      </w:pPr>
      <w:r>
        <w:rPr>
          <w:sz w:val="24"/>
          <w:szCs w:val="24"/>
        </w:rPr>
        <w:t>6 EL Olivenöl</w:t>
      </w:r>
    </w:p>
    <w:p w14:paraId="02B67A0C" w14:textId="77777777" w:rsidR="00276A6E" w:rsidRDefault="00276A6E">
      <w:pPr>
        <w:rPr>
          <w:sz w:val="24"/>
          <w:szCs w:val="24"/>
        </w:rPr>
      </w:pPr>
      <w:r>
        <w:rPr>
          <w:sz w:val="24"/>
          <w:szCs w:val="24"/>
        </w:rPr>
        <w:t>Pfeffer</w:t>
      </w:r>
    </w:p>
    <w:p w14:paraId="66922361" w14:textId="77777777" w:rsidR="00276A6E" w:rsidRDefault="00276A6E">
      <w:pPr>
        <w:rPr>
          <w:sz w:val="24"/>
          <w:szCs w:val="24"/>
        </w:rPr>
      </w:pPr>
      <w:r>
        <w:rPr>
          <w:sz w:val="24"/>
          <w:szCs w:val="24"/>
        </w:rPr>
        <w:t>Kreuzkümmel</w:t>
      </w:r>
    </w:p>
    <w:p w14:paraId="13202B33" w14:textId="77777777" w:rsidR="00276A6E" w:rsidRDefault="00276A6E">
      <w:pPr>
        <w:rPr>
          <w:sz w:val="24"/>
          <w:szCs w:val="24"/>
        </w:rPr>
      </w:pPr>
    </w:p>
    <w:p w14:paraId="06E29B06" w14:textId="77777777" w:rsidR="00276A6E" w:rsidRDefault="00276A6E">
      <w:pPr>
        <w:rPr>
          <w:sz w:val="24"/>
          <w:szCs w:val="24"/>
        </w:rPr>
      </w:pPr>
      <w:r>
        <w:rPr>
          <w:sz w:val="24"/>
          <w:szCs w:val="24"/>
        </w:rPr>
        <w:t>Zubereitungszeit:</w:t>
      </w:r>
      <w:r>
        <w:rPr>
          <w:sz w:val="24"/>
          <w:szCs w:val="24"/>
        </w:rPr>
        <w:tab/>
        <w:t>30 Minuten plus 1 Stunde Quellzeit</w:t>
      </w:r>
    </w:p>
    <w:p w14:paraId="7AE0F600" w14:textId="77777777" w:rsidR="00276A6E" w:rsidRPr="00CC1911" w:rsidRDefault="00276A6E" w:rsidP="00B40E8C">
      <w:pPr>
        <w:pStyle w:val="ListParagraph"/>
        <w:numPr>
          <w:ilvl w:val="0"/>
          <w:numId w:val="1880"/>
        </w:numPr>
        <w:spacing w:after="120"/>
        <w:ind w:left="714" w:hanging="357"/>
        <w:contextualSpacing w:val="0"/>
        <w:jc w:val="both"/>
        <w:rPr>
          <w:sz w:val="24"/>
          <w:szCs w:val="24"/>
        </w:rPr>
      </w:pPr>
      <w:r w:rsidRPr="00CC1911">
        <w:rPr>
          <w:sz w:val="24"/>
          <w:szCs w:val="24"/>
        </w:rPr>
        <w:t xml:space="preserve">Den Bulgur mit ¼ l heißem Wasser und Salz mischen und etwa 1 Stunde quellen lassen. </w:t>
      </w:r>
    </w:p>
    <w:p w14:paraId="4C49809A" w14:textId="72760759" w:rsidR="00276A6E" w:rsidRPr="00CC1911" w:rsidRDefault="00276A6E" w:rsidP="00B40E8C">
      <w:pPr>
        <w:pStyle w:val="ListParagraph"/>
        <w:numPr>
          <w:ilvl w:val="0"/>
          <w:numId w:val="1880"/>
        </w:numPr>
        <w:spacing w:after="120"/>
        <w:ind w:left="714" w:hanging="357"/>
        <w:contextualSpacing w:val="0"/>
        <w:jc w:val="both"/>
        <w:rPr>
          <w:sz w:val="24"/>
          <w:szCs w:val="24"/>
        </w:rPr>
      </w:pPr>
      <w:r w:rsidRPr="00CC1911">
        <w:rPr>
          <w:sz w:val="24"/>
          <w:szCs w:val="24"/>
        </w:rPr>
        <w:t>Frühlingszwiebeln waschen, putzen und in feine Ringe schneiden. Kräuter waschen und gut trocken schütteln, die Blättchen fein hacken. Tomaten und gurke w</w:t>
      </w:r>
      <w:r w:rsidR="00CC1911" w:rsidRPr="00CC1911">
        <w:rPr>
          <w:sz w:val="24"/>
          <w:szCs w:val="24"/>
        </w:rPr>
        <w:t>as</w:t>
      </w:r>
      <w:r w:rsidRPr="00CC1911">
        <w:rPr>
          <w:sz w:val="24"/>
          <w:szCs w:val="24"/>
        </w:rPr>
        <w:t>chen, die Gurke nach Belieben auch schälen. Beides sehr klein würfeln.</w:t>
      </w:r>
    </w:p>
    <w:p w14:paraId="4D2AE288" w14:textId="5C21111A" w:rsidR="00CC1911" w:rsidRPr="00CC1911" w:rsidRDefault="00276A6E" w:rsidP="00B40E8C">
      <w:pPr>
        <w:pStyle w:val="ListParagraph"/>
        <w:numPr>
          <w:ilvl w:val="0"/>
          <w:numId w:val="1880"/>
        </w:numPr>
        <w:spacing w:after="120"/>
        <w:ind w:left="714" w:hanging="357"/>
        <w:contextualSpacing w:val="0"/>
        <w:jc w:val="both"/>
        <w:rPr>
          <w:sz w:val="24"/>
          <w:szCs w:val="24"/>
        </w:rPr>
      </w:pPr>
      <w:r w:rsidRPr="00CC1911">
        <w:rPr>
          <w:sz w:val="24"/>
          <w:szCs w:val="24"/>
        </w:rPr>
        <w:t>Bulgur mit den zerkleinerten Salatzutaten mischen. Den Zitronensaft mit Öl, Salz, Pfeffer und eventuell Kreuzkümmel</w:t>
      </w:r>
      <w:r w:rsidR="00CC1911" w:rsidRPr="00CC1911">
        <w:rPr>
          <w:sz w:val="24"/>
          <w:szCs w:val="24"/>
        </w:rPr>
        <w:t xml:space="preserve"> verrühren, unter den Salat mischen.</w:t>
      </w:r>
    </w:p>
    <w:p w14:paraId="4444AE7A" w14:textId="77777777" w:rsidR="00CC1911" w:rsidRDefault="00CC1911">
      <w:pPr>
        <w:rPr>
          <w:sz w:val="24"/>
          <w:szCs w:val="24"/>
        </w:rPr>
      </w:pPr>
    </w:p>
    <w:p w14:paraId="5A1D468C" w14:textId="01416176" w:rsidR="000B1300" w:rsidRDefault="000B1300">
      <w:pPr>
        <w:rPr>
          <w:sz w:val="24"/>
          <w:szCs w:val="24"/>
        </w:rPr>
      </w:pPr>
      <w:r>
        <w:rPr>
          <w:sz w:val="24"/>
          <w:szCs w:val="24"/>
        </w:rPr>
        <w:br w:type="page"/>
      </w:r>
    </w:p>
    <w:p w14:paraId="764D1FF3" w14:textId="06C1707F" w:rsidR="0044423B" w:rsidRDefault="0044423B" w:rsidP="00C4354F">
      <w:pPr>
        <w:pStyle w:val="Heading2"/>
        <w:spacing w:after="240"/>
      </w:pPr>
      <w:r>
        <w:lastRenderedPageBreak/>
        <w:t>Brotsalat mit Minze und Mozzarella</w:t>
      </w:r>
    </w:p>
    <w:p w14:paraId="0EFE11CA" w14:textId="30F80A0C" w:rsidR="0044423B" w:rsidRDefault="0044423B">
      <w:pPr>
        <w:rPr>
          <w:sz w:val="24"/>
          <w:szCs w:val="24"/>
        </w:rPr>
      </w:pPr>
      <w:r w:rsidRPr="00C4354F">
        <w:rPr>
          <w:sz w:val="24"/>
          <w:szCs w:val="24"/>
          <w:u w:val="single"/>
        </w:rPr>
        <w:t>Zutaten</w:t>
      </w:r>
      <w:r>
        <w:rPr>
          <w:sz w:val="24"/>
          <w:szCs w:val="24"/>
        </w:rPr>
        <w:t xml:space="preserve"> </w:t>
      </w:r>
      <w:r w:rsidR="00C4354F">
        <w:rPr>
          <w:sz w:val="24"/>
          <w:szCs w:val="24"/>
        </w:rPr>
        <w:t>(</w:t>
      </w:r>
      <w:r>
        <w:rPr>
          <w:sz w:val="24"/>
          <w:szCs w:val="24"/>
        </w:rPr>
        <w:t>für 8 Portionen</w:t>
      </w:r>
      <w:r w:rsidR="00C4354F">
        <w:rPr>
          <w:sz w:val="24"/>
          <w:szCs w:val="24"/>
        </w:rPr>
        <w:t>)</w:t>
      </w:r>
    </w:p>
    <w:p w14:paraId="7C0D7EA9" w14:textId="77777777" w:rsidR="004C0E9A" w:rsidRDefault="0044423B">
      <w:pPr>
        <w:rPr>
          <w:sz w:val="24"/>
          <w:szCs w:val="24"/>
        </w:rPr>
      </w:pPr>
      <w:r>
        <w:rPr>
          <w:sz w:val="24"/>
          <w:szCs w:val="24"/>
        </w:rPr>
        <w:t>450 g dicke Bohnenkerne</w:t>
      </w:r>
    </w:p>
    <w:p w14:paraId="4872E62D" w14:textId="2C47D445" w:rsidR="004C0E9A" w:rsidRDefault="004C0E9A">
      <w:pPr>
        <w:rPr>
          <w:sz w:val="24"/>
          <w:szCs w:val="24"/>
        </w:rPr>
      </w:pPr>
      <w:r>
        <w:rPr>
          <w:sz w:val="24"/>
          <w:szCs w:val="24"/>
        </w:rPr>
        <w:t>Salz</w:t>
      </w:r>
    </w:p>
    <w:p w14:paraId="534D0756" w14:textId="77777777" w:rsidR="004C0E9A" w:rsidRDefault="004C0E9A">
      <w:pPr>
        <w:rPr>
          <w:sz w:val="24"/>
          <w:szCs w:val="24"/>
        </w:rPr>
      </w:pPr>
      <w:r>
        <w:rPr>
          <w:sz w:val="24"/>
          <w:szCs w:val="24"/>
        </w:rPr>
        <w:t>120 g Ciabatta oder Baguette</w:t>
      </w:r>
    </w:p>
    <w:p w14:paraId="39C579D4" w14:textId="57933215" w:rsidR="004C0E9A" w:rsidRDefault="004C0E9A">
      <w:pPr>
        <w:rPr>
          <w:sz w:val="24"/>
          <w:szCs w:val="24"/>
        </w:rPr>
      </w:pPr>
      <w:r>
        <w:rPr>
          <w:sz w:val="24"/>
          <w:szCs w:val="24"/>
        </w:rPr>
        <w:t xml:space="preserve">10 EL </w:t>
      </w:r>
      <w:r w:rsidR="00467A10">
        <w:rPr>
          <w:sz w:val="24"/>
          <w:szCs w:val="24"/>
        </w:rPr>
        <w:t>O</w:t>
      </w:r>
      <w:r>
        <w:rPr>
          <w:sz w:val="24"/>
          <w:szCs w:val="24"/>
        </w:rPr>
        <w:t>livenöl</w:t>
      </w:r>
    </w:p>
    <w:p w14:paraId="41EA8288" w14:textId="77777777" w:rsidR="008A6DD9" w:rsidRDefault="004C0E9A">
      <w:pPr>
        <w:rPr>
          <w:sz w:val="24"/>
          <w:szCs w:val="24"/>
        </w:rPr>
      </w:pPr>
      <w:r>
        <w:rPr>
          <w:sz w:val="24"/>
          <w:szCs w:val="24"/>
        </w:rPr>
        <w:t xml:space="preserve">100 g </w:t>
      </w:r>
      <w:r w:rsidR="00467A10">
        <w:rPr>
          <w:sz w:val="24"/>
          <w:szCs w:val="24"/>
        </w:rPr>
        <w:t>P</w:t>
      </w:r>
      <w:r>
        <w:rPr>
          <w:sz w:val="24"/>
          <w:szCs w:val="24"/>
        </w:rPr>
        <w:t>armaschinken</w:t>
      </w:r>
      <w:r w:rsidR="00467A10">
        <w:rPr>
          <w:sz w:val="24"/>
          <w:szCs w:val="24"/>
        </w:rPr>
        <w:t xml:space="preserve"> in dünnen Scheiben</w:t>
      </w:r>
    </w:p>
    <w:p w14:paraId="4A69D513" w14:textId="77777777" w:rsidR="008A6DD9" w:rsidRDefault="008A6DD9">
      <w:pPr>
        <w:rPr>
          <w:sz w:val="24"/>
          <w:szCs w:val="24"/>
        </w:rPr>
      </w:pPr>
      <w:r>
        <w:rPr>
          <w:sz w:val="24"/>
          <w:szCs w:val="24"/>
        </w:rPr>
        <w:t>1,5 EL mittelscharfer Senf</w:t>
      </w:r>
    </w:p>
    <w:p w14:paraId="4E559361" w14:textId="77777777" w:rsidR="008A6DD9" w:rsidRDefault="008A6DD9">
      <w:pPr>
        <w:rPr>
          <w:sz w:val="24"/>
          <w:szCs w:val="24"/>
        </w:rPr>
      </w:pPr>
      <w:r>
        <w:rPr>
          <w:sz w:val="24"/>
          <w:szCs w:val="24"/>
        </w:rPr>
        <w:t>2 EL Honig</w:t>
      </w:r>
    </w:p>
    <w:p w14:paraId="28CDF544" w14:textId="77777777" w:rsidR="008A6DD9" w:rsidRDefault="008A6DD9">
      <w:pPr>
        <w:rPr>
          <w:sz w:val="24"/>
          <w:szCs w:val="24"/>
        </w:rPr>
      </w:pPr>
      <w:r>
        <w:rPr>
          <w:sz w:val="24"/>
          <w:szCs w:val="24"/>
        </w:rPr>
        <w:t>2 EL Zitronensaft</w:t>
      </w:r>
    </w:p>
    <w:p w14:paraId="3281D089" w14:textId="77777777" w:rsidR="008A6DD9" w:rsidRDefault="008A6DD9">
      <w:pPr>
        <w:rPr>
          <w:sz w:val="24"/>
          <w:szCs w:val="24"/>
        </w:rPr>
      </w:pPr>
      <w:r>
        <w:rPr>
          <w:sz w:val="24"/>
          <w:szCs w:val="24"/>
        </w:rPr>
        <w:t>Pfeffer</w:t>
      </w:r>
    </w:p>
    <w:p w14:paraId="29D4EA29" w14:textId="77777777" w:rsidR="00013AD4" w:rsidRDefault="00013AD4">
      <w:pPr>
        <w:rPr>
          <w:sz w:val="24"/>
          <w:szCs w:val="24"/>
        </w:rPr>
      </w:pPr>
      <w:r>
        <w:rPr>
          <w:sz w:val="24"/>
          <w:szCs w:val="24"/>
        </w:rPr>
        <w:t>1 Bund glatte Petersilie</w:t>
      </w:r>
    </w:p>
    <w:p w14:paraId="44166998" w14:textId="77777777" w:rsidR="00013AD4" w:rsidRDefault="00013AD4">
      <w:pPr>
        <w:rPr>
          <w:sz w:val="24"/>
          <w:szCs w:val="24"/>
        </w:rPr>
      </w:pPr>
      <w:r>
        <w:rPr>
          <w:sz w:val="24"/>
          <w:szCs w:val="24"/>
        </w:rPr>
        <w:t>4 Stiele Minze</w:t>
      </w:r>
    </w:p>
    <w:p w14:paraId="3E42FC11" w14:textId="32C4C739" w:rsidR="00013AD4" w:rsidRDefault="00013AD4">
      <w:pPr>
        <w:rPr>
          <w:sz w:val="24"/>
          <w:szCs w:val="24"/>
        </w:rPr>
      </w:pPr>
      <w:r>
        <w:rPr>
          <w:sz w:val="24"/>
          <w:szCs w:val="24"/>
        </w:rPr>
        <w:t>120 g gemischte Blattsalate</w:t>
      </w:r>
    </w:p>
    <w:p w14:paraId="3475EB82" w14:textId="37C92676" w:rsidR="00013AD4" w:rsidRDefault="00013AD4">
      <w:pPr>
        <w:rPr>
          <w:sz w:val="24"/>
          <w:szCs w:val="24"/>
        </w:rPr>
      </w:pPr>
      <w:r>
        <w:rPr>
          <w:sz w:val="24"/>
          <w:szCs w:val="24"/>
        </w:rPr>
        <w:t>250 g Minikugeln Mozzarella</w:t>
      </w:r>
    </w:p>
    <w:p w14:paraId="2186BC4E" w14:textId="77777777" w:rsidR="00013AD4" w:rsidRDefault="00013AD4">
      <w:pPr>
        <w:rPr>
          <w:sz w:val="24"/>
          <w:szCs w:val="24"/>
        </w:rPr>
      </w:pPr>
    </w:p>
    <w:p w14:paraId="3A6523A3" w14:textId="46E8156F" w:rsidR="00B81A2E" w:rsidRDefault="00B81A2E">
      <w:pPr>
        <w:rPr>
          <w:sz w:val="24"/>
          <w:szCs w:val="24"/>
        </w:rPr>
      </w:pPr>
      <w:r>
        <w:rPr>
          <w:sz w:val="24"/>
          <w:szCs w:val="24"/>
        </w:rPr>
        <w:t xml:space="preserve">Zubereitungszeit: 55 Minuten </w:t>
      </w:r>
    </w:p>
    <w:p w14:paraId="22D39EC7" w14:textId="3BE3115E" w:rsidR="00013AD4" w:rsidRPr="00B81A2E" w:rsidRDefault="00866BA7" w:rsidP="00B40E8C">
      <w:pPr>
        <w:pStyle w:val="ListParagraph"/>
        <w:numPr>
          <w:ilvl w:val="0"/>
          <w:numId w:val="1174"/>
        </w:numPr>
        <w:spacing w:after="120"/>
        <w:ind w:left="714" w:hanging="357"/>
        <w:contextualSpacing w:val="0"/>
        <w:jc w:val="both"/>
        <w:rPr>
          <w:sz w:val="24"/>
          <w:szCs w:val="24"/>
        </w:rPr>
      </w:pPr>
      <w:r w:rsidRPr="00B81A2E">
        <w:rPr>
          <w:sz w:val="24"/>
          <w:szCs w:val="24"/>
        </w:rPr>
        <w:t>Backofengrill vorheizen. Bohnenkerne in Salzwasser 4 Minuten garen, abgießen und kalt abspülen. Kerne aus den Häuten drücken. Brot in dünne Scheiben schneiden. Mit 3 EL Öl beträufeln. Auf mittlerer Schiene 2 – 3 Minuten grillen, dabei wenden.</w:t>
      </w:r>
    </w:p>
    <w:p w14:paraId="48346B25" w14:textId="380BBDB4" w:rsidR="00866BA7" w:rsidRPr="00B81A2E" w:rsidRDefault="00866BA7" w:rsidP="00B40E8C">
      <w:pPr>
        <w:pStyle w:val="ListParagraph"/>
        <w:numPr>
          <w:ilvl w:val="0"/>
          <w:numId w:val="1174"/>
        </w:numPr>
        <w:spacing w:after="120"/>
        <w:ind w:left="714" w:hanging="357"/>
        <w:contextualSpacing w:val="0"/>
        <w:jc w:val="both"/>
        <w:rPr>
          <w:sz w:val="24"/>
          <w:szCs w:val="24"/>
        </w:rPr>
      </w:pPr>
      <w:r w:rsidRPr="00B81A2E">
        <w:rPr>
          <w:sz w:val="24"/>
          <w:szCs w:val="24"/>
        </w:rPr>
        <w:t>Schinken in 1 EL Öl braten</w:t>
      </w:r>
      <w:r w:rsidR="00E07031" w:rsidRPr="00B81A2E">
        <w:rPr>
          <w:sz w:val="24"/>
          <w:szCs w:val="24"/>
        </w:rPr>
        <w:t>, dann auf Küchenpapier abtropfen lassen. Senf, Honig, Zitronensaft, 2 EL heißes Wasser mit einem Pürierstab mixen, übriges Öl zugeben. Salzen, pfeffern.</w:t>
      </w:r>
    </w:p>
    <w:p w14:paraId="11604C72" w14:textId="70A3A67B" w:rsidR="00E07031" w:rsidRPr="00B81A2E" w:rsidRDefault="00E07031" w:rsidP="00B40E8C">
      <w:pPr>
        <w:pStyle w:val="ListParagraph"/>
        <w:numPr>
          <w:ilvl w:val="0"/>
          <w:numId w:val="1174"/>
        </w:numPr>
        <w:spacing w:after="120"/>
        <w:ind w:left="714" w:hanging="357"/>
        <w:contextualSpacing w:val="0"/>
        <w:jc w:val="both"/>
        <w:rPr>
          <w:sz w:val="24"/>
          <w:szCs w:val="24"/>
        </w:rPr>
      </w:pPr>
      <w:r w:rsidRPr="00B81A2E">
        <w:rPr>
          <w:sz w:val="24"/>
          <w:szCs w:val="24"/>
        </w:rPr>
        <w:t>Petersilienblätter und Minze hacken. Blattsalate in mundgerechte Stücke zupfen. Kräuter und Salate mischen. Mozzarella abtropfen lassen. Brot und Schinken in grobe Stücke brechen. Vor dem Servieren alles mit dem Senfdressing mischen.</w:t>
      </w:r>
    </w:p>
    <w:p w14:paraId="6EBC3A2A" w14:textId="7752899B" w:rsidR="00001327" w:rsidRDefault="00001327">
      <w:pPr>
        <w:rPr>
          <w:sz w:val="24"/>
          <w:szCs w:val="24"/>
        </w:rPr>
      </w:pPr>
      <w:r>
        <w:rPr>
          <w:sz w:val="24"/>
          <w:szCs w:val="24"/>
        </w:rPr>
        <w:br w:type="page"/>
      </w:r>
    </w:p>
    <w:p w14:paraId="2CB1E833" w14:textId="2A0D74F2" w:rsidR="00722788" w:rsidRDefault="00722788" w:rsidP="00CE34D3">
      <w:pPr>
        <w:pStyle w:val="Heading2"/>
        <w:spacing w:after="240"/>
      </w:pPr>
      <w:r>
        <w:lastRenderedPageBreak/>
        <w:t>Brotsalat mit Gurken</w:t>
      </w:r>
      <w:r w:rsidR="00CE34D3">
        <w:rPr>
          <w:rStyle w:val="FootnoteReference"/>
        </w:rPr>
        <w:footnoteReference w:id="183"/>
      </w:r>
    </w:p>
    <w:p w14:paraId="7920FFCD" w14:textId="5582D8B8" w:rsidR="00722788" w:rsidRPr="006E4FEF" w:rsidRDefault="00722788">
      <w:pPr>
        <w:rPr>
          <w:sz w:val="24"/>
          <w:szCs w:val="24"/>
        </w:rPr>
      </w:pPr>
      <w:r w:rsidRPr="006E4FEF">
        <w:rPr>
          <w:sz w:val="24"/>
          <w:szCs w:val="24"/>
          <w:u w:val="single"/>
        </w:rPr>
        <w:t>Zutaten</w:t>
      </w:r>
      <w:r w:rsidRPr="006E4FEF">
        <w:rPr>
          <w:sz w:val="24"/>
          <w:szCs w:val="24"/>
        </w:rPr>
        <w:t xml:space="preserve"> </w:t>
      </w:r>
      <w:r w:rsidR="00CE34D3" w:rsidRPr="006E4FEF">
        <w:rPr>
          <w:sz w:val="24"/>
          <w:szCs w:val="24"/>
        </w:rPr>
        <w:t>(</w:t>
      </w:r>
      <w:r w:rsidRPr="006E4FEF">
        <w:rPr>
          <w:sz w:val="24"/>
          <w:szCs w:val="24"/>
        </w:rPr>
        <w:t>für 2-3 Portionen</w:t>
      </w:r>
      <w:r w:rsidR="00CE34D3" w:rsidRPr="006E4FEF">
        <w:rPr>
          <w:sz w:val="24"/>
          <w:szCs w:val="24"/>
        </w:rPr>
        <w:t>):</w:t>
      </w:r>
    </w:p>
    <w:p w14:paraId="259207AB" w14:textId="77777777" w:rsidR="00722788" w:rsidRPr="006E4FEF" w:rsidRDefault="00722788">
      <w:pPr>
        <w:rPr>
          <w:sz w:val="24"/>
          <w:szCs w:val="24"/>
        </w:rPr>
      </w:pPr>
      <w:r w:rsidRPr="006E4FEF">
        <w:rPr>
          <w:sz w:val="24"/>
          <w:szCs w:val="24"/>
        </w:rPr>
        <w:t>150 g Weißbrot</w:t>
      </w:r>
    </w:p>
    <w:p w14:paraId="37AFD3F3" w14:textId="77777777" w:rsidR="00722788" w:rsidRPr="006E4FEF" w:rsidRDefault="00722788">
      <w:pPr>
        <w:rPr>
          <w:sz w:val="24"/>
          <w:szCs w:val="24"/>
        </w:rPr>
      </w:pPr>
      <w:r w:rsidRPr="006E4FEF">
        <w:rPr>
          <w:sz w:val="24"/>
          <w:szCs w:val="24"/>
        </w:rPr>
        <w:t>Salz</w:t>
      </w:r>
    </w:p>
    <w:p w14:paraId="5DA31422" w14:textId="77777777" w:rsidR="00722788" w:rsidRPr="006E4FEF" w:rsidRDefault="00722788">
      <w:pPr>
        <w:rPr>
          <w:sz w:val="24"/>
          <w:szCs w:val="24"/>
        </w:rPr>
      </w:pPr>
      <w:r w:rsidRPr="006E4FEF">
        <w:rPr>
          <w:sz w:val="24"/>
          <w:szCs w:val="24"/>
        </w:rPr>
        <w:t>Etwas Olivenöl</w:t>
      </w:r>
    </w:p>
    <w:p w14:paraId="3568A6A1" w14:textId="77777777" w:rsidR="00722788" w:rsidRPr="006E4FEF" w:rsidRDefault="00722788">
      <w:pPr>
        <w:rPr>
          <w:sz w:val="24"/>
          <w:szCs w:val="24"/>
        </w:rPr>
      </w:pPr>
      <w:r w:rsidRPr="006E4FEF">
        <w:rPr>
          <w:sz w:val="24"/>
          <w:szCs w:val="24"/>
        </w:rPr>
        <w:t>1 kleine rote Zwiebel</w:t>
      </w:r>
    </w:p>
    <w:p w14:paraId="6DA65490" w14:textId="77777777" w:rsidR="00722788" w:rsidRPr="006E4FEF" w:rsidRDefault="00722788">
      <w:pPr>
        <w:rPr>
          <w:sz w:val="24"/>
          <w:szCs w:val="24"/>
        </w:rPr>
      </w:pPr>
      <w:r w:rsidRPr="006E4FEF">
        <w:rPr>
          <w:sz w:val="24"/>
          <w:szCs w:val="24"/>
        </w:rPr>
        <w:t>2 EL Essig</w:t>
      </w:r>
    </w:p>
    <w:p w14:paraId="0C8FD654" w14:textId="77777777" w:rsidR="00722788" w:rsidRPr="006E4FEF" w:rsidRDefault="00722788">
      <w:pPr>
        <w:rPr>
          <w:sz w:val="24"/>
          <w:szCs w:val="24"/>
        </w:rPr>
      </w:pPr>
      <w:r w:rsidRPr="006E4FEF">
        <w:rPr>
          <w:sz w:val="24"/>
          <w:szCs w:val="24"/>
        </w:rPr>
        <w:t>3 Salatgurken</w:t>
      </w:r>
    </w:p>
    <w:p w14:paraId="4AEACA20" w14:textId="77777777" w:rsidR="00722788" w:rsidRPr="006E4FEF" w:rsidRDefault="00722788">
      <w:pPr>
        <w:rPr>
          <w:sz w:val="24"/>
          <w:szCs w:val="24"/>
        </w:rPr>
      </w:pPr>
      <w:r w:rsidRPr="006E4FEF">
        <w:rPr>
          <w:sz w:val="24"/>
          <w:szCs w:val="24"/>
        </w:rPr>
        <w:t>Pfeffer</w:t>
      </w:r>
    </w:p>
    <w:p w14:paraId="56F988F9" w14:textId="77777777" w:rsidR="00722788" w:rsidRPr="006E4FEF" w:rsidRDefault="00722788">
      <w:pPr>
        <w:rPr>
          <w:sz w:val="24"/>
          <w:szCs w:val="24"/>
        </w:rPr>
      </w:pPr>
      <w:r w:rsidRPr="006E4FEF">
        <w:rPr>
          <w:sz w:val="24"/>
          <w:szCs w:val="24"/>
        </w:rPr>
        <w:t>2 EL gehacktes Basilikum</w:t>
      </w:r>
    </w:p>
    <w:p w14:paraId="220CBAAA" w14:textId="77777777" w:rsidR="00722788" w:rsidRPr="006E4FEF" w:rsidRDefault="00722788">
      <w:pPr>
        <w:rPr>
          <w:sz w:val="24"/>
          <w:szCs w:val="24"/>
        </w:rPr>
      </w:pPr>
      <w:r w:rsidRPr="006E4FEF">
        <w:rPr>
          <w:sz w:val="24"/>
          <w:szCs w:val="24"/>
        </w:rPr>
        <w:t>100 g Feta</w:t>
      </w:r>
    </w:p>
    <w:p w14:paraId="0BDDBC5C" w14:textId="77777777" w:rsidR="00722788" w:rsidRPr="006E4FEF" w:rsidRDefault="00722788">
      <w:pPr>
        <w:rPr>
          <w:sz w:val="24"/>
          <w:szCs w:val="24"/>
        </w:rPr>
      </w:pPr>
    </w:p>
    <w:p w14:paraId="07CB3947" w14:textId="77777777" w:rsidR="00722788" w:rsidRPr="006E4FEF" w:rsidRDefault="00722788">
      <w:pPr>
        <w:rPr>
          <w:sz w:val="24"/>
          <w:szCs w:val="24"/>
        </w:rPr>
      </w:pPr>
      <w:r w:rsidRPr="006E4FEF">
        <w:rPr>
          <w:sz w:val="24"/>
          <w:szCs w:val="24"/>
        </w:rPr>
        <w:t>Zubereitung:</w:t>
      </w:r>
    </w:p>
    <w:p w14:paraId="14E6D8E6" w14:textId="3AAC024F" w:rsidR="005929DF" w:rsidRPr="006E4FEF" w:rsidRDefault="00A03051" w:rsidP="00B40E8C">
      <w:pPr>
        <w:pStyle w:val="ListParagraph"/>
        <w:numPr>
          <w:ilvl w:val="0"/>
          <w:numId w:val="1717"/>
        </w:numPr>
        <w:spacing w:after="120"/>
        <w:ind w:left="714" w:hanging="357"/>
        <w:contextualSpacing w:val="0"/>
        <w:jc w:val="both"/>
        <w:rPr>
          <w:sz w:val="24"/>
          <w:szCs w:val="24"/>
        </w:rPr>
      </w:pPr>
      <w:r w:rsidRPr="006E4FEF">
        <w:rPr>
          <w:sz w:val="24"/>
          <w:szCs w:val="24"/>
        </w:rPr>
        <w:t>Weißbrot in 1-2 cm große Stücke reißen. Auf einem Backblech verteilen, salzen und Olivenöl darüber</w:t>
      </w:r>
      <w:r w:rsidR="006E4FEF">
        <w:rPr>
          <w:sz w:val="24"/>
          <w:szCs w:val="24"/>
        </w:rPr>
        <w:t xml:space="preserve"> </w:t>
      </w:r>
      <w:r w:rsidRPr="006E4FEF">
        <w:rPr>
          <w:sz w:val="24"/>
          <w:szCs w:val="24"/>
        </w:rPr>
        <w:t xml:space="preserve">träufeln. Bei 180 </w:t>
      </w:r>
      <w:r w:rsidR="006E4FEF" w:rsidRPr="006E4FEF">
        <w:rPr>
          <w:sz w:val="24"/>
          <w:szCs w:val="24"/>
        </w:rPr>
        <w:t>Grad</w:t>
      </w:r>
      <w:r w:rsidRPr="006E4FEF">
        <w:rPr>
          <w:sz w:val="24"/>
          <w:szCs w:val="24"/>
        </w:rPr>
        <w:t xml:space="preserve"> Umluft 15 Minuten lang backen, bis das Brot</w:t>
      </w:r>
      <w:r w:rsidR="005929DF" w:rsidRPr="006E4FEF">
        <w:rPr>
          <w:sz w:val="24"/>
          <w:szCs w:val="24"/>
        </w:rPr>
        <w:t xml:space="preserve"> knusprig ist. Aus dem Ofen nehmen.</w:t>
      </w:r>
    </w:p>
    <w:p w14:paraId="2AD0835A" w14:textId="5B585932" w:rsidR="00CE34D3" w:rsidRPr="006E4FEF" w:rsidRDefault="005929DF" w:rsidP="00B40E8C">
      <w:pPr>
        <w:pStyle w:val="ListParagraph"/>
        <w:numPr>
          <w:ilvl w:val="0"/>
          <w:numId w:val="1717"/>
        </w:numPr>
        <w:spacing w:after="120"/>
        <w:ind w:left="714" w:hanging="357"/>
        <w:contextualSpacing w:val="0"/>
        <w:jc w:val="both"/>
        <w:rPr>
          <w:sz w:val="24"/>
          <w:szCs w:val="24"/>
        </w:rPr>
      </w:pPr>
      <w:r w:rsidRPr="006E4FEF">
        <w:rPr>
          <w:sz w:val="24"/>
          <w:szCs w:val="24"/>
        </w:rPr>
        <w:t xml:space="preserve">Zwiebeln in feine Scheiben schneiden, in </w:t>
      </w:r>
      <w:r w:rsidR="00CE34D3" w:rsidRPr="006E4FEF">
        <w:rPr>
          <w:sz w:val="24"/>
          <w:szCs w:val="24"/>
        </w:rPr>
        <w:t>einer</w:t>
      </w:r>
      <w:r w:rsidRPr="006E4FEF">
        <w:rPr>
          <w:sz w:val="24"/>
          <w:szCs w:val="24"/>
        </w:rPr>
        <w:t xml:space="preserve"> Schüssel mit Essig und Salz 10 Minuten ziehen lassen. Die gurken werden zunächst </w:t>
      </w:r>
      <w:r w:rsidR="004A601D" w:rsidRPr="006E4FEF">
        <w:rPr>
          <w:sz w:val="24"/>
          <w:szCs w:val="24"/>
        </w:rPr>
        <w:t>nicht gesc</w:t>
      </w:r>
      <w:r w:rsidR="00CE34D3" w:rsidRPr="006E4FEF">
        <w:rPr>
          <w:sz w:val="24"/>
          <w:szCs w:val="24"/>
        </w:rPr>
        <w:t>hn</w:t>
      </w:r>
      <w:r w:rsidR="004A601D" w:rsidRPr="006E4FEF">
        <w:rPr>
          <w:sz w:val="24"/>
          <w:szCs w:val="24"/>
        </w:rPr>
        <w:t>itten, sondern auf ein Brett gelegt, dann mit einem Nudelholz geschlagen, sodass sie der Länge nach in vier oder mehr Teile brechen. Diese dann in mundgerechte Stücke schneiden (die Gurke nimmt die Soße so besser auf). Zu den Zwiebeln geben, Brotstücke ebenso. Noch mal etwas Olivenöl über den Salat geben, salzen, pfeffern</w:t>
      </w:r>
      <w:r w:rsidR="00CE34D3" w:rsidRPr="006E4FEF">
        <w:rPr>
          <w:sz w:val="24"/>
          <w:szCs w:val="24"/>
        </w:rPr>
        <w:t>, mit Essig abschmecken. Basilikum und zerkrümelten Feta unterrühren. Salat etwa 15 Minuten ziehen lassen.</w:t>
      </w:r>
    </w:p>
    <w:p w14:paraId="0D162695" w14:textId="0B3C7E93" w:rsidR="00722788" w:rsidRPr="006E4FEF" w:rsidRDefault="00722788">
      <w:pPr>
        <w:rPr>
          <w:sz w:val="24"/>
          <w:szCs w:val="24"/>
        </w:rPr>
      </w:pPr>
      <w:r w:rsidRPr="006E4FEF">
        <w:rPr>
          <w:sz w:val="24"/>
          <w:szCs w:val="24"/>
        </w:rPr>
        <w:br w:type="page"/>
      </w:r>
    </w:p>
    <w:p w14:paraId="5D01F57B" w14:textId="77777777" w:rsidR="007D39E4" w:rsidRPr="007D39E4" w:rsidRDefault="007D39E4" w:rsidP="007D39E4">
      <w:pPr>
        <w:pStyle w:val="Heading2"/>
        <w:spacing w:after="240"/>
      </w:pPr>
      <w:r w:rsidRPr="007D39E4">
        <w:lastRenderedPageBreak/>
        <w:t>Na’amas Fattoush</w:t>
      </w:r>
      <w:r>
        <w:rPr>
          <w:rStyle w:val="FootnoteReference"/>
          <w:lang w:val="en-US"/>
        </w:rPr>
        <w:footnoteReference w:id="184"/>
      </w:r>
      <w:r w:rsidRPr="007D39E4">
        <w:t xml:space="preserve"> </w:t>
      </w:r>
    </w:p>
    <w:p w14:paraId="2F335CA1" w14:textId="77777777" w:rsidR="007D39E4" w:rsidRPr="003E1229" w:rsidRDefault="007D39E4" w:rsidP="007D39E4">
      <w:pPr>
        <w:rPr>
          <w:sz w:val="24"/>
          <w:szCs w:val="24"/>
        </w:rPr>
      </w:pPr>
      <w:r w:rsidRPr="00612955">
        <w:rPr>
          <w:sz w:val="24"/>
          <w:szCs w:val="24"/>
          <w:u w:val="single"/>
        </w:rPr>
        <w:t>Zutaten</w:t>
      </w:r>
      <w:r w:rsidRPr="003E1229">
        <w:rPr>
          <w:sz w:val="24"/>
          <w:szCs w:val="24"/>
        </w:rPr>
        <w:t xml:space="preserve"> </w:t>
      </w:r>
      <w:r>
        <w:rPr>
          <w:sz w:val="24"/>
          <w:szCs w:val="24"/>
        </w:rPr>
        <w:t>(</w:t>
      </w:r>
      <w:r w:rsidRPr="003E1229">
        <w:rPr>
          <w:sz w:val="24"/>
          <w:szCs w:val="24"/>
        </w:rPr>
        <w:t>für 6 Personen</w:t>
      </w:r>
      <w:r>
        <w:rPr>
          <w:sz w:val="24"/>
          <w:szCs w:val="24"/>
        </w:rPr>
        <w:t>)</w:t>
      </w:r>
    </w:p>
    <w:p w14:paraId="60756A5F" w14:textId="77777777" w:rsidR="007D39E4" w:rsidRPr="003E1229" w:rsidRDefault="007D39E4" w:rsidP="007D39E4">
      <w:pPr>
        <w:rPr>
          <w:sz w:val="24"/>
          <w:szCs w:val="24"/>
        </w:rPr>
      </w:pPr>
      <w:r w:rsidRPr="003E1229">
        <w:rPr>
          <w:sz w:val="24"/>
          <w:szCs w:val="24"/>
        </w:rPr>
        <w:t>400 ml Buttermilch</w:t>
      </w:r>
    </w:p>
    <w:p w14:paraId="137EAF35" w14:textId="77777777" w:rsidR="007D39E4" w:rsidRPr="003E1229" w:rsidRDefault="007D39E4" w:rsidP="007D39E4">
      <w:pPr>
        <w:rPr>
          <w:sz w:val="24"/>
          <w:szCs w:val="24"/>
        </w:rPr>
      </w:pPr>
      <w:r w:rsidRPr="003E1229">
        <w:rPr>
          <w:sz w:val="24"/>
          <w:szCs w:val="24"/>
        </w:rPr>
        <w:t>250 g altbackenes dickes Fladenbrot</w:t>
      </w:r>
    </w:p>
    <w:p w14:paraId="7E143EEB" w14:textId="77777777" w:rsidR="007D39E4" w:rsidRDefault="007D39E4" w:rsidP="007D39E4">
      <w:pPr>
        <w:rPr>
          <w:sz w:val="24"/>
          <w:szCs w:val="24"/>
        </w:rPr>
      </w:pPr>
      <w:r w:rsidRPr="00282DAB">
        <w:rPr>
          <w:sz w:val="24"/>
          <w:szCs w:val="24"/>
        </w:rPr>
        <w:t>380 g Tomaten, in 1,5 cm gr</w:t>
      </w:r>
      <w:r>
        <w:rPr>
          <w:sz w:val="24"/>
          <w:szCs w:val="24"/>
        </w:rPr>
        <w:t>oße Würfel geschnitten</w:t>
      </w:r>
    </w:p>
    <w:p w14:paraId="69BEC630" w14:textId="77777777" w:rsidR="007D39E4" w:rsidRDefault="007D39E4" w:rsidP="007D39E4">
      <w:pPr>
        <w:rPr>
          <w:sz w:val="24"/>
          <w:szCs w:val="24"/>
        </w:rPr>
      </w:pPr>
      <w:r>
        <w:rPr>
          <w:sz w:val="24"/>
          <w:szCs w:val="24"/>
        </w:rPr>
        <w:t>100 g Radieschen, in dünne Scheiben geschnitten</w:t>
      </w:r>
    </w:p>
    <w:p w14:paraId="56C6135A" w14:textId="77777777" w:rsidR="007D39E4" w:rsidRDefault="007D39E4" w:rsidP="007D39E4">
      <w:pPr>
        <w:rPr>
          <w:sz w:val="24"/>
          <w:szCs w:val="24"/>
        </w:rPr>
      </w:pPr>
      <w:r>
        <w:rPr>
          <w:sz w:val="24"/>
          <w:szCs w:val="24"/>
        </w:rPr>
        <w:t>250 g Gurken, geschält, entkernt, in 1,5 cm große Würfel geschnitten</w:t>
      </w:r>
    </w:p>
    <w:p w14:paraId="07E13D77" w14:textId="77777777" w:rsidR="007D39E4" w:rsidRDefault="007D39E4" w:rsidP="007D39E4">
      <w:pPr>
        <w:rPr>
          <w:sz w:val="24"/>
          <w:szCs w:val="24"/>
        </w:rPr>
      </w:pPr>
      <w:r>
        <w:rPr>
          <w:sz w:val="24"/>
          <w:szCs w:val="24"/>
        </w:rPr>
        <w:t>2 Frühlingszwiebeln, in feine Ringe geschnitten</w:t>
      </w:r>
    </w:p>
    <w:p w14:paraId="66FFA292" w14:textId="77777777" w:rsidR="007D39E4" w:rsidRDefault="007D39E4" w:rsidP="007D39E4">
      <w:pPr>
        <w:rPr>
          <w:sz w:val="24"/>
          <w:szCs w:val="24"/>
        </w:rPr>
      </w:pPr>
      <w:r>
        <w:rPr>
          <w:sz w:val="24"/>
          <w:szCs w:val="24"/>
        </w:rPr>
        <w:t>15 g Minze</w:t>
      </w:r>
    </w:p>
    <w:p w14:paraId="780C988C" w14:textId="77777777" w:rsidR="007D39E4" w:rsidRDefault="007D39E4" w:rsidP="007D39E4">
      <w:pPr>
        <w:rPr>
          <w:sz w:val="24"/>
          <w:szCs w:val="24"/>
        </w:rPr>
      </w:pPr>
      <w:r>
        <w:rPr>
          <w:sz w:val="24"/>
          <w:szCs w:val="24"/>
        </w:rPr>
        <w:t>25 g glatte Petersilie, grob gehackt</w:t>
      </w:r>
    </w:p>
    <w:p w14:paraId="16452713" w14:textId="77777777" w:rsidR="007D39E4" w:rsidRDefault="007D39E4" w:rsidP="007D39E4">
      <w:pPr>
        <w:rPr>
          <w:sz w:val="24"/>
          <w:szCs w:val="24"/>
        </w:rPr>
      </w:pPr>
      <w:r>
        <w:rPr>
          <w:sz w:val="24"/>
          <w:szCs w:val="24"/>
        </w:rPr>
        <w:t>1 EL getrocknete Minze</w:t>
      </w:r>
    </w:p>
    <w:p w14:paraId="75F8D340" w14:textId="77777777" w:rsidR="007D39E4" w:rsidRDefault="007D39E4" w:rsidP="007D39E4">
      <w:pPr>
        <w:rPr>
          <w:sz w:val="24"/>
          <w:szCs w:val="24"/>
        </w:rPr>
      </w:pPr>
      <w:r>
        <w:rPr>
          <w:sz w:val="24"/>
          <w:szCs w:val="24"/>
        </w:rPr>
        <w:t>3 EL Zitronensaft</w:t>
      </w:r>
    </w:p>
    <w:p w14:paraId="65CD25CD" w14:textId="77777777" w:rsidR="007D39E4" w:rsidRDefault="007D39E4" w:rsidP="007D39E4">
      <w:pPr>
        <w:rPr>
          <w:sz w:val="24"/>
          <w:szCs w:val="24"/>
        </w:rPr>
      </w:pPr>
      <w:r>
        <w:rPr>
          <w:sz w:val="24"/>
          <w:szCs w:val="24"/>
        </w:rPr>
        <w:t>60 ml Olivenöl, plus etwas zum Beträufeln</w:t>
      </w:r>
    </w:p>
    <w:p w14:paraId="0A300484" w14:textId="77777777" w:rsidR="007D39E4" w:rsidRDefault="007D39E4" w:rsidP="007D39E4">
      <w:pPr>
        <w:rPr>
          <w:sz w:val="24"/>
          <w:szCs w:val="24"/>
        </w:rPr>
      </w:pPr>
      <w:r>
        <w:rPr>
          <w:sz w:val="24"/>
          <w:szCs w:val="24"/>
        </w:rPr>
        <w:t>2 EL Apfel- oder Weißweinessig</w:t>
      </w:r>
    </w:p>
    <w:p w14:paraId="6F29E3AA" w14:textId="77777777" w:rsidR="007D39E4" w:rsidRDefault="007D39E4" w:rsidP="007D39E4">
      <w:pPr>
        <w:rPr>
          <w:sz w:val="24"/>
          <w:szCs w:val="24"/>
        </w:rPr>
      </w:pPr>
      <w:r>
        <w:rPr>
          <w:sz w:val="24"/>
          <w:szCs w:val="24"/>
        </w:rPr>
        <w:t>¾ TL grob gemahlener schwarzer Pfeffer</w:t>
      </w:r>
    </w:p>
    <w:p w14:paraId="350FD4F0" w14:textId="77777777" w:rsidR="007D39E4" w:rsidRDefault="007D39E4" w:rsidP="007D39E4">
      <w:pPr>
        <w:rPr>
          <w:sz w:val="24"/>
          <w:szCs w:val="24"/>
        </w:rPr>
      </w:pPr>
      <w:r>
        <w:rPr>
          <w:sz w:val="24"/>
          <w:szCs w:val="24"/>
        </w:rPr>
        <w:t>1,5 TL Salz</w:t>
      </w:r>
    </w:p>
    <w:p w14:paraId="3B68CF7C" w14:textId="77777777" w:rsidR="007D39E4" w:rsidRDefault="007D39E4" w:rsidP="007D39E4">
      <w:pPr>
        <w:rPr>
          <w:sz w:val="24"/>
          <w:szCs w:val="24"/>
        </w:rPr>
      </w:pPr>
      <w:r>
        <w:rPr>
          <w:sz w:val="24"/>
          <w:szCs w:val="24"/>
        </w:rPr>
        <w:t>1 EL Sumach zum Bestreuen</w:t>
      </w:r>
    </w:p>
    <w:p w14:paraId="3EEC88C9" w14:textId="77777777" w:rsidR="007D39E4" w:rsidRDefault="007D39E4" w:rsidP="007D39E4">
      <w:pPr>
        <w:rPr>
          <w:sz w:val="24"/>
          <w:szCs w:val="24"/>
        </w:rPr>
      </w:pPr>
    </w:p>
    <w:p w14:paraId="13485E77" w14:textId="77777777" w:rsidR="007D39E4" w:rsidRDefault="007D39E4" w:rsidP="007D39E4">
      <w:pPr>
        <w:rPr>
          <w:sz w:val="24"/>
          <w:szCs w:val="24"/>
        </w:rPr>
      </w:pPr>
      <w:r>
        <w:rPr>
          <w:sz w:val="24"/>
          <w:szCs w:val="24"/>
        </w:rPr>
        <w:t>Zubereitung:</w:t>
      </w:r>
    </w:p>
    <w:p w14:paraId="5A5CADBB" w14:textId="77777777" w:rsidR="007D39E4" w:rsidRPr="00C174D7" w:rsidRDefault="007D39E4" w:rsidP="00B40E8C">
      <w:pPr>
        <w:pStyle w:val="ListParagraph"/>
        <w:numPr>
          <w:ilvl w:val="0"/>
          <w:numId w:val="747"/>
        </w:numPr>
        <w:spacing w:after="120"/>
        <w:ind w:left="714" w:hanging="357"/>
        <w:contextualSpacing w:val="0"/>
        <w:jc w:val="both"/>
        <w:rPr>
          <w:sz w:val="24"/>
          <w:szCs w:val="24"/>
        </w:rPr>
      </w:pPr>
      <w:r w:rsidRPr="00C174D7">
        <w:rPr>
          <w:sz w:val="24"/>
          <w:szCs w:val="24"/>
        </w:rPr>
        <w:t>Das Brot in mundgerechte Stücke reißen und in eine große Schüssel füllen. Buttermilch und die übrigen Zutaten bis auf den Sumach dazugeben, alles gut vermengen und den Salat 10 Minuten durchziehen lassen.</w:t>
      </w:r>
    </w:p>
    <w:p w14:paraId="3081C91C" w14:textId="77777777" w:rsidR="007D39E4" w:rsidRPr="00C174D7" w:rsidRDefault="007D39E4" w:rsidP="00B40E8C">
      <w:pPr>
        <w:pStyle w:val="ListParagraph"/>
        <w:numPr>
          <w:ilvl w:val="0"/>
          <w:numId w:val="747"/>
        </w:numPr>
        <w:spacing w:after="120"/>
        <w:ind w:left="714" w:hanging="357"/>
        <w:contextualSpacing w:val="0"/>
        <w:jc w:val="both"/>
        <w:rPr>
          <w:sz w:val="24"/>
          <w:szCs w:val="24"/>
        </w:rPr>
      </w:pPr>
      <w:r w:rsidRPr="00C174D7">
        <w:rPr>
          <w:sz w:val="24"/>
          <w:szCs w:val="24"/>
        </w:rPr>
        <w:t>Den Salat auf Portionsschalen verteilen, mit Olivenöl beträufeln und großzügig mit Sumach bestreuen.</w:t>
      </w:r>
    </w:p>
    <w:p w14:paraId="7E0CF968" w14:textId="77777777" w:rsidR="007D39E4" w:rsidRDefault="007D39E4" w:rsidP="007D39E4">
      <w:pPr>
        <w:rPr>
          <w:sz w:val="24"/>
          <w:szCs w:val="24"/>
        </w:rPr>
      </w:pPr>
    </w:p>
    <w:p w14:paraId="2F369BC1" w14:textId="52C8FA80" w:rsidR="007D39E4" w:rsidRDefault="007D39E4" w:rsidP="007D39E4">
      <w:pPr>
        <w:rPr>
          <w:rFonts w:asciiTheme="majorHAnsi" w:eastAsiaTheme="majorEastAsia" w:hAnsiTheme="majorHAnsi" w:cstheme="majorBidi"/>
          <w:color w:val="2F5496" w:themeColor="accent1" w:themeShade="BF"/>
          <w:sz w:val="26"/>
          <w:szCs w:val="26"/>
        </w:rPr>
      </w:pPr>
      <w:r>
        <w:rPr>
          <w:sz w:val="24"/>
          <w:szCs w:val="24"/>
        </w:rPr>
        <w:t xml:space="preserve">Kommentar: Wieder so ein Fattoushsalat </w:t>
      </w:r>
      <w:r w:rsidRPr="00942654">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br w:type="page"/>
      </w:r>
    </w:p>
    <w:p w14:paraId="743C94B9" w14:textId="77777777" w:rsidR="00E47B95" w:rsidRDefault="00E47B95" w:rsidP="00E47B95">
      <w:pPr>
        <w:pStyle w:val="Heading2"/>
        <w:spacing w:after="240"/>
      </w:pPr>
      <w:r>
        <w:lastRenderedPageBreak/>
        <w:t>Brotsalat Fattoush</w:t>
      </w:r>
      <w:r>
        <w:rPr>
          <w:rStyle w:val="FootnoteReference"/>
        </w:rPr>
        <w:footnoteReference w:id="185"/>
      </w:r>
      <w:r>
        <w:t xml:space="preserve"> </w:t>
      </w:r>
    </w:p>
    <w:p w14:paraId="53228474" w14:textId="77777777" w:rsidR="00E47B95" w:rsidRDefault="00E47B95" w:rsidP="00E47B95">
      <w:pPr>
        <w:rPr>
          <w:sz w:val="24"/>
          <w:szCs w:val="24"/>
        </w:rPr>
      </w:pPr>
      <w:r w:rsidRPr="00D20128">
        <w:rPr>
          <w:sz w:val="24"/>
          <w:szCs w:val="24"/>
          <w:u w:val="single"/>
        </w:rPr>
        <w:t>Zutaten</w:t>
      </w:r>
      <w:r>
        <w:rPr>
          <w:sz w:val="24"/>
          <w:szCs w:val="24"/>
        </w:rPr>
        <w:t xml:space="preserve"> (für 4 Portionen):</w:t>
      </w:r>
    </w:p>
    <w:p w14:paraId="6E402ABB" w14:textId="77777777" w:rsidR="00E47B95" w:rsidRDefault="00E47B95" w:rsidP="00E47B95">
      <w:pPr>
        <w:rPr>
          <w:sz w:val="24"/>
          <w:szCs w:val="24"/>
        </w:rPr>
      </w:pPr>
      <w:r>
        <w:rPr>
          <w:sz w:val="24"/>
          <w:szCs w:val="24"/>
        </w:rPr>
        <w:t>2 Pitabrote</w:t>
      </w:r>
    </w:p>
    <w:p w14:paraId="2EB44AE9" w14:textId="77777777" w:rsidR="00E47B95" w:rsidRDefault="00E47B95" w:rsidP="00E47B95">
      <w:pPr>
        <w:rPr>
          <w:sz w:val="24"/>
          <w:szCs w:val="24"/>
        </w:rPr>
      </w:pPr>
      <w:r>
        <w:rPr>
          <w:sz w:val="24"/>
          <w:szCs w:val="24"/>
        </w:rPr>
        <w:t xml:space="preserve">5 EL Olivenöl </w:t>
      </w:r>
    </w:p>
    <w:p w14:paraId="55AA939A" w14:textId="77777777" w:rsidR="00E47B95" w:rsidRDefault="00E47B95" w:rsidP="00E47B95">
      <w:pPr>
        <w:rPr>
          <w:sz w:val="24"/>
          <w:szCs w:val="24"/>
        </w:rPr>
      </w:pPr>
      <w:r>
        <w:rPr>
          <w:sz w:val="24"/>
          <w:szCs w:val="24"/>
        </w:rPr>
        <w:t>Salz</w:t>
      </w:r>
    </w:p>
    <w:p w14:paraId="0BED5550" w14:textId="77777777" w:rsidR="00E47B95" w:rsidRDefault="00E47B95" w:rsidP="00E47B95">
      <w:pPr>
        <w:rPr>
          <w:sz w:val="24"/>
          <w:szCs w:val="24"/>
        </w:rPr>
      </w:pPr>
      <w:r>
        <w:rPr>
          <w:sz w:val="24"/>
          <w:szCs w:val="24"/>
        </w:rPr>
        <w:t>1 TL Kuminsamen</w:t>
      </w:r>
    </w:p>
    <w:p w14:paraId="2AEE93CA" w14:textId="77777777" w:rsidR="00E47B95" w:rsidRDefault="00E47B95" w:rsidP="00E47B95">
      <w:pPr>
        <w:rPr>
          <w:sz w:val="24"/>
          <w:szCs w:val="24"/>
        </w:rPr>
      </w:pPr>
      <w:r>
        <w:rPr>
          <w:sz w:val="24"/>
          <w:szCs w:val="24"/>
        </w:rPr>
        <w:t>Saft von ½ Zitronen</w:t>
      </w:r>
    </w:p>
    <w:p w14:paraId="1DA868ED" w14:textId="77777777" w:rsidR="00E47B95" w:rsidRDefault="00E47B95" w:rsidP="00E47B95">
      <w:pPr>
        <w:rPr>
          <w:sz w:val="24"/>
          <w:szCs w:val="24"/>
        </w:rPr>
      </w:pPr>
      <w:r>
        <w:rPr>
          <w:sz w:val="24"/>
          <w:szCs w:val="24"/>
        </w:rPr>
        <w:t>½ TL Essig</w:t>
      </w:r>
    </w:p>
    <w:p w14:paraId="60CE1CF2" w14:textId="77777777" w:rsidR="00E47B95" w:rsidRDefault="00E47B95" w:rsidP="00E47B95">
      <w:pPr>
        <w:rPr>
          <w:sz w:val="24"/>
          <w:szCs w:val="24"/>
        </w:rPr>
      </w:pPr>
      <w:r>
        <w:rPr>
          <w:sz w:val="24"/>
          <w:szCs w:val="24"/>
        </w:rPr>
        <w:t>1 Knoblauchzehe</w:t>
      </w:r>
    </w:p>
    <w:p w14:paraId="5E394960" w14:textId="77777777" w:rsidR="00E47B95" w:rsidRDefault="00E47B95" w:rsidP="00E47B95">
      <w:pPr>
        <w:rPr>
          <w:sz w:val="24"/>
          <w:szCs w:val="24"/>
        </w:rPr>
      </w:pPr>
      <w:r>
        <w:rPr>
          <w:sz w:val="24"/>
          <w:szCs w:val="24"/>
        </w:rPr>
        <w:t>500 g Tomaten</w:t>
      </w:r>
    </w:p>
    <w:p w14:paraId="56C0E36E" w14:textId="77777777" w:rsidR="00E47B95" w:rsidRDefault="00E47B95" w:rsidP="00E47B95">
      <w:pPr>
        <w:rPr>
          <w:sz w:val="24"/>
          <w:szCs w:val="24"/>
        </w:rPr>
      </w:pPr>
      <w:r>
        <w:rPr>
          <w:sz w:val="24"/>
          <w:szCs w:val="24"/>
        </w:rPr>
        <w:t>1 Salatgurke</w:t>
      </w:r>
    </w:p>
    <w:p w14:paraId="40E1E0F5" w14:textId="77777777" w:rsidR="00E47B95" w:rsidRDefault="00E47B95" w:rsidP="00E47B95">
      <w:pPr>
        <w:rPr>
          <w:sz w:val="24"/>
          <w:szCs w:val="24"/>
        </w:rPr>
      </w:pPr>
      <w:r>
        <w:rPr>
          <w:sz w:val="24"/>
          <w:szCs w:val="24"/>
        </w:rPr>
        <w:t xml:space="preserve">2 Frühlingszwiebeln </w:t>
      </w:r>
    </w:p>
    <w:p w14:paraId="347FE35B" w14:textId="77777777" w:rsidR="00E47B95" w:rsidRDefault="00E47B95" w:rsidP="00E47B95">
      <w:pPr>
        <w:rPr>
          <w:sz w:val="24"/>
          <w:szCs w:val="24"/>
        </w:rPr>
      </w:pPr>
      <w:r>
        <w:rPr>
          <w:sz w:val="24"/>
          <w:szCs w:val="24"/>
        </w:rPr>
        <w:t>20 g frische Minze</w:t>
      </w:r>
    </w:p>
    <w:p w14:paraId="2941F76C" w14:textId="77777777" w:rsidR="00E47B95" w:rsidRDefault="00E47B95" w:rsidP="00E47B95">
      <w:pPr>
        <w:rPr>
          <w:sz w:val="24"/>
          <w:szCs w:val="24"/>
        </w:rPr>
      </w:pPr>
      <w:r>
        <w:rPr>
          <w:sz w:val="24"/>
          <w:szCs w:val="24"/>
        </w:rPr>
        <w:t>20 g frische Petersilie</w:t>
      </w:r>
    </w:p>
    <w:p w14:paraId="62BDAA25" w14:textId="77777777" w:rsidR="00E47B95" w:rsidRDefault="00E47B95" w:rsidP="00E47B95">
      <w:pPr>
        <w:rPr>
          <w:sz w:val="24"/>
          <w:szCs w:val="24"/>
        </w:rPr>
      </w:pPr>
      <w:r>
        <w:rPr>
          <w:sz w:val="24"/>
          <w:szCs w:val="24"/>
        </w:rPr>
        <w:t>100 g Radieschen</w:t>
      </w:r>
    </w:p>
    <w:p w14:paraId="21354B53" w14:textId="77777777" w:rsidR="00E47B95" w:rsidRDefault="00E47B95" w:rsidP="00E47B95">
      <w:pPr>
        <w:rPr>
          <w:sz w:val="24"/>
          <w:szCs w:val="24"/>
        </w:rPr>
      </w:pPr>
    </w:p>
    <w:p w14:paraId="149768A0" w14:textId="77777777" w:rsidR="00E47B95" w:rsidRDefault="00E47B95" w:rsidP="00E47B95">
      <w:pPr>
        <w:rPr>
          <w:sz w:val="24"/>
          <w:szCs w:val="24"/>
        </w:rPr>
      </w:pPr>
      <w:r>
        <w:rPr>
          <w:sz w:val="24"/>
          <w:szCs w:val="24"/>
        </w:rPr>
        <w:t>Zubereitung:</w:t>
      </w:r>
    </w:p>
    <w:p w14:paraId="0F9581D1" w14:textId="77777777" w:rsidR="00E47B95" w:rsidRPr="00191B50" w:rsidRDefault="00E47B95" w:rsidP="00B40E8C">
      <w:pPr>
        <w:pStyle w:val="ListParagraph"/>
        <w:numPr>
          <w:ilvl w:val="0"/>
          <w:numId w:val="1114"/>
        </w:numPr>
        <w:spacing w:after="120"/>
        <w:ind w:left="714" w:hanging="357"/>
        <w:contextualSpacing w:val="0"/>
        <w:jc w:val="both"/>
        <w:rPr>
          <w:sz w:val="24"/>
          <w:szCs w:val="24"/>
        </w:rPr>
      </w:pPr>
      <w:r w:rsidRPr="00191B50">
        <w:rPr>
          <w:sz w:val="24"/>
          <w:szCs w:val="24"/>
        </w:rPr>
        <w:t>Den Ofen auf 200 Grad heizen. Die Pitabrote in mundgerechte Stücke reißen, auf ein Backblech legen. Mit 2 EL Olivenöl beträufeln, etwas salzen und die Kuminsamen darüberstreuen. Das Brot etwa 10 Minuten lang im Ofen backen.</w:t>
      </w:r>
    </w:p>
    <w:p w14:paraId="75A1F189" w14:textId="77777777" w:rsidR="00E47B95" w:rsidRPr="00191B50" w:rsidRDefault="00E47B95" w:rsidP="00B40E8C">
      <w:pPr>
        <w:pStyle w:val="ListParagraph"/>
        <w:numPr>
          <w:ilvl w:val="0"/>
          <w:numId w:val="1114"/>
        </w:numPr>
        <w:spacing w:after="120"/>
        <w:ind w:left="714" w:hanging="357"/>
        <w:contextualSpacing w:val="0"/>
        <w:jc w:val="both"/>
        <w:rPr>
          <w:sz w:val="24"/>
          <w:szCs w:val="24"/>
        </w:rPr>
      </w:pPr>
      <w:r w:rsidRPr="00191B50">
        <w:rPr>
          <w:sz w:val="24"/>
          <w:szCs w:val="24"/>
        </w:rPr>
        <w:t>Als Nächstes das Dressing zubereiten. Man nimmt dafür am besten ein Einmachglas oder einen anderen Behälter mit Deckel. Darin Zitronensaft, 3 EL Olivenöl und Essig vermengen, etwas Salz und die Knoblauchzehe dazugeben, die man geschält und mit der Gabel gedrückt hat</w:t>
      </w:r>
      <w:r>
        <w:rPr>
          <w:sz w:val="24"/>
          <w:szCs w:val="24"/>
        </w:rPr>
        <w:t>. M</w:t>
      </w:r>
      <w:r w:rsidRPr="00191B50">
        <w:rPr>
          <w:sz w:val="24"/>
          <w:szCs w:val="24"/>
        </w:rPr>
        <w:t>it geschlossenem Deckel gut schütteln, beiseitestellen.</w:t>
      </w:r>
    </w:p>
    <w:p w14:paraId="60BC00F7" w14:textId="77777777" w:rsidR="00E47B95" w:rsidRPr="00191B50" w:rsidRDefault="00E47B95" w:rsidP="00B40E8C">
      <w:pPr>
        <w:pStyle w:val="ListParagraph"/>
        <w:numPr>
          <w:ilvl w:val="0"/>
          <w:numId w:val="1114"/>
        </w:numPr>
        <w:spacing w:after="120"/>
        <w:ind w:left="714" w:hanging="357"/>
        <w:contextualSpacing w:val="0"/>
        <w:jc w:val="both"/>
        <w:rPr>
          <w:sz w:val="24"/>
          <w:szCs w:val="24"/>
        </w:rPr>
      </w:pPr>
      <w:r w:rsidRPr="00191B50">
        <w:rPr>
          <w:sz w:val="24"/>
          <w:szCs w:val="24"/>
        </w:rPr>
        <w:t>Tomaten in Würfel schneiden, eventuell die Kerne entfernen, wenn man eine größere Tomatensorte verwendet. Die Gurke in Würfel, die Frühlingszwiebeln in fei</w:t>
      </w:r>
      <w:r>
        <w:rPr>
          <w:sz w:val="24"/>
          <w:szCs w:val="24"/>
        </w:rPr>
        <w:t>ne</w:t>
      </w:r>
      <w:r w:rsidRPr="00191B50">
        <w:rPr>
          <w:sz w:val="24"/>
          <w:szCs w:val="24"/>
        </w:rPr>
        <w:t xml:space="preserve"> Ringe schneiden. Die Blätter der Kräuter fein hacken. Alles in eine große Salatschüssel geben.</w:t>
      </w:r>
    </w:p>
    <w:p w14:paraId="277DE8A9" w14:textId="77777777" w:rsidR="00E47B95" w:rsidRPr="00191B50" w:rsidRDefault="00E47B95" w:rsidP="00B40E8C">
      <w:pPr>
        <w:pStyle w:val="ListParagraph"/>
        <w:numPr>
          <w:ilvl w:val="0"/>
          <w:numId w:val="1114"/>
        </w:numPr>
        <w:spacing w:after="120"/>
        <w:ind w:left="714" w:hanging="357"/>
        <w:contextualSpacing w:val="0"/>
        <w:jc w:val="both"/>
        <w:rPr>
          <w:sz w:val="24"/>
          <w:szCs w:val="24"/>
        </w:rPr>
      </w:pPr>
      <w:r w:rsidRPr="00191B50">
        <w:rPr>
          <w:sz w:val="24"/>
          <w:szCs w:val="24"/>
        </w:rPr>
        <w:t>Das Dressing darüber</w:t>
      </w:r>
      <w:r>
        <w:rPr>
          <w:sz w:val="24"/>
          <w:szCs w:val="24"/>
        </w:rPr>
        <w:t xml:space="preserve"> </w:t>
      </w:r>
      <w:r w:rsidRPr="00191B50">
        <w:rPr>
          <w:sz w:val="24"/>
          <w:szCs w:val="24"/>
        </w:rPr>
        <w:t>gießen, den Salat anmachen. Die Radieschen zum Schluss vierteln und zusammen mit dem kross gebackenen Brot zum Salat geben.</w:t>
      </w:r>
    </w:p>
    <w:p w14:paraId="24536893" w14:textId="77777777" w:rsidR="00E47B95" w:rsidRDefault="00E47B95" w:rsidP="00E47B95">
      <w:pPr>
        <w:rPr>
          <w:sz w:val="24"/>
          <w:szCs w:val="24"/>
        </w:rPr>
      </w:pPr>
    </w:p>
    <w:p w14:paraId="207CF12A" w14:textId="2EDF8653" w:rsidR="00E47B95" w:rsidRDefault="00E47B95" w:rsidP="00F84135">
      <w:pPr>
        <w:ind w:left="1416" w:hanging="1416"/>
        <w:jc w:val="both"/>
        <w:rPr>
          <w:rFonts w:asciiTheme="majorHAnsi" w:eastAsiaTheme="majorEastAsia" w:hAnsiTheme="majorHAnsi" w:cstheme="majorBidi"/>
          <w:color w:val="2F5496" w:themeColor="accent1" w:themeShade="BF"/>
          <w:sz w:val="26"/>
          <w:szCs w:val="26"/>
        </w:rPr>
      </w:pPr>
      <w:r>
        <w:rPr>
          <w:sz w:val="24"/>
          <w:szCs w:val="24"/>
        </w:rPr>
        <w:lastRenderedPageBreak/>
        <w:t>Kommentar:</w:t>
      </w:r>
      <w:r>
        <w:rPr>
          <w:sz w:val="24"/>
          <w:szCs w:val="24"/>
        </w:rPr>
        <w:tab/>
        <w:t>Also ich liebe diesen Salat, daher hier nun auch die tausendste Variante. Vor allem schmeckt mir ja immer der Zitronensaft darin so supergut.</w:t>
      </w:r>
      <w:r>
        <w:br w:type="page"/>
      </w:r>
    </w:p>
    <w:p w14:paraId="2C0CAA8C" w14:textId="77777777" w:rsidR="004810A2" w:rsidRDefault="004810A2" w:rsidP="004810A2">
      <w:pPr>
        <w:pStyle w:val="Heading2"/>
        <w:spacing w:after="240"/>
      </w:pPr>
      <w:r>
        <w:lastRenderedPageBreak/>
        <w:t>Brotsalat</w:t>
      </w:r>
      <w:r>
        <w:rPr>
          <w:rStyle w:val="FootnoteReference"/>
        </w:rPr>
        <w:footnoteReference w:id="186"/>
      </w:r>
      <w:r>
        <w:t xml:space="preserve"> </w:t>
      </w:r>
    </w:p>
    <w:p w14:paraId="7CF77C8C" w14:textId="77777777" w:rsidR="004810A2" w:rsidRDefault="004810A2" w:rsidP="004810A2">
      <w:pPr>
        <w:rPr>
          <w:sz w:val="24"/>
          <w:szCs w:val="24"/>
        </w:rPr>
      </w:pPr>
      <w:r w:rsidRPr="00656FA3">
        <w:rPr>
          <w:sz w:val="24"/>
          <w:szCs w:val="24"/>
          <w:u w:val="single"/>
        </w:rPr>
        <w:t>Zutaten</w:t>
      </w:r>
      <w:r>
        <w:rPr>
          <w:sz w:val="24"/>
          <w:szCs w:val="24"/>
        </w:rPr>
        <w:t xml:space="preserve"> (für 4 Portionen)</w:t>
      </w:r>
    </w:p>
    <w:p w14:paraId="3D71EFD6" w14:textId="77777777" w:rsidR="004810A2" w:rsidRDefault="004810A2" w:rsidP="004810A2">
      <w:pPr>
        <w:rPr>
          <w:sz w:val="24"/>
          <w:szCs w:val="24"/>
        </w:rPr>
      </w:pPr>
      <w:r>
        <w:rPr>
          <w:sz w:val="24"/>
          <w:szCs w:val="24"/>
        </w:rPr>
        <w:t>150 g italienisches Weißbrot</w:t>
      </w:r>
    </w:p>
    <w:p w14:paraId="570AAAA6" w14:textId="77777777" w:rsidR="004810A2" w:rsidRDefault="004810A2" w:rsidP="004810A2">
      <w:pPr>
        <w:rPr>
          <w:sz w:val="24"/>
          <w:szCs w:val="24"/>
        </w:rPr>
      </w:pPr>
      <w:r>
        <w:rPr>
          <w:sz w:val="24"/>
          <w:szCs w:val="24"/>
        </w:rPr>
        <w:t>1 rote Zwiebel</w:t>
      </w:r>
    </w:p>
    <w:p w14:paraId="4F418E33" w14:textId="77777777" w:rsidR="004810A2" w:rsidRDefault="004810A2" w:rsidP="004810A2">
      <w:pPr>
        <w:rPr>
          <w:sz w:val="24"/>
          <w:szCs w:val="24"/>
        </w:rPr>
      </w:pPr>
      <w:r>
        <w:rPr>
          <w:sz w:val="24"/>
          <w:szCs w:val="24"/>
        </w:rPr>
        <w:t>1 Knoblauchzehe</w:t>
      </w:r>
    </w:p>
    <w:p w14:paraId="20F929F3" w14:textId="77777777" w:rsidR="004810A2" w:rsidRDefault="004810A2" w:rsidP="004810A2">
      <w:pPr>
        <w:rPr>
          <w:sz w:val="24"/>
          <w:szCs w:val="24"/>
        </w:rPr>
      </w:pPr>
      <w:r>
        <w:rPr>
          <w:sz w:val="24"/>
          <w:szCs w:val="24"/>
        </w:rPr>
        <w:t>200 g Tomaten</w:t>
      </w:r>
    </w:p>
    <w:p w14:paraId="11CB0694" w14:textId="77777777" w:rsidR="004810A2" w:rsidRDefault="004810A2" w:rsidP="004810A2">
      <w:pPr>
        <w:rPr>
          <w:sz w:val="24"/>
          <w:szCs w:val="24"/>
        </w:rPr>
      </w:pPr>
      <w:r>
        <w:rPr>
          <w:sz w:val="24"/>
          <w:szCs w:val="24"/>
        </w:rPr>
        <w:t>2 zarte Zucchini (etwa 200 g)</w:t>
      </w:r>
    </w:p>
    <w:p w14:paraId="34C81131" w14:textId="77777777" w:rsidR="004810A2" w:rsidRDefault="004810A2" w:rsidP="004810A2">
      <w:pPr>
        <w:rPr>
          <w:sz w:val="24"/>
          <w:szCs w:val="24"/>
        </w:rPr>
      </w:pPr>
      <w:r>
        <w:rPr>
          <w:sz w:val="24"/>
          <w:szCs w:val="24"/>
        </w:rPr>
        <w:t>1 Bund glatte Petersilie</w:t>
      </w:r>
    </w:p>
    <w:p w14:paraId="7A484BD4" w14:textId="77777777" w:rsidR="004810A2" w:rsidRDefault="004810A2" w:rsidP="004810A2">
      <w:pPr>
        <w:rPr>
          <w:sz w:val="24"/>
          <w:szCs w:val="24"/>
        </w:rPr>
      </w:pPr>
      <w:r>
        <w:rPr>
          <w:sz w:val="24"/>
          <w:szCs w:val="24"/>
        </w:rPr>
        <w:t>Ein paar Blätter Rucola (Kann man auch weglassen)</w:t>
      </w:r>
    </w:p>
    <w:p w14:paraId="42920BB6" w14:textId="77777777" w:rsidR="004810A2" w:rsidRDefault="004810A2" w:rsidP="004810A2">
      <w:pPr>
        <w:rPr>
          <w:sz w:val="24"/>
          <w:szCs w:val="24"/>
        </w:rPr>
      </w:pPr>
      <w:r>
        <w:rPr>
          <w:sz w:val="24"/>
          <w:szCs w:val="24"/>
        </w:rPr>
        <w:t>2 EL Weinessig</w:t>
      </w:r>
    </w:p>
    <w:p w14:paraId="77D81D28" w14:textId="77777777" w:rsidR="004810A2" w:rsidRDefault="004810A2" w:rsidP="004810A2">
      <w:pPr>
        <w:rPr>
          <w:sz w:val="24"/>
          <w:szCs w:val="24"/>
        </w:rPr>
      </w:pPr>
      <w:r>
        <w:rPr>
          <w:sz w:val="24"/>
          <w:szCs w:val="24"/>
        </w:rPr>
        <w:t>4 EL Olivenöl</w:t>
      </w:r>
    </w:p>
    <w:p w14:paraId="38E371C8" w14:textId="77777777" w:rsidR="004810A2" w:rsidRDefault="004810A2" w:rsidP="004810A2">
      <w:pPr>
        <w:rPr>
          <w:sz w:val="24"/>
          <w:szCs w:val="24"/>
        </w:rPr>
      </w:pPr>
      <w:r>
        <w:rPr>
          <w:sz w:val="24"/>
          <w:szCs w:val="24"/>
        </w:rPr>
        <w:t>100 g Schafskäse</w:t>
      </w:r>
    </w:p>
    <w:p w14:paraId="0890CF04" w14:textId="77777777" w:rsidR="004810A2" w:rsidRDefault="004810A2" w:rsidP="004810A2">
      <w:pPr>
        <w:rPr>
          <w:sz w:val="24"/>
          <w:szCs w:val="24"/>
        </w:rPr>
      </w:pPr>
      <w:r>
        <w:rPr>
          <w:sz w:val="24"/>
          <w:szCs w:val="24"/>
        </w:rPr>
        <w:t>1 EL kleine Kapern</w:t>
      </w:r>
    </w:p>
    <w:p w14:paraId="36627943" w14:textId="77777777" w:rsidR="004810A2" w:rsidRDefault="004810A2" w:rsidP="004810A2">
      <w:pPr>
        <w:rPr>
          <w:sz w:val="24"/>
          <w:szCs w:val="24"/>
        </w:rPr>
      </w:pPr>
      <w:r>
        <w:rPr>
          <w:sz w:val="24"/>
          <w:szCs w:val="24"/>
        </w:rPr>
        <w:t>Salz, Pfeffer aus der Mühle</w:t>
      </w:r>
    </w:p>
    <w:p w14:paraId="7AD2CAA4" w14:textId="77777777" w:rsidR="004810A2" w:rsidRDefault="004810A2" w:rsidP="004810A2">
      <w:pPr>
        <w:rPr>
          <w:sz w:val="24"/>
          <w:szCs w:val="24"/>
        </w:rPr>
      </w:pPr>
    </w:p>
    <w:p w14:paraId="03B4E47A" w14:textId="77777777" w:rsidR="004810A2" w:rsidRDefault="004810A2" w:rsidP="004810A2">
      <w:pPr>
        <w:rPr>
          <w:sz w:val="24"/>
          <w:szCs w:val="24"/>
        </w:rPr>
      </w:pPr>
      <w:r>
        <w:rPr>
          <w:sz w:val="24"/>
          <w:szCs w:val="24"/>
        </w:rPr>
        <w:t>Zubereitungszeit: 20 Minuten, Ruhezeit: 1 Stunde</w:t>
      </w:r>
    </w:p>
    <w:p w14:paraId="4DADC934" w14:textId="77777777" w:rsidR="004810A2" w:rsidRPr="0030313D" w:rsidRDefault="004810A2" w:rsidP="00E76E01">
      <w:pPr>
        <w:pStyle w:val="ListParagraph"/>
        <w:numPr>
          <w:ilvl w:val="0"/>
          <w:numId w:val="174"/>
        </w:numPr>
        <w:spacing w:after="120"/>
        <w:ind w:left="714" w:hanging="357"/>
        <w:contextualSpacing w:val="0"/>
        <w:jc w:val="both"/>
        <w:rPr>
          <w:sz w:val="24"/>
          <w:szCs w:val="24"/>
        </w:rPr>
      </w:pPr>
      <w:r w:rsidRPr="0030313D">
        <w:rPr>
          <w:sz w:val="24"/>
          <w:szCs w:val="24"/>
        </w:rPr>
        <w:t>Das Brot grob würfeln. Die Zwiebel schälen, vierteln und in feine Streifen schneiden. Den Knoblauch schälen und fein hacken. Tomaten und Zucchini waschen, putzen und in kleine Würfel schneiden. Die Petersilie und eventuell den Rucola waschen und fein hacken.</w:t>
      </w:r>
    </w:p>
    <w:p w14:paraId="1F0CA22A" w14:textId="77777777" w:rsidR="004810A2" w:rsidRPr="0030313D" w:rsidRDefault="004810A2" w:rsidP="00E76E01">
      <w:pPr>
        <w:pStyle w:val="ListParagraph"/>
        <w:numPr>
          <w:ilvl w:val="0"/>
          <w:numId w:val="174"/>
        </w:numPr>
        <w:spacing w:after="120"/>
        <w:ind w:left="714" w:hanging="357"/>
        <w:contextualSpacing w:val="0"/>
        <w:jc w:val="both"/>
        <w:rPr>
          <w:sz w:val="24"/>
          <w:szCs w:val="24"/>
        </w:rPr>
      </w:pPr>
      <w:r w:rsidRPr="0030313D">
        <w:rPr>
          <w:sz w:val="24"/>
          <w:szCs w:val="24"/>
        </w:rPr>
        <w:t>Das Brot mit Zwiebel, Knoblauch, Kräutern und Gemüse mischen. Essig mit Salz und Pfeffer verrühren. Öl unterschlagen. Die Sauce mit dem Brotsalat mischen und bei Zimmertemperatur zugedeckt 1 Stunde ziehen lassen.</w:t>
      </w:r>
    </w:p>
    <w:p w14:paraId="42B5E9AB" w14:textId="77777777" w:rsidR="004810A2" w:rsidRPr="0030313D" w:rsidRDefault="004810A2" w:rsidP="00E76E01">
      <w:pPr>
        <w:pStyle w:val="ListParagraph"/>
        <w:numPr>
          <w:ilvl w:val="0"/>
          <w:numId w:val="174"/>
        </w:numPr>
        <w:spacing w:after="120"/>
        <w:ind w:left="714" w:hanging="357"/>
        <w:contextualSpacing w:val="0"/>
        <w:jc w:val="both"/>
        <w:rPr>
          <w:sz w:val="24"/>
          <w:szCs w:val="24"/>
        </w:rPr>
      </w:pPr>
      <w:r w:rsidRPr="0030313D">
        <w:rPr>
          <w:sz w:val="24"/>
          <w:szCs w:val="24"/>
        </w:rPr>
        <w:t>Vor dem Servieren den Schafskäse zerkrümeln. Salat noch einmal umrühren. Mit Kapern und dem Käse bestreut servieren.</w:t>
      </w:r>
    </w:p>
    <w:p w14:paraId="57D218BD" w14:textId="77777777" w:rsidR="004810A2" w:rsidRDefault="004810A2" w:rsidP="004810A2">
      <w:pPr>
        <w:rPr>
          <w:sz w:val="24"/>
          <w:szCs w:val="24"/>
        </w:rPr>
      </w:pPr>
    </w:p>
    <w:p w14:paraId="42C21E2E" w14:textId="320BFFC6" w:rsidR="004810A2" w:rsidRDefault="004810A2" w:rsidP="00F84135">
      <w:pPr>
        <w:ind w:left="1416" w:hanging="1416"/>
        <w:jc w:val="both"/>
        <w:rPr>
          <w:rFonts w:asciiTheme="majorHAnsi" w:eastAsiaTheme="majorEastAsia" w:hAnsiTheme="majorHAnsi" w:cstheme="majorBidi"/>
          <w:color w:val="2F5496" w:themeColor="accent1" w:themeShade="BF"/>
          <w:sz w:val="26"/>
          <w:szCs w:val="26"/>
        </w:rPr>
      </w:pPr>
      <w:r>
        <w:rPr>
          <w:sz w:val="24"/>
          <w:szCs w:val="24"/>
        </w:rPr>
        <w:t>Kommentar:</w:t>
      </w:r>
      <w:r>
        <w:rPr>
          <w:sz w:val="24"/>
          <w:szCs w:val="24"/>
        </w:rPr>
        <w:tab/>
        <w:t xml:space="preserve">Den Brotsalat haben wir oft zum Grillen gemacht. Haben sogar die Ruderer gerne gegessen </w:t>
      </w:r>
      <w:r w:rsidRPr="0030313D">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br w:type="page"/>
      </w:r>
    </w:p>
    <w:p w14:paraId="27668472" w14:textId="6D828200" w:rsidR="00E47B95" w:rsidRDefault="00E47B95" w:rsidP="00E47B95">
      <w:pPr>
        <w:pStyle w:val="Heading2"/>
        <w:spacing w:after="240"/>
      </w:pPr>
      <w:r>
        <w:lastRenderedPageBreak/>
        <w:t>Brotsalat mit Tomaten und geröstetem Gemüse - Panzanella</w:t>
      </w:r>
      <w:r>
        <w:rPr>
          <w:rStyle w:val="FootnoteReference"/>
        </w:rPr>
        <w:footnoteReference w:id="187"/>
      </w:r>
      <w:r>
        <w:t xml:space="preserve"> </w:t>
      </w:r>
    </w:p>
    <w:p w14:paraId="22F3E0DC" w14:textId="77777777" w:rsidR="00E47B95" w:rsidRDefault="00E47B95" w:rsidP="00E47B95">
      <w:pPr>
        <w:rPr>
          <w:sz w:val="24"/>
          <w:szCs w:val="24"/>
        </w:rPr>
      </w:pPr>
      <w:r w:rsidRPr="001F46C4">
        <w:rPr>
          <w:sz w:val="24"/>
          <w:szCs w:val="24"/>
          <w:u w:val="single"/>
        </w:rPr>
        <w:t>Zutaten</w:t>
      </w:r>
      <w:r>
        <w:rPr>
          <w:sz w:val="24"/>
          <w:szCs w:val="24"/>
        </w:rPr>
        <w:t xml:space="preserve"> (für 3 Portionen)</w:t>
      </w:r>
    </w:p>
    <w:p w14:paraId="01060A6D" w14:textId="77777777" w:rsidR="00E47B95" w:rsidRDefault="00E47B95" w:rsidP="00E47B95">
      <w:pPr>
        <w:rPr>
          <w:sz w:val="24"/>
          <w:szCs w:val="24"/>
        </w:rPr>
      </w:pPr>
      <w:r w:rsidRPr="005123CA">
        <w:rPr>
          <w:sz w:val="24"/>
          <w:szCs w:val="24"/>
        </w:rPr>
        <w:t>200 g Brot (z.B. Ciabatta oder Land</w:t>
      </w:r>
      <w:r>
        <w:rPr>
          <w:sz w:val="24"/>
          <w:szCs w:val="24"/>
        </w:rPr>
        <w:t>brot)</w:t>
      </w:r>
    </w:p>
    <w:p w14:paraId="5FCABB68" w14:textId="77777777" w:rsidR="00E47B95" w:rsidRDefault="00E47B95" w:rsidP="00E47B95">
      <w:pPr>
        <w:rPr>
          <w:sz w:val="24"/>
          <w:szCs w:val="24"/>
        </w:rPr>
      </w:pPr>
      <w:r>
        <w:rPr>
          <w:sz w:val="24"/>
          <w:szCs w:val="24"/>
        </w:rPr>
        <w:t>Olivenöl</w:t>
      </w:r>
    </w:p>
    <w:p w14:paraId="7F846D61" w14:textId="77777777" w:rsidR="00E47B95" w:rsidRDefault="00E47B95" w:rsidP="00E47B95">
      <w:pPr>
        <w:rPr>
          <w:sz w:val="24"/>
          <w:szCs w:val="24"/>
        </w:rPr>
      </w:pPr>
      <w:r>
        <w:rPr>
          <w:sz w:val="24"/>
          <w:szCs w:val="24"/>
        </w:rPr>
        <w:t>1 Zucchino</w:t>
      </w:r>
    </w:p>
    <w:p w14:paraId="16651D6C" w14:textId="77777777" w:rsidR="00E47B95" w:rsidRDefault="00E47B95" w:rsidP="00E47B95">
      <w:pPr>
        <w:rPr>
          <w:sz w:val="24"/>
          <w:szCs w:val="24"/>
        </w:rPr>
      </w:pPr>
      <w:r>
        <w:rPr>
          <w:sz w:val="24"/>
          <w:szCs w:val="24"/>
        </w:rPr>
        <w:t>1 rote Paprika</w:t>
      </w:r>
    </w:p>
    <w:p w14:paraId="40268363" w14:textId="77777777" w:rsidR="00E47B95" w:rsidRDefault="00E47B95" w:rsidP="00E47B95">
      <w:pPr>
        <w:rPr>
          <w:sz w:val="24"/>
          <w:szCs w:val="24"/>
        </w:rPr>
      </w:pPr>
      <w:r>
        <w:rPr>
          <w:sz w:val="24"/>
          <w:szCs w:val="24"/>
        </w:rPr>
        <w:t>300 g Tomaten</w:t>
      </w:r>
    </w:p>
    <w:p w14:paraId="208B4DED" w14:textId="77777777" w:rsidR="00E47B95" w:rsidRDefault="00E47B95" w:rsidP="00E47B95">
      <w:pPr>
        <w:rPr>
          <w:sz w:val="24"/>
          <w:szCs w:val="24"/>
        </w:rPr>
      </w:pPr>
      <w:r>
        <w:rPr>
          <w:sz w:val="24"/>
          <w:szCs w:val="24"/>
        </w:rPr>
        <w:t>1 Schalotte</w:t>
      </w:r>
    </w:p>
    <w:p w14:paraId="1B393239" w14:textId="77777777" w:rsidR="00E47B95" w:rsidRDefault="00E47B95" w:rsidP="00E47B95">
      <w:pPr>
        <w:rPr>
          <w:sz w:val="24"/>
          <w:szCs w:val="24"/>
        </w:rPr>
      </w:pPr>
      <w:r>
        <w:rPr>
          <w:sz w:val="24"/>
          <w:szCs w:val="24"/>
        </w:rPr>
        <w:t>1 Fenchelknolle</w:t>
      </w:r>
    </w:p>
    <w:p w14:paraId="7C48863A" w14:textId="77777777" w:rsidR="00E47B95" w:rsidRDefault="00E47B95" w:rsidP="00E47B95">
      <w:pPr>
        <w:rPr>
          <w:sz w:val="24"/>
          <w:szCs w:val="24"/>
        </w:rPr>
      </w:pPr>
      <w:r>
        <w:rPr>
          <w:sz w:val="24"/>
          <w:szCs w:val="24"/>
        </w:rPr>
        <w:t>Salz, schwarzer Pfeffer</w:t>
      </w:r>
    </w:p>
    <w:p w14:paraId="055250E4" w14:textId="77777777" w:rsidR="00E47B95" w:rsidRDefault="00E47B95" w:rsidP="00E47B95">
      <w:pPr>
        <w:rPr>
          <w:sz w:val="24"/>
          <w:szCs w:val="24"/>
        </w:rPr>
      </w:pPr>
      <w:r>
        <w:rPr>
          <w:sz w:val="24"/>
          <w:szCs w:val="24"/>
        </w:rPr>
        <w:t>2 EL Kapern</w:t>
      </w:r>
    </w:p>
    <w:p w14:paraId="41F5EB02" w14:textId="77777777" w:rsidR="00E47B95" w:rsidRDefault="00E47B95" w:rsidP="00E47B95">
      <w:pPr>
        <w:rPr>
          <w:sz w:val="24"/>
          <w:szCs w:val="24"/>
        </w:rPr>
      </w:pPr>
      <w:r>
        <w:rPr>
          <w:sz w:val="24"/>
          <w:szCs w:val="24"/>
        </w:rPr>
        <w:t>½ TL Oregano</w:t>
      </w:r>
    </w:p>
    <w:p w14:paraId="12457DB4" w14:textId="77777777" w:rsidR="00E47B95" w:rsidRDefault="00E47B95" w:rsidP="00E47B95">
      <w:pPr>
        <w:rPr>
          <w:sz w:val="24"/>
          <w:szCs w:val="24"/>
        </w:rPr>
      </w:pPr>
      <w:r>
        <w:rPr>
          <w:sz w:val="24"/>
          <w:szCs w:val="24"/>
        </w:rPr>
        <w:t>Essig</w:t>
      </w:r>
    </w:p>
    <w:p w14:paraId="0EF40AEE" w14:textId="77777777" w:rsidR="00E47B95" w:rsidRDefault="00E47B95" w:rsidP="00E47B95">
      <w:pPr>
        <w:rPr>
          <w:sz w:val="24"/>
          <w:szCs w:val="24"/>
        </w:rPr>
      </w:pPr>
      <w:r>
        <w:rPr>
          <w:sz w:val="24"/>
          <w:szCs w:val="24"/>
        </w:rPr>
        <w:t>2 EL fein gehacktes Basilikum</w:t>
      </w:r>
    </w:p>
    <w:p w14:paraId="43540A34" w14:textId="77777777" w:rsidR="00E47B95" w:rsidRDefault="00E47B95" w:rsidP="00E47B95">
      <w:pPr>
        <w:rPr>
          <w:sz w:val="24"/>
          <w:szCs w:val="24"/>
        </w:rPr>
      </w:pPr>
    </w:p>
    <w:p w14:paraId="0A183A25" w14:textId="77777777" w:rsidR="00E47B95" w:rsidRDefault="00E47B95" w:rsidP="00E47B95">
      <w:pPr>
        <w:rPr>
          <w:sz w:val="24"/>
          <w:szCs w:val="24"/>
        </w:rPr>
      </w:pPr>
      <w:r>
        <w:rPr>
          <w:sz w:val="24"/>
          <w:szCs w:val="24"/>
        </w:rPr>
        <w:t>Zubereitung:</w:t>
      </w:r>
    </w:p>
    <w:p w14:paraId="5E7B5B55" w14:textId="77777777" w:rsidR="00E47B95" w:rsidRPr="000E664F" w:rsidRDefault="00E47B95" w:rsidP="00B40E8C">
      <w:pPr>
        <w:pStyle w:val="ListParagraph"/>
        <w:numPr>
          <w:ilvl w:val="0"/>
          <w:numId w:val="812"/>
        </w:numPr>
        <w:spacing w:after="120"/>
        <w:ind w:left="714" w:hanging="357"/>
        <w:contextualSpacing w:val="0"/>
        <w:jc w:val="both"/>
        <w:rPr>
          <w:sz w:val="24"/>
          <w:szCs w:val="24"/>
        </w:rPr>
      </w:pPr>
      <w:r w:rsidRPr="000E664F">
        <w:rPr>
          <w:sz w:val="24"/>
          <w:szCs w:val="24"/>
        </w:rPr>
        <w:t xml:space="preserve">Zunächst das Brot in ungefähr 2 cm große Stücke reißen. Ciabatta eignet sich, besonders gut aber schmeckt kräftiges Landbrot, das vom Vortag und nicht zu weiß ist. Die Stücke in einer Schüssel mit Olivenöl beträufeln und mit den Händen so vermengen, dass sie komplett bedeckt sind. </w:t>
      </w:r>
    </w:p>
    <w:p w14:paraId="3D6BA711" w14:textId="77777777" w:rsidR="00E47B95" w:rsidRPr="000E664F" w:rsidRDefault="00E47B95" w:rsidP="00B40E8C">
      <w:pPr>
        <w:pStyle w:val="ListParagraph"/>
        <w:numPr>
          <w:ilvl w:val="0"/>
          <w:numId w:val="812"/>
        </w:numPr>
        <w:spacing w:after="120"/>
        <w:ind w:left="714" w:hanging="357"/>
        <w:contextualSpacing w:val="0"/>
        <w:jc w:val="both"/>
        <w:rPr>
          <w:sz w:val="24"/>
          <w:szCs w:val="24"/>
        </w:rPr>
      </w:pPr>
      <w:r w:rsidRPr="000E664F">
        <w:rPr>
          <w:sz w:val="24"/>
          <w:szCs w:val="24"/>
        </w:rPr>
        <w:t>Auf einem mit Backpapier ausgelegten Backblech verteilen, bei 180 Grad Umluft 15 Minuten lang backen. Das Brot sollte braun und knusprig werden, nicht schwarz. Abkühlen lassen.</w:t>
      </w:r>
    </w:p>
    <w:p w14:paraId="65F51330" w14:textId="77777777" w:rsidR="00E47B95" w:rsidRPr="000E664F" w:rsidRDefault="00E47B95" w:rsidP="00B40E8C">
      <w:pPr>
        <w:pStyle w:val="ListParagraph"/>
        <w:numPr>
          <w:ilvl w:val="0"/>
          <w:numId w:val="812"/>
        </w:numPr>
        <w:spacing w:after="120"/>
        <w:ind w:left="714" w:hanging="357"/>
        <w:contextualSpacing w:val="0"/>
        <w:jc w:val="both"/>
        <w:rPr>
          <w:sz w:val="24"/>
          <w:szCs w:val="24"/>
        </w:rPr>
      </w:pPr>
      <w:r w:rsidRPr="000E664F">
        <w:rPr>
          <w:sz w:val="24"/>
          <w:szCs w:val="24"/>
        </w:rPr>
        <w:t>Zucchini quer halbieren, dann der Länge nach in dünne Streifen schneiden. Paprika der Länge nach achteln. Beide Gemüse auf einem Backblech, ebenfalls mit Backpapier ausgelegt, verteilen und mit Öl beträufeln. Bei 180 Grad Umluft ungefähr 25 Minuten lang backen, die Paprika braucht vielleicht fünf Minuten länger und kann, wenn sie aus dem Ofen kommt, geschält werden. Gemüse etwas abkühlen lassen.</w:t>
      </w:r>
    </w:p>
    <w:p w14:paraId="05EDF461" w14:textId="77777777" w:rsidR="00E47B95" w:rsidRDefault="00E47B95" w:rsidP="00B40E8C">
      <w:pPr>
        <w:pStyle w:val="ListParagraph"/>
        <w:numPr>
          <w:ilvl w:val="0"/>
          <w:numId w:val="812"/>
        </w:numPr>
        <w:spacing w:after="120"/>
        <w:ind w:left="714" w:hanging="357"/>
        <w:contextualSpacing w:val="0"/>
        <w:jc w:val="both"/>
        <w:rPr>
          <w:sz w:val="24"/>
          <w:szCs w:val="24"/>
        </w:rPr>
      </w:pPr>
      <w:r w:rsidRPr="000E664F">
        <w:rPr>
          <w:sz w:val="24"/>
          <w:szCs w:val="24"/>
        </w:rPr>
        <w:t>Tomaten je nach Größe vierteln oder achteln. Die Schalotte in sehr feine Ringe und die Fenchelknolle in sehr feine Scheiben schneiden, alles in eine Schüssel geben, salzen und pfeffern. Oregano, Kapern und Essig dazu, die Mischung ziehen lassen, während das Gemüse im Ofen gart.</w:t>
      </w:r>
    </w:p>
    <w:p w14:paraId="14C4DBD9" w14:textId="77777777" w:rsidR="00E47B95" w:rsidRPr="000E664F" w:rsidRDefault="00E47B95" w:rsidP="00B40E8C">
      <w:pPr>
        <w:pStyle w:val="ListParagraph"/>
        <w:numPr>
          <w:ilvl w:val="0"/>
          <w:numId w:val="812"/>
        </w:numPr>
        <w:spacing w:after="120"/>
        <w:ind w:left="714" w:hanging="357"/>
        <w:contextualSpacing w:val="0"/>
        <w:jc w:val="both"/>
        <w:rPr>
          <w:sz w:val="24"/>
          <w:szCs w:val="24"/>
        </w:rPr>
      </w:pPr>
      <w:r w:rsidRPr="000E664F">
        <w:rPr>
          <w:sz w:val="24"/>
          <w:szCs w:val="24"/>
        </w:rPr>
        <w:lastRenderedPageBreak/>
        <w:t>Zum Schluss geröstetes Gemüse, Brot und Basilikum zu den Tomaten geben, vermengen und noch mal 15 Minuten ziehen lassen. Mit Salz, Pfeffer und Essig abschmecken.</w:t>
      </w:r>
    </w:p>
    <w:p w14:paraId="5F32C68F" w14:textId="77777777" w:rsidR="00E47B95" w:rsidRPr="00D858E8" w:rsidRDefault="00E47B95" w:rsidP="00E47B95">
      <w:pPr>
        <w:pStyle w:val="ListParagraph"/>
        <w:rPr>
          <w:sz w:val="24"/>
          <w:szCs w:val="24"/>
        </w:rPr>
      </w:pPr>
    </w:p>
    <w:p w14:paraId="39F834AA" w14:textId="77777777" w:rsidR="00E47B95" w:rsidRPr="00D858E8" w:rsidRDefault="00E47B95" w:rsidP="00E47B95">
      <w:pPr>
        <w:ind w:left="2120" w:hanging="1760"/>
        <w:jc w:val="both"/>
        <w:rPr>
          <w:sz w:val="24"/>
          <w:szCs w:val="24"/>
        </w:rPr>
      </w:pPr>
      <w:r>
        <w:rPr>
          <w:sz w:val="24"/>
          <w:szCs w:val="24"/>
        </w:rPr>
        <w:t>Kommentar:</w:t>
      </w:r>
      <w:r>
        <w:rPr>
          <w:sz w:val="24"/>
          <w:szCs w:val="24"/>
        </w:rPr>
        <w:tab/>
      </w:r>
      <w:r w:rsidRPr="00D858E8">
        <w:rPr>
          <w:sz w:val="24"/>
          <w:szCs w:val="24"/>
        </w:rPr>
        <w:t>Der Salat ist ähnlich wie unser Brotsalat und eignet sich sehr gut für Grillabende. Große Grillabende sind ja vor allem in der Vorstellung schön. Vergleichbar mit einem Urlaub im Hochsommer an der der Côte d’Azur. Klingt toll</w:t>
      </w:r>
      <w:r>
        <w:rPr>
          <w:sz w:val="24"/>
          <w:szCs w:val="24"/>
        </w:rPr>
        <w:t xml:space="preserve">, </w:t>
      </w:r>
      <w:r w:rsidRPr="00D858E8">
        <w:rPr>
          <w:sz w:val="24"/>
          <w:szCs w:val="24"/>
        </w:rPr>
        <w:t xml:space="preserve">in Wirklichkeit steht man auf dem Weg vom und zum Strand im Stau, in Wirklichkeit isst man viel zu viel Weißbrot, gerne auch in Sauce getunkt, während man sich nur schwer auf die Tischgespräche konzentrieren kann, aus Sorge, dann man vom Grillfleisch nichts abbekommt, sollte es dann irgendwann mal fertig sein </w:t>
      </w:r>
      <w:r w:rsidRPr="00FC3DE9">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Pr="00D858E8">
        <w:rPr>
          <w:sz w:val="24"/>
          <w:szCs w:val="24"/>
        </w:rPr>
        <w:br w:type="page"/>
      </w:r>
    </w:p>
    <w:p w14:paraId="02093A00" w14:textId="77777777" w:rsidR="00E47B95" w:rsidRDefault="00E47B95" w:rsidP="00E47B95">
      <w:pPr>
        <w:pStyle w:val="Heading2"/>
        <w:spacing w:after="240"/>
      </w:pPr>
      <w:r>
        <w:lastRenderedPageBreak/>
        <w:t>Tomaten-Brot-Salat mit Rucola</w:t>
      </w:r>
      <w:r>
        <w:rPr>
          <w:rStyle w:val="FootnoteReference"/>
        </w:rPr>
        <w:footnoteReference w:id="188"/>
      </w:r>
    </w:p>
    <w:p w14:paraId="3702B61E" w14:textId="77777777" w:rsidR="00E47B95" w:rsidRDefault="00E47B95" w:rsidP="00E47B95">
      <w:pPr>
        <w:rPr>
          <w:sz w:val="24"/>
          <w:szCs w:val="24"/>
        </w:rPr>
      </w:pPr>
      <w:r w:rsidRPr="0038757F">
        <w:rPr>
          <w:sz w:val="24"/>
          <w:szCs w:val="24"/>
          <w:u w:val="single"/>
        </w:rPr>
        <w:t>Zutaten</w:t>
      </w:r>
      <w:r>
        <w:rPr>
          <w:sz w:val="24"/>
          <w:szCs w:val="24"/>
        </w:rPr>
        <w:t xml:space="preserve"> (für 4 Portionen):</w:t>
      </w:r>
    </w:p>
    <w:p w14:paraId="7E116581" w14:textId="77777777" w:rsidR="00E47B95" w:rsidRDefault="00E47B95" w:rsidP="00E47B95">
      <w:pPr>
        <w:rPr>
          <w:sz w:val="24"/>
          <w:szCs w:val="24"/>
        </w:rPr>
      </w:pPr>
      <w:r>
        <w:rPr>
          <w:sz w:val="24"/>
          <w:szCs w:val="24"/>
        </w:rPr>
        <w:t>6 Tomaten</w:t>
      </w:r>
    </w:p>
    <w:p w14:paraId="7C6FF714" w14:textId="77777777" w:rsidR="00E47B95" w:rsidRDefault="00E47B95" w:rsidP="00E47B95">
      <w:pPr>
        <w:rPr>
          <w:sz w:val="24"/>
          <w:szCs w:val="24"/>
        </w:rPr>
      </w:pPr>
      <w:r>
        <w:rPr>
          <w:sz w:val="24"/>
          <w:szCs w:val="24"/>
        </w:rPr>
        <w:t>½ Bund Rucola</w:t>
      </w:r>
    </w:p>
    <w:p w14:paraId="6E66A5C9" w14:textId="77777777" w:rsidR="00E47B95" w:rsidRDefault="00E47B95" w:rsidP="00E47B95">
      <w:pPr>
        <w:rPr>
          <w:sz w:val="24"/>
          <w:szCs w:val="24"/>
        </w:rPr>
      </w:pPr>
      <w:r>
        <w:rPr>
          <w:sz w:val="24"/>
          <w:szCs w:val="24"/>
        </w:rPr>
        <w:t>1 Kugel Mozzarella</w:t>
      </w:r>
    </w:p>
    <w:p w14:paraId="72F30308" w14:textId="77777777" w:rsidR="00E47B95" w:rsidRDefault="00E47B95" w:rsidP="00E47B95">
      <w:pPr>
        <w:rPr>
          <w:sz w:val="24"/>
          <w:szCs w:val="24"/>
        </w:rPr>
      </w:pPr>
      <w:r>
        <w:rPr>
          <w:sz w:val="24"/>
          <w:szCs w:val="24"/>
        </w:rPr>
        <w:t>300 g Ciabattabrot</w:t>
      </w:r>
    </w:p>
    <w:p w14:paraId="6FC84336" w14:textId="77777777" w:rsidR="00E47B95" w:rsidRDefault="00E47B95" w:rsidP="00E47B95">
      <w:pPr>
        <w:rPr>
          <w:sz w:val="24"/>
          <w:szCs w:val="24"/>
        </w:rPr>
      </w:pPr>
      <w:r>
        <w:rPr>
          <w:sz w:val="24"/>
          <w:szCs w:val="24"/>
        </w:rPr>
        <w:t>1 Knoblauchzehe</w:t>
      </w:r>
    </w:p>
    <w:p w14:paraId="70C771D0" w14:textId="77777777" w:rsidR="00E47B95" w:rsidRDefault="00E47B95" w:rsidP="00E47B95">
      <w:pPr>
        <w:rPr>
          <w:sz w:val="24"/>
          <w:szCs w:val="24"/>
        </w:rPr>
      </w:pPr>
      <w:r>
        <w:rPr>
          <w:sz w:val="24"/>
          <w:szCs w:val="24"/>
        </w:rPr>
        <w:t>3 EL Butter</w:t>
      </w:r>
    </w:p>
    <w:p w14:paraId="2E663ADD" w14:textId="77777777" w:rsidR="00E47B95" w:rsidRDefault="00E47B95" w:rsidP="00E47B95">
      <w:pPr>
        <w:rPr>
          <w:sz w:val="24"/>
          <w:szCs w:val="24"/>
        </w:rPr>
      </w:pPr>
      <w:r>
        <w:rPr>
          <w:sz w:val="24"/>
          <w:szCs w:val="24"/>
        </w:rPr>
        <w:t>2 rote Zwiebeln</w:t>
      </w:r>
    </w:p>
    <w:p w14:paraId="22ED0555" w14:textId="77777777" w:rsidR="00E47B95" w:rsidRDefault="00E47B95" w:rsidP="00E47B95">
      <w:pPr>
        <w:rPr>
          <w:sz w:val="24"/>
          <w:szCs w:val="24"/>
        </w:rPr>
      </w:pPr>
      <w:r>
        <w:rPr>
          <w:sz w:val="24"/>
          <w:szCs w:val="24"/>
        </w:rPr>
        <w:t>4 EL Olivenöl</w:t>
      </w:r>
    </w:p>
    <w:p w14:paraId="79F24792" w14:textId="77777777" w:rsidR="00E47B95" w:rsidRPr="007A69F2" w:rsidRDefault="00E47B95" w:rsidP="00E47B95">
      <w:pPr>
        <w:rPr>
          <w:sz w:val="24"/>
          <w:szCs w:val="24"/>
        </w:rPr>
      </w:pPr>
      <w:r w:rsidRPr="007A69F2">
        <w:rPr>
          <w:sz w:val="24"/>
          <w:szCs w:val="24"/>
        </w:rPr>
        <w:t>2 EL Balsamico bianco</w:t>
      </w:r>
    </w:p>
    <w:p w14:paraId="5EB0A6FF" w14:textId="77777777" w:rsidR="00E47B95" w:rsidRPr="007A69F2" w:rsidRDefault="00E47B95" w:rsidP="00E47B95">
      <w:pPr>
        <w:rPr>
          <w:sz w:val="24"/>
          <w:szCs w:val="24"/>
        </w:rPr>
      </w:pPr>
      <w:r w:rsidRPr="007A69F2">
        <w:rPr>
          <w:sz w:val="24"/>
          <w:szCs w:val="24"/>
        </w:rPr>
        <w:t>Salz, Pfeffer</w:t>
      </w:r>
    </w:p>
    <w:p w14:paraId="3A036153" w14:textId="77777777" w:rsidR="00E47B95" w:rsidRPr="007A69F2" w:rsidRDefault="00E47B95" w:rsidP="00E47B95">
      <w:pPr>
        <w:rPr>
          <w:sz w:val="24"/>
          <w:szCs w:val="24"/>
        </w:rPr>
      </w:pPr>
    </w:p>
    <w:p w14:paraId="2EB97B14" w14:textId="77777777" w:rsidR="00E47B95" w:rsidRPr="007A69F2" w:rsidRDefault="00E47B95" w:rsidP="00E47B95">
      <w:pPr>
        <w:rPr>
          <w:sz w:val="24"/>
          <w:szCs w:val="24"/>
        </w:rPr>
      </w:pPr>
      <w:r w:rsidRPr="007A69F2">
        <w:rPr>
          <w:sz w:val="24"/>
          <w:szCs w:val="24"/>
        </w:rPr>
        <w:t>Zubereitung:</w:t>
      </w:r>
    </w:p>
    <w:p w14:paraId="1CB38483" w14:textId="77777777" w:rsidR="00E47B95" w:rsidRPr="0038757F" w:rsidRDefault="00E47B95" w:rsidP="00B40E8C">
      <w:pPr>
        <w:pStyle w:val="ListParagraph"/>
        <w:numPr>
          <w:ilvl w:val="0"/>
          <w:numId w:val="1758"/>
        </w:numPr>
        <w:spacing w:after="120"/>
        <w:ind w:left="714" w:hanging="357"/>
        <w:contextualSpacing w:val="0"/>
        <w:jc w:val="both"/>
        <w:rPr>
          <w:sz w:val="24"/>
          <w:szCs w:val="24"/>
        </w:rPr>
      </w:pPr>
      <w:r w:rsidRPr="0038757F">
        <w:rPr>
          <w:sz w:val="24"/>
          <w:szCs w:val="24"/>
        </w:rPr>
        <w:t>Die Tomaten waschen, halbieren und in Spalten schneiden, dabei die Stielansätze entfernen. Den Rucola verlesen, waschen und trocken schütteln, grobe Stiele entfernen.</w:t>
      </w:r>
    </w:p>
    <w:p w14:paraId="2DEF4BB1" w14:textId="77777777" w:rsidR="00E47B95" w:rsidRPr="0038757F" w:rsidRDefault="00E47B95" w:rsidP="00B40E8C">
      <w:pPr>
        <w:pStyle w:val="ListParagraph"/>
        <w:numPr>
          <w:ilvl w:val="0"/>
          <w:numId w:val="1758"/>
        </w:numPr>
        <w:spacing w:after="120"/>
        <w:ind w:left="714" w:hanging="357"/>
        <w:contextualSpacing w:val="0"/>
        <w:jc w:val="both"/>
        <w:rPr>
          <w:sz w:val="24"/>
          <w:szCs w:val="24"/>
        </w:rPr>
      </w:pPr>
      <w:r w:rsidRPr="0038757F">
        <w:rPr>
          <w:sz w:val="24"/>
          <w:szCs w:val="24"/>
        </w:rPr>
        <w:t>Den Mozzarella gut abtropfen lassen und in kleine Stücke zupfen. Das Ciabatta erst in Scheiben, dann in kleine Stücke schneiden. Den Knoblauch schälen und andrücken. Die Butter in einer Pfanne erhitzen und das Brot mit dem Knoblauch darin rundum goldbraun anbraten. Die Brotwürfel gelegentlich wenden.</w:t>
      </w:r>
    </w:p>
    <w:p w14:paraId="50377E52" w14:textId="77777777" w:rsidR="00E47B95" w:rsidRDefault="00E47B95" w:rsidP="00B40E8C">
      <w:pPr>
        <w:pStyle w:val="ListParagraph"/>
        <w:numPr>
          <w:ilvl w:val="0"/>
          <w:numId w:val="1758"/>
        </w:numPr>
        <w:spacing w:after="120"/>
        <w:ind w:left="714" w:hanging="357"/>
        <w:contextualSpacing w:val="0"/>
        <w:jc w:val="both"/>
        <w:rPr>
          <w:sz w:val="24"/>
          <w:szCs w:val="24"/>
        </w:rPr>
      </w:pPr>
      <w:r w:rsidRPr="0038757F">
        <w:rPr>
          <w:sz w:val="24"/>
          <w:szCs w:val="24"/>
        </w:rPr>
        <w:t>Die Zwiebeln schälen und in feine Ringe schneiden. Mit den Tomaten, dem Mozzarella, Olivenöl und Essig mischen und mit Salz und Pfeffer würzen. Die leicht abgekühlten Brotstücke unterheben und den Sala</w:t>
      </w:r>
      <w:r>
        <w:rPr>
          <w:sz w:val="24"/>
          <w:szCs w:val="24"/>
        </w:rPr>
        <w:t>t</w:t>
      </w:r>
      <w:r w:rsidRPr="0038757F">
        <w:rPr>
          <w:sz w:val="24"/>
          <w:szCs w:val="24"/>
        </w:rPr>
        <w:t xml:space="preserve"> in Schälchen servieren. Mit dem Rucola garnieren.</w:t>
      </w:r>
    </w:p>
    <w:p w14:paraId="7BF5F264" w14:textId="77777777" w:rsidR="00E47B95" w:rsidRDefault="00E47B95" w:rsidP="00E47B95">
      <w:pPr>
        <w:rPr>
          <w:sz w:val="24"/>
          <w:szCs w:val="24"/>
        </w:rPr>
      </w:pPr>
      <w:r>
        <w:rPr>
          <w:sz w:val="24"/>
          <w:szCs w:val="24"/>
        </w:rPr>
        <w:br w:type="page"/>
      </w:r>
    </w:p>
    <w:p w14:paraId="6D7C177A" w14:textId="77777777" w:rsidR="009F2E8E" w:rsidRDefault="009F2E8E" w:rsidP="009F2E8E">
      <w:pPr>
        <w:pStyle w:val="Heading2"/>
        <w:spacing w:after="240"/>
      </w:pPr>
      <w:r>
        <w:lastRenderedPageBreak/>
        <w:t>Gemüse-Brot-Salat</w:t>
      </w:r>
      <w:r>
        <w:rPr>
          <w:rStyle w:val="FootnoteReference"/>
        </w:rPr>
        <w:footnoteReference w:id="189"/>
      </w:r>
    </w:p>
    <w:p w14:paraId="4C9D937D" w14:textId="77777777" w:rsidR="009F2E8E" w:rsidRDefault="009F2E8E" w:rsidP="009F2E8E">
      <w:pPr>
        <w:rPr>
          <w:sz w:val="24"/>
          <w:szCs w:val="24"/>
        </w:rPr>
      </w:pPr>
      <w:r>
        <w:rPr>
          <w:sz w:val="24"/>
          <w:szCs w:val="24"/>
        </w:rPr>
        <w:t>Zutaten für 4 Portionen</w:t>
      </w:r>
    </w:p>
    <w:p w14:paraId="542FF91A" w14:textId="77777777" w:rsidR="009F2E8E" w:rsidRPr="005C1F6C" w:rsidRDefault="009F2E8E" w:rsidP="009F2E8E">
      <w:pPr>
        <w:rPr>
          <w:sz w:val="24"/>
          <w:szCs w:val="24"/>
        </w:rPr>
      </w:pPr>
      <w:r w:rsidRPr="005C1F6C">
        <w:rPr>
          <w:sz w:val="24"/>
          <w:szCs w:val="24"/>
        </w:rPr>
        <w:t>250 g Blumenkohl</w:t>
      </w:r>
    </w:p>
    <w:p w14:paraId="4F743A5A" w14:textId="77777777" w:rsidR="009F2E8E" w:rsidRPr="005C1F6C" w:rsidRDefault="009F2E8E" w:rsidP="009F2E8E">
      <w:pPr>
        <w:rPr>
          <w:sz w:val="24"/>
          <w:szCs w:val="24"/>
        </w:rPr>
      </w:pPr>
      <w:r w:rsidRPr="005C1F6C">
        <w:rPr>
          <w:sz w:val="24"/>
          <w:szCs w:val="24"/>
        </w:rPr>
        <w:t>10 El Olivenöl</w:t>
      </w:r>
    </w:p>
    <w:p w14:paraId="38EF7BB7" w14:textId="77777777" w:rsidR="009F2E8E" w:rsidRPr="00FF41B0" w:rsidRDefault="009F2E8E" w:rsidP="009F2E8E">
      <w:pPr>
        <w:rPr>
          <w:sz w:val="24"/>
          <w:szCs w:val="24"/>
        </w:rPr>
      </w:pPr>
      <w:r w:rsidRPr="00FF41B0">
        <w:rPr>
          <w:sz w:val="24"/>
          <w:szCs w:val="24"/>
        </w:rPr>
        <w:t>Salz, Pfeffer</w:t>
      </w:r>
    </w:p>
    <w:p w14:paraId="566A0055" w14:textId="77777777" w:rsidR="009F2E8E" w:rsidRDefault="009F2E8E" w:rsidP="009F2E8E">
      <w:pPr>
        <w:rPr>
          <w:sz w:val="24"/>
          <w:szCs w:val="24"/>
        </w:rPr>
      </w:pPr>
      <w:r w:rsidRPr="00FF41B0">
        <w:rPr>
          <w:sz w:val="24"/>
          <w:szCs w:val="24"/>
        </w:rPr>
        <w:t>2 TL Harissa-Pu</w:t>
      </w:r>
      <w:r>
        <w:rPr>
          <w:sz w:val="24"/>
          <w:szCs w:val="24"/>
        </w:rPr>
        <w:t>lver</w:t>
      </w:r>
    </w:p>
    <w:p w14:paraId="3B9BA973" w14:textId="77777777" w:rsidR="009F2E8E" w:rsidRDefault="009F2E8E" w:rsidP="009F2E8E">
      <w:pPr>
        <w:rPr>
          <w:sz w:val="24"/>
          <w:szCs w:val="24"/>
        </w:rPr>
      </w:pPr>
      <w:r>
        <w:rPr>
          <w:sz w:val="24"/>
          <w:szCs w:val="24"/>
        </w:rPr>
        <w:t>4 dünne Fladenbrote (Dürüm- oder Tortillafladen)</w:t>
      </w:r>
    </w:p>
    <w:p w14:paraId="5DC0822F" w14:textId="77777777" w:rsidR="009F2E8E" w:rsidRDefault="009F2E8E" w:rsidP="009F2E8E">
      <w:pPr>
        <w:rPr>
          <w:sz w:val="24"/>
          <w:szCs w:val="24"/>
        </w:rPr>
      </w:pPr>
      <w:r>
        <w:rPr>
          <w:sz w:val="24"/>
          <w:szCs w:val="24"/>
        </w:rPr>
        <w:t>2 TL Schwarzkümmelsaat</w:t>
      </w:r>
    </w:p>
    <w:p w14:paraId="3D4F2402" w14:textId="77777777" w:rsidR="009F2E8E" w:rsidRDefault="009F2E8E" w:rsidP="009F2E8E">
      <w:pPr>
        <w:rPr>
          <w:sz w:val="24"/>
          <w:szCs w:val="24"/>
        </w:rPr>
      </w:pPr>
      <w:r>
        <w:rPr>
          <w:sz w:val="24"/>
          <w:szCs w:val="24"/>
        </w:rPr>
        <w:t>2 kleine Salatgurken</w:t>
      </w:r>
    </w:p>
    <w:p w14:paraId="20253FE3" w14:textId="77777777" w:rsidR="009F2E8E" w:rsidRDefault="009F2E8E" w:rsidP="009F2E8E">
      <w:pPr>
        <w:rPr>
          <w:sz w:val="24"/>
          <w:szCs w:val="24"/>
        </w:rPr>
      </w:pPr>
      <w:r>
        <w:rPr>
          <w:sz w:val="24"/>
          <w:szCs w:val="24"/>
        </w:rPr>
        <w:t>100 g rote Zwiebeln</w:t>
      </w:r>
    </w:p>
    <w:p w14:paraId="5010B52A" w14:textId="77777777" w:rsidR="009F2E8E" w:rsidRDefault="009F2E8E" w:rsidP="009F2E8E">
      <w:pPr>
        <w:rPr>
          <w:sz w:val="24"/>
          <w:szCs w:val="24"/>
        </w:rPr>
      </w:pPr>
      <w:r>
        <w:rPr>
          <w:sz w:val="24"/>
          <w:szCs w:val="24"/>
        </w:rPr>
        <w:t>100 g kleine Tomaten</w:t>
      </w:r>
    </w:p>
    <w:p w14:paraId="2C02F3F6" w14:textId="77777777" w:rsidR="009F2E8E" w:rsidRDefault="009F2E8E" w:rsidP="009F2E8E">
      <w:pPr>
        <w:rPr>
          <w:sz w:val="24"/>
          <w:szCs w:val="24"/>
        </w:rPr>
      </w:pPr>
      <w:r>
        <w:rPr>
          <w:sz w:val="24"/>
          <w:szCs w:val="24"/>
        </w:rPr>
        <w:t>100 g Radieschen</w:t>
      </w:r>
    </w:p>
    <w:p w14:paraId="0855E6D5" w14:textId="77777777" w:rsidR="009F2E8E" w:rsidRDefault="009F2E8E" w:rsidP="009F2E8E">
      <w:pPr>
        <w:rPr>
          <w:sz w:val="24"/>
          <w:szCs w:val="24"/>
        </w:rPr>
      </w:pPr>
      <w:r>
        <w:rPr>
          <w:sz w:val="24"/>
          <w:szCs w:val="24"/>
        </w:rPr>
        <w:t>2 kleine Avocados</w:t>
      </w:r>
    </w:p>
    <w:p w14:paraId="62853146" w14:textId="77777777" w:rsidR="009F2E8E" w:rsidRDefault="009F2E8E" w:rsidP="009F2E8E">
      <w:pPr>
        <w:rPr>
          <w:sz w:val="24"/>
          <w:szCs w:val="24"/>
        </w:rPr>
      </w:pPr>
      <w:r>
        <w:rPr>
          <w:sz w:val="24"/>
          <w:szCs w:val="24"/>
        </w:rPr>
        <w:t>3-4 EL Zitronensaft</w:t>
      </w:r>
    </w:p>
    <w:p w14:paraId="2AC0379A" w14:textId="77777777" w:rsidR="009F2E8E" w:rsidRDefault="009F2E8E" w:rsidP="009F2E8E">
      <w:pPr>
        <w:rPr>
          <w:sz w:val="24"/>
          <w:szCs w:val="24"/>
        </w:rPr>
      </w:pPr>
      <w:r>
        <w:rPr>
          <w:sz w:val="24"/>
          <w:szCs w:val="24"/>
        </w:rPr>
        <w:t>4 Stiele Minze</w:t>
      </w:r>
    </w:p>
    <w:p w14:paraId="2B21DB60" w14:textId="77777777" w:rsidR="009F2E8E" w:rsidRDefault="009F2E8E" w:rsidP="009F2E8E">
      <w:pPr>
        <w:rPr>
          <w:sz w:val="24"/>
          <w:szCs w:val="24"/>
        </w:rPr>
      </w:pPr>
      <w:r>
        <w:rPr>
          <w:sz w:val="24"/>
          <w:szCs w:val="24"/>
        </w:rPr>
        <w:t>4 Stiele glatte Petersilie</w:t>
      </w:r>
    </w:p>
    <w:p w14:paraId="4CE9AFD7" w14:textId="77777777" w:rsidR="009F2E8E" w:rsidRDefault="009F2E8E" w:rsidP="009F2E8E">
      <w:pPr>
        <w:rPr>
          <w:sz w:val="24"/>
          <w:szCs w:val="24"/>
        </w:rPr>
      </w:pPr>
    </w:p>
    <w:p w14:paraId="3C0BAD43" w14:textId="77777777" w:rsidR="009F2E8E" w:rsidRDefault="009F2E8E" w:rsidP="009F2E8E">
      <w:pPr>
        <w:rPr>
          <w:sz w:val="24"/>
          <w:szCs w:val="24"/>
        </w:rPr>
      </w:pPr>
      <w:r>
        <w:rPr>
          <w:sz w:val="24"/>
          <w:szCs w:val="24"/>
        </w:rPr>
        <w:t>Zubereitungszeit:</w:t>
      </w:r>
      <w:r>
        <w:rPr>
          <w:sz w:val="24"/>
          <w:szCs w:val="24"/>
        </w:rPr>
        <w:tab/>
        <w:t>40 Minuten</w:t>
      </w:r>
    </w:p>
    <w:p w14:paraId="2702BB3C" w14:textId="77777777" w:rsidR="009F2E8E" w:rsidRPr="004347EC" w:rsidRDefault="009F2E8E" w:rsidP="00B40E8C">
      <w:pPr>
        <w:pStyle w:val="ListParagraph"/>
        <w:numPr>
          <w:ilvl w:val="0"/>
          <w:numId w:val="1899"/>
        </w:numPr>
        <w:spacing w:after="120"/>
        <w:ind w:left="714" w:hanging="357"/>
        <w:contextualSpacing w:val="0"/>
        <w:jc w:val="both"/>
        <w:rPr>
          <w:sz w:val="24"/>
          <w:szCs w:val="24"/>
        </w:rPr>
      </w:pPr>
      <w:r w:rsidRPr="004347EC">
        <w:rPr>
          <w:sz w:val="24"/>
          <w:szCs w:val="24"/>
        </w:rPr>
        <w:t>Blumenkohl putzen, waschen und in sehr kleine Röschen teilen. Auf einem Backblech mit 3 EL Öl, Salz und 1 TL Harissa mischen. Im vorgeheizten Backofen bei 220 grad (Umluft 200 Grad) auf der 2. Schiene von unten 10 Minuten rösten. Aus dem Ofen nehmen und in eine Arbeitsschale umfüllen. Fladen auf dem Backblech verteilen, mit je ½ EL Öl bestreichen und mit Schwarzkümmel bestreuen. Auf der 2. Schiene von unten 3-4 Minuten hellbraun rösten. Herausnehmen, auf dem Blech abkühlen lassen, in Stücke brechen.</w:t>
      </w:r>
    </w:p>
    <w:p w14:paraId="2ED5A2BF" w14:textId="77777777" w:rsidR="009F2E8E" w:rsidRPr="004347EC" w:rsidRDefault="009F2E8E" w:rsidP="00B40E8C">
      <w:pPr>
        <w:pStyle w:val="ListParagraph"/>
        <w:numPr>
          <w:ilvl w:val="0"/>
          <w:numId w:val="1899"/>
        </w:numPr>
        <w:spacing w:after="120"/>
        <w:ind w:left="714" w:hanging="357"/>
        <w:contextualSpacing w:val="0"/>
        <w:jc w:val="both"/>
        <w:rPr>
          <w:sz w:val="24"/>
          <w:szCs w:val="24"/>
        </w:rPr>
      </w:pPr>
      <w:r w:rsidRPr="004347EC">
        <w:rPr>
          <w:sz w:val="24"/>
          <w:szCs w:val="24"/>
        </w:rPr>
        <w:t>Gurken längs in dünne Scheiben hobeln. Zwiebeln in Streifen schneiden. Tomaten waschen, halbieren. Radieschen sechsteln. Avocados halbieren, entkernen, Hälften schälen, Fruchtfleisch grob in Stücke schneiden. Alles auf dem Backblech mit Brot und Blumenkohl mischen. Mit Salz, Pfeffer, Zitronensaft, restlichem Öl und restlichem Harissa-Pulver mischen.</w:t>
      </w:r>
    </w:p>
    <w:p w14:paraId="599CBFEF" w14:textId="54D14AD5" w:rsidR="009F2E8E" w:rsidRDefault="009F2E8E" w:rsidP="009F2E8E">
      <w:pPr>
        <w:rPr>
          <w:rFonts w:asciiTheme="majorHAnsi" w:eastAsiaTheme="majorEastAsia" w:hAnsiTheme="majorHAnsi" w:cstheme="majorBidi"/>
          <w:color w:val="2F5496" w:themeColor="accent1" w:themeShade="BF"/>
          <w:sz w:val="26"/>
          <w:szCs w:val="26"/>
        </w:rPr>
      </w:pPr>
      <w:r w:rsidRPr="004347EC">
        <w:rPr>
          <w:sz w:val="24"/>
          <w:szCs w:val="24"/>
        </w:rPr>
        <w:t>Kräuterblätter grob von den Stielen abzupfen, locker unter den Salat heben.</w:t>
      </w:r>
      <w:r>
        <w:br w:type="page"/>
      </w:r>
    </w:p>
    <w:p w14:paraId="11B23E92" w14:textId="13C3CD04" w:rsidR="00E47B95" w:rsidRPr="007A59AC" w:rsidRDefault="00E47B95" w:rsidP="00E47B95">
      <w:pPr>
        <w:pStyle w:val="Heading2"/>
        <w:spacing w:after="240"/>
      </w:pPr>
      <w:r w:rsidRPr="007A59AC">
        <w:lastRenderedPageBreak/>
        <w:t>Fattoush (Brotsalat)</w:t>
      </w:r>
      <w:r>
        <w:t xml:space="preserve"> – nächste Variante</w:t>
      </w:r>
      <w:r>
        <w:rPr>
          <w:rStyle w:val="FootnoteReference"/>
        </w:rPr>
        <w:footnoteReference w:id="190"/>
      </w:r>
    </w:p>
    <w:p w14:paraId="7E171B56" w14:textId="77777777" w:rsidR="00E47B95" w:rsidRDefault="00E47B95" w:rsidP="00E47B95">
      <w:pPr>
        <w:rPr>
          <w:sz w:val="24"/>
          <w:szCs w:val="24"/>
        </w:rPr>
      </w:pPr>
      <w:r w:rsidRPr="007A59AC">
        <w:rPr>
          <w:sz w:val="24"/>
          <w:szCs w:val="24"/>
          <w:u w:val="single"/>
        </w:rPr>
        <w:t>Zutaten</w:t>
      </w:r>
      <w:r w:rsidRPr="00897F59">
        <w:rPr>
          <w:sz w:val="24"/>
          <w:szCs w:val="24"/>
        </w:rPr>
        <w:t xml:space="preserve"> </w:t>
      </w:r>
      <w:r>
        <w:rPr>
          <w:sz w:val="24"/>
          <w:szCs w:val="24"/>
        </w:rPr>
        <w:t>(</w:t>
      </w:r>
      <w:r w:rsidRPr="00897F59">
        <w:rPr>
          <w:sz w:val="24"/>
          <w:szCs w:val="24"/>
        </w:rPr>
        <w:t>für 4 P</w:t>
      </w:r>
      <w:r>
        <w:rPr>
          <w:sz w:val="24"/>
          <w:szCs w:val="24"/>
        </w:rPr>
        <w:t>ortionen)</w:t>
      </w:r>
    </w:p>
    <w:p w14:paraId="5780AA34" w14:textId="77777777" w:rsidR="00E47B95" w:rsidRDefault="00E47B95" w:rsidP="00E47B95">
      <w:pPr>
        <w:rPr>
          <w:sz w:val="24"/>
          <w:szCs w:val="24"/>
        </w:rPr>
      </w:pPr>
      <w:r>
        <w:rPr>
          <w:sz w:val="24"/>
          <w:szCs w:val="24"/>
        </w:rPr>
        <w:t>4 Fladenbrote (3-4 Tage alt und möglichst dünn)</w:t>
      </w:r>
    </w:p>
    <w:p w14:paraId="7E0E5F62" w14:textId="77777777" w:rsidR="00E47B95" w:rsidRPr="006F1888" w:rsidRDefault="00E47B95" w:rsidP="00E47B95">
      <w:pPr>
        <w:rPr>
          <w:sz w:val="24"/>
          <w:szCs w:val="24"/>
          <w:lang w:val="en-US"/>
        </w:rPr>
      </w:pPr>
      <w:proofErr w:type="spellStart"/>
      <w:r w:rsidRPr="006F1888">
        <w:rPr>
          <w:sz w:val="24"/>
          <w:szCs w:val="24"/>
          <w:lang w:val="en-US"/>
        </w:rPr>
        <w:t>Olivenöl</w:t>
      </w:r>
      <w:proofErr w:type="spellEnd"/>
    </w:p>
    <w:p w14:paraId="086E3248" w14:textId="77777777" w:rsidR="00E47B95" w:rsidRPr="006F1888" w:rsidRDefault="00E47B95" w:rsidP="00E47B95">
      <w:pPr>
        <w:rPr>
          <w:sz w:val="24"/>
          <w:szCs w:val="24"/>
          <w:lang w:val="en-US"/>
        </w:rPr>
      </w:pPr>
      <w:r w:rsidRPr="006F1888">
        <w:rPr>
          <w:sz w:val="24"/>
          <w:szCs w:val="24"/>
          <w:lang w:val="en-US"/>
        </w:rPr>
        <w:t xml:space="preserve">200 g </w:t>
      </w:r>
      <w:proofErr w:type="spellStart"/>
      <w:r w:rsidRPr="006F1888">
        <w:rPr>
          <w:sz w:val="24"/>
          <w:szCs w:val="24"/>
          <w:lang w:val="en-US"/>
        </w:rPr>
        <w:t>Römersalat</w:t>
      </w:r>
      <w:proofErr w:type="spellEnd"/>
    </w:p>
    <w:p w14:paraId="068BBB6B" w14:textId="77777777" w:rsidR="00E47B95" w:rsidRPr="006F1888" w:rsidRDefault="00E47B95" w:rsidP="00E47B95">
      <w:pPr>
        <w:rPr>
          <w:sz w:val="24"/>
          <w:szCs w:val="24"/>
          <w:lang w:val="en-US"/>
        </w:rPr>
      </w:pPr>
      <w:r w:rsidRPr="006F1888">
        <w:rPr>
          <w:sz w:val="24"/>
          <w:szCs w:val="24"/>
          <w:lang w:val="en-US"/>
        </w:rPr>
        <w:t xml:space="preserve">200 g </w:t>
      </w:r>
      <w:proofErr w:type="spellStart"/>
      <w:r w:rsidRPr="006F1888">
        <w:rPr>
          <w:sz w:val="24"/>
          <w:szCs w:val="24"/>
          <w:lang w:val="en-US"/>
        </w:rPr>
        <w:t>Tomaten</w:t>
      </w:r>
      <w:proofErr w:type="spellEnd"/>
    </w:p>
    <w:p w14:paraId="39A1A162" w14:textId="77777777" w:rsidR="00E47B95" w:rsidRPr="006F1888" w:rsidRDefault="00E47B95" w:rsidP="00E47B95">
      <w:pPr>
        <w:rPr>
          <w:sz w:val="24"/>
          <w:szCs w:val="24"/>
          <w:lang w:val="en-US"/>
        </w:rPr>
      </w:pPr>
      <w:r w:rsidRPr="006F1888">
        <w:rPr>
          <w:sz w:val="24"/>
          <w:szCs w:val="24"/>
          <w:lang w:val="en-US"/>
        </w:rPr>
        <w:t xml:space="preserve">200 g </w:t>
      </w:r>
      <w:proofErr w:type="spellStart"/>
      <w:r w:rsidRPr="006F1888">
        <w:rPr>
          <w:sz w:val="24"/>
          <w:szCs w:val="24"/>
          <w:lang w:val="en-US"/>
        </w:rPr>
        <w:t>Gurken</w:t>
      </w:r>
      <w:proofErr w:type="spellEnd"/>
    </w:p>
    <w:p w14:paraId="08B8F835" w14:textId="77777777" w:rsidR="00E47B95" w:rsidRDefault="00E47B95" w:rsidP="00E47B95">
      <w:pPr>
        <w:rPr>
          <w:sz w:val="24"/>
          <w:szCs w:val="24"/>
        </w:rPr>
      </w:pPr>
      <w:r>
        <w:rPr>
          <w:sz w:val="24"/>
          <w:szCs w:val="24"/>
        </w:rPr>
        <w:t>50 g Frühlingszwiebeln (vier Stück)</w:t>
      </w:r>
    </w:p>
    <w:p w14:paraId="3B16C74C" w14:textId="77777777" w:rsidR="00E47B95" w:rsidRDefault="00E47B95" w:rsidP="00E47B95">
      <w:pPr>
        <w:rPr>
          <w:sz w:val="24"/>
          <w:szCs w:val="24"/>
        </w:rPr>
      </w:pPr>
      <w:r>
        <w:rPr>
          <w:sz w:val="24"/>
          <w:szCs w:val="24"/>
        </w:rPr>
        <w:t>50 g Petersilie (ein Bund)</w:t>
      </w:r>
    </w:p>
    <w:p w14:paraId="73E8715E" w14:textId="77777777" w:rsidR="00E47B95" w:rsidRDefault="00E47B95" w:rsidP="00E47B95">
      <w:pPr>
        <w:rPr>
          <w:sz w:val="24"/>
          <w:szCs w:val="24"/>
        </w:rPr>
      </w:pPr>
      <w:r>
        <w:rPr>
          <w:sz w:val="24"/>
          <w:szCs w:val="24"/>
        </w:rPr>
        <w:t>½ Bund frische Minze</w:t>
      </w:r>
    </w:p>
    <w:p w14:paraId="37521D48" w14:textId="77777777" w:rsidR="00E47B95" w:rsidRDefault="00E47B95" w:rsidP="00E47B95">
      <w:pPr>
        <w:rPr>
          <w:sz w:val="24"/>
          <w:szCs w:val="24"/>
        </w:rPr>
      </w:pPr>
    </w:p>
    <w:p w14:paraId="643A2FFE" w14:textId="77777777" w:rsidR="00E47B95" w:rsidRPr="007A59AC" w:rsidRDefault="00E47B95" w:rsidP="00E47B95">
      <w:pPr>
        <w:rPr>
          <w:i/>
          <w:iCs/>
          <w:sz w:val="24"/>
          <w:szCs w:val="24"/>
        </w:rPr>
      </w:pPr>
      <w:r w:rsidRPr="007A59AC">
        <w:rPr>
          <w:i/>
          <w:iCs/>
          <w:sz w:val="24"/>
          <w:szCs w:val="24"/>
        </w:rPr>
        <w:t>Für die Sauce:</w:t>
      </w:r>
    </w:p>
    <w:p w14:paraId="274FFF23" w14:textId="77777777" w:rsidR="00E47B95" w:rsidRDefault="00E47B95" w:rsidP="00E47B95">
      <w:pPr>
        <w:rPr>
          <w:sz w:val="24"/>
          <w:szCs w:val="24"/>
        </w:rPr>
      </w:pPr>
      <w:r>
        <w:rPr>
          <w:sz w:val="24"/>
          <w:szCs w:val="24"/>
        </w:rPr>
        <w:t>1 EL Sumach</w:t>
      </w:r>
    </w:p>
    <w:p w14:paraId="42FBAFB7" w14:textId="77777777" w:rsidR="00E47B95" w:rsidRDefault="00E47B95" w:rsidP="00E47B95">
      <w:pPr>
        <w:rPr>
          <w:sz w:val="24"/>
          <w:szCs w:val="24"/>
        </w:rPr>
      </w:pPr>
      <w:r>
        <w:rPr>
          <w:sz w:val="24"/>
          <w:szCs w:val="24"/>
        </w:rPr>
        <w:t>1 EL frisch gepresster Zitronensaft</w:t>
      </w:r>
    </w:p>
    <w:p w14:paraId="4C90DCB1" w14:textId="77777777" w:rsidR="00E47B95" w:rsidRPr="006F1888" w:rsidRDefault="00E47B95" w:rsidP="00E47B95">
      <w:pPr>
        <w:rPr>
          <w:sz w:val="24"/>
          <w:szCs w:val="24"/>
          <w:lang w:val="en-US"/>
        </w:rPr>
      </w:pPr>
      <w:r w:rsidRPr="006F1888">
        <w:rPr>
          <w:sz w:val="24"/>
          <w:szCs w:val="24"/>
          <w:lang w:val="en-US"/>
        </w:rPr>
        <w:t>1 EL Balsamico</w:t>
      </w:r>
    </w:p>
    <w:p w14:paraId="6C6F4AA4" w14:textId="77777777" w:rsidR="00E47B95" w:rsidRPr="006F1888" w:rsidRDefault="00E47B95" w:rsidP="00E47B95">
      <w:pPr>
        <w:rPr>
          <w:sz w:val="24"/>
          <w:szCs w:val="24"/>
          <w:lang w:val="en-US"/>
        </w:rPr>
      </w:pPr>
      <w:r w:rsidRPr="006F1888">
        <w:rPr>
          <w:sz w:val="24"/>
          <w:szCs w:val="24"/>
          <w:lang w:val="en-US"/>
        </w:rPr>
        <w:t xml:space="preserve">4-5 EL </w:t>
      </w:r>
      <w:proofErr w:type="spellStart"/>
      <w:r w:rsidRPr="006F1888">
        <w:rPr>
          <w:sz w:val="24"/>
          <w:szCs w:val="24"/>
          <w:lang w:val="en-US"/>
        </w:rPr>
        <w:t>Olivenöl</w:t>
      </w:r>
      <w:proofErr w:type="spellEnd"/>
    </w:p>
    <w:p w14:paraId="048F5557" w14:textId="77777777" w:rsidR="00E47B95" w:rsidRPr="006F1888" w:rsidRDefault="00E47B95" w:rsidP="00E47B95">
      <w:pPr>
        <w:rPr>
          <w:sz w:val="24"/>
          <w:szCs w:val="24"/>
          <w:lang w:val="en-US"/>
        </w:rPr>
      </w:pPr>
      <w:r w:rsidRPr="006F1888">
        <w:rPr>
          <w:sz w:val="24"/>
          <w:szCs w:val="24"/>
          <w:lang w:val="en-US"/>
        </w:rPr>
        <w:t>½ TL Salz</w:t>
      </w:r>
    </w:p>
    <w:p w14:paraId="09C9A37B" w14:textId="77777777" w:rsidR="00E47B95" w:rsidRDefault="00E47B95" w:rsidP="00E47B95">
      <w:pPr>
        <w:rPr>
          <w:sz w:val="24"/>
          <w:szCs w:val="24"/>
        </w:rPr>
      </w:pPr>
      <w:r>
        <w:rPr>
          <w:sz w:val="24"/>
          <w:szCs w:val="24"/>
        </w:rPr>
        <w:t>3-4 Prisen Pfeffer</w:t>
      </w:r>
    </w:p>
    <w:p w14:paraId="179153FE" w14:textId="77777777" w:rsidR="00E47B95" w:rsidRDefault="00E47B95" w:rsidP="00E47B95">
      <w:pPr>
        <w:rPr>
          <w:sz w:val="24"/>
          <w:szCs w:val="24"/>
        </w:rPr>
      </w:pPr>
      <w:r>
        <w:rPr>
          <w:sz w:val="24"/>
          <w:szCs w:val="24"/>
        </w:rPr>
        <w:t>2 EL Granatapfelsirup</w:t>
      </w:r>
    </w:p>
    <w:p w14:paraId="3D4FF47E" w14:textId="77777777" w:rsidR="00E47B95" w:rsidRDefault="00E47B95" w:rsidP="00E47B95">
      <w:pPr>
        <w:rPr>
          <w:sz w:val="24"/>
          <w:szCs w:val="24"/>
        </w:rPr>
      </w:pPr>
    </w:p>
    <w:p w14:paraId="3F63489C" w14:textId="77777777" w:rsidR="00E47B95" w:rsidRDefault="00E47B95" w:rsidP="00E47B95">
      <w:pPr>
        <w:rPr>
          <w:sz w:val="24"/>
          <w:szCs w:val="24"/>
        </w:rPr>
      </w:pPr>
      <w:r>
        <w:rPr>
          <w:sz w:val="24"/>
          <w:szCs w:val="24"/>
        </w:rPr>
        <w:t>Zubereitung:</w:t>
      </w:r>
    </w:p>
    <w:p w14:paraId="5EE56369" w14:textId="77777777" w:rsidR="00E47B95" w:rsidRPr="00AB6153" w:rsidRDefault="00E47B95" w:rsidP="00B40E8C">
      <w:pPr>
        <w:pStyle w:val="ListParagraph"/>
        <w:numPr>
          <w:ilvl w:val="0"/>
          <w:numId w:val="780"/>
        </w:numPr>
        <w:spacing w:after="120"/>
        <w:ind w:left="714" w:hanging="357"/>
        <w:contextualSpacing w:val="0"/>
        <w:jc w:val="both"/>
        <w:rPr>
          <w:sz w:val="24"/>
          <w:szCs w:val="24"/>
        </w:rPr>
      </w:pPr>
      <w:r w:rsidRPr="00AB6153">
        <w:rPr>
          <w:sz w:val="24"/>
          <w:szCs w:val="24"/>
        </w:rPr>
        <w:t xml:space="preserve">Fladenbrote auseinanderfalten und in mundgerechte Stücke reißen, anschließend mit Olivenöl bepinseln. Im Ofen bei 140 Grad Umluft maximal 3-4 Minuten goldbraun backen. Alternativ kann man das Brot auch in der Pfanne anbraten. </w:t>
      </w:r>
    </w:p>
    <w:p w14:paraId="21238BB6" w14:textId="77777777" w:rsidR="00E47B95" w:rsidRPr="00AB6153" w:rsidRDefault="00E47B95" w:rsidP="00B40E8C">
      <w:pPr>
        <w:pStyle w:val="ListParagraph"/>
        <w:numPr>
          <w:ilvl w:val="0"/>
          <w:numId w:val="780"/>
        </w:numPr>
        <w:spacing w:after="120"/>
        <w:ind w:left="714" w:hanging="357"/>
        <w:contextualSpacing w:val="0"/>
        <w:jc w:val="both"/>
        <w:rPr>
          <w:sz w:val="24"/>
          <w:szCs w:val="24"/>
        </w:rPr>
      </w:pPr>
      <w:r w:rsidRPr="00AB6153">
        <w:rPr>
          <w:sz w:val="24"/>
          <w:szCs w:val="24"/>
        </w:rPr>
        <w:t>Den Römersalat in kleine Stücke reißen, Tomaten und Gurken fein würfeln, Frühlingszwiebeln in dünne ringe schneiden und Petersilie grob hacken. Alles miteinander vermengen. Je nach Saison kommen auch gehobelte Radieschen hinzu. Schließlich die Minze unter das Gemüse mischen.</w:t>
      </w:r>
    </w:p>
    <w:p w14:paraId="6BB3936A" w14:textId="77777777" w:rsidR="00E47B95" w:rsidRPr="00AB6153" w:rsidRDefault="00E47B95" w:rsidP="00B40E8C">
      <w:pPr>
        <w:pStyle w:val="ListParagraph"/>
        <w:numPr>
          <w:ilvl w:val="0"/>
          <w:numId w:val="780"/>
        </w:numPr>
        <w:spacing w:after="120"/>
        <w:ind w:left="714" w:hanging="357"/>
        <w:contextualSpacing w:val="0"/>
        <w:jc w:val="both"/>
        <w:rPr>
          <w:sz w:val="24"/>
          <w:szCs w:val="24"/>
        </w:rPr>
      </w:pPr>
      <w:r w:rsidRPr="00AB6153">
        <w:rPr>
          <w:sz w:val="24"/>
          <w:szCs w:val="24"/>
        </w:rPr>
        <w:t xml:space="preserve">1 EL Sumach, frisch gepressten Zitronensaft und Essig mischen. Olivenöl dazugeben sowie je nach Geschmack (und Säuregrad der Tomaten) einen halben Teelöffel Salz </w:t>
      </w:r>
      <w:r w:rsidRPr="00AB6153">
        <w:rPr>
          <w:sz w:val="24"/>
          <w:szCs w:val="24"/>
        </w:rPr>
        <w:lastRenderedPageBreak/>
        <w:t xml:space="preserve">und 2-3 Prisen Pfeffer. Traditionell wird zudem am Ende, je nach Geschmack, etwas Granatapfelsirup über en Salat gegeben. </w:t>
      </w:r>
    </w:p>
    <w:p w14:paraId="632B4297" w14:textId="77777777" w:rsidR="00E47B95" w:rsidRPr="00AB6153" w:rsidRDefault="00E47B95" w:rsidP="00B40E8C">
      <w:pPr>
        <w:pStyle w:val="ListParagraph"/>
        <w:numPr>
          <w:ilvl w:val="0"/>
          <w:numId w:val="780"/>
        </w:numPr>
        <w:spacing w:after="120"/>
        <w:ind w:left="714" w:hanging="357"/>
        <w:contextualSpacing w:val="0"/>
        <w:jc w:val="both"/>
        <w:rPr>
          <w:sz w:val="24"/>
          <w:szCs w:val="24"/>
        </w:rPr>
      </w:pPr>
      <w:r w:rsidRPr="00AB6153">
        <w:rPr>
          <w:sz w:val="24"/>
          <w:szCs w:val="24"/>
        </w:rPr>
        <w:t>Das knusprige Fladenbrot wird anschließend entweder direkt in den Salat gemischt oder auf die Teller gelegt, auf denen der Salat serviert wird oder man streut es über den Salat.</w:t>
      </w:r>
    </w:p>
    <w:p w14:paraId="0DA68914" w14:textId="77777777" w:rsidR="00E47B95" w:rsidRDefault="00E47B95" w:rsidP="00E47B95">
      <w:pPr>
        <w:ind w:left="708" w:hanging="708"/>
        <w:rPr>
          <w:sz w:val="24"/>
          <w:szCs w:val="24"/>
        </w:rPr>
      </w:pPr>
    </w:p>
    <w:p w14:paraId="48E57F29" w14:textId="77777777" w:rsidR="00E47B95" w:rsidRPr="00897F59" w:rsidRDefault="00E47B95" w:rsidP="00E47B95">
      <w:pPr>
        <w:ind w:left="708" w:hanging="708"/>
        <w:jc w:val="both"/>
        <w:rPr>
          <w:sz w:val="24"/>
          <w:szCs w:val="24"/>
        </w:rPr>
      </w:pPr>
      <w:r>
        <w:rPr>
          <w:sz w:val="24"/>
          <w:szCs w:val="24"/>
        </w:rPr>
        <w:t>Info:</w:t>
      </w:r>
      <w:r>
        <w:rPr>
          <w:sz w:val="24"/>
          <w:szCs w:val="24"/>
        </w:rPr>
        <w:tab/>
        <w:t>Fattoush ist ein aus der arabischen Küche stammender Brotsalat und gehört dort zu den traditionellen Vorspeisen. Dieses Rezept stammt aus dem Cèdre Blanc, einem libanesischen Feinkostladen in Charlottenburg</w:t>
      </w:r>
    </w:p>
    <w:p w14:paraId="274C18E5" w14:textId="77777777" w:rsidR="00E47B95" w:rsidRPr="00897F59" w:rsidRDefault="00E47B95" w:rsidP="00E47B95">
      <w:pPr>
        <w:rPr>
          <w:sz w:val="24"/>
          <w:szCs w:val="24"/>
        </w:rPr>
      </w:pPr>
      <w:r w:rsidRPr="00897F59">
        <w:rPr>
          <w:sz w:val="24"/>
          <w:szCs w:val="24"/>
        </w:rPr>
        <w:br w:type="page"/>
      </w:r>
    </w:p>
    <w:p w14:paraId="68C4919B" w14:textId="77777777" w:rsidR="004810A2" w:rsidRDefault="004810A2" w:rsidP="004810A2">
      <w:pPr>
        <w:pStyle w:val="Heading2"/>
        <w:spacing w:after="240"/>
      </w:pPr>
      <w:r>
        <w:lastRenderedPageBreak/>
        <w:t>Salat aus Tomaten, Gurken und Brot</w:t>
      </w:r>
      <w:r>
        <w:rPr>
          <w:rStyle w:val="FootnoteReference"/>
        </w:rPr>
        <w:footnoteReference w:id="191"/>
      </w:r>
      <w:r>
        <w:t xml:space="preserve"> </w:t>
      </w:r>
    </w:p>
    <w:p w14:paraId="5812D501" w14:textId="77777777" w:rsidR="004810A2" w:rsidRDefault="004810A2" w:rsidP="004810A2">
      <w:pPr>
        <w:rPr>
          <w:sz w:val="24"/>
          <w:szCs w:val="24"/>
        </w:rPr>
      </w:pPr>
      <w:r w:rsidRPr="00FF0456">
        <w:rPr>
          <w:sz w:val="24"/>
          <w:szCs w:val="24"/>
          <w:u w:val="single"/>
        </w:rPr>
        <w:t>Zutaten</w:t>
      </w:r>
      <w:r>
        <w:rPr>
          <w:sz w:val="24"/>
          <w:szCs w:val="24"/>
        </w:rPr>
        <w:t xml:space="preserve"> (für 2 Personen)</w:t>
      </w:r>
    </w:p>
    <w:p w14:paraId="65825E34" w14:textId="77777777" w:rsidR="004810A2" w:rsidRDefault="004810A2" w:rsidP="004810A2">
      <w:pPr>
        <w:rPr>
          <w:sz w:val="24"/>
          <w:szCs w:val="24"/>
        </w:rPr>
      </w:pPr>
      <w:r>
        <w:rPr>
          <w:sz w:val="24"/>
          <w:szCs w:val="24"/>
        </w:rPr>
        <w:t>4 Tomaten</w:t>
      </w:r>
    </w:p>
    <w:p w14:paraId="5564DEBC" w14:textId="77777777" w:rsidR="004810A2" w:rsidRDefault="004810A2" w:rsidP="004810A2">
      <w:pPr>
        <w:rPr>
          <w:sz w:val="24"/>
          <w:szCs w:val="24"/>
        </w:rPr>
      </w:pPr>
      <w:r>
        <w:rPr>
          <w:sz w:val="24"/>
          <w:szCs w:val="24"/>
        </w:rPr>
        <w:t>1 Salatgurke</w:t>
      </w:r>
    </w:p>
    <w:p w14:paraId="19C1B714" w14:textId="77777777" w:rsidR="004810A2" w:rsidRDefault="004810A2" w:rsidP="004810A2">
      <w:pPr>
        <w:rPr>
          <w:sz w:val="24"/>
          <w:szCs w:val="24"/>
        </w:rPr>
      </w:pPr>
      <w:r>
        <w:rPr>
          <w:sz w:val="24"/>
          <w:szCs w:val="24"/>
        </w:rPr>
        <w:t>1 Knoblauchzehe</w:t>
      </w:r>
    </w:p>
    <w:p w14:paraId="37993982" w14:textId="77777777" w:rsidR="004810A2" w:rsidRDefault="004810A2" w:rsidP="004810A2">
      <w:pPr>
        <w:rPr>
          <w:sz w:val="24"/>
          <w:szCs w:val="24"/>
        </w:rPr>
      </w:pPr>
      <w:r>
        <w:rPr>
          <w:sz w:val="24"/>
          <w:szCs w:val="24"/>
        </w:rPr>
        <w:t>1 TL Salz</w:t>
      </w:r>
    </w:p>
    <w:p w14:paraId="0C3FEF65" w14:textId="77777777" w:rsidR="004810A2" w:rsidRDefault="004810A2" w:rsidP="004810A2">
      <w:pPr>
        <w:rPr>
          <w:sz w:val="24"/>
          <w:szCs w:val="24"/>
        </w:rPr>
      </w:pPr>
      <w:r>
        <w:rPr>
          <w:sz w:val="24"/>
          <w:szCs w:val="24"/>
        </w:rPr>
        <w:t>½ frische große Chilischote</w:t>
      </w:r>
    </w:p>
    <w:p w14:paraId="0BCFADE4" w14:textId="77777777" w:rsidR="004810A2" w:rsidRDefault="004810A2" w:rsidP="004810A2">
      <w:pPr>
        <w:rPr>
          <w:sz w:val="24"/>
          <w:szCs w:val="24"/>
        </w:rPr>
      </w:pPr>
      <w:r>
        <w:rPr>
          <w:sz w:val="24"/>
          <w:szCs w:val="24"/>
        </w:rPr>
        <w:t>4 Scheiben Ciabatta (am besten vom Vortag)</w:t>
      </w:r>
    </w:p>
    <w:p w14:paraId="394EC025" w14:textId="77777777" w:rsidR="004810A2" w:rsidRDefault="004810A2" w:rsidP="004810A2">
      <w:pPr>
        <w:rPr>
          <w:sz w:val="24"/>
          <w:szCs w:val="24"/>
        </w:rPr>
      </w:pPr>
      <w:r>
        <w:rPr>
          <w:sz w:val="24"/>
          <w:szCs w:val="24"/>
        </w:rPr>
        <w:t>2 EL Rotweinessig</w:t>
      </w:r>
    </w:p>
    <w:p w14:paraId="1D2E2DC0" w14:textId="77777777" w:rsidR="004810A2" w:rsidRDefault="004810A2" w:rsidP="004810A2">
      <w:pPr>
        <w:rPr>
          <w:sz w:val="24"/>
          <w:szCs w:val="24"/>
        </w:rPr>
      </w:pPr>
      <w:r>
        <w:rPr>
          <w:sz w:val="24"/>
          <w:szCs w:val="24"/>
        </w:rPr>
        <w:t>Schwarzer Pfeffer</w:t>
      </w:r>
    </w:p>
    <w:p w14:paraId="0F9DDE38" w14:textId="77777777" w:rsidR="004810A2" w:rsidRDefault="004810A2" w:rsidP="004810A2">
      <w:pPr>
        <w:rPr>
          <w:sz w:val="24"/>
          <w:szCs w:val="24"/>
        </w:rPr>
      </w:pPr>
      <w:r>
        <w:rPr>
          <w:sz w:val="24"/>
          <w:szCs w:val="24"/>
        </w:rPr>
        <w:t>3 EL Olivenöl und etwas mehr</w:t>
      </w:r>
    </w:p>
    <w:p w14:paraId="3662B80D" w14:textId="77777777" w:rsidR="004810A2" w:rsidRDefault="004810A2" w:rsidP="004810A2">
      <w:pPr>
        <w:rPr>
          <w:sz w:val="24"/>
          <w:szCs w:val="24"/>
        </w:rPr>
      </w:pPr>
      <w:r>
        <w:rPr>
          <w:sz w:val="24"/>
          <w:szCs w:val="24"/>
        </w:rPr>
        <w:t>2 Zweige Basilikum</w:t>
      </w:r>
    </w:p>
    <w:p w14:paraId="043B9CEC" w14:textId="77777777" w:rsidR="004810A2" w:rsidRDefault="004810A2" w:rsidP="004810A2">
      <w:pPr>
        <w:rPr>
          <w:sz w:val="24"/>
          <w:szCs w:val="24"/>
        </w:rPr>
      </w:pPr>
    </w:p>
    <w:p w14:paraId="7DFFC72C" w14:textId="77777777" w:rsidR="004810A2" w:rsidRDefault="004810A2" w:rsidP="004810A2">
      <w:pPr>
        <w:rPr>
          <w:sz w:val="24"/>
          <w:szCs w:val="24"/>
        </w:rPr>
      </w:pPr>
      <w:r>
        <w:rPr>
          <w:sz w:val="24"/>
          <w:szCs w:val="24"/>
        </w:rPr>
        <w:t>Zubereitung:</w:t>
      </w:r>
    </w:p>
    <w:p w14:paraId="5888E116" w14:textId="77777777" w:rsidR="004810A2" w:rsidRPr="006369E3" w:rsidRDefault="004810A2" w:rsidP="00B40E8C">
      <w:pPr>
        <w:pStyle w:val="ListParagraph"/>
        <w:numPr>
          <w:ilvl w:val="0"/>
          <w:numId w:val="799"/>
        </w:numPr>
        <w:spacing w:after="120"/>
        <w:ind w:left="714" w:hanging="357"/>
        <w:contextualSpacing w:val="0"/>
        <w:jc w:val="both"/>
        <w:rPr>
          <w:sz w:val="24"/>
          <w:szCs w:val="24"/>
        </w:rPr>
      </w:pPr>
      <w:r w:rsidRPr="006369E3">
        <w:rPr>
          <w:sz w:val="24"/>
          <w:szCs w:val="24"/>
        </w:rPr>
        <w:t>Die Haut der Tomaten mit dem Messer einschneiden, zehn Sekunden in kochendes Wasser legen. Danach etwas abkühlen lassen und häuten. Die Tomaten würfeln. Die Gurke schälen und halbieren, Kerne entfernen, Gurkenhälften in Würfel schneiden. Knoblauch schälen und mit Salz und Chilischote (Kerne besser vorher entfernen) im Mörser zerdrücken. Die Tomaten- und Gurkenwürfel mit der Knoblauchpaste vermengen.</w:t>
      </w:r>
    </w:p>
    <w:p w14:paraId="162FFDCF" w14:textId="77777777" w:rsidR="004810A2" w:rsidRPr="006369E3" w:rsidRDefault="004810A2" w:rsidP="00B40E8C">
      <w:pPr>
        <w:pStyle w:val="ListParagraph"/>
        <w:numPr>
          <w:ilvl w:val="0"/>
          <w:numId w:val="799"/>
        </w:numPr>
        <w:spacing w:after="120"/>
        <w:ind w:left="714" w:hanging="357"/>
        <w:contextualSpacing w:val="0"/>
        <w:jc w:val="both"/>
        <w:rPr>
          <w:sz w:val="24"/>
          <w:szCs w:val="24"/>
        </w:rPr>
      </w:pPr>
      <w:r w:rsidRPr="006369E3">
        <w:rPr>
          <w:sz w:val="24"/>
          <w:szCs w:val="24"/>
        </w:rPr>
        <w:t>Brotscheiben mit etwas Wasser durchfeuchten, bis sie weich sind. Das Wasser herausdrücken. Brotscheiben mit Essig beträufeln und zehn Minuten lang stehen lassen. Dann in kleine Stücke schneiden und zur Tomatenmischung geben. Schwarzen Pfeffer und 3 EL Olivenöl hinzufügen.</w:t>
      </w:r>
    </w:p>
    <w:p w14:paraId="4A28A87E" w14:textId="77777777" w:rsidR="004810A2" w:rsidRDefault="004810A2" w:rsidP="00B40E8C">
      <w:pPr>
        <w:pStyle w:val="ListParagraph"/>
        <w:numPr>
          <w:ilvl w:val="0"/>
          <w:numId w:val="799"/>
        </w:numPr>
        <w:spacing w:after="120"/>
        <w:ind w:left="714" w:hanging="357"/>
        <w:contextualSpacing w:val="0"/>
        <w:jc w:val="both"/>
        <w:rPr>
          <w:sz w:val="24"/>
          <w:szCs w:val="24"/>
        </w:rPr>
      </w:pPr>
      <w:r w:rsidRPr="006369E3">
        <w:rPr>
          <w:sz w:val="24"/>
          <w:szCs w:val="24"/>
        </w:rPr>
        <w:t>Zum Schluss das Basilikum unterrühren. Zum Servieren gibt man noch mal etwas Olivenöl darüber.</w:t>
      </w:r>
    </w:p>
    <w:p w14:paraId="14D4CFC1" w14:textId="77777777" w:rsidR="004810A2" w:rsidRDefault="004810A2" w:rsidP="004810A2">
      <w:pPr>
        <w:jc w:val="both"/>
        <w:rPr>
          <w:sz w:val="24"/>
          <w:szCs w:val="24"/>
        </w:rPr>
      </w:pPr>
    </w:p>
    <w:p w14:paraId="69010FB5" w14:textId="4332DAC2" w:rsidR="004810A2" w:rsidRDefault="004810A2" w:rsidP="004810A2">
      <w:pPr>
        <w:rPr>
          <w:rFonts w:asciiTheme="majorHAnsi" w:eastAsiaTheme="majorEastAsia" w:hAnsiTheme="majorHAnsi" w:cstheme="majorBidi"/>
          <w:color w:val="2F5496" w:themeColor="accent1" w:themeShade="BF"/>
          <w:sz w:val="26"/>
          <w:szCs w:val="26"/>
        </w:rPr>
      </w:pPr>
      <w:r>
        <w:rPr>
          <w:sz w:val="24"/>
          <w:szCs w:val="24"/>
        </w:rPr>
        <w:t>Kommentar:</w:t>
      </w:r>
      <w:r>
        <w:rPr>
          <w:sz w:val="24"/>
          <w:szCs w:val="24"/>
        </w:rPr>
        <w:tab/>
        <w:t xml:space="preserve"> Wieder so ein Brotsalat … und wieder lecker.</w:t>
      </w:r>
      <w:r>
        <w:br w:type="page"/>
      </w:r>
    </w:p>
    <w:p w14:paraId="66972288" w14:textId="77777777" w:rsidR="004810A2" w:rsidRDefault="004810A2" w:rsidP="004810A2">
      <w:pPr>
        <w:pStyle w:val="Heading2"/>
        <w:spacing w:after="240"/>
      </w:pPr>
      <w:r>
        <w:lastRenderedPageBreak/>
        <w:t>Fattoush-Salat</w:t>
      </w:r>
    </w:p>
    <w:p w14:paraId="4F14B1DE" w14:textId="77777777" w:rsidR="004810A2" w:rsidRPr="00656FA3" w:rsidRDefault="004810A2" w:rsidP="004810A2">
      <w:pPr>
        <w:rPr>
          <w:sz w:val="24"/>
          <w:szCs w:val="24"/>
          <w:u w:val="single"/>
        </w:rPr>
      </w:pPr>
      <w:r w:rsidRPr="00656FA3">
        <w:rPr>
          <w:sz w:val="24"/>
          <w:szCs w:val="24"/>
          <w:u w:val="single"/>
        </w:rPr>
        <w:t>Zutaten:</w:t>
      </w:r>
    </w:p>
    <w:p w14:paraId="67F87227" w14:textId="77777777" w:rsidR="004810A2" w:rsidRDefault="004810A2" w:rsidP="004810A2">
      <w:pPr>
        <w:rPr>
          <w:sz w:val="24"/>
          <w:szCs w:val="24"/>
        </w:rPr>
      </w:pPr>
      <w:r>
        <w:rPr>
          <w:sz w:val="24"/>
          <w:szCs w:val="24"/>
        </w:rPr>
        <w:t>2 Salatgurken</w:t>
      </w:r>
    </w:p>
    <w:p w14:paraId="41404092" w14:textId="77777777" w:rsidR="004810A2" w:rsidRDefault="004810A2" w:rsidP="004810A2">
      <w:pPr>
        <w:rPr>
          <w:sz w:val="24"/>
          <w:szCs w:val="24"/>
        </w:rPr>
      </w:pPr>
      <w:r>
        <w:rPr>
          <w:sz w:val="24"/>
          <w:szCs w:val="24"/>
        </w:rPr>
        <w:t>500 g Kirschtomaten, halbiert (man kann gelbe und rote Tomaten mischen)</w:t>
      </w:r>
    </w:p>
    <w:p w14:paraId="58FA0B49" w14:textId="77777777" w:rsidR="004810A2" w:rsidRDefault="004810A2" w:rsidP="004810A2">
      <w:pPr>
        <w:rPr>
          <w:sz w:val="24"/>
          <w:szCs w:val="24"/>
        </w:rPr>
      </w:pPr>
      <w:r>
        <w:rPr>
          <w:sz w:val="24"/>
          <w:szCs w:val="24"/>
        </w:rPr>
        <w:t>1 große Handvoll Radieschen, in dünne Scheiben geschnitten</w:t>
      </w:r>
    </w:p>
    <w:p w14:paraId="0B8FDF17" w14:textId="77777777" w:rsidR="004810A2" w:rsidRDefault="004810A2" w:rsidP="004810A2">
      <w:pPr>
        <w:rPr>
          <w:sz w:val="24"/>
          <w:szCs w:val="24"/>
        </w:rPr>
      </w:pPr>
      <w:r>
        <w:rPr>
          <w:sz w:val="24"/>
          <w:szCs w:val="24"/>
        </w:rPr>
        <w:t>30 g frische Petersilienblätter, grob gehackt</w:t>
      </w:r>
    </w:p>
    <w:p w14:paraId="296E3A97" w14:textId="77777777" w:rsidR="004810A2" w:rsidRDefault="004810A2" w:rsidP="004810A2">
      <w:pPr>
        <w:rPr>
          <w:sz w:val="24"/>
          <w:szCs w:val="24"/>
        </w:rPr>
      </w:pPr>
      <w:r>
        <w:rPr>
          <w:sz w:val="24"/>
          <w:szCs w:val="24"/>
        </w:rPr>
        <w:t>15 g frische Minzeblätter, grob gehackt</w:t>
      </w:r>
    </w:p>
    <w:p w14:paraId="04CA8668" w14:textId="77777777" w:rsidR="004810A2" w:rsidRDefault="004810A2" w:rsidP="004810A2">
      <w:pPr>
        <w:rPr>
          <w:sz w:val="24"/>
          <w:szCs w:val="24"/>
        </w:rPr>
      </w:pPr>
      <w:r>
        <w:rPr>
          <w:sz w:val="24"/>
          <w:szCs w:val="24"/>
        </w:rPr>
        <w:t>1 Romanasalat</w:t>
      </w:r>
    </w:p>
    <w:p w14:paraId="6892E532" w14:textId="77777777" w:rsidR="004810A2" w:rsidRDefault="004810A2" w:rsidP="004810A2">
      <w:pPr>
        <w:rPr>
          <w:sz w:val="24"/>
          <w:szCs w:val="24"/>
        </w:rPr>
      </w:pPr>
    </w:p>
    <w:p w14:paraId="666FAFD0" w14:textId="77777777" w:rsidR="004810A2" w:rsidRPr="00656FA3" w:rsidRDefault="004810A2" w:rsidP="004810A2">
      <w:pPr>
        <w:rPr>
          <w:i/>
          <w:iCs/>
          <w:sz w:val="24"/>
          <w:szCs w:val="24"/>
        </w:rPr>
      </w:pPr>
      <w:r w:rsidRPr="00656FA3">
        <w:rPr>
          <w:i/>
          <w:iCs/>
          <w:sz w:val="24"/>
          <w:szCs w:val="24"/>
        </w:rPr>
        <w:t>Für das Dressing</w:t>
      </w:r>
      <w:r>
        <w:rPr>
          <w:i/>
          <w:iCs/>
          <w:sz w:val="24"/>
          <w:szCs w:val="24"/>
        </w:rPr>
        <w:t>:</w:t>
      </w:r>
    </w:p>
    <w:p w14:paraId="65B8BA0B" w14:textId="77777777" w:rsidR="004810A2" w:rsidRDefault="004810A2" w:rsidP="004810A2">
      <w:pPr>
        <w:rPr>
          <w:sz w:val="24"/>
          <w:szCs w:val="24"/>
        </w:rPr>
      </w:pPr>
      <w:r>
        <w:rPr>
          <w:sz w:val="24"/>
          <w:szCs w:val="24"/>
        </w:rPr>
        <w:t>60 ml Olivenöl</w:t>
      </w:r>
    </w:p>
    <w:p w14:paraId="7AC61F05" w14:textId="77777777" w:rsidR="004810A2" w:rsidRDefault="004810A2" w:rsidP="004810A2">
      <w:pPr>
        <w:rPr>
          <w:sz w:val="24"/>
          <w:szCs w:val="24"/>
        </w:rPr>
      </w:pPr>
      <w:r>
        <w:rPr>
          <w:sz w:val="24"/>
          <w:szCs w:val="24"/>
        </w:rPr>
        <w:t>60 ml Zitronensaft</w:t>
      </w:r>
    </w:p>
    <w:p w14:paraId="1DA0F9A8" w14:textId="77777777" w:rsidR="004810A2" w:rsidRDefault="004810A2" w:rsidP="004810A2">
      <w:pPr>
        <w:rPr>
          <w:sz w:val="24"/>
          <w:szCs w:val="24"/>
        </w:rPr>
      </w:pPr>
      <w:r>
        <w:rPr>
          <w:sz w:val="24"/>
          <w:szCs w:val="24"/>
        </w:rPr>
        <w:t>2 EL gemahlener Sumach</w:t>
      </w:r>
    </w:p>
    <w:p w14:paraId="439658CE" w14:textId="77777777" w:rsidR="004810A2" w:rsidRDefault="004810A2" w:rsidP="004810A2">
      <w:pPr>
        <w:rPr>
          <w:sz w:val="24"/>
          <w:szCs w:val="24"/>
        </w:rPr>
      </w:pPr>
      <w:r>
        <w:rPr>
          <w:sz w:val="24"/>
          <w:szCs w:val="24"/>
        </w:rPr>
        <w:t>1 EL Granatapfelsirup (oder Honig)</w:t>
      </w:r>
    </w:p>
    <w:p w14:paraId="79D9A834" w14:textId="77777777" w:rsidR="004810A2" w:rsidRDefault="004810A2" w:rsidP="004810A2">
      <w:pPr>
        <w:rPr>
          <w:sz w:val="24"/>
          <w:szCs w:val="24"/>
        </w:rPr>
      </w:pPr>
      <w:r>
        <w:rPr>
          <w:sz w:val="24"/>
          <w:szCs w:val="24"/>
        </w:rPr>
        <w:t>2 Knoblauchzehen, zerdrückt</w:t>
      </w:r>
    </w:p>
    <w:p w14:paraId="2E16DD22" w14:textId="77777777" w:rsidR="004810A2" w:rsidRDefault="004810A2" w:rsidP="004810A2">
      <w:pPr>
        <w:rPr>
          <w:sz w:val="24"/>
          <w:szCs w:val="24"/>
        </w:rPr>
      </w:pPr>
      <w:r>
        <w:rPr>
          <w:sz w:val="24"/>
          <w:szCs w:val="24"/>
        </w:rPr>
        <w:t>1 EL Apfelessig</w:t>
      </w:r>
    </w:p>
    <w:p w14:paraId="3E2E4023" w14:textId="77777777" w:rsidR="004810A2" w:rsidRDefault="004810A2" w:rsidP="004810A2">
      <w:pPr>
        <w:rPr>
          <w:sz w:val="24"/>
          <w:szCs w:val="24"/>
        </w:rPr>
      </w:pPr>
    </w:p>
    <w:p w14:paraId="0F5F4FF1" w14:textId="77777777" w:rsidR="004810A2" w:rsidRDefault="004810A2" w:rsidP="004810A2">
      <w:pPr>
        <w:rPr>
          <w:sz w:val="24"/>
          <w:szCs w:val="24"/>
        </w:rPr>
      </w:pPr>
      <w:r>
        <w:rPr>
          <w:sz w:val="24"/>
          <w:szCs w:val="24"/>
        </w:rPr>
        <w:t>Zubereitung:</w:t>
      </w:r>
    </w:p>
    <w:p w14:paraId="568A8021" w14:textId="77777777" w:rsidR="004810A2" w:rsidRPr="00DE2EC6" w:rsidRDefault="004810A2" w:rsidP="00E76E01">
      <w:pPr>
        <w:pStyle w:val="ListParagraph"/>
        <w:numPr>
          <w:ilvl w:val="0"/>
          <w:numId w:val="131"/>
        </w:numPr>
        <w:spacing w:after="120"/>
        <w:ind w:left="714" w:hanging="357"/>
        <w:contextualSpacing w:val="0"/>
        <w:rPr>
          <w:sz w:val="24"/>
          <w:szCs w:val="24"/>
        </w:rPr>
      </w:pPr>
      <w:r w:rsidRPr="00DE2EC6">
        <w:rPr>
          <w:sz w:val="24"/>
          <w:szCs w:val="24"/>
        </w:rPr>
        <w:t>Das Gemüse und die Kräuter in eine große Schüssel geben.</w:t>
      </w:r>
    </w:p>
    <w:p w14:paraId="1A6258F1" w14:textId="77777777" w:rsidR="004810A2" w:rsidRPr="00DE2EC6" w:rsidRDefault="004810A2" w:rsidP="00E76E01">
      <w:pPr>
        <w:pStyle w:val="ListParagraph"/>
        <w:numPr>
          <w:ilvl w:val="0"/>
          <w:numId w:val="131"/>
        </w:numPr>
        <w:spacing w:after="120"/>
        <w:ind w:left="714" w:hanging="357"/>
        <w:contextualSpacing w:val="0"/>
        <w:rPr>
          <w:sz w:val="24"/>
          <w:szCs w:val="24"/>
        </w:rPr>
      </w:pPr>
      <w:r w:rsidRPr="00DE2EC6">
        <w:rPr>
          <w:sz w:val="24"/>
          <w:szCs w:val="24"/>
        </w:rPr>
        <w:t>Die Zutaten für das Dressing in einem Schälchen verquirlen, über den Salat gießen und alles gut vermischen.</w:t>
      </w:r>
    </w:p>
    <w:p w14:paraId="49FADF0E" w14:textId="77777777" w:rsidR="004810A2" w:rsidRPr="00DE2EC6" w:rsidRDefault="004810A2" w:rsidP="00E76E01">
      <w:pPr>
        <w:pStyle w:val="ListParagraph"/>
        <w:numPr>
          <w:ilvl w:val="0"/>
          <w:numId w:val="131"/>
        </w:numPr>
        <w:spacing w:after="120"/>
        <w:ind w:left="714" w:hanging="357"/>
        <w:contextualSpacing w:val="0"/>
        <w:rPr>
          <w:sz w:val="24"/>
          <w:szCs w:val="24"/>
        </w:rPr>
      </w:pPr>
      <w:r w:rsidRPr="00DE2EC6">
        <w:rPr>
          <w:sz w:val="24"/>
          <w:szCs w:val="24"/>
        </w:rPr>
        <w:t>Mit Fladenbrot und Naturjoghurt servieren.</w:t>
      </w:r>
    </w:p>
    <w:p w14:paraId="384BFD32" w14:textId="77777777" w:rsidR="004810A2" w:rsidRDefault="004810A2" w:rsidP="004810A2">
      <w:pPr>
        <w:rPr>
          <w:sz w:val="24"/>
          <w:szCs w:val="24"/>
        </w:rPr>
      </w:pPr>
    </w:p>
    <w:p w14:paraId="641A78BF" w14:textId="77777777" w:rsidR="004810A2" w:rsidRDefault="004810A2">
      <w:pPr>
        <w:rPr>
          <w:rFonts w:asciiTheme="majorHAnsi" w:eastAsiaTheme="majorEastAsia" w:hAnsiTheme="majorHAnsi" w:cstheme="majorBidi"/>
          <w:color w:val="2F5496" w:themeColor="accent1" w:themeShade="BF"/>
          <w:sz w:val="26"/>
          <w:szCs w:val="26"/>
        </w:rPr>
      </w:pPr>
      <w:r>
        <w:br w:type="page"/>
      </w:r>
    </w:p>
    <w:p w14:paraId="28FC6702" w14:textId="0A212945" w:rsidR="00220B12" w:rsidRDefault="00220B12" w:rsidP="00C4354F">
      <w:pPr>
        <w:pStyle w:val="Heading2"/>
        <w:spacing w:after="240"/>
      </w:pPr>
      <w:r>
        <w:lastRenderedPageBreak/>
        <w:t>Rote-Bete-Salat mit Apfel</w:t>
      </w:r>
      <w:r w:rsidR="00B64D25">
        <w:rPr>
          <w:rStyle w:val="FootnoteReference"/>
        </w:rPr>
        <w:footnoteReference w:id="192"/>
      </w:r>
      <w:r>
        <w:t xml:space="preserve"> </w:t>
      </w:r>
    </w:p>
    <w:p w14:paraId="2737119D" w14:textId="5396F958" w:rsidR="00220B12" w:rsidRDefault="00220B12">
      <w:pPr>
        <w:rPr>
          <w:sz w:val="24"/>
          <w:szCs w:val="24"/>
        </w:rPr>
      </w:pPr>
      <w:r w:rsidRPr="00C4354F">
        <w:rPr>
          <w:sz w:val="24"/>
          <w:szCs w:val="24"/>
          <w:u w:val="single"/>
        </w:rPr>
        <w:t>Zutaten</w:t>
      </w:r>
      <w:r>
        <w:rPr>
          <w:sz w:val="24"/>
          <w:szCs w:val="24"/>
        </w:rPr>
        <w:t xml:space="preserve"> </w:t>
      </w:r>
      <w:r w:rsidR="00C4354F">
        <w:rPr>
          <w:sz w:val="24"/>
          <w:szCs w:val="24"/>
        </w:rPr>
        <w:t>(</w:t>
      </w:r>
      <w:r>
        <w:rPr>
          <w:sz w:val="24"/>
          <w:szCs w:val="24"/>
        </w:rPr>
        <w:t>für 2 Portionen</w:t>
      </w:r>
      <w:r w:rsidR="00C4354F">
        <w:rPr>
          <w:sz w:val="24"/>
          <w:szCs w:val="24"/>
        </w:rPr>
        <w:t>)</w:t>
      </w:r>
    </w:p>
    <w:p w14:paraId="38189D52" w14:textId="77777777" w:rsidR="00220B12" w:rsidRDefault="00220B12">
      <w:pPr>
        <w:rPr>
          <w:sz w:val="24"/>
          <w:szCs w:val="24"/>
        </w:rPr>
      </w:pPr>
      <w:r>
        <w:rPr>
          <w:sz w:val="24"/>
          <w:szCs w:val="24"/>
        </w:rPr>
        <w:t>400 g rote Bete</w:t>
      </w:r>
    </w:p>
    <w:p w14:paraId="5E2F04D6" w14:textId="77777777" w:rsidR="00220B12" w:rsidRDefault="00220B12">
      <w:pPr>
        <w:rPr>
          <w:sz w:val="24"/>
          <w:szCs w:val="24"/>
        </w:rPr>
      </w:pPr>
      <w:r>
        <w:rPr>
          <w:sz w:val="24"/>
          <w:szCs w:val="24"/>
        </w:rPr>
        <w:t>50 g Essiggurken</w:t>
      </w:r>
    </w:p>
    <w:p w14:paraId="5F0A509C" w14:textId="77777777" w:rsidR="00220B12" w:rsidRDefault="00220B12">
      <w:pPr>
        <w:rPr>
          <w:sz w:val="24"/>
          <w:szCs w:val="24"/>
        </w:rPr>
      </w:pPr>
      <w:r>
        <w:rPr>
          <w:sz w:val="24"/>
          <w:szCs w:val="24"/>
        </w:rPr>
        <w:t>1 kleiner Apfel</w:t>
      </w:r>
    </w:p>
    <w:p w14:paraId="44684AEB" w14:textId="77777777" w:rsidR="00220B12" w:rsidRDefault="00220B12">
      <w:pPr>
        <w:rPr>
          <w:sz w:val="24"/>
          <w:szCs w:val="24"/>
        </w:rPr>
      </w:pPr>
      <w:r>
        <w:rPr>
          <w:sz w:val="24"/>
          <w:szCs w:val="24"/>
        </w:rPr>
        <w:t>150 ml saure Sahne</w:t>
      </w:r>
    </w:p>
    <w:p w14:paraId="1A655DDD" w14:textId="3ED3E5CF" w:rsidR="00220B12" w:rsidRDefault="00220B12">
      <w:pPr>
        <w:rPr>
          <w:sz w:val="24"/>
          <w:szCs w:val="24"/>
        </w:rPr>
      </w:pPr>
      <w:r>
        <w:rPr>
          <w:sz w:val="24"/>
          <w:szCs w:val="24"/>
        </w:rPr>
        <w:t>50 g Mayonnaise</w:t>
      </w:r>
    </w:p>
    <w:p w14:paraId="114C0E19" w14:textId="77777777" w:rsidR="00220B12" w:rsidRDefault="00220B12">
      <w:pPr>
        <w:rPr>
          <w:sz w:val="24"/>
          <w:szCs w:val="24"/>
        </w:rPr>
      </w:pPr>
      <w:r>
        <w:rPr>
          <w:sz w:val="24"/>
          <w:szCs w:val="24"/>
        </w:rPr>
        <w:t>2 EL Apfelessig</w:t>
      </w:r>
    </w:p>
    <w:p w14:paraId="44150827" w14:textId="2A3655D5" w:rsidR="00220B12" w:rsidRDefault="00220B12">
      <w:pPr>
        <w:rPr>
          <w:sz w:val="24"/>
          <w:szCs w:val="24"/>
        </w:rPr>
      </w:pPr>
      <w:r>
        <w:rPr>
          <w:sz w:val="24"/>
          <w:szCs w:val="24"/>
        </w:rPr>
        <w:t>Salz</w:t>
      </w:r>
    </w:p>
    <w:p w14:paraId="45429E59" w14:textId="4B69DB89" w:rsidR="00220B12" w:rsidRDefault="00220B12">
      <w:pPr>
        <w:rPr>
          <w:sz w:val="24"/>
          <w:szCs w:val="24"/>
        </w:rPr>
      </w:pPr>
      <w:r>
        <w:rPr>
          <w:sz w:val="24"/>
          <w:szCs w:val="24"/>
        </w:rPr>
        <w:t>1 TL geriebener Meerrettich (oder aus dem Glas)</w:t>
      </w:r>
    </w:p>
    <w:p w14:paraId="2AE11495" w14:textId="77777777" w:rsidR="00220B12" w:rsidRDefault="00220B12">
      <w:pPr>
        <w:rPr>
          <w:sz w:val="24"/>
          <w:szCs w:val="24"/>
        </w:rPr>
      </w:pPr>
    </w:p>
    <w:p w14:paraId="4089EA65" w14:textId="68ABE088" w:rsidR="002D5BB7" w:rsidRDefault="00C4354F">
      <w:pPr>
        <w:rPr>
          <w:sz w:val="24"/>
          <w:szCs w:val="24"/>
        </w:rPr>
      </w:pPr>
      <w:r>
        <w:rPr>
          <w:sz w:val="24"/>
          <w:szCs w:val="24"/>
        </w:rPr>
        <w:t>Zubereitung:</w:t>
      </w:r>
    </w:p>
    <w:p w14:paraId="50F0C3AD" w14:textId="77511E76" w:rsidR="002D5BB7" w:rsidRPr="002D5BB7" w:rsidRDefault="002D5BB7" w:rsidP="00B40E8C">
      <w:pPr>
        <w:pStyle w:val="ListParagraph"/>
        <w:numPr>
          <w:ilvl w:val="0"/>
          <w:numId w:val="1151"/>
        </w:numPr>
        <w:spacing w:after="120"/>
        <w:ind w:left="714" w:hanging="357"/>
        <w:contextualSpacing w:val="0"/>
        <w:jc w:val="both"/>
        <w:rPr>
          <w:sz w:val="24"/>
          <w:szCs w:val="24"/>
        </w:rPr>
      </w:pPr>
      <w:r w:rsidRPr="002D5BB7">
        <w:rPr>
          <w:sz w:val="24"/>
          <w:szCs w:val="24"/>
        </w:rPr>
        <w:t xml:space="preserve">Die roten Beten ungeschält in gesalzenem Wasser ungefähr 45 Minuten lang </w:t>
      </w:r>
      <w:r w:rsidR="00EE38A8" w:rsidRPr="002D5BB7">
        <w:rPr>
          <w:sz w:val="24"/>
          <w:szCs w:val="24"/>
        </w:rPr>
        <w:t>garkochen</w:t>
      </w:r>
      <w:r w:rsidRPr="002D5BB7">
        <w:rPr>
          <w:sz w:val="24"/>
          <w:szCs w:val="24"/>
        </w:rPr>
        <w:t>, bis sie weich sind. Etwas abkühlen lassen, danach schälen und in feine Würfel schneiden.</w:t>
      </w:r>
    </w:p>
    <w:p w14:paraId="7E329916" w14:textId="77777777" w:rsidR="00513012" w:rsidRDefault="002D5BB7" w:rsidP="00B40E8C">
      <w:pPr>
        <w:pStyle w:val="ListParagraph"/>
        <w:numPr>
          <w:ilvl w:val="0"/>
          <w:numId w:val="1151"/>
        </w:numPr>
        <w:spacing w:after="120"/>
        <w:ind w:left="714" w:hanging="357"/>
        <w:contextualSpacing w:val="0"/>
        <w:jc w:val="both"/>
        <w:rPr>
          <w:sz w:val="24"/>
          <w:szCs w:val="24"/>
        </w:rPr>
      </w:pPr>
      <w:r w:rsidRPr="002D5BB7">
        <w:rPr>
          <w:sz w:val="24"/>
          <w:szCs w:val="24"/>
        </w:rPr>
        <w:t>Die Essiggurken fein hacken, den Apfel schälen und in kleine Stücke schneiden. Dann fügt man saure Sahne, Mayonnaise, Essig und Salz sowie Meerrettich dazu. Anschließend gut vermengen.</w:t>
      </w:r>
    </w:p>
    <w:p w14:paraId="2C5A09AA" w14:textId="77777777" w:rsidR="00513012" w:rsidRDefault="00513012" w:rsidP="00513012">
      <w:pPr>
        <w:jc w:val="both"/>
        <w:rPr>
          <w:sz w:val="24"/>
          <w:szCs w:val="24"/>
        </w:rPr>
      </w:pPr>
    </w:p>
    <w:p w14:paraId="7FC668DF" w14:textId="759E5586" w:rsidR="00220B12" w:rsidRPr="00513012" w:rsidRDefault="00513012" w:rsidP="00B37A8B">
      <w:pPr>
        <w:ind w:left="708" w:hanging="708"/>
        <w:jc w:val="both"/>
        <w:rPr>
          <w:sz w:val="24"/>
          <w:szCs w:val="24"/>
        </w:rPr>
      </w:pPr>
      <w:r>
        <w:rPr>
          <w:sz w:val="24"/>
          <w:szCs w:val="24"/>
        </w:rPr>
        <w:t>Info:</w:t>
      </w:r>
      <w:r w:rsidR="00B37A8B">
        <w:rPr>
          <w:sz w:val="24"/>
          <w:szCs w:val="24"/>
        </w:rPr>
        <w:tab/>
      </w:r>
      <w:r>
        <w:rPr>
          <w:sz w:val="24"/>
          <w:szCs w:val="24"/>
        </w:rPr>
        <w:t xml:space="preserve">Der Salat heißt </w:t>
      </w:r>
      <w:r w:rsidR="00EE38A8">
        <w:rPr>
          <w:sz w:val="24"/>
          <w:szCs w:val="24"/>
        </w:rPr>
        <w:t>auf Schwedisch</w:t>
      </w:r>
      <w:r>
        <w:rPr>
          <w:sz w:val="24"/>
          <w:szCs w:val="24"/>
        </w:rPr>
        <w:t xml:space="preserve"> „Rödbetssallad“</w:t>
      </w:r>
      <w:r w:rsidR="00B30F0B">
        <w:rPr>
          <w:sz w:val="24"/>
          <w:szCs w:val="24"/>
        </w:rPr>
        <w:t xml:space="preserve">. Ist wie gemacht für den </w:t>
      </w:r>
      <w:r w:rsidR="00B37A8B">
        <w:rPr>
          <w:sz w:val="24"/>
          <w:szCs w:val="24"/>
        </w:rPr>
        <w:t xml:space="preserve">deutschen Abendbrottisch. Er besteht zwar zum Großteil aus Gemüse, was ja in der deutschen Küche nicht so gern gesehen wird – wenn schon Salat, dann aus Kartoffeln oder aus Wurst. Aber Rote Bete schmeckt schön muffig und gemütlich, nur ein bisschen Apfel und saure Sahne frischen das Ganze auf. Knallpink wird der Salat zwischen Käse- und Wurstbrot leuchten und alle erfreuen </w:t>
      </w:r>
      <w:r w:rsidR="00B37A8B" w:rsidRPr="00B37A8B">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sidR="00220B12" w:rsidRPr="00513012">
        <w:rPr>
          <w:sz w:val="24"/>
          <w:szCs w:val="24"/>
        </w:rPr>
        <w:br w:type="page"/>
      </w:r>
    </w:p>
    <w:p w14:paraId="5EE7CC2A" w14:textId="6FF2548F" w:rsidR="004E09DB" w:rsidRDefault="00DA45EB" w:rsidP="00C4354F">
      <w:pPr>
        <w:pStyle w:val="Heading2"/>
        <w:spacing w:after="240"/>
      </w:pPr>
      <w:r w:rsidRPr="004E09DB">
        <w:lastRenderedPageBreak/>
        <w:t>Rote-Bete-Salat</w:t>
      </w:r>
      <w:r w:rsidR="00473B4B">
        <w:rPr>
          <w:rStyle w:val="FootnoteReference"/>
        </w:rPr>
        <w:footnoteReference w:id="193"/>
      </w:r>
      <w:r w:rsidRPr="004E09DB">
        <w:t xml:space="preserve"> </w:t>
      </w:r>
    </w:p>
    <w:p w14:paraId="32FA2DCC" w14:textId="3B0DB9D0" w:rsidR="004E09DB" w:rsidRDefault="004E09DB">
      <w:pPr>
        <w:rPr>
          <w:sz w:val="24"/>
          <w:szCs w:val="24"/>
        </w:rPr>
      </w:pPr>
      <w:r w:rsidRPr="00C4354F">
        <w:rPr>
          <w:sz w:val="24"/>
          <w:szCs w:val="24"/>
          <w:u w:val="single"/>
        </w:rPr>
        <w:t>Zutaten</w:t>
      </w:r>
      <w:r>
        <w:rPr>
          <w:sz w:val="24"/>
          <w:szCs w:val="24"/>
        </w:rPr>
        <w:t xml:space="preserve"> </w:t>
      </w:r>
      <w:r w:rsidR="00C4354F">
        <w:rPr>
          <w:sz w:val="24"/>
          <w:szCs w:val="24"/>
        </w:rPr>
        <w:t>(</w:t>
      </w:r>
      <w:r>
        <w:rPr>
          <w:sz w:val="24"/>
          <w:szCs w:val="24"/>
        </w:rPr>
        <w:t>für 4 Portionen</w:t>
      </w:r>
      <w:r w:rsidR="00C4354F">
        <w:rPr>
          <w:sz w:val="24"/>
          <w:szCs w:val="24"/>
        </w:rPr>
        <w:t>)</w:t>
      </w:r>
    </w:p>
    <w:p w14:paraId="0413B473" w14:textId="77777777" w:rsidR="00964DE7" w:rsidRDefault="00964DE7">
      <w:pPr>
        <w:rPr>
          <w:sz w:val="24"/>
          <w:szCs w:val="24"/>
        </w:rPr>
      </w:pPr>
      <w:r>
        <w:rPr>
          <w:sz w:val="24"/>
          <w:szCs w:val="24"/>
        </w:rPr>
        <w:t>Salz</w:t>
      </w:r>
    </w:p>
    <w:p w14:paraId="68503F2F" w14:textId="77777777" w:rsidR="00964DE7" w:rsidRDefault="00964DE7">
      <w:pPr>
        <w:rPr>
          <w:sz w:val="24"/>
          <w:szCs w:val="24"/>
        </w:rPr>
      </w:pPr>
      <w:r>
        <w:rPr>
          <w:sz w:val="24"/>
          <w:szCs w:val="24"/>
        </w:rPr>
        <w:t>½ TL Kümmelsamen</w:t>
      </w:r>
    </w:p>
    <w:p w14:paraId="3F7E755B" w14:textId="1F046664" w:rsidR="00964DE7" w:rsidRDefault="00964DE7">
      <w:pPr>
        <w:rPr>
          <w:sz w:val="24"/>
          <w:szCs w:val="24"/>
        </w:rPr>
      </w:pPr>
      <w:r>
        <w:rPr>
          <w:sz w:val="24"/>
          <w:szCs w:val="24"/>
        </w:rPr>
        <w:t>750 g rote Beten</w:t>
      </w:r>
    </w:p>
    <w:p w14:paraId="625A43D0" w14:textId="77777777" w:rsidR="00964DE7" w:rsidRDefault="00964DE7">
      <w:pPr>
        <w:rPr>
          <w:sz w:val="24"/>
          <w:szCs w:val="24"/>
        </w:rPr>
      </w:pPr>
    </w:p>
    <w:p w14:paraId="39260815" w14:textId="77777777" w:rsidR="00964DE7" w:rsidRPr="00C4354F" w:rsidRDefault="00964DE7">
      <w:pPr>
        <w:rPr>
          <w:i/>
          <w:iCs/>
          <w:sz w:val="24"/>
          <w:szCs w:val="24"/>
        </w:rPr>
      </w:pPr>
      <w:r w:rsidRPr="00C4354F">
        <w:rPr>
          <w:i/>
          <w:iCs/>
          <w:sz w:val="24"/>
          <w:szCs w:val="24"/>
        </w:rPr>
        <w:t>Für die Marinade:</w:t>
      </w:r>
    </w:p>
    <w:p w14:paraId="3AD0EF9D" w14:textId="77777777" w:rsidR="00964DE7" w:rsidRDefault="00964DE7">
      <w:pPr>
        <w:rPr>
          <w:sz w:val="24"/>
          <w:szCs w:val="24"/>
        </w:rPr>
      </w:pPr>
      <w:r>
        <w:rPr>
          <w:sz w:val="24"/>
          <w:szCs w:val="24"/>
        </w:rPr>
        <w:t>500 ml Gemüsebrühe</w:t>
      </w:r>
    </w:p>
    <w:p w14:paraId="13DBE33A" w14:textId="77777777" w:rsidR="00964DE7" w:rsidRDefault="00964DE7">
      <w:pPr>
        <w:rPr>
          <w:sz w:val="24"/>
          <w:szCs w:val="24"/>
        </w:rPr>
      </w:pPr>
      <w:r>
        <w:rPr>
          <w:sz w:val="24"/>
          <w:szCs w:val="24"/>
        </w:rPr>
        <w:t>3 – 4 EL Rotweinessig</w:t>
      </w:r>
    </w:p>
    <w:p w14:paraId="57CA8A01" w14:textId="77777777" w:rsidR="00964DE7" w:rsidRPr="00F0625D" w:rsidRDefault="00964DE7">
      <w:pPr>
        <w:rPr>
          <w:sz w:val="24"/>
          <w:szCs w:val="24"/>
          <w:lang w:val="en-US"/>
        </w:rPr>
      </w:pPr>
      <w:r w:rsidRPr="00F0625D">
        <w:rPr>
          <w:sz w:val="24"/>
          <w:szCs w:val="24"/>
          <w:lang w:val="en-US"/>
        </w:rPr>
        <w:t xml:space="preserve">2 EL Aceto </w:t>
      </w:r>
      <w:proofErr w:type="spellStart"/>
      <w:r w:rsidRPr="00F0625D">
        <w:rPr>
          <w:sz w:val="24"/>
          <w:szCs w:val="24"/>
          <w:lang w:val="en-US"/>
        </w:rPr>
        <w:t>balsamico</w:t>
      </w:r>
      <w:proofErr w:type="spellEnd"/>
    </w:p>
    <w:p w14:paraId="2D86F498" w14:textId="77777777" w:rsidR="00964DE7" w:rsidRPr="00F0625D" w:rsidRDefault="00964DE7">
      <w:pPr>
        <w:rPr>
          <w:sz w:val="24"/>
          <w:szCs w:val="24"/>
          <w:lang w:val="en-US"/>
        </w:rPr>
      </w:pPr>
      <w:r w:rsidRPr="00F0625D">
        <w:rPr>
          <w:sz w:val="24"/>
          <w:szCs w:val="24"/>
          <w:lang w:val="en-US"/>
        </w:rPr>
        <w:t xml:space="preserve">1 – 2 TL </w:t>
      </w:r>
      <w:proofErr w:type="spellStart"/>
      <w:r w:rsidRPr="00F0625D">
        <w:rPr>
          <w:sz w:val="24"/>
          <w:szCs w:val="24"/>
          <w:lang w:val="en-US"/>
        </w:rPr>
        <w:t>scharfer</w:t>
      </w:r>
      <w:proofErr w:type="spellEnd"/>
      <w:r w:rsidRPr="00F0625D">
        <w:rPr>
          <w:sz w:val="24"/>
          <w:szCs w:val="24"/>
          <w:lang w:val="en-US"/>
        </w:rPr>
        <w:t xml:space="preserve"> Senf</w:t>
      </w:r>
    </w:p>
    <w:p w14:paraId="529EE3B2" w14:textId="77777777" w:rsidR="00964DE7" w:rsidRDefault="00964DE7">
      <w:pPr>
        <w:rPr>
          <w:sz w:val="24"/>
          <w:szCs w:val="24"/>
        </w:rPr>
      </w:pPr>
      <w:r>
        <w:rPr>
          <w:sz w:val="24"/>
          <w:szCs w:val="24"/>
        </w:rPr>
        <w:t>70 ml Olivenöl</w:t>
      </w:r>
    </w:p>
    <w:p w14:paraId="10F2588C" w14:textId="77777777" w:rsidR="00964DE7" w:rsidRDefault="00964DE7">
      <w:pPr>
        <w:rPr>
          <w:sz w:val="24"/>
          <w:szCs w:val="24"/>
        </w:rPr>
      </w:pPr>
      <w:r>
        <w:rPr>
          <w:sz w:val="24"/>
          <w:szCs w:val="24"/>
        </w:rPr>
        <w:t>Salz, Pfeffer, Zucker</w:t>
      </w:r>
    </w:p>
    <w:p w14:paraId="2200A05D" w14:textId="77777777" w:rsidR="00964DE7" w:rsidRDefault="00964DE7">
      <w:pPr>
        <w:rPr>
          <w:sz w:val="24"/>
          <w:szCs w:val="24"/>
        </w:rPr>
      </w:pPr>
      <w:r>
        <w:rPr>
          <w:sz w:val="24"/>
          <w:szCs w:val="24"/>
        </w:rPr>
        <w:t>Kümmel, mildes Chilipulver</w:t>
      </w:r>
    </w:p>
    <w:p w14:paraId="0CE0CBF4" w14:textId="77777777" w:rsidR="00711E6D" w:rsidRDefault="00964DE7">
      <w:pPr>
        <w:rPr>
          <w:sz w:val="24"/>
          <w:szCs w:val="24"/>
        </w:rPr>
      </w:pPr>
      <w:r>
        <w:rPr>
          <w:sz w:val="24"/>
          <w:szCs w:val="24"/>
        </w:rPr>
        <w:t>1 Zwiebel</w:t>
      </w:r>
    </w:p>
    <w:p w14:paraId="523CB547" w14:textId="77777777" w:rsidR="00711E6D" w:rsidRDefault="00711E6D">
      <w:pPr>
        <w:rPr>
          <w:sz w:val="24"/>
          <w:szCs w:val="24"/>
        </w:rPr>
      </w:pPr>
    </w:p>
    <w:p w14:paraId="0AE55F91" w14:textId="2DE3E390" w:rsidR="00C4354F" w:rsidRDefault="00C4354F">
      <w:pPr>
        <w:rPr>
          <w:sz w:val="24"/>
          <w:szCs w:val="24"/>
        </w:rPr>
      </w:pPr>
      <w:r>
        <w:rPr>
          <w:sz w:val="24"/>
          <w:szCs w:val="24"/>
        </w:rPr>
        <w:t>Zubereitung:</w:t>
      </w:r>
    </w:p>
    <w:p w14:paraId="4B5E5452" w14:textId="06D8D03D" w:rsidR="00811608" w:rsidRPr="00E21515" w:rsidRDefault="00711E6D" w:rsidP="00B40E8C">
      <w:pPr>
        <w:pStyle w:val="ListParagraph"/>
        <w:numPr>
          <w:ilvl w:val="0"/>
          <w:numId w:val="1131"/>
        </w:numPr>
        <w:spacing w:after="120"/>
        <w:ind w:left="714" w:hanging="357"/>
        <w:contextualSpacing w:val="0"/>
        <w:jc w:val="both"/>
        <w:rPr>
          <w:sz w:val="24"/>
          <w:szCs w:val="24"/>
        </w:rPr>
      </w:pPr>
      <w:r w:rsidRPr="00E21515">
        <w:rPr>
          <w:sz w:val="24"/>
          <w:szCs w:val="24"/>
        </w:rPr>
        <w:t>Für die Rote Beten in einem Topf reichlich Salzwasser erhitzen und die Kümmel</w:t>
      </w:r>
      <w:r w:rsidR="00447E33">
        <w:rPr>
          <w:sz w:val="24"/>
          <w:szCs w:val="24"/>
        </w:rPr>
        <w:t>s</w:t>
      </w:r>
      <w:r w:rsidRPr="00E21515">
        <w:rPr>
          <w:sz w:val="24"/>
          <w:szCs w:val="24"/>
        </w:rPr>
        <w:t xml:space="preserve">amen hinzufügen. Die Rote Beten darin 1 ¼ bis 1 ½ Stunden weich garen. Abgießen, </w:t>
      </w:r>
      <w:r w:rsidR="00811608" w:rsidRPr="00E21515">
        <w:rPr>
          <w:sz w:val="24"/>
          <w:szCs w:val="24"/>
        </w:rPr>
        <w:t>kalt abschrecken und in etwa 2 mm dicke Scheiben, in Spalten oder in Stifte schneiden.</w:t>
      </w:r>
    </w:p>
    <w:p w14:paraId="1EA295BD" w14:textId="77777777" w:rsidR="006077A4" w:rsidRPr="00E21515" w:rsidRDefault="00811608" w:rsidP="00B40E8C">
      <w:pPr>
        <w:pStyle w:val="ListParagraph"/>
        <w:numPr>
          <w:ilvl w:val="0"/>
          <w:numId w:val="1131"/>
        </w:numPr>
        <w:spacing w:after="120"/>
        <w:ind w:left="714" w:hanging="357"/>
        <w:contextualSpacing w:val="0"/>
        <w:jc w:val="both"/>
        <w:rPr>
          <w:sz w:val="24"/>
          <w:szCs w:val="24"/>
        </w:rPr>
      </w:pPr>
      <w:r w:rsidRPr="00E21515">
        <w:rPr>
          <w:sz w:val="24"/>
          <w:szCs w:val="24"/>
        </w:rPr>
        <w:t>Für die Marinade die Brühe erwärmen und mit beiden Essigsorten, dem Senf und dem Olivenöl mit dem Schneebesen verrühren</w:t>
      </w:r>
      <w:r w:rsidR="006077A4" w:rsidRPr="00E21515">
        <w:rPr>
          <w:sz w:val="24"/>
          <w:szCs w:val="24"/>
        </w:rPr>
        <w:t>. Mit Salz, Pfeffer, je 1 Prise Zucker, Kümmel und Chilipulver kräftig würzen.</w:t>
      </w:r>
    </w:p>
    <w:p w14:paraId="52A66268" w14:textId="7DA89080" w:rsidR="00970B1D" w:rsidRDefault="006077A4" w:rsidP="00B40E8C">
      <w:pPr>
        <w:pStyle w:val="ListParagraph"/>
        <w:numPr>
          <w:ilvl w:val="0"/>
          <w:numId w:val="1131"/>
        </w:numPr>
        <w:spacing w:after="120"/>
        <w:ind w:left="714" w:hanging="357"/>
        <w:contextualSpacing w:val="0"/>
        <w:jc w:val="both"/>
        <w:rPr>
          <w:sz w:val="24"/>
          <w:szCs w:val="24"/>
        </w:rPr>
      </w:pPr>
      <w:r w:rsidRPr="00E21515">
        <w:rPr>
          <w:sz w:val="24"/>
          <w:szCs w:val="24"/>
        </w:rPr>
        <w:t>Die Zwiebel schälen, in dicke Spalten schneiden</w:t>
      </w:r>
      <w:r w:rsidR="00E21515" w:rsidRPr="00E21515">
        <w:rPr>
          <w:sz w:val="24"/>
          <w:szCs w:val="24"/>
        </w:rPr>
        <w:t xml:space="preserve"> und in einer Schüssel mit den Roten Beten mischen. Die Marinade über das Gemüse gießen, alles mischen und zugedeckt bei Zimmertemperatur 30 Minuten ziehen lassen. Nochmal abschmecken.</w:t>
      </w:r>
    </w:p>
    <w:p w14:paraId="46BC709E" w14:textId="63DACDC4" w:rsidR="00AF7804" w:rsidRDefault="00AF7804" w:rsidP="00AF7804">
      <w:pPr>
        <w:jc w:val="both"/>
        <w:rPr>
          <w:sz w:val="24"/>
          <w:szCs w:val="24"/>
        </w:rPr>
      </w:pPr>
    </w:p>
    <w:p w14:paraId="5C14C0BA" w14:textId="03FEA260" w:rsidR="00AF7804" w:rsidRPr="00AF7804" w:rsidRDefault="00AF7804" w:rsidP="00AF7804">
      <w:pPr>
        <w:ind w:left="1416" w:hanging="1416"/>
        <w:jc w:val="both"/>
        <w:rPr>
          <w:sz w:val="24"/>
          <w:szCs w:val="24"/>
        </w:rPr>
      </w:pPr>
      <w:r>
        <w:rPr>
          <w:sz w:val="24"/>
          <w:szCs w:val="24"/>
        </w:rPr>
        <w:t>Kommentar:</w:t>
      </w:r>
      <w:r>
        <w:rPr>
          <w:sz w:val="24"/>
          <w:szCs w:val="24"/>
        </w:rPr>
        <w:tab/>
        <w:t>Und jetzt sitzt der Schuhbeck im Gefängnis wegen Steuerhinterziehung oder so. Hat anscheinend den Überblick verloren mit all seinen Restaurants etc. Schmeckt aber trotzdem, was er so kocht.</w:t>
      </w:r>
    </w:p>
    <w:p w14:paraId="0014863F" w14:textId="77777777" w:rsidR="00E47B95" w:rsidRDefault="00E47B95" w:rsidP="00E47B95">
      <w:pPr>
        <w:pStyle w:val="Heading2"/>
        <w:spacing w:after="240"/>
      </w:pPr>
      <w:r>
        <w:lastRenderedPageBreak/>
        <w:t>Rote Bete Salat (badischer Rahnensalat)</w:t>
      </w:r>
    </w:p>
    <w:p w14:paraId="2E6ED36A" w14:textId="77777777" w:rsidR="00E47B95" w:rsidRPr="00022153" w:rsidRDefault="00E47B95" w:rsidP="00E47B95">
      <w:pPr>
        <w:rPr>
          <w:sz w:val="24"/>
          <w:szCs w:val="24"/>
          <w:u w:val="single"/>
        </w:rPr>
      </w:pPr>
      <w:r w:rsidRPr="00022153">
        <w:rPr>
          <w:sz w:val="24"/>
          <w:szCs w:val="24"/>
          <w:u w:val="single"/>
        </w:rPr>
        <w:t>Zutaten:</w:t>
      </w:r>
    </w:p>
    <w:p w14:paraId="6CB149A5" w14:textId="77777777" w:rsidR="00E47B95" w:rsidRDefault="00E47B95" w:rsidP="00E47B95">
      <w:pPr>
        <w:rPr>
          <w:sz w:val="24"/>
          <w:szCs w:val="24"/>
        </w:rPr>
      </w:pPr>
      <w:r>
        <w:rPr>
          <w:sz w:val="24"/>
          <w:szCs w:val="24"/>
        </w:rPr>
        <w:t>500 g Rote Bete</w:t>
      </w:r>
    </w:p>
    <w:p w14:paraId="686338FF" w14:textId="77777777" w:rsidR="00E47B95" w:rsidRDefault="00E47B95" w:rsidP="00E47B95">
      <w:pPr>
        <w:rPr>
          <w:sz w:val="24"/>
          <w:szCs w:val="24"/>
        </w:rPr>
      </w:pPr>
      <w:r>
        <w:rPr>
          <w:sz w:val="24"/>
          <w:szCs w:val="24"/>
        </w:rPr>
        <w:t>1 Schalotte</w:t>
      </w:r>
    </w:p>
    <w:p w14:paraId="418E8ACB" w14:textId="77777777" w:rsidR="00E47B95" w:rsidRDefault="00E47B95" w:rsidP="00E47B95">
      <w:pPr>
        <w:rPr>
          <w:sz w:val="24"/>
          <w:szCs w:val="24"/>
        </w:rPr>
      </w:pPr>
      <w:r>
        <w:rPr>
          <w:sz w:val="24"/>
          <w:szCs w:val="24"/>
        </w:rPr>
        <w:t>4 EL Weißweinessig</w:t>
      </w:r>
    </w:p>
    <w:p w14:paraId="146F66C4" w14:textId="77777777" w:rsidR="00E47B95" w:rsidRDefault="00E47B95" w:rsidP="00E47B95">
      <w:pPr>
        <w:rPr>
          <w:sz w:val="24"/>
          <w:szCs w:val="24"/>
        </w:rPr>
      </w:pPr>
      <w:r>
        <w:rPr>
          <w:sz w:val="24"/>
          <w:szCs w:val="24"/>
        </w:rPr>
        <w:t>6 EL Sonnenblumenöl</w:t>
      </w:r>
    </w:p>
    <w:p w14:paraId="10C61897" w14:textId="77777777" w:rsidR="00E47B95" w:rsidRDefault="00E47B95" w:rsidP="00E47B95">
      <w:pPr>
        <w:rPr>
          <w:sz w:val="24"/>
          <w:szCs w:val="24"/>
        </w:rPr>
      </w:pPr>
      <w:r>
        <w:rPr>
          <w:sz w:val="24"/>
          <w:szCs w:val="24"/>
        </w:rPr>
        <w:t>1 EL Honig</w:t>
      </w:r>
    </w:p>
    <w:p w14:paraId="1AAA12DA" w14:textId="77777777" w:rsidR="00E47B95" w:rsidRDefault="00E47B95" w:rsidP="00E47B95">
      <w:pPr>
        <w:rPr>
          <w:sz w:val="24"/>
          <w:szCs w:val="24"/>
        </w:rPr>
      </w:pPr>
      <w:r>
        <w:rPr>
          <w:sz w:val="24"/>
          <w:szCs w:val="24"/>
        </w:rPr>
        <w:t>Salz, Pfeffer</w:t>
      </w:r>
    </w:p>
    <w:p w14:paraId="09A1FF4E" w14:textId="77777777" w:rsidR="00E47B95" w:rsidRDefault="00E47B95" w:rsidP="00E47B95">
      <w:pPr>
        <w:rPr>
          <w:sz w:val="24"/>
          <w:szCs w:val="24"/>
        </w:rPr>
      </w:pPr>
      <w:r>
        <w:rPr>
          <w:sz w:val="24"/>
          <w:szCs w:val="24"/>
        </w:rPr>
        <w:t>3 EL gehackte Petersilie</w:t>
      </w:r>
    </w:p>
    <w:p w14:paraId="26CBF91A" w14:textId="77777777" w:rsidR="00E47B95" w:rsidRDefault="00E47B95" w:rsidP="00E47B95">
      <w:pPr>
        <w:rPr>
          <w:sz w:val="24"/>
          <w:szCs w:val="24"/>
        </w:rPr>
      </w:pPr>
      <w:r>
        <w:rPr>
          <w:sz w:val="24"/>
          <w:szCs w:val="24"/>
        </w:rPr>
        <w:t>2 EL Sonnenblumenkerne</w:t>
      </w:r>
    </w:p>
    <w:p w14:paraId="7A2022E6" w14:textId="77777777" w:rsidR="00E47B95" w:rsidRDefault="00E47B95" w:rsidP="00E47B95">
      <w:pPr>
        <w:rPr>
          <w:sz w:val="24"/>
          <w:szCs w:val="24"/>
        </w:rPr>
      </w:pPr>
    </w:p>
    <w:p w14:paraId="3DE7C432" w14:textId="77777777" w:rsidR="00E47B95" w:rsidRDefault="00E47B95" w:rsidP="00E47B95">
      <w:pPr>
        <w:rPr>
          <w:sz w:val="24"/>
          <w:szCs w:val="24"/>
        </w:rPr>
      </w:pPr>
      <w:r>
        <w:rPr>
          <w:sz w:val="24"/>
          <w:szCs w:val="24"/>
        </w:rPr>
        <w:t>Zubereitung:</w:t>
      </w:r>
    </w:p>
    <w:p w14:paraId="7F5E88B4" w14:textId="77777777" w:rsidR="00E47B95" w:rsidRDefault="00E47B95" w:rsidP="00B40E8C">
      <w:pPr>
        <w:pStyle w:val="ListParagraph"/>
        <w:numPr>
          <w:ilvl w:val="0"/>
          <w:numId w:val="1092"/>
        </w:numPr>
        <w:spacing w:after="120"/>
        <w:ind w:left="714" w:hanging="357"/>
        <w:contextualSpacing w:val="0"/>
        <w:jc w:val="both"/>
        <w:rPr>
          <w:sz w:val="24"/>
          <w:szCs w:val="24"/>
        </w:rPr>
      </w:pPr>
      <w:r w:rsidRPr="005D4362">
        <w:rPr>
          <w:sz w:val="24"/>
          <w:szCs w:val="24"/>
        </w:rPr>
        <w:t xml:space="preserve">Die Rote Bete waschen und in Salzwasser ca. 50 Minuten garkochen. Herausnehmen, abkühlen lassen und schälen. Die Rote Bete mit einer Reibe in feine Scheiben hobeln. </w:t>
      </w:r>
    </w:p>
    <w:p w14:paraId="68AF59B9" w14:textId="77777777" w:rsidR="00E47B95" w:rsidRDefault="00E47B95" w:rsidP="00B40E8C">
      <w:pPr>
        <w:pStyle w:val="ListParagraph"/>
        <w:numPr>
          <w:ilvl w:val="0"/>
          <w:numId w:val="1092"/>
        </w:numPr>
        <w:spacing w:after="120"/>
        <w:ind w:left="714" w:hanging="357"/>
        <w:contextualSpacing w:val="0"/>
        <w:jc w:val="both"/>
        <w:rPr>
          <w:sz w:val="24"/>
          <w:szCs w:val="24"/>
        </w:rPr>
      </w:pPr>
      <w:r w:rsidRPr="005D4362">
        <w:rPr>
          <w:sz w:val="24"/>
          <w:szCs w:val="24"/>
        </w:rPr>
        <w:t>Schalotte schälen und fein würfeln. Essig, Öl, 1 EL Wasser, Honig, Salz und Pfeffer in einer Schüssel zu einem Dressing verrühren und über die Rote Bete gießen.</w:t>
      </w:r>
    </w:p>
    <w:p w14:paraId="2A12039F" w14:textId="77777777" w:rsidR="00E47B95" w:rsidRDefault="00E47B95" w:rsidP="00B40E8C">
      <w:pPr>
        <w:pStyle w:val="ListParagraph"/>
        <w:numPr>
          <w:ilvl w:val="0"/>
          <w:numId w:val="1092"/>
        </w:numPr>
        <w:spacing w:after="120"/>
        <w:ind w:left="714" w:hanging="357"/>
        <w:contextualSpacing w:val="0"/>
        <w:jc w:val="both"/>
        <w:rPr>
          <w:sz w:val="24"/>
          <w:szCs w:val="24"/>
        </w:rPr>
      </w:pPr>
      <w:r w:rsidRPr="005D4362">
        <w:rPr>
          <w:sz w:val="24"/>
          <w:szCs w:val="24"/>
        </w:rPr>
        <w:t xml:space="preserve">Dann die Petersilie, die Schalotten und die Sonnenblumenkerne unterrühren und servieren. </w:t>
      </w:r>
    </w:p>
    <w:p w14:paraId="1021B671" w14:textId="77777777" w:rsidR="00E47B95" w:rsidRDefault="00E47B95" w:rsidP="00E47B95">
      <w:pPr>
        <w:rPr>
          <w:sz w:val="24"/>
          <w:szCs w:val="24"/>
        </w:rPr>
      </w:pPr>
      <w:r>
        <w:rPr>
          <w:sz w:val="24"/>
          <w:szCs w:val="24"/>
        </w:rPr>
        <w:br w:type="page"/>
      </w:r>
    </w:p>
    <w:p w14:paraId="56493FCD" w14:textId="77777777" w:rsidR="00626EB6" w:rsidRPr="00F0625D" w:rsidRDefault="00626EB6" w:rsidP="00626EB6">
      <w:pPr>
        <w:pStyle w:val="Heading2"/>
        <w:spacing w:after="240"/>
        <w:rPr>
          <w:lang w:val="en-US"/>
        </w:rPr>
      </w:pPr>
      <w:r w:rsidRPr="00F0625D">
        <w:rPr>
          <w:lang w:val="en-US"/>
        </w:rPr>
        <w:lastRenderedPageBreak/>
        <w:t>Rote-</w:t>
      </w:r>
      <w:proofErr w:type="spellStart"/>
      <w:r w:rsidRPr="00F0625D">
        <w:rPr>
          <w:lang w:val="en-US"/>
        </w:rPr>
        <w:t>Bete</w:t>
      </w:r>
      <w:proofErr w:type="spellEnd"/>
      <w:r w:rsidRPr="00F0625D">
        <w:rPr>
          <w:lang w:val="en-US"/>
        </w:rPr>
        <w:t xml:space="preserve">-Salat - </w:t>
      </w:r>
      <w:proofErr w:type="spellStart"/>
      <w:r w:rsidRPr="00F0625D">
        <w:rPr>
          <w:lang w:val="en-US"/>
        </w:rPr>
        <w:t>Patsárta</w:t>
      </w:r>
      <w:proofErr w:type="spellEnd"/>
      <w:r w:rsidRPr="00F0625D">
        <w:rPr>
          <w:lang w:val="en-US"/>
        </w:rPr>
        <w:t xml:space="preserve"> </w:t>
      </w:r>
      <w:proofErr w:type="spellStart"/>
      <w:r w:rsidRPr="00F0625D">
        <w:rPr>
          <w:lang w:val="en-US"/>
        </w:rPr>
        <w:t>saláta</w:t>
      </w:r>
      <w:proofErr w:type="spellEnd"/>
      <w:r>
        <w:rPr>
          <w:rStyle w:val="FootnoteReference"/>
        </w:rPr>
        <w:footnoteReference w:id="194"/>
      </w:r>
      <w:r w:rsidRPr="00F0625D">
        <w:rPr>
          <w:lang w:val="en-US"/>
        </w:rPr>
        <w:t xml:space="preserve"> </w:t>
      </w:r>
    </w:p>
    <w:p w14:paraId="53217769" w14:textId="77777777" w:rsidR="00626EB6" w:rsidRDefault="00626EB6" w:rsidP="00626EB6">
      <w:pPr>
        <w:rPr>
          <w:sz w:val="24"/>
          <w:szCs w:val="24"/>
        </w:rPr>
      </w:pPr>
      <w:r w:rsidRPr="00E13AD9">
        <w:rPr>
          <w:sz w:val="24"/>
          <w:szCs w:val="24"/>
          <w:u w:val="single"/>
        </w:rPr>
        <w:t>Zutaten</w:t>
      </w:r>
      <w:r>
        <w:rPr>
          <w:sz w:val="24"/>
          <w:szCs w:val="24"/>
        </w:rPr>
        <w:t xml:space="preserve"> (für 4 Portionen)</w:t>
      </w:r>
    </w:p>
    <w:p w14:paraId="45EECC1D" w14:textId="77777777" w:rsidR="00626EB6" w:rsidRDefault="00626EB6" w:rsidP="00626EB6">
      <w:pPr>
        <w:rPr>
          <w:sz w:val="24"/>
          <w:szCs w:val="24"/>
        </w:rPr>
      </w:pPr>
      <w:r>
        <w:rPr>
          <w:sz w:val="24"/>
          <w:szCs w:val="24"/>
        </w:rPr>
        <w:t>1 kg möglichst kleine rote Beten mit Stielen und Blättern</w:t>
      </w:r>
    </w:p>
    <w:p w14:paraId="75194D9F" w14:textId="77777777" w:rsidR="00626EB6" w:rsidRDefault="00626EB6" w:rsidP="00626EB6">
      <w:pPr>
        <w:rPr>
          <w:sz w:val="24"/>
          <w:szCs w:val="24"/>
        </w:rPr>
      </w:pPr>
      <w:r>
        <w:rPr>
          <w:sz w:val="24"/>
          <w:szCs w:val="24"/>
        </w:rPr>
        <w:t>4 EL Rotweinessig</w:t>
      </w:r>
    </w:p>
    <w:p w14:paraId="66C3CBD7" w14:textId="77777777" w:rsidR="00626EB6" w:rsidRDefault="00626EB6" w:rsidP="00626EB6">
      <w:pPr>
        <w:rPr>
          <w:sz w:val="24"/>
          <w:szCs w:val="24"/>
        </w:rPr>
      </w:pPr>
      <w:r>
        <w:rPr>
          <w:sz w:val="24"/>
          <w:szCs w:val="24"/>
        </w:rPr>
        <w:t>2 Knoblauchzehen</w:t>
      </w:r>
    </w:p>
    <w:p w14:paraId="006FD359" w14:textId="77777777" w:rsidR="00626EB6" w:rsidRDefault="00626EB6" w:rsidP="00626EB6">
      <w:pPr>
        <w:rPr>
          <w:sz w:val="24"/>
          <w:szCs w:val="24"/>
        </w:rPr>
      </w:pPr>
      <w:r>
        <w:rPr>
          <w:sz w:val="24"/>
          <w:szCs w:val="24"/>
        </w:rPr>
        <w:t>1 Bund Petersilie</w:t>
      </w:r>
    </w:p>
    <w:p w14:paraId="5D0BA172" w14:textId="77777777" w:rsidR="00626EB6" w:rsidRDefault="00626EB6" w:rsidP="00626EB6">
      <w:pPr>
        <w:rPr>
          <w:sz w:val="24"/>
          <w:szCs w:val="24"/>
        </w:rPr>
      </w:pPr>
      <w:r>
        <w:rPr>
          <w:sz w:val="24"/>
          <w:szCs w:val="24"/>
        </w:rPr>
        <w:t>3 EL Olivenöl</w:t>
      </w:r>
    </w:p>
    <w:p w14:paraId="223D8163" w14:textId="77777777" w:rsidR="00626EB6" w:rsidRDefault="00626EB6" w:rsidP="00626EB6">
      <w:pPr>
        <w:rPr>
          <w:sz w:val="24"/>
          <w:szCs w:val="24"/>
        </w:rPr>
      </w:pPr>
      <w:r>
        <w:rPr>
          <w:sz w:val="24"/>
          <w:szCs w:val="24"/>
        </w:rPr>
        <w:t>Salz, Pfeffer</w:t>
      </w:r>
    </w:p>
    <w:p w14:paraId="2C997248" w14:textId="77777777" w:rsidR="00626EB6" w:rsidRDefault="00626EB6" w:rsidP="00626EB6">
      <w:pPr>
        <w:rPr>
          <w:sz w:val="24"/>
          <w:szCs w:val="24"/>
        </w:rPr>
      </w:pPr>
    </w:p>
    <w:p w14:paraId="15C1FA4B" w14:textId="77777777" w:rsidR="00626EB6" w:rsidRDefault="00626EB6" w:rsidP="00626EB6">
      <w:pPr>
        <w:rPr>
          <w:sz w:val="24"/>
          <w:szCs w:val="24"/>
        </w:rPr>
      </w:pPr>
      <w:r>
        <w:rPr>
          <w:sz w:val="24"/>
          <w:szCs w:val="24"/>
        </w:rPr>
        <w:t>Zubereitungszeit: 30 Minuten plus 1 ½ Stunden Kochzeit plus 1 Stunde Ruhezeit</w:t>
      </w:r>
    </w:p>
    <w:p w14:paraId="4DABC352" w14:textId="77777777" w:rsidR="00626EB6" w:rsidRPr="00017A35" w:rsidRDefault="00626EB6" w:rsidP="00B40E8C">
      <w:pPr>
        <w:pStyle w:val="ListParagraph"/>
        <w:numPr>
          <w:ilvl w:val="0"/>
          <w:numId w:val="426"/>
        </w:numPr>
        <w:spacing w:after="120"/>
        <w:ind w:left="714" w:hanging="357"/>
        <w:contextualSpacing w:val="0"/>
        <w:jc w:val="both"/>
        <w:rPr>
          <w:sz w:val="24"/>
          <w:szCs w:val="24"/>
        </w:rPr>
      </w:pPr>
      <w:r w:rsidRPr="00017A35">
        <w:rPr>
          <w:sz w:val="24"/>
          <w:szCs w:val="24"/>
        </w:rPr>
        <w:t xml:space="preserve">Von den </w:t>
      </w:r>
      <w:r>
        <w:rPr>
          <w:sz w:val="24"/>
          <w:szCs w:val="24"/>
        </w:rPr>
        <w:t>R</w:t>
      </w:r>
      <w:r w:rsidRPr="00017A35">
        <w:rPr>
          <w:sz w:val="24"/>
          <w:szCs w:val="24"/>
        </w:rPr>
        <w:t>oten Beten Stiele und Blätter abschneiden. Knollen gründlich waschen. Stiele und Blätter putzen und abspülen. Knollen mit Wasser bedeckt zum Kochen bringen und bei schwacher Hitze in 1 – 1,5 Stunden garen, bis sie so weich sind, dass man mit einer Gabel leicht hereinstechen kann.</w:t>
      </w:r>
    </w:p>
    <w:p w14:paraId="517103D8" w14:textId="77777777" w:rsidR="00626EB6" w:rsidRPr="00017A35" w:rsidRDefault="00626EB6" w:rsidP="00B40E8C">
      <w:pPr>
        <w:pStyle w:val="ListParagraph"/>
        <w:numPr>
          <w:ilvl w:val="0"/>
          <w:numId w:val="426"/>
        </w:numPr>
        <w:spacing w:after="120"/>
        <w:ind w:left="714" w:hanging="357"/>
        <w:contextualSpacing w:val="0"/>
        <w:jc w:val="both"/>
        <w:rPr>
          <w:sz w:val="24"/>
          <w:szCs w:val="24"/>
        </w:rPr>
      </w:pPr>
      <w:r w:rsidRPr="00017A35">
        <w:rPr>
          <w:sz w:val="24"/>
          <w:szCs w:val="24"/>
        </w:rPr>
        <w:t>Rote Beten abgießen, mit kaltem Wasser abschrecken, häuten, halbieren und in nicht zu dünne Scheiben schneiden. Stiele und Blätter in etwa 3 cm große Stücke schneiden und mit Wasser bedeckt etwa 15 Minuten separat kochen, bis sie weich sind, aber noch biss haben. In den letzten 2 Minuten Essig und Salz unterrühren.</w:t>
      </w:r>
    </w:p>
    <w:p w14:paraId="77AD5440" w14:textId="77777777" w:rsidR="00626EB6" w:rsidRPr="00017A35" w:rsidRDefault="00626EB6" w:rsidP="00B40E8C">
      <w:pPr>
        <w:pStyle w:val="ListParagraph"/>
        <w:numPr>
          <w:ilvl w:val="0"/>
          <w:numId w:val="426"/>
        </w:numPr>
        <w:spacing w:after="120"/>
        <w:ind w:left="714" w:hanging="357"/>
        <w:contextualSpacing w:val="0"/>
        <w:jc w:val="both"/>
        <w:rPr>
          <w:sz w:val="24"/>
          <w:szCs w:val="24"/>
        </w:rPr>
      </w:pPr>
      <w:r w:rsidRPr="00017A35">
        <w:rPr>
          <w:sz w:val="24"/>
          <w:szCs w:val="24"/>
        </w:rPr>
        <w:t>Nach dem Garen die Rote Bete Stücke unter die Stiele und Blätter mischen, alles im Sud erkalten lassen. Zugedeckt etwa 1 Stunde in den Kühlschrank stellen.</w:t>
      </w:r>
    </w:p>
    <w:p w14:paraId="4F8612D6" w14:textId="77777777" w:rsidR="00626EB6" w:rsidRDefault="00626EB6" w:rsidP="00B40E8C">
      <w:pPr>
        <w:pStyle w:val="ListParagraph"/>
        <w:numPr>
          <w:ilvl w:val="0"/>
          <w:numId w:val="426"/>
        </w:numPr>
        <w:spacing w:after="120"/>
        <w:ind w:left="714" w:hanging="357"/>
        <w:contextualSpacing w:val="0"/>
        <w:jc w:val="both"/>
        <w:rPr>
          <w:sz w:val="24"/>
          <w:szCs w:val="24"/>
        </w:rPr>
      </w:pPr>
      <w:r w:rsidRPr="00017A35">
        <w:rPr>
          <w:sz w:val="24"/>
          <w:szCs w:val="24"/>
        </w:rPr>
        <w:t>Inzwischen Knoblauch schälen und klein würfeln. Petersilie abspülen, trockenschütteln und die Blättchen fein hacken. Rote Bete mit der Schaumkelle aus dem Sud heben, in eine Schüssel mit Olivenöl geben, nach Geschmack noch mit Essig begießen und mit Pfeffer, Knoblauch und Petersilie bestreuen. In der Schüssel oder auf Tellern angerichtet servieren.</w:t>
      </w:r>
    </w:p>
    <w:p w14:paraId="658D71AF" w14:textId="77777777" w:rsidR="00626EB6" w:rsidRDefault="00626EB6" w:rsidP="00626EB6">
      <w:pPr>
        <w:rPr>
          <w:sz w:val="24"/>
          <w:szCs w:val="24"/>
        </w:rPr>
      </w:pPr>
      <w:r>
        <w:rPr>
          <w:sz w:val="24"/>
          <w:szCs w:val="24"/>
        </w:rPr>
        <w:br w:type="page"/>
      </w:r>
    </w:p>
    <w:p w14:paraId="70E93FC6" w14:textId="664472AF" w:rsidR="00BE31E6" w:rsidRDefault="00BE31E6" w:rsidP="00AB5B13">
      <w:pPr>
        <w:pStyle w:val="Heading2"/>
        <w:spacing w:after="240"/>
      </w:pPr>
      <w:r>
        <w:lastRenderedPageBreak/>
        <w:t>Spargelsalat</w:t>
      </w:r>
      <w:r w:rsidR="0083442E">
        <w:rPr>
          <w:rStyle w:val="FootnoteReference"/>
        </w:rPr>
        <w:footnoteReference w:id="195"/>
      </w:r>
    </w:p>
    <w:p w14:paraId="455324C4" w14:textId="3D3887B9" w:rsidR="004B04CC" w:rsidRDefault="00BE31E6">
      <w:pPr>
        <w:rPr>
          <w:sz w:val="24"/>
          <w:szCs w:val="24"/>
        </w:rPr>
      </w:pPr>
      <w:r w:rsidRPr="00AB5B13">
        <w:rPr>
          <w:sz w:val="24"/>
          <w:szCs w:val="24"/>
          <w:u w:val="single"/>
        </w:rPr>
        <w:t>Zutaten</w:t>
      </w:r>
      <w:r>
        <w:rPr>
          <w:sz w:val="24"/>
          <w:szCs w:val="24"/>
        </w:rPr>
        <w:t xml:space="preserve"> </w:t>
      </w:r>
      <w:r w:rsidR="00AB5B13">
        <w:rPr>
          <w:sz w:val="24"/>
          <w:szCs w:val="24"/>
        </w:rPr>
        <w:t xml:space="preserve">(für </w:t>
      </w:r>
      <w:r w:rsidR="004B04CC">
        <w:rPr>
          <w:sz w:val="24"/>
          <w:szCs w:val="24"/>
        </w:rPr>
        <w:t>2 Portionen</w:t>
      </w:r>
      <w:r w:rsidR="00AB5B13">
        <w:rPr>
          <w:sz w:val="24"/>
          <w:szCs w:val="24"/>
        </w:rPr>
        <w:t>)</w:t>
      </w:r>
    </w:p>
    <w:p w14:paraId="6398826E" w14:textId="77777777" w:rsidR="00150AFA" w:rsidRDefault="00150AFA">
      <w:pPr>
        <w:rPr>
          <w:sz w:val="24"/>
          <w:szCs w:val="24"/>
        </w:rPr>
      </w:pPr>
      <w:r>
        <w:rPr>
          <w:sz w:val="24"/>
          <w:szCs w:val="24"/>
        </w:rPr>
        <w:t>500 g weißen Spargel</w:t>
      </w:r>
    </w:p>
    <w:p w14:paraId="3BD50787" w14:textId="77777777" w:rsidR="00150AFA" w:rsidRDefault="00150AFA">
      <w:pPr>
        <w:rPr>
          <w:sz w:val="24"/>
          <w:szCs w:val="24"/>
        </w:rPr>
      </w:pPr>
      <w:r>
        <w:rPr>
          <w:sz w:val="24"/>
          <w:szCs w:val="24"/>
        </w:rPr>
        <w:t>1 unbehandelte Limette</w:t>
      </w:r>
    </w:p>
    <w:p w14:paraId="7066653E" w14:textId="77777777" w:rsidR="00150AFA" w:rsidRDefault="00150AFA">
      <w:pPr>
        <w:rPr>
          <w:sz w:val="24"/>
          <w:szCs w:val="24"/>
        </w:rPr>
      </w:pPr>
      <w:r>
        <w:rPr>
          <w:sz w:val="24"/>
          <w:szCs w:val="24"/>
        </w:rPr>
        <w:t>3 Vanilleschoten</w:t>
      </w:r>
    </w:p>
    <w:p w14:paraId="444D76B0" w14:textId="2642902F" w:rsidR="00150AFA" w:rsidRDefault="00150AFA">
      <w:pPr>
        <w:rPr>
          <w:sz w:val="24"/>
          <w:szCs w:val="24"/>
        </w:rPr>
      </w:pPr>
      <w:r>
        <w:rPr>
          <w:sz w:val="24"/>
          <w:szCs w:val="24"/>
        </w:rPr>
        <w:t xml:space="preserve">4 </w:t>
      </w:r>
      <w:r w:rsidR="00B26C75">
        <w:rPr>
          <w:sz w:val="24"/>
          <w:szCs w:val="24"/>
        </w:rPr>
        <w:t>T</w:t>
      </w:r>
      <w:r>
        <w:rPr>
          <w:sz w:val="24"/>
          <w:szCs w:val="24"/>
        </w:rPr>
        <w:t>L Honig</w:t>
      </w:r>
    </w:p>
    <w:p w14:paraId="23F5A225" w14:textId="77777777" w:rsidR="00150AFA" w:rsidRDefault="00150AFA">
      <w:pPr>
        <w:rPr>
          <w:sz w:val="24"/>
          <w:szCs w:val="24"/>
        </w:rPr>
      </w:pPr>
      <w:r>
        <w:rPr>
          <w:sz w:val="24"/>
          <w:szCs w:val="24"/>
        </w:rPr>
        <w:t>4 EL Olivenöl</w:t>
      </w:r>
    </w:p>
    <w:p w14:paraId="447F1FE4" w14:textId="77777777" w:rsidR="00150AFA" w:rsidRDefault="00150AFA">
      <w:pPr>
        <w:rPr>
          <w:sz w:val="24"/>
          <w:szCs w:val="24"/>
        </w:rPr>
      </w:pPr>
      <w:r>
        <w:rPr>
          <w:sz w:val="24"/>
          <w:szCs w:val="24"/>
        </w:rPr>
        <w:t>150 g Kirschtomaten</w:t>
      </w:r>
    </w:p>
    <w:p w14:paraId="51D6263A" w14:textId="77777777" w:rsidR="00150AFA" w:rsidRDefault="00150AFA">
      <w:pPr>
        <w:rPr>
          <w:sz w:val="24"/>
          <w:szCs w:val="24"/>
        </w:rPr>
      </w:pPr>
      <w:r>
        <w:rPr>
          <w:sz w:val="24"/>
          <w:szCs w:val="24"/>
        </w:rPr>
        <w:t>350 g kleine Kartoffeln</w:t>
      </w:r>
    </w:p>
    <w:p w14:paraId="01D49DF0" w14:textId="77777777" w:rsidR="00023967" w:rsidRDefault="00023967">
      <w:pPr>
        <w:rPr>
          <w:sz w:val="24"/>
          <w:szCs w:val="24"/>
        </w:rPr>
      </w:pPr>
      <w:r>
        <w:rPr>
          <w:sz w:val="24"/>
          <w:szCs w:val="24"/>
        </w:rPr>
        <w:t>12 Stiele Kerbel</w:t>
      </w:r>
    </w:p>
    <w:p w14:paraId="405B4D42" w14:textId="77777777" w:rsidR="00023967" w:rsidRDefault="00023967" w:rsidP="00257BC6">
      <w:pPr>
        <w:jc w:val="both"/>
        <w:rPr>
          <w:sz w:val="24"/>
          <w:szCs w:val="24"/>
        </w:rPr>
      </w:pPr>
    </w:p>
    <w:p w14:paraId="3181E012" w14:textId="54E68B8C" w:rsidR="00247CF9" w:rsidRDefault="00247CF9" w:rsidP="00257BC6">
      <w:pPr>
        <w:jc w:val="both"/>
        <w:rPr>
          <w:sz w:val="24"/>
          <w:szCs w:val="24"/>
        </w:rPr>
      </w:pPr>
      <w:r>
        <w:rPr>
          <w:sz w:val="24"/>
          <w:szCs w:val="24"/>
        </w:rPr>
        <w:t>Zubereitungszeit: 45 Minuten</w:t>
      </w:r>
    </w:p>
    <w:p w14:paraId="369AEBD3" w14:textId="42659E85" w:rsidR="004F23CE" w:rsidRPr="00257BC6" w:rsidRDefault="00023967" w:rsidP="00B40E8C">
      <w:pPr>
        <w:pStyle w:val="ListParagraph"/>
        <w:numPr>
          <w:ilvl w:val="0"/>
          <w:numId w:val="1102"/>
        </w:numPr>
        <w:spacing w:after="120"/>
        <w:ind w:left="714" w:hanging="357"/>
        <w:contextualSpacing w:val="0"/>
        <w:jc w:val="both"/>
        <w:rPr>
          <w:sz w:val="24"/>
          <w:szCs w:val="24"/>
        </w:rPr>
      </w:pPr>
      <w:r w:rsidRPr="00257BC6">
        <w:rPr>
          <w:sz w:val="24"/>
          <w:szCs w:val="24"/>
        </w:rPr>
        <w:t xml:space="preserve">Den Spargel schälen, </w:t>
      </w:r>
      <w:r w:rsidR="00EB62D2">
        <w:rPr>
          <w:sz w:val="24"/>
          <w:szCs w:val="24"/>
        </w:rPr>
        <w:t>E</w:t>
      </w:r>
      <w:r w:rsidRPr="00257BC6">
        <w:rPr>
          <w:sz w:val="24"/>
          <w:szCs w:val="24"/>
        </w:rPr>
        <w:t>nden abschneiden und die Stangen bis 4 cm vor den Köpfen</w:t>
      </w:r>
      <w:r w:rsidR="004F23CE" w:rsidRPr="00257BC6">
        <w:rPr>
          <w:sz w:val="24"/>
          <w:szCs w:val="24"/>
        </w:rPr>
        <w:t xml:space="preserve"> schräg in ½ cm dünne Scheiben schneiden. Spargelköpfe längs halbieren.</w:t>
      </w:r>
    </w:p>
    <w:p w14:paraId="0D8B8303" w14:textId="77777777" w:rsidR="00257BC6" w:rsidRPr="00257BC6" w:rsidRDefault="004F23CE" w:rsidP="00B40E8C">
      <w:pPr>
        <w:pStyle w:val="ListParagraph"/>
        <w:numPr>
          <w:ilvl w:val="0"/>
          <w:numId w:val="1102"/>
        </w:numPr>
        <w:spacing w:after="120"/>
        <w:ind w:left="714" w:hanging="357"/>
        <w:contextualSpacing w:val="0"/>
        <w:jc w:val="both"/>
        <w:rPr>
          <w:sz w:val="24"/>
          <w:szCs w:val="24"/>
        </w:rPr>
      </w:pPr>
      <w:r w:rsidRPr="00257BC6">
        <w:rPr>
          <w:sz w:val="24"/>
          <w:szCs w:val="24"/>
        </w:rPr>
        <w:t>Die Limette heiß waschen</w:t>
      </w:r>
      <w:r w:rsidR="00012E04" w:rsidRPr="00257BC6">
        <w:rPr>
          <w:sz w:val="24"/>
          <w:szCs w:val="24"/>
        </w:rPr>
        <w:t>, trocknen und 1 TL Schale fein abreiben. 4 EL Limettensaft auspressen</w:t>
      </w:r>
      <w:r w:rsidR="003C1C95" w:rsidRPr="00257BC6">
        <w:rPr>
          <w:sz w:val="24"/>
          <w:szCs w:val="24"/>
        </w:rPr>
        <w:t>.</w:t>
      </w:r>
      <w:r w:rsidR="00365040" w:rsidRPr="00257BC6">
        <w:rPr>
          <w:sz w:val="24"/>
          <w:szCs w:val="24"/>
        </w:rPr>
        <w:t xml:space="preserve"> </w:t>
      </w:r>
      <w:r w:rsidR="00030928" w:rsidRPr="00257BC6">
        <w:rPr>
          <w:sz w:val="24"/>
          <w:szCs w:val="24"/>
        </w:rPr>
        <w:t xml:space="preserve">Vanilleschote </w:t>
      </w:r>
      <w:r w:rsidR="00E03BD8" w:rsidRPr="00257BC6">
        <w:rPr>
          <w:sz w:val="24"/>
          <w:szCs w:val="24"/>
        </w:rPr>
        <w:t>längs halbieren und das Mark herauskratzen. Vanillemark, 3 EL Wasser, Limettensaft und -schale</w:t>
      </w:r>
      <w:r w:rsidR="00B26C75" w:rsidRPr="00257BC6">
        <w:rPr>
          <w:sz w:val="24"/>
          <w:szCs w:val="24"/>
        </w:rPr>
        <w:t>, Honig, Salz und Pfeffer</w:t>
      </w:r>
      <w:r w:rsidR="006C1FE6" w:rsidRPr="00257BC6">
        <w:rPr>
          <w:sz w:val="24"/>
          <w:szCs w:val="24"/>
        </w:rPr>
        <w:t xml:space="preserve"> ve</w:t>
      </w:r>
      <w:r w:rsidR="00A96336" w:rsidRPr="00257BC6">
        <w:rPr>
          <w:sz w:val="24"/>
          <w:szCs w:val="24"/>
        </w:rPr>
        <w:t>r</w:t>
      </w:r>
      <w:r w:rsidR="006C1FE6" w:rsidRPr="00257BC6">
        <w:rPr>
          <w:sz w:val="24"/>
          <w:szCs w:val="24"/>
        </w:rPr>
        <w:t xml:space="preserve">rühren. Olivenöl unterrühren </w:t>
      </w:r>
      <w:r w:rsidR="00A96336" w:rsidRPr="00257BC6">
        <w:rPr>
          <w:sz w:val="24"/>
          <w:szCs w:val="24"/>
        </w:rPr>
        <w:t xml:space="preserve">und die Marinade mit </w:t>
      </w:r>
      <w:r w:rsidR="00257BC6" w:rsidRPr="00257BC6">
        <w:rPr>
          <w:sz w:val="24"/>
          <w:szCs w:val="24"/>
        </w:rPr>
        <w:t>dem Spargel mischen.</w:t>
      </w:r>
    </w:p>
    <w:p w14:paraId="26636E86" w14:textId="77777777" w:rsidR="00AF7804" w:rsidRDefault="00257BC6" w:rsidP="00B40E8C">
      <w:pPr>
        <w:pStyle w:val="ListParagraph"/>
        <w:numPr>
          <w:ilvl w:val="0"/>
          <w:numId w:val="1102"/>
        </w:numPr>
        <w:spacing w:after="120"/>
        <w:ind w:left="714" w:hanging="357"/>
        <w:contextualSpacing w:val="0"/>
        <w:jc w:val="both"/>
        <w:rPr>
          <w:sz w:val="24"/>
          <w:szCs w:val="24"/>
        </w:rPr>
      </w:pPr>
      <w:r w:rsidRPr="00257BC6">
        <w:rPr>
          <w:sz w:val="24"/>
          <w:szCs w:val="24"/>
        </w:rPr>
        <w:t>Die Kirschentomaten vierteln und unterheben. Die kleinen Kartoffeln waschen und mit Salzwasser bedeckt zugedeckt aufkochen. Bei milder Hitze 15 – 20 Minuten kochen. Kartoffeln abgießen, kurz ausdämpfen lassen, pellen vierteln und unter den Spargel heben. Blättchen von 12 Stielen Kerbel abzupfen, unter den Spargelsalat heben und sofort servieren.</w:t>
      </w:r>
    </w:p>
    <w:p w14:paraId="39773545" w14:textId="77777777" w:rsidR="00AF7804" w:rsidRDefault="00AF7804" w:rsidP="00AF7804">
      <w:pPr>
        <w:jc w:val="both"/>
        <w:rPr>
          <w:sz w:val="24"/>
          <w:szCs w:val="24"/>
        </w:rPr>
      </w:pPr>
    </w:p>
    <w:p w14:paraId="0E27CC2E" w14:textId="77777777" w:rsidR="00270AE8" w:rsidRDefault="00AF7804" w:rsidP="00AF7804">
      <w:pPr>
        <w:jc w:val="both"/>
        <w:rPr>
          <w:sz w:val="24"/>
          <w:szCs w:val="24"/>
        </w:rPr>
      </w:pPr>
      <w:r>
        <w:rPr>
          <w:sz w:val="24"/>
          <w:szCs w:val="24"/>
        </w:rPr>
        <w:t>Kommentar:</w:t>
      </w:r>
      <w:r>
        <w:rPr>
          <w:sz w:val="24"/>
          <w:szCs w:val="24"/>
        </w:rPr>
        <w:tab/>
        <w:t>Man könnte den Spargel auch ganz normal und nicht als Salat essen.</w:t>
      </w:r>
    </w:p>
    <w:p w14:paraId="0EED8C79" w14:textId="77777777" w:rsidR="00270AE8" w:rsidRDefault="00270AE8">
      <w:pPr>
        <w:rPr>
          <w:sz w:val="24"/>
          <w:szCs w:val="24"/>
        </w:rPr>
      </w:pPr>
      <w:r>
        <w:rPr>
          <w:sz w:val="24"/>
          <w:szCs w:val="24"/>
        </w:rPr>
        <w:br w:type="page"/>
      </w:r>
    </w:p>
    <w:p w14:paraId="3B7D0D36" w14:textId="166DCFDB" w:rsidR="00270AE8" w:rsidRDefault="00270AE8" w:rsidP="001D11E0">
      <w:pPr>
        <w:pStyle w:val="Heading2"/>
        <w:spacing w:after="240"/>
      </w:pPr>
      <w:r>
        <w:lastRenderedPageBreak/>
        <w:t>Spargelsalat Nr. 2</w:t>
      </w:r>
      <w:r w:rsidR="001D11E0">
        <w:rPr>
          <w:rStyle w:val="FootnoteReference"/>
        </w:rPr>
        <w:footnoteReference w:id="196"/>
      </w:r>
    </w:p>
    <w:p w14:paraId="7296BA72" w14:textId="15C51202" w:rsidR="00270AE8" w:rsidRDefault="00270AE8" w:rsidP="00AF7804">
      <w:pPr>
        <w:jc w:val="both"/>
        <w:rPr>
          <w:sz w:val="24"/>
          <w:szCs w:val="24"/>
        </w:rPr>
      </w:pPr>
      <w:r w:rsidRPr="001D11E0">
        <w:rPr>
          <w:sz w:val="24"/>
          <w:szCs w:val="24"/>
          <w:u w:val="single"/>
        </w:rPr>
        <w:t>Zutaten</w:t>
      </w:r>
      <w:r>
        <w:rPr>
          <w:sz w:val="24"/>
          <w:szCs w:val="24"/>
        </w:rPr>
        <w:t xml:space="preserve"> für 2 Portionen</w:t>
      </w:r>
    </w:p>
    <w:p w14:paraId="644816BA" w14:textId="0F04A0BC" w:rsidR="00270AE8" w:rsidRDefault="00270AE8" w:rsidP="00AF7804">
      <w:pPr>
        <w:jc w:val="both"/>
        <w:rPr>
          <w:sz w:val="24"/>
          <w:szCs w:val="24"/>
        </w:rPr>
      </w:pPr>
      <w:r>
        <w:rPr>
          <w:sz w:val="24"/>
          <w:szCs w:val="24"/>
        </w:rPr>
        <w:t>250 g grüner Spargel</w:t>
      </w:r>
    </w:p>
    <w:p w14:paraId="1D5DF1EF" w14:textId="0D9766DD" w:rsidR="00270AE8" w:rsidRDefault="00270AE8" w:rsidP="00AF7804">
      <w:pPr>
        <w:jc w:val="both"/>
        <w:rPr>
          <w:sz w:val="24"/>
          <w:szCs w:val="24"/>
        </w:rPr>
      </w:pPr>
      <w:r>
        <w:rPr>
          <w:sz w:val="24"/>
          <w:szCs w:val="24"/>
        </w:rPr>
        <w:t>250 g weißer Spargel</w:t>
      </w:r>
    </w:p>
    <w:p w14:paraId="528C5E53" w14:textId="321C7600" w:rsidR="00270AE8" w:rsidRDefault="00270AE8" w:rsidP="00AF7804">
      <w:pPr>
        <w:jc w:val="both"/>
        <w:rPr>
          <w:sz w:val="24"/>
          <w:szCs w:val="24"/>
        </w:rPr>
      </w:pPr>
      <w:r>
        <w:rPr>
          <w:sz w:val="24"/>
          <w:szCs w:val="24"/>
        </w:rPr>
        <w:t>Etwas Rapsöl</w:t>
      </w:r>
    </w:p>
    <w:p w14:paraId="3C004ABA" w14:textId="116704E0" w:rsidR="00270AE8" w:rsidRDefault="00270AE8" w:rsidP="00AF7804">
      <w:pPr>
        <w:jc w:val="both"/>
        <w:rPr>
          <w:sz w:val="24"/>
          <w:szCs w:val="24"/>
        </w:rPr>
      </w:pPr>
      <w:r>
        <w:rPr>
          <w:sz w:val="24"/>
          <w:szCs w:val="24"/>
        </w:rPr>
        <w:t>Salz</w:t>
      </w:r>
      <w:r w:rsidR="002B55F2">
        <w:rPr>
          <w:sz w:val="24"/>
          <w:szCs w:val="24"/>
        </w:rPr>
        <w:t>, Pfeffer</w:t>
      </w:r>
    </w:p>
    <w:p w14:paraId="7AFAE8B9" w14:textId="7A24D138" w:rsidR="00270AE8" w:rsidRDefault="00B42DBF" w:rsidP="00AF7804">
      <w:pPr>
        <w:jc w:val="both"/>
        <w:rPr>
          <w:sz w:val="24"/>
          <w:szCs w:val="24"/>
        </w:rPr>
      </w:pPr>
      <w:r>
        <w:rPr>
          <w:sz w:val="24"/>
          <w:szCs w:val="24"/>
        </w:rPr>
        <w:t>2 hart gekochte Eier</w:t>
      </w:r>
    </w:p>
    <w:p w14:paraId="1F7921B3" w14:textId="02CEC8AE" w:rsidR="00B42DBF" w:rsidRDefault="00B42DBF" w:rsidP="00AF7804">
      <w:pPr>
        <w:jc w:val="both"/>
        <w:rPr>
          <w:sz w:val="24"/>
          <w:szCs w:val="24"/>
        </w:rPr>
      </w:pPr>
      <w:r>
        <w:rPr>
          <w:sz w:val="24"/>
          <w:szCs w:val="24"/>
        </w:rPr>
        <w:t>1 EL schwarze Oliven (ohne Stein)</w:t>
      </w:r>
    </w:p>
    <w:p w14:paraId="4E87946A" w14:textId="31279CF2" w:rsidR="00B42DBF" w:rsidRDefault="00B42DBF" w:rsidP="00AF7804">
      <w:pPr>
        <w:jc w:val="both"/>
        <w:rPr>
          <w:sz w:val="24"/>
          <w:szCs w:val="24"/>
        </w:rPr>
      </w:pPr>
      <w:r>
        <w:rPr>
          <w:sz w:val="24"/>
          <w:szCs w:val="24"/>
        </w:rPr>
        <w:t>1 Handvoll gehackter Dill</w:t>
      </w:r>
    </w:p>
    <w:p w14:paraId="0094C2CA" w14:textId="1A33E8F1" w:rsidR="00B42DBF" w:rsidRDefault="00B42DBF" w:rsidP="00AF7804">
      <w:pPr>
        <w:jc w:val="both"/>
        <w:rPr>
          <w:sz w:val="24"/>
          <w:szCs w:val="24"/>
        </w:rPr>
      </w:pPr>
      <w:r>
        <w:rPr>
          <w:sz w:val="24"/>
          <w:szCs w:val="24"/>
        </w:rPr>
        <w:t>Saft von ½ Zitrone</w:t>
      </w:r>
    </w:p>
    <w:p w14:paraId="4111E67E" w14:textId="547C1654" w:rsidR="00B42DBF" w:rsidRDefault="00B42DBF" w:rsidP="00AF7804">
      <w:pPr>
        <w:jc w:val="both"/>
        <w:rPr>
          <w:sz w:val="24"/>
          <w:szCs w:val="24"/>
        </w:rPr>
      </w:pPr>
      <w:r>
        <w:rPr>
          <w:sz w:val="24"/>
          <w:szCs w:val="24"/>
        </w:rPr>
        <w:t>Etwas Olivenöl</w:t>
      </w:r>
    </w:p>
    <w:p w14:paraId="28CF63CA" w14:textId="00FFF1EC" w:rsidR="002B55F2" w:rsidRDefault="002B55F2" w:rsidP="00AF7804">
      <w:pPr>
        <w:jc w:val="both"/>
        <w:rPr>
          <w:sz w:val="24"/>
          <w:szCs w:val="24"/>
        </w:rPr>
      </w:pPr>
      <w:r>
        <w:rPr>
          <w:sz w:val="24"/>
          <w:szCs w:val="24"/>
        </w:rPr>
        <w:t>1 TL scharfer Senf</w:t>
      </w:r>
    </w:p>
    <w:p w14:paraId="0DF2C8F9" w14:textId="2DCE6888" w:rsidR="002B55F2" w:rsidRDefault="002B55F2" w:rsidP="00AF7804">
      <w:pPr>
        <w:jc w:val="both"/>
        <w:rPr>
          <w:sz w:val="24"/>
          <w:szCs w:val="24"/>
        </w:rPr>
      </w:pPr>
      <w:r>
        <w:rPr>
          <w:sz w:val="24"/>
          <w:szCs w:val="24"/>
        </w:rPr>
        <w:t>Etwas frisch gehobelter Parmesan</w:t>
      </w:r>
    </w:p>
    <w:p w14:paraId="56B9B9F2" w14:textId="77777777" w:rsidR="002B55F2" w:rsidRDefault="002B55F2" w:rsidP="00AF7804">
      <w:pPr>
        <w:jc w:val="both"/>
        <w:rPr>
          <w:sz w:val="24"/>
          <w:szCs w:val="24"/>
        </w:rPr>
      </w:pPr>
    </w:p>
    <w:p w14:paraId="047F933A" w14:textId="0F8C9425" w:rsidR="002B55F2" w:rsidRDefault="002B55F2" w:rsidP="00AF7804">
      <w:pPr>
        <w:jc w:val="both"/>
        <w:rPr>
          <w:sz w:val="24"/>
          <w:szCs w:val="24"/>
        </w:rPr>
      </w:pPr>
      <w:r>
        <w:rPr>
          <w:sz w:val="24"/>
          <w:szCs w:val="24"/>
        </w:rPr>
        <w:t>Zubereitung:</w:t>
      </w:r>
    </w:p>
    <w:p w14:paraId="11581B28" w14:textId="1B836BC2" w:rsidR="002B55F2" w:rsidRPr="005371A1" w:rsidRDefault="00E83E8B" w:rsidP="00B40E8C">
      <w:pPr>
        <w:pStyle w:val="ListParagraph"/>
        <w:numPr>
          <w:ilvl w:val="0"/>
          <w:numId w:val="1912"/>
        </w:numPr>
        <w:spacing w:after="120"/>
        <w:ind w:left="714" w:hanging="357"/>
        <w:contextualSpacing w:val="0"/>
        <w:jc w:val="both"/>
        <w:rPr>
          <w:sz w:val="24"/>
          <w:szCs w:val="24"/>
        </w:rPr>
      </w:pPr>
      <w:r w:rsidRPr="005371A1">
        <w:rPr>
          <w:sz w:val="24"/>
          <w:szCs w:val="24"/>
        </w:rPr>
        <w:t xml:space="preserve">Von beiden Sorten die holzigen Enden abschneiden, den weißen Spargel schälen. Dann die Stangen in 5 cm große Stücke schneiden, vielleicht etwas kürzer, wenn sie sehr dick sind. Das Rapsöl in der Pfanne </w:t>
      </w:r>
      <w:r w:rsidR="00F01ABB" w:rsidRPr="005371A1">
        <w:rPr>
          <w:sz w:val="24"/>
          <w:szCs w:val="24"/>
        </w:rPr>
        <w:t>lässt man richtig heiß werden. Die Spargelstücke hineingeben und 5 Minuten lang braten. Nach 2 Minuten die Hitze etwas herunterschalten, Spargel salzen</w:t>
      </w:r>
      <w:r w:rsidR="00E86EAA" w:rsidRPr="005371A1">
        <w:rPr>
          <w:sz w:val="24"/>
          <w:szCs w:val="24"/>
        </w:rPr>
        <w:t xml:space="preserve"> und weitere 3 Minuten braten oder so lange, bis der Spargel die gewünschte Konsistenz hat (eventuell die Pfanne zudecken). </w:t>
      </w:r>
    </w:p>
    <w:p w14:paraId="6FBE1F2D" w14:textId="79C1B3DF" w:rsidR="00515422" w:rsidRPr="005371A1" w:rsidRDefault="00515422" w:rsidP="00B40E8C">
      <w:pPr>
        <w:pStyle w:val="ListParagraph"/>
        <w:numPr>
          <w:ilvl w:val="0"/>
          <w:numId w:val="1912"/>
        </w:numPr>
        <w:spacing w:after="120"/>
        <w:ind w:left="714" w:hanging="357"/>
        <w:contextualSpacing w:val="0"/>
        <w:jc w:val="both"/>
        <w:rPr>
          <w:sz w:val="24"/>
          <w:szCs w:val="24"/>
        </w:rPr>
      </w:pPr>
      <w:r w:rsidRPr="005371A1">
        <w:rPr>
          <w:sz w:val="24"/>
          <w:szCs w:val="24"/>
        </w:rPr>
        <w:t xml:space="preserve">Spargel aus der Pfanne nehmen. Wenn man das Gemüse als Beilage essen will, ist die Arbeit jetzt getan. </w:t>
      </w:r>
      <w:r w:rsidR="001D11E0">
        <w:rPr>
          <w:sz w:val="24"/>
          <w:szCs w:val="24"/>
        </w:rPr>
        <w:t>M</w:t>
      </w:r>
      <w:r w:rsidRPr="005371A1">
        <w:rPr>
          <w:sz w:val="24"/>
          <w:szCs w:val="24"/>
        </w:rPr>
        <w:t>an kann den Spargel, wenn er etwas abgekühlt ist, aber auch gut als Salat anmachen.</w:t>
      </w:r>
    </w:p>
    <w:p w14:paraId="62AC6DA8" w14:textId="505EDD4E" w:rsidR="00515422" w:rsidRPr="005371A1" w:rsidRDefault="00515422" w:rsidP="00B40E8C">
      <w:pPr>
        <w:pStyle w:val="ListParagraph"/>
        <w:numPr>
          <w:ilvl w:val="0"/>
          <w:numId w:val="1912"/>
        </w:numPr>
        <w:spacing w:after="120"/>
        <w:ind w:left="714" w:hanging="357"/>
        <w:contextualSpacing w:val="0"/>
        <w:jc w:val="both"/>
        <w:rPr>
          <w:sz w:val="24"/>
          <w:szCs w:val="24"/>
        </w:rPr>
      </w:pPr>
      <w:r w:rsidRPr="005371A1">
        <w:rPr>
          <w:sz w:val="24"/>
          <w:szCs w:val="24"/>
        </w:rPr>
        <w:t>Dann die Eier pellen, fein hacken</w:t>
      </w:r>
      <w:r w:rsidR="007763DF" w:rsidRPr="005371A1">
        <w:rPr>
          <w:sz w:val="24"/>
          <w:szCs w:val="24"/>
        </w:rPr>
        <w:t xml:space="preserve"> und zusammen mit den schwarzen Oliven und dem Dill zum Spargel geben. Zitronensaft, Olivenöl und scharfen Senf verrühren und über die Spargel-ei-Mischung geben</w:t>
      </w:r>
      <w:r w:rsidR="00DD4983" w:rsidRPr="005371A1">
        <w:rPr>
          <w:sz w:val="24"/>
          <w:szCs w:val="24"/>
        </w:rPr>
        <w:t>. Salat großzügig pfeffern, gut vermengen, anschließend am besten 30 Minuten ziehen lassen, danach abschmecken und zum Schluss vielleicht etwas gehobelten Parmesan darüberstreuen.</w:t>
      </w:r>
    </w:p>
    <w:p w14:paraId="1C8EA900" w14:textId="77777777" w:rsidR="00DD4983" w:rsidRDefault="00DD4983" w:rsidP="00AF7804">
      <w:pPr>
        <w:jc w:val="both"/>
        <w:rPr>
          <w:sz w:val="24"/>
          <w:szCs w:val="24"/>
        </w:rPr>
      </w:pPr>
    </w:p>
    <w:p w14:paraId="269FF74C" w14:textId="0D8DFFA5" w:rsidR="00DD4983" w:rsidRDefault="00DD4983" w:rsidP="005371A1">
      <w:pPr>
        <w:ind w:left="1416" w:hanging="1416"/>
        <w:jc w:val="both"/>
        <w:rPr>
          <w:sz w:val="24"/>
          <w:szCs w:val="24"/>
        </w:rPr>
      </w:pPr>
      <w:r>
        <w:rPr>
          <w:sz w:val="24"/>
          <w:szCs w:val="24"/>
        </w:rPr>
        <w:t>Kommentar:</w:t>
      </w:r>
      <w:r>
        <w:rPr>
          <w:sz w:val="24"/>
          <w:szCs w:val="24"/>
        </w:rPr>
        <w:tab/>
      </w:r>
      <w:r w:rsidR="005371A1">
        <w:rPr>
          <w:sz w:val="24"/>
          <w:szCs w:val="24"/>
        </w:rPr>
        <w:t xml:space="preserve">Es kostet am Anfang etwas Überwindung, das stolze Gemüse in die heiße Pfanne zu werfen wie ein Schnitzel und mitanzusehen, wie die Alabasterhaut an einigen Stellen richtiggehend verbrennt. Aber vor allem, wenn man den </w:t>
      </w:r>
      <w:r w:rsidR="005371A1">
        <w:rPr>
          <w:sz w:val="24"/>
          <w:szCs w:val="24"/>
        </w:rPr>
        <w:lastRenderedPageBreak/>
        <w:t xml:space="preserve">Spargel nicht ganz durchgart und er am </w:t>
      </w:r>
      <w:r w:rsidR="00022153">
        <w:rPr>
          <w:sz w:val="24"/>
          <w:szCs w:val="24"/>
        </w:rPr>
        <w:t>Ende</w:t>
      </w:r>
      <w:r w:rsidR="005371A1">
        <w:rPr>
          <w:sz w:val="24"/>
          <w:szCs w:val="24"/>
        </w:rPr>
        <w:t xml:space="preserve"> innen noch Biss hat, lohnt sich der Mut.</w:t>
      </w:r>
    </w:p>
    <w:p w14:paraId="2BF503A7" w14:textId="77777777" w:rsidR="002B55F2" w:rsidRDefault="002B55F2" w:rsidP="00AF7804">
      <w:pPr>
        <w:jc w:val="both"/>
        <w:rPr>
          <w:sz w:val="24"/>
          <w:szCs w:val="24"/>
        </w:rPr>
      </w:pPr>
    </w:p>
    <w:p w14:paraId="52ADFD5B" w14:textId="57282E17" w:rsidR="00BE31E6" w:rsidRPr="00AF7804" w:rsidRDefault="00BE31E6" w:rsidP="00AF7804">
      <w:pPr>
        <w:jc w:val="both"/>
        <w:rPr>
          <w:sz w:val="24"/>
          <w:szCs w:val="24"/>
        </w:rPr>
      </w:pPr>
      <w:r w:rsidRPr="00AF7804">
        <w:rPr>
          <w:sz w:val="24"/>
          <w:szCs w:val="24"/>
        </w:rPr>
        <w:br w:type="page"/>
      </w:r>
    </w:p>
    <w:p w14:paraId="01F8A9CC" w14:textId="77777777" w:rsidR="008F59E3" w:rsidRDefault="008F59E3" w:rsidP="008F59E3">
      <w:pPr>
        <w:pStyle w:val="Heading2"/>
        <w:spacing w:after="240"/>
      </w:pPr>
      <w:r>
        <w:lastRenderedPageBreak/>
        <w:t>Blumenkohlsalat</w:t>
      </w:r>
      <w:r>
        <w:rPr>
          <w:rStyle w:val="FootnoteReference"/>
        </w:rPr>
        <w:footnoteReference w:id="197"/>
      </w:r>
      <w:r>
        <w:t xml:space="preserve"> </w:t>
      </w:r>
    </w:p>
    <w:p w14:paraId="3B96BA65" w14:textId="77777777" w:rsidR="008F59E3" w:rsidRDefault="008F59E3" w:rsidP="008F59E3">
      <w:pPr>
        <w:jc w:val="both"/>
        <w:rPr>
          <w:sz w:val="24"/>
          <w:szCs w:val="24"/>
        </w:rPr>
      </w:pPr>
      <w:r w:rsidRPr="00370B19">
        <w:rPr>
          <w:sz w:val="24"/>
          <w:szCs w:val="24"/>
          <w:u w:val="single"/>
        </w:rPr>
        <w:t>Zutaten</w:t>
      </w:r>
      <w:r>
        <w:rPr>
          <w:sz w:val="24"/>
          <w:szCs w:val="24"/>
        </w:rPr>
        <w:t xml:space="preserve"> (für 4 Portionen):</w:t>
      </w:r>
    </w:p>
    <w:p w14:paraId="207992E2" w14:textId="77777777" w:rsidR="008F59E3" w:rsidRDefault="008F59E3" w:rsidP="008F59E3">
      <w:pPr>
        <w:jc w:val="both"/>
        <w:rPr>
          <w:sz w:val="24"/>
          <w:szCs w:val="24"/>
        </w:rPr>
      </w:pPr>
      <w:r>
        <w:rPr>
          <w:sz w:val="24"/>
          <w:szCs w:val="24"/>
        </w:rPr>
        <w:t>1 großer Blumenkohl (800 g)</w:t>
      </w:r>
    </w:p>
    <w:p w14:paraId="73049894" w14:textId="77777777" w:rsidR="008F59E3" w:rsidRDefault="008F59E3" w:rsidP="008F59E3">
      <w:pPr>
        <w:jc w:val="both"/>
        <w:rPr>
          <w:sz w:val="24"/>
          <w:szCs w:val="24"/>
        </w:rPr>
      </w:pPr>
      <w:r>
        <w:rPr>
          <w:sz w:val="24"/>
          <w:szCs w:val="24"/>
        </w:rPr>
        <w:t>1 Zwiebel, in grobe Ringe geschnitten</w:t>
      </w:r>
    </w:p>
    <w:p w14:paraId="125E539D" w14:textId="77777777" w:rsidR="008F59E3" w:rsidRDefault="008F59E3" w:rsidP="008F59E3">
      <w:pPr>
        <w:jc w:val="both"/>
        <w:rPr>
          <w:sz w:val="24"/>
          <w:szCs w:val="24"/>
        </w:rPr>
      </w:pPr>
      <w:r>
        <w:rPr>
          <w:sz w:val="24"/>
          <w:szCs w:val="24"/>
        </w:rPr>
        <w:t>5,5 EL Olivenöl</w:t>
      </w:r>
    </w:p>
    <w:p w14:paraId="47BA6C9A" w14:textId="77777777" w:rsidR="008F59E3" w:rsidRDefault="008F59E3" w:rsidP="008F59E3">
      <w:pPr>
        <w:jc w:val="both"/>
        <w:rPr>
          <w:sz w:val="24"/>
          <w:szCs w:val="24"/>
        </w:rPr>
      </w:pPr>
      <w:r>
        <w:rPr>
          <w:sz w:val="24"/>
          <w:szCs w:val="24"/>
        </w:rPr>
        <w:t>25 g Petersilie, grob gehackt</w:t>
      </w:r>
    </w:p>
    <w:p w14:paraId="55E51D1F" w14:textId="77777777" w:rsidR="008F59E3" w:rsidRDefault="008F59E3" w:rsidP="008F59E3">
      <w:pPr>
        <w:jc w:val="both"/>
        <w:rPr>
          <w:sz w:val="24"/>
          <w:szCs w:val="24"/>
        </w:rPr>
      </w:pPr>
      <w:r>
        <w:rPr>
          <w:sz w:val="24"/>
          <w:szCs w:val="24"/>
        </w:rPr>
        <w:t>10 g Minze, grob gehackt</w:t>
      </w:r>
    </w:p>
    <w:p w14:paraId="519B0B8C" w14:textId="77777777" w:rsidR="008F59E3" w:rsidRDefault="008F59E3" w:rsidP="008F59E3">
      <w:pPr>
        <w:jc w:val="both"/>
        <w:rPr>
          <w:sz w:val="24"/>
          <w:szCs w:val="24"/>
        </w:rPr>
      </w:pPr>
      <w:r>
        <w:rPr>
          <w:sz w:val="24"/>
          <w:szCs w:val="24"/>
        </w:rPr>
        <w:t>10 g Estragon, grob gehackt</w:t>
      </w:r>
    </w:p>
    <w:p w14:paraId="4416D92B" w14:textId="77777777" w:rsidR="008F59E3" w:rsidRDefault="008F59E3" w:rsidP="008F59E3">
      <w:pPr>
        <w:jc w:val="both"/>
        <w:rPr>
          <w:sz w:val="24"/>
          <w:szCs w:val="24"/>
        </w:rPr>
      </w:pPr>
      <w:r>
        <w:rPr>
          <w:sz w:val="24"/>
          <w:szCs w:val="24"/>
        </w:rPr>
        <w:t>80 g Granatapfelkerne (1/2 Granatapfel)</w:t>
      </w:r>
    </w:p>
    <w:p w14:paraId="3B962242" w14:textId="77777777" w:rsidR="008F59E3" w:rsidRDefault="008F59E3" w:rsidP="008F59E3">
      <w:pPr>
        <w:jc w:val="both"/>
        <w:rPr>
          <w:sz w:val="24"/>
          <w:szCs w:val="24"/>
        </w:rPr>
      </w:pPr>
      <w:r>
        <w:rPr>
          <w:sz w:val="24"/>
          <w:szCs w:val="24"/>
        </w:rPr>
        <w:t>40 g Pistazienkerne, geröstet und grob gehackt</w:t>
      </w:r>
    </w:p>
    <w:p w14:paraId="09AD1D70" w14:textId="77777777" w:rsidR="008F59E3" w:rsidRDefault="008F59E3" w:rsidP="008F59E3">
      <w:pPr>
        <w:jc w:val="both"/>
        <w:rPr>
          <w:sz w:val="24"/>
          <w:szCs w:val="24"/>
        </w:rPr>
      </w:pPr>
      <w:r>
        <w:rPr>
          <w:sz w:val="24"/>
          <w:szCs w:val="24"/>
        </w:rPr>
        <w:t>1 TL gemahlener Kreuzkümmel</w:t>
      </w:r>
    </w:p>
    <w:p w14:paraId="514F14E6" w14:textId="77777777" w:rsidR="008F59E3" w:rsidRDefault="008F59E3" w:rsidP="008F59E3">
      <w:pPr>
        <w:jc w:val="both"/>
        <w:rPr>
          <w:sz w:val="24"/>
          <w:szCs w:val="24"/>
        </w:rPr>
      </w:pPr>
      <w:r>
        <w:rPr>
          <w:sz w:val="24"/>
          <w:szCs w:val="24"/>
        </w:rPr>
        <w:t>1,5 EL Zitronensaft</w:t>
      </w:r>
    </w:p>
    <w:p w14:paraId="61E192C5" w14:textId="77777777" w:rsidR="008F59E3" w:rsidRDefault="008F59E3" w:rsidP="008F59E3">
      <w:pPr>
        <w:jc w:val="both"/>
        <w:rPr>
          <w:sz w:val="24"/>
          <w:szCs w:val="24"/>
        </w:rPr>
      </w:pPr>
      <w:r>
        <w:rPr>
          <w:sz w:val="24"/>
          <w:szCs w:val="24"/>
        </w:rPr>
        <w:t>Salz</w:t>
      </w:r>
    </w:p>
    <w:p w14:paraId="25C879E4" w14:textId="77777777" w:rsidR="008F59E3" w:rsidRDefault="008F59E3" w:rsidP="008F59E3">
      <w:pPr>
        <w:jc w:val="both"/>
        <w:rPr>
          <w:sz w:val="24"/>
          <w:szCs w:val="24"/>
        </w:rPr>
      </w:pPr>
    </w:p>
    <w:p w14:paraId="16F8F001" w14:textId="77777777" w:rsidR="008F59E3" w:rsidRDefault="008F59E3" w:rsidP="008F59E3">
      <w:pPr>
        <w:jc w:val="both"/>
        <w:rPr>
          <w:sz w:val="24"/>
          <w:szCs w:val="24"/>
        </w:rPr>
      </w:pPr>
      <w:r>
        <w:rPr>
          <w:sz w:val="24"/>
          <w:szCs w:val="24"/>
        </w:rPr>
        <w:t>Zubereitung:</w:t>
      </w:r>
    </w:p>
    <w:p w14:paraId="671C1779" w14:textId="77777777" w:rsidR="008F59E3" w:rsidRPr="00DE5073" w:rsidRDefault="008F59E3" w:rsidP="00B40E8C">
      <w:pPr>
        <w:pStyle w:val="ListParagraph"/>
        <w:numPr>
          <w:ilvl w:val="0"/>
          <w:numId w:val="1024"/>
        </w:numPr>
        <w:spacing w:after="120"/>
        <w:ind w:left="714" w:hanging="357"/>
        <w:contextualSpacing w:val="0"/>
        <w:jc w:val="both"/>
        <w:rPr>
          <w:sz w:val="24"/>
          <w:szCs w:val="24"/>
        </w:rPr>
      </w:pPr>
      <w:r w:rsidRPr="00DE5073">
        <w:rPr>
          <w:sz w:val="24"/>
          <w:szCs w:val="24"/>
        </w:rPr>
        <w:t>Den Backofen auf 200 Grad Umluft vorheizen.</w:t>
      </w:r>
    </w:p>
    <w:p w14:paraId="3BBD773E" w14:textId="77777777" w:rsidR="008F59E3" w:rsidRPr="00DE5073" w:rsidRDefault="008F59E3" w:rsidP="00B40E8C">
      <w:pPr>
        <w:pStyle w:val="ListParagraph"/>
        <w:numPr>
          <w:ilvl w:val="0"/>
          <w:numId w:val="1024"/>
        </w:numPr>
        <w:spacing w:after="120"/>
        <w:ind w:left="714" w:hanging="357"/>
        <w:contextualSpacing w:val="0"/>
        <w:jc w:val="both"/>
        <w:rPr>
          <w:sz w:val="24"/>
          <w:szCs w:val="24"/>
        </w:rPr>
      </w:pPr>
      <w:r w:rsidRPr="00DE5073">
        <w:rPr>
          <w:sz w:val="24"/>
          <w:szCs w:val="24"/>
        </w:rPr>
        <w:t>Ein Drittel des Blumenkohls in eine Schüssel raspeln und beiseitestellen. Den restlichen Blumenkohl in etwa 3 cm große Röschen zerteilen und diese mit den Blumenkohlblättern (falls vorhanden und gewollt) und der Zwiebel in eine zweite Schüssel geben. Alles mit 2 EL Öl und ¼ TL Salz mischen, dann auf einem mit Backpapier bedeckten Backblech verteilen. Etwa 20 Minuten im Ofen rösten, bis die Röschen gar und goldbraun sind. Aus dem Ofen nehmen und abkühlen lassen.</w:t>
      </w:r>
    </w:p>
    <w:p w14:paraId="6E9449C8" w14:textId="77777777" w:rsidR="008F59E3" w:rsidRDefault="008F59E3" w:rsidP="00B40E8C">
      <w:pPr>
        <w:pStyle w:val="ListParagraph"/>
        <w:numPr>
          <w:ilvl w:val="0"/>
          <w:numId w:val="1024"/>
        </w:numPr>
        <w:spacing w:after="120"/>
        <w:ind w:left="714" w:hanging="357"/>
        <w:contextualSpacing w:val="0"/>
        <w:jc w:val="both"/>
        <w:rPr>
          <w:sz w:val="24"/>
          <w:szCs w:val="24"/>
        </w:rPr>
      </w:pPr>
      <w:r w:rsidRPr="00DE5073">
        <w:rPr>
          <w:sz w:val="24"/>
          <w:szCs w:val="24"/>
        </w:rPr>
        <w:t>Das abgekühlte geröstete Gemüse mit 3,5 EL Öl, den Blumenkohlraspeln, den übrigen Zutaten sowie ¼ TL Salz in eine große Schüssel geben. Alles behutsam durchheben, dann auf einer Platte anrichten und servieren.</w:t>
      </w:r>
    </w:p>
    <w:p w14:paraId="5CC0B136" w14:textId="49DF69B4" w:rsidR="00714042" w:rsidRDefault="008F59E3" w:rsidP="008F59E3">
      <w:pPr>
        <w:pStyle w:val="Heading2"/>
        <w:spacing w:after="240"/>
      </w:pPr>
      <w:r>
        <w:rPr>
          <w:sz w:val="24"/>
          <w:szCs w:val="24"/>
        </w:rPr>
        <w:br w:type="page"/>
      </w:r>
      <w:r w:rsidR="00714042">
        <w:lastRenderedPageBreak/>
        <w:t>Salat mit Erdnuss-Chili-Soße Gado Gado</w:t>
      </w:r>
      <w:r w:rsidR="0005516D">
        <w:rPr>
          <w:rStyle w:val="FootnoteReference"/>
        </w:rPr>
        <w:footnoteReference w:id="198"/>
      </w:r>
    </w:p>
    <w:p w14:paraId="0B1B0FD9" w14:textId="77777777" w:rsidR="001D67EF" w:rsidRDefault="00714042" w:rsidP="00714042">
      <w:pPr>
        <w:spacing w:after="120"/>
        <w:jc w:val="both"/>
        <w:rPr>
          <w:sz w:val="24"/>
          <w:szCs w:val="24"/>
        </w:rPr>
      </w:pPr>
      <w:r w:rsidRPr="0005516D">
        <w:rPr>
          <w:sz w:val="24"/>
          <w:szCs w:val="24"/>
          <w:u w:val="single"/>
        </w:rPr>
        <w:t>Zutaten</w:t>
      </w:r>
      <w:r>
        <w:rPr>
          <w:sz w:val="24"/>
          <w:szCs w:val="24"/>
        </w:rPr>
        <w:t xml:space="preserve"> </w:t>
      </w:r>
      <w:r w:rsidR="001D67EF">
        <w:rPr>
          <w:sz w:val="24"/>
          <w:szCs w:val="24"/>
        </w:rPr>
        <w:t>für 3 -4 Portionen</w:t>
      </w:r>
    </w:p>
    <w:p w14:paraId="007F63A6" w14:textId="77777777" w:rsidR="001D67EF" w:rsidRDefault="001D67EF" w:rsidP="00714042">
      <w:pPr>
        <w:spacing w:after="120"/>
        <w:jc w:val="both"/>
        <w:rPr>
          <w:sz w:val="24"/>
          <w:szCs w:val="24"/>
        </w:rPr>
      </w:pPr>
      <w:r>
        <w:rPr>
          <w:sz w:val="24"/>
          <w:szCs w:val="24"/>
        </w:rPr>
        <w:t>100 g geschälte, ungesalzene Erdnüsse</w:t>
      </w:r>
    </w:p>
    <w:p w14:paraId="0D77C865" w14:textId="77777777" w:rsidR="001D67EF" w:rsidRDefault="001D67EF" w:rsidP="00714042">
      <w:pPr>
        <w:spacing w:after="120"/>
        <w:jc w:val="both"/>
        <w:rPr>
          <w:sz w:val="24"/>
          <w:szCs w:val="24"/>
        </w:rPr>
      </w:pPr>
      <w:r>
        <w:rPr>
          <w:sz w:val="24"/>
          <w:szCs w:val="24"/>
        </w:rPr>
        <w:t>1 Knoblauchzehe</w:t>
      </w:r>
    </w:p>
    <w:p w14:paraId="64E9EBEF" w14:textId="77777777" w:rsidR="001D67EF" w:rsidRDefault="001D67EF" w:rsidP="00714042">
      <w:pPr>
        <w:spacing w:after="120"/>
        <w:jc w:val="both"/>
        <w:rPr>
          <w:sz w:val="24"/>
          <w:szCs w:val="24"/>
        </w:rPr>
      </w:pPr>
      <w:r>
        <w:rPr>
          <w:sz w:val="24"/>
          <w:szCs w:val="24"/>
        </w:rPr>
        <w:t>30 ml Sojasauce</w:t>
      </w:r>
    </w:p>
    <w:p w14:paraId="39337FB4" w14:textId="77777777" w:rsidR="001D67EF" w:rsidRDefault="001D67EF" w:rsidP="00714042">
      <w:pPr>
        <w:spacing w:after="120"/>
        <w:jc w:val="both"/>
        <w:rPr>
          <w:sz w:val="24"/>
          <w:szCs w:val="24"/>
        </w:rPr>
      </w:pPr>
      <w:r>
        <w:rPr>
          <w:sz w:val="24"/>
          <w:szCs w:val="24"/>
        </w:rPr>
        <w:t>Saft von 1 Limette</w:t>
      </w:r>
    </w:p>
    <w:p w14:paraId="1EB074B3" w14:textId="77777777" w:rsidR="001D67EF" w:rsidRDefault="001D67EF" w:rsidP="00714042">
      <w:pPr>
        <w:spacing w:after="120"/>
        <w:jc w:val="both"/>
        <w:rPr>
          <w:sz w:val="24"/>
          <w:szCs w:val="24"/>
        </w:rPr>
      </w:pPr>
      <w:r>
        <w:rPr>
          <w:sz w:val="24"/>
          <w:szCs w:val="24"/>
        </w:rPr>
        <w:t>Chili nach Geschmack (Schote oder Flocken)</w:t>
      </w:r>
    </w:p>
    <w:p w14:paraId="28378BDB" w14:textId="77777777" w:rsidR="001D67EF" w:rsidRDefault="001D67EF" w:rsidP="00714042">
      <w:pPr>
        <w:spacing w:after="120"/>
        <w:jc w:val="both"/>
        <w:rPr>
          <w:sz w:val="24"/>
          <w:szCs w:val="24"/>
        </w:rPr>
      </w:pPr>
      <w:r>
        <w:rPr>
          <w:sz w:val="24"/>
          <w:szCs w:val="24"/>
        </w:rPr>
        <w:t>200 g Kokosmilch</w:t>
      </w:r>
    </w:p>
    <w:p w14:paraId="7876B6A9" w14:textId="77777777" w:rsidR="001D67EF" w:rsidRDefault="001D67EF" w:rsidP="00714042">
      <w:pPr>
        <w:spacing w:after="120"/>
        <w:jc w:val="both"/>
        <w:rPr>
          <w:sz w:val="24"/>
          <w:szCs w:val="24"/>
        </w:rPr>
      </w:pPr>
      <w:r>
        <w:rPr>
          <w:sz w:val="24"/>
          <w:szCs w:val="24"/>
        </w:rPr>
        <w:t>1 Brokkoli</w:t>
      </w:r>
    </w:p>
    <w:p w14:paraId="06F2BCDE" w14:textId="3AAB94A9" w:rsidR="001D67EF" w:rsidRDefault="001D67EF" w:rsidP="00714042">
      <w:pPr>
        <w:spacing w:after="120"/>
        <w:jc w:val="both"/>
        <w:rPr>
          <w:sz w:val="24"/>
          <w:szCs w:val="24"/>
        </w:rPr>
      </w:pPr>
      <w:r>
        <w:rPr>
          <w:sz w:val="24"/>
          <w:szCs w:val="24"/>
        </w:rPr>
        <w:t>4 mittelgroße Kartoffeln</w:t>
      </w:r>
    </w:p>
    <w:p w14:paraId="5DF81407" w14:textId="77777777" w:rsidR="001D67EF" w:rsidRDefault="001D67EF" w:rsidP="00714042">
      <w:pPr>
        <w:spacing w:after="120"/>
        <w:jc w:val="both"/>
        <w:rPr>
          <w:sz w:val="24"/>
          <w:szCs w:val="24"/>
        </w:rPr>
      </w:pPr>
      <w:r>
        <w:rPr>
          <w:sz w:val="24"/>
          <w:szCs w:val="24"/>
        </w:rPr>
        <w:t>Salz</w:t>
      </w:r>
    </w:p>
    <w:p w14:paraId="71FB5ED1" w14:textId="77777777" w:rsidR="001D67EF" w:rsidRDefault="001D67EF" w:rsidP="00714042">
      <w:pPr>
        <w:spacing w:after="120"/>
        <w:jc w:val="both"/>
        <w:rPr>
          <w:sz w:val="24"/>
          <w:szCs w:val="24"/>
        </w:rPr>
      </w:pPr>
      <w:r>
        <w:rPr>
          <w:sz w:val="24"/>
          <w:szCs w:val="24"/>
        </w:rPr>
        <w:t>3-4 Eier</w:t>
      </w:r>
    </w:p>
    <w:p w14:paraId="01E86EC9" w14:textId="77777777" w:rsidR="001D67EF" w:rsidRDefault="001D67EF" w:rsidP="00714042">
      <w:pPr>
        <w:spacing w:after="120"/>
        <w:jc w:val="both"/>
        <w:rPr>
          <w:sz w:val="24"/>
          <w:szCs w:val="24"/>
        </w:rPr>
      </w:pPr>
      <w:r>
        <w:rPr>
          <w:sz w:val="24"/>
          <w:szCs w:val="24"/>
        </w:rPr>
        <w:t>3 Frühlingszwiebeln</w:t>
      </w:r>
    </w:p>
    <w:p w14:paraId="0112905B" w14:textId="77777777" w:rsidR="001D67EF" w:rsidRDefault="001D67EF" w:rsidP="00714042">
      <w:pPr>
        <w:spacing w:after="120"/>
        <w:jc w:val="both"/>
        <w:rPr>
          <w:sz w:val="24"/>
          <w:szCs w:val="24"/>
        </w:rPr>
      </w:pPr>
    </w:p>
    <w:p w14:paraId="15B3D889" w14:textId="77777777" w:rsidR="001D67EF" w:rsidRDefault="001D67EF" w:rsidP="00714042">
      <w:pPr>
        <w:spacing w:after="120"/>
        <w:jc w:val="both"/>
        <w:rPr>
          <w:sz w:val="24"/>
          <w:szCs w:val="24"/>
        </w:rPr>
      </w:pPr>
      <w:r>
        <w:rPr>
          <w:sz w:val="24"/>
          <w:szCs w:val="24"/>
        </w:rPr>
        <w:t>Zubereitung</w:t>
      </w:r>
    </w:p>
    <w:p w14:paraId="4576A771" w14:textId="06CE4067" w:rsidR="00486CDE" w:rsidRPr="0005516D" w:rsidRDefault="00F71ECD" w:rsidP="00B40E8C">
      <w:pPr>
        <w:pStyle w:val="ListParagraph"/>
        <w:numPr>
          <w:ilvl w:val="0"/>
          <w:numId w:val="1914"/>
        </w:numPr>
        <w:spacing w:after="120"/>
        <w:ind w:left="714" w:hanging="357"/>
        <w:contextualSpacing w:val="0"/>
        <w:jc w:val="both"/>
        <w:rPr>
          <w:sz w:val="24"/>
          <w:szCs w:val="24"/>
        </w:rPr>
      </w:pPr>
      <w:r w:rsidRPr="0005516D">
        <w:rPr>
          <w:sz w:val="24"/>
          <w:szCs w:val="24"/>
        </w:rPr>
        <w:t xml:space="preserve">Erdnüsse auf ein Backblech legen und im Ofen bei 180 </w:t>
      </w:r>
      <w:r w:rsidR="00022153" w:rsidRPr="0005516D">
        <w:rPr>
          <w:sz w:val="24"/>
          <w:szCs w:val="24"/>
        </w:rPr>
        <w:t>Grad</w:t>
      </w:r>
      <w:r w:rsidRPr="0005516D">
        <w:rPr>
          <w:sz w:val="24"/>
          <w:szCs w:val="24"/>
        </w:rPr>
        <w:t xml:space="preserve"> </w:t>
      </w:r>
      <w:r w:rsidR="00C6053F" w:rsidRPr="0005516D">
        <w:rPr>
          <w:sz w:val="24"/>
          <w:szCs w:val="24"/>
        </w:rPr>
        <w:t>Umluft ungefähr 6 Minuten lang rösten. Aus dem Ofen nehmen und kurz abkühlen lassen. Knoblauchzehe schälen und mit der breiten Seite eines Messers andrücken. Dann zusammen mit Erdnüssen, Sojasauce, Limettensaft und Chili zu einer Paste pürieren</w:t>
      </w:r>
      <w:r w:rsidR="00486CDE" w:rsidRPr="0005516D">
        <w:rPr>
          <w:sz w:val="24"/>
          <w:szCs w:val="24"/>
        </w:rPr>
        <w:t>. Kokosmilch dazugeben und noch mal alles glatt pürieren.</w:t>
      </w:r>
    </w:p>
    <w:p w14:paraId="5C922EF2" w14:textId="4ACCC27A" w:rsidR="00A42667" w:rsidRPr="0005516D" w:rsidRDefault="00486CDE" w:rsidP="00B40E8C">
      <w:pPr>
        <w:pStyle w:val="ListParagraph"/>
        <w:numPr>
          <w:ilvl w:val="0"/>
          <w:numId w:val="1914"/>
        </w:numPr>
        <w:spacing w:after="120"/>
        <w:ind w:left="714" w:hanging="357"/>
        <w:contextualSpacing w:val="0"/>
        <w:jc w:val="both"/>
        <w:rPr>
          <w:sz w:val="24"/>
          <w:szCs w:val="24"/>
        </w:rPr>
      </w:pPr>
      <w:r w:rsidRPr="0005516D">
        <w:rPr>
          <w:sz w:val="24"/>
          <w:szCs w:val="24"/>
        </w:rPr>
        <w:t xml:space="preserve">Soße in eine Salatschüssel geben. Die Zutaten für den Salat vorbereiten: Brokkoli putzen, waschen, in </w:t>
      </w:r>
      <w:r w:rsidR="005B1456" w:rsidRPr="0005516D">
        <w:rPr>
          <w:sz w:val="24"/>
          <w:szCs w:val="24"/>
        </w:rPr>
        <w:t>R</w:t>
      </w:r>
      <w:r w:rsidRPr="0005516D">
        <w:rPr>
          <w:sz w:val="24"/>
          <w:szCs w:val="24"/>
        </w:rPr>
        <w:t xml:space="preserve">öschen teilen und dämpfen oder in wenig Wasser dünsten. Kartoffeln in Salzwasser gar kochen. Eier in einen </w:t>
      </w:r>
      <w:r w:rsidR="00022153" w:rsidRPr="0005516D">
        <w:rPr>
          <w:sz w:val="24"/>
          <w:szCs w:val="24"/>
        </w:rPr>
        <w:t>Topf</w:t>
      </w:r>
      <w:r w:rsidRPr="0005516D">
        <w:rPr>
          <w:sz w:val="24"/>
          <w:szCs w:val="24"/>
        </w:rPr>
        <w:t xml:space="preserve"> mit kochende</w:t>
      </w:r>
      <w:r w:rsidR="00022153">
        <w:rPr>
          <w:sz w:val="24"/>
          <w:szCs w:val="24"/>
        </w:rPr>
        <w:t>m</w:t>
      </w:r>
      <w:r w:rsidRPr="0005516D">
        <w:rPr>
          <w:sz w:val="24"/>
          <w:szCs w:val="24"/>
        </w:rPr>
        <w:t xml:space="preserve"> Wasser gleiten lassen und in etwa 10 Minuten hart kochen. </w:t>
      </w:r>
    </w:p>
    <w:p w14:paraId="301F0C01" w14:textId="77777777" w:rsidR="005B1456" w:rsidRPr="0005516D" w:rsidRDefault="00A42667" w:rsidP="00B40E8C">
      <w:pPr>
        <w:pStyle w:val="ListParagraph"/>
        <w:numPr>
          <w:ilvl w:val="0"/>
          <w:numId w:val="1914"/>
        </w:numPr>
        <w:spacing w:after="120"/>
        <w:ind w:left="714" w:hanging="357"/>
        <w:contextualSpacing w:val="0"/>
        <w:jc w:val="both"/>
        <w:rPr>
          <w:sz w:val="24"/>
          <w:szCs w:val="24"/>
        </w:rPr>
      </w:pPr>
      <w:r w:rsidRPr="0005516D">
        <w:rPr>
          <w:sz w:val="24"/>
          <w:szCs w:val="24"/>
        </w:rPr>
        <w:t>Frühlingszwiebeln putzen, waschen und in feine Ringe schneiden</w:t>
      </w:r>
      <w:r w:rsidR="005B1456" w:rsidRPr="0005516D">
        <w:rPr>
          <w:sz w:val="24"/>
          <w:szCs w:val="24"/>
        </w:rPr>
        <w:t>. Kartoffeln und Eier pellen und würfeln. Brokkoliröschen, Kartoffeln, Eier und Frühlingszwiebeln i die Schüssel mit dem Dressing geben und gut vermengen.</w:t>
      </w:r>
    </w:p>
    <w:p w14:paraId="05B0C111" w14:textId="77777777" w:rsidR="005B1456" w:rsidRDefault="005B1456" w:rsidP="00714042">
      <w:pPr>
        <w:spacing w:after="120"/>
        <w:jc w:val="both"/>
        <w:rPr>
          <w:sz w:val="24"/>
          <w:szCs w:val="24"/>
        </w:rPr>
      </w:pPr>
    </w:p>
    <w:p w14:paraId="089F42F7" w14:textId="67EC9389" w:rsidR="00654D74" w:rsidRPr="00714042" w:rsidRDefault="005B1456" w:rsidP="0005516D">
      <w:pPr>
        <w:spacing w:after="120"/>
        <w:ind w:left="1416" w:hanging="1416"/>
        <w:jc w:val="both"/>
        <w:rPr>
          <w:sz w:val="24"/>
          <w:szCs w:val="24"/>
        </w:rPr>
      </w:pPr>
      <w:r>
        <w:rPr>
          <w:sz w:val="24"/>
          <w:szCs w:val="24"/>
        </w:rPr>
        <w:t>Kommentar:</w:t>
      </w:r>
      <w:r>
        <w:rPr>
          <w:sz w:val="24"/>
          <w:szCs w:val="24"/>
        </w:rPr>
        <w:tab/>
        <w:t xml:space="preserve">Wenn ihr richtig mitgezählt habt, braucht man für diesen Salat 3 </w:t>
      </w:r>
      <w:r w:rsidR="0005516D">
        <w:rPr>
          <w:sz w:val="24"/>
          <w:szCs w:val="24"/>
        </w:rPr>
        <w:t>T</w:t>
      </w:r>
      <w:r>
        <w:rPr>
          <w:sz w:val="24"/>
          <w:szCs w:val="24"/>
        </w:rPr>
        <w:t>öpfe. Gemüsesalate tun so bescheiden, machen aber Arbeit.</w:t>
      </w:r>
      <w:r w:rsidR="00654D74" w:rsidRPr="00714042">
        <w:rPr>
          <w:sz w:val="24"/>
          <w:szCs w:val="24"/>
        </w:rPr>
        <w:br w:type="page"/>
      </w:r>
    </w:p>
    <w:p w14:paraId="56C547EE" w14:textId="606A27EE" w:rsidR="006C09A9" w:rsidRDefault="006C09A9" w:rsidP="00187869">
      <w:pPr>
        <w:pStyle w:val="Heading2"/>
        <w:spacing w:after="240"/>
      </w:pPr>
      <w:r>
        <w:lastRenderedPageBreak/>
        <w:t>Eiersalat</w:t>
      </w:r>
      <w:r w:rsidR="000861CA">
        <w:rPr>
          <w:rStyle w:val="FootnoteReference"/>
        </w:rPr>
        <w:footnoteReference w:id="199"/>
      </w:r>
      <w:r>
        <w:t xml:space="preserve"> </w:t>
      </w:r>
    </w:p>
    <w:p w14:paraId="42215A74" w14:textId="3A461CAF" w:rsidR="006C09A9" w:rsidRDefault="006C09A9">
      <w:pPr>
        <w:rPr>
          <w:sz w:val="24"/>
          <w:szCs w:val="24"/>
        </w:rPr>
      </w:pPr>
      <w:r w:rsidRPr="00187869">
        <w:rPr>
          <w:sz w:val="24"/>
          <w:szCs w:val="24"/>
          <w:u w:val="single"/>
        </w:rPr>
        <w:t>Zutaten</w:t>
      </w:r>
      <w:r>
        <w:rPr>
          <w:sz w:val="24"/>
          <w:szCs w:val="24"/>
        </w:rPr>
        <w:t xml:space="preserve"> </w:t>
      </w:r>
      <w:r w:rsidR="00187869">
        <w:rPr>
          <w:sz w:val="24"/>
          <w:szCs w:val="24"/>
        </w:rPr>
        <w:t>(</w:t>
      </w:r>
      <w:r>
        <w:rPr>
          <w:sz w:val="24"/>
          <w:szCs w:val="24"/>
        </w:rPr>
        <w:t>für 4 – 6 Portionen</w:t>
      </w:r>
      <w:r w:rsidR="00187869">
        <w:rPr>
          <w:sz w:val="24"/>
          <w:szCs w:val="24"/>
        </w:rPr>
        <w:t>)</w:t>
      </w:r>
    </w:p>
    <w:p w14:paraId="147E4E2A" w14:textId="6F5E6D2C" w:rsidR="00D53A58" w:rsidRDefault="00CE2ABF">
      <w:pPr>
        <w:rPr>
          <w:sz w:val="24"/>
          <w:szCs w:val="24"/>
        </w:rPr>
      </w:pPr>
      <w:r>
        <w:rPr>
          <w:sz w:val="24"/>
          <w:szCs w:val="24"/>
        </w:rPr>
        <w:t>1 klei</w:t>
      </w:r>
      <w:r w:rsidR="00D53A58">
        <w:rPr>
          <w:sz w:val="24"/>
          <w:szCs w:val="24"/>
        </w:rPr>
        <w:t>ne</w:t>
      </w:r>
      <w:r>
        <w:rPr>
          <w:sz w:val="24"/>
          <w:szCs w:val="24"/>
        </w:rPr>
        <w:t>r Blumenkohl</w:t>
      </w:r>
      <w:r w:rsidR="00D53A58">
        <w:rPr>
          <w:sz w:val="24"/>
          <w:szCs w:val="24"/>
        </w:rPr>
        <w:t xml:space="preserve">, </w:t>
      </w:r>
      <w:r w:rsidR="0033253A">
        <w:rPr>
          <w:sz w:val="24"/>
          <w:szCs w:val="24"/>
        </w:rPr>
        <w:t xml:space="preserve">geputzt </w:t>
      </w:r>
      <w:r w:rsidR="005F0BC7">
        <w:rPr>
          <w:sz w:val="24"/>
          <w:szCs w:val="24"/>
        </w:rPr>
        <w:t>und in 3 – 4 cm große Röschen zerteilt</w:t>
      </w:r>
    </w:p>
    <w:p w14:paraId="5456307F" w14:textId="79535F11" w:rsidR="005F0BC7" w:rsidRDefault="005F0BC7">
      <w:pPr>
        <w:rPr>
          <w:sz w:val="24"/>
          <w:szCs w:val="24"/>
        </w:rPr>
      </w:pPr>
      <w:r>
        <w:rPr>
          <w:sz w:val="24"/>
          <w:szCs w:val="24"/>
        </w:rPr>
        <w:t xml:space="preserve">1 Zwiebel, </w:t>
      </w:r>
      <w:r w:rsidR="007F5ED8">
        <w:rPr>
          <w:sz w:val="24"/>
          <w:szCs w:val="24"/>
        </w:rPr>
        <w:t>geschält und in 1 cm breite Spalten geschnitten</w:t>
      </w:r>
    </w:p>
    <w:p w14:paraId="6EAED328" w14:textId="14802437" w:rsidR="007F5ED8" w:rsidRDefault="007F5ED8">
      <w:pPr>
        <w:rPr>
          <w:sz w:val="24"/>
          <w:szCs w:val="24"/>
        </w:rPr>
      </w:pPr>
      <w:r>
        <w:rPr>
          <w:sz w:val="24"/>
          <w:szCs w:val="24"/>
        </w:rPr>
        <w:t>2 EL Olivenöl</w:t>
      </w:r>
    </w:p>
    <w:p w14:paraId="1E59980A" w14:textId="080AD20C" w:rsidR="007F5ED8" w:rsidRDefault="007F5ED8">
      <w:pPr>
        <w:rPr>
          <w:sz w:val="24"/>
          <w:szCs w:val="24"/>
        </w:rPr>
      </w:pPr>
      <w:r>
        <w:rPr>
          <w:sz w:val="24"/>
          <w:szCs w:val="24"/>
        </w:rPr>
        <w:t>3 TL mildes Currypulver</w:t>
      </w:r>
    </w:p>
    <w:p w14:paraId="12862066" w14:textId="3EFC2876" w:rsidR="007F5ED8" w:rsidRDefault="007F5ED8">
      <w:pPr>
        <w:rPr>
          <w:sz w:val="24"/>
          <w:szCs w:val="24"/>
        </w:rPr>
      </w:pPr>
      <w:r>
        <w:rPr>
          <w:sz w:val="24"/>
          <w:szCs w:val="24"/>
        </w:rPr>
        <w:t>9 große Eier</w:t>
      </w:r>
    </w:p>
    <w:p w14:paraId="7534876E" w14:textId="422E75FD" w:rsidR="007F5ED8" w:rsidRDefault="007F5ED8">
      <w:pPr>
        <w:rPr>
          <w:sz w:val="24"/>
          <w:szCs w:val="24"/>
        </w:rPr>
      </w:pPr>
      <w:r>
        <w:rPr>
          <w:sz w:val="24"/>
          <w:szCs w:val="24"/>
        </w:rPr>
        <w:t>100 g griechischer Joghurt</w:t>
      </w:r>
    </w:p>
    <w:p w14:paraId="14A93CF1" w14:textId="2A5F5178" w:rsidR="007F5ED8" w:rsidRDefault="007F5ED8">
      <w:pPr>
        <w:rPr>
          <w:sz w:val="24"/>
          <w:szCs w:val="24"/>
        </w:rPr>
      </w:pPr>
      <w:r>
        <w:rPr>
          <w:sz w:val="24"/>
          <w:szCs w:val="24"/>
        </w:rPr>
        <w:t>50 g Mayonnaise</w:t>
      </w:r>
    </w:p>
    <w:p w14:paraId="176ADDD9" w14:textId="011BBC0C" w:rsidR="007F5ED8" w:rsidRDefault="002F300C">
      <w:pPr>
        <w:rPr>
          <w:sz w:val="24"/>
          <w:szCs w:val="24"/>
        </w:rPr>
      </w:pPr>
      <w:r>
        <w:rPr>
          <w:sz w:val="24"/>
          <w:szCs w:val="24"/>
        </w:rPr>
        <w:t>½ TL Chiliflocken</w:t>
      </w:r>
    </w:p>
    <w:p w14:paraId="320BCBDB" w14:textId="1666D9E4" w:rsidR="002F300C" w:rsidRDefault="002F300C">
      <w:pPr>
        <w:rPr>
          <w:sz w:val="24"/>
          <w:szCs w:val="24"/>
        </w:rPr>
      </w:pPr>
      <w:r>
        <w:rPr>
          <w:sz w:val="24"/>
          <w:szCs w:val="24"/>
        </w:rPr>
        <w:t>1 TL Kreuzkümmel, geröstet und grob zerstoßen</w:t>
      </w:r>
    </w:p>
    <w:p w14:paraId="5CEBAA4B" w14:textId="42A00677" w:rsidR="002F300C" w:rsidRDefault="002F300C">
      <w:pPr>
        <w:rPr>
          <w:sz w:val="24"/>
          <w:szCs w:val="24"/>
        </w:rPr>
      </w:pPr>
      <w:r>
        <w:rPr>
          <w:sz w:val="24"/>
          <w:szCs w:val="24"/>
        </w:rPr>
        <w:t xml:space="preserve">2 Zitronen, davon 2 EL Saft, die andere </w:t>
      </w:r>
      <w:r w:rsidR="002F3E0C">
        <w:rPr>
          <w:sz w:val="24"/>
          <w:szCs w:val="24"/>
        </w:rPr>
        <w:t>zum Servieren in Spalten geschnitten</w:t>
      </w:r>
    </w:p>
    <w:p w14:paraId="72670B7B" w14:textId="23D9EF87" w:rsidR="002F3E0C" w:rsidRDefault="002F3E0C">
      <w:pPr>
        <w:rPr>
          <w:sz w:val="24"/>
          <w:szCs w:val="24"/>
        </w:rPr>
      </w:pPr>
      <w:r>
        <w:rPr>
          <w:sz w:val="24"/>
          <w:szCs w:val="24"/>
        </w:rPr>
        <w:t>10 g Estragon, grob gehackt</w:t>
      </w:r>
    </w:p>
    <w:p w14:paraId="376ACC6F" w14:textId="09C48431" w:rsidR="002F3E0C" w:rsidRDefault="002F3E0C">
      <w:pPr>
        <w:rPr>
          <w:sz w:val="24"/>
          <w:szCs w:val="24"/>
        </w:rPr>
      </w:pPr>
      <w:r>
        <w:rPr>
          <w:sz w:val="24"/>
          <w:szCs w:val="24"/>
        </w:rPr>
        <w:t>Salz, Pfeffer</w:t>
      </w:r>
    </w:p>
    <w:p w14:paraId="28C98C92" w14:textId="77777777" w:rsidR="002F3E0C" w:rsidRDefault="002F3E0C">
      <w:pPr>
        <w:rPr>
          <w:sz w:val="24"/>
          <w:szCs w:val="24"/>
        </w:rPr>
      </w:pPr>
    </w:p>
    <w:p w14:paraId="2BB3645F" w14:textId="71697552" w:rsidR="00187869" w:rsidRDefault="00187869">
      <w:pPr>
        <w:rPr>
          <w:sz w:val="24"/>
          <w:szCs w:val="24"/>
        </w:rPr>
      </w:pPr>
      <w:r>
        <w:rPr>
          <w:sz w:val="24"/>
          <w:szCs w:val="24"/>
        </w:rPr>
        <w:t>Zubereitung:</w:t>
      </w:r>
    </w:p>
    <w:p w14:paraId="2C19D1CC" w14:textId="73816C6F" w:rsidR="002F3E0C" w:rsidRPr="00187869" w:rsidRDefault="002F3E0C" w:rsidP="00B40E8C">
      <w:pPr>
        <w:pStyle w:val="ListParagraph"/>
        <w:numPr>
          <w:ilvl w:val="0"/>
          <w:numId w:val="1026"/>
        </w:numPr>
        <w:spacing w:after="120"/>
        <w:ind w:left="714" w:hanging="357"/>
        <w:contextualSpacing w:val="0"/>
        <w:jc w:val="both"/>
        <w:rPr>
          <w:sz w:val="24"/>
          <w:szCs w:val="24"/>
        </w:rPr>
      </w:pPr>
      <w:r w:rsidRPr="00187869">
        <w:rPr>
          <w:sz w:val="24"/>
          <w:szCs w:val="24"/>
        </w:rPr>
        <w:t>Den Backofen auf 230 Grad Umluft vorheizen.</w:t>
      </w:r>
      <w:r w:rsidR="00187869" w:rsidRPr="00187869">
        <w:rPr>
          <w:sz w:val="24"/>
          <w:szCs w:val="24"/>
        </w:rPr>
        <w:t xml:space="preserve"> </w:t>
      </w:r>
      <w:r w:rsidRPr="00187869">
        <w:rPr>
          <w:sz w:val="24"/>
          <w:szCs w:val="24"/>
        </w:rPr>
        <w:t>Die Blumenkohlröschen mit den Zwiebelspalten, Öl, 2 TL Curry</w:t>
      </w:r>
      <w:r w:rsidR="0039355C" w:rsidRPr="00187869">
        <w:rPr>
          <w:sz w:val="24"/>
          <w:szCs w:val="24"/>
        </w:rPr>
        <w:t>pulver, ¾ TL Salz und reichl</w:t>
      </w:r>
      <w:r w:rsidR="0095040E" w:rsidRPr="00187869">
        <w:rPr>
          <w:sz w:val="24"/>
          <w:szCs w:val="24"/>
        </w:rPr>
        <w:t>i</w:t>
      </w:r>
      <w:r w:rsidR="0039355C" w:rsidRPr="00187869">
        <w:rPr>
          <w:sz w:val="24"/>
          <w:szCs w:val="24"/>
        </w:rPr>
        <w:t xml:space="preserve">ch Pfeffer in eine große Schüssel gebe. Alles mischen, dann auf einem mit Backpapier belegten </w:t>
      </w:r>
      <w:r w:rsidR="0095040E" w:rsidRPr="00187869">
        <w:rPr>
          <w:sz w:val="24"/>
          <w:szCs w:val="24"/>
        </w:rPr>
        <w:t>Backblech verteilen und 15 Minuten im Ofen rösten, bis die Röschen weich und goldbraun sind, aber noch etwas Biss haben. Aus dem Ofen nehmen und abkühlen lassen.</w:t>
      </w:r>
    </w:p>
    <w:p w14:paraId="7EAA38DB" w14:textId="2A205EFF" w:rsidR="0095040E" w:rsidRPr="004829B7" w:rsidRDefault="0095040E" w:rsidP="00B40E8C">
      <w:pPr>
        <w:pStyle w:val="ListParagraph"/>
        <w:numPr>
          <w:ilvl w:val="0"/>
          <w:numId w:val="1026"/>
        </w:numPr>
        <w:spacing w:after="120"/>
        <w:ind w:left="714" w:hanging="357"/>
        <w:contextualSpacing w:val="0"/>
        <w:jc w:val="both"/>
        <w:rPr>
          <w:sz w:val="24"/>
          <w:szCs w:val="24"/>
        </w:rPr>
      </w:pPr>
      <w:r w:rsidRPr="004829B7">
        <w:rPr>
          <w:sz w:val="24"/>
          <w:szCs w:val="24"/>
        </w:rPr>
        <w:t>In einem Topf reichlich Wasser zum Kochen bringen</w:t>
      </w:r>
      <w:r w:rsidR="007561BB">
        <w:rPr>
          <w:sz w:val="24"/>
          <w:szCs w:val="24"/>
        </w:rPr>
        <w:t xml:space="preserve"> und die Eier bei mi</w:t>
      </w:r>
      <w:r w:rsidRPr="004829B7">
        <w:rPr>
          <w:sz w:val="24"/>
          <w:szCs w:val="24"/>
        </w:rPr>
        <w:t>ttlere</w:t>
      </w:r>
      <w:r w:rsidR="007561BB">
        <w:rPr>
          <w:sz w:val="24"/>
          <w:szCs w:val="24"/>
        </w:rPr>
        <w:t>r</w:t>
      </w:r>
      <w:r w:rsidRPr="004829B7">
        <w:rPr>
          <w:sz w:val="24"/>
          <w:szCs w:val="24"/>
        </w:rPr>
        <w:t xml:space="preserve"> bis starke</w:t>
      </w:r>
      <w:r w:rsidR="007561BB">
        <w:rPr>
          <w:sz w:val="24"/>
          <w:szCs w:val="24"/>
        </w:rPr>
        <w:t>r</w:t>
      </w:r>
      <w:r w:rsidRPr="004829B7">
        <w:rPr>
          <w:sz w:val="24"/>
          <w:szCs w:val="24"/>
        </w:rPr>
        <w:t xml:space="preserve"> Hitze </w:t>
      </w:r>
      <w:r w:rsidR="00706873" w:rsidRPr="004829B7">
        <w:rPr>
          <w:sz w:val="24"/>
          <w:szCs w:val="24"/>
        </w:rPr>
        <w:t>in 10 Minuten hart kochen. Die Eier in ein Sieb geben, dann den Topf mit kaltem Wasser füllen und die Eier wieder</w:t>
      </w:r>
      <w:r w:rsidR="00723949" w:rsidRPr="004829B7">
        <w:rPr>
          <w:sz w:val="24"/>
          <w:szCs w:val="24"/>
        </w:rPr>
        <w:t xml:space="preserve"> hineinlegen. Sobald sie abgekühlt sind, die Eier pellen, in eine große Schüssel geben und mit einer Gabel grob zerdrücken.</w:t>
      </w:r>
    </w:p>
    <w:p w14:paraId="33A434E4" w14:textId="070F6CDA" w:rsidR="00723949" w:rsidRPr="004829B7" w:rsidRDefault="00723949" w:rsidP="00B40E8C">
      <w:pPr>
        <w:pStyle w:val="ListParagraph"/>
        <w:numPr>
          <w:ilvl w:val="0"/>
          <w:numId w:val="1026"/>
        </w:numPr>
        <w:spacing w:after="120"/>
        <w:ind w:left="714" w:hanging="357"/>
        <w:contextualSpacing w:val="0"/>
        <w:jc w:val="both"/>
        <w:rPr>
          <w:sz w:val="24"/>
          <w:szCs w:val="24"/>
        </w:rPr>
      </w:pPr>
      <w:r w:rsidRPr="004829B7">
        <w:rPr>
          <w:sz w:val="24"/>
          <w:szCs w:val="24"/>
        </w:rPr>
        <w:t>Den Joghurt in einer kleinen Schüssel mit Mayonnaise, einem TL Currypulver, der Hälfte der Chiliflocken, Kreuzkümmel, Zitronensaft und ¼ TL Salz verrühren. Das Dressing mit Blumenkohl, Zwiebelspalten und Estragon zu den Eiern geben. Alles gut mischen, dann auf einem großen Teller anrichten, mit den restlichen Chiliflocken bestreuen und mit Zitronenspalten servieren.</w:t>
      </w:r>
    </w:p>
    <w:p w14:paraId="6FA63449" w14:textId="10B1D4BB" w:rsidR="004829B7" w:rsidRDefault="004829B7" w:rsidP="00AF7804">
      <w:pPr>
        <w:ind w:left="708" w:hanging="708"/>
        <w:jc w:val="both"/>
        <w:rPr>
          <w:sz w:val="24"/>
          <w:szCs w:val="24"/>
        </w:rPr>
      </w:pPr>
      <w:r>
        <w:rPr>
          <w:sz w:val="24"/>
          <w:szCs w:val="24"/>
        </w:rPr>
        <w:t>Info:</w:t>
      </w:r>
      <w:r w:rsidR="00AF7804">
        <w:rPr>
          <w:sz w:val="24"/>
          <w:szCs w:val="24"/>
        </w:rPr>
        <w:tab/>
      </w:r>
      <w:r>
        <w:rPr>
          <w:sz w:val="24"/>
          <w:szCs w:val="24"/>
        </w:rPr>
        <w:t>In den 50er Jahren war Coronation Chicken, ein Geflügelsalat mit Curry-Mayonnaise, der Hit in England. Dies ist nun eine Art entschlackte vegetarische Variante.</w:t>
      </w:r>
    </w:p>
    <w:p w14:paraId="5C046EC0" w14:textId="77777777" w:rsidR="00157DC1" w:rsidRDefault="00157DC1" w:rsidP="00157DC1">
      <w:pPr>
        <w:pStyle w:val="Heading2"/>
        <w:spacing w:after="240"/>
      </w:pPr>
      <w:r>
        <w:lastRenderedPageBreak/>
        <w:t>Knackiger Eiersalat mit Curry</w:t>
      </w:r>
      <w:r>
        <w:rPr>
          <w:rStyle w:val="FootnoteReference"/>
        </w:rPr>
        <w:footnoteReference w:id="200"/>
      </w:r>
    </w:p>
    <w:p w14:paraId="3119A639" w14:textId="77777777" w:rsidR="00157DC1" w:rsidRDefault="00157DC1" w:rsidP="00157DC1">
      <w:pPr>
        <w:jc w:val="both"/>
        <w:rPr>
          <w:sz w:val="24"/>
          <w:szCs w:val="24"/>
        </w:rPr>
      </w:pPr>
      <w:r w:rsidRPr="003403E4">
        <w:rPr>
          <w:sz w:val="24"/>
          <w:szCs w:val="24"/>
          <w:u w:val="single"/>
        </w:rPr>
        <w:t xml:space="preserve">Zutaten </w:t>
      </w:r>
      <w:r>
        <w:rPr>
          <w:sz w:val="24"/>
          <w:szCs w:val="24"/>
          <w:u w:val="single"/>
        </w:rPr>
        <w:t>(</w:t>
      </w:r>
      <w:r>
        <w:rPr>
          <w:sz w:val="24"/>
          <w:szCs w:val="24"/>
        </w:rPr>
        <w:t>für 4 Portionen):</w:t>
      </w:r>
    </w:p>
    <w:p w14:paraId="400AB6D1" w14:textId="77777777" w:rsidR="00157DC1" w:rsidRDefault="00157DC1" w:rsidP="00157DC1">
      <w:pPr>
        <w:jc w:val="both"/>
        <w:rPr>
          <w:sz w:val="24"/>
          <w:szCs w:val="24"/>
        </w:rPr>
      </w:pPr>
      <w:r>
        <w:rPr>
          <w:sz w:val="24"/>
          <w:szCs w:val="24"/>
        </w:rPr>
        <w:t>6 Eier (Zimmertemperatur)</w:t>
      </w:r>
    </w:p>
    <w:p w14:paraId="76144F28" w14:textId="77777777" w:rsidR="00157DC1" w:rsidRDefault="00157DC1" w:rsidP="00157DC1">
      <w:pPr>
        <w:jc w:val="both"/>
        <w:rPr>
          <w:sz w:val="24"/>
          <w:szCs w:val="24"/>
        </w:rPr>
      </w:pPr>
      <w:r>
        <w:rPr>
          <w:sz w:val="24"/>
          <w:szCs w:val="24"/>
        </w:rPr>
        <w:t>1 kleine Handvoll Kürbiskerne, geröstet</w:t>
      </w:r>
    </w:p>
    <w:p w14:paraId="042DAC91" w14:textId="77777777" w:rsidR="00157DC1" w:rsidRDefault="00157DC1" w:rsidP="00157DC1">
      <w:pPr>
        <w:jc w:val="both"/>
        <w:rPr>
          <w:sz w:val="24"/>
          <w:szCs w:val="24"/>
        </w:rPr>
      </w:pPr>
      <w:r>
        <w:rPr>
          <w:sz w:val="24"/>
          <w:szCs w:val="24"/>
        </w:rPr>
        <w:t>1 roter Apfel, halbiert, entkernt und in 1 cm große Würfel geschnitten</w:t>
      </w:r>
    </w:p>
    <w:p w14:paraId="6741F40A" w14:textId="77777777" w:rsidR="00157DC1" w:rsidRDefault="00157DC1" w:rsidP="00157DC1">
      <w:pPr>
        <w:jc w:val="both"/>
        <w:rPr>
          <w:sz w:val="24"/>
          <w:szCs w:val="24"/>
        </w:rPr>
      </w:pPr>
      <w:r>
        <w:rPr>
          <w:sz w:val="24"/>
          <w:szCs w:val="24"/>
        </w:rPr>
        <w:t>10 Radieschen, in dünne Scheiben geschnitten</w:t>
      </w:r>
    </w:p>
    <w:p w14:paraId="683C1AC4" w14:textId="77777777" w:rsidR="00157DC1" w:rsidRDefault="00157DC1" w:rsidP="00157DC1">
      <w:pPr>
        <w:jc w:val="both"/>
        <w:rPr>
          <w:sz w:val="24"/>
          <w:szCs w:val="24"/>
        </w:rPr>
      </w:pPr>
      <w:r>
        <w:rPr>
          <w:sz w:val="24"/>
          <w:szCs w:val="24"/>
        </w:rPr>
        <w:t>5 dünne grüne Spargelstangen, in 1 cm große Stücke geschnitten</w:t>
      </w:r>
    </w:p>
    <w:p w14:paraId="64DBCA0F" w14:textId="77777777" w:rsidR="00157DC1" w:rsidRDefault="00157DC1" w:rsidP="00157DC1">
      <w:pPr>
        <w:jc w:val="both"/>
        <w:rPr>
          <w:sz w:val="24"/>
          <w:szCs w:val="24"/>
        </w:rPr>
      </w:pPr>
      <w:r>
        <w:rPr>
          <w:sz w:val="24"/>
          <w:szCs w:val="24"/>
        </w:rPr>
        <w:t>1 großer Bund Schnittlauch, in Röllchen geschnitten</w:t>
      </w:r>
    </w:p>
    <w:p w14:paraId="5EE3A120" w14:textId="77777777" w:rsidR="00157DC1" w:rsidRDefault="00157DC1" w:rsidP="00157DC1">
      <w:pPr>
        <w:jc w:val="both"/>
        <w:rPr>
          <w:sz w:val="24"/>
          <w:szCs w:val="24"/>
        </w:rPr>
      </w:pPr>
    </w:p>
    <w:p w14:paraId="5DA9363E" w14:textId="77777777" w:rsidR="00157DC1" w:rsidRPr="007A69F2" w:rsidRDefault="00157DC1" w:rsidP="00157DC1">
      <w:pPr>
        <w:jc w:val="both"/>
        <w:rPr>
          <w:i/>
          <w:iCs/>
          <w:sz w:val="24"/>
          <w:szCs w:val="24"/>
          <w:lang w:val="en-US"/>
        </w:rPr>
      </w:pPr>
      <w:r w:rsidRPr="007A69F2">
        <w:rPr>
          <w:i/>
          <w:iCs/>
          <w:sz w:val="24"/>
          <w:szCs w:val="24"/>
          <w:lang w:val="en-US"/>
        </w:rPr>
        <w:t>Dressing:</w:t>
      </w:r>
    </w:p>
    <w:p w14:paraId="3F92DEC3" w14:textId="77777777" w:rsidR="00157DC1" w:rsidRPr="00760B45" w:rsidRDefault="00157DC1" w:rsidP="00157DC1">
      <w:pPr>
        <w:jc w:val="both"/>
        <w:rPr>
          <w:sz w:val="24"/>
          <w:szCs w:val="24"/>
          <w:lang w:val="en-US"/>
        </w:rPr>
      </w:pPr>
      <w:r w:rsidRPr="00760B45">
        <w:rPr>
          <w:sz w:val="24"/>
          <w:szCs w:val="24"/>
          <w:lang w:val="en-US"/>
        </w:rPr>
        <w:t xml:space="preserve">120 g </w:t>
      </w:r>
      <w:proofErr w:type="spellStart"/>
      <w:r w:rsidRPr="00760B45">
        <w:rPr>
          <w:sz w:val="24"/>
          <w:szCs w:val="24"/>
          <w:lang w:val="en-US"/>
        </w:rPr>
        <w:t>Naturjoghurt</w:t>
      </w:r>
      <w:proofErr w:type="spellEnd"/>
    </w:p>
    <w:p w14:paraId="0078AA72" w14:textId="77777777" w:rsidR="00157DC1" w:rsidRPr="007A69F2" w:rsidRDefault="00157DC1" w:rsidP="00157DC1">
      <w:pPr>
        <w:jc w:val="both"/>
        <w:rPr>
          <w:sz w:val="24"/>
          <w:szCs w:val="24"/>
          <w:lang w:val="en-US"/>
        </w:rPr>
      </w:pPr>
      <w:r w:rsidRPr="007A69F2">
        <w:rPr>
          <w:sz w:val="24"/>
          <w:szCs w:val="24"/>
          <w:lang w:val="en-US"/>
        </w:rPr>
        <w:t>2 EL Mayonnaise (</w:t>
      </w:r>
      <w:proofErr w:type="spellStart"/>
      <w:r w:rsidRPr="007A69F2">
        <w:rPr>
          <w:sz w:val="24"/>
          <w:szCs w:val="24"/>
          <w:lang w:val="en-US"/>
        </w:rPr>
        <w:t>wenn</w:t>
      </w:r>
      <w:proofErr w:type="spellEnd"/>
      <w:r w:rsidRPr="007A69F2">
        <w:rPr>
          <w:sz w:val="24"/>
          <w:szCs w:val="24"/>
          <w:lang w:val="en-US"/>
        </w:rPr>
        <w:t xml:space="preserve"> man will)</w:t>
      </w:r>
    </w:p>
    <w:p w14:paraId="302F9575" w14:textId="77777777" w:rsidR="00157DC1" w:rsidRPr="007A69F2" w:rsidRDefault="00157DC1" w:rsidP="00157DC1">
      <w:pPr>
        <w:jc w:val="both"/>
        <w:rPr>
          <w:sz w:val="24"/>
          <w:szCs w:val="24"/>
          <w:lang w:val="en-US"/>
        </w:rPr>
      </w:pPr>
      <w:r w:rsidRPr="007A69F2">
        <w:rPr>
          <w:sz w:val="24"/>
          <w:szCs w:val="24"/>
          <w:lang w:val="en-US"/>
        </w:rPr>
        <w:t xml:space="preserve">1 TL </w:t>
      </w:r>
      <w:proofErr w:type="spellStart"/>
      <w:r w:rsidRPr="007A69F2">
        <w:rPr>
          <w:sz w:val="24"/>
          <w:szCs w:val="24"/>
          <w:lang w:val="en-US"/>
        </w:rPr>
        <w:t>Currypulver</w:t>
      </w:r>
      <w:proofErr w:type="spellEnd"/>
    </w:p>
    <w:p w14:paraId="2C856C45" w14:textId="77777777" w:rsidR="00157DC1" w:rsidRDefault="00157DC1" w:rsidP="00157DC1">
      <w:pPr>
        <w:jc w:val="both"/>
        <w:rPr>
          <w:sz w:val="24"/>
          <w:szCs w:val="24"/>
        </w:rPr>
      </w:pPr>
      <w:r>
        <w:rPr>
          <w:sz w:val="24"/>
          <w:szCs w:val="24"/>
        </w:rPr>
        <w:t>1 Prise Cayennepfeffer</w:t>
      </w:r>
    </w:p>
    <w:p w14:paraId="15974BFA" w14:textId="77777777" w:rsidR="00157DC1" w:rsidRDefault="00157DC1" w:rsidP="00157DC1">
      <w:pPr>
        <w:jc w:val="both"/>
        <w:rPr>
          <w:sz w:val="24"/>
          <w:szCs w:val="24"/>
        </w:rPr>
      </w:pPr>
      <w:r>
        <w:rPr>
          <w:sz w:val="24"/>
          <w:szCs w:val="24"/>
        </w:rPr>
        <w:t>Meersalz</w:t>
      </w:r>
    </w:p>
    <w:p w14:paraId="684A7ACA" w14:textId="77777777" w:rsidR="00157DC1" w:rsidRDefault="00157DC1" w:rsidP="00157DC1">
      <w:pPr>
        <w:jc w:val="both"/>
        <w:rPr>
          <w:sz w:val="24"/>
          <w:szCs w:val="24"/>
        </w:rPr>
      </w:pPr>
    </w:p>
    <w:p w14:paraId="0C558C16" w14:textId="77777777" w:rsidR="00157DC1" w:rsidRDefault="00157DC1" w:rsidP="00157DC1">
      <w:pPr>
        <w:jc w:val="both"/>
        <w:rPr>
          <w:sz w:val="24"/>
          <w:szCs w:val="24"/>
        </w:rPr>
      </w:pPr>
    </w:p>
    <w:p w14:paraId="48EBEAFA" w14:textId="77777777" w:rsidR="00157DC1" w:rsidRDefault="00157DC1" w:rsidP="00157DC1">
      <w:pPr>
        <w:jc w:val="both"/>
        <w:rPr>
          <w:sz w:val="24"/>
          <w:szCs w:val="24"/>
        </w:rPr>
      </w:pPr>
      <w:r>
        <w:rPr>
          <w:sz w:val="24"/>
          <w:szCs w:val="24"/>
        </w:rPr>
        <w:t>Zubereitung:</w:t>
      </w:r>
    </w:p>
    <w:p w14:paraId="1DA2617F" w14:textId="77777777" w:rsidR="00157DC1" w:rsidRPr="003403E4" w:rsidRDefault="00157DC1" w:rsidP="00B40E8C">
      <w:pPr>
        <w:pStyle w:val="ListParagraph"/>
        <w:numPr>
          <w:ilvl w:val="0"/>
          <w:numId w:val="1767"/>
        </w:numPr>
        <w:spacing w:after="120"/>
        <w:ind w:left="714" w:hanging="357"/>
        <w:contextualSpacing w:val="0"/>
        <w:jc w:val="both"/>
        <w:rPr>
          <w:sz w:val="24"/>
          <w:szCs w:val="24"/>
        </w:rPr>
      </w:pPr>
      <w:r w:rsidRPr="003403E4">
        <w:rPr>
          <w:sz w:val="24"/>
          <w:szCs w:val="24"/>
        </w:rPr>
        <w:t>Die Eier in einen Topf mit jochendem Wasser gleiten lassen. Die Hitze reduzieren und 7-8 Minuten leicht köcheln lassen. Die Kürbiskerne in einer Pfanne rösten.</w:t>
      </w:r>
    </w:p>
    <w:p w14:paraId="79831575" w14:textId="77777777" w:rsidR="00157DC1" w:rsidRPr="003403E4" w:rsidRDefault="00157DC1" w:rsidP="00B40E8C">
      <w:pPr>
        <w:pStyle w:val="ListParagraph"/>
        <w:numPr>
          <w:ilvl w:val="0"/>
          <w:numId w:val="1767"/>
        </w:numPr>
        <w:spacing w:after="120"/>
        <w:ind w:left="714" w:hanging="357"/>
        <w:contextualSpacing w:val="0"/>
        <w:jc w:val="both"/>
        <w:rPr>
          <w:sz w:val="24"/>
          <w:szCs w:val="24"/>
        </w:rPr>
      </w:pPr>
      <w:r w:rsidRPr="003403E4">
        <w:rPr>
          <w:sz w:val="24"/>
          <w:szCs w:val="24"/>
        </w:rPr>
        <w:t>Das Currydressing zubereiten. Alle Zutaten in einer kleinen Schüssel verrühren und beiseitestellen.</w:t>
      </w:r>
    </w:p>
    <w:p w14:paraId="34DB1EEB" w14:textId="77777777" w:rsidR="00157DC1" w:rsidRPr="003403E4" w:rsidRDefault="00157DC1" w:rsidP="00B40E8C">
      <w:pPr>
        <w:pStyle w:val="ListParagraph"/>
        <w:numPr>
          <w:ilvl w:val="0"/>
          <w:numId w:val="1767"/>
        </w:numPr>
        <w:spacing w:after="120"/>
        <w:ind w:left="714" w:hanging="357"/>
        <w:contextualSpacing w:val="0"/>
        <w:jc w:val="both"/>
        <w:rPr>
          <w:sz w:val="24"/>
          <w:szCs w:val="24"/>
        </w:rPr>
      </w:pPr>
      <w:r w:rsidRPr="003403E4">
        <w:rPr>
          <w:sz w:val="24"/>
          <w:szCs w:val="24"/>
        </w:rPr>
        <w:t>Die Eier vom Herd nehmen und den Topf unter fließendes kaltes Wasser stellen. Die abgekühlten Eier schälen und in 1 cm große Würfel schneiden. Mit den anderen Zutaten in eine Schüssel geben und mit einem großen Löffel leicht umrühren (darauf achten, dass man dabei die Eier nicht zerdrückt), bis alle Zutaten mit dem Currydressing überzogen sind. Mit 1 Handvoll Schnittlauchröllchen garniert servieren.</w:t>
      </w:r>
    </w:p>
    <w:p w14:paraId="553DE91F" w14:textId="77777777" w:rsidR="00157DC1" w:rsidRPr="00760B45" w:rsidRDefault="00157DC1" w:rsidP="00157DC1">
      <w:pPr>
        <w:jc w:val="both"/>
        <w:rPr>
          <w:sz w:val="24"/>
          <w:szCs w:val="24"/>
        </w:rPr>
      </w:pPr>
      <w:r w:rsidRPr="00760B45">
        <w:rPr>
          <w:sz w:val="24"/>
          <w:szCs w:val="24"/>
        </w:rPr>
        <w:br w:type="page"/>
      </w:r>
    </w:p>
    <w:p w14:paraId="56234237" w14:textId="5BF7E321" w:rsidR="00BB6CB2" w:rsidRDefault="00BB6CB2" w:rsidP="006005B1">
      <w:pPr>
        <w:pStyle w:val="Heading2"/>
        <w:spacing w:after="240"/>
      </w:pPr>
      <w:r>
        <w:lastRenderedPageBreak/>
        <w:t>Unser Nudelsalat</w:t>
      </w:r>
      <w:r w:rsidR="006144DC">
        <w:rPr>
          <w:rStyle w:val="FootnoteReference"/>
        </w:rPr>
        <w:footnoteReference w:id="201"/>
      </w:r>
      <w:r>
        <w:t xml:space="preserve"> </w:t>
      </w:r>
    </w:p>
    <w:p w14:paraId="75D43092" w14:textId="4DE5223B" w:rsidR="00BB6CB2" w:rsidRDefault="00BB6CB2">
      <w:pPr>
        <w:rPr>
          <w:sz w:val="24"/>
          <w:szCs w:val="24"/>
        </w:rPr>
      </w:pPr>
      <w:r w:rsidRPr="006005B1">
        <w:rPr>
          <w:sz w:val="24"/>
          <w:szCs w:val="24"/>
          <w:u w:val="single"/>
        </w:rPr>
        <w:t>Zutaten</w:t>
      </w:r>
      <w:r>
        <w:rPr>
          <w:sz w:val="24"/>
          <w:szCs w:val="24"/>
        </w:rPr>
        <w:t xml:space="preserve"> </w:t>
      </w:r>
      <w:r w:rsidR="006005B1">
        <w:rPr>
          <w:sz w:val="24"/>
          <w:szCs w:val="24"/>
        </w:rPr>
        <w:t>(</w:t>
      </w:r>
      <w:r>
        <w:rPr>
          <w:sz w:val="24"/>
          <w:szCs w:val="24"/>
        </w:rPr>
        <w:t>für 6 Portionen</w:t>
      </w:r>
      <w:r w:rsidR="006005B1">
        <w:rPr>
          <w:sz w:val="24"/>
          <w:szCs w:val="24"/>
        </w:rPr>
        <w:t>)</w:t>
      </w:r>
    </w:p>
    <w:p w14:paraId="1007EB31" w14:textId="77777777" w:rsidR="00BB6CB2" w:rsidRDefault="00BB6CB2">
      <w:pPr>
        <w:rPr>
          <w:sz w:val="24"/>
          <w:szCs w:val="24"/>
        </w:rPr>
      </w:pPr>
      <w:r>
        <w:rPr>
          <w:sz w:val="24"/>
          <w:szCs w:val="24"/>
        </w:rPr>
        <w:t>500 g Rigatoni oder auch andere Nudeln wie Spaghetti</w:t>
      </w:r>
    </w:p>
    <w:p w14:paraId="6B6FF7EC" w14:textId="77777777" w:rsidR="00BB6CB2" w:rsidRDefault="00BB6CB2">
      <w:pPr>
        <w:rPr>
          <w:sz w:val="24"/>
          <w:szCs w:val="24"/>
        </w:rPr>
      </w:pPr>
      <w:r>
        <w:rPr>
          <w:sz w:val="24"/>
          <w:szCs w:val="24"/>
        </w:rPr>
        <w:t>50 g frisches Basilikum, feingezupft</w:t>
      </w:r>
    </w:p>
    <w:p w14:paraId="1D7D6EDE" w14:textId="77777777" w:rsidR="00BB6CB2" w:rsidRDefault="00BB6CB2">
      <w:pPr>
        <w:rPr>
          <w:sz w:val="24"/>
          <w:szCs w:val="24"/>
        </w:rPr>
      </w:pPr>
      <w:r>
        <w:rPr>
          <w:sz w:val="24"/>
          <w:szCs w:val="24"/>
        </w:rPr>
        <w:t>250 g Kirschtomaten, halbiert</w:t>
      </w:r>
    </w:p>
    <w:p w14:paraId="5D551D71" w14:textId="77777777" w:rsidR="00BB6CB2" w:rsidRDefault="00BB6CB2">
      <w:pPr>
        <w:rPr>
          <w:sz w:val="24"/>
          <w:szCs w:val="24"/>
        </w:rPr>
      </w:pPr>
      <w:r>
        <w:rPr>
          <w:sz w:val="24"/>
          <w:szCs w:val="24"/>
        </w:rPr>
        <w:t>1 Knoblauchzehe, zerdrückt</w:t>
      </w:r>
    </w:p>
    <w:p w14:paraId="263E11D7" w14:textId="77777777" w:rsidR="00BB6CB2" w:rsidRDefault="00BB6CB2">
      <w:pPr>
        <w:rPr>
          <w:sz w:val="24"/>
          <w:szCs w:val="24"/>
        </w:rPr>
      </w:pPr>
      <w:r>
        <w:rPr>
          <w:sz w:val="24"/>
          <w:szCs w:val="24"/>
        </w:rPr>
        <w:t>80 g entsteinte schwarze Oliven, geschnitten</w:t>
      </w:r>
    </w:p>
    <w:p w14:paraId="3A283903" w14:textId="77777777" w:rsidR="00BB6CB2" w:rsidRDefault="00BB6CB2">
      <w:pPr>
        <w:rPr>
          <w:sz w:val="24"/>
          <w:szCs w:val="24"/>
        </w:rPr>
      </w:pPr>
      <w:r>
        <w:rPr>
          <w:sz w:val="24"/>
          <w:szCs w:val="24"/>
        </w:rPr>
        <w:t>60 ml Olivenöl</w:t>
      </w:r>
    </w:p>
    <w:p w14:paraId="4AB6E861" w14:textId="77777777" w:rsidR="00BB6CB2" w:rsidRDefault="00BB6CB2">
      <w:pPr>
        <w:rPr>
          <w:sz w:val="24"/>
          <w:szCs w:val="24"/>
        </w:rPr>
      </w:pPr>
      <w:r>
        <w:rPr>
          <w:sz w:val="24"/>
          <w:szCs w:val="24"/>
        </w:rPr>
        <w:t>1 EL Balsamicoessig</w:t>
      </w:r>
    </w:p>
    <w:p w14:paraId="65D7791C" w14:textId="10119AE5" w:rsidR="00BB6CB2" w:rsidRDefault="00BB6CB2">
      <w:pPr>
        <w:rPr>
          <w:sz w:val="24"/>
          <w:szCs w:val="24"/>
        </w:rPr>
      </w:pPr>
      <w:r>
        <w:rPr>
          <w:sz w:val="24"/>
          <w:szCs w:val="24"/>
        </w:rPr>
        <w:t>50 g geriebener Parmesan</w:t>
      </w:r>
    </w:p>
    <w:p w14:paraId="5BD8A73F" w14:textId="77777777" w:rsidR="006005B1" w:rsidRDefault="006005B1">
      <w:pPr>
        <w:rPr>
          <w:sz w:val="24"/>
          <w:szCs w:val="24"/>
        </w:rPr>
      </w:pPr>
    </w:p>
    <w:p w14:paraId="513E6B08" w14:textId="6A5F0F3E" w:rsidR="00BB6CB2" w:rsidRDefault="00BB6CB2">
      <w:pPr>
        <w:rPr>
          <w:sz w:val="24"/>
          <w:szCs w:val="24"/>
        </w:rPr>
      </w:pPr>
      <w:r>
        <w:rPr>
          <w:sz w:val="24"/>
          <w:szCs w:val="24"/>
        </w:rPr>
        <w:t>Zubereitungszeit: 40 Minuten</w:t>
      </w:r>
    </w:p>
    <w:p w14:paraId="69DCB858" w14:textId="77777777" w:rsidR="00BB6CB2" w:rsidRPr="00BB6CB2" w:rsidRDefault="00BB6CB2" w:rsidP="00B40E8C">
      <w:pPr>
        <w:pStyle w:val="ListParagraph"/>
        <w:numPr>
          <w:ilvl w:val="0"/>
          <w:numId w:val="472"/>
        </w:numPr>
        <w:spacing w:after="120"/>
        <w:ind w:left="714" w:hanging="357"/>
        <w:contextualSpacing w:val="0"/>
        <w:jc w:val="both"/>
        <w:rPr>
          <w:sz w:val="24"/>
          <w:szCs w:val="24"/>
        </w:rPr>
      </w:pPr>
      <w:r w:rsidRPr="00BB6CB2">
        <w:rPr>
          <w:sz w:val="24"/>
          <w:szCs w:val="24"/>
        </w:rPr>
        <w:t>Die Nudeln al dente kochen Abtropfen, kalt abschrecken und nochmals abtropfen lassen.</w:t>
      </w:r>
    </w:p>
    <w:p w14:paraId="1A306DEA" w14:textId="77777777" w:rsidR="00BB6CB2" w:rsidRPr="00BB6CB2" w:rsidRDefault="00BB6CB2" w:rsidP="00B40E8C">
      <w:pPr>
        <w:pStyle w:val="ListParagraph"/>
        <w:numPr>
          <w:ilvl w:val="0"/>
          <w:numId w:val="472"/>
        </w:numPr>
        <w:spacing w:after="120"/>
        <w:ind w:left="714" w:hanging="357"/>
        <w:contextualSpacing w:val="0"/>
        <w:jc w:val="both"/>
        <w:rPr>
          <w:sz w:val="24"/>
          <w:szCs w:val="24"/>
        </w:rPr>
      </w:pPr>
      <w:r w:rsidRPr="00BB6CB2">
        <w:rPr>
          <w:sz w:val="24"/>
          <w:szCs w:val="24"/>
        </w:rPr>
        <w:t>Das Basilikum, die Tomaten, den Knoblauch, die Oliven, das Öl und den Essig in einer Schüssel vermischen und 15 Minuten stehen lassen. Dann die abgekühlten Nudeln unterheben.</w:t>
      </w:r>
    </w:p>
    <w:p w14:paraId="5274EE71" w14:textId="42D3C221" w:rsidR="00BB6CB2" w:rsidRPr="00BB6CB2" w:rsidRDefault="00BB6CB2" w:rsidP="00B40E8C">
      <w:pPr>
        <w:pStyle w:val="ListParagraph"/>
        <w:numPr>
          <w:ilvl w:val="0"/>
          <w:numId w:val="472"/>
        </w:numPr>
        <w:spacing w:after="120"/>
        <w:ind w:left="714" w:hanging="357"/>
        <w:contextualSpacing w:val="0"/>
        <w:jc w:val="both"/>
        <w:rPr>
          <w:sz w:val="24"/>
          <w:szCs w:val="24"/>
        </w:rPr>
      </w:pPr>
      <w:r w:rsidRPr="00BB6CB2">
        <w:rPr>
          <w:sz w:val="24"/>
          <w:szCs w:val="24"/>
        </w:rPr>
        <w:t xml:space="preserve">Den Parmesan und Salz und Pfeffer nach Geschmack dazugeben, </w:t>
      </w:r>
      <w:r w:rsidR="002A461F" w:rsidRPr="00BB6CB2">
        <w:rPr>
          <w:sz w:val="24"/>
          <w:szCs w:val="24"/>
        </w:rPr>
        <w:t>gut</w:t>
      </w:r>
      <w:r w:rsidRPr="00BB6CB2">
        <w:rPr>
          <w:sz w:val="24"/>
          <w:szCs w:val="24"/>
        </w:rPr>
        <w:t xml:space="preserve"> mengen und sofort servieren.</w:t>
      </w:r>
    </w:p>
    <w:p w14:paraId="6C2C5A2F" w14:textId="77777777" w:rsidR="00BB6CB2" w:rsidRDefault="00BB6CB2">
      <w:pPr>
        <w:rPr>
          <w:sz w:val="24"/>
          <w:szCs w:val="24"/>
        </w:rPr>
      </w:pPr>
    </w:p>
    <w:p w14:paraId="329E8658" w14:textId="32ADC0DA" w:rsidR="008E13BD" w:rsidRDefault="00BB6CB2" w:rsidP="00676351">
      <w:pPr>
        <w:ind w:left="708" w:hanging="708"/>
        <w:jc w:val="both"/>
        <w:rPr>
          <w:sz w:val="24"/>
          <w:szCs w:val="24"/>
        </w:rPr>
      </w:pPr>
      <w:r>
        <w:rPr>
          <w:sz w:val="24"/>
          <w:szCs w:val="24"/>
        </w:rPr>
        <w:t>Tipp:</w:t>
      </w:r>
      <w:r>
        <w:rPr>
          <w:sz w:val="24"/>
          <w:szCs w:val="24"/>
        </w:rPr>
        <w:tab/>
        <w:t xml:space="preserve">Dieser Salat fehlte eigentlich bei keinem unserer Grillabenden und im Keller und Kühlschrank fanden sich immer diese wenigen Zutaten. Oft habe ich den Parmesan auch neben den Salat gestellt, damit man ihn frisch </w:t>
      </w:r>
      <w:r w:rsidR="00B01E40">
        <w:rPr>
          <w:sz w:val="24"/>
          <w:szCs w:val="24"/>
        </w:rPr>
        <w:t>dazu machen</w:t>
      </w:r>
      <w:r>
        <w:rPr>
          <w:sz w:val="24"/>
          <w:szCs w:val="24"/>
        </w:rPr>
        <w:t xml:space="preserve"> kann. </w:t>
      </w:r>
    </w:p>
    <w:p w14:paraId="1153DDC6" w14:textId="16316DAE" w:rsidR="008E13BD" w:rsidRPr="00A84F92" w:rsidRDefault="007F3473" w:rsidP="00A84F92">
      <w:pPr>
        <w:rPr>
          <w:sz w:val="24"/>
          <w:szCs w:val="24"/>
        </w:rPr>
      </w:pPr>
      <w:r>
        <w:rPr>
          <w:sz w:val="24"/>
          <w:szCs w:val="24"/>
        </w:rPr>
        <w:br w:type="page"/>
      </w:r>
    </w:p>
    <w:p w14:paraId="11FAFCB4" w14:textId="77777777" w:rsidR="007D39E4" w:rsidRDefault="007D39E4" w:rsidP="007D39E4">
      <w:pPr>
        <w:pStyle w:val="Heading2"/>
        <w:spacing w:after="240"/>
      </w:pPr>
      <w:r>
        <w:lastRenderedPageBreak/>
        <w:t>Nudelsalat auf Italienisch</w:t>
      </w:r>
    </w:p>
    <w:p w14:paraId="64BD3F3C" w14:textId="77777777" w:rsidR="007D39E4" w:rsidRDefault="007D39E4" w:rsidP="007D39E4">
      <w:pPr>
        <w:rPr>
          <w:sz w:val="24"/>
          <w:szCs w:val="24"/>
        </w:rPr>
      </w:pPr>
      <w:r w:rsidRPr="004277F3">
        <w:rPr>
          <w:sz w:val="24"/>
          <w:szCs w:val="24"/>
          <w:u w:val="single"/>
        </w:rPr>
        <w:t>Zutaten</w:t>
      </w:r>
      <w:r>
        <w:rPr>
          <w:sz w:val="24"/>
          <w:szCs w:val="24"/>
        </w:rPr>
        <w:t xml:space="preserve"> (für 4 Portionen)</w:t>
      </w:r>
    </w:p>
    <w:p w14:paraId="4B2FDA55" w14:textId="77777777" w:rsidR="007D39E4" w:rsidRDefault="007D39E4" w:rsidP="007D39E4">
      <w:pPr>
        <w:rPr>
          <w:sz w:val="24"/>
          <w:szCs w:val="24"/>
        </w:rPr>
      </w:pPr>
      <w:r>
        <w:rPr>
          <w:sz w:val="24"/>
          <w:szCs w:val="24"/>
        </w:rPr>
        <w:t>250 g Penne</w:t>
      </w:r>
    </w:p>
    <w:p w14:paraId="05D7BA30" w14:textId="77777777" w:rsidR="007D39E4" w:rsidRDefault="007D39E4" w:rsidP="007D39E4">
      <w:pPr>
        <w:rPr>
          <w:sz w:val="24"/>
          <w:szCs w:val="24"/>
        </w:rPr>
      </w:pPr>
      <w:r>
        <w:rPr>
          <w:sz w:val="24"/>
          <w:szCs w:val="24"/>
        </w:rPr>
        <w:t>200 g Mozzarella</w:t>
      </w:r>
    </w:p>
    <w:p w14:paraId="400E659B" w14:textId="77777777" w:rsidR="007D39E4" w:rsidRDefault="007D39E4" w:rsidP="007D39E4">
      <w:pPr>
        <w:rPr>
          <w:sz w:val="24"/>
          <w:szCs w:val="24"/>
        </w:rPr>
      </w:pPr>
      <w:r>
        <w:rPr>
          <w:sz w:val="24"/>
          <w:szCs w:val="24"/>
        </w:rPr>
        <w:t>100 g Tomaten, getrocknet in Öl</w:t>
      </w:r>
    </w:p>
    <w:p w14:paraId="035CBE8F" w14:textId="77777777" w:rsidR="007D39E4" w:rsidRDefault="007D39E4" w:rsidP="007D39E4">
      <w:pPr>
        <w:rPr>
          <w:sz w:val="24"/>
          <w:szCs w:val="24"/>
        </w:rPr>
      </w:pPr>
      <w:r>
        <w:rPr>
          <w:sz w:val="24"/>
          <w:szCs w:val="24"/>
        </w:rPr>
        <w:t>150 g Parmaschinken</w:t>
      </w:r>
    </w:p>
    <w:p w14:paraId="18071FDC" w14:textId="77777777" w:rsidR="007D39E4" w:rsidRDefault="007D39E4" w:rsidP="007D39E4">
      <w:pPr>
        <w:rPr>
          <w:sz w:val="24"/>
          <w:szCs w:val="24"/>
        </w:rPr>
      </w:pPr>
      <w:r>
        <w:rPr>
          <w:sz w:val="24"/>
          <w:szCs w:val="24"/>
        </w:rPr>
        <w:t>50 g Pinienkerne</w:t>
      </w:r>
    </w:p>
    <w:p w14:paraId="645DFF54" w14:textId="77777777" w:rsidR="007D39E4" w:rsidRDefault="007D39E4" w:rsidP="007D39E4">
      <w:pPr>
        <w:rPr>
          <w:sz w:val="24"/>
          <w:szCs w:val="24"/>
        </w:rPr>
      </w:pPr>
      <w:r>
        <w:rPr>
          <w:sz w:val="24"/>
          <w:szCs w:val="24"/>
        </w:rPr>
        <w:t>1 Knoblauchzehe</w:t>
      </w:r>
    </w:p>
    <w:p w14:paraId="05193381" w14:textId="77777777" w:rsidR="007D39E4" w:rsidRDefault="007D39E4" w:rsidP="007D39E4">
      <w:pPr>
        <w:rPr>
          <w:sz w:val="24"/>
          <w:szCs w:val="24"/>
        </w:rPr>
      </w:pPr>
      <w:r>
        <w:rPr>
          <w:sz w:val="24"/>
          <w:szCs w:val="24"/>
        </w:rPr>
        <w:t>Salz, Pfeffer</w:t>
      </w:r>
    </w:p>
    <w:p w14:paraId="32D98440" w14:textId="77777777" w:rsidR="007D39E4" w:rsidRPr="000C7E7B" w:rsidRDefault="007D39E4" w:rsidP="007D39E4">
      <w:pPr>
        <w:rPr>
          <w:sz w:val="24"/>
          <w:szCs w:val="24"/>
          <w:lang w:val="en-US"/>
        </w:rPr>
      </w:pPr>
      <w:r w:rsidRPr="000C7E7B">
        <w:rPr>
          <w:sz w:val="24"/>
          <w:szCs w:val="24"/>
          <w:lang w:val="en-US"/>
        </w:rPr>
        <w:t xml:space="preserve">70 ml </w:t>
      </w:r>
      <w:proofErr w:type="spellStart"/>
      <w:r w:rsidRPr="000C7E7B">
        <w:rPr>
          <w:sz w:val="24"/>
          <w:szCs w:val="24"/>
          <w:lang w:val="en-US"/>
        </w:rPr>
        <w:t>Olivenöl</w:t>
      </w:r>
      <w:proofErr w:type="spellEnd"/>
    </w:p>
    <w:p w14:paraId="5DB3616B" w14:textId="77777777" w:rsidR="007D39E4" w:rsidRPr="000C7E7B" w:rsidRDefault="007D39E4" w:rsidP="007D39E4">
      <w:pPr>
        <w:rPr>
          <w:sz w:val="24"/>
          <w:szCs w:val="24"/>
          <w:lang w:val="en-US"/>
        </w:rPr>
      </w:pPr>
      <w:r w:rsidRPr="000C7E7B">
        <w:rPr>
          <w:sz w:val="24"/>
          <w:szCs w:val="24"/>
          <w:lang w:val="en-US"/>
        </w:rPr>
        <w:t xml:space="preserve">3 EL </w:t>
      </w:r>
      <w:proofErr w:type="spellStart"/>
      <w:r w:rsidRPr="000C7E7B">
        <w:rPr>
          <w:sz w:val="24"/>
          <w:szCs w:val="24"/>
          <w:lang w:val="en-US"/>
        </w:rPr>
        <w:t>Balsamicoessig</w:t>
      </w:r>
      <w:proofErr w:type="spellEnd"/>
    </w:p>
    <w:p w14:paraId="45AD1B5D" w14:textId="77777777" w:rsidR="007D39E4" w:rsidRPr="000C7E7B" w:rsidRDefault="007D39E4" w:rsidP="007D39E4">
      <w:pPr>
        <w:rPr>
          <w:sz w:val="24"/>
          <w:szCs w:val="24"/>
          <w:lang w:val="en-US"/>
        </w:rPr>
      </w:pPr>
      <w:r w:rsidRPr="000C7E7B">
        <w:rPr>
          <w:sz w:val="24"/>
          <w:szCs w:val="24"/>
          <w:lang w:val="en-US"/>
        </w:rPr>
        <w:t>1 TL Pesto</w:t>
      </w:r>
    </w:p>
    <w:p w14:paraId="1CFFA24B" w14:textId="77777777" w:rsidR="007D39E4" w:rsidRPr="00C10C96" w:rsidRDefault="007D39E4" w:rsidP="007D39E4">
      <w:pPr>
        <w:rPr>
          <w:sz w:val="24"/>
          <w:szCs w:val="24"/>
        </w:rPr>
      </w:pPr>
      <w:r w:rsidRPr="00C10C96">
        <w:rPr>
          <w:sz w:val="24"/>
          <w:szCs w:val="24"/>
        </w:rPr>
        <w:t>1 TL Senf</w:t>
      </w:r>
    </w:p>
    <w:p w14:paraId="1601D31E" w14:textId="77777777" w:rsidR="007D39E4" w:rsidRPr="00C10C96" w:rsidRDefault="007D39E4" w:rsidP="007D39E4">
      <w:pPr>
        <w:rPr>
          <w:sz w:val="24"/>
          <w:szCs w:val="24"/>
        </w:rPr>
      </w:pPr>
      <w:r w:rsidRPr="00C10C96">
        <w:rPr>
          <w:sz w:val="24"/>
          <w:szCs w:val="24"/>
        </w:rPr>
        <w:t>1 TL Honig</w:t>
      </w:r>
    </w:p>
    <w:p w14:paraId="5F0CDE65" w14:textId="77777777" w:rsidR="007D39E4" w:rsidRPr="00C10C96" w:rsidRDefault="007D39E4" w:rsidP="007D39E4">
      <w:pPr>
        <w:rPr>
          <w:sz w:val="24"/>
          <w:szCs w:val="24"/>
        </w:rPr>
      </w:pPr>
      <w:r w:rsidRPr="00C10C96">
        <w:rPr>
          <w:sz w:val="24"/>
          <w:szCs w:val="24"/>
        </w:rPr>
        <w:t>Rucola</w:t>
      </w:r>
    </w:p>
    <w:p w14:paraId="0BBCA0E3" w14:textId="77777777" w:rsidR="007D39E4" w:rsidRPr="00C10C96" w:rsidRDefault="007D39E4" w:rsidP="007D39E4">
      <w:pPr>
        <w:rPr>
          <w:sz w:val="24"/>
          <w:szCs w:val="24"/>
        </w:rPr>
      </w:pPr>
    </w:p>
    <w:p w14:paraId="5E74CFEC" w14:textId="77777777" w:rsidR="007D39E4" w:rsidRPr="00C10C96" w:rsidRDefault="007D39E4" w:rsidP="007D39E4">
      <w:pPr>
        <w:spacing w:after="120"/>
        <w:jc w:val="both"/>
        <w:rPr>
          <w:sz w:val="24"/>
          <w:szCs w:val="24"/>
        </w:rPr>
      </w:pPr>
      <w:r w:rsidRPr="00C10C96">
        <w:rPr>
          <w:sz w:val="24"/>
          <w:szCs w:val="24"/>
        </w:rPr>
        <w:t>Zubereitung:</w:t>
      </w:r>
    </w:p>
    <w:p w14:paraId="42597810" w14:textId="77777777" w:rsidR="007D39E4" w:rsidRPr="00033CC1" w:rsidRDefault="007D39E4" w:rsidP="00B40E8C">
      <w:pPr>
        <w:pStyle w:val="ListParagraph"/>
        <w:numPr>
          <w:ilvl w:val="0"/>
          <w:numId w:val="1275"/>
        </w:numPr>
        <w:spacing w:after="120"/>
        <w:contextualSpacing w:val="0"/>
        <w:jc w:val="both"/>
        <w:rPr>
          <w:sz w:val="24"/>
          <w:szCs w:val="24"/>
        </w:rPr>
      </w:pPr>
      <w:r w:rsidRPr="00033CC1">
        <w:rPr>
          <w:sz w:val="24"/>
          <w:szCs w:val="24"/>
        </w:rPr>
        <w:t>Die Nudeln kochen und mit kaltem Wasser abschrecken. Die Pinienkerne in der Pfanne bei mittlerer Hitze ohne Fett leicht anbräunen. Rucola gut waschen, trockenschleudern und etwas kleiner schneiden. Die getrockneten Tomaten gut abtropfen lassen und wie den Mozzarella und den Parmaschinken klein schneiden.</w:t>
      </w:r>
    </w:p>
    <w:p w14:paraId="7D5FC3CB" w14:textId="77777777" w:rsidR="007D39E4" w:rsidRPr="00033CC1" w:rsidRDefault="007D39E4" w:rsidP="00B40E8C">
      <w:pPr>
        <w:pStyle w:val="ListParagraph"/>
        <w:numPr>
          <w:ilvl w:val="0"/>
          <w:numId w:val="1275"/>
        </w:numPr>
        <w:spacing w:after="120"/>
        <w:contextualSpacing w:val="0"/>
        <w:jc w:val="both"/>
        <w:rPr>
          <w:sz w:val="24"/>
          <w:szCs w:val="24"/>
        </w:rPr>
      </w:pPr>
      <w:r w:rsidRPr="00033CC1">
        <w:rPr>
          <w:sz w:val="24"/>
          <w:szCs w:val="24"/>
        </w:rPr>
        <w:t>Alles in eine große Schüssel geben, salzen und pfeffern</w:t>
      </w:r>
    </w:p>
    <w:p w14:paraId="5DE7359C" w14:textId="77777777" w:rsidR="007D39E4" w:rsidRPr="00033CC1" w:rsidRDefault="007D39E4" w:rsidP="00B40E8C">
      <w:pPr>
        <w:pStyle w:val="ListParagraph"/>
        <w:numPr>
          <w:ilvl w:val="0"/>
          <w:numId w:val="1275"/>
        </w:numPr>
        <w:spacing w:after="120"/>
        <w:contextualSpacing w:val="0"/>
        <w:jc w:val="both"/>
        <w:rPr>
          <w:sz w:val="24"/>
          <w:szCs w:val="24"/>
        </w:rPr>
      </w:pPr>
      <w:r w:rsidRPr="00033CC1">
        <w:rPr>
          <w:sz w:val="24"/>
          <w:szCs w:val="24"/>
        </w:rPr>
        <w:t>Öl, Essig, klein gehackte Knoblauchzehe, Pesto, Senf und Honig miteinander vermischen und kurz vor dem Essen über den Salat geben.</w:t>
      </w:r>
    </w:p>
    <w:p w14:paraId="0A008D0C" w14:textId="77777777" w:rsidR="007D39E4" w:rsidRDefault="007D39E4" w:rsidP="00B40E8C">
      <w:pPr>
        <w:pStyle w:val="ListParagraph"/>
        <w:numPr>
          <w:ilvl w:val="0"/>
          <w:numId w:val="1275"/>
        </w:numPr>
        <w:spacing w:after="120"/>
        <w:contextualSpacing w:val="0"/>
        <w:jc w:val="both"/>
        <w:rPr>
          <w:sz w:val="24"/>
          <w:szCs w:val="24"/>
        </w:rPr>
      </w:pPr>
      <w:r w:rsidRPr="00033CC1">
        <w:rPr>
          <w:sz w:val="24"/>
          <w:szCs w:val="24"/>
        </w:rPr>
        <w:t>Alles noch einmal gut durchmischen und mit Parmesan garnieren.</w:t>
      </w:r>
    </w:p>
    <w:p w14:paraId="522FC400" w14:textId="77777777" w:rsidR="007D39E4" w:rsidRDefault="007D39E4" w:rsidP="007D39E4">
      <w:pPr>
        <w:jc w:val="both"/>
        <w:rPr>
          <w:sz w:val="24"/>
          <w:szCs w:val="24"/>
        </w:rPr>
      </w:pPr>
    </w:p>
    <w:p w14:paraId="0323DDA7" w14:textId="0D7F0826" w:rsidR="007D39E4" w:rsidRDefault="007D39E4" w:rsidP="00F84135">
      <w:pPr>
        <w:ind w:left="1416" w:hanging="1416"/>
        <w:jc w:val="both"/>
        <w:rPr>
          <w:rFonts w:asciiTheme="majorHAnsi" w:eastAsiaTheme="majorEastAsia" w:hAnsiTheme="majorHAnsi" w:cstheme="majorBidi"/>
          <w:color w:val="2F5496" w:themeColor="accent1" w:themeShade="BF"/>
          <w:sz w:val="26"/>
          <w:szCs w:val="26"/>
        </w:rPr>
      </w:pPr>
      <w:r>
        <w:rPr>
          <w:sz w:val="24"/>
          <w:szCs w:val="24"/>
        </w:rPr>
        <w:t>Kommentar:</w:t>
      </w:r>
      <w:r>
        <w:rPr>
          <w:sz w:val="24"/>
          <w:szCs w:val="24"/>
        </w:rPr>
        <w:tab/>
        <w:t>Ein wirklich guter Partysalat… aber eben nicht vegetarisch. Das Rezept hat Simon, glaub ich, von Marius. Die Ruderer essen ja auch fast nie vegetarisch.</w:t>
      </w:r>
      <w:r>
        <w:br w:type="page"/>
      </w:r>
    </w:p>
    <w:p w14:paraId="6544AF57" w14:textId="77777777" w:rsidR="00AB121F" w:rsidRDefault="00AB121F" w:rsidP="00AB121F">
      <w:pPr>
        <w:pStyle w:val="Heading2"/>
        <w:spacing w:after="240"/>
      </w:pPr>
      <w:r>
        <w:lastRenderedPageBreak/>
        <w:t>California-Nudelsalat</w:t>
      </w:r>
    </w:p>
    <w:p w14:paraId="170794A5" w14:textId="77777777" w:rsidR="00AB121F" w:rsidRDefault="00AB121F" w:rsidP="00AB121F">
      <w:pPr>
        <w:rPr>
          <w:sz w:val="24"/>
          <w:szCs w:val="24"/>
        </w:rPr>
      </w:pPr>
      <w:r w:rsidRPr="00F2115E">
        <w:rPr>
          <w:sz w:val="24"/>
          <w:szCs w:val="24"/>
          <w:u w:val="single"/>
        </w:rPr>
        <w:t>Zutaten</w:t>
      </w:r>
      <w:r>
        <w:rPr>
          <w:sz w:val="24"/>
          <w:szCs w:val="24"/>
        </w:rPr>
        <w:t xml:space="preserve"> (für 8 Portionen)</w:t>
      </w:r>
    </w:p>
    <w:p w14:paraId="18DE30F8" w14:textId="77777777" w:rsidR="00AB121F" w:rsidRDefault="00AB121F" w:rsidP="00AB121F">
      <w:pPr>
        <w:rPr>
          <w:sz w:val="24"/>
          <w:szCs w:val="24"/>
        </w:rPr>
      </w:pPr>
      <w:r>
        <w:rPr>
          <w:sz w:val="24"/>
          <w:szCs w:val="24"/>
        </w:rPr>
        <w:t>250 g Tagliatelle</w:t>
      </w:r>
    </w:p>
    <w:p w14:paraId="1F096852" w14:textId="77777777" w:rsidR="00AB121F" w:rsidRDefault="00AB121F" w:rsidP="00AB121F">
      <w:pPr>
        <w:rPr>
          <w:sz w:val="24"/>
          <w:szCs w:val="24"/>
        </w:rPr>
      </w:pPr>
      <w:r>
        <w:rPr>
          <w:sz w:val="24"/>
          <w:szCs w:val="24"/>
        </w:rPr>
        <w:t>Salz</w:t>
      </w:r>
    </w:p>
    <w:p w14:paraId="46F3DD8B" w14:textId="77777777" w:rsidR="00AB121F" w:rsidRDefault="00AB121F" w:rsidP="00AB121F">
      <w:pPr>
        <w:rPr>
          <w:sz w:val="24"/>
          <w:szCs w:val="24"/>
        </w:rPr>
      </w:pPr>
      <w:r>
        <w:rPr>
          <w:sz w:val="24"/>
          <w:szCs w:val="24"/>
        </w:rPr>
        <w:t>2 Knoblauchzehen</w:t>
      </w:r>
    </w:p>
    <w:p w14:paraId="1486E97A" w14:textId="77777777" w:rsidR="00AB121F" w:rsidRDefault="00AB121F" w:rsidP="00AB121F">
      <w:pPr>
        <w:rPr>
          <w:sz w:val="24"/>
          <w:szCs w:val="24"/>
        </w:rPr>
      </w:pPr>
      <w:r>
        <w:rPr>
          <w:sz w:val="24"/>
          <w:szCs w:val="24"/>
        </w:rPr>
        <w:t>8 EL Apfelessig</w:t>
      </w:r>
    </w:p>
    <w:p w14:paraId="16B7A7D8" w14:textId="77777777" w:rsidR="00AB121F" w:rsidRDefault="00AB121F" w:rsidP="00AB121F">
      <w:pPr>
        <w:rPr>
          <w:sz w:val="24"/>
          <w:szCs w:val="24"/>
        </w:rPr>
      </w:pPr>
      <w:r>
        <w:rPr>
          <w:sz w:val="24"/>
          <w:szCs w:val="24"/>
        </w:rPr>
        <w:t>50 ml Gemüsebrühe</w:t>
      </w:r>
    </w:p>
    <w:p w14:paraId="1EAEB7A0" w14:textId="77777777" w:rsidR="00AB121F" w:rsidRDefault="00AB121F" w:rsidP="00AB121F">
      <w:pPr>
        <w:rPr>
          <w:sz w:val="24"/>
          <w:szCs w:val="24"/>
        </w:rPr>
      </w:pPr>
      <w:r>
        <w:rPr>
          <w:sz w:val="24"/>
          <w:szCs w:val="24"/>
        </w:rPr>
        <w:t>2 TL Senf</w:t>
      </w:r>
    </w:p>
    <w:p w14:paraId="2FC74AC5" w14:textId="77777777" w:rsidR="00AB121F" w:rsidRDefault="00AB121F" w:rsidP="00AB121F">
      <w:pPr>
        <w:rPr>
          <w:sz w:val="24"/>
          <w:szCs w:val="24"/>
        </w:rPr>
      </w:pPr>
      <w:r>
        <w:rPr>
          <w:sz w:val="24"/>
          <w:szCs w:val="24"/>
        </w:rPr>
        <w:t>2 TL Honig</w:t>
      </w:r>
    </w:p>
    <w:p w14:paraId="0B8C32A6" w14:textId="77777777" w:rsidR="00AB121F" w:rsidRDefault="00AB121F" w:rsidP="00AB121F">
      <w:pPr>
        <w:rPr>
          <w:sz w:val="24"/>
          <w:szCs w:val="24"/>
        </w:rPr>
      </w:pPr>
      <w:r>
        <w:rPr>
          <w:sz w:val="24"/>
          <w:szCs w:val="24"/>
        </w:rPr>
        <w:t>½ TL grob gemahlenes Chili</w:t>
      </w:r>
    </w:p>
    <w:p w14:paraId="1C7FBDEF" w14:textId="77777777" w:rsidR="00AB121F" w:rsidRDefault="00AB121F" w:rsidP="00AB121F">
      <w:pPr>
        <w:rPr>
          <w:sz w:val="24"/>
          <w:szCs w:val="24"/>
        </w:rPr>
      </w:pPr>
      <w:r>
        <w:rPr>
          <w:sz w:val="24"/>
          <w:szCs w:val="24"/>
        </w:rPr>
        <w:t>Pfeffer</w:t>
      </w:r>
    </w:p>
    <w:p w14:paraId="6BA63311" w14:textId="77777777" w:rsidR="00AB121F" w:rsidRDefault="00AB121F" w:rsidP="00AB121F">
      <w:pPr>
        <w:rPr>
          <w:sz w:val="24"/>
          <w:szCs w:val="24"/>
        </w:rPr>
      </w:pPr>
      <w:r>
        <w:rPr>
          <w:sz w:val="24"/>
          <w:szCs w:val="24"/>
        </w:rPr>
        <w:t>6 EL Olivenöl</w:t>
      </w:r>
    </w:p>
    <w:p w14:paraId="62020AAF" w14:textId="77777777" w:rsidR="00AB121F" w:rsidRPr="00C10C96" w:rsidRDefault="00AB121F" w:rsidP="00AB121F">
      <w:pPr>
        <w:rPr>
          <w:sz w:val="24"/>
          <w:szCs w:val="24"/>
          <w:lang w:val="en-US"/>
        </w:rPr>
      </w:pPr>
      <w:r w:rsidRPr="00C10C96">
        <w:rPr>
          <w:sz w:val="24"/>
          <w:szCs w:val="24"/>
          <w:lang w:val="en-US"/>
        </w:rPr>
        <w:t xml:space="preserve">2 </w:t>
      </w:r>
      <w:proofErr w:type="spellStart"/>
      <w:r w:rsidRPr="00C10C96">
        <w:rPr>
          <w:sz w:val="24"/>
          <w:szCs w:val="24"/>
          <w:lang w:val="en-US"/>
        </w:rPr>
        <w:t>Zwiebeln</w:t>
      </w:r>
      <w:proofErr w:type="spellEnd"/>
    </w:p>
    <w:p w14:paraId="0360D0FE" w14:textId="77777777" w:rsidR="00AB121F" w:rsidRPr="00C10C96" w:rsidRDefault="00AB121F" w:rsidP="00AB121F">
      <w:pPr>
        <w:rPr>
          <w:sz w:val="24"/>
          <w:szCs w:val="24"/>
          <w:lang w:val="en-US"/>
        </w:rPr>
      </w:pPr>
      <w:r w:rsidRPr="00C10C96">
        <w:rPr>
          <w:sz w:val="24"/>
          <w:szCs w:val="24"/>
          <w:lang w:val="en-US"/>
        </w:rPr>
        <w:t>100 g Champignons</w:t>
      </w:r>
    </w:p>
    <w:p w14:paraId="343E4597" w14:textId="77777777" w:rsidR="00AB121F" w:rsidRPr="00C10C96" w:rsidRDefault="00AB121F" w:rsidP="00AB121F">
      <w:pPr>
        <w:rPr>
          <w:sz w:val="24"/>
          <w:szCs w:val="24"/>
          <w:lang w:val="en-US"/>
        </w:rPr>
      </w:pPr>
      <w:r w:rsidRPr="00C10C96">
        <w:rPr>
          <w:sz w:val="24"/>
          <w:szCs w:val="24"/>
          <w:lang w:val="en-US"/>
        </w:rPr>
        <w:t>150 g Rucola</w:t>
      </w:r>
    </w:p>
    <w:p w14:paraId="540076DD" w14:textId="77777777" w:rsidR="00AB121F" w:rsidRPr="00C10C96" w:rsidRDefault="00AB121F" w:rsidP="00AB121F">
      <w:pPr>
        <w:rPr>
          <w:sz w:val="24"/>
          <w:szCs w:val="24"/>
          <w:lang w:val="en-US"/>
        </w:rPr>
      </w:pPr>
      <w:r w:rsidRPr="00C10C96">
        <w:rPr>
          <w:sz w:val="24"/>
          <w:szCs w:val="24"/>
          <w:lang w:val="en-US"/>
        </w:rPr>
        <w:t>2 Mango</w:t>
      </w:r>
    </w:p>
    <w:p w14:paraId="30DCE14A" w14:textId="77777777" w:rsidR="00AB121F" w:rsidRPr="00C10C96" w:rsidRDefault="00AB121F" w:rsidP="00AB121F">
      <w:pPr>
        <w:rPr>
          <w:sz w:val="24"/>
          <w:szCs w:val="24"/>
          <w:lang w:val="en-US"/>
        </w:rPr>
      </w:pPr>
    </w:p>
    <w:p w14:paraId="24BBA807" w14:textId="77777777" w:rsidR="00AB121F" w:rsidRDefault="00AB121F" w:rsidP="00AB121F">
      <w:pPr>
        <w:rPr>
          <w:sz w:val="24"/>
          <w:szCs w:val="24"/>
        </w:rPr>
      </w:pPr>
      <w:r>
        <w:rPr>
          <w:sz w:val="24"/>
          <w:szCs w:val="24"/>
        </w:rPr>
        <w:t>Zubereitung:</w:t>
      </w:r>
    </w:p>
    <w:p w14:paraId="4E29EDB5" w14:textId="77777777" w:rsidR="00AB121F" w:rsidRPr="00033CC1" w:rsidRDefault="00AB121F" w:rsidP="00B40E8C">
      <w:pPr>
        <w:pStyle w:val="ListParagraph"/>
        <w:numPr>
          <w:ilvl w:val="0"/>
          <w:numId w:val="1260"/>
        </w:numPr>
        <w:spacing w:after="120"/>
        <w:ind w:left="714" w:hanging="357"/>
        <w:contextualSpacing w:val="0"/>
        <w:jc w:val="both"/>
        <w:rPr>
          <w:sz w:val="24"/>
          <w:szCs w:val="24"/>
        </w:rPr>
      </w:pPr>
      <w:r w:rsidRPr="00033CC1">
        <w:rPr>
          <w:sz w:val="24"/>
          <w:szCs w:val="24"/>
        </w:rPr>
        <w:t>Nudeln al dente kochen.</w:t>
      </w:r>
    </w:p>
    <w:p w14:paraId="39911870" w14:textId="77777777" w:rsidR="00AB121F" w:rsidRPr="00033CC1" w:rsidRDefault="00AB121F" w:rsidP="00B40E8C">
      <w:pPr>
        <w:pStyle w:val="ListParagraph"/>
        <w:numPr>
          <w:ilvl w:val="0"/>
          <w:numId w:val="1260"/>
        </w:numPr>
        <w:spacing w:after="120"/>
        <w:ind w:left="714" w:hanging="357"/>
        <w:contextualSpacing w:val="0"/>
        <w:jc w:val="both"/>
        <w:rPr>
          <w:sz w:val="24"/>
          <w:szCs w:val="24"/>
        </w:rPr>
      </w:pPr>
      <w:r w:rsidRPr="00033CC1">
        <w:rPr>
          <w:sz w:val="24"/>
          <w:szCs w:val="24"/>
        </w:rPr>
        <w:t>Knoblauch fein hacken und im Mörser mit etwas Salz fein zerreiben. Essig, Brühe, Senf, Honig und 1 Prise Chili mit Pfeffer verquirlen. Öl dazugeben. Zwiebeln in Ringe schneiden, Pilze fein hobeln und dann alles mischen.</w:t>
      </w:r>
    </w:p>
    <w:p w14:paraId="0E6358CE" w14:textId="77777777" w:rsidR="00AB121F" w:rsidRPr="00033CC1" w:rsidRDefault="00AB121F" w:rsidP="00B40E8C">
      <w:pPr>
        <w:pStyle w:val="ListParagraph"/>
        <w:numPr>
          <w:ilvl w:val="0"/>
          <w:numId w:val="1260"/>
        </w:numPr>
        <w:spacing w:after="120"/>
        <w:ind w:left="714" w:hanging="357"/>
        <w:contextualSpacing w:val="0"/>
        <w:jc w:val="both"/>
        <w:rPr>
          <w:sz w:val="24"/>
          <w:szCs w:val="24"/>
        </w:rPr>
      </w:pPr>
      <w:r w:rsidRPr="00033CC1">
        <w:rPr>
          <w:sz w:val="24"/>
          <w:szCs w:val="24"/>
        </w:rPr>
        <w:t>Rucola und Mango vorsichtig unter die Nudeln heben. Mit Salz, Pfeffer und Chili bestreuen.</w:t>
      </w:r>
    </w:p>
    <w:p w14:paraId="1452A1B1" w14:textId="77777777" w:rsidR="00AB121F" w:rsidRDefault="00AB121F" w:rsidP="00AB121F">
      <w:pPr>
        <w:rPr>
          <w:sz w:val="24"/>
          <w:szCs w:val="24"/>
        </w:rPr>
      </w:pPr>
      <w:r>
        <w:rPr>
          <w:sz w:val="24"/>
          <w:szCs w:val="24"/>
        </w:rPr>
        <w:br w:type="page"/>
      </w:r>
    </w:p>
    <w:p w14:paraId="6F14FE9F" w14:textId="77777777" w:rsidR="0011504A" w:rsidRDefault="0011504A" w:rsidP="0011504A">
      <w:pPr>
        <w:pStyle w:val="Heading2"/>
        <w:spacing w:after="240"/>
      </w:pPr>
      <w:r>
        <w:lastRenderedPageBreak/>
        <w:t>Grüner Nudelsalat</w:t>
      </w:r>
      <w:r>
        <w:rPr>
          <w:rStyle w:val="FootnoteReference"/>
        </w:rPr>
        <w:footnoteReference w:id="202"/>
      </w:r>
      <w:r>
        <w:t xml:space="preserve"> </w:t>
      </w:r>
    </w:p>
    <w:p w14:paraId="1379104D" w14:textId="77777777" w:rsidR="0011504A" w:rsidRDefault="0011504A" w:rsidP="0011504A">
      <w:pPr>
        <w:rPr>
          <w:sz w:val="24"/>
          <w:szCs w:val="24"/>
        </w:rPr>
      </w:pPr>
      <w:r w:rsidRPr="00D20128">
        <w:rPr>
          <w:sz w:val="24"/>
          <w:szCs w:val="24"/>
          <w:u w:val="single"/>
        </w:rPr>
        <w:t>Zutaten</w:t>
      </w:r>
      <w:r>
        <w:rPr>
          <w:sz w:val="24"/>
          <w:szCs w:val="24"/>
        </w:rPr>
        <w:t xml:space="preserve"> (für 2 Portionen)</w:t>
      </w:r>
    </w:p>
    <w:p w14:paraId="26731B3D" w14:textId="77777777" w:rsidR="0011504A" w:rsidRDefault="0011504A" w:rsidP="0011504A">
      <w:pPr>
        <w:rPr>
          <w:sz w:val="24"/>
          <w:szCs w:val="24"/>
        </w:rPr>
      </w:pPr>
      <w:r>
        <w:rPr>
          <w:sz w:val="24"/>
          <w:szCs w:val="24"/>
        </w:rPr>
        <w:t>100 g Muschelnudeln</w:t>
      </w:r>
    </w:p>
    <w:p w14:paraId="28E8AEA8" w14:textId="77777777" w:rsidR="0011504A" w:rsidRDefault="0011504A" w:rsidP="0011504A">
      <w:pPr>
        <w:rPr>
          <w:sz w:val="24"/>
          <w:szCs w:val="24"/>
        </w:rPr>
      </w:pPr>
      <w:r>
        <w:rPr>
          <w:sz w:val="24"/>
          <w:szCs w:val="24"/>
        </w:rPr>
        <w:t>Salz</w:t>
      </w:r>
    </w:p>
    <w:p w14:paraId="01811F0E" w14:textId="77777777" w:rsidR="0011504A" w:rsidRDefault="0011504A" w:rsidP="0011504A">
      <w:pPr>
        <w:rPr>
          <w:sz w:val="24"/>
          <w:szCs w:val="24"/>
        </w:rPr>
      </w:pPr>
      <w:r>
        <w:rPr>
          <w:sz w:val="24"/>
          <w:szCs w:val="24"/>
        </w:rPr>
        <w:t>100 g Zuckerschoten</w:t>
      </w:r>
    </w:p>
    <w:p w14:paraId="5190FC28" w14:textId="77777777" w:rsidR="0011504A" w:rsidRDefault="0011504A" w:rsidP="0011504A">
      <w:pPr>
        <w:rPr>
          <w:sz w:val="24"/>
          <w:szCs w:val="24"/>
        </w:rPr>
      </w:pPr>
      <w:r>
        <w:rPr>
          <w:sz w:val="24"/>
          <w:szCs w:val="24"/>
        </w:rPr>
        <w:t>100 g TK-Erbsen</w:t>
      </w:r>
    </w:p>
    <w:p w14:paraId="42265A7B" w14:textId="77777777" w:rsidR="0011504A" w:rsidRDefault="0011504A" w:rsidP="0011504A">
      <w:pPr>
        <w:rPr>
          <w:sz w:val="24"/>
          <w:szCs w:val="24"/>
        </w:rPr>
      </w:pPr>
      <w:r>
        <w:rPr>
          <w:sz w:val="24"/>
          <w:szCs w:val="24"/>
        </w:rPr>
        <w:t>5 EL Gemüsebrühe</w:t>
      </w:r>
    </w:p>
    <w:p w14:paraId="5469FEB8" w14:textId="77777777" w:rsidR="0011504A" w:rsidRDefault="0011504A" w:rsidP="0011504A">
      <w:pPr>
        <w:rPr>
          <w:sz w:val="24"/>
          <w:szCs w:val="24"/>
        </w:rPr>
      </w:pPr>
      <w:r>
        <w:rPr>
          <w:sz w:val="24"/>
          <w:szCs w:val="24"/>
        </w:rPr>
        <w:t>2 Frühlingszwiebeln</w:t>
      </w:r>
    </w:p>
    <w:p w14:paraId="015DB11D" w14:textId="77777777" w:rsidR="0011504A" w:rsidRDefault="0011504A" w:rsidP="0011504A">
      <w:pPr>
        <w:rPr>
          <w:sz w:val="24"/>
          <w:szCs w:val="24"/>
        </w:rPr>
      </w:pPr>
      <w:r>
        <w:rPr>
          <w:sz w:val="24"/>
          <w:szCs w:val="24"/>
        </w:rPr>
        <w:t>150 g Schweinebraten</w:t>
      </w:r>
    </w:p>
    <w:p w14:paraId="026057F7" w14:textId="77777777" w:rsidR="0011504A" w:rsidRDefault="0011504A" w:rsidP="0011504A">
      <w:pPr>
        <w:rPr>
          <w:sz w:val="24"/>
          <w:szCs w:val="24"/>
        </w:rPr>
      </w:pPr>
      <w:r>
        <w:rPr>
          <w:sz w:val="24"/>
          <w:szCs w:val="24"/>
        </w:rPr>
        <w:t>60 g Rucola</w:t>
      </w:r>
    </w:p>
    <w:p w14:paraId="451B5B93" w14:textId="77777777" w:rsidR="0011504A" w:rsidRDefault="0011504A" w:rsidP="0011504A">
      <w:pPr>
        <w:rPr>
          <w:sz w:val="24"/>
          <w:szCs w:val="24"/>
        </w:rPr>
      </w:pPr>
    </w:p>
    <w:p w14:paraId="4594E842" w14:textId="77777777" w:rsidR="0011504A" w:rsidRDefault="0011504A" w:rsidP="0011504A">
      <w:pPr>
        <w:rPr>
          <w:sz w:val="24"/>
          <w:szCs w:val="24"/>
        </w:rPr>
      </w:pPr>
      <w:r>
        <w:rPr>
          <w:sz w:val="24"/>
          <w:szCs w:val="24"/>
        </w:rPr>
        <w:t>Zubereitungszeit: 25 Minuten plus Marinierzeit</w:t>
      </w:r>
    </w:p>
    <w:p w14:paraId="7C9F1300" w14:textId="77777777" w:rsidR="0011504A" w:rsidRPr="00654F0E" w:rsidRDefault="0011504A" w:rsidP="00B40E8C">
      <w:pPr>
        <w:pStyle w:val="ListParagraph"/>
        <w:numPr>
          <w:ilvl w:val="0"/>
          <w:numId w:val="1959"/>
        </w:numPr>
        <w:spacing w:after="120"/>
        <w:contextualSpacing w:val="0"/>
        <w:jc w:val="both"/>
        <w:rPr>
          <w:sz w:val="24"/>
          <w:szCs w:val="24"/>
        </w:rPr>
      </w:pPr>
      <w:r w:rsidRPr="00654F0E">
        <w:rPr>
          <w:sz w:val="24"/>
          <w:szCs w:val="24"/>
        </w:rPr>
        <w:t xml:space="preserve">Nudeln als dente kochen. Zuckerschoten putzen und schräg quer halbieren. Zuckerschoten und Erbsen 3 Minuten vor Ende der Garzeit zu den Nudeln geben und zusammen zu </w:t>
      </w:r>
      <w:r>
        <w:rPr>
          <w:sz w:val="24"/>
          <w:szCs w:val="24"/>
        </w:rPr>
        <w:t>E</w:t>
      </w:r>
      <w:r w:rsidRPr="00654F0E">
        <w:rPr>
          <w:sz w:val="24"/>
          <w:szCs w:val="24"/>
        </w:rPr>
        <w:t>nde garen.</w:t>
      </w:r>
    </w:p>
    <w:p w14:paraId="7DA8DDD5" w14:textId="77777777" w:rsidR="0011504A" w:rsidRPr="00654F0E" w:rsidRDefault="0011504A" w:rsidP="00B40E8C">
      <w:pPr>
        <w:pStyle w:val="ListParagraph"/>
        <w:numPr>
          <w:ilvl w:val="0"/>
          <w:numId w:val="1959"/>
        </w:numPr>
        <w:spacing w:after="120"/>
        <w:ind w:left="1077" w:hanging="357"/>
        <w:contextualSpacing w:val="0"/>
        <w:jc w:val="both"/>
        <w:rPr>
          <w:sz w:val="24"/>
          <w:szCs w:val="24"/>
        </w:rPr>
      </w:pPr>
      <w:r w:rsidRPr="00654F0E">
        <w:rPr>
          <w:sz w:val="24"/>
          <w:szCs w:val="24"/>
        </w:rPr>
        <w:t>Nudelmischung abgießen, abschrecken und sehr gut abtropfen lassen. Vinaigrette anrühren (2 EL Essig, 6 EL Wasser, ½ TL Salz, 3 EL Öl, 1 Prise Salz). In einer großen Schüssel mit der Nudelmischung und der Brühe mischen.</w:t>
      </w:r>
    </w:p>
    <w:p w14:paraId="66CA7B05" w14:textId="77777777" w:rsidR="00F84135" w:rsidRDefault="0011504A" w:rsidP="00B40E8C">
      <w:pPr>
        <w:pStyle w:val="ListParagraph"/>
        <w:numPr>
          <w:ilvl w:val="0"/>
          <w:numId w:val="1959"/>
        </w:numPr>
        <w:spacing w:after="120"/>
        <w:ind w:left="1077" w:hanging="357"/>
        <w:contextualSpacing w:val="0"/>
        <w:jc w:val="both"/>
        <w:rPr>
          <w:sz w:val="24"/>
          <w:szCs w:val="24"/>
        </w:rPr>
      </w:pPr>
      <w:r w:rsidRPr="00654F0E">
        <w:rPr>
          <w:sz w:val="24"/>
          <w:szCs w:val="24"/>
        </w:rPr>
        <w:t>Frühlingszwiebeln putzen. Das Weiße und Hellgrüne schräg in dünne Ringe schneiden. Schweinebraten erst in dünne Scheiben, dann in Streifen schneiden, alles unter die Nudeln mischen. Mindestens 30 Minuten durchziehen lassen.</w:t>
      </w:r>
    </w:p>
    <w:p w14:paraId="33EEE6B2" w14:textId="0CA310DC" w:rsidR="0011504A" w:rsidRPr="00F84135" w:rsidRDefault="00F84135" w:rsidP="00B40E8C">
      <w:pPr>
        <w:pStyle w:val="ListParagraph"/>
        <w:numPr>
          <w:ilvl w:val="0"/>
          <w:numId w:val="1959"/>
        </w:numPr>
        <w:spacing w:after="120"/>
        <w:ind w:left="1077" w:hanging="357"/>
        <w:contextualSpacing w:val="0"/>
        <w:jc w:val="both"/>
        <w:rPr>
          <w:sz w:val="24"/>
          <w:szCs w:val="24"/>
        </w:rPr>
      </w:pPr>
      <w:r w:rsidRPr="00F84135">
        <w:rPr>
          <w:sz w:val="24"/>
          <w:szCs w:val="24"/>
        </w:rPr>
        <w:t>R</w:t>
      </w:r>
      <w:r w:rsidR="0011504A" w:rsidRPr="00F84135">
        <w:rPr>
          <w:sz w:val="24"/>
          <w:szCs w:val="24"/>
        </w:rPr>
        <w:t>ucola waschen, trockenschleudern und unter den Nudelsalat heben.</w:t>
      </w:r>
      <w:r w:rsidR="0011504A">
        <w:br w:type="page"/>
      </w:r>
    </w:p>
    <w:p w14:paraId="18F89750" w14:textId="1FEF21C3" w:rsidR="008E13BD" w:rsidRDefault="008E13BD" w:rsidP="00676351">
      <w:pPr>
        <w:pStyle w:val="Heading2"/>
        <w:spacing w:after="240"/>
      </w:pPr>
      <w:r>
        <w:lastRenderedPageBreak/>
        <w:t>Pastasalat mit Tomaten und Basilikum</w:t>
      </w:r>
      <w:r w:rsidR="00232F36">
        <w:rPr>
          <w:rStyle w:val="FootnoteReference"/>
        </w:rPr>
        <w:footnoteReference w:id="203"/>
      </w:r>
    </w:p>
    <w:p w14:paraId="772C4F51" w14:textId="2BDA041F" w:rsidR="008E13BD" w:rsidRDefault="008E13BD" w:rsidP="008E13BD">
      <w:pPr>
        <w:rPr>
          <w:sz w:val="24"/>
          <w:szCs w:val="24"/>
        </w:rPr>
      </w:pPr>
      <w:r w:rsidRPr="00676351">
        <w:rPr>
          <w:sz w:val="24"/>
          <w:szCs w:val="24"/>
          <w:u w:val="single"/>
        </w:rPr>
        <w:t>Zutaten</w:t>
      </w:r>
      <w:r>
        <w:rPr>
          <w:sz w:val="24"/>
          <w:szCs w:val="24"/>
        </w:rPr>
        <w:t xml:space="preserve"> </w:t>
      </w:r>
      <w:r w:rsidR="00676351">
        <w:rPr>
          <w:sz w:val="24"/>
          <w:szCs w:val="24"/>
        </w:rPr>
        <w:t>(</w:t>
      </w:r>
      <w:r>
        <w:rPr>
          <w:sz w:val="24"/>
          <w:szCs w:val="24"/>
        </w:rPr>
        <w:t>für 6 Portionen</w:t>
      </w:r>
      <w:r w:rsidR="00676351">
        <w:rPr>
          <w:sz w:val="24"/>
          <w:szCs w:val="24"/>
        </w:rPr>
        <w:t>):</w:t>
      </w:r>
    </w:p>
    <w:p w14:paraId="150F43A9" w14:textId="77777777" w:rsidR="008E13BD" w:rsidRDefault="008E13BD" w:rsidP="008E13BD">
      <w:pPr>
        <w:rPr>
          <w:sz w:val="24"/>
          <w:szCs w:val="24"/>
        </w:rPr>
      </w:pPr>
      <w:r>
        <w:rPr>
          <w:sz w:val="24"/>
          <w:szCs w:val="24"/>
        </w:rPr>
        <w:t>500 g gekochte Penne rigate</w:t>
      </w:r>
    </w:p>
    <w:p w14:paraId="073FA0F4" w14:textId="77777777" w:rsidR="008E13BD" w:rsidRDefault="008E13BD" w:rsidP="008E13BD">
      <w:pPr>
        <w:rPr>
          <w:sz w:val="24"/>
          <w:szCs w:val="24"/>
        </w:rPr>
      </w:pPr>
      <w:r>
        <w:rPr>
          <w:sz w:val="24"/>
          <w:szCs w:val="24"/>
        </w:rPr>
        <w:t>15 g Basilikum, feingezupft</w:t>
      </w:r>
    </w:p>
    <w:p w14:paraId="1B63DA9F" w14:textId="77777777" w:rsidR="008E13BD" w:rsidRDefault="008E13BD" w:rsidP="008E13BD">
      <w:pPr>
        <w:rPr>
          <w:sz w:val="24"/>
          <w:szCs w:val="24"/>
        </w:rPr>
      </w:pPr>
      <w:r>
        <w:rPr>
          <w:sz w:val="24"/>
          <w:szCs w:val="24"/>
        </w:rPr>
        <w:t>1 – 2 Knoblauchzehen, zerdrückt</w:t>
      </w:r>
    </w:p>
    <w:p w14:paraId="3B75509E" w14:textId="77777777" w:rsidR="008E13BD" w:rsidRDefault="008E13BD" w:rsidP="008E13BD">
      <w:pPr>
        <w:rPr>
          <w:sz w:val="24"/>
          <w:szCs w:val="24"/>
        </w:rPr>
      </w:pPr>
      <w:r>
        <w:rPr>
          <w:sz w:val="24"/>
          <w:szCs w:val="24"/>
        </w:rPr>
        <w:t>2 EL Olivenöl</w:t>
      </w:r>
    </w:p>
    <w:p w14:paraId="2B938254" w14:textId="77777777" w:rsidR="008E13BD" w:rsidRDefault="008E13BD" w:rsidP="008E13BD">
      <w:pPr>
        <w:rPr>
          <w:sz w:val="24"/>
          <w:szCs w:val="24"/>
        </w:rPr>
      </w:pPr>
      <w:r>
        <w:rPr>
          <w:sz w:val="24"/>
          <w:szCs w:val="24"/>
        </w:rPr>
        <w:t>1 EL Balsamicoessig</w:t>
      </w:r>
    </w:p>
    <w:p w14:paraId="6F52DF3B" w14:textId="77777777" w:rsidR="008E13BD" w:rsidRDefault="008E13BD" w:rsidP="008E13BD">
      <w:pPr>
        <w:rPr>
          <w:sz w:val="24"/>
          <w:szCs w:val="24"/>
        </w:rPr>
      </w:pPr>
      <w:r>
        <w:rPr>
          <w:sz w:val="24"/>
          <w:szCs w:val="24"/>
        </w:rPr>
        <w:t>1 TL Zucker</w:t>
      </w:r>
    </w:p>
    <w:p w14:paraId="7986EB39" w14:textId="77777777" w:rsidR="008E13BD" w:rsidRDefault="008E13BD" w:rsidP="008E13BD">
      <w:pPr>
        <w:rPr>
          <w:sz w:val="24"/>
          <w:szCs w:val="24"/>
        </w:rPr>
      </w:pPr>
      <w:r>
        <w:rPr>
          <w:sz w:val="24"/>
          <w:szCs w:val="24"/>
        </w:rPr>
        <w:t>4 Eiertomaten</w:t>
      </w:r>
    </w:p>
    <w:p w14:paraId="60F147E8" w14:textId="77777777" w:rsidR="008E13BD" w:rsidRDefault="008E13BD" w:rsidP="008E13BD">
      <w:pPr>
        <w:rPr>
          <w:sz w:val="24"/>
          <w:szCs w:val="24"/>
        </w:rPr>
      </w:pPr>
      <w:r>
        <w:rPr>
          <w:sz w:val="24"/>
          <w:szCs w:val="24"/>
        </w:rPr>
        <w:t>60 g Prosciutto</w:t>
      </w:r>
    </w:p>
    <w:p w14:paraId="47961A70" w14:textId="77777777" w:rsidR="008E13BD" w:rsidRDefault="008E13BD" w:rsidP="008E13BD">
      <w:pPr>
        <w:rPr>
          <w:sz w:val="24"/>
          <w:szCs w:val="24"/>
        </w:rPr>
      </w:pPr>
    </w:p>
    <w:p w14:paraId="06EE82D3" w14:textId="77777777" w:rsidR="008E13BD" w:rsidRDefault="008E13BD" w:rsidP="008E13BD">
      <w:pPr>
        <w:rPr>
          <w:sz w:val="24"/>
          <w:szCs w:val="24"/>
        </w:rPr>
      </w:pPr>
      <w:r>
        <w:rPr>
          <w:sz w:val="24"/>
          <w:szCs w:val="24"/>
        </w:rPr>
        <w:t>Zubereitungszeit: 25 Minuten</w:t>
      </w:r>
    </w:p>
    <w:p w14:paraId="199D7470" w14:textId="3240FD4A" w:rsidR="008E13BD" w:rsidRPr="008E13BD" w:rsidRDefault="008E13BD" w:rsidP="00B40E8C">
      <w:pPr>
        <w:pStyle w:val="ListParagraph"/>
        <w:numPr>
          <w:ilvl w:val="0"/>
          <w:numId w:val="473"/>
        </w:numPr>
        <w:spacing w:after="120"/>
        <w:ind w:left="714" w:hanging="357"/>
        <w:contextualSpacing w:val="0"/>
        <w:jc w:val="both"/>
        <w:rPr>
          <w:sz w:val="24"/>
          <w:szCs w:val="24"/>
        </w:rPr>
      </w:pPr>
      <w:r w:rsidRPr="008E13BD">
        <w:rPr>
          <w:sz w:val="24"/>
          <w:szCs w:val="24"/>
        </w:rPr>
        <w:t xml:space="preserve">Die Penne, das Basilikum, den Knoblauch, das Öl, Essig, Zucker sowie Salz und Pfeffer nach Geschmack vermengen. </w:t>
      </w:r>
    </w:p>
    <w:p w14:paraId="77E8EB71" w14:textId="77777777" w:rsidR="008E13BD" w:rsidRPr="008E13BD" w:rsidRDefault="008E13BD" w:rsidP="00B40E8C">
      <w:pPr>
        <w:pStyle w:val="ListParagraph"/>
        <w:numPr>
          <w:ilvl w:val="0"/>
          <w:numId w:val="473"/>
        </w:numPr>
        <w:spacing w:after="120"/>
        <w:ind w:left="714" w:hanging="357"/>
        <w:contextualSpacing w:val="0"/>
        <w:jc w:val="both"/>
        <w:rPr>
          <w:sz w:val="24"/>
          <w:szCs w:val="24"/>
        </w:rPr>
      </w:pPr>
      <w:r w:rsidRPr="008E13BD">
        <w:rPr>
          <w:sz w:val="24"/>
          <w:szCs w:val="24"/>
        </w:rPr>
        <w:t>Die Eiertomaten vierteln und unterziehen.</w:t>
      </w:r>
    </w:p>
    <w:p w14:paraId="71D63AF4" w14:textId="489AD425" w:rsidR="008E13BD" w:rsidRPr="008E13BD" w:rsidRDefault="008E13BD" w:rsidP="00B40E8C">
      <w:pPr>
        <w:pStyle w:val="ListParagraph"/>
        <w:numPr>
          <w:ilvl w:val="0"/>
          <w:numId w:val="473"/>
        </w:numPr>
        <w:spacing w:after="120"/>
        <w:ind w:left="714" w:hanging="357"/>
        <w:contextualSpacing w:val="0"/>
        <w:jc w:val="both"/>
        <w:rPr>
          <w:sz w:val="24"/>
          <w:szCs w:val="24"/>
        </w:rPr>
      </w:pPr>
      <w:r w:rsidRPr="008E13BD">
        <w:rPr>
          <w:sz w:val="24"/>
          <w:szCs w:val="24"/>
        </w:rPr>
        <w:t>Den Prosciutto knusprig grillen oder in der Pfanne ohne Öl knusprig braten. In Stückchen krümeln und vor dem Servieren über den Salat streuen.</w:t>
      </w:r>
    </w:p>
    <w:p w14:paraId="4FFC9830" w14:textId="3C399E9D" w:rsidR="008E13BD" w:rsidRDefault="00BB6CB2" w:rsidP="002C0DC4">
      <w:pPr>
        <w:pStyle w:val="Heading2"/>
        <w:spacing w:after="240"/>
      </w:pPr>
      <w:r>
        <w:br w:type="page"/>
      </w:r>
      <w:r w:rsidR="008E13BD">
        <w:lastRenderedPageBreak/>
        <w:t>Pastasalat mit Thunfisch</w:t>
      </w:r>
      <w:r w:rsidR="00134B73">
        <w:rPr>
          <w:rStyle w:val="FootnoteReference"/>
        </w:rPr>
        <w:footnoteReference w:id="204"/>
      </w:r>
    </w:p>
    <w:p w14:paraId="5C039589" w14:textId="2A5FCB9C" w:rsidR="008E13BD" w:rsidRDefault="008E13BD">
      <w:pPr>
        <w:rPr>
          <w:sz w:val="24"/>
          <w:szCs w:val="24"/>
        </w:rPr>
      </w:pPr>
      <w:r w:rsidRPr="002C0DC4">
        <w:rPr>
          <w:sz w:val="24"/>
          <w:szCs w:val="24"/>
          <w:u w:val="single"/>
        </w:rPr>
        <w:t>Zutaten</w:t>
      </w:r>
      <w:r>
        <w:rPr>
          <w:sz w:val="24"/>
          <w:szCs w:val="24"/>
        </w:rPr>
        <w:t xml:space="preserve"> </w:t>
      </w:r>
      <w:r w:rsidR="002C0DC4">
        <w:rPr>
          <w:sz w:val="24"/>
          <w:szCs w:val="24"/>
        </w:rPr>
        <w:t>(</w:t>
      </w:r>
      <w:r>
        <w:rPr>
          <w:sz w:val="24"/>
          <w:szCs w:val="24"/>
        </w:rPr>
        <w:t>für 6 Portionen</w:t>
      </w:r>
      <w:r w:rsidR="002C0DC4">
        <w:rPr>
          <w:sz w:val="24"/>
          <w:szCs w:val="24"/>
        </w:rPr>
        <w:t>)</w:t>
      </w:r>
    </w:p>
    <w:p w14:paraId="1BE76088" w14:textId="77777777" w:rsidR="008E13BD" w:rsidRDefault="008E13BD">
      <w:pPr>
        <w:rPr>
          <w:sz w:val="24"/>
          <w:szCs w:val="24"/>
        </w:rPr>
      </w:pPr>
      <w:r>
        <w:rPr>
          <w:sz w:val="24"/>
          <w:szCs w:val="24"/>
        </w:rPr>
        <w:t>500 g Fusilli</w:t>
      </w:r>
    </w:p>
    <w:p w14:paraId="7046EB2D" w14:textId="77777777" w:rsidR="008E13BD" w:rsidRDefault="008E13BD">
      <w:pPr>
        <w:rPr>
          <w:sz w:val="24"/>
          <w:szCs w:val="24"/>
        </w:rPr>
      </w:pPr>
      <w:r>
        <w:rPr>
          <w:sz w:val="24"/>
          <w:szCs w:val="24"/>
        </w:rPr>
        <w:t>200g blanchierte grüne Bohnen, in mundgerechte Stücke geschnitten</w:t>
      </w:r>
    </w:p>
    <w:p w14:paraId="3061DAC7" w14:textId="77777777" w:rsidR="008E13BD" w:rsidRDefault="008E13BD">
      <w:pPr>
        <w:rPr>
          <w:sz w:val="24"/>
          <w:szCs w:val="24"/>
        </w:rPr>
      </w:pPr>
      <w:r>
        <w:rPr>
          <w:sz w:val="24"/>
          <w:szCs w:val="24"/>
        </w:rPr>
        <w:t>2 rote Paprika, in dünne Streifen geschnitten</w:t>
      </w:r>
    </w:p>
    <w:p w14:paraId="61D649B1" w14:textId="77777777" w:rsidR="008E13BD" w:rsidRDefault="008E13BD">
      <w:pPr>
        <w:rPr>
          <w:sz w:val="24"/>
          <w:szCs w:val="24"/>
        </w:rPr>
      </w:pPr>
      <w:r>
        <w:rPr>
          <w:sz w:val="24"/>
          <w:szCs w:val="24"/>
        </w:rPr>
        <w:t>2 Frühlingszwiebeln, in Röllchen geschnitten</w:t>
      </w:r>
    </w:p>
    <w:p w14:paraId="4B7A95D4" w14:textId="5916B8B8" w:rsidR="008E13BD" w:rsidRDefault="008E13BD">
      <w:pPr>
        <w:rPr>
          <w:sz w:val="24"/>
          <w:szCs w:val="24"/>
        </w:rPr>
      </w:pPr>
      <w:r>
        <w:rPr>
          <w:sz w:val="24"/>
          <w:szCs w:val="24"/>
        </w:rPr>
        <w:t>425 g Dosenthunfisch in Öl</w:t>
      </w:r>
    </w:p>
    <w:p w14:paraId="57B94009" w14:textId="65E1114A" w:rsidR="008E13BD" w:rsidRDefault="008E13BD">
      <w:pPr>
        <w:rPr>
          <w:sz w:val="24"/>
          <w:szCs w:val="24"/>
        </w:rPr>
      </w:pPr>
      <w:r>
        <w:rPr>
          <w:sz w:val="24"/>
          <w:szCs w:val="24"/>
        </w:rPr>
        <w:t>2 EL Öl</w:t>
      </w:r>
    </w:p>
    <w:p w14:paraId="066143CA" w14:textId="7374CB1C" w:rsidR="008E13BD" w:rsidRDefault="008E13BD">
      <w:pPr>
        <w:rPr>
          <w:sz w:val="24"/>
          <w:szCs w:val="24"/>
        </w:rPr>
      </w:pPr>
      <w:r>
        <w:rPr>
          <w:sz w:val="24"/>
          <w:szCs w:val="24"/>
        </w:rPr>
        <w:t>60 ml Weißweinessig</w:t>
      </w:r>
    </w:p>
    <w:p w14:paraId="62A0F1D2" w14:textId="0DB571A8" w:rsidR="008E13BD" w:rsidRDefault="008E13BD">
      <w:pPr>
        <w:rPr>
          <w:sz w:val="24"/>
          <w:szCs w:val="24"/>
        </w:rPr>
      </w:pPr>
      <w:r>
        <w:rPr>
          <w:sz w:val="24"/>
          <w:szCs w:val="24"/>
        </w:rPr>
        <w:t>1 EL Zitronensaft</w:t>
      </w:r>
    </w:p>
    <w:p w14:paraId="04D5E1E6" w14:textId="1AD54550" w:rsidR="008E13BD" w:rsidRDefault="008E13BD">
      <w:pPr>
        <w:rPr>
          <w:sz w:val="24"/>
          <w:szCs w:val="24"/>
        </w:rPr>
      </w:pPr>
      <w:r>
        <w:rPr>
          <w:sz w:val="24"/>
          <w:szCs w:val="24"/>
        </w:rPr>
        <w:t>1 Knoblauchzehe, zerdrückt</w:t>
      </w:r>
    </w:p>
    <w:p w14:paraId="02D0C0DE" w14:textId="61054CAC" w:rsidR="008E13BD" w:rsidRDefault="008E13BD">
      <w:pPr>
        <w:rPr>
          <w:sz w:val="24"/>
          <w:szCs w:val="24"/>
        </w:rPr>
      </w:pPr>
      <w:r>
        <w:rPr>
          <w:sz w:val="24"/>
          <w:szCs w:val="24"/>
        </w:rPr>
        <w:t>1 TL Zucker</w:t>
      </w:r>
    </w:p>
    <w:p w14:paraId="235B4D7C" w14:textId="1E145B75" w:rsidR="008E13BD" w:rsidRDefault="008E13BD">
      <w:pPr>
        <w:rPr>
          <w:sz w:val="24"/>
          <w:szCs w:val="24"/>
        </w:rPr>
      </w:pPr>
      <w:r>
        <w:rPr>
          <w:sz w:val="24"/>
          <w:szCs w:val="24"/>
        </w:rPr>
        <w:t>1 große Salatgurke, in dünne Scheiben geschnitten</w:t>
      </w:r>
    </w:p>
    <w:p w14:paraId="0E0556AC" w14:textId="09652551" w:rsidR="008E13BD" w:rsidRDefault="008E13BD">
      <w:pPr>
        <w:rPr>
          <w:sz w:val="24"/>
          <w:szCs w:val="24"/>
        </w:rPr>
      </w:pPr>
      <w:r>
        <w:rPr>
          <w:sz w:val="24"/>
          <w:szCs w:val="24"/>
        </w:rPr>
        <w:t>6 hartgekochte Eier, geviertelt</w:t>
      </w:r>
    </w:p>
    <w:p w14:paraId="0855535F" w14:textId="1D4C8F5D" w:rsidR="008E13BD" w:rsidRDefault="008E13BD">
      <w:pPr>
        <w:rPr>
          <w:sz w:val="24"/>
          <w:szCs w:val="24"/>
        </w:rPr>
      </w:pPr>
      <w:r>
        <w:rPr>
          <w:sz w:val="24"/>
          <w:szCs w:val="24"/>
        </w:rPr>
        <w:t>4 Tomaten, geachtelt</w:t>
      </w:r>
    </w:p>
    <w:p w14:paraId="1D24B0A3" w14:textId="1AE7F28E" w:rsidR="008E13BD" w:rsidRDefault="008E13BD">
      <w:pPr>
        <w:rPr>
          <w:sz w:val="24"/>
          <w:szCs w:val="24"/>
        </w:rPr>
      </w:pPr>
      <w:r>
        <w:rPr>
          <w:sz w:val="24"/>
          <w:szCs w:val="24"/>
        </w:rPr>
        <w:t>80 g schwarze Oliven</w:t>
      </w:r>
    </w:p>
    <w:p w14:paraId="4F50F399" w14:textId="6C263D52" w:rsidR="008E13BD" w:rsidRDefault="008E13BD">
      <w:pPr>
        <w:rPr>
          <w:sz w:val="24"/>
          <w:szCs w:val="24"/>
        </w:rPr>
      </w:pPr>
      <w:r>
        <w:rPr>
          <w:sz w:val="24"/>
          <w:szCs w:val="24"/>
        </w:rPr>
        <w:t>2 EL frisches Basilikum, feingezupft</w:t>
      </w:r>
    </w:p>
    <w:p w14:paraId="120B6103" w14:textId="59956B0F" w:rsidR="008E13BD" w:rsidRDefault="008E13BD">
      <w:pPr>
        <w:rPr>
          <w:sz w:val="24"/>
          <w:szCs w:val="24"/>
        </w:rPr>
      </w:pPr>
    </w:p>
    <w:p w14:paraId="5438F66A" w14:textId="71AAF87E" w:rsidR="008E13BD" w:rsidRDefault="008E13BD">
      <w:pPr>
        <w:rPr>
          <w:sz w:val="24"/>
          <w:szCs w:val="24"/>
        </w:rPr>
      </w:pPr>
      <w:r>
        <w:rPr>
          <w:sz w:val="24"/>
          <w:szCs w:val="24"/>
        </w:rPr>
        <w:t>Zubereitungszeit: 35 Minuten</w:t>
      </w:r>
    </w:p>
    <w:p w14:paraId="572D25C1" w14:textId="29D66748" w:rsidR="008E13BD" w:rsidRPr="008E13BD" w:rsidRDefault="008E13BD" w:rsidP="00B40E8C">
      <w:pPr>
        <w:pStyle w:val="ListParagraph"/>
        <w:numPr>
          <w:ilvl w:val="0"/>
          <w:numId w:val="474"/>
        </w:numPr>
        <w:spacing w:after="120"/>
        <w:ind w:left="714" w:hanging="357"/>
        <w:contextualSpacing w:val="0"/>
        <w:jc w:val="both"/>
        <w:rPr>
          <w:sz w:val="24"/>
          <w:szCs w:val="24"/>
        </w:rPr>
      </w:pPr>
      <w:r w:rsidRPr="008E13BD">
        <w:rPr>
          <w:sz w:val="24"/>
          <w:szCs w:val="24"/>
        </w:rPr>
        <w:t>Die Pasta al dente kochen, abtropfen, kalt abschrecken, abtropfen.</w:t>
      </w:r>
    </w:p>
    <w:p w14:paraId="2144EC15" w14:textId="0C592944" w:rsidR="008E13BD" w:rsidRPr="008E13BD" w:rsidRDefault="008E13BD" w:rsidP="00B40E8C">
      <w:pPr>
        <w:pStyle w:val="ListParagraph"/>
        <w:numPr>
          <w:ilvl w:val="0"/>
          <w:numId w:val="474"/>
        </w:numPr>
        <w:spacing w:after="120"/>
        <w:ind w:left="714" w:hanging="357"/>
        <w:contextualSpacing w:val="0"/>
        <w:jc w:val="both"/>
        <w:rPr>
          <w:sz w:val="24"/>
          <w:szCs w:val="24"/>
        </w:rPr>
      </w:pPr>
      <w:r w:rsidRPr="008E13BD">
        <w:rPr>
          <w:sz w:val="24"/>
          <w:szCs w:val="24"/>
        </w:rPr>
        <w:t xml:space="preserve">Die Pasta mit den Bohnen, Paprika und Frühlingszwiebeln in einer großen Schüssel mischen. Den Thunfisch abtropfen, das Öl auffangen und das Fleisch mit </w:t>
      </w:r>
      <w:r w:rsidR="00B01E40" w:rsidRPr="008E13BD">
        <w:rPr>
          <w:sz w:val="24"/>
          <w:szCs w:val="24"/>
        </w:rPr>
        <w:t>einer</w:t>
      </w:r>
      <w:r w:rsidRPr="008E13BD">
        <w:rPr>
          <w:sz w:val="24"/>
          <w:szCs w:val="24"/>
        </w:rPr>
        <w:t xml:space="preserve"> Gabel zerpflücken.</w:t>
      </w:r>
    </w:p>
    <w:p w14:paraId="1F8C40D6" w14:textId="06060B65" w:rsidR="008E13BD" w:rsidRPr="008E13BD" w:rsidRDefault="008E13BD" w:rsidP="00B40E8C">
      <w:pPr>
        <w:pStyle w:val="ListParagraph"/>
        <w:numPr>
          <w:ilvl w:val="0"/>
          <w:numId w:val="474"/>
        </w:numPr>
        <w:spacing w:after="120"/>
        <w:ind w:left="714" w:hanging="357"/>
        <w:contextualSpacing w:val="0"/>
        <w:jc w:val="both"/>
        <w:rPr>
          <w:sz w:val="24"/>
          <w:szCs w:val="24"/>
        </w:rPr>
      </w:pPr>
      <w:r w:rsidRPr="008E13BD">
        <w:rPr>
          <w:sz w:val="24"/>
          <w:szCs w:val="24"/>
        </w:rPr>
        <w:t>Das Marinieröl, das Öl, den Essig, den Zitronensaft und den Knoblauch mit dem Zucker in einem Schüttelbecher oder verschließbaren Gefäß 2 Minuten gut mengen.</w:t>
      </w:r>
    </w:p>
    <w:p w14:paraId="6C3B2AFE" w14:textId="67B5CF5C" w:rsidR="008E13BD" w:rsidRPr="008E13BD" w:rsidRDefault="008E13BD" w:rsidP="00B40E8C">
      <w:pPr>
        <w:pStyle w:val="ListParagraph"/>
        <w:numPr>
          <w:ilvl w:val="0"/>
          <w:numId w:val="474"/>
        </w:numPr>
        <w:spacing w:after="120"/>
        <w:ind w:left="714" w:hanging="357"/>
        <w:contextualSpacing w:val="0"/>
        <w:jc w:val="both"/>
        <w:rPr>
          <w:sz w:val="24"/>
          <w:szCs w:val="24"/>
        </w:rPr>
      </w:pPr>
      <w:r w:rsidRPr="008E13BD">
        <w:rPr>
          <w:sz w:val="24"/>
          <w:szCs w:val="24"/>
        </w:rPr>
        <w:t xml:space="preserve">Die Pasta </w:t>
      </w:r>
      <w:r w:rsidR="002A461F" w:rsidRPr="008E13BD">
        <w:rPr>
          <w:sz w:val="24"/>
          <w:szCs w:val="24"/>
        </w:rPr>
        <w:t>in</w:t>
      </w:r>
      <w:r w:rsidRPr="008E13BD">
        <w:rPr>
          <w:sz w:val="24"/>
          <w:szCs w:val="24"/>
        </w:rPr>
        <w:t xml:space="preserve"> die Mitte einer großen Servierplatte geben. Die Gurken, Eier und Tomaten entlang des Randes garnieren und mit der Hälfte des Dressings beträufeln. Den Thunfisch, die Oliven und das Basilikum über die Pasta träufeln. Mit dem restlichen Dressing beträufeln und servieren.</w:t>
      </w:r>
    </w:p>
    <w:p w14:paraId="021E98CC" w14:textId="6A847814" w:rsidR="000737CD" w:rsidRDefault="000737CD">
      <w:pPr>
        <w:rPr>
          <w:sz w:val="24"/>
          <w:szCs w:val="24"/>
        </w:rPr>
      </w:pPr>
      <w:r>
        <w:rPr>
          <w:sz w:val="24"/>
          <w:szCs w:val="24"/>
        </w:rPr>
        <w:br w:type="page"/>
      </w:r>
    </w:p>
    <w:p w14:paraId="76FF9225" w14:textId="217B4930" w:rsidR="008E13BD" w:rsidRDefault="000737CD" w:rsidP="007C4754">
      <w:pPr>
        <w:pStyle w:val="Heading2"/>
        <w:spacing w:after="240"/>
      </w:pPr>
      <w:r>
        <w:lastRenderedPageBreak/>
        <w:t>Pastasalat italienisch mit Huhn</w:t>
      </w:r>
      <w:r w:rsidR="005B1576">
        <w:rPr>
          <w:rStyle w:val="FootnoteReference"/>
        </w:rPr>
        <w:footnoteReference w:id="205"/>
      </w:r>
    </w:p>
    <w:p w14:paraId="2680FAFC" w14:textId="35E592EC" w:rsidR="000737CD" w:rsidRDefault="000737CD">
      <w:pPr>
        <w:rPr>
          <w:sz w:val="24"/>
          <w:szCs w:val="24"/>
        </w:rPr>
      </w:pPr>
      <w:r w:rsidRPr="007C4754">
        <w:rPr>
          <w:sz w:val="24"/>
          <w:szCs w:val="24"/>
          <w:u w:val="single"/>
        </w:rPr>
        <w:t>Zutaten</w:t>
      </w:r>
      <w:r>
        <w:rPr>
          <w:sz w:val="24"/>
          <w:szCs w:val="24"/>
        </w:rPr>
        <w:t xml:space="preserve"> </w:t>
      </w:r>
      <w:r w:rsidR="007C4754">
        <w:rPr>
          <w:sz w:val="24"/>
          <w:szCs w:val="24"/>
        </w:rPr>
        <w:t>(</w:t>
      </w:r>
      <w:r>
        <w:rPr>
          <w:sz w:val="24"/>
          <w:szCs w:val="24"/>
        </w:rPr>
        <w:t>für 8 Portionen</w:t>
      </w:r>
      <w:r w:rsidR="007C4754">
        <w:rPr>
          <w:sz w:val="24"/>
          <w:szCs w:val="24"/>
        </w:rPr>
        <w:t>):</w:t>
      </w:r>
    </w:p>
    <w:p w14:paraId="453544EA" w14:textId="27DD97E8" w:rsidR="000737CD" w:rsidRDefault="000737CD">
      <w:pPr>
        <w:rPr>
          <w:sz w:val="24"/>
          <w:szCs w:val="24"/>
        </w:rPr>
      </w:pPr>
      <w:r>
        <w:rPr>
          <w:sz w:val="24"/>
          <w:szCs w:val="24"/>
        </w:rPr>
        <w:t>3 Hühnerbrustfilets</w:t>
      </w:r>
    </w:p>
    <w:p w14:paraId="0322ADC1" w14:textId="6638DE01" w:rsidR="000737CD" w:rsidRDefault="000737CD">
      <w:pPr>
        <w:rPr>
          <w:sz w:val="24"/>
          <w:szCs w:val="24"/>
        </w:rPr>
      </w:pPr>
      <w:r>
        <w:rPr>
          <w:sz w:val="24"/>
          <w:szCs w:val="24"/>
        </w:rPr>
        <w:t>60 ml Zitronensaft</w:t>
      </w:r>
    </w:p>
    <w:p w14:paraId="5DDBDE0D" w14:textId="04981279" w:rsidR="000737CD" w:rsidRDefault="000737CD">
      <w:pPr>
        <w:rPr>
          <w:sz w:val="24"/>
          <w:szCs w:val="24"/>
        </w:rPr>
      </w:pPr>
      <w:r>
        <w:rPr>
          <w:sz w:val="24"/>
          <w:szCs w:val="24"/>
        </w:rPr>
        <w:t>1 Knoblauchzehe, zerdrückt</w:t>
      </w:r>
    </w:p>
    <w:p w14:paraId="590963A1" w14:textId="7D35DE58" w:rsidR="000737CD" w:rsidRDefault="000737CD">
      <w:pPr>
        <w:rPr>
          <w:sz w:val="24"/>
          <w:szCs w:val="24"/>
        </w:rPr>
      </w:pPr>
      <w:r>
        <w:rPr>
          <w:sz w:val="24"/>
          <w:szCs w:val="24"/>
        </w:rPr>
        <w:t>100 g Prosciutto, dünn aufgeschnitten</w:t>
      </w:r>
    </w:p>
    <w:p w14:paraId="169FBEE9" w14:textId="19F77DF5" w:rsidR="000737CD" w:rsidRDefault="000737CD">
      <w:pPr>
        <w:rPr>
          <w:sz w:val="24"/>
          <w:szCs w:val="24"/>
        </w:rPr>
      </w:pPr>
      <w:r>
        <w:rPr>
          <w:sz w:val="24"/>
          <w:szCs w:val="24"/>
        </w:rPr>
        <w:t>1 Salatgurke</w:t>
      </w:r>
    </w:p>
    <w:p w14:paraId="46A7F1FA" w14:textId="4F3B804A" w:rsidR="000737CD" w:rsidRDefault="000737CD">
      <w:pPr>
        <w:rPr>
          <w:sz w:val="24"/>
          <w:szCs w:val="24"/>
        </w:rPr>
      </w:pPr>
      <w:r>
        <w:rPr>
          <w:sz w:val="24"/>
          <w:szCs w:val="24"/>
        </w:rPr>
        <w:t>2 EL Steakpfeffer</w:t>
      </w:r>
    </w:p>
    <w:p w14:paraId="38B57C56" w14:textId="5DB098CE" w:rsidR="000737CD" w:rsidRDefault="000737CD">
      <w:pPr>
        <w:rPr>
          <w:sz w:val="24"/>
          <w:szCs w:val="24"/>
        </w:rPr>
      </w:pPr>
      <w:r>
        <w:rPr>
          <w:sz w:val="24"/>
          <w:szCs w:val="24"/>
        </w:rPr>
        <w:t>2 EL Olivenöl</w:t>
      </w:r>
    </w:p>
    <w:p w14:paraId="5AE30BCC" w14:textId="67929C63" w:rsidR="000737CD" w:rsidRDefault="000737CD">
      <w:pPr>
        <w:rPr>
          <w:sz w:val="24"/>
          <w:szCs w:val="24"/>
        </w:rPr>
      </w:pPr>
      <w:r>
        <w:rPr>
          <w:sz w:val="24"/>
          <w:szCs w:val="24"/>
        </w:rPr>
        <w:t>150 g Penne, gekocht</w:t>
      </w:r>
    </w:p>
    <w:p w14:paraId="7E8664F1" w14:textId="74D057E3" w:rsidR="000737CD" w:rsidRDefault="000737CD">
      <w:pPr>
        <w:rPr>
          <w:sz w:val="24"/>
          <w:szCs w:val="24"/>
        </w:rPr>
      </w:pPr>
      <w:r>
        <w:rPr>
          <w:sz w:val="24"/>
          <w:szCs w:val="24"/>
        </w:rPr>
        <w:t xml:space="preserve">80 g getrocknete Tomaten, </w:t>
      </w:r>
      <w:r w:rsidR="00B01E40">
        <w:rPr>
          <w:sz w:val="24"/>
          <w:szCs w:val="24"/>
        </w:rPr>
        <w:t>feingeschnitten</w:t>
      </w:r>
    </w:p>
    <w:p w14:paraId="7C5B62B9" w14:textId="67238EF9" w:rsidR="000737CD" w:rsidRDefault="000737CD">
      <w:pPr>
        <w:rPr>
          <w:sz w:val="24"/>
          <w:szCs w:val="24"/>
        </w:rPr>
      </w:pPr>
      <w:r>
        <w:rPr>
          <w:sz w:val="24"/>
          <w:szCs w:val="24"/>
        </w:rPr>
        <w:t xml:space="preserve">70 g schwarze Oliven, entsteint und </w:t>
      </w:r>
      <w:r w:rsidR="00B01E40">
        <w:rPr>
          <w:sz w:val="24"/>
          <w:szCs w:val="24"/>
        </w:rPr>
        <w:t>halbiert</w:t>
      </w:r>
    </w:p>
    <w:p w14:paraId="65D4B069" w14:textId="28CD46C9" w:rsidR="000737CD" w:rsidRDefault="000737CD">
      <w:pPr>
        <w:rPr>
          <w:sz w:val="24"/>
          <w:szCs w:val="24"/>
        </w:rPr>
      </w:pPr>
      <w:r>
        <w:rPr>
          <w:sz w:val="24"/>
          <w:szCs w:val="24"/>
        </w:rPr>
        <w:t xml:space="preserve">120 g eingelegte </w:t>
      </w:r>
      <w:r w:rsidR="00934F29">
        <w:rPr>
          <w:sz w:val="24"/>
          <w:szCs w:val="24"/>
        </w:rPr>
        <w:t>Artischocken</w:t>
      </w:r>
      <w:r>
        <w:rPr>
          <w:sz w:val="24"/>
          <w:szCs w:val="24"/>
        </w:rPr>
        <w:t>herzen, halbiert</w:t>
      </w:r>
    </w:p>
    <w:p w14:paraId="13D95219" w14:textId="1A0F4A07" w:rsidR="000737CD" w:rsidRDefault="000737CD">
      <w:pPr>
        <w:rPr>
          <w:sz w:val="24"/>
          <w:szCs w:val="24"/>
        </w:rPr>
      </w:pPr>
      <w:r>
        <w:rPr>
          <w:sz w:val="24"/>
          <w:szCs w:val="24"/>
        </w:rPr>
        <w:t>50 g frisch gehobelter Parmesan</w:t>
      </w:r>
    </w:p>
    <w:p w14:paraId="0B8B2597" w14:textId="5797BC8B" w:rsidR="000737CD" w:rsidRDefault="000737CD">
      <w:pPr>
        <w:rPr>
          <w:sz w:val="24"/>
          <w:szCs w:val="24"/>
        </w:rPr>
      </w:pPr>
    </w:p>
    <w:p w14:paraId="7328FDB4" w14:textId="049CE184" w:rsidR="000737CD" w:rsidRPr="007C4754" w:rsidRDefault="007C4754">
      <w:pPr>
        <w:rPr>
          <w:i/>
          <w:iCs/>
          <w:sz w:val="24"/>
          <w:szCs w:val="24"/>
        </w:rPr>
      </w:pPr>
      <w:r w:rsidRPr="007C4754">
        <w:rPr>
          <w:i/>
          <w:iCs/>
          <w:sz w:val="24"/>
          <w:szCs w:val="24"/>
        </w:rPr>
        <w:t xml:space="preserve">Für das </w:t>
      </w:r>
      <w:r w:rsidR="000737CD" w:rsidRPr="007C4754">
        <w:rPr>
          <w:i/>
          <w:iCs/>
          <w:sz w:val="24"/>
          <w:szCs w:val="24"/>
        </w:rPr>
        <w:t>Sahne- Basilikum-Dressing</w:t>
      </w:r>
      <w:r>
        <w:rPr>
          <w:i/>
          <w:iCs/>
          <w:sz w:val="24"/>
          <w:szCs w:val="24"/>
        </w:rPr>
        <w:t>:</w:t>
      </w:r>
    </w:p>
    <w:p w14:paraId="0720AA66" w14:textId="35F37797" w:rsidR="000737CD" w:rsidRDefault="000737CD">
      <w:pPr>
        <w:rPr>
          <w:sz w:val="24"/>
          <w:szCs w:val="24"/>
        </w:rPr>
      </w:pPr>
      <w:r>
        <w:rPr>
          <w:sz w:val="24"/>
          <w:szCs w:val="24"/>
        </w:rPr>
        <w:t>80 ml Olivenöl</w:t>
      </w:r>
    </w:p>
    <w:p w14:paraId="583FA9A1" w14:textId="4394AE5B" w:rsidR="000737CD" w:rsidRDefault="000737CD">
      <w:pPr>
        <w:rPr>
          <w:sz w:val="24"/>
          <w:szCs w:val="24"/>
        </w:rPr>
      </w:pPr>
      <w:r>
        <w:rPr>
          <w:sz w:val="24"/>
          <w:szCs w:val="24"/>
        </w:rPr>
        <w:t>1 EL Weißweinessig</w:t>
      </w:r>
    </w:p>
    <w:p w14:paraId="39F1BF56" w14:textId="568BAE69" w:rsidR="000737CD" w:rsidRDefault="000737CD">
      <w:pPr>
        <w:rPr>
          <w:sz w:val="24"/>
          <w:szCs w:val="24"/>
        </w:rPr>
      </w:pPr>
      <w:r>
        <w:rPr>
          <w:sz w:val="24"/>
          <w:szCs w:val="24"/>
        </w:rPr>
        <w:t>Eine Prise Steakpfeffer</w:t>
      </w:r>
    </w:p>
    <w:p w14:paraId="47AECCCF" w14:textId="526E6F1A" w:rsidR="000737CD" w:rsidRDefault="000737CD">
      <w:pPr>
        <w:rPr>
          <w:sz w:val="24"/>
          <w:szCs w:val="24"/>
        </w:rPr>
      </w:pPr>
      <w:r>
        <w:rPr>
          <w:sz w:val="24"/>
          <w:szCs w:val="24"/>
        </w:rPr>
        <w:t>1 TL Dijonsenf</w:t>
      </w:r>
    </w:p>
    <w:p w14:paraId="71A92371" w14:textId="4A4ED5D2" w:rsidR="000737CD" w:rsidRDefault="000737CD">
      <w:pPr>
        <w:rPr>
          <w:sz w:val="24"/>
          <w:szCs w:val="24"/>
        </w:rPr>
      </w:pPr>
      <w:r>
        <w:rPr>
          <w:sz w:val="24"/>
          <w:szCs w:val="24"/>
        </w:rPr>
        <w:t>3 TL Mondamin</w:t>
      </w:r>
    </w:p>
    <w:p w14:paraId="4D6DC389" w14:textId="6BE55C93" w:rsidR="000737CD" w:rsidRDefault="000737CD">
      <w:pPr>
        <w:rPr>
          <w:sz w:val="24"/>
          <w:szCs w:val="24"/>
        </w:rPr>
      </w:pPr>
      <w:r>
        <w:rPr>
          <w:sz w:val="24"/>
          <w:szCs w:val="24"/>
        </w:rPr>
        <w:t>170 ml Sahne</w:t>
      </w:r>
    </w:p>
    <w:p w14:paraId="591D76AD" w14:textId="784205B4" w:rsidR="000737CD" w:rsidRDefault="000737CD">
      <w:pPr>
        <w:rPr>
          <w:sz w:val="24"/>
          <w:szCs w:val="24"/>
        </w:rPr>
      </w:pPr>
      <w:r>
        <w:rPr>
          <w:sz w:val="24"/>
          <w:szCs w:val="24"/>
        </w:rPr>
        <w:t>20 g frisches Basilikum, feingezupft</w:t>
      </w:r>
    </w:p>
    <w:p w14:paraId="17E1BB16" w14:textId="49D2F5A9" w:rsidR="000737CD" w:rsidRDefault="000737CD">
      <w:pPr>
        <w:rPr>
          <w:sz w:val="24"/>
          <w:szCs w:val="24"/>
        </w:rPr>
      </w:pPr>
    </w:p>
    <w:p w14:paraId="3D2736DA" w14:textId="3ED30E4F" w:rsidR="000737CD" w:rsidRDefault="000737CD">
      <w:pPr>
        <w:rPr>
          <w:sz w:val="24"/>
          <w:szCs w:val="24"/>
        </w:rPr>
      </w:pPr>
      <w:r>
        <w:rPr>
          <w:sz w:val="24"/>
          <w:szCs w:val="24"/>
        </w:rPr>
        <w:t>Zubereitungszeit: 40 Minuten plus 3 Stunden Marinierzeit</w:t>
      </w:r>
    </w:p>
    <w:p w14:paraId="35CC5C38" w14:textId="2CC7F432" w:rsidR="000737CD" w:rsidRPr="00D0430A" w:rsidRDefault="000737CD" w:rsidP="00B40E8C">
      <w:pPr>
        <w:pStyle w:val="ListParagraph"/>
        <w:numPr>
          <w:ilvl w:val="0"/>
          <w:numId w:val="475"/>
        </w:numPr>
        <w:spacing w:after="120"/>
        <w:ind w:left="714" w:hanging="357"/>
        <w:contextualSpacing w:val="0"/>
        <w:jc w:val="both"/>
        <w:rPr>
          <w:sz w:val="24"/>
          <w:szCs w:val="24"/>
        </w:rPr>
      </w:pPr>
      <w:r w:rsidRPr="00D0430A">
        <w:rPr>
          <w:sz w:val="24"/>
          <w:szCs w:val="24"/>
        </w:rPr>
        <w:t>Die Filets von überschüssigem Fett und Sehnen befreien und mit einem Holzhammer oder einem Nudelholz vorsichtig flach drücken.</w:t>
      </w:r>
    </w:p>
    <w:p w14:paraId="0178B472" w14:textId="09A10AF4" w:rsidR="000737CD" w:rsidRPr="00D0430A" w:rsidRDefault="000737CD" w:rsidP="00B40E8C">
      <w:pPr>
        <w:pStyle w:val="ListParagraph"/>
        <w:numPr>
          <w:ilvl w:val="0"/>
          <w:numId w:val="475"/>
        </w:numPr>
        <w:spacing w:after="120"/>
        <w:ind w:left="714" w:hanging="357"/>
        <w:contextualSpacing w:val="0"/>
        <w:jc w:val="both"/>
        <w:rPr>
          <w:sz w:val="24"/>
          <w:szCs w:val="24"/>
        </w:rPr>
      </w:pPr>
      <w:r w:rsidRPr="00D0430A">
        <w:rPr>
          <w:sz w:val="24"/>
          <w:szCs w:val="24"/>
        </w:rPr>
        <w:lastRenderedPageBreak/>
        <w:t>Den Zitronensaft mit dem Knoblauch in einer Schüssel vermischen und das Fleisch damit von allen Seiten begießen</w:t>
      </w:r>
      <w:r w:rsidR="00730E83">
        <w:rPr>
          <w:sz w:val="24"/>
          <w:szCs w:val="24"/>
        </w:rPr>
        <w:t xml:space="preserve">. </w:t>
      </w:r>
      <w:r w:rsidRPr="00D0430A">
        <w:rPr>
          <w:sz w:val="24"/>
          <w:szCs w:val="24"/>
        </w:rPr>
        <w:t>Mit Klarsichtfolie bedeckt mindestens 3 Stunden oder aber über Nacht im Saft marini</w:t>
      </w:r>
      <w:r w:rsidR="00D0430A" w:rsidRPr="00D0430A">
        <w:rPr>
          <w:sz w:val="24"/>
          <w:szCs w:val="24"/>
        </w:rPr>
        <w:t>er</w:t>
      </w:r>
      <w:r w:rsidRPr="00D0430A">
        <w:rPr>
          <w:sz w:val="24"/>
          <w:szCs w:val="24"/>
        </w:rPr>
        <w:t>en. Dabei gelegentlich wenden</w:t>
      </w:r>
      <w:r w:rsidR="007C4754">
        <w:rPr>
          <w:sz w:val="24"/>
          <w:szCs w:val="24"/>
        </w:rPr>
        <w:t>.</w:t>
      </w:r>
    </w:p>
    <w:p w14:paraId="7BE19113" w14:textId="64B5816C" w:rsidR="000737CD" w:rsidRPr="00D0430A" w:rsidRDefault="000737CD" w:rsidP="00B40E8C">
      <w:pPr>
        <w:pStyle w:val="ListParagraph"/>
        <w:numPr>
          <w:ilvl w:val="0"/>
          <w:numId w:val="475"/>
        </w:numPr>
        <w:spacing w:after="120"/>
        <w:contextualSpacing w:val="0"/>
        <w:jc w:val="both"/>
        <w:rPr>
          <w:sz w:val="24"/>
          <w:szCs w:val="24"/>
        </w:rPr>
      </w:pPr>
      <w:r w:rsidRPr="00D0430A">
        <w:rPr>
          <w:sz w:val="24"/>
          <w:szCs w:val="24"/>
        </w:rPr>
        <w:t xml:space="preserve">Den Prosciutto in dünne Streifen schneiden. Die </w:t>
      </w:r>
      <w:r w:rsidR="00D0430A" w:rsidRPr="00D0430A">
        <w:rPr>
          <w:sz w:val="24"/>
          <w:szCs w:val="24"/>
        </w:rPr>
        <w:t>G</w:t>
      </w:r>
      <w:r w:rsidRPr="00D0430A">
        <w:rPr>
          <w:sz w:val="24"/>
          <w:szCs w:val="24"/>
        </w:rPr>
        <w:t>urke längs halb</w:t>
      </w:r>
      <w:r w:rsidR="00D0430A" w:rsidRPr="00D0430A">
        <w:rPr>
          <w:sz w:val="24"/>
          <w:szCs w:val="24"/>
        </w:rPr>
        <w:t>ie</w:t>
      </w:r>
      <w:r w:rsidRPr="00D0430A">
        <w:rPr>
          <w:sz w:val="24"/>
          <w:szCs w:val="24"/>
        </w:rPr>
        <w:t xml:space="preserve">ren und in Scheiben schneiden. </w:t>
      </w:r>
    </w:p>
    <w:p w14:paraId="3653433B" w14:textId="6EDB0433" w:rsidR="000737CD" w:rsidRPr="00D0430A" w:rsidRDefault="000737CD" w:rsidP="00B40E8C">
      <w:pPr>
        <w:pStyle w:val="ListParagraph"/>
        <w:numPr>
          <w:ilvl w:val="0"/>
          <w:numId w:val="475"/>
        </w:numPr>
        <w:spacing w:after="120"/>
        <w:contextualSpacing w:val="0"/>
        <w:jc w:val="both"/>
        <w:rPr>
          <w:sz w:val="24"/>
          <w:szCs w:val="24"/>
        </w:rPr>
      </w:pPr>
      <w:r w:rsidRPr="00D0430A">
        <w:rPr>
          <w:sz w:val="24"/>
          <w:szCs w:val="24"/>
        </w:rPr>
        <w:t>Die Filets abtropfen und m Steakpfeffer wälzen. Das Öl in ei</w:t>
      </w:r>
      <w:r w:rsidR="00D0430A" w:rsidRPr="00D0430A">
        <w:rPr>
          <w:sz w:val="24"/>
          <w:szCs w:val="24"/>
        </w:rPr>
        <w:t>ne</w:t>
      </w:r>
      <w:r w:rsidRPr="00D0430A">
        <w:rPr>
          <w:sz w:val="24"/>
          <w:szCs w:val="24"/>
        </w:rPr>
        <w:t>r großen gusseisernen Pfanne erhitzen und darin das Fleisch 4 Minuten auf jeder Seite leicht anbräunen lassen, bis es gar ist. Vom Herd nehmen, abkühlen lassen und klein schneiden.</w:t>
      </w:r>
    </w:p>
    <w:p w14:paraId="41A3DBBF" w14:textId="5A6E34E5" w:rsidR="000737CD" w:rsidRPr="00D0430A" w:rsidRDefault="000737CD" w:rsidP="00B40E8C">
      <w:pPr>
        <w:pStyle w:val="ListParagraph"/>
        <w:numPr>
          <w:ilvl w:val="0"/>
          <w:numId w:val="475"/>
        </w:numPr>
        <w:spacing w:after="120"/>
        <w:contextualSpacing w:val="0"/>
        <w:jc w:val="both"/>
        <w:rPr>
          <w:sz w:val="24"/>
          <w:szCs w:val="24"/>
        </w:rPr>
      </w:pPr>
      <w:r w:rsidRPr="00D0430A">
        <w:rPr>
          <w:sz w:val="24"/>
          <w:szCs w:val="24"/>
        </w:rPr>
        <w:t xml:space="preserve">Für das Sahnedressing, das Öl, den Weißweinessig, den Pfeffer und en Senf in einem mittelgroßen </w:t>
      </w:r>
      <w:r w:rsidR="00D0430A" w:rsidRPr="00D0430A">
        <w:rPr>
          <w:sz w:val="24"/>
          <w:szCs w:val="24"/>
        </w:rPr>
        <w:t>T</w:t>
      </w:r>
      <w:r w:rsidRPr="00D0430A">
        <w:rPr>
          <w:sz w:val="24"/>
          <w:szCs w:val="24"/>
        </w:rPr>
        <w:t>opf mengen. Das Mondamin in 80 ml Wasser auflösen und glatt sch</w:t>
      </w:r>
      <w:r w:rsidR="00D0430A" w:rsidRPr="00D0430A">
        <w:rPr>
          <w:sz w:val="24"/>
          <w:szCs w:val="24"/>
        </w:rPr>
        <w:t>la</w:t>
      </w:r>
      <w:r w:rsidRPr="00D0430A">
        <w:rPr>
          <w:sz w:val="24"/>
          <w:szCs w:val="24"/>
        </w:rPr>
        <w:t>gen. Bei mittlerer Hitze 2 Minuten mit dem Schneebesen einrühren, bis die Sauce aufkocht und andickt. Die Sahne angießen, das Basilikum untermischen und mit Salz abschmecken. Die Sauce gleichmäßig erwärmen.</w:t>
      </w:r>
    </w:p>
    <w:p w14:paraId="41833352" w14:textId="2C8E4B10" w:rsidR="000737CD" w:rsidRPr="00D0430A" w:rsidRDefault="00D0430A" w:rsidP="00B40E8C">
      <w:pPr>
        <w:pStyle w:val="ListParagraph"/>
        <w:numPr>
          <w:ilvl w:val="0"/>
          <w:numId w:val="475"/>
        </w:numPr>
        <w:spacing w:after="120"/>
        <w:contextualSpacing w:val="0"/>
        <w:jc w:val="both"/>
        <w:rPr>
          <w:sz w:val="24"/>
          <w:szCs w:val="24"/>
        </w:rPr>
      </w:pPr>
      <w:r w:rsidRPr="00D0430A">
        <w:rPr>
          <w:sz w:val="24"/>
          <w:szCs w:val="24"/>
        </w:rPr>
        <w:t>Nun di</w:t>
      </w:r>
      <w:r w:rsidR="000737CD" w:rsidRPr="00D0430A">
        <w:rPr>
          <w:sz w:val="24"/>
          <w:szCs w:val="24"/>
        </w:rPr>
        <w:t>e Pasta, das Fleisch, die Gurke, den Prosciutto, die getrocknete</w:t>
      </w:r>
      <w:r w:rsidRPr="00D0430A">
        <w:rPr>
          <w:sz w:val="24"/>
          <w:szCs w:val="24"/>
        </w:rPr>
        <w:t>n Toma</w:t>
      </w:r>
      <w:r w:rsidR="000737CD" w:rsidRPr="00D0430A">
        <w:rPr>
          <w:sz w:val="24"/>
          <w:szCs w:val="24"/>
        </w:rPr>
        <w:t>ten,</w:t>
      </w:r>
      <w:r w:rsidRPr="00D0430A">
        <w:rPr>
          <w:sz w:val="24"/>
          <w:szCs w:val="24"/>
        </w:rPr>
        <w:t xml:space="preserve"> </w:t>
      </w:r>
      <w:r w:rsidR="000737CD" w:rsidRPr="00D0430A">
        <w:rPr>
          <w:sz w:val="24"/>
          <w:szCs w:val="24"/>
        </w:rPr>
        <w:t>die Olive</w:t>
      </w:r>
      <w:r w:rsidRPr="00D0430A">
        <w:rPr>
          <w:sz w:val="24"/>
          <w:szCs w:val="24"/>
        </w:rPr>
        <w:t>n</w:t>
      </w:r>
      <w:r w:rsidR="000737CD" w:rsidRPr="00D0430A">
        <w:rPr>
          <w:sz w:val="24"/>
          <w:szCs w:val="24"/>
        </w:rPr>
        <w:t xml:space="preserve"> und die Artischockenherzen in ei</w:t>
      </w:r>
      <w:r w:rsidRPr="00D0430A">
        <w:rPr>
          <w:sz w:val="24"/>
          <w:szCs w:val="24"/>
        </w:rPr>
        <w:t>ne</w:t>
      </w:r>
      <w:r w:rsidR="000737CD" w:rsidRPr="00D0430A">
        <w:rPr>
          <w:sz w:val="24"/>
          <w:szCs w:val="24"/>
        </w:rPr>
        <w:t>r großen Salatschüssel mit dem warmen Dressing übergießen und gut unterheben. Der Salat kann kalt oder warm serviert werden. Mit Parmesanhobeln gar</w:t>
      </w:r>
      <w:r w:rsidRPr="00D0430A">
        <w:rPr>
          <w:sz w:val="24"/>
          <w:szCs w:val="24"/>
        </w:rPr>
        <w:t>n</w:t>
      </w:r>
      <w:r w:rsidR="000737CD" w:rsidRPr="00D0430A">
        <w:rPr>
          <w:sz w:val="24"/>
          <w:szCs w:val="24"/>
        </w:rPr>
        <w:t>ieren.</w:t>
      </w:r>
    </w:p>
    <w:p w14:paraId="0C7F4A61" w14:textId="77777777" w:rsidR="008E13BD" w:rsidRPr="008E13BD" w:rsidRDefault="008E13BD">
      <w:pPr>
        <w:rPr>
          <w:sz w:val="24"/>
          <w:szCs w:val="24"/>
        </w:rPr>
      </w:pPr>
    </w:p>
    <w:p w14:paraId="6DA96DCD" w14:textId="77777777" w:rsidR="00596896" w:rsidRDefault="00596896">
      <w:pPr>
        <w:rPr>
          <w:sz w:val="24"/>
          <w:szCs w:val="24"/>
        </w:rPr>
      </w:pPr>
      <w:r>
        <w:rPr>
          <w:sz w:val="24"/>
          <w:szCs w:val="24"/>
        </w:rPr>
        <w:br w:type="page"/>
      </w:r>
    </w:p>
    <w:p w14:paraId="1D96B26B" w14:textId="64B474E5" w:rsidR="00596896" w:rsidRDefault="00596896" w:rsidP="005D0075">
      <w:pPr>
        <w:pStyle w:val="Heading2"/>
        <w:spacing w:after="240"/>
      </w:pPr>
      <w:r>
        <w:lastRenderedPageBreak/>
        <w:t>Zitisalat mit Zitrone und Datteln</w:t>
      </w:r>
      <w:r w:rsidR="00AE4FAA">
        <w:rPr>
          <w:rStyle w:val="FootnoteReference"/>
        </w:rPr>
        <w:footnoteReference w:id="206"/>
      </w:r>
      <w:r>
        <w:t xml:space="preserve"> </w:t>
      </w:r>
    </w:p>
    <w:p w14:paraId="728BE140" w14:textId="775D5CDD" w:rsidR="00596896" w:rsidRDefault="00596896">
      <w:pPr>
        <w:rPr>
          <w:sz w:val="24"/>
          <w:szCs w:val="24"/>
        </w:rPr>
      </w:pPr>
      <w:r w:rsidRPr="005D0075">
        <w:rPr>
          <w:sz w:val="24"/>
          <w:szCs w:val="24"/>
          <w:u w:val="single"/>
        </w:rPr>
        <w:t>Zutaten</w:t>
      </w:r>
      <w:r>
        <w:rPr>
          <w:sz w:val="24"/>
          <w:szCs w:val="24"/>
        </w:rPr>
        <w:t xml:space="preserve"> für 4 – 6 Personen</w:t>
      </w:r>
      <w:r w:rsidR="005D0075">
        <w:rPr>
          <w:sz w:val="24"/>
          <w:szCs w:val="24"/>
        </w:rPr>
        <w:t>:</w:t>
      </w:r>
    </w:p>
    <w:p w14:paraId="273A2392" w14:textId="03BA7051" w:rsidR="00596896" w:rsidRDefault="00596896">
      <w:pPr>
        <w:rPr>
          <w:sz w:val="24"/>
          <w:szCs w:val="24"/>
        </w:rPr>
      </w:pPr>
      <w:r>
        <w:rPr>
          <w:sz w:val="24"/>
          <w:szCs w:val="24"/>
        </w:rPr>
        <w:t>350 getrocknete Datteln, entsteint und halbiert</w:t>
      </w:r>
    </w:p>
    <w:p w14:paraId="0B67062B" w14:textId="77777777" w:rsidR="00596896" w:rsidRDefault="00596896">
      <w:pPr>
        <w:rPr>
          <w:sz w:val="24"/>
          <w:szCs w:val="24"/>
        </w:rPr>
      </w:pPr>
      <w:r>
        <w:rPr>
          <w:sz w:val="24"/>
          <w:szCs w:val="24"/>
        </w:rPr>
        <w:t>380 ml Portwein</w:t>
      </w:r>
    </w:p>
    <w:p w14:paraId="41AE628A" w14:textId="77777777" w:rsidR="00596896" w:rsidRDefault="00596896">
      <w:pPr>
        <w:rPr>
          <w:sz w:val="24"/>
          <w:szCs w:val="24"/>
        </w:rPr>
      </w:pPr>
      <w:r>
        <w:rPr>
          <w:sz w:val="24"/>
          <w:szCs w:val="24"/>
        </w:rPr>
        <w:t>380 g Ziti</w:t>
      </w:r>
    </w:p>
    <w:p w14:paraId="64C95E28" w14:textId="77777777" w:rsidR="00596896" w:rsidRDefault="00596896">
      <w:pPr>
        <w:rPr>
          <w:sz w:val="24"/>
          <w:szCs w:val="24"/>
        </w:rPr>
      </w:pPr>
      <w:r>
        <w:rPr>
          <w:sz w:val="24"/>
          <w:szCs w:val="24"/>
        </w:rPr>
        <w:t>60 ml Balsamicoessig</w:t>
      </w:r>
    </w:p>
    <w:p w14:paraId="06039521" w14:textId="77777777" w:rsidR="00596896" w:rsidRDefault="00596896">
      <w:pPr>
        <w:rPr>
          <w:sz w:val="24"/>
          <w:szCs w:val="24"/>
        </w:rPr>
      </w:pPr>
      <w:r>
        <w:rPr>
          <w:sz w:val="24"/>
          <w:szCs w:val="24"/>
        </w:rPr>
        <w:t>150 g Rucola, geputzt</w:t>
      </w:r>
    </w:p>
    <w:p w14:paraId="453FEC0A" w14:textId="77777777" w:rsidR="00596896" w:rsidRDefault="00596896">
      <w:pPr>
        <w:rPr>
          <w:sz w:val="24"/>
          <w:szCs w:val="24"/>
        </w:rPr>
      </w:pPr>
      <w:r>
        <w:rPr>
          <w:sz w:val="24"/>
          <w:szCs w:val="24"/>
        </w:rPr>
        <w:t>Schale von 3 Zitronen, in feine Streifen gezogen</w:t>
      </w:r>
    </w:p>
    <w:p w14:paraId="1F76230D" w14:textId="77777777" w:rsidR="00596896" w:rsidRDefault="00596896">
      <w:pPr>
        <w:rPr>
          <w:sz w:val="24"/>
          <w:szCs w:val="24"/>
        </w:rPr>
      </w:pPr>
      <w:r>
        <w:rPr>
          <w:sz w:val="24"/>
          <w:szCs w:val="24"/>
        </w:rPr>
        <w:t>1 -2 EL Zitronensaft</w:t>
      </w:r>
    </w:p>
    <w:p w14:paraId="296BC81C" w14:textId="77777777" w:rsidR="00596896" w:rsidRDefault="00596896">
      <w:pPr>
        <w:rPr>
          <w:sz w:val="24"/>
          <w:szCs w:val="24"/>
        </w:rPr>
      </w:pPr>
    </w:p>
    <w:p w14:paraId="4038BAC0" w14:textId="77777777" w:rsidR="00596896" w:rsidRDefault="00596896">
      <w:pPr>
        <w:rPr>
          <w:sz w:val="24"/>
          <w:szCs w:val="24"/>
        </w:rPr>
      </w:pPr>
      <w:r>
        <w:rPr>
          <w:sz w:val="24"/>
          <w:szCs w:val="24"/>
        </w:rPr>
        <w:t>Zubereitungszeit: 45 Minuten</w:t>
      </w:r>
    </w:p>
    <w:p w14:paraId="09E3FA3D" w14:textId="0365990A" w:rsidR="00596896" w:rsidRPr="00596896" w:rsidRDefault="00596896" w:rsidP="00B40E8C">
      <w:pPr>
        <w:pStyle w:val="ListParagraph"/>
        <w:numPr>
          <w:ilvl w:val="0"/>
          <w:numId w:val="476"/>
        </w:numPr>
        <w:spacing w:after="120"/>
        <w:ind w:left="714" w:hanging="357"/>
        <w:contextualSpacing w:val="0"/>
        <w:jc w:val="both"/>
        <w:rPr>
          <w:sz w:val="24"/>
          <w:szCs w:val="24"/>
        </w:rPr>
      </w:pPr>
      <w:r w:rsidRPr="00596896">
        <w:rPr>
          <w:sz w:val="24"/>
          <w:szCs w:val="24"/>
        </w:rPr>
        <w:t xml:space="preserve">Die Datteln und den Portwein in einem Topf aufkochen lassen. Bei niedriger Hitze 10 Minuten köcheln lassen. Die Datteln abseihen und den Port reservieren. </w:t>
      </w:r>
      <w:r w:rsidR="002A461F" w:rsidRPr="00596896">
        <w:rPr>
          <w:sz w:val="24"/>
          <w:szCs w:val="24"/>
        </w:rPr>
        <w:t>Beiseitestellen</w:t>
      </w:r>
      <w:r w:rsidRPr="00596896">
        <w:rPr>
          <w:sz w:val="24"/>
          <w:szCs w:val="24"/>
        </w:rPr>
        <w:t xml:space="preserve"> und abkühlen lassen.</w:t>
      </w:r>
    </w:p>
    <w:p w14:paraId="21764402" w14:textId="5C32A69D" w:rsidR="00596896" w:rsidRPr="00596896" w:rsidRDefault="00596896" w:rsidP="00B40E8C">
      <w:pPr>
        <w:pStyle w:val="ListParagraph"/>
        <w:numPr>
          <w:ilvl w:val="0"/>
          <w:numId w:val="476"/>
        </w:numPr>
        <w:spacing w:after="120"/>
        <w:ind w:left="714" w:hanging="357"/>
        <w:contextualSpacing w:val="0"/>
        <w:jc w:val="both"/>
        <w:rPr>
          <w:sz w:val="24"/>
          <w:szCs w:val="24"/>
        </w:rPr>
      </w:pPr>
      <w:r w:rsidRPr="00596896">
        <w:rPr>
          <w:sz w:val="24"/>
          <w:szCs w:val="24"/>
        </w:rPr>
        <w:t xml:space="preserve">Die Ziti in einem großen Topf al dente kochen. Abtropfen, </w:t>
      </w:r>
      <w:r w:rsidR="002A461F" w:rsidRPr="00596896">
        <w:rPr>
          <w:sz w:val="24"/>
          <w:szCs w:val="24"/>
        </w:rPr>
        <w:t>kalt</w:t>
      </w:r>
      <w:r w:rsidRPr="00596896">
        <w:rPr>
          <w:sz w:val="24"/>
          <w:szCs w:val="24"/>
        </w:rPr>
        <w:t xml:space="preserve"> abschrecken und wieder abtropfen lassen. Abkühlen lassen.</w:t>
      </w:r>
    </w:p>
    <w:p w14:paraId="53D35500" w14:textId="77777777" w:rsidR="00596896" w:rsidRPr="00596896" w:rsidRDefault="00596896" w:rsidP="00B40E8C">
      <w:pPr>
        <w:pStyle w:val="ListParagraph"/>
        <w:numPr>
          <w:ilvl w:val="0"/>
          <w:numId w:val="476"/>
        </w:numPr>
        <w:spacing w:after="120"/>
        <w:ind w:left="714" w:hanging="357"/>
        <w:contextualSpacing w:val="0"/>
        <w:jc w:val="both"/>
        <w:rPr>
          <w:sz w:val="24"/>
          <w:szCs w:val="24"/>
        </w:rPr>
      </w:pPr>
      <w:r w:rsidRPr="00596896">
        <w:rPr>
          <w:sz w:val="24"/>
          <w:szCs w:val="24"/>
        </w:rPr>
        <w:t>Den Balsamicoessig mit dem Port, dem Zitronensaft und dem Olivenöl in einer Schüssel verschlagen und nach Geschmack mit etwas Zucker süßen.</w:t>
      </w:r>
    </w:p>
    <w:p w14:paraId="01F9AA35" w14:textId="77777777" w:rsidR="00596896" w:rsidRDefault="00596896" w:rsidP="00B40E8C">
      <w:pPr>
        <w:pStyle w:val="ListParagraph"/>
        <w:numPr>
          <w:ilvl w:val="0"/>
          <w:numId w:val="476"/>
        </w:numPr>
        <w:spacing w:after="120"/>
        <w:ind w:left="714" w:hanging="357"/>
        <w:contextualSpacing w:val="0"/>
        <w:jc w:val="both"/>
        <w:rPr>
          <w:sz w:val="24"/>
          <w:szCs w:val="24"/>
        </w:rPr>
      </w:pPr>
      <w:r w:rsidRPr="00596896">
        <w:rPr>
          <w:sz w:val="24"/>
          <w:szCs w:val="24"/>
        </w:rPr>
        <w:t xml:space="preserve">Das Dressing über die Pasta, die Datteln und die Zitronenschale gießen und gut unterheben. Der Salat schmeckt übrigens auch warm sehr gut. </w:t>
      </w:r>
    </w:p>
    <w:p w14:paraId="23C994CA" w14:textId="77777777" w:rsidR="00573327" w:rsidRDefault="00573327">
      <w:pPr>
        <w:rPr>
          <w:sz w:val="24"/>
          <w:szCs w:val="24"/>
        </w:rPr>
      </w:pPr>
    </w:p>
    <w:p w14:paraId="37B6E38A" w14:textId="379F1895" w:rsidR="00596896" w:rsidRDefault="00573327" w:rsidP="00573327">
      <w:pPr>
        <w:ind w:left="1416" w:hanging="1416"/>
        <w:rPr>
          <w:sz w:val="24"/>
          <w:szCs w:val="24"/>
        </w:rPr>
      </w:pPr>
      <w:r>
        <w:rPr>
          <w:sz w:val="24"/>
          <w:szCs w:val="24"/>
        </w:rPr>
        <w:t>Kommentar:</w:t>
      </w:r>
      <w:r>
        <w:rPr>
          <w:sz w:val="24"/>
          <w:szCs w:val="24"/>
        </w:rPr>
        <w:tab/>
        <w:t xml:space="preserve"> Ziti sind dicke Maccharoni. Und ich liebe dicke Maccharoni. Mag ich viel mehr als Spaghetti</w:t>
      </w:r>
      <w:r w:rsidRPr="00573327">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sidR="008F0924">
        <w:rPr>
          <w:sz w:val="24"/>
          <w:szCs w:val="24"/>
        </w:rPr>
        <w:t>Und ich liebe Datteln. Also: mein Salat.</w:t>
      </w:r>
      <w:r w:rsidR="00596896">
        <w:rPr>
          <w:sz w:val="24"/>
          <w:szCs w:val="24"/>
        </w:rPr>
        <w:br w:type="page"/>
      </w:r>
    </w:p>
    <w:p w14:paraId="6B95D3A6" w14:textId="36B6E287" w:rsidR="00596896" w:rsidRDefault="00596896" w:rsidP="005D0075">
      <w:pPr>
        <w:pStyle w:val="Heading2"/>
        <w:spacing w:after="240"/>
      </w:pPr>
      <w:r>
        <w:lastRenderedPageBreak/>
        <w:t>Toskanischer Pastasalat</w:t>
      </w:r>
      <w:r w:rsidR="008F0924">
        <w:rPr>
          <w:rStyle w:val="FootnoteReference"/>
        </w:rPr>
        <w:footnoteReference w:id="207"/>
      </w:r>
      <w:r>
        <w:t xml:space="preserve"> </w:t>
      </w:r>
    </w:p>
    <w:p w14:paraId="79E97DB2" w14:textId="600B8C6A" w:rsidR="00596896" w:rsidRDefault="00596896" w:rsidP="00596896">
      <w:pPr>
        <w:jc w:val="both"/>
        <w:rPr>
          <w:sz w:val="24"/>
          <w:szCs w:val="24"/>
        </w:rPr>
      </w:pPr>
      <w:r w:rsidRPr="00E13AD9">
        <w:rPr>
          <w:sz w:val="24"/>
          <w:szCs w:val="24"/>
          <w:u w:val="single"/>
        </w:rPr>
        <w:t>Zutaten</w:t>
      </w:r>
      <w:r>
        <w:rPr>
          <w:sz w:val="24"/>
          <w:szCs w:val="24"/>
        </w:rPr>
        <w:t xml:space="preserve"> </w:t>
      </w:r>
      <w:r w:rsidR="00E13AD9">
        <w:rPr>
          <w:sz w:val="24"/>
          <w:szCs w:val="24"/>
        </w:rPr>
        <w:t>(</w:t>
      </w:r>
      <w:r>
        <w:rPr>
          <w:sz w:val="24"/>
          <w:szCs w:val="24"/>
        </w:rPr>
        <w:t>für 6 Portionen</w:t>
      </w:r>
      <w:r w:rsidR="00E13AD9">
        <w:rPr>
          <w:sz w:val="24"/>
          <w:szCs w:val="24"/>
        </w:rPr>
        <w:t>):</w:t>
      </w:r>
    </w:p>
    <w:p w14:paraId="006B24CF" w14:textId="77777777" w:rsidR="00596896" w:rsidRDefault="00596896" w:rsidP="00596896">
      <w:pPr>
        <w:jc w:val="both"/>
        <w:rPr>
          <w:sz w:val="24"/>
          <w:szCs w:val="24"/>
        </w:rPr>
      </w:pPr>
      <w:r>
        <w:rPr>
          <w:sz w:val="24"/>
          <w:szCs w:val="24"/>
        </w:rPr>
        <w:t>500 g Rigatoni</w:t>
      </w:r>
    </w:p>
    <w:p w14:paraId="420C32B5" w14:textId="77777777" w:rsidR="00596896" w:rsidRDefault="00596896" w:rsidP="00596896">
      <w:pPr>
        <w:jc w:val="both"/>
        <w:rPr>
          <w:sz w:val="24"/>
          <w:szCs w:val="24"/>
        </w:rPr>
      </w:pPr>
      <w:r>
        <w:rPr>
          <w:sz w:val="24"/>
          <w:szCs w:val="24"/>
        </w:rPr>
        <w:t>80 ml Olivenöl</w:t>
      </w:r>
    </w:p>
    <w:p w14:paraId="67084D5D" w14:textId="77777777" w:rsidR="00596896" w:rsidRDefault="00596896" w:rsidP="00596896">
      <w:pPr>
        <w:jc w:val="both"/>
        <w:rPr>
          <w:sz w:val="24"/>
          <w:szCs w:val="24"/>
        </w:rPr>
      </w:pPr>
      <w:r>
        <w:rPr>
          <w:sz w:val="24"/>
          <w:szCs w:val="24"/>
        </w:rPr>
        <w:t>1 Knoblauchzehe, zerdrückt</w:t>
      </w:r>
    </w:p>
    <w:p w14:paraId="5F8988D9" w14:textId="77777777" w:rsidR="00596896" w:rsidRDefault="00596896" w:rsidP="00596896">
      <w:pPr>
        <w:jc w:val="both"/>
        <w:rPr>
          <w:sz w:val="24"/>
          <w:szCs w:val="24"/>
        </w:rPr>
      </w:pPr>
      <w:r>
        <w:rPr>
          <w:sz w:val="24"/>
          <w:szCs w:val="24"/>
        </w:rPr>
        <w:t>1 EL Balsamicoessig</w:t>
      </w:r>
    </w:p>
    <w:p w14:paraId="6E28E473" w14:textId="487A4154" w:rsidR="00596896" w:rsidRDefault="00596896" w:rsidP="00596896">
      <w:pPr>
        <w:jc w:val="both"/>
        <w:rPr>
          <w:sz w:val="24"/>
          <w:szCs w:val="24"/>
        </w:rPr>
      </w:pPr>
      <w:r>
        <w:rPr>
          <w:sz w:val="24"/>
          <w:szCs w:val="24"/>
        </w:rPr>
        <w:t>425 g Artischockenherzen aus der Dose oder dem Glas, abgetropft und geviertelt</w:t>
      </w:r>
    </w:p>
    <w:p w14:paraId="07D96789" w14:textId="77777777" w:rsidR="00596896" w:rsidRDefault="00596896" w:rsidP="00596896">
      <w:pPr>
        <w:jc w:val="both"/>
        <w:rPr>
          <w:sz w:val="24"/>
          <w:szCs w:val="24"/>
        </w:rPr>
      </w:pPr>
      <w:r>
        <w:rPr>
          <w:sz w:val="24"/>
          <w:szCs w:val="24"/>
        </w:rPr>
        <w:t>8 Scheiben Prosciutto, dünn aufgeschnitten und gehackt</w:t>
      </w:r>
    </w:p>
    <w:p w14:paraId="7D8D3E09" w14:textId="77777777" w:rsidR="00596896" w:rsidRDefault="00596896" w:rsidP="00596896">
      <w:pPr>
        <w:jc w:val="both"/>
        <w:rPr>
          <w:sz w:val="24"/>
          <w:szCs w:val="24"/>
        </w:rPr>
      </w:pPr>
      <w:r>
        <w:rPr>
          <w:sz w:val="24"/>
          <w:szCs w:val="24"/>
        </w:rPr>
        <w:t>80 g getrocknete Tomaten in Öl, abgetropft und in dünne Scheiben geschnitten</w:t>
      </w:r>
    </w:p>
    <w:p w14:paraId="441B7335" w14:textId="77777777" w:rsidR="00596896" w:rsidRDefault="00596896" w:rsidP="00596896">
      <w:pPr>
        <w:jc w:val="both"/>
        <w:rPr>
          <w:sz w:val="24"/>
          <w:szCs w:val="24"/>
        </w:rPr>
      </w:pPr>
      <w:r>
        <w:rPr>
          <w:sz w:val="24"/>
          <w:szCs w:val="24"/>
        </w:rPr>
        <w:t>15 g Rucola, geputzt und gut abgetropft</w:t>
      </w:r>
    </w:p>
    <w:p w14:paraId="5C531CCF" w14:textId="77777777" w:rsidR="00596896" w:rsidRDefault="00596896" w:rsidP="00596896">
      <w:pPr>
        <w:jc w:val="both"/>
        <w:rPr>
          <w:sz w:val="24"/>
          <w:szCs w:val="24"/>
        </w:rPr>
      </w:pPr>
      <w:r>
        <w:rPr>
          <w:sz w:val="24"/>
          <w:szCs w:val="24"/>
        </w:rPr>
        <w:t>40 g Pinienkerne, leicht geröstet</w:t>
      </w:r>
    </w:p>
    <w:p w14:paraId="61E3F9E3" w14:textId="77777777" w:rsidR="00596896" w:rsidRDefault="00596896" w:rsidP="00596896">
      <w:pPr>
        <w:jc w:val="both"/>
        <w:rPr>
          <w:sz w:val="24"/>
          <w:szCs w:val="24"/>
        </w:rPr>
      </w:pPr>
      <w:r>
        <w:rPr>
          <w:sz w:val="24"/>
          <w:szCs w:val="24"/>
        </w:rPr>
        <w:t>50 g kleine schwarze Oliven</w:t>
      </w:r>
    </w:p>
    <w:p w14:paraId="5B5CF613" w14:textId="77777777" w:rsidR="00E13AD9" w:rsidRDefault="00E13AD9" w:rsidP="00596896">
      <w:pPr>
        <w:jc w:val="both"/>
        <w:rPr>
          <w:sz w:val="24"/>
          <w:szCs w:val="24"/>
        </w:rPr>
      </w:pPr>
    </w:p>
    <w:p w14:paraId="479D2AA3" w14:textId="71015669" w:rsidR="00596896" w:rsidRDefault="00596896" w:rsidP="00596896">
      <w:pPr>
        <w:jc w:val="both"/>
        <w:rPr>
          <w:sz w:val="24"/>
          <w:szCs w:val="24"/>
        </w:rPr>
      </w:pPr>
      <w:r>
        <w:rPr>
          <w:sz w:val="24"/>
          <w:szCs w:val="24"/>
        </w:rPr>
        <w:t>Zubereitungszeit: 30 Minuten</w:t>
      </w:r>
    </w:p>
    <w:p w14:paraId="6CAD5642" w14:textId="77777777" w:rsidR="00596896" w:rsidRPr="000A337D" w:rsidRDefault="00596896" w:rsidP="00B40E8C">
      <w:pPr>
        <w:pStyle w:val="ListParagraph"/>
        <w:numPr>
          <w:ilvl w:val="0"/>
          <w:numId w:val="477"/>
        </w:numPr>
        <w:spacing w:after="120"/>
        <w:ind w:left="714" w:hanging="357"/>
        <w:contextualSpacing w:val="0"/>
        <w:jc w:val="both"/>
        <w:rPr>
          <w:sz w:val="24"/>
          <w:szCs w:val="24"/>
        </w:rPr>
      </w:pPr>
      <w:r w:rsidRPr="000A337D">
        <w:rPr>
          <w:sz w:val="24"/>
          <w:szCs w:val="24"/>
        </w:rPr>
        <w:t>Die Rigatoni al dente kochen. Sorgfältig abtropfen und in eine große Salatschüssel geben.</w:t>
      </w:r>
    </w:p>
    <w:p w14:paraId="217C518F" w14:textId="7B08A279" w:rsidR="00596896" w:rsidRPr="000A337D" w:rsidRDefault="00596896" w:rsidP="00B40E8C">
      <w:pPr>
        <w:pStyle w:val="ListParagraph"/>
        <w:numPr>
          <w:ilvl w:val="0"/>
          <w:numId w:val="477"/>
        </w:numPr>
        <w:spacing w:after="120"/>
        <w:ind w:left="714" w:hanging="357"/>
        <w:contextualSpacing w:val="0"/>
        <w:jc w:val="both"/>
        <w:rPr>
          <w:sz w:val="24"/>
          <w:szCs w:val="24"/>
        </w:rPr>
      </w:pPr>
      <w:r w:rsidRPr="000A337D">
        <w:rPr>
          <w:sz w:val="24"/>
          <w:szCs w:val="24"/>
        </w:rPr>
        <w:t>Zwischenzeitlich das Öl, den Knoblauch und den Essig verschlagen.</w:t>
      </w:r>
      <w:r w:rsidR="000A337D" w:rsidRPr="000A337D">
        <w:rPr>
          <w:sz w:val="24"/>
          <w:szCs w:val="24"/>
        </w:rPr>
        <w:t xml:space="preserve"> Die Pinienkerne ohne Öl 2 – 3 Minuten bei mittlerer Hitze in der Pfanne goldgelb rösten. Anschließend etwas abkühlen lassen.</w:t>
      </w:r>
    </w:p>
    <w:p w14:paraId="172D28E9" w14:textId="1D256F25" w:rsidR="00596896" w:rsidRPr="000A337D" w:rsidRDefault="00596896" w:rsidP="00B40E8C">
      <w:pPr>
        <w:pStyle w:val="ListParagraph"/>
        <w:numPr>
          <w:ilvl w:val="0"/>
          <w:numId w:val="477"/>
        </w:numPr>
        <w:spacing w:after="120"/>
        <w:ind w:left="714" w:hanging="357"/>
        <w:contextualSpacing w:val="0"/>
        <w:jc w:val="both"/>
        <w:rPr>
          <w:sz w:val="24"/>
          <w:szCs w:val="24"/>
        </w:rPr>
      </w:pPr>
      <w:r w:rsidRPr="000A337D">
        <w:rPr>
          <w:sz w:val="24"/>
          <w:szCs w:val="24"/>
        </w:rPr>
        <w:t>Das Dressing über die warme Pasta gießen, unterheben und etwas abkühlen lassen. Die Artischockenherzen, den Schinken, die Tomaten, das Basilikum, den Rucola, die Pinienkerne und die Oliven zugeben.</w:t>
      </w:r>
    </w:p>
    <w:p w14:paraId="402595F7" w14:textId="0E408ACC" w:rsidR="00596896" w:rsidRPr="000A337D" w:rsidRDefault="00596896" w:rsidP="00B40E8C">
      <w:pPr>
        <w:pStyle w:val="ListParagraph"/>
        <w:numPr>
          <w:ilvl w:val="0"/>
          <w:numId w:val="477"/>
        </w:numPr>
        <w:spacing w:after="120"/>
        <w:ind w:left="714" w:hanging="357"/>
        <w:contextualSpacing w:val="0"/>
        <w:jc w:val="both"/>
        <w:rPr>
          <w:sz w:val="24"/>
          <w:szCs w:val="24"/>
        </w:rPr>
      </w:pPr>
      <w:r w:rsidRPr="000A337D">
        <w:rPr>
          <w:sz w:val="24"/>
          <w:szCs w:val="24"/>
        </w:rPr>
        <w:t>Alle Zutaten gut mischen und mit Salz und Pfeffer aus der Mühle abschmecken.</w:t>
      </w:r>
    </w:p>
    <w:p w14:paraId="5D197EE3" w14:textId="08BB1CDA" w:rsidR="00D227E4" w:rsidRDefault="00D227E4">
      <w:pPr>
        <w:rPr>
          <w:sz w:val="24"/>
          <w:szCs w:val="24"/>
        </w:rPr>
      </w:pPr>
      <w:r>
        <w:rPr>
          <w:sz w:val="24"/>
          <w:szCs w:val="24"/>
        </w:rPr>
        <w:br w:type="page"/>
      </w:r>
    </w:p>
    <w:p w14:paraId="432C6776" w14:textId="77777777" w:rsidR="004810A2" w:rsidRDefault="004810A2" w:rsidP="004810A2">
      <w:pPr>
        <w:pStyle w:val="Heading2"/>
        <w:spacing w:after="240"/>
      </w:pPr>
      <w:r>
        <w:lastRenderedPageBreak/>
        <w:t>Lauwarmer Tortellini-Salat</w:t>
      </w:r>
      <w:r>
        <w:rPr>
          <w:rStyle w:val="FootnoteReference"/>
        </w:rPr>
        <w:footnoteReference w:id="208"/>
      </w:r>
    </w:p>
    <w:p w14:paraId="1989E5D9" w14:textId="77777777" w:rsidR="004810A2" w:rsidRDefault="004810A2" w:rsidP="004810A2">
      <w:pPr>
        <w:rPr>
          <w:sz w:val="24"/>
          <w:szCs w:val="24"/>
        </w:rPr>
      </w:pPr>
      <w:r w:rsidRPr="00F34180">
        <w:rPr>
          <w:sz w:val="24"/>
          <w:szCs w:val="24"/>
          <w:u w:val="single"/>
        </w:rPr>
        <w:t>Zutaten</w:t>
      </w:r>
      <w:r>
        <w:rPr>
          <w:sz w:val="24"/>
          <w:szCs w:val="24"/>
        </w:rPr>
        <w:t xml:space="preserve"> (für 6 bis 8 Personen):</w:t>
      </w:r>
    </w:p>
    <w:p w14:paraId="5A43705A" w14:textId="77777777" w:rsidR="004810A2" w:rsidRDefault="004810A2" w:rsidP="004810A2">
      <w:pPr>
        <w:rPr>
          <w:sz w:val="24"/>
          <w:szCs w:val="24"/>
        </w:rPr>
      </w:pPr>
      <w:r>
        <w:rPr>
          <w:sz w:val="24"/>
          <w:szCs w:val="24"/>
        </w:rPr>
        <w:t>250g getrocknete Tortellini</w:t>
      </w:r>
    </w:p>
    <w:p w14:paraId="683A0136" w14:textId="77777777" w:rsidR="004810A2" w:rsidRDefault="004810A2" w:rsidP="004810A2">
      <w:pPr>
        <w:rPr>
          <w:sz w:val="24"/>
          <w:szCs w:val="24"/>
        </w:rPr>
      </w:pPr>
      <w:r>
        <w:rPr>
          <w:sz w:val="24"/>
          <w:szCs w:val="24"/>
        </w:rPr>
        <w:t>Salz</w:t>
      </w:r>
    </w:p>
    <w:p w14:paraId="144D70A0" w14:textId="77777777" w:rsidR="004810A2" w:rsidRDefault="004810A2" w:rsidP="004810A2">
      <w:pPr>
        <w:rPr>
          <w:sz w:val="24"/>
          <w:szCs w:val="24"/>
        </w:rPr>
      </w:pPr>
      <w:r>
        <w:rPr>
          <w:sz w:val="24"/>
          <w:szCs w:val="24"/>
        </w:rPr>
        <w:t>2 Knoblauchzehen</w:t>
      </w:r>
    </w:p>
    <w:p w14:paraId="79E67533" w14:textId="77777777" w:rsidR="004810A2" w:rsidRDefault="004810A2" w:rsidP="004810A2">
      <w:pPr>
        <w:rPr>
          <w:sz w:val="24"/>
          <w:szCs w:val="24"/>
        </w:rPr>
      </w:pPr>
      <w:r>
        <w:rPr>
          <w:sz w:val="24"/>
          <w:szCs w:val="24"/>
        </w:rPr>
        <w:t>350 g sehr kleine Zucchini</w:t>
      </w:r>
    </w:p>
    <w:p w14:paraId="192B25E2" w14:textId="77777777" w:rsidR="004810A2" w:rsidRDefault="004810A2" w:rsidP="004810A2">
      <w:pPr>
        <w:rPr>
          <w:sz w:val="24"/>
          <w:szCs w:val="24"/>
        </w:rPr>
      </w:pPr>
      <w:r>
        <w:rPr>
          <w:sz w:val="24"/>
          <w:szCs w:val="24"/>
        </w:rPr>
        <w:t>150 g nicht zu reifer Gorgonzola</w:t>
      </w:r>
    </w:p>
    <w:p w14:paraId="2759086C" w14:textId="77777777" w:rsidR="004810A2" w:rsidRDefault="004810A2" w:rsidP="004810A2">
      <w:pPr>
        <w:rPr>
          <w:sz w:val="24"/>
          <w:szCs w:val="24"/>
        </w:rPr>
      </w:pPr>
      <w:r>
        <w:rPr>
          <w:sz w:val="24"/>
          <w:szCs w:val="24"/>
        </w:rPr>
        <w:t>2 EL Milch</w:t>
      </w:r>
    </w:p>
    <w:p w14:paraId="1DA4EF5A" w14:textId="77777777" w:rsidR="004810A2" w:rsidRDefault="004810A2" w:rsidP="004810A2">
      <w:pPr>
        <w:rPr>
          <w:sz w:val="24"/>
          <w:szCs w:val="24"/>
        </w:rPr>
      </w:pPr>
      <w:r>
        <w:rPr>
          <w:sz w:val="24"/>
          <w:szCs w:val="24"/>
        </w:rPr>
        <w:t>2-3 EL weißer Portwein (nach Belieben)</w:t>
      </w:r>
    </w:p>
    <w:p w14:paraId="5B7F1A8C" w14:textId="77777777" w:rsidR="004810A2" w:rsidRDefault="004810A2" w:rsidP="004810A2">
      <w:pPr>
        <w:rPr>
          <w:sz w:val="24"/>
          <w:szCs w:val="24"/>
        </w:rPr>
      </w:pPr>
      <w:r>
        <w:rPr>
          <w:sz w:val="24"/>
          <w:szCs w:val="24"/>
        </w:rPr>
        <w:t>Zitronenpfeffer oder schwarzer Pfeffer aus der Mühle</w:t>
      </w:r>
    </w:p>
    <w:p w14:paraId="362A584F" w14:textId="77777777" w:rsidR="004810A2" w:rsidRDefault="004810A2" w:rsidP="004810A2">
      <w:pPr>
        <w:rPr>
          <w:sz w:val="24"/>
          <w:szCs w:val="24"/>
        </w:rPr>
      </w:pPr>
      <w:r>
        <w:rPr>
          <w:sz w:val="24"/>
          <w:szCs w:val="24"/>
        </w:rPr>
        <w:t>Einige Tropfen Tabasco</w:t>
      </w:r>
    </w:p>
    <w:p w14:paraId="118A9450" w14:textId="77777777" w:rsidR="004810A2" w:rsidRDefault="004810A2" w:rsidP="004810A2">
      <w:pPr>
        <w:rPr>
          <w:sz w:val="24"/>
          <w:szCs w:val="24"/>
        </w:rPr>
      </w:pPr>
      <w:r>
        <w:rPr>
          <w:sz w:val="24"/>
          <w:szCs w:val="24"/>
        </w:rPr>
        <w:t>Einige Zweige frisches Basilikum</w:t>
      </w:r>
    </w:p>
    <w:p w14:paraId="0C686ABA" w14:textId="77777777" w:rsidR="004810A2" w:rsidRDefault="004810A2" w:rsidP="004810A2">
      <w:pPr>
        <w:rPr>
          <w:sz w:val="24"/>
          <w:szCs w:val="24"/>
        </w:rPr>
      </w:pPr>
      <w:r>
        <w:rPr>
          <w:sz w:val="24"/>
          <w:szCs w:val="24"/>
        </w:rPr>
        <w:t>1 kleine Dose Maiskörner (etwa 150 g)</w:t>
      </w:r>
    </w:p>
    <w:p w14:paraId="1CD314C0" w14:textId="77777777" w:rsidR="004810A2" w:rsidRDefault="004810A2" w:rsidP="004810A2">
      <w:pPr>
        <w:rPr>
          <w:sz w:val="24"/>
          <w:szCs w:val="24"/>
        </w:rPr>
      </w:pPr>
      <w:r>
        <w:rPr>
          <w:sz w:val="24"/>
          <w:szCs w:val="24"/>
        </w:rPr>
        <w:t>100 g kleine Kirschtomaten</w:t>
      </w:r>
    </w:p>
    <w:p w14:paraId="68CFBF8C" w14:textId="77777777" w:rsidR="004810A2" w:rsidRDefault="004810A2" w:rsidP="004810A2">
      <w:pPr>
        <w:ind w:left="360"/>
        <w:rPr>
          <w:sz w:val="24"/>
          <w:szCs w:val="24"/>
        </w:rPr>
      </w:pPr>
    </w:p>
    <w:p w14:paraId="04F447BD" w14:textId="77777777" w:rsidR="004810A2" w:rsidRDefault="004810A2" w:rsidP="004810A2">
      <w:pPr>
        <w:rPr>
          <w:sz w:val="24"/>
          <w:szCs w:val="24"/>
        </w:rPr>
      </w:pPr>
      <w:r>
        <w:rPr>
          <w:sz w:val="24"/>
          <w:szCs w:val="24"/>
        </w:rPr>
        <w:t>Zubereitungszeit: 45 Min.</w:t>
      </w:r>
    </w:p>
    <w:p w14:paraId="2A70C406" w14:textId="77777777" w:rsidR="004810A2" w:rsidRDefault="004810A2" w:rsidP="004810A2">
      <w:pPr>
        <w:pStyle w:val="ListParagraph"/>
        <w:numPr>
          <w:ilvl w:val="0"/>
          <w:numId w:val="5"/>
        </w:numPr>
        <w:spacing w:after="120"/>
        <w:ind w:left="714" w:hanging="357"/>
        <w:contextualSpacing w:val="0"/>
        <w:jc w:val="both"/>
        <w:rPr>
          <w:sz w:val="24"/>
          <w:szCs w:val="24"/>
        </w:rPr>
      </w:pPr>
      <w:r>
        <w:rPr>
          <w:sz w:val="24"/>
          <w:szCs w:val="24"/>
        </w:rPr>
        <w:t>Die Tortellini in reichlich nur leicht gesalzenen Wasser nach Packungsbeschreibung nicht zu weichkochen. Dabei auch die beiden geschälten Knoblauchzehen mit ins Wasser geben. Die Zucchini waschen, putzen und in Scheiben schneiden. In den letzten 3-4 Min. zu den Tortellini geben und mitgaren.</w:t>
      </w:r>
    </w:p>
    <w:p w14:paraId="431CF405" w14:textId="77777777" w:rsidR="004810A2" w:rsidRDefault="004810A2" w:rsidP="004810A2">
      <w:pPr>
        <w:pStyle w:val="ListParagraph"/>
        <w:numPr>
          <w:ilvl w:val="0"/>
          <w:numId w:val="5"/>
        </w:numPr>
        <w:spacing w:after="120"/>
        <w:ind w:left="714" w:hanging="357"/>
        <w:contextualSpacing w:val="0"/>
        <w:jc w:val="both"/>
        <w:rPr>
          <w:sz w:val="24"/>
          <w:szCs w:val="24"/>
        </w:rPr>
      </w:pPr>
      <w:r>
        <w:rPr>
          <w:sz w:val="24"/>
          <w:szCs w:val="24"/>
        </w:rPr>
        <w:t>Inzwischen den Gorgonzola würfeln oder zerdrücken, mit 2 EL Milch in einem kleinen Topf geben. Bei schwacher Hitze schmelzen lassen. Mit Portwein nach Belieben, Zitronenpfeffer und einigen Tropfen Tabasco abschmecken. Etwas Basilikum fein schneiden und untermischen.</w:t>
      </w:r>
    </w:p>
    <w:p w14:paraId="48CA357D" w14:textId="77777777" w:rsidR="004810A2" w:rsidRPr="00361941" w:rsidRDefault="004810A2" w:rsidP="004810A2">
      <w:pPr>
        <w:pStyle w:val="ListParagraph"/>
        <w:numPr>
          <w:ilvl w:val="0"/>
          <w:numId w:val="5"/>
        </w:numPr>
        <w:spacing w:after="120"/>
        <w:ind w:left="714" w:hanging="357"/>
        <w:contextualSpacing w:val="0"/>
        <w:jc w:val="both"/>
        <w:rPr>
          <w:sz w:val="24"/>
          <w:szCs w:val="24"/>
        </w:rPr>
      </w:pPr>
      <w:r w:rsidRPr="00361941">
        <w:rPr>
          <w:sz w:val="24"/>
          <w:szCs w:val="24"/>
        </w:rPr>
        <w:t>Die Nudeln und die Zucchini in ein Sieb abgießen, sehr gut abtropfen lassen. In eine große Schüssel umfüllen, den Mais abtropfen lassen und dazu geben. Mit der Gorgonzolacreme vermischen, kurz durchziehen lassen. Der Salat soll aber nicht völlig abkühlen.</w:t>
      </w:r>
      <w:r>
        <w:rPr>
          <w:sz w:val="24"/>
          <w:szCs w:val="24"/>
        </w:rPr>
        <w:t xml:space="preserve"> </w:t>
      </w:r>
      <w:r w:rsidRPr="00361941">
        <w:rPr>
          <w:sz w:val="24"/>
          <w:szCs w:val="24"/>
        </w:rPr>
        <w:t>Die Kirschtomaten waschen und halbieren. Den Salat anrichten, mit den Kirschtomaten und Basilikumblättchen garnieren.</w:t>
      </w:r>
    </w:p>
    <w:p w14:paraId="1072D5CE" w14:textId="77777777" w:rsidR="004810A2" w:rsidRDefault="004810A2" w:rsidP="004810A2">
      <w:pPr>
        <w:rPr>
          <w:sz w:val="24"/>
          <w:szCs w:val="24"/>
        </w:rPr>
      </w:pPr>
    </w:p>
    <w:p w14:paraId="2080E7B3" w14:textId="77777777" w:rsidR="004810A2" w:rsidRDefault="004810A2" w:rsidP="004810A2">
      <w:pPr>
        <w:ind w:left="708" w:hanging="708"/>
        <w:jc w:val="both"/>
        <w:rPr>
          <w:sz w:val="24"/>
          <w:szCs w:val="24"/>
        </w:rPr>
      </w:pPr>
      <w:r>
        <w:rPr>
          <w:sz w:val="24"/>
          <w:szCs w:val="24"/>
        </w:rPr>
        <w:t>Tipp:</w:t>
      </w:r>
      <w:r>
        <w:rPr>
          <w:sz w:val="24"/>
          <w:szCs w:val="24"/>
        </w:rPr>
        <w:tab/>
        <w:t xml:space="preserve">Bei der Zubereitung dieses Salates sehr sparsam mit Salz umgehen. Und auch die Tortellini in nur leicht gesalzenem Wasser garen. Der Gorgonzola ist sehr würzig, und </w:t>
      </w:r>
      <w:r>
        <w:rPr>
          <w:sz w:val="24"/>
          <w:szCs w:val="24"/>
        </w:rPr>
        <w:lastRenderedPageBreak/>
        <w:t>es kann leicht passieren, dass der Salat später versalzen ist. Lieber kurz vor dem Servieren nochmals abschmecken und nachwürzen.</w:t>
      </w:r>
    </w:p>
    <w:p w14:paraId="38C04539" w14:textId="77777777" w:rsidR="004810A2" w:rsidRDefault="004810A2">
      <w:pPr>
        <w:rPr>
          <w:rFonts w:asciiTheme="majorHAnsi" w:eastAsiaTheme="majorEastAsia" w:hAnsiTheme="majorHAnsi" w:cstheme="majorBidi"/>
          <w:color w:val="2F5496" w:themeColor="accent1" w:themeShade="BF"/>
          <w:sz w:val="26"/>
          <w:szCs w:val="26"/>
        </w:rPr>
      </w:pPr>
      <w:r>
        <w:br w:type="page"/>
      </w:r>
    </w:p>
    <w:p w14:paraId="0E38E2CC" w14:textId="77777777" w:rsidR="004810A2" w:rsidRPr="004810A2" w:rsidRDefault="004810A2" w:rsidP="004810A2">
      <w:pPr>
        <w:pStyle w:val="Heading2"/>
        <w:spacing w:after="240"/>
      </w:pPr>
      <w:r w:rsidRPr="004810A2">
        <w:lastRenderedPageBreak/>
        <w:t>Spaghetti-Radicchio-Salat mit Thunfisch</w:t>
      </w:r>
      <w:r>
        <w:rPr>
          <w:rStyle w:val="FootnoteReference"/>
          <w:lang w:val="en-US"/>
        </w:rPr>
        <w:footnoteReference w:id="209"/>
      </w:r>
    </w:p>
    <w:p w14:paraId="376155C5" w14:textId="77777777" w:rsidR="004810A2" w:rsidRDefault="004810A2" w:rsidP="004810A2">
      <w:pPr>
        <w:spacing w:after="120"/>
        <w:jc w:val="both"/>
        <w:rPr>
          <w:sz w:val="24"/>
          <w:szCs w:val="24"/>
        </w:rPr>
      </w:pPr>
      <w:r w:rsidRPr="00D264C0">
        <w:rPr>
          <w:sz w:val="24"/>
          <w:szCs w:val="24"/>
          <w:u w:val="single"/>
        </w:rPr>
        <w:t>Zutaten</w:t>
      </w:r>
      <w:r>
        <w:rPr>
          <w:sz w:val="24"/>
          <w:szCs w:val="24"/>
        </w:rPr>
        <w:t xml:space="preserve"> (für 4-6 Portionen):</w:t>
      </w:r>
    </w:p>
    <w:p w14:paraId="2C24401B" w14:textId="77777777" w:rsidR="004810A2" w:rsidRDefault="004810A2" w:rsidP="004810A2">
      <w:pPr>
        <w:spacing w:after="120"/>
        <w:jc w:val="both"/>
        <w:rPr>
          <w:sz w:val="24"/>
          <w:szCs w:val="24"/>
        </w:rPr>
      </w:pPr>
      <w:r>
        <w:rPr>
          <w:sz w:val="24"/>
          <w:szCs w:val="24"/>
        </w:rPr>
        <w:t>250 g Spaghetti</w:t>
      </w:r>
    </w:p>
    <w:p w14:paraId="05BC27F9" w14:textId="77777777" w:rsidR="004810A2" w:rsidRDefault="004810A2" w:rsidP="004810A2">
      <w:pPr>
        <w:spacing w:after="120"/>
        <w:jc w:val="both"/>
        <w:rPr>
          <w:sz w:val="24"/>
          <w:szCs w:val="24"/>
        </w:rPr>
      </w:pPr>
      <w:r>
        <w:rPr>
          <w:sz w:val="24"/>
          <w:szCs w:val="24"/>
        </w:rPr>
        <w:t>250 g reife Tomaten</w:t>
      </w:r>
    </w:p>
    <w:p w14:paraId="1E563EF8" w14:textId="77777777" w:rsidR="004810A2" w:rsidRDefault="004810A2" w:rsidP="004810A2">
      <w:pPr>
        <w:spacing w:after="120"/>
        <w:jc w:val="both"/>
        <w:rPr>
          <w:sz w:val="24"/>
          <w:szCs w:val="24"/>
        </w:rPr>
      </w:pPr>
      <w:r>
        <w:rPr>
          <w:sz w:val="24"/>
          <w:szCs w:val="24"/>
        </w:rPr>
        <w:t>2 Dosen Thunfisch au naturel</w:t>
      </w:r>
    </w:p>
    <w:p w14:paraId="6DBA7CD1" w14:textId="77777777" w:rsidR="004810A2" w:rsidRDefault="004810A2" w:rsidP="004810A2">
      <w:pPr>
        <w:spacing w:after="120"/>
        <w:jc w:val="both"/>
        <w:rPr>
          <w:sz w:val="24"/>
          <w:szCs w:val="24"/>
        </w:rPr>
      </w:pPr>
      <w:r>
        <w:rPr>
          <w:sz w:val="24"/>
          <w:szCs w:val="24"/>
        </w:rPr>
        <w:t>4 Knoblauchzehen</w:t>
      </w:r>
    </w:p>
    <w:p w14:paraId="26535E21" w14:textId="77777777" w:rsidR="004810A2" w:rsidRDefault="004810A2" w:rsidP="004810A2">
      <w:pPr>
        <w:spacing w:after="120"/>
        <w:jc w:val="both"/>
        <w:rPr>
          <w:sz w:val="24"/>
          <w:szCs w:val="24"/>
        </w:rPr>
      </w:pPr>
      <w:r>
        <w:rPr>
          <w:sz w:val="24"/>
          <w:szCs w:val="24"/>
        </w:rPr>
        <w:t>4 EL Weißweinessig</w:t>
      </w:r>
    </w:p>
    <w:p w14:paraId="674EE9BC" w14:textId="77777777" w:rsidR="004810A2" w:rsidRDefault="004810A2" w:rsidP="004810A2">
      <w:pPr>
        <w:spacing w:after="120"/>
        <w:jc w:val="both"/>
        <w:rPr>
          <w:sz w:val="24"/>
          <w:szCs w:val="24"/>
        </w:rPr>
      </w:pPr>
      <w:r>
        <w:rPr>
          <w:sz w:val="24"/>
          <w:szCs w:val="24"/>
        </w:rPr>
        <w:t>Salz, Pfeffer</w:t>
      </w:r>
    </w:p>
    <w:p w14:paraId="5969B1A7" w14:textId="77777777" w:rsidR="004810A2" w:rsidRDefault="004810A2" w:rsidP="004810A2">
      <w:pPr>
        <w:spacing w:after="120"/>
        <w:jc w:val="both"/>
        <w:rPr>
          <w:sz w:val="24"/>
          <w:szCs w:val="24"/>
        </w:rPr>
      </w:pPr>
      <w:r>
        <w:rPr>
          <w:sz w:val="24"/>
          <w:szCs w:val="24"/>
        </w:rPr>
        <w:t>6-7 EL Olivenöl</w:t>
      </w:r>
    </w:p>
    <w:p w14:paraId="46D14423" w14:textId="77777777" w:rsidR="004810A2" w:rsidRDefault="004810A2" w:rsidP="004810A2">
      <w:pPr>
        <w:spacing w:after="120"/>
        <w:jc w:val="both"/>
        <w:rPr>
          <w:sz w:val="24"/>
          <w:szCs w:val="24"/>
        </w:rPr>
      </w:pPr>
      <w:r>
        <w:rPr>
          <w:sz w:val="24"/>
          <w:szCs w:val="24"/>
        </w:rPr>
        <w:t>2-3 EL Kapern</w:t>
      </w:r>
    </w:p>
    <w:p w14:paraId="652FBED7" w14:textId="77777777" w:rsidR="004810A2" w:rsidRDefault="004810A2" w:rsidP="004810A2">
      <w:pPr>
        <w:spacing w:after="120"/>
        <w:jc w:val="both"/>
        <w:rPr>
          <w:sz w:val="24"/>
          <w:szCs w:val="24"/>
        </w:rPr>
      </w:pPr>
      <w:r>
        <w:rPr>
          <w:sz w:val="24"/>
          <w:szCs w:val="24"/>
        </w:rPr>
        <w:t>50 g schwarze Oliven</w:t>
      </w:r>
    </w:p>
    <w:p w14:paraId="73B92CEC" w14:textId="77777777" w:rsidR="004810A2" w:rsidRDefault="004810A2" w:rsidP="004810A2">
      <w:pPr>
        <w:spacing w:after="120"/>
        <w:jc w:val="both"/>
        <w:rPr>
          <w:sz w:val="24"/>
          <w:szCs w:val="24"/>
        </w:rPr>
      </w:pPr>
      <w:r>
        <w:rPr>
          <w:sz w:val="24"/>
          <w:szCs w:val="24"/>
        </w:rPr>
        <w:t>2 mittelgroße Radicchioköpfe</w:t>
      </w:r>
    </w:p>
    <w:p w14:paraId="21FD4C60" w14:textId="77777777" w:rsidR="004810A2" w:rsidRDefault="004810A2" w:rsidP="004810A2">
      <w:pPr>
        <w:spacing w:after="120"/>
        <w:jc w:val="both"/>
        <w:rPr>
          <w:sz w:val="24"/>
          <w:szCs w:val="24"/>
        </w:rPr>
      </w:pPr>
      <w:r>
        <w:rPr>
          <w:sz w:val="24"/>
          <w:szCs w:val="24"/>
        </w:rPr>
        <w:t>1 Bund frisches Basilikum</w:t>
      </w:r>
    </w:p>
    <w:p w14:paraId="0D67D56C" w14:textId="77777777" w:rsidR="004810A2" w:rsidRDefault="004810A2" w:rsidP="004810A2">
      <w:pPr>
        <w:spacing w:after="120"/>
        <w:jc w:val="both"/>
        <w:rPr>
          <w:sz w:val="24"/>
          <w:szCs w:val="24"/>
        </w:rPr>
      </w:pPr>
    </w:p>
    <w:p w14:paraId="63733BD7" w14:textId="77777777" w:rsidR="004810A2" w:rsidRDefault="004810A2" w:rsidP="004810A2">
      <w:pPr>
        <w:spacing w:after="120"/>
        <w:jc w:val="both"/>
        <w:rPr>
          <w:sz w:val="24"/>
          <w:szCs w:val="24"/>
        </w:rPr>
      </w:pPr>
      <w:r>
        <w:rPr>
          <w:sz w:val="24"/>
          <w:szCs w:val="24"/>
        </w:rPr>
        <w:t>Zubereitungszeit:</w:t>
      </w:r>
      <w:r>
        <w:rPr>
          <w:sz w:val="24"/>
          <w:szCs w:val="24"/>
        </w:rPr>
        <w:tab/>
        <w:t>45 Minuten plus Kühlzeit</w:t>
      </w:r>
    </w:p>
    <w:p w14:paraId="56CB9C5E" w14:textId="77777777" w:rsidR="004810A2" w:rsidRDefault="004810A2" w:rsidP="004810A2">
      <w:pPr>
        <w:spacing w:after="120"/>
        <w:jc w:val="both"/>
        <w:rPr>
          <w:sz w:val="24"/>
          <w:szCs w:val="24"/>
        </w:rPr>
      </w:pPr>
    </w:p>
    <w:p w14:paraId="5C3AA640" w14:textId="77777777" w:rsidR="004810A2" w:rsidRPr="00D264C0" w:rsidRDefault="004810A2" w:rsidP="00B40E8C">
      <w:pPr>
        <w:pStyle w:val="ListParagraph"/>
        <w:numPr>
          <w:ilvl w:val="0"/>
          <w:numId w:val="1735"/>
        </w:numPr>
        <w:spacing w:after="120"/>
        <w:ind w:left="714" w:hanging="357"/>
        <w:contextualSpacing w:val="0"/>
        <w:jc w:val="both"/>
        <w:rPr>
          <w:sz w:val="24"/>
          <w:szCs w:val="24"/>
        </w:rPr>
      </w:pPr>
      <w:r w:rsidRPr="00D264C0">
        <w:rPr>
          <w:sz w:val="24"/>
          <w:szCs w:val="24"/>
        </w:rPr>
        <w:t>Die Spaghetti al dente kochen, abschrecken und abtropfen lassen.</w:t>
      </w:r>
    </w:p>
    <w:p w14:paraId="5108D8DD" w14:textId="77777777" w:rsidR="004810A2" w:rsidRPr="00D264C0" w:rsidRDefault="004810A2" w:rsidP="00B40E8C">
      <w:pPr>
        <w:pStyle w:val="ListParagraph"/>
        <w:numPr>
          <w:ilvl w:val="0"/>
          <w:numId w:val="1735"/>
        </w:numPr>
        <w:spacing w:after="120"/>
        <w:ind w:left="714" w:hanging="357"/>
        <w:contextualSpacing w:val="0"/>
        <w:jc w:val="both"/>
        <w:rPr>
          <w:sz w:val="24"/>
          <w:szCs w:val="24"/>
        </w:rPr>
      </w:pPr>
      <w:r w:rsidRPr="00D264C0">
        <w:rPr>
          <w:sz w:val="24"/>
          <w:szCs w:val="24"/>
        </w:rPr>
        <w:t>Die Tomaten kurz in kochend heißes Wasser legen, kalt abschrecken, enthäuten und entkernen. Das Fruchtfleisch klein hacken.</w:t>
      </w:r>
    </w:p>
    <w:p w14:paraId="5B747A8A" w14:textId="77777777" w:rsidR="004810A2" w:rsidRPr="00D264C0" w:rsidRDefault="004810A2" w:rsidP="00B40E8C">
      <w:pPr>
        <w:pStyle w:val="ListParagraph"/>
        <w:numPr>
          <w:ilvl w:val="0"/>
          <w:numId w:val="1735"/>
        </w:numPr>
        <w:spacing w:after="120"/>
        <w:ind w:left="714" w:hanging="357"/>
        <w:contextualSpacing w:val="0"/>
        <w:jc w:val="both"/>
        <w:rPr>
          <w:sz w:val="24"/>
          <w:szCs w:val="24"/>
        </w:rPr>
      </w:pPr>
      <w:r w:rsidRPr="00D264C0">
        <w:rPr>
          <w:sz w:val="24"/>
          <w:szCs w:val="24"/>
        </w:rPr>
        <w:t>Den Thunfisch aus der Dose abtropfen lassen, mundgerecht zerpflücken.</w:t>
      </w:r>
    </w:p>
    <w:p w14:paraId="1E8DDB53" w14:textId="77777777" w:rsidR="004810A2" w:rsidRPr="00D264C0" w:rsidRDefault="004810A2" w:rsidP="00B40E8C">
      <w:pPr>
        <w:pStyle w:val="ListParagraph"/>
        <w:numPr>
          <w:ilvl w:val="0"/>
          <w:numId w:val="1735"/>
        </w:numPr>
        <w:spacing w:after="120"/>
        <w:ind w:left="714" w:hanging="357"/>
        <w:contextualSpacing w:val="0"/>
        <w:jc w:val="both"/>
        <w:rPr>
          <w:sz w:val="24"/>
          <w:szCs w:val="24"/>
        </w:rPr>
      </w:pPr>
      <w:r w:rsidRPr="00D264C0">
        <w:rPr>
          <w:sz w:val="24"/>
          <w:szCs w:val="24"/>
        </w:rPr>
        <w:t>Für die Sauce den Knoblauch durchpressen und mit Essig, Salz und Pfeffer verrühren. Das Olivenöl gründlich unterschlagen, Kapern mit Sud einrühren. Die Oliven entsteinen und kleinschneiden.</w:t>
      </w:r>
    </w:p>
    <w:p w14:paraId="4323B4CD" w14:textId="77777777" w:rsidR="004810A2" w:rsidRPr="00D264C0" w:rsidRDefault="004810A2" w:rsidP="00B40E8C">
      <w:pPr>
        <w:pStyle w:val="ListParagraph"/>
        <w:numPr>
          <w:ilvl w:val="0"/>
          <w:numId w:val="1735"/>
        </w:numPr>
        <w:spacing w:after="120"/>
        <w:ind w:left="714" w:hanging="357"/>
        <w:contextualSpacing w:val="0"/>
        <w:jc w:val="both"/>
        <w:rPr>
          <w:sz w:val="24"/>
          <w:szCs w:val="24"/>
        </w:rPr>
      </w:pPr>
      <w:r w:rsidRPr="00D264C0">
        <w:rPr>
          <w:sz w:val="24"/>
          <w:szCs w:val="24"/>
        </w:rPr>
        <w:t>Die etwas abgekühlten Spaghetti mit den Tomaten, dem Thunfisch und der Sauce mischen. Kühlstellen und gut durchziehen lassen.</w:t>
      </w:r>
    </w:p>
    <w:p w14:paraId="4BDBF869" w14:textId="77777777" w:rsidR="004810A2" w:rsidRPr="00D264C0" w:rsidRDefault="004810A2" w:rsidP="00B40E8C">
      <w:pPr>
        <w:pStyle w:val="ListParagraph"/>
        <w:numPr>
          <w:ilvl w:val="0"/>
          <w:numId w:val="1735"/>
        </w:numPr>
        <w:spacing w:after="120"/>
        <w:ind w:left="714" w:hanging="357"/>
        <w:contextualSpacing w:val="0"/>
        <w:jc w:val="both"/>
        <w:rPr>
          <w:sz w:val="24"/>
          <w:szCs w:val="24"/>
        </w:rPr>
      </w:pPr>
      <w:r w:rsidRPr="00D264C0">
        <w:rPr>
          <w:sz w:val="24"/>
          <w:szCs w:val="24"/>
        </w:rPr>
        <w:t>Kurz vor dem Servieren den Radicchio putzen, die Blätter in sehr schmale feine Streifen schneiden oder in kleine Stücke zupfen. Waschen und trockenschütteln. Die Radicchioblätter unter den Salat mischen, mit frischen Basilikumblättchen bestreuen.</w:t>
      </w:r>
    </w:p>
    <w:p w14:paraId="50D5A91D" w14:textId="77777777" w:rsidR="004810A2" w:rsidRDefault="004810A2" w:rsidP="004810A2">
      <w:pPr>
        <w:rPr>
          <w:sz w:val="24"/>
          <w:szCs w:val="24"/>
        </w:rPr>
      </w:pPr>
      <w:r>
        <w:rPr>
          <w:sz w:val="24"/>
          <w:szCs w:val="24"/>
        </w:rPr>
        <w:br w:type="page"/>
      </w:r>
    </w:p>
    <w:p w14:paraId="082AD1A1" w14:textId="77949213" w:rsidR="00D90A6C" w:rsidRDefault="00D90A6C" w:rsidP="0076339B">
      <w:pPr>
        <w:pStyle w:val="Heading2"/>
        <w:spacing w:after="240"/>
      </w:pPr>
      <w:r>
        <w:lastRenderedPageBreak/>
        <w:t>Salat von Pfifferlingen und Porree (Lauch)</w:t>
      </w:r>
      <w:r w:rsidR="0099164C">
        <w:rPr>
          <w:rStyle w:val="FootnoteReference"/>
        </w:rPr>
        <w:footnoteReference w:id="210"/>
      </w:r>
      <w:r>
        <w:t xml:space="preserve"> </w:t>
      </w:r>
    </w:p>
    <w:p w14:paraId="3B013F67" w14:textId="19068DEC" w:rsidR="00D90A6C" w:rsidRDefault="00D90A6C">
      <w:pPr>
        <w:rPr>
          <w:sz w:val="24"/>
          <w:szCs w:val="24"/>
        </w:rPr>
      </w:pPr>
      <w:r w:rsidRPr="0076339B">
        <w:rPr>
          <w:sz w:val="24"/>
          <w:szCs w:val="24"/>
          <w:u w:val="single"/>
        </w:rPr>
        <w:t>Zutaten</w:t>
      </w:r>
      <w:r>
        <w:rPr>
          <w:sz w:val="24"/>
          <w:szCs w:val="24"/>
        </w:rPr>
        <w:t xml:space="preserve"> </w:t>
      </w:r>
      <w:r w:rsidR="0076339B">
        <w:rPr>
          <w:sz w:val="24"/>
          <w:szCs w:val="24"/>
        </w:rPr>
        <w:t>(</w:t>
      </w:r>
      <w:r>
        <w:rPr>
          <w:sz w:val="24"/>
          <w:szCs w:val="24"/>
        </w:rPr>
        <w:t>für 4 Portionen</w:t>
      </w:r>
      <w:r w:rsidR="0076339B">
        <w:rPr>
          <w:sz w:val="24"/>
          <w:szCs w:val="24"/>
        </w:rPr>
        <w:t>)</w:t>
      </w:r>
    </w:p>
    <w:p w14:paraId="68E3CDF2" w14:textId="77777777" w:rsidR="00D90A6C" w:rsidRDefault="00D90A6C">
      <w:pPr>
        <w:rPr>
          <w:sz w:val="24"/>
          <w:szCs w:val="24"/>
        </w:rPr>
      </w:pPr>
      <w:r>
        <w:rPr>
          <w:sz w:val="24"/>
          <w:szCs w:val="24"/>
        </w:rPr>
        <w:t>250 g Pfifferlinge (bitte keine radioaktiven)</w:t>
      </w:r>
    </w:p>
    <w:p w14:paraId="6D93841D" w14:textId="77777777" w:rsidR="0021267E" w:rsidRDefault="0021267E">
      <w:pPr>
        <w:rPr>
          <w:sz w:val="24"/>
          <w:szCs w:val="24"/>
        </w:rPr>
      </w:pPr>
      <w:r>
        <w:rPr>
          <w:sz w:val="24"/>
          <w:szCs w:val="24"/>
        </w:rPr>
        <w:t>2 Stangen Porree/Lauch (200g)</w:t>
      </w:r>
    </w:p>
    <w:p w14:paraId="2D3F1F64" w14:textId="19B4D6AB" w:rsidR="0021267E" w:rsidRDefault="0021267E">
      <w:pPr>
        <w:rPr>
          <w:sz w:val="24"/>
          <w:szCs w:val="24"/>
        </w:rPr>
      </w:pPr>
      <w:r>
        <w:rPr>
          <w:sz w:val="24"/>
          <w:szCs w:val="24"/>
        </w:rPr>
        <w:t>1 kleiner Kopf Radicc</w:t>
      </w:r>
      <w:r w:rsidR="00195F8E">
        <w:rPr>
          <w:sz w:val="24"/>
          <w:szCs w:val="24"/>
        </w:rPr>
        <w:t>h</w:t>
      </w:r>
      <w:r>
        <w:rPr>
          <w:sz w:val="24"/>
          <w:szCs w:val="24"/>
        </w:rPr>
        <w:t>io-Salat</w:t>
      </w:r>
    </w:p>
    <w:p w14:paraId="3B813186" w14:textId="77777777" w:rsidR="0021267E" w:rsidRDefault="0021267E">
      <w:pPr>
        <w:rPr>
          <w:sz w:val="24"/>
          <w:szCs w:val="24"/>
        </w:rPr>
      </w:pPr>
      <w:r>
        <w:rPr>
          <w:sz w:val="24"/>
          <w:szCs w:val="24"/>
        </w:rPr>
        <w:t>2 Schalotten</w:t>
      </w:r>
    </w:p>
    <w:p w14:paraId="4D662C3F" w14:textId="77777777" w:rsidR="0021267E" w:rsidRDefault="0021267E">
      <w:pPr>
        <w:rPr>
          <w:sz w:val="24"/>
          <w:szCs w:val="24"/>
        </w:rPr>
      </w:pPr>
      <w:r>
        <w:rPr>
          <w:sz w:val="24"/>
          <w:szCs w:val="24"/>
        </w:rPr>
        <w:t>½ Bund glatte Petersilie</w:t>
      </w:r>
    </w:p>
    <w:p w14:paraId="5BCA167B" w14:textId="77777777" w:rsidR="0021267E" w:rsidRDefault="0021267E">
      <w:pPr>
        <w:rPr>
          <w:sz w:val="24"/>
          <w:szCs w:val="24"/>
        </w:rPr>
      </w:pPr>
      <w:r>
        <w:rPr>
          <w:sz w:val="24"/>
          <w:szCs w:val="24"/>
        </w:rPr>
        <w:t>20 g Butter</w:t>
      </w:r>
    </w:p>
    <w:p w14:paraId="47585068" w14:textId="77777777" w:rsidR="0021267E" w:rsidRDefault="0021267E">
      <w:pPr>
        <w:rPr>
          <w:sz w:val="24"/>
          <w:szCs w:val="24"/>
        </w:rPr>
      </w:pPr>
      <w:r>
        <w:rPr>
          <w:sz w:val="24"/>
          <w:szCs w:val="24"/>
        </w:rPr>
        <w:t>2 EL Weißweinessig</w:t>
      </w:r>
    </w:p>
    <w:p w14:paraId="01AAAA4C" w14:textId="77777777" w:rsidR="0021267E" w:rsidRDefault="0021267E">
      <w:pPr>
        <w:rPr>
          <w:sz w:val="24"/>
          <w:szCs w:val="24"/>
        </w:rPr>
      </w:pPr>
      <w:r>
        <w:rPr>
          <w:sz w:val="24"/>
          <w:szCs w:val="24"/>
        </w:rPr>
        <w:t>2 EL Öl</w:t>
      </w:r>
    </w:p>
    <w:p w14:paraId="4886903A" w14:textId="77777777" w:rsidR="0021267E" w:rsidRDefault="0021267E">
      <w:pPr>
        <w:rPr>
          <w:sz w:val="24"/>
          <w:szCs w:val="24"/>
        </w:rPr>
      </w:pPr>
      <w:r>
        <w:rPr>
          <w:sz w:val="24"/>
          <w:szCs w:val="24"/>
        </w:rPr>
        <w:t>20 g Pinienkerne</w:t>
      </w:r>
    </w:p>
    <w:p w14:paraId="15E9CC7D" w14:textId="77777777" w:rsidR="0021267E" w:rsidRDefault="0021267E">
      <w:pPr>
        <w:rPr>
          <w:sz w:val="24"/>
          <w:szCs w:val="24"/>
        </w:rPr>
      </w:pPr>
      <w:r>
        <w:rPr>
          <w:sz w:val="24"/>
          <w:szCs w:val="24"/>
        </w:rPr>
        <w:t>Salz, Pfeffer</w:t>
      </w:r>
    </w:p>
    <w:p w14:paraId="285F46FF" w14:textId="77777777" w:rsidR="0021267E" w:rsidRDefault="0021267E">
      <w:pPr>
        <w:rPr>
          <w:sz w:val="24"/>
          <w:szCs w:val="24"/>
        </w:rPr>
      </w:pPr>
    </w:p>
    <w:p w14:paraId="2B2E64CB" w14:textId="77777777" w:rsidR="0021267E" w:rsidRDefault="0021267E">
      <w:pPr>
        <w:rPr>
          <w:sz w:val="24"/>
          <w:szCs w:val="24"/>
        </w:rPr>
      </w:pPr>
      <w:r>
        <w:rPr>
          <w:sz w:val="24"/>
          <w:szCs w:val="24"/>
        </w:rPr>
        <w:t>Zubereitungszeit: 45 Minuten</w:t>
      </w:r>
    </w:p>
    <w:p w14:paraId="24C3A219" w14:textId="0AD230A8" w:rsidR="00164088" w:rsidRPr="004F4B61" w:rsidRDefault="0021267E" w:rsidP="00B40E8C">
      <w:pPr>
        <w:pStyle w:val="ListParagraph"/>
        <w:numPr>
          <w:ilvl w:val="0"/>
          <w:numId w:val="776"/>
        </w:numPr>
        <w:spacing w:after="120"/>
        <w:ind w:left="714" w:hanging="357"/>
        <w:contextualSpacing w:val="0"/>
        <w:jc w:val="both"/>
        <w:rPr>
          <w:sz w:val="24"/>
          <w:szCs w:val="24"/>
        </w:rPr>
      </w:pPr>
      <w:r w:rsidRPr="004F4B61">
        <w:rPr>
          <w:sz w:val="24"/>
          <w:szCs w:val="24"/>
        </w:rPr>
        <w:t xml:space="preserve">Die Pfifferlinge putzen und unter fließendem Wasser kurz abspülen, gut abtropfen lassen, Die Wurzeln und dunkelgrünen Teile vom Porree abschneiden, den Rest waschen und schräg in Ringe schneiden. Den </w:t>
      </w:r>
      <w:r w:rsidR="00A01361" w:rsidRPr="004F4B61">
        <w:rPr>
          <w:sz w:val="24"/>
          <w:szCs w:val="24"/>
        </w:rPr>
        <w:t>Radicchio</w:t>
      </w:r>
      <w:r w:rsidR="00F2043A" w:rsidRPr="004F4B61">
        <w:rPr>
          <w:sz w:val="24"/>
          <w:szCs w:val="24"/>
        </w:rPr>
        <w:t xml:space="preserve"> putzen, auseina</w:t>
      </w:r>
      <w:r w:rsidR="004F4B61" w:rsidRPr="004F4B61">
        <w:rPr>
          <w:sz w:val="24"/>
          <w:szCs w:val="24"/>
        </w:rPr>
        <w:t>n</w:t>
      </w:r>
      <w:r w:rsidR="00F2043A" w:rsidRPr="004F4B61">
        <w:rPr>
          <w:sz w:val="24"/>
          <w:szCs w:val="24"/>
        </w:rPr>
        <w:t>derpflücken und waschen. Vier schöne Herzblätter beiseitelegen (den Rest anderweitig verwenden) – also in den nächsten Salat)</w:t>
      </w:r>
      <w:r w:rsidR="00164088" w:rsidRPr="004F4B61">
        <w:rPr>
          <w:sz w:val="24"/>
          <w:szCs w:val="24"/>
        </w:rPr>
        <w:t>. Die Schalotten pellen und fein würfeln. Die Petersilie waschen, acht Blätter beiseitelegen, die restlichen abzupfen und fein hacken.</w:t>
      </w:r>
    </w:p>
    <w:p w14:paraId="28EA92E1" w14:textId="4E59620A" w:rsidR="00723637" w:rsidRPr="004F4B61" w:rsidRDefault="00164088" w:rsidP="00B40E8C">
      <w:pPr>
        <w:pStyle w:val="ListParagraph"/>
        <w:numPr>
          <w:ilvl w:val="0"/>
          <w:numId w:val="776"/>
        </w:numPr>
        <w:spacing w:after="120"/>
        <w:ind w:left="714" w:hanging="357"/>
        <w:contextualSpacing w:val="0"/>
        <w:jc w:val="both"/>
        <w:rPr>
          <w:sz w:val="24"/>
          <w:szCs w:val="24"/>
        </w:rPr>
      </w:pPr>
      <w:r w:rsidRPr="004F4B61">
        <w:rPr>
          <w:sz w:val="24"/>
          <w:szCs w:val="24"/>
        </w:rPr>
        <w:t>Die Butter bei mittlerer Hitze in einer Pfanne schmelzen, die Schalotten darin glasig dünsten. Die Pfifferlin</w:t>
      </w:r>
      <w:r w:rsidR="004F4B61" w:rsidRPr="004F4B61">
        <w:rPr>
          <w:sz w:val="24"/>
          <w:szCs w:val="24"/>
        </w:rPr>
        <w:t>g</w:t>
      </w:r>
      <w:r w:rsidRPr="004F4B61">
        <w:rPr>
          <w:sz w:val="24"/>
          <w:szCs w:val="24"/>
        </w:rPr>
        <w:t>e dazugeben</w:t>
      </w:r>
      <w:r w:rsidR="00723637" w:rsidRPr="004F4B61">
        <w:rPr>
          <w:sz w:val="24"/>
          <w:szCs w:val="24"/>
        </w:rPr>
        <w:t xml:space="preserve"> und drei Minuten mitdünsten.</w:t>
      </w:r>
    </w:p>
    <w:p w14:paraId="6566FA12" w14:textId="77777777" w:rsidR="00723637" w:rsidRPr="004F4B61" w:rsidRDefault="00723637" w:rsidP="00B40E8C">
      <w:pPr>
        <w:pStyle w:val="ListParagraph"/>
        <w:numPr>
          <w:ilvl w:val="0"/>
          <w:numId w:val="776"/>
        </w:numPr>
        <w:spacing w:after="120"/>
        <w:ind w:left="714" w:hanging="357"/>
        <w:contextualSpacing w:val="0"/>
        <w:jc w:val="both"/>
        <w:rPr>
          <w:sz w:val="24"/>
          <w:szCs w:val="24"/>
        </w:rPr>
      </w:pPr>
      <w:r w:rsidRPr="004F4B61">
        <w:rPr>
          <w:sz w:val="24"/>
          <w:szCs w:val="24"/>
        </w:rPr>
        <w:t>Gleichzeitig die Porreeringe in kochendem Wasser zwei Minuten blanchieren, dann in kaltem Wasser kurz abschrecken.</w:t>
      </w:r>
    </w:p>
    <w:p w14:paraId="39BB960A" w14:textId="304CB80B" w:rsidR="00723637" w:rsidRPr="004F4B61" w:rsidRDefault="00723637" w:rsidP="00B40E8C">
      <w:pPr>
        <w:pStyle w:val="ListParagraph"/>
        <w:numPr>
          <w:ilvl w:val="0"/>
          <w:numId w:val="776"/>
        </w:numPr>
        <w:spacing w:after="120"/>
        <w:ind w:left="714" w:hanging="357"/>
        <w:contextualSpacing w:val="0"/>
        <w:jc w:val="both"/>
        <w:rPr>
          <w:sz w:val="24"/>
          <w:szCs w:val="24"/>
        </w:rPr>
      </w:pPr>
      <w:r w:rsidRPr="004F4B61">
        <w:rPr>
          <w:sz w:val="24"/>
          <w:szCs w:val="24"/>
        </w:rPr>
        <w:t xml:space="preserve">Den </w:t>
      </w:r>
      <w:r w:rsidR="004F4B61" w:rsidRPr="004F4B61">
        <w:rPr>
          <w:sz w:val="24"/>
          <w:szCs w:val="24"/>
        </w:rPr>
        <w:t>E</w:t>
      </w:r>
      <w:r w:rsidRPr="004F4B61">
        <w:rPr>
          <w:sz w:val="24"/>
          <w:szCs w:val="24"/>
        </w:rPr>
        <w:t>ssig zu den Pfifferlingen in die Pfanne gießen. Dann Öl, gehackte Petersilie und die Pinienkerne zugeben, mit Salz und Pfeffer abschmecken.</w:t>
      </w:r>
    </w:p>
    <w:p w14:paraId="18D8B906" w14:textId="499C2A06" w:rsidR="004F47C0" w:rsidRPr="004F4B61" w:rsidRDefault="00723637" w:rsidP="00B40E8C">
      <w:pPr>
        <w:pStyle w:val="ListParagraph"/>
        <w:numPr>
          <w:ilvl w:val="0"/>
          <w:numId w:val="776"/>
        </w:numPr>
        <w:spacing w:after="120"/>
        <w:ind w:left="714" w:hanging="357"/>
        <w:contextualSpacing w:val="0"/>
        <w:jc w:val="both"/>
        <w:rPr>
          <w:sz w:val="24"/>
          <w:szCs w:val="24"/>
        </w:rPr>
      </w:pPr>
      <w:r w:rsidRPr="004F4B61">
        <w:rPr>
          <w:sz w:val="24"/>
          <w:szCs w:val="24"/>
        </w:rPr>
        <w:t>Die Radicc</w:t>
      </w:r>
      <w:r w:rsidR="00195F8E">
        <w:rPr>
          <w:sz w:val="24"/>
          <w:szCs w:val="24"/>
        </w:rPr>
        <w:t>h</w:t>
      </w:r>
      <w:r w:rsidRPr="004F4B61">
        <w:rPr>
          <w:sz w:val="24"/>
          <w:szCs w:val="24"/>
        </w:rPr>
        <w:t>ioblätter und den Porree auf Portionsteller anrichten, die Pfifferlinge da</w:t>
      </w:r>
      <w:r w:rsidR="005071C6" w:rsidRPr="004F4B61">
        <w:rPr>
          <w:sz w:val="24"/>
          <w:szCs w:val="24"/>
        </w:rPr>
        <w:t>r</w:t>
      </w:r>
      <w:r w:rsidR="004F4B61" w:rsidRPr="004F4B61">
        <w:rPr>
          <w:sz w:val="24"/>
          <w:szCs w:val="24"/>
        </w:rPr>
        <w:t>auf</w:t>
      </w:r>
      <w:r w:rsidRPr="004F4B61">
        <w:rPr>
          <w:sz w:val="24"/>
          <w:szCs w:val="24"/>
        </w:rPr>
        <w:t xml:space="preserve"> geben und </w:t>
      </w:r>
      <w:r w:rsidR="004F4B61" w:rsidRPr="004F4B61">
        <w:rPr>
          <w:sz w:val="24"/>
          <w:szCs w:val="24"/>
        </w:rPr>
        <w:t>mit den Petersilienblättern garnieren.</w:t>
      </w:r>
      <w:r w:rsidR="004F47C0" w:rsidRPr="004F4B61">
        <w:rPr>
          <w:sz w:val="24"/>
          <w:szCs w:val="24"/>
        </w:rPr>
        <w:br w:type="page"/>
      </w:r>
    </w:p>
    <w:p w14:paraId="45584B45" w14:textId="383090B8" w:rsidR="00530782" w:rsidRDefault="00530782" w:rsidP="00A234D4">
      <w:pPr>
        <w:pStyle w:val="Heading2"/>
        <w:spacing w:after="240"/>
      </w:pPr>
      <w:r>
        <w:lastRenderedPageBreak/>
        <w:t>Lauwarmer Pfifferlingsalat mit Ziegenkäse</w:t>
      </w:r>
      <w:r w:rsidR="00997BCE">
        <w:rPr>
          <w:rStyle w:val="FootnoteReference"/>
        </w:rPr>
        <w:footnoteReference w:id="211"/>
      </w:r>
      <w:r>
        <w:t xml:space="preserve"> </w:t>
      </w:r>
    </w:p>
    <w:p w14:paraId="2B5FF4DE" w14:textId="03B5DFBB" w:rsidR="00530782" w:rsidRDefault="00530782" w:rsidP="00A234D4">
      <w:pPr>
        <w:jc w:val="both"/>
        <w:rPr>
          <w:sz w:val="24"/>
          <w:szCs w:val="24"/>
        </w:rPr>
      </w:pPr>
      <w:r w:rsidRPr="00A234D4">
        <w:rPr>
          <w:sz w:val="24"/>
          <w:szCs w:val="24"/>
          <w:u w:val="single"/>
        </w:rPr>
        <w:t>Zutaten</w:t>
      </w:r>
      <w:r>
        <w:rPr>
          <w:sz w:val="24"/>
          <w:szCs w:val="24"/>
        </w:rPr>
        <w:t xml:space="preserve"> </w:t>
      </w:r>
      <w:r w:rsidR="00A234D4">
        <w:rPr>
          <w:sz w:val="24"/>
          <w:szCs w:val="24"/>
        </w:rPr>
        <w:t>(</w:t>
      </w:r>
      <w:r>
        <w:rPr>
          <w:sz w:val="24"/>
          <w:szCs w:val="24"/>
        </w:rPr>
        <w:t>für 4 Portionen</w:t>
      </w:r>
      <w:r w:rsidR="00A234D4">
        <w:rPr>
          <w:sz w:val="24"/>
          <w:szCs w:val="24"/>
        </w:rPr>
        <w:t>)</w:t>
      </w:r>
    </w:p>
    <w:p w14:paraId="0EB3E3EF" w14:textId="3D9AB208" w:rsidR="00530782" w:rsidRDefault="00530782" w:rsidP="00A234D4">
      <w:pPr>
        <w:jc w:val="both"/>
        <w:rPr>
          <w:sz w:val="24"/>
          <w:szCs w:val="24"/>
        </w:rPr>
      </w:pPr>
      <w:r>
        <w:rPr>
          <w:sz w:val="24"/>
          <w:szCs w:val="24"/>
        </w:rPr>
        <w:t>400 g Pfifferlinge (oder eben andere Pilze)</w:t>
      </w:r>
    </w:p>
    <w:p w14:paraId="72ACB83E" w14:textId="2257C4BD" w:rsidR="00530782" w:rsidRDefault="00530782" w:rsidP="00A234D4">
      <w:pPr>
        <w:jc w:val="both"/>
        <w:rPr>
          <w:sz w:val="24"/>
          <w:szCs w:val="24"/>
        </w:rPr>
      </w:pPr>
      <w:r>
        <w:rPr>
          <w:sz w:val="24"/>
          <w:szCs w:val="24"/>
        </w:rPr>
        <w:t>2 Schalotten</w:t>
      </w:r>
    </w:p>
    <w:p w14:paraId="1C2342C1" w14:textId="707AF884" w:rsidR="00530782" w:rsidRDefault="00530782" w:rsidP="00A234D4">
      <w:pPr>
        <w:jc w:val="both"/>
        <w:rPr>
          <w:sz w:val="24"/>
          <w:szCs w:val="24"/>
        </w:rPr>
      </w:pPr>
      <w:r>
        <w:rPr>
          <w:sz w:val="24"/>
          <w:szCs w:val="24"/>
        </w:rPr>
        <w:t>80 g Eichblattsalat</w:t>
      </w:r>
    </w:p>
    <w:p w14:paraId="389CE135" w14:textId="496888E5" w:rsidR="00530782" w:rsidRDefault="00530782" w:rsidP="00A234D4">
      <w:pPr>
        <w:jc w:val="both"/>
        <w:rPr>
          <w:sz w:val="24"/>
          <w:szCs w:val="24"/>
        </w:rPr>
      </w:pPr>
      <w:r>
        <w:rPr>
          <w:sz w:val="24"/>
          <w:szCs w:val="24"/>
        </w:rPr>
        <w:t>80 g Frisée</w:t>
      </w:r>
      <w:r w:rsidR="001F6300">
        <w:rPr>
          <w:sz w:val="24"/>
          <w:szCs w:val="24"/>
        </w:rPr>
        <w:t>salat</w:t>
      </w:r>
    </w:p>
    <w:p w14:paraId="66B10EBF" w14:textId="0D167B92" w:rsidR="00530782" w:rsidRDefault="00530782" w:rsidP="00A234D4">
      <w:pPr>
        <w:jc w:val="both"/>
        <w:rPr>
          <w:sz w:val="24"/>
          <w:szCs w:val="24"/>
        </w:rPr>
      </w:pPr>
      <w:r>
        <w:rPr>
          <w:sz w:val="24"/>
          <w:szCs w:val="24"/>
        </w:rPr>
        <w:t>60 g getrocknete Aprikosen</w:t>
      </w:r>
    </w:p>
    <w:p w14:paraId="328F55A6" w14:textId="23BE9F5A" w:rsidR="00530782" w:rsidRDefault="00530782" w:rsidP="00A234D4">
      <w:pPr>
        <w:jc w:val="both"/>
        <w:rPr>
          <w:sz w:val="24"/>
          <w:szCs w:val="24"/>
        </w:rPr>
      </w:pPr>
      <w:r>
        <w:rPr>
          <w:sz w:val="24"/>
          <w:szCs w:val="24"/>
        </w:rPr>
        <w:t>1 Bund Schnittlauch</w:t>
      </w:r>
    </w:p>
    <w:p w14:paraId="62F4060D" w14:textId="7FC5FED5" w:rsidR="00530782" w:rsidRDefault="00530782" w:rsidP="00A234D4">
      <w:pPr>
        <w:jc w:val="both"/>
        <w:rPr>
          <w:sz w:val="24"/>
          <w:szCs w:val="24"/>
        </w:rPr>
      </w:pPr>
      <w:r>
        <w:rPr>
          <w:sz w:val="24"/>
          <w:szCs w:val="24"/>
        </w:rPr>
        <w:t>3 EL Weißweinessig</w:t>
      </w:r>
    </w:p>
    <w:p w14:paraId="69CE2DAF" w14:textId="703A1101" w:rsidR="00530782" w:rsidRDefault="00530782" w:rsidP="00A234D4">
      <w:pPr>
        <w:jc w:val="both"/>
        <w:rPr>
          <w:sz w:val="24"/>
          <w:szCs w:val="24"/>
        </w:rPr>
      </w:pPr>
      <w:r>
        <w:rPr>
          <w:sz w:val="24"/>
          <w:szCs w:val="24"/>
        </w:rPr>
        <w:t>1 TL Dijon-Senf</w:t>
      </w:r>
    </w:p>
    <w:p w14:paraId="7EAB452D" w14:textId="0CFE7636" w:rsidR="00530782" w:rsidRDefault="00530782" w:rsidP="00A234D4">
      <w:pPr>
        <w:jc w:val="both"/>
        <w:rPr>
          <w:sz w:val="24"/>
          <w:szCs w:val="24"/>
        </w:rPr>
      </w:pPr>
      <w:r>
        <w:rPr>
          <w:sz w:val="24"/>
          <w:szCs w:val="24"/>
        </w:rPr>
        <w:t>8 EL Olivenöl</w:t>
      </w:r>
    </w:p>
    <w:p w14:paraId="30C9519D" w14:textId="7EB30AD0" w:rsidR="00530782" w:rsidRDefault="00530782" w:rsidP="00A234D4">
      <w:pPr>
        <w:jc w:val="both"/>
        <w:rPr>
          <w:sz w:val="24"/>
          <w:szCs w:val="24"/>
        </w:rPr>
      </w:pPr>
      <w:r>
        <w:rPr>
          <w:sz w:val="24"/>
          <w:szCs w:val="24"/>
        </w:rPr>
        <w:t>Salz</w:t>
      </w:r>
      <w:r w:rsidR="00A234D4">
        <w:rPr>
          <w:sz w:val="24"/>
          <w:szCs w:val="24"/>
        </w:rPr>
        <w:t xml:space="preserve">, </w:t>
      </w:r>
      <w:r>
        <w:rPr>
          <w:sz w:val="24"/>
          <w:szCs w:val="24"/>
        </w:rPr>
        <w:t>Pfeffer</w:t>
      </w:r>
    </w:p>
    <w:p w14:paraId="311DC2A4" w14:textId="2AE773EF" w:rsidR="00530782" w:rsidRDefault="00530782" w:rsidP="00A234D4">
      <w:pPr>
        <w:jc w:val="both"/>
        <w:rPr>
          <w:sz w:val="24"/>
          <w:szCs w:val="24"/>
        </w:rPr>
      </w:pPr>
      <w:r>
        <w:rPr>
          <w:sz w:val="24"/>
          <w:szCs w:val="24"/>
        </w:rPr>
        <w:t>4 Ziegenfrischkäse (à 40 g)</w:t>
      </w:r>
    </w:p>
    <w:p w14:paraId="292D7720" w14:textId="77777777" w:rsidR="00A234D4" w:rsidRDefault="00A234D4" w:rsidP="00A234D4">
      <w:pPr>
        <w:jc w:val="both"/>
        <w:rPr>
          <w:sz w:val="24"/>
          <w:szCs w:val="24"/>
        </w:rPr>
      </w:pPr>
    </w:p>
    <w:p w14:paraId="3A31CDD4" w14:textId="77777777" w:rsidR="00A234D4" w:rsidRDefault="00A234D4" w:rsidP="00A234D4">
      <w:pPr>
        <w:jc w:val="both"/>
        <w:rPr>
          <w:sz w:val="24"/>
          <w:szCs w:val="24"/>
        </w:rPr>
      </w:pPr>
    </w:p>
    <w:p w14:paraId="0C576CA6" w14:textId="042448E5" w:rsidR="00530782" w:rsidRDefault="00A234D4" w:rsidP="00A234D4">
      <w:pPr>
        <w:jc w:val="both"/>
        <w:rPr>
          <w:sz w:val="24"/>
          <w:szCs w:val="24"/>
        </w:rPr>
      </w:pPr>
      <w:r>
        <w:rPr>
          <w:sz w:val="24"/>
          <w:szCs w:val="24"/>
        </w:rPr>
        <w:t>Z</w:t>
      </w:r>
      <w:r w:rsidR="00530782">
        <w:rPr>
          <w:sz w:val="24"/>
          <w:szCs w:val="24"/>
        </w:rPr>
        <w:t>ubereitungszeit: 35 Minuten</w:t>
      </w:r>
    </w:p>
    <w:p w14:paraId="0A6037B8" w14:textId="0771EFE3" w:rsidR="00530782" w:rsidRPr="00A234D4" w:rsidRDefault="00530782" w:rsidP="00B40E8C">
      <w:pPr>
        <w:pStyle w:val="ListParagraph"/>
        <w:numPr>
          <w:ilvl w:val="0"/>
          <w:numId w:val="1560"/>
        </w:numPr>
        <w:spacing w:after="120"/>
        <w:ind w:left="714" w:hanging="357"/>
        <w:contextualSpacing w:val="0"/>
        <w:jc w:val="both"/>
        <w:rPr>
          <w:sz w:val="24"/>
          <w:szCs w:val="24"/>
        </w:rPr>
      </w:pPr>
      <w:r w:rsidRPr="00A234D4">
        <w:rPr>
          <w:sz w:val="24"/>
          <w:szCs w:val="24"/>
        </w:rPr>
        <w:t>Pilze sorgfältig putzen, größere Pilze in mundgerechte Stücke schneiden. Schalotten in feine Würfel schneiden. Eichblatt und Frisée</w:t>
      </w:r>
      <w:r w:rsidR="00C326B4" w:rsidRPr="00A234D4">
        <w:rPr>
          <w:sz w:val="24"/>
          <w:szCs w:val="24"/>
        </w:rPr>
        <w:t xml:space="preserve"> putzen, waschen, </w:t>
      </w:r>
      <w:r w:rsidR="002A461F" w:rsidRPr="00A234D4">
        <w:rPr>
          <w:sz w:val="24"/>
          <w:szCs w:val="24"/>
        </w:rPr>
        <w:t>trockenschleudern</w:t>
      </w:r>
      <w:r w:rsidR="00C326B4" w:rsidRPr="00A234D4">
        <w:rPr>
          <w:sz w:val="24"/>
          <w:szCs w:val="24"/>
        </w:rPr>
        <w:t xml:space="preserve"> und in mundgerechte Stücke zupfen. Aprikosen in sehr feine Würfel schneiden. Schnittlauch in feine Röllchen schneiden.</w:t>
      </w:r>
    </w:p>
    <w:p w14:paraId="5D4E8E7E" w14:textId="2FD0812B" w:rsidR="00C326B4" w:rsidRPr="00A234D4" w:rsidRDefault="00C326B4" w:rsidP="00B40E8C">
      <w:pPr>
        <w:pStyle w:val="ListParagraph"/>
        <w:numPr>
          <w:ilvl w:val="0"/>
          <w:numId w:val="1560"/>
        </w:numPr>
        <w:spacing w:after="120"/>
        <w:ind w:left="714" w:hanging="357"/>
        <w:contextualSpacing w:val="0"/>
        <w:jc w:val="both"/>
        <w:rPr>
          <w:sz w:val="24"/>
          <w:szCs w:val="24"/>
        </w:rPr>
      </w:pPr>
      <w:r w:rsidRPr="00A234D4">
        <w:rPr>
          <w:sz w:val="24"/>
          <w:szCs w:val="24"/>
        </w:rPr>
        <w:t>Essig mit 5 EL Wasser, Senf und 6 EL Öl verquirlen, mit Salz und Pfeffer würzen.</w:t>
      </w:r>
    </w:p>
    <w:p w14:paraId="55CC6754" w14:textId="0310FB25" w:rsidR="00C326B4" w:rsidRPr="00A234D4" w:rsidRDefault="00C326B4" w:rsidP="00B40E8C">
      <w:pPr>
        <w:pStyle w:val="ListParagraph"/>
        <w:numPr>
          <w:ilvl w:val="0"/>
          <w:numId w:val="1560"/>
        </w:numPr>
        <w:spacing w:after="120"/>
        <w:ind w:left="714" w:hanging="357"/>
        <w:contextualSpacing w:val="0"/>
        <w:jc w:val="both"/>
        <w:rPr>
          <w:sz w:val="24"/>
          <w:szCs w:val="24"/>
        </w:rPr>
      </w:pPr>
      <w:r w:rsidRPr="00A234D4">
        <w:rPr>
          <w:sz w:val="24"/>
          <w:szCs w:val="24"/>
        </w:rPr>
        <w:t>Restliches Öl in einer Pfanne erhitzen, Pilze darin 3 – 4 Minuten rundum braten. Schalotten zugeben und 1 – 2 Minuten mitbraten. Mit Salz und Pfeffer würzen.</w:t>
      </w:r>
    </w:p>
    <w:p w14:paraId="3851C5EE" w14:textId="5C96B0E2" w:rsidR="00C326B4" w:rsidRPr="00A234D4" w:rsidRDefault="00C326B4" w:rsidP="00B40E8C">
      <w:pPr>
        <w:pStyle w:val="ListParagraph"/>
        <w:numPr>
          <w:ilvl w:val="0"/>
          <w:numId w:val="1560"/>
        </w:numPr>
        <w:spacing w:after="120"/>
        <w:ind w:left="714" w:hanging="357"/>
        <w:contextualSpacing w:val="0"/>
        <w:jc w:val="both"/>
        <w:rPr>
          <w:sz w:val="24"/>
          <w:szCs w:val="24"/>
        </w:rPr>
      </w:pPr>
      <w:r w:rsidRPr="00A234D4">
        <w:rPr>
          <w:sz w:val="24"/>
          <w:szCs w:val="24"/>
        </w:rPr>
        <w:t>Eichblatt, Frisée, Pilze und Ziegenkäse in Schalen anrichten. Vinaigrette mit Schnittlauch und Aprikosen verrühren und über den Salat geben.</w:t>
      </w:r>
    </w:p>
    <w:p w14:paraId="159CB5F5" w14:textId="77777777" w:rsidR="00530782" w:rsidRDefault="00530782">
      <w:pPr>
        <w:rPr>
          <w:sz w:val="24"/>
          <w:szCs w:val="24"/>
        </w:rPr>
      </w:pPr>
    </w:p>
    <w:p w14:paraId="172B7F04" w14:textId="3CA1498A" w:rsidR="00A60A24" w:rsidRDefault="00573327" w:rsidP="00A234D4">
      <w:pPr>
        <w:ind w:left="1416" w:hanging="1416"/>
        <w:jc w:val="both"/>
        <w:rPr>
          <w:sz w:val="24"/>
          <w:szCs w:val="24"/>
        </w:rPr>
      </w:pPr>
      <w:r>
        <w:rPr>
          <w:sz w:val="24"/>
          <w:szCs w:val="24"/>
        </w:rPr>
        <w:t>Kommentar:</w:t>
      </w:r>
      <w:r>
        <w:rPr>
          <w:sz w:val="24"/>
          <w:szCs w:val="24"/>
        </w:rPr>
        <w:tab/>
        <w:t>Hier stellt sich mal wieder das Pfifferling-Atom-Problem. Aber vielleicht lebt ihr ja so</w:t>
      </w:r>
      <w:r w:rsidR="00A01361">
        <w:rPr>
          <w:sz w:val="24"/>
          <w:szCs w:val="24"/>
        </w:rPr>
        <w:t xml:space="preserve"> </w:t>
      </w:r>
      <w:r>
        <w:rPr>
          <w:sz w:val="24"/>
          <w:szCs w:val="24"/>
        </w:rPr>
        <w:t xml:space="preserve">lange, dass das </w:t>
      </w:r>
      <w:r w:rsidR="00245428">
        <w:rPr>
          <w:sz w:val="24"/>
          <w:szCs w:val="24"/>
        </w:rPr>
        <w:t>E</w:t>
      </w:r>
      <w:r>
        <w:rPr>
          <w:sz w:val="24"/>
          <w:szCs w:val="24"/>
        </w:rPr>
        <w:t>ssen von Pfifferlingen irgendwann mal wieder bedenkenlos möglich ist. Wäre ja schon sehr schön.</w:t>
      </w:r>
      <w:r w:rsidR="00A60A24">
        <w:rPr>
          <w:sz w:val="24"/>
          <w:szCs w:val="24"/>
        </w:rPr>
        <w:br w:type="page"/>
      </w:r>
    </w:p>
    <w:p w14:paraId="6659AAC8" w14:textId="5B6703D8" w:rsidR="00E2323D" w:rsidRDefault="00E2323D" w:rsidP="00245428">
      <w:pPr>
        <w:pStyle w:val="Heading2"/>
        <w:spacing w:after="240"/>
      </w:pPr>
      <w:r>
        <w:lastRenderedPageBreak/>
        <w:t>Salat aus Huhn und Reis</w:t>
      </w:r>
      <w:r w:rsidR="008E784E">
        <w:rPr>
          <w:rStyle w:val="FootnoteReference"/>
        </w:rPr>
        <w:footnoteReference w:id="212"/>
      </w:r>
      <w:r>
        <w:t xml:space="preserve"> </w:t>
      </w:r>
    </w:p>
    <w:p w14:paraId="1D6F534B" w14:textId="6C140AF6" w:rsidR="00E2323D" w:rsidRDefault="00E2323D">
      <w:pPr>
        <w:rPr>
          <w:sz w:val="24"/>
          <w:szCs w:val="24"/>
        </w:rPr>
      </w:pPr>
      <w:r w:rsidRPr="00245428">
        <w:rPr>
          <w:sz w:val="24"/>
          <w:szCs w:val="24"/>
          <w:u w:val="single"/>
        </w:rPr>
        <w:t>Zutaten</w:t>
      </w:r>
      <w:r>
        <w:rPr>
          <w:sz w:val="24"/>
          <w:szCs w:val="24"/>
        </w:rPr>
        <w:t xml:space="preserve"> </w:t>
      </w:r>
      <w:r w:rsidR="00245428">
        <w:rPr>
          <w:sz w:val="24"/>
          <w:szCs w:val="24"/>
        </w:rPr>
        <w:t>(</w:t>
      </w:r>
      <w:r>
        <w:rPr>
          <w:sz w:val="24"/>
          <w:szCs w:val="24"/>
        </w:rPr>
        <w:t>für 2-3 Personen</w:t>
      </w:r>
      <w:r w:rsidR="00245428">
        <w:rPr>
          <w:sz w:val="24"/>
          <w:szCs w:val="24"/>
        </w:rPr>
        <w:t>)</w:t>
      </w:r>
    </w:p>
    <w:p w14:paraId="2096F751" w14:textId="77777777" w:rsidR="00E2323D" w:rsidRDefault="00E2323D">
      <w:pPr>
        <w:rPr>
          <w:sz w:val="24"/>
          <w:szCs w:val="24"/>
        </w:rPr>
      </w:pPr>
      <w:r>
        <w:rPr>
          <w:sz w:val="24"/>
          <w:szCs w:val="24"/>
        </w:rPr>
        <w:t>2 Hähnchenbrustfilets</w:t>
      </w:r>
    </w:p>
    <w:p w14:paraId="5D1FC3A3" w14:textId="77777777" w:rsidR="00E2323D" w:rsidRDefault="00E2323D">
      <w:pPr>
        <w:rPr>
          <w:sz w:val="24"/>
          <w:szCs w:val="24"/>
        </w:rPr>
      </w:pPr>
      <w:r>
        <w:rPr>
          <w:sz w:val="24"/>
          <w:szCs w:val="24"/>
        </w:rPr>
        <w:t>2 Pimentkörner</w:t>
      </w:r>
    </w:p>
    <w:p w14:paraId="7952BC6F" w14:textId="77777777" w:rsidR="00E2323D" w:rsidRDefault="00E2323D">
      <w:pPr>
        <w:rPr>
          <w:sz w:val="24"/>
          <w:szCs w:val="24"/>
        </w:rPr>
      </w:pPr>
      <w:r>
        <w:rPr>
          <w:sz w:val="24"/>
          <w:szCs w:val="24"/>
        </w:rPr>
        <w:t>1 Lorbeerblatt</w:t>
      </w:r>
    </w:p>
    <w:p w14:paraId="0AA2BA4C" w14:textId="115074A6" w:rsidR="00E2323D" w:rsidRDefault="00E2323D">
      <w:pPr>
        <w:rPr>
          <w:sz w:val="24"/>
          <w:szCs w:val="24"/>
        </w:rPr>
      </w:pPr>
      <w:r>
        <w:rPr>
          <w:sz w:val="24"/>
          <w:szCs w:val="24"/>
        </w:rPr>
        <w:t xml:space="preserve">2-3 </w:t>
      </w:r>
      <w:r w:rsidR="00DA616E">
        <w:rPr>
          <w:sz w:val="24"/>
          <w:szCs w:val="24"/>
        </w:rPr>
        <w:t>S</w:t>
      </w:r>
      <w:r>
        <w:rPr>
          <w:sz w:val="24"/>
          <w:szCs w:val="24"/>
        </w:rPr>
        <w:t>tangen Staudensellerie</w:t>
      </w:r>
    </w:p>
    <w:p w14:paraId="66424CDC" w14:textId="6DD53F05" w:rsidR="00E2323D" w:rsidRDefault="00E2323D">
      <w:pPr>
        <w:rPr>
          <w:sz w:val="24"/>
          <w:szCs w:val="24"/>
        </w:rPr>
      </w:pPr>
      <w:r>
        <w:rPr>
          <w:sz w:val="24"/>
          <w:szCs w:val="24"/>
        </w:rPr>
        <w:t xml:space="preserve">2-3 </w:t>
      </w:r>
      <w:r w:rsidR="001F6300">
        <w:rPr>
          <w:sz w:val="24"/>
          <w:szCs w:val="24"/>
        </w:rPr>
        <w:t>F</w:t>
      </w:r>
      <w:r>
        <w:rPr>
          <w:sz w:val="24"/>
          <w:szCs w:val="24"/>
        </w:rPr>
        <w:t>rühlingszwiebeln</w:t>
      </w:r>
    </w:p>
    <w:p w14:paraId="0B17DF1B" w14:textId="77777777" w:rsidR="00DA616E" w:rsidRDefault="00E2323D">
      <w:pPr>
        <w:rPr>
          <w:sz w:val="24"/>
          <w:szCs w:val="24"/>
        </w:rPr>
      </w:pPr>
      <w:r>
        <w:rPr>
          <w:sz w:val="24"/>
          <w:szCs w:val="24"/>
        </w:rPr>
        <w:t xml:space="preserve">100 g gekochter schwarzer </w:t>
      </w:r>
      <w:r w:rsidR="00DA616E">
        <w:rPr>
          <w:sz w:val="24"/>
          <w:szCs w:val="24"/>
        </w:rPr>
        <w:t>Piemontreis (kann man auch gut durch Basmatireis ersetzen)</w:t>
      </w:r>
    </w:p>
    <w:p w14:paraId="23989445" w14:textId="63656CA6" w:rsidR="00DA616E" w:rsidRDefault="00DA616E">
      <w:pPr>
        <w:rPr>
          <w:sz w:val="24"/>
          <w:szCs w:val="24"/>
        </w:rPr>
      </w:pPr>
      <w:r>
        <w:rPr>
          <w:sz w:val="24"/>
          <w:szCs w:val="24"/>
        </w:rPr>
        <w:t>100 g gekochter Basmatireis</w:t>
      </w:r>
    </w:p>
    <w:p w14:paraId="18FE9C77" w14:textId="77777777" w:rsidR="00DA616E" w:rsidRDefault="00DA616E">
      <w:pPr>
        <w:rPr>
          <w:sz w:val="24"/>
          <w:szCs w:val="24"/>
        </w:rPr>
      </w:pPr>
    </w:p>
    <w:p w14:paraId="4A8C1953" w14:textId="77777777" w:rsidR="00DA616E" w:rsidRDefault="00DA616E">
      <w:pPr>
        <w:rPr>
          <w:sz w:val="24"/>
          <w:szCs w:val="24"/>
        </w:rPr>
      </w:pPr>
      <w:r>
        <w:rPr>
          <w:sz w:val="24"/>
          <w:szCs w:val="24"/>
        </w:rPr>
        <w:t>Für das Dressing:</w:t>
      </w:r>
    </w:p>
    <w:p w14:paraId="287F7165" w14:textId="77777777" w:rsidR="00DA616E" w:rsidRDefault="00DA616E">
      <w:pPr>
        <w:rPr>
          <w:sz w:val="24"/>
          <w:szCs w:val="24"/>
        </w:rPr>
      </w:pPr>
      <w:r>
        <w:rPr>
          <w:sz w:val="24"/>
          <w:szCs w:val="24"/>
        </w:rPr>
        <w:t>Olivenöl</w:t>
      </w:r>
    </w:p>
    <w:p w14:paraId="217A9FCB" w14:textId="77777777" w:rsidR="00DA616E" w:rsidRDefault="00DA616E">
      <w:pPr>
        <w:rPr>
          <w:sz w:val="24"/>
          <w:szCs w:val="24"/>
        </w:rPr>
      </w:pPr>
      <w:r>
        <w:rPr>
          <w:sz w:val="24"/>
          <w:szCs w:val="24"/>
        </w:rPr>
        <w:t>Etwas Zitronensaft</w:t>
      </w:r>
    </w:p>
    <w:p w14:paraId="169217D8" w14:textId="698B7D26" w:rsidR="00DA616E" w:rsidRDefault="00DA616E">
      <w:pPr>
        <w:rPr>
          <w:sz w:val="24"/>
          <w:szCs w:val="24"/>
        </w:rPr>
      </w:pPr>
      <w:r>
        <w:rPr>
          <w:sz w:val="24"/>
          <w:szCs w:val="24"/>
        </w:rPr>
        <w:t>2-3 EL Naturjoghurt</w:t>
      </w:r>
    </w:p>
    <w:p w14:paraId="14E04A2E" w14:textId="77777777" w:rsidR="00DA616E" w:rsidRDefault="00DA616E">
      <w:pPr>
        <w:rPr>
          <w:sz w:val="24"/>
          <w:szCs w:val="24"/>
        </w:rPr>
      </w:pPr>
      <w:r>
        <w:rPr>
          <w:sz w:val="24"/>
          <w:szCs w:val="24"/>
        </w:rPr>
        <w:t>Salz, Pfeffer</w:t>
      </w:r>
    </w:p>
    <w:p w14:paraId="349E0E3F" w14:textId="18B12795" w:rsidR="00DA616E" w:rsidRDefault="00245428">
      <w:pPr>
        <w:rPr>
          <w:sz w:val="24"/>
          <w:szCs w:val="24"/>
        </w:rPr>
      </w:pPr>
      <w:r>
        <w:rPr>
          <w:sz w:val="24"/>
          <w:szCs w:val="24"/>
        </w:rPr>
        <w:t xml:space="preserve">Je </w:t>
      </w:r>
      <w:r w:rsidR="00DA616E">
        <w:rPr>
          <w:sz w:val="24"/>
          <w:szCs w:val="24"/>
        </w:rPr>
        <w:t>2 EL gehackter Dill</w:t>
      </w:r>
      <w:r>
        <w:rPr>
          <w:sz w:val="24"/>
          <w:szCs w:val="24"/>
        </w:rPr>
        <w:t>, Petersilie und Estragon</w:t>
      </w:r>
    </w:p>
    <w:p w14:paraId="1B241A05" w14:textId="77777777" w:rsidR="00DA616E" w:rsidRDefault="00DA616E">
      <w:pPr>
        <w:rPr>
          <w:sz w:val="24"/>
          <w:szCs w:val="24"/>
        </w:rPr>
      </w:pPr>
    </w:p>
    <w:p w14:paraId="7D8B340B" w14:textId="5689D4BC" w:rsidR="00245428" w:rsidRDefault="00245428">
      <w:pPr>
        <w:rPr>
          <w:sz w:val="24"/>
          <w:szCs w:val="24"/>
        </w:rPr>
      </w:pPr>
      <w:r>
        <w:rPr>
          <w:sz w:val="24"/>
          <w:szCs w:val="24"/>
        </w:rPr>
        <w:t>Zubereitung:</w:t>
      </w:r>
    </w:p>
    <w:p w14:paraId="59B98BE5" w14:textId="32B35BCD" w:rsidR="00DA616E" w:rsidRPr="00DA616E" w:rsidRDefault="00DA616E" w:rsidP="00B40E8C">
      <w:pPr>
        <w:pStyle w:val="ListParagraph"/>
        <w:numPr>
          <w:ilvl w:val="0"/>
          <w:numId w:val="246"/>
        </w:numPr>
        <w:spacing w:after="120"/>
        <w:ind w:left="714" w:hanging="357"/>
        <w:contextualSpacing w:val="0"/>
        <w:jc w:val="both"/>
        <w:rPr>
          <w:sz w:val="24"/>
          <w:szCs w:val="24"/>
        </w:rPr>
      </w:pPr>
      <w:r w:rsidRPr="00DA616E">
        <w:rPr>
          <w:sz w:val="24"/>
          <w:szCs w:val="24"/>
        </w:rPr>
        <w:t>Die Hühnchenfilets dämpft man am besten in einem Dämpfeinsatz über köchelndem Wasser, in das man Pimentkörner und Lorbeer gegeben hat. Es dauert je nach Größe der Filets ungefähr 10 Minuten, manchmal 15 Minuten, bis die Hähnchenbrust gar ist.  Man sollte den Zeitpunkt nicht verpassen, zu dem das Fleisch schon gegart, aber noch saftig ist. Wenn man keinen Dämpfeinsatz hat, pochiert man das Fleisch: Wasser mit Lorbeer, Piment und etwas Zitronensaft aufkochen. Bei niedriger Hitze das Fleisch darin 15 Minuten ziehen lassen.</w:t>
      </w:r>
    </w:p>
    <w:p w14:paraId="75CB1A3D" w14:textId="77C6F4D0" w:rsidR="00DA616E" w:rsidRPr="00DA616E" w:rsidRDefault="00DA616E" w:rsidP="00B40E8C">
      <w:pPr>
        <w:pStyle w:val="ListParagraph"/>
        <w:numPr>
          <w:ilvl w:val="0"/>
          <w:numId w:val="246"/>
        </w:numPr>
        <w:spacing w:after="120"/>
        <w:ind w:left="714" w:hanging="357"/>
        <w:contextualSpacing w:val="0"/>
        <w:jc w:val="both"/>
        <w:rPr>
          <w:sz w:val="24"/>
          <w:szCs w:val="24"/>
        </w:rPr>
      </w:pPr>
      <w:r w:rsidRPr="00DA616E">
        <w:rPr>
          <w:sz w:val="24"/>
          <w:szCs w:val="24"/>
        </w:rPr>
        <w:t>Den Sellerie in Schiebchen schneiden und die Frühlingszwiebeln in Ringe. Mit den beiden Reissorten vermengen. Das Huhn in Stücke schneiden oder rupfen und dazugeben. Für das Dressing Olivenöl, Zitrone, Joghurt, Salz und Pfeffer vermengen und über den Salat geben. Noch einmal abschmecken und zum Schluss die Kräuter darübergeben.</w:t>
      </w:r>
    </w:p>
    <w:p w14:paraId="4F4EB91B" w14:textId="6A9063B0" w:rsidR="00DA616E" w:rsidRDefault="00DA616E">
      <w:pPr>
        <w:rPr>
          <w:sz w:val="24"/>
          <w:szCs w:val="24"/>
        </w:rPr>
      </w:pPr>
      <w:r>
        <w:rPr>
          <w:sz w:val="24"/>
          <w:szCs w:val="24"/>
        </w:rPr>
        <w:t xml:space="preserve">Tipp: </w:t>
      </w:r>
      <w:r w:rsidR="00CE4911">
        <w:rPr>
          <w:sz w:val="24"/>
          <w:szCs w:val="24"/>
        </w:rPr>
        <w:tab/>
      </w:r>
      <w:r>
        <w:rPr>
          <w:sz w:val="24"/>
          <w:szCs w:val="24"/>
        </w:rPr>
        <w:t>gibt einen guten Partysalat ab!</w:t>
      </w:r>
    </w:p>
    <w:p w14:paraId="767C0F2C" w14:textId="18AA8EDB" w:rsidR="006E4D47" w:rsidRPr="00611170" w:rsidRDefault="006E4D47" w:rsidP="00611170">
      <w:pPr>
        <w:spacing w:after="120"/>
        <w:jc w:val="both"/>
        <w:rPr>
          <w:sz w:val="24"/>
          <w:szCs w:val="24"/>
        </w:rPr>
      </w:pPr>
      <w:r w:rsidRPr="00611170">
        <w:rPr>
          <w:sz w:val="24"/>
          <w:szCs w:val="24"/>
        </w:rPr>
        <w:br w:type="page"/>
      </w:r>
    </w:p>
    <w:p w14:paraId="0335C85F" w14:textId="77777777" w:rsidR="00850A78" w:rsidRDefault="00850A78" w:rsidP="00850A78">
      <w:pPr>
        <w:pStyle w:val="Heading2"/>
        <w:spacing w:after="240"/>
      </w:pPr>
      <w:r w:rsidRPr="00494711">
        <w:lastRenderedPageBreak/>
        <w:t xml:space="preserve">Salat mit Safranhähnchen </w:t>
      </w:r>
      <w:r>
        <w:t>und</w:t>
      </w:r>
      <w:r w:rsidRPr="00494711">
        <w:t xml:space="preserve"> K</w:t>
      </w:r>
      <w:r>
        <w:t>räutern</w:t>
      </w:r>
      <w:r>
        <w:rPr>
          <w:rStyle w:val="FootnoteReference"/>
        </w:rPr>
        <w:footnoteReference w:id="213"/>
      </w:r>
      <w:r>
        <w:t xml:space="preserve"> </w:t>
      </w:r>
    </w:p>
    <w:p w14:paraId="4154A7CC" w14:textId="77777777" w:rsidR="00850A78" w:rsidRDefault="00850A78" w:rsidP="00850A78">
      <w:pPr>
        <w:rPr>
          <w:sz w:val="24"/>
          <w:szCs w:val="24"/>
        </w:rPr>
      </w:pPr>
      <w:r w:rsidRPr="00B652A1">
        <w:rPr>
          <w:sz w:val="24"/>
          <w:szCs w:val="24"/>
          <w:u w:val="single"/>
        </w:rPr>
        <w:t>Zutaten</w:t>
      </w:r>
      <w:r>
        <w:rPr>
          <w:sz w:val="24"/>
          <w:szCs w:val="24"/>
        </w:rPr>
        <w:t xml:space="preserve"> (für 6 Portionen)</w:t>
      </w:r>
    </w:p>
    <w:p w14:paraId="67B61B4B" w14:textId="77777777" w:rsidR="00850A78" w:rsidRDefault="00850A78" w:rsidP="00850A78">
      <w:pPr>
        <w:rPr>
          <w:sz w:val="24"/>
          <w:szCs w:val="24"/>
        </w:rPr>
      </w:pPr>
      <w:r>
        <w:rPr>
          <w:sz w:val="24"/>
          <w:szCs w:val="24"/>
        </w:rPr>
        <w:t>1 Bio-Orange</w:t>
      </w:r>
    </w:p>
    <w:p w14:paraId="50420973" w14:textId="77777777" w:rsidR="00850A78" w:rsidRDefault="00850A78" w:rsidP="00850A78">
      <w:pPr>
        <w:rPr>
          <w:sz w:val="24"/>
          <w:szCs w:val="24"/>
        </w:rPr>
      </w:pPr>
      <w:r>
        <w:rPr>
          <w:sz w:val="24"/>
          <w:szCs w:val="24"/>
        </w:rPr>
        <w:t>50 g Honig</w:t>
      </w:r>
    </w:p>
    <w:p w14:paraId="10716EA0" w14:textId="77777777" w:rsidR="00850A78" w:rsidRDefault="00850A78" w:rsidP="00850A78">
      <w:pPr>
        <w:rPr>
          <w:sz w:val="24"/>
          <w:szCs w:val="24"/>
        </w:rPr>
      </w:pPr>
      <w:r>
        <w:rPr>
          <w:sz w:val="24"/>
          <w:szCs w:val="24"/>
        </w:rPr>
        <w:t>1 EL Weißweinessig</w:t>
      </w:r>
    </w:p>
    <w:p w14:paraId="6AADAE8A" w14:textId="77777777" w:rsidR="00850A78" w:rsidRDefault="00850A78" w:rsidP="00850A78">
      <w:pPr>
        <w:rPr>
          <w:sz w:val="24"/>
          <w:szCs w:val="24"/>
        </w:rPr>
      </w:pPr>
      <w:r>
        <w:rPr>
          <w:sz w:val="24"/>
          <w:szCs w:val="24"/>
        </w:rPr>
        <w:t>1 kg Hühnchenbrustfilets, enthäutet</w:t>
      </w:r>
    </w:p>
    <w:p w14:paraId="240DC9BD" w14:textId="77777777" w:rsidR="00850A78" w:rsidRDefault="00850A78" w:rsidP="00850A78">
      <w:pPr>
        <w:rPr>
          <w:sz w:val="24"/>
          <w:szCs w:val="24"/>
        </w:rPr>
      </w:pPr>
      <w:r>
        <w:rPr>
          <w:sz w:val="24"/>
          <w:szCs w:val="24"/>
        </w:rPr>
        <w:t>4 EL Olivenöl</w:t>
      </w:r>
    </w:p>
    <w:p w14:paraId="400116D3" w14:textId="77777777" w:rsidR="00850A78" w:rsidRDefault="00850A78" w:rsidP="00850A78">
      <w:pPr>
        <w:rPr>
          <w:sz w:val="24"/>
          <w:szCs w:val="24"/>
        </w:rPr>
      </w:pPr>
      <w:r>
        <w:rPr>
          <w:sz w:val="24"/>
          <w:szCs w:val="24"/>
        </w:rPr>
        <w:t>2 kleine Fenchelknollen, in dünne Scheiben geschnitten (kann man auch mit Rucola und Frühlingszwiebeln ersetzen)</w:t>
      </w:r>
    </w:p>
    <w:p w14:paraId="04D57B37" w14:textId="77777777" w:rsidR="00850A78" w:rsidRDefault="00850A78" w:rsidP="00850A78">
      <w:pPr>
        <w:rPr>
          <w:sz w:val="24"/>
          <w:szCs w:val="24"/>
        </w:rPr>
      </w:pPr>
      <w:r>
        <w:rPr>
          <w:sz w:val="24"/>
          <w:szCs w:val="24"/>
        </w:rPr>
        <w:t>15 Korianderblätter</w:t>
      </w:r>
    </w:p>
    <w:p w14:paraId="0CE4A94D" w14:textId="77777777" w:rsidR="00850A78" w:rsidRDefault="00850A78" w:rsidP="00850A78">
      <w:pPr>
        <w:rPr>
          <w:sz w:val="24"/>
          <w:szCs w:val="24"/>
        </w:rPr>
      </w:pPr>
      <w:r>
        <w:rPr>
          <w:sz w:val="24"/>
          <w:szCs w:val="24"/>
        </w:rPr>
        <w:t>1 EL Basilikumblätter, in Stücke gerissen</w:t>
      </w:r>
    </w:p>
    <w:p w14:paraId="3B3FAAEA" w14:textId="77777777" w:rsidR="00850A78" w:rsidRDefault="00850A78" w:rsidP="00850A78">
      <w:pPr>
        <w:rPr>
          <w:sz w:val="24"/>
          <w:szCs w:val="24"/>
        </w:rPr>
      </w:pPr>
      <w:r>
        <w:rPr>
          <w:sz w:val="24"/>
          <w:szCs w:val="24"/>
        </w:rPr>
        <w:t>2 EL Zitronensaft</w:t>
      </w:r>
    </w:p>
    <w:p w14:paraId="148CB8D7" w14:textId="77777777" w:rsidR="00850A78" w:rsidRDefault="00850A78" w:rsidP="00850A78">
      <w:pPr>
        <w:rPr>
          <w:sz w:val="24"/>
          <w:szCs w:val="24"/>
        </w:rPr>
      </w:pPr>
      <w:r>
        <w:rPr>
          <w:sz w:val="24"/>
          <w:szCs w:val="24"/>
        </w:rPr>
        <w:t>1 rote Chilischote, in feine Ringe geschnitten</w:t>
      </w:r>
    </w:p>
    <w:p w14:paraId="759BBDCF" w14:textId="77777777" w:rsidR="00850A78" w:rsidRDefault="00850A78" w:rsidP="00850A78">
      <w:pPr>
        <w:rPr>
          <w:sz w:val="24"/>
          <w:szCs w:val="24"/>
        </w:rPr>
      </w:pPr>
      <w:r>
        <w:rPr>
          <w:sz w:val="24"/>
          <w:szCs w:val="24"/>
        </w:rPr>
        <w:t>1 Knoblauchzehe, zerdrückt</w:t>
      </w:r>
    </w:p>
    <w:p w14:paraId="72CDA6C2" w14:textId="77777777" w:rsidR="00850A78" w:rsidRDefault="00850A78" w:rsidP="00850A78">
      <w:pPr>
        <w:rPr>
          <w:sz w:val="24"/>
          <w:szCs w:val="24"/>
        </w:rPr>
      </w:pPr>
      <w:r>
        <w:rPr>
          <w:sz w:val="24"/>
          <w:szCs w:val="24"/>
        </w:rPr>
        <w:t>Salz, Pfeffer</w:t>
      </w:r>
    </w:p>
    <w:p w14:paraId="5683445B" w14:textId="77777777" w:rsidR="00850A78" w:rsidRDefault="00850A78" w:rsidP="00850A78">
      <w:pPr>
        <w:rPr>
          <w:sz w:val="24"/>
          <w:szCs w:val="24"/>
        </w:rPr>
      </w:pPr>
    </w:p>
    <w:p w14:paraId="04E235D9" w14:textId="77777777" w:rsidR="00850A78" w:rsidRDefault="00850A78" w:rsidP="00850A78">
      <w:pPr>
        <w:rPr>
          <w:sz w:val="24"/>
          <w:szCs w:val="24"/>
        </w:rPr>
      </w:pPr>
      <w:r>
        <w:rPr>
          <w:sz w:val="24"/>
          <w:szCs w:val="24"/>
        </w:rPr>
        <w:t>Zubereitung:</w:t>
      </w:r>
    </w:p>
    <w:p w14:paraId="753870B0" w14:textId="77777777" w:rsidR="00850A78" w:rsidRDefault="00850A78" w:rsidP="00B40E8C">
      <w:pPr>
        <w:pStyle w:val="ListParagraph"/>
        <w:numPr>
          <w:ilvl w:val="0"/>
          <w:numId w:val="1963"/>
        </w:numPr>
        <w:spacing w:after="120"/>
        <w:contextualSpacing w:val="0"/>
        <w:jc w:val="both"/>
        <w:rPr>
          <w:sz w:val="24"/>
          <w:szCs w:val="24"/>
        </w:rPr>
      </w:pPr>
      <w:r w:rsidRPr="003E1A34">
        <w:rPr>
          <w:sz w:val="24"/>
          <w:szCs w:val="24"/>
        </w:rPr>
        <w:t>Den Backofen auf 200 Grad vorheizen. Von der Orange oben und unten jeweils 1 cm abschneiden und die ungeschälte Frucht in 12 Spalten teilen.</w:t>
      </w:r>
    </w:p>
    <w:p w14:paraId="11480C3F" w14:textId="77777777" w:rsidR="00850A78" w:rsidRPr="003E1A34" w:rsidRDefault="00850A78" w:rsidP="00B40E8C">
      <w:pPr>
        <w:pStyle w:val="ListParagraph"/>
        <w:numPr>
          <w:ilvl w:val="0"/>
          <w:numId w:val="1963"/>
        </w:numPr>
        <w:spacing w:after="120"/>
        <w:ind w:left="714" w:hanging="357"/>
        <w:contextualSpacing w:val="0"/>
        <w:jc w:val="both"/>
        <w:rPr>
          <w:sz w:val="24"/>
          <w:szCs w:val="24"/>
        </w:rPr>
      </w:pPr>
      <w:r w:rsidRPr="003E1A34">
        <w:rPr>
          <w:sz w:val="24"/>
          <w:szCs w:val="24"/>
        </w:rPr>
        <w:t>Die Orangenspalten mit Honig, Safran und Essig in einen kleinen Topf geben und knapp mit Wasser bedecken. Aufkochen und etwa 1 Stunde köcheln lassen, bis die Orange weich und die Flüssigkeit zu einem dicken Sirup (etwa 3 Esslöffel) eingekocht ist. Wenn die Flüssigkeit beim Kochen zu schnell verdampft, noch etwas Wasser hinzufügen. Den Topfinhalt glatt pürieren. Ist das Püree zu dick, etwas Wasser hinzufügen.</w:t>
      </w:r>
    </w:p>
    <w:p w14:paraId="140A8D8E" w14:textId="77777777" w:rsidR="00850A78" w:rsidRDefault="00850A78" w:rsidP="00B40E8C">
      <w:pPr>
        <w:pStyle w:val="ListParagraph"/>
        <w:numPr>
          <w:ilvl w:val="0"/>
          <w:numId w:val="1963"/>
        </w:numPr>
        <w:spacing w:after="120"/>
        <w:ind w:left="714" w:hanging="357"/>
        <w:contextualSpacing w:val="0"/>
        <w:jc w:val="both"/>
        <w:rPr>
          <w:sz w:val="24"/>
          <w:szCs w:val="24"/>
        </w:rPr>
      </w:pPr>
      <w:r w:rsidRPr="00FC396D">
        <w:rPr>
          <w:sz w:val="24"/>
          <w:szCs w:val="24"/>
        </w:rPr>
        <w:t>Die Hähnchenbrüste mit reichlich Salz und Pfeffer würzen, mit der Hälfte des Öls bestreichen und in einer sehr heißen Grillpfanne auf jeder Seite etwa 2 Minuten grillen. In eine ofenfeste Form legen und 15-20 Minuten im Backofen fertig garen.</w:t>
      </w:r>
    </w:p>
    <w:p w14:paraId="632AFCEC" w14:textId="60F032EA" w:rsidR="00850A78" w:rsidRPr="00A84F92" w:rsidRDefault="00A84F92" w:rsidP="00B40E8C">
      <w:pPr>
        <w:pStyle w:val="ListParagraph"/>
        <w:numPr>
          <w:ilvl w:val="0"/>
          <w:numId w:val="1963"/>
        </w:numPr>
        <w:spacing w:after="120"/>
        <w:ind w:left="714" w:hanging="357"/>
        <w:contextualSpacing w:val="0"/>
        <w:jc w:val="both"/>
        <w:rPr>
          <w:sz w:val="24"/>
          <w:szCs w:val="24"/>
        </w:rPr>
      </w:pPr>
      <w:r>
        <w:rPr>
          <w:sz w:val="24"/>
          <w:szCs w:val="24"/>
        </w:rPr>
        <w:t xml:space="preserve">Das </w:t>
      </w:r>
      <w:r w:rsidRPr="00FC396D">
        <w:rPr>
          <w:sz w:val="24"/>
          <w:szCs w:val="24"/>
        </w:rPr>
        <w:t>Fleisch etwas abkühlen lassen und mit den Händen in relativ große Stücke teilen. Diese in einer großen Schüssel mit der Hälfte des Orangenpürees vermengen. Die übrigen Zutaten und das restliche Öl dazugeben und den Salat vorsichtig durchmischen. Noch einmal abschmecken, falls nötig noch etwas Öl und Zitronensaft hinzufügen und servieren</w:t>
      </w:r>
      <w:r>
        <w:rPr>
          <w:sz w:val="24"/>
          <w:szCs w:val="24"/>
        </w:rPr>
        <w:t>.</w:t>
      </w:r>
      <w:r w:rsidR="00850A78">
        <w:br w:type="page"/>
      </w:r>
    </w:p>
    <w:p w14:paraId="1DA2D1D0" w14:textId="70ED8598" w:rsidR="006D3BB3" w:rsidRDefault="006D3BB3" w:rsidP="006D3BB3">
      <w:pPr>
        <w:pStyle w:val="Heading2"/>
        <w:spacing w:after="240"/>
      </w:pPr>
      <w:r>
        <w:lastRenderedPageBreak/>
        <w:t>Rucolasalat mit Schweinefilet</w:t>
      </w:r>
      <w:r>
        <w:rPr>
          <w:rStyle w:val="FootnoteReference"/>
        </w:rPr>
        <w:footnoteReference w:id="214"/>
      </w:r>
    </w:p>
    <w:p w14:paraId="0A57C85F" w14:textId="77777777" w:rsidR="006D3BB3" w:rsidRDefault="006D3BB3" w:rsidP="006D3BB3">
      <w:pPr>
        <w:spacing w:after="120"/>
        <w:jc w:val="both"/>
        <w:rPr>
          <w:sz w:val="24"/>
          <w:szCs w:val="24"/>
        </w:rPr>
      </w:pPr>
      <w:r w:rsidRPr="005E4AF9">
        <w:rPr>
          <w:sz w:val="24"/>
          <w:szCs w:val="24"/>
          <w:u w:val="single"/>
        </w:rPr>
        <w:t>Zutaten</w:t>
      </w:r>
      <w:r>
        <w:rPr>
          <w:sz w:val="24"/>
          <w:szCs w:val="24"/>
        </w:rPr>
        <w:t xml:space="preserve"> (für 4 Portionen):</w:t>
      </w:r>
    </w:p>
    <w:p w14:paraId="64AE93A4" w14:textId="77777777" w:rsidR="006D3BB3" w:rsidRDefault="006D3BB3" w:rsidP="006D3BB3">
      <w:pPr>
        <w:spacing w:after="120"/>
        <w:jc w:val="both"/>
        <w:rPr>
          <w:sz w:val="24"/>
          <w:szCs w:val="24"/>
        </w:rPr>
      </w:pPr>
      <w:r>
        <w:rPr>
          <w:sz w:val="24"/>
          <w:szCs w:val="24"/>
        </w:rPr>
        <w:t>600 g Schweinefilet</w:t>
      </w:r>
    </w:p>
    <w:p w14:paraId="1862DE16" w14:textId="77777777" w:rsidR="006D3BB3" w:rsidRDefault="006D3BB3" w:rsidP="006D3BB3">
      <w:pPr>
        <w:spacing w:after="120"/>
        <w:jc w:val="both"/>
        <w:rPr>
          <w:sz w:val="24"/>
          <w:szCs w:val="24"/>
        </w:rPr>
      </w:pPr>
      <w:r>
        <w:rPr>
          <w:sz w:val="24"/>
          <w:szCs w:val="24"/>
        </w:rPr>
        <w:t>2 unbehandelte Zitronen</w:t>
      </w:r>
    </w:p>
    <w:p w14:paraId="23EEADDD" w14:textId="77777777" w:rsidR="006D3BB3" w:rsidRDefault="006D3BB3" w:rsidP="006D3BB3">
      <w:pPr>
        <w:spacing w:after="120"/>
        <w:jc w:val="both"/>
        <w:rPr>
          <w:sz w:val="24"/>
          <w:szCs w:val="24"/>
        </w:rPr>
      </w:pPr>
      <w:r>
        <w:rPr>
          <w:sz w:val="24"/>
          <w:szCs w:val="24"/>
        </w:rPr>
        <w:t>6 EL Olivenöl</w:t>
      </w:r>
    </w:p>
    <w:p w14:paraId="1690AFC9" w14:textId="77777777" w:rsidR="006D3BB3" w:rsidRDefault="006D3BB3" w:rsidP="006D3BB3">
      <w:pPr>
        <w:spacing w:after="120"/>
        <w:jc w:val="both"/>
        <w:rPr>
          <w:sz w:val="24"/>
          <w:szCs w:val="24"/>
        </w:rPr>
      </w:pPr>
      <w:r>
        <w:rPr>
          <w:sz w:val="24"/>
          <w:szCs w:val="24"/>
        </w:rPr>
        <w:t>Weißer Pfeffer, Salz</w:t>
      </w:r>
    </w:p>
    <w:p w14:paraId="47B463D9" w14:textId="77777777" w:rsidR="006D3BB3" w:rsidRDefault="006D3BB3" w:rsidP="006D3BB3">
      <w:pPr>
        <w:spacing w:after="120"/>
        <w:jc w:val="both"/>
        <w:rPr>
          <w:sz w:val="24"/>
          <w:szCs w:val="24"/>
        </w:rPr>
      </w:pPr>
      <w:r>
        <w:rPr>
          <w:sz w:val="24"/>
          <w:szCs w:val="24"/>
        </w:rPr>
        <w:t>300 g Erdbeeren</w:t>
      </w:r>
    </w:p>
    <w:p w14:paraId="6E674DA7" w14:textId="77777777" w:rsidR="006D3BB3" w:rsidRDefault="006D3BB3" w:rsidP="006D3BB3">
      <w:pPr>
        <w:spacing w:after="120"/>
        <w:jc w:val="both"/>
        <w:rPr>
          <w:sz w:val="24"/>
          <w:szCs w:val="24"/>
        </w:rPr>
      </w:pPr>
      <w:r>
        <w:rPr>
          <w:sz w:val="24"/>
          <w:szCs w:val="24"/>
        </w:rPr>
        <w:t>1-2 Bund Rucola</w:t>
      </w:r>
    </w:p>
    <w:p w14:paraId="0C1AE6FF" w14:textId="77777777" w:rsidR="006D3BB3" w:rsidRDefault="006D3BB3" w:rsidP="006D3BB3">
      <w:pPr>
        <w:spacing w:after="120"/>
        <w:jc w:val="both"/>
        <w:rPr>
          <w:sz w:val="24"/>
          <w:szCs w:val="24"/>
        </w:rPr>
      </w:pPr>
      <w:r>
        <w:rPr>
          <w:sz w:val="24"/>
          <w:szCs w:val="24"/>
        </w:rPr>
        <w:t>4 Frühlingszwiebeln</w:t>
      </w:r>
    </w:p>
    <w:p w14:paraId="7F1C8AB1" w14:textId="77777777" w:rsidR="006D3BB3" w:rsidRDefault="006D3BB3" w:rsidP="006D3BB3">
      <w:pPr>
        <w:spacing w:after="120"/>
        <w:jc w:val="both"/>
        <w:rPr>
          <w:sz w:val="24"/>
          <w:szCs w:val="24"/>
        </w:rPr>
      </w:pPr>
      <w:r>
        <w:rPr>
          <w:sz w:val="24"/>
          <w:szCs w:val="24"/>
        </w:rPr>
        <w:t>1 EL kalte Butter</w:t>
      </w:r>
    </w:p>
    <w:p w14:paraId="0501A223" w14:textId="77777777" w:rsidR="006D3BB3" w:rsidRDefault="006D3BB3" w:rsidP="006D3BB3">
      <w:pPr>
        <w:spacing w:after="120"/>
        <w:jc w:val="both"/>
        <w:rPr>
          <w:sz w:val="24"/>
          <w:szCs w:val="24"/>
        </w:rPr>
      </w:pPr>
    </w:p>
    <w:p w14:paraId="2AB5D9AE" w14:textId="77777777" w:rsidR="006D3BB3" w:rsidRDefault="006D3BB3" w:rsidP="006D3BB3">
      <w:pPr>
        <w:spacing w:after="120"/>
        <w:jc w:val="both"/>
        <w:rPr>
          <w:sz w:val="24"/>
          <w:szCs w:val="24"/>
        </w:rPr>
      </w:pPr>
      <w:r>
        <w:rPr>
          <w:sz w:val="24"/>
          <w:szCs w:val="24"/>
        </w:rPr>
        <w:t>Zubereitung:</w:t>
      </w:r>
    </w:p>
    <w:p w14:paraId="1D6CAE32" w14:textId="77777777" w:rsidR="006D3BB3" w:rsidRPr="00BC2219" w:rsidRDefault="006D3BB3" w:rsidP="00B40E8C">
      <w:pPr>
        <w:pStyle w:val="ListParagraph"/>
        <w:numPr>
          <w:ilvl w:val="0"/>
          <w:numId w:val="1962"/>
        </w:numPr>
        <w:spacing w:after="120"/>
        <w:contextualSpacing w:val="0"/>
        <w:jc w:val="both"/>
        <w:rPr>
          <w:sz w:val="24"/>
          <w:szCs w:val="24"/>
        </w:rPr>
      </w:pPr>
      <w:r w:rsidRPr="00BC2219">
        <w:rPr>
          <w:sz w:val="24"/>
          <w:szCs w:val="24"/>
        </w:rPr>
        <w:t>Das Schweinefilet von Fett und Sehnen befreien und in Streifen schneiden. Eine Zitrone heiß waschen und trocken reiben. Die Schale fein abreiben und en Saft auspressen. Den Zitronensaft mit 4 EL Olivenöl kräftig verquirlen und mit Pfeffer würzen. Die abgeriebene Zitronenschale hinzufügen. Die Marinade über die Fleischstreifen gießen und zugedeckt im Kühlschrank etwa 20 Minuten ziehen lassen.</w:t>
      </w:r>
    </w:p>
    <w:p w14:paraId="6D6380AA" w14:textId="77777777" w:rsidR="006D3BB3" w:rsidRPr="00BC2219" w:rsidRDefault="006D3BB3" w:rsidP="00B40E8C">
      <w:pPr>
        <w:pStyle w:val="ListParagraph"/>
        <w:numPr>
          <w:ilvl w:val="0"/>
          <w:numId w:val="1962"/>
        </w:numPr>
        <w:spacing w:after="120"/>
        <w:ind w:left="714" w:hanging="357"/>
        <w:contextualSpacing w:val="0"/>
        <w:jc w:val="both"/>
        <w:rPr>
          <w:sz w:val="24"/>
          <w:szCs w:val="24"/>
        </w:rPr>
      </w:pPr>
      <w:r w:rsidRPr="00BC2219">
        <w:rPr>
          <w:sz w:val="24"/>
          <w:szCs w:val="24"/>
        </w:rPr>
        <w:t>In der Zwischenzeit die Erdbeeren wachen, putzen, trocken tupfen und vierteln. Den Rucola verlesen, waschen und trocken schleudern, grobe Stiele entfernen. Die Frühlingszwiebeln putzen, waschen und in 2 cm breite Ringe schneiden.</w:t>
      </w:r>
    </w:p>
    <w:p w14:paraId="1D4BE50F" w14:textId="77777777" w:rsidR="006D3BB3" w:rsidRPr="00BC2219" w:rsidRDefault="006D3BB3" w:rsidP="00B40E8C">
      <w:pPr>
        <w:pStyle w:val="ListParagraph"/>
        <w:numPr>
          <w:ilvl w:val="0"/>
          <w:numId w:val="1962"/>
        </w:numPr>
        <w:spacing w:after="120"/>
        <w:ind w:left="714" w:hanging="357"/>
        <w:contextualSpacing w:val="0"/>
        <w:jc w:val="both"/>
        <w:rPr>
          <w:sz w:val="24"/>
          <w:szCs w:val="24"/>
        </w:rPr>
      </w:pPr>
      <w:r w:rsidRPr="00BC2219">
        <w:rPr>
          <w:sz w:val="24"/>
          <w:szCs w:val="24"/>
        </w:rPr>
        <w:t>Das Fleisch aus der Marinade nehmen und abtropfen lassen. Das restliche Olivenöl in einer Pfanne erhitzen. Das Fleisch darin rundum anbraten. Herausnehmen und beiseitestellen.</w:t>
      </w:r>
    </w:p>
    <w:p w14:paraId="039F2820" w14:textId="77777777" w:rsidR="006D3BB3" w:rsidRDefault="006D3BB3" w:rsidP="00B40E8C">
      <w:pPr>
        <w:pStyle w:val="ListParagraph"/>
        <w:numPr>
          <w:ilvl w:val="0"/>
          <w:numId w:val="1962"/>
        </w:numPr>
        <w:spacing w:after="120"/>
        <w:ind w:left="714" w:hanging="357"/>
        <w:contextualSpacing w:val="0"/>
        <w:jc w:val="both"/>
        <w:rPr>
          <w:sz w:val="24"/>
          <w:szCs w:val="24"/>
        </w:rPr>
      </w:pPr>
      <w:r w:rsidRPr="00BC2219">
        <w:rPr>
          <w:sz w:val="24"/>
          <w:szCs w:val="24"/>
        </w:rPr>
        <w:t>Die Frühlingszwiebeln kurz im Bratensatz andünsten und herausnehmen. Die Zitronen-Öl-Marinade in die Pfanne gießen. Die restliche Zitrone auspressen, den Saft dazugeben und aufkochen. Die Sauce vom Herd nehmen und die kalte Butter unterrühren. Mit Salz und Pfeffer abschmecken.</w:t>
      </w:r>
    </w:p>
    <w:p w14:paraId="5D1C7D97" w14:textId="682D2F86" w:rsidR="00A84F92" w:rsidRPr="00BC2219" w:rsidRDefault="00A84F92" w:rsidP="00B40E8C">
      <w:pPr>
        <w:pStyle w:val="ListParagraph"/>
        <w:numPr>
          <w:ilvl w:val="0"/>
          <w:numId w:val="1962"/>
        </w:numPr>
        <w:spacing w:after="120"/>
        <w:ind w:left="714" w:hanging="357"/>
        <w:contextualSpacing w:val="0"/>
        <w:jc w:val="both"/>
        <w:rPr>
          <w:sz w:val="24"/>
          <w:szCs w:val="24"/>
        </w:rPr>
      </w:pPr>
      <w:r>
        <w:rPr>
          <w:sz w:val="24"/>
          <w:szCs w:val="24"/>
        </w:rPr>
        <w:t xml:space="preserve">Das </w:t>
      </w:r>
      <w:r w:rsidRPr="00BC2219">
        <w:rPr>
          <w:sz w:val="24"/>
          <w:szCs w:val="24"/>
        </w:rPr>
        <w:t>Fleisch in die Sauce legen und kurz ziehen lassen. Den Rucola und die Erdbeeren mit den Frühlingszwiebeln auf Tellern anrichten, das Fleisch mit der Sauce untermischen und nach Belieben mit Chiliflocken bestreuen</w:t>
      </w:r>
      <w:r>
        <w:rPr>
          <w:sz w:val="24"/>
          <w:szCs w:val="24"/>
        </w:rPr>
        <w:t>.</w:t>
      </w:r>
    </w:p>
    <w:p w14:paraId="0763E05C" w14:textId="1F7BB721" w:rsidR="006D3BB3" w:rsidRDefault="006D3BB3" w:rsidP="006D3BB3">
      <w:pPr>
        <w:rPr>
          <w:rFonts w:asciiTheme="majorHAnsi" w:eastAsiaTheme="majorEastAsia" w:hAnsiTheme="majorHAnsi" w:cstheme="majorBidi"/>
          <w:color w:val="2F5496" w:themeColor="accent1" w:themeShade="BF"/>
          <w:sz w:val="26"/>
          <w:szCs w:val="26"/>
        </w:rPr>
      </w:pPr>
      <w:r>
        <w:br w:type="page"/>
      </w:r>
    </w:p>
    <w:p w14:paraId="1BB693A7" w14:textId="7A897BEB" w:rsidR="0081595B" w:rsidRDefault="0081595B" w:rsidP="00751707">
      <w:pPr>
        <w:pStyle w:val="Heading2"/>
        <w:spacing w:after="240"/>
      </w:pPr>
      <w:r>
        <w:lastRenderedPageBreak/>
        <w:t>Orangen-Enten-Salat</w:t>
      </w:r>
    </w:p>
    <w:p w14:paraId="464B3FCA" w14:textId="0A3A98A5" w:rsidR="0081595B" w:rsidRDefault="0081595B" w:rsidP="0081595B">
      <w:pPr>
        <w:rPr>
          <w:sz w:val="24"/>
          <w:szCs w:val="24"/>
        </w:rPr>
      </w:pPr>
      <w:r w:rsidRPr="00751707">
        <w:rPr>
          <w:sz w:val="24"/>
          <w:szCs w:val="24"/>
          <w:u w:val="single"/>
        </w:rPr>
        <w:t xml:space="preserve">Zutaten </w:t>
      </w:r>
      <w:r w:rsidR="00751707">
        <w:rPr>
          <w:sz w:val="24"/>
          <w:szCs w:val="24"/>
        </w:rPr>
        <w:t>(</w:t>
      </w:r>
      <w:r>
        <w:rPr>
          <w:sz w:val="24"/>
          <w:szCs w:val="24"/>
        </w:rPr>
        <w:t>für 4 Portionen</w:t>
      </w:r>
      <w:r w:rsidR="00751707">
        <w:rPr>
          <w:sz w:val="24"/>
          <w:szCs w:val="24"/>
        </w:rPr>
        <w:t>):</w:t>
      </w:r>
    </w:p>
    <w:p w14:paraId="4FDB0538" w14:textId="77777777" w:rsidR="0081595B" w:rsidRDefault="0081595B" w:rsidP="0081595B">
      <w:pPr>
        <w:rPr>
          <w:sz w:val="24"/>
          <w:szCs w:val="24"/>
        </w:rPr>
      </w:pPr>
      <w:r>
        <w:rPr>
          <w:sz w:val="24"/>
          <w:szCs w:val="24"/>
        </w:rPr>
        <w:t>4 kleinen Entenbrüste</w:t>
      </w:r>
    </w:p>
    <w:p w14:paraId="20641135" w14:textId="77777777" w:rsidR="0081595B" w:rsidRDefault="0081595B" w:rsidP="0081595B">
      <w:pPr>
        <w:rPr>
          <w:sz w:val="24"/>
          <w:szCs w:val="24"/>
        </w:rPr>
      </w:pPr>
      <w:r>
        <w:rPr>
          <w:sz w:val="24"/>
          <w:szCs w:val="24"/>
        </w:rPr>
        <w:t>8 – 10 Orangen</w:t>
      </w:r>
    </w:p>
    <w:p w14:paraId="39F4EC41" w14:textId="77777777" w:rsidR="0081595B" w:rsidRDefault="0081595B" w:rsidP="0081595B">
      <w:pPr>
        <w:rPr>
          <w:sz w:val="24"/>
          <w:szCs w:val="24"/>
        </w:rPr>
      </w:pPr>
      <w:r>
        <w:rPr>
          <w:sz w:val="24"/>
          <w:szCs w:val="24"/>
        </w:rPr>
        <w:t>2 EL Rohrzucker</w:t>
      </w:r>
    </w:p>
    <w:p w14:paraId="041856D4" w14:textId="77777777" w:rsidR="0081595B" w:rsidRDefault="0081595B" w:rsidP="0081595B">
      <w:pPr>
        <w:rPr>
          <w:sz w:val="24"/>
          <w:szCs w:val="24"/>
        </w:rPr>
      </w:pPr>
      <w:r>
        <w:rPr>
          <w:sz w:val="24"/>
          <w:szCs w:val="24"/>
        </w:rPr>
        <w:t>1 Limette</w:t>
      </w:r>
    </w:p>
    <w:p w14:paraId="34C7B4FE" w14:textId="77777777" w:rsidR="0081595B" w:rsidRDefault="0081595B" w:rsidP="0081595B">
      <w:pPr>
        <w:rPr>
          <w:sz w:val="24"/>
          <w:szCs w:val="24"/>
        </w:rPr>
      </w:pPr>
      <w:r>
        <w:rPr>
          <w:sz w:val="24"/>
          <w:szCs w:val="24"/>
        </w:rPr>
        <w:t>1 Zimtstange</w:t>
      </w:r>
    </w:p>
    <w:p w14:paraId="6C775408" w14:textId="77777777" w:rsidR="0081595B" w:rsidRDefault="0081595B" w:rsidP="0081595B">
      <w:pPr>
        <w:rPr>
          <w:sz w:val="24"/>
          <w:szCs w:val="24"/>
        </w:rPr>
      </w:pPr>
      <w:r>
        <w:rPr>
          <w:sz w:val="24"/>
          <w:szCs w:val="24"/>
        </w:rPr>
        <w:t>1 Zweig Rosmarin</w:t>
      </w:r>
    </w:p>
    <w:p w14:paraId="38DF95FE" w14:textId="77777777" w:rsidR="0081595B" w:rsidRDefault="0081595B" w:rsidP="0081595B">
      <w:pPr>
        <w:rPr>
          <w:sz w:val="24"/>
          <w:szCs w:val="24"/>
        </w:rPr>
      </w:pPr>
      <w:r>
        <w:rPr>
          <w:sz w:val="24"/>
          <w:szCs w:val="24"/>
        </w:rPr>
        <w:t>2 Stangen Staudensellerie</w:t>
      </w:r>
    </w:p>
    <w:p w14:paraId="7489F814" w14:textId="77777777" w:rsidR="0081595B" w:rsidRDefault="0081595B" w:rsidP="0081595B">
      <w:pPr>
        <w:rPr>
          <w:sz w:val="24"/>
          <w:szCs w:val="24"/>
        </w:rPr>
      </w:pPr>
      <w:r>
        <w:rPr>
          <w:sz w:val="24"/>
          <w:szCs w:val="24"/>
        </w:rPr>
        <w:t>2 Schalotten</w:t>
      </w:r>
    </w:p>
    <w:p w14:paraId="6BFF0A0E" w14:textId="77777777" w:rsidR="0081595B" w:rsidRDefault="0081595B" w:rsidP="0081595B">
      <w:pPr>
        <w:rPr>
          <w:sz w:val="24"/>
          <w:szCs w:val="24"/>
        </w:rPr>
      </w:pPr>
      <w:r>
        <w:rPr>
          <w:sz w:val="24"/>
          <w:szCs w:val="24"/>
        </w:rPr>
        <w:t>2 EL Öl</w:t>
      </w:r>
    </w:p>
    <w:p w14:paraId="660D3C84" w14:textId="1325D957" w:rsidR="0081595B" w:rsidRDefault="0081595B" w:rsidP="0081595B">
      <w:pPr>
        <w:rPr>
          <w:sz w:val="24"/>
          <w:szCs w:val="24"/>
        </w:rPr>
      </w:pPr>
      <w:r>
        <w:rPr>
          <w:sz w:val="24"/>
          <w:szCs w:val="24"/>
        </w:rPr>
        <w:t>4 EL gehackte Walnüsse</w:t>
      </w:r>
    </w:p>
    <w:p w14:paraId="24D79282" w14:textId="77777777" w:rsidR="0081595B" w:rsidRDefault="0081595B" w:rsidP="0081595B">
      <w:pPr>
        <w:rPr>
          <w:sz w:val="24"/>
          <w:szCs w:val="24"/>
        </w:rPr>
      </w:pPr>
    </w:p>
    <w:p w14:paraId="194DE092" w14:textId="7ACD210C" w:rsidR="008D0CBD" w:rsidRDefault="008D0CBD" w:rsidP="0081595B">
      <w:pPr>
        <w:rPr>
          <w:sz w:val="24"/>
          <w:szCs w:val="24"/>
        </w:rPr>
      </w:pPr>
      <w:r>
        <w:rPr>
          <w:sz w:val="24"/>
          <w:szCs w:val="24"/>
        </w:rPr>
        <w:t>Zubereitung:</w:t>
      </w:r>
    </w:p>
    <w:p w14:paraId="7D1C570B" w14:textId="77777777" w:rsidR="0081595B" w:rsidRPr="008436CF" w:rsidRDefault="0081595B" w:rsidP="00B40E8C">
      <w:pPr>
        <w:pStyle w:val="ListParagraph"/>
        <w:numPr>
          <w:ilvl w:val="0"/>
          <w:numId w:val="1241"/>
        </w:numPr>
        <w:spacing w:after="120"/>
        <w:ind w:left="714" w:hanging="357"/>
        <w:contextualSpacing w:val="0"/>
        <w:jc w:val="both"/>
        <w:rPr>
          <w:sz w:val="24"/>
          <w:szCs w:val="24"/>
        </w:rPr>
      </w:pPr>
      <w:r w:rsidRPr="008436CF">
        <w:rPr>
          <w:sz w:val="24"/>
          <w:szCs w:val="24"/>
        </w:rPr>
        <w:t>Entenbrüste salzen, pfeffern und auf der Hautseite ohne Öl bei niedriger Temperatur anbraten, sodass Fett ausläuft. Nach 6 – 8 Minuten Brüste umdrehen und nochmal 2 Minuten braten. Pfanne vom Herd nehmen.</w:t>
      </w:r>
    </w:p>
    <w:p w14:paraId="43444EB0" w14:textId="77777777" w:rsidR="0081595B" w:rsidRPr="008436CF" w:rsidRDefault="0081595B" w:rsidP="00B40E8C">
      <w:pPr>
        <w:pStyle w:val="ListParagraph"/>
        <w:numPr>
          <w:ilvl w:val="0"/>
          <w:numId w:val="1241"/>
        </w:numPr>
        <w:spacing w:after="120"/>
        <w:ind w:left="714" w:hanging="357"/>
        <w:contextualSpacing w:val="0"/>
        <w:jc w:val="both"/>
        <w:rPr>
          <w:sz w:val="24"/>
          <w:szCs w:val="24"/>
        </w:rPr>
      </w:pPr>
      <w:r w:rsidRPr="008436CF">
        <w:rPr>
          <w:sz w:val="24"/>
          <w:szCs w:val="24"/>
        </w:rPr>
        <w:t xml:space="preserve">In der Zwischenzeit Saft </w:t>
      </w:r>
      <w:r>
        <w:rPr>
          <w:sz w:val="24"/>
          <w:szCs w:val="24"/>
        </w:rPr>
        <w:t>un</w:t>
      </w:r>
      <w:r w:rsidRPr="008436CF">
        <w:rPr>
          <w:sz w:val="24"/>
          <w:szCs w:val="24"/>
        </w:rPr>
        <w:t>d ein bisschen Zeste von den Orangen in einen Topf zusammen mit Zucker, Limettensaft, Zimtstange und Rosmarin geben und zu einem dickflüssigen Fond kochen. Entenbrüste reinlegen, über Nacht im Kühlschrank zeihen lassen.</w:t>
      </w:r>
    </w:p>
    <w:p w14:paraId="6CE12491" w14:textId="77777777" w:rsidR="00CC03DA" w:rsidRDefault="0081595B" w:rsidP="00B40E8C">
      <w:pPr>
        <w:pStyle w:val="ListParagraph"/>
        <w:numPr>
          <w:ilvl w:val="0"/>
          <w:numId w:val="1241"/>
        </w:numPr>
        <w:spacing w:after="120"/>
        <w:ind w:left="714" w:hanging="357"/>
        <w:contextualSpacing w:val="0"/>
        <w:jc w:val="both"/>
        <w:rPr>
          <w:sz w:val="24"/>
          <w:szCs w:val="24"/>
        </w:rPr>
      </w:pPr>
      <w:r w:rsidRPr="008436CF">
        <w:rPr>
          <w:sz w:val="24"/>
          <w:szCs w:val="24"/>
        </w:rPr>
        <w:t xml:space="preserve">Ente in dünne Scheiben schneiden, ebenso Sellerie und Schalotten. Mit Fleisch mischen. </w:t>
      </w:r>
    </w:p>
    <w:p w14:paraId="5A6A27FC" w14:textId="2D13D50D" w:rsidR="0081595B" w:rsidRPr="00CC03DA" w:rsidRDefault="0081595B" w:rsidP="00B40E8C">
      <w:pPr>
        <w:pStyle w:val="ListParagraph"/>
        <w:numPr>
          <w:ilvl w:val="0"/>
          <w:numId w:val="1241"/>
        </w:numPr>
        <w:spacing w:after="120"/>
        <w:ind w:left="714" w:hanging="357"/>
        <w:contextualSpacing w:val="0"/>
        <w:jc w:val="both"/>
        <w:rPr>
          <w:sz w:val="24"/>
          <w:szCs w:val="24"/>
        </w:rPr>
      </w:pPr>
      <w:r w:rsidRPr="00CC03DA">
        <w:rPr>
          <w:sz w:val="24"/>
          <w:szCs w:val="24"/>
        </w:rPr>
        <w:t>Öl in Orangensaft rühren, salzen, pfeffern. Obendrauf karamellisierte Walnüsse streuen.</w:t>
      </w:r>
    </w:p>
    <w:p w14:paraId="3CE777DA" w14:textId="77777777" w:rsidR="00BC7C83" w:rsidRDefault="00BC7C83">
      <w:pPr>
        <w:rPr>
          <w:sz w:val="24"/>
          <w:szCs w:val="24"/>
        </w:rPr>
      </w:pPr>
      <w:r>
        <w:rPr>
          <w:sz w:val="24"/>
          <w:szCs w:val="24"/>
        </w:rPr>
        <w:br w:type="page"/>
      </w:r>
    </w:p>
    <w:p w14:paraId="299571F7" w14:textId="476598DE" w:rsidR="00693E16" w:rsidRDefault="00693E16" w:rsidP="00FE3F40">
      <w:pPr>
        <w:pStyle w:val="Heading1"/>
      </w:pPr>
      <w:r>
        <w:lastRenderedPageBreak/>
        <w:t>Aufstriche</w:t>
      </w:r>
      <w:r w:rsidR="000D6AE4">
        <w:t xml:space="preserve"> und Marmeladen</w:t>
      </w:r>
    </w:p>
    <w:p w14:paraId="278F713D" w14:textId="77777777" w:rsidR="00693E16" w:rsidRDefault="00693E16">
      <w:pPr>
        <w:rPr>
          <w:sz w:val="24"/>
          <w:szCs w:val="24"/>
        </w:rPr>
      </w:pPr>
      <w:r>
        <w:rPr>
          <w:sz w:val="24"/>
          <w:szCs w:val="24"/>
        </w:rPr>
        <w:br w:type="page"/>
      </w:r>
    </w:p>
    <w:p w14:paraId="15EDBB0E" w14:textId="5B349E99" w:rsidR="00564348" w:rsidRDefault="00564348" w:rsidP="008F2AB2">
      <w:pPr>
        <w:pStyle w:val="Heading2"/>
        <w:spacing w:after="240"/>
      </w:pPr>
      <w:r>
        <w:lastRenderedPageBreak/>
        <w:t>Beerenkonfitüre mit Basilikum</w:t>
      </w:r>
      <w:r w:rsidR="00322464">
        <w:rPr>
          <w:rStyle w:val="FootnoteReference"/>
        </w:rPr>
        <w:footnoteReference w:id="215"/>
      </w:r>
    </w:p>
    <w:p w14:paraId="14A9F14D" w14:textId="77777777" w:rsidR="00564348" w:rsidRPr="003D1F4D" w:rsidRDefault="00564348">
      <w:pPr>
        <w:rPr>
          <w:sz w:val="24"/>
          <w:szCs w:val="24"/>
        </w:rPr>
      </w:pPr>
      <w:r w:rsidRPr="003D1F4D">
        <w:rPr>
          <w:sz w:val="24"/>
          <w:szCs w:val="24"/>
          <w:u w:val="single"/>
        </w:rPr>
        <w:t>Zutaten</w:t>
      </w:r>
      <w:r w:rsidRPr="003D1F4D">
        <w:rPr>
          <w:sz w:val="24"/>
          <w:szCs w:val="24"/>
        </w:rPr>
        <w:t xml:space="preserve"> (für 2-3 Gläser):</w:t>
      </w:r>
    </w:p>
    <w:p w14:paraId="1D883E9A" w14:textId="77777777" w:rsidR="00564348" w:rsidRPr="003D1F4D" w:rsidRDefault="00564348">
      <w:pPr>
        <w:rPr>
          <w:sz w:val="24"/>
          <w:szCs w:val="24"/>
        </w:rPr>
      </w:pPr>
      <w:r w:rsidRPr="003D1F4D">
        <w:rPr>
          <w:sz w:val="24"/>
          <w:szCs w:val="24"/>
        </w:rPr>
        <w:t>250 g Brombeeren</w:t>
      </w:r>
    </w:p>
    <w:p w14:paraId="28A22148" w14:textId="77777777" w:rsidR="00564348" w:rsidRPr="003D1F4D" w:rsidRDefault="00564348">
      <w:pPr>
        <w:rPr>
          <w:sz w:val="24"/>
          <w:szCs w:val="24"/>
        </w:rPr>
      </w:pPr>
      <w:r w:rsidRPr="003D1F4D">
        <w:rPr>
          <w:sz w:val="24"/>
          <w:szCs w:val="24"/>
        </w:rPr>
        <w:t>250 g Heidelbeeren</w:t>
      </w:r>
    </w:p>
    <w:p w14:paraId="493DF210" w14:textId="77777777" w:rsidR="00564348" w:rsidRPr="003D1F4D" w:rsidRDefault="00564348">
      <w:pPr>
        <w:rPr>
          <w:sz w:val="24"/>
          <w:szCs w:val="24"/>
        </w:rPr>
      </w:pPr>
      <w:r w:rsidRPr="003D1F4D">
        <w:rPr>
          <w:sz w:val="24"/>
          <w:szCs w:val="24"/>
        </w:rPr>
        <w:t>250 g Himbeeren</w:t>
      </w:r>
    </w:p>
    <w:p w14:paraId="1118E19C" w14:textId="77777777" w:rsidR="00564348" w:rsidRPr="003D1F4D" w:rsidRDefault="00564348">
      <w:pPr>
        <w:rPr>
          <w:sz w:val="24"/>
          <w:szCs w:val="24"/>
        </w:rPr>
      </w:pPr>
      <w:r w:rsidRPr="003D1F4D">
        <w:rPr>
          <w:sz w:val="24"/>
          <w:szCs w:val="24"/>
        </w:rPr>
        <w:t>Saft von ½ Zitrone bzw. 60 ml Zitronensaft</w:t>
      </w:r>
    </w:p>
    <w:p w14:paraId="220B7286" w14:textId="4EDC7942" w:rsidR="003B2E96" w:rsidRPr="003D1F4D" w:rsidRDefault="003B2E96">
      <w:pPr>
        <w:rPr>
          <w:sz w:val="24"/>
          <w:szCs w:val="24"/>
        </w:rPr>
      </w:pPr>
      <w:r w:rsidRPr="003D1F4D">
        <w:rPr>
          <w:sz w:val="24"/>
          <w:szCs w:val="24"/>
        </w:rPr>
        <w:t>300 g Gelierzucker (3:1)</w:t>
      </w:r>
    </w:p>
    <w:p w14:paraId="1B39250E" w14:textId="77777777" w:rsidR="003B2E96" w:rsidRPr="003D1F4D" w:rsidRDefault="003B2E96">
      <w:pPr>
        <w:rPr>
          <w:sz w:val="24"/>
          <w:szCs w:val="24"/>
        </w:rPr>
      </w:pPr>
      <w:r w:rsidRPr="003D1F4D">
        <w:rPr>
          <w:sz w:val="24"/>
          <w:szCs w:val="24"/>
        </w:rPr>
        <w:t>12 mittelgroße Basilikumblätter</w:t>
      </w:r>
    </w:p>
    <w:p w14:paraId="499C5138" w14:textId="77777777" w:rsidR="003B2E96" w:rsidRPr="003D1F4D" w:rsidRDefault="003B2E96">
      <w:pPr>
        <w:rPr>
          <w:sz w:val="24"/>
          <w:szCs w:val="24"/>
        </w:rPr>
      </w:pPr>
    </w:p>
    <w:p w14:paraId="3B87FBBF" w14:textId="776BC40E" w:rsidR="003B2E96" w:rsidRPr="003D1F4D" w:rsidRDefault="003B2E96">
      <w:pPr>
        <w:rPr>
          <w:sz w:val="24"/>
          <w:szCs w:val="24"/>
        </w:rPr>
      </w:pPr>
      <w:r w:rsidRPr="003D1F4D">
        <w:rPr>
          <w:sz w:val="24"/>
          <w:szCs w:val="24"/>
        </w:rPr>
        <w:t>Zubereitung:</w:t>
      </w:r>
    </w:p>
    <w:p w14:paraId="3A9B38A6" w14:textId="2D63A5EB" w:rsidR="003B2E96" w:rsidRPr="003D1F4D" w:rsidRDefault="00675D93" w:rsidP="00B40E8C">
      <w:pPr>
        <w:pStyle w:val="ListParagraph"/>
        <w:numPr>
          <w:ilvl w:val="0"/>
          <w:numId w:val="1924"/>
        </w:numPr>
        <w:spacing w:after="120"/>
        <w:contextualSpacing w:val="0"/>
        <w:jc w:val="both"/>
        <w:rPr>
          <w:sz w:val="24"/>
          <w:szCs w:val="24"/>
        </w:rPr>
      </w:pPr>
      <w:r w:rsidRPr="003D1F4D">
        <w:rPr>
          <w:sz w:val="24"/>
          <w:szCs w:val="24"/>
        </w:rPr>
        <w:t xml:space="preserve">Zunächst </w:t>
      </w:r>
      <w:r w:rsidR="00120058" w:rsidRPr="003D1F4D">
        <w:rPr>
          <w:sz w:val="24"/>
          <w:szCs w:val="24"/>
        </w:rPr>
        <w:t xml:space="preserve">die Beeren verlesen, die schlechteren aussortieren. Brombeeren und Heidelbeeren waschen. Zitrone auspressen und den Saft abmessen. </w:t>
      </w:r>
    </w:p>
    <w:p w14:paraId="6C38ADA2" w14:textId="7E9DE353" w:rsidR="00120058" w:rsidRPr="003D1F4D" w:rsidRDefault="00120058" w:rsidP="00B40E8C">
      <w:pPr>
        <w:pStyle w:val="ListParagraph"/>
        <w:numPr>
          <w:ilvl w:val="0"/>
          <w:numId w:val="1924"/>
        </w:numPr>
        <w:spacing w:after="120"/>
        <w:contextualSpacing w:val="0"/>
        <w:jc w:val="both"/>
        <w:rPr>
          <w:sz w:val="24"/>
          <w:szCs w:val="24"/>
        </w:rPr>
      </w:pPr>
      <w:r w:rsidRPr="003D1F4D">
        <w:rPr>
          <w:sz w:val="24"/>
          <w:szCs w:val="24"/>
        </w:rPr>
        <w:t xml:space="preserve">Die Beeren in einem Topf mit einem Kartoffelstampfer andrücken. Zitronensaft und Gelierzucker unter die Beeren mischen und 30 Minuten lang ziehen lassen. </w:t>
      </w:r>
      <w:r w:rsidR="00E51169" w:rsidRPr="003D1F4D">
        <w:rPr>
          <w:sz w:val="24"/>
          <w:szCs w:val="24"/>
        </w:rPr>
        <w:t xml:space="preserve">Dann unter rühren langsam zum Kochen bringen und 5 Minuten lang kochen lassen. Basilikumblätter in die heiße Masse geben, alles </w:t>
      </w:r>
      <w:r w:rsidR="00450AE5" w:rsidRPr="003D1F4D">
        <w:rPr>
          <w:sz w:val="24"/>
          <w:szCs w:val="24"/>
        </w:rPr>
        <w:t>fein pürieren. Kurz aufkochen.</w:t>
      </w:r>
    </w:p>
    <w:p w14:paraId="138BC888" w14:textId="0F5600F8" w:rsidR="00450AE5" w:rsidRPr="003D1F4D" w:rsidRDefault="00450AE5" w:rsidP="00B40E8C">
      <w:pPr>
        <w:pStyle w:val="ListParagraph"/>
        <w:numPr>
          <w:ilvl w:val="0"/>
          <w:numId w:val="1924"/>
        </w:numPr>
        <w:spacing w:after="120"/>
        <w:contextualSpacing w:val="0"/>
        <w:jc w:val="both"/>
        <w:rPr>
          <w:sz w:val="24"/>
          <w:szCs w:val="24"/>
        </w:rPr>
      </w:pPr>
      <w:r w:rsidRPr="003D1F4D">
        <w:rPr>
          <w:sz w:val="24"/>
          <w:szCs w:val="24"/>
        </w:rPr>
        <w:t xml:space="preserve">Schließlich in sterilisierte Gläser füllen – sie sollten randvoll sein – und gut verschließen. </w:t>
      </w:r>
    </w:p>
    <w:p w14:paraId="6B6BBD85" w14:textId="77777777" w:rsidR="00450AE5" w:rsidRPr="003D1F4D" w:rsidRDefault="00450AE5" w:rsidP="008F2AB2">
      <w:pPr>
        <w:spacing w:after="120"/>
        <w:jc w:val="both"/>
        <w:rPr>
          <w:sz w:val="24"/>
          <w:szCs w:val="24"/>
        </w:rPr>
      </w:pPr>
    </w:p>
    <w:p w14:paraId="3BA03CB0" w14:textId="1727C18D" w:rsidR="00450AE5" w:rsidRPr="003D1F4D" w:rsidRDefault="00450AE5" w:rsidP="008F2AB2">
      <w:pPr>
        <w:ind w:left="708" w:hanging="708"/>
        <w:jc w:val="both"/>
        <w:rPr>
          <w:sz w:val="24"/>
          <w:szCs w:val="24"/>
        </w:rPr>
      </w:pPr>
      <w:r w:rsidRPr="003D1F4D">
        <w:rPr>
          <w:sz w:val="24"/>
          <w:szCs w:val="24"/>
        </w:rPr>
        <w:t>Info:</w:t>
      </w:r>
      <w:r w:rsidRPr="003D1F4D">
        <w:rPr>
          <w:sz w:val="24"/>
          <w:szCs w:val="24"/>
        </w:rPr>
        <w:tab/>
        <w:t>Gläser sterilisiert man, indem man Deckel und Gläser nach oben offen auf ein Backblech platziert und das Blech 10 Minuten lang bei 160 Grad im Ofen lässt. Vor der Verwendung etwas abkühlen lassen.</w:t>
      </w:r>
    </w:p>
    <w:p w14:paraId="134D0955" w14:textId="77777777" w:rsidR="00A84F92" w:rsidRDefault="00A84F92" w:rsidP="008F2AB2">
      <w:pPr>
        <w:ind w:left="1416" w:hanging="1416"/>
        <w:jc w:val="both"/>
        <w:rPr>
          <w:sz w:val="24"/>
          <w:szCs w:val="24"/>
        </w:rPr>
      </w:pPr>
    </w:p>
    <w:p w14:paraId="04D3783A" w14:textId="28850CE9" w:rsidR="00450AE5" w:rsidRPr="003D1F4D" w:rsidRDefault="00450AE5" w:rsidP="008F2AB2">
      <w:pPr>
        <w:ind w:left="1416" w:hanging="1416"/>
        <w:jc w:val="both"/>
        <w:rPr>
          <w:sz w:val="24"/>
          <w:szCs w:val="24"/>
        </w:rPr>
      </w:pPr>
      <w:r w:rsidRPr="003D1F4D">
        <w:rPr>
          <w:sz w:val="24"/>
          <w:szCs w:val="24"/>
        </w:rPr>
        <w:t>Kommentar:</w:t>
      </w:r>
      <w:r w:rsidRPr="003D1F4D">
        <w:rPr>
          <w:sz w:val="24"/>
          <w:szCs w:val="24"/>
        </w:rPr>
        <w:tab/>
      </w:r>
      <w:r w:rsidR="008F2AB2" w:rsidRPr="003D1F4D">
        <w:rPr>
          <w:sz w:val="24"/>
          <w:szCs w:val="24"/>
        </w:rPr>
        <w:t>Ich würde sagen, diese Beerenmarmelade schmeckt äußerst fruchtig, sodass einen unerwartet die Sehnsucht überkommen kann, sich in einem summenden Wald an einer Brombeerhecke die Hände und Beine zu zerkratzen.</w:t>
      </w:r>
    </w:p>
    <w:p w14:paraId="5C15E3AE" w14:textId="72831363" w:rsidR="00EB355C" w:rsidRDefault="00564348" w:rsidP="007B544D">
      <w:pPr>
        <w:pStyle w:val="Heading2"/>
        <w:spacing w:after="240"/>
      </w:pPr>
      <w:r w:rsidRPr="003D1F4D">
        <w:br w:type="page"/>
      </w:r>
      <w:r w:rsidR="00EB355C">
        <w:lastRenderedPageBreak/>
        <w:t>Zwetschgenkonfitüre mit Walnüssen</w:t>
      </w:r>
      <w:r w:rsidR="000373BA">
        <w:rPr>
          <w:rStyle w:val="FootnoteReference"/>
        </w:rPr>
        <w:footnoteReference w:id="216"/>
      </w:r>
    </w:p>
    <w:p w14:paraId="747B0167" w14:textId="77777777" w:rsidR="00EB355C" w:rsidRDefault="00EB355C">
      <w:pPr>
        <w:rPr>
          <w:sz w:val="24"/>
          <w:szCs w:val="24"/>
        </w:rPr>
      </w:pPr>
      <w:r w:rsidRPr="007B544D">
        <w:rPr>
          <w:sz w:val="24"/>
          <w:szCs w:val="24"/>
          <w:u w:val="single"/>
        </w:rPr>
        <w:t>Zutaten</w:t>
      </w:r>
      <w:r>
        <w:rPr>
          <w:sz w:val="24"/>
          <w:szCs w:val="24"/>
        </w:rPr>
        <w:t xml:space="preserve"> (für 4 – 5 Gläser):</w:t>
      </w:r>
    </w:p>
    <w:p w14:paraId="76C870EC" w14:textId="77777777" w:rsidR="00EB355C" w:rsidRDefault="00EB355C">
      <w:pPr>
        <w:rPr>
          <w:sz w:val="24"/>
          <w:szCs w:val="24"/>
        </w:rPr>
      </w:pPr>
      <w:r>
        <w:rPr>
          <w:sz w:val="24"/>
          <w:szCs w:val="24"/>
        </w:rPr>
        <w:t>1 kg Zwetschgen</w:t>
      </w:r>
    </w:p>
    <w:p w14:paraId="1A62458F" w14:textId="77777777" w:rsidR="00EB355C" w:rsidRDefault="00EB355C">
      <w:pPr>
        <w:rPr>
          <w:sz w:val="24"/>
          <w:szCs w:val="24"/>
        </w:rPr>
      </w:pPr>
      <w:r>
        <w:rPr>
          <w:sz w:val="24"/>
          <w:szCs w:val="24"/>
        </w:rPr>
        <w:t>500 g Gelierzucker (1:2)</w:t>
      </w:r>
    </w:p>
    <w:p w14:paraId="6CACBE58" w14:textId="77777777" w:rsidR="00EB355C" w:rsidRDefault="00EB355C">
      <w:pPr>
        <w:rPr>
          <w:sz w:val="24"/>
          <w:szCs w:val="24"/>
        </w:rPr>
      </w:pPr>
      <w:r>
        <w:rPr>
          <w:sz w:val="24"/>
          <w:szCs w:val="24"/>
        </w:rPr>
        <w:t>Etwa 30 ml Zitronensaft</w:t>
      </w:r>
    </w:p>
    <w:p w14:paraId="04AC11F1" w14:textId="77777777" w:rsidR="00EB355C" w:rsidRDefault="00EB355C">
      <w:pPr>
        <w:rPr>
          <w:sz w:val="24"/>
          <w:szCs w:val="24"/>
        </w:rPr>
      </w:pPr>
      <w:r>
        <w:rPr>
          <w:sz w:val="24"/>
          <w:szCs w:val="24"/>
        </w:rPr>
        <w:t>50 g Walnusskerne</w:t>
      </w:r>
    </w:p>
    <w:p w14:paraId="79112F2E" w14:textId="77777777" w:rsidR="00EB355C" w:rsidRDefault="00EB355C">
      <w:pPr>
        <w:rPr>
          <w:sz w:val="24"/>
          <w:szCs w:val="24"/>
        </w:rPr>
      </w:pPr>
      <w:r>
        <w:rPr>
          <w:sz w:val="24"/>
          <w:szCs w:val="24"/>
        </w:rPr>
        <w:t>50 ml Obstbrand oder Walnusslikör (wenn man will)</w:t>
      </w:r>
    </w:p>
    <w:p w14:paraId="321CB8A8" w14:textId="77777777" w:rsidR="00EB355C" w:rsidRDefault="00EB355C">
      <w:pPr>
        <w:rPr>
          <w:sz w:val="24"/>
          <w:szCs w:val="24"/>
        </w:rPr>
      </w:pPr>
    </w:p>
    <w:p w14:paraId="0BD80A64" w14:textId="77777777" w:rsidR="00EB355C" w:rsidRDefault="00EB355C">
      <w:pPr>
        <w:rPr>
          <w:sz w:val="24"/>
          <w:szCs w:val="24"/>
        </w:rPr>
      </w:pPr>
      <w:r>
        <w:rPr>
          <w:sz w:val="24"/>
          <w:szCs w:val="24"/>
        </w:rPr>
        <w:t>Zubereitung:</w:t>
      </w:r>
    </w:p>
    <w:p w14:paraId="633B43F1" w14:textId="77777777" w:rsidR="00C403B3" w:rsidRPr="007B544D" w:rsidRDefault="00625C5B" w:rsidP="00B40E8C">
      <w:pPr>
        <w:pStyle w:val="ListParagraph"/>
        <w:numPr>
          <w:ilvl w:val="0"/>
          <w:numId w:val="1925"/>
        </w:numPr>
        <w:spacing w:after="120"/>
        <w:ind w:left="714" w:hanging="357"/>
        <w:contextualSpacing w:val="0"/>
        <w:jc w:val="both"/>
        <w:rPr>
          <w:sz w:val="24"/>
          <w:szCs w:val="24"/>
        </w:rPr>
      </w:pPr>
      <w:r w:rsidRPr="007B544D">
        <w:rPr>
          <w:sz w:val="24"/>
          <w:szCs w:val="24"/>
        </w:rPr>
        <w:t>Die Zwetschgen werden gewaschen</w:t>
      </w:r>
      <w:r w:rsidR="005B7E5C" w:rsidRPr="007B544D">
        <w:rPr>
          <w:sz w:val="24"/>
          <w:szCs w:val="24"/>
        </w:rPr>
        <w:t>, entsteint, längs geviertelt und mit Zucker, Zitronensaft, Walnusskernen (in der Hand grob zerdrückt, nicht gemahlen) und Obstbrand (wenn man will) vermengt. Einige Stunden lang durchziehen lassen, nach Möglichkeit über Nacht.</w:t>
      </w:r>
      <w:r w:rsidR="00C403B3" w:rsidRPr="007B544D">
        <w:rPr>
          <w:sz w:val="24"/>
          <w:szCs w:val="24"/>
        </w:rPr>
        <w:t xml:space="preserve"> Immer mal wieder umrühren.</w:t>
      </w:r>
    </w:p>
    <w:p w14:paraId="22FD14A7" w14:textId="77777777" w:rsidR="00173C09" w:rsidRDefault="00C403B3" w:rsidP="00B40E8C">
      <w:pPr>
        <w:pStyle w:val="ListParagraph"/>
        <w:numPr>
          <w:ilvl w:val="0"/>
          <w:numId w:val="1925"/>
        </w:numPr>
        <w:spacing w:after="120"/>
        <w:ind w:left="714" w:hanging="357"/>
        <w:contextualSpacing w:val="0"/>
        <w:jc w:val="both"/>
        <w:rPr>
          <w:sz w:val="24"/>
          <w:szCs w:val="24"/>
        </w:rPr>
      </w:pPr>
      <w:r w:rsidRPr="007B544D">
        <w:rPr>
          <w:sz w:val="24"/>
          <w:szCs w:val="24"/>
        </w:rPr>
        <w:t xml:space="preserve">Die Masse zum Kochen bringen und ungefähr 5 Minuten lang sprudelnd kochen. </w:t>
      </w:r>
      <w:r w:rsidR="007B544D" w:rsidRPr="007B544D">
        <w:rPr>
          <w:sz w:val="24"/>
          <w:szCs w:val="24"/>
        </w:rPr>
        <w:t>Ist sie fest genug, dann in sterilisierte Gläser füllen.</w:t>
      </w:r>
    </w:p>
    <w:p w14:paraId="4EC198C4" w14:textId="77777777" w:rsidR="00173C09" w:rsidRDefault="00173C09">
      <w:pPr>
        <w:rPr>
          <w:sz w:val="24"/>
          <w:szCs w:val="24"/>
        </w:rPr>
      </w:pPr>
      <w:r>
        <w:rPr>
          <w:sz w:val="24"/>
          <w:szCs w:val="24"/>
        </w:rPr>
        <w:br w:type="page"/>
      </w:r>
    </w:p>
    <w:p w14:paraId="3453D2F8" w14:textId="35338DCA" w:rsidR="00173C09" w:rsidRDefault="00173C09" w:rsidP="0014058D">
      <w:pPr>
        <w:pStyle w:val="Heading2"/>
        <w:spacing w:after="240"/>
      </w:pPr>
      <w:r>
        <w:lastRenderedPageBreak/>
        <w:t>Pflaumenkonfitüre mit Kakao</w:t>
      </w:r>
      <w:r w:rsidR="00570ABA">
        <w:rPr>
          <w:rStyle w:val="FootnoteReference"/>
        </w:rPr>
        <w:footnoteReference w:id="217"/>
      </w:r>
    </w:p>
    <w:p w14:paraId="6182A464" w14:textId="77777777" w:rsidR="00173C09" w:rsidRDefault="00173C09" w:rsidP="00173C09">
      <w:pPr>
        <w:spacing w:after="120"/>
        <w:jc w:val="both"/>
        <w:rPr>
          <w:sz w:val="24"/>
          <w:szCs w:val="24"/>
        </w:rPr>
      </w:pPr>
      <w:r w:rsidRPr="0014058D">
        <w:rPr>
          <w:sz w:val="24"/>
          <w:szCs w:val="24"/>
          <w:u w:val="single"/>
        </w:rPr>
        <w:t>Zutaten</w:t>
      </w:r>
      <w:r>
        <w:rPr>
          <w:sz w:val="24"/>
          <w:szCs w:val="24"/>
        </w:rPr>
        <w:t xml:space="preserve"> (für ca. 3 Gläser):</w:t>
      </w:r>
    </w:p>
    <w:p w14:paraId="2BDF0575" w14:textId="77777777" w:rsidR="00173C09" w:rsidRDefault="00173C09" w:rsidP="00173C09">
      <w:pPr>
        <w:spacing w:after="120"/>
        <w:jc w:val="both"/>
        <w:rPr>
          <w:sz w:val="24"/>
          <w:szCs w:val="24"/>
        </w:rPr>
      </w:pPr>
      <w:r>
        <w:rPr>
          <w:sz w:val="24"/>
          <w:szCs w:val="24"/>
        </w:rPr>
        <w:t>500 g Pflaumen</w:t>
      </w:r>
    </w:p>
    <w:p w14:paraId="78DA52A1" w14:textId="77777777" w:rsidR="00173C09" w:rsidRDefault="00173C09" w:rsidP="00173C09">
      <w:pPr>
        <w:spacing w:after="120"/>
        <w:jc w:val="both"/>
        <w:rPr>
          <w:sz w:val="24"/>
          <w:szCs w:val="24"/>
        </w:rPr>
      </w:pPr>
      <w:r>
        <w:rPr>
          <w:sz w:val="24"/>
          <w:szCs w:val="24"/>
        </w:rPr>
        <w:t>25 g Gelierzucker (2:1)</w:t>
      </w:r>
    </w:p>
    <w:p w14:paraId="2DAE9DF1" w14:textId="77777777" w:rsidR="00173C09" w:rsidRDefault="00173C09" w:rsidP="00173C09">
      <w:pPr>
        <w:spacing w:after="120"/>
        <w:jc w:val="both"/>
        <w:rPr>
          <w:sz w:val="24"/>
          <w:szCs w:val="24"/>
        </w:rPr>
      </w:pPr>
      <w:r>
        <w:rPr>
          <w:sz w:val="24"/>
          <w:szCs w:val="24"/>
        </w:rPr>
        <w:t>50 ml Saft von ausgepressten Zitronen (ca. 2 Stück)</w:t>
      </w:r>
    </w:p>
    <w:p w14:paraId="0909E3CC" w14:textId="77777777" w:rsidR="00173C09" w:rsidRDefault="00173C09" w:rsidP="00173C09">
      <w:pPr>
        <w:spacing w:after="120"/>
        <w:jc w:val="both"/>
        <w:rPr>
          <w:sz w:val="24"/>
          <w:szCs w:val="24"/>
        </w:rPr>
      </w:pPr>
      <w:r>
        <w:rPr>
          <w:sz w:val="24"/>
          <w:szCs w:val="24"/>
        </w:rPr>
        <w:t>10 g ungesüßtes Kakaopulver</w:t>
      </w:r>
    </w:p>
    <w:p w14:paraId="2648D120" w14:textId="77777777" w:rsidR="00173C09" w:rsidRDefault="00173C09" w:rsidP="00173C09">
      <w:pPr>
        <w:spacing w:after="120"/>
        <w:jc w:val="both"/>
        <w:rPr>
          <w:sz w:val="24"/>
          <w:szCs w:val="24"/>
        </w:rPr>
      </w:pPr>
    </w:p>
    <w:p w14:paraId="2D17ABFA" w14:textId="77777777" w:rsidR="00173C09" w:rsidRDefault="00173C09" w:rsidP="00173C09">
      <w:pPr>
        <w:spacing w:after="120"/>
        <w:jc w:val="both"/>
        <w:rPr>
          <w:sz w:val="24"/>
          <w:szCs w:val="24"/>
        </w:rPr>
      </w:pPr>
      <w:r>
        <w:rPr>
          <w:sz w:val="24"/>
          <w:szCs w:val="24"/>
        </w:rPr>
        <w:t>Zubereitung:</w:t>
      </w:r>
    </w:p>
    <w:p w14:paraId="6D66060B" w14:textId="77777777" w:rsidR="00BE3198" w:rsidRPr="0014058D" w:rsidRDefault="00B86815" w:rsidP="00B40E8C">
      <w:pPr>
        <w:pStyle w:val="ListParagraph"/>
        <w:numPr>
          <w:ilvl w:val="0"/>
          <w:numId w:val="1926"/>
        </w:numPr>
        <w:spacing w:after="120"/>
        <w:ind w:left="714" w:hanging="357"/>
        <w:contextualSpacing w:val="0"/>
        <w:jc w:val="both"/>
        <w:rPr>
          <w:sz w:val="24"/>
          <w:szCs w:val="24"/>
        </w:rPr>
      </w:pPr>
      <w:r w:rsidRPr="0014058D">
        <w:rPr>
          <w:sz w:val="24"/>
          <w:szCs w:val="24"/>
        </w:rPr>
        <w:t>Die Pflaumen waschen</w:t>
      </w:r>
      <w:r w:rsidR="000550DF" w:rsidRPr="0014058D">
        <w:rPr>
          <w:sz w:val="24"/>
          <w:szCs w:val="24"/>
        </w:rPr>
        <w:t>, halbieren und entsteinen. Man kann die Früchte kleiner schneiden, dann wird die Konsistenz der Konfitüre feiner</w:t>
      </w:r>
      <w:r w:rsidR="00BE3198" w:rsidRPr="0014058D">
        <w:rPr>
          <w:sz w:val="24"/>
          <w:szCs w:val="24"/>
        </w:rPr>
        <w:t>.</w:t>
      </w:r>
    </w:p>
    <w:p w14:paraId="58739046" w14:textId="77777777" w:rsidR="006D217F" w:rsidRPr="0014058D" w:rsidRDefault="00BE3198" w:rsidP="00B40E8C">
      <w:pPr>
        <w:pStyle w:val="ListParagraph"/>
        <w:numPr>
          <w:ilvl w:val="0"/>
          <w:numId w:val="1926"/>
        </w:numPr>
        <w:spacing w:after="120"/>
        <w:ind w:left="714" w:hanging="357"/>
        <w:contextualSpacing w:val="0"/>
        <w:jc w:val="both"/>
        <w:rPr>
          <w:sz w:val="24"/>
          <w:szCs w:val="24"/>
        </w:rPr>
      </w:pPr>
      <w:r w:rsidRPr="0014058D">
        <w:rPr>
          <w:sz w:val="24"/>
          <w:szCs w:val="24"/>
        </w:rPr>
        <w:t>In einem Topf mit dem Zucker vermengen. Aufkochen, 3 Minuten unter Rühren köcheln lassen. Zitronensaft hinzufügen und weitere 2 Minuten lang köcheln lassen</w:t>
      </w:r>
      <w:r w:rsidR="006D217F" w:rsidRPr="0014058D">
        <w:rPr>
          <w:sz w:val="24"/>
          <w:szCs w:val="24"/>
        </w:rPr>
        <w:t>.</w:t>
      </w:r>
      <w:r w:rsidRPr="0014058D">
        <w:rPr>
          <w:sz w:val="24"/>
          <w:szCs w:val="24"/>
        </w:rPr>
        <w:t xml:space="preserve"> Kakao</w:t>
      </w:r>
      <w:r w:rsidR="006D217F" w:rsidRPr="0014058D">
        <w:rPr>
          <w:sz w:val="24"/>
          <w:szCs w:val="24"/>
        </w:rPr>
        <w:t xml:space="preserve">pulver unterrühren. </w:t>
      </w:r>
    </w:p>
    <w:p w14:paraId="5A5F13F4" w14:textId="77777777" w:rsidR="001C2794" w:rsidRPr="0014058D" w:rsidRDefault="006D217F" w:rsidP="00B40E8C">
      <w:pPr>
        <w:pStyle w:val="ListParagraph"/>
        <w:numPr>
          <w:ilvl w:val="0"/>
          <w:numId w:val="1926"/>
        </w:numPr>
        <w:spacing w:after="120"/>
        <w:ind w:left="714" w:hanging="357"/>
        <w:contextualSpacing w:val="0"/>
        <w:jc w:val="both"/>
        <w:rPr>
          <w:sz w:val="24"/>
          <w:szCs w:val="24"/>
        </w:rPr>
      </w:pPr>
      <w:r w:rsidRPr="0014058D">
        <w:rPr>
          <w:sz w:val="24"/>
          <w:szCs w:val="24"/>
        </w:rPr>
        <w:t>Konfitüre heiß in (ausgekochte) Gläser füllen, diese verschließen</w:t>
      </w:r>
      <w:r w:rsidR="001C2794" w:rsidRPr="0014058D">
        <w:rPr>
          <w:sz w:val="24"/>
          <w:szCs w:val="24"/>
        </w:rPr>
        <w:t>.</w:t>
      </w:r>
    </w:p>
    <w:p w14:paraId="25E2FD31" w14:textId="77777777" w:rsidR="001C2794" w:rsidRDefault="001C2794" w:rsidP="00173C09">
      <w:pPr>
        <w:spacing w:after="120"/>
        <w:jc w:val="both"/>
        <w:rPr>
          <w:sz w:val="24"/>
          <w:szCs w:val="24"/>
        </w:rPr>
      </w:pPr>
    </w:p>
    <w:p w14:paraId="6245EA54" w14:textId="1F3C3E51" w:rsidR="003D1F4D" w:rsidRPr="00173C09" w:rsidRDefault="001C2794" w:rsidP="0014058D">
      <w:pPr>
        <w:spacing w:after="120"/>
        <w:ind w:left="708" w:hanging="708"/>
        <w:jc w:val="both"/>
        <w:rPr>
          <w:sz w:val="24"/>
          <w:szCs w:val="24"/>
        </w:rPr>
      </w:pPr>
      <w:r>
        <w:rPr>
          <w:sz w:val="24"/>
          <w:szCs w:val="24"/>
        </w:rPr>
        <w:t>Tipp:</w:t>
      </w:r>
      <w:r>
        <w:rPr>
          <w:sz w:val="24"/>
          <w:szCs w:val="24"/>
        </w:rPr>
        <w:tab/>
        <w:t xml:space="preserve">Wenn man nicht weiß, ob die Marmelade die richtige Konsistenz hat, kann man die Gelierprobe machen. Das geht so: </w:t>
      </w:r>
      <w:r w:rsidR="00A63B7C">
        <w:rPr>
          <w:sz w:val="24"/>
          <w:szCs w:val="24"/>
        </w:rPr>
        <w:t xml:space="preserve">Man gibt einen Teelöffel heiße Konfitüre auf einen Porzellanteller, wartet ein bis zwei Minuten und hält den </w:t>
      </w:r>
      <w:r w:rsidR="0014058D">
        <w:rPr>
          <w:sz w:val="24"/>
          <w:szCs w:val="24"/>
        </w:rPr>
        <w:t>T</w:t>
      </w:r>
      <w:r w:rsidR="00A63B7C">
        <w:rPr>
          <w:sz w:val="24"/>
          <w:szCs w:val="24"/>
        </w:rPr>
        <w:t>eller schräg. Wenn die Konfitüre dick tropft, ist sie wahrscheinlich gelungen</w:t>
      </w:r>
      <w:r w:rsidR="0014058D">
        <w:rPr>
          <w:sz w:val="24"/>
          <w:szCs w:val="24"/>
        </w:rPr>
        <w:t>. Wenn sie zu dünnflüssig ist, noch etwas länger kochen.</w:t>
      </w:r>
      <w:r w:rsidR="003D1F4D" w:rsidRPr="00173C09">
        <w:rPr>
          <w:sz w:val="24"/>
          <w:szCs w:val="24"/>
        </w:rPr>
        <w:br w:type="page"/>
      </w:r>
    </w:p>
    <w:p w14:paraId="140592C1" w14:textId="77777777" w:rsidR="00393600" w:rsidRPr="00CF701E" w:rsidRDefault="00393600" w:rsidP="00393600">
      <w:pPr>
        <w:pStyle w:val="Heading2"/>
        <w:spacing w:after="240"/>
      </w:pPr>
      <w:r w:rsidRPr="00CF701E">
        <w:lastRenderedPageBreak/>
        <w:t>Kirschmarmelade mit Vanille und dunkler Schokolade</w:t>
      </w:r>
      <w:r>
        <w:rPr>
          <w:rStyle w:val="FootnoteReference"/>
        </w:rPr>
        <w:footnoteReference w:id="218"/>
      </w:r>
    </w:p>
    <w:p w14:paraId="34DBAB8A" w14:textId="77777777" w:rsidR="00393600" w:rsidRDefault="00393600" w:rsidP="00393600">
      <w:pPr>
        <w:rPr>
          <w:sz w:val="24"/>
          <w:szCs w:val="24"/>
        </w:rPr>
      </w:pPr>
      <w:r w:rsidRPr="00E94BF5">
        <w:rPr>
          <w:sz w:val="24"/>
          <w:szCs w:val="24"/>
          <w:u w:val="single"/>
        </w:rPr>
        <w:t>Zutaten</w:t>
      </w:r>
      <w:r>
        <w:rPr>
          <w:sz w:val="24"/>
          <w:szCs w:val="24"/>
        </w:rPr>
        <w:t xml:space="preserve"> (für 5-6 Gläser à 200 ml)</w:t>
      </w:r>
    </w:p>
    <w:p w14:paraId="6A50942A" w14:textId="77777777" w:rsidR="00393600" w:rsidRDefault="00393600" w:rsidP="00393600">
      <w:pPr>
        <w:rPr>
          <w:sz w:val="24"/>
          <w:szCs w:val="24"/>
        </w:rPr>
      </w:pPr>
      <w:r>
        <w:rPr>
          <w:sz w:val="24"/>
          <w:szCs w:val="24"/>
        </w:rPr>
        <w:t>1,8 kg Sauerkirschen (alternativ Süßkirschen)</w:t>
      </w:r>
    </w:p>
    <w:p w14:paraId="3050F097" w14:textId="77777777" w:rsidR="00393600" w:rsidRDefault="00393600" w:rsidP="00393600">
      <w:pPr>
        <w:rPr>
          <w:sz w:val="24"/>
          <w:szCs w:val="24"/>
        </w:rPr>
      </w:pPr>
      <w:r>
        <w:rPr>
          <w:sz w:val="24"/>
          <w:szCs w:val="24"/>
        </w:rPr>
        <w:t>1 Vanilleschote</w:t>
      </w:r>
    </w:p>
    <w:p w14:paraId="2C2AA8D3" w14:textId="77777777" w:rsidR="00393600" w:rsidRDefault="00393600" w:rsidP="00393600">
      <w:pPr>
        <w:rPr>
          <w:sz w:val="24"/>
          <w:szCs w:val="24"/>
        </w:rPr>
      </w:pPr>
      <w:r>
        <w:rPr>
          <w:sz w:val="24"/>
          <w:szCs w:val="24"/>
        </w:rPr>
        <w:t>500 g Gelierzucker (3:1)</w:t>
      </w:r>
    </w:p>
    <w:p w14:paraId="7B9B6391" w14:textId="77777777" w:rsidR="00393600" w:rsidRDefault="00393600" w:rsidP="00393600">
      <w:pPr>
        <w:rPr>
          <w:sz w:val="24"/>
          <w:szCs w:val="24"/>
        </w:rPr>
      </w:pPr>
      <w:r>
        <w:rPr>
          <w:sz w:val="24"/>
          <w:szCs w:val="24"/>
        </w:rPr>
        <w:t>3 EL Zitronensaft</w:t>
      </w:r>
    </w:p>
    <w:p w14:paraId="1347A55E" w14:textId="77777777" w:rsidR="00393600" w:rsidRDefault="00393600" w:rsidP="00393600">
      <w:pPr>
        <w:rPr>
          <w:sz w:val="24"/>
          <w:szCs w:val="24"/>
        </w:rPr>
      </w:pPr>
      <w:r>
        <w:rPr>
          <w:sz w:val="24"/>
          <w:szCs w:val="24"/>
        </w:rPr>
        <w:t>80 g dunkle Schokolade (70 Prozent)</w:t>
      </w:r>
    </w:p>
    <w:p w14:paraId="3E9FCC02" w14:textId="77777777" w:rsidR="00393600" w:rsidRDefault="00393600" w:rsidP="00393600">
      <w:pPr>
        <w:rPr>
          <w:sz w:val="24"/>
          <w:szCs w:val="24"/>
        </w:rPr>
      </w:pPr>
    </w:p>
    <w:p w14:paraId="13623FCC" w14:textId="77777777" w:rsidR="00393600" w:rsidRDefault="00393600" w:rsidP="00393600">
      <w:pPr>
        <w:rPr>
          <w:sz w:val="24"/>
          <w:szCs w:val="24"/>
        </w:rPr>
      </w:pPr>
    </w:p>
    <w:p w14:paraId="3B362B22" w14:textId="77777777" w:rsidR="00393600" w:rsidRDefault="00393600" w:rsidP="00393600">
      <w:pPr>
        <w:rPr>
          <w:sz w:val="24"/>
          <w:szCs w:val="24"/>
        </w:rPr>
      </w:pPr>
      <w:r>
        <w:rPr>
          <w:sz w:val="24"/>
          <w:szCs w:val="24"/>
        </w:rPr>
        <w:t>Zubereitung:</w:t>
      </w:r>
    </w:p>
    <w:p w14:paraId="28218FC5" w14:textId="77777777" w:rsidR="00393600" w:rsidRPr="00BD3EE8" w:rsidRDefault="00393600" w:rsidP="00B40E8C">
      <w:pPr>
        <w:pStyle w:val="ListParagraph"/>
        <w:numPr>
          <w:ilvl w:val="0"/>
          <w:numId w:val="795"/>
        </w:numPr>
        <w:spacing w:after="120"/>
        <w:ind w:left="714" w:hanging="357"/>
        <w:contextualSpacing w:val="0"/>
        <w:jc w:val="both"/>
        <w:rPr>
          <w:sz w:val="24"/>
          <w:szCs w:val="24"/>
        </w:rPr>
      </w:pPr>
      <w:r w:rsidRPr="00BD3EE8">
        <w:rPr>
          <w:sz w:val="24"/>
          <w:szCs w:val="24"/>
        </w:rPr>
        <w:t>Die Kirschen waschen und entkernen. Die Vanilleschote längs halbieren und das Mark herauskratzen. 14 kg Früchte (so viel sollen nach dem Entkernen noch übrig sein) in einem großen Topf mit dem Mark der Vanilleschote, er ausgekratzten Schote sowie dem Gelierzucker vermengen, dann 5 Stunden kühl und zugedeckt stehen lassen. Diese Ruhezeit ist wichtig, damit der Zucker die Früchte durchdringen kann und die Marmelade nach dem Öffnen des Glases haltbar bleibt.</w:t>
      </w:r>
    </w:p>
    <w:p w14:paraId="2A9538EE" w14:textId="77777777" w:rsidR="00393600" w:rsidRPr="00BD3EE8" w:rsidRDefault="00393600" w:rsidP="00B40E8C">
      <w:pPr>
        <w:pStyle w:val="ListParagraph"/>
        <w:numPr>
          <w:ilvl w:val="0"/>
          <w:numId w:val="795"/>
        </w:numPr>
        <w:spacing w:after="120"/>
        <w:ind w:left="714" w:hanging="357"/>
        <w:contextualSpacing w:val="0"/>
        <w:jc w:val="both"/>
        <w:rPr>
          <w:sz w:val="24"/>
          <w:szCs w:val="24"/>
        </w:rPr>
      </w:pPr>
      <w:r w:rsidRPr="00BD3EE8">
        <w:rPr>
          <w:sz w:val="24"/>
          <w:szCs w:val="24"/>
        </w:rPr>
        <w:t>Nachdem sie durchgezogen ist, die Kirschmasse aufkochen, Vanilleschote entfernen. 6 Minuten sprudelnd kochen lassen, nach 5 Minuten den Zitronensaft hinzufügen. Mit dem Pürierstab etwa die Hälfte der der Kirschmasse zerkleinern.</w:t>
      </w:r>
    </w:p>
    <w:p w14:paraId="39B5DD6D" w14:textId="77777777" w:rsidR="00393600" w:rsidRPr="00BD3EE8" w:rsidRDefault="00393600" w:rsidP="00B40E8C">
      <w:pPr>
        <w:pStyle w:val="ListParagraph"/>
        <w:numPr>
          <w:ilvl w:val="0"/>
          <w:numId w:val="795"/>
        </w:numPr>
        <w:spacing w:after="120"/>
        <w:ind w:left="714" w:hanging="357"/>
        <w:contextualSpacing w:val="0"/>
        <w:jc w:val="both"/>
        <w:rPr>
          <w:sz w:val="24"/>
          <w:szCs w:val="24"/>
        </w:rPr>
      </w:pPr>
      <w:r w:rsidRPr="00BD3EE8">
        <w:rPr>
          <w:sz w:val="24"/>
          <w:szCs w:val="24"/>
        </w:rPr>
        <w:t>Am Schluss die grob gehackte Schokolade zugeben, umrühren und sofort in heiß ausgespülte Schraubgläser füllen, fest verschließen und auf den Kopf gestellt auskühlen lassen.</w:t>
      </w:r>
    </w:p>
    <w:p w14:paraId="10FC65B5" w14:textId="77777777" w:rsidR="00393600" w:rsidRDefault="00393600" w:rsidP="00393600">
      <w:pPr>
        <w:rPr>
          <w:sz w:val="24"/>
          <w:szCs w:val="24"/>
        </w:rPr>
      </w:pPr>
    </w:p>
    <w:p w14:paraId="5DDE7A52" w14:textId="4C3F6D33" w:rsidR="00393600" w:rsidRDefault="00393600"/>
    <w:p w14:paraId="4C848EEA" w14:textId="41EF3277" w:rsidR="00DD3A18" w:rsidRPr="00EA2274" w:rsidRDefault="00393600" w:rsidP="00EA2274">
      <w:pPr>
        <w:rPr>
          <w:rFonts w:asciiTheme="majorHAnsi" w:eastAsiaTheme="majorEastAsia" w:hAnsiTheme="majorHAnsi" w:cstheme="majorBidi"/>
          <w:color w:val="2F5496" w:themeColor="accent1" w:themeShade="BF"/>
          <w:sz w:val="26"/>
          <w:szCs w:val="26"/>
        </w:rPr>
      </w:pPr>
      <w:r>
        <w:br w:type="page"/>
      </w:r>
    </w:p>
    <w:p w14:paraId="35B9D538" w14:textId="77777777" w:rsidR="00EA2274" w:rsidRDefault="00EA2274" w:rsidP="00EA2274">
      <w:pPr>
        <w:pStyle w:val="Heading2"/>
        <w:spacing w:after="240"/>
      </w:pPr>
      <w:r>
        <w:lastRenderedPageBreak/>
        <w:t>Rohe Himbeer-Chia-Marmelade</w:t>
      </w:r>
      <w:r>
        <w:rPr>
          <w:rStyle w:val="FootnoteReference"/>
        </w:rPr>
        <w:footnoteReference w:id="219"/>
      </w:r>
    </w:p>
    <w:p w14:paraId="35358EC6" w14:textId="77777777" w:rsidR="00EA2274" w:rsidRDefault="00EA2274" w:rsidP="00EA2274">
      <w:pPr>
        <w:rPr>
          <w:sz w:val="24"/>
          <w:szCs w:val="24"/>
        </w:rPr>
      </w:pPr>
      <w:r w:rsidRPr="00FF6802">
        <w:rPr>
          <w:sz w:val="24"/>
          <w:szCs w:val="24"/>
          <w:u w:val="single"/>
        </w:rPr>
        <w:t>Zutaten</w:t>
      </w:r>
      <w:r>
        <w:rPr>
          <w:sz w:val="24"/>
          <w:szCs w:val="24"/>
        </w:rPr>
        <w:t xml:space="preserve"> für 2 Gläser</w:t>
      </w:r>
    </w:p>
    <w:p w14:paraId="62B31C11" w14:textId="77777777" w:rsidR="00EA2274" w:rsidRDefault="00EA2274" w:rsidP="00EA2274">
      <w:pPr>
        <w:rPr>
          <w:sz w:val="24"/>
          <w:szCs w:val="24"/>
        </w:rPr>
      </w:pPr>
      <w:r>
        <w:rPr>
          <w:sz w:val="24"/>
          <w:szCs w:val="24"/>
        </w:rPr>
        <w:t>250 g frische oder TK-Himbeeren</w:t>
      </w:r>
    </w:p>
    <w:p w14:paraId="0C48A5B9" w14:textId="77777777" w:rsidR="00EA2274" w:rsidRDefault="00EA2274" w:rsidP="00EA2274">
      <w:pPr>
        <w:rPr>
          <w:sz w:val="24"/>
          <w:szCs w:val="24"/>
        </w:rPr>
      </w:pPr>
      <w:r>
        <w:rPr>
          <w:sz w:val="24"/>
          <w:szCs w:val="24"/>
        </w:rPr>
        <w:t>2 EL Chiasamen</w:t>
      </w:r>
    </w:p>
    <w:p w14:paraId="5A0A731C" w14:textId="77777777" w:rsidR="00EA2274" w:rsidRDefault="00EA2274" w:rsidP="00EA2274">
      <w:pPr>
        <w:rPr>
          <w:sz w:val="24"/>
          <w:szCs w:val="24"/>
        </w:rPr>
      </w:pPr>
      <w:r>
        <w:rPr>
          <w:sz w:val="24"/>
          <w:szCs w:val="24"/>
        </w:rPr>
        <w:t>2 TL Ahornsirup</w:t>
      </w:r>
    </w:p>
    <w:p w14:paraId="5DEEEF42" w14:textId="77777777" w:rsidR="00EA2274" w:rsidRDefault="00EA2274" w:rsidP="00EA2274">
      <w:pPr>
        <w:rPr>
          <w:sz w:val="24"/>
          <w:szCs w:val="24"/>
        </w:rPr>
      </w:pPr>
    </w:p>
    <w:p w14:paraId="325D9B02" w14:textId="77777777" w:rsidR="00EA2274" w:rsidRDefault="00EA2274" w:rsidP="00EA2274">
      <w:pPr>
        <w:rPr>
          <w:sz w:val="24"/>
          <w:szCs w:val="24"/>
        </w:rPr>
      </w:pPr>
      <w:r>
        <w:rPr>
          <w:sz w:val="24"/>
          <w:szCs w:val="24"/>
        </w:rPr>
        <w:t>Zubereitung:</w:t>
      </w:r>
    </w:p>
    <w:p w14:paraId="4C106202" w14:textId="77777777" w:rsidR="00EA2274" w:rsidRPr="00FF6802" w:rsidRDefault="00EA2274" w:rsidP="00B40E8C">
      <w:pPr>
        <w:pStyle w:val="ListParagraph"/>
        <w:numPr>
          <w:ilvl w:val="0"/>
          <w:numId w:val="1785"/>
        </w:numPr>
        <w:spacing w:after="120"/>
        <w:ind w:left="714" w:hanging="357"/>
        <w:contextualSpacing w:val="0"/>
        <w:jc w:val="both"/>
        <w:rPr>
          <w:sz w:val="24"/>
          <w:szCs w:val="24"/>
        </w:rPr>
      </w:pPr>
      <w:r w:rsidRPr="00FF6802">
        <w:rPr>
          <w:sz w:val="24"/>
          <w:szCs w:val="24"/>
        </w:rPr>
        <w:t>Die Himbeeren in eine Schüssel geben und mit einer Gabel zerdrücken. Die Chiasamen und den Ahornsirup einrühren und alles gut verrühren.</w:t>
      </w:r>
    </w:p>
    <w:p w14:paraId="2B8CCF1A" w14:textId="77777777" w:rsidR="00EA2274" w:rsidRPr="00FF6802" w:rsidRDefault="00EA2274" w:rsidP="00B40E8C">
      <w:pPr>
        <w:pStyle w:val="ListParagraph"/>
        <w:numPr>
          <w:ilvl w:val="0"/>
          <w:numId w:val="1785"/>
        </w:numPr>
        <w:spacing w:after="120"/>
        <w:ind w:left="714" w:hanging="357"/>
        <w:contextualSpacing w:val="0"/>
        <w:jc w:val="both"/>
        <w:rPr>
          <w:sz w:val="24"/>
          <w:szCs w:val="24"/>
        </w:rPr>
      </w:pPr>
      <w:r w:rsidRPr="00FF6802">
        <w:rPr>
          <w:sz w:val="24"/>
          <w:szCs w:val="24"/>
        </w:rPr>
        <w:t>Die Mischung 10 Minuten ruhen lassen, dabei gelegentlich umrühren, damit die Chiasamen nicht zusammenkleben.</w:t>
      </w:r>
    </w:p>
    <w:p w14:paraId="53F1F342" w14:textId="77777777" w:rsidR="00EA2274" w:rsidRDefault="00EA2274" w:rsidP="00B40E8C">
      <w:pPr>
        <w:pStyle w:val="ListParagraph"/>
        <w:numPr>
          <w:ilvl w:val="0"/>
          <w:numId w:val="1785"/>
        </w:numPr>
        <w:spacing w:after="120"/>
        <w:ind w:left="714" w:hanging="357"/>
        <w:contextualSpacing w:val="0"/>
        <w:jc w:val="both"/>
        <w:rPr>
          <w:sz w:val="24"/>
          <w:szCs w:val="24"/>
        </w:rPr>
      </w:pPr>
      <w:r w:rsidRPr="00FF6802">
        <w:rPr>
          <w:sz w:val="24"/>
          <w:szCs w:val="24"/>
        </w:rPr>
        <w:t>Die Marmelade in ein luftdicht verschließbares Glas füllen. So hält sie sich 5 Tage im Kühlschrank.</w:t>
      </w:r>
    </w:p>
    <w:p w14:paraId="040E0A84" w14:textId="77777777" w:rsidR="00EA2274" w:rsidRDefault="00EA2274" w:rsidP="00EA2274">
      <w:pPr>
        <w:rPr>
          <w:sz w:val="24"/>
          <w:szCs w:val="24"/>
        </w:rPr>
      </w:pPr>
      <w:r>
        <w:rPr>
          <w:sz w:val="24"/>
          <w:szCs w:val="24"/>
        </w:rPr>
        <w:br w:type="page"/>
      </w:r>
    </w:p>
    <w:p w14:paraId="79CDFDAB" w14:textId="77777777" w:rsidR="00EA2274" w:rsidRDefault="00EA2274" w:rsidP="00EA2274">
      <w:pPr>
        <w:pStyle w:val="Heading2"/>
        <w:spacing w:after="240"/>
      </w:pPr>
      <w:r>
        <w:lastRenderedPageBreak/>
        <w:t>Kakao-Haselnuss-Creme</w:t>
      </w:r>
      <w:r>
        <w:rPr>
          <w:rStyle w:val="FootnoteReference"/>
        </w:rPr>
        <w:footnoteReference w:id="220"/>
      </w:r>
    </w:p>
    <w:p w14:paraId="6E89855A" w14:textId="77777777" w:rsidR="00EA2274" w:rsidRDefault="00EA2274" w:rsidP="00EA2274">
      <w:pPr>
        <w:spacing w:after="120"/>
        <w:jc w:val="both"/>
        <w:rPr>
          <w:sz w:val="24"/>
          <w:szCs w:val="24"/>
        </w:rPr>
      </w:pPr>
      <w:r w:rsidRPr="00593529">
        <w:rPr>
          <w:sz w:val="24"/>
          <w:szCs w:val="24"/>
          <w:u w:val="single"/>
        </w:rPr>
        <w:t>Zutaten</w:t>
      </w:r>
      <w:r>
        <w:rPr>
          <w:sz w:val="24"/>
          <w:szCs w:val="24"/>
        </w:rPr>
        <w:t xml:space="preserve"> (für ca. 750 g):</w:t>
      </w:r>
    </w:p>
    <w:p w14:paraId="2CCDADD4" w14:textId="77777777" w:rsidR="00EA2274" w:rsidRDefault="00EA2274" w:rsidP="00EA2274">
      <w:pPr>
        <w:spacing w:after="120"/>
        <w:jc w:val="both"/>
        <w:rPr>
          <w:sz w:val="24"/>
          <w:szCs w:val="24"/>
        </w:rPr>
      </w:pPr>
      <w:r>
        <w:rPr>
          <w:sz w:val="24"/>
          <w:szCs w:val="24"/>
        </w:rPr>
        <w:t>375 g rohe Haselnüsse</w:t>
      </w:r>
    </w:p>
    <w:p w14:paraId="699279A7" w14:textId="77777777" w:rsidR="00EA2274" w:rsidRDefault="00EA2274" w:rsidP="00EA2274">
      <w:pPr>
        <w:spacing w:after="120"/>
        <w:jc w:val="both"/>
        <w:rPr>
          <w:sz w:val="24"/>
          <w:szCs w:val="24"/>
        </w:rPr>
      </w:pPr>
      <w:r>
        <w:rPr>
          <w:sz w:val="24"/>
          <w:szCs w:val="24"/>
        </w:rPr>
        <w:t>125 g Kakaobutter (oder Kokosfett)</w:t>
      </w:r>
    </w:p>
    <w:p w14:paraId="3351DB21" w14:textId="77777777" w:rsidR="00EA2274" w:rsidRDefault="00EA2274" w:rsidP="00EA2274">
      <w:pPr>
        <w:spacing w:after="120"/>
        <w:jc w:val="both"/>
        <w:rPr>
          <w:sz w:val="24"/>
          <w:szCs w:val="24"/>
        </w:rPr>
      </w:pPr>
      <w:r>
        <w:rPr>
          <w:sz w:val="24"/>
          <w:szCs w:val="24"/>
        </w:rPr>
        <w:t>20 frische Datteln</w:t>
      </w:r>
    </w:p>
    <w:p w14:paraId="66504432" w14:textId="77777777" w:rsidR="00EA2274" w:rsidRDefault="00EA2274" w:rsidP="00EA2274">
      <w:pPr>
        <w:spacing w:after="120"/>
        <w:jc w:val="both"/>
        <w:rPr>
          <w:sz w:val="24"/>
          <w:szCs w:val="24"/>
        </w:rPr>
      </w:pPr>
      <w:r>
        <w:rPr>
          <w:sz w:val="24"/>
          <w:szCs w:val="24"/>
        </w:rPr>
        <w:t>4 EL roher Kakao</w:t>
      </w:r>
    </w:p>
    <w:p w14:paraId="30552FBF" w14:textId="77777777" w:rsidR="00EA2274" w:rsidRDefault="00EA2274" w:rsidP="00EA2274">
      <w:pPr>
        <w:spacing w:after="120"/>
        <w:jc w:val="both"/>
        <w:rPr>
          <w:sz w:val="24"/>
          <w:szCs w:val="24"/>
        </w:rPr>
      </w:pPr>
    </w:p>
    <w:p w14:paraId="4F157659" w14:textId="77777777" w:rsidR="00EA2274" w:rsidRDefault="00EA2274" w:rsidP="00EA2274">
      <w:pPr>
        <w:spacing w:after="120"/>
        <w:jc w:val="both"/>
        <w:rPr>
          <w:sz w:val="24"/>
          <w:szCs w:val="24"/>
        </w:rPr>
      </w:pPr>
      <w:r>
        <w:rPr>
          <w:sz w:val="24"/>
          <w:szCs w:val="24"/>
        </w:rPr>
        <w:t>Zubereitung:</w:t>
      </w:r>
    </w:p>
    <w:p w14:paraId="056A0482" w14:textId="77777777" w:rsidR="00EA2274" w:rsidRPr="00593529" w:rsidRDefault="00EA2274" w:rsidP="00B40E8C">
      <w:pPr>
        <w:pStyle w:val="ListParagraph"/>
        <w:numPr>
          <w:ilvl w:val="0"/>
          <w:numId w:val="1786"/>
        </w:numPr>
        <w:spacing w:after="120"/>
        <w:ind w:left="714" w:hanging="357"/>
        <w:contextualSpacing w:val="0"/>
        <w:jc w:val="both"/>
        <w:rPr>
          <w:sz w:val="24"/>
          <w:szCs w:val="24"/>
        </w:rPr>
      </w:pPr>
      <w:r w:rsidRPr="00593529">
        <w:rPr>
          <w:sz w:val="24"/>
          <w:szCs w:val="24"/>
        </w:rPr>
        <w:t xml:space="preserve">Den Backofen auf 150 Grad (Gas Stufe 2) vorheizen. </w:t>
      </w:r>
    </w:p>
    <w:p w14:paraId="4F3BB057" w14:textId="77777777" w:rsidR="00EA2274" w:rsidRPr="00593529" w:rsidRDefault="00EA2274" w:rsidP="00B40E8C">
      <w:pPr>
        <w:pStyle w:val="ListParagraph"/>
        <w:numPr>
          <w:ilvl w:val="0"/>
          <w:numId w:val="1786"/>
        </w:numPr>
        <w:spacing w:after="120"/>
        <w:ind w:left="714" w:hanging="357"/>
        <w:contextualSpacing w:val="0"/>
        <w:jc w:val="both"/>
        <w:rPr>
          <w:sz w:val="24"/>
          <w:szCs w:val="24"/>
        </w:rPr>
      </w:pPr>
      <w:r w:rsidRPr="00593529">
        <w:rPr>
          <w:sz w:val="24"/>
          <w:szCs w:val="24"/>
        </w:rPr>
        <w:t>Die Nüsse in einer Schicht auf ein Blech legen und im Ofen etwa 20 Minuten rösten, bis sie goldbraun sind und die Häute aufzuplatzen beginnen (dabei aufpassen, dass sie nicht anbrennen). Aus dem Ofen nehmen und etwas abkühlen lassen.</w:t>
      </w:r>
    </w:p>
    <w:p w14:paraId="3FE8CD87" w14:textId="77777777" w:rsidR="00EA2274" w:rsidRPr="00593529" w:rsidRDefault="00EA2274" w:rsidP="00B40E8C">
      <w:pPr>
        <w:pStyle w:val="ListParagraph"/>
        <w:numPr>
          <w:ilvl w:val="0"/>
          <w:numId w:val="1786"/>
        </w:numPr>
        <w:spacing w:after="120"/>
        <w:ind w:left="714" w:hanging="357"/>
        <w:contextualSpacing w:val="0"/>
        <w:jc w:val="both"/>
        <w:rPr>
          <w:sz w:val="24"/>
          <w:szCs w:val="24"/>
        </w:rPr>
      </w:pPr>
      <w:r w:rsidRPr="00593529">
        <w:rPr>
          <w:sz w:val="24"/>
          <w:szCs w:val="24"/>
        </w:rPr>
        <w:t>Die Nüsse auf ein raues, sauberes Geschirrtuch legen und die Häute damit abrubbeln. Die Nüsse zerkleinern, bis eine glatte Masse entsteht und das Nussöl ausgetreten ist. Das Nussmus mit einem Teigspatel vom Rand nach unten schaben.</w:t>
      </w:r>
    </w:p>
    <w:p w14:paraId="6121784D" w14:textId="77777777" w:rsidR="00EA2274" w:rsidRPr="00593529" w:rsidRDefault="00EA2274" w:rsidP="00B40E8C">
      <w:pPr>
        <w:pStyle w:val="ListParagraph"/>
        <w:numPr>
          <w:ilvl w:val="0"/>
          <w:numId w:val="1786"/>
        </w:numPr>
        <w:spacing w:after="120"/>
        <w:ind w:left="714" w:hanging="357"/>
        <w:contextualSpacing w:val="0"/>
        <w:jc w:val="both"/>
        <w:rPr>
          <w:sz w:val="24"/>
          <w:szCs w:val="24"/>
        </w:rPr>
      </w:pPr>
      <w:r w:rsidRPr="00593529">
        <w:rPr>
          <w:sz w:val="24"/>
          <w:szCs w:val="24"/>
        </w:rPr>
        <w:t>In einem kleinen Topf die Kakobutter bei sehr niedriger Hitze schmelzen.</w:t>
      </w:r>
    </w:p>
    <w:p w14:paraId="5C110E05" w14:textId="77777777" w:rsidR="00EA2274" w:rsidRPr="00593529" w:rsidRDefault="00EA2274" w:rsidP="00B40E8C">
      <w:pPr>
        <w:pStyle w:val="ListParagraph"/>
        <w:numPr>
          <w:ilvl w:val="0"/>
          <w:numId w:val="1786"/>
        </w:numPr>
        <w:spacing w:after="120"/>
        <w:ind w:left="714" w:hanging="357"/>
        <w:contextualSpacing w:val="0"/>
        <w:jc w:val="both"/>
        <w:rPr>
          <w:sz w:val="24"/>
          <w:szCs w:val="24"/>
        </w:rPr>
      </w:pPr>
      <w:r w:rsidRPr="00593529">
        <w:rPr>
          <w:sz w:val="24"/>
          <w:szCs w:val="24"/>
        </w:rPr>
        <w:t>Die Datteln mit einer Gabel auf einem Küchenbrett zerdrücken, bis sie die Konsistenz klebrigen Karamells haben.</w:t>
      </w:r>
    </w:p>
    <w:p w14:paraId="1553ACD0" w14:textId="77777777" w:rsidR="00EA2274" w:rsidRPr="00593529" w:rsidRDefault="00EA2274" w:rsidP="00B40E8C">
      <w:pPr>
        <w:pStyle w:val="ListParagraph"/>
        <w:numPr>
          <w:ilvl w:val="0"/>
          <w:numId w:val="1786"/>
        </w:numPr>
        <w:spacing w:after="120"/>
        <w:ind w:left="714" w:hanging="357"/>
        <w:contextualSpacing w:val="0"/>
        <w:jc w:val="both"/>
        <w:rPr>
          <w:sz w:val="24"/>
          <w:szCs w:val="24"/>
        </w:rPr>
      </w:pPr>
      <w:r w:rsidRPr="00593529">
        <w:rPr>
          <w:sz w:val="24"/>
          <w:szCs w:val="24"/>
        </w:rPr>
        <w:t>Das geschmolzene Fett, Kakopulver, Datteln und 120 ml Wasser zur Nussbutter geben und alles glatt pürieren. Falls nötig, etwas mehr Wasser zugeben und die Creme nach Belieben mit Kakaopulver abschmecken.</w:t>
      </w:r>
    </w:p>
    <w:p w14:paraId="4619569E" w14:textId="77777777" w:rsidR="00EA2274" w:rsidRPr="00593529" w:rsidRDefault="00EA2274" w:rsidP="00B40E8C">
      <w:pPr>
        <w:pStyle w:val="ListParagraph"/>
        <w:numPr>
          <w:ilvl w:val="0"/>
          <w:numId w:val="1786"/>
        </w:numPr>
        <w:spacing w:after="120"/>
        <w:ind w:left="714" w:hanging="357"/>
        <w:contextualSpacing w:val="0"/>
        <w:jc w:val="both"/>
        <w:rPr>
          <w:sz w:val="24"/>
          <w:szCs w:val="24"/>
        </w:rPr>
      </w:pPr>
      <w:r w:rsidRPr="00593529">
        <w:rPr>
          <w:sz w:val="24"/>
          <w:szCs w:val="24"/>
        </w:rPr>
        <w:t>Die Creme luftdicht verschließen und im Kühlschrank lagern. Hält sich mehrere Wochen.</w:t>
      </w:r>
    </w:p>
    <w:p w14:paraId="551CC7EF" w14:textId="77777777" w:rsidR="00EA2274" w:rsidRDefault="00EA2274" w:rsidP="00EA2274">
      <w:pPr>
        <w:spacing w:after="120"/>
        <w:jc w:val="both"/>
        <w:rPr>
          <w:sz w:val="24"/>
          <w:szCs w:val="24"/>
        </w:rPr>
      </w:pPr>
    </w:p>
    <w:p w14:paraId="4C2F022D" w14:textId="77777777" w:rsidR="00EA2274" w:rsidRPr="00AD309D" w:rsidRDefault="00EA2274" w:rsidP="00EA2274">
      <w:pPr>
        <w:spacing w:after="120"/>
        <w:ind w:left="708" w:hanging="708"/>
        <w:rPr>
          <w:sz w:val="24"/>
          <w:szCs w:val="24"/>
        </w:rPr>
      </w:pPr>
      <w:r>
        <w:rPr>
          <w:sz w:val="24"/>
          <w:szCs w:val="24"/>
        </w:rPr>
        <w:t>Tipp:</w:t>
      </w:r>
      <w:r>
        <w:rPr>
          <w:sz w:val="24"/>
          <w:szCs w:val="24"/>
        </w:rPr>
        <w:tab/>
        <w:t>Man kann auch einen Teil des Wassers durch die abgeriebene Schale und den Saft von 1 Orange ersetzen.</w:t>
      </w:r>
      <w:r w:rsidRPr="00AD309D">
        <w:rPr>
          <w:sz w:val="24"/>
          <w:szCs w:val="24"/>
        </w:rPr>
        <w:br w:type="page"/>
      </w:r>
    </w:p>
    <w:p w14:paraId="67DA799A" w14:textId="6EF0DBA9" w:rsidR="00AB08D4" w:rsidRPr="003A4469" w:rsidRDefault="00AB08D4" w:rsidP="00AB08D4">
      <w:pPr>
        <w:pStyle w:val="Heading2"/>
        <w:spacing w:after="240"/>
      </w:pPr>
      <w:r w:rsidRPr="003A4469">
        <w:lastRenderedPageBreak/>
        <w:t>Rhabarber-Erdbeer Aufstrich</w:t>
      </w:r>
      <w:r>
        <w:rPr>
          <w:rStyle w:val="FootnoteReference"/>
        </w:rPr>
        <w:footnoteReference w:id="221"/>
      </w:r>
    </w:p>
    <w:p w14:paraId="4377F7C4" w14:textId="77777777" w:rsidR="00AB08D4" w:rsidRPr="003A4469" w:rsidRDefault="00AB08D4" w:rsidP="00AB08D4">
      <w:pPr>
        <w:rPr>
          <w:sz w:val="24"/>
          <w:szCs w:val="24"/>
        </w:rPr>
      </w:pPr>
      <w:r w:rsidRPr="001C1867">
        <w:rPr>
          <w:sz w:val="24"/>
          <w:szCs w:val="24"/>
          <w:u w:val="single"/>
        </w:rPr>
        <w:t>Zutaten</w:t>
      </w:r>
      <w:r w:rsidRPr="003A4469">
        <w:rPr>
          <w:sz w:val="24"/>
          <w:szCs w:val="24"/>
        </w:rPr>
        <w:t xml:space="preserve"> </w:t>
      </w:r>
      <w:r>
        <w:rPr>
          <w:sz w:val="24"/>
          <w:szCs w:val="24"/>
        </w:rPr>
        <w:t>(</w:t>
      </w:r>
      <w:r w:rsidRPr="003A4469">
        <w:rPr>
          <w:sz w:val="24"/>
          <w:szCs w:val="24"/>
        </w:rPr>
        <w:t>für 500 g</w:t>
      </w:r>
      <w:r>
        <w:rPr>
          <w:sz w:val="24"/>
          <w:szCs w:val="24"/>
        </w:rPr>
        <w:t>):</w:t>
      </w:r>
    </w:p>
    <w:p w14:paraId="6C68E67A" w14:textId="77777777" w:rsidR="00AB08D4" w:rsidRPr="003A4469" w:rsidRDefault="00AB08D4" w:rsidP="00AB08D4">
      <w:pPr>
        <w:rPr>
          <w:sz w:val="24"/>
          <w:szCs w:val="24"/>
        </w:rPr>
      </w:pPr>
      <w:r w:rsidRPr="003A4469">
        <w:rPr>
          <w:sz w:val="24"/>
          <w:szCs w:val="24"/>
        </w:rPr>
        <w:t>400 g Rhabarber</w:t>
      </w:r>
    </w:p>
    <w:p w14:paraId="0F5ED314" w14:textId="77777777" w:rsidR="00AB08D4" w:rsidRPr="00DC37F7" w:rsidRDefault="00AB08D4" w:rsidP="00AB08D4">
      <w:pPr>
        <w:rPr>
          <w:sz w:val="24"/>
          <w:szCs w:val="24"/>
        </w:rPr>
      </w:pPr>
      <w:r w:rsidRPr="00DC37F7">
        <w:rPr>
          <w:sz w:val="24"/>
          <w:szCs w:val="24"/>
        </w:rPr>
        <w:t>350 g Erdbeeren</w:t>
      </w:r>
    </w:p>
    <w:p w14:paraId="43D46A60" w14:textId="77777777" w:rsidR="00AB08D4" w:rsidRPr="00DC37F7" w:rsidRDefault="00AB08D4" w:rsidP="00AB08D4">
      <w:pPr>
        <w:rPr>
          <w:sz w:val="24"/>
          <w:szCs w:val="24"/>
        </w:rPr>
      </w:pPr>
      <w:r w:rsidRPr="00DC37F7">
        <w:rPr>
          <w:sz w:val="24"/>
          <w:szCs w:val="24"/>
        </w:rPr>
        <w:t>60 g Z</w:t>
      </w:r>
      <w:r>
        <w:rPr>
          <w:sz w:val="24"/>
          <w:szCs w:val="24"/>
        </w:rPr>
        <w:t>ucker</w:t>
      </w:r>
    </w:p>
    <w:p w14:paraId="4701C2FC" w14:textId="77777777" w:rsidR="00AB08D4" w:rsidRPr="00DC37F7" w:rsidRDefault="00AB08D4" w:rsidP="00AB08D4">
      <w:pPr>
        <w:rPr>
          <w:sz w:val="24"/>
          <w:szCs w:val="24"/>
        </w:rPr>
      </w:pPr>
      <w:r w:rsidRPr="00DC37F7">
        <w:rPr>
          <w:sz w:val="24"/>
          <w:szCs w:val="24"/>
        </w:rPr>
        <w:t>1 gestrichener TL Guakernmehl</w:t>
      </w:r>
    </w:p>
    <w:p w14:paraId="29A21CC8" w14:textId="77777777" w:rsidR="00AB08D4" w:rsidRDefault="00AB08D4" w:rsidP="00AB08D4">
      <w:pPr>
        <w:rPr>
          <w:sz w:val="24"/>
          <w:szCs w:val="24"/>
        </w:rPr>
      </w:pPr>
    </w:p>
    <w:p w14:paraId="4B36F953" w14:textId="77777777" w:rsidR="00AB08D4" w:rsidRPr="00DC37F7" w:rsidRDefault="00AB08D4" w:rsidP="00AB08D4">
      <w:pPr>
        <w:rPr>
          <w:sz w:val="24"/>
          <w:szCs w:val="24"/>
        </w:rPr>
      </w:pPr>
      <w:r>
        <w:rPr>
          <w:sz w:val="24"/>
          <w:szCs w:val="24"/>
        </w:rPr>
        <w:t>Zubereitung:</w:t>
      </w:r>
    </w:p>
    <w:p w14:paraId="1707C8BC" w14:textId="77777777" w:rsidR="00AB08D4" w:rsidRPr="008E174B" w:rsidRDefault="00AB08D4" w:rsidP="00B40E8C">
      <w:pPr>
        <w:pStyle w:val="ListParagraph"/>
        <w:numPr>
          <w:ilvl w:val="0"/>
          <w:numId w:val="331"/>
        </w:numPr>
        <w:spacing w:after="120"/>
        <w:ind w:left="714" w:hanging="357"/>
        <w:contextualSpacing w:val="0"/>
        <w:jc w:val="both"/>
        <w:rPr>
          <w:sz w:val="24"/>
          <w:szCs w:val="24"/>
        </w:rPr>
      </w:pPr>
      <w:r w:rsidRPr="008E174B">
        <w:rPr>
          <w:sz w:val="24"/>
          <w:szCs w:val="24"/>
        </w:rPr>
        <w:t xml:space="preserve">Rhabarber putzen und in 2 cm breite Stücke schneiden. Erdbeeren putzen und vierteln. Alles zusammen mit </w:t>
      </w:r>
      <w:r>
        <w:rPr>
          <w:sz w:val="24"/>
          <w:szCs w:val="24"/>
        </w:rPr>
        <w:t xml:space="preserve">Zucker </w:t>
      </w:r>
      <w:r w:rsidRPr="008E174B">
        <w:rPr>
          <w:sz w:val="24"/>
          <w:szCs w:val="24"/>
        </w:rPr>
        <w:t>und Guakernmehl in einem Topf mischen. 30 min. Saft ziehen lassen.</w:t>
      </w:r>
    </w:p>
    <w:p w14:paraId="20AC9723" w14:textId="77777777" w:rsidR="00AB08D4" w:rsidRDefault="00AB08D4" w:rsidP="00B40E8C">
      <w:pPr>
        <w:pStyle w:val="ListParagraph"/>
        <w:numPr>
          <w:ilvl w:val="0"/>
          <w:numId w:val="331"/>
        </w:numPr>
        <w:spacing w:after="120"/>
        <w:ind w:left="714" w:hanging="357"/>
        <w:contextualSpacing w:val="0"/>
        <w:jc w:val="both"/>
        <w:rPr>
          <w:sz w:val="24"/>
          <w:szCs w:val="24"/>
        </w:rPr>
      </w:pPr>
      <w:r w:rsidRPr="008E174B">
        <w:rPr>
          <w:sz w:val="24"/>
          <w:szCs w:val="24"/>
        </w:rPr>
        <w:t>Die Fruchtmischung unter Rühren aufkochen und 10 Minuten bei mittlerer Hitze unter Rühren köcheln lassen. Noch heiß in saubere Schraubgläser füllen und verschließen. Gläser 10 Min. lang auf den Deckel stellen, dann wenden und vollständig abkühlen lassen.</w:t>
      </w:r>
    </w:p>
    <w:p w14:paraId="182ECE18" w14:textId="77777777" w:rsidR="00AB08D4" w:rsidRDefault="00AB08D4" w:rsidP="00AB08D4">
      <w:pPr>
        <w:spacing w:after="120"/>
        <w:jc w:val="both"/>
        <w:rPr>
          <w:sz w:val="24"/>
          <w:szCs w:val="24"/>
        </w:rPr>
      </w:pPr>
    </w:p>
    <w:p w14:paraId="56A520EB" w14:textId="77777777" w:rsidR="00AB08D4" w:rsidRDefault="00AB08D4" w:rsidP="00AB08D4">
      <w:pPr>
        <w:spacing w:after="120"/>
        <w:jc w:val="both"/>
        <w:rPr>
          <w:sz w:val="24"/>
          <w:szCs w:val="24"/>
        </w:rPr>
      </w:pPr>
      <w:r>
        <w:rPr>
          <w:sz w:val="24"/>
          <w:szCs w:val="24"/>
        </w:rPr>
        <w:t>Info:</w:t>
      </w:r>
      <w:r>
        <w:rPr>
          <w:sz w:val="24"/>
          <w:szCs w:val="24"/>
        </w:rPr>
        <w:tab/>
      </w:r>
      <w:r w:rsidRPr="008E174B">
        <w:rPr>
          <w:sz w:val="24"/>
          <w:szCs w:val="24"/>
        </w:rPr>
        <w:t>Der Aufstrich in 3-4 Tage haltbar.</w:t>
      </w:r>
    </w:p>
    <w:p w14:paraId="17ECCC0A" w14:textId="77777777" w:rsidR="00AB08D4" w:rsidRDefault="00AB08D4" w:rsidP="00AB08D4">
      <w:pPr>
        <w:rPr>
          <w:sz w:val="24"/>
          <w:szCs w:val="24"/>
        </w:rPr>
      </w:pPr>
      <w:r>
        <w:rPr>
          <w:sz w:val="24"/>
          <w:szCs w:val="24"/>
        </w:rPr>
        <w:br w:type="page"/>
      </w:r>
    </w:p>
    <w:p w14:paraId="725C47FD" w14:textId="77777777" w:rsidR="00AB08D4" w:rsidRDefault="00AB08D4" w:rsidP="00AB08D4">
      <w:pPr>
        <w:pStyle w:val="Heading2"/>
        <w:spacing w:after="240"/>
      </w:pPr>
      <w:r>
        <w:lastRenderedPageBreak/>
        <w:t>Pfirsich Melba</w:t>
      </w:r>
      <w:r>
        <w:rPr>
          <w:rStyle w:val="FootnoteReference"/>
        </w:rPr>
        <w:footnoteReference w:id="222"/>
      </w:r>
      <w:r>
        <w:t xml:space="preserve"> </w:t>
      </w:r>
    </w:p>
    <w:p w14:paraId="5942A321" w14:textId="77777777" w:rsidR="00AB08D4" w:rsidRDefault="00AB08D4" w:rsidP="00AB08D4">
      <w:pPr>
        <w:jc w:val="both"/>
        <w:rPr>
          <w:sz w:val="24"/>
          <w:szCs w:val="24"/>
        </w:rPr>
      </w:pPr>
      <w:r w:rsidRPr="001C1867">
        <w:rPr>
          <w:sz w:val="24"/>
          <w:szCs w:val="24"/>
          <w:u w:val="single"/>
        </w:rPr>
        <w:t>Zutaten</w:t>
      </w:r>
      <w:r>
        <w:rPr>
          <w:sz w:val="24"/>
          <w:szCs w:val="24"/>
        </w:rPr>
        <w:t xml:space="preserve"> (für 600 ml):</w:t>
      </w:r>
    </w:p>
    <w:p w14:paraId="6C790A51" w14:textId="77777777" w:rsidR="00AB08D4" w:rsidRDefault="00AB08D4" w:rsidP="00AB08D4">
      <w:pPr>
        <w:jc w:val="both"/>
        <w:rPr>
          <w:sz w:val="24"/>
          <w:szCs w:val="24"/>
        </w:rPr>
      </w:pPr>
      <w:r>
        <w:rPr>
          <w:sz w:val="24"/>
          <w:szCs w:val="24"/>
        </w:rPr>
        <w:t>150 g Himbeeren</w:t>
      </w:r>
    </w:p>
    <w:p w14:paraId="7A8DC3C0" w14:textId="77777777" w:rsidR="00AB08D4" w:rsidRDefault="00AB08D4" w:rsidP="00AB08D4">
      <w:pPr>
        <w:jc w:val="both"/>
        <w:rPr>
          <w:sz w:val="24"/>
          <w:szCs w:val="24"/>
        </w:rPr>
      </w:pPr>
      <w:r>
        <w:rPr>
          <w:sz w:val="24"/>
          <w:szCs w:val="24"/>
        </w:rPr>
        <w:t>3 -4 Pfirsiche</w:t>
      </w:r>
    </w:p>
    <w:p w14:paraId="2B9BA68B" w14:textId="77777777" w:rsidR="00AB08D4" w:rsidRDefault="00AB08D4" w:rsidP="00AB08D4">
      <w:pPr>
        <w:jc w:val="both"/>
        <w:rPr>
          <w:sz w:val="24"/>
          <w:szCs w:val="24"/>
        </w:rPr>
      </w:pPr>
      <w:r>
        <w:rPr>
          <w:sz w:val="24"/>
          <w:szCs w:val="24"/>
        </w:rPr>
        <w:t>400 g Gelierzucker 1:1</w:t>
      </w:r>
    </w:p>
    <w:p w14:paraId="0D50FDD6" w14:textId="77777777" w:rsidR="00AB08D4" w:rsidRDefault="00AB08D4" w:rsidP="00AB08D4">
      <w:pPr>
        <w:jc w:val="both"/>
        <w:rPr>
          <w:sz w:val="24"/>
          <w:szCs w:val="24"/>
        </w:rPr>
      </w:pPr>
      <w:r>
        <w:rPr>
          <w:sz w:val="24"/>
          <w:szCs w:val="24"/>
        </w:rPr>
        <w:t>1 EL frisch gepresster Zitronensaft</w:t>
      </w:r>
    </w:p>
    <w:p w14:paraId="7726BE53" w14:textId="77777777" w:rsidR="00AB08D4" w:rsidRDefault="00AB08D4" w:rsidP="00AB08D4">
      <w:pPr>
        <w:jc w:val="both"/>
        <w:rPr>
          <w:sz w:val="24"/>
          <w:szCs w:val="24"/>
        </w:rPr>
      </w:pPr>
      <w:r>
        <w:rPr>
          <w:sz w:val="24"/>
          <w:szCs w:val="24"/>
        </w:rPr>
        <w:t>Mark von ½ Vanilleschote</w:t>
      </w:r>
    </w:p>
    <w:p w14:paraId="24607036" w14:textId="77777777" w:rsidR="00AB08D4" w:rsidRDefault="00AB08D4" w:rsidP="00AB08D4">
      <w:pPr>
        <w:jc w:val="both"/>
        <w:rPr>
          <w:sz w:val="24"/>
          <w:szCs w:val="24"/>
        </w:rPr>
      </w:pPr>
    </w:p>
    <w:p w14:paraId="22BD9D6A" w14:textId="77777777" w:rsidR="00AB08D4" w:rsidRDefault="00AB08D4" w:rsidP="00AB08D4">
      <w:pPr>
        <w:jc w:val="both"/>
        <w:rPr>
          <w:sz w:val="24"/>
          <w:szCs w:val="24"/>
        </w:rPr>
      </w:pPr>
    </w:p>
    <w:p w14:paraId="5F4C9E28" w14:textId="77777777" w:rsidR="00AB08D4" w:rsidRDefault="00AB08D4" w:rsidP="00AB08D4">
      <w:pPr>
        <w:jc w:val="both"/>
        <w:rPr>
          <w:sz w:val="24"/>
          <w:szCs w:val="24"/>
        </w:rPr>
      </w:pPr>
      <w:r>
        <w:rPr>
          <w:sz w:val="24"/>
          <w:szCs w:val="24"/>
        </w:rPr>
        <w:t>Zubereitungszeit: 20 Minuten</w:t>
      </w:r>
    </w:p>
    <w:p w14:paraId="195C5CA5" w14:textId="77777777" w:rsidR="00AB08D4" w:rsidRDefault="00AB08D4" w:rsidP="00B40E8C">
      <w:pPr>
        <w:pStyle w:val="ListParagraph"/>
        <w:numPr>
          <w:ilvl w:val="0"/>
          <w:numId w:val="1563"/>
        </w:numPr>
        <w:spacing w:after="120"/>
        <w:ind w:left="714" w:hanging="357"/>
        <w:contextualSpacing w:val="0"/>
        <w:jc w:val="both"/>
        <w:rPr>
          <w:sz w:val="24"/>
          <w:szCs w:val="24"/>
        </w:rPr>
      </w:pPr>
      <w:r w:rsidRPr="001C1867">
        <w:rPr>
          <w:sz w:val="24"/>
          <w:szCs w:val="24"/>
        </w:rPr>
        <w:t>Frische Himbeeren vorsichtig waschen, TK-Himbeeren auftauen und pürieren. Pfirsiche schälen, Fruchtfleisch von den Kernen schneiden. Beides mit Gelierzucker, Zitronensaft und Vanillemarl in einem großen Topf zum Kochen bringen und ca. 5 Minuten unter Rühren sprudelnd aufkochen lassen.</w:t>
      </w:r>
    </w:p>
    <w:p w14:paraId="075ADFF1" w14:textId="77777777" w:rsidR="00AB08D4" w:rsidRPr="001C1867" w:rsidRDefault="00AB08D4" w:rsidP="00B40E8C">
      <w:pPr>
        <w:pStyle w:val="ListParagraph"/>
        <w:numPr>
          <w:ilvl w:val="0"/>
          <w:numId w:val="1563"/>
        </w:numPr>
        <w:spacing w:after="120"/>
        <w:ind w:left="714" w:hanging="357"/>
        <w:contextualSpacing w:val="0"/>
        <w:jc w:val="both"/>
        <w:rPr>
          <w:sz w:val="24"/>
          <w:szCs w:val="24"/>
        </w:rPr>
      </w:pPr>
      <w:r w:rsidRPr="001C1867">
        <w:rPr>
          <w:sz w:val="24"/>
          <w:szCs w:val="24"/>
        </w:rPr>
        <w:t>Noch heiß in Marmeladengläser füllen.</w:t>
      </w:r>
    </w:p>
    <w:p w14:paraId="444DC44B" w14:textId="77777777" w:rsidR="00AB08D4" w:rsidRDefault="00AB08D4" w:rsidP="00AB08D4">
      <w:pPr>
        <w:rPr>
          <w:sz w:val="24"/>
          <w:szCs w:val="24"/>
        </w:rPr>
      </w:pPr>
      <w:r>
        <w:rPr>
          <w:sz w:val="24"/>
          <w:szCs w:val="24"/>
        </w:rPr>
        <w:br w:type="page"/>
      </w:r>
    </w:p>
    <w:p w14:paraId="76703D5F" w14:textId="77777777" w:rsidR="00AB08D4" w:rsidRDefault="00AB08D4" w:rsidP="00AB08D4">
      <w:pPr>
        <w:pStyle w:val="Heading2"/>
        <w:spacing w:after="240"/>
      </w:pPr>
      <w:r>
        <w:lastRenderedPageBreak/>
        <w:t>Stracciatella</w:t>
      </w:r>
      <w:r>
        <w:rPr>
          <w:rStyle w:val="FootnoteReference"/>
        </w:rPr>
        <w:footnoteReference w:id="223"/>
      </w:r>
    </w:p>
    <w:p w14:paraId="4AEF5455" w14:textId="77777777" w:rsidR="00AB08D4" w:rsidRDefault="00AB08D4" w:rsidP="00AB08D4">
      <w:pPr>
        <w:jc w:val="both"/>
        <w:rPr>
          <w:sz w:val="24"/>
          <w:szCs w:val="24"/>
        </w:rPr>
      </w:pPr>
      <w:r w:rsidRPr="001C1867">
        <w:rPr>
          <w:sz w:val="24"/>
          <w:szCs w:val="24"/>
          <w:u w:val="single"/>
        </w:rPr>
        <w:t xml:space="preserve">Zutaten </w:t>
      </w:r>
      <w:r>
        <w:rPr>
          <w:sz w:val="24"/>
          <w:szCs w:val="24"/>
          <w:u w:val="single"/>
        </w:rPr>
        <w:t>(</w:t>
      </w:r>
      <w:r>
        <w:rPr>
          <w:sz w:val="24"/>
          <w:szCs w:val="24"/>
        </w:rPr>
        <w:t>für 100 g):</w:t>
      </w:r>
    </w:p>
    <w:p w14:paraId="5A830D3B" w14:textId="77777777" w:rsidR="00AB08D4" w:rsidRDefault="00AB08D4" w:rsidP="00AB08D4">
      <w:pPr>
        <w:jc w:val="both"/>
        <w:rPr>
          <w:sz w:val="24"/>
          <w:szCs w:val="24"/>
        </w:rPr>
      </w:pPr>
      <w:r>
        <w:rPr>
          <w:sz w:val="24"/>
          <w:szCs w:val="24"/>
        </w:rPr>
        <w:t>50 g Schokolade</w:t>
      </w:r>
    </w:p>
    <w:p w14:paraId="709F6DCB" w14:textId="77777777" w:rsidR="00AB08D4" w:rsidRDefault="00AB08D4" w:rsidP="00AB08D4">
      <w:pPr>
        <w:jc w:val="both"/>
        <w:rPr>
          <w:sz w:val="24"/>
          <w:szCs w:val="24"/>
        </w:rPr>
      </w:pPr>
      <w:r>
        <w:rPr>
          <w:sz w:val="24"/>
          <w:szCs w:val="24"/>
        </w:rPr>
        <w:t>50 g Butter</w:t>
      </w:r>
    </w:p>
    <w:p w14:paraId="2F43EB06" w14:textId="77777777" w:rsidR="00AB08D4" w:rsidRDefault="00AB08D4" w:rsidP="00AB08D4">
      <w:pPr>
        <w:rPr>
          <w:sz w:val="24"/>
          <w:szCs w:val="24"/>
        </w:rPr>
      </w:pPr>
    </w:p>
    <w:p w14:paraId="5B9C1CC5" w14:textId="77777777" w:rsidR="00AB08D4" w:rsidRDefault="00AB08D4" w:rsidP="00AB08D4">
      <w:pPr>
        <w:rPr>
          <w:sz w:val="24"/>
          <w:szCs w:val="24"/>
        </w:rPr>
      </w:pPr>
    </w:p>
    <w:p w14:paraId="0F08985F" w14:textId="77777777" w:rsidR="00AB08D4" w:rsidRDefault="00AB08D4" w:rsidP="00AB08D4">
      <w:pPr>
        <w:rPr>
          <w:sz w:val="24"/>
          <w:szCs w:val="24"/>
        </w:rPr>
      </w:pPr>
      <w:r>
        <w:rPr>
          <w:sz w:val="24"/>
          <w:szCs w:val="24"/>
        </w:rPr>
        <w:t>Zubereitung:</w:t>
      </w:r>
    </w:p>
    <w:p w14:paraId="57CA3014" w14:textId="77777777" w:rsidR="00AB08D4" w:rsidRDefault="00AB08D4" w:rsidP="00AB08D4">
      <w:pPr>
        <w:jc w:val="both"/>
        <w:rPr>
          <w:sz w:val="24"/>
          <w:szCs w:val="24"/>
        </w:rPr>
      </w:pPr>
      <w:r>
        <w:rPr>
          <w:sz w:val="24"/>
          <w:szCs w:val="24"/>
        </w:rPr>
        <w:t xml:space="preserve">Schokolade sehr fein hacken, Butter mit dem Mixer cremig rühren, dann die Schokolade unterrühren. </w:t>
      </w:r>
      <w:r>
        <w:rPr>
          <w:sz w:val="24"/>
          <w:szCs w:val="24"/>
        </w:rPr>
        <w:br w:type="page"/>
      </w:r>
    </w:p>
    <w:p w14:paraId="445091F0" w14:textId="77777777" w:rsidR="00EA2274" w:rsidRDefault="00EA2274" w:rsidP="00EA2274">
      <w:pPr>
        <w:pStyle w:val="Heading2"/>
        <w:spacing w:after="240"/>
      </w:pPr>
      <w:r>
        <w:lastRenderedPageBreak/>
        <w:t>Erdbeerbutter</w:t>
      </w:r>
      <w:r>
        <w:rPr>
          <w:rStyle w:val="FootnoteReference"/>
        </w:rPr>
        <w:footnoteReference w:id="224"/>
      </w:r>
    </w:p>
    <w:p w14:paraId="61FB7B2D" w14:textId="77777777" w:rsidR="00EA2274" w:rsidRDefault="00EA2274" w:rsidP="00EA2274">
      <w:pPr>
        <w:jc w:val="both"/>
        <w:rPr>
          <w:sz w:val="24"/>
          <w:szCs w:val="24"/>
        </w:rPr>
      </w:pPr>
      <w:r w:rsidRPr="001C1867">
        <w:rPr>
          <w:sz w:val="24"/>
          <w:szCs w:val="24"/>
          <w:u w:val="single"/>
        </w:rPr>
        <w:t>Zutaten</w:t>
      </w:r>
      <w:r>
        <w:rPr>
          <w:sz w:val="24"/>
          <w:szCs w:val="24"/>
        </w:rPr>
        <w:t xml:space="preserve"> (für ca. 125 g)</w:t>
      </w:r>
    </w:p>
    <w:p w14:paraId="07B16922" w14:textId="77777777" w:rsidR="00EA2274" w:rsidRDefault="00EA2274" w:rsidP="00EA2274">
      <w:pPr>
        <w:jc w:val="both"/>
        <w:rPr>
          <w:sz w:val="24"/>
          <w:szCs w:val="24"/>
        </w:rPr>
      </w:pPr>
      <w:r>
        <w:rPr>
          <w:sz w:val="24"/>
          <w:szCs w:val="24"/>
        </w:rPr>
        <w:t>100 g Butter</w:t>
      </w:r>
    </w:p>
    <w:p w14:paraId="3C1AF386" w14:textId="77777777" w:rsidR="00EA2274" w:rsidRDefault="00EA2274" w:rsidP="00EA2274">
      <w:pPr>
        <w:jc w:val="both"/>
        <w:rPr>
          <w:sz w:val="24"/>
          <w:szCs w:val="24"/>
        </w:rPr>
      </w:pPr>
      <w:r>
        <w:rPr>
          <w:sz w:val="24"/>
          <w:szCs w:val="24"/>
        </w:rPr>
        <w:t>75 g zimmerwarme Butter</w:t>
      </w:r>
    </w:p>
    <w:p w14:paraId="70FD4207" w14:textId="77777777" w:rsidR="00EA2274" w:rsidRDefault="00EA2274" w:rsidP="00EA2274">
      <w:pPr>
        <w:jc w:val="both"/>
        <w:rPr>
          <w:sz w:val="24"/>
          <w:szCs w:val="24"/>
        </w:rPr>
      </w:pPr>
      <w:r>
        <w:rPr>
          <w:sz w:val="24"/>
          <w:szCs w:val="24"/>
        </w:rPr>
        <w:t>2 TL Vanillezucker oder Honig</w:t>
      </w:r>
    </w:p>
    <w:p w14:paraId="3EDB0B64" w14:textId="77777777" w:rsidR="00EA2274" w:rsidRDefault="00EA2274" w:rsidP="00EA2274">
      <w:pPr>
        <w:jc w:val="both"/>
        <w:rPr>
          <w:sz w:val="24"/>
          <w:szCs w:val="24"/>
        </w:rPr>
      </w:pPr>
    </w:p>
    <w:p w14:paraId="7450D71D" w14:textId="77777777" w:rsidR="00EA2274" w:rsidRDefault="00EA2274" w:rsidP="00EA2274">
      <w:pPr>
        <w:jc w:val="both"/>
        <w:rPr>
          <w:sz w:val="24"/>
          <w:szCs w:val="24"/>
        </w:rPr>
      </w:pPr>
    </w:p>
    <w:p w14:paraId="5C5960EE" w14:textId="77777777" w:rsidR="00EA2274" w:rsidRDefault="00EA2274" w:rsidP="00EA2274">
      <w:pPr>
        <w:rPr>
          <w:sz w:val="24"/>
          <w:szCs w:val="24"/>
        </w:rPr>
      </w:pPr>
      <w:r>
        <w:rPr>
          <w:sz w:val="24"/>
          <w:szCs w:val="24"/>
        </w:rPr>
        <w:t>Zubereitungszeit: 5 Minuten</w:t>
      </w:r>
    </w:p>
    <w:p w14:paraId="6BE86BCA" w14:textId="77777777" w:rsidR="00EA2274" w:rsidRDefault="00EA2274" w:rsidP="00B40E8C">
      <w:pPr>
        <w:pStyle w:val="ListParagraph"/>
        <w:numPr>
          <w:ilvl w:val="0"/>
          <w:numId w:val="1562"/>
        </w:numPr>
        <w:jc w:val="both"/>
        <w:rPr>
          <w:sz w:val="24"/>
          <w:szCs w:val="24"/>
        </w:rPr>
      </w:pPr>
      <w:r w:rsidRPr="001C1867">
        <w:rPr>
          <w:sz w:val="24"/>
          <w:szCs w:val="24"/>
        </w:rPr>
        <w:t>Erdbeeren waschen, putzen und mit dem Stabmixer pürieren. Butter cremig aufschlagen.</w:t>
      </w:r>
    </w:p>
    <w:p w14:paraId="4E7C22B6" w14:textId="77777777" w:rsidR="00EA2274" w:rsidRPr="001C1867" w:rsidRDefault="00EA2274" w:rsidP="00B40E8C">
      <w:pPr>
        <w:pStyle w:val="ListParagraph"/>
        <w:numPr>
          <w:ilvl w:val="0"/>
          <w:numId w:val="1562"/>
        </w:numPr>
        <w:jc w:val="both"/>
        <w:rPr>
          <w:sz w:val="24"/>
          <w:szCs w:val="24"/>
        </w:rPr>
      </w:pPr>
      <w:r w:rsidRPr="001C1867">
        <w:rPr>
          <w:sz w:val="24"/>
          <w:szCs w:val="24"/>
        </w:rPr>
        <w:t xml:space="preserve">Püree löffelweise unterrühren und mit Zucker oder Honig süßen. </w:t>
      </w:r>
    </w:p>
    <w:p w14:paraId="0B4C838D" w14:textId="77777777" w:rsidR="00EA2274" w:rsidRDefault="00EA2274" w:rsidP="00EA2274">
      <w:pPr>
        <w:rPr>
          <w:sz w:val="24"/>
          <w:szCs w:val="24"/>
        </w:rPr>
      </w:pPr>
      <w:r>
        <w:rPr>
          <w:sz w:val="24"/>
          <w:szCs w:val="24"/>
        </w:rPr>
        <w:br w:type="page"/>
      </w:r>
    </w:p>
    <w:p w14:paraId="27EB9926" w14:textId="0E053E24" w:rsidR="00EC5141" w:rsidRDefault="00EC5141" w:rsidP="00EC5141">
      <w:pPr>
        <w:pStyle w:val="Heading2"/>
        <w:spacing w:after="240"/>
      </w:pPr>
      <w:r w:rsidRPr="00C00888">
        <w:lastRenderedPageBreak/>
        <w:t xml:space="preserve">Dreierlei-Knoblauch-Butter </w:t>
      </w:r>
      <w:r>
        <w:rPr>
          <w:rStyle w:val="FootnoteReference"/>
        </w:rPr>
        <w:footnoteReference w:id="225"/>
      </w:r>
    </w:p>
    <w:p w14:paraId="145F20DF" w14:textId="77777777" w:rsidR="00EC5141" w:rsidRPr="00E96216" w:rsidRDefault="00EC5141" w:rsidP="00EC5141">
      <w:pPr>
        <w:rPr>
          <w:sz w:val="24"/>
          <w:szCs w:val="24"/>
          <w:u w:val="single"/>
        </w:rPr>
      </w:pPr>
      <w:r w:rsidRPr="00E96216">
        <w:rPr>
          <w:sz w:val="24"/>
          <w:szCs w:val="24"/>
          <w:u w:val="single"/>
        </w:rPr>
        <w:t>Zutaten:</w:t>
      </w:r>
    </w:p>
    <w:p w14:paraId="207CCB3A" w14:textId="77777777" w:rsidR="00EC5141" w:rsidRDefault="00EC5141" w:rsidP="00EC5141">
      <w:pPr>
        <w:rPr>
          <w:sz w:val="24"/>
          <w:szCs w:val="24"/>
        </w:rPr>
      </w:pPr>
      <w:r>
        <w:rPr>
          <w:sz w:val="24"/>
          <w:szCs w:val="24"/>
        </w:rPr>
        <w:t>1 Knoblauchknolle, oben so abgeschnitten, dass die Zehen frei liegen.</w:t>
      </w:r>
    </w:p>
    <w:p w14:paraId="6E8D3D18" w14:textId="77777777" w:rsidR="00EC5141" w:rsidRDefault="00EC5141" w:rsidP="00EC5141">
      <w:pPr>
        <w:rPr>
          <w:sz w:val="24"/>
          <w:szCs w:val="24"/>
        </w:rPr>
      </w:pPr>
      <w:r>
        <w:rPr>
          <w:sz w:val="24"/>
          <w:szCs w:val="24"/>
        </w:rPr>
        <w:t>1 kleine Knoblauchzehe, grob zerhackt</w:t>
      </w:r>
    </w:p>
    <w:p w14:paraId="3B6DB76F" w14:textId="77777777" w:rsidR="00EC5141" w:rsidRDefault="00EC5141" w:rsidP="00EC5141">
      <w:pPr>
        <w:rPr>
          <w:sz w:val="24"/>
          <w:szCs w:val="24"/>
        </w:rPr>
      </w:pPr>
      <w:r>
        <w:rPr>
          <w:sz w:val="24"/>
          <w:szCs w:val="24"/>
        </w:rPr>
        <w:t>4 schwarze Knoblauchzehen, grob gehackt</w:t>
      </w:r>
    </w:p>
    <w:p w14:paraId="7B22DE95" w14:textId="77777777" w:rsidR="00EC5141" w:rsidRDefault="00EC5141" w:rsidP="00EC5141">
      <w:pPr>
        <w:rPr>
          <w:sz w:val="24"/>
          <w:szCs w:val="24"/>
        </w:rPr>
      </w:pPr>
      <w:r>
        <w:rPr>
          <w:sz w:val="24"/>
          <w:szCs w:val="24"/>
        </w:rPr>
        <w:t>10 g Petersilie, fein gehackt</w:t>
      </w:r>
    </w:p>
    <w:p w14:paraId="03C2025A" w14:textId="77777777" w:rsidR="00EC5141" w:rsidRDefault="00EC5141" w:rsidP="00EC5141">
      <w:pPr>
        <w:rPr>
          <w:sz w:val="24"/>
          <w:szCs w:val="24"/>
        </w:rPr>
      </w:pPr>
      <w:r>
        <w:rPr>
          <w:sz w:val="24"/>
          <w:szCs w:val="24"/>
        </w:rPr>
        <w:t>1,5 TL Kümmelsamen, geröstet und zerstoßen</w:t>
      </w:r>
    </w:p>
    <w:p w14:paraId="44E0F2DD" w14:textId="77777777" w:rsidR="00EC5141" w:rsidRDefault="00EC5141" w:rsidP="00EC5141">
      <w:pPr>
        <w:rPr>
          <w:sz w:val="24"/>
          <w:szCs w:val="24"/>
        </w:rPr>
      </w:pPr>
      <w:r>
        <w:rPr>
          <w:sz w:val="24"/>
          <w:szCs w:val="24"/>
        </w:rPr>
        <w:t>100 g weiche Butter</w:t>
      </w:r>
    </w:p>
    <w:p w14:paraId="04D1DCA9" w14:textId="77777777" w:rsidR="00EC5141" w:rsidRDefault="00EC5141" w:rsidP="00EC5141">
      <w:pPr>
        <w:jc w:val="both"/>
        <w:rPr>
          <w:sz w:val="24"/>
          <w:szCs w:val="24"/>
        </w:rPr>
      </w:pPr>
    </w:p>
    <w:p w14:paraId="020AE0BE" w14:textId="77777777" w:rsidR="00EC5141" w:rsidRDefault="00EC5141" w:rsidP="00EC5141">
      <w:pPr>
        <w:jc w:val="both"/>
        <w:rPr>
          <w:sz w:val="24"/>
          <w:szCs w:val="24"/>
        </w:rPr>
      </w:pPr>
      <w:r>
        <w:rPr>
          <w:sz w:val="24"/>
          <w:szCs w:val="24"/>
        </w:rPr>
        <w:t>Zubereitung:</w:t>
      </w:r>
    </w:p>
    <w:p w14:paraId="765C85FA" w14:textId="77777777" w:rsidR="00EC5141" w:rsidRPr="00824BD9" w:rsidRDefault="00EC5141" w:rsidP="00B40E8C">
      <w:pPr>
        <w:pStyle w:val="ListParagraph"/>
        <w:numPr>
          <w:ilvl w:val="0"/>
          <w:numId w:val="1531"/>
        </w:numPr>
        <w:spacing w:after="120"/>
        <w:ind w:left="714" w:hanging="357"/>
        <w:contextualSpacing w:val="0"/>
        <w:jc w:val="both"/>
        <w:rPr>
          <w:sz w:val="24"/>
          <w:szCs w:val="24"/>
        </w:rPr>
      </w:pPr>
      <w:r w:rsidRPr="00824BD9">
        <w:rPr>
          <w:sz w:val="24"/>
          <w:szCs w:val="24"/>
        </w:rPr>
        <w:t xml:space="preserve">Die Knoblauchknolle mit 1 TL Öl beträufeln und mit etwas Salz und Pfeffer bestreuen. Fest in Alufolie wickeln und im 200 Grad warmen Ofen (Umluft) 40 Minuten garen, bis die Zehen weich sind. Die Folie entfernen. Sobald die Knolle soweit abgekühlt ist, die Zehen aus der Schale in den Mörser drücken. </w:t>
      </w:r>
    </w:p>
    <w:p w14:paraId="568CC76D" w14:textId="77777777" w:rsidR="00EC5141" w:rsidRDefault="00EC5141" w:rsidP="00B40E8C">
      <w:pPr>
        <w:pStyle w:val="ListParagraph"/>
        <w:numPr>
          <w:ilvl w:val="0"/>
          <w:numId w:val="1531"/>
        </w:numPr>
        <w:spacing w:after="120"/>
        <w:ind w:left="714" w:hanging="357"/>
        <w:contextualSpacing w:val="0"/>
        <w:jc w:val="both"/>
        <w:rPr>
          <w:sz w:val="24"/>
          <w:szCs w:val="24"/>
        </w:rPr>
      </w:pPr>
      <w:r w:rsidRPr="00824BD9">
        <w:rPr>
          <w:sz w:val="24"/>
          <w:szCs w:val="24"/>
        </w:rPr>
        <w:t>Den gehackten rohen und den schwarzen Knoblauch mit 1,5 TL Meersalzflocken und 1 sehr kräftigen Prise Pfeffer ebenfalls in den Mörser gehen. Alles zu einer Paste zerstoßen, dann mit Petersilie, Kümmel und Butter in eine Schüssel füllen. Gut vermischen, dann beiseitestellen.</w:t>
      </w:r>
    </w:p>
    <w:p w14:paraId="71CB77E3" w14:textId="77777777" w:rsidR="00EC5141" w:rsidRDefault="00EC5141" w:rsidP="00EC5141">
      <w:pPr>
        <w:rPr>
          <w:sz w:val="24"/>
          <w:szCs w:val="24"/>
        </w:rPr>
      </w:pPr>
      <w:r>
        <w:rPr>
          <w:sz w:val="24"/>
          <w:szCs w:val="24"/>
        </w:rPr>
        <w:br w:type="page"/>
      </w:r>
    </w:p>
    <w:p w14:paraId="13726AEB" w14:textId="575F990E" w:rsidR="00D23D9E" w:rsidRDefault="00D23D9E" w:rsidP="00D23D9E">
      <w:pPr>
        <w:pStyle w:val="Heading2"/>
        <w:spacing w:after="240"/>
      </w:pPr>
      <w:r>
        <w:lastRenderedPageBreak/>
        <w:t>Grüne Kräuterbutter</w:t>
      </w:r>
      <w:r>
        <w:rPr>
          <w:rStyle w:val="FootnoteReference"/>
        </w:rPr>
        <w:footnoteReference w:id="226"/>
      </w:r>
      <w:r>
        <w:t xml:space="preserve"> </w:t>
      </w:r>
    </w:p>
    <w:p w14:paraId="277C6E0C" w14:textId="77777777" w:rsidR="00D23D9E" w:rsidRDefault="00D23D9E" w:rsidP="00D23D9E">
      <w:pPr>
        <w:jc w:val="both"/>
        <w:rPr>
          <w:sz w:val="24"/>
          <w:szCs w:val="24"/>
        </w:rPr>
      </w:pPr>
      <w:r w:rsidRPr="00E04044">
        <w:rPr>
          <w:sz w:val="24"/>
          <w:szCs w:val="24"/>
          <w:u w:val="single"/>
        </w:rPr>
        <w:t>Zutaten</w:t>
      </w:r>
      <w:r>
        <w:rPr>
          <w:sz w:val="24"/>
          <w:szCs w:val="24"/>
        </w:rPr>
        <w:t xml:space="preserve"> (für 250 g)</w:t>
      </w:r>
    </w:p>
    <w:p w14:paraId="6B96906F" w14:textId="77777777" w:rsidR="00D23D9E" w:rsidRDefault="00D23D9E" w:rsidP="00D23D9E">
      <w:pPr>
        <w:jc w:val="both"/>
        <w:rPr>
          <w:sz w:val="24"/>
          <w:szCs w:val="24"/>
        </w:rPr>
      </w:pPr>
      <w:r>
        <w:rPr>
          <w:sz w:val="24"/>
          <w:szCs w:val="24"/>
        </w:rPr>
        <w:t>1 Bund Kräuter für Frankfurter Grüne Sauce</w:t>
      </w:r>
    </w:p>
    <w:p w14:paraId="0A2FD682" w14:textId="77777777" w:rsidR="00D23D9E" w:rsidRDefault="00D23D9E" w:rsidP="00D23D9E">
      <w:pPr>
        <w:jc w:val="both"/>
        <w:rPr>
          <w:sz w:val="24"/>
          <w:szCs w:val="24"/>
        </w:rPr>
      </w:pPr>
      <w:r>
        <w:rPr>
          <w:sz w:val="24"/>
          <w:szCs w:val="24"/>
        </w:rPr>
        <w:t>1 Zitrone</w:t>
      </w:r>
    </w:p>
    <w:p w14:paraId="6844E728" w14:textId="77777777" w:rsidR="00D23D9E" w:rsidRDefault="00D23D9E" w:rsidP="00D23D9E">
      <w:pPr>
        <w:jc w:val="both"/>
        <w:rPr>
          <w:sz w:val="24"/>
          <w:szCs w:val="24"/>
        </w:rPr>
      </w:pPr>
      <w:r>
        <w:rPr>
          <w:sz w:val="24"/>
          <w:szCs w:val="24"/>
        </w:rPr>
        <w:t>250 g Butter (weich)</w:t>
      </w:r>
    </w:p>
    <w:p w14:paraId="3664D0A2" w14:textId="77777777" w:rsidR="00D23D9E" w:rsidRDefault="00D23D9E" w:rsidP="00D23D9E">
      <w:pPr>
        <w:jc w:val="both"/>
        <w:rPr>
          <w:sz w:val="24"/>
          <w:szCs w:val="24"/>
        </w:rPr>
      </w:pPr>
      <w:r>
        <w:rPr>
          <w:sz w:val="24"/>
          <w:szCs w:val="24"/>
        </w:rPr>
        <w:t>Meersalz</w:t>
      </w:r>
    </w:p>
    <w:p w14:paraId="54A4AE4B" w14:textId="77777777" w:rsidR="00D23D9E" w:rsidRDefault="00D23D9E" w:rsidP="00D23D9E">
      <w:pPr>
        <w:jc w:val="both"/>
        <w:rPr>
          <w:sz w:val="24"/>
          <w:szCs w:val="24"/>
        </w:rPr>
      </w:pPr>
      <w:r>
        <w:rPr>
          <w:sz w:val="24"/>
          <w:szCs w:val="24"/>
        </w:rPr>
        <w:t>Grüner Tabasco</w:t>
      </w:r>
    </w:p>
    <w:p w14:paraId="4CBF4C1C" w14:textId="77777777" w:rsidR="00D23D9E" w:rsidRDefault="00D23D9E" w:rsidP="00D23D9E">
      <w:pPr>
        <w:jc w:val="both"/>
        <w:rPr>
          <w:sz w:val="24"/>
          <w:szCs w:val="24"/>
        </w:rPr>
      </w:pPr>
      <w:r>
        <w:rPr>
          <w:sz w:val="24"/>
          <w:szCs w:val="24"/>
        </w:rPr>
        <w:t>1 TL Blütenhonig</w:t>
      </w:r>
    </w:p>
    <w:p w14:paraId="61D7B858" w14:textId="77777777" w:rsidR="00D23D9E" w:rsidRDefault="00D23D9E" w:rsidP="00D23D9E">
      <w:pPr>
        <w:jc w:val="both"/>
        <w:rPr>
          <w:sz w:val="24"/>
          <w:szCs w:val="24"/>
        </w:rPr>
      </w:pPr>
    </w:p>
    <w:p w14:paraId="2BC7F092" w14:textId="77777777" w:rsidR="00D23D9E" w:rsidRDefault="00D23D9E" w:rsidP="00D23D9E">
      <w:pPr>
        <w:jc w:val="both"/>
        <w:rPr>
          <w:sz w:val="24"/>
          <w:szCs w:val="24"/>
        </w:rPr>
      </w:pPr>
      <w:r>
        <w:rPr>
          <w:sz w:val="24"/>
          <w:szCs w:val="24"/>
        </w:rPr>
        <w:t>Zubereitungszeit: 30 Minuten</w:t>
      </w:r>
    </w:p>
    <w:p w14:paraId="3064DA65" w14:textId="77777777" w:rsidR="00D23D9E" w:rsidRPr="00245C56" w:rsidRDefault="00D23D9E" w:rsidP="00B40E8C">
      <w:pPr>
        <w:pStyle w:val="ListParagraph"/>
        <w:numPr>
          <w:ilvl w:val="0"/>
          <w:numId w:val="710"/>
        </w:numPr>
        <w:spacing w:after="120"/>
        <w:ind w:left="714" w:hanging="357"/>
        <w:contextualSpacing w:val="0"/>
        <w:jc w:val="both"/>
        <w:rPr>
          <w:sz w:val="24"/>
          <w:szCs w:val="24"/>
        </w:rPr>
      </w:pPr>
      <w:r w:rsidRPr="00245C56">
        <w:rPr>
          <w:sz w:val="24"/>
          <w:szCs w:val="24"/>
        </w:rPr>
        <w:t>Kräuter verlesen, die Blätter von den Stielen zupfen und fein hacken. Zitronenschale fein abreiben, Zitrone halbieren, 2 – 3 EL Saft auspressen.</w:t>
      </w:r>
    </w:p>
    <w:p w14:paraId="281B27DD" w14:textId="77777777" w:rsidR="00D23D9E" w:rsidRPr="00245C56" w:rsidRDefault="00D23D9E" w:rsidP="00B40E8C">
      <w:pPr>
        <w:pStyle w:val="ListParagraph"/>
        <w:numPr>
          <w:ilvl w:val="0"/>
          <w:numId w:val="710"/>
        </w:numPr>
        <w:spacing w:after="120"/>
        <w:ind w:left="714" w:hanging="357"/>
        <w:contextualSpacing w:val="0"/>
        <w:jc w:val="both"/>
        <w:rPr>
          <w:sz w:val="24"/>
          <w:szCs w:val="24"/>
        </w:rPr>
      </w:pPr>
      <w:r w:rsidRPr="00245C56">
        <w:rPr>
          <w:sz w:val="24"/>
          <w:szCs w:val="24"/>
        </w:rPr>
        <w:t>Bitter und Salz mit den Quirlen des Handrührers cremig-dicklich aufschlagen. Kräuter, Zitronensaft und -schale zugeben, mit Salz, Tabasco und Honig abschmecken.</w:t>
      </w:r>
    </w:p>
    <w:p w14:paraId="34D51497" w14:textId="77777777" w:rsidR="00D23D9E" w:rsidRDefault="00D23D9E" w:rsidP="00D23D9E">
      <w:pPr>
        <w:jc w:val="both"/>
        <w:rPr>
          <w:sz w:val="24"/>
          <w:szCs w:val="24"/>
        </w:rPr>
      </w:pPr>
    </w:p>
    <w:p w14:paraId="6D83AD62" w14:textId="77777777" w:rsidR="00D23D9E" w:rsidRDefault="00D23D9E" w:rsidP="00D23D9E">
      <w:pPr>
        <w:rPr>
          <w:sz w:val="24"/>
          <w:szCs w:val="24"/>
        </w:rPr>
      </w:pPr>
      <w:r>
        <w:rPr>
          <w:sz w:val="24"/>
          <w:szCs w:val="24"/>
        </w:rPr>
        <w:br w:type="page"/>
      </w:r>
    </w:p>
    <w:p w14:paraId="1873D045" w14:textId="00D363F1" w:rsidR="006F55B4" w:rsidRDefault="006F55B4" w:rsidP="006D6C08">
      <w:pPr>
        <w:pStyle w:val="Heading2"/>
        <w:spacing w:after="240"/>
      </w:pPr>
      <w:r>
        <w:lastRenderedPageBreak/>
        <w:t>Kräuterbutter</w:t>
      </w:r>
      <w:r w:rsidR="007837F5">
        <w:rPr>
          <w:rStyle w:val="FootnoteReference"/>
        </w:rPr>
        <w:footnoteReference w:id="227"/>
      </w:r>
      <w:r w:rsidR="001617EF">
        <w:t xml:space="preserve"> </w:t>
      </w:r>
    </w:p>
    <w:p w14:paraId="2E09AC00" w14:textId="706FAF07" w:rsidR="006F55B4" w:rsidRDefault="006D6C08" w:rsidP="006F55B4">
      <w:pPr>
        <w:rPr>
          <w:sz w:val="24"/>
          <w:szCs w:val="24"/>
        </w:rPr>
      </w:pPr>
      <w:r>
        <w:rPr>
          <w:sz w:val="24"/>
          <w:szCs w:val="24"/>
        </w:rPr>
        <w:t>Zutaten:</w:t>
      </w:r>
    </w:p>
    <w:p w14:paraId="44185A09" w14:textId="77777777" w:rsidR="006F55B4" w:rsidRDefault="006F55B4" w:rsidP="006F55B4">
      <w:pPr>
        <w:rPr>
          <w:sz w:val="24"/>
          <w:szCs w:val="24"/>
        </w:rPr>
      </w:pPr>
      <w:r>
        <w:rPr>
          <w:sz w:val="24"/>
          <w:szCs w:val="24"/>
        </w:rPr>
        <w:t>1 große Handvoll frische Kräuter (Basilikum, Rosmarin, Schnittlauch, Salbei, Thymian, Petersilie etc.</w:t>
      </w:r>
    </w:p>
    <w:p w14:paraId="7542E388" w14:textId="77777777" w:rsidR="006F55B4" w:rsidRDefault="006F55B4" w:rsidP="006F55B4">
      <w:pPr>
        <w:rPr>
          <w:sz w:val="24"/>
          <w:szCs w:val="24"/>
        </w:rPr>
      </w:pPr>
      <w:r>
        <w:rPr>
          <w:sz w:val="24"/>
          <w:szCs w:val="24"/>
        </w:rPr>
        <w:t>125 g weiche Butter</w:t>
      </w:r>
    </w:p>
    <w:p w14:paraId="221FD790" w14:textId="77777777" w:rsidR="006F55B4" w:rsidRDefault="006F55B4" w:rsidP="006F55B4">
      <w:pPr>
        <w:rPr>
          <w:sz w:val="24"/>
          <w:szCs w:val="24"/>
        </w:rPr>
      </w:pPr>
      <w:r>
        <w:rPr>
          <w:sz w:val="24"/>
          <w:szCs w:val="24"/>
        </w:rPr>
        <w:t>Abgeriebene Schale von 1 Limette</w:t>
      </w:r>
    </w:p>
    <w:p w14:paraId="3A9D6C3B" w14:textId="77777777" w:rsidR="006F55B4" w:rsidRDefault="006F55B4" w:rsidP="006F55B4">
      <w:pPr>
        <w:rPr>
          <w:sz w:val="24"/>
          <w:szCs w:val="24"/>
        </w:rPr>
      </w:pPr>
      <w:r>
        <w:rPr>
          <w:sz w:val="24"/>
          <w:szCs w:val="24"/>
        </w:rPr>
        <w:t>Meersalz und schwarzer Pfeffer aus der Mühle</w:t>
      </w:r>
    </w:p>
    <w:p w14:paraId="444DE0C2" w14:textId="77777777" w:rsidR="006F55B4" w:rsidRDefault="006F55B4" w:rsidP="006F55B4">
      <w:pPr>
        <w:rPr>
          <w:sz w:val="24"/>
          <w:szCs w:val="24"/>
        </w:rPr>
      </w:pPr>
    </w:p>
    <w:p w14:paraId="2321137F" w14:textId="4E65DFBB" w:rsidR="006D6C08" w:rsidRDefault="006D6C08" w:rsidP="006D6C08">
      <w:pPr>
        <w:jc w:val="both"/>
        <w:rPr>
          <w:sz w:val="24"/>
          <w:szCs w:val="24"/>
        </w:rPr>
      </w:pPr>
      <w:r>
        <w:rPr>
          <w:sz w:val="24"/>
          <w:szCs w:val="24"/>
        </w:rPr>
        <w:t>Zubereitung:</w:t>
      </w:r>
    </w:p>
    <w:p w14:paraId="6736B143" w14:textId="77777777" w:rsidR="006D6C08" w:rsidRDefault="006F55B4" w:rsidP="00B40E8C">
      <w:pPr>
        <w:pStyle w:val="ListParagraph"/>
        <w:numPr>
          <w:ilvl w:val="0"/>
          <w:numId w:val="1561"/>
        </w:numPr>
        <w:jc w:val="both"/>
        <w:rPr>
          <w:sz w:val="24"/>
          <w:szCs w:val="24"/>
        </w:rPr>
      </w:pPr>
      <w:r w:rsidRPr="006D6C08">
        <w:rPr>
          <w:sz w:val="24"/>
          <w:szCs w:val="24"/>
        </w:rPr>
        <w:t>Die Kräuter sehr fein hacken und in einer Schüssel mit Butter, Limettenschale, Salz und</w:t>
      </w:r>
      <w:r w:rsidR="006D6C08" w:rsidRPr="006D6C08">
        <w:rPr>
          <w:sz w:val="24"/>
          <w:szCs w:val="24"/>
        </w:rPr>
        <w:t xml:space="preserve"> </w:t>
      </w:r>
      <w:r w:rsidRPr="006D6C08">
        <w:rPr>
          <w:sz w:val="24"/>
          <w:szCs w:val="24"/>
        </w:rPr>
        <w:t>Pfeffer verrühren. Die Butter in einem Stück Backpapier rollenförmig einwickeln und die Papierenden zusammendrehen, um das Päckchen zu verschließen.</w:t>
      </w:r>
    </w:p>
    <w:p w14:paraId="7AB45DB2" w14:textId="383B55BF" w:rsidR="006F55B4" w:rsidRDefault="006F55B4" w:rsidP="00B40E8C">
      <w:pPr>
        <w:pStyle w:val="ListParagraph"/>
        <w:numPr>
          <w:ilvl w:val="0"/>
          <w:numId w:val="1561"/>
        </w:numPr>
        <w:jc w:val="both"/>
        <w:rPr>
          <w:sz w:val="24"/>
          <w:szCs w:val="24"/>
        </w:rPr>
      </w:pPr>
      <w:r w:rsidRPr="006D6C08">
        <w:rPr>
          <w:sz w:val="24"/>
          <w:szCs w:val="24"/>
        </w:rPr>
        <w:t>Dann die Kräuterbutter im Kühlschrank fest werden lassen (oder falls man es eilig hat, für etwa 10 Minuten ins Tiefkühlfach geben)</w:t>
      </w:r>
      <w:r w:rsidR="006D6C08">
        <w:rPr>
          <w:sz w:val="24"/>
          <w:szCs w:val="24"/>
        </w:rPr>
        <w:t>.</w:t>
      </w:r>
    </w:p>
    <w:p w14:paraId="7D28FAA2" w14:textId="77777777" w:rsidR="006D6C08" w:rsidRDefault="006D6C08" w:rsidP="006D6C08">
      <w:pPr>
        <w:jc w:val="both"/>
        <w:rPr>
          <w:sz w:val="24"/>
          <w:szCs w:val="24"/>
        </w:rPr>
      </w:pPr>
    </w:p>
    <w:p w14:paraId="6422E86F" w14:textId="1EDB0AA7" w:rsidR="006D6C08" w:rsidRPr="006D6C08" w:rsidRDefault="006D6C08" w:rsidP="006D6C08">
      <w:pPr>
        <w:jc w:val="both"/>
        <w:rPr>
          <w:sz w:val="24"/>
          <w:szCs w:val="24"/>
        </w:rPr>
      </w:pPr>
      <w:r>
        <w:rPr>
          <w:sz w:val="24"/>
          <w:szCs w:val="24"/>
        </w:rPr>
        <w:t>Kommentar:</w:t>
      </w:r>
      <w:r>
        <w:rPr>
          <w:sz w:val="24"/>
          <w:szCs w:val="24"/>
        </w:rPr>
        <w:tab/>
        <w:t xml:space="preserve">Diese Kräuterbutter war bisher überall der Hit </w:t>
      </w:r>
      <w:r w:rsidRPr="006D6C08">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Pr>
          <w:sz w:val="24"/>
          <w:szCs w:val="24"/>
        </w:rPr>
        <w:t>.</w:t>
      </w:r>
    </w:p>
    <w:p w14:paraId="747B7317" w14:textId="77777777" w:rsidR="006F55B4" w:rsidRDefault="006F55B4" w:rsidP="006F55B4">
      <w:pPr>
        <w:rPr>
          <w:sz w:val="24"/>
          <w:szCs w:val="24"/>
        </w:rPr>
      </w:pPr>
      <w:r>
        <w:rPr>
          <w:sz w:val="24"/>
          <w:szCs w:val="24"/>
        </w:rPr>
        <w:br w:type="page"/>
      </w:r>
    </w:p>
    <w:p w14:paraId="71F10B57" w14:textId="1CBC1666" w:rsidR="006F55B4" w:rsidRDefault="006F55B4" w:rsidP="006D6C08">
      <w:pPr>
        <w:pStyle w:val="Heading2"/>
        <w:spacing w:after="240"/>
      </w:pPr>
      <w:r>
        <w:lastRenderedPageBreak/>
        <w:t>Kräuter-Frischkäse-Butter</w:t>
      </w:r>
      <w:r w:rsidR="00FD50FB">
        <w:rPr>
          <w:rStyle w:val="FootnoteReference"/>
        </w:rPr>
        <w:footnoteReference w:id="228"/>
      </w:r>
    </w:p>
    <w:p w14:paraId="474D0762" w14:textId="66FD5581" w:rsidR="006F55B4" w:rsidRDefault="006F55B4" w:rsidP="006F55B4">
      <w:pPr>
        <w:rPr>
          <w:sz w:val="24"/>
          <w:szCs w:val="24"/>
        </w:rPr>
      </w:pPr>
      <w:r w:rsidRPr="006D6C08">
        <w:rPr>
          <w:sz w:val="24"/>
          <w:szCs w:val="24"/>
          <w:u w:val="single"/>
        </w:rPr>
        <w:t>Zutaten</w:t>
      </w:r>
      <w:r>
        <w:rPr>
          <w:sz w:val="24"/>
          <w:szCs w:val="24"/>
        </w:rPr>
        <w:t xml:space="preserve"> </w:t>
      </w:r>
      <w:r w:rsidR="006D6C08">
        <w:rPr>
          <w:sz w:val="24"/>
          <w:szCs w:val="24"/>
        </w:rPr>
        <w:t>(</w:t>
      </w:r>
      <w:r>
        <w:rPr>
          <w:sz w:val="24"/>
          <w:szCs w:val="24"/>
        </w:rPr>
        <w:t>für 6 Portionen</w:t>
      </w:r>
      <w:r w:rsidR="006D6C08">
        <w:rPr>
          <w:sz w:val="24"/>
          <w:szCs w:val="24"/>
        </w:rPr>
        <w:t>)</w:t>
      </w:r>
      <w:r>
        <w:rPr>
          <w:sz w:val="24"/>
          <w:szCs w:val="24"/>
        </w:rPr>
        <w:t>:</w:t>
      </w:r>
    </w:p>
    <w:p w14:paraId="71212153" w14:textId="77777777" w:rsidR="006F55B4" w:rsidRDefault="006F55B4" w:rsidP="006F55B4">
      <w:pPr>
        <w:rPr>
          <w:sz w:val="24"/>
          <w:szCs w:val="24"/>
        </w:rPr>
      </w:pPr>
      <w:r>
        <w:rPr>
          <w:sz w:val="24"/>
          <w:szCs w:val="24"/>
        </w:rPr>
        <w:t>1 Knoblauchzehe</w:t>
      </w:r>
    </w:p>
    <w:p w14:paraId="1F086E7B" w14:textId="77777777" w:rsidR="006F55B4" w:rsidRDefault="006F55B4" w:rsidP="006F55B4">
      <w:pPr>
        <w:rPr>
          <w:sz w:val="24"/>
          <w:szCs w:val="24"/>
        </w:rPr>
      </w:pPr>
      <w:r>
        <w:rPr>
          <w:sz w:val="24"/>
          <w:szCs w:val="24"/>
        </w:rPr>
        <w:t>1 TL grobes Meersalz</w:t>
      </w:r>
    </w:p>
    <w:p w14:paraId="21832BF1" w14:textId="77777777" w:rsidR="006F55B4" w:rsidRDefault="006F55B4" w:rsidP="006F55B4">
      <w:pPr>
        <w:rPr>
          <w:sz w:val="24"/>
          <w:szCs w:val="24"/>
        </w:rPr>
      </w:pPr>
      <w:r>
        <w:rPr>
          <w:sz w:val="24"/>
          <w:szCs w:val="24"/>
        </w:rPr>
        <w:t>100 g weiche Butter (zimmerwarm)</w:t>
      </w:r>
    </w:p>
    <w:p w14:paraId="40398C6D" w14:textId="77777777" w:rsidR="006F55B4" w:rsidRDefault="006F55B4" w:rsidP="006F55B4">
      <w:pPr>
        <w:rPr>
          <w:sz w:val="24"/>
          <w:szCs w:val="24"/>
        </w:rPr>
      </w:pPr>
      <w:r>
        <w:rPr>
          <w:sz w:val="24"/>
          <w:szCs w:val="24"/>
        </w:rPr>
        <w:t>100 g Doppelrahmfrischkäse (zimmerwarm)</w:t>
      </w:r>
    </w:p>
    <w:p w14:paraId="7ACCFD32" w14:textId="77777777" w:rsidR="006F55B4" w:rsidRDefault="006F55B4" w:rsidP="006F55B4">
      <w:pPr>
        <w:rPr>
          <w:sz w:val="24"/>
          <w:szCs w:val="24"/>
        </w:rPr>
      </w:pPr>
      <w:r>
        <w:rPr>
          <w:sz w:val="24"/>
          <w:szCs w:val="24"/>
        </w:rPr>
        <w:t>1 kleiner Bund glatte Petersilie</w:t>
      </w:r>
    </w:p>
    <w:p w14:paraId="251A71EF" w14:textId="77777777" w:rsidR="006F55B4" w:rsidRDefault="006F55B4" w:rsidP="006F55B4">
      <w:pPr>
        <w:rPr>
          <w:sz w:val="24"/>
          <w:szCs w:val="24"/>
        </w:rPr>
      </w:pPr>
      <w:r>
        <w:rPr>
          <w:sz w:val="24"/>
          <w:szCs w:val="24"/>
        </w:rPr>
        <w:t>1 Bund Schnittlauch</w:t>
      </w:r>
    </w:p>
    <w:p w14:paraId="0291A097" w14:textId="77777777" w:rsidR="006F55B4" w:rsidRDefault="006F55B4" w:rsidP="006F55B4">
      <w:pPr>
        <w:rPr>
          <w:sz w:val="24"/>
          <w:szCs w:val="24"/>
        </w:rPr>
      </w:pPr>
      <w:r>
        <w:rPr>
          <w:sz w:val="24"/>
          <w:szCs w:val="24"/>
        </w:rPr>
        <w:t>1 Beet Gartenkresse</w:t>
      </w:r>
    </w:p>
    <w:p w14:paraId="27CA6E44" w14:textId="77777777" w:rsidR="006F55B4" w:rsidRDefault="006F55B4" w:rsidP="006F55B4">
      <w:pPr>
        <w:rPr>
          <w:sz w:val="24"/>
          <w:szCs w:val="24"/>
        </w:rPr>
      </w:pPr>
      <w:r>
        <w:rPr>
          <w:sz w:val="24"/>
          <w:szCs w:val="24"/>
        </w:rPr>
        <w:t>Pfeffer</w:t>
      </w:r>
    </w:p>
    <w:p w14:paraId="0E80051B" w14:textId="77777777" w:rsidR="006D6C08" w:rsidRDefault="006D6C08" w:rsidP="006F55B4">
      <w:pPr>
        <w:rPr>
          <w:sz w:val="24"/>
          <w:szCs w:val="24"/>
        </w:rPr>
      </w:pPr>
    </w:p>
    <w:p w14:paraId="0F34A141" w14:textId="77777777" w:rsidR="006D6C08" w:rsidRDefault="006D6C08" w:rsidP="006F55B4">
      <w:pPr>
        <w:rPr>
          <w:sz w:val="24"/>
          <w:szCs w:val="24"/>
        </w:rPr>
      </w:pPr>
    </w:p>
    <w:p w14:paraId="1BF4DD08" w14:textId="60509A19" w:rsidR="006F55B4" w:rsidRDefault="006F55B4" w:rsidP="006F55B4">
      <w:pPr>
        <w:rPr>
          <w:sz w:val="24"/>
          <w:szCs w:val="24"/>
        </w:rPr>
      </w:pPr>
      <w:r>
        <w:rPr>
          <w:sz w:val="24"/>
          <w:szCs w:val="24"/>
        </w:rPr>
        <w:t>Zubereitungszeit: 15 Min.</w:t>
      </w:r>
    </w:p>
    <w:p w14:paraId="1BD03A79" w14:textId="77777777" w:rsidR="006F55B4" w:rsidRDefault="006F55B4" w:rsidP="00E76E01">
      <w:pPr>
        <w:pStyle w:val="ListParagraph"/>
        <w:numPr>
          <w:ilvl w:val="0"/>
          <w:numId w:val="40"/>
        </w:numPr>
        <w:spacing w:after="120"/>
        <w:ind w:left="714" w:hanging="357"/>
        <w:contextualSpacing w:val="0"/>
        <w:jc w:val="both"/>
        <w:rPr>
          <w:sz w:val="24"/>
          <w:szCs w:val="24"/>
        </w:rPr>
      </w:pPr>
      <w:r w:rsidRPr="006F1761">
        <w:rPr>
          <w:sz w:val="24"/>
          <w:szCs w:val="24"/>
        </w:rPr>
        <w:t>Knoblauch pellen, mit 1 TL Meersalz in einem Mörser fein zerreiben, mit der Butter in eine Rührschüssel geben. Mit den Quirlen eines Handrührers ca. 5 Min. sehr cremig rühren. Den Frischkäse nach und nach gut unterrühren.</w:t>
      </w:r>
    </w:p>
    <w:p w14:paraId="1E600123" w14:textId="77777777" w:rsidR="006F55B4" w:rsidRDefault="006F55B4" w:rsidP="00E76E01">
      <w:pPr>
        <w:pStyle w:val="ListParagraph"/>
        <w:numPr>
          <w:ilvl w:val="0"/>
          <w:numId w:val="40"/>
        </w:numPr>
        <w:spacing w:after="120"/>
        <w:ind w:left="714" w:hanging="357"/>
        <w:contextualSpacing w:val="0"/>
        <w:jc w:val="both"/>
        <w:rPr>
          <w:sz w:val="24"/>
          <w:szCs w:val="24"/>
        </w:rPr>
      </w:pPr>
      <w:r>
        <w:rPr>
          <w:sz w:val="24"/>
          <w:szCs w:val="24"/>
        </w:rPr>
        <w:t>Petersilienblätter abzupfen und fein hacken. Schnittlauch in feine Röllchen schneiden. Kresse vom Beet schneiden. Alle Kräuter zur Buttermischung geben und kurz unterrühren. Butter mit Pfeffer und eventuell Salz abschmecken. Bis zum Gebrauch kaltstellen.</w:t>
      </w:r>
    </w:p>
    <w:p w14:paraId="593F7179" w14:textId="77777777" w:rsidR="006F55B4" w:rsidRDefault="006F55B4">
      <w:pPr>
        <w:rPr>
          <w:sz w:val="24"/>
          <w:szCs w:val="24"/>
        </w:rPr>
      </w:pPr>
      <w:r>
        <w:rPr>
          <w:sz w:val="24"/>
          <w:szCs w:val="24"/>
        </w:rPr>
        <w:br w:type="page"/>
      </w:r>
    </w:p>
    <w:p w14:paraId="5CAAA4E4" w14:textId="1FE8FFF5" w:rsidR="00AB6B6C" w:rsidRDefault="00AB6B6C" w:rsidP="00AB6B6C">
      <w:pPr>
        <w:pStyle w:val="Heading2"/>
        <w:spacing w:after="240"/>
      </w:pPr>
      <w:r>
        <w:lastRenderedPageBreak/>
        <w:t>Tomaten-Rosmarin-Butter</w:t>
      </w:r>
      <w:r>
        <w:rPr>
          <w:rStyle w:val="FootnoteReference"/>
        </w:rPr>
        <w:footnoteReference w:id="229"/>
      </w:r>
      <w:r>
        <w:t xml:space="preserve"> </w:t>
      </w:r>
    </w:p>
    <w:p w14:paraId="1984AE40" w14:textId="77777777" w:rsidR="00AB6B6C" w:rsidRDefault="00AB6B6C" w:rsidP="00AB6B6C">
      <w:pPr>
        <w:rPr>
          <w:sz w:val="24"/>
          <w:szCs w:val="24"/>
        </w:rPr>
      </w:pPr>
      <w:r w:rsidRPr="00880930">
        <w:rPr>
          <w:sz w:val="24"/>
          <w:szCs w:val="24"/>
          <w:u w:val="single"/>
        </w:rPr>
        <w:t>Zutaten</w:t>
      </w:r>
      <w:r>
        <w:rPr>
          <w:sz w:val="24"/>
          <w:szCs w:val="24"/>
        </w:rPr>
        <w:t xml:space="preserve"> (für 200 g)</w:t>
      </w:r>
    </w:p>
    <w:p w14:paraId="121D848D" w14:textId="77777777" w:rsidR="00AB6B6C" w:rsidRDefault="00AB6B6C" w:rsidP="00AB6B6C">
      <w:pPr>
        <w:rPr>
          <w:sz w:val="24"/>
          <w:szCs w:val="24"/>
        </w:rPr>
      </w:pPr>
      <w:r>
        <w:rPr>
          <w:sz w:val="24"/>
          <w:szCs w:val="24"/>
        </w:rPr>
        <w:t>40 g getrocknete Soft-Tomaten</w:t>
      </w:r>
    </w:p>
    <w:p w14:paraId="1172CAA6" w14:textId="77777777" w:rsidR="00AB6B6C" w:rsidRDefault="00AB6B6C" w:rsidP="00AB6B6C">
      <w:pPr>
        <w:rPr>
          <w:sz w:val="24"/>
          <w:szCs w:val="24"/>
        </w:rPr>
      </w:pPr>
      <w:r>
        <w:rPr>
          <w:sz w:val="24"/>
          <w:szCs w:val="24"/>
        </w:rPr>
        <w:t>1 Knoblauchzehe</w:t>
      </w:r>
    </w:p>
    <w:p w14:paraId="7BD50955" w14:textId="77777777" w:rsidR="00AB6B6C" w:rsidRDefault="00AB6B6C" w:rsidP="00AB6B6C">
      <w:pPr>
        <w:rPr>
          <w:sz w:val="24"/>
          <w:szCs w:val="24"/>
        </w:rPr>
      </w:pPr>
      <w:r>
        <w:rPr>
          <w:sz w:val="24"/>
          <w:szCs w:val="24"/>
        </w:rPr>
        <w:t>1 Zweig Rosmarin</w:t>
      </w:r>
    </w:p>
    <w:p w14:paraId="36D40993" w14:textId="77777777" w:rsidR="00AB6B6C" w:rsidRDefault="00AB6B6C" w:rsidP="00AB6B6C">
      <w:pPr>
        <w:rPr>
          <w:sz w:val="24"/>
          <w:szCs w:val="24"/>
        </w:rPr>
      </w:pPr>
      <w:r>
        <w:rPr>
          <w:sz w:val="24"/>
          <w:szCs w:val="24"/>
        </w:rPr>
        <w:t>1 TL Olivenöl</w:t>
      </w:r>
    </w:p>
    <w:p w14:paraId="7F802471" w14:textId="77777777" w:rsidR="00AB6B6C" w:rsidRDefault="00AB6B6C" w:rsidP="00AB6B6C">
      <w:pPr>
        <w:rPr>
          <w:sz w:val="24"/>
          <w:szCs w:val="24"/>
        </w:rPr>
      </w:pPr>
      <w:r>
        <w:rPr>
          <w:sz w:val="24"/>
          <w:szCs w:val="24"/>
        </w:rPr>
        <w:t>150 g Butter (weich)</w:t>
      </w:r>
    </w:p>
    <w:p w14:paraId="7202ED4C" w14:textId="77777777" w:rsidR="00AB6B6C" w:rsidRDefault="00AB6B6C" w:rsidP="00AB6B6C">
      <w:pPr>
        <w:rPr>
          <w:sz w:val="24"/>
          <w:szCs w:val="24"/>
        </w:rPr>
      </w:pPr>
      <w:r>
        <w:rPr>
          <w:sz w:val="24"/>
          <w:szCs w:val="24"/>
        </w:rPr>
        <w:t>Salz</w:t>
      </w:r>
    </w:p>
    <w:p w14:paraId="75566C53" w14:textId="77777777" w:rsidR="00AB6B6C" w:rsidRDefault="00AB6B6C" w:rsidP="00AB6B6C">
      <w:pPr>
        <w:rPr>
          <w:sz w:val="24"/>
          <w:szCs w:val="24"/>
        </w:rPr>
      </w:pPr>
      <w:r>
        <w:rPr>
          <w:sz w:val="24"/>
          <w:szCs w:val="24"/>
        </w:rPr>
        <w:t>Pfeffer</w:t>
      </w:r>
    </w:p>
    <w:p w14:paraId="0F86A5C4" w14:textId="77777777" w:rsidR="00AB6B6C" w:rsidRDefault="00AB6B6C" w:rsidP="00AB6B6C">
      <w:pPr>
        <w:rPr>
          <w:sz w:val="24"/>
          <w:szCs w:val="24"/>
        </w:rPr>
      </w:pPr>
      <w:r>
        <w:rPr>
          <w:sz w:val="24"/>
          <w:szCs w:val="24"/>
        </w:rPr>
        <w:t>50 g Ajvar (Paprikapaste)</w:t>
      </w:r>
    </w:p>
    <w:p w14:paraId="3B91FC30" w14:textId="77777777" w:rsidR="00AB6B6C" w:rsidRDefault="00AB6B6C" w:rsidP="00AB6B6C">
      <w:pPr>
        <w:rPr>
          <w:sz w:val="24"/>
          <w:szCs w:val="24"/>
        </w:rPr>
      </w:pPr>
      <w:r>
        <w:rPr>
          <w:sz w:val="24"/>
          <w:szCs w:val="24"/>
        </w:rPr>
        <w:t>1 TL Tomatenmark</w:t>
      </w:r>
    </w:p>
    <w:p w14:paraId="6A8488D0" w14:textId="77777777" w:rsidR="00AB6B6C" w:rsidRDefault="00AB6B6C" w:rsidP="00AB6B6C">
      <w:pPr>
        <w:rPr>
          <w:sz w:val="24"/>
          <w:szCs w:val="24"/>
        </w:rPr>
      </w:pPr>
    </w:p>
    <w:p w14:paraId="7981896C" w14:textId="77777777" w:rsidR="00AB6B6C" w:rsidRDefault="00AB6B6C" w:rsidP="00AB6B6C">
      <w:pPr>
        <w:rPr>
          <w:sz w:val="24"/>
          <w:szCs w:val="24"/>
        </w:rPr>
      </w:pPr>
      <w:r>
        <w:rPr>
          <w:sz w:val="24"/>
          <w:szCs w:val="24"/>
        </w:rPr>
        <w:t>Zubereitungszeit: 30 Minuten plus 2 Stunden Kühlzeit</w:t>
      </w:r>
    </w:p>
    <w:p w14:paraId="7981E9B8" w14:textId="77777777" w:rsidR="00AB6B6C" w:rsidRPr="00285132" w:rsidRDefault="00AB6B6C" w:rsidP="00B40E8C">
      <w:pPr>
        <w:pStyle w:val="ListParagraph"/>
        <w:numPr>
          <w:ilvl w:val="0"/>
          <w:numId w:val="1677"/>
        </w:numPr>
        <w:spacing w:after="120"/>
        <w:ind w:left="714" w:hanging="357"/>
        <w:contextualSpacing w:val="0"/>
        <w:jc w:val="both"/>
        <w:rPr>
          <w:sz w:val="24"/>
          <w:szCs w:val="24"/>
        </w:rPr>
      </w:pPr>
      <w:r w:rsidRPr="00285132">
        <w:rPr>
          <w:sz w:val="24"/>
          <w:szCs w:val="24"/>
        </w:rPr>
        <w:t>Tomaten 15 Minuten in lauwarmem Wasser einweichen. Dann gut ausdrücken, trocken tupfen und fein hacken. Knoblauch fein hacken, Rosmarinnadeln von den Zweigen zupfen und fein hacken. Beides in einer Pfanne im Olivenöl 1 Minute sanft anbraten, Tomaten zugeben, kurz umrühren und alles abkühlen lassen.</w:t>
      </w:r>
    </w:p>
    <w:p w14:paraId="07F030DB" w14:textId="77777777" w:rsidR="00AB6B6C" w:rsidRPr="00285132" w:rsidRDefault="00AB6B6C" w:rsidP="00B40E8C">
      <w:pPr>
        <w:pStyle w:val="ListParagraph"/>
        <w:numPr>
          <w:ilvl w:val="0"/>
          <w:numId w:val="1677"/>
        </w:numPr>
        <w:spacing w:after="120"/>
        <w:ind w:left="714" w:hanging="357"/>
        <w:contextualSpacing w:val="0"/>
        <w:jc w:val="both"/>
        <w:rPr>
          <w:sz w:val="24"/>
          <w:szCs w:val="24"/>
        </w:rPr>
      </w:pPr>
      <w:r w:rsidRPr="00285132">
        <w:rPr>
          <w:sz w:val="24"/>
          <w:szCs w:val="24"/>
        </w:rPr>
        <w:t>Butter, Salz und Pfeffer ca. 5 Minuten weißschaumig verquirlen. Ajvar, Tomatenmark und Rosmarin-Tomatenmischung zugeben und kurz unterrühren. In Pergament- oder Backpapier wickeln, zu einer Rolle formen, die Enden zusammendrehen und mit Küchengarn zusammenbinden. 2 Stunden kaltstellen.</w:t>
      </w:r>
    </w:p>
    <w:p w14:paraId="248F0286" w14:textId="77777777" w:rsidR="00AB6B6C" w:rsidRDefault="00AB6B6C" w:rsidP="00AB6B6C">
      <w:pPr>
        <w:rPr>
          <w:sz w:val="24"/>
          <w:szCs w:val="24"/>
        </w:rPr>
      </w:pPr>
      <w:r>
        <w:rPr>
          <w:sz w:val="24"/>
          <w:szCs w:val="24"/>
        </w:rPr>
        <w:br w:type="page"/>
      </w:r>
    </w:p>
    <w:p w14:paraId="1D6094AA" w14:textId="77777777" w:rsidR="00AB6B6C" w:rsidRPr="00040DBC" w:rsidRDefault="00AB6B6C" w:rsidP="00AB6B6C">
      <w:pPr>
        <w:pStyle w:val="Heading2"/>
        <w:spacing w:after="240"/>
      </w:pPr>
      <w:r w:rsidRPr="00040DBC">
        <w:lastRenderedPageBreak/>
        <w:t>Guacamole-Butter</w:t>
      </w:r>
      <w:r>
        <w:rPr>
          <w:rStyle w:val="FootnoteReference"/>
        </w:rPr>
        <w:footnoteReference w:id="230"/>
      </w:r>
      <w:r w:rsidRPr="00040DBC">
        <w:t xml:space="preserve"> </w:t>
      </w:r>
    </w:p>
    <w:p w14:paraId="1D340A43" w14:textId="77777777" w:rsidR="00AB6B6C" w:rsidRDefault="00AB6B6C" w:rsidP="00AB6B6C">
      <w:pPr>
        <w:rPr>
          <w:sz w:val="24"/>
          <w:szCs w:val="24"/>
        </w:rPr>
      </w:pPr>
      <w:r w:rsidRPr="00040DBC">
        <w:rPr>
          <w:sz w:val="24"/>
          <w:szCs w:val="24"/>
          <w:u w:val="single"/>
        </w:rPr>
        <w:t xml:space="preserve">Zutaten </w:t>
      </w:r>
      <w:r>
        <w:rPr>
          <w:sz w:val="24"/>
          <w:szCs w:val="24"/>
        </w:rPr>
        <w:t>(für ca. 250 g)</w:t>
      </w:r>
    </w:p>
    <w:p w14:paraId="707A7145" w14:textId="77777777" w:rsidR="00AB6B6C" w:rsidRDefault="00AB6B6C" w:rsidP="00AB6B6C">
      <w:pPr>
        <w:rPr>
          <w:sz w:val="24"/>
          <w:szCs w:val="24"/>
        </w:rPr>
      </w:pPr>
      <w:r>
        <w:rPr>
          <w:sz w:val="24"/>
          <w:szCs w:val="24"/>
        </w:rPr>
        <w:t>1 grüne Pfefferschote</w:t>
      </w:r>
    </w:p>
    <w:p w14:paraId="24586877" w14:textId="77777777" w:rsidR="00AB6B6C" w:rsidRDefault="00AB6B6C" w:rsidP="00AB6B6C">
      <w:pPr>
        <w:rPr>
          <w:sz w:val="24"/>
          <w:szCs w:val="24"/>
        </w:rPr>
      </w:pPr>
      <w:r>
        <w:rPr>
          <w:sz w:val="24"/>
          <w:szCs w:val="24"/>
        </w:rPr>
        <w:t>½ Limette</w:t>
      </w:r>
    </w:p>
    <w:p w14:paraId="6EAC7592" w14:textId="77777777" w:rsidR="00AB6B6C" w:rsidRDefault="00AB6B6C" w:rsidP="00AB6B6C">
      <w:pPr>
        <w:rPr>
          <w:sz w:val="24"/>
          <w:szCs w:val="24"/>
        </w:rPr>
      </w:pPr>
      <w:r>
        <w:rPr>
          <w:sz w:val="24"/>
          <w:szCs w:val="24"/>
        </w:rPr>
        <w:t>5 Stile Koriandergrün</w:t>
      </w:r>
    </w:p>
    <w:p w14:paraId="692741CC" w14:textId="77777777" w:rsidR="00AB6B6C" w:rsidRDefault="00AB6B6C" w:rsidP="00AB6B6C">
      <w:pPr>
        <w:rPr>
          <w:sz w:val="24"/>
          <w:szCs w:val="24"/>
        </w:rPr>
      </w:pPr>
      <w:r>
        <w:rPr>
          <w:sz w:val="24"/>
          <w:szCs w:val="24"/>
        </w:rPr>
        <w:t>1 Avocado</w:t>
      </w:r>
    </w:p>
    <w:p w14:paraId="22140E58" w14:textId="77777777" w:rsidR="00AB6B6C" w:rsidRDefault="00AB6B6C" w:rsidP="00AB6B6C">
      <w:pPr>
        <w:rPr>
          <w:sz w:val="24"/>
          <w:szCs w:val="24"/>
        </w:rPr>
      </w:pPr>
      <w:r>
        <w:rPr>
          <w:sz w:val="24"/>
          <w:szCs w:val="24"/>
        </w:rPr>
        <w:t>150 g weiche Butter</w:t>
      </w:r>
    </w:p>
    <w:p w14:paraId="76771AA2" w14:textId="77777777" w:rsidR="00AB6B6C" w:rsidRDefault="00AB6B6C" w:rsidP="00AB6B6C">
      <w:pPr>
        <w:rPr>
          <w:sz w:val="24"/>
          <w:szCs w:val="24"/>
        </w:rPr>
      </w:pPr>
      <w:r>
        <w:rPr>
          <w:sz w:val="24"/>
          <w:szCs w:val="24"/>
        </w:rPr>
        <w:t>Salz</w:t>
      </w:r>
    </w:p>
    <w:p w14:paraId="5245C2CB" w14:textId="77777777" w:rsidR="00AB6B6C" w:rsidRDefault="00AB6B6C" w:rsidP="00AB6B6C">
      <w:pPr>
        <w:rPr>
          <w:sz w:val="24"/>
          <w:szCs w:val="24"/>
        </w:rPr>
      </w:pPr>
      <w:r>
        <w:rPr>
          <w:sz w:val="24"/>
          <w:szCs w:val="24"/>
        </w:rPr>
        <w:t>Pfeffer</w:t>
      </w:r>
    </w:p>
    <w:p w14:paraId="594ECF05" w14:textId="77777777" w:rsidR="00AB6B6C" w:rsidRDefault="00AB6B6C" w:rsidP="00AB6B6C">
      <w:pPr>
        <w:rPr>
          <w:sz w:val="24"/>
          <w:szCs w:val="24"/>
        </w:rPr>
      </w:pPr>
    </w:p>
    <w:p w14:paraId="3F68D486" w14:textId="77777777" w:rsidR="00AB6B6C" w:rsidRDefault="00AB6B6C" w:rsidP="00AB6B6C">
      <w:pPr>
        <w:rPr>
          <w:sz w:val="24"/>
          <w:szCs w:val="24"/>
        </w:rPr>
      </w:pPr>
      <w:r>
        <w:rPr>
          <w:sz w:val="24"/>
          <w:szCs w:val="24"/>
        </w:rPr>
        <w:t>Zubereitungszeit: 15 Minuten plus 1 Stunde Kühlzeit</w:t>
      </w:r>
    </w:p>
    <w:p w14:paraId="33ADED20" w14:textId="77777777" w:rsidR="00AB6B6C" w:rsidRPr="00BF7E9E" w:rsidRDefault="00AB6B6C" w:rsidP="00B40E8C">
      <w:pPr>
        <w:pStyle w:val="ListParagraph"/>
        <w:numPr>
          <w:ilvl w:val="0"/>
          <w:numId w:val="1678"/>
        </w:numPr>
        <w:spacing w:after="120"/>
        <w:ind w:left="714" w:hanging="357"/>
        <w:contextualSpacing w:val="0"/>
        <w:jc w:val="both"/>
        <w:rPr>
          <w:sz w:val="24"/>
          <w:szCs w:val="24"/>
        </w:rPr>
      </w:pPr>
      <w:r w:rsidRPr="00BF7E9E">
        <w:rPr>
          <w:sz w:val="24"/>
          <w:szCs w:val="24"/>
        </w:rPr>
        <w:t>Pfefferschote längs halbieren, entkernen und sehr fein würfeln. Limettenhälfte heiß waschen, trocken tupfen und die Schale fein abreiben. Aus der Frucht 1 EL Saft auspressen, Korianderblätter von den Stielen zupfen und fein schneiden. Avocado längs halbieren, den Kern entfernen, das Fruchtfleisch mit einem Löffel aus der Schale lösen und mit einer Gabel fein zerdrücken. Mit Limettensaft mischen.</w:t>
      </w:r>
    </w:p>
    <w:p w14:paraId="326EB34D" w14:textId="77777777" w:rsidR="00AB6B6C" w:rsidRPr="00BF7E9E" w:rsidRDefault="00AB6B6C" w:rsidP="00B40E8C">
      <w:pPr>
        <w:pStyle w:val="ListParagraph"/>
        <w:numPr>
          <w:ilvl w:val="0"/>
          <w:numId w:val="1678"/>
        </w:numPr>
        <w:spacing w:after="120"/>
        <w:ind w:left="714" w:hanging="357"/>
        <w:contextualSpacing w:val="0"/>
        <w:jc w:val="both"/>
        <w:rPr>
          <w:sz w:val="24"/>
          <w:szCs w:val="24"/>
        </w:rPr>
      </w:pPr>
      <w:r w:rsidRPr="00BF7E9E">
        <w:rPr>
          <w:sz w:val="24"/>
          <w:szCs w:val="24"/>
        </w:rPr>
        <w:t>Butter, Limettenschale, Salz und Pfeffer mit den Quirlen des Handrührers in ca. 5 Minuten weiß-schaumig schlagen. Avocado, Pfefferschoten und Koriandergrün unterrühren.</w:t>
      </w:r>
    </w:p>
    <w:p w14:paraId="5BE1602C" w14:textId="77777777" w:rsidR="00AB6B6C" w:rsidRDefault="00AB6B6C" w:rsidP="00B40E8C">
      <w:pPr>
        <w:pStyle w:val="ListParagraph"/>
        <w:numPr>
          <w:ilvl w:val="0"/>
          <w:numId w:val="1678"/>
        </w:numPr>
        <w:spacing w:after="120"/>
        <w:ind w:left="714" w:hanging="357"/>
        <w:contextualSpacing w:val="0"/>
        <w:jc w:val="both"/>
        <w:rPr>
          <w:sz w:val="24"/>
          <w:szCs w:val="24"/>
        </w:rPr>
      </w:pPr>
      <w:r w:rsidRPr="00BF7E9E">
        <w:rPr>
          <w:sz w:val="24"/>
          <w:szCs w:val="24"/>
        </w:rPr>
        <w:t>Butter zu einem Block formen und in Pergament- oder Backpapier wickeln und für 1 Stunde kaltstellen.</w:t>
      </w:r>
    </w:p>
    <w:p w14:paraId="70335199" w14:textId="77777777" w:rsidR="00AB6B6C" w:rsidRDefault="00AB6B6C" w:rsidP="00AB6B6C">
      <w:pPr>
        <w:rPr>
          <w:sz w:val="24"/>
          <w:szCs w:val="24"/>
        </w:rPr>
      </w:pPr>
      <w:r>
        <w:rPr>
          <w:sz w:val="24"/>
          <w:szCs w:val="24"/>
        </w:rPr>
        <w:br w:type="page"/>
      </w:r>
    </w:p>
    <w:p w14:paraId="7BCE3DB5" w14:textId="77777777" w:rsidR="00AB6B6C" w:rsidRPr="00567F7A" w:rsidRDefault="00AB6B6C" w:rsidP="00AB6B6C">
      <w:pPr>
        <w:pStyle w:val="Heading2"/>
        <w:spacing w:after="240"/>
      </w:pPr>
      <w:r w:rsidRPr="00567F7A">
        <w:lastRenderedPageBreak/>
        <w:t>Koriander-Chili-Butter</w:t>
      </w:r>
      <w:r>
        <w:rPr>
          <w:rStyle w:val="FootnoteReference"/>
        </w:rPr>
        <w:footnoteReference w:id="231"/>
      </w:r>
      <w:r w:rsidRPr="00567F7A">
        <w:t xml:space="preserve"> </w:t>
      </w:r>
    </w:p>
    <w:p w14:paraId="322254F2" w14:textId="77777777" w:rsidR="00AB6B6C" w:rsidRDefault="00AB6B6C" w:rsidP="00AB6B6C">
      <w:pPr>
        <w:jc w:val="both"/>
        <w:rPr>
          <w:sz w:val="24"/>
          <w:szCs w:val="24"/>
        </w:rPr>
      </w:pPr>
      <w:r w:rsidRPr="0047152A">
        <w:rPr>
          <w:sz w:val="24"/>
          <w:szCs w:val="24"/>
          <w:u w:val="single"/>
        </w:rPr>
        <w:t>Zutaten</w:t>
      </w:r>
      <w:r>
        <w:rPr>
          <w:sz w:val="24"/>
          <w:szCs w:val="24"/>
        </w:rPr>
        <w:t xml:space="preserve"> (für ca. 8 – 10 Portionen):</w:t>
      </w:r>
    </w:p>
    <w:p w14:paraId="6A219C0E" w14:textId="77777777" w:rsidR="00AB6B6C" w:rsidRDefault="00AB6B6C" w:rsidP="00AB6B6C">
      <w:pPr>
        <w:jc w:val="both"/>
        <w:rPr>
          <w:sz w:val="24"/>
          <w:szCs w:val="24"/>
        </w:rPr>
      </w:pPr>
      <w:r>
        <w:rPr>
          <w:sz w:val="24"/>
          <w:szCs w:val="24"/>
        </w:rPr>
        <w:t>250 g Butter (zimmerwarm)</w:t>
      </w:r>
    </w:p>
    <w:p w14:paraId="266CC49E" w14:textId="77777777" w:rsidR="00AB6B6C" w:rsidRDefault="00AB6B6C" w:rsidP="00AB6B6C">
      <w:pPr>
        <w:jc w:val="both"/>
        <w:rPr>
          <w:sz w:val="24"/>
          <w:szCs w:val="24"/>
        </w:rPr>
      </w:pPr>
      <w:r>
        <w:rPr>
          <w:sz w:val="24"/>
          <w:szCs w:val="24"/>
        </w:rPr>
        <w:t>50 g Erdnüsse (geröstet und gesalzen)</w:t>
      </w:r>
    </w:p>
    <w:p w14:paraId="35BF9AB8" w14:textId="77777777" w:rsidR="00AB6B6C" w:rsidRDefault="00AB6B6C" w:rsidP="00AB6B6C">
      <w:pPr>
        <w:jc w:val="both"/>
        <w:rPr>
          <w:sz w:val="24"/>
          <w:szCs w:val="24"/>
        </w:rPr>
      </w:pPr>
      <w:r>
        <w:rPr>
          <w:sz w:val="24"/>
          <w:szCs w:val="24"/>
        </w:rPr>
        <w:t>1 rote Chilischote</w:t>
      </w:r>
    </w:p>
    <w:p w14:paraId="129F5CF6" w14:textId="77777777" w:rsidR="00AB6B6C" w:rsidRDefault="00AB6B6C" w:rsidP="00AB6B6C">
      <w:pPr>
        <w:jc w:val="both"/>
        <w:rPr>
          <w:sz w:val="24"/>
          <w:szCs w:val="24"/>
        </w:rPr>
      </w:pPr>
      <w:r>
        <w:rPr>
          <w:sz w:val="24"/>
          <w:szCs w:val="24"/>
        </w:rPr>
        <w:t>20 g Koriandergrün</w:t>
      </w:r>
    </w:p>
    <w:p w14:paraId="06BE1439" w14:textId="77777777" w:rsidR="00AB6B6C" w:rsidRDefault="00AB6B6C" w:rsidP="00AB6B6C">
      <w:pPr>
        <w:jc w:val="both"/>
        <w:rPr>
          <w:sz w:val="24"/>
          <w:szCs w:val="24"/>
        </w:rPr>
      </w:pPr>
      <w:r>
        <w:rPr>
          <w:sz w:val="24"/>
          <w:szCs w:val="24"/>
        </w:rPr>
        <w:t>3 TL fein abgeriebene Limettenschale</w:t>
      </w:r>
    </w:p>
    <w:p w14:paraId="451A93CA" w14:textId="77777777" w:rsidR="00AB6B6C" w:rsidRDefault="00AB6B6C" w:rsidP="00AB6B6C">
      <w:pPr>
        <w:jc w:val="both"/>
        <w:rPr>
          <w:sz w:val="24"/>
          <w:szCs w:val="24"/>
        </w:rPr>
      </w:pPr>
      <w:r>
        <w:rPr>
          <w:sz w:val="24"/>
          <w:szCs w:val="24"/>
        </w:rPr>
        <w:t>Salz</w:t>
      </w:r>
    </w:p>
    <w:p w14:paraId="27A4985B" w14:textId="77777777" w:rsidR="00AB6B6C" w:rsidRDefault="00AB6B6C" w:rsidP="00AB6B6C">
      <w:pPr>
        <w:jc w:val="both"/>
        <w:rPr>
          <w:sz w:val="24"/>
          <w:szCs w:val="24"/>
        </w:rPr>
      </w:pPr>
    </w:p>
    <w:p w14:paraId="7075AB14" w14:textId="77777777" w:rsidR="00AB6B6C" w:rsidRDefault="00AB6B6C" w:rsidP="00AB6B6C">
      <w:pPr>
        <w:jc w:val="both"/>
        <w:rPr>
          <w:sz w:val="24"/>
          <w:szCs w:val="24"/>
        </w:rPr>
      </w:pPr>
      <w:r>
        <w:rPr>
          <w:sz w:val="24"/>
          <w:szCs w:val="24"/>
        </w:rPr>
        <w:t>Zubereitungszeit: 15 Minuten plus 1 Stunde Kühlzeit</w:t>
      </w:r>
    </w:p>
    <w:p w14:paraId="6D311E2A" w14:textId="77777777" w:rsidR="00AB6B6C" w:rsidRDefault="00AB6B6C" w:rsidP="00B40E8C">
      <w:pPr>
        <w:pStyle w:val="ListParagraph"/>
        <w:numPr>
          <w:ilvl w:val="0"/>
          <w:numId w:val="696"/>
        </w:numPr>
        <w:jc w:val="both"/>
        <w:rPr>
          <w:sz w:val="24"/>
          <w:szCs w:val="24"/>
        </w:rPr>
      </w:pPr>
      <w:r w:rsidRPr="00BF7E9E">
        <w:rPr>
          <w:sz w:val="24"/>
          <w:szCs w:val="24"/>
        </w:rPr>
        <w:t>Butter mit den Quirlen des Handrührers 5 Minuten cremig rühren. Erdnüsse fein hacken. Chili längs halbieren, entkernen und fein hacken. Koriander mit den zarten Stielen fein schneiden. Nüsse, Chili, Koriander, Limettenschale und 1 Prise Salz nacheinander unter die Butter rühren, abgedeckt 1 Stunde kaltstellen.</w:t>
      </w:r>
    </w:p>
    <w:p w14:paraId="105F33DC" w14:textId="77777777" w:rsidR="00AB6B6C" w:rsidRDefault="00AB6B6C" w:rsidP="00AB6B6C">
      <w:pPr>
        <w:rPr>
          <w:sz w:val="24"/>
          <w:szCs w:val="24"/>
        </w:rPr>
      </w:pPr>
      <w:r>
        <w:rPr>
          <w:sz w:val="24"/>
          <w:szCs w:val="24"/>
        </w:rPr>
        <w:br w:type="page"/>
      </w:r>
    </w:p>
    <w:p w14:paraId="2F55497A" w14:textId="77777777" w:rsidR="00AB6B6C" w:rsidRPr="00615BBD" w:rsidRDefault="00AB6B6C" w:rsidP="00AB6B6C">
      <w:pPr>
        <w:pStyle w:val="Heading2"/>
        <w:spacing w:after="240"/>
      </w:pPr>
      <w:r w:rsidRPr="00615BBD">
        <w:lastRenderedPageBreak/>
        <w:t>Haselnuss-Marzipan-Butter</w:t>
      </w:r>
      <w:r>
        <w:rPr>
          <w:rStyle w:val="FootnoteReference"/>
        </w:rPr>
        <w:footnoteReference w:id="232"/>
      </w:r>
      <w:r w:rsidRPr="00615BBD">
        <w:t xml:space="preserve"> </w:t>
      </w:r>
    </w:p>
    <w:p w14:paraId="75F09CE4" w14:textId="77777777" w:rsidR="00AB6B6C" w:rsidRDefault="00AB6B6C" w:rsidP="00AB6B6C">
      <w:pPr>
        <w:jc w:val="both"/>
        <w:rPr>
          <w:sz w:val="24"/>
          <w:szCs w:val="24"/>
        </w:rPr>
      </w:pPr>
      <w:r w:rsidRPr="00615BBD">
        <w:rPr>
          <w:sz w:val="24"/>
          <w:szCs w:val="24"/>
          <w:u w:val="single"/>
        </w:rPr>
        <w:t>Zutaten</w:t>
      </w:r>
      <w:r>
        <w:rPr>
          <w:sz w:val="24"/>
          <w:szCs w:val="24"/>
        </w:rPr>
        <w:t xml:space="preserve"> für ca. 200 g</w:t>
      </w:r>
    </w:p>
    <w:p w14:paraId="2ABFD349" w14:textId="77777777" w:rsidR="00AB6B6C" w:rsidRDefault="00AB6B6C" w:rsidP="00AB6B6C">
      <w:pPr>
        <w:jc w:val="both"/>
        <w:rPr>
          <w:sz w:val="24"/>
          <w:szCs w:val="24"/>
        </w:rPr>
      </w:pPr>
      <w:r>
        <w:rPr>
          <w:sz w:val="24"/>
          <w:szCs w:val="24"/>
        </w:rPr>
        <w:t>50 g Marzipanrohmasse (kalt)</w:t>
      </w:r>
    </w:p>
    <w:p w14:paraId="1C19661F" w14:textId="77777777" w:rsidR="00AB6B6C" w:rsidRDefault="00AB6B6C" w:rsidP="00AB6B6C">
      <w:pPr>
        <w:jc w:val="both"/>
        <w:rPr>
          <w:sz w:val="24"/>
          <w:szCs w:val="24"/>
        </w:rPr>
      </w:pPr>
      <w:r>
        <w:rPr>
          <w:sz w:val="24"/>
          <w:szCs w:val="24"/>
        </w:rPr>
        <w:t>½ Zitrone</w:t>
      </w:r>
    </w:p>
    <w:p w14:paraId="156F7B7F" w14:textId="77777777" w:rsidR="00AB6B6C" w:rsidRDefault="00AB6B6C" w:rsidP="00AB6B6C">
      <w:pPr>
        <w:jc w:val="both"/>
        <w:rPr>
          <w:sz w:val="24"/>
          <w:szCs w:val="24"/>
        </w:rPr>
      </w:pPr>
      <w:r>
        <w:rPr>
          <w:sz w:val="24"/>
          <w:szCs w:val="24"/>
        </w:rPr>
        <w:t>50 g geröstete Haselnusskeren</w:t>
      </w:r>
    </w:p>
    <w:p w14:paraId="70E16E82" w14:textId="77777777" w:rsidR="00AB6B6C" w:rsidRDefault="00AB6B6C" w:rsidP="00AB6B6C">
      <w:pPr>
        <w:jc w:val="both"/>
        <w:rPr>
          <w:sz w:val="24"/>
          <w:szCs w:val="24"/>
        </w:rPr>
      </w:pPr>
      <w:r>
        <w:rPr>
          <w:sz w:val="24"/>
          <w:szCs w:val="24"/>
        </w:rPr>
        <w:t>150 g Butter (weich)</w:t>
      </w:r>
    </w:p>
    <w:p w14:paraId="135953FC" w14:textId="77777777" w:rsidR="00AB6B6C" w:rsidRDefault="00AB6B6C" w:rsidP="00AB6B6C">
      <w:pPr>
        <w:jc w:val="both"/>
        <w:rPr>
          <w:sz w:val="24"/>
          <w:szCs w:val="24"/>
        </w:rPr>
      </w:pPr>
      <w:r>
        <w:rPr>
          <w:sz w:val="24"/>
          <w:szCs w:val="24"/>
        </w:rPr>
        <w:t>Salz</w:t>
      </w:r>
    </w:p>
    <w:p w14:paraId="64F7AD9B" w14:textId="77777777" w:rsidR="00AB6B6C" w:rsidRDefault="00AB6B6C" w:rsidP="00AB6B6C">
      <w:pPr>
        <w:jc w:val="both"/>
        <w:rPr>
          <w:sz w:val="24"/>
          <w:szCs w:val="24"/>
        </w:rPr>
      </w:pPr>
      <w:r>
        <w:rPr>
          <w:sz w:val="24"/>
          <w:szCs w:val="24"/>
        </w:rPr>
        <w:t>½ TL gemahlener Zimt</w:t>
      </w:r>
    </w:p>
    <w:p w14:paraId="0CCC02F5" w14:textId="77777777" w:rsidR="00AB6B6C" w:rsidRDefault="00AB6B6C" w:rsidP="00AB6B6C">
      <w:pPr>
        <w:jc w:val="both"/>
        <w:rPr>
          <w:sz w:val="24"/>
          <w:szCs w:val="24"/>
        </w:rPr>
      </w:pPr>
    </w:p>
    <w:p w14:paraId="099A16D9" w14:textId="77777777" w:rsidR="00AB6B6C" w:rsidRDefault="00AB6B6C" w:rsidP="00AB6B6C">
      <w:pPr>
        <w:jc w:val="both"/>
        <w:rPr>
          <w:sz w:val="24"/>
          <w:szCs w:val="24"/>
        </w:rPr>
      </w:pPr>
      <w:r>
        <w:rPr>
          <w:sz w:val="24"/>
          <w:szCs w:val="24"/>
        </w:rPr>
        <w:t>Zubereitungszeit: 15 Minuten plus 30 Minuten Kühlzeit</w:t>
      </w:r>
    </w:p>
    <w:p w14:paraId="776B2BE4" w14:textId="77777777" w:rsidR="00AB6B6C" w:rsidRPr="00BF7E9E" w:rsidRDefault="00AB6B6C" w:rsidP="00B40E8C">
      <w:pPr>
        <w:pStyle w:val="ListParagraph"/>
        <w:numPr>
          <w:ilvl w:val="0"/>
          <w:numId w:val="1679"/>
        </w:numPr>
        <w:jc w:val="both"/>
        <w:rPr>
          <w:sz w:val="24"/>
          <w:szCs w:val="24"/>
        </w:rPr>
      </w:pPr>
      <w:r w:rsidRPr="00BF7E9E">
        <w:rPr>
          <w:sz w:val="24"/>
          <w:szCs w:val="24"/>
        </w:rPr>
        <w:t>Marzipan grob reiben. Zitronenhälfte heiß waschen, trocken tupfen, die Schale fein abreiben. Haselnüsse fein hacken. Butter und 1 Prise Salz mit den Quirlen des Handrührers in ca. 5 Minuten weiß-schaumig schlagen.</w:t>
      </w:r>
    </w:p>
    <w:p w14:paraId="657FB858" w14:textId="77777777" w:rsidR="00AB6B6C" w:rsidRDefault="00AB6B6C" w:rsidP="00B40E8C">
      <w:pPr>
        <w:pStyle w:val="ListParagraph"/>
        <w:numPr>
          <w:ilvl w:val="0"/>
          <w:numId w:val="1679"/>
        </w:numPr>
        <w:jc w:val="both"/>
        <w:rPr>
          <w:sz w:val="24"/>
          <w:szCs w:val="24"/>
        </w:rPr>
      </w:pPr>
      <w:r w:rsidRPr="00BF7E9E">
        <w:rPr>
          <w:sz w:val="24"/>
          <w:szCs w:val="24"/>
        </w:rPr>
        <w:t>Zitronenschale, Zimt, Marzipan und Haselnüsse zugeben und unterheben. In kleine Schalen füllen und 30 Minuten kaltstellen.</w:t>
      </w:r>
    </w:p>
    <w:p w14:paraId="6FD0052C" w14:textId="77777777" w:rsidR="00AB6B6C" w:rsidRDefault="00AB6B6C" w:rsidP="00AB6B6C">
      <w:pPr>
        <w:jc w:val="both"/>
        <w:rPr>
          <w:sz w:val="24"/>
          <w:szCs w:val="24"/>
        </w:rPr>
      </w:pPr>
    </w:p>
    <w:p w14:paraId="1A6356D5" w14:textId="77777777" w:rsidR="00AB6B6C" w:rsidRPr="00C01185" w:rsidRDefault="00AB6B6C" w:rsidP="00AB6B6C">
      <w:pPr>
        <w:jc w:val="both"/>
        <w:rPr>
          <w:sz w:val="24"/>
          <w:szCs w:val="24"/>
        </w:rPr>
      </w:pPr>
      <w:r>
        <w:rPr>
          <w:sz w:val="24"/>
          <w:szCs w:val="24"/>
        </w:rPr>
        <w:t>Tipp:</w:t>
      </w:r>
      <w:r>
        <w:rPr>
          <w:sz w:val="24"/>
          <w:szCs w:val="24"/>
        </w:rPr>
        <w:tab/>
        <w:t>Schmeckt ganz gut auf gegrillten Ananasscheiben.</w:t>
      </w:r>
    </w:p>
    <w:p w14:paraId="7006E7F1" w14:textId="77777777" w:rsidR="00AB6B6C" w:rsidRDefault="00AB6B6C" w:rsidP="00AB6B6C">
      <w:pPr>
        <w:rPr>
          <w:sz w:val="24"/>
          <w:szCs w:val="24"/>
        </w:rPr>
      </w:pPr>
      <w:r>
        <w:rPr>
          <w:sz w:val="24"/>
          <w:szCs w:val="24"/>
        </w:rPr>
        <w:br w:type="page"/>
      </w:r>
    </w:p>
    <w:p w14:paraId="0C2CE7CF" w14:textId="77777777" w:rsidR="00AB6B6C" w:rsidRPr="00487289" w:rsidRDefault="00AB6B6C" w:rsidP="00AB6B6C">
      <w:pPr>
        <w:pStyle w:val="Heading2"/>
        <w:spacing w:after="240"/>
      </w:pPr>
      <w:r w:rsidRPr="00487289">
        <w:lastRenderedPageBreak/>
        <w:t>Curry- Ingwer-Butter</w:t>
      </w:r>
      <w:r>
        <w:rPr>
          <w:rStyle w:val="FootnoteReference"/>
        </w:rPr>
        <w:footnoteReference w:id="233"/>
      </w:r>
      <w:r w:rsidRPr="00487289">
        <w:t xml:space="preserve"> </w:t>
      </w:r>
    </w:p>
    <w:p w14:paraId="31C5B1C3" w14:textId="77777777" w:rsidR="00AB6B6C" w:rsidRDefault="00AB6B6C" w:rsidP="00AB6B6C">
      <w:pPr>
        <w:jc w:val="both"/>
        <w:rPr>
          <w:sz w:val="24"/>
          <w:szCs w:val="24"/>
        </w:rPr>
      </w:pPr>
      <w:r w:rsidRPr="009D4252">
        <w:rPr>
          <w:sz w:val="24"/>
          <w:szCs w:val="24"/>
          <w:u w:val="single"/>
        </w:rPr>
        <w:t>Zutaten</w:t>
      </w:r>
      <w:r>
        <w:rPr>
          <w:sz w:val="24"/>
          <w:szCs w:val="24"/>
        </w:rPr>
        <w:t xml:space="preserve"> für ca. 250 g </w:t>
      </w:r>
    </w:p>
    <w:p w14:paraId="08415D36" w14:textId="77777777" w:rsidR="00AB6B6C" w:rsidRDefault="00AB6B6C" w:rsidP="00AB6B6C">
      <w:pPr>
        <w:jc w:val="both"/>
        <w:rPr>
          <w:sz w:val="24"/>
          <w:szCs w:val="24"/>
        </w:rPr>
      </w:pPr>
      <w:r>
        <w:rPr>
          <w:sz w:val="24"/>
          <w:szCs w:val="24"/>
        </w:rPr>
        <w:t>10 g frischer Ingwer</w:t>
      </w:r>
    </w:p>
    <w:p w14:paraId="4EA18C26" w14:textId="77777777" w:rsidR="00AB6B6C" w:rsidRDefault="00AB6B6C" w:rsidP="00AB6B6C">
      <w:pPr>
        <w:jc w:val="both"/>
        <w:rPr>
          <w:sz w:val="24"/>
          <w:szCs w:val="24"/>
        </w:rPr>
      </w:pPr>
      <w:r>
        <w:rPr>
          <w:sz w:val="24"/>
          <w:szCs w:val="24"/>
        </w:rPr>
        <w:t>½ Zitrone</w:t>
      </w:r>
    </w:p>
    <w:p w14:paraId="268A7C1A" w14:textId="77777777" w:rsidR="00AB6B6C" w:rsidRDefault="00AB6B6C" w:rsidP="00AB6B6C">
      <w:pPr>
        <w:jc w:val="both"/>
        <w:rPr>
          <w:sz w:val="24"/>
          <w:szCs w:val="24"/>
        </w:rPr>
      </w:pPr>
      <w:r>
        <w:rPr>
          <w:sz w:val="24"/>
          <w:szCs w:val="24"/>
        </w:rPr>
        <w:t>250 g weiche Butter</w:t>
      </w:r>
    </w:p>
    <w:p w14:paraId="29C7B34F" w14:textId="77777777" w:rsidR="00AB6B6C" w:rsidRDefault="00AB6B6C" w:rsidP="00AB6B6C">
      <w:pPr>
        <w:jc w:val="both"/>
        <w:rPr>
          <w:sz w:val="24"/>
          <w:szCs w:val="24"/>
        </w:rPr>
      </w:pPr>
      <w:r>
        <w:rPr>
          <w:sz w:val="24"/>
          <w:szCs w:val="24"/>
        </w:rPr>
        <w:t>Salz</w:t>
      </w:r>
    </w:p>
    <w:p w14:paraId="6D36AA93" w14:textId="77777777" w:rsidR="00AB6B6C" w:rsidRDefault="00AB6B6C" w:rsidP="00AB6B6C">
      <w:pPr>
        <w:jc w:val="both"/>
        <w:rPr>
          <w:sz w:val="24"/>
          <w:szCs w:val="24"/>
        </w:rPr>
      </w:pPr>
      <w:r>
        <w:rPr>
          <w:sz w:val="24"/>
          <w:szCs w:val="24"/>
        </w:rPr>
        <w:t>Pfeffer</w:t>
      </w:r>
    </w:p>
    <w:p w14:paraId="653AB12D" w14:textId="77777777" w:rsidR="00AB6B6C" w:rsidRDefault="00AB6B6C" w:rsidP="00AB6B6C">
      <w:pPr>
        <w:jc w:val="both"/>
        <w:rPr>
          <w:sz w:val="24"/>
          <w:szCs w:val="24"/>
        </w:rPr>
      </w:pPr>
      <w:r>
        <w:rPr>
          <w:sz w:val="24"/>
          <w:szCs w:val="24"/>
        </w:rPr>
        <w:t>1 TL körniger Senf</w:t>
      </w:r>
    </w:p>
    <w:p w14:paraId="17ABFB38" w14:textId="77777777" w:rsidR="00AB6B6C" w:rsidRDefault="00AB6B6C" w:rsidP="00AB6B6C">
      <w:pPr>
        <w:jc w:val="both"/>
        <w:rPr>
          <w:sz w:val="24"/>
          <w:szCs w:val="24"/>
        </w:rPr>
      </w:pPr>
      <w:r>
        <w:rPr>
          <w:sz w:val="24"/>
          <w:szCs w:val="24"/>
        </w:rPr>
        <w:t>1 TL mildes Currypulver</w:t>
      </w:r>
    </w:p>
    <w:p w14:paraId="3BD14E17" w14:textId="77777777" w:rsidR="00AB6B6C" w:rsidRDefault="00AB6B6C" w:rsidP="00AB6B6C">
      <w:pPr>
        <w:jc w:val="both"/>
        <w:rPr>
          <w:sz w:val="24"/>
          <w:szCs w:val="24"/>
        </w:rPr>
      </w:pPr>
      <w:r>
        <w:rPr>
          <w:sz w:val="24"/>
          <w:szCs w:val="24"/>
        </w:rPr>
        <w:t>1 TL gemahlene Kurkuma</w:t>
      </w:r>
    </w:p>
    <w:p w14:paraId="67AD8B6A" w14:textId="77777777" w:rsidR="00AB6B6C" w:rsidRDefault="00AB6B6C" w:rsidP="00AB6B6C">
      <w:pPr>
        <w:jc w:val="both"/>
        <w:rPr>
          <w:sz w:val="24"/>
          <w:szCs w:val="24"/>
        </w:rPr>
      </w:pPr>
    </w:p>
    <w:p w14:paraId="07CA5128" w14:textId="77777777" w:rsidR="00AB6B6C" w:rsidRDefault="00AB6B6C" w:rsidP="00AB6B6C">
      <w:pPr>
        <w:jc w:val="both"/>
        <w:rPr>
          <w:sz w:val="24"/>
          <w:szCs w:val="24"/>
        </w:rPr>
      </w:pPr>
      <w:r>
        <w:rPr>
          <w:sz w:val="24"/>
          <w:szCs w:val="24"/>
        </w:rPr>
        <w:t>Zubereitungszeit: 15 Minuten plus 30 Minuten Kühlzeit</w:t>
      </w:r>
    </w:p>
    <w:p w14:paraId="7798115E" w14:textId="77777777" w:rsidR="00AB6B6C" w:rsidRPr="00BF7E9E" w:rsidRDefault="00AB6B6C" w:rsidP="00AB6B6C">
      <w:pPr>
        <w:jc w:val="both"/>
        <w:rPr>
          <w:sz w:val="24"/>
          <w:szCs w:val="24"/>
        </w:rPr>
      </w:pPr>
      <w:r>
        <w:rPr>
          <w:sz w:val="24"/>
          <w:szCs w:val="24"/>
        </w:rPr>
        <w:t>Ingwer schälen und sehr fein würfeln. Zitronenhälfte heiß waschen, trocken tupfen, die Schale fein abreiben. Butter, Salz und Pfeffer mit den Quirlen des Handrührers in ca. 5 Minuten weiß-schaumig schlagen. Ingwer, Zitronenschale, Senf, Curry und Kurkuma zugeben und unterrühren. Butter in kleine Schalen füllen und 30 Minuten kaltstellen.</w:t>
      </w:r>
    </w:p>
    <w:p w14:paraId="1FDF38F0" w14:textId="77777777" w:rsidR="00AB6B6C" w:rsidRPr="00BF7E9E" w:rsidRDefault="00AB6B6C" w:rsidP="00AB6B6C">
      <w:pPr>
        <w:jc w:val="both"/>
        <w:rPr>
          <w:sz w:val="24"/>
          <w:szCs w:val="24"/>
        </w:rPr>
      </w:pPr>
    </w:p>
    <w:p w14:paraId="51981758" w14:textId="77777777" w:rsidR="00AB6B6C" w:rsidRDefault="00AB6B6C" w:rsidP="00AB6B6C">
      <w:pPr>
        <w:rPr>
          <w:sz w:val="24"/>
          <w:szCs w:val="24"/>
        </w:rPr>
      </w:pPr>
      <w:r>
        <w:rPr>
          <w:sz w:val="24"/>
          <w:szCs w:val="24"/>
        </w:rPr>
        <w:br w:type="page"/>
      </w:r>
    </w:p>
    <w:p w14:paraId="246F1A7D" w14:textId="720225A0" w:rsidR="006F55B4" w:rsidRDefault="006F55B4" w:rsidP="006D6C08">
      <w:pPr>
        <w:pStyle w:val="Heading2"/>
        <w:spacing w:after="240"/>
      </w:pPr>
      <w:r>
        <w:lastRenderedPageBreak/>
        <w:t>Thunfischcreme</w:t>
      </w:r>
      <w:r w:rsidR="00EC5141">
        <w:t xml:space="preserve"> Nr. 1</w:t>
      </w:r>
      <w:r w:rsidR="005429E1">
        <w:rPr>
          <w:rStyle w:val="FootnoteReference"/>
        </w:rPr>
        <w:footnoteReference w:id="234"/>
      </w:r>
      <w:r>
        <w:t xml:space="preserve"> </w:t>
      </w:r>
    </w:p>
    <w:p w14:paraId="5557FCD5" w14:textId="22E4E153" w:rsidR="006F55B4" w:rsidRDefault="006F55B4" w:rsidP="006F55B4">
      <w:pPr>
        <w:rPr>
          <w:sz w:val="24"/>
          <w:szCs w:val="24"/>
        </w:rPr>
      </w:pPr>
      <w:r w:rsidRPr="006D6C08">
        <w:rPr>
          <w:sz w:val="24"/>
          <w:szCs w:val="24"/>
          <w:u w:val="single"/>
        </w:rPr>
        <w:t>Zutaten</w:t>
      </w:r>
      <w:r>
        <w:rPr>
          <w:sz w:val="24"/>
          <w:szCs w:val="24"/>
        </w:rPr>
        <w:t xml:space="preserve"> </w:t>
      </w:r>
      <w:r w:rsidR="006D6C08">
        <w:rPr>
          <w:sz w:val="24"/>
          <w:szCs w:val="24"/>
        </w:rPr>
        <w:t>(</w:t>
      </w:r>
      <w:r>
        <w:rPr>
          <w:sz w:val="24"/>
          <w:szCs w:val="24"/>
        </w:rPr>
        <w:t>für 4 Portionen</w:t>
      </w:r>
      <w:r w:rsidR="006D6C08">
        <w:rPr>
          <w:sz w:val="24"/>
          <w:szCs w:val="24"/>
        </w:rPr>
        <w:t>):</w:t>
      </w:r>
    </w:p>
    <w:p w14:paraId="2B8B65E6" w14:textId="6D477249" w:rsidR="006F55B4" w:rsidRDefault="006F55B4" w:rsidP="006F55B4">
      <w:pPr>
        <w:rPr>
          <w:sz w:val="24"/>
          <w:szCs w:val="24"/>
        </w:rPr>
      </w:pPr>
      <w:r>
        <w:rPr>
          <w:sz w:val="24"/>
          <w:szCs w:val="24"/>
        </w:rPr>
        <w:t>1 E</w:t>
      </w:r>
      <w:r w:rsidR="006D6C08">
        <w:rPr>
          <w:sz w:val="24"/>
          <w:szCs w:val="24"/>
        </w:rPr>
        <w:t>i</w:t>
      </w:r>
    </w:p>
    <w:p w14:paraId="1DD0FF53" w14:textId="77777777" w:rsidR="006F55B4" w:rsidRDefault="006F55B4" w:rsidP="006F55B4">
      <w:pPr>
        <w:rPr>
          <w:sz w:val="24"/>
          <w:szCs w:val="24"/>
        </w:rPr>
      </w:pPr>
      <w:r>
        <w:rPr>
          <w:sz w:val="24"/>
          <w:szCs w:val="24"/>
        </w:rPr>
        <w:t>1 Dose Thunfisch in Lake</w:t>
      </w:r>
    </w:p>
    <w:p w14:paraId="75DFD3AA" w14:textId="77777777" w:rsidR="006F55B4" w:rsidRDefault="006F55B4" w:rsidP="006F55B4">
      <w:pPr>
        <w:rPr>
          <w:sz w:val="24"/>
          <w:szCs w:val="24"/>
        </w:rPr>
      </w:pPr>
      <w:r>
        <w:rPr>
          <w:sz w:val="24"/>
          <w:szCs w:val="24"/>
        </w:rPr>
        <w:t>1 rote Zwiebel</w:t>
      </w:r>
    </w:p>
    <w:p w14:paraId="26C809A9" w14:textId="77777777" w:rsidR="006F55B4" w:rsidRDefault="006F55B4" w:rsidP="006F55B4">
      <w:pPr>
        <w:rPr>
          <w:sz w:val="24"/>
          <w:szCs w:val="24"/>
        </w:rPr>
      </w:pPr>
      <w:r>
        <w:rPr>
          <w:sz w:val="24"/>
          <w:szCs w:val="24"/>
        </w:rPr>
        <w:t>1 EL Kapern</w:t>
      </w:r>
    </w:p>
    <w:p w14:paraId="63275742" w14:textId="77777777" w:rsidR="006F55B4" w:rsidRDefault="006F55B4" w:rsidP="006F55B4">
      <w:pPr>
        <w:rPr>
          <w:sz w:val="24"/>
          <w:szCs w:val="24"/>
        </w:rPr>
      </w:pPr>
      <w:r>
        <w:rPr>
          <w:sz w:val="24"/>
          <w:szCs w:val="24"/>
        </w:rPr>
        <w:t>100 g Schmand</w:t>
      </w:r>
    </w:p>
    <w:p w14:paraId="774B6806" w14:textId="77777777" w:rsidR="006F55B4" w:rsidRDefault="006F55B4" w:rsidP="006F55B4">
      <w:pPr>
        <w:rPr>
          <w:sz w:val="24"/>
          <w:szCs w:val="24"/>
        </w:rPr>
      </w:pPr>
      <w:r>
        <w:rPr>
          <w:sz w:val="24"/>
          <w:szCs w:val="24"/>
        </w:rPr>
        <w:t>Salz, Pfeffer</w:t>
      </w:r>
    </w:p>
    <w:p w14:paraId="22E2A159" w14:textId="77777777" w:rsidR="006F55B4" w:rsidRDefault="006F55B4" w:rsidP="006F55B4">
      <w:pPr>
        <w:rPr>
          <w:sz w:val="24"/>
          <w:szCs w:val="24"/>
        </w:rPr>
      </w:pPr>
      <w:r>
        <w:rPr>
          <w:sz w:val="24"/>
          <w:szCs w:val="24"/>
        </w:rPr>
        <w:t>½ TL abgerieben Schale einer unbehandelten Zitrone</w:t>
      </w:r>
    </w:p>
    <w:p w14:paraId="6B548DD9" w14:textId="77777777" w:rsidR="006F55B4" w:rsidRDefault="006F55B4" w:rsidP="006F55B4">
      <w:pPr>
        <w:rPr>
          <w:sz w:val="24"/>
          <w:szCs w:val="24"/>
        </w:rPr>
      </w:pPr>
    </w:p>
    <w:p w14:paraId="1B4A168B" w14:textId="77777777" w:rsidR="006D6C08" w:rsidRDefault="006D6C08" w:rsidP="006F55B4">
      <w:pPr>
        <w:rPr>
          <w:sz w:val="24"/>
          <w:szCs w:val="24"/>
        </w:rPr>
      </w:pPr>
    </w:p>
    <w:p w14:paraId="25D2B8B7" w14:textId="77777777" w:rsidR="006F55B4" w:rsidRDefault="006F55B4" w:rsidP="006F55B4">
      <w:pPr>
        <w:rPr>
          <w:sz w:val="24"/>
          <w:szCs w:val="24"/>
        </w:rPr>
      </w:pPr>
      <w:r>
        <w:rPr>
          <w:sz w:val="24"/>
          <w:szCs w:val="24"/>
        </w:rPr>
        <w:t>Zubereitungszeit: 15 Minuten plus Kühlzeit</w:t>
      </w:r>
    </w:p>
    <w:p w14:paraId="7EC808B3" w14:textId="77777777" w:rsidR="006F55B4" w:rsidRPr="00BE4987" w:rsidRDefault="006F55B4" w:rsidP="00B40E8C">
      <w:pPr>
        <w:pStyle w:val="ListParagraph"/>
        <w:numPr>
          <w:ilvl w:val="0"/>
          <w:numId w:val="1463"/>
        </w:numPr>
        <w:spacing w:after="120"/>
        <w:ind w:left="714" w:hanging="357"/>
        <w:contextualSpacing w:val="0"/>
        <w:jc w:val="both"/>
        <w:rPr>
          <w:sz w:val="24"/>
          <w:szCs w:val="24"/>
        </w:rPr>
      </w:pPr>
      <w:r w:rsidRPr="00BE4987">
        <w:rPr>
          <w:sz w:val="24"/>
          <w:szCs w:val="24"/>
        </w:rPr>
        <w:t>Ei anstechen und in kochendem Wasser 10 Minuten garen. Abschrecken, pellen und abkühlen lassen.</w:t>
      </w:r>
    </w:p>
    <w:p w14:paraId="5B02BB61" w14:textId="77777777" w:rsidR="006F55B4" w:rsidRPr="00BE4987" w:rsidRDefault="006F55B4" w:rsidP="00B40E8C">
      <w:pPr>
        <w:pStyle w:val="ListParagraph"/>
        <w:numPr>
          <w:ilvl w:val="0"/>
          <w:numId w:val="1463"/>
        </w:numPr>
        <w:spacing w:after="120"/>
        <w:ind w:left="714" w:hanging="357"/>
        <w:contextualSpacing w:val="0"/>
        <w:jc w:val="both"/>
        <w:rPr>
          <w:sz w:val="24"/>
          <w:szCs w:val="24"/>
        </w:rPr>
      </w:pPr>
      <w:r w:rsidRPr="00BE4987">
        <w:rPr>
          <w:sz w:val="24"/>
          <w:szCs w:val="24"/>
        </w:rPr>
        <w:t>Thunfisch abtropfen lassen und grob hacken. Zwiebel fein würfeln. Kapern hacken. Alles in einer Schüssel mit dem Schmand verrühren. Mit Salz, Pfeffer und Zitronenschale würzen.</w:t>
      </w:r>
    </w:p>
    <w:p w14:paraId="12DB57ED" w14:textId="77777777" w:rsidR="006F55B4" w:rsidRPr="00BE4987" w:rsidRDefault="006F55B4" w:rsidP="00B40E8C">
      <w:pPr>
        <w:pStyle w:val="ListParagraph"/>
        <w:numPr>
          <w:ilvl w:val="0"/>
          <w:numId w:val="1463"/>
        </w:numPr>
        <w:spacing w:after="120"/>
        <w:ind w:left="714" w:hanging="357"/>
        <w:contextualSpacing w:val="0"/>
        <w:jc w:val="both"/>
        <w:rPr>
          <w:sz w:val="24"/>
          <w:szCs w:val="24"/>
        </w:rPr>
      </w:pPr>
      <w:r w:rsidRPr="00BE4987">
        <w:rPr>
          <w:sz w:val="24"/>
          <w:szCs w:val="24"/>
        </w:rPr>
        <w:t>Das Ei fein würfeln und unter die Creme mischen.</w:t>
      </w:r>
    </w:p>
    <w:p w14:paraId="03C8D0DB" w14:textId="77777777" w:rsidR="006F55B4" w:rsidRPr="00BE4987" w:rsidRDefault="006F55B4" w:rsidP="00B40E8C">
      <w:pPr>
        <w:pStyle w:val="ListParagraph"/>
        <w:numPr>
          <w:ilvl w:val="0"/>
          <w:numId w:val="1463"/>
        </w:numPr>
        <w:spacing w:after="120"/>
        <w:ind w:left="714" w:hanging="357"/>
        <w:contextualSpacing w:val="0"/>
        <w:jc w:val="both"/>
        <w:rPr>
          <w:sz w:val="24"/>
          <w:szCs w:val="24"/>
        </w:rPr>
      </w:pPr>
      <w:r w:rsidRPr="00BE4987">
        <w:rPr>
          <w:sz w:val="24"/>
          <w:szCs w:val="24"/>
        </w:rPr>
        <w:t>Als Dip, im Sandwich oder auf Crostini servieren.</w:t>
      </w:r>
    </w:p>
    <w:p w14:paraId="4A01060C" w14:textId="77777777" w:rsidR="006F55B4" w:rsidRDefault="006F55B4" w:rsidP="006F55B4">
      <w:pPr>
        <w:rPr>
          <w:sz w:val="24"/>
          <w:szCs w:val="24"/>
        </w:rPr>
      </w:pPr>
    </w:p>
    <w:p w14:paraId="403DF865" w14:textId="77777777" w:rsidR="006F55B4" w:rsidRDefault="006F55B4">
      <w:pPr>
        <w:rPr>
          <w:sz w:val="24"/>
          <w:szCs w:val="24"/>
        </w:rPr>
      </w:pPr>
      <w:r>
        <w:rPr>
          <w:sz w:val="24"/>
          <w:szCs w:val="24"/>
        </w:rPr>
        <w:br w:type="page"/>
      </w:r>
    </w:p>
    <w:p w14:paraId="11A8528F" w14:textId="2BCCA0E1" w:rsidR="00D23D9E" w:rsidRDefault="00D23D9E" w:rsidP="00D23D9E">
      <w:pPr>
        <w:pStyle w:val="Heading2"/>
        <w:spacing w:after="240"/>
      </w:pPr>
      <w:r>
        <w:lastRenderedPageBreak/>
        <w:t>Thunfischcreme</w:t>
      </w:r>
      <w:r w:rsidR="00EC5141">
        <w:t xml:space="preserve"> Nr. 2</w:t>
      </w:r>
      <w:r>
        <w:rPr>
          <w:rStyle w:val="FootnoteReference"/>
        </w:rPr>
        <w:footnoteReference w:id="235"/>
      </w:r>
      <w:r>
        <w:t xml:space="preserve"> </w:t>
      </w:r>
    </w:p>
    <w:p w14:paraId="0173E8B2" w14:textId="77777777" w:rsidR="00D23D9E" w:rsidRDefault="00D23D9E" w:rsidP="00D23D9E">
      <w:pPr>
        <w:jc w:val="both"/>
        <w:rPr>
          <w:sz w:val="24"/>
          <w:szCs w:val="24"/>
        </w:rPr>
      </w:pPr>
      <w:r w:rsidRPr="00E04044">
        <w:rPr>
          <w:sz w:val="24"/>
          <w:szCs w:val="24"/>
          <w:u w:val="single"/>
        </w:rPr>
        <w:t>Zutaten</w:t>
      </w:r>
      <w:r>
        <w:rPr>
          <w:sz w:val="24"/>
          <w:szCs w:val="24"/>
        </w:rPr>
        <w:t xml:space="preserve"> (für 8 Portionen):</w:t>
      </w:r>
    </w:p>
    <w:p w14:paraId="56B29AFD" w14:textId="77777777" w:rsidR="00D23D9E" w:rsidRDefault="00D23D9E" w:rsidP="00D23D9E">
      <w:pPr>
        <w:jc w:val="both"/>
        <w:rPr>
          <w:sz w:val="24"/>
          <w:szCs w:val="24"/>
        </w:rPr>
      </w:pPr>
      <w:r>
        <w:rPr>
          <w:sz w:val="24"/>
          <w:szCs w:val="24"/>
        </w:rPr>
        <w:t>1 Dose Thunfisch (im eigenen Saft)</w:t>
      </w:r>
    </w:p>
    <w:p w14:paraId="1CF0C573" w14:textId="77777777" w:rsidR="00D23D9E" w:rsidRDefault="00D23D9E" w:rsidP="00D23D9E">
      <w:pPr>
        <w:jc w:val="both"/>
        <w:rPr>
          <w:sz w:val="24"/>
          <w:szCs w:val="24"/>
        </w:rPr>
      </w:pPr>
      <w:r>
        <w:rPr>
          <w:sz w:val="24"/>
          <w:szCs w:val="24"/>
        </w:rPr>
        <w:t>300 g Mayonnaise</w:t>
      </w:r>
    </w:p>
    <w:p w14:paraId="5BD398D4" w14:textId="77777777" w:rsidR="00D23D9E" w:rsidRDefault="00D23D9E" w:rsidP="00D23D9E">
      <w:pPr>
        <w:jc w:val="both"/>
        <w:rPr>
          <w:sz w:val="24"/>
          <w:szCs w:val="24"/>
        </w:rPr>
      </w:pPr>
      <w:r>
        <w:rPr>
          <w:sz w:val="24"/>
          <w:szCs w:val="24"/>
        </w:rPr>
        <w:t>2 EL Olivenöl</w:t>
      </w:r>
    </w:p>
    <w:p w14:paraId="5F9AE4DD" w14:textId="77777777" w:rsidR="00D23D9E" w:rsidRDefault="00D23D9E" w:rsidP="00D23D9E">
      <w:pPr>
        <w:jc w:val="both"/>
        <w:rPr>
          <w:sz w:val="24"/>
          <w:szCs w:val="24"/>
        </w:rPr>
      </w:pPr>
      <w:r>
        <w:rPr>
          <w:sz w:val="24"/>
          <w:szCs w:val="24"/>
        </w:rPr>
        <w:t>1 EL Weißweinessig</w:t>
      </w:r>
    </w:p>
    <w:p w14:paraId="544AE90C" w14:textId="77777777" w:rsidR="00D23D9E" w:rsidRDefault="00D23D9E" w:rsidP="00D23D9E">
      <w:pPr>
        <w:jc w:val="both"/>
        <w:rPr>
          <w:sz w:val="24"/>
          <w:szCs w:val="24"/>
        </w:rPr>
      </w:pPr>
      <w:r>
        <w:rPr>
          <w:sz w:val="24"/>
          <w:szCs w:val="24"/>
        </w:rPr>
        <w:t>2 TL Fleur de Sel</w:t>
      </w:r>
    </w:p>
    <w:p w14:paraId="58DB4760" w14:textId="77777777" w:rsidR="00D23D9E" w:rsidRDefault="00D23D9E" w:rsidP="00D23D9E">
      <w:pPr>
        <w:jc w:val="both"/>
        <w:rPr>
          <w:sz w:val="24"/>
          <w:szCs w:val="24"/>
        </w:rPr>
      </w:pPr>
      <w:r>
        <w:rPr>
          <w:sz w:val="24"/>
          <w:szCs w:val="24"/>
        </w:rPr>
        <w:t>Zucker</w:t>
      </w:r>
    </w:p>
    <w:p w14:paraId="6F4E1BCB" w14:textId="77777777" w:rsidR="00D23D9E" w:rsidRDefault="00D23D9E" w:rsidP="00D23D9E">
      <w:pPr>
        <w:jc w:val="both"/>
        <w:rPr>
          <w:sz w:val="24"/>
          <w:szCs w:val="24"/>
        </w:rPr>
      </w:pPr>
    </w:p>
    <w:p w14:paraId="228D267F" w14:textId="77777777" w:rsidR="00D23D9E" w:rsidRDefault="00D23D9E" w:rsidP="00D23D9E">
      <w:pPr>
        <w:jc w:val="both"/>
        <w:rPr>
          <w:sz w:val="24"/>
          <w:szCs w:val="24"/>
        </w:rPr>
      </w:pPr>
      <w:r>
        <w:rPr>
          <w:sz w:val="24"/>
          <w:szCs w:val="24"/>
        </w:rPr>
        <w:t>Zubereitungszeit: 5 Minuten</w:t>
      </w:r>
    </w:p>
    <w:p w14:paraId="1C0A9168" w14:textId="77777777" w:rsidR="00D23D9E" w:rsidRPr="00245C56" w:rsidRDefault="00D23D9E" w:rsidP="00B40E8C">
      <w:pPr>
        <w:pStyle w:val="ListParagraph"/>
        <w:numPr>
          <w:ilvl w:val="0"/>
          <w:numId w:val="709"/>
        </w:numPr>
        <w:spacing w:after="120"/>
        <w:ind w:left="714" w:hanging="357"/>
        <w:contextualSpacing w:val="0"/>
        <w:jc w:val="both"/>
        <w:rPr>
          <w:sz w:val="24"/>
          <w:szCs w:val="24"/>
        </w:rPr>
      </w:pPr>
      <w:r w:rsidRPr="00245C56">
        <w:rPr>
          <w:sz w:val="24"/>
          <w:szCs w:val="24"/>
        </w:rPr>
        <w:t xml:space="preserve">Thunfisch im Küchensieb abtropfen lassen und in einen Rührbecher geben. </w:t>
      </w:r>
    </w:p>
    <w:p w14:paraId="5C791041" w14:textId="77777777" w:rsidR="00D23D9E" w:rsidRPr="00245C56" w:rsidRDefault="00D23D9E" w:rsidP="00B40E8C">
      <w:pPr>
        <w:pStyle w:val="ListParagraph"/>
        <w:numPr>
          <w:ilvl w:val="0"/>
          <w:numId w:val="709"/>
        </w:numPr>
        <w:spacing w:after="120"/>
        <w:ind w:left="714" w:hanging="357"/>
        <w:contextualSpacing w:val="0"/>
        <w:jc w:val="both"/>
        <w:rPr>
          <w:sz w:val="24"/>
          <w:szCs w:val="24"/>
        </w:rPr>
      </w:pPr>
      <w:r w:rsidRPr="00245C56">
        <w:rPr>
          <w:sz w:val="24"/>
          <w:szCs w:val="24"/>
        </w:rPr>
        <w:t>Mayonnaise, Olivenöl, Essig, Fleur de Sel und 1 Prise Zucker zugeben und fein pürieren. Thunfischcreme in ein sauberes Schraubglas füllen und bis zum Servieren kaltstellen.</w:t>
      </w:r>
    </w:p>
    <w:p w14:paraId="2B7186C6" w14:textId="77777777" w:rsidR="00D23D9E" w:rsidRPr="00245C56" w:rsidRDefault="00D23D9E" w:rsidP="00D23D9E">
      <w:pPr>
        <w:ind w:left="360"/>
        <w:jc w:val="both"/>
        <w:rPr>
          <w:sz w:val="24"/>
          <w:szCs w:val="24"/>
        </w:rPr>
      </w:pPr>
    </w:p>
    <w:p w14:paraId="07924687" w14:textId="77777777" w:rsidR="00D23D9E" w:rsidRDefault="00D23D9E">
      <w:pPr>
        <w:rPr>
          <w:rFonts w:asciiTheme="majorHAnsi" w:eastAsiaTheme="majorEastAsia" w:hAnsiTheme="majorHAnsi" w:cstheme="majorBidi"/>
          <w:color w:val="2F5496" w:themeColor="accent1" w:themeShade="BF"/>
          <w:sz w:val="26"/>
          <w:szCs w:val="26"/>
        </w:rPr>
      </w:pPr>
      <w:r>
        <w:br w:type="page"/>
      </w:r>
    </w:p>
    <w:p w14:paraId="5A76A934" w14:textId="77777777" w:rsidR="00AB08D4" w:rsidRDefault="00AB08D4" w:rsidP="00AB08D4">
      <w:pPr>
        <w:pStyle w:val="Heading2"/>
        <w:spacing w:after="240"/>
      </w:pPr>
      <w:r>
        <w:lastRenderedPageBreak/>
        <w:t>Kräuter-Frischkäsecreme</w:t>
      </w:r>
    </w:p>
    <w:p w14:paraId="154613FF" w14:textId="77777777" w:rsidR="00AB08D4" w:rsidRDefault="00AB08D4" w:rsidP="00AB08D4">
      <w:pPr>
        <w:rPr>
          <w:sz w:val="24"/>
          <w:szCs w:val="24"/>
        </w:rPr>
      </w:pPr>
      <w:r w:rsidRPr="00BA1122">
        <w:rPr>
          <w:sz w:val="24"/>
          <w:szCs w:val="24"/>
          <w:u w:val="single"/>
        </w:rPr>
        <w:t>Zutaten</w:t>
      </w:r>
      <w:r>
        <w:rPr>
          <w:sz w:val="24"/>
          <w:szCs w:val="24"/>
        </w:rPr>
        <w:t xml:space="preserve"> (für 2 Portionen)</w:t>
      </w:r>
    </w:p>
    <w:p w14:paraId="3C79EAE3" w14:textId="77777777" w:rsidR="00AB08D4" w:rsidRDefault="00AB08D4" w:rsidP="00AB08D4">
      <w:pPr>
        <w:rPr>
          <w:sz w:val="24"/>
          <w:szCs w:val="24"/>
        </w:rPr>
      </w:pPr>
      <w:r>
        <w:rPr>
          <w:sz w:val="24"/>
          <w:szCs w:val="24"/>
        </w:rPr>
        <w:t>200 g Ziegenfrischkäse</w:t>
      </w:r>
    </w:p>
    <w:p w14:paraId="2C34EAB8" w14:textId="77777777" w:rsidR="00AB08D4" w:rsidRDefault="00AB08D4" w:rsidP="00AB08D4">
      <w:pPr>
        <w:rPr>
          <w:sz w:val="24"/>
          <w:szCs w:val="24"/>
        </w:rPr>
      </w:pPr>
      <w:r>
        <w:rPr>
          <w:sz w:val="24"/>
          <w:szCs w:val="24"/>
        </w:rPr>
        <w:t>50 ml Sahne</w:t>
      </w:r>
    </w:p>
    <w:p w14:paraId="051D7009" w14:textId="77777777" w:rsidR="00AB08D4" w:rsidRDefault="00AB08D4" w:rsidP="00AB08D4">
      <w:pPr>
        <w:rPr>
          <w:sz w:val="24"/>
          <w:szCs w:val="24"/>
        </w:rPr>
      </w:pPr>
      <w:r>
        <w:rPr>
          <w:sz w:val="24"/>
          <w:szCs w:val="24"/>
        </w:rPr>
        <w:t>50 ml Milch</w:t>
      </w:r>
    </w:p>
    <w:p w14:paraId="555FBEEB" w14:textId="77777777" w:rsidR="00AB08D4" w:rsidRDefault="00AB08D4" w:rsidP="00AB08D4">
      <w:pPr>
        <w:rPr>
          <w:sz w:val="24"/>
          <w:szCs w:val="24"/>
        </w:rPr>
      </w:pPr>
      <w:r>
        <w:rPr>
          <w:sz w:val="24"/>
          <w:szCs w:val="24"/>
        </w:rPr>
        <w:t>1 Biozitrone</w:t>
      </w:r>
    </w:p>
    <w:p w14:paraId="552C194F" w14:textId="77777777" w:rsidR="00AB08D4" w:rsidRDefault="00AB08D4" w:rsidP="00AB08D4">
      <w:pPr>
        <w:rPr>
          <w:sz w:val="24"/>
          <w:szCs w:val="24"/>
        </w:rPr>
      </w:pPr>
      <w:r>
        <w:rPr>
          <w:sz w:val="24"/>
          <w:szCs w:val="24"/>
        </w:rPr>
        <w:t>½ Bund Schnittlauch</w:t>
      </w:r>
    </w:p>
    <w:p w14:paraId="17D3C0AC" w14:textId="77777777" w:rsidR="00AB08D4" w:rsidRDefault="00AB08D4" w:rsidP="00AB08D4">
      <w:pPr>
        <w:rPr>
          <w:sz w:val="24"/>
          <w:szCs w:val="24"/>
        </w:rPr>
      </w:pPr>
      <w:r>
        <w:rPr>
          <w:sz w:val="24"/>
          <w:szCs w:val="24"/>
        </w:rPr>
        <w:t>½ Bund Petersilie</w:t>
      </w:r>
    </w:p>
    <w:p w14:paraId="31933936" w14:textId="77777777" w:rsidR="00AB08D4" w:rsidRDefault="00AB08D4" w:rsidP="00AB08D4">
      <w:pPr>
        <w:rPr>
          <w:sz w:val="24"/>
          <w:szCs w:val="24"/>
        </w:rPr>
      </w:pPr>
      <w:r>
        <w:rPr>
          <w:sz w:val="24"/>
          <w:szCs w:val="24"/>
        </w:rPr>
        <w:t>½ Bund Kerbel</w:t>
      </w:r>
    </w:p>
    <w:p w14:paraId="7806A554" w14:textId="77777777" w:rsidR="00AB08D4" w:rsidRDefault="00AB08D4" w:rsidP="00AB08D4">
      <w:pPr>
        <w:rPr>
          <w:sz w:val="24"/>
          <w:szCs w:val="24"/>
        </w:rPr>
      </w:pPr>
      <w:r>
        <w:rPr>
          <w:sz w:val="24"/>
          <w:szCs w:val="24"/>
        </w:rPr>
        <w:t>½ Bund Basilikum</w:t>
      </w:r>
    </w:p>
    <w:p w14:paraId="32018A1E" w14:textId="77777777" w:rsidR="00AB08D4" w:rsidRDefault="00AB08D4" w:rsidP="00AB08D4">
      <w:pPr>
        <w:rPr>
          <w:sz w:val="24"/>
          <w:szCs w:val="24"/>
        </w:rPr>
      </w:pPr>
      <w:r>
        <w:rPr>
          <w:sz w:val="24"/>
          <w:szCs w:val="24"/>
        </w:rPr>
        <w:t>1 rote Chilischote</w:t>
      </w:r>
    </w:p>
    <w:p w14:paraId="001C6B75" w14:textId="77777777" w:rsidR="00AB08D4" w:rsidRDefault="00AB08D4" w:rsidP="00AB08D4">
      <w:pPr>
        <w:rPr>
          <w:sz w:val="24"/>
          <w:szCs w:val="24"/>
        </w:rPr>
      </w:pPr>
      <w:r>
        <w:rPr>
          <w:sz w:val="24"/>
          <w:szCs w:val="24"/>
        </w:rPr>
        <w:t>Salz, Pfeffer, Zucker</w:t>
      </w:r>
    </w:p>
    <w:p w14:paraId="5D5310B7" w14:textId="77777777" w:rsidR="00AB08D4" w:rsidRDefault="00AB08D4" w:rsidP="00AB08D4">
      <w:pPr>
        <w:rPr>
          <w:sz w:val="24"/>
          <w:szCs w:val="24"/>
        </w:rPr>
      </w:pPr>
    </w:p>
    <w:p w14:paraId="56B51293" w14:textId="77777777" w:rsidR="00AB08D4" w:rsidRDefault="00AB08D4" w:rsidP="00AB08D4">
      <w:pPr>
        <w:rPr>
          <w:sz w:val="24"/>
          <w:szCs w:val="24"/>
        </w:rPr>
      </w:pPr>
      <w:r>
        <w:rPr>
          <w:sz w:val="24"/>
          <w:szCs w:val="24"/>
        </w:rPr>
        <w:t>Zubereitungszeit: 10 Minuten</w:t>
      </w:r>
    </w:p>
    <w:p w14:paraId="7B966E4F" w14:textId="77777777" w:rsidR="00AB08D4" w:rsidRPr="00723D03" w:rsidRDefault="00AB08D4" w:rsidP="00B40E8C">
      <w:pPr>
        <w:pStyle w:val="ListParagraph"/>
        <w:numPr>
          <w:ilvl w:val="0"/>
          <w:numId w:val="1182"/>
        </w:numPr>
        <w:spacing w:after="120"/>
        <w:ind w:left="714" w:hanging="357"/>
        <w:contextualSpacing w:val="0"/>
        <w:jc w:val="both"/>
        <w:rPr>
          <w:sz w:val="24"/>
          <w:szCs w:val="24"/>
        </w:rPr>
      </w:pPr>
      <w:r w:rsidRPr="00723D03">
        <w:rPr>
          <w:sz w:val="24"/>
          <w:szCs w:val="24"/>
        </w:rPr>
        <w:t>Ziegenkäse mit Sahne und Milch glattrühren. Zitrone waschen, trocknen und die Schale abreiben. 2 -3 EL Saft auspressen und die Käsecreme mit Zitronensaft und -schale abschmecken.</w:t>
      </w:r>
    </w:p>
    <w:p w14:paraId="5512D5E4" w14:textId="77777777" w:rsidR="00AB08D4" w:rsidRDefault="00AB08D4" w:rsidP="00B40E8C">
      <w:pPr>
        <w:pStyle w:val="ListParagraph"/>
        <w:numPr>
          <w:ilvl w:val="0"/>
          <w:numId w:val="1182"/>
        </w:numPr>
        <w:spacing w:after="120"/>
        <w:ind w:left="714" w:hanging="357"/>
        <w:contextualSpacing w:val="0"/>
        <w:jc w:val="both"/>
        <w:rPr>
          <w:sz w:val="24"/>
          <w:szCs w:val="24"/>
        </w:rPr>
      </w:pPr>
      <w:r w:rsidRPr="00723D03">
        <w:rPr>
          <w:sz w:val="24"/>
          <w:szCs w:val="24"/>
        </w:rPr>
        <w:t>Kräuter waschen, trocken schütteln. Schnittlauch in feine Röllchen schneiden, von den restlichen Kräutern die Blätter abzupfen und fein hacken. Chili entkernen und in dünne Streifen schneiden. Alles unter die Frischkäsecreme rühren und mit Salz, Pfeffer und 1 Prise Zucker abschmecken.</w:t>
      </w:r>
    </w:p>
    <w:p w14:paraId="4EA47C25" w14:textId="77777777" w:rsidR="00AB08D4" w:rsidRDefault="00AB08D4" w:rsidP="00AB08D4">
      <w:pPr>
        <w:spacing w:after="120"/>
        <w:jc w:val="both"/>
        <w:rPr>
          <w:sz w:val="24"/>
          <w:szCs w:val="24"/>
        </w:rPr>
      </w:pPr>
    </w:p>
    <w:p w14:paraId="173B7BFF" w14:textId="77777777" w:rsidR="00AB08D4" w:rsidRPr="00AB6B6C" w:rsidRDefault="00AB08D4" w:rsidP="00AB08D4">
      <w:pPr>
        <w:spacing w:after="120"/>
        <w:jc w:val="both"/>
        <w:rPr>
          <w:sz w:val="24"/>
          <w:szCs w:val="24"/>
        </w:rPr>
      </w:pPr>
      <w:r>
        <w:rPr>
          <w:sz w:val="24"/>
          <w:szCs w:val="24"/>
        </w:rPr>
        <w:t>Tipp:</w:t>
      </w:r>
      <w:r>
        <w:rPr>
          <w:sz w:val="24"/>
          <w:szCs w:val="24"/>
        </w:rPr>
        <w:tab/>
      </w:r>
      <w:r w:rsidRPr="00AB6B6C">
        <w:rPr>
          <w:sz w:val="24"/>
          <w:szCs w:val="24"/>
        </w:rPr>
        <w:t>Dazu</w:t>
      </w:r>
      <w:r>
        <w:rPr>
          <w:sz w:val="24"/>
          <w:szCs w:val="24"/>
        </w:rPr>
        <w:t xml:space="preserve"> kann man</w:t>
      </w:r>
      <w:r w:rsidRPr="00AB6B6C">
        <w:rPr>
          <w:sz w:val="24"/>
          <w:szCs w:val="24"/>
        </w:rPr>
        <w:t xml:space="preserve"> Gemüsesticks servieren.</w:t>
      </w:r>
      <w:r>
        <w:br w:type="page"/>
      </w:r>
    </w:p>
    <w:p w14:paraId="6010B655" w14:textId="77777777" w:rsidR="00AB08D4" w:rsidRPr="00E43F51" w:rsidRDefault="00AB08D4" w:rsidP="00AB08D4">
      <w:pPr>
        <w:pStyle w:val="Heading2"/>
        <w:spacing w:after="240"/>
      </w:pPr>
      <w:r w:rsidRPr="00E43F51">
        <w:lastRenderedPageBreak/>
        <w:t>Schafskäsequark</w:t>
      </w:r>
      <w:r>
        <w:rPr>
          <w:rStyle w:val="FootnoteReference"/>
        </w:rPr>
        <w:footnoteReference w:id="236"/>
      </w:r>
      <w:r w:rsidRPr="00E43F51">
        <w:t xml:space="preserve"> </w:t>
      </w:r>
    </w:p>
    <w:p w14:paraId="7C2FCCC4" w14:textId="77777777" w:rsidR="00AB08D4" w:rsidRDefault="00AB08D4" w:rsidP="00AB08D4">
      <w:pPr>
        <w:jc w:val="both"/>
        <w:rPr>
          <w:sz w:val="24"/>
          <w:szCs w:val="24"/>
        </w:rPr>
      </w:pPr>
      <w:r w:rsidRPr="00DF33E6">
        <w:rPr>
          <w:sz w:val="24"/>
          <w:szCs w:val="24"/>
          <w:u w:val="single"/>
        </w:rPr>
        <w:t xml:space="preserve">Zutaten </w:t>
      </w:r>
      <w:r>
        <w:rPr>
          <w:sz w:val="24"/>
          <w:szCs w:val="24"/>
        </w:rPr>
        <w:t>(für 6 Portionen):</w:t>
      </w:r>
    </w:p>
    <w:p w14:paraId="50CF7F00" w14:textId="77777777" w:rsidR="00AB08D4" w:rsidRDefault="00AB08D4" w:rsidP="00AB08D4">
      <w:pPr>
        <w:jc w:val="both"/>
        <w:rPr>
          <w:sz w:val="24"/>
          <w:szCs w:val="24"/>
        </w:rPr>
      </w:pPr>
      <w:r>
        <w:rPr>
          <w:sz w:val="24"/>
          <w:szCs w:val="24"/>
        </w:rPr>
        <w:t>100 g Schafskäse</w:t>
      </w:r>
    </w:p>
    <w:p w14:paraId="43481052" w14:textId="77777777" w:rsidR="00AB08D4" w:rsidRDefault="00AB08D4" w:rsidP="00AB08D4">
      <w:pPr>
        <w:jc w:val="both"/>
        <w:rPr>
          <w:sz w:val="24"/>
          <w:szCs w:val="24"/>
        </w:rPr>
      </w:pPr>
      <w:r>
        <w:rPr>
          <w:sz w:val="24"/>
          <w:szCs w:val="24"/>
        </w:rPr>
        <w:t>1 – 2 Knoblauchzehen</w:t>
      </w:r>
    </w:p>
    <w:p w14:paraId="3EA6F427" w14:textId="77777777" w:rsidR="00AB08D4" w:rsidRDefault="00AB08D4" w:rsidP="00AB08D4">
      <w:pPr>
        <w:jc w:val="both"/>
        <w:rPr>
          <w:sz w:val="24"/>
          <w:szCs w:val="24"/>
        </w:rPr>
      </w:pPr>
      <w:r>
        <w:rPr>
          <w:sz w:val="24"/>
          <w:szCs w:val="24"/>
        </w:rPr>
        <w:t>6 Stiele glatte Petersilie</w:t>
      </w:r>
    </w:p>
    <w:p w14:paraId="25F15842" w14:textId="77777777" w:rsidR="00AB08D4" w:rsidRDefault="00AB08D4" w:rsidP="00AB08D4">
      <w:pPr>
        <w:jc w:val="both"/>
        <w:rPr>
          <w:sz w:val="24"/>
          <w:szCs w:val="24"/>
        </w:rPr>
      </w:pPr>
      <w:r>
        <w:rPr>
          <w:sz w:val="24"/>
          <w:szCs w:val="24"/>
        </w:rPr>
        <w:t>250 g Magerquark</w:t>
      </w:r>
    </w:p>
    <w:p w14:paraId="36D39885" w14:textId="77777777" w:rsidR="00AB08D4" w:rsidRDefault="00AB08D4" w:rsidP="00AB08D4">
      <w:pPr>
        <w:jc w:val="both"/>
        <w:rPr>
          <w:sz w:val="24"/>
          <w:szCs w:val="24"/>
        </w:rPr>
      </w:pPr>
      <w:r>
        <w:rPr>
          <w:sz w:val="24"/>
          <w:szCs w:val="24"/>
        </w:rPr>
        <w:t>3-4 EL Mineralwasser</w:t>
      </w:r>
    </w:p>
    <w:p w14:paraId="6E8EF729" w14:textId="77777777" w:rsidR="00AB08D4" w:rsidRDefault="00AB08D4" w:rsidP="00AB08D4">
      <w:pPr>
        <w:jc w:val="both"/>
        <w:rPr>
          <w:sz w:val="24"/>
          <w:szCs w:val="24"/>
        </w:rPr>
      </w:pPr>
      <w:r>
        <w:rPr>
          <w:sz w:val="24"/>
          <w:szCs w:val="24"/>
        </w:rPr>
        <w:t>½ TL fein abgeriebene Zitronenschale</w:t>
      </w:r>
    </w:p>
    <w:p w14:paraId="7DACDFB8" w14:textId="77777777" w:rsidR="00AB08D4" w:rsidRDefault="00AB08D4" w:rsidP="00AB08D4">
      <w:pPr>
        <w:jc w:val="both"/>
        <w:rPr>
          <w:sz w:val="24"/>
          <w:szCs w:val="24"/>
        </w:rPr>
      </w:pPr>
      <w:r>
        <w:rPr>
          <w:sz w:val="24"/>
          <w:szCs w:val="24"/>
        </w:rPr>
        <w:t>Salz</w:t>
      </w:r>
    </w:p>
    <w:p w14:paraId="6C0F918C" w14:textId="77777777" w:rsidR="00AB08D4" w:rsidRDefault="00AB08D4" w:rsidP="00AB08D4">
      <w:pPr>
        <w:jc w:val="both"/>
        <w:rPr>
          <w:sz w:val="24"/>
          <w:szCs w:val="24"/>
        </w:rPr>
      </w:pPr>
      <w:r>
        <w:rPr>
          <w:sz w:val="24"/>
          <w:szCs w:val="24"/>
        </w:rPr>
        <w:t>Pfeffer</w:t>
      </w:r>
    </w:p>
    <w:p w14:paraId="2C4FA3DE" w14:textId="77777777" w:rsidR="00AB08D4" w:rsidRDefault="00AB08D4" w:rsidP="00AB08D4">
      <w:pPr>
        <w:jc w:val="both"/>
        <w:rPr>
          <w:sz w:val="24"/>
          <w:szCs w:val="24"/>
        </w:rPr>
      </w:pPr>
    </w:p>
    <w:p w14:paraId="064E46CE" w14:textId="77777777" w:rsidR="00AB08D4" w:rsidRDefault="00AB08D4" w:rsidP="00AB08D4">
      <w:pPr>
        <w:jc w:val="both"/>
        <w:rPr>
          <w:sz w:val="24"/>
          <w:szCs w:val="24"/>
        </w:rPr>
      </w:pPr>
      <w:r>
        <w:rPr>
          <w:sz w:val="24"/>
          <w:szCs w:val="24"/>
        </w:rPr>
        <w:t>Zubereitungszeit: 15 Minuten</w:t>
      </w:r>
    </w:p>
    <w:p w14:paraId="03FF076F" w14:textId="77777777" w:rsidR="00AB08D4" w:rsidRPr="00955F20" w:rsidRDefault="00AB08D4" w:rsidP="00B40E8C">
      <w:pPr>
        <w:pStyle w:val="ListParagraph"/>
        <w:numPr>
          <w:ilvl w:val="0"/>
          <w:numId w:val="698"/>
        </w:numPr>
        <w:spacing w:after="120"/>
        <w:ind w:left="714" w:hanging="357"/>
        <w:contextualSpacing w:val="0"/>
        <w:jc w:val="both"/>
        <w:rPr>
          <w:sz w:val="24"/>
          <w:szCs w:val="24"/>
        </w:rPr>
      </w:pPr>
      <w:r w:rsidRPr="00955F20">
        <w:rPr>
          <w:sz w:val="24"/>
          <w:szCs w:val="24"/>
        </w:rPr>
        <w:t>Für den Quark Schafskäse in einer Schüssel mit einer Gabel zerdrücken. Knoblauch fein hacken. Petersilienblätter von den Stielen zupfen und fein hacken.</w:t>
      </w:r>
    </w:p>
    <w:p w14:paraId="69CCE272" w14:textId="77777777" w:rsidR="00AB08D4" w:rsidRDefault="00AB08D4" w:rsidP="00B40E8C">
      <w:pPr>
        <w:pStyle w:val="ListParagraph"/>
        <w:numPr>
          <w:ilvl w:val="0"/>
          <w:numId w:val="698"/>
        </w:numPr>
        <w:spacing w:after="120"/>
        <w:ind w:left="714" w:hanging="357"/>
        <w:contextualSpacing w:val="0"/>
        <w:jc w:val="both"/>
        <w:rPr>
          <w:sz w:val="24"/>
          <w:szCs w:val="24"/>
        </w:rPr>
      </w:pPr>
      <w:r w:rsidRPr="00955F20">
        <w:rPr>
          <w:sz w:val="24"/>
          <w:szCs w:val="24"/>
        </w:rPr>
        <w:t>Quark, Wasser, Knoblauch, Petersilie und Zitronenschale mit dem Schafskäse mischen. Mit Salz und Pfeffer würzen.</w:t>
      </w:r>
    </w:p>
    <w:p w14:paraId="7418274C" w14:textId="77777777" w:rsidR="00AB08D4" w:rsidRDefault="00AB08D4" w:rsidP="00AB08D4">
      <w:pPr>
        <w:rPr>
          <w:sz w:val="24"/>
          <w:szCs w:val="24"/>
        </w:rPr>
      </w:pPr>
      <w:r>
        <w:rPr>
          <w:sz w:val="24"/>
          <w:szCs w:val="24"/>
        </w:rPr>
        <w:br w:type="page"/>
      </w:r>
    </w:p>
    <w:p w14:paraId="5DA8806D" w14:textId="77777777" w:rsidR="00AB08D4" w:rsidRDefault="00AB08D4" w:rsidP="00AB08D4">
      <w:pPr>
        <w:pStyle w:val="Heading2"/>
        <w:spacing w:after="240"/>
      </w:pPr>
      <w:r>
        <w:lastRenderedPageBreak/>
        <w:t>Paprika-Walnuss-Paste</w:t>
      </w:r>
      <w:r>
        <w:rPr>
          <w:rStyle w:val="FootnoteReference"/>
        </w:rPr>
        <w:footnoteReference w:id="237"/>
      </w:r>
    </w:p>
    <w:p w14:paraId="2453AC24" w14:textId="77777777" w:rsidR="00AB08D4" w:rsidRDefault="00AB08D4" w:rsidP="00AB08D4">
      <w:pPr>
        <w:spacing w:after="120"/>
        <w:jc w:val="both"/>
        <w:rPr>
          <w:sz w:val="24"/>
          <w:szCs w:val="24"/>
        </w:rPr>
      </w:pPr>
      <w:r w:rsidRPr="00EA5084">
        <w:rPr>
          <w:sz w:val="24"/>
          <w:szCs w:val="24"/>
          <w:u w:val="single"/>
        </w:rPr>
        <w:t>Zutaten</w:t>
      </w:r>
      <w:r>
        <w:rPr>
          <w:sz w:val="24"/>
          <w:szCs w:val="24"/>
        </w:rPr>
        <w:t xml:space="preserve"> für 4 Portionen</w:t>
      </w:r>
    </w:p>
    <w:p w14:paraId="38FFB30D" w14:textId="77777777" w:rsidR="00AB08D4" w:rsidRDefault="00AB08D4" w:rsidP="00AB08D4">
      <w:pPr>
        <w:spacing w:after="120"/>
        <w:jc w:val="both"/>
        <w:rPr>
          <w:sz w:val="24"/>
          <w:szCs w:val="24"/>
        </w:rPr>
      </w:pPr>
      <w:r>
        <w:rPr>
          <w:sz w:val="24"/>
          <w:szCs w:val="24"/>
        </w:rPr>
        <w:t>250 g rote Paprikaschoten</w:t>
      </w:r>
    </w:p>
    <w:p w14:paraId="4484C89F" w14:textId="77777777" w:rsidR="00AB08D4" w:rsidRDefault="00AB08D4" w:rsidP="00AB08D4">
      <w:pPr>
        <w:spacing w:after="120"/>
        <w:jc w:val="both"/>
        <w:rPr>
          <w:sz w:val="24"/>
          <w:szCs w:val="24"/>
        </w:rPr>
      </w:pPr>
      <w:r>
        <w:rPr>
          <w:sz w:val="24"/>
          <w:szCs w:val="24"/>
        </w:rPr>
        <w:t>1 Knoblauchzehe</w:t>
      </w:r>
    </w:p>
    <w:p w14:paraId="35115FDE" w14:textId="77777777" w:rsidR="00AB08D4" w:rsidRDefault="00AB08D4" w:rsidP="00AB08D4">
      <w:pPr>
        <w:spacing w:after="120"/>
        <w:jc w:val="both"/>
        <w:rPr>
          <w:sz w:val="24"/>
          <w:szCs w:val="24"/>
        </w:rPr>
      </w:pPr>
      <w:r>
        <w:rPr>
          <w:sz w:val="24"/>
          <w:szCs w:val="24"/>
        </w:rPr>
        <w:t>50 g Walnusskerne</w:t>
      </w:r>
    </w:p>
    <w:p w14:paraId="769794E6" w14:textId="77777777" w:rsidR="00AB08D4" w:rsidRDefault="00AB08D4" w:rsidP="00AB08D4">
      <w:pPr>
        <w:spacing w:after="120"/>
        <w:jc w:val="both"/>
        <w:rPr>
          <w:sz w:val="24"/>
          <w:szCs w:val="24"/>
        </w:rPr>
      </w:pPr>
      <w:r>
        <w:rPr>
          <w:sz w:val="24"/>
          <w:szCs w:val="24"/>
        </w:rPr>
        <w:t>2 Scheiben Toastbrot</w:t>
      </w:r>
    </w:p>
    <w:p w14:paraId="30381FCF" w14:textId="77777777" w:rsidR="00AB08D4" w:rsidRDefault="00AB08D4" w:rsidP="00AB08D4">
      <w:pPr>
        <w:spacing w:after="120"/>
        <w:jc w:val="both"/>
        <w:rPr>
          <w:sz w:val="24"/>
          <w:szCs w:val="24"/>
        </w:rPr>
      </w:pPr>
      <w:r>
        <w:rPr>
          <w:sz w:val="24"/>
          <w:szCs w:val="24"/>
        </w:rPr>
        <w:t>3 EL Olivenöl</w:t>
      </w:r>
    </w:p>
    <w:p w14:paraId="74292389" w14:textId="77777777" w:rsidR="00AB08D4" w:rsidRDefault="00AB08D4" w:rsidP="00AB08D4">
      <w:pPr>
        <w:spacing w:after="120"/>
        <w:jc w:val="both"/>
        <w:rPr>
          <w:sz w:val="24"/>
          <w:szCs w:val="24"/>
        </w:rPr>
      </w:pPr>
      <w:r>
        <w:rPr>
          <w:sz w:val="24"/>
          <w:szCs w:val="24"/>
        </w:rPr>
        <w:t>Salz</w:t>
      </w:r>
    </w:p>
    <w:p w14:paraId="694528B7" w14:textId="77777777" w:rsidR="00AB08D4" w:rsidRDefault="00AB08D4" w:rsidP="00AB08D4">
      <w:pPr>
        <w:spacing w:after="120"/>
        <w:jc w:val="both"/>
        <w:rPr>
          <w:sz w:val="24"/>
          <w:szCs w:val="24"/>
        </w:rPr>
      </w:pPr>
      <w:r>
        <w:rPr>
          <w:sz w:val="24"/>
          <w:szCs w:val="24"/>
        </w:rPr>
        <w:t>½ TL Harissa</w:t>
      </w:r>
    </w:p>
    <w:p w14:paraId="1D37EEB1" w14:textId="77777777" w:rsidR="00AB08D4" w:rsidRDefault="00AB08D4" w:rsidP="00AB08D4">
      <w:pPr>
        <w:spacing w:after="120"/>
        <w:jc w:val="both"/>
        <w:rPr>
          <w:sz w:val="24"/>
          <w:szCs w:val="24"/>
        </w:rPr>
      </w:pPr>
    </w:p>
    <w:p w14:paraId="05CCB999" w14:textId="77777777" w:rsidR="00AB08D4" w:rsidRDefault="00AB08D4" w:rsidP="00AB08D4">
      <w:pPr>
        <w:spacing w:after="120"/>
        <w:jc w:val="both"/>
        <w:rPr>
          <w:sz w:val="24"/>
          <w:szCs w:val="24"/>
        </w:rPr>
      </w:pPr>
      <w:r>
        <w:rPr>
          <w:sz w:val="24"/>
          <w:szCs w:val="24"/>
        </w:rPr>
        <w:t>Zubereitung:</w:t>
      </w:r>
      <w:r>
        <w:rPr>
          <w:sz w:val="24"/>
          <w:szCs w:val="24"/>
        </w:rPr>
        <w:tab/>
        <w:t>15 Minuten</w:t>
      </w:r>
    </w:p>
    <w:p w14:paraId="19F8C607" w14:textId="77777777" w:rsidR="00AB08D4" w:rsidRDefault="00AB08D4" w:rsidP="00B40E8C">
      <w:pPr>
        <w:pStyle w:val="ListParagraph"/>
        <w:numPr>
          <w:ilvl w:val="0"/>
          <w:numId w:val="1882"/>
        </w:numPr>
        <w:spacing w:after="120"/>
        <w:ind w:left="714" w:hanging="357"/>
        <w:contextualSpacing w:val="0"/>
        <w:jc w:val="both"/>
        <w:rPr>
          <w:sz w:val="24"/>
          <w:szCs w:val="24"/>
        </w:rPr>
      </w:pPr>
      <w:r w:rsidRPr="00EA5084">
        <w:rPr>
          <w:sz w:val="24"/>
          <w:szCs w:val="24"/>
        </w:rPr>
        <w:t>Die Paprikaschoten waschen, halbieren und putzen. 1/8 Schote in feine Streifen schneiden,</w:t>
      </w:r>
      <w:r>
        <w:rPr>
          <w:sz w:val="24"/>
          <w:szCs w:val="24"/>
        </w:rPr>
        <w:t xml:space="preserve"> </w:t>
      </w:r>
      <w:r w:rsidRPr="00EA5084">
        <w:rPr>
          <w:sz w:val="24"/>
          <w:szCs w:val="24"/>
        </w:rPr>
        <w:t>den Rest grob zerkleinern. Knoblauchzehen schälen. 3-4 schöne Walnusskerne beiseite legen.</w:t>
      </w:r>
    </w:p>
    <w:p w14:paraId="2C1F6223" w14:textId="0F00F8DF" w:rsidR="00EA2274" w:rsidRDefault="00EA2274" w:rsidP="00B40E8C">
      <w:pPr>
        <w:pStyle w:val="ListParagraph"/>
        <w:numPr>
          <w:ilvl w:val="0"/>
          <w:numId w:val="1882"/>
        </w:numPr>
        <w:spacing w:after="120"/>
        <w:ind w:left="714" w:hanging="357"/>
        <w:contextualSpacing w:val="0"/>
        <w:jc w:val="both"/>
        <w:rPr>
          <w:sz w:val="24"/>
          <w:szCs w:val="24"/>
        </w:rPr>
      </w:pPr>
      <w:r w:rsidRPr="00DD3A18">
        <w:rPr>
          <w:sz w:val="24"/>
          <w:szCs w:val="24"/>
        </w:rPr>
        <w:t>Übrige Walnüsse mit Paprikastücken, dem Knoblauch, dem Brot und dem Olivenöl zu einer feinen Creme pürieren. Mit Salz und Harissa abschmecken und in kleine Schüssel füllen. Mit den Paprikastreifen und den ganzen</w:t>
      </w:r>
      <w:r>
        <w:rPr>
          <w:sz w:val="24"/>
          <w:szCs w:val="24"/>
        </w:rPr>
        <w:t xml:space="preserve"> Walnüssen garnieren.</w:t>
      </w:r>
    </w:p>
    <w:p w14:paraId="3A5142A6" w14:textId="33583032" w:rsidR="00AB08D4" w:rsidRDefault="00AB08D4" w:rsidP="00AB08D4">
      <w:pPr>
        <w:rPr>
          <w:rFonts w:asciiTheme="majorHAnsi" w:eastAsiaTheme="majorEastAsia" w:hAnsiTheme="majorHAnsi" w:cstheme="majorBidi"/>
          <w:color w:val="2F5496" w:themeColor="accent1" w:themeShade="BF"/>
          <w:sz w:val="26"/>
          <w:szCs w:val="26"/>
        </w:rPr>
      </w:pPr>
      <w:r>
        <w:br w:type="page"/>
      </w:r>
    </w:p>
    <w:p w14:paraId="7188D45C" w14:textId="77777777" w:rsidR="00AB08D4" w:rsidRPr="00900823" w:rsidRDefault="00AB08D4" w:rsidP="00AB08D4">
      <w:pPr>
        <w:pStyle w:val="Heading2"/>
        <w:spacing w:after="240"/>
      </w:pPr>
      <w:r w:rsidRPr="00900823">
        <w:lastRenderedPageBreak/>
        <w:t xml:space="preserve">Salbei-Walnuss-Pâté </w:t>
      </w:r>
      <w:r>
        <w:rPr>
          <w:rStyle w:val="FootnoteReference"/>
        </w:rPr>
        <w:footnoteReference w:id="238"/>
      </w:r>
    </w:p>
    <w:p w14:paraId="2947CF20" w14:textId="77777777" w:rsidR="00AB08D4" w:rsidRPr="00900823" w:rsidRDefault="00AB08D4" w:rsidP="00AB08D4">
      <w:pPr>
        <w:rPr>
          <w:sz w:val="24"/>
          <w:szCs w:val="24"/>
        </w:rPr>
      </w:pPr>
      <w:r w:rsidRPr="001C1867">
        <w:rPr>
          <w:sz w:val="24"/>
          <w:szCs w:val="24"/>
          <w:u w:val="single"/>
        </w:rPr>
        <w:t>Zutaten</w:t>
      </w:r>
      <w:r w:rsidRPr="00900823">
        <w:rPr>
          <w:sz w:val="24"/>
          <w:szCs w:val="24"/>
        </w:rPr>
        <w:t xml:space="preserve"> </w:t>
      </w:r>
      <w:r>
        <w:rPr>
          <w:sz w:val="24"/>
          <w:szCs w:val="24"/>
        </w:rPr>
        <w:t>(</w:t>
      </w:r>
      <w:r w:rsidRPr="00900823">
        <w:rPr>
          <w:sz w:val="24"/>
          <w:szCs w:val="24"/>
        </w:rPr>
        <w:t>für ca. 400</w:t>
      </w:r>
      <w:r>
        <w:rPr>
          <w:sz w:val="24"/>
          <w:szCs w:val="24"/>
        </w:rPr>
        <w:t xml:space="preserve"> </w:t>
      </w:r>
      <w:r w:rsidRPr="00900823">
        <w:rPr>
          <w:sz w:val="24"/>
          <w:szCs w:val="24"/>
        </w:rPr>
        <w:t>g</w:t>
      </w:r>
      <w:r>
        <w:rPr>
          <w:sz w:val="24"/>
          <w:szCs w:val="24"/>
        </w:rPr>
        <w:t>)</w:t>
      </w:r>
    </w:p>
    <w:p w14:paraId="42E1C249" w14:textId="77777777" w:rsidR="00AB08D4" w:rsidRPr="00900823" w:rsidRDefault="00AB08D4" w:rsidP="00AB08D4">
      <w:pPr>
        <w:rPr>
          <w:sz w:val="24"/>
          <w:szCs w:val="24"/>
        </w:rPr>
      </w:pPr>
      <w:r w:rsidRPr="00900823">
        <w:rPr>
          <w:sz w:val="24"/>
          <w:szCs w:val="24"/>
        </w:rPr>
        <w:t>200 g eingelegte sonnengetrocknete Tomaten, abgetropft</w:t>
      </w:r>
    </w:p>
    <w:p w14:paraId="69E7452E" w14:textId="77777777" w:rsidR="00AB08D4" w:rsidRPr="00900823" w:rsidRDefault="00AB08D4" w:rsidP="00AB08D4">
      <w:pPr>
        <w:rPr>
          <w:sz w:val="24"/>
          <w:szCs w:val="24"/>
        </w:rPr>
      </w:pPr>
      <w:r w:rsidRPr="00900823">
        <w:rPr>
          <w:sz w:val="24"/>
          <w:szCs w:val="24"/>
        </w:rPr>
        <w:t>200 g Walnusskerne, in kaltem Wasser 6-8 Stunden oder über Nacht eingeweicht</w:t>
      </w:r>
    </w:p>
    <w:p w14:paraId="6855EDAB" w14:textId="77777777" w:rsidR="00AB08D4" w:rsidRPr="00900823" w:rsidRDefault="00AB08D4" w:rsidP="00AB08D4">
      <w:pPr>
        <w:rPr>
          <w:sz w:val="24"/>
          <w:szCs w:val="24"/>
        </w:rPr>
      </w:pPr>
      <w:r w:rsidRPr="00900823">
        <w:rPr>
          <w:sz w:val="24"/>
          <w:szCs w:val="24"/>
        </w:rPr>
        <w:t>10 Salbeiblätter, gehackt</w:t>
      </w:r>
    </w:p>
    <w:p w14:paraId="438BB1E8" w14:textId="77777777" w:rsidR="00AB08D4" w:rsidRPr="00900823" w:rsidRDefault="00AB08D4" w:rsidP="00AB08D4">
      <w:pPr>
        <w:rPr>
          <w:sz w:val="24"/>
          <w:szCs w:val="24"/>
        </w:rPr>
      </w:pPr>
      <w:r w:rsidRPr="00900823">
        <w:rPr>
          <w:sz w:val="24"/>
          <w:szCs w:val="24"/>
        </w:rPr>
        <w:t>Meersalz, Pfeffer aus der Mühle</w:t>
      </w:r>
    </w:p>
    <w:p w14:paraId="6134E3A0" w14:textId="77777777" w:rsidR="00AB08D4" w:rsidRDefault="00AB08D4" w:rsidP="00AB08D4">
      <w:pPr>
        <w:rPr>
          <w:sz w:val="24"/>
          <w:szCs w:val="24"/>
        </w:rPr>
      </w:pPr>
    </w:p>
    <w:p w14:paraId="450D62DE" w14:textId="77777777" w:rsidR="00AB08D4" w:rsidRDefault="00AB08D4" w:rsidP="00AB08D4">
      <w:pPr>
        <w:rPr>
          <w:sz w:val="24"/>
          <w:szCs w:val="24"/>
        </w:rPr>
      </w:pPr>
    </w:p>
    <w:p w14:paraId="2D96AE26" w14:textId="77777777" w:rsidR="00AB08D4" w:rsidRPr="001C1867" w:rsidRDefault="00AB08D4" w:rsidP="00AB08D4">
      <w:pPr>
        <w:jc w:val="both"/>
        <w:rPr>
          <w:sz w:val="24"/>
          <w:szCs w:val="24"/>
        </w:rPr>
      </w:pPr>
      <w:r>
        <w:rPr>
          <w:sz w:val="24"/>
          <w:szCs w:val="24"/>
        </w:rPr>
        <w:t>Zubereitung:</w:t>
      </w:r>
    </w:p>
    <w:p w14:paraId="08A3B6EF" w14:textId="77777777" w:rsidR="00AB08D4" w:rsidRDefault="00AB08D4" w:rsidP="00AB08D4">
      <w:pPr>
        <w:jc w:val="both"/>
        <w:rPr>
          <w:sz w:val="24"/>
          <w:szCs w:val="24"/>
        </w:rPr>
      </w:pPr>
      <w:r w:rsidRPr="00900823">
        <w:rPr>
          <w:sz w:val="24"/>
          <w:szCs w:val="24"/>
        </w:rPr>
        <w:t>Alle Zutaten mit 2 EL Wasser in einer Küchenmaschine oder mit einem Pürierstab fein pürieren. Es soll eine dicke Paste entstehen, etwas Wasser hinzufügen, wenn nötig. In ein luftdicht verschließbares Glas füllen.</w:t>
      </w:r>
    </w:p>
    <w:p w14:paraId="0BAD9B1C" w14:textId="77777777" w:rsidR="00AB08D4" w:rsidRDefault="00AB08D4" w:rsidP="00AB08D4">
      <w:pPr>
        <w:rPr>
          <w:sz w:val="24"/>
          <w:szCs w:val="24"/>
        </w:rPr>
      </w:pPr>
    </w:p>
    <w:p w14:paraId="1E244210" w14:textId="77777777" w:rsidR="00AB08D4" w:rsidRPr="00900823" w:rsidRDefault="00AB08D4" w:rsidP="00AB08D4">
      <w:pPr>
        <w:rPr>
          <w:sz w:val="24"/>
          <w:szCs w:val="24"/>
        </w:rPr>
      </w:pPr>
      <w:r>
        <w:rPr>
          <w:sz w:val="24"/>
          <w:szCs w:val="24"/>
        </w:rPr>
        <w:t>Info:</w:t>
      </w:r>
      <w:r>
        <w:rPr>
          <w:sz w:val="24"/>
          <w:szCs w:val="24"/>
        </w:rPr>
        <w:tab/>
      </w:r>
      <w:r w:rsidRPr="00900823">
        <w:rPr>
          <w:sz w:val="24"/>
          <w:szCs w:val="24"/>
        </w:rPr>
        <w:t>Der Aufstrich hält sich im Kühlschrank.</w:t>
      </w:r>
    </w:p>
    <w:p w14:paraId="70071ED3" w14:textId="77777777" w:rsidR="00AB08D4" w:rsidRDefault="00AB08D4" w:rsidP="00AB08D4">
      <w:pPr>
        <w:rPr>
          <w:sz w:val="24"/>
          <w:szCs w:val="24"/>
        </w:rPr>
      </w:pPr>
      <w:r>
        <w:rPr>
          <w:sz w:val="24"/>
          <w:szCs w:val="24"/>
        </w:rPr>
        <w:br w:type="page"/>
      </w:r>
    </w:p>
    <w:p w14:paraId="0D190E6F" w14:textId="63DCB9E8" w:rsidR="00454A2A" w:rsidRDefault="00454A2A" w:rsidP="001C1867">
      <w:pPr>
        <w:pStyle w:val="Heading2"/>
        <w:spacing w:after="240"/>
      </w:pPr>
      <w:r>
        <w:lastRenderedPageBreak/>
        <w:t>Rucola-Parmesan-Aufstrich</w:t>
      </w:r>
    </w:p>
    <w:p w14:paraId="154B7B17" w14:textId="5DE8FDD8" w:rsidR="00454A2A" w:rsidRDefault="00454A2A" w:rsidP="00454A2A">
      <w:pPr>
        <w:rPr>
          <w:sz w:val="24"/>
          <w:szCs w:val="24"/>
        </w:rPr>
      </w:pPr>
      <w:r w:rsidRPr="001C1867">
        <w:rPr>
          <w:sz w:val="24"/>
          <w:szCs w:val="24"/>
          <w:u w:val="single"/>
        </w:rPr>
        <w:t>Zutaten</w:t>
      </w:r>
      <w:r>
        <w:rPr>
          <w:sz w:val="24"/>
          <w:szCs w:val="24"/>
        </w:rPr>
        <w:t xml:space="preserve"> </w:t>
      </w:r>
      <w:r w:rsidR="001C1867">
        <w:rPr>
          <w:sz w:val="24"/>
          <w:szCs w:val="24"/>
        </w:rPr>
        <w:t>(</w:t>
      </w:r>
      <w:r>
        <w:rPr>
          <w:sz w:val="24"/>
          <w:szCs w:val="24"/>
        </w:rPr>
        <w:t>für 8 Portionen</w:t>
      </w:r>
      <w:r w:rsidR="001C1867">
        <w:rPr>
          <w:sz w:val="24"/>
          <w:szCs w:val="24"/>
        </w:rPr>
        <w:t>):</w:t>
      </w:r>
    </w:p>
    <w:p w14:paraId="0BBDCEC4" w14:textId="77777777" w:rsidR="00454A2A" w:rsidRDefault="00454A2A" w:rsidP="00454A2A">
      <w:pPr>
        <w:rPr>
          <w:sz w:val="24"/>
          <w:szCs w:val="24"/>
        </w:rPr>
      </w:pPr>
      <w:r>
        <w:rPr>
          <w:sz w:val="24"/>
          <w:szCs w:val="24"/>
        </w:rPr>
        <w:t>40 g Pinienkerne</w:t>
      </w:r>
    </w:p>
    <w:p w14:paraId="0BB1EB88" w14:textId="77777777" w:rsidR="00454A2A" w:rsidRDefault="00454A2A" w:rsidP="00454A2A">
      <w:pPr>
        <w:rPr>
          <w:sz w:val="24"/>
          <w:szCs w:val="24"/>
        </w:rPr>
      </w:pPr>
      <w:r>
        <w:rPr>
          <w:sz w:val="24"/>
          <w:szCs w:val="24"/>
        </w:rPr>
        <w:t>40 g Rucola</w:t>
      </w:r>
    </w:p>
    <w:p w14:paraId="43A567F8" w14:textId="77777777" w:rsidR="00454A2A" w:rsidRDefault="00454A2A" w:rsidP="00454A2A">
      <w:pPr>
        <w:rPr>
          <w:sz w:val="24"/>
          <w:szCs w:val="24"/>
        </w:rPr>
      </w:pPr>
      <w:r>
        <w:rPr>
          <w:sz w:val="24"/>
          <w:szCs w:val="24"/>
        </w:rPr>
        <w:t>1 Knoblauchzehe</w:t>
      </w:r>
    </w:p>
    <w:p w14:paraId="3B926B56" w14:textId="77777777" w:rsidR="00454A2A" w:rsidRDefault="00454A2A" w:rsidP="00454A2A">
      <w:pPr>
        <w:rPr>
          <w:sz w:val="24"/>
          <w:szCs w:val="24"/>
        </w:rPr>
      </w:pPr>
      <w:r>
        <w:rPr>
          <w:sz w:val="24"/>
          <w:szCs w:val="24"/>
        </w:rPr>
        <w:t>250 g Ricotta</w:t>
      </w:r>
    </w:p>
    <w:p w14:paraId="7B2C9EB3" w14:textId="77777777" w:rsidR="00454A2A" w:rsidRDefault="00454A2A" w:rsidP="00454A2A">
      <w:pPr>
        <w:rPr>
          <w:sz w:val="24"/>
          <w:szCs w:val="24"/>
        </w:rPr>
      </w:pPr>
      <w:r>
        <w:rPr>
          <w:sz w:val="24"/>
          <w:szCs w:val="24"/>
        </w:rPr>
        <w:t>25 g frisch geriebener Parmesankäse</w:t>
      </w:r>
    </w:p>
    <w:p w14:paraId="79D13EC5" w14:textId="77777777" w:rsidR="00454A2A" w:rsidRDefault="00454A2A" w:rsidP="00454A2A">
      <w:pPr>
        <w:rPr>
          <w:sz w:val="24"/>
          <w:szCs w:val="24"/>
        </w:rPr>
      </w:pPr>
      <w:r>
        <w:rPr>
          <w:sz w:val="24"/>
          <w:szCs w:val="24"/>
        </w:rPr>
        <w:t>Abgerieben Schale und Saft von 1 Bioorange</w:t>
      </w:r>
    </w:p>
    <w:p w14:paraId="6B62149C" w14:textId="77777777" w:rsidR="00454A2A" w:rsidRDefault="00454A2A" w:rsidP="00454A2A">
      <w:pPr>
        <w:rPr>
          <w:sz w:val="24"/>
          <w:szCs w:val="24"/>
        </w:rPr>
      </w:pPr>
      <w:r>
        <w:rPr>
          <w:sz w:val="24"/>
          <w:szCs w:val="24"/>
        </w:rPr>
        <w:t>Pfeffer</w:t>
      </w:r>
    </w:p>
    <w:p w14:paraId="2CBD870E" w14:textId="77777777" w:rsidR="00454A2A" w:rsidRDefault="00454A2A" w:rsidP="00454A2A">
      <w:pPr>
        <w:rPr>
          <w:sz w:val="24"/>
          <w:szCs w:val="24"/>
        </w:rPr>
      </w:pPr>
    </w:p>
    <w:p w14:paraId="3719D0FF" w14:textId="77777777" w:rsidR="001C1867" w:rsidRDefault="001C1867" w:rsidP="00454A2A">
      <w:pPr>
        <w:rPr>
          <w:sz w:val="24"/>
          <w:szCs w:val="24"/>
        </w:rPr>
      </w:pPr>
    </w:p>
    <w:p w14:paraId="7DF2EA97" w14:textId="77777777" w:rsidR="00454A2A" w:rsidRDefault="00454A2A" w:rsidP="00454A2A">
      <w:pPr>
        <w:rPr>
          <w:sz w:val="24"/>
          <w:szCs w:val="24"/>
        </w:rPr>
      </w:pPr>
      <w:r>
        <w:rPr>
          <w:sz w:val="24"/>
          <w:szCs w:val="24"/>
        </w:rPr>
        <w:t xml:space="preserve">Zubereitungszeit: </w:t>
      </w:r>
      <w:r>
        <w:rPr>
          <w:sz w:val="24"/>
          <w:szCs w:val="24"/>
        </w:rPr>
        <w:tab/>
        <w:t>20 Minuten</w:t>
      </w:r>
    </w:p>
    <w:p w14:paraId="10F22D2B" w14:textId="77777777" w:rsidR="00454A2A" w:rsidRPr="005E11BC" w:rsidRDefault="00454A2A" w:rsidP="00B40E8C">
      <w:pPr>
        <w:pStyle w:val="ListParagraph"/>
        <w:numPr>
          <w:ilvl w:val="0"/>
          <w:numId w:val="1201"/>
        </w:numPr>
        <w:spacing w:after="120"/>
        <w:ind w:left="714" w:hanging="357"/>
        <w:contextualSpacing w:val="0"/>
        <w:jc w:val="both"/>
        <w:rPr>
          <w:sz w:val="24"/>
          <w:szCs w:val="24"/>
        </w:rPr>
      </w:pPr>
      <w:r w:rsidRPr="005E11BC">
        <w:rPr>
          <w:sz w:val="24"/>
          <w:szCs w:val="24"/>
        </w:rPr>
        <w:t>Pinienkerne in einer Pfanne ohne Fett hellbraun rösten, beiseitestellen. Rucola waschen, trockenschleudern und grob hacken. Knoblauch pellen. Ricotta mit geriebenem Parmesan glattrühren, Knoblauch dazupressen.</w:t>
      </w:r>
    </w:p>
    <w:p w14:paraId="35BB84FE" w14:textId="77777777" w:rsidR="00454A2A" w:rsidRPr="005E11BC" w:rsidRDefault="00454A2A" w:rsidP="00B40E8C">
      <w:pPr>
        <w:pStyle w:val="ListParagraph"/>
        <w:numPr>
          <w:ilvl w:val="0"/>
          <w:numId w:val="1201"/>
        </w:numPr>
        <w:spacing w:after="120"/>
        <w:ind w:left="714" w:hanging="357"/>
        <w:contextualSpacing w:val="0"/>
        <w:jc w:val="both"/>
        <w:rPr>
          <w:sz w:val="24"/>
          <w:szCs w:val="24"/>
        </w:rPr>
      </w:pPr>
      <w:r w:rsidRPr="005E11BC">
        <w:rPr>
          <w:sz w:val="24"/>
          <w:szCs w:val="24"/>
        </w:rPr>
        <w:t>1 TL Orangenschale, Rucola und 4-6 EL Orangensaft unterrühren, sodass eine glatte Creme entsteht. Mit Salz und Pfeffer abschmecken. Zum Schluss geröstete Pinienkerne darüberstreuen.</w:t>
      </w:r>
    </w:p>
    <w:p w14:paraId="5B1343B3" w14:textId="16B2000B" w:rsidR="00454A2A" w:rsidRDefault="00454A2A" w:rsidP="00454A2A">
      <w:pPr>
        <w:rPr>
          <w:sz w:val="24"/>
          <w:szCs w:val="24"/>
        </w:rPr>
      </w:pPr>
      <w:r>
        <w:rPr>
          <w:sz w:val="24"/>
          <w:szCs w:val="24"/>
        </w:rPr>
        <w:br w:type="page"/>
      </w:r>
    </w:p>
    <w:p w14:paraId="01323EBA" w14:textId="04D784EE" w:rsidR="00454A2A" w:rsidRDefault="00454A2A" w:rsidP="001C1867">
      <w:pPr>
        <w:pStyle w:val="Heading2"/>
        <w:spacing w:after="240"/>
      </w:pPr>
      <w:r>
        <w:lastRenderedPageBreak/>
        <w:t>Grünkern-Brotaufstrich</w:t>
      </w:r>
    </w:p>
    <w:p w14:paraId="386CA52E" w14:textId="486A6865" w:rsidR="001C1867" w:rsidRPr="001C1867" w:rsidRDefault="001C1867" w:rsidP="00454A2A">
      <w:pPr>
        <w:rPr>
          <w:sz w:val="24"/>
          <w:szCs w:val="24"/>
          <w:u w:val="single"/>
        </w:rPr>
      </w:pPr>
      <w:r w:rsidRPr="001C1867">
        <w:rPr>
          <w:sz w:val="24"/>
          <w:szCs w:val="24"/>
          <w:u w:val="single"/>
        </w:rPr>
        <w:t>Zutaten:</w:t>
      </w:r>
    </w:p>
    <w:p w14:paraId="7F9D264E" w14:textId="562A863D" w:rsidR="00454A2A" w:rsidRDefault="00454A2A" w:rsidP="00454A2A">
      <w:pPr>
        <w:rPr>
          <w:sz w:val="24"/>
          <w:szCs w:val="24"/>
        </w:rPr>
      </w:pPr>
      <w:r>
        <w:rPr>
          <w:sz w:val="24"/>
          <w:szCs w:val="24"/>
        </w:rPr>
        <w:t>1 Tasse Grünkern, mittelgrob geschrotet</w:t>
      </w:r>
    </w:p>
    <w:p w14:paraId="4AD37C24" w14:textId="77777777" w:rsidR="00454A2A" w:rsidRDefault="00454A2A" w:rsidP="00454A2A">
      <w:pPr>
        <w:rPr>
          <w:sz w:val="24"/>
          <w:szCs w:val="24"/>
        </w:rPr>
      </w:pPr>
      <w:r>
        <w:rPr>
          <w:sz w:val="24"/>
          <w:szCs w:val="24"/>
        </w:rPr>
        <w:t>1 kleine Zwiebel</w:t>
      </w:r>
    </w:p>
    <w:p w14:paraId="2E4E558F" w14:textId="77777777" w:rsidR="00454A2A" w:rsidRDefault="00454A2A" w:rsidP="00454A2A">
      <w:pPr>
        <w:rPr>
          <w:sz w:val="24"/>
          <w:szCs w:val="24"/>
        </w:rPr>
      </w:pPr>
      <w:r>
        <w:rPr>
          <w:sz w:val="24"/>
          <w:szCs w:val="24"/>
        </w:rPr>
        <w:t>50 g Butter</w:t>
      </w:r>
    </w:p>
    <w:p w14:paraId="0E3518AF" w14:textId="77777777" w:rsidR="00454A2A" w:rsidRDefault="00454A2A" w:rsidP="00454A2A">
      <w:pPr>
        <w:rPr>
          <w:sz w:val="24"/>
          <w:szCs w:val="24"/>
        </w:rPr>
      </w:pPr>
      <w:r>
        <w:rPr>
          <w:sz w:val="24"/>
          <w:szCs w:val="24"/>
        </w:rPr>
        <w:t>1 EL Öl</w:t>
      </w:r>
    </w:p>
    <w:p w14:paraId="26009ADD" w14:textId="77777777" w:rsidR="00454A2A" w:rsidRDefault="00454A2A" w:rsidP="00454A2A">
      <w:pPr>
        <w:rPr>
          <w:sz w:val="24"/>
          <w:szCs w:val="24"/>
        </w:rPr>
      </w:pPr>
      <w:r>
        <w:rPr>
          <w:sz w:val="24"/>
          <w:szCs w:val="24"/>
        </w:rPr>
        <w:t>½ Tasse Haferflocken</w:t>
      </w:r>
    </w:p>
    <w:p w14:paraId="0041C6FD" w14:textId="77777777" w:rsidR="00454A2A" w:rsidRDefault="00454A2A" w:rsidP="00454A2A">
      <w:pPr>
        <w:rPr>
          <w:sz w:val="24"/>
          <w:szCs w:val="24"/>
        </w:rPr>
      </w:pPr>
      <w:r>
        <w:rPr>
          <w:sz w:val="24"/>
          <w:szCs w:val="24"/>
        </w:rPr>
        <w:t>1 EL Zitronensaft</w:t>
      </w:r>
    </w:p>
    <w:p w14:paraId="767B7BF3" w14:textId="77777777" w:rsidR="00454A2A" w:rsidRDefault="00454A2A" w:rsidP="00454A2A">
      <w:pPr>
        <w:rPr>
          <w:sz w:val="24"/>
          <w:szCs w:val="24"/>
        </w:rPr>
      </w:pPr>
      <w:r>
        <w:rPr>
          <w:sz w:val="24"/>
          <w:szCs w:val="24"/>
        </w:rPr>
        <w:t>1 TL Senf</w:t>
      </w:r>
    </w:p>
    <w:p w14:paraId="7A4F0147" w14:textId="77777777" w:rsidR="00454A2A" w:rsidRDefault="00454A2A" w:rsidP="00454A2A">
      <w:pPr>
        <w:rPr>
          <w:sz w:val="24"/>
          <w:szCs w:val="24"/>
        </w:rPr>
      </w:pPr>
      <w:r>
        <w:rPr>
          <w:sz w:val="24"/>
          <w:szCs w:val="24"/>
        </w:rPr>
        <w:t>Majoran</w:t>
      </w:r>
    </w:p>
    <w:p w14:paraId="43F0ED84" w14:textId="77777777" w:rsidR="00454A2A" w:rsidRDefault="00454A2A" w:rsidP="00454A2A">
      <w:pPr>
        <w:rPr>
          <w:sz w:val="24"/>
          <w:szCs w:val="24"/>
        </w:rPr>
      </w:pPr>
      <w:r>
        <w:rPr>
          <w:sz w:val="24"/>
          <w:szCs w:val="24"/>
        </w:rPr>
        <w:t>Geriebene Muskatnuss</w:t>
      </w:r>
    </w:p>
    <w:p w14:paraId="0CD4AA03" w14:textId="77777777" w:rsidR="00454A2A" w:rsidRDefault="00454A2A" w:rsidP="00454A2A">
      <w:pPr>
        <w:rPr>
          <w:sz w:val="24"/>
          <w:szCs w:val="24"/>
        </w:rPr>
      </w:pPr>
      <w:r>
        <w:rPr>
          <w:sz w:val="24"/>
          <w:szCs w:val="24"/>
        </w:rPr>
        <w:t>Pfeffer, Salz, eventuell frische Kräuter</w:t>
      </w:r>
    </w:p>
    <w:p w14:paraId="28A55A55" w14:textId="77777777" w:rsidR="001C1867" w:rsidRDefault="001C1867" w:rsidP="00454A2A">
      <w:pPr>
        <w:rPr>
          <w:sz w:val="24"/>
          <w:szCs w:val="24"/>
        </w:rPr>
      </w:pPr>
    </w:p>
    <w:p w14:paraId="5FE9EFF3" w14:textId="45C9E185" w:rsidR="001C1867" w:rsidRDefault="001C1867" w:rsidP="00454A2A">
      <w:pPr>
        <w:rPr>
          <w:sz w:val="24"/>
          <w:szCs w:val="24"/>
        </w:rPr>
      </w:pPr>
      <w:r>
        <w:rPr>
          <w:sz w:val="24"/>
          <w:szCs w:val="24"/>
        </w:rPr>
        <w:t>Zubereitung:</w:t>
      </w:r>
    </w:p>
    <w:p w14:paraId="4D9B6DC0" w14:textId="6A87342F" w:rsidR="00454A2A" w:rsidRDefault="00454A2A" w:rsidP="001C1867">
      <w:pPr>
        <w:jc w:val="both"/>
        <w:rPr>
          <w:sz w:val="24"/>
          <w:szCs w:val="24"/>
        </w:rPr>
      </w:pPr>
      <w:r>
        <w:rPr>
          <w:sz w:val="24"/>
          <w:szCs w:val="24"/>
        </w:rPr>
        <w:t>Grünkernschrot in ¾ Tasse Wasser mindestens 2 Stunden einweichen. Dann mit dem Pürierstab mit kleingehackter Zwiebel, Butter und Öl zerkleinern und gut vermischen. Zitronensaft und Gewürze dazugeben und nochmal kurz mixen.</w:t>
      </w:r>
    </w:p>
    <w:p w14:paraId="350D6E4A" w14:textId="5F4CE85E" w:rsidR="00BE4987" w:rsidRDefault="00BE4987" w:rsidP="00454A2A">
      <w:pPr>
        <w:rPr>
          <w:sz w:val="24"/>
          <w:szCs w:val="24"/>
        </w:rPr>
      </w:pPr>
    </w:p>
    <w:p w14:paraId="247B5609" w14:textId="6CDD9291" w:rsidR="00BE4987" w:rsidRDefault="00BE4987" w:rsidP="001C1867">
      <w:pPr>
        <w:ind w:left="1416" w:hanging="1416"/>
        <w:jc w:val="both"/>
        <w:rPr>
          <w:sz w:val="24"/>
          <w:szCs w:val="24"/>
        </w:rPr>
      </w:pPr>
      <w:r>
        <w:rPr>
          <w:sz w:val="24"/>
          <w:szCs w:val="24"/>
        </w:rPr>
        <w:t>Kommentar:</w:t>
      </w:r>
      <w:r>
        <w:rPr>
          <w:sz w:val="24"/>
          <w:szCs w:val="24"/>
        </w:rPr>
        <w:tab/>
        <w:t>Irgendwie kann ich mir nicht vorstellen, dass einer von euch jemals diesen Aufstrich macht</w:t>
      </w:r>
      <w:r w:rsidRPr="00BE4987">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3BA16CD9" w14:textId="5ECE4C25" w:rsidR="00D07C2E" w:rsidRDefault="00454A2A" w:rsidP="00454A2A">
      <w:pPr>
        <w:rPr>
          <w:sz w:val="24"/>
          <w:szCs w:val="24"/>
        </w:rPr>
      </w:pPr>
      <w:r>
        <w:rPr>
          <w:sz w:val="24"/>
          <w:szCs w:val="24"/>
        </w:rPr>
        <w:br w:type="page"/>
      </w:r>
    </w:p>
    <w:p w14:paraId="2A472BAA" w14:textId="4A2CD99D" w:rsidR="00693E16" w:rsidRDefault="00693E16" w:rsidP="001C1867">
      <w:pPr>
        <w:pStyle w:val="Heading2"/>
        <w:spacing w:after="240"/>
      </w:pPr>
      <w:r>
        <w:lastRenderedPageBreak/>
        <w:t>Paprika-Rosmarin-Aufstrich</w:t>
      </w:r>
      <w:r w:rsidR="000A7054">
        <w:rPr>
          <w:rStyle w:val="FootnoteReference"/>
        </w:rPr>
        <w:footnoteReference w:id="239"/>
      </w:r>
    </w:p>
    <w:p w14:paraId="29A038FB" w14:textId="0CCCDF00" w:rsidR="00D4452E" w:rsidRDefault="00D4452E">
      <w:pPr>
        <w:rPr>
          <w:sz w:val="24"/>
          <w:szCs w:val="24"/>
        </w:rPr>
      </w:pPr>
      <w:r w:rsidRPr="001C1867">
        <w:rPr>
          <w:sz w:val="24"/>
          <w:szCs w:val="24"/>
          <w:u w:val="single"/>
        </w:rPr>
        <w:t>Zutaten</w:t>
      </w:r>
      <w:r>
        <w:rPr>
          <w:sz w:val="24"/>
          <w:szCs w:val="24"/>
        </w:rPr>
        <w:t xml:space="preserve"> </w:t>
      </w:r>
      <w:r w:rsidR="001C1867">
        <w:rPr>
          <w:sz w:val="24"/>
          <w:szCs w:val="24"/>
        </w:rPr>
        <w:t>(</w:t>
      </w:r>
      <w:r>
        <w:rPr>
          <w:sz w:val="24"/>
          <w:szCs w:val="24"/>
        </w:rPr>
        <w:t>für ca. 250 g</w:t>
      </w:r>
      <w:r w:rsidR="001C1867">
        <w:rPr>
          <w:sz w:val="24"/>
          <w:szCs w:val="24"/>
        </w:rPr>
        <w:t>)</w:t>
      </w:r>
    </w:p>
    <w:p w14:paraId="697D419A" w14:textId="568AE5D6" w:rsidR="00693E16" w:rsidRDefault="00693E16">
      <w:pPr>
        <w:rPr>
          <w:sz w:val="24"/>
          <w:szCs w:val="24"/>
        </w:rPr>
      </w:pPr>
      <w:r>
        <w:rPr>
          <w:sz w:val="24"/>
          <w:szCs w:val="24"/>
        </w:rPr>
        <w:t>große rote Paprikaschoten, halbiert und entkernt</w:t>
      </w:r>
    </w:p>
    <w:p w14:paraId="45F93B6C" w14:textId="77777777" w:rsidR="00D4452E" w:rsidRDefault="00D4452E">
      <w:pPr>
        <w:rPr>
          <w:sz w:val="24"/>
          <w:szCs w:val="24"/>
        </w:rPr>
      </w:pPr>
      <w:r>
        <w:rPr>
          <w:sz w:val="24"/>
          <w:szCs w:val="24"/>
        </w:rPr>
        <w:t>75 g Sonnenblumenkerne</w:t>
      </w:r>
    </w:p>
    <w:p w14:paraId="228B179A" w14:textId="77777777" w:rsidR="00D4452E" w:rsidRDefault="00D4452E">
      <w:pPr>
        <w:rPr>
          <w:sz w:val="24"/>
          <w:szCs w:val="24"/>
        </w:rPr>
      </w:pPr>
      <w:r>
        <w:rPr>
          <w:sz w:val="24"/>
          <w:szCs w:val="24"/>
        </w:rPr>
        <w:t>1 Prise Cayennepfeffer</w:t>
      </w:r>
    </w:p>
    <w:p w14:paraId="738B6FD0" w14:textId="77777777" w:rsidR="00D4452E" w:rsidRDefault="00D4452E">
      <w:pPr>
        <w:rPr>
          <w:sz w:val="24"/>
          <w:szCs w:val="24"/>
        </w:rPr>
      </w:pPr>
      <w:r>
        <w:rPr>
          <w:sz w:val="24"/>
          <w:szCs w:val="24"/>
        </w:rPr>
        <w:t>Meersalz</w:t>
      </w:r>
    </w:p>
    <w:p w14:paraId="47D7B134" w14:textId="77777777" w:rsidR="00D4452E" w:rsidRDefault="00D4452E">
      <w:pPr>
        <w:rPr>
          <w:sz w:val="24"/>
          <w:szCs w:val="24"/>
        </w:rPr>
      </w:pPr>
      <w:r>
        <w:rPr>
          <w:sz w:val="24"/>
          <w:szCs w:val="24"/>
        </w:rPr>
        <w:t>Saft von ½ Zitrone</w:t>
      </w:r>
    </w:p>
    <w:p w14:paraId="19CBA823" w14:textId="7EA7052E" w:rsidR="00D4452E" w:rsidRDefault="00D4452E">
      <w:pPr>
        <w:rPr>
          <w:sz w:val="24"/>
          <w:szCs w:val="24"/>
        </w:rPr>
      </w:pPr>
      <w:r>
        <w:rPr>
          <w:sz w:val="24"/>
          <w:szCs w:val="24"/>
        </w:rPr>
        <w:t xml:space="preserve">2 </w:t>
      </w:r>
      <w:r w:rsidR="001C1867">
        <w:rPr>
          <w:sz w:val="24"/>
          <w:szCs w:val="24"/>
        </w:rPr>
        <w:t>Z</w:t>
      </w:r>
      <w:r>
        <w:rPr>
          <w:sz w:val="24"/>
          <w:szCs w:val="24"/>
        </w:rPr>
        <w:t>weige Rosmarin, Blätter abgezupft</w:t>
      </w:r>
    </w:p>
    <w:p w14:paraId="12D7E8E9" w14:textId="2CF27C6F" w:rsidR="00D4452E" w:rsidRDefault="00D4452E">
      <w:pPr>
        <w:rPr>
          <w:sz w:val="24"/>
          <w:szCs w:val="24"/>
        </w:rPr>
      </w:pPr>
    </w:p>
    <w:p w14:paraId="5FC52760" w14:textId="77777777" w:rsidR="001C1867" w:rsidRDefault="001C1867">
      <w:pPr>
        <w:rPr>
          <w:sz w:val="24"/>
          <w:szCs w:val="24"/>
        </w:rPr>
      </w:pPr>
    </w:p>
    <w:p w14:paraId="58913D62" w14:textId="05F27F02" w:rsidR="001C1867" w:rsidRDefault="001C1867">
      <w:pPr>
        <w:rPr>
          <w:sz w:val="24"/>
          <w:szCs w:val="24"/>
        </w:rPr>
      </w:pPr>
      <w:r>
        <w:rPr>
          <w:sz w:val="24"/>
          <w:szCs w:val="24"/>
        </w:rPr>
        <w:t>Zubereitung:</w:t>
      </w:r>
    </w:p>
    <w:p w14:paraId="6D9C84CA" w14:textId="0E2640AE" w:rsidR="00D4452E" w:rsidRPr="00511BF1" w:rsidRDefault="00D4452E" w:rsidP="00E76E01">
      <w:pPr>
        <w:pStyle w:val="ListParagraph"/>
        <w:numPr>
          <w:ilvl w:val="0"/>
          <w:numId w:val="119"/>
        </w:numPr>
        <w:spacing w:after="120"/>
        <w:ind w:left="714" w:hanging="357"/>
        <w:contextualSpacing w:val="0"/>
        <w:jc w:val="both"/>
        <w:rPr>
          <w:sz w:val="24"/>
          <w:szCs w:val="24"/>
        </w:rPr>
      </w:pPr>
      <w:r w:rsidRPr="00511BF1">
        <w:rPr>
          <w:sz w:val="24"/>
          <w:szCs w:val="24"/>
        </w:rPr>
        <w:t>Den Backofen auf 200°C (Gas Stufe 6) vorheizen.</w:t>
      </w:r>
    </w:p>
    <w:p w14:paraId="6C8C0735" w14:textId="6F68AEDE" w:rsidR="00D4452E" w:rsidRPr="00511BF1" w:rsidRDefault="00D4452E" w:rsidP="00E76E01">
      <w:pPr>
        <w:pStyle w:val="ListParagraph"/>
        <w:numPr>
          <w:ilvl w:val="0"/>
          <w:numId w:val="119"/>
        </w:numPr>
        <w:spacing w:after="120"/>
        <w:ind w:left="714" w:hanging="357"/>
        <w:contextualSpacing w:val="0"/>
        <w:jc w:val="both"/>
        <w:rPr>
          <w:sz w:val="24"/>
          <w:szCs w:val="24"/>
        </w:rPr>
      </w:pPr>
      <w:r w:rsidRPr="00511BF1">
        <w:rPr>
          <w:sz w:val="24"/>
          <w:szCs w:val="24"/>
        </w:rPr>
        <w:t xml:space="preserve">Die Paprikaschoten auf ein Backblech legen und ca. 40 Minuten rösten, bis sich schwarze Bläschen bilden. Aus dem Ofen nehmen </w:t>
      </w:r>
      <w:r w:rsidR="00511BF1" w:rsidRPr="00511BF1">
        <w:rPr>
          <w:sz w:val="24"/>
          <w:szCs w:val="24"/>
        </w:rPr>
        <w:t>und</w:t>
      </w:r>
      <w:r w:rsidRPr="00511BF1">
        <w:rPr>
          <w:sz w:val="24"/>
          <w:szCs w:val="24"/>
        </w:rPr>
        <w:t xml:space="preserve"> leicht abkühlen lassen.</w:t>
      </w:r>
    </w:p>
    <w:p w14:paraId="123611BC" w14:textId="151BF1B6" w:rsidR="00D4452E" w:rsidRDefault="00D4452E" w:rsidP="00E76E01">
      <w:pPr>
        <w:pStyle w:val="ListParagraph"/>
        <w:numPr>
          <w:ilvl w:val="0"/>
          <w:numId w:val="119"/>
        </w:numPr>
        <w:spacing w:after="120"/>
        <w:ind w:left="714" w:hanging="357"/>
        <w:contextualSpacing w:val="0"/>
        <w:jc w:val="both"/>
        <w:rPr>
          <w:sz w:val="24"/>
          <w:szCs w:val="24"/>
        </w:rPr>
      </w:pPr>
      <w:r w:rsidRPr="00511BF1">
        <w:rPr>
          <w:sz w:val="24"/>
          <w:szCs w:val="24"/>
        </w:rPr>
        <w:t xml:space="preserve">Inzwischen die </w:t>
      </w:r>
      <w:r w:rsidR="00511BF1" w:rsidRPr="00511BF1">
        <w:rPr>
          <w:sz w:val="24"/>
          <w:szCs w:val="24"/>
        </w:rPr>
        <w:t>S</w:t>
      </w:r>
      <w:r w:rsidRPr="00511BF1">
        <w:rPr>
          <w:sz w:val="24"/>
          <w:szCs w:val="24"/>
        </w:rPr>
        <w:t>onnenblumenkerne mit Cayennepfeffer und Salz in einer Pfanne kurz rösten. Wenn die Paprikaschoten abgekühlt sind, die Haut abziehen, hacken und in einer Küchenmaschine oder einem Standmixer</w:t>
      </w:r>
      <w:r w:rsidR="00511BF1" w:rsidRPr="00511BF1">
        <w:rPr>
          <w:sz w:val="24"/>
          <w:szCs w:val="24"/>
        </w:rPr>
        <w:t xml:space="preserve"> mit den Sonnenblumenkernen, dem Zitronensaft und dem Rosmarin fein pürieren. Abschmecken und eventuell nachwürzen. In ein luftdicht verschließbares Glas füllen. Der Aufstrich hält sich etwa 2 Wochen im Kühlschrank</w:t>
      </w:r>
    </w:p>
    <w:p w14:paraId="4EED35E0" w14:textId="5AA4FD00" w:rsidR="00BE4987" w:rsidRDefault="00BE4987" w:rsidP="00900823">
      <w:pPr>
        <w:rPr>
          <w:sz w:val="24"/>
          <w:szCs w:val="24"/>
        </w:rPr>
      </w:pPr>
    </w:p>
    <w:p w14:paraId="068AD367" w14:textId="14CF36A2" w:rsidR="00900823" w:rsidRPr="00900823" w:rsidRDefault="00900823" w:rsidP="00900823">
      <w:pPr>
        <w:rPr>
          <w:sz w:val="24"/>
          <w:szCs w:val="24"/>
        </w:rPr>
      </w:pPr>
      <w:r>
        <w:rPr>
          <w:sz w:val="24"/>
          <w:szCs w:val="24"/>
        </w:rPr>
        <w:t>Kommentar:</w:t>
      </w:r>
      <w:r>
        <w:rPr>
          <w:sz w:val="24"/>
          <w:szCs w:val="24"/>
        </w:rPr>
        <w:tab/>
        <w:t xml:space="preserve"> Ist aufwändig, aber sehr lecker </w:t>
      </w:r>
      <w:r w:rsidRPr="00900823">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3AF0AB56" w14:textId="3DE9D7F6" w:rsidR="00546579" w:rsidRDefault="00546579" w:rsidP="00546579">
      <w:pPr>
        <w:pStyle w:val="ListParagraph"/>
        <w:rPr>
          <w:sz w:val="24"/>
          <w:szCs w:val="24"/>
        </w:rPr>
      </w:pPr>
    </w:p>
    <w:p w14:paraId="4F0ECA6A" w14:textId="05781A61" w:rsidR="00546579" w:rsidRDefault="00546579">
      <w:pPr>
        <w:rPr>
          <w:sz w:val="24"/>
          <w:szCs w:val="24"/>
        </w:rPr>
      </w:pPr>
      <w:r>
        <w:rPr>
          <w:sz w:val="24"/>
          <w:szCs w:val="24"/>
        </w:rPr>
        <w:br w:type="page"/>
      </w:r>
    </w:p>
    <w:p w14:paraId="7AC889BA" w14:textId="660F69BA" w:rsidR="00B373DA" w:rsidRPr="00AB4F55" w:rsidRDefault="00B373DA" w:rsidP="00FE3F40">
      <w:pPr>
        <w:pStyle w:val="Heading1"/>
      </w:pPr>
      <w:r w:rsidRPr="00AB4F55">
        <w:lastRenderedPageBreak/>
        <w:t>Brot</w:t>
      </w:r>
      <w:r w:rsidR="00E02F1D">
        <w:t xml:space="preserve">, </w:t>
      </w:r>
      <w:r w:rsidR="004F707E" w:rsidRPr="00AB4F55">
        <w:t>Brötchen</w:t>
      </w:r>
      <w:r w:rsidR="00E02F1D">
        <w:t xml:space="preserve"> und Fladen, auch mit Belag</w:t>
      </w:r>
    </w:p>
    <w:p w14:paraId="0FEE26E3" w14:textId="77777777" w:rsidR="00F2060D" w:rsidRDefault="00FE5F46" w:rsidP="00F2060D">
      <w:pPr>
        <w:pStyle w:val="Heading2"/>
        <w:spacing w:after="240"/>
      </w:pPr>
      <w:r w:rsidRPr="00AB4F55">
        <w:br w:type="page"/>
      </w:r>
      <w:r w:rsidR="00F2060D">
        <w:lastRenderedPageBreak/>
        <w:t>Toskanisches Brot</w:t>
      </w:r>
      <w:r w:rsidR="00F2060D">
        <w:rPr>
          <w:rStyle w:val="FootnoteReference"/>
        </w:rPr>
        <w:footnoteReference w:id="240"/>
      </w:r>
    </w:p>
    <w:p w14:paraId="3E567C5A" w14:textId="77777777" w:rsidR="00F2060D" w:rsidRDefault="00F2060D" w:rsidP="00F2060D">
      <w:pPr>
        <w:jc w:val="both"/>
        <w:rPr>
          <w:sz w:val="24"/>
          <w:szCs w:val="24"/>
        </w:rPr>
      </w:pPr>
      <w:r>
        <w:rPr>
          <w:sz w:val="24"/>
          <w:szCs w:val="24"/>
        </w:rPr>
        <w:t>Zutaten:</w:t>
      </w:r>
    </w:p>
    <w:p w14:paraId="16ED50C7" w14:textId="77777777" w:rsidR="00F2060D" w:rsidRDefault="00F2060D" w:rsidP="00F2060D">
      <w:pPr>
        <w:jc w:val="both"/>
        <w:rPr>
          <w:sz w:val="24"/>
          <w:szCs w:val="24"/>
        </w:rPr>
      </w:pPr>
      <w:r>
        <w:rPr>
          <w:sz w:val="24"/>
          <w:szCs w:val="24"/>
        </w:rPr>
        <w:t>500 g Weizenmehl</w:t>
      </w:r>
    </w:p>
    <w:p w14:paraId="2940B218" w14:textId="77777777" w:rsidR="00F2060D" w:rsidRDefault="00F2060D" w:rsidP="00F2060D">
      <w:pPr>
        <w:jc w:val="both"/>
        <w:rPr>
          <w:sz w:val="24"/>
          <w:szCs w:val="24"/>
        </w:rPr>
      </w:pPr>
      <w:r>
        <w:rPr>
          <w:sz w:val="24"/>
          <w:szCs w:val="24"/>
        </w:rPr>
        <w:t>25 g Bierhefe</w:t>
      </w:r>
    </w:p>
    <w:p w14:paraId="31FD075B" w14:textId="77777777" w:rsidR="00F2060D" w:rsidRDefault="00F2060D" w:rsidP="00F2060D">
      <w:pPr>
        <w:jc w:val="both"/>
        <w:rPr>
          <w:sz w:val="24"/>
          <w:szCs w:val="24"/>
        </w:rPr>
      </w:pPr>
      <w:r>
        <w:rPr>
          <w:sz w:val="24"/>
          <w:szCs w:val="24"/>
        </w:rPr>
        <w:t>300 ml lauwarmes Wasser</w:t>
      </w:r>
    </w:p>
    <w:p w14:paraId="530FF038" w14:textId="77777777" w:rsidR="00F2060D" w:rsidRDefault="00F2060D" w:rsidP="00F2060D">
      <w:pPr>
        <w:jc w:val="both"/>
        <w:rPr>
          <w:sz w:val="24"/>
          <w:szCs w:val="24"/>
        </w:rPr>
      </w:pPr>
    </w:p>
    <w:p w14:paraId="257F7D18" w14:textId="77777777" w:rsidR="00F2060D" w:rsidRDefault="00F2060D" w:rsidP="00F2060D">
      <w:pPr>
        <w:jc w:val="both"/>
        <w:rPr>
          <w:sz w:val="24"/>
          <w:szCs w:val="24"/>
        </w:rPr>
      </w:pPr>
      <w:r>
        <w:rPr>
          <w:sz w:val="24"/>
          <w:szCs w:val="24"/>
        </w:rPr>
        <w:t>Zubereitung:</w:t>
      </w:r>
    </w:p>
    <w:p w14:paraId="26EED903" w14:textId="77777777" w:rsidR="00F2060D" w:rsidRPr="00D13545" w:rsidRDefault="00F2060D" w:rsidP="00B40E8C">
      <w:pPr>
        <w:pStyle w:val="ListParagraph"/>
        <w:numPr>
          <w:ilvl w:val="0"/>
          <w:numId w:val="1764"/>
        </w:numPr>
        <w:spacing w:after="120"/>
        <w:ind w:left="714" w:hanging="357"/>
        <w:contextualSpacing w:val="0"/>
        <w:jc w:val="both"/>
        <w:rPr>
          <w:sz w:val="24"/>
          <w:szCs w:val="24"/>
        </w:rPr>
      </w:pPr>
      <w:r w:rsidRPr="00D13545">
        <w:rPr>
          <w:sz w:val="24"/>
          <w:szCs w:val="24"/>
        </w:rPr>
        <w:t>50 g Mehl und die Hefe mit fingerhutvollem ziemlich warmem Wasser mischen. Teig bedecken und an einem warmen Ort gehen lassen (am besten über Nacht)</w:t>
      </w:r>
    </w:p>
    <w:p w14:paraId="34081305" w14:textId="77777777" w:rsidR="00F2060D" w:rsidRPr="00D13545" w:rsidRDefault="00F2060D" w:rsidP="00B40E8C">
      <w:pPr>
        <w:pStyle w:val="ListParagraph"/>
        <w:numPr>
          <w:ilvl w:val="0"/>
          <w:numId w:val="1764"/>
        </w:numPr>
        <w:spacing w:after="120"/>
        <w:ind w:left="714" w:hanging="357"/>
        <w:contextualSpacing w:val="0"/>
        <w:jc w:val="both"/>
        <w:rPr>
          <w:sz w:val="24"/>
          <w:szCs w:val="24"/>
        </w:rPr>
      </w:pPr>
      <w:r w:rsidRPr="00D13545">
        <w:rPr>
          <w:sz w:val="24"/>
          <w:szCs w:val="24"/>
        </w:rPr>
        <w:t>Restliches Mehl und 300 ml lauwarmes Wasser mit dem Vorteig verkneten und eine Kugel formen. In diese mit einem scharfen Messer ein Kreuz schneiden. An einem warmen Ort 1 Stunde zur doppelten Größe gehen lassen. Sobald der Teig sein Volumen verdoppelt hat, erneut kneten und die gewünschte Form formen.</w:t>
      </w:r>
    </w:p>
    <w:p w14:paraId="34CE72DF" w14:textId="77777777" w:rsidR="00F2060D" w:rsidRPr="00D13545" w:rsidRDefault="00F2060D" w:rsidP="00B40E8C">
      <w:pPr>
        <w:pStyle w:val="ListParagraph"/>
        <w:numPr>
          <w:ilvl w:val="0"/>
          <w:numId w:val="1764"/>
        </w:numPr>
        <w:spacing w:after="120"/>
        <w:ind w:left="714" w:hanging="357"/>
        <w:contextualSpacing w:val="0"/>
        <w:jc w:val="both"/>
        <w:rPr>
          <w:sz w:val="24"/>
          <w:szCs w:val="24"/>
        </w:rPr>
      </w:pPr>
      <w:r w:rsidRPr="00D13545">
        <w:rPr>
          <w:sz w:val="24"/>
          <w:szCs w:val="24"/>
        </w:rPr>
        <w:t>Backofen auf 200 Grad vorheizen. Brot ca. 20 Minuten bei 200 grad backen. Dann die Temperatur herunterschalten und weitere 15-20 Minuten backen.  Das Brot sollte am ende eine schöne goldene Farbe angenommen haben. Auf einem Gitter abkühlen lassen.</w:t>
      </w:r>
    </w:p>
    <w:p w14:paraId="6F19967F" w14:textId="77777777" w:rsidR="00F2060D" w:rsidRDefault="00F2060D" w:rsidP="00F2060D">
      <w:pPr>
        <w:jc w:val="both"/>
        <w:rPr>
          <w:sz w:val="24"/>
          <w:szCs w:val="24"/>
        </w:rPr>
      </w:pPr>
    </w:p>
    <w:p w14:paraId="43AF7CE6" w14:textId="77777777" w:rsidR="00F2060D" w:rsidRDefault="00F2060D" w:rsidP="00F2060D">
      <w:pPr>
        <w:jc w:val="both"/>
        <w:rPr>
          <w:sz w:val="24"/>
          <w:szCs w:val="24"/>
        </w:rPr>
      </w:pPr>
    </w:p>
    <w:p w14:paraId="3E5759A6" w14:textId="77777777" w:rsidR="00F2060D" w:rsidRDefault="00F2060D" w:rsidP="00F2060D">
      <w:pPr>
        <w:jc w:val="both"/>
        <w:rPr>
          <w:sz w:val="24"/>
          <w:szCs w:val="24"/>
        </w:rPr>
      </w:pPr>
      <w:r>
        <w:rPr>
          <w:sz w:val="24"/>
          <w:szCs w:val="24"/>
        </w:rPr>
        <w:t>Info:</w:t>
      </w:r>
      <w:r>
        <w:rPr>
          <w:sz w:val="24"/>
          <w:szCs w:val="24"/>
        </w:rPr>
        <w:tab/>
        <w:t>Das toskanische Brot ist als einziges in Italien ohne Salz gebacken.</w:t>
      </w:r>
    </w:p>
    <w:p w14:paraId="381703D5" w14:textId="77777777" w:rsidR="00F2060D" w:rsidRDefault="00F2060D" w:rsidP="00F2060D">
      <w:pPr>
        <w:jc w:val="both"/>
        <w:rPr>
          <w:sz w:val="24"/>
          <w:szCs w:val="24"/>
        </w:rPr>
      </w:pPr>
    </w:p>
    <w:p w14:paraId="65FAC3A4" w14:textId="77777777" w:rsidR="00F2060D" w:rsidRDefault="00F2060D" w:rsidP="00F2060D">
      <w:pPr>
        <w:jc w:val="both"/>
        <w:rPr>
          <w:sz w:val="24"/>
          <w:szCs w:val="24"/>
        </w:rPr>
      </w:pPr>
    </w:p>
    <w:p w14:paraId="60304C6F" w14:textId="77777777" w:rsidR="00F2060D" w:rsidRDefault="00F2060D" w:rsidP="00F2060D">
      <w:pPr>
        <w:jc w:val="both"/>
        <w:rPr>
          <w:sz w:val="24"/>
          <w:szCs w:val="24"/>
        </w:rPr>
      </w:pPr>
    </w:p>
    <w:p w14:paraId="37F120B5" w14:textId="77777777" w:rsidR="00F2060D" w:rsidRDefault="00F2060D" w:rsidP="00F2060D">
      <w:pPr>
        <w:jc w:val="both"/>
        <w:rPr>
          <w:sz w:val="24"/>
          <w:szCs w:val="24"/>
        </w:rPr>
      </w:pPr>
    </w:p>
    <w:p w14:paraId="4CBD78B7" w14:textId="235D3B8A" w:rsidR="00F2060D" w:rsidRDefault="00F2060D" w:rsidP="00F2060D">
      <w:pPr>
        <w:rPr>
          <w:rFonts w:asciiTheme="majorHAnsi" w:eastAsiaTheme="majorEastAsia" w:hAnsiTheme="majorHAnsi" w:cstheme="majorBidi"/>
          <w:color w:val="2F5496" w:themeColor="accent1" w:themeShade="BF"/>
          <w:sz w:val="26"/>
          <w:szCs w:val="26"/>
        </w:rPr>
      </w:pPr>
      <w:r w:rsidRPr="009202A4">
        <w:rPr>
          <w:sz w:val="24"/>
          <w:szCs w:val="24"/>
        </w:rPr>
        <w:br w:type="page"/>
      </w:r>
    </w:p>
    <w:p w14:paraId="71CC64E9" w14:textId="77777777" w:rsidR="001546EE" w:rsidRPr="00E3332A" w:rsidRDefault="001546EE" w:rsidP="001546EE">
      <w:pPr>
        <w:pStyle w:val="Heading2"/>
        <w:spacing w:after="240"/>
      </w:pPr>
      <w:r w:rsidRPr="00E3332A">
        <w:lastRenderedPageBreak/>
        <w:t>Fladenbrot</w:t>
      </w:r>
      <w:r>
        <w:t xml:space="preserve"> Nr. 1</w:t>
      </w:r>
      <w:r>
        <w:rPr>
          <w:rStyle w:val="FootnoteReference"/>
        </w:rPr>
        <w:footnoteReference w:id="241"/>
      </w:r>
    </w:p>
    <w:p w14:paraId="49482BF7" w14:textId="77777777" w:rsidR="001546EE" w:rsidRDefault="001546EE" w:rsidP="001546EE">
      <w:pPr>
        <w:rPr>
          <w:sz w:val="24"/>
          <w:szCs w:val="24"/>
        </w:rPr>
      </w:pPr>
      <w:r w:rsidRPr="00E3332A">
        <w:rPr>
          <w:sz w:val="24"/>
          <w:szCs w:val="24"/>
          <w:u w:val="single"/>
        </w:rPr>
        <w:t>Zutaten</w:t>
      </w:r>
      <w:r>
        <w:rPr>
          <w:sz w:val="24"/>
          <w:szCs w:val="24"/>
        </w:rPr>
        <w:t xml:space="preserve"> (für 4 Fladenbrote)</w:t>
      </w:r>
    </w:p>
    <w:p w14:paraId="70CB7D2B" w14:textId="77777777" w:rsidR="001546EE" w:rsidRDefault="001546EE" w:rsidP="001546EE">
      <w:pPr>
        <w:rPr>
          <w:sz w:val="24"/>
          <w:szCs w:val="24"/>
        </w:rPr>
      </w:pPr>
      <w:r>
        <w:rPr>
          <w:sz w:val="24"/>
          <w:szCs w:val="24"/>
        </w:rPr>
        <w:t>200 g Weizenmehl</w:t>
      </w:r>
    </w:p>
    <w:p w14:paraId="498DBDAD" w14:textId="77777777" w:rsidR="001546EE" w:rsidRDefault="001546EE" w:rsidP="001546EE">
      <w:pPr>
        <w:rPr>
          <w:sz w:val="24"/>
          <w:szCs w:val="24"/>
        </w:rPr>
      </w:pPr>
      <w:r>
        <w:rPr>
          <w:sz w:val="24"/>
          <w:szCs w:val="24"/>
        </w:rPr>
        <w:t>1 TL Trockenhefe</w:t>
      </w:r>
    </w:p>
    <w:p w14:paraId="5DB274C8" w14:textId="77777777" w:rsidR="001546EE" w:rsidRDefault="001546EE" w:rsidP="001546EE">
      <w:pPr>
        <w:rPr>
          <w:sz w:val="24"/>
          <w:szCs w:val="24"/>
        </w:rPr>
      </w:pPr>
      <w:r>
        <w:rPr>
          <w:sz w:val="24"/>
          <w:szCs w:val="24"/>
        </w:rPr>
        <w:t>1 EL Olivenöl</w:t>
      </w:r>
    </w:p>
    <w:p w14:paraId="2236FBD1" w14:textId="77777777" w:rsidR="001546EE" w:rsidRDefault="001546EE" w:rsidP="001546EE">
      <w:pPr>
        <w:rPr>
          <w:sz w:val="24"/>
          <w:szCs w:val="24"/>
        </w:rPr>
      </w:pPr>
      <w:r>
        <w:rPr>
          <w:sz w:val="24"/>
          <w:szCs w:val="24"/>
        </w:rPr>
        <w:t>120 ml lauwarmes Wasser</w:t>
      </w:r>
    </w:p>
    <w:p w14:paraId="32674EA1" w14:textId="77777777" w:rsidR="001546EE" w:rsidRDefault="001546EE" w:rsidP="001546EE">
      <w:pPr>
        <w:rPr>
          <w:sz w:val="24"/>
          <w:szCs w:val="24"/>
        </w:rPr>
      </w:pPr>
    </w:p>
    <w:p w14:paraId="404037D3" w14:textId="77777777" w:rsidR="001546EE" w:rsidRDefault="001546EE" w:rsidP="001546EE">
      <w:pPr>
        <w:rPr>
          <w:sz w:val="24"/>
          <w:szCs w:val="24"/>
        </w:rPr>
      </w:pPr>
      <w:r>
        <w:rPr>
          <w:sz w:val="24"/>
          <w:szCs w:val="24"/>
        </w:rPr>
        <w:t>Zubereitung:</w:t>
      </w:r>
    </w:p>
    <w:p w14:paraId="7AAA8279" w14:textId="77777777" w:rsidR="001546EE" w:rsidRPr="00C00888" w:rsidRDefault="001546EE" w:rsidP="00B40E8C">
      <w:pPr>
        <w:pStyle w:val="ListParagraph"/>
        <w:numPr>
          <w:ilvl w:val="0"/>
          <w:numId w:val="1530"/>
        </w:numPr>
        <w:ind w:left="714" w:hanging="357"/>
        <w:contextualSpacing w:val="0"/>
        <w:jc w:val="both"/>
        <w:rPr>
          <w:sz w:val="24"/>
          <w:szCs w:val="24"/>
        </w:rPr>
      </w:pPr>
      <w:r w:rsidRPr="00C00888">
        <w:rPr>
          <w:sz w:val="24"/>
          <w:szCs w:val="24"/>
        </w:rPr>
        <w:t>Mehl, Hefe, Öl und ½ TL Salz in eine große Schüssel geben. Das Wasser dazugeben und alles verrühren. Die Mischung auf eine dünn geölte Arbeitsfläche geben. Mit dünn eingeölten Händen den Teig etwa 5 Minuten kneten, bis er weich und elastisch ist. Den Teig zurück in die Schüssel geben, mit einem leicht feuchten Küchentuch bedecken und an einem warmen Ort mindestens eine (besser zwei) Stunden gehen lassen, bis sich das Volumen verdoppelt hat. Den Teig in vier Stücke schneiden, zu Kugeln formen und mit einem Küchentuch abdecken.</w:t>
      </w:r>
    </w:p>
    <w:p w14:paraId="7A5C6094" w14:textId="77777777" w:rsidR="001546EE" w:rsidRPr="00C00888" w:rsidRDefault="001546EE" w:rsidP="00B40E8C">
      <w:pPr>
        <w:pStyle w:val="ListParagraph"/>
        <w:numPr>
          <w:ilvl w:val="0"/>
          <w:numId w:val="1530"/>
        </w:numPr>
        <w:ind w:left="714" w:hanging="357"/>
        <w:contextualSpacing w:val="0"/>
        <w:jc w:val="both"/>
        <w:rPr>
          <w:sz w:val="24"/>
          <w:szCs w:val="24"/>
        </w:rPr>
      </w:pPr>
      <w:r w:rsidRPr="00C00888">
        <w:rPr>
          <w:sz w:val="24"/>
          <w:szCs w:val="24"/>
        </w:rPr>
        <w:t>Den Backofen auf 200 Grad (Umluft) vorheizen. Die Teigkugeln nacheinander von Hand etwa 5 mm dick flach drücken und ausziehen.</w:t>
      </w:r>
    </w:p>
    <w:p w14:paraId="44F1FB16" w14:textId="77777777" w:rsidR="001546EE" w:rsidRPr="00C00888" w:rsidRDefault="001546EE" w:rsidP="00B40E8C">
      <w:pPr>
        <w:pStyle w:val="ListParagraph"/>
        <w:numPr>
          <w:ilvl w:val="0"/>
          <w:numId w:val="1530"/>
        </w:numPr>
        <w:ind w:left="714" w:hanging="357"/>
        <w:contextualSpacing w:val="0"/>
        <w:jc w:val="both"/>
        <w:rPr>
          <w:sz w:val="24"/>
          <w:szCs w:val="24"/>
        </w:rPr>
      </w:pPr>
      <w:r w:rsidRPr="00C00888">
        <w:rPr>
          <w:sz w:val="24"/>
          <w:szCs w:val="24"/>
        </w:rPr>
        <w:t xml:space="preserve">Immer zwei Fladenbrote auf einmal backen. Der Teig ist sehr dünn, solle aber so elastisch sein, dass er nicht reißt. </w:t>
      </w:r>
    </w:p>
    <w:p w14:paraId="123A556F" w14:textId="77777777" w:rsidR="001546EE" w:rsidRPr="00C00888" w:rsidRDefault="001546EE" w:rsidP="00B40E8C">
      <w:pPr>
        <w:pStyle w:val="ListParagraph"/>
        <w:numPr>
          <w:ilvl w:val="0"/>
          <w:numId w:val="1530"/>
        </w:numPr>
        <w:ind w:left="714" w:hanging="357"/>
        <w:contextualSpacing w:val="0"/>
        <w:jc w:val="both"/>
        <w:rPr>
          <w:sz w:val="24"/>
          <w:szCs w:val="24"/>
        </w:rPr>
      </w:pPr>
      <w:r w:rsidRPr="00C00888">
        <w:rPr>
          <w:sz w:val="24"/>
          <w:szCs w:val="24"/>
        </w:rPr>
        <w:t xml:space="preserve">Die Brote 7-8 Minuten backen, bis sie goldbraun und knusprig sind. </w:t>
      </w:r>
    </w:p>
    <w:p w14:paraId="62EC4004" w14:textId="77777777" w:rsidR="001546EE" w:rsidRDefault="001546EE" w:rsidP="001546EE">
      <w:pPr>
        <w:jc w:val="both"/>
        <w:rPr>
          <w:sz w:val="24"/>
          <w:szCs w:val="24"/>
        </w:rPr>
      </w:pPr>
    </w:p>
    <w:p w14:paraId="1C60B83D" w14:textId="77777777" w:rsidR="001546EE" w:rsidRPr="00EC024B" w:rsidRDefault="001546EE" w:rsidP="001546EE">
      <w:pPr>
        <w:jc w:val="both"/>
        <w:rPr>
          <w:sz w:val="24"/>
          <w:szCs w:val="24"/>
        </w:rPr>
      </w:pPr>
      <w:r>
        <w:rPr>
          <w:sz w:val="24"/>
          <w:szCs w:val="24"/>
        </w:rPr>
        <w:t>Info:</w:t>
      </w:r>
      <w:r>
        <w:rPr>
          <w:sz w:val="24"/>
          <w:szCs w:val="24"/>
        </w:rPr>
        <w:tab/>
      </w:r>
      <w:r w:rsidRPr="00EC024B">
        <w:rPr>
          <w:sz w:val="24"/>
          <w:szCs w:val="24"/>
        </w:rPr>
        <w:t>Dazu passt gut Knoblauchbutter und Tomatengeraspel (wie bei Bruschetta)</w:t>
      </w:r>
    </w:p>
    <w:p w14:paraId="4588CD62" w14:textId="77777777" w:rsidR="001546EE" w:rsidRDefault="001546EE" w:rsidP="001546EE">
      <w:pPr>
        <w:rPr>
          <w:sz w:val="24"/>
          <w:szCs w:val="24"/>
        </w:rPr>
      </w:pPr>
    </w:p>
    <w:p w14:paraId="2C3BFE8C" w14:textId="77777777" w:rsidR="001546EE" w:rsidRDefault="001546EE" w:rsidP="001546EE">
      <w:pPr>
        <w:rPr>
          <w:sz w:val="24"/>
          <w:szCs w:val="24"/>
        </w:rPr>
      </w:pPr>
      <w:r>
        <w:rPr>
          <w:sz w:val="24"/>
          <w:szCs w:val="24"/>
        </w:rPr>
        <w:br w:type="page"/>
      </w:r>
    </w:p>
    <w:p w14:paraId="14A10173" w14:textId="77777777" w:rsidR="001546EE" w:rsidRDefault="001546EE" w:rsidP="001546EE">
      <w:pPr>
        <w:pStyle w:val="Heading2"/>
        <w:spacing w:after="240"/>
      </w:pPr>
      <w:r>
        <w:lastRenderedPageBreak/>
        <w:t>Fladenbrot Nr.2</w:t>
      </w:r>
      <w:r>
        <w:rPr>
          <w:rStyle w:val="FootnoteReference"/>
        </w:rPr>
        <w:footnoteReference w:id="242"/>
      </w:r>
    </w:p>
    <w:p w14:paraId="7FC16247" w14:textId="77777777" w:rsidR="001546EE" w:rsidRPr="000E7A7A" w:rsidRDefault="001546EE" w:rsidP="001546EE">
      <w:pPr>
        <w:rPr>
          <w:sz w:val="24"/>
          <w:szCs w:val="24"/>
        </w:rPr>
      </w:pPr>
      <w:r w:rsidRPr="000E7A7A">
        <w:rPr>
          <w:sz w:val="24"/>
          <w:szCs w:val="24"/>
          <w:u w:val="single"/>
        </w:rPr>
        <w:t>Zutaten</w:t>
      </w:r>
      <w:r w:rsidRPr="000E7A7A">
        <w:rPr>
          <w:sz w:val="24"/>
          <w:szCs w:val="24"/>
        </w:rPr>
        <w:t xml:space="preserve"> (für 4 Fladenbrote):</w:t>
      </w:r>
    </w:p>
    <w:p w14:paraId="38E44544" w14:textId="77777777" w:rsidR="001546EE" w:rsidRPr="000E7A7A" w:rsidRDefault="001546EE" w:rsidP="001546EE">
      <w:pPr>
        <w:rPr>
          <w:sz w:val="24"/>
          <w:szCs w:val="24"/>
        </w:rPr>
      </w:pPr>
      <w:r w:rsidRPr="000E7A7A">
        <w:rPr>
          <w:sz w:val="24"/>
          <w:szCs w:val="24"/>
        </w:rPr>
        <w:t>250 g Mehl</w:t>
      </w:r>
    </w:p>
    <w:p w14:paraId="284204C4" w14:textId="77777777" w:rsidR="001546EE" w:rsidRPr="000E7A7A" w:rsidRDefault="001546EE" w:rsidP="001546EE">
      <w:pPr>
        <w:rPr>
          <w:sz w:val="24"/>
          <w:szCs w:val="24"/>
        </w:rPr>
      </w:pPr>
      <w:r w:rsidRPr="000E7A7A">
        <w:rPr>
          <w:sz w:val="24"/>
          <w:szCs w:val="24"/>
        </w:rPr>
        <w:t>150 g griechischer Joghurt</w:t>
      </w:r>
    </w:p>
    <w:p w14:paraId="07BD9C7D" w14:textId="77777777" w:rsidR="001546EE" w:rsidRPr="000E7A7A" w:rsidRDefault="001546EE" w:rsidP="001546EE">
      <w:pPr>
        <w:rPr>
          <w:sz w:val="24"/>
          <w:szCs w:val="24"/>
        </w:rPr>
      </w:pPr>
      <w:r w:rsidRPr="000E7A7A">
        <w:rPr>
          <w:sz w:val="24"/>
          <w:szCs w:val="24"/>
        </w:rPr>
        <w:t>1 TL Backpulver</w:t>
      </w:r>
    </w:p>
    <w:p w14:paraId="10290D41" w14:textId="77777777" w:rsidR="001546EE" w:rsidRPr="000E7A7A" w:rsidRDefault="001546EE" w:rsidP="001546EE">
      <w:pPr>
        <w:rPr>
          <w:sz w:val="24"/>
          <w:szCs w:val="24"/>
        </w:rPr>
      </w:pPr>
      <w:r w:rsidRPr="000E7A7A">
        <w:rPr>
          <w:sz w:val="24"/>
          <w:szCs w:val="24"/>
        </w:rPr>
        <w:t>2 EL Olivenöl</w:t>
      </w:r>
    </w:p>
    <w:p w14:paraId="11EE1FAD" w14:textId="77777777" w:rsidR="001546EE" w:rsidRPr="000E7A7A" w:rsidRDefault="001546EE" w:rsidP="001546EE">
      <w:pPr>
        <w:rPr>
          <w:sz w:val="24"/>
          <w:szCs w:val="24"/>
        </w:rPr>
      </w:pPr>
      <w:r w:rsidRPr="000E7A7A">
        <w:rPr>
          <w:sz w:val="24"/>
          <w:szCs w:val="24"/>
        </w:rPr>
        <w:t>Etwas Öl für die Pfanne</w:t>
      </w:r>
    </w:p>
    <w:p w14:paraId="7741F800" w14:textId="77777777" w:rsidR="001546EE" w:rsidRPr="000E7A7A" w:rsidRDefault="001546EE" w:rsidP="001546EE">
      <w:pPr>
        <w:rPr>
          <w:sz w:val="24"/>
          <w:szCs w:val="24"/>
        </w:rPr>
      </w:pPr>
    </w:p>
    <w:p w14:paraId="38D41522" w14:textId="77777777" w:rsidR="001546EE" w:rsidRPr="000E7A7A" w:rsidRDefault="001546EE" w:rsidP="001546EE">
      <w:pPr>
        <w:rPr>
          <w:sz w:val="24"/>
          <w:szCs w:val="24"/>
        </w:rPr>
      </w:pPr>
      <w:r w:rsidRPr="000E7A7A">
        <w:rPr>
          <w:sz w:val="24"/>
          <w:szCs w:val="24"/>
        </w:rPr>
        <w:t>Zubereitung:</w:t>
      </w:r>
    </w:p>
    <w:p w14:paraId="3B3B7A04" w14:textId="77777777" w:rsidR="001546EE" w:rsidRPr="000E7A7A" w:rsidRDefault="001546EE" w:rsidP="00B40E8C">
      <w:pPr>
        <w:pStyle w:val="ListParagraph"/>
        <w:numPr>
          <w:ilvl w:val="0"/>
          <w:numId w:val="1712"/>
        </w:numPr>
        <w:spacing w:after="120"/>
        <w:ind w:left="714" w:hanging="357"/>
        <w:contextualSpacing w:val="0"/>
        <w:jc w:val="both"/>
        <w:rPr>
          <w:sz w:val="24"/>
          <w:szCs w:val="24"/>
        </w:rPr>
      </w:pPr>
      <w:r w:rsidRPr="000E7A7A">
        <w:rPr>
          <w:sz w:val="24"/>
          <w:szCs w:val="24"/>
        </w:rPr>
        <w:t xml:space="preserve">Mehl, Joghurt, Backpulver und Olivenöl in einer Schüssel vermengen. Anschließend alles mit den Händen kneten und nach und nach einen Esslöffel Wasser dazugeben, bis die Masse eine teigige Konsistenz hat. </w:t>
      </w:r>
    </w:p>
    <w:p w14:paraId="73C4BBEC" w14:textId="77777777" w:rsidR="001546EE" w:rsidRPr="000E7A7A" w:rsidRDefault="001546EE" w:rsidP="00B40E8C">
      <w:pPr>
        <w:pStyle w:val="ListParagraph"/>
        <w:numPr>
          <w:ilvl w:val="0"/>
          <w:numId w:val="1712"/>
        </w:numPr>
        <w:spacing w:after="120"/>
        <w:ind w:left="714" w:hanging="357"/>
        <w:contextualSpacing w:val="0"/>
        <w:jc w:val="both"/>
        <w:rPr>
          <w:sz w:val="24"/>
          <w:szCs w:val="24"/>
        </w:rPr>
      </w:pPr>
      <w:r w:rsidRPr="000E7A7A">
        <w:rPr>
          <w:sz w:val="24"/>
          <w:szCs w:val="24"/>
        </w:rPr>
        <w:t>Den Teig weitere zwei Minuten kneten, danach mit einem Handtuch bedecken und 30 Minuten ruhen lassen.</w:t>
      </w:r>
    </w:p>
    <w:p w14:paraId="5D6A5015" w14:textId="77777777" w:rsidR="001546EE" w:rsidRPr="000E7A7A" w:rsidRDefault="001546EE" w:rsidP="00B40E8C">
      <w:pPr>
        <w:pStyle w:val="ListParagraph"/>
        <w:numPr>
          <w:ilvl w:val="0"/>
          <w:numId w:val="1712"/>
        </w:numPr>
        <w:spacing w:after="120"/>
        <w:ind w:left="714" w:hanging="357"/>
        <w:contextualSpacing w:val="0"/>
        <w:jc w:val="both"/>
        <w:rPr>
          <w:sz w:val="24"/>
          <w:szCs w:val="24"/>
        </w:rPr>
      </w:pPr>
      <w:r w:rsidRPr="000E7A7A">
        <w:rPr>
          <w:sz w:val="24"/>
          <w:szCs w:val="24"/>
        </w:rPr>
        <w:t>Der Teig sollte jetzt elastisch und weich sein. Falls er zu klebrig ist, etwas mehr Mehl hinzufügen. Den Teig vierteln. Jedes Stück auf der Arbeitsfläche mit den Händen ausbreiten, dann mit einem Nudelholz so dünn wie möglich ausrollen. Die Fladen sollten einzeln in die Pfanne passen. Etwas Öl in der Pfanne erhitzen und die Fladen auf jeder Seite bei mittlerer Temperatur ca. zwei Minuten braten.</w:t>
      </w:r>
    </w:p>
    <w:p w14:paraId="284BF606" w14:textId="77777777" w:rsidR="00005208" w:rsidRDefault="00005208">
      <w:pPr>
        <w:rPr>
          <w:rFonts w:asciiTheme="majorHAnsi" w:eastAsiaTheme="majorEastAsia" w:hAnsiTheme="majorHAnsi" w:cstheme="majorBidi"/>
          <w:color w:val="2F5496" w:themeColor="accent1" w:themeShade="BF"/>
          <w:sz w:val="24"/>
          <w:szCs w:val="24"/>
        </w:rPr>
      </w:pPr>
      <w:r>
        <w:rPr>
          <w:sz w:val="24"/>
          <w:szCs w:val="24"/>
        </w:rPr>
        <w:br w:type="page"/>
      </w:r>
    </w:p>
    <w:p w14:paraId="7829981D" w14:textId="77777777" w:rsidR="00520C0C" w:rsidRDefault="00520C0C" w:rsidP="00520C0C">
      <w:pPr>
        <w:pStyle w:val="Heading2"/>
        <w:spacing w:after="240"/>
      </w:pPr>
      <w:r>
        <w:lastRenderedPageBreak/>
        <w:t>Fladenbrote aus der Pfanne</w:t>
      </w:r>
      <w:r>
        <w:rPr>
          <w:rStyle w:val="FootnoteReference"/>
        </w:rPr>
        <w:footnoteReference w:id="243"/>
      </w:r>
      <w:r>
        <w:t xml:space="preserve"> </w:t>
      </w:r>
    </w:p>
    <w:p w14:paraId="6EBD7DB4" w14:textId="77777777" w:rsidR="00520C0C" w:rsidRDefault="00520C0C" w:rsidP="00520C0C">
      <w:pPr>
        <w:rPr>
          <w:sz w:val="24"/>
          <w:szCs w:val="24"/>
        </w:rPr>
      </w:pPr>
      <w:r w:rsidRPr="00F856F5">
        <w:rPr>
          <w:sz w:val="24"/>
          <w:szCs w:val="24"/>
          <w:u w:val="single"/>
        </w:rPr>
        <w:t>Zutaten</w:t>
      </w:r>
      <w:r>
        <w:rPr>
          <w:sz w:val="24"/>
          <w:szCs w:val="24"/>
        </w:rPr>
        <w:t xml:space="preserve"> (für 8 bis 10 Stück)</w:t>
      </w:r>
    </w:p>
    <w:p w14:paraId="768C5541" w14:textId="77777777" w:rsidR="00520C0C" w:rsidRDefault="00520C0C" w:rsidP="00520C0C">
      <w:pPr>
        <w:rPr>
          <w:sz w:val="24"/>
          <w:szCs w:val="24"/>
        </w:rPr>
      </w:pPr>
      <w:r>
        <w:rPr>
          <w:sz w:val="24"/>
          <w:szCs w:val="24"/>
        </w:rPr>
        <w:t>20 g frische Hefe</w:t>
      </w:r>
    </w:p>
    <w:p w14:paraId="00AF89FD" w14:textId="77777777" w:rsidR="00520C0C" w:rsidRDefault="00520C0C" w:rsidP="00520C0C">
      <w:pPr>
        <w:rPr>
          <w:sz w:val="24"/>
          <w:szCs w:val="24"/>
        </w:rPr>
      </w:pPr>
      <w:r>
        <w:rPr>
          <w:sz w:val="24"/>
          <w:szCs w:val="24"/>
        </w:rPr>
        <w:t xml:space="preserve">300 g Mehl </w:t>
      </w:r>
    </w:p>
    <w:p w14:paraId="694D6D9F" w14:textId="77777777" w:rsidR="00520C0C" w:rsidRDefault="00520C0C" w:rsidP="00520C0C">
      <w:pPr>
        <w:rPr>
          <w:sz w:val="24"/>
          <w:szCs w:val="24"/>
        </w:rPr>
      </w:pPr>
      <w:r>
        <w:rPr>
          <w:sz w:val="24"/>
          <w:szCs w:val="24"/>
        </w:rPr>
        <w:t>½ TL Salz</w:t>
      </w:r>
    </w:p>
    <w:p w14:paraId="5A736E3D" w14:textId="77777777" w:rsidR="00520C0C" w:rsidRDefault="00520C0C" w:rsidP="00520C0C">
      <w:pPr>
        <w:rPr>
          <w:sz w:val="24"/>
          <w:szCs w:val="24"/>
        </w:rPr>
      </w:pPr>
      <w:r>
        <w:rPr>
          <w:sz w:val="24"/>
          <w:szCs w:val="24"/>
        </w:rPr>
        <w:t>1 EL Olivenöl plus etwas mehr zum Anbraten</w:t>
      </w:r>
    </w:p>
    <w:p w14:paraId="1958FAAC" w14:textId="77777777" w:rsidR="00520C0C" w:rsidRDefault="00520C0C" w:rsidP="00520C0C">
      <w:pPr>
        <w:rPr>
          <w:sz w:val="24"/>
          <w:szCs w:val="24"/>
        </w:rPr>
      </w:pPr>
    </w:p>
    <w:p w14:paraId="05954A2A" w14:textId="77777777" w:rsidR="00520C0C" w:rsidRDefault="00520C0C" w:rsidP="00520C0C">
      <w:pPr>
        <w:jc w:val="both"/>
        <w:rPr>
          <w:sz w:val="24"/>
          <w:szCs w:val="24"/>
        </w:rPr>
      </w:pPr>
      <w:r>
        <w:rPr>
          <w:sz w:val="24"/>
          <w:szCs w:val="24"/>
        </w:rPr>
        <w:t>Zubereitung:</w:t>
      </w:r>
    </w:p>
    <w:p w14:paraId="4B4AF124" w14:textId="77777777" w:rsidR="00520C0C" w:rsidRPr="00F856F5" w:rsidRDefault="00520C0C" w:rsidP="00B40E8C">
      <w:pPr>
        <w:pStyle w:val="ListParagraph"/>
        <w:numPr>
          <w:ilvl w:val="0"/>
          <w:numId w:val="1566"/>
        </w:numPr>
        <w:spacing w:after="120"/>
        <w:ind w:left="714" w:hanging="357"/>
        <w:contextualSpacing w:val="0"/>
        <w:jc w:val="both"/>
        <w:rPr>
          <w:sz w:val="24"/>
          <w:szCs w:val="24"/>
        </w:rPr>
      </w:pPr>
      <w:r w:rsidRPr="00F856F5">
        <w:rPr>
          <w:sz w:val="24"/>
          <w:szCs w:val="24"/>
        </w:rPr>
        <w:t>Für den Teig Hefe und 200 ml lauwarmes Wasser verrühren. Mehl und Salz in einer Schüssel mischen. Aufgelöste Hefe und das Öl dazugießen und alles mit den Knethaken des Mixers zu einem Teig verkneten. Mit Mehl bestäuben, abgedeckt 15 bis 30 Minuten gehen lassen.</w:t>
      </w:r>
    </w:p>
    <w:p w14:paraId="1511E1A6" w14:textId="77777777" w:rsidR="00520C0C" w:rsidRPr="00F856F5" w:rsidRDefault="00520C0C" w:rsidP="00B40E8C">
      <w:pPr>
        <w:pStyle w:val="ListParagraph"/>
        <w:numPr>
          <w:ilvl w:val="0"/>
          <w:numId w:val="1566"/>
        </w:numPr>
        <w:spacing w:after="120"/>
        <w:ind w:left="714" w:hanging="357"/>
        <w:contextualSpacing w:val="0"/>
        <w:jc w:val="both"/>
        <w:rPr>
          <w:sz w:val="24"/>
          <w:szCs w:val="24"/>
        </w:rPr>
      </w:pPr>
      <w:r w:rsidRPr="00F856F5">
        <w:rPr>
          <w:sz w:val="24"/>
          <w:szCs w:val="24"/>
        </w:rPr>
        <w:t>Den Teig kurz durchkneten, dann in acht bis zehn gleich große Stücke teilen. Ein Teigstück auf der bemehlten Arbeitsfläche mit einem Nudelholz zu einem dünnen runden Fladen ausrollen.</w:t>
      </w:r>
    </w:p>
    <w:p w14:paraId="6A0A6289" w14:textId="77777777" w:rsidR="00520C0C" w:rsidRPr="00F856F5" w:rsidRDefault="00520C0C" w:rsidP="00B40E8C">
      <w:pPr>
        <w:pStyle w:val="ListParagraph"/>
        <w:numPr>
          <w:ilvl w:val="0"/>
          <w:numId w:val="1566"/>
        </w:numPr>
        <w:spacing w:after="120"/>
        <w:ind w:left="714" w:hanging="357"/>
        <w:contextualSpacing w:val="0"/>
        <w:jc w:val="both"/>
        <w:rPr>
          <w:sz w:val="24"/>
          <w:szCs w:val="24"/>
        </w:rPr>
      </w:pPr>
      <w:r w:rsidRPr="00F856F5">
        <w:rPr>
          <w:sz w:val="24"/>
          <w:szCs w:val="24"/>
        </w:rPr>
        <w:t>Eine große Pfanne erhitzen, Olivenöl hineingeben, den Fladen hineinlegen, etwas Öl darauf geben. Den Fladen wenden, wenn sich die untere Seite leicht braun gefärbt hat. Deckel auf die Pfanne legen, den Fladen noch ein paar Minuten durchziehen lassen.</w:t>
      </w:r>
    </w:p>
    <w:p w14:paraId="2B731BAE" w14:textId="77777777" w:rsidR="00520C0C" w:rsidRDefault="00520C0C" w:rsidP="00520C0C">
      <w:pPr>
        <w:jc w:val="both"/>
        <w:rPr>
          <w:sz w:val="24"/>
          <w:szCs w:val="24"/>
        </w:rPr>
      </w:pPr>
    </w:p>
    <w:p w14:paraId="79F9A9FD" w14:textId="77777777" w:rsidR="00520C0C" w:rsidRDefault="00520C0C" w:rsidP="00520C0C">
      <w:pPr>
        <w:ind w:left="1416" w:hanging="1416"/>
        <w:jc w:val="both"/>
        <w:rPr>
          <w:sz w:val="24"/>
          <w:szCs w:val="24"/>
        </w:rPr>
      </w:pPr>
      <w:r>
        <w:rPr>
          <w:sz w:val="24"/>
          <w:szCs w:val="24"/>
        </w:rPr>
        <w:t>Info:</w:t>
      </w:r>
      <w:r>
        <w:rPr>
          <w:sz w:val="24"/>
          <w:szCs w:val="24"/>
        </w:rPr>
        <w:tab/>
        <w:t xml:space="preserve">Man kann statt Fladen auch eher bulettenförmige Brötchen daraus backen, sodass man mehr Innen und weniger Kruste hat, was sicher total unprofessionell ist, aber köstlich schmeckt </w:t>
      </w:r>
      <w:r w:rsidRPr="008C5A85">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79FB4F8F" w14:textId="77777777" w:rsidR="00520C0C" w:rsidRDefault="00520C0C" w:rsidP="00520C0C">
      <w:pPr>
        <w:rPr>
          <w:sz w:val="24"/>
          <w:szCs w:val="24"/>
        </w:rPr>
      </w:pPr>
    </w:p>
    <w:p w14:paraId="436AED97" w14:textId="77777777" w:rsidR="00520C0C" w:rsidRDefault="00520C0C">
      <w:pPr>
        <w:rPr>
          <w:rFonts w:asciiTheme="majorHAnsi" w:eastAsiaTheme="majorEastAsia" w:hAnsiTheme="majorHAnsi" w:cstheme="majorBidi"/>
          <w:color w:val="2F5496" w:themeColor="accent1" w:themeShade="BF"/>
          <w:sz w:val="26"/>
          <w:szCs w:val="26"/>
        </w:rPr>
      </w:pPr>
      <w:r>
        <w:br w:type="page"/>
      </w:r>
    </w:p>
    <w:p w14:paraId="052A0C0A" w14:textId="085BC395" w:rsidR="00005208" w:rsidRDefault="00005208" w:rsidP="00005208">
      <w:pPr>
        <w:pStyle w:val="Heading2"/>
        <w:spacing w:after="240"/>
      </w:pPr>
      <w:r>
        <w:lastRenderedPageBreak/>
        <w:t>Ladiner Fladenbrot</w:t>
      </w:r>
      <w:r>
        <w:rPr>
          <w:rStyle w:val="FootnoteReference"/>
        </w:rPr>
        <w:footnoteReference w:id="244"/>
      </w:r>
      <w:r>
        <w:t xml:space="preserve"> </w:t>
      </w:r>
    </w:p>
    <w:p w14:paraId="391C9687" w14:textId="77777777" w:rsidR="00005208" w:rsidRDefault="00005208" w:rsidP="00005208">
      <w:pPr>
        <w:rPr>
          <w:sz w:val="24"/>
          <w:szCs w:val="24"/>
        </w:rPr>
      </w:pPr>
      <w:r w:rsidRPr="009D79FD">
        <w:rPr>
          <w:sz w:val="24"/>
          <w:szCs w:val="24"/>
          <w:u w:val="single"/>
        </w:rPr>
        <w:t>Zutaten</w:t>
      </w:r>
      <w:r>
        <w:rPr>
          <w:sz w:val="24"/>
          <w:szCs w:val="24"/>
        </w:rPr>
        <w:t xml:space="preserve"> (für 4 Fladen)</w:t>
      </w:r>
    </w:p>
    <w:p w14:paraId="18C78A0B" w14:textId="77777777" w:rsidR="00005208" w:rsidRDefault="00005208" w:rsidP="00005208">
      <w:pPr>
        <w:rPr>
          <w:sz w:val="24"/>
          <w:szCs w:val="24"/>
        </w:rPr>
      </w:pPr>
      <w:r>
        <w:rPr>
          <w:sz w:val="24"/>
          <w:szCs w:val="24"/>
        </w:rPr>
        <w:t>Je 375 g Roggen- und Weizenmehl</w:t>
      </w:r>
    </w:p>
    <w:p w14:paraId="3A078909" w14:textId="77777777" w:rsidR="00005208" w:rsidRDefault="00005208" w:rsidP="00005208">
      <w:pPr>
        <w:rPr>
          <w:sz w:val="24"/>
          <w:szCs w:val="24"/>
        </w:rPr>
      </w:pPr>
      <w:r>
        <w:rPr>
          <w:sz w:val="24"/>
          <w:szCs w:val="24"/>
        </w:rPr>
        <w:t>40 g Hefe</w:t>
      </w:r>
    </w:p>
    <w:p w14:paraId="4E20EB38" w14:textId="77777777" w:rsidR="00005208" w:rsidRDefault="00005208" w:rsidP="00005208">
      <w:pPr>
        <w:rPr>
          <w:sz w:val="24"/>
          <w:szCs w:val="24"/>
        </w:rPr>
      </w:pPr>
      <w:r>
        <w:rPr>
          <w:sz w:val="24"/>
          <w:szCs w:val="24"/>
        </w:rPr>
        <w:t>¼ lauwarmes Wasser</w:t>
      </w:r>
    </w:p>
    <w:p w14:paraId="5FECB216" w14:textId="77777777" w:rsidR="00005208" w:rsidRDefault="00005208" w:rsidP="00005208">
      <w:pPr>
        <w:rPr>
          <w:sz w:val="24"/>
          <w:szCs w:val="24"/>
        </w:rPr>
      </w:pPr>
      <w:r>
        <w:rPr>
          <w:sz w:val="24"/>
          <w:szCs w:val="24"/>
        </w:rPr>
        <w:t>1/8 l lauwarme Milch</w:t>
      </w:r>
    </w:p>
    <w:p w14:paraId="1678E1AB" w14:textId="77777777" w:rsidR="00005208" w:rsidRDefault="00005208" w:rsidP="00005208">
      <w:pPr>
        <w:rPr>
          <w:sz w:val="24"/>
          <w:szCs w:val="24"/>
        </w:rPr>
      </w:pPr>
      <w:r>
        <w:rPr>
          <w:sz w:val="24"/>
          <w:szCs w:val="24"/>
        </w:rPr>
        <w:t>1 TL Salz</w:t>
      </w:r>
    </w:p>
    <w:p w14:paraId="36761146" w14:textId="77777777" w:rsidR="00005208" w:rsidRDefault="00005208" w:rsidP="00005208">
      <w:pPr>
        <w:rPr>
          <w:sz w:val="24"/>
          <w:szCs w:val="24"/>
        </w:rPr>
      </w:pPr>
      <w:r>
        <w:rPr>
          <w:sz w:val="24"/>
          <w:szCs w:val="24"/>
        </w:rPr>
        <w:t>1 EL Kümmel</w:t>
      </w:r>
    </w:p>
    <w:p w14:paraId="6A816E16" w14:textId="77777777" w:rsidR="00005208" w:rsidRDefault="00005208" w:rsidP="00005208">
      <w:pPr>
        <w:rPr>
          <w:sz w:val="24"/>
          <w:szCs w:val="24"/>
        </w:rPr>
      </w:pPr>
      <w:r>
        <w:rPr>
          <w:sz w:val="24"/>
          <w:szCs w:val="24"/>
        </w:rPr>
        <w:t>1 EL zerstoßene Korianderkörner</w:t>
      </w:r>
    </w:p>
    <w:p w14:paraId="02694306" w14:textId="77777777" w:rsidR="00005208" w:rsidRDefault="00005208" w:rsidP="00005208">
      <w:pPr>
        <w:rPr>
          <w:sz w:val="24"/>
          <w:szCs w:val="24"/>
        </w:rPr>
      </w:pPr>
    </w:p>
    <w:p w14:paraId="1B3CE86A" w14:textId="77777777" w:rsidR="00005208" w:rsidRDefault="00005208" w:rsidP="00005208">
      <w:pPr>
        <w:rPr>
          <w:sz w:val="24"/>
          <w:szCs w:val="24"/>
        </w:rPr>
      </w:pPr>
      <w:r>
        <w:rPr>
          <w:sz w:val="24"/>
          <w:szCs w:val="24"/>
        </w:rPr>
        <w:t>Zubereitung:</w:t>
      </w:r>
    </w:p>
    <w:p w14:paraId="0AACFCEF" w14:textId="77777777" w:rsidR="00005208" w:rsidRPr="00B9466B" w:rsidRDefault="00005208" w:rsidP="00B40E8C">
      <w:pPr>
        <w:pStyle w:val="ListParagraph"/>
        <w:numPr>
          <w:ilvl w:val="0"/>
          <w:numId w:val="992"/>
        </w:numPr>
        <w:spacing w:after="120"/>
        <w:ind w:left="714" w:hanging="357"/>
        <w:contextualSpacing w:val="0"/>
        <w:jc w:val="both"/>
        <w:rPr>
          <w:sz w:val="24"/>
          <w:szCs w:val="24"/>
        </w:rPr>
      </w:pPr>
      <w:r w:rsidRPr="00B9466B">
        <w:rPr>
          <w:sz w:val="24"/>
          <w:szCs w:val="24"/>
        </w:rPr>
        <w:t xml:space="preserve">Ein Backblech mit Backpapier belegen. </w:t>
      </w:r>
    </w:p>
    <w:p w14:paraId="29701FD0" w14:textId="77777777" w:rsidR="00005208" w:rsidRPr="00B9466B" w:rsidRDefault="00005208" w:rsidP="00B40E8C">
      <w:pPr>
        <w:pStyle w:val="ListParagraph"/>
        <w:numPr>
          <w:ilvl w:val="0"/>
          <w:numId w:val="992"/>
        </w:numPr>
        <w:spacing w:after="120"/>
        <w:ind w:left="714" w:hanging="357"/>
        <w:contextualSpacing w:val="0"/>
        <w:jc w:val="both"/>
        <w:rPr>
          <w:sz w:val="24"/>
          <w:szCs w:val="24"/>
        </w:rPr>
      </w:pPr>
      <w:r w:rsidRPr="00B9466B">
        <w:rPr>
          <w:sz w:val="24"/>
          <w:szCs w:val="24"/>
        </w:rPr>
        <w:t>Das Mehl in eine Schüssel sieben und eine Vertiefung in die Mitte drücken. Die Hefe hineinbröckeln und mit dem Wasser und der Milch verrühren. Den Vorteig mit etwas Mehl bestreut an einem warmen Ort 15 Minuten gehen lassen. Den Vorteig mit dem gesamten Mehl, dem Salz, dem Kümmel und dem Koriander zu einem Hefeteig schlagen. Den Teig nochmals 40 Minuten gehen lassen.</w:t>
      </w:r>
    </w:p>
    <w:p w14:paraId="4D8130E0" w14:textId="77777777" w:rsidR="00005208" w:rsidRPr="00B9466B" w:rsidRDefault="00005208" w:rsidP="00B40E8C">
      <w:pPr>
        <w:pStyle w:val="ListParagraph"/>
        <w:numPr>
          <w:ilvl w:val="0"/>
          <w:numId w:val="992"/>
        </w:numPr>
        <w:spacing w:after="120"/>
        <w:ind w:left="714" w:hanging="357"/>
        <w:contextualSpacing w:val="0"/>
        <w:jc w:val="both"/>
        <w:rPr>
          <w:sz w:val="24"/>
          <w:szCs w:val="24"/>
        </w:rPr>
      </w:pPr>
      <w:r w:rsidRPr="00B9466B">
        <w:rPr>
          <w:sz w:val="24"/>
          <w:szCs w:val="24"/>
        </w:rPr>
        <w:t>Den Hefeteig in vier gleichgroße Stücke teilen. Jedes Stück zu einem Fladen ausrollen, die Fladen auf das Backblech legen, mit etwas Mehl bestäuben und noch einmal 20 Minuten gehen lassen. Den Backofen auf 250 Grad (Umluft 230 Grad) vorheizen.</w:t>
      </w:r>
    </w:p>
    <w:p w14:paraId="703CD1B2" w14:textId="77777777" w:rsidR="00005208" w:rsidRPr="00B9466B" w:rsidRDefault="00005208" w:rsidP="00B40E8C">
      <w:pPr>
        <w:pStyle w:val="ListParagraph"/>
        <w:numPr>
          <w:ilvl w:val="0"/>
          <w:numId w:val="992"/>
        </w:numPr>
        <w:spacing w:after="120"/>
        <w:ind w:left="714" w:hanging="357"/>
        <w:contextualSpacing w:val="0"/>
        <w:jc w:val="both"/>
        <w:rPr>
          <w:sz w:val="24"/>
          <w:szCs w:val="24"/>
        </w:rPr>
      </w:pPr>
      <w:r w:rsidRPr="00B9466B">
        <w:rPr>
          <w:sz w:val="24"/>
          <w:szCs w:val="24"/>
        </w:rPr>
        <w:t>Die Fladen auf der zweiten Schiene von unten 30 Minuten backen. Sie müssen knusprig braun sein, Zu Backbeginn 1 Tasse Wasser auf den Boden des Backofens schütten.</w:t>
      </w:r>
      <w:r w:rsidRPr="00B9466B">
        <w:rPr>
          <w:sz w:val="24"/>
          <w:szCs w:val="24"/>
        </w:rPr>
        <w:br w:type="page"/>
      </w:r>
    </w:p>
    <w:p w14:paraId="68458F13" w14:textId="77777777" w:rsidR="00005208" w:rsidRDefault="00005208" w:rsidP="00005208">
      <w:pPr>
        <w:pStyle w:val="Heading2"/>
        <w:spacing w:after="240"/>
      </w:pPr>
      <w:r>
        <w:lastRenderedPageBreak/>
        <w:t>Manakisch (Kräuterfladenbrote)</w:t>
      </w:r>
      <w:r>
        <w:rPr>
          <w:rStyle w:val="FootnoteReference"/>
        </w:rPr>
        <w:footnoteReference w:id="245"/>
      </w:r>
      <w:r>
        <w:t xml:space="preserve"> </w:t>
      </w:r>
    </w:p>
    <w:p w14:paraId="4F8EBE04" w14:textId="77777777" w:rsidR="00005208" w:rsidRDefault="00005208" w:rsidP="00005208">
      <w:pPr>
        <w:rPr>
          <w:sz w:val="24"/>
          <w:szCs w:val="24"/>
        </w:rPr>
      </w:pPr>
      <w:r w:rsidRPr="009D79FD">
        <w:rPr>
          <w:sz w:val="24"/>
          <w:szCs w:val="24"/>
          <w:u w:val="single"/>
        </w:rPr>
        <w:t>Zutaten</w:t>
      </w:r>
      <w:r>
        <w:rPr>
          <w:sz w:val="24"/>
          <w:szCs w:val="24"/>
        </w:rPr>
        <w:t xml:space="preserve"> (für 8 Stück)</w:t>
      </w:r>
    </w:p>
    <w:p w14:paraId="321C91CB" w14:textId="77777777" w:rsidR="00005208" w:rsidRDefault="00005208" w:rsidP="00005208">
      <w:pPr>
        <w:rPr>
          <w:sz w:val="24"/>
          <w:szCs w:val="24"/>
        </w:rPr>
      </w:pPr>
      <w:r>
        <w:rPr>
          <w:sz w:val="24"/>
          <w:szCs w:val="24"/>
        </w:rPr>
        <w:t>½ Würfel Hefe</w:t>
      </w:r>
    </w:p>
    <w:p w14:paraId="0D11F9A2" w14:textId="77777777" w:rsidR="00005208" w:rsidRDefault="00005208" w:rsidP="00005208">
      <w:pPr>
        <w:rPr>
          <w:sz w:val="24"/>
          <w:szCs w:val="24"/>
        </w:rPr>
      </w:pPr>
      <w:r>
        <w:rPr>
          <w:sz w:val="24"/>
          <w:szCs w:val="24"/>
        </w:rPr>
        <w:t>400 g Mehl</w:t>
      </w:r>
    </w:p>
    <w:p w14:paraId="05A26A03" w14:textId="77777777" w:rsidR="00005208" w:rsidRDefault="00005208" w:rsidP="00005208">
      <w:pPr>
        <w:rPr>
          <w:sz w:val="24"/>
          <w:szCs w:val="24"/>
        </w:rPr>
      </w:pPr>
      <w:r>
        <w:rPr>
          <w:sz w:val="24"/>
          <w:szCs w:val="24"/>
        </w:rPr>
        <w:t>1 TL Zucker</w:t>
      </w:r>
    </w:p>
    <w:p w14:paraId="42C9A45F" w14:textId="77777777" w:rsidR="00005208" w:rsidRDefault="00005208" w:rsidP="00005208">
      <w:pPr>
        <w:rPr>
          <w:sz w:val="24"/>
          <w:szCs w:val="24"/>
        </w:rPr>
      </w:pPr>
      <w:r>
        <w:rPr>
          <w:sz w:val="24"/>
          <w:szCs w:val="24"/>
        </w:rPr>
        <w:t>2 EL Olivenöl</w:t>
      </w:r>
    </w:p>
    <w:p w14:paraId="4CB39B97" w14:textId="77777777" w:rsidR="00005208" w:rsidRDefault="00005208" w:rsidP="00005208">
      <w:pPr>
        <w:rPr>
          <w:sz w:val="24"/>
          <w:szCs w:val="24"/>
        </w:rPr>
      </w:pPr>
      <w:r>
        <w:rPr>
          <w:sz w:val="24"/>
          <w:szCs w:val="24"/>
        </w:rPr>
        <w:t>½ TL Meersalz</w:t>
      </w:r>
    </w:p>
    <w:p w14:paraId="2164C9D9" w14:textId="77777777" w:rsidR="00005208" w:rsidRDefault="00005208" w:rsidP="00005208">
      <w:pPr>
        <w:rPr>
          <w:sz w:val="24"/>
          <w:szCs w:val="24"/>
        </w:rPr>
      </w:pPr>
    </w:p>
    <w:p w14:paraId="32A04314" w14:textId="77777777" w:rsidR="00005208" w:rsidRDefault="00005208" w:rsidP="00005208">
      <w:pPr>
        <w:rPr>
          <w:sz w:val="24"/>
          <w:szCs w:val="24"/>
        </w:rPr>
      </w:pPr>
      <w:r>
        <w:rPr>
          <w:sz w:val="24"/>
          <w:szCs w:val="24"/>
        </w:rPr>
        <w:t>Zubereitung:</w:t>
      </w:r>
    </w:p>
    <w:p w14:paraId="493A276A" w14:textId="77777777" w:rsidR="00005208" w:rsidRPr="003F4BF8" w:rsidRDefault="00005208" w:rsidP="00B40E8C">
      <w:pPr>
        <w:pStyle w:val="ListParagraph"/>
        <w:numPr>
          <w:ilvl w:val="0"/>
          <w:numId w:val="957"/>
        </w:numPr>
        <w:spacing w:after="120"/>
        <w:ind w:left="714" w:hanging="357"/>
        <w:contextualSpacing w:val="0"/>
        <w:jc w:val="both"/>
        <w:rPr>
          <w:sz w:val="24"/>
          <w:szCs w:val="24"/>
        </w:rPr>
      </w:pPr>
      <w:r w:rsidRPr="003F4BF8">
        <w:rPr>
          <w:sz w:val="24"/>
          <w:szCs w:val="24"/>
        </w:rPr>
        <w:t xml:space="preserve">Für den </w:t>
      </w:r>
      <w:r>
        <w:rPr>
          <w:sz w:val="24"/>
          <w:szCs w:val="24"/>
        </w:rPr>
        <w:t>M</w:t>
      </w:r>
      <w:r w:rsidRPr="003F4BF8">
        <w:rPr>
          <w:sz w:val="24"/>
          <w:szCs w:val="24"/>
        </w:rPr>
        <w:t>anakisch den Backofen auf 50 Grad vorheizen und wieder ausschalten. Die Hefe zusammen mit 1 EL Mehl und dem Zucker in 250 ml warmen Wasser auflösen und die Mischung 15 Minuten ruhen lassen. Anschließend die restlichen Zutaten für die Brote dazugeben und alles 10 Minuten geduldig zu einem elastischen Teig verarbeiten. Den Teig in acht Stücke teilen und im warmen Backofen bedeckt etwa 1 Stunde bis auf die doppelte Größe aufgehen lassen.</w:t>
      </w:r>
    </w:p>
    <w:p w14:paraId="5706DC7B" w14:textId="77777777" w:rsidR="00005208" w:rsidRPr="003F4BF8" w:rsidRDefault="00005208" w:rsidP="00B40E8C">
      <w:pPr>
        <w:pStyle w:val="ListParagraph"/>
        <w:numPr>
          <w:ilvl w:val="0"/>
          <w:numId w:val="957"/>
        </w:numPr>
        <w:spacing w:after="120"/>
        <w:ind w:left="714" w:hanging="357"/>
        <w:contextualSpacing w:val="0"/>
        <w:jc w:val="both"/>
        <w:rPr>
          <w:sz w:val="24"/>
          <w:szCs w:val="24"/>
        </w:rPr>
      </w:pPr>
      <w:r w:rsidRPr="003F4BF8">
        <w:rPr>
          <w:sz w:val="24"/>
          <w:szCs w:val="24"/>
        </w:rPr>
        <w:t xml:space="preserve">Anschließend den Backofen auf 200 Grad vorheizen. Die Teigstücke zu handflächengroßen Kreisen formen und diese auf ein Backblech legen. In jeden Fladen 4 – 5 kleine Mulden drücken. Die Brote mit je 1 EL Zatar bestreichen, dabei 1 cm Rand frei lassen. Etwa 8 Minuten goldbraun backen. </w:t>
      </w:r>
    </w:p>
    <w:p w14:paraId="3D4545C2" w14:textId="77777777" w:rsidR="00005208" w:rsidRPr="003F4BF8" w:rsidRDefault="00005208" w:rsidP="00B40E8C">
      <w:pPr>
        <w:pStyle w:val="ListParagraph"/>
        <w:numPr>
          <w:ilvl w:val="0"/>
          <w:numId w:val="957"/>
        </w:numPr>
        <w:spacing w:after="120"/>
        <w:ind w:left="714" w:hanging="357"/>
        <w:contextualSpacing w:val="0"/>
        <w:jc w:val="both"/>
        <w:rPr>
          <w:sz w:val="24"/>
          <w:szCs w:val="24"/>
        </w:rPr>
      </w:pPr>
      <w:r w:rsidRPr="003F4BF8">
        <w:rPr>
          <w:sz w:val="24"/>
          <w:szCs w:val="24"/>
        </w:rPr>
        <w:t>Noch warm mit Hummus oder/und Baba Ganoush servieren.</w:t>
      </w:r>
    </w:p>
    <w:p w14:paraId="2591EC9C" w14:textId="77777777" w:rsidR="00005208" w:rsidRDefault="00005208" w:rsidP="00005208">
      <w:pPr>
        <w:rPr>
          <w:sz w:val="24"/>
          <w:szCs w:val="24"/>
        </w:rPr>
      </w:pPr>
      <w:r>
        <w:rPr>
          <w:sz w:val="24"/>
          <w:szCs w:val="24"/>
        </w:rPr>
        <w:br w:type="page"/>
      </w:r>
    </w:p>
    <w:p w14:paraId="790B7CC2" w14:textId="0B8DBFB4" w:rsidR="0014084F" w:rsidRDefault="0014084F" w:rsidP="0014084F">
      <w:pPr>
        <w:pStyle w:val="Heading2"/>
        <w:spacing w:after="240"/>
      </w:pPr>
      <w:r>
        <w:lastRenderedPageBreak/>
        <w:t>Fladenbrot mit Käse und Oliven</w:t>
      </w:r>
      <w:r w:rsidR="00EA5E81">
        <w:rPr>
          <w:rStyle w:val="FootnoteReference"/>
        </w:rPr>
        <w:footnoteReference w:id="246"/>
      </w:r>
      <w:r>
        <w:t xml:space="preserve"> </w:t>
      </w:r>
    </w:p>
    <w:p w14:paraId="48BE27E5" w14:textId="77777777" w:rsidR="0014084F" w:rsidRDefault="0014084F" w:rsidP="0014084F">
      <w:pPr>
        <w:rPr>
          <w:sz w:val="24"/>
          <w:szCs w:val="24"/>
        </w:rPr>
      </w:pPr>
      <w:r w:rsidRPr="00773CCF">
        <w:rPr>
          <w:sz w:val="24"/>
          <w:szCs w:val="24"/>
          <w:u w:val="single"/>
        </w:rPr>
        <w:t>Zutaten</w:t>
      </w:r>
      <w:r>
        <w:rPr>
          <w:sz w:val="24"/>
          <w:szCs w:val="24"/>
        </w:rPr>
        <w:t xml:space="preserve"> (für 20 Schnitten)</w:t>
      </w:r>
    </w:p>
    <w:p w14:paraId="420D5B20" w14:textId="77777777" w:rsidR="0014084F" w:rsidRDefault="0014084F" w:rsidP="0014084F">
      <w:pPr>
        <w:rPr>
          <w:sz w:val="24"/>
          <w:szCs w:val="24"/>
        </w:rPr>
      </w:pPr>
      <w:r>
        <w:rPr>
          <w:sz w:val="24"/>
          <w:szCs w:val="24"/>
        </w:rPr>
        <w:t xml:space="preserve">1 mittelgroße rote Zwiebel </w:t>
      </w:r>
    </w:p>
    <w:p w14:paraId="156DB9C9" w14:textId="77777777" w:rsidR="0014084F" w:rsidRDefault="0014084F" w:rsidP="0014084F">
      <w:pPr>
        <w:rPr>
          <w:sz w:val="24"/>
          <w:szCs w:val="24"/>
        </w:rPr>
      </w:pPr>
      <w:r>
        <w:rPr>
          <w:sz w:val="24"/>
          <w:szCs w:val="24"/>
        </w:rPr>
        <w:t>45 g schwarze Oliven entsteint</w:t>
      </w:r>
    </w:p>
    <w:p w14:paraId="2D7D21B9" w14:textId="77777777" w:rsidR="0014084F" w:rsidRDefault="0014084F" w:rsidP="0014084F">
      <w:pPr>
        <w:rPr>
          <w:sz w:val="24"/>
          <w:szCs w:val="24"/>
        </w:rPr>
      </w:pPr>
      <w:r>
        <w:rPr>
          <w:sz w:val="24"/>
          <w:szCs w:val="24"/>
        </w:rPr>
        <w:t>1 rote Paprikaschote</w:t>
      </w:r>
    </w:p>
    <w:p w14:paraId="3483778C" w14:textId="77777777" w:rsidR="0014084F" w:rsidRDefault="0014084F" w:rsidP="0014084F">
      <w:pPr>
        <w:rPr>
          <w:sz w:val="24"/>
          <w:szCs w:val="24"/>
        </w:rPr>
      </w:pPr>
      <w:r>
        <w:rPr>
          <w:sz w:val="24"/>
          <w:szCs w:val="24"/>
        </w:rPr>
        <w:t>1 grüne Paprikaschote</w:t>
      </w:r>
    </w:p>
    <w:p w14:paraId="328DF852" w14:textId="77777777" w:rsidR="0014084F" w:rsidRDefault="0014084F" w:rsidP="0014084F">
      <w:pPr>
        <w:rPr>
          <w:sz w:val="24"/>
          <w:szCs w:val="24"/>
        </w:rPr>
      </w:pPr>
      <w:r>
        <w:rPr>
          <w:sz w:val="24"/>
          <w:szCs w:val="24"/>
        </w:rPr>
        <w:t>2 EL Basilikumblätter</w:t>
      </w:r>
    </w:p>
    <w:p w14:paraId="0B7C400D" w14:textId="77777777" w:rsidR="0014084F" w:rsidRDefault="0014084F" w:rsidP="0014084F">
      <w:pPr>
        <w:rPr>
          <w:sz w:val="24"/>
          <w:szCs w:val="24"/>
        </w:rPr>
      </w:pPr>
      <w:r>
        <w:rPr>
          <w:sz w:val="24"/>
          <w:szCs w:val="24"/>
        </w:rPr>
        <w:t>3 TL Balsamicoessig</w:t>
      </w:r>
    </w:p>
    <w:p w14:paraId="38B1F988" w14:textId="77777777" w:rsidR="0014084F" w:rsidRDefault="0014084F" w:rsidP="0014084F">
      <w:pPr>
        <w:rPr>
          <w:sz w:val="24"/>
          <w:szCs w:val="24"/>
        </w:rPr>
      </w:pPr>
      <w:r>
        <w:rPr>
          <w:sz w:val="24"/>
          <w:szCs w:val="24"/>
        </w:rPr>
        <w:t>2 Knoblauchzehen, zerdrückt</w:t>
      </w:r>
    </w:p>
    <w:p w14:paraId="1EBEA2D6" w14:textId="77777777" w:rsidR="0014084F" w:rsidRDefault="0014084F" w:rsidP="0014084F">
      <w:pPr>
        <w:rPr>
          <w:sz w:val="24"/>
          <w:szCs w:val="24"/>
        </w:rPr>
      </w:pPr>
      <w:r>
        <w:rPr>
          <w:sz w:val="24"/>
          <w:szCs w:val="24"/>
        </w:rPr>
        <w:t>3 EL Olivenöl</w:t>
      </w:r>
    </w:p>
    <w:p w14:paraId="1279A9B6" w14:textId="77777777" w:rsidR="0014084F" w:rsidRDefault="0014084F" w:rsidP="0014084F">
      <w:pPr>
        <w:rPr>
          <w:sz w:val="24"/>
          <w:szCs w:val="24"/>
        </w:rPr>
      </w:pPr>
      <w:r>
        <w:rPr>
          <w:sz w:val="24"/>
          <w:szCs w:val="24"/>
        </w:rPr>
        <w:t>3 Knoblauchzehen, zerdrückt (zusätzlich)</w:t>
      </w:r>
    </w:p>
    <w:p w14:paraId="607066E9" w14:textId="77777777" w:rsidR="0014084F" w:rsidRDefault="0014084F" w:rsidP="0014084F">
      <w:pPr>
        <w:rPr>
          <w:sz w:val="24"/>
          <w:szCs w:val="24"/>
        </w:rPr>
      </w:pPr>
      <w:r>
        <w:rPr>
          <w:sz w:val="24"/>
          <w:szCs w:val="24"/>
        </w:rPr>
        <w:t>1 Focaccia</w:t>
      </w:r>
    </w:p>
    <w:p w14:paraId="5328D089" w14:textId="77777777" w:rsidR="0014084F" w:rsidRDefault="0014084F" w:rsidP="0014084F">
      <w:pPr>
        <w:rPr>
          <w:sz w:val="24"/>
          <w:szCs w:val="24"/>
        </w:rPr>
      </w:pPr>
      <w:r>
        <w:rPr>
          <w:sz w:val="24"/>
          <w:szCs w:val="24"/>
        </w:rPr>
        <w:t>100 g Cheddar, gerieben</w:t>
      </w:r>
    </w:p>
    <w:p w14:paraId="5FD4F414" w14:textId="77777777" w:rsidR="0014084F" w:rsidRDefault="0014084F" w:rsidP="0014084F">
      <w:pPr>
        <w:rPr>
          <w:sz w:val="24"/>
          <w:szCs w:val="24"/>
        </w:rPr>
      </w:pPr>
    </w:p>
    <w:p w14:paraId="07A49B14" w14:textId="77777777" w:rsidR="0014084F" w:rsidRDefault="0014084F" w:rsidP="0014084F">
      <w:pPr>
        <w:rPr>
          <w:sz w:val="24"/>
          <w:szCs w:val="24"/>
        </w:rPr>
      </w:pPr>
      <w:r>
        <w:rPr>
          <w:sz w:val="24"/>
          <w:szCs w:val="24"/>
        </w:rPr>
        <w:t>Zubereitungszeit: 15 Minuten plus 15 Minuten Backzeit</w:t>
      </w:r>
    </w:p>
    <w:p w14:paraId="50DE12C0" w14:textId="77777777" w:rsidR="0014084F" w:rsidRPr="00227897" w:rsidRDefault="0014084F" w:rsidP="00B40E8C">
      <w:pPr>
        <w:pStyle w:val="ListParagraph"/>
        <w:numPr>
          <w:ilvl w:val="0"/>
          <w:numId w:val="642"/>
        </w:numPr>
        <w:spacing w:after="120"/>
        <w:ind w:left="714" w:hanging="357"/>
        <w:contextualSpacing w:val="0"/>
        <w:jc w:val="both"/>
        <w:rPr>
          <w:sz w:val="24"/>
          <w:szCs w:val="24"/>
        </w:rPr>
      </w:pPr>
      <w:r w:rsidRPr="00227897">
        <w:rPr>
          <w:sz w:val="24"/>
          <w:szCs w:val="24"/>
        </w:rPr>
        <w:t>Backofen auf 180 Grad vorheizen. Zwiebel und Oliven in Scheiben schneiden. Paprikaschoten halbieren und Innereien entfernen. In dünne Streifen schneiden. Basilikumblätter fein hacken.</w:t>
      </w:r>
    </w:p>
    <w:p w14:paraId="72822A56" w14:textId="77777777" w:rsidR="0014084F" w:rsidRPr="00227897" w:rsidRDefault="0014084F" w:rsidP="00B40E8C">
      <w:pPr>
        <w:pStyle w:val="ListParagraph"/>
        <w:numPr>
          <w:ilvl w:val="0"/>
          <w:numId w:val="642"/>
        </w:numPr>
        <w:spacing w:after="120"/>
        <w:ind w:left="714" w:hanging="357"/>
        <w:contextualSpacing w:val="0"/>
        <w:jc w:val="both"/>
        <w:rPr>
          <w:sz w:val="24"/>
          <w:szCs w:val="24"/>
        </w:rPr>
      </w:pPr>
      <w:r w:rsidRPr="00227897">
        <w:rPr>
          <w:sz w:val="24"/>
          <w:szCs w:val="24"/>
        </w:rPr>
        <w:t>Paprikaschoten, Zwiebel, Oliven, Basilikum, Essig und Knoblauch in einer Schüssel miteinander vermischen. Zudecken und auf die Seite stellen.</w:t>
      </w:r>
    </w:p>
    <w:p w14:paraId="069F163D" w14:textId="77777777" w:rsidR="0014084F" w:rsidRPr="00227897" w:rsidRDefault="0014084F" w:rsidP="00B40E8C">
      <w:pPr>
        <w:pStyle w:val="ListParagraph"/>
        <w:numPr>
          <w:ilvl w:val="0"/>
          <w:numId w:val="642"/>
        </w:numPr>
        <w:spacing w:after="120"/>
        <w:ind w:left="714" w:hanging="357"/>
        <w:contextualSpacing w:val="0"/>
        <w:jc w:val="both"/>
        <w:rPr>
          <w:sz w:val="24"/>
          <w:szCs w:val="24"/>
        </w:rPr>
      </w:pPr>
      <w:r w:rsidRPr="00227897">
        <w:rPr>
          <w:sz w:val="24"/>
          <w:szCs w:val="24"/>
        </w:rPr>
        <w:t>Öl und zusätzlichen Knoblauch in einer Schüssel verrühren. Focaccia waagrecht halbieren. Beide Hälften mit Öl und Knoblauch bestreichen. Die Oliven-Paprika-Mischung gleichmäßig auf der unteren Hälfte des Brotes verteilen. Mit Käse bestreuen und mit der oberen Brothälfte bedecken.</w:t>
      </w:r>
    </w:p>
    <w:p w14:paraId="2024D257" w14:textId="77777777" w:rsidR="0014084F" w:rsidRPr="00227897" w:rsidRDefault="0014084F" w:rsidP="00B40E8C">
      <w:pPr>
        <w:pStyle w:val="ListParagraph"/>
        <w:numPr>
          <w:ilvl w:val="0"/>
          <w:numId w:val="642"/>
        </w:numPr>
        <w:spacing w:after="120"/>
        <w:ind w:left="714" w:hanging="357"/>
        <w:contextualSpacing w:val="0"/>
        <w:jc w:val="both"/>
        <w:rPr>
          <w:sz w:val="24"/>
          <w:szCs w:val="24"/>
        </w:rPr>
      </w:pPr>
      <w:r w:rsidRPr="00227897">
        <w:rPr>
          <w:sz w:val="24"/>
          <w:szCs w:val="24"/>
        </w:rPr>
        <w:t xml:space="preserve">Auf dem </w:t>
      </w:r>
      <w:r>
        <w:rPr>
          <w:sz w:val="24"/>
          <w:szCs w:val="24"/>
        </w:rPr>
        <w:t>mit Backpapier ausgelegten</w:t>
      </w:r>
      <w:r w:rsidRPr="00227897">
        <w:rPr>
          <w:sz w:val="24"/>
          <w:szCs w:val="24"/>
        </w:rPr>
        <w:t xml:space="preserve"> Backblech 15 Minuten backen, bis der Käse schmilzt. In Vierecke schneiden, mit Basilikumblättern garnieren und heiß servieren.</w:t>
      </w:r>
    </w:p>
    <w:p w14:paraId="3FA62594" w14:textId="77777777" w:rsidR="0014084F" w:rsidRDefault="0014084F" w:rsidP="0014084F">
      <w:pPr>
        <w:rPr>
          <w:sz w:val="24"/>
          <w:szCs w:val="24"/>
        </w:rPr>
      </w:pPr>
      <w:r>
        <w:rPr>
          <w:sz w:val="24"/>
          <w:szCs w:val="24"/>
        </w:rPr>
        <w:br w:type="page"/>
      </w:r>
    </w:p>
    <w:p w14:paraId="7113D9CF" w14:textId="77777777" w:rsidR="00520C0C" w:rsidRPr="007A69F2" w:rsidRDefault="00520C0C" w:rsidP="00520C0C">
      <w:pPr>
        <w:pStyle w:val="Heading2"/>
        <w:spacing w:after="240"/>
      </w:pPr>
      <w:r w:rsidRPr="007A69F2">
        <w:lastRenderedPageBreak/>
        <w:t xml:space="preserve">Olivenfladen mit Pistazien-Schafskäse-Dip </w:t>
      </w:r>
    </w:p>
    <w:p w14:paraId="2197D888" w14:textId="77777777" w:rsidR="00520C0C" w:rsidRDefault="00520C0C" w:rsidP="00520C0C">
      <w:pPr>
        <w:rPr>
          <w:sz w:val="24"/>
          <w:szCs w:val="24"/>
        </w:rPr>
      </w:pPr>
      <w:r w:rsidRPr="008F4E41">
        <w:rPr>
          <w:sz w:val="24"/>
          <w:szCs w:val="24"/>
          <w:u w:val="single"/>
        </w:rPr>
        <w:t>Zutaten</w:t>
      </w:r>
      <w:r>
        <w:rPr>
          <w:sz w:val="24"/>
          <w:szCs w:val="24"/>
        </w:rPr>
        <w:t xml:space="preserve"> (für 6 Portionen):</w:t>
      </w:r>
    </w:p>
    <w:p w14:paraId="595A9679" w14:textId="77777777" w:rsidR="00520C0C" w:rsidRDefault="00520C0C" w:rsidP="00520C0C">
      <w:pPr>
        <w:rPr>
          <w:sz w:val="24"/>
          <w:szCs w:val="24"/>
        </w:rPr>
      </w:pPr>
      <w:r>
        <w:rPr>
          <w:sz w:val="24"/>
          <w:szCs w:val="24"/>
        </w:rPr>
        <w:t>6 Zweige Rosmarin</w:t>
      </w:r>
    </w:p>
    <w:p w14:paraId="034B7B39" w14:textId="77777777" w:rsidR="00520C0C" w:rsidRDefault="00520C0C" w:rsidP="00520C0C">
      <w:pPr>
        <w:rPr>
          <w:sz w:val="24"/>
          <w:szCs w:val="24"/>
        </w:rPr>
      </w:pPr>
      <w:r>
        <w:rPr>
          <w:sz w:val="24"/>
          <w:szCs w:val="24"/>
        </w:rPr>
        <w:t>500 g Mehl</w:t>
      </w:r>
    </w:p>
    <w:p w14:paraId="01C2F654" w14:textId="77777777" w:rsidR="00520C0C" w:rsidRDefault="00520C0C" w:rsidP="00520C0C">
      <w:pPr>
        <w:rPr>
          <w:sz w:val="24"/>
          <w:szCs w:val="24"/>
        </w:rPr>
      </w:pPr>
      <w:r>
        <w:rPr>
          <w:sz w:val="24"/>
          <w:szCs w:val="24"/>
        </w:rPr>
        <w:t>1 gehäufter TL Salz</w:t>
      </w:r>
    </w:p>
    <w:p w14:paraId="2F70A5F9" w14:textId="77777777" w:rsidR="00520C0C" w:rsidRDefault="00520C0C" w:rsidP="00520C0C">
      <w:pPr>
        <w:rPr>
          <w:sz w:val="24"/>
          <w:szCs w:val="24"/>
        </w:rPr>
      </w:pPr>
      <w:r>
        <w:rPr>
          <w:sz w:val="24"/>
          <w:szCs w:val="24"/>
        </w:rPr>
        <w:t>½ frischer Würfel Hefe</w:t>
      </w:r>
    </w:p>
    <w:p w14:paraId="0F9C0770" w14:textId="77777777" w:rsidR="00520C0C" w:rsidRDefault="00520C0C" w:rsidP="00520C0C">
      <w:pPr>
        <w:rPr>
          <w:sz w:val="24"/>
          <w:szCs w:val="24"/>
        </w:rPr>
      </w:pPr>
      <w:r>
        <w:rPr>
          <w:sz w:val="24"/>
          <w:szCs w:val="24"/>
        </w:rPr>
        <w:t>1 TL Zucker</w:t>
      </w:r>
    </w:p>
    <w:p w14:paraId="6FD6188B" w14:textId="77777777" w:rsidR="00520C0C" w:rsidRDefault="00520C0C" w:rsidP="00520C0C">
      <w:pPr>
        <w:rPr>
          <w:sz w:val="24"/>
          <w:szCs w:val="24"/>
        </w:rPr>
      </w:pPr>
      <w:r>
        <w:rPr>
          <w:sz w:val="24"/>
          <w:szCs w:val="24"/>
        </w:rPr>
        <w:t>8 EL Olivenöl</w:t>
      </w:r>
    </w:p>
    <w:p w14:paraId="037889EE" w14:textId="77777777" w:rsidR="00520C0C" w:rsidRDefault="00520C0C" w:rsidP="00520C0C">
      <w:pPr>
        <w:rPr>
          <w:sz w:val="24"/>
          <w:szCs w:val="24"/>
        </w:rPr>
      </w:pPr>
      <w:r>
        <w:rPr>
          <w:sz w:val="24"/>
          <w:szCs w:val="24"/>
        </w:rPr>
        <w:t>50 g getrocknete Tomaten</w:t>
      </w:r>
    </w:p>
    <w:p w14:paraId="425025A2" w14:textId="77777777" w:rsidR="00520C0C" w:rsidRDefault="00520C0C" w:rsidP="00520C0C">
      <w:pPr>
        <w:rPr>
          <w:sz w:val="24"/>
          <w:szCs w:val="24"/>
        </w:rPr>
      </w:pPr>
      <w:r>
        <w:rPr>
          <w:sz w:val="24"/>
          <w:szCs w:val="24"/>
        </w:rPr>
        <w:t>150 g entsteinte schwarze Oliven in Öl, abgetropft</w:t>
      </w:r>
    </w:p>
    <w:p w14:paraId="17C09E35" w14:textId="77777777" w:rsidR="00520C0C" w:rsidRDefault="00520C0C" w:rsidP="00520C0C">
      <w:pPr>
        <w:rPr>
          <w:sz w:val="24"/>
          <w:szCs w:val="24"/>
        </w:rPr>
      </w:pPr>
      <w:r>
        <w:rPr>
          <w:sz w:val="24"/>
          <w:szCs w:val="24"/>
        </w:rPr>
        <w:t>Meersalz</w:t>
      </w:r>
    </w:p>
    <w:p w14:paraId="53820F60" w14:textId="77777777" w:rsidR="00520C0C" w:rsidRDefault="00520C0C" w:rsidP="00520C0C">
      <w:pPr>
        <w:rPr>
          <w:sz w:val="24"/>
          <w:szCs w:val="24"/>
        </w:rPr>
      </w:pPr>
      <w:r>
        <w:rPr>
          <w:sz w:val="24"/>
          <w:szCs w:val="24"/>
        </w:rPr>
        <w:t>50 g grüne Pistazien</w:t>
      </w:r>
    </w:p>
    <w:p w14:paraId="3F94B196" w14:textId="77777777" w:rsidR="00520C0C" w:rsidRDefault="00520C0C" w:rsidP="00520C0C">
      <w:pPr>
        <w:rPr>
          <w:sz w:val="24"/>
          <w:szCs w:val="24"/>
        </w:rPr>
      </w:pPr>
      <w:r>
        <w:rPr>
          <w:sz w:val="24"/>
          <w:szCs w:val="24"/>
        </w:rPr>
        <w:t>1 Bund Minze</w:t>
      </w:r>
    </w:p>
    <w:p w14:paraId="466DADEB" w14:textId="77777777" w:rsidR="00520C0C" w:rsidRDefault="00520C0C" w:rsidP="00520C0C">
      <w:pPr>
        <w:rPr>
          <w:sz w:val="24"/>
          <w:szCs w:val="24"/>
        </w:rPr>
      </w:pPr>
      <w:r>
        <w:rPr>
          <w:sz w:val="24"/>
          <w:szCs w:val="24"/>
        </w:rPr>
        <w:t>200 g cremiger Schafskäse</w:t>
      </w:r>
    </w:p>
    <w:p w14:paraId="78B5F5D2" w14:textId="77777777" w:rsidR="00520C0C" w:rsidRDefault="00520C0C" w:rsidP="00520C0C">
      <w:pPr>
        <w:rPr>
          <w:sz w:val="24"/>
          <w:szCs w:val="24"/>
        </w:rPr>
      </w:pPr>
      <w:r>
        <w:rPr>
          <w:sz w:val="24"/>
          <w:szCs w:val="24"/>
        </w:rPr>
        <w:t>100 g Crème fraîche</w:t>
      </w:r>
    </w:p>
    <w:p w14:paraId="77A4773E" w14:textId="77777777" w:rsidR="00520C0C" w:rsidRDefault="00520C0C" w:rsidP="00520C0C">
      <w:pPr>
        <w:rPr>
          <w:sz w:val="24"/>
          <w:szCs w:val="24"/>
        </w:rPr>
      </w:pPr>
      <w:r>
        <w:rPr>
          <w:sz w:val="24"/>
          <w:szCs w:val="24"/>
        </w:rPr>
        <w:t>Cayennepfeffer</w:t>
      </w:r>
    </w:p>
    <w:p w14:paraId="7B7F6C66" w14:textId="77777777" w:rsidR="00520C0C" w:rsidRDefault="00520C0C" w:rsidP="00520C0C">
      <w:pPr>
        <w:rPr>
          <w:sz w:val="24"/>
          <w:szCs w:val="24"/>
        </w:rPr>
      </w:pPr>
    </w:p>
    <w:p w14:paraId="626E6E07" w14:textId="77777777" w:rsidR="00520C0C" w:rsidRDefault="00520C0C" w:rsidP="00520C0C">
      <w:pPr>
        <w:rPr>
          <w:sz w:val="24"/>
          <w:szCs w:val="24"/>
        </w:rPr>
      </w:pPr>
      <w:r>
        <w:rPr>
          <w:sz w:val="24"/>
          <w:szCs w:val="24"/>
        </w:rPr>
        <w:t>Zubereitungszeit: 45 Minuten</w:t>
      </w:r>
    </w:p>
    <w:p w14:paraId="417FEED1" w14:textId="77777777" w:rsidR="00520C0C" w:rsidRPr="00D53B44" w:rsidRDefault="00520C0C" w:rsidP="00B40E8C">
      <w:pPr>
        <w:pStyle w:val="ListParagraph"/>
        <w:numPr>
          <w:ilvl w:val="0"/>
          <w:numId w:val="1218"/>
        </w:numPr>
        <w:spacing w:after="120"/>
        <w:ind w:left="714" w:hanging="357"/>
        <w:contextualSpacing w:val="0"/>
        <w:jc w:val="both"/>
        <w:rPr>
          <w:sz w:val="24"/>
          <w:szCs w:val="24"/>
        </w:rPr>
      </w:pPr>
      <w:r w:rsidRPr="00D53B44">
        <w:rPr>
          <w:sz w:val="24"/>
          <w:szCs w:val="24"/>
        </w:rPr>
        <w:t>Rosmarinnadeln von den Stielen zupfen, 2/3 fein hacken. Rest für die Deko beiseitestellen. Mehl, Salz und gehackten Rosmarin in eine Schüssel geben und mischen. Hefe in 325 ml lauwarmes Wasser bröseln, Zucker einrühren. 3 EL Olivenöl und Hefegemisch mit den Knethaken des Handrührgeräts unter das Mehl kneten. Teig in eine große Plastikschüssel füllen, luftdicht verschließen und über Nacht im Kühlschrank gehen lassen.</w:t>
      </w:r>
    </w:p>
    <w:p w14:paraId="63F98D75" w14:textId="77777777" w:rsidR="00520C0C" w:rsidRPr="00D53B44" w:rsidRDefault="00520C0C" w:rsidP="00B40E8C">
      <w:pPr>
        <w:pStyle w:val="ListParagraph"/>
        <w:numPr>
          <w:ilvl w:val="0"/>
          <w:numId w:val="1218"/>
        </w:numPr>
        <w:spacing w:after="120"/>
        <w:ind w:left="714" w:hanging="357"/>
        <w:contextualSpacing w:val="0"/>
        <w:jc w:val="both"/>
        <w:rPr>
          <w:sz w:val="24"/>
          <w:szCs w:val="24"/>
        </w:rPr>
      </w:pPr>
      <w:r w:rsidRPr="00D53B44">
        <w:rPr>
          <w:sz w:val="24"/>
          <w:szCs w:val="24"/>
        </w:rPr>
        <w:t>Ofen auf 230 Grad (Umluft 210 Grad) vorheizen. Getrocknete Tomaten fein würfeln und mit kochendem Wasser überbrühen. Teig auf einer bemehlten Arbeitsfläche gut durchkneten und in 6 gleich große Portionen teilen, dann zu Fladen formen. Tomaten abgießen und mit den Oliven mischen. Etwas von der Tomaten-Oliven-Mischung jeweils in die Mitte der Fladen geben. Teigseiten zur Mitte hin einschlagen du die enden dabei leicht überlappen lassen.</w:t>
      </w:r>
    </w:p>
    <w:p w14:paraId="77B4B0EB" w14:textId="77777777" w:rsidR="00520C0C" w:rsidRDefault="00520C0C" w:rsidP="00B40E8C">
      <w:pPr>
        <w:pStyle w:val="ListParagraph"/>
        <w:numPr>
          <w:ilvl w:val="0"/>
          <w:numId w:val="1218"/>
        </w:numPr>
        <w:spacing w:after="120"/>
        <w:ind w:left="714" w:hanging="357"/>
        <w:contextualSpacing w:val="0"/>
        <w:jc w:val="both"/>
        <w:rPr>
          <w:sz w:val="24"/>
          <w:szCs w:val="24"/>
        </w:rPr>
      </w:pPr>
      <w:r w:rsidRPr="00D53B44">
        <w:rPr>
          <w:sz w:val="24"/>
          <w:szCs w:val="24"/>
        </w:rPr>
        <w:t>Teigfladen auf ein mit Backpapier ausgelegtes Blech legen. Mit restlichem Rosmarin und etwas Meersalz bestreuen, mit 5 EL Öl beträufeln. Abgedeckt 10 Minuten gehen lassen. Anschließend die Brote auf der untersten Schiene des Ofens etwa 20 – 23 Minuten goldbraun backen.</w:t>
      </w:r>
    </w:p>
    <w:p w14:paraId="4459DF70" w14:textId="163265D2" w:rsidR="00E16485" w:rsidRDefault="00E16485" w:rsidP="00B40E8C">
      <w:pPr>
        <w:pStyle w:val="ListParagraph"/>
        <w:numPr>
          <w:ilvl w:val="0"/>
          <w:numId w:val="1218"/>
        </w:numPr>
        <w:spacing w:after="120"/>
        <w:ind w:left="714" w:hanging="357"/>
        <w:contextualSpacing w:val="0"/>
        <w:jc w:val="both"/>
        <w:rPr>
          <w:sz w:val="24"/>
          <w:szCs w:val="24"/>
        </w:rPr>
      </w:pPr>
      <w:r>
        <w:rPr>
          <w:sz w:val="24"/>
          <w:szCs w:val="24"/>
        </w:rPr>
        <w:lastRenderedPageBreak/>
        <w:t xml:space="preserve">Pistazien </w:t>
      </w:r>
      <w:r w:rsidRPr="00D53B44">
        <w:rPr>
          <w:sz w:val="24"/>
          <w:szCs w:val="24"/>
        </w:rPr>
        <w:t>fein mahlen. Minzeblättchen von den Stielen zupfen und fein schneiden. Schafskäse, Crème fraîche, Pistazien, Minze etwas Salz und Cayennepfeffer zu einem glatten Dip verrühren und zu den Fladen servieren</w:t>
      </w:r>
      <w:r>
        <w:rPr>
          <w:sz w:val="24"/>
          <w:szCs w:val="24"/>
        </w:rPr>
        <w:t>.</w:t>
      </w:r>
    </w:p>
    <w:p w14:paraId="5AC6006F" w14:textId="36AEFC1A" w:rsidR="0014084F" w:rsidRDefault="0014084F">
      <w:pPr>
        <w:rPr>
          <w:rFonts w:asciiTheme="majorHAnsi" w:eastAsiaTheme="majorEastAsia" w:hAnsiTheme="majorHAnsi" w:cstheme="majorBidi"/>
          <w:color w:val="2F5496" w:themeColor="accent1" w:themeShade="BF"/>
          <w:sz w:val="26"/>
          <w:szCs w:val="26"/>
        </w:rPr>
      </w:pPr>
      <w:r>
        <w:br w:type="page"/>
      </w:r>
    </w:p>
    <w:p w14:paraId="53E67EF0" w14:textId="751C53C1" w:rsidR="00823A18" w:rsidRDefault="00823A18" w:rsidP="00823A18">
      <w:pPr>
        <w:pStyle w:val="Heading2"/>
        <w:spacing w:after="240"/>
      </w:pPr>
      <w:r>
        <w:lastRenderedPageBreak/>
        <w:t>Osterbrot – Tsourékia</w:t>
      </w:r>
      <w:r w:rsidR="000F3414">
        <w:rPr>
          <w:rStyle w:val="FootnoteReference"/>
        </w:rPr>
        <w:footnoteReference w:id="247"/>
      </w:r>
      <w:r>
        <w:t xml:space="preserve"> </w:t>
      </w:r>
    </w:p>
    <w:p w14:paraId="4CA09228" w14:textId="053B809D" w:rsidR="00823A18" w:rsidRDefault="00823A18" w:rsidP="00823A18">
      <w:pPr>
        <w:jc w:val="both"/>
        <w:rPr>
          <w:sz w:val="24"/>
          <w:szCs w:val="24"/>
        </w:rPr>
      </w:pPr>
      <w:r w:rsidRPr="00823A18">
        <w:rPr>
          <w:sz w:val="24"/>
          <w:szCs w:val="24"/>
          <w:u w:val="single"/>
        </w:rPr>
        <w:t xml:space="preserve">Zutaten </w:t>
      </w:r>
      <w:r>
        <w:rPr>
          <w:sz w:val="24"/>
          <w:szCs w:val="24"/>
        </w:rPr>
        <w:t>(für 1 Osterbrot):</w:t>
      </w:r>
    </w:p>
    <w:p w14:paraId="4713E19F" w14:textId="77777777" w:rsidR="00823A18" w:rsidRDefault="00823A18" w:rsidP="00823A18">
      <w:pPr>
        <w:jc w:val="both"/>
        <w:rPr>
          <w:sz w:val="24"/>
          <w:szCs w:val="24"/>
        </w:rPr>
      </w:pPr>
      <w:r>
        <w:rPr>
          <w:sz w:val="24"/>
          <w:szCs w:val="24"/>
        </w:rPr>
        <w:t>8 Eier</w:t>
      </w:r>
    </w:p>
    <w:p w14:paraId="60C3697A" w14:textId="77777777" w:rsidR="00823A18" w:rsidRDefault="00823A18" w:rsidP="00823A18">
      <w:pPr>
        <w:jc w:val="both"/>
        <w:rPr>
          <w:sz w:val="24"/>
          <w:szCs w:val="24"/>
        </w:rPr>
      </w:pPr>
      <w:r>
        <w:rPr>
          <w:sz w:val="24"/>
          <w:szCs w:val="24"/>
        </w:rPr>
        <w:t>Rote Ostereierfarbe</w:t>
      </w:r>
    </w:p>
    <w:p w14:paraId="43B2498F" w14:textId="77777777" w:rsidR="00823A18" w:rsidRDefault="00823A18" w:rsidP="00823A18">
      <w:pPr>
        <w:jc w:val="both"/>
        <w:rPr>
          <w:sz w:val="24"/>
          <w:szCs w:val="24"/>
        </w:rPr>
      </w:pPr>
      <w:r>
        <w:rPr>
          <w:sz w:val="24"/>
          <w:szCs w:val="24"/>
        </w:rPr>
        <w:t>½ TL Öl</w:t>
      </w:r>
    </w:p>
    <w:p w14:paraId="29BCBD6E" w14:textId="77777777" w:rsidR="00823A18" w:rsidRDefault="00823A18" w:rsidP="00823A18">
      <w:pPr>
        <w:jc w:val="both"/>
        <w:rPr>
          <w:sz w:val="24"/>
          <w:szCs w:val="24"/>
        </w:rPr>
      </w:pPr>
      <w:r>
        <w:rPr>
          <w:sz w:val="24"/>
          <w:szCs w:val="24"/>
        </w:rPr>
        <w:t>500 g Mehl und Mehl zum Ausrollen</w:t>
      </w:r>
    </w:p>
    <w:p w14:paraId="48BBED91" w14:textId="77777777" w:rsidR="00823A18" w:rsidRDefault="00823A18" w:rsidP="00823A18">
      <w:pPr>
        <w:jc w:val="both"/>
        <w:rPr>
          <w:sz w:val="24"/>
          <w:szCs w:val="24"/>
        </w:rPr>
      </w:pPr>
      <w:r>
        <w:rPr>
          <w:sz w:val="24"/>
          <w:szCs w:val="24"/>
        </w:rPr>
        <w:t>1 Päckchen Hefe (1 Würfel)</w:t>
      </w:r>
    </w:p>
    <w:p w14:paraId="6C95ADE3" w14:textId="77777777" w:rsidR="00823A18" w:rsidRDefault="00823A18" w:rsidP="00823A18">
      <w:pPr>
        <w:jc w:val="both"/>
        <w:rPr>
          <w:sz w:val="24"/>
          <w:szCs w:val="24"/>
        </w:rPr>
      </w:pPr>
      <w:r>
        <w:rPr>
          <w:sz w:val="24"/>
          <w:szCs w:val="24"/>
        </w:rPr>
        <w:t>100 g Zucker</w:t>
      </w:r>
    </w:p>
    <w:p w14:paraId="453CD1FA" w14:textId="77777777" w:rsidR="00823A18" w:rsidRDefault="00823A18" w:rsidP="00823A18">
      <w:pPr>
        <w:jc w:val="both"/>
        <w:rPr>
          <w:sz w:val="24"/>
          <w:szCs w:val="24"/>
        </w:rPr>
      </w:pPr>
      <w:r>
        <w:rPr>
          <w:sz w:val="24"/>
          <w:szCs w:val="24"/>
        </w:rPr>
        <w:t>100 g Butter</w:t>
      </w:r>
    </w:p>
    <w:p w14:paraId="49504F0B" w14:textId="77777777" w:rsidR="00823A18" w:rsidRDefault="00823A18" w:rsidP="00823A18">
      <w:pPr>
        <w:jc w:val="both"/>
        <w:rPr>
          <w:sz w:val="24"/>
          <w:szCs w:val="24"/>
        </w:rPr>
      </w:pPr>
      <w:r>
        <w:rPr>
          <w:sz w:val="24"/>
          <w:szCs w:val="24"/>
        </w:rPr>
        <w:t>½ TL Salz</w:t>
      </w:r>
    </w:p>
    <w:p w14:paraId="28F53011" w14:textId="77777777" w:rsidR="00823A18" w:rsidRDefault="00823A18" w:rsidP="00823A18">
      <w:pPr>
        <w:jc w:val="both"/>
        <w:rPr>
          <w:sz w:val="24"/>
          <w:szCs w:val="24"/>
        </w:rPr>
      </w:pPr>
      <w:r>
        <w:rPr>
          <w:sz w:val="24"/>
          <w:szCs w:val="24"/>
        </w:rPr>
        <w:t>1 unbehandelte Orange</w:t>
      </w:r>
    </w:p>
    <w:p w14:paraId="6141B233" w14:textId="77777777" w:rsidR="00823A18" w:rsidRDefault="00823A18" w:rsidP="00823A18">
      <w:pPr>
        <w:jc w:val="both"/>
        <w:rPr>
          <w:sz w:val="24"/>
          <w:szCs w:val="24"/>
        </w:rPr>
      </w:pPr>
      <w:r>
        <w:rPr>
          <w:sz w:val="24"/>
          <w:szCs w:val="24"/>
        </w:rPr>
        <w:t>1 TL Anispulver</w:t>
      </w:r>
    </w:p>
    <w:p w14:paraId="305E26F2" w14:textId="77777777" w:rsidR="00823A18" w:rsidRDefault="00823A18" w:rsidP="00823A18">
      <w:pPr>
        <w:jc w:val="both"/>
        <w:rPr>
          <w:sz w:val="24"/>
          <w:szCs w:val="24"/>
        </w:rPr>
      </w:pPr>
      <w:r>
        <w:rPr>
          <w:sz w:val="24"/>
          <w:szCs w:val="24"/>
        </w:rPr>
        <w:t>1 Eigelb</w:t>
      </w:r>
    </w:p>
    <w:p w14:paraId="2708D248" w14:textId="77777777" w:rsidR="00823A18" w:rsidRDefault="00823A18" w:rsidP="00823A18">
      <w:pPr>
        <w:jc w:val="both"/>
        <w:rPr>
          <w:sz w:val="24"/>
          <w:szCs w:val="24"/>
        </w:rPr>
      </w:pPr>
      <w:r>
        <w:rPr>
          <w:sz w:val="24"/>
          <w:szCs w:val="24"/>
        </w:rPr>
        <w:t>50 g Sesamsamen</w:t>
      </w:r>
    </w:p>
    <w:p w14:paraId="61F77B6E" w14:textId="77777777" w:rsidR="00823A18" w:rsidRDefault="00823A18" w:rsidP="00823A18">
      <w:pPr>
        <w:jc w:val="both"/>
        <w:rPr>
          <w:sz w:val="24"/>
          <w:szCs w:val="24"/>
        </w:rPr>
      </w:pPr>
    </w:p>
    <w:p w14:paraId="465D8195" w14:textId="382838B1" w:rsidR="00823A18" w:rsidRDefault="00823A18" w:rsidP="00823A18">
      <w:pPr>
        <w:jc w:val="both"/>
        <w:rPr>
          <w:sz w:val="24"/>
          <w:szCs w:val="24"/>
        </w:rPr>
      </w:pPr>
      <w:r>
        <w:rPr>
          <w:sz w:val="24"/>
          <w:szCs w:val="24"/>
        </w:rPr>
        <w:t>Zubereitungszeit: 1 Stunde plus 1 Stunde und 45 Minuten Gehzeit plus 45 Minuten Backzeit</w:t>
      </w:r>
    </w:p>
    <w:p w14:paraId="0C41196F" w14:textId="77777777" w:rsidR="00823A18" w:rsidRPr="00C61BC3" w:rsidRDefault="00823A18" w:rsidP="00B40E8C">
      <w:pPr>
        <w:pStyle w:val="ListParagraph"/>
        <w:numPr>
          <w:ilvl w:val="0"/>
          <w:numId w:val="1648"/>
        </w:numPr>
        <w:spacing w:after="120"/>
        <w:ind w:left="714" w:hanging="357"/>
        <w:contextualSpacing w:val="0"/>
        <w:jc w:val="both"/>
        <w:rPr>
          <w:sz w:val="24"/>
          <w:szCs w:val="24"/>
        </w:rPr>
      </w:pPr>
      <w:r w:rsidRPr="00C61BC3">
        <w:rPr>
          <w:sz w:val="24"/>
          <w:szCs w:val="24"/>
        </w:rPr>
        <w:t>5 Eier etwa 5 Minuten vorkochen, mit der Ostereierfarbe rot färben und mit Öl einreiben, damit sie schön glänzen.</w:t>
      </w:r>
    </w:p>
    <w:p w14:paraId="387964CE" w14:textId="77777777" w:rsidR="00823A18" w:rsidRPr="00C61BC3" w:rsidRDefault="00823A18" w:rsidP="00B40E8C">
      <w:pPr>
        <w:pStyle w:val="ListParagraph"/>
        <w:numPr>
          <w:ilvl w:val="0"/>
          <w:numId w:val="1648"/>
        </w:numPr>
        <w:spacing w:after="120"/>
        <w:ind w:left="714" w:hanging="357"/>
        <w:contextualSpacing w:val="0"/>
        <w:jc w:val="both"/>
        <w:rPr>
          <w:sz w:val="24"/>
          <w:szCs w:val="24"/>
        </w:rPr>
      </w:pPr>
      <w:r w:rsidRPr="00C61BC3">
        <w:rPr>
          <w:sz w:val="24"/>
          <w:szCs w:val="24"/>
        </w:rPr>
        <w:t>Mehl in eine Schüssel geben und eine Mulde eindrücken. Hefe mit 6 EL warmem Wasser und 1 TL Zucker glattrühren, in die Mutter gießen und mit etwas Mehl verrühren. Die Schüssel mit einem Tuch bedeckt etwa 30 Minuten an einen warmen Platz stellen.</w:t>
      </w:r>
    </w:p>
    <w:p w14:paraId="241D167E" w14:textId="77777777" w:rsidR="00823A18" w:rsidRPr="00C61BC3" w:rsidRDefault="00823A18" w:rsidP="00B40E8C">
      <w:pPr>
        <w:pStyle w:val="ListParagraph"/>
        <w:numPr>
          <w:ilvl w:val="0"/>
          <w:numId w:val="1648"/>
        </w:numPr>
        <w:spacing w:after="120"/>
        <w:ind w:left="714" w:hanging="357"/>
        <w:contextualSpacing w:val="0"/>
        <w:jc w:val="both"/>
        <w:rPr>
          <w:sz w:val="24"/>
          <w:szCs w:val="24"/>
        </w:rPr>
      </w:pPr>
      <w:r w:rsidRPr="00C61BC3">
        <w:rPr>
          <w:sz w:val="24"/>
          <w:szCs w:val="24"/>
        </w:rPr>
        <w:t>Butter erwärmen und mit Zucker, 3 Eiern und Salz zum Vorteig geben. Die Orange waschen, Orangenschale fein abreiben und mit Anispulver ebenfalls hinzufügen. Alles zu einem Teig verrühren und verkneten, zugedeckt etwa 1 Stunde warm stellen und gehen lassen, bis da Volumen deutlich zugenommen hat.</w:t>
      </w:r>
    </w:p>
    <w:p w14:paraId="0AF4A995" w14:textId="77777777" w:rsidR="00823A18" w:rsidRPr="00C61BC3" w:rsidRDefault="00823A18" w:rsidP="00B40E8C">
      <w:pPr>
        <w:pStyle w:val="ListParagraph"/>
        <w:numPr>
          <w:ilvl w:val="0"/>
          <w:numId w:val="1648"/>
        </w:numPr>
        <w:spacing w:after="120"/>
        <w:ind w:left="714" w:hanging="357"/>
        <w:contextualSpacing w:val="0"/>
        <w:jc w:val="both"/>
        <w:rPr>
          <w:sz w:val="24"/>
          <w:szCs w:val="24"/>
        </w:rPr>
      </w:pPr>
      <w:r w:rsidRPr="00C61BC3">
        <w:rPr>
          <w:sz w:val="24"/>
          <w:szCs w:val="24"/>
        </w:rPr>
        <w:t xml:space="preserve">Backofen auf 180 Grad (Gas 2) vorheizen. Ein großes Backblech einfetten oder Backpapier drauflegen. Den Teig zusammenkneten. Etwa ein Drittel abschneiden und zur Seite legen. Aus dem großen Teil einen länglichen Laib von etwa 30 cm formen, auf das Blech legen. </w:t>
      </w:r>
    </w:p>
    <w:p w14:paraId="671A6961" w14:textId="77777777" w:rsidR="00823A18" w:rsidRPr="00C61BC3" w:rsidRDefault="00823A18" w:rsidP="00B40E8C">
      <w:pPr>
        <w:pStyle w:val="ListParagraph"/>
        <w:numPr>
          <w:ilvl w:val="0"/>
          <w:numId w:val="1648"/>
        </w:numPr>
        <w:spacing w:after="120"/>
        <w:ind w:left="714" w:hanging="357"/>
        <w:contextualSpacing w:val="0"/>
        <w:jc w:val="both"/>
        <w:rPr>
          <w:sz w:val="24"/>
          <w:szCs w:val="24"/>
        </w:rPr>
      </w:pPr>
      <w:r w:rsidRPr="00C61BC3">
        <w:rPr>
          <w:sz w:val="24"/>
          <w:szCs w:val="24"/>
        </w:rPr>
        <w:t xml:space="preserve">Restlichen Teig in 4 Teile teilen. Stränge in der Länge des Laibes formen. Je 2 davon umeinanderwinden. </w:t>
      </w:r>
    </w:p>
    <w:p w14:paraId="7B49AD8A" w14:textId="77777777" w:rsidR="00823A18" w:rsidRPr="00C61BC3" w:rsidRDefault="00823A18" w:rsidP="00B40E8C">
      <w:pPr>
        <w:pStyle w:val="ListParagraph"/>
        <w:numPr>
          <w:ilvl w:val="0"/>
          <w:numId w:val="1648"/>
        </w:numPr>
        <w:spacing w:after="120"/>
        <w:ind w:left="714" w:hanging="357"/>
        <w:contextualSpacing w:val="0"/>
        <w:jc w:val="both"/>
        <w:rPr>
          <w:sz w:val="24"/>
          <w:szCs w:val="24"/>
        </w:rPr>
      </w:pPr>
      <w:r w:rsidRPr="00C61BC3">
        <w:rPr>
          <w:sz w:val="24"/>
          <w:szCs w:val="24"/>
        </w:rPr>
        <w:lastRenderedPageBreak/>
        <w:t>Den Laib an den Seiten etwas zusammendrücken, die Stränge herumlegen und andrücken.</w:t>
      </w:r>
    </w:p>
    <w:p w14:paraId="54937846" w14:textId="77777777" w:rsidR="00823A18" w:rsidRPr="00C61BC3" w:rsidRDefault="00823A18" w:rsidP="00B40E8C">
      <w:pPr>
        <w:pStyle w:val="ListParagraph"/>
        <w:numPr>
          <w:ilvl w:val="0"/>
          <w:numId w:val="1648"/>
        </w:numPr>
        <w:spacing w:after="120"/>
        <w:ind w:left="714" w:hanging="357"/>
        <w:contextualSpacing w:val="0"/>
        <w:jc w:val="both"/>
        <w:rPr>
          <w:sz w:val="24"/>
          <w:szCs w:val="24"/>
        </w:rPr>
      </w:pPr>
      <w:r w:rsidRPr="00C61BC3">
        <w:rPr>
          <w:sz w:val="24"/>
          <w:szCs w:val="24"/>
        </w:rPr>
        <w:t>Eigelb mit 1 EL Wasser verquirlen, das Brot damit einpinseln, dick mit Sesam bestreuen, noch etwa 15 Minuten gehen lassen.</w:t>
      </w:r>
    </w:p>
    <w:p w14:paraId="3879FA0F" w14:textId="77777777" w:rsidR="00823A18" w:rsidRPr="00C61BC3" w:rsidRDefault="00823A18" w:rsidP="00B40E8C">
      <w:pPr>
        <w:pStyle w:val="ListParagraph"/>
        <w:numPr>
          <w:ilvl w:val="0"/>
          <w:numId w:val="1648"/>
        </w:numPr>
        <w:spacing w:after="120"/>
        <w:ind w:left="714" w:hanging="357"/>
        <w:contextualSpacing w:val="0"/>
        <w:jc w:val="both"/>
        <w:rPr>
          <w:sz w:val="24"/>
          <w:szCs w:val="24"/>
        </w:rPr>
      </w:pPr>
      <w:r w:rsidRPr="00C61BC3">
        <w:rPr>
          <w:sz w:val="24"/>
          <w:szCs w:val="24"/>
        </w:rPr>
        <w:t>In der Mitte in einer Reihe 5 Vertiefungen eindrücken. Die gefärbten Eier einsetzen. Das Brot im Backofen (Mitte) 30 – 40 Minuten backen.</w:t>
      </w:r>
    </w:p>
    <w:p w14:paraId="3A7AE91E" w14:textId="77777777" w:rsidR="00823A18" w:rsidRDefault="00823A18" w:rsidP="00823A18">
      <w:pPr>
        <w:ind w:left="360"/>
        <w:jc w:val="both"/>
        <w:rPr>
          <w:sz w:val="24"/>
          <w:szCs w:val="24"/>
        </w:rPr>
      </w:pPr>
    </w:p>
    <w:p w14:paraId="184DEB4F" w14:textId="77777777" w:rsidR="00823A18" w:rsidRDefault="00823A18" w:rsidP="00C61BC3">
      <w:pPr>
        <w:ind w:left="708" w:hanging="708"/>
        <w:jc w:val="both"/>
        <w:rPr>
          <w:sz w:val="24"/>
          <w:szCs w:val="24"/>
        </w:rPr>
      </w:pPr>
      <w:r>
        <w:rPr>
          <w:sz w:val="24"/>
          <w:szCs w:val="24"/>
        </w:rPr>
        <w:t>Tipp:</w:t>
      </w:r>
      <w:r>
        <w:rPr>
          <w:sz w:val="24"/>
          <w:szCs w:val="24"/>
        </w:rPr>
        <w:tab/>
        <w:t>Geht auch als Neujahrsbrot. Dafür Teig wie gerade beschrieben zubereiten und in eine ausgefettete Springform (28 cm Durchmesser) legen und eine in Alufolie gewickelte Münze darin verstecken. Teig mit Eigelb einpinseln, mit halbierten Mandeln ein Kreuz legen und alles mit Sesam bestreuen. Brot im Ofen (Mitte) bei 180 Grad (Gas 2) in 30 – 40 Minuten backen. In der Neujahrsnacht aufteilen und wer die Münze findet, der hat im neuen Jahr natürlich besonders viel Glück.</w:t>
      </w:r>
    </w:p>
    <w:p w14:paraId="0048ED26" w14:textId="77777777" w:rsidR="00823A18" w:rsidRPr="007F7F85" w:rsidRDefault="00823A18" w:rsidP="00823A18">
      <w:pPr>
        <w:ind w:left="360"/>
        <w:jc w:val="both"/>
        <w:rPr>
          <w:sz w:val="24"/>
          <w:szCs w:val="24"/>
        </w:rPr>
      </w:pPr>
    </w:p>
    <w:p w14:paraId="08BE8E2B" w14:textId="77777777" w:rsidR="00823A18" w:rsidRDefault="00823A18" w:rsidP="00823A18">
      <w:pPr>
        <w:rPr>
          <w:sz w:val="24"/>
          <w:szCs w:val="24"/>
        </w:rPr>
      </w:pPr>
    </w:p>
    <w:p w14:paraId="1160C66A" w14:textId="77777777" w:rsidR="00823A18" w:rsidRDefault="00823A18" w:rsidP="00823A18">
      <w:pPr>
        <w:rPr>
          <w:sz w:val="24"/>
          <w:szCs w:val="24"/>
        </w:rPr>
      </w:pPr>
      <w:r>
        <w:rPr>
          <w:sz w:val="24"/>
          <w:szCs w:val="24"/>
        </w:rPr>
        <w:br/>
      </w:r>
    </w:p>
    <w:p w14:paraId="48A89A9A" w14:textId="77777777" w:rsidR="00823A18" w:rsidRDefault="00823A18" w:rsidP="00823A18">
      <w:pPr>
        <w:rPr>
          <w:sz w:val="24"/>
          <w:szCs w:val="24"/>
        </w:rPr>
      </w:pPr>
      <w:r>
        <w:rPr>
          <w:sz w:val="24"/>
          <w:szCs w:val="24"/>
        </w:rPr>
        <w:br w:type="page"/>
      </w:r>
    </w:p>
    <w:p w14:paraId="073FE931" w14:textId="1C9A2A48" w:rsidR="00823A18" w:rsidRDefault="00823A18" w:rsidP="00C61BC3">
      <w:pPr>
        <w:pStyle w:val="Heading2"/>
        <w:spacing w:after="240"/>
      </w:pPr>
      <w:r>
        <w:lastRenderedPageBreak/>
        <w:t>Sesamkringel – Koulóuria</w:t>
      </w:r>
      <w:r w:rsidR="006072C7">
        <w:rPr>
          <w:rStyle w:val="FootnoteReference"/>
        </w:rPr>
        <w:footnoteReference w:id="248"/>
      </w:r>
      <w:r>
        <w:t xml:space="preserve"> </w:t>
      </w:r>
    </w:p>
    <w:p w14:paraId="39E1B380" w14:textId="6B87C503" w:rsidR="00823A18" w:rsidRDefault="00823A18" w:rsidP="00823A18">
      <w:pPr>
        <w:rPr>
          <w:sz w:val="24"/>
          <w:szCs w:val="24"/>
        </w:rPr>
      </w:pPr>
      <w:r w:rsidRPr="00C61BC3">
        <w:rPr>
          <w:sz w:val="24"/>
          <w:szCs w:val="24"/>
          <w:u w:val="single"/>
        </w:rPr>
        <w:t>Zutaten</w:t>
      </w:r>
      <w:r>
        <w:rPr>
          <w:sz w:val="24"/>
          <w:szCs w:val="24"/>
        </w:rPr>
        <w:t xml:space="preserve"> </w:t>
      </w:r>
      <w:r w:rsidR="00C61BC3">
        <w:rPr>
          <w:sz w:val="24"/>
          <w:szCs w:val="24"/>
        </w:rPr>
        <w:t>(</w:t>
      </w:r>
      <w:r>
        <w:rPr>
          <w:sz w:val="24"/>
          <w:szCs w:val="24"/>
        </w:rPr>
        <w:t>für 8 Kringel</w:t>
      </w:r>
      <w:r w:rsidR="00C61BC3">
        <w:rPr>
          <w:sz w:val="24"/>
          <w:szCs w:val="24"/>
        </w:rPr>
        <w:t>):</w:t>
      </w:r>
    </w:p>
    <w:p w14:paraId="22AFFFE8" w14:textId="77777777" w:rsidR="00823A18" w:rsidRDefault="00823A18" w:rsidP="00823A18">
      <w:pPr>
        <w:rPr>
          <w:sz w:val="24"/>
          <w:szCs w:val="24"/>
        </w:rPr>
      </w:pPr>
      <w:r>
        <w:rPr>
          <w:sz w:val="24"/>
          <w:szCs w:val="24"/>
        </w:rPr>
        <w:t>500 g Mehl und Mehl zum Arbeiten</w:t>
      </w:r>
    </w:p>
    <w:p w14:paraId="54F928EB" w14:textId="77777777" w:rsidR="00823A18" w:rsidRDefault="00823A18" w:rsidP="00823A18">
      <w:pPr>
        <w:rPr>
          <w:sz w:val="24"/>
          <w:szCs w:val="24"/>
        </w:rPr>
      </w:pPr>
      <w:r>
        <w:rPr>
          <w:sz w:val="24"/>
          <w:szCs w:val="24"/>
        </w:rPr>
        <w:t>1 TL Salz</w:t>
      </w:r>
    </w:p>
    <w:p w14:paraId="75A39DB4" w14:textId="77777777" w:rsidR="00823A18" w:rsidRDefault="00823A18" w:rsidP="00823A18">
      <w:pPr>
        <w:rPr>
          <w:sz w:val="24"/>
          <w:szCs w:val="24"/>
        </w:rPr>
      </w:pPr>
      <w:r>
        <w:rPr>
          <w:sz w:val="24"/>
          <w:szCs w:val="24"/>
        </w:rPr>
        <w:t>3 EL Olivenöl und Öl für das Blech</w:t>
      </w:r>
    </w:p>
    <w:p w14:paraId="20E5F688" w14:textId="77777777" w:rsidR="00823A18" w:rsidRDefault="00823A18" w:rsidP="00823A18">
      <w:pPr>
        <w:rPr>
          <w:sz w:val="24"/>
          <w:szCs w:val="24"/>
        </w:rPr>
      </w:pPr>
      <w:r>
        <w:rPr>
          <w:sz w:val="24"/>
          <w:szCs w:val="24"/>
        </w:rPr>
        <w:t>30 g frische Hefe (3/4 Würfel)</w:t>
      </w:r>
    </w:p>
    <w:p w14:paraId="312F87DD" w14:textId="77777777" w:rsidR="00823A18" w:rsidRDefault="00823A18" w:rsidP="00823A18">
      <w:pPr>
        <w:rPr>
          <w:sz w:val="24"/>
          <w:szCs w:val="24"/>
        </w:rPr>
      </w:pPr>
      <w:r>
        <w:rPr>
          <w:sz w:val="24"/>
          <w:szCs w:val="24"/>
        </w:rPr>
        <w:t>250 g Sesamsamen</w:t>
      </w:r>
    </w:p>
    <w:p w14:paraId="1001067C" w14:textId="77777777" w:rsidR="00C61BC3" w:rsidRDefault="00C61BC3" w:rsidP="00823A18">
      <w:pPr>
        <w:rPr>
          <w:sz w:val="24"/>
          <w:szCs w:val="24"/>
        </w:rPr>
      </w:pPr>
    </w:p>
    <w:p w14:paraId="077BF591" w14:textId="529DEFB0" w:rsidR="00823A18" w:rsidRDefault="00823A18" w:rsidP="00823A18">
      <w:pPr>
        <w:rPr>
          <w:sz w:val="24"/>
          <w:szCs w:val="24"/>
        </w:rPr>
      </w:pPr>
      <w:r>
        <w:rPr>
          <w:sz w:val="24"/>
          <w:szCs w:val="24"/>
        </w:rPr>
        <w:t>Zubereitungszeit: 45 Minuten plus 40 – 50 Minuten Gehzeit plus 35 Minuten Backzeit</w:t>
      </w:r>
    </w:p>
    <w:p w14:paraId="4198C2CA" w14:textId="77777777" w:rsidR="00823A18" w:rsidRPr="00E77CC7" w:rsidRDefault="00823A18" w:rsidP="00B40E8C">
      <w:pPr>
        <w:pStyle w:val="ListParagraph"/>
        <w:numPr>
          <w:ilvl w:val="0"/>
          <w:numId w:val="450"/>
        </w:numPr>
        <w:spacing w:after="120"/>
        <w:ind w:left="714" w:hanging="357"/>
        <w:contextualSpacing w:val="0"/>
        <w:jc w:val="both"/>
        <w:rPr>
          <w:sz w:val="24"/>
          <w:szCs w:val="24"/>
        </w:rPr>
      </w:pPr>
      <w:r w:rsidRPr="00E77CC7">
        <w:rPr>
          <w:sz w:val="24"/>
          <w:szCs w:val="24"/>
        </w:rPr>
        <w:t>Mehl in eine Schüssel geben. In der Mitte eine Mulde bilden. Salz auf den Rand streuen und das Öl in die Mulde gießen. Hefe in 300 ml warmen Wasser auflösen, auf das Öl gießen. Alles zu einem Teig verrühren, dann am besten mit der Hand durcharbeiten. (Der Teig bleibt recht weich.) Teig in der Schüssel mit einem Tuch bedeckt an einem warmen Platz 30 – 40 Minuten gehen lassen. Backofen auf 225 Grad (Gas 4) vorheizen. Ein großes Blech einfetten oder Backpapier nehmen (ist einfacher).</w:t>
      </w:r>
    </w:p>
    <w:p w14:paraId="1C759687" w14:textId="77777777" w:rsidR="00823A18" w:rsidRPr="00E77CC7" w:rsidRDefault="00823A18" w:rsidP="00B40E8C">
      <w:pPr>
        <w:pStyle w:val="ListParagraph"/>
        <w:numPr>
          <w:ilvl w:val="0"/>
          <w:numId w:val="450"/>
        </w:numPr>
        <w:spacing w:after="120"/>
        <w:ind w:left="714" w:hanging="357"/>
        <w:contextualSpacing w:val="0"/>
        <w:jc w:val="both"/>
        <w:rPr>
          <w:sz w:val="24"/>
          <w:szCs w:val="24"/>
        </w:rPr>
      </w:pPr>
      <w:r w:rsidRPr="00E77CC7">
        <w:rPr>
          <w:sz w:val="24"/>
          <w:szCs w:val="24"/>
        </w:rPr>
        <w:t>Den Teig wieder gut durcharbeiten. Zu einer Rolle formen und in 8 gleich große Stücke schneiden. Jede Portion zu einem Strang von etwa 2 cm Durchmesser und 35 cm Länge formen und zum Kreis legen. Die Enden gut zusammendrücken.</w:t>
      </w:r>
    </w:p>
    <w:p w14:paraId="661C7608" w14:textId="77777777" w:rsidR="00823A18" w:rsidRPr="00E77CC7" w:rsidRDefault="00823A18" w:rsidP="00B40E8C">
      <w:pPr>
        <w:pStyle w:val="ListParagraph"/>
        <w:numPr>
          <w:ilvl w:val="0"/>
          <w:numId w:val="450"/>
        </w:numPr>
        <w:spacing w:after="120"/>
        <w:ind w:left="714" w:hanging="357"/>
        <w:contextualSpacing w:val="0"/>
        <w:jc w:val="both"/>
        <w:rPr>
          <w:sz w:val="24"/>
          <w:szCs w:val="24"/>
        </w:rPr>
      </w:pPr>
      <w:r w:rsidRPr="00E77CC7">
        <w:rPr>
          <w:sz w:val="24"/>
          <w:szCs w:val="24"/>
        </w:rPr>
        <w:t>Warmes Wasser in eine Schüssel füllen. Sesam auf einen Teller gießen. Die Kringel vorsichtig hochnehmen, kurz in Wasser tauchen, von beiden Seiten in den Sesam legen, damit dieser reichlich daran kleben bleibt.</w:t>
      </w:r>
    </w:p>
    <w:p w14:paraId="6CE90B90" w14:textId="0C78CD40" w:rsidR="00823A18" w:rsidRPr="00E77CC7" w:rsidRDefault="00823A18" w:rsidP="00B40E8C">
      <w:pPr>
        <w:pStyle w:val="ListParagraph"/>
        <w:numPr>
          <w:ilvl w:val="0"/>
          <w:numId w:val="450"/>
        </w:numPr>
        <w:spacing w:after="120"/>
        <w:ind w:left="714" w:hanging="357"/>
        <w:contextualSpacing w:val="0"/>
        <w:jc w:val="both"/>
        <w:rPr>
          <w:sz w:val="24"/>
          <w:szCs w:val="24"/>
        </w:rPr>
      </w:pPr>
      <w:r w:rsidRPr="00E77CC7">
        <w:rPr>
          <w:sz w:val="24"/>
          <w:szCs w:val="24"/>
        </w:rPr>
        <w:t>Die Kringel auf das Blech legen und noch etwa 10 Minuten zugedeckt gehen lassen. Etwa 25 Minuten im Backofen (Mitte) backen. Nach etwa 10 Minuten einen Guss kaltes Wasser auf den Backofenboden sprühen, Ofentür sofort schließe</w:t>
      </w:r>
      <w:r w:rsidR="00C61BC3">
        <w:rPr>
          <w:sz w:val="24"/>
          <w:szCs w:val="24"/>
        </w:rPr>
        <w:t>n</w:t>
      </w:r>
      <w:r w:rsidRPr="00E77CC7">
        <w:rPr>
          <w:sz w:val="24"/>
          <w:szCs w:val="24"/>
        </w:rPr>
        <w:t xml:space="preserve"> und die Kringel backen, bis sie schön braun sind.</w:t>
      </w:r>
    </w:p>
    <w:p w14:paraId="436D7A6A" w14:textId="77777777" w:rsidR="00823A18" w:rsidRDefault="00823A18" w:rsidP="00823A18">
      <w:pPr>
        <w:rPr>
          <w:sz w:val="24"/>
          <w:szCs w:val="24"/>
        </w:rPr>
      </w:pPr>
    </w:p>
    <w:p w14:paraId="0CFFFF01" w14:textId="59FE0BF3" w:rsidR="00823A18" w:rsidRDefault="00823A18">
      <w:pPr>
        <w:rPr>
          <w:rFonts w:asciiTheme="majorHAnsi" w:eastAsiaTheme="majorEastAsia" w:hAnsiTheme="majorHAnsi" w:cstheme="majorBidi"/>
          <w:color w:val="2F5496" w:themeColor="accent1" w:themeShade="BF"/>
          <w:sz w:val="26"/>
          <w:szCs w:val="26"/>
        </w:rPr>
      </w:pPr>
      <w:r>
        <w:br w:type="page"/>
      </w:r>
    </w:p>
    <w:p w14:paraId="353888F6" w14:textId="77109F07" w:rsidR="00A238D4" w:rsidRDefault="00A238D4" w:rsidP="00682A06">
      <w:pPr>
        <w:pStyle w:val="Heading2"/>
        <w:spacing w:after="240"/>
      </w:pPr>
      <w:r>
        <w:lastRenderedPageBreak/>
        <w:t>Kürbis-Orangen-Galette mit Salbei</w:t>
      </w:r>
      <w:r w:rsidR="004C3100">
        <w:rPr>
          <w:rStyle w:val="FootnoteReference"/>
        </w:rPr>
        <w:footnoteReference w:id="249"/>
      </w:r>
      <w:r>
        <w:t xml:space="preserve"> </w:t>
      </w:r>
    </w:p>
    <w:p w14:paraId="5E4F72A3" w14:textId="2443FF79" w:rsidR="00A238D4" w:rsidRDefault="00A238D4">
      <w:pPr>
        <w:rPr>
          <w:sz w:val="24"/>
          <w:szCs w:val="24"/>
        </w:rPr>
      </w:pPr>
      <w:r w:rsidRPr="00682A06">
        <w:rPr>
          <w:sz w:val="24"/>
          <w:szCs w:val="24"/>
          <w:u w:val="single"/>
        </w:rPr>
        <w:t>Zutaten</w:t>
      </w:r>
      <w:r>
        <w:rPr>
          <w:sz w:val="24"/>
          <w:szCs w:val="24"/>
        </w:rPr>
        <w:t xml:space="preserve"> </w:t>
      </w:r>
      <w:r w:rsidR="00682A06">
        <w:rPr>
          <w:sz w:val="24"/>
          <w:szCs w:val="24"/>
        </w:rPr>
        <w:t>(</w:t>
      </w:r>
      <w:r>
        <w:rPr>
          <w:sz w:val="24"/>
          <w:szCs w:val="24"/>
        </w:rPr>
        <w:t>für 4 Portionen</w:t>
      </w:r>
      <w:r w:rsidR="00682A06">
        <w:rPr>
          <w:sz w:val="24"/>
          <w:szCs w:val="24"/>
        </w:rPr>
        <w:t>):</w:t>
      </w:r>
    </w:p>
    <w:p w14:paraId="591CF692" w14:textId="77777777" w:rsidR="00AE1C63" w:rsidRDefault="00A238D4">
      <w:pPr>
        <w:rPr>
          <w:sz w:val="24"/>
          <w:szCs w:val="24"/>
        </w:rPr>
      </w:pPr>
      <w:r>
        <w:rPr>
          <w:sz w:val="24"/>
          <w:szCs w:val="24"/>
        </w:rPr>
        <w:t xml:space="preserve">1 kleiner Butternusskürbis, </w:t>
      </w:r>
      <w:r w:rsidR="00AE1C63">
        <w:rPr>
          <w:sz w:val="24"/>
          <w:szCs w:val="24"/>
        </w:rPr>
        <w:t>ungeschält, halbiert, entkernt und in 1 cm dicke Scheiben geschnitten</w:t>
      </w:r>
    </w:p>
    <w:p w14:paraId="2C6B92E1" w14:textId="42F6B6CE" w:rsidR="00AE1C63" w:rsidRDefault="00AE1C63">
      <w:pPr>
        <w:rPr>
          <w:sz w:val="24"/>
          <w:szCs w:val="24"/>
        </w:rPr>
      </w:pPr>
      <w:r>
        <w:rPr>
          <w:sz w:val="24"/>
          <w:szCs w:val="24"/>
        </w:rPr>
        <w:t xml:space="preserve">2 Karotten, geschält und in 1 cm dicke </w:t>
      </w:r>
      <w:r w:rsidR="00F9391F">
        <w:rPr>
          <w:sz w:val="24"/>
          <w:szCs w:val="24"/>
        </w:rPr>
        <w:t>Scheiben</w:t>
      </w:r>
      <w:r>
        <w:rPr>
          <w:sz w:val="24"/>
          <w:szCs w:val="24"/>
        </w:rPr>
        <w:t xml:space="preserve"> geschnitten</w:t>
      </w:r>
    </w:p>
    <w:p w14:paraId="623E7763" w14:textId="77777777" w:rsidR="00AE1C63" w:rsidRDefault="00AE1C63">
      <w:pPr>
        <w:rPr>
          <w:sz w:val="24"/>
          <w:szCs w:val="24"/>
        </w:rPr>
      </w:pPr>
      <w:r>
        <w:rPr>
          <w:sz w:val="24"/>
          <w:szCs w:val="24"/>
        </w:rPr>
        <w:t>2 EL Olivenöl</w:t>
      </w:r>
    </w:p>
    <w:p w14:paraId="7BC7215C" w14:textId="77777777" w:rsidR="00F9391F" w:rsidRDefault="00AE1C63">
      <w:pPr>
        <w:rPr>
          <w:sz w:val="24"/>
          <w:szCs w:val="24"/>
        </w:rPr>
      </w:pPr>
      <w:r>
        <w:rPr>
          <w:sz w:val="24"/>
          <w:szCs w:val="24"/>
        </w:rPr>
        <w:t>2 EL Salbeiblätter</w:t>
      </w:r>
      <w:r w:rsidR="00F9391F">
        <w:rPr>
          <w:sz w:val="24"/>
          <w:szCs w:val="24"/>
        </w:rPr>
        <w:t>, feingehackt plus etwas zum Servieren</w:t>
      </w:r>
    </w:p>
    <w:p w14:paraId="6FC99469" w14:textId="77777777" w:rsidR="00F9391F" w:rsidRDefault="00F9391F">
      <w:pPr>
        <w:rPr>
          <w:sz w:val="24"/>
          <w:szCs w:val="24"/>
        </w:rPr>
      </w:pPr>
      <w:r>
        <w:rPr>
          <w:sz w:val="24"/>
          <w:szCs w:val="24"/>
        </w:rPr>
        <w:t>2 TL Kümmelsamen, geröstet und grob zerstoßen</w:t>
      </w:r>
    </w:p>
    <w:p w14:paraId="109D4211" w14:textId="77777777" w:rsidR="00093432" w:rsidRDefault="00F9391F">
      <w:pPr>
        <w:rPr>
          <w:sz w:val="24"/>
          <w:szCs w:val="24"/>
        </w:rPr>
      </w:pPr>
      <w:r>
        <w:rPr>
          <w:sz w:val="24"/>
          <w:szCs w:val="24"/>
        </w:rPr>
        <w:t>1 Knoblauchknolle</w:t>
      </w:r>
      <w:r w:rsidR="00093432">
        <w:rPr>
          <w:sz w:val="24"/>
          <w:szCs w:val="24"/>
        </w:rPr>
        <w:t>, oben so abgeschnitten, dass die Zehen frei liegen</w:t>
      </w:r>
    </w:p>
    <w:p w14:paraId="3D9C992D" w14:textId="77777777" w:rsidR="00093432" w:rsidRDefault="00093432">
      <w:pPr>
        <w:rPr>
          <w:sz w:val="24"/>
          <w:szCs w:val="24"/>
        </w:rPr>
      </w:pPr>
      <w:r>
        <w:rPr>
          <w:sz w:val="24"/>
          <w:szCs w:val="24"/>
        </w:rPr>
        <w:t>1 große Schalotte, auch so abgeschnitten, dass das Fruchtfleisch frei liegt</w:t>
      </w:r>
    </w:p>
    <w:p w14:paraId="5A592680" w14:textId="77777777" w:rsidR="00E5240D" w:rsidRDefault="00093432">
      <w:pPr>
        <w:rPr>
          <w:sz w:val="24"/>
          <w:szCs w:val="24"/>
        </w:rPr>
      </w:pPr>
      <w:r>
        <w:rPr>
          <w:sz w:val="24"/>
          <w:szCs w:val="24"/>
        </w:rPr>
        <w:t>2-3 Orangen, Schale abgerieben</w:t>
      </w:r>
      <w:r w:rsidR="00E5240D">
        <w:rPr>
          <w:sz w:val="24"/>
          <w:szCs w:val="24"/>
        </w:rPr>
        <w:t>, dann 160 ml Saft ausgepresst</w:t>
      </w:r>
    </w:p>
    <w:p w14:paraId="17923C02" w14:textId="77777777" w:rsidR="00E5240D" w:rsidRDefault="00E5240D">
      <w:pPr>
        <w:rPr>
          <w:sz w:val="24"/>
          <w:szCs w:val="24"/>
        </w:rPr>
      </w:pPr>
      <w:r>
        <w:rPr>
          <w:sz w:val="24"/>
          <w:szCs w:val="24"/>
        </w:rPr>
        <w:t>50 g Ahornsirup</w:t>
      </w:r>
    </w:p>
    <w:p w14:paraId="210E7F3D" w14:textId="77777777" w:rsidR="00E5240D" w:rsidRDefault="00E5240D">
      <w:pPr>
        <w:rPr>
          <w:sz w:val="24"/>
          <w:szCs w:val="24"/>
        </w:rPr>
      </w:pPr>
      <w:r>
        <w:rPr>
          <w:sz w:val="24"/>
          <w:szCs w:val="24"/>
        </w:rPr>
        <w:t>125 g Mascarpone</w:t>
      </w:r>
    </w:p>
    <w:p w14:paraId="64095B5B" w14:textId="77777777" w:rsidR="00E5240D" w:rsidRDefault="00E5240D">
      <w:pPr>
        <w:rPr>
          <w:sz w:val="24"/>
          <w:szCs w:val="24"/>
        </w:rPr>
      </w:pPr>
      <w:r>
        <w:rPr>
          <w:sz w:val="24"/>
          <w:szCs w:val="24"/>
        </w:rPr>
        <w:t>1 kleines Ei verquirlt</w:t>
      </w:r>
    </w:p>
    <w:p w14:paraId="3DF0766D" w14:textId="77777777" w:rsidR="00E5240D" w:rsidRDefault="00E5240D">
      <w:pPr>
        <w:rPr>
          <w:sz w:val="24"/>
          <w:szCs w:val="24"/>
        </w:rPr>
      </w:pPr>
      <w:r>
        <w:rPr>
          <w:sz w:val="24"/>
          <w:szCs w:val="24"/>
        </w:rPr>
        <w:t>Salz, Meersalzflocken, Pfeffer</w:t>
      </w:r>
    </w:p>
    <w:p w14:paraId="7EA77BD2" w14:textId="77777777" w:rsidR="00E5240D" w:rsidRDefault="00E5240D">
      <w:pPr>
        <w:rPr>
          <w:sz w:val="24"/>
          <w:szCs w:val="24"/>
        </w:rPr>
      </w:pPr>
    </w:p>
    <w:p w14:paraId="527AEB6F" w14:textId="7C36F0D3" w:rsidR="00E5240D" w:rsidRPr="00682A06" w:rsidRDefault="00682A06">
      <w:pPr>
        <w:rPr>
          <w:i/>
          <w:iCs/>
          <w:sz w:val="24"/>
          <w:szCs w:val="24"/>
        </w:rPr>
      </w:pPr>
      <w:r w:rsidRPr="00682A06">
        <w:rPr>
          <w:i/>
          <w:iCs/>
          <w:sz w:val="24"/>
          <w:szCs w:val="24"/>
        </w:rPr>
        <w:t>Für den T</w:t>
      </w:r>
      <w:r w:rsidR="00E5240D" w:rsidRPr="00682A06">
        <w:rPr>
          <w:i/>
          <w:iCs/>
          <w:sz w:val="24"/>
          <w:szCs w:val="24"/>
        </w:rPr>
        <w:t>eig:</w:t>
      </w:r>
    </w:p>
    <w:p w14:paraId="7847A277" w14:textId="3F99BFC6" w:rsidR="00E5240D" w:rsidRDefault="00E5240D">
      <w:pPr>
        <w:rPr>
          <w:sz w:val="24"/>
          <w:szCs w:val="24"/>
        </w:rPr>
      </w:pPr>
      <w:r>
        <w:rPr>
          <w:sz w:val="24"/>
          <w:szCs w:val="24"/>
        </w:rPr>
        <w:t>1</w:t>
      </w:r>
      <w:r w:rsidR="00AE3EC8">
        <w:rPr>
          <w:sz w:val="24"/>
          <w:szCs w:val="24"/>
        </w:rPr>
        <w:t>3</w:t>
      </w:r>
      <w:r>
        <w:rPr>
          <w:sz w:val="24"/>
          <w:szCs w:val="24"/>
        </w:rPr>
        <w:t>0 g Mehl</w:t>
      </w:r>
      <w:r w:rsidR="00AE3EC8">
        <w:rPr>
          <w:sz w:val="24"/>
          <w:szCs w:val="24"/>
        </w:rPr>
        <w:t xml:space="preserve"> plus etwas zum </w:t>
      </w:r>
      <w:r w:rsidR="00682A06">
        <w:rPr>
          <w:sz w:val="24"/>
          <w:szCs w:val="24"/>
        </w:rPr>
        <w:t>A</w:t>
      </w:r>
      <w:r w:rsidR="00AE3EC8">
        <w:rPr>
          <w:sz w:val="24"/>
          <w:szCs w:val="24"/>
        </w:rPr>
        <w:t>usrollen</w:t>
      </w:r>
    </w:p>
    <w:p w14:paraId="1C4EF0C1" w14:textId="7DFC6C6C" w:rsidR="00AE3EC8" w:rsidRDefault="00AE3EC8">
      <w:pPr>
        <w:rPr>
          <w:sz w:val="24"/>
          <w:szCs w:val="24"/>
        </w:rPr>
      </w:pPr>
      <w:r>
        <w:rPr>
          <w:sz w:val="24"/>
          <w:szCs w:val="24"/>
        </w:rPr>
        <w:t>20 g Polenta</w:t>
      </w:r>
    </w:p>
    <w:p w14:paraId="26AF61A4" w14:textId="65DFD67F" w:rsidR="00AE3EC8" w:rsidRDefault="00AE3EC8">
      <w:pPr>
        <w:rPr>
          <w:sz w:val="24"/>
          <w:szCs w:val="24"/>
        </w:rPr>
      </w:pPr>
      <w:r>
        <w:rPr>
          <w:sz w:val="24"/>
          <w:szCs w:val="24"/>
        </w:rPr>
        <w:t>1 ½ TL Zucker</w:t>
      </w:r>
    </w:p>
    <w:p w14:paraId="674AE46A" w14:textId="085ED72A" w:rsidR="00AE3EC8" w:rsidRDefault="00AE3EC8">
      <w:pPr>
        <w:rPr>
          <w:sz w:val="24"/>
          <w:szCs w:val="24"/>
        </w:rPr>
      </w:pPr>
      <w:r>
        <w:rPr>
          <w:sz w:val="24"/>
          <w:szCs w:val="24"/>
        </w:rPr>
        <w:t>¾ TL Meersa</w:t>
      </w:r>
      <w:r w:rsidR="00682A06">
        <w:rPr>
          <w:sz w:val="24"/>
          <w:szCs w:val="24"/>
        </w:rPr>
        <w:t>l</w:t>
      </w:r>
      <w:r>
        <w:rPr>
          <w:sz w:val="24"/>
          <w:szCs w:val="24"/>
        </w:rPr>
        <w:t>zflocken</w:t>
      </w:r>
    </w:p>
    <w:p w14:paraId="37CA8CF2" w14:textId="49BB7285" w:rsidR="00AE3EC8" w:rsidRDefault="00AE3EC8">
      <w:pPr>
        <w:rPr>
          <w:sz w:val="24"/>
          <w:szCs w:val="24"/>
        </w:rPr>
      </w:pPr>
      <w:r>
        <w:rPr>
          <w:sz w:val="24"/>
          <w:szCs w:val="24"/>
        </w:rPr>
        <w:t>1 EL Salbeiblätter, fein gehackt</w:t>
      </w:r>
    </w:p>
    <w:p w14:paraId="288EFF61" w14:textId="4B412BCC" w:rsidR="00AE3EC8" w:rsidRDefault="00075457">
      <w:pPr>
        <w:rPr>
          <w:sz w:val="24"/>
          <w:szCs w:val="24"/>
        </w:rPr>
      </w:pPr>
      <w:r>
        <w:rPr>
          <w:sz w:val="24"/>
          <w:szCs w:val="24"/>
        </w:rPr>
        <w:t>¼ TL frisch gemahlener schwarzer Pfeffer</w:t>
      </w:r>
    </w:p>
    <w:p w14:paraId="32898C0C" w14:textId="0D466964" w:rsidR="00075457" w:rsidRDefault="00075457">
      <w:pPr>
        <w:rPr>
          <w:sz w:val="24"/>
          <w:szCs w:val="24"/>
        </w:rPr>
      </w:pPr>
      <w:r>
        <w:rPr>
          <w:sz w:val="24"/>
          <w:szCs w:val="24"/>
        </w:rPr>
        <w:t>20 ml Olivenöl</w:t>
      </w:r>
    </w:p>
    <w:p w14:paraId="4E49BCC9" w14:textId="3E5F0313" w:rsidR="00075457" w:rsidRDefault="00075457">
      <w:pPr>
        <w:rPr>
          <w:sz w:val="24"/>
          <w:szCs w:val="24"/>
        </w:rPr>
      </w:pPr>
      <w:r>
        <w:rPr>
          <w:sz w:val="24"/>
          <w:szCs w:val="24"/>
        </w:rPr>
        <w:t>80 g Butter</w:t>
      </w:r>
    </w:p>
    <w:p w14:paraId="1F9D89C0" w14:textId="77EF225C" w:rsidR="00075457" w:rsidRDefault="00075457">
      <w:pPr>
        <w:rPr>
          <w:sz w:val="24"/>
          <w:szCs w:val="24"/>
        </w:rPr>
      </w:pPr>
      <w:r>
        <w:rPr>
          <w:sz w:val="24"/>
          <w:szCs w:val="24"/>
        </w:rPr>
        <w:t xml:space="preserve">60 </w:t>
      </w:r>
      <w:r w:rsidR="00B6762D">
        <w:rPr>
          <w:sz w:val="24"/>
          <w:szCs w:val="24"/>
        </w:rPr>
        <w:t>ml eiskaltes Wasser</w:t>
      </w:r>
    </w:p>
    <w:p w14:paraId="7FF3C113" w14:textId="77777777" w:rsidR="00B6762D" w:rsidRDefault="00B6762D">
      <w:pPr>
        <w:rPr>
          <w:sz w:val="24"/>
          <w:szCs w:val="24"/>
        </w:rPr>
      </w:pPr>
    </w:p>
    <w:p w14:paraId="438A8C3E" w14:textId="559C468B" w:rsidR="00682A06" w:rsidRDefault="00682A06">
      <w:pPr>
        <w:rPr>
          <w:sz w:val="24"/>
          <w:szCs w:val="24"/>
        </w:rPr>
      </w:pPr>
      <w:r>
        <w:rPr>
          <w:sz w:val="24"/>
          <w:szCs w:val="24"/>
        </w:rPr>
        <w:t>Zubereitung:</w:t>
      </w:r>
    </w:p>
    <w:p w14:paraId="3718C26A" w14:textId="0217ABC7" w:rsidR="00B6762D" w:rsidRPr="00903FEE" w:rsidRDefault="009543A7" w:rsidP="00B40E8C">
      <w:pPr>
        <w:pStyle w:val="ListParagraph"/>
        <w:numPr>
          <w:ilvl w:val="0"/>
          <w:numId w:val="1508"/>
        </w:numPr>
        <w:spacing w:after="120"/>
        <w:ind w:left="714" w:hanging="357"/>
        <w:contextualSpacing w:val="0"/>
        <w:jc w:val="both"/>
        <w:rPr>
          <w:sz w:val="24"/>
          <w:szCs w:val="24"/>
        </w:rPr>
      </w:pPr>
      <w:r w:rsidRPr="00903FEE">
        <w:rPr>
          <w:sz w:val="24"/>
          <w:szCs w:val="24"/>
        </w:rPr>
        <w:lastRenderedPageBreak/>
        <w:t>Den Backofen auf 220 Grad (Umluft) vorheizen. Für</w:t>
      </w:r>
      <w:r w:rsidR="00FA0D32" w:rsidRPr="00903FEE">
        <w:rPr>
          <w:sz w:val="24"/>
          <w:szCs w:val="24"/>
        </w:rPr>
        <w:t xml:space="preserve"> </w:t>
      </w:r>
      <w:r w:rsidRPr="00903FEE">
        <w:rPr>
          <w:sz w:val="24"/>
          <w:szCs w:val="24"/>
        </w:rPr>
        <w:t xml:space="preserve">den </w:t>
      </w:r>
      <w:r w:rsidR="00FA0D32" w:rsidRPr="00903FEE">
        <w:rPr>
          <w:sz w:val="24"/>
          <w:szCs w:val="24"/>
        </w:rPr>
        <w:t>T</w:t>
      </w:r>
      <w:r w:rsidRPr="00903FEE">
        <w:rPr>
          <w:sz w:val="24"/>
          <w:szCs w:val="24"/>
        </w:rPr>
        <w:t xml:space="preserve">eig die ersten acht </w:t>
      </w:r>
      <w:r w:rsidR="00FA0D32" w:rsidRPr="00903FEE">
        <w:rPr>
          <w:sz w:val="24"/>
          <w:szCs w:val="24"/>
        </w:rPr>
        <w:t>Zu</w:t>
      </w:r>
      <w:r w:rsidRPr="00903FEE">
        <w:rPr>
          <w:sz w:val="24"/>
          <w:szCs w:val="24"/>
        </w:rPr>
        <w:t>taten vermengen. Die Butter in Würfeln dazu</w:t>
      </w:r>
      <w:r w:rsidR="00E16485">
        <w:rPr>
          <w:sz w:val="24"/>
          <w:szCs w:val="24"/>
        </w:rPr>
        <w:t xml:space="preserve"> </w:t>
      </w:r>
      <w:r w:rsidRPr="00903FEE">
        <w:rPr>
          <w:sz w:val="24"/>
          <w:szCs w:val="24"/>
        </w:rPr>
        <w:t>fügen und mit den Fingern in die Mischung reiben, jedoch nicht zu sorgfältig. Das Wasser dazu</w:t>
      </w:r>
      <w:r w:rsidR="00E16485">
        <w:rPr>
          <w:sz w:val="24"/>
          <w:szCs w:val="24"/>
        </w:rPr>
        <w:t xml:space="preserve"> </w:t>
      </w:r>
      <w:r w:rsidRPr="00903FEE">
        <w:rPr>
          <w:sz w:val="24"/>
          <w:szCs w:val="24"/>
        </w:rPr>
        <w:t>gießen und alles mit den Händen zu einem Teig verkneten</w:t>
      </w:r>
      <w:r w:rsidR="00AD74E6" w:rsidRPr="00903FEE">
        <w:rPr>
          <w:sz w:val="24"/>
          <w:szCs w:val="24"/>
        </w:rPr>
        <w:t xml:space="preserve">. Den </w:t>
      </w:r>
      <w:r w:rsidR="00903FEE" w:rsidRPr="00903FEE">
        <w:rPr>
          <w:sz w:val="24"/>
          <w:szCs w:val="24"/>
        </w:rPr>
        <w:t>T</w:t>
      </w:r>
      <w:r w:rsidR="00AD74E6" w:rsidRPr="00903FEE">
        <w:rPr>
          <w:sz w:val="24"/>
          <w:szCs w:val="24"/>
        </w:rPr>
        <w:t>eig auf der gut bemehlten Arbeitsfläche</w:t>
      </w:r>
      <w:r w:rsidR="00FA0D32" w:rsidRPr="00903FEE">
        <w:rPr>
          <w:sz w:val="24"/>
          <w:szCs w:val="24"/>
        </w:rPr>
        <w:t xml:space="preserve"> </w:t>
      </w:r>
      <w:r w:rsidR="00AD74E6" w:rsidRPr="00903FEE">
        <w:rPr>
          <w:sz w:val="24"/>
          <w:szCs w:val="24"/>
        </w:rPr>
        <w:t>zu einem Rechteck ausrollen (28X18 cm)</w:t>
      </w:r>
      <w:r w:rsidR="001258AF" w:rsidRPr="00903FEE">
        <w:rPr>
          <w:sz w:val="24"/>
          <w:szCs w:val="24"/>
        </w:rPr>
        <w:t xml:space="preserve">. Die beiden langen Seiten nach innen umschlagen, sodass sie sich in der Mitte treffen, dann einmal darüberrollen. </w:t>
      </w:r>
      <w:r w:rsidR="00FA0D32" w:rsidRPr="00903FEE">
        <w:rPr>
          <w:sz w:val="24"/>
          <w:szCs w:val="24"/>
        </w:rPr>
        <w:t>Nun</w:t>
      </w:r>
      <w:r w:rsidR="001258AF" w:rsidRPr="00903FEE">
        <w:rPr>
          <w:sz w:val="24"/>
          <w:szCs w:val="24"/>
        </w:rPr>
        <w:t xml:space="preserve"> die kürzeren Seiten zur Mitte umschlagen und ebenfalls einmal darüberrollen. Anschließend den Teig in</w:t>
      </w:r>
      <w:r w:rsidR="00FA0D32" w:rsidRPr="00903FEE">
        <w:rPr>
          <w:sz w:val="24"/>
          <w:szCs w:val="24"/>
        </w:rPr>
        <w:t xml:space="preserve"> </w:t>
      </w:r>
      <w:r w:rsidR="001258AF" w:rsidRPr="00903FEE">
        <w:rPr>
          <w:sz w:val="24"/>
          <w:szCs w:val="24"/>
        </w:rPr>
        <w:t>der Mitte</w:t>
      </w:r>
      <w:r w:rsidR="004055E4" w:rsidRPr="00903FEE">
        <w:rPr>
          <w:sz w:val="24"/>
          <w:szCs w:val="24"/>
        </w:rPr>
        <w:t xml:space="preserve"> zusammenfalten, sodass ein Quadrat entsteht. Das Quadrat zu einem Kreis formen, in Frischhaltefolie einwickeln und für 30 Minuten in</w:t>
      </w:r>
      <w:r w:rsidR="00FA0D32" w:rsidRPr="00903FEE">
        <w:rPr>
          <w:sz w:val="24"/>
          <w:szCs w:val="24"/>
        </w:rPr>
        <w:t xml:space="preserve"> </w:t>
      </w:r>
      <w:r w:rsidR="004055E4" w:rsidRPr="00903FEE">
        <w:rPr>
          <w:sz w:val="24"/>
          <w:szCs w:val="24"/>
        </w:rPr>
        <w:t>den Küh</w:t>
      </w:r>
      <w:r w:rsidR="00FA0D32" w:rsidRPr="00903FEE">
        <w:rPr>
          <w:sz w:val="24"/>
          <w:szCs w:val="24"/>
        </w:rPr>
        <w:t>l</w:t>
      </w:r>
      <w:r w:rsidR="004055E4" w:rsidRPr="00903FEE">
        <w:rPr>
          <w:sz w:val="24"/>
          <w:szCs w:val="24"/>
        </w:rPr>
        <w:t>schrank legen.</w:t>
      </w:r>
    </w:p>
    <w:p w14:paraId="189DB3AA" w14:textId="705179FA" w:rsidR="004055E4" w:rsidRPr="00903FEE" w:rsidRDefault="004055E4" w:rsidP="00B40E8C">
      <w:pPr>
        <w:pStyle w:val="ListParagraph"/>
        <w:numPr>
          <w:ilvl w:val="0"/>
          <w:numId w:val="1508"/>
        </w:numPr>
        <w:spacing w:after="120"/>
        <w:ind w:left="714" w:hanging="357"/>
        <w:contextualSpacing w:val="0"/>
        <w:jc w:val="both"/>
        <w:rPr>
          <w:sz w:val="24"/>
          <w:szCs w:val="24"/>
        </w:rPr>
      </w:pPr>
      <w:r w:rsidRPr="00903FEE">
        <w:rPr>
          <w:sz w:val="24"/>
          <w:szCs w:val="24"/>
        </w:rPr>
        <w:t>Inzwischen den Kürbis u</w:t>
      </w:r>
      <w:r w:rsidR="00FA0D32" w:rsidRPr="00903FEE">
        <w:rPr>
          <w:sz w:val="24"/>
          <w:szCs w:val="24"/>
        </w:rPr>
        <w:t>nd di</w:t>
      </w:r>
      <w:r w:rsidRPr="00903FEE">
        <w:rPr>
          <w:sz w:val="24"/>
          <w:szCs w:val="24"/>
        </w:rPr>
        <w:t>e Karotten mit dem Öl, 1 EL gehacktem Salbei, den Küm</w:t>
      </w:r>
      <w:r w:rsidR="00FA0D32" w:rsidRPr="00903FEE">
        <w:rPr>
          <w:sz w:val="24"/>
          <w:szCs w:val="24"/>
        </w:rPr>
        <w:t>m</w:t>
      </w:r>
      <w:r w:rsidRPr="00903FEE">
        <w:rPr>
          <w:sz w:val="24"/>
          <w:szCs w:val="24"/>
        </w:rPr>
        <w:t>el</w:t>
      </w:r>
      <w:r w:rsidR="0092614D" w:rsidRPr="00903FEE">
        <w:rPr>
          <w:sz w:val="24"/>
          <w:szCs w:val="24"/>
        </w:rPr>
        <w:t xml:space="preserve">, 1 TL Meersalzflocken und reichlich Pfeffer vermengen und auf </w:t>
      </w:r>
      <w:r w:rsidR="00C26F58" w:rsidRPr="00903FEE">
        <w:rPr>
          <w:sz w:val="24"/>
          <w:szCs w:val="24"/>
        </w:rPr>
        <w:t>zwei</w:t>
      </w:r>
      <w:r w:rsidR="0092614D" w:rsidRPr="00903FEE">
        <w:rPr>
          <w:sz w:val="24"/>
          <w:szCs w:val="24"/>
        </w:rPr>
        <w:t xml:space="preserve"> mit Backpapier bedeckte Bleche verteilen. Die Knoblauchknolle</w:t>
      </w:r>
      <w:r w:rsidR="006C1A54" w:rsidRPr="00903FEE">
        <w:rPr>
          <w:sz w:val="24"/>
          <w:szCs w:val="24"/>
        </w:rPr>
        <w:t xml:space="preserve"> und die S</w:t>
      </w:r>
      <w:r w:rsidR="00C26F58" w:rsidRPr="00903FEE">
        <w:rPr>
          <w:sz w:val="24"/>
          <w:szCs w:val="24"/>
        </w:rPr>
        <w:t>chalotte</w:t>
      </w:r>
      <w:r w:rsidR="006C1A54" w:rsidRPr="00903FEE">
        <w:rPr>
          <w:sz w:val="24"/>
          <w:szCs w:val="24"/>
        </w:rPr>
        <w:t xml:space="preserve"> mit etwas Öl beträufeln, separat in Folie wi</w:t>
      </w:r>
      <w:r w:rsidR="00C26F58" w:rsidRPr="00903FEE">
        <w:rPr>
          <w:sz w:val="24"/>
          <w:szCs w:val="24"/>
        </w:rPr>
        <w:t>c</w:t>
      </w:r>
      <w:r w:rsidR="006C1A54" w:rsidRPr="00903FEE">
        <w:rPr>
          <w:sz w:val="24"/>
          <w:szCs w:val="24"/>
        </w:rPr>
        <w:t>keln und dazulegen. Kürbis und Karotten im Ofen in 25 Minuten goldbraun rösten, Knob</w:t>
      </w:r>
      <w:r w:rsidR="00C26F58" w:rsidRPr="00903FEE">
        <w:rPr>
          <w:sz w:val="24"/>
          <w:szCs w:val="24"/>
        </w:rPr>
        <w:t>lauc</w:t>
      </w:r>
      <w:r w:rsidR="006C1A54" w:rsidRPr="00903FEE">
        <w:rPr>
          <w:sz w:val="24"/>
          <w:szCs w:val="24"/>
        </w:rPr>
        <w:t>h und Sch</w:t>
      </w:r>
      <w:r w:rsidR="00C26F58" w:rsidRPr="00903FEE">
        <w:rPr>
          <w:sz w:val="24"/>
          <w:szCs w:val="24"/>
        </w:rPr>
        <w:t>al</w:t>
      </w:r>
      <w:r w:rsidR="006C1A54" w:rsidRPr="00903FEE">
        <w:rPr>
          <w:sz w:val="24"/>
          <w:szCs w:val="24"/>
        </w:rPr>
        <w:t xml:space="preserve">otte weitere 15 </w:t>
      </w:r>
      <w:r w:rsidR="00C26F58" w:rsidRPr="00903FEE">
        <w:rPr>
          <w:sz w:val="24"/>
          <w:szCs w:val="24"/>
        </w:rPr>
        <w:t>Mi</w:t>
      </w:r>
      <w:r w:rsidR="006C1A54" w:rsidRPr="00903FEE">
        <w:rPr>
          <w:sz w:val="24"/>
          <w:szCs w:val="24"/>
        </w:rPr>
        <w:t xml:space="preserve">nuten im </w:t>
      </w:r>
      <w:r w:rsidR="00C26F58" w:rsidRPr="00903FEE">
        <w:rPr>
          <w:sz w:val="24"/>
          <w:szCs w:val="24"/>
        </w:rPr>
        <w:t>O</w:t>
      </w:r>
      <w:r w:rsidR="006C1A54" w:rsidRPr="00903FEE">
        <w:rPr>
          <w:sz w:val="24"/>
          <w:szCs w:val="24"/>
        </w:rPr>
        <w:t>fen lassen. Wenn sie et</w:t>
      </w:r>
      <w:r w:rsidR="00C26F58" w:rsidRPr="00903FEE">
        <w:rPr>
          <w:sz w:val="24"/>
          <w:szCs w:val="24"/>
        </w:rPr>
        <w:t>w</w:t>
      </w:r>
      <w:r w:rsidR="006C1A54" w:rsidRPr="00903FEE">
        <w:rPr>
          <w:sz w:val="24"/>
          <w:szCs w:val="24"/>
        </w:rPr>
        <w:t xml:space="preserve">as abgekühlt sind, Knoblauchzehen und Schalotte aus der Schale drücken und </w:t>
      </w:r>
      <w:r w:rsidR="00C26F58" w:rsidRPr="00903FEE">
        <w:rPr>
          <w:sz w:val="24"/>
          <w:szCs w:val="24"/>
        </w:rPr>
        <w:t>f</w:t>
      </w:r>
      <w:r w:rsidR="006C1A54" w:rsidRPr="00903FEE">
        <w:rPr>
          <w:sz w:val="24"/>
          <w:szCs w:val="24"/>
        </w:rPr>
        <w:t>ein hacken. Die Ofentemperatur auf 200 Grad reduzieren.</w:t>
      </w:r>
    </w:p>
    <w:p w14:paraId="5C2C5484" w14:textId="13F2FB0A" w:rsidR="006C1A54" w:rsidRPr="00903FEE" w:rsidRDefault="006C1A54" w:rsidP="00B40E8C">
      <w:pPr>
        <w:pStyle w:val="ListParagraph"/>
        <w:numPr>
          <w:ilvl w:val="0"/>
          <w:numId w:val="1508"/>
        </w:numPr>
        <w:spacing w:after="120"/>
        <w:ind w:left="714" w:hanging="357"/>
        <w:contextualSpacing w:val="0"/>
        <w:jc w:val="both"/>
        <w:rPr>
          <w:sz w:val="24"/>
          <w:szCs w:val="24"/>
        </w:rPr>
      </w:pPr>
      <w:r w:rsidRPr="00903FEE">
        <w:rPr>
          <w:sz w:val="24"/>
          <w:szCs w:val="24"/>
        </w:rPr>
        <w:t>Den Teig au</w:t>
      </w:r>
      <w:r w:rsidR="00FA0D32" w:rsidRPr="00903FEE">
        <w:rPr>
          <w:sz w:val="24"/>
          <w:szCs w:val="24"/>
        </w:rPr>
        <w:t xml:space="preserve">f der gut bemehlten Arbeitsfläche ausrollen (Durchmesser 30 cm). Vorsichtig auf das mit Backpapier belegte Blech legen und weitere 30 Minuten </w:t>
      </w:r>
      <w:r w:rsidR="00C26F58" w:rsidRPr="00903FEE">
        <w:rPr>
          <w:sz w:val="24"/>
          <w:szCs w:val="24"/>
        </w:rPr>
        <w:t>kaltstellen</w:t>
      </w:r>
      <w:r w:rsidR="00FA0D32" w:rsidRPr="00903FEE">
        <w:rPr>
          <w:sz w:val="24"/>
          <w:szCs w:val="24"/>
        </w:rPr>
        <w:t>.</w:t>
      </w:r>
    </w:p>
    <w:p w14:paraId="580363FC" w14:textId="5FF825C7" w:rsidR="00FA0D32" w:rsidRPr="00903FEE" w:rsidRDefault="00FA0D32" w:rsidP="00B40E8C">
      <w:pPr>
        <w:pStyle w:val="ListParagraph"/>
        <w:numPr>
          <w:ilvl w:val="0"/>
          <w:numId w:val="1508"/>
        </w:numPr>
        <w:spacing w:after="120"/>
        <w:ind w:left="714" w:hanging="357"/>
        <w:contextualSpacing w:val="0"/>
        <w:jc w:val="both"/>
        <w:rPr>
          <w:sz w:val="24"/>
          <w:szCs w:val="24"/>
        </w:rPr>
      </w:pPr>
      <w:r w:rsidRPr="00903FEE">
        <w:rPr>
          <w:sz w:val="24"/>
          <w:szCs w:val="24"/>
        </w:rPr>
        <w:t>Orangensaft und Ahornsirup in einem kleinen Topf bei mittlerer bis starker Hitze in etwa 10 Minuten sirupart</w:t>
      </w:r>
      <w:r w:rsidR="00C26F58" w:rsidRPr="00903FEE">
        <w:rPr>
          <w:sz w:val="24"/>
          <w:szCs w:val="24"/>
        </w:rPr>
        <w:t>i</w:t>
      </w:r>
      <w:r w:rsidRPr="00903FEE">
        <w:rPr>
          <w:sz w:val="24"/>
          <w:szCs w:val="24"/>
        </w:rPr>
        <w:t>g einkochen.</w:t>
      </w:r>
    </w:p>
    <w:p w14:paraId="12691CDA" w14:textId="003C0899" w:rsidR="00FA0D32" w:rsidRPr="00903FEE" w:rsidRDefault="00FA0D32" w:rsidP="00B40E8C">
      <w:pPr>
        <w:pStyle w:val="ListParagraph"/>
        <w:numPr>
          <w:ilvl w:val="0"/>
          <w:numId w:val="1508"/>
        </w:numPr>
        <w:spacing w:after="120"/>
        <w:ind w:left="714" w:hanging="357"/>
        <w:contextualSpacing w:val="0"/>
        <w:jc w:val="both"/>
        <w:rPr>
          <w:sz w:val="24"/>
          <w:szCs w:val="24"/>
        </w:rPr>
      </w:pPr>
      <w:r w:rsidRPr="00903FEE">
        <w:rPr>
          <w:sz w:val="24"/>
          <w:szCs w:val="24"/>
        </w:rPr>
        <w:t xml:space="preserve">Mascarpone, Knoblauch, Schalotte, Orangenschale </w:t>
      </w:r>
      <w:r w:rsidR="00C26F58" w:rsidRPr="00903FEE">
        <w:rPr>
          <w:sz w:val="24"/>
          <w:szCs w:val="24"/>
        </w:rPr>
        <w:t xml:space="preserve">und </w:t>
      </w:r>
      <w:r w:rsidRPr="00903FEE">
        <w:rPr>
          <w:sz w:val="24"/>
          <w:szCs w:val="24"/>
        </w:rPr>
        <w:t>den restlichen gehackten Salbei (1 EL) verrühren, Mit eiern Prise Salz und reichlich Pfeffer würzen.</w:t>
      </w:r>
    </w:p>
    <w:p w14:paraId="39164CD7" w14:textId="7BA91F3D" w:rsidR="00FA0D32" w:rsidRPr="00903FEE" w:rsidRDefault="00FA0D32" w:rsidP="00B40E8C">
      <w:pPr>
        <w:pStyle w:val="ListParagraph"/>
        <w:numPr>
          <w:ilvl w:val="0"/>
          <w:numId w:val="1508"/>
        </w:numPr>
        <w:spacing w:after="120"/>
        <w:ind w:left="714" w:hanging="357"/>
        <w:contextualSpacing w:val="0"/>
        <w:jc w:val="both"/>
        <w:rPr>
          <w:sz w:val="24"/>
          <w:szCs w:val="24"/>
        </w:rPr>
      </w:pPr>
      <w:r w:rsidRPr="00903FEE">
        <w:rPr>
          <w:sz w:val="24"/>
          <w:szCs w:val="24"/>
        </w:rPr>
        <w:t>Den Teig nun mit der Mascarponemasse bestreichen, dabei rundherum einen 4 cm breiten Rand freilassen. Kürbis und Karotten auf dem Mascarpone ve</w:t>
      </w:r>
      <w:r w:rsidR="00C26F58" w:rsidRPr="00903FEE">
        <w:rPr>
          <w:sz w:val="24"/>
          <w:szCs w:val="24"/>
        </w:rPr>
        <w:t>rt</w:t>
      </w:r>
      <w:r w:rsidRPr="00903FEE">
        <w:rPr>
          <w:sz w:val="24"/>
          <w:szCs w:val="24"/>
        </w:rPr>
        <w:t>ei</w:t>
      </w:r>
      <w:r w:rsidR="00C26F58" w:rsidRPr="00903FEE">
        <w:rPr>
          <w:sz w:val="24"/>
          <w:szCs w:val="24"/>
        </w:rPr>
        <w:t>le</w:t>
      </w:r>
      <w:r w:rsidRPr="00903FEE">
        <w:rPr>
          <w:sz w:val="24"/>
          <w:szCs w:val="24"/>
        </w:rPr>
        <w:t>n und mit dem Orangensirup beträufeln. Den Teigrand nach innen umschlagen und mit verquirltem Ei bestreichen. Die Galette im Ofen ca. 30 Minuten goldbraun backen</w:t>
      </w:r>
      <w:r w:rsidR="00C26F58" w:rsidRPr="00903FEE">
        <w:rPr>
          <w:sz w:val="24"/>
          <w:szCs w:val="24"/>
        </w:rPr>
        <w:t>. Vor</w:t>
      </w:r>
      <w:r w:rsidRPr="00903FEE">
        <w:rPr>
          <w:sz w:val="24"/>
          <w:szCs w:val="24"/>
        </w:rPr>
        <w:t xml:space="preserve"> dem Servieren 20 Minuten abkühlen lassen, dan</w:t>
      </w:r>
      <w:r w:rsidR="00C26F58" w:rsidRPr="00903FEE">
        <w:rPr>
          <w:sz w:val="24"/>
          <w:szCs w:val="24"/>
        </w:rPr>
        <w:t>n</w:t>
      </w:r>
      <w:r w:rsidRPr="00903FEE">
        <w:rPr>
          <w:sz w:val="24"/>
          <w:szCs w:val="24"/>
        </w:rPr>
        <w:t xml:space="preserve"> mit Salbeiblättern garnieren.</w:t>
      </w:r>
    </w:p>
    <w:p w14:paraId="0A6B6E8F" w14:textId="353D7DE4" w:rsidR="00BA3619" w:rsidRDefault="00BA3619">
      <w:pPr>
        <w:rPr>
          <w:sz w:val="24"/>
          <w:szCs w:val="24"/>
        </w:rPr>
      </w:pPr>
      <w:r>
        <w:rPr>
          <w:sz w:val="24"/>
          <w:szCs w:val="24"/>
        </w:rPr>
        <w:br w:type="page"/>
      </w:r>
    </w:p>
    <w:p w14:paraId="31675616" w14:textId="12B6DED7" w:rsidR="007E0AEF" w:rsidRDefault="007E0AEF" w:rsidP="00315984">
      <w:pPr>
        <w:pStyle w:val="Heading2"/>
        <w:spacing w:after="240"/>
      </w:pPr>
      <w:r>
        <w:lastRenderedPageBreak/>
        <w:t>Dinnete</w:t>
      </w:r>
      <w:r w:rsidR="007476AD">
        <w:rPr>
          <w:rStyle w:val="FootnoteReference"/>
        </w:rPr>
        <w:footnoteReference w:id="250"/>
      </w:r>
      <w:r>
        <w:t xml:space="preserve"> </w:t>
      </w:r>
    </w:p>
    <w:p w14:paraId="645E6A7F" w14:textId="38307B23" w:rsidR="007E0AEF" w:rsidRDefault="007E0AEF" w:rsidP="007E0AEF">
      <w:pPr>
        <w:rPr>
          <w:sz w:val="24"/>
          <w:szCs w:val="24"/>
        </w:rPr>
      </w:pPr>
      <w:r w:rsidRPr="00315984">
        <w:rPr>
          <w:sz w:val="24"/>
          <w:szCs w:val="24"/>
          <w:u w:val="single"/>
        </w:rPr>
        <w:t>Zutaten</w:t>
      </w:r>
      <w:r>
        <w:rPr>
          <w:sz w:val="24"/>
          <w:szCs w:val="24"/>
        </w:rPr>
        <w:t xml:space="preserve"> </w:t>
      </w:r>
      <w:r w:rsidR="00315984">
        <w:rPr>
          <w:sz w:val="24"/>
          <w:szCs w:val="24"/>
        </w:rPr>
        <w:t>(</w:t>
      </w:r>
      <w:r>
        <w:rPr>
          <w:sz w:val="24"/>
          <w:szCs w:val="24"/>
        </w:rPr>
        <w:t>für 4 Portionen</w:t>
      </w:r>
      <w:r w:rsidR="00315984">
        <w:rPr>
          <w:sz w:val="24"/>
          <w:szCs w:val="24"/>
        </w:rPr>
        <w:t>):</w:t>
      </w:r>
    </w:p>
    <w:p w14:paraId="4F0B0061" w14:textId="77777777" w:rsidR="007E0AEF" w:rsidRPr="00315984" w:rsidRDefault="007E0AEF" w:rsidP="007E0AEF">
      <w:pPr>
        <w:rPr>
          <w:i/>
          <w:iCs/>
          <w:sz w:val="24"/>
          <w:szCs w:val="24"/>
        </w:rPr>
      </w:pPr>
      <w:r w:rsidRPr="00315984">
        <w:rPr>
          <w:i/>
          <w:iCs/>
          <w:sz w:val="24"/>
          <w:szCs w:val="24"/>
        </w:rPr>
        <w:t>Für den Teig:</w:t>
      </w:r>
    </w:p>
    <w:p w14:paraId="741A78CE" w14:textId="77777777" w:rsidR="007E0AEF" w:rsidRDefault="007E0AEF" w:rsidP="007E0AEF">
      <w:pPr>
        <w:rPr>
          <w:sz w:val="24"/>
          <w:szCs w:val="24"/>
        </w:rPr>
      </w:pPr>
      <w:r>
        <w:rPr>
          <w:sz w:val="24"/>
          <w:szCs w:val="24"/>
        </w:rPr>
        <w:t>½ Würfel Hefe</w:t>
      </w:r>
    </w:p>
    <w:p w14:paraId="3699626F" w14:textId="77777777" w:rsidR="007E0AEF" w:rsidRDefault="007E0AEF" w:rsidP="007E0AEF">
      <w:pPr>
        <w:rPr>
          <w:sz w:val="24"/>
          <w:szCs w:val="24"/>
        </w:rPr>
      </w:pPr>
      <w:r>
        <w:rPr>
          <w:sz w:val="24"/>
          <w:szCs w:val="24"/>
        </w:rPr>
        <w:t>½ TL Zucker</w:t>
      </w:r>
    </w:p>
    <w:p w14:paraId="35620FDF" w14:textId="77777777" w:rsidR="007E0AEF" w:rsidRDefault="007E0AEF" w:rsidP="007E0AEF">
      <w:pPr>
        <w:rPr>
          <w:sz w:val="24"/>
          <w:szCs w:val="24"/>
        </w:rPr>
      </w:pPr>
      <w:r>
        <w:rPr>
          <w:sz w:val="24"/>
          <w:szCs w:val="24"/>
        </w:rPr>
        <w:t>250 g Mehl</w:t>
      </w:r>
    </w:p>
    <w:p w14:paraId="0E07A5CC" w14:textId="77777777" w:rsidR="007E0AEF" w:rsidRDefault="007E0AEF" w:rsidP="007E0AEF">
      <w:pPr>
        <w:rPr>
          <w:sz w:val="24"/>
          <w:szCs w:val="24"/>
        </w:rPr>
      </w:pPr>
      <w:r>
        <w:rPr>
          <w:sz w:val="24"/>
          <w:szCs w:val="24"/>
        </w:rPr>
        <w:t>½ TL Salz</w:t>
      </w:r>
    </w:p>
    <w:p w14:paraId="56703709" w14:textId="77777777" w:rsidR="007E0AEF" w:rsidRDefault="007E0AEF" w:rsidP="007E0AEF">
      <w:pPr>
        <w:rPr>
          <w:sz w:val="24"/>
          <w:szCs w:val="24"/>
        </w:rPr>
      </w:pPr>
      <w:r>
        <w:rPr>
          <w:sz w:val="24"/>
          <w:szCs w:val="24"/>
        </w:rPr>
        <w:t>1 Ei</w:t>
      </w:r>
    </w:p>
    <w:p w14:paraId="29FC2964" w14:textId="77777777" w:rsidR="007E0AEF" w:rsidRDefault="007E0AEF" w:rsidP="007E0AEF">
      <w:pPr>
        <w:rPr>
          <w:sz w:val="24"/>
          <w:szCs w:val="24"/>
        </w:rPr>
      </w:pPr>
      <w:r>
        <w:rPr>
          <w:sz w:val="24"/>
          <w:szCs w:val="24"/>
        </w:rPr>
        <w:t>4 EL Öl</w:t>
      </w:r>
    </w:p>
    <w:p w14:paraId="49CCA1FE" w14:textId="77777777" w:rsidR="007E0AEF" w:rsidRDefault="007E0AEF" w:rsidP="007E0AEF">
      <w:pPr>
        <w:rPr>
          <w:sz w:val="24"/>
          <w:szCs w:val="24"/>
        </w:rPr>
      </w:pPr>
    </w:p>
    <w:p w14:paraId="4A6F5DBF" w14:textId="77777777" w:rsidR="007E0AEF" w:rsidRPr="00315984" w:rsidRDefault="007E0AEF" w:rsidP="007E0AEF">
      <w:pPr>
        <w:rPr>
          <w:i/>
          <w:iCs/>
          <w:sz w:val="24"/>
          <w:szCs w:val="24"/>
        </w:rPr>
      </w:pPr>
      <w:r w:rsidRPr="00315984">
        <w:rPr>
          <w:i/>
          <w:iCs/>
          <w:sz w:val="24"/>
          <w:szCs w:val="24"/>
        </w:rPr>
        <w:t>Für den Belag:</w:t>
      </w:r>
    </w:p>
    <w:p w14:paraId="2D6C4560" w14:textId="77777777" w:rsidR="007E0AEF" w:rsidRDefault="007E0AEF" w:rsidP="007E0AEF">
      <w:pPr>
        <w:rPr>
          <w:sz w:val="24"/>
          <w:szCs w:val="24"/>
        </w:rPr>
      </w:pPr>
      <w:r>
        <w:rPr>
          <w:sz w:val="24"/>
          <w:szCs w:val="24"/>
        </w:rPr>
        <w:t>2 Zwiebeln</w:t>
      </w:r>
    </w:p>
    <w:p w14:paraId="2DAE3750" w14:textId="77777777" w:rsidR="007E0AEF" w:rsidRDefault="007E0AEF" w:rsidP="007E0AEF">
      <w:pPr>
        <w:rPr>
          <w:sz w:val="24"/>
          <w:szCs w:val="24"/>
        </w:rPr>
      </w:pPr>
      <w:r>
        <w:rPr>
          <w:sz w:val="24"/>
          <w:szCs w:val="24"/>
        </w:rPr>
        <w:t>100 g Räucherspeck</w:t>
      </w:r>
    </w:p>
    <w:p w14:paraId="0F8CBDD3" w14:textId="77777777" w:rsidR="007E0AEF" w:rsidRDefault="007E0AEF" w:rsidP="007E0AEF">
      <w:pPr>
        <w:rPr>
          <w:sz w:val="24"/>
          <w:szCs w:val="24"/>
        </w:rPr>
      </w:pPr>
      <w:r>
        <w:rPr>
          <w:sz w:val="24"/>
          <w:szCs w:val="24"/>
        </w:rPr>
        <w:t>1 EL Öl</w:t>
      </w:r>
    </w:p>
    <w:p w14:paraId="255AFF40" w14:textId="77777777" w:rsidR="007E0AEF" w:rsidRDefault="007E0AEF" w:rsidP="007E0AEF">
      <w:pPr>
        <w:rPr>
          <w:sz w:val="24"/>
          <w:szCs w:val="24"/>
        </w:rPr>
      </w:pPr>
      <w:r>
        <w:rPr>
          <w:sz w:val="24"/>
          <w:szCs w:val="24"/>
        </w:rPr>
        <w:t>2 Bund Schnittlauch</w:t>
      </w:r>
    </w:p>
    <w:p w14:paraId="2EFF0B8C" w14:textId="77777777" w:rsidR="007E0AEF" w:rsidRDefault="007E0AEF" w:rsidP="007E0AEF">
      <w:pPr>
        <w:rPr>
          <w:sz w:val="24"/>
          <w:szCs w:val="24"/>
        </w:rPr>
      </w:pPr>
      <w:r>
        <w:rPr>
          <w:sz w:val="24"/>
          <w:szCs w:val="24"/>
        </w:rPr>
        <w:t>150 g saure Sahne</w:t>
      </w:r>
    </w:p>
    <w:p w14:paraId="096AD6C6" w14:textId="77777777" w:rsidR="007E0AEF" w:rsidRDefault="007E0AEF" w:rsidP="007E0AEF">
      <w:pPr>
        <w:rPr>
          <w:sz w:val="24"/>
          <w:szCs w:val="24"/>
        </w:rPr>
      </w:pPr>
      <w:r>
        <w:rPr>
          <w:sz w:val="24"/>
          <w:szCs w:val="24"/>
        </w:rPr>
        <w:t>Pfeffer, Salz, Kümmel</w:t>
      </w:r>
    </w:p>
    <w:p w14:paraId="36AF6A7B" w14:textId="77777777" w:rsidR="00315984" w:rsidRDefault="00315984" w:rsidP="007E0AEF">
      <w:pPr>
        <w:rPr>
          <w:sz w:val="24"/>
          <w:szCs w:val="24"/>
        </w:rPr>
      </w:pPr>
    </w:p>
    <w:p w14:paraId="62BE2665" w14:textId="3FCD0115" w:rsidR="007E0AEF" w:rsidRDefault="007E0AEF" w:rsidP="007E0AEF">
      <w:pPr>
        <w:rPr>
          <w:sz w:val="24"/>
          <w:szCs w:val="24"/>
        </w:rPr>
      </w:pPr>
      <w:r>
        <w:rPr>
          <w:sz w:val="24"/>
          <w:szCs w:val="24"/>
        </w:rPr>
        <w:t>Zubereitungszeit: 30 Minuten plus Ruhezeit 40 Minuten plus Backzeit 25 Minuten</w:t>
      </w:r>
    </w:p>
    <w:p w14:paraId="62690E68" w14:textId="77777777" w:rsidR="007E0AEF" w:rsidRPr="00436864" w:rsidRDefault="007E0AEF" w:rsidP="00B40E8C">
      <w:pPr>
        <w:pStyle w:val="ListParagraph"/>
        <w:numPr>
          <w:ilvl w:val="0"/>
          <w:numId w:val="902"/>
        </w:numPr>
        <w:spacing w:after="120"/>
        <w:ind w:left="714" w:hanging="357"/>
        <w:contextualSpacing w:val="0"/>
        <w:jc w:val="both"/>
        <w:rPr>
          <w:sz w:val="24"/>
          <w:szCs w:val="24"/>
        </w:rPr>
      </w:pPr>
      <w:r w:rsidRPr="00436864">
        <w:rPr>
          <w:sz w:val="24"/>
          <w:szCs w:val="24"/>
        </w:rPr>
        <w:t>Die Hefe zerbröseln und in 1/8 l Wasser mit dem Zucker auflösen. 10 Minuten stehen lassen, bis sich Bläschen bilden. Mit den übrigen Teigzutaten verkneten und 30 Minuten an einem warmen Ort gehen lassen, bis der Teig sein Volumen verdoppelt hat.</w:t>
      </w:r>
    </w:p>
    <w:p w14:paraId="77C41CE1" w14:textId="19BE4616" w:rsidR="007E0AEF" w:rsidRPr="00C90075" w:rsidRDefault="007E0AEF" w:rsidP="00B40E8C">
      <w:pPr>
        <w:pStyle w:val="ListParagraph"/>
        <w:numPr>
          <w:ilvl w:val="0"/>
          <w:numId w:val="902"/>
        </w:numPr>
        <w:spacing w:after="120"/>
        <w:ind w:left="714" w:hanging="357"/>
        <w:contextualSpacing w:val="0"/>
        <w:jc w:val="both"/>
        <w:rPr>
          <w:sz w:val="24"/>
          <w:szCs w:val="24"/>
        </w:rPr>
      </w:pPr>
      <w:r w:rsidRPr="00C90075">
        <w:rPr>
          <w:sz w:val="24"/>
          <w:szCs w:val="24"/>
        </w:rPr>
        <w:t>Inzwischen die Zwiebeln schälen und würfeln. Den Speck fein würfeln.  Öl erhitzen, Speck und Zwiebeln darin bei mittlerer Hitze 5 Minuten anbraten. Den Backofen auf 180 Grad vorheizen.</w:t>
      </w:r>
      <w:r w:rsidR="00C90075" w:rsidRPr="00C90075">
        <w:rPr>
          <w:sz w:val="24"/>
          <w:szCs w:val="24"/>
        </w:rPr>
        <w:t xml:space="preserve"> </w:t>
      </w:r>
      <w:r w:rsidRPr="00C90075">
        <w:rPr>
          <w:sz w:val="24"/>
          <w:szCs w:val="24"/>
        </w:rPr>
        <w:t>Den Schnittlauch waschen in Röllchen schneiden. Mit der Sahne unter die Speck-Zwiebel-Mischung rühren. Mit den Gewürzen abschmecken.</w:t>
      </w:r>
    </w:p>
    <w:p w14:paraId="3994EB22" w14:textId="77777777" w:rsidR="007E0AEF" w:rsidRPr="00436864" w:rsidRDefault="007E0AEF" w:rsidP="00B40E8C">
      <w:pPr>
        <w:pStyle w:val="ListParagraph"/>
        <w:numPr>
          <w:ilvl w:val="0"/>
          <w:numId w:val="902"/>
        </w:numPr>
        <w:spacing w:after="120"/>
        <w:ind w:left="714" w:hanging="357"/>
        <w:contextualSpacing w:val="0"/>
        <w:jc w:val="both"/>
        <w:rPr>
          <w:sz w:val="24"/>
          <w:szCs w:val="24"/>
        </w:rPr>
      </w:pPr>
      <w:r w:rsidRPr="00436864">
        <w:rPr>
          <w:sz w:val="24"/>
          <w:szCs w:val="24"/>
        </w:rPr>
        <w:t>Den Teig auf einem mit Backpapier belegten Backblech ausrollen und den Belag darauf verteilen. Im Backofen (Mitte, Umluft 160 Grad) 25 – 30 Minuten backen.</w:t>
      </w:r>
    </w:p>
    <w:p w14:paraId="210D59E2" w14:textId="2FE1FAB8" w:rsidR="007E0AEF" w:rsidRDefault="00F3234A" w:rsidP="007E0AEF">
      <w:pPr>
        <w:ind w:left="708" w:hanging="708"/>
        <w:jc w:val="both"/>
        <w:rPr>
          <w:sz w:val="24"/>
          <w:szCs w:val="24"/>
        </w:rPr>
      </w:pPr>
      <w:r>
        <w:rPr>
          <w:sz w:val="24"/>
          <w:szCs w:val="24"/>
        </w:rPr>
        <w:t>I</w:t>
      </w:r>
      <w:r w:rsidR="007E0AEF">
        <w:rPr>
          <w:sz w:val="24"/>
          <w:szCs w:val="24"/>
        </w:rPr>
        <w:t>nfo:</w:t>
      </w:r>
      <w:r w:rsidR="007E0AEF">
        <w:rPr>
          <w:sz w:val="24"/>
          <w:szCs w:val="24"/>
        </w:rPr>
        <w:tab/>
        <w:t>Ohne Belag ist das Gebäck auch unter „Zelten“ bekannt und wird als Fladenbrot zum Vesper gegessen.</w:t>
      </w:r>
    </w:p>
    <w:p w14:paraId="183E0779" w14:textId="300B64A0" w:rsidR="007E0AEF" w:rsidRDefault="007E0AEF" w:rsidP="00C90075">
      <w:pPr>
        <w:pStyle w:val="Heading2"/>
        <w:spacing w:after="240"/>
      </w:pPr>
      <w:r>
        <w:lastRenderedPageBreak/>
        <w:t>Brotzopf</w:t>
      </w:r>
      <w:r w:rsidR="00F3234A">
        <w:rPr>
          <w:rStyle w:val="FootnoteReference"/>
        </w:rPr>
        <w:footnoteReference w:id="251"/>
      </w:r>
      <w:r>
        <w:t xml:space="preserve"> </w:t>
      </w:r>
    </w:p>
    <w:p w14:paraId="1EB174AA" w14:textId="7DB16442" w:rsidR="007E0AEF" w:rsidRPr="00C90075" w:rsidRDefault="007E0AEF" w:rsidP="007E0AEF">
      <w:pPr>
        <w:rPr>
          <w:sz w:val="24"/>
          <w:szCs w:val="24"/>
          <w:u w:val="single"/>
        </w:rPr>
      </w:pPr>
      <w:r w:rsidRPr="00C90075">
        <w:rPr>
          <w:sz w:val="24"/>
          <w:szCs w:val="24"/>
          <w:u w:val="single"/>
        </w:rPr>
        <w:t>Zutaten</w:t>
      </w:r>
      <w:r w:rsidR="00C90075">
        <w:rPr>
          <w:sz w:val="24"/>
          <w:szCs w:val="24"/>
          <w:u w:val="single"/>
        </w:rPr>
        <w:t>:</w:t>
      </w:r>
    </w:p>
    <w:p w14:paraId="18D57115" w14:textId="77777777" w:rsidR="007E0AEF" w:rsidRDefault="007E0AEF" w:rsidP="007E0AEF">
      <w:pPr>
        <w:rPr>
          <w:sz w:val="24"/>
          <w:szCs w:val="24"/>
        </w:rPr>
      </w:pPr>
      <w:r>
        <w:rPr>
          <w:sz w:val="24"/>
          <w:szCs w:val="24"/>
        </w:rPr>
        <w:t>2 Packungen (je 370 g) Brotmischung</w:t>
      </w:r>
    </w:p>
    <w:p w14:paraId="4F5FE581" w14:textId="77777777" w:rsidR="007E0AEF" w:rsidRDefault="007E0AEF" w:rsidP="007E0AEF">
      <w:pPr>
        <w:rPr>
          <w:sz w:val="24"/>
          <w:szCs w:val="24"/>
        </w:rPr>
      </w:pPr>
      <w:r>
        <w:rPr>
          <w:sz w:val="24"/>
          <w:szCs w:val="24"/>
        </w:rPr>
        <w:t>500 ml Wasser</w:t>
      </w:r>
    </w:p>
    <w:p w14:paraId="2CF46C84" w14:textId="77777777" w:rsidR="007E0AEF" w:rsidRDefault="007E0AEF" w:rsidP="007E0AEF">
      <w:pPr>
        <w:rPr>
          <w:sz w:val="24"/>
          <w:szCs w:val="24"/>
        </w:rPr>
      </w:pPr>
    </w:p>
    <w:p w14:paraId="1A0D7D42" w14:textId="77777777" w:rsidR="00C90075" w:rsidRDefault="00C90075" w:rsidP="007E0AEF">
      <w:pPr>
        <w:rPr>
          <w:sz w:val="24"/>
          <w:szCs w:val="24"/>
        </w:rPr>
      </w:pPr>
    </w:p>
    <w:p w14:paraId="7B943D2D" w14:textId="7363C276" w:rsidR="00C90075" w:rsidRDefault="00C90075" w:rsidP="007E0AEF">
      <w:pPr>
        <w:rPr>
          <w:sz w:val="24"/>
          <w:szCs w:val="24"/>
        </w:rPr>
      </w:pPr>
      <w:r>
        <w:rPr>
          <w:sz w:val="24"/>
          <w:szCs w:val="24"/>
        </w:rPr>
        <w:t>Zubereitung:</w:t>
      </w:r>
    </w:p>
    <w:p w14:paraId="37F3D7F3" w14:textId="77777777" w:rsidR="007E0AEF" w:rsidRPr="00B5067A" w:rsidRDefault="007E0AEF" w:rsidP="00B40E8C">
      <w:pPr>
        <w:pStyle w:val="ListParagraph"/>
        <w:numPr>
          <w:ilvl w:val="0"/>
          <w:numId w:val="843"/>
        </w:numPr>
        <w:spacing w:after="120"/>
        <w:ind w:left="714" w:hanging="357"/>
        <w:contextualSpacing w:val="0"/>
        <w:jc w:val="both"/>
        <w:rPr>
          <w:sz w:val="24"/>
          <w:szCs w:val="24"/>
        </w:rPr>
      </w:pPr>
      <w:r w:rsidRPr="00B5067A">
        <w:rPr>
          <w:sz w:val="24"/>
          <w:szCs w:val="24"/>
        </w:rPr>
        <w:t>Die Brotmischungen mit dem Wasser nach der Vorschrift auf der Packung zubereiten und gehen lassen.</w:t>
      </w:r>
    </w:p>
    <w:p w14:paraId="20B05082" w14:textId="77777777" w:rsidR="007E0AEF" w:rsidRDefault="007E0AEF" w:rsidP="00B40E8C">
      <w:pPr>
        <w:pStyle w:val="ListParagraph"/>
        <w:numPr>
          <w:ilvl w:val="0"/>
          <w:numId w:val="843"/>
        </w:numPr>
        <w:spacing w:after="120"/>
        <w:ind w:left="714" w:hanging="357"/>
        <w:contextualSpacing w:val="0"/>
        <w:jc w:val="both"/>
        <w:rPr>
          <w:sz w:val="24"/>
          <w:szCs w:val="24"/>
        </w:rPr>
      </w:pPr>
      <w:r w:rsidRPr="00B5067A">
        <w:rPr>
          <w:sz w:val="24"/>
          <w:szCs w:val="24"/>
        </w:rPr>
        <w:t>Den Teig mit etwas Weizenmehl bestäuben, aus der Schüssel nehmen und kurz durchkneten. Aus zwei Dritteln des Teiges drei etwa 40 cm lange Rollen formen, diese als Zopf auf ein gefettetes (oder mit Backpapier ausgelegtes Blech) legen und der Länge nach mit einem Rollholz eindrücken. Den Rest des Teiges in drei gleichmäßige Stücke schneiden, diese zu etwa 35 cm langen Rollen formen. Daraus einen zweiten Zopf flechten, ihn auf den größeren legen und nochmals an einem warmen Ort gehen lassen.</w:t>
      </w:r>
    </w:p>
    <w:p w14:paraId="270D4CCA" w14:textId="77777777" w:rsidR="007E0AEF" w:rsidRDefault="007E0AEF" w:rsidP="00B40E8C">
      <w:pPr>
        <w:pStyle w:val="ListParagraph"/>
        <w:numPr>
          <w:ilvl w:val="0"/>
          <w:numId w:val="843"/>
        </w:numPr>
        <w:spacing w:after="120"/>
        <w:ind w:left="714" w:hanging="357"/>
        <w:contextualSpacing w:val="0"/>
        <w:jc w:val="both"/>
        <w:rPr>
          <w:sz w:val="24"/>
          <w:szCs w:val="24"/>
        </w:rPr>
      </w:pPr>
      <w:r w:rsidRPr="00B5067A">
        <w:rPr>
          <w:sz w:val="24"/>
          <w:szCs w:val="24"/>
        </w:rPr>
        <w:t xml:space="preserve">Den Teig mit Wasser bestreichen, mit Mehl bestäuben und im vorgeheizten Backofen bei 200-225 Grad (Gas Stufe 3 – 4) in etwa 50 Minuten fertig backen. </w:t>
      </w:r>
    </w:p>
    <w:p w14:paraId="6E83D644" w14:textId="77777777" w:rsidR="00520C0C" w:rsidRDefault="007E0AEF" w:rsidP="00520C0C">
      <w:pPr>
        <w:pStyle w:val="Heading2"/>
        <w:spacing w:after="240"/>
      </w:pPr>
      <w:r>
        <w:br w:type="page"/>
      </w:r>
      <w:r w:rsidR="00520C0C">
        <w:lastRenderedPageBreak/>
        <w:t>Mini-Partybrötchen</w:t>
      </w:r>
      <w:r w:rsidR="00520C0C">
        <w:rPr>
          <w:rStyle w:val="FootnoteReference"/>
        </w:rPr>
        <w:footnoteReference w:id="252"/>
      </w:r>
      <w:r w:rsidR="00520C0C">
        <w:t xml:space="preserve"> </w:t>
      </w:r>
    </w:p>
    <w:p w14:paraId="52BFD14F" w14:textId="77777777" w:rsidR="00520C0C" w:rsidRDefault="00520C0C" w:rsidP="00520C0C">
      <w:pPr>
        <w:rPr>
          <w:sz w:val="24"/>
          <w:szCs w:val="24"/>
        </w:rPr>
      </w:pPr>
      <w:r w:rsidRPr="002F7BDD">
        <w:rPr>
          <w:sz w:val="24"/>
          <w:szCs w:val="24"/>
          <w:u w:val="single"/>
        </w:rPr>
        <w:t>Zutaten</w:t>
      </w:r>
      <w:r>
        <w:rPr>
          <w:sz w:val="24"/>
          <w:szCs w:val="24"/>
        </w:rPr>
        <w:t xml:space="preserve"> (für ca. 20 Stück)</w:t>
      </w:r>
    </w:p>
    <w:p w14:paraId="23CD9F0A" w14:textId="77777777" w:rsidR="00520C0C" w:rsidRPr="002F7BDD" w:rsidRDefault="00520C0C" w:rsidP="00520C0C">
      <w:pPr>
        <w:rPr>
          <w:i/>
          <w:iCs/>
          <w:sz w:val="24"/>
          <w:szCs w:val="24"/>
        </w:rPr>
      </w:pPr>
      <w:r w:rsidRPr="002F7BDD">
        <w:rPr>
          <w:i/>
          <w:iCs/>
          <w:sz w:val="24"/>
          <w:szCs w:val="24"/>
        </w:rPr>
        <w:t xml:space="preserve">Für den Teig: </w:t>
      </w:r>
    </w:p>
    <w:p w14:paraId="225B0638" w14:textId="77777777" w:rsidR="00520C0C" w:rsidRDefault="00520C0C" w:rsidP="00520C0C">
      <w:pPr>
        <w:rPr>
          <w:sz w:val="24"/>
          <w:szCs w:val="24"/>
        </w:rPr>
      </w:pPr>
      <w:r>
        <w:rPr>
          <w:sz w:val="24"/>
          <w:szCs w:val="24"/>
        </w:rPr>
        <w:t>500 g Mehl</w:t>
      </w:r>
    </w:p>
    <w:p w14:paraId="190A660B" w14:textId="77777777" w:rsidR="00520C0C" w:rsidRDefault="00520C0C" w:rsidP="00520C0C">
      <w:pPr>
        <w:rPr>
          <w:sz w:val="24"/>
          <w:szCs w:val="24"/>
        </w:rPr>
      </w:pPr>
      <w:r>
        <w:rPr>
          <w:sz w:val="24"/>
          <w:szCs w:val="24"/>
        </w:rPr>
        <w:t>3 TL Salz</w:t>
      </w:r>
    </w:p>
    <w:p w14:paraId="3EF9635A" w14:textId="77777777" w:rsidR="00520C0C" w:rsidRDefault="00520C0C" w:rsidP="00520C0C">
      <w:pPr>
        <w:rPr>
          <w:sz w:val="24"/>
          <w:szCs w:val="24"/>
        </w:rPr>
      </w:pPr>
      <w:r>
        <w:rPr>
          <w:sz w:val="24"/>
          <w:szCs w:val="24"/>
        </w:rPr>
        <w:t>4 EL Olivenöl</w:t>
      </w:r>
    </w:p>
    <w:p w14:paraId="006545BF" w14:textId="77777777" w:rsidR="00520C0C" w:rsidRDefault="00520C0C" w:rsidP="00520C0C">
      <w:pPr>
        <w:rPr>
          <w:sz w:val="24"/>
          <w:szCs w:val="24"/>
        </w:rPr>
      </w:pPr>
      <w:r>
        <w:rPr>
          <w:sz w:val="24"/>
          <w:szCs w:val="24"/>
        </w:rPr>
        <w:t>2/3 Würfel frische Hefe oder 1 Päckchen Trockenhefe</w:t>
      </w:r>
    </w:p>
    <w:p w14:paraId="48315FE4" w14:textId="77777777" w:rsidR="00520C0C" w:rsidRDefault="00520C0C" w:rsidP="00520C0C">
      <w:pPr>
        <w:rPr>
          <w:sz w:val="24"/>
          <w:szCs w:val="24"/>
        </w:rPr>
      </w:pPr>
      <w:r>
        <w:rPr>
          <w:sz w:val="24"/>
          <w:szCs w:val="24"/>
        </w:rPr>
        <w:t>Ca. 250 ml lauwarmes Wasser</w:t>
      </w:r>
    </w:p>
    <w:p w14:paraId="29388DD0" w14:textId="77777777" w:rsidR="00520C0C" w:rsidRDefault="00520C0C" w:rsidP="00520C0C">
      <w:pPr>
        <w:rPr>
          <w:sz w:val="24"/>
          <w:szCs w:val="24"/>
        </w:rPr>
      </w:pPr>
    </w:p>
    <w:p w14:paraId="79A54092" w14:textId="77777777" w:rsidR="00520C0C" w:rsidRPr="005F628F" w:rsidRDefault="00520C0C" w:rsidP="00520C0C">
      <w:pPr>
        <w:rPr>
          <w:i/>
          <w:iCs/>
          <w:sz w:val="24"/>
          <w:szCs w:val="24"/>
        </w:rPr>
      </w:pPr>
      <w:r w:rsidRPr="005F628F">
        <w:rPr>
          <w:i/>
          <w:iCs/>
          <w:sz w:val="24"/>
          <w:szCs w:val="24"/>
        </w:rPr>
        <w:t>Für die Füllung:</w:t>
      </w:r>
    </w:p>
    <w:p w14:paraId="53AB2357" w14:textId="77777777" w:rsidR="00520C0C" w:rsidRDefault="00520C0C" w:rsidP="00520C0C">
      <w:pPr>
        <w:rPr>
          <w:sz w:val="24"/>
          <w:szCs w:val="24"/>
        </w:rPr>
      </w:pPr>
      <w:r>
        <w:rPr>
          <w:sz w:val="24"/>
          <w:szCs w:val="24"/>
        </w:rPr>
        <w:t>6-10 schwarze Oliven</w:t>
      </w:r>
    </w:p>
    <w:p w14:paraId="677795A6" w14:textId="77777777" w:rsidR="00520C0C" w:rsidRDefault="00520C0C" w:rsidP="00520C0C">
      <w:pPr>
        <w:rPr>
          <w:sz w:val="24"/>
          <w:szCs w:val="24"/>
        </w:rPr>
      </w:pPr>
      <w:r>
        <w:rPr>
          <w:sz w:val="24"/>
          <w:szCs w:val="24"/>
        </w:rPr>
        <w:t>3-5 getrocknete Tomaten</w:t>
      </w:r>
    </w:p>
    <w:p w14:paraId="71B4E15C" w14:textId="77777777" w:rsidR="00520C0C" w:rsidRDefault="00520C0C" w:rsidP="00520C0C">
      <w:pPr>
        <w:rPr>
          <w:sz w:val="24"/>
          <w:szCs w:val="24"/>
        </w:rPr>
      </w:pPr>
      <w:r>
        <w:rPr>
          <w:sz w:val="24"/>
          <w:szCs w:val="24"/>
        </w:rPr>
        <w:t>1 EL Rosmarinnadeln</w:t>
      </w:r>
    </w:p>
    <w:p w14:paraId="43368161" w14:textId="77777777" w:rsidR="00520C0C" w:rsidRDefault="00520C0C" w:rsidP="00520C0C">
      <w:pPr>
        <w:rPr>
          <w:sz w:val="24"/>
          <w:szCs w:val="24"/>
        </w:rPr>
      </w:pPr>
    </w:p>
    <w:p w14:paraId="1D0E42ED" w14:textId="77777777" w:rsidR="00520C0C" w:rsidRDefault="00520C0C" w:rsidP="00520C0C">
      <w:pPr>
        <w:rPr>
          <w:sz w:val="24"/>
          <w:szCs w:val="24"/>
        </w:rPr>
      </w:pPr>
      <w:r w:rsidRPr="005F628F">
        <w:rPr>
          <w:i/>
          <w:iCs/>
          <w:sz w:val="24"/>
          <w:szCs w:val="24"/>
        </w:rPr>
        <w:t>Außerdem:</w:t>
      </w:r>
      <w:r>
        <w:rPr>
          <w:sz w:val="24"/>
          <w:szCs w:val="24"/>
        </w:rPr>
        <w:t xml:space="preserve"> Mehl zum Bestäuben</w:t>
      </w:r>
    </w:p>
    <w:p w14:paraId="472A4C06" w14:textId="77777777" w:rsidR="00520C0C" w:rsidRDefault="00520C0C" w:rsidP="00520C0C">
      <w:pPr>
        <w:rPr>
          <w:sz w:val="24"/>
          <w:szCs w:val="24"/>
        </w:rPr>
      </w:pPr>
    </w:p>
    <w:p w14:paraId="3CB3586C" w14:textId="77777777" w:rsidR="00520C0C" w:rsidRDefault="00520C0C" w:rsidP="00520C0C">
      <w:pPr>
        <w:rPr>
          <w:sz w:val="24"/>
          <w:szCs w:val="24"/>
        </w:rPr>
      </w:pPr>
      <w:r>
        <w:rPr>
          <w:sz w:val="24"/>
          <w:szCs w:val="24"/>
        </w:rPr>
        <w:t>Zubereitung:</w:t>
      </w:r>
    </w:p>
    <w:p w14:paraId="475403B2" w14:textId="77777777" w:rsidR="00520C0C" w:rsidRPr="00385F02" w:rsidRDefault="00520C0C" w:rsidP="00E76E01">
      <w:pPr>
        <w:pStyle w:val="ListParagraph"/>
        <w:numPr>
          <w:ilvl w:val="0"/>
          <w:numId w:val="182"/>
        </w:numPr>
        <w:spacing w:after="120"/>
        <w:ind w:left="714" w:hanging="357"/>
        <w:contextualSpacing w:val="0"/>
        <w:jc w:val="both"/>
        <w:rPr>
          <w:sz w:val="24"/>
          <w:szCs w:val="24"/>
        </w:rPr>
      </w:pPr>
      <w:r w:rsidRPr="00385F02">
        <w:rPr>
          <w:sz w:val="24"/>
          <w:szCs w:val="24"/>
        </w:rPr>
        <w:t>Für den Teig das Mehl mit Salz und Öl in eine Schüssel geben. Die Hefe mit etwa 250 ml lauwarmem Wasser verrühren und dazugeben. Alles zu einem glatten Hefeteig verkneten. Den Teig zugedeckt 1 Stunde gehen lassen.</w:t>
      </w:r>
    </w:p>
    <w:p w14:paraId="7D1EA30B" w14:textId="77777777" w:rsidR="00520C0C" w:rsidRPr="00385F02" w:rsidRDefault="00520C0C" w:rsidP="00E76E01">
      <w:pPr>
        <w:pStyle w:val="ListParagraph"/>
        <w:numPr>
          <w:ilvl w:val="0"/>
          <w:numId w:val="182"/>
        </w:numPr>
        <w:spacing w:after="120"/>
        <w:ind w:left="714" w:hanging="357"/>
        <w:contextualSpacing w:val="0"/>
        <w:jc w:val="both"/>
        <w:rPr>
          <w:sz w:val="24"/>
          <w:szCs w:val="24"/>
        </w:rPr>
      </w:pPr>
      <w:r w:rsidRPr="00385F02">
        <w:rPr>
          <w:sz w:val="24"/>
          <w:szCs w:val="24"/>
        </w:rPr>
        <w:t>Für die Füllung die Oliven entsteinen und klein schneiden. Die Tomaten klein würfeln, Den Rosmarin fein hacken.</w:t>
      </w:r>
    </w:p>
    <w:p w14:paraId="1B61E5F8" w14:textId="77777777" w:rsidR="00520C0C" w:rsidRPr="00385F02" w:rsidRDefault="00520C0C" w:rsidP="00E76E01">
      <w:pPr>
        <w:pStyle w:val="ListParagraph"/>
        <w:numPr>
          <w:ilvl w:val="0"/>
          <w:numId w:val="182"/>
        </w:numPr>
        <w:spacing w:after="120"/>
        <w:ind w:left="714" w:hanging="357"/>
        <w:contextualSpacing w:val="0"/>
        <w:jc w:val="both"/>
        <w:rPr>
          <w:sz w:val="24"/>
          <w:szCs w:val="24"/>
        </w:rPr>
      </w:pPr>
      <w:r w:rsidRPr="00385F02">
        <w:rPr>
          <w:sz w:val="24"/>
          <w:szCs w:val="24"/>
        </w:rPr>
        <w:t>Den Teig durchkneten, dabei den Rosmarin unterkneten. Anschließend den Teig halbieren. Unter die eine Teighälfte die Oliven kneten. Die Tomaten unter die andere Teighälfte kneten. Aus jeder Teighälfte 10 kleine Brötchen rollen.</w:t>
      </w:r>
    </w:p>
    <w:p w14:paraId="15C01012" w14:textId="77777777" w:rsidR="00520C0C" w:rsidRPr="00385F02" w:rsidRDefault="00520C0C" w:rsidP="00E76E01">
      <w:pPr>
        <w:pStyle w:val="ListParagraph"/>
        <w:numPr>
          <w:ilvl w:val="0"/>
          <w:numId w:val="182"/>
        </w:numPr>
        <w:spacing w:after="120"/>
        <w:ind w:left="714" w:hanging="357"/>
        <w:contextualSpacing w:val="0"/>
        <w:jc w:val="both"/>
        <w:rPr>
          <w:sz w:val="24"/>
          <w:szCs w:val="24"/>
        </w:rPr>
      </w:pPr>
      <w:r w:rsidRPr="00385F02">
        <w:rPr>
          <w:sz w:val="24"/>
          <w:szCs w:val="24"/>
        </w:rPr>
        <w:t>Brötchen auf ein bemehltes Backblech setzen und zugedeckt 30 Minuten gehen lassen. Den Backofen auf 200 °C vorheizen. Brötchen oben einschneide und im vorgeheizten Backofen auf 200°C etwa 12 Minuten backen.</w:t>
      </w:r>
    </w:p>
    <w:p w14:paraId="04354621" w14:textId="77777777" w:rsidR="00520C0C" w:rsidRDefault="00520C0C" w:rsidP="00520C0C">
      <w:pPr>
        <w:rPr>
          <w:sz w:val="24"/>
          <w:szCs w:val="24"/>
        </w:rPr>
      </w:pPr>
      <w:r>
        <w:rPr>
          <w:sz w:val="24"/>
          <w:szCs w:val="24"/>
        </w:rPr>
        <w:br w:type="page"/>
      </w:r>
    </w:p>
    <w:p w14:paraId="0AD00D53" w14:textId="77777777" w:rsidR="00520C0C" w:rsidRDefault="00520C0C" w:rsidP="00520C0C">
      <w:pPr>
        <w:pStyle w:val="Heading2"/>
        <w:spacing w:after="240"/>
      </w:pPr>
      <w:r>
        <w:lastRenderedPageBreak/>
        <w:t>Bauernbrot</w:t>
      </w:r>
      <w:r>
        <w:rPr>
          <w:rStyle w:val="FootnoteReference"/>
        </w:rPr>
        <w:footnoteReference w:id="253"/>
      </w:r>
      <w:r>
        <w:t xml:space="preserve"> </w:t>
      </w:r>
    </w:p>
    <w:p w14:paraId="6A9BD881" w14:textId="77777777" w:rsidR="00520C0C" w:rsidRDefault="00520C0C" w:rsidP="00520C0C">
      <w:pPr>
        <w:rPr>
          <w:sz w:val="24"/>
          <w:szCs w:val="24"/>
        </w:rPr>
      </w:pPr>
      <w:r w:rsidRPr="005F628F">
        <w:rPr>
          <w:sz w:val="24"/>
          <w:szCs w:val="24"/>
          <w:u w:val="single"/>
        </w:rPr>
        <w:t>Zutaten</w:t>
      </w:r>
      <w:r>
        <w:rPr>
          <w:sz w:val="24"/>
          <w:szCs w:val="24"/>
        </w:rPr>
        <w:t xml:space="preserve"> (für 2 Brote):</w:t>
      </w:r>
    </w:p>
    <w:p w14:paraId="77CDC545" w14:textId="77777777" w:rsidR="00520C0C" w:rsidRPr="005F628F" w:rsidRDefault="00520C0C" w:rsidP="00520C0C">
      <w:pPr>
        <w:rPr>
          <w:i/>
          <w:iCs/>
          <w:sz w:val="24"/>
          <w:szCs w:val="24"/>
        </w:rPr>
      </w:pPr>
      <w:r w:rsidRPr="005F628F">
        <w:rPr>
          <w:i/>
          <w:iCs/>
          <w:sz w:val="24"/>
          <w:szCs w:val="24"/>
        </w:rPr>
        <w:t>Für den Vorteig:</w:t>
      </w:r>
    </w:p>
    <w:p w14:paraId="2C15E44D" w14:textId="77777777" w:rsidR="00520C0C" w:rsidRDefault="00520C0C" w:rsidP="00520C0C">
      <w:pPr>
        <w:rPr>
          <w:sz w:val="24"/>
          <w:szCs w:val="24"/>
        </w:rPr>
      </w:pPr>
      <w:r>
        <w:rPr>
          <w:sz w:val="24"/>
          <w:szCs w:val="24"/>
        </w:rPr>
        <w:t xml:space="preserve">25 g frische Hefe oder 1 Päckchen Trockenhefe </w:t>
      </w:r>
    </w:p>
    <w:p w14:paraId="5EE417BE" w14:textId="77777777" w:rsidR="00520C0C" w:rsidRDefault="00520C0C" w:rsidP="00520C0C">
      <w:pPr>
        <w:rPr>
          <w:sz w:val="24"/>
          <w:szCs w:val="24"/>
        </w:rPr>
      </w:pPr>
      <w:r>
        <w:rPr>
          <w:sz w:val="24"/>
          <w:szCs w:val="24"/>
        </w:rPr>
        <w:t>½ EL Zucker</w:t>
      </w:r>
    </w:p>
    <w:p w14:paraId="6F6FAF95" w14:textId="77777777" w:rsidR="00520C0C" w:rsidRDefault="00520C0C" w:rsidP="00520C0C">
      <w:pPr>
        <w:rPr>
          <w:sz w:val="24"/>
          <w:szCs w:val="24"/>
        </w:rPr>
      </w:pPr>
      <w:r>
        <w:rPr>
          <w:sz w:val="24"/>
          <w:szCs w:val="24"/>
        </w:rPr>
        <w:t>100 g Mehl</w:t>
      </w:r>
    </w:p>
    <w:p w14:paraId="2AAFE5FC" w14:textId="77777777" w:rsidR="00520C0C" w:rsidRDefault="00520C0C" w:rsidP="00520C0C">
      <w:pPr>
        <w:rPr>
          <w:sz w:val="24"/>
          <w:szCs w:val="24"/>
        </w:rPr>
      </w:pPr>
    </w:p>
    <w:p w14:paraId="3916BBF4" w14:textId="77777777" w:rsidR="00520C0C" w:rsidRPr="005F628F" w:rsidRDefault="00520C0C" w:rsidP="00520C0C">
      <w:pPr>
        <w:rPr>
          <w:i/>
          <w:iCs/>
          <w:sz w:val="24"/>
          <w:szCs w:val="24"/>
        </w:rPr>
      </w:pPr>
      <w:r w:rsidRPr="005F628F">
        <w:rPr>
          <w:i/>
          <w:iCs/>
          <w:sz w:val="24"/>
          <w:szCs w:val="24"/>
        </w:rPr>
        <w:t>Für den Brotteig:</w:t>
      </w:r>
    </w:p>
    <w:p w14:paraId="38355D74" w14:textId="77777777" w:rsidR="00520C0C" w:rsidRDefault="00520C0C" w:rsidP="00520C0C">
      <w:pPr>
        <w:rPr>
          <w:sz w:val="24"/>
          <w:szCs w:val="24"/>
        </w:rPr>
      </w:pPr>
      <w:r>
        <w:rPr>
          <w:sz w:val="24"/>
          <w:szCs w:val="24"/>
        </w:rPr>
        <w:t>400 g Weizenmehl (Typ 550)</w:t>
      </w:r>
    </w:p>
    <w:p w14:paraId="724EEE80" w14:textId="77777777" w:rsidR="00520C0C" w:rsidRDefault="00520C0C" w:rsidP="00520C0C">
      <w:pPr>
        <w:rPr>
          <w:sz w:val="24"/>
          <w:szCs w:val="24"/>
        </w:rPr>
      </w:pPr>
      <w:r>
        <w:rPr>
          <w:sz w:val="24"/>
          <w:szCs w:val="24"/>
        </w:rPr>
        <w:t>250 g Roggenmehl (Typ 997 oder Typ 1150)</w:t>
      </w:r>
    </w:p>
    <w:p w14:paraId="592089A7" w14:textId="77777777" w:rsidR="00520C0C" w:rsidRDefault="00520C0C" w:rsidP="00520C0C">
      <w:pPr>
        <w:rPr>
          <w:sz w:val="24"/>
          <w:szCs w:val="24"/>
        </w:rPr>
      </w:pPr>
      <w:r>
        <w:rPr>
          <w:sz w:val="24"/>
          <w:szCs w:val="24"/>
        </w:rPr>
        <w:t>1 EL Honig</w:t>
      </w:r>
    </w:p>
    <w:p w14:paraId="504DADE6" w14:textId="77777777" w:rsidR="00520C0C" w:rsidRDefault="00520C0C" w:rsidP="00520C0C">
      <w:pPr>
        <w:rPr>
          <w:sz w:val="24"/>
          <w:szCs w:val="24"/>
        </w:rPr>
      </w:pPr>
      <w:r>
        <w:rPr>
          <w:sz w:val="24"/>
          <w:szCs w:val="24"/>
        </w:rPr>
        <w:t>1 EL gehäuft, Salz</w:t>
      </w:r>
    </w:p>
    <w:p w14:paraId="4F152F6A" w14:textId="77777777" w:rsidR="00520C0C" w:rsidRDefault="00520C0C" w:rsidP="00520C0C">
      <w:pPr>
        <w:rPr>
          <w:sz w:val="24"/>
          <w:szCs w:val="24"/>
        </w:rPr>
      </w:pPr>
    </w:p>
    <w:p w14:paraId="7AC8CDB2" w14:textId="77777777" w:rsidR="00520C0C" w:rsidRDefault="00520C0C" w:rsidP="00520C0C">
      <w:pPr>
        <w:rPr>
          <w:sz w:val="24"/>
          <w:szCs w:val="24"/>
        </w:rPr>
      </w:pPr>
    </w:p>
    <w:p w14:paraId="04881DDA" w14:textId="77777777" w:rsidR="00520C0C" w:rsidRDefault="00520C0C" w:rsidP="00520C0C">
      <w:pPr>
        <w:rPr>
          <w:sz w:val="24"/>
          <w:szCs w:val="24"/>
        </w:rPr>
      </w:pPr>
      <w:r>
        <w:rPr>
          <w:sz w:val="24"/>
          <w:szCs w:val="24"/>
        </w:rPr>
        <w:t>Zubereitung:</w:t>
      </w:r>
    </w:p>
    <w:p w14:paraId="74EDF528" w14:textId="77777777" w:rsidR="00520C0C" w:rsidRPr="0081417E" w:rsidRDefault="00520C0C" w:rsidP="00E76E01">
      <w:pPr>
        <w:pStyle w:val="ListParagraph"/>
        <w:numPr>
          <w:ilvl w:val="0"/>
          <w:numId w:val="183"/>
        </w:numPr>
        <w:spacing w:after="120"/>
        <w:ind w:left="714" w:hanging="357"/>
        <w:contextualSpacing w:val="0"/>
        <w:jc w:val="both"/>
        <w:rPr>
          <w:sz w:val="24"/>
          <w:szCs w:val="24"/>
        </w:rPr>
      </w:pPr>
      <w:r w:rsidRPr="0081417E">
        <w:rPr>
          <w:sz w:val="24"/>
          <w:szCs w:val="24"/>
        </w:rPr>
        <w:t>Für den Vorteig die Hefe mit etwa 125 ml lauwarmem Wasser verrühren. Mit Zucker, Mehl und restlichem Wasser dickbreiig verrühren. Abgedeckt warm stellen und etwa 45 Minuten gehen lassen.</w:t>
      </w:r>
    </w:p>
    <w:p w14:paraId="67E2EBE0" w14:textId="77777777" w:rsidR="00520C0C" w:rsidRPr="0081417E" w:rsidRDefault="00520C0C" w:rsidP="00E76E01">
      <w:pPr>
        <w:pStyle w:val="ListParagraph"/>
        <w:numPr>
          <w:ilvl w:val="0"/>
          <w:numId w:val="183"/>
        </w:numPr>
        <w:spacing w:after="120"/>
        <w:ind w:left="714" w:hanging="357"/>
        <w:contextualSpacing w:val="0"/>
        <w:jc w:val="both"/>
        <w:rPr>
          <w:sz w:val="24"/>
          <w:szCs w:val="24"/>
        </w:rPr>
      </w:pPr>
      <w:r w:rsidRPr="0081417E">
        <w:rPr>
          <w:sz w:val="24"/>
          <w:szCs w:val="24"/>
        </w:rPr>
        <w:t>Für den Brotteig Mehl, etwa 350 ml lauwarmes Wasser, Honig und Salz zum Vorteig geben. Alles zu einem glatten Teig verkneten. Mit Mehl bestäubt etwa 1 Stunde gehen lassen.</w:t>
      </w:r>
    </w:p>
    <w:p w14:paraId="077FE365" w14:textId="77777777" w:rsidR="00520C0C" w:rsidRPr="0081417E" w:rsidRDefault="00520C0C" w:rsidP="00E76E01">
      <w:pPr>
        <w:pStyle w:val="ListParagraph"/>
        <w:numPr>
          <w:ilvl w:val="0"/>
          <w:numId w:val="183"/>
        </w:numPr>
        <w:spacing w:after="120"/>
        <w:ind w:left="714" w:hanging="357"/>
        <w:contextualSpacing w:val="0"/>
        <w:jc w:val="both"/>
        <w:rPr>
          <w:sz w:val="24"/>
          <w:szCs w:val="24"/>
        </w:rPr>
      </w:pPr>
      <w:r w:rsidRPr="0081417E">
        <w:rPr>
          <w:sz w:val="24"/>
          <w:szCs w:val="24"/>
        </w:rPr>
        <w:t>Teig durchkneten und 10 Minuten ruhen lassen. Backofen auf 250 °C vorheizen. Aus dem Teig zwei Brote formen. Auf ein mit Mehl bestäubtes Backblech abgedeckt etwa 30 Minuten gehen lassen.</w:t>
      </w:r>
    </w:p>
    <w:p w14:paraId="50434633" w14:textId="77777777" w:rsidR="00520C0C" w:rsidRPr="0081417E" w:rsidRDefault="00520C0C" w:rsidP="00E76E01">
      <w:pPr>
        <w:pStyle w:val="ListParagraph"/>
        <w:numPr>
          <w:ilvl w:val="0"/>
          <w:numId w:val="183"/>
        </w:numPr>
        <w:spacing w:after="120"/>
        <w:ind w:left="714" w:hanging="357"/>
        <w:contextualSpacing w:val="0"/>
        <w:jc w:val="both"/>
        <w:rPr>
          <w:sz w:val="24"/>
          <w:szCs w:val="24"/>
        </w:rPr>
      </w:pPr>
      <w:r w:rsidRPr="0081417E">
        <w:rPr>
          <w:sz w:val="24"/>
          <w:szCs w:val="24"/>
        </w:rPr>
        <w:t>Im vorgeheizten Backofen bei 250°C etwa 10 Minuten backen. Hitze auf 175°C reduzieren und etwa 15 Minuten backen lassen.</w:t>
      </w:r>
    </w:p>
    <w:p w14:paraId="3FE8E852" w14:textId="77777777" w:rsidR="00520C0C" w:rsidRDefault="00520C0C" w:rsidP="00520C0C">
      <w:pPr>
        <w:ind w:left="708" w:hanging="708"/>
        <w:jc w:val="both"/>
        <w:rPr>
          <w:sz w:val="24"/>
          <w:szCs w:val="24"/>
        </w:rPr>
      </w:pPr>
      <w:r>
        <w:rPr>
          <w:sz w:val="24"/>
          <w:szCs w:val="24"/>
        </w:rPr>
        <w:t>Info:</w:t>
      </w:r>
      <w:r>
        <w:rPr>
          <w:sz w:val="24"/>
          <w:szCs w:val="24"/>
        </w:rPr>
        <w:tab/>
        <w:t>Auch wenn es gerade in Coronazeiten keine Hefe gibt, wird das ja nicht ewig andauern. Man kann auch einfach das Brot so backen, wie es z.B. auf der Mehlpackung steht. Oder auch eine Backmischung nehmen. Oder sehr lecker: mit Sauerteig. Auf jeden Fall lohnt es sich, gute Zutaten zu nehmen.</w:t>
      </w:r>
    </w:p>
    <w:p w14:paraId="65256ACD" w14:textId="77777777" w:rsidR="00520C0C" w:rsidRDefault="00520C0C" w:rsidP="00520C0C">
      <w:pPr>
        <w:ind w:left="708"/>
        <w:jc w:val="both"/>
        <w:rPr>
          <w:sz w:val="24"/>
          <w:szCs w:val="24"/>
        </w:rPr>
      </w:pPr>
      <w:r>
        <w:rPr>
          <w:sz w:val="24"/>
          <w:szCs w:val="24"/>
        </w:rPr>
        <w:t xml:space="preserve">In Uganda habe ich alle paar Tage Brot gebacken. Allerdings leicht anderes Rezept, denn es gab ja auch nicht alles </w:t>
      </w:r>
      <w:r w:rsidRPr="0081417E">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1B4E929E" w14:textId="77777777" w:rsidR="00520C0C" w:rsidRPr="00D53702" w:rsidRDefault="00520C0C" w:rsidP="00520C0C">
      <w:pPr>
        <w:pStyle w:val="Heading2"/>
        <w:spacing w:after="240"/>
      </w:pPr>
      <w:r w:rsidRPr="00D53702">
        <w:lastRenderedPageBreak/>
        <w:t>Rosinenbrötchen</w:t>
      </w:r>
      <w:r>
        <w:rPr>
          <w:rStyle w:val="FootnoteReference"/>
        </w:rPr>
        <w:footnoteReference w:id="254"/>
      </w:r>
      <w:r w:rsidRPr="00D53702">
        <w:t xml:space="preserve"> </w:t>
      </w:r>
    </w:p>
    <w:p w14:paraId="305B8A1F" w14:textId="77777777" w:rsidR="00520C0C" w:rsidRDefault="00520C0C" w:rsidP="00520C0C">
      <w:pPr>
        <w:rPr>
          <w:sz w:val="24"/>
          <w:szCs w:val="24"/>
        </w:rPr>
      </w:pPr>
      <w:r w:rsidRPr="00103AA8">
        <w:rPr>
          <w:sz w:val="24"/>
          <w:szCs w:val="24"/>
          <w:u w:val="single"/>
        </w:rPr>
        <w:t>Zutaten</w:t>
      </w:r>
      <w:r>
        <w:rPr>
          <w:sz w:val="24"/>
          <w:szCs w:val="24"/>
        </w:rPr>
        <w:t xml:space="preserve"> (für 8 Stück)</w:t>
      </w:r>
    </w:p>
    <w:p w14:paraId="42CE8F1E" w14:textId="77777777" w:rsidR="00520C0C" w:rsidRDefault="00520C0C" w:rsidP="00520C0C">
      <w:pPr>
        <w:rPr>
          <w:sz w:val="24"/>
          <w:szCs w:val="24"/>
        </w:rPr>
      </w:pPr>
      <w:r>
        <w:rPr>
          <w:sz w:val="24"/>
          <w:szCs w:val="24"/>
        </w:rPr>
        <w:t>150 ml Milch</w:t>
      </w:r>
    </w:p>
    <w:p w14:paraId="09555329" w14:textId="77777777" w:rsidR="00520C0C" w:rsidRDefault="00520C0C" w:rsidP="00520C0C">
      <w:pPr>
        <w:rPr>
          <w:sz w:val="24"/>
          <w:szCs w:val="24"/>
        </w:rPr>
      </w:pPr>
      <w:r>
        <w:rPr>
          <w:sz w:val="24"/>
          <w:szCs w:val="24"/>
        </w:rPr>
        <w:t>325 g Mehl</w:t>
      </w:r>
    </w:p>
    <w:p w14:paraId="2963F688" w14:textId="77777777" w:rsidR="00520C0C" w:rsidRDefault="00520C0C" w:rsidP="00520C0C">
      <w:pPr>
        <w:rPr>
          <w:sz w:val="24"/>
          <w:szCs w:val="24"/>
        </w:rPr>
      </w:pPr>
      <w:r>
        <w:rPr>
          <w:sz w:val="24"/>
          <w:szCs w:val="24"/>
        </w:rPr>
        <w:t>10 g frische Hefe</w:t>
      </w:r>
    </w:p>
    <w:p w14:paraId="7AF58071" w14:textId="77777777" w:rsidR="00520C0C" w:rsidRDefault="00520C0C" w:rsidP="00520C0C">
      <w:pPr>
        <w:rPr>
          <w:sz w:val="24"/>
          <w:szCs w:val="24"/>
        </w:rPr>
      </w:pPr>
      <w:r>
        <w:rPr>
          <w:sz w:val="24"/>
          <w:szCs w:val="24"/>
        </w:rPr>
        <w:t>25 g Butter</w:t>
      </w:r>
    </w:p>
    <w:p w14:paraId="374D625E" w14:textId="77777777" w:rsidR="00520C0C" w:rsidRDefault="00520C0C" w:rsidP="00520C0C">
      <w:pPr>
        <w:rPr>
          <w:sz w:val="24"/>
          <w:szCs w:val="24"/>
        </w:rPr>
      </w:pPr>
      <w:r>
        <w:rPr>
          <w:sz w:val="24"/>
          <w:szCs w:val="24"/>
        </w:rPr>
        <w:t>40 g Rosinen</w:t>
      </w:r>
    </w:p>
    <w:p w14:paraId="2EC3789B" w14:textId="77777777" w:rsidR="00520C0C" w:rsidRDefault="00520C0C" w:rsidP="00520C0C">
      <w:pPr>
        <w:rPr>
          <w:sz w:val="24"/>
          <w:szCs w:val="24"/>
        </w:rPr>
      </w:pPr>
      <w:r>
        <w:rPr>
          <w:sz w:val="24"/>
          <w:szCs w:val="24"/>
        </w:rPr>
        <w:t>50 g (Vanille)-Zucker</w:t>
      </w:r>
    </w:p>
    <w:p w14:paraId="1BF69E97" w14:textId="77777777" w:rsidR="00520C0C" w:rsidRDefault="00520C0C" w:rsidP="00520C0C">
      <w:pPr>
        <w:rPr>
          <w:sz w:val="24"/>
          <w:szCs w:val="24"/>
        </w:rPr>
      </w:pPr>
      <w:r>
        <w:rPr>
          <w:sz w:val="24"/>
          <w:szCs w:val="24"/>
        </w:rPr>
        <w:t>2 Eier</w:t>
      </w:r>
    </w:p>
    <w:p w14:paraId="5F2EB6E2" w14:textId="77777777" w:rsidR="00520C0C" w:rsidRDefault="00520C0C" w:rsidP="00520C0C">
      <w:pPr>
        <w:rPr>
          <w:sz w:val="24"/>
          <w:szCs w:val="24"/>
        </w:rPr>
      </w:pPr>
      <w:r>
        <w:rPr>
          <w:sz w:val="24"/>
          <w:szCs w:val="24"/>
        </w:rPr>
        <w:t>1 Prise Salz</w:t>
      </w:r>
    </w:p>
    <w:p w14:paraId="1E2AE681" w14:textId="77777777" w:rsidR="00520C0C" w:rsidRDefault="00520C0C" w:rsidP="00520C0C">
      <w:pPr>
        <w:rPr>
          <w:sz w:val="24"/>
          <w:szCs w:val="24"/>
        </w:rPr>
      </w:pPr>
      <w:r>
        <w:rPr>
          <w:sz w:val="24"/>
          <w:szCs w:val="24"/>
        </w:rPr>
        <w:t>50 g Mandelsplitter</w:t>
      </w:r>
    </w:p>
    <w:p w14:paraId="6ED993A4" w14:textId="77777777" w:rsidR="00520C0C" w:rsidRDefault="00520C0C" w:rsidP="00520C0C">
      <w:pPr>
        <w:rPr>
          <w:sz w:val="24"/>
          <w:szCs w:val="24"/>
        </w:rPr>
      </w:pPr>
      <w:r>
        <w:rPr>
          <w:sz w:val="24"/>
          <w:szCs w:val="24"/>
        </w:rPr>
        <w:t>2 EL Milch</w:t>
      </w:r>
    </w:p>
    <w:p w14:paraId="2C01DDEF" w14:textId="77777777" w:rsidR="00520C0C" w:rsidRDefault="00520C0C" w:rsidP="00520C0C">
      <w:pPr>
        <w:rPr>
          <w:sz w:val="24"/>
          <w:szCs w:val="24"/>
        </w:rPr>
      </w:pPr>
      <w:r>
        <w:rPr>
          <w:sz w:val="24"/>
          <w:szCs w:val="24"/>
        </w:rPr>
        <w:t>2 EL Hagelzucker</w:t>
      </w:r>
    </w:p>
    <w:p w14:paraId="5EABEE44" w14:textId="77777777" w:rsidR="00520C0C" w:rsidRDefault="00520C0C" w:rsidP="00520C0C">
      <w:pPr>
        <w:rPr>
          <w:sz w:val="24"/>
          <w:szCs w:val="24"/>
        </w:rPr>
      </w:pPr>
    </w:p>
    <w:p w14:paraId="04E09BBF" w14:textId="77777777" w:rsidR="00520C0C" w:rsidRDefault="00520C0C" w:rsidP="00520C0C">
      <w:pPr>
        <w:rPr>
          <w:sz w:val="24"/>
          <w:szCs w:val="24"/>
        </w:rPr>
      </w:pPr>
    </w:p>
    <w:p w14:paraId="37C39739" w14:textId="77777777" w:rsidR="00520C0C" w:rsidRDefault="00520C0C" w:rsidP="00520C0C">
      <w:pPr>
        <w:rPr>
          <w:sz w:val="24"/>
          <w:szCs w:val="24"/>
        </w:rPr>
      </w:pPr>
      <w:r>
        <w:rPr>
          <w:sz w:val="24"/>
          <w:szCs w:val="24"/>
        </w:rPr>
        <w:t>Zubereitungszeit: 30 Minuten plus 1 ¾ Stunden Gehzeit plus 12-14 Minuten Backzeit</w:t>
      </w:r>
    </w:p>
    <w:p w14:paraId="658D3F52" w14:textId="77777777" w:rsidR="00520C0C" w:rsidRPr="002333B5" w:rsidRDefault="00520C0C" w:rsidP="00B40E8C">
      <w:pPr>
        <w:pStyle w:val="ListParagraph"/>
        <w:numPr>
          <w:ilvl w:val="0"/>
          <w:numId w:val="543"/>
        </w:numPr>
        <w:spacing w:after="120"/>
        <w:ind w:left="714" w:hanging="357"/>
        <w:contextualSpacing w:val="0"/>
        <w:jc w:val="both"/>
        <w:rPr>
          <w:sz w:val="24"/>
          <w:szCs w:val="24"/>
        </w:rPr>
      </w:pPr>
      <w:r w:rsidRPr="002333B5">
        <w:rPr>
          <w:sz w:val="24"/>
          <w:szCs w:val="24"/>
        </w:rPr>
        <w:t>Für den Teig die Milch lauwarm erhitzen. Das Mehl in eine Schüssel geben und eine Mulde formen. Hefe hineinbröckeln, mit der Milch begießen und abgedeckt an einem warmen Ort ca. 15 Minuten gehen lassen, bis der Vorteig Blasen wirft.</w:t>
      </w:r>
    </w:p>
    <w:p w14:paraId="76C30FEB" w14:textId="77777777" w:rsidR="00520C0C" w:rsidRPr="002333B5" w:rsidRDefault="00520C0C" w:rsidP="00B40E8C">
      <w:pPr>
        <w:pStyle w:val="ListParagraph"/>
        <w:numPr>
          <w:ilvl w:val="0"/>
          <w:numId w:val="543"/>
        </w:numPr>
        <w:spacing w:after="120"/>
        <w:ind w:left="714" w:hanging="357"/>
        <w:contextualSpacing w:val="0"/>
        <w:jc w:val="both"/>
        <w:rPr>
          <w:sz w:val="24"/>
          <w:szCs w:val="24"/>
        </w:rPr>
      </w:pPr>
      <w:r w:rsidRPr="002333B5">
        <w:rPr>
          <w:sz w:val="24"/>
          <w:szCs w:val="24"/>
        </w:rPr>
        <w:t>Inzwischen Butter schmelzen lassen, dann zum Abkühlen vom Herd nehmen. Die Rosinen mit heißem Wasser übergießen und einweichen lassen.</w:t>
      </w:r>
    </w:p>
    <w:p w14:paraId="34469020" w14:textId="77777777" w:rsidR="00520C0C" w:rsidRPr="002333B5" w:rsidRDefault="00520C0C" w:rsidP="00B40E8C">
      <w:pPr>
        <w:pStyle w:val="ListParagraph"/>
        <w:numPr>
          <w:ilvl w:val="0"/>
          <w:numId w:val="543"/>
        </w:numPr>
        <w:spacing w:after="120"/>
        <w:ind w:left="714" w:hanging="357"/>
        <w:contextualSpacing w:val="0"/>
        <w:jc w:val="both"/>
        <w:rPr>
          <w:sz w:val="24"/>
          <w:szCs w:val="24"/>
        </w:rPr>
      </w:pPr>
      <w:r w:rsidRPr="002333B5">
        <w:rPr>
          <w:sz w:val="24"/>
          <w:szCs w:val="24"/>
        </w:rPr>
        <w:t>Die Teigzutaten in der Schüssel nun von Hand oder mit dem Knethacken des Mixers auf niedriger Stufe verkneten, dabei nacheinander (Vanille-)Zucker, 1 Ei, Butter und Salz dazugeben. Den Teig mindestens 5 Minuten kneten, er sollte nur noch wenig kleben und sich größtenteils von der Schüssel lösen. Dann die Rosinen mit der Hand ausdrücken und ebenfalls unterkneten. Den Teig zu einer Kugel formen und zugedeckt in der Schüssel gehen lassen, bis sich sein Volumen nahezu verdoppelt hat (ca. 1 Stunde).</w:t>
      </w:r>
    </w:p>
    <w:p w14:paraId="1213E8E1" w14:textId="77777777" w:rsidR="00520C0C" w:rsidRPr="002333B5" w:rsidRDefault="00520C0C" w:rsidP="00B40E8C">
      <w:pPr>
        <w:pStyle w:val="ListParagraph"/>
        <w:numPr>
          <w:ilvl w:val="0"/>
          <w:numId w:val="543"/>
        </w:numPr>
        <w:spacing w:after="120"/>
        <w:ind w:left="714" w:hanging="357"/>
        <w:contextualSpacing w:val="0"/>
        <w:jc w:val="both"/>
        <w:rPr>
          <w:sz w:val="24"/>
          <w:szCs w:val="24"/>
        </w:rPr>
      </w:pPr>
      <w:r w:rsidRPr="002333B5">
        <w:rPr>
          <w:sz w:val="24"/>
          <w:szCs w:val="24"/>
        </w:rPr>
        <w:t xml:space="preserve">Ein Backblech mit Backpapier auslegen. Den Teig auf die bemehlte Arbeitsfläche geben, in 8 gleich große Stücke teilen und zu kugelrunden Brötchen formen. Dabei darauf achten, dass sie eine schön gespannte Oberfläche bekommen. Die Unterseite mit etwas Wasser einpinseln, direkt in die Mandelsplitter tauchen und mit diesen nach unten auf das Backpapier setzen. Mit einem Küchentuch abdecken und nochmals 30 </w:t>
      </w:r>
      <w:r w:rsidRPr="002333B5">
        <w:rPr>
          <w:sz w:val="24"/>
          <w:szCs w:val="24"/>
        </w:rPr>
        <w:lastRenderedPageBreak/>
        <w:t>Minuten gehen lassen. Nach 15 Minuten den Backofen auf 200 Grad (Umluft 180 Grad) vorheizen.</w:t>
      </w:r>
    </w:p>
    <w:p w14:paraId="20D9BDA2" w14:textId="77777777" w:rsidR="00520C0C" w:rsidRDefault="00520C0C" w:rsidP="00B40E8C">
      <w:pPr>
        <w:pStyle w:val="ListParagraph"/>
        <w:numPr>
          <w:ilvl w:val="0"/>
          <w:numId w:val="543"/>
        </w:numPr>
        <w:spacing w:after="120"/>
        <w:ind w:left="714" w:hanging="357"/>
        <w:contextualSpacing w:val="0"/>
        <w:jc w:val="both"/>
        <w:rPr>
          <w:sz w:val="24"/>
          <w:szCs w:val="24"/>
        </w:rPr>
      </w:pPr>
      <w:r w:rsidRPr="002333B5">
        <w:rPr>
          <w:sz w:val="24"/>
          <w:szCs w:val="24"/>
        </w:rPr>
        <w:t xml:space="preserve">1 Ei und 2 EL Milch in einer Schüssel mit einer Gabel verschlagen, die Brötchen gleichmäßig damit einpinseln. Man kann mit einem gezackten Messer ein Kreuz in die Oberfläche ritzen. Brötchen mit Hagelzucker bestreuen. Im Ofen (Mitte) in 12 – 14 Minuten goldbraun backen. </w:t>
      </w:r>
    </w:p>
    <w:p w14:paraId="5C4CA4AD" w14:textId="77777777" w:rsidR="00520C0C" w:rsidRDefault="00520C0C" w:rsidP="00520C0C">
      <w:pPr>
        <w:ind w:left="708" w:hanging="708"/>
        <w:jc w:val="both"/>
        <w:rPr>
          <w:sz w:val="24"/>
          <w:szCs w:val="24"/>
        </w:rPr>
      </w:pPr>
    </w:p>
    <w:p w14:paraId="03565CDD" w14:textId="77777777" w:rsidR="00520C0C" w:rsidRPr="002333B5" w:rsidRDefault="00520C0C" w:rsidP="00520C0C">
      <w:pPr>
        <w:ind w:left="708" w:hanging="708"/>
        <w:jc w:val="both"/>
        <w:rPr>
          <w:sz w:val="24"/>
          <w:szCs w:val="24"/>
        </w:rPr>
      </w:pPr>
      <w:r>
        <w:rPr>
          <w:sz w:val="24"/>
          <w:szCs w:val="24"/>
        </w:rPr>
        <w:t>Tipp:</w:t>
      </w:r>
      <w:r>
        <w:rPr>
          <w:sz w:val="24"/>
          <w:szCs w:val="24"/>
        </w:rPr>
        <w:tab/>
        <w:t>Man kann die rohen Brötchen auch einfrieren. Dazu die fertig geformten Teigkugeln auf einem Brett 2 Stunden vorfrosten, dann in einen Gefrierbeutel stecken und komplett durchfrieren lassen. Hält sich ca. 3 Monate. Zum Auftauen direkt aufs mit Backpapier ausgelegte Blech setzen und nach 2 Stunden bepinseln und backen.</w:t>
      </w:r>
    </w:p>
    <w:p w14:paraId="23353FDC" w14:textId="77777777" w:rsidR="00520C0C" w:rsidRDefault="00520C0C" w:rsidP="00520C0C">
      <w:pPr>
        <w:rPr>
          <w:sz w:val="24"/>
          <w:szCs w:val="24"/>
        </w:rPr>
      </w:pPr>
      <w:r>
        <w:rPr>
          <w:sz w:val="24"/>
          <w:szCs w:val="24"/>
        </w:rPr>
        <w:t xml:space="preserve"> </w:t>
      </w:r>
    </w:p>
    <w:p w14:paraId="4CDFAFE4" w14:textId="77777777" w:rsidR="00520C0C" w:rsidRPr="00AB4F55" w:rsidRDefault="00520C0C" w:rsidP="00520C0C">
      <w:pPr>
        <w:rPr>
          <w:sz w:val="24"/>
          <w:szCs w:val="24"/>
        </w:rPr>
      </w:pPr>
      <w:r>
        <w:rPr>
          <w:sz w:val="24"/>
          <w:szCs w:val="24"/>
        </w:rPr>
        <w:br w:type="page"/>
      </w:r>
    </w:p>
    <w:p w14:paraId="7D117686" w14:textId="3C036534" w:rsidR="003D7A95" w:rsidRDefault="003D7A95" w:rsidP="00F01C1E">
      <w:pPr>
        <w:pStyle w:val="Heading2"/>
        <w:spacing w:after="240"/>
      </w:pPr>
      <w:r w:rsidRPr="003D7A95">
        <w:lastRenderedPageBreak/>
        <w:t>Süße Brötchen zu Ostern</w:t>
      </w:r>
      <w:r w:rsidR="00F01C1E">
        <w:rPr>
          <w:rStyle w:val="FootnoteReference"/>
        </w:rPr>
        <w:footnoteReference w:id="255"/>
      </w:r>
    </w:p>
    <w:p w14:paraId="680365CF" w14:textId="17ADCBBA" w:rsidR="003D7A95" w:rsidRDefault="003D7A95">
      <w:pPr>
        <w:rPr>
          <w:sz w:val="24"/>
          <w:szCs w:val="24"/>
        </w:rPr>
      </w:pPr>
      <w:r w:rsidRPr="00F01C1E">
        <w:rPr>
          <w:sz w:val="24"/>
          <w:szCs w:val="24"/>
          <w:u w:val="single"/>
        </w:rPr>
        <w:t>Zutaten</w:t>
      </w:r>
      <w:r>
        <w:rPr>
          <w:sz w:val="24"/>
          <w:szCs w:val="24"/>
        </w:rPr>
        <w:t xml:space="preserve"> (für 12 Stück)</w:t>
      </w:r>
    </w:p>
    <w:p w14:paraId="5DF399DC" w14:textId="1B03B397" w:rsidR="003D7A95" w:rsidRPr="00F01C1E" w:rsidRDefault="005A618C">
      <w:pPr>
        <w:rPr>
          <w:i/>
          <w:iCs/>
          <w:sz w:val="24"/>
          <w:szCs w:val="24"/>
        </w:rPr>
      </w:pPr>
      <w:r w:rsidRPr="00F01C1E">
        <w:rPr>
          <w:i/>
          <w:iCs/>
          <w:sz w:val="24"/>
          <w:szCs w:val="24"/>
        </w:rPr>
        <w:t>Für den Teig:</w:t>
      </w:r>
    </w:p>
    <w:p w14:paraId="348C7102" w14:textId="61F3B647" w:rsidR="005A618C" w:rsidRDefault="005A618C">
      <w:pPr>
        <w:rPr>
          <w:sz w:val="24"/>
          <w:szCs w:val="24"/>
        </w:rPr>
      </w:pPr>
      <w:r>
        <w:rPr>
          <w:sz w:val="24"/>
          <w:szCs w:val="24"/>
        </w:rPr>
        <w:t>520 g Weizenmehl</w:t>
      </w:r>
    </w:p>
    <w:p w14:paraId="108015AE" w14:textId="7041F668" w:rsidR="005A618C" w:rsidRDefault="005A618C">
      <w:pPr>
        <w:rPr>
          <w:sz w:val="24"/>
          <w:szCs w:val="24"/>
        </w:rPr>
      </w:pPr>
      <w:r>
        <w:rPr>
          <w:sz w:val="24"/>
          <w:szCs w:val="24"/>
        </w:rPr>
        <w:t>70 g Zucker</w:t>
      </w:r>
    </w:p>
    <w:p w14:paraId="13C194CC" w14:textId="5912D2F9" w:rsidR="005A618C" w:rsidRDefault="005A618C">
      <w:pPr>
        <w:rPr>
          <w:sz w:val="24"/>
          <w:szCs w:val="24"/>
        </w:rPr>
      </w:pPr>
      <w:r>
        <w:rPr>
          <w:sz w:val="24"/>
          <w:szCs w:val="24"/>
        </w:rPr>
        <w:t>1 Päckchen Trockenhefe (7 g)</w:t>
      </w:r>
    </w:p>
    <w:p w14:paraId="71F3D28E" w14:textId="77C9BA9E" w:rsidR="005A618C" w:rsidRDefault="005A618C">
      <w:pPr>
        <w:rPr>
          <w:sz w:val="24"/>
          <w:szCs w:val="24"/>
        </w:rPr>
      </w:pPr>
      <w:r>
        <w:rPr>
          <w:sz w:val="24"/>
          <w:szCs w:val="24"/>
        </w:rPr>
        <w:t>1 TL Salz</w:t>
      </w:r>
    </w:p>
    <w:p w14:paraId="290AFD97" w14:textId="07C4E3AA" w:rsidR="005A618C" w:rsidRDefault="005A618C">
      <w:pPr>
        <w:rPr>
          <w:sz w:val="24"/>
          <w:szCs w:val="24"/>
        </w:rPr>
      </w:pPr>
      <w:r>
        <w:rPr>
          <w:sz w:val="24"/>
          <w:szCs w:val="24"/>
        </w:rPr>
        <w:t>1 TL Zimt</w:t>
      </w:r>
    </w:p>
    <w:p w14:paraId="72627F66" w14:textId="346F3F3A" w:rsidR="005A618C" w:rsidRDefault="005A618C">
      <w:pPr>
        <w:rPr>
          <w:sz w:val="24"/>
          <w:szCs w:val="24"/>
        </w:rPr>
      </w:pPr>
      <w:r>
        <w:rPr>
          <w:sz w:val="24"/>
          <w:szCs w:val="24"/>
        </w:rPr>
        <w:t>Abrieb von 1 Bio-Orange</w:t>
      </w:r>
    </w:p>
    <w:p w14:paraId="7E174947" w14:textId="6CA0D05A" w:rsidR="00D403BB" w:rsidRDefault="00D403BB">
      <w:pPr>
        <w:rPr>
          <w:sz w:val="24"/>
          <w:szCs w:val="24"/>
        </w:rPr>
      </w:pPr>
      <w:r>
        <w:rPr>
          <w:sz w:val="24"/>
          <w:szCs w:val="24"/>
        </w:rPr>
        <w:t>300 ml Milch</w:t>
      </w:r>
    </w:p>
    <w:p w14:paraId="15548D61" w14:textId="712F8F71" w:rsidR="00D403BB" w:rsidRDefault="00D403BB">
      <w:pPr>
        <w:rPr>
          <w:sz w:val="24"/>
          <w:szCs w:val="24"/>
        </w:rPr>
      </w:pPr>
      <w:r>
        <w:rPr>
          <w:sz w:val="24"/>
          <w:szCs w:val="24"/>
        </w:rPr>
        <w:t>50 g Butter (zimmerwarm)</w:t>
      </w:r>
    </w:p>
    <w:p w14:paraId="0DBA5EA5" w14:textId="11D65119" w:rsidR="00D403BB" w:rsidRDefault="00D403BB">
      <w:pPr>
        <w:rPr>
          <w:sz w:val="24"/>
          <w:szCs w:val="24"/>
        </w:rPr>
      </w:pPr>
      <w:r>
        <w:rPr>
          <w:sz w:val="24"/>
          <w:szCs w:val="24"/>
        </w:rPr>
        <w:t>1 Ei</w:t>
      </w:r>
    </w:p>
    <w:p w14:paraId="0E253F94" w14:textId="7C014DF5" w:rsidR="00D403BB" w:rsidRDefault="00D403BB">
      <w:pPr>
        <w:rPr>
          <w:sz w:val="24"/>
          <w:szCs w:val="24"/>
        </w:rPr>
      </w:pPr>
      <w:r>
        <w:rPr>
          <w:sz w:val="24"/>
          <w:szCs w:val="24"/>
        </w:rPr>
        <w:t>Mark von 1 Vanilleschote</w:t>
      </w:r>
    </w:p>
    <w:p w14:paraId="2075124D" w14:textId="614F1FCF" w:rsidR="00D403BB" w:rsidRDefault="00D403BB">
      <w:pPr>
        <w:rPr>
          <w:sz w:val="24"/>
          <w:szCs w:val="24"/>
        </w:rPr>
      </w:pPr>
      <w:r>
        <w:rPr>
          <w:sz w:val="24"/>
          <w:szCs w:val="24"/>
        </w:rPr>
        <w:t>90 g Rosinen</w:t>
      </w:r>
    </w:p>
    <w:p w14:paraId="718D4F1C" w14:textId="778E93FD" w:rsidR="00D403BB" w:rsidRDefault="00D403BB">
      <w:pPr>
        <w:rPr>
          <w:sz w:val="24"/>
          <w:szCs w:val="24"/>
        </w:rPr>
      </w:pPr>
      <w:r>
        <w:rPr>
          <w:sz w:val="24"/>
          <w:szCs w:val="24"/>
        </w:rPr>
        <w:t>1 EL Sonnenblumenöl</w:t>
      </w:r>
    </w:p>
    <w:p w14:paraId="576332B3" w14:textId="77777777" w:rsidR="00D403BB" w:rsidRDefault="00D403BB">
      <w:pPr>
        <w:rPr>
          <w:sz w:val="24"/>
          <w:szCs w:val="24"/>
        </w:rPr>
      </w:pPr>
    </w:p>
    <w:p w14:paraId="02987813" w14:textId="77F0DFB5" w:rsidR="00D403BB" w:rsidRPr="00F01C1E" w:rsidRDefault="00D403BB">
      <w:pPr>
        <w:rPr>
          <w:i/>
          <w:iCs/>
          <w:sz w:val="24"/>
          <w:szCs w:val="24"/>
        </w:rPr>
      </w:pPr>
      <w:r w:rsidRPr="00F01C1E">
        <w:rPr>
          <w:i/>
          <w:iCs/>
          <w:sz w:val="24"/>
          <w:szCs w:val="24"/>
        </w:rPr>
        <w:t>Für das Kreuz:</w:t>
      </w:r>
    </w:p>
    <w:p w14:paraId="4FB37C3B" w14:textId="18A26A64" w:rsidR="00D403BB" w:rsidRDefault="00D403BB">
      <w:pPr>
        <w:rPr>
          <w:sz w:val="24"/>
          <w:szCs w:val="24"/>
        </w:rPr>
      </w:pPr>
      <w:r>
        <w:rPr>
          <w:sz w:val="24"/>
          <w:szCs w:val="24"/>
        </w:rPr>
        <w:t>85 g Mehl</w:t>
      </w:r>
    </w:p>
    <w:p w14:paraId="65ED1E27" w14:textId="59E91A9B" w:rsidR="00D403BB" w:rsidRDefault="00D403BB">
      <w:pPr>
        <w:rPr>
          <w:sz w:val="24"/>
          <w:szCs w:val="24"/>
        </w:rPr>
      </w:pPr>
      <w:r>
        <w:rPr>
          <w:sz w:val="24"/>
          <w:szCs w:val="24"/>
        </w:rPr>
        <w:t>1 EL Zucker</w:t>
      </w:r>
    </w:p>
    <w:p w14:paraId="67E19709" w14:textId="26434EA1" w:rsidR="00D403BB" w:rsidRDefault="00F01C1E">
      <w:pPr>
        <w:rPr>
          <w:sz w:val="24"/>
          <w:szCs w:val="24"/>
        </w:rPr>
      </w:pPr>
      <w:r>
        <w:rPr>
          <w:sz w:val="24"/>
          <w:szCs w:val="24"/>
        </w:rPr>
        <w:t>6 EL Wasser</w:t>
      </w:r>
    </w:p>
    <w:p w14:paraId="5CABD664" w14:textId="77777777" w:rsidR="00F01C1E" w:rsidRDefault="00F01C1E">
      <w:pPr>
        <w:rPr>
          <w:sz w:val="24"/>
          <w:szCs w:val="24"/>
        </w:rPr>
      </w:pPr>
    </w:p>
    <w:p w14:paraId="63A89B94" w14:textId="18E6D74F" w:rsidR="00F01C1E" w:rsidRPr="00F01C1E" w:rsidRDefault="00F01C1E">
      <w:pPr>
        <w:rPr>
          <w:i/>
          <w:iCs/>
          <w:sz w:val="24"/>
          <w:szCs w:val="24"/>
        </w:rPr>
      </w:pPr>
      <w:r w:rsidRPr="00F01C1E">
        <w:rPr>
          <w:i/>
          <w:iCs/>
          <w:sz w:val="24"/>
          <w:szCs w:val="24"/>
        </w:rPr>
        <w:t>Für die Glasur:</w:t>
      </w:r>
      <w:r w:rsidRPr="00F01C1E">
        <w:rPr>
          <w:i/>
          <w:iCs/>
          <w:sz w:val="24"/>
          <w:szCs w:val="24"/>
        </w:rPr>
        <w:tab/>
      </w:r>
    </w:p>
    <w:p w14:paraId="7B2E589C" w14:textId="355A24EA" w:rsidR="00F01C1E" w:rsidRDefault="00F01C1E">
      <w:pPr>
        <w:rPr>
          <w:sz w:val="24"/>
          <w:szCs w:val="24"/>
        </w:rPr>
      </w:pPr>
      <w:r>
        <w:rPr>
          <w:sz w:val="24"/>
          <w:szCs w:val="24"/>
        </w:rPr>
        <w:t>3 EL Aprikosenmarmelade</w:t>
      </w:r>
    </w:p>
    <w:p w14:paraId="60E00837" w14:textId="524CD4A2" w:rsidR="00F01C1E" w:rsidRDefault="00F01C1E">
      <w:pPr>
        <w:rPr>
          <w:sz w:val="24"/>
          <w:szCs w:val="24"/>
        </w:rPr>
      </w:pPr>
      <w:r>
        <w:rPr>
          <w:sz w:val="24"/>
          <w:szCs w:val="24"/>
        </w:rPr>
        <w:t>5 EL Wasser</w:t>
      </w:r>
    </w:p>
    <w:p w14:paraId="5412E712" w14:textId="77777777" w:rsidR="00BA1F31" w:rsidRDefault="00BA1F31">
      <w:pPr>
        <w:rPr>
          <w:sz w:val="24"/>
          <w:szCs w:val="24"/>
        </w:rPr>
      </w:pPr>
    </w:p>
    <w:p w14:paraId="12892C45" w14:textId="14B81A35" w:rsidR="00BA1F31" w:rsidRDefault="00BA1F31">
      <w:pPr>
        <w:rPr>
          <w:sz w:val="24"/>
          <w:szCs w:val="24"/>
        </w:rPr>
      </w:pPr>
      <w:r>
        <w:rPr>
          <w:sz w:val="24"/>
          <w:szCs w:val="24"/>
        </w:rPr>
        <w:t>Zubereitung:</w:t>
      </w:r>
    </w:p>
    <w:p w14:paraId="4954004F" w14:textId="5D7D5EB0" w:rsidR="00C17F72" w:rsidRPr="00920295" w:rsidRDefault="00BA1F31" w:rsidP="00B40E8C">
      <w:pPr>
        <w:pStyle w:val="ListParagraph"/>
        <w:numPr>
          <w:ilvl w:val="0"/>
          <w:numId w:val="1973"/>
        </w:numPr>
        <w:spacing w:after="120"/>
        <w:ind w:left="714" w:hanging="357"/>
        <w:contextualSpacing w:val="0"/>
        <w:jc w:val="both"/>
        <w:rPr>
          <w:sz w:val="24"/>
          <w:szCs w:val="24"/>
        </w:rPr>
      </w:pPr>
      <w:r w:rsidRPr="00920295">
        <w:rPr>
          <w:sz w:val="24"/>
          <w:szCs w:val="24"/>
        </w:rPr>
        <w:t xml:space="preserve">Mehl, Zucker, Hefe, Salz, Zimt und Orangenabrieb in einer Schüssel vermischen. Milch vorsichtig </w:t>
      </w:r>
      <w:r w:rsidR="00306707" w:rsidRPr="00920295">
        <w:rPr>
          <w:sz w:val="24"/>
          <w:szCs w:val="24"/>
        </w:rPr>
        <w:t xml:space="preserve">erwärmen – auf keinen Fall über 40 Grad! </w:t>
      </w:r>
      <w:r w:rsidR="008C699A" w:rsidRPr="00920295">
        <w:rPr>
          <w:sz w:val="24"/>
          <w:szCs w:val="24"/>
        </w:rPr>
        <w:t>(</w:t>
      </w:r>
      <w:r w:rsidR="00306707" w:rsidRPr="00920295">
        <w:rPr>
          <w:sz w:val="24"/>
          <w:szCs w:val="24"/>
        </w:rPr>
        <w:t xml:space="preserve">Denn sonst </w:t>
      </w:r>
      <w:r w:rsidR="008C699A" w:rsidRPr="00920295">
        <w:rPr>
          <w:sz w:val="24"/>
          <w:szCs w:val="24"/>
        </w:rPr>
        <w:t xml:space="preserve">werden die Hefekulturen sofort getötet </w:t>
      </w:r>
      <w:r w:rsidR="008C699A" w:rsidRPr="008C699A">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008C699A" w:rsidRPr="00920295">
        <w:rPr>
          <w:sz w:val="24"/>
          <w:szCs w:val="24"/>
        </w:rPr>
        <w:t xml:space="preserve">). </w:t>
      </w:r>
      <w:r w:rsidR="009C510C" w:rsidRPr="00920295">
        <w:rPr>
          <w:sz w:val="24"/>
          <w:szCs w:val="24"/>
        </w:rPr>
        <w:t xml:space="preserve">Milch in einer separaten Schüssel mit Butter, Ei und </w:t>
      </w:r>
      <w:r w:rsidR="009C510C" w:rsidRPr="00920295">
        <w:rPr>
          <w:sz w:val="24"/>
          <w:szCs w:val="24"/>
        </w:rPr>
        <w:lastRenderedPageBreak/>
        <w:t>Vanillemark verrühren</w:t>
      </w:r>
      <w:r w:rsidR="0035142F" w:rsidRPr="00920295">
        <w:rPr>
          <w:sz w:val="24"/>
          <w:szCs w:val="24"/>
        </w:rPr>
        <w:t>. Diese Mischung zur Mehl-Mischung geben. Mit dem Knet</w:t>
      </w:r>
      <w:r w:rsidR="00C17F72" w:rsidRPr="00920295">
        <w:rPr>
          <w:sz w:val="24"/>
          <w:szCs w:val="24"/>
        </w:rPr>
        <w:t xml:space="preserve">haken des Handrührgeräts den Teig kneten, 5 Minuten lang. Die Rosinen dazugeben, Teig nochmal 2 Minuten kneten. </w:t>
      </w:r>
    </w:p>
    <w:p w14:paraId="65082C31" w14:textId="636018BC" w:rsidR="005D35A0" w:rsidRPr="00920295" w:rsidRDefault="005D35A0" w:rsidP="00B40E8C">
      <w:pPr>
        <w:pStyle w:val="ListParagraph"/>
        <w:numPr>
          <w:ilvl w:val="0"/>
          <w:numId w:val="1973"/>
        </w:numPr>
        <w:spacing w:after="120"/>
        <w:ind w:left="714" w:hanging="357"/>
        <w:contextualSpacing w:val="0"/>
        <w:jc w:val="both"/>
        <w:rPr>
          <w:sz w:val="24"/>
          <w:szCs w:val="24"/>
        </w:rPr>
      </w:pPr>
      <w:r w:rsidRPr="00920295">
        <w:rPr>
          <w:sz w:val="24"/>
          <w:szCs w:val="24"/>
        </w:rPr>
        <w:t>Teig zu einer Kugel formen und in eine neue Schüssel geben, die man zuvor mit Sonnenblumenöl ausgepinselt hat. Mit einem Handtuch bedeckt</w:t>
      </w:r>
      <w:r w:rsidR="00FC53BD" w:rsidRPr="00920295">
        <w:rPr>
          <w:sz w:val="24"/>
          <w:szCs w:val="24"/>
        </w:rPr>
        <w:t xml:space="preserve"> 1 bis 2 Stunden lang bei Raumtemperatur gehen lassen. Das Volumen sollte sich dann verdoppelt haben.</w:t>
      </w:r>
    </w:p>
    <w:p w14:paraId="72F374C2" w14:textId="357FB10D" w:rsidR="00FC53BD" w:rsidRPr="00920295" w:rsidRDefault="00FC53BD" w:rsidP="00B40E8C">
      <w:pPr>
        <w:pStyle w:val="ListParagraph"/>
        <w:numPr>
          <w:ilvl w:val="0"/>
          <w:numId w:val="1973"/>
        </w:numPr>
        <w:spacing w:after="120"/>
        <w:ind w:left="714" w:hanging="357"/>
        <w:contextualSpacing w:val="0"/>
        <w:jc w:val="both"/>
        <w:rPr>
          <w:sz w:val="24"/>
          <w:szCs w:val="24"/>
        </w:rPr>
      </w:pPr>
      <w:r w:rsidRPr="00920295">
        <w:rPr>
          <w:sz w:val="24"/>
          <w:szCs w:val="24"/>
        </w:rPr>
        <w:t xml:space="preserve">Teig auf einer bemehlten Arbeitsfläche </w:t>
      </w:r>
      <w:r w:rsidR="003758CD" w:rsidRPr="00920295">
        <w:rPr>
          <w:sz w:val="24"/>
          <w:szCs w:val="24"/>
        </w:rPr>
        <w:t xml:space="preserve">zu 12 gleich großen Kugeln formen. Brötchen auf ein mit Backpapier ausgelegtes Blech legen und abgedeckt noch </w:t>
      </w:r>
      <w:r w:rsidR="0000664C" w:rsidRPr="00920295">
        <w:rPr>
          <w:sz w:val="24"/>
          <w:szCs w:val="24"/>
        </w:rPr>
        <w:t xml:space="preserve">mal 1 Stunde lang gehen lassen. Die Brötchen </w:t>
      </w:r>
      <w:r w:rsidR="00F479AC" w:rsidRPr="00920295">
        <w:rPr>
          <w:sz w:val="24"/>
          <w:szCs w:val="24"/>
        </w:rPr>
        <w:t>dürfen</w:t>
      </w:r>
      <w:r w:rsidR="0000664C" w:rsidRPr="00920295">
        <w:rPr>
          <w:sz w:val="24"/>
          <w:szCs w:val="24"/>
        </w:rPr>
        <w:t xml:space="preserve"> sich berühren.</w:t>
      </w:r>
    </w:p>
    <w:p w14:paraId="6D8D5102" w14:textId="76C04FA4" w:rsidR="0000664C" w:rsidRPr="00920295" w:rsidRDefault="0000664C" w:rsidP="00B40E8C">
      <w:pPr>
        <w:pStyle w:val="ListParagraph"/>
        <w:numPr>
          <w:ilvl w:val="0"/>
          <w:numId w:val="1973"/>
        </w:numPr>
        <w:spacing w:after="120"/>
        <w:ind w:left="714" w:hanging="357"/>
        <w:contextualSpacing w:val="0"/>
        <w:jc w:val="both"/>
        <w:rPr>
          <w:sz w:val="24"/>
          <w:szCs w:val="24"/>
        </w:rPr>
      </w:pPr>
      <w:r w:rsidRPr="00920295">
        <w:rPr>
          <w:sz w:val="24"/>
          <w:szCs w:val="24"/>
        </w:rPr>
        <w:t xml:space="preserve">Für das Kreuz Mehl und Zucker mit Wasser in </w:t>
      </w:r>
      <w:r w:rsidR="00F479AC" w:rsidRPr="00920295">
        <w:rPr>
          <w:sz w:val="24"/>
          <w:szCs w:val="24"/>
        </w:rPr>
        <w:t>einer</w:t>
      </w:r>
      <w:r w:rsidRPr="00920295">
        <w:rPr>
          <w:sz w:val="24"/>
          <w:szCs w:val="24"/>
        </w:rPr>
        <w:t xml:space="preserve"> Schüssel zu einer glatten Masse verrühren. Eventuell mehr Wasser </w:t>
      </w:r>
      <w:r w:rsidR="008944FA" w:rsidRPr="00920295">
        <w:rPr>
          <w:sz w:val="24"/>
          <w:szCs w:val="24"/>
        </w:rPr>
        <w:t>hinzufügen. In einen Spritzbeutel füllen oder in ein Plastiktütchen, dessen eine Ecke man abschneidet. Mehlpaste in Kreuzform auf die Brötchen spr</w:t>
      </w:r>
      <w:r w:rsidR="00F479AC" w:rsidRPr="00920295">
        <w:rPr>
          <w:sz w:val="24"/>
          <w:szCs w:val="24"/>
        </w:rPr>
        <w:t>i</w:t>
      </w:r>
      <w:r w:rsidR="008944FA" w:rsidRPr="00920295">
        <w:rPr>
          <w:sz w:val="24"/>
          <w:szCs w:val="24"/>
        </w:rPr>
        <w:t>tzen.</w:t>
      </w:r>
    </w:p>
    <w:p w14:paraId="799B3874" w14:textId="66D26A3D" w:rsidR="008944FA" w:rsidRPr="00920295" w:rsidRDefault="008944FA" w:rsidP="00B40E8C">
      <w:pPr>
        <w:pStyle w:val="ListParagraph"/>
        <w:numPr>
          <w:ilvl w:val="0"/>
          <w:numId w:val="1973"/>
        </w:numPr>
        <w:spacing w:after="120"/>
        <w:ind w:left="714" w:hanging="357"/>
        <w:contextualSpacing w:val="0"/>
        <w:jc w:val="both"/>
        <w:rPr>
          <w:sz w:val="24"/>
          <w:szCs w:val="24"/>
        </w:rPr>
      </w:pPr>
      <w:r w:rsidRPr="00920295">
        <w:rPr>
          <w:sz w:val="24"/>
          <w:szCs w:val="24"/>
        </w:rPr>
        <w:t>Brötchen ca. 20 – 25 Minuten bei 180 Grad Ober-/Unterhitze backen. Aprikosenmarmelade</w:t>
      </w:r>
      <w:r w:rsidR="00920295" w:rsidRPr="00920295">
        <w:rPr>
          <w:sz w:val="24"/>
          <w:szCs w:val="24"/>
        </w:rPr>
        <w:t>, mi</w:t>
      </w:r>
      <w:r w:rsidRPr="00920295">
        <w:rPr>
          <w:sz w:val="24"/>
          <w:szCs w:val="24"/>
        </w:rPr>
        <w:t xml:space="preserve">t Wasser erwärmen, auf </w:t>
      </w:r>
      <w:r w:rsidR="00920295" w:rsidRPr="00920295">
        <w:rPr>
          <w:sz w:val="24"/>
          <w:szCs w:val="24"/>
        </w:rPr>
        <w:t>d</w:t>
      </w:r>
      <w:r w:rsidRPr="00920295">
        <w:rPr>
          <w:sz w:val="24"/>
          <w:szCs w:val="24"/>
        </w:rPr>
        <w:t>ie noch heißen Brötchen streichen.</w:t>
      </w:r>
    </w:p>
    <w:p w14:paraId="52762464" w14:textId="77777777" w:rsidR="00ED5CBB" w:rsidRDefault="00ED5CBB">
      <w:pPr>
        <w:rPr>
          <w:sz w:val="24"/>
          <w:szCs w:val="24"/>
        </w:rPr>
      </w:pPr>
    </w:p>
    <w:p w14:paraId="6C52625F" w14:textId="48400A0B" w:rsidR="00ED5CBB" w:rsidRDefault="00ED5CBB" w:rsidP="00920295">
      <w:pPr>
        <w:ind w:left="705" w:hanging="705"/>
        <w:jc w:val="both"/>
        <w:rPr>
          <w:sz w:val="24"/>
          <w:szCs w:val="24"/>
        </w:rPr>
      </w:pPr>
      <w:r>
        <w:rPr>
          <w:sz w:val="24"/>
          <w:szCs w:val="24"/>
        </w:rPr>
        <w:t>Info:</w:t>
      </w:r>
      <w:r>
        <w:rPr>
          <w:sz w:val="24"/>
          <w:szCs w:val="24"/>
        </w:rPr>
        <w:tab/>
        <w:t xml:space="preserve">Die Brötchen heißen in </w:t>
      </w:r>
      <w:r w:rsidR="00920295">
        <w:rPr>
          <w:sz w:val="24"/>
          <w:szCs w:val="24"/>
        </w:rPr>
        <w:t>G</w:t>
      </w:r>
      <w:r>
        <w:rPr>
          <w:sz w:val="24"/>
          <w:szCs w:val="24"/>
        </w:rPr>
        <w:t>roßbritannien Hot Cross Buns und werden, wie in anderen Ländern des Commonwealth, traditionell an Karfreitag gegessen</w:t>
      </w:r>
      <w:r w:rsidR="00F479AC">
        <w:rPr>
          <w:sz w:val="24"/>
          <w:szCs w:val="24"/>
        </w:rPr>
        <w:t>. Deshalb auch das Kreuz.</w:t>
      </w:r>
    </w:p>
    <w:p w14:paraId="5BF8268B" w14:textId="77777777" w:rsidR="008C699A" w:rsidRPr="003D7A95" w:rsidRDefault="008C699A">
      <w:pPr>
        <w:rPr>
          <w:sz w:val="24"/>
          <w:szCs w:val="24"/>
        </w:rPr>
      </w:pPr>
    </w:p>
    <w:p w14:paraId="0B374BBB" w14:textId="52721160" w:rsidR="003D7A95" w:rsidRDefault="003D7A95">
      <w:pPr>
        <w:rPr>
          <w:rFonts w:asciiTheme="majorHAnsi" w:eastAsiaTheme="majorEastAsia" w:hAnsiTheme="majorHAnsi" w:cstheme="majorBidi"/>
          <w:color w:val="2F5496" w:themeColor="accent1" w:themeShade="BF"/>
          <w:sz w:val="26"/>
          <w:szCs w:val="26"/>
        </w:rPr>
      </w:pPr>
      <w:r w:rsidRPr="003D7A95">
        <w:rPr>
          <w:sz w:val="24"/>
          <w:szCs w:val="24"/>
        </w:rPr>
        <w:br w:type="page"/>
      </w:r>
    </w:p>
    <w:p w14:paraId="3B47EE9F" w14:textId="7A32D58C" w:rsidR="00325995" w:rsidRDefault="00325995" w:rsidP="00325995">
      <w:pPr>
        <w:pStyle w:val="Heading2"/>
        <w:spacing w:after="240"/>
      </w:pPr>
      <w:r>
        <w:lastRenderedPageBreak/>
        <w:t>Schwäbische Seelen</w:t>
      </w:r>
      <w:r>
        <w:rPr>
          <w:rStyle w:val="FootnoteReference"/>
        </w:rPr>
        <w:footnoteReference w:id="256"/>
      </w:r>
      <w:r>
        <w:t xml:space="preserve"> </w:t>
      </w:r>
    </w:p>
    <w:p w14:paraId="519A2087" w14:textId="77777777" w:rsidR="00325995" w:rsidRDefault="00325995" w:rsidP="00325995">
      <w:pPr>
        <w:rPr>
          <w:sz w:val="24"/>
          <w:szCs w:val="24"/>
        </w:rPr>
      </w:pPr>
      <w:r w:rsidRPr="00F856F5">
        <w:rPr>
          <w:sz w:val="24"/>
          <w:szCs w:val="24"/>
          <w:u w:val="single"/>
        </w:rPr>
        <w:t>Zutaten</w:t>
      </w:r>
      <w:r>
        <w:rPr>
          <w:sz w:val="24"/>
          <w:szCs w:val="24"/>
        </w:rPr>
        <w:t xml:space="preserve"> (für 10 – 12 Seelen)</w:t>
      </w:r>
    </w:p>
    <w:p w14:paraId="20DEC1EC" w14:textId="77777777" w:rsidR="00325995" w:rsidRDefault="00325995" w:rsidP="00325995">
      <w:pPr>
        <w:rPr>
          <w:sz w:val="24"/>
          <w:szCs w:val="24"/>
        </w:rPr>
      </w:pPr>
      <w:r>
        <w:rPr>
          <w:sz w:val="24"/>
          <w:szCs w:val="24"/>
        </w:rPr>
        <w:t>1 Würfel Hefe</w:t>
      </w:r>
    </w:p>
    <w:p w14:paraId="1CC23D46" w14:textId="77777777" w:rsidR="00325995" w:rsidRDefault="00325995" w:rsidP="00325995">
      <w:pPr>
        <w:rPr>
          <w:sz w:val="24"/>
          <w:szCs w:val="24"/>
        </w:rPr>
      </w:pPr>
      <w:r>
        <w:rPr>
          <w:sz w:val="24"/>
          <w:szCs w:val="24"/>
        </w:rPr>
        <w:t>1 TL Zucker</w:t>
      </w:r>
    </w:p>
    <w:p w14:paraId="62B5654B" w14:textId="77777777" w:rsidR="00325995" w:rsidRDefault="00325995" w:rsidP="00325995">
      <w:pPr>
        <w:rPr>
          <w:sz w:val="24"/>
          <w:szCs w:val="24"/>
        </w:rPr>
      </w:pPr>
      <w:r>
        <w:rPr>
          <w:sz w:val="24"/>
          <w:szCs w:val="24"/>
        </w:rPr>
        <w:t>500 g Mehl</w:t>
      </w:r>
    </w:p>
    <w:p w14:paraId="63FBD74B" w14:textId="77777777" w:rsidR="00325995" w:rsidRDefault="00325995" w:rsidP="00325995">
      <w:pPr>
        <w:rPr>
          <w:sz w:val="24"/>
          <w:szCs w:val="24"/>
        </w:rPr>
      </w:pPr>
      <w:r>
        <w:rPr>
          <w:sz w:val="24"/>
          <w:szCs w:val="24"/>
        </w:rPr>
        <w:t>1 TL Salz</w:t>
      </w:r>
    </w:p>
    <w:p w14:paraId="4F7F4B69" w14:textId="77777777" w:rsidR="00325995" w:rsidRDefault="00325995" w:rsidP="00325995">
      <w:pPr>
        <w:rPr>
          <w:sz w:val="24"/>
          <w:szCs w:val="24"/>
        </w:rPr>
      </w:pPr>
      <w:r>
        <w:rPr>
          <w:sz w:val="24"/>
          <w:szCs w:val="24"/>
        </w:rPr>
        <w:t>Je 1 Msp. Gemahlener Kümmel und Koriander</w:t>
      </w:r>
    </w:p>
    <w:p w14:paraId="617CDBF3" w14:textId="77777777" w:rsidR="00325995" w:rsidRDefault="00325995" w:rsidP="00325995">
      <w:pPr>
        <w:rPr>
          <w:sz w:val="24"/>
          <w:szCs w:val="24"/>
        </w:rPr>
      </w:pPr>
      <w:r>
        <w:rPr>
          <w:sz w:val="24"/>
          <w:szCs w:val="24"/>
        </w:rPr>
        <w:t>Grobes Salz</w:t>
      </w:r>
    </w:p>
    <w:p w14:paraId="0E0EED32" w14:textId="77777777" w:rsidR="00325995" w:rsidRDefault="00325995" w:rsidP="00325995">
      <w:pPr>
        <w:rPr>
          <w:sz w:val="24"/>
          <w:szCs w:val="24"/>
        </w:rPr>
      </w:pPr>
      <w:r>
        <w:rPr>
          <w:sz w:val="24"/>
          <w:szCs w:val="24"/>
        </w:rPr>
        <w:t>Kümmelkörner</w:t>
      </w:r>
    </w:p>
    <w:p w14:paraId="6DAE4A90" w14:textId="77777777" w:rsidR="00325995" w:rsidRDefault="00325995" w:rsidP="00325995">
      <w:pPr>
        <w:rPr>
          <w:sz w:val="24"/>
          <w:szCs w:val="24"/>
        </w:rPr>
      </w:pPr>
    </w:p>
    <w:p w14:paraId="526F6761" w14:textId="77777777" w:rsidR="00325995" w:rsidRDefault="00325995" w:rsidP="00325995">
      <w:pPr>
        <w:rPr>
          <w:sz w:val="24"/>
          <w:szCs w:val="24"/>
        </w:rPr>
      </w:pPr>
    </w:p>
    <w:p w14:paraId="16DDD1D4" w14:textId="77777777" w:rsidR="00325995" w:rsidRDefault="00325995" w:rsidP="00325995">
      <w:pPr>
        <w:rPr>
          <w:sz w:val="24"/>
          <w:szCs w:val="24"/>
        </w:rPr>
      </w:pPr>
      <w:r>
        <w:rPr>
          <w:sz w:val="24"/>
          <w:szCs w:val="24"/>
        </w:rPr>
        <w:t>Zubereitungszeit: 30 Minuten plus 40 Minuten Ruhezeit plus Backzeit 30 Minuten</w:t>
      </w:r>
    </w:p>
    <w:p w14:paraId="56C76078" w14:textId="77777777" w:rsidR="00325995" w:rsidRPr="00A9360C" w:rsidRDefault="00325995" w:rsidP="00B40E8C">
      <w:pPr>
        <w:pStyle w:val="ListParagraph"/>
        <w:numPr>
          <w:ilvl w:val="0"/>
          <w:numId w:val="901"/>
        </w:numPr>
        <w:spacing w:after="120"/>
        <w:ind w:left="1077" w:hanging="357"/>
        <w:contextualSpacing w:val="0"/>
        <w:jc w:val="both"/>
        <w:rPr>
          <w:sz w:val="24"/>
          <w:szCs w:val="24"/>
        </w:rPr>
      </w:pPr>
      <w:r w:rsidRPr="00A9360C">
        <w:rPr>
          <w:sz w:val="24"/>
          <w:szCs w:val="24"/>
        </w:rPr>
        <w:t>Die Hefe in 200 ml warmem Wasser mit dem Zucker auflösen und 10 Minuten stehen lassen. Hefeansatz mit 150-200 ml warmem Wasser, Mehl, Salz, Kümmel und Koriander zu einem glatten Teig verarbeiten. Teig 30 Minuten an einem warmen Ort gehen lassen.</w:t>
      </w:r>
    </w:p>
    <w:p w14:paraId="39CCCD1C" w14:textId="77777777" w:rsidR="00325995" w:rsidRPr="00A9360C" w:rsidRDefault="00325995" w:rsidP="00B40E8C">
      <w:pPr>
        <w:pStyle w:val="ListParagraph"/>
        <w:numPr>
          <w:ilvl w:val="0"/>
          <w:numId w:val="901"/>
        </w:numPr>
        <w:spacing w:after="120"/>
        <w:ind w:left="1077" w:hanging="357"/>
        <w:contextualSpacing w:val="0"/>
        <w:jc w:val="both"/>
        <w:rPr>
          <w:sz w:val="24"/>
          <w:szCs w:val="24"/>
        </w:rPr>
      </w:pPr>
      <w:r w:rsidRPr="00A9360C">
        <w:rPr>
          <w:sz w:val="24"/>
          <w:szCs w:val="24"/>
        </w:rPr>
        <w:t>Backpapier aufs Backblech legen. Backofen auf 180 Grad vorheizen.</w:t>
      </w:r>
    </w:p>
    <w:p w14:paraId="00E58C22" w14:textId="77777777" w:rsidR="00325995" w:rsidRDefault="00325995" w:rsidP="00B40E8C">
      <w:pPr>
        <w:pStyle w:val="ListParagraph"/>
        <w:numPr>
          <w:ilvl w:val="0"/>
          <w:numId w:val="901"/>
        </w:numPr>
        <w:spacing w:after="120"/>
        <w:ind w:left="1077" w:hanging="357"/>
        <w:contextualSpacing w:val="0"/>
        <w:jc w:val="both"/>
        <w:rPr>
          <w:sz w:val="24"/>
          <w:szCs w:val="24"/>
        </w:rPr>
      </w:pPr>
      <w:r w:rsidRPr="00A9360C">
        <w:rPr>
          <w:sz w:val="24"/>
          <w:szCs w:val="24"/>
        </w:rPr>
        <w:t>Aus dem Teig 20 cm lange Stangen formen. Mit etwas Wasser bepinseln und mit grobem Salz und Kümmel bestreuen. Im Ofen (Mitte, Umluft 160 Grad) 25 – 35 Minuten backen. Frisch schmecken sie natürlich am besten.</w:t>
      </w:r>
    </w:p>
    <w:p w14:paraId="013DA97B" w14:textId="77777777" w:rsidR="00325995" w:rsidRDefault="00325995" w:rsidP="00325995">
      <w:pPr>
        <w:jc w:val="both"/>
        <w:rPr>
          <w:sz w:val="24"/>
          <w:szCs w:val="24"/>
        </w:rPr>
      </w:pPr>
    </w:p>
    <w:p w14:paraId="359B7ED8" w14:textId="77777777" w:rsidR="00325995" w:rsidRPr="00491008" w:rsidRDefault="00325995" w:rsidP="00325995">
      <w:pPr>
        <w:shd w:val="clear" w:color="auto" w:fill="FFFFFF"/>
        <w:ind w:left="708" w:hanging="708"/>
        <w:jc w:val="both"/>
        <w:rPr>
          <w:rFonts w:eastAsia="Times New Roman" w:cstheme="minorHAnsi"/>
          <w:color w:val="4D5156"/>
          <w:sz w:val="24"/>
          <w:szCs w:val="24"/>
          <w:lang w:eastAsia="de-DE"/>
        </w:rPr>
      </w:pPr>
      <w:r>
        <w:rPr>
          <w:sz w:val="24"/>
          <w:szCs w:val="24"/>
        </w:rPr>
        <w:t>Info:</w:t>
      </w:r>
      <w:r>
        <w:rPr>
          <w:sz w:val="24"/>
          <w:szCs w:val="24"/>
        </w:rPr>
        <w:tab/>
      </w:r>
      <w:r w:rsidRPr="00491008">
        <w:rPr>
          <w:rFonts w:cstheme="minorHAnsi"/>
          <w:sz w:val="24"/>
          <w:szCs w:val="24"/>
        </w:rPr>
        <w:t xml:space="preserve">Der Name geht den Allerseelentag zurück (2.November, </w:t>
      </w:r>
      <w:r w:rsidRPr="00491008">
        <w:rPr>
          <w:rFonts w:eastAsia="Times New Roman" w:cstheme="minorHAnsi"/>
          <w:color w:val="4D5156"/>
          <w:sz w:val="24"/>
          <w:szCs w:val="24"/>
          <w:lang w:eastAsia="de-DE"/>
        </w:rPr>
        <w:t>(lateinisch [Dies] in commemoratione omnium fidelium defunctorum, „Tag des Gedenkens an alle verstorbenen Gläubigen“). An diesem Tag wurden „die armen Seelen“ bewirtet und man legte Allerseelenbrot und Wein auf die Gräber. Aus Allerseel</w:t>
      </w:r>
      <w:r>
        <w:rPr>
          <w:rFonts w:eastAsia="Times New Roman" w:cstheme="minorHAnsi"/>
          <w:color w:val="4D5156"/>
          <w:sz w:val="24"/>
          <w:szCs w:val="24"/>
          <w:lang w:eastAsia="de-DE"/>
        </w:rPr>
        <w:t>e</w:t>
      </w:r>
      <w:r w:rsidRPr="00491008">
        <w:rPr>
          <w:rFonts w:eastAsia="Times New Roman" w:cstheme="minorHAnsi"/>
          <w:color w:val="4D5156"/>
          <w:sz w:val="24"/>
          <w:szCs w:val="24"/>
          <w:lang w:eastAsia="de-DE"/>
        </w:rPr>
        <w:t xml:space="preserve">nbrot wurde im Lauf der Zeit Seele </w:t>
      </w:r>
      <w:r>
        <w:rPr>
          <w:rFonts w:eastAsia="Times New Roman" w:cstheme="minorHAnsi"/>
          <w:color w:val="4D5156"/>
          <w:sz w:val="24"/>
          <w:szCs w:val="24"/>
          <w:lang w:eastAsia="de-DE"/>
        </w:rPr>
        <w:t>und</w:t>
      </w:r>
      <w:r w:rsidRPr="00491008">
        <w:rPr>
          <w:rFonts w:eastAsia="Times New Roman" w:cstheme="minorHAnsi"/>
          <w:color w:val="4D5156"/>
          <w:sz w:val="24"/>
          <w:szCs w:val="24"/>
          <w:lang w:eastAsia="de-DE"/>
        </w:rPr>
        <w:t xml:space="preserve"> die Bäcker in Schwaben backen es heute täglich.</w:t>
      </w:r>
      <w:r>
        <w:rPr>
          <w:rFonts w:eastAsia="Times New Roman" w:cstheme="minorHAnsi"/>
          <w:color w:val="4D5156"/>
          <w:sz w:val="24"/>
          <w:szCs w:val="24"/>
          <w:lang w:eastAsia="de-DE"/>
        </w:rPr>
        <w:t xml:space="preserve"> Und ich könnte es jeden Tag essen</w:t>
      </w:r>
      <w:r w:rsidRPr="00F856F5">
        <w:rPr>
          <mc:AlternateContent>
            <mc:Choice Requires="w16se">
              <w:rFonts w:eastAsia="Times New Roman" w:cstheme="minorHAnsi"/>
            </mc:Choice>
            <mc:Fallback>
              <w:rFonts w:ascii="Segoe UI Emoji" w:eastAsia="Segoe UI Emoji" w:hAnsi="Segoe UI Emoji" w:cs="Segoe UI Emoji"/>
            </mc:Fallback>
          </mc:AlternateContent>
          <w:color w:val="4D5156"/>
          <w:sz w:val="24"/>
          <w:szCs w:val="24"/>
          <w:lang w:eastAsia="de-DE"/>
        </w:rPr>
        <mc:AlternateContent>
          <mc:Choice Requires="w16se">
            <w16se:symEx w16se:font="Segoe UI Emoji" w16se:char="1F60A"/>
          </mc:Choice>
          <mc:Fallback>
            <w:t>😊</w:t>
          </mc:Fallback>
        </mc:AlternateContent>
      </w:r>
    </w:p>
    <w:p w14:paraId="295DFB6C" w14:textId="77777777" w:rsidR="00325995" w:rsidRPr="00491008" w:rsidRDefault="00325995" w:rsidP="00325995">
      <w:pPr>
        <w:jc w:val="both"/>
        <w:rPr>
          <w:rFonts w:cstheme="minorHAnsi"/>
          <w:sz w:val="24"/>
          <w:szCs w:val="24"/>
        </w:rPr>
      </w:pPr>
      <w:r w:rsidRPr="00491008">
        <w:rPr>
          <w:rFonts w:cstheme="minorHAnsi"/>
          <w:sz w:val="24"/>
          <w:szCs w:val="24"/>
        </w:rPr>
        <w:br w:type="page"/>
      </w:r>
    </w:p>
    <w:p w14:paraId="3C6B96EB" w14:textId="713654FE" w:rsidR="00520C0C" w:rsidRPr="0081595B" w:rsidRDefault="00520C0C" w:rsidP="00520C0C">
      <w:pPr>
        <w:pStyle w:val="Heading2"/>
        <w:spacing w:after="240"/>
      </w:pPr>
      <w:r w:rsidRPr="0081595B">
        <w:lastRenderedPageBreak/>
        <w:t>Quarkbrot</w:t>
      </w:r>
      <w:r>
        <w:rPr>
          <w:rStyle w:val="FootnoteReference"/>
        </w:rPr>
        <w:footnoteReference w:id="257"/>
      </w:r>
      <w:r w:rsidRPr="0081595B">
        <w:t xml:space="preserve"> </w:t>
      </w:r>
    </w:p>
    <w:p w14:paraId="06898E17" w14:textId="77777777" w:rsidR="00520C0C" w:rsidRDefault="00520C0C" w:rsidP="00520C0C">
      <w:pPr>
        <w:rPr>
          <w:sz w:val="24"/>
          <w:szCs w:val="24"/>
        </w:rPr>
      </w:pPr>
      <w:r w:rsidRPr="00103AA8">
        <w:rPr>
          <w:sz w:val="24"/>
          <w:szCs w:val="24"/>
          <w:u w:val="single"/>
        </w:rPr>
        <w:t>Zutaten</w:t>
      </w:r>
      <w:r>
        <w:rPr>
          <w:sz w:val="24"/>
          <w:szCs w:val="24"/>
        </w:rPr>
        <w:t xml:space="preserve"> (für ca. 14 Scheiben)</w:t>
      </w:r>
    </w:p>
    <w:p w14:paraId="661CBE3A" w14:textId="77777777" w:rsidR="00520C0C" w:rsidRDefault="00520C0C" w:rsidP="00520C0C">
      <w:pPr>
        <w:rPr>
          <w:sz w:val="24"/>
          <w:szCs w:val="24"/>
        </w:rPr>
      </w:pPr>
      <w:r>
        <w:rPr>
          <w:sz w:val="24"/>
          <w:szCs w:val="24"/>
        </w:rPr>
        <w:t>2 TL Koriandersaat</w:t>
      </w:r>
    </w:p>
    <w:p w14:paraId="77BAA7E9" w14:textId="77777777" w:rsidR="00520C0C" w:rsidRDefault="00520C0C" w:rsidP="00520C0C">
      <w:pPr>
        <w:rPr>
          <w:sz w:val="24"/>
          <w:szCs w:val="24"/>
        </w:rPr>
      </w:pPr>
      <w:r>
        <w:rPr>
          <w:sz w:val="24"/>
          <w:szCs w:val="24"/>
        </w:rPr>
        <w:t>125 g Leinsamenmehl</w:t>
      </w:r>
    </w:p>
    <w:p w14:paraId="4EC8849D" w14:textId="77777777" w:rsidR="00520C0C" w:rsidRDefault="00520C0C" w:rsidP="00520C0C">
      <w:pPr>
        <w:rPr>
          <w:sz w:val="24"/>
          <w:szCs w:val="24"/>
        </w:rPr>
      </w:pPr>
      <w:r>
        <w:rPr>
          <w:sz w:val="24"/>
          <w:szCs w:val="24"/>
        </w:rPr>
        <w:t>50 g Flohsamenschalen</w:t>
      </w:r>
    </w:p>
    <w:p w14:paraId="7D945552" w14:textId="77777777" w:rsidR="00520C0C" w:rsidRPr="00F0625D" w:rsidRDefault="00520C0C" w:rsidP="00520C0C">
      <w:pPr>
        <w:rPr>
          <w:sz w:val="24"/>
          <w:szCs w:val="24"/>
          <w:lang w:val="en-US"/>
        </w:rPr>
      </w:pPr>
      <w:r w:rsidRPr="00F0625D">
        <w:rPr>
          <w:sz w:val="24"/>
          <w:szCs w:val="24"/>
          <w:lang w:val="en-US"/>
        </w:rPr>
        <w:t xml:space="preserve">15 g </w:t>
      </w:r>
      <w:proofErr w:type="spellStart"/>
      <w:r w:rsidRPr="00F0625D">
        <w:rPr>
          <w:sz w:val="24"/>
          <w:szCs w:val="24"/>
          <w:lang w:val="en-US"/>
        </w:rPr>
        <w:t>Backpulver</w:t>
      </w:r>
      <w:proofErr w:type="spellEnd"/>
    </w:p>
    <w:p w14:paraId="3E9A2645" w14:textId="77777777" w:rsidR="00520C0C" w:rsidRPr="00F0625D" w:rsidRDefault="00520C0C" w:rsidP="00520C0C">
      <w:pPr>
        <w:rPr>
          <w:sz w:val="24"/>
          <w:szCs w:val="24"/>
          <w:lang w:val="en-US"/>
        </w:rPr>
      </w:pPr>
      <w:r w:rsidRPr="00F0625D">
        <w:rPr>
          <w:sz w:val="24"/>
          <w:szCs w:val="24"/>
          <w:lang w:val="en-US"/>
        </w:rPr>
        <w:t>2 TL Salz</w:t>
      </w:r>
    </w:p>
    <w:p w14:paraId="3ABB0C18" w14:textId="77777777" w:rsidR="00520C0C" w:rsidRPr="00F0625D" w:rsidRDefault="00520C0C" w:rsidP="00520C0C">
      <w:pPr>
        <w:rPr>
          <w:sz w:val="24"/>
          <w:szCs w:val="24"/>
          <w:lang w:val="en-US"/>
        </w:rPr>
      </w:pPr>
      <w:r w:rsidRPr="00F0625D">
        <w:rPr>
          <w:sz w:val="24"/>
          <w:szCs w:val="24"/>
          <w:lang w:val="en-US"/>
        </w:rPr>
        <w:t xml:space="preserve">250 g </w:t>
      </w:r>
      <w:proofErr w:type="spellStart"/>
      <w:r w:rsidRPr="00F0625D">
        <w:rPr>
          <w:sz w:val="24"/>
          <w:szCs w:val="24"/>
          <w:lang w:val="en-US"/>
        </w:rPr>
        <w:t>Sahnequark</w:t>
      </w:r>
      <w:proofErr w:type="spellEnd"/>
    </w:p>
    <w:p w14:paraId="34CBC531" w14:textId="77777777" w:rsidR="00520C0C" w:rsidRDefault="00520C0C" w:rsidP="00520C0C">
      <w:pPr>
        <w:rPr>
          <w:sz w:val="24"/>
          <w:szCs w:val="24"/>
        </w:rPr>
      </w:pPr>
      <w:r>
        <w:rPr>
          <w:sz w:val="24"/>
          <w:szCs w:val="24"/>
        </w:rPr>
        <w:t>5 Eier</w:t>
      </w:r>
    </w:p>
    <w:p w14:paraId="0858C5CA" w14:textId="77777777" w:rsidR="00520C0C" w:rsidRDefault="00520C0C" w:rsidP="00520C0C">
      <w:pPr>
        <w:rPr>
          <w:sz w:val="24"/>
          <w:szCs w:val="24"/>
        </w:rPr>
      </w:pPr>
      <w:r>
        <w:rPr>
          <w:sz w:val="24"/>
          <w:szCs w:val="24"/>
        </w:rPr>
        <w:t>1 EL Apfelessig</w:t>
      </w:r>
    </w:p>
    <w:p w14:paraId="50A899D1" w14:textId="77777777" w:rsidR="00520C0C" w:rsidRDefault="00520C0C" w:rsidP="00520C0C">
      <w:pPr>
        <w:rPr>
          <w:sz w:val="24"/>
          <w:szCs w:val="24"/>
        </w:rPr>
      </w:pPr>
    </w:p>
    <w:p w14:paraId="6F21D30B" w14:textId="77777777" w:rsidR="00520C0C" w:rsidRDefault="00520C0C" w:rsidP="00520C0C">
      <w:pPr>
        <w:rPr>
          <w:sz w:val="24"/>
          <w:szCs w:val="24"/>
        </w:rPr>
      </w:pPr>
    </w:p>
    <w:p w14:paraId="7FAA5151" w14:textId="77777777" w:rsidR="00520C0C" w:rsidRDefault="00520C0C" w:rsidP="00520C0C">
      <w:pPr>
        <w:rPr>
          <w:sz w:val="24"/>
          <w:szCs w:val="24"/>
        </w:rPr>
      </w:pPr>
      <w:r>
        <w:rPr>
          <w:sz w:val="24"/>
          <w:szCs w:val="24"/>
        </w:rPr>
        <w:t>Zubereitung:</w:t>
      </w:r>
    </w:p>
    <w:p w14:paraId="43FE883C" w14:textId="77777777" w:rsidR="00520C0C" w:rsidRPr="00972E34" w:rsidRDefault="00520C0C" w:rsidP="00B40E8C">
      <w:pPr>
        <w:pStyle w:val="ListParagraph"/>
        <w:numPr>
          <w:ilvl w:val="0"/>
          <w:numId w:val="332"/>
        </w:numPr>
        <w:spacing w:after="120"/>
        <w:ind w:left="714" w:hanging="357"/>
        <w:contextualSpacing w:val="0"/>
        <w:jc w:val="both"/>
        <w:rPr>
          <w:sz w:val="24"/>
          <w:szCs w:val="24"/>
        </w:rPr>
      </w:pPr>
      <w:r w:rsidRPr="00972E34">
        <w:rPr>
          <w:sz w:val="24"/>
          <w:szCs w:val="24"/>
        </w:rPr>
        <w:t>Den Ofen auf 170 Grad (Umluft 150 Grad) vorheizen. Eine ofenfeste Schale mit Wasser auf den Ofenboden stellen.</w:t>
      </w:r>
    </w:p>
    <w:p w14:paraId="16BD50B9" w14:textId="77777777" w:rsidR="00520C0C" w:rsidRPr="00972E34" w:rsidRDefault="00520C0C" w:rsidP="00B40E8C">
      <w:pPr>
        <w:pStyle w:val="ListParagraph"/>
        <w:numPr>
          <w:ilvl w:val="0"/>
          <w:numId w:val="332"/>
        </w:numPr>
        <w:spacing w:after="120"/>
        <w:ind w:left="714" w:hanging="357"/>
        <w:contextualSpacing w:val="0"/>
        <w:jc w:val="both"/>
        <w:rPr>
          <w:sz w:val="24"/>
          <w:szCs w:val="24"/>
        </w:rPr>
      </w:pPr>
      <w:r w:rsidRPr="00972E34">
        <w:rPr>
          <w:sz w:val="24"/>
          <w:szCs w:val="24"/>
        </w:rPr>
        <w:t>Koriander in einem Mörser fein zerstoßen, dass mit Leinsamenmehl, Flohsamenschalen, Backpulver und Salz in einer Schüssel gut durchmischen.</w:t>
      </w:r>
    </w:p>
    <w:p w14:paraId="77CE8466" w14:textId="77777777" w:rsidR="00520C0C" w:rsidRPr="00972E34" w:rsidRDefault="00520C0C" w:rsidP="00B40E8C">
      <w:pPr>
        <w:pStyle w:val="ListParagraph"/>
        <w:numPr>
          <w:ilvl w:val="0"/>
          <w:numId w:val="332"/>
        </w:numPr>
        <w:spacing w:after="120"/>
        <w:ind w:left="714" w:hanging="357"/>
        <w:contextualSpacing w:val="0"/>
        <w:jc w:val="both"/>
        <w:rPr>
          <w:sz w:val="24"/>
          <w:szCs w:val="24"/>
        </w:rPr>
      </w:pPr>
      <w:r w:rsidRPr="00972E34">
        <w:rPr>
          <w:sz w:val="24"/>
          <w:szCs w:val="24"/>
        </w:rPr>
        <w:t>In einer zweiten Schüssel Quark, Eier und Essig mit dem Handmixer 2 Min. sehr gut verrühren. Die Leinsamenmischung nach und nach unter Rühren zugeben und unterrühren, bis die Masse fester wird. Dann mit einem Tuch abgedeckt 5 Minuten quellen lassen.</w:t>
      </w:r>
    </w:p>
    <w:p w14:paraId="48BA29ED" w14:textId="77777777" w:rsidR="00520C0C" w:rsidRPr="00972E34" w:rsidRDefault="00520C0C" w:rsidP="00B40E8C">
      <w:pPr>
        <w:pStyle w:val="ListParagraph"/>
        <w:numPr>
          <w:ilvl w:val="0"/>
          <w:numId w:val="332"/>
        </w:numPr>
        <w:spacing w:after="120"/>
        <w:ind w:left="714" w:hanging="357"/>
        <w:contextualSpacing w:val="0"/>
        <w:jc w:val="both"/>
        <w:rPr>
          <w:sz w:val="24"/>
          <w:szCs w:val="24"/>
        </w:rPr>
      </w:pPr>
      <w:r w:rsidRPr="00972E34">
        <w:rPr>
          <w:sz w:val="24"/>
          <w:szCs w:val="24"/>
        </w:rPr>
        <w:t>Eine Kastenform (ca. 20 cm Länge) mit Backpapier auslegen. Teig einfüllen und mit einem angefeuchteten Spatel glattstreichen. Dann längs mit einem kleinen Messer ca. 1 cm tief einritzen. Brot im heißen Ofen auf der untersten Schiene 1 ¼ Stunden backen. Dabei evtl. nach 50 Min. mit Backpapier abdecken. Brot in der Form auf dem Gitter 10 Min. ruhen lassen. Dann aus der Form lösen und auf einem Gitter vollständig abkühlen lassen.</w:t>
      </w:r>
    </w:p>
    <w:p w14:paraId="28E74017" w14:textId="77777777" w:rsidR="00520C0C" w:rsidRDefault="00520C0C" w:rsidP="00520C0C">
      <w:pPr>
        <w:spacing w:after="120"/>
        <w:jc w:val="both"/>
        <w:rPr>
          <w:sz w:val="24"/>
          <w:szCs w:val="24"/>
        </w:rPr>
      </w:pPr>
    </w:p>
    <w:p w14:paraId="4A9287C6" w14:textId="77777777" w:rsidR="00520C0C" w:rsidRDefault="00520C0C" w:rsidP="00520C0C">
      <w:pPr>
        <w:spacing w:after="120"/>
        <w:jc w:val="both"/>
        <w:rPr>
          <w:sz w:val="24"/>
          <w:szCs w:val="24"/>
        </w:rPr>
      </w:pPr>
    </w:p>
    <w:p w14:paraId="726F9377" w14:textId="77777777" w:rsidR="00520C0C" w:rsidRPr="00E94191" w:rsidRDefault="00520C0C" w:rsidP="00520C0C">
      <w:pPr>
        <w:spacing w:after="120"/>
        <w:jc w:val="both"/>
        <w:rPr>
          <w:sz w:val="24"/>
          <w:szCs w:val="24"/>
        </w:rPr>
      </w:pPr>
      <w:r>
        <w:rPr>
          <w:sz w:val="24"/>
          <w:szCs w:val="24"/>
        </w:rPr>
        <w:t>Info:</w:t>
      </w:r>
      <w:r>
        <w:rPr>
          <w:sz w:val="24"/>
          <w:szCs w:val="24"/>
        </w:rPr>
        <w:tab/>
      </w:r>
      <w:r w:rsidRPr="00E94191">
        <w:rPr>
          <w:sz w:val="24"/>
          <w:szCs w:val="24"/>
        </w:rPr>
        <w:t xml:space="preserve">Das Quarkbrot hält sich in einem Beutel verpackt mehrere Tage. </w:t>
      </w:r>
    </w:p>
    <w:p w14:paraId="539BCE84" w14:textId="77777777" w:rsidR="00520C0C" w:rsidRDefault="00520C0C">
      <w:pPr>
        <w:rPr>
          <w:rFonts w:asciiTheme="majorHAnsi" w:eastAsiaTheme="majorEastAsia" w:hAnsiTheme="majorHAnsi" w:cstheme="majorBidi"/>
          <w:color w:val="2F5496" w:themeColor="accent1" w:themeShade="BF"/>
          <w:sz w:val="26"/>
          <w:szCs w:val="26"/>
        </w:rPr>
      </w:pPr>
      <w:r>
        <w:br w:type="page"/>
      </w:r>
    </w:p>
    <w:p w14:paraId="677F3295" w14:textId="52990684" w:rsidR="00520C0C" w:rsidRDefault="00520C0C" w:rsidP="00520C0C">
      <w:pPr>
        <w:pStyle w:val="Heading2"/>
        <w:spacing w:after="240"/>
      </w:pPr>
      <w:r>
        <w:lastRenderedPageBreak/>
        <w:t>Grissini</w:t>
      </w:r>
      <w:r>
        <w:rPr>
          <w:rStyle w:val="FootnoteReference"/>
        </w:rPr>
        <w:footnoteReference w:id="258"/>
      </w:r>
      <w:r>
        <w:t xml:space="preserve"> </w:t>
      </w:r>
    </w:p>
    <w:p w14:paraId="15C45E7D" w14:textId="77777777" w:rsidR="00520C0C" w:rsidRDefault="00520C0C" w:rsidP="00520C0C">
      <w:pPr>
        <w:rPr>
          <w:sz w:val="24"/>
          <w:szCs w:val="24"/>
        </w:rPr>
      </w:pPr>
      <w:r w:rsidRPr="005F628F">
        <w:rPr>
          <w:sz w:val="24"/>
          <w:szCs w:val="24"/>
          <w:u w:val="single"/>
        </w:rPr>
        <w:t>Zutaten</w:t>
      </w:r>
      <w:r>
        <w:rPr>
          <w:sz w:val="24"/>
          <w:szCs w:val="24"/>
        </w:rPr>
        <w:t xml:space="preserve"> für 18 Stück:</w:t>
      </w:r>
    </w:p>
    <w:p w14:paraId="2969AB84" w14:textId="77777777" w:rsidR="00520C0C" w:rsidRDefault="00520C0C" w:rsidP="00520C0C">
      <w:pPr>
        <w:rPr>
          <w:sz w:val="24"/>
          <w:szCs w:val="24"/>
        </w:rPr>
      </w:pPr>
      <w:r>
        <w:rPr>
          <w:sz w:val="24"/>
          <w:szCs w:val="24"/>
        </w:rPr>
        <w:t>7 g Trockenhefe</w:t>
      </w:r>
    </w:p>
    <w:p w14:paraId="55E5B314" w14:textId="77777777" w:rsidR="00520C0C" w:rsidRDefault="00520C0C" w:rsidP="00520C0C">
      <w:pPr>
        <w:rPr>
          <w:sz w:val="24"/>
          <w:szCs w:val="24"/>
        </w:rPr>
      </w:pPr>
      <w:r>
        <w:rPr>
          <w:sz w:val="24"/>
          <w:szCs w:val="24"/>
        </w:rPr>
        <w:t>125 ml warmes Wasser</w:t>
      </w:r>
    </w:p>
    <w:p w14:paraId="6813F515" w14:textId="77777777" w:rsidR="00520C0C" w:rsidRDefault="00520C0C" w:rsidP="00520C0C">
      <w:pPr>
        <w:rPr>
          <w:sz w:val="24"/>
          <w:szCs w:val="24"/>
        </w:rPr>
      </w:pPr>
      <w:r>
        <w:rPr>
          <w:sz w:val="24"/>
          <w:szCs w:val="24"/>
        </w:rPr>
        <w:t>170 ml Milch</w:t>
      </w:r>
    </w:p>
    <w:p w14:paraId="60AE1944" w14:textId="77777777" w:rsidR="00520C0C" w:rsidRDefault="00520C0C" w:rsidP="00520C0C">
      <w:pPr>
        <w:rPr>
          <w:sz w:val="24"/>
          <w:szCs w:val="24"/>
        </w:rPr>
      </w:pPr>
      <w:r>
        <w:rPr>
          <w:sz w:val="24"/>
          <w:szCs w:val="24"/>
        </w:rPr>
        <w:t>60 g Butter</w:t>
      </w:r>
    </w:p>
    <w:p w14:paraId="120C4276" w14:textId="77777777" w:rsidR="00520C0C" w:rsidRDefault="00520C0C" w:rsidP="00520C0C">
      <w:pPr>
        <w:rPr>
          <w:sz w:val="24"/>
          <w:szCs w:val="24"/>
        </w:rPr>
      </w:pPr>
      <w:r>
        <w:rPr>
          <w:sz w:val="24"/>
          <w:szCs w:val="24"/>
        </w:rPr>
        <w:t>1 EL Zucker</w:t>
      </w:r>
    </w:p>
    <w:p w14:paraId="7B5E6CE6" w14:textId="77777777" w:rsidR="00520C0C" w:rsidRDefault="00520C0C" w:rsidP="00520C0C">
      <w:pPr>
        <w:rPr>
          <w:sz w:val="24"/>
          <w:szCs w:val="24"/>
        </w:rPr>
      </w:pPr>
      <w:r>
        <w:rPr>
          <w:sz w:val="24"/>
          <w:szCs w:val="24"/>
        </w:rPr>
        <w:t>500 g Weizenmehl</w:t>
      </w:r>
    </w:p>
    <w:p w14:paraId="7084B10F" w14:textId="77777777" w:rsidR="00520C0C" w:rsidRDefault="00520C0C" w:rsidP="00520C0C">
      <w:pPr>
        <w:rPr>
          <w:sz w:val="24"/>
          <w:szCs w:val="24"/>
        </w:rPr>
      </w:pPr>
      <w:r>
        <w:rPr>
          <w:sz w:val="24"/>
          <w:szCs w:val="24"/>
        </w:rPr>
        <w:t>1 TL Salz</w:t>
      </w:r>
    </w:p>
    <w:p w14:paraId="2D896FE1" w14:textId="77777777" w:rsidR="00520C0C" w:rsidRDefault="00520C0C" w:rsidP="00520C0C">
      <w:pPr>
        <w:rPr>
          <w:sz w:val="24"/>
          <w:szCs w:val="24"/>
        </w:rPr>
      </w:pPr>
      <w:r>
        <w:rPr>
          <w:sz w:val="24"/>
          <w:szCs w:val="24"/>
        </w:rPr>
        <w:t>Grobes Salz, Sesamkörner etc. zum Bestreuen</w:t>
      </w:r>
    </w:p>
    <w:p w14:paraId="0C95E614" w14:textId="77777777" w:rsidR="00520C0C" w:rsidRDefault="00520C0C" w:rsidP="00520C0C">
      <w:pPr>
        <w:rPr>
          <w:sz w:val="24"/>
          <w:szCs w:val="24"/>
        </w:rPr>
      </w:pPr>
    </w:p>
    <w:p w14:paraId="6DA850D9" w14:textId="77777777" w:rsidR="00520C0C" w:rsidRDefault="00520C0C" w:rsidP="00520C0C">
      <w:pPr>
        <w:rPr>
          <w:sz w:val="24"/>
          <w:szCs w:val="24"/>
        </w:rPr>
      </w:pPr>
      <w:r>
        <w:rPr>
          <w:sz w:val="24"/>
          <w:szCs w:val="24"/>
        </w:rPr>
        <w:t>Zubereitungszeit: 40 Minuten plus 25 Minuten Ruhezeit, Backzeit: 30 Minuten</w:t>
      </w:r>
    </w:p>
    <w:p w14:paraId="6D328EE3" w14:textId="77777777" w:rsidR="00520C0C" w:rsidRPr="0024409B" w:rsidRDefault="00520C0C" w:rsidP="00E76E01">
      <w:pPr>
        <w:pStyle w:val="ListParagraph"/>
        <w:numPr>
          <w:ilvl w:val="0"/>
          <w:numId w:val="202"/>
        </w:numPr>
        <w:spacing w:after="120"/>
        <w:ind w:left="714" w:hanging="357"/>
        <w:contextualSpacing w:val="0"/>
        <w:jc w:val="both"/>
        <w:rPr>
          <w:sz w:val="24"/>
          <w:szCs w:val="24"/>
        </w:rPr>
      </w:pPr>
      <w:r w:rsidRPr="0024409B">
        <w:rPr>
          <w:sz w:val="24"/>
          <w:szCs w:val="24"/>
        </w:rPr>
        <w:t>Drei Backbleche mit Öl oder zerlassener Butter bepinseln. Hefe in warmem Wasser auflösen. Abgedeckt an einem warmen Ort 5 Minuten gehen lassen. In einem kleinen Topf Milch, Butter und Zucker langsam erwärmen (nicht heiß werden lassen) bis die Butter zerlaufen ist.</w:t>
      </w:r>
    </w:p>
    <w:p w14:paraId="47A0969F" w14:textId="77777777" w:rsidR="00520C0C" w:rsidRPr="0024409B" w:rsidRDefault="00520C0C" w:rsidP="00E76E01">
      <w:pPr>
        <w:pStyle w:val="ListParagraph"/>
        <w:numPr>
          <w:ilvl w:val="0"/>
          <w:numId w:val="202"/>
        </w:numPr>
        <w:spacing w:after="120"/>
        <w:ind w:left="714" w:hanging="357"/>
        <w:contextualSpacing w:val="0"/>
        <w:jc w:val="both"/>
        <w:rPr>
          <w:sz w:val="24"/>
          <w:szCs w:val="24"/>
        </w:rPr>
      </w:pPr>
      <w:r w:rsidRPr="0024409B">
        <w:rPr>
          <w:sz w:val="24"/>
          <w:szCs w:val="24"/>
        </w:rPr>
        <w:t>Salz mit 400 g Mehl in eine Schüssel sieben. Hefe-Milch-Mischung zugeben und gut verrühren. Genug vom restlichen Mehl zufügen, um einen weichen teig herzustellen. Den Teig auf eine leicht bemehlte Arbeitsfläche geben und in 10 Minuten glatt und geschmeidig kneten. Dann in 18 gleich große Portionen teilen.</w:t>
      </w:r>
    </w:p>
    <w:p w14:paraId="76BF2AD9" w14:textId="77777777" w:rsidR="00520C0C" w:rsidRPr="0024409B" w:rsidRDefault="00520C0C" w:rsidP="00E76E01">
      <w:pPr>
        <w:pStyle w:val="ListParagraph"/>
        <w:numPr>
          <w:ilvl w:val="0"/>
          <w:numId w:val="202"/>
        </w:numPr>
        <w:spacing w:after="120"/>
        <w:ind w:left="714" w:hanging="357"/>
        <w:contextualSpacing w:val="0"/>
        <w:jc w:val="both"/>
        <w:rPr>
          <w:sz w:val="24"/>
          <w:szCs w:val="24"/>
        </w:rPr>
      </w:pPr>
      <w:r w:rsidRPr="0024409B">
        <w:rPr>
          <w:sz w:val="24"/>
          <w:szCs w:val="24"/>
        </w:rPr>
        <w:t>Nun jedes Teigstück zu einer bleistiftdicken 30 cm langen Stange rollen. Den Backofen auf 210°C vorheizen. Die Teigrollen mit 3 cm Abstand auf die Bleche legen. Abgedeckt 20 Minuten ruhen lassen.</w:t>
      </w:r>
    </w:p>
    <w:p w14:paraId="1EDBC5EA" w14:textId="77777777" w:rsidR="00520C0C" w:rsidRPr="0024409B" w:rsidRDefault="00520C0C" w:rsidP="00E76E01">
      <w:pPr>
        <w:pStyle w:val="ListParagraph"/>
        <w:numPr>
          <w:ilvl w:val="0"/>
          <w:numId w:val="202"/>
        </w:numPr>
        <w:spacing w:after="120"/>
        <w:ind w:left="714" w:hanging="357"/>
        <w:contextualSpacing w:val="0"/>
        <w:jc w:val="both"/>
        <w:rPr>
          <w:sz w:val="24"/>
          <w:szCs w:val="24"/>
        </w:rPr>
      </w:pPr>
      <w:r w:rsidRPr="0024409B">
        <w:rPr>
          <w:sz w:val="24"/>
          <w:szCs w:val="24"/>
        </w:rPr>
        <w:t>Teig mit kaltem Wasser bepinseln und mit grobem Salz, Rosmarin, Sesam etc. bestreuen. In 15-20 Minuten goldgelb backen. Aus dem Backofen nehmen und auf einem Kuchengitter abkühlen lassen. Backofentemperatur auf 180°C reduzieren. Die Grissini wieder auf die Bleche legen und weiter 5-10 Minuten backen, bis sie trocken und knusprig sind.</w:t>
      </w:r>
    </w:p>
    <w:p w14:paraId="704457E1" w14:textId="77777777" w:rsidR="00520C0C" w:rsidRDefault="00520C0C" w:rsidP="00520C0C">
      <w:pPr>
        <w:rPr>
          <w:sz w:val="24"/>
          <w:szCs w:val="24"/>
        </w:rPr>
      </w:pPr>
      <w:r>
        <w:rPr>
          <w:sz w:val="24"/>
          <w:szCs w:val="24"/>
        </w:rPr>
        <w:br w:type="page"/>
      </w:r>
    </w:p>
    <w:p w14:paraId="70EEDD10" w14:textId="77777777" w:rsidR="009D51EE" w:rsidRDefault="009D51EE" w:rsidP="009D51EE">
      <w:pPr>
        <w:pStyle w:val="Heading2"/>
        <w:spacing w:after="240"/>
      </w:pPr>
      <w:r>
        <w:lastRenderedPageBreak/>
        <w:t>Bananen-Kardamom-Brötchen</w:t>
      </w:r>
    </w:p>
    <w:p w14:paraId="16A3952B" w14:textId="77777777" w:rsidR="009D51EE" w:rsidRDefault="009D51EE" w:rsidP="009D51EE">
      <w:pPr>
        <w:rPr>
          <w:sz w:val="24"/>
          <w:szCs w:val="24"/>
        </w:rPr>
      </w:pPr>
      <w:r w:rsidRPr="008F4E41">
        <w:rPr>
          <w:sz w:val="24"/>
          <w:szCs w:val="24"/>
          <w:u w:val="single"/>
        </w:rPr>
        <w:t xml:space="preserve">Zutaten </w:t>
      </w:r>
      <w:r>
        <w:rPr>
          <w:sz w:val="24"/>
          <w:szCs w:val="24"/>
          <w:u w:val="single"/>
        </w:rPr>
        <w:t>(</w:t>
      </w:r>
      <w:r>
        <w:rPr>
          <w:sz w:val="24"/>
          <w:szCs w:val="24"/>
        </w:rPr>
        <w:t>für 8 Stück)</w:t>
      </w:r>
    </w:p>
    <w:p w14:paraId="1C9E4AE5" w14:textId="77777777" w:rsidR="009D51EE" w:rsidRDefault="009D51EE" w:rsidP="009D51EE">
      <w:pPr>
        <w:rPr>
          <w:sz w:val="24"/>
          <w:szCs w:val="24"/>
        </w:rPr>
      </w:pPr>
      <w:r>
        <w:rPr>
          <w:sz w:val="24"/>
          <w:szCs w:val="24"/>
        </w:rPr>
        <w:t>250 g Mehl</w:t>
      </w:r>
    </w:p>
    <w:p w14:paraId="7FABF679" w14:textId="77777777" w:rsidR="009D51EE" w:rsidRDefault="009D51EE" w:rsidP="009D51EE">
      <w:pPr>
        <w:rPr>
          <w:sz w:val="24"/>
          <w:szCs w:val="24"/>
        </w:rPr>
      </w:pPr>
      <w:r>
        <w:rPr>
          <w:sz w:val="24"/>
          <w:szCs w:val="24"/>
        </w:rPr>
        <w:t>¾ TL Trockenhefe</w:t>
      </w:r>
    </w:p>
    <w:p w14:paraId="031B8482" w14:textId="77777777" w:rsidR="009D51EE" w:rsidRDefault="009D51EE" w:rsidP="009D51EE">
      <w:pPr>
        <w:rPr>
          <w:sz w:val="24"/>
          <w:szCs w:val="24"/>
        </w:rPr>
      </w:pPr>
      <w:r>
        <w:rPr>
          <w:sz w:val="24"/>
          <w:szCs w:val="24"/>
        </w:rPr>
        <w:t>Salz</w:t>
      </w:r>
    </w:p>
    <w:p w14:paraId="51B72F24" w14:textId="77777777" w:rsidR="009D51EE" w:rsidRDefault="009D51EE" w:rsidP="009D51EE">
      <w:pPr>
        <w:rPr>
          <w:sz w:val="24"/>
          <w:szCs w:val="24"/>
        </w:rPr>
      </w:pPr>
      <w:r>
        <w:rPr>
          <w:sz w:val="24"/>
          <w:szCs w:val="24"/>
        </w:rPr>
        <w:t>35 g Zucker</w:t>
      </w:r>
    </w:p>
    <w:p w14:paraId="7B984F98" w14:textId="77777777" w:rsidR="009D51EE" w:rsidRDefault="009D51EE" w:rsidP="009D51EE">
      <w:pPr>
        <w:rPr>
          <w:sz w:val="24"/>
          <w:szCs w:val="24"/>
        </w:rPr>
      </w:pPr>
      <w:r>
        <w:rPr>
          <w:sz w:val="24"/>
          <w:szCs w:val="24"/>
        </w:rPr>
        <w:t>½ TL gemahlenen Kardamom</w:t>
      </w:r>
    </w:p>
    <w:p w14:paraId="1D32710F" w14:textId="77777777" w:rsidR="009D51EE" w:rsidRDefault="009D51EE" w:rsidP="009D51EE">
      <w:pPr>
        <w:rPr>
          <w:sz w:val="24"/>
          <w:szCs w:val="24"/>
        </w:rPr>
      </w:pPr>
      <w:r>
        <w:rPr>
          <w:sz w:val="24"/>
          <w:szCs w:val="24"/>
        </w:rPr>
        <w:t>3 sehr reife Bananen</w:t>
      </w:r>
    </w:p>
    <w:p w14:paraId="33280339" w14:textId="77777777" w:rsidR="009D51EE" w:rsidRDefault="009D51EE" w:rsidP="009D51EE">
      <w:pPr>
        <w:rPr>
          <w:sz w:val="24"/>
          <w:szCs w:val="24"/>
        </w:rPr>
      </w:pPr>
      <w:r>
        <w:rPr>
          <w:sz w:val="24"/>
          <w:szCs w:val="24"/>
        </w:rPr>
        <w:t>100 ml Milch</w:t>
      </w:r>
    </w:p>
    <w:p w14:paraId="21107315" w14:textId="77777777" w:rsidR="009D51EE" w:rsidRDefault="009D51EE" w:rsidP="009D51EE">
      <w:pPr>
        <w:rPr>
          <w:sz w:val="24"/>
          <w:szCs w:val="24"/>
        </w:rPr>
      </w:pPr>
      <w:r>
        <w:rPr>
          <w:sz w:val="24"/>
          <w:szCs w:val="24"/>
        </w:rPr>
        <w:t>25 g Butter</w:t>
      </w:r>
    </w:p>
    <w:p w14:paraId="0F1BAA26" w14:textId="77777777" w:rsidR="009D51EE" w:rsidRDefault="009D51EE" w:rsidP="009D51EE">
      <w:pPr>
        <w:rPr>
          <w:sz w:val="24"/>
          <w:szCs w:val="24"/>
        </w:rPr>
      </w:pPr>
      <w:r>
        <w:rPr>
          <w:sz w:val="24"/>
          <w:szCs w:val="24"/>
        </w:rPr>
        <w:t>1 Ei</w:t>
      </w:r>
    </w:p>
    <w:p w14:paraId="335B2C27" w14:textId="77777777" w:rsidR="009D51EE" w:rsidRDefault="009D51EE" w:rsidP="009D51EE">
      <w:pPr>
        <w:jc w:val="both"/>
        <w:rPr>
          <w:sz w:val="24"/>
          <w:szCs w:val="24"/>
        </w:rPr>
      </w:pPr>
    </w:p>
    <w:p w14:paraId="4BB99E6C" w14:textId="77777777" w:rsidR="009D51EE" w:rsidRDefault="009D51EE" w:rsidP="009D51EE">
      <w:pPr>
        <w:jc w:val="both"/>
        <w:rPr>
          <w:sz w:val="24"/>
          <w:szCs w:val="24"/>
        </w:rPr>
      </w:pPr>
      <w:r>
        <w:rPr>
          <w:sz w:val="24"/>
          <w:szCs w:val="24"/>
        </w:rPr>
        <w:t>Zubereitung:</w:t>
      </w:r>
    </w:p>
    <w:p w14:paraId="2AFF6F4D" w14:textId="77777777" w:rsidR="009D51EE" w:rsidRPr="00932C66" w:rsidRDefault="009D51EE" w:rsidP="00B40E8C">
      <w:pPr>
        <w:pStyle w:val="ListParagraph"/>
        <w:numPr>
          <w:ilvl w:val="0"/>
          <w:numId w:val="1389"/>
        </w:numPr>
        <w:spacing w:after="120"/>
        <w:ind w:left="714" w:hanging="357"/>
        <w:contextualSpacing w:val="0"/>
        <w:jc w:val="both"/>
        <w:rPr>
          <w:sz w:val="24"/>
          <w:szCs w:val="24"/>
        </w:rPr>
      </w:pPr>
      <w:r w:rsidRPr="00932C66">
        <w:rPr>
          <w:sz w:val="24"/>
          <w:szCs w:val="24"/>
        </w:rPr>
        <w:t>Mehl, Hefe, ½ TL Salz, Zucker und Kardamom in einer großen Schüssel mischen. Die Bananen schälen. Zerdrücken, in die Schüssel geben und alles gründlich vermengen.</w:t>
      </w:r>
    </w:p>
    <w:p w14:paraId="245D9D30" w14:textId="77777777" w:rsidR="009D51EE" w:rsidRPr="00932C66" w:rsidRDefault="009D51EE" w:rsidP="00B40E8C">
      <w:pPr>
        <w:pStyle w:val="ListParagraph"/>
        <w:numPr>
          <w:ilvl w:val="0"/>
          <w:numId w:val="1389"/>
        </w:numPr>
        <w:spacing w:after="120"/>
        <w:ind w:left="714" w:hanging="357"/>
        <w:contextualSpacing w:val="0"/>
        <w:jc w:val="both"/>
        <w:rPr>
          <w:sz w:val="24"/>
          <w:szCs w:val="24"/>
        </w:rPr>
      </w:pPr>
      <w:r w:rsidRPr="00932C66">
        <w:rPr>
          <w:sz w:val="24"/>
          <w:szCs w:val="24"/>
        </w:rPr>
        <w:t>Milch und Butter sanft erhitzen, bis sie lauwarm sind, dann in die Schüssel geben. Mit der Mehlmischung zu einem Teig vermengen und 5 Minuten kneten. Der Teig wird sehr klebrig. Mit Frischhaltefolie abgedeckt auf doppeltes Volumen gehen lassen.</w:t>
      </w:r>
    </w:p>
    <w:p w14:paraId="36640777" w14:textId="77777777" w:rsidR="009D51EE" w:rsidRPr="00932C66" w:rsidRDefault="009D51EE" w:rsidP="00B40E8C">
      <w:pPr>
        <w:pStyle w:val="ListParagraph"/>
        <w:numPr>
          <w:ilvl w:val="0"/>
          <w:numId w:val="1389"/>
        </w:numPr>
        <w:spacing w:after="120"/>
        <w:ind w:left="714" w:hanging="357"/>
        <w:contextualSpacing w:val="0"/>
        <w:jc w:val="both"/>
        <w:rPr>
          <w:sz w:val="24"/>
          <w:szCs w:val="24"/>
        </w:rPr>
      </w:pPr>
      <w:r w:rsidRPr="00932C66">
        <w:rPr>
          <w:sz w:val="24"/>
          <w:szCs w:val="24"/>
        </w:rPr>
        <w:t xml:space="preserve">Den Teig dann in acht Portionen teilen. Jeweils zu einer Kugel rollen, dann mit mindestens 5 cm Abstand auf ein mit Backpapier belegte Backblech setzen. Mit einem sauberen Küchentuch abdecken und erneut auf doppelte Größe gehen lassen. </w:t>
      </w:r>
    </w:p>
    <w:p w14:paraId="367F2F95" w14:textId="77777777" w:rsidR="009D51EE" w:rsidRPr="00932C66" w:rsidRDefault="009D51EE" w:rsidP="00B40E8C">
      <w:pPr>
        <w:pStyle w:val="ListParagraph"/>
        <w:numPr>
          <w:ilvl w:val="0"/>
          <w:numId w:val="1389"/>
        </w:numPr>
        <w:spacing w:after="120"/>
        <w:ind w:left="714" w:hanging="357"/>
        <w:contextualSpacing w:val="0"/>
        <w:jc w:val="both"/>
        <w:rPr>
          <w:sz w:val="24"/>
          <w:szCs w:val="24"/>
        </w:rPr>
      </w:pPr>
      <w:r w:rsidRPr="00932C66">
        <w:rPr>
          <w:sz w:val="24"/>
          <w:szCs w:val="24"/>
        </w:rPr>
        <w:t>Den Backofen auf 190 Grad vorheizen. Das Ei mit einer guten Prise Salz verquirlen und die Brötchen damit einstreichen. 20 Minuten backen.  Die Brötchen mit dem verquirlten Ei und einer guten Prise Salz bestreichen</w:t>
      </w:r>
      <w:r>
        <w:rPr>
          <w:sz w:val="24"/>
          <w:szCs w:val="24"/>
        </w:rPr>
        <w:t>.</w:t>
      </w:r>
      <w:r w:rsidRPr="00932C66">
        <w:rPr>
          <w:sz w:val="24"/>
          <w:szCs w:val="24"/>
        </w:rPr>
        <w:br w:type="page"/>
      </w:r>
    </w:p>
    <w:p w14:paraId="48512851" w14:textId="77777777" w:rsidR="009D51EE" w:rsidRDefault="009D51EE" w:rsidP="009D51EE">
      <w:pPr>
        <w:pStyle w:val="Heading2"/>
        <w:spacing w:after="240"/>
      </w:pPr>
      <w:r>
        <w:lastRenderedPageBreak/>
        <w:t>Honigbrot</w:t>
      </w:r>
      <w:r>
        <w:rPr>
          <w:rStyle w:val="FootnoteReference"/>
        </w:rPr>
        <w:footnoteReference w:id="259"/>
      </w:r>
      <w:r>
        <w:t xml:space="preserve"> </w:t>
      </w:r>
    </w:p>
    <w:p w14:paraId="6C848650" w14:textId="77777777" w:rsidR="009D51EE" w:rsidRDefault="009D51EE" w:rsidP="009D51EE">
      <w:pPr>
        <w:rPr>
          <w:sz w:val="24"/>
          <w:szCs w:val="24"/>
        </w:rPr>
      </w:pPr>
      <w:r w:rsidRPr="00381E08">
        <w:rPr>
          <w:sz w:val="24"/>
          <w:szCs w:val="24"/>
          <w:u w:val="single"/>
        </w:rPr>
        <w:t>Zutaten</w:t>
      </w:r>
      <w:r>
        <w:rPr>
          <w:sz w:val="24"/>
          <w:szCs w:val="24"/>
        </w:rPr>
        <w:t xml:space="preserve"> (für 1 Kastenform)</w:t>
      </w:r>
    </w:p>
    <w:p w14:paraId="33219191" w14:textId="77777777" w:rsidR="009D51EE" w:rsidRDefault="009D51EE" w:rsidP="009D51EE">
      <w:pPr>
        <w:rPr>
          <w:sz w:val="24"/>
          <w:szCs w:val="24"/>
        </w:rPr>
      </w:pPr>
      <w:r>
        <w:rPr>
          <w:sz w:val="24"/>
          <w:szCs w:val="24"/>
        </w:rPr>
        <w:t>1-2 EL Butter</w:t>
      </w:r>
    </w:p>
    <w:p w14:paraId="29DA2DBC" w14:textId="77777777" w:rsidR="009D51EE" w:rsidRDefault="009D51EE" w:rsidP="009D51EE">
      <w:pPr>
        <w:rPr>
          <w:sz w:val="24"/>
          <w:szCs w:val="24"/>
        </w:rPr>
      </w:pPr>
      <w:r>
        <w:rPr>
          <w:sz w:val="24"/>
          <w:szCs w:val="24"/>
        </w:rPr>
        <w:t>1 TL getrocknete Kräuter der Provence</w:t>
      </w:r>
    </w:p>
    <w:p w14:paraId="321958C5" w14:textId="77777777" w:rsidR="009D51EE" w:rsidRDefault="009D51EE" w:rsidP="009D51EE">
      <w:pPr>
        <w:rPr>
          <w:sz w:val="24"/>
          <w:szCs w:val="24"/>
        </w:rPr>
      </w:pPr>
      <w:r>
        <w:rPr>
          <w:sz w:val="24"/>
          <w:szCs w:val="24"/>
        </w:rPr>
        <w:t>3 Eier</w:t>
      </w:r>
    </w:p>
    <w:p w14:paraId="116F3E62" w14:textId="77777777" w:rsidR="009D51EE" w:rsidRDefault="009D51EE" w:rsidP="009D51EE">
      <w:pPr>
        <w:rPr>
          <w:sz w:val="24"/>
          <w:szCs w:val="24"/>
        </w:rPr>
      </w:pPr>
      <w:r>
        <w:rPr>
          <w:sz w:val="24"/>
          <w:szCs w:val="24"/>
        </w:rPr>
        <w:t>1 Prise Salz</w:t>
      </w:r>
    </w:p>
    <w:p w14:paraId="73B8EDA5" w14:textId="77777777" w:rsidR="009D51EE" w:rsidRDefault="009D51EE" w:rsidP="009D51EE">
      <w:pPr>
        <w:rPr>
          <w:sz w:val="24"/>
          <w:szCs w:val="24"/>
        </w:rPr>
      </w:pPr>
      <w:r>
        <w:rPr>
          <w:sz w:val="24"/>
          <w:szCs w:val="24"/>
        </w:rPr>
        <w:t>1 EL brauner Zucker</w:t>
      </w:r>
    </w:p>
    <w:p w14:paraId="1881CE0D" w14:textId="77777777" w:rsidR="009D51EE" w:rsidRDefault="009D51EE" w:rsidP="009D51EE">
      <w:pPr>
        <w:rPr>
          <w:sz w:val="24"/>
          <w:szCs w:val="24"/>
        </w:rPr>
      </w:pPr>
      <w:r>
        <w:rPr>
          <w:sz w:val="24"/>
          <w:szCs w:val="24"/>
        </w:rPr>
        <w:t>3 EL brauner Zucker</w:t>
      </w:r>
    </w:p>
    <w:p w14:paraId="46CA8CFB" w14:textId="77777777" w:rsidR="009D51EE" w:rsidRPr="008B5CA0" w:rsidRDefault="009D51EE" w:rsidP="009D51EE">
      <w:pPr>
        <w:rPr>
          <w:sz w:val="24"/>
          <w:szCs w:val="24"/>
          <w:lang w:val="en-US"/>
        </w:rPr>
      </w:pPr>
      <w:r w:rsidRPr="008B5CA0">
        <w:rPr>
          <w:sz w:val="24"/>
          <w:szCs w:val="24"/>
          <w:lang w:val="en-US"/>
        </w:rPr>
        <w:t>175 g Honig</w:t>
      </w:r>
    </w:p>
    <w:p w14:paraId="638F653A" w14:textId="77777777" w:rsidR="009D51EE" w:rsidRPr="008B5CA0" w:rsidRDefault="009D51EE" w:rsidP="009D51EE">
      <w:pPr>
        <w:rPr>
          <w:sz w:val="24"/>
          <w:szCs w:val="24"/>
          <w:lang w:val="en-US"/>
        </w:rPr>
      </w:pPr>
      <w:r w:rsidRPr="008B5CA0">
        <w:rPr>
          <w:sz w:val="24"/>
          <w:szCs w:val="24"/>
          <w:lang w:val="en-US"/>
        </w:rPr>
        <w:t xml:space="preserve">1 </w:t>
      </w:r>
      <w:proofErr w:type="spellStart"/>
      <w:r w:rsidRPr="008B5CA0">
        <w:rPr>
          <w:sz w:val="24"/>
          <w:szCs w:val="24"/>
          <w:lang w:val="en-US"/>
        </w:rPr>
        <w:t>Prise</w:t>
      </w:r>
      <w:proofErr w:type="spellEnd"/>
      <w:r w:rsidRPr="008B5CA0">
        <w:rPr>
          <w:sz w:val="24"/>
          <w:szCs w:val="24"/>
          <w:lang w:val="en-US"/>
        </w:rPr>
        <w:t xml:space="preserve"> Salz</w:t>
      </w:r>
    </w:p>
    <w:p w14:paraId="0F2B5F6E" w14:textId="77777777" w:rsidR="009D51EE" w:rsidRPr="008B5CA0" w:rsidRDefault="009D51EE" w:rsidP="009D51EE">
      <w:pPr>
        <w:rPr>
          <w:sz w:val="24"/>
          <w:szCs w:val="24"/>
          <w:lang w:val="en-US"/>
        </w:rPr>
      </w:pPr>
      <w:r w:rsidRPr="008B5CA0">
        <w:rPr>
          <w:sz w:val="24"/>
          <w:szCs w:val="24"/>
          <w:lang w:val="en-US"/>
        </w:rPr>
        <w:t xml:space="preserve">125 ml </w:t>
      </w:r>
      <w:proofErr w:type="spellStart"/>
      <w:r w:rsidRPr="008B5CA0">
        <w:rPr>
          <w:sz w:val="24"/>
          <w:szCs w:val="24"/>
          <w:lang w:val="en-US"/>
        </w:rPr>
        <w:t>Olivenöl</w:t>
      </w:r>
      <w:proofErr w:type="spellEnd"/>
    </w:p>
    <w:p w14:paraId="0DF8AE05" w14:textId="77777777" w:rsidR="009D51EE" w:rsidRDefault="009D51EE" w:rsidP="009D51EE">
      <w:pPr>
        <w:rPr>
          <w:sz w:val="24"/>
          <w:szCs w:val="24"/>
        </w:rPr>
      </w:pPr>
      <w:r>
        <w:rPr>
          <w:sz w:val="24"/>
          <w:szCs w:val="24"/>
        </w:rPr>
        <w:t>150 g Mehl</w:t>
      </w:r>
    </w:p>
    <w:p w14:paraId="1838ABFE" w14:textId="77777777" w:rsidR="009D51EE" w:rsidRDefault="009D51EE" w:rsidP="009D51EE">
      <w:pPr>
        <w:rPr>
          <w:sz w:val="24"/>
          <w:szCs w:val="24"/>
        </w:rPr>
      </w:pPr>
      <w:r>
        <w:rPr>
          <w:sz w:val="24"/>
          <w:szCs w:val="24"/>
        </w:rPr>
        <w:t>1 TL Backpulver</w:t>
      </w:r>
    </w:p>
    <w:p w14:paraId="512AEF43" w14:textId="77777777" w:rsidR="009D51EE" w:rsidRDefault="009D51EE" w:rsidP="009D51EE">
      <w:pPr>
        <w:rPr>
          <w:sz w:val="24"/>
          <w:szCs w:val="24"/>
        </w:rPr>
      </w:pPr>
      <w:r>
        <w:rPr>
          <w:sz w:val="24"/>
          <w:szCs w:val="24"/>
        </w:rPr>
        <w:t>1 TL getrocknete Kräuter der Provence</w:t>
      </w:r>
    </w:p>
    <w:p w14:paraId="7729BBD2" w14:textId="77777777" w:rsidR="009D51EE" w:rsidRDefault="009D51EE" w:rsidP="009D51EE">
      <w:pPr>
        <w:rPr>
          <w:sz w:val="24"/>
          <w:szCs w:val="24"/>
        </w:rPr>
      </w:pPr>
      <w:r>
        <w:rPr>
          <w:sz w:val="24"/>
          <w:szCs w:val="24"/>
        </w:rPr>
        <w:t>3 EL Orangensaft</w:t>
      </w:r>
    </w:p>
    <w:p w14:paraId="1717695E" w14:textId="77777777" w:rsidR="009D51EE" w:rsidRDefault="009D51EE" w:rsidP="009D51EE">
      <w:pPr>
        <w:rPr>
          <w:sz w:val="24"/>
          <w:szCs w:val="24"/>
        </w:rPr>
      </w:pPr>
    </w:p>
    <w:p w14:paraId="7831FB36" w14:textId="77777777" w:rsidR="009D51EE" w:rsidRDefault="009D51EE" w:rsidP="009D51EE">
      <w:pPr>
        <w:rPr>
          <w:sz w:val="24"/>
          <w:szCs w:val="24"/>
        </w:rPr>
      </w:pPr>
    </w:p>
    <w:p w14:paraId="307F2C12" w14:textId="77777777" w:rsidR="009D51EE" w:rsidRDefault="009D51EE" w:rsidP="009D51EE">
      <w:pPr>
        <w:rPr>
          <w:sz w:val="24"/>
          <w:szCs w:val="24"/>
        </w:rPr>
      </w:pPr>
      <w:r>
        <w:rPr>
          <w:sz w:val="24"/>
          <w:szCs w:val="24"/>
        </w:rPr>
        <w:t>Zubereitungszeit: 30 Minuten plus Backzeit</w:t>
      </w:r>
    </w:p>
    <w:p w14:paraId="19CA8648" w14:textId="77777777" w:rsidR="009D51EE" w:rsidRPr="0089200F" w:rsidRDefault="009D51EE" w:rsidP="00B40E8C">
      <w:pPr>
        <w:pStyle w:val="ListParagraph"/>
        <w:numPr>
          <w:ilvl w:val="0"/>
          <w:numId w:val="1103"/>
        </w:numPr>
        <w:spacing w:after="120"/>
        <w:ind w:left="714" w:hanging="357"/>
        <w:contextualSpacing w:val="0"/>
        <w:jc w:val="both"/>
        <w:rPr>
          <w:sz w:val="24"/>
          <w:szCs w:val="24"/>
        </w:rPr>
      </w:pPr>
      <w:r w:rsidRPr="0089200F">
        <w:rPr>
          <w:sz w:val="24"/>
          <w:szCs w:val="24"/>
        </w:rPr>
        <w:t>Die Kastenkuchenform mit Butter einfetten. Mit 1 TL getrocknete Kräuter der Provence ausstreuen.</w:t>
      </w:r>
    </w:p>
    <w:p w14:paraId="098E4689" w14:textId="77777777" w:rsidR="009D51EE" w:rsidRPr="0089200F" w:rsidRDefault="009D51EE" w:rsidP="00B40E8C">
      <w:pPr>
        <w:pStyle w:val="ListParagraph"/>
        <w:numPr>
          <w:ilvl w:val="0"/>
          <w:numId w:val="1103"/>
        </w:numPr>
        <w:spacing w:after="120"/>
        <w:ind w:left="714" w:hanging="357"/>
        <w:contextualSpacing w:val="0"/>
        <w:jc w:val="both"/>
        <w:rPr>
          <w:sz w:val="24"/>
          <w:szCs w:val="24"/>
        </w:rPr>
      </w:pPr>
      <w:r w:rsidRPr="0089200F">
        <w:rPr>
          <w:sz w:val="24"/>
          <w:szCs w:val="24"/>
        </w:rPr>
        <w:t>3 Eier trennen. Eiweiße und 1 Prise Salz steif schlagen. 1 EL Brauner Zucker unter Rühren einrieseln lassen und 30 Sekunden weiterschlagen. Eischnee kaltstellen.</w:t>
      </w:r>
    </w:p>
    <w:p w14:paraId="3234A919" w14:textId="77777777" w:rsidR="009D51EE" w:rsidRPr="0089200F" w:rsidRDefault="009D51EE" w:rsidP="00B40E8C">
      <w:pPr>
        <w:pStyle w:val="ListParagraph"/>
        <w:numPr>
          <w:ilvl w:val="0"/>
          <w:numId w:val="1103"/>
        </w:numPr>
        <w:spacing w:after="120"/>
        <w:ind w:left="714" w:hanging="357"/>
        <w:contextualSpacing w:val="0"/>
        <w:jc w:val="both"/>
        <w:rPr>
          <w:sz w:val="24"/>
          <w:szCs w:val="24"/>
        </w:rPr>
      </w:pPr>
      <w:r w:rsidRPr="0089200F">
        <w:rPr>
          <w:sz w:val="24"/>
          <w:szCs w:val="24"/>
        </w:rPr>
        <w:t>Eigelbe, 3 EL Zucker, 175 g Honig und 1 Prise Salz mindestens 8 Minuten cremig-weiß schlagen. 125 ml Olivenöl zulaufen lassen.</w:t>
      </w:r>
    </w:p>
    <w:p w14:paraId="2947E7D2" w14:textId="77777777" w:rsidR="009D51EE" w:rsidRPr="0089200F" w:rsidRDefault="009D51EE" w:rsidP="00B40E8C">
      <w:pPr>
        <w:pStyle w:val="ListParagraph"/>
        <w:numPr>
          <w:ilvl w:val="0"/>
          <w:numId w:val="1103"/>
        </w:numPr>
        <w:spacing w:after="120"/>
        <w:ind w:left="714" w:hanging="357"/>
        <w:contextualSpacing w:val="0"/>
        <w:jc w:val="both"/>
        <w:rPr>
          <w:sz w:val="24"/>
          <w:szCs w:val="24"/>
        </w:rPr>
      </w:pPr>
      <w:r w:rsidRPr="0089200F">
        <w:rPr>
          <w:sz w:val="24"/>
          <w:szCs w:val="24"/>
        </w:rPr>
        <w:t xml:space="preserve">150 g Mehl, 1 TL Backpulver und 1 TL getrocknete Kräuter </w:t>
      </w:r>
      <w:r>
        <w:rPr>
          <w:sz w:val="24"/>
          <w:szCs w:val="24"/>
        </w:rPr>
        <w:t>d</w:t>
      </w:r>
      <w:r w:rsidRPr="0089200F">
        <w:rPr>
          <w:sz w:val="24"/>
          <w:szCs w:val="24"/>
        </w:rPr>
        <w:t>er Provence mischen und zusammen mit 3 EL Orangensaft in mehreren Portionen unter die Eimasse rühren. Eischnee vorsichtig unterheben. Teig in die Kuchenform füllen und im heißen Ofen bei 180 Grad (Umluft 160 Grad) auf dem Rost im unteren Drittel ca. 40 Minuten backen. 10 Minuten in der Form abkühlen lassen, dann auf ein Kuchengitter stürzen und vollständig auskühlen lassen.</w:t>
      </w:r>
    </w:p>
    <w:p w14:paraId="74D1D3D3" w14:textId="77777777" w:rsidR="00325995" w:rsidRDefault="00325995" w:rsidP="00325995">
      <w:pPr>
        <w:pStyle w:val="Heading2"/>
        <w:spacing w:after="240"/>
      </w:pPr>
      <w:r>
        <w:lastRenderedPageBreak/>
        <w:t>Reisbrot – Thepla</w:t>
      </w:r>
      <w:r>
        <w:rPr>
          <w:rStyle w:val="FootnoteReference"/>
        </w:rPr>
        <w:footnoteReference w:id="260"/>
      </w:r>
      <w:r>
        <w:t xml:space="preserve"> </w:t>
      </w:r>
    </w:p>
    <w:p w14:paraId="30B839F1" w14:textId="77777777" w:rsidR="00325995" w:rsidRDefault="00325995" w:rsidP="00325995">
      <w:pPr>
        <w:rPr>
          <w:sz w:val="24"/>
          <w:szCs w:val="24"/>
        </w:rPr>
      </w:pPr>
      <w:r w:rsidRPr="0058519E">
        <w:rPr>
          <w:sz w:val="24"/>
          <w:szCs w:val="24"/>
          <w:u w:val="single"/>
        </w:rPr>
        <w:t>Zutaten</w:t>
      </w:r>
      <w:r>
        <w:rPr>
          <w:sz w:val="24"/>
          <w:szCs w:val="24"/>
        </w:rPr>
        <w:t xml:space="preserve"> (für 8 Stück)</w:t>
      </w:r>
    </w:p>
    <w:p w14:paraId="2693A8CC" w14:textId="77777777" w:rsidR="00325995" w:rsidRDefault="00325995" w:rsidP="00325995">
      <w:pPr>
        <w:rPr>
          <w:sz w:val="24"/>
          <w:szCs w:val="24"/>
        </w:rPr>
      </w:pPr>
      <w:r>
        <w:rPr>
          <w:sz w:val="24"/>
          <w:szCs w:val="24"/>
        </w:rPr>
        <w:t>150 g Mehl</w:t>
      </w:r>
    </w:p>
    <w:p w14:paraId="09BF5036" w14:textId="77777777" w:rsidR="00325995" w:rsidRDefault="00325995" w:rsidP="00325995">
      <w:pPr>
        <w:rPr>
          <w:sz w:val="24"/>
          <w:szCs w:val="24"/>
        </w:rPr>
      </w:pPr>
      <w:r>
        <w:rPr>
          <w:sz w:val="24"/>
          <w:szCs w:val="24"/>
        </w:rPr>
        <w:t>50 g Kichererbsenmehl</w:t>
      </w:r>
    </w:p>
    <w:p w14:paraId="0B74E0A4" w14:textId="77777777" w:rsidR="00325995" w:rsidRDefault="00325995" w:rsidP="00325995">
      <w:pPr>
        <w:rPr>
          <w:sz w:val="24"/>
          <w:szCs w:val="24"/>
        </w:rPr>
      </w:pPr>
      <w:r>
        <w:rPr>
          <w:sz w:val="24"/>
          <w:szCs w:val="24"/>
        </w:rPr>
        <w:t>1 ½ TL Sesamsamen</w:t>
      </w:r>
    </w:p>
    <w:p w14:paraId="1DDAAFD3" w14:textId="77777777" w:rsidR="00325995" w:rsidRDefault="00325995" w:rsidP="00325995">
      <w:pPr>
        <w:rPr>
          <w:sz w:val="24"/>
          <w:szCs w:val="24"/>
        </w:rPr>
      </w:pPr>
      <w:r>
        <w:rPr>
          <w:sz w:val="24"/>
          <w:szCs w:val="24"/>
        </w:rPr>
        <w:t>¼ TL Ajowansamen</w:t>
      </w:r>
    </w:p>
    <w:p w14:paraId="6997E6A0" w14:textId="77777777" w:rsidR="00325995" w:rsidRDefault="00325995" w:rsidP="00325995">
      <w:pPr>
        <w:rPr>
          <w:sz w:val="24"/>
          <w:szCs w:val="24"/>
        </w:rPr>
      </w:pPr>
      <w:r>
        <w:rPr>
          <w:sz w:val="24"/>
          <w:szCs w:val="24"/>
        </w:rPr>
        <w:t>¼ TL gemahlene Kurkuma</w:t>
      </w:r>
    </w:p>
    <w:p w14:paraId="03777214" w14:textId="77777777" w:rsidR="00325995" w:rsidRDefault="00325995" w:rsidP="00325995">
      <w:pPr>
        <w:rPr>
          <w:sz w:val="24"/>
          <w:szCs w:val="24"/>
        </w:rPr>
      </w:pPr>
      <w:r>
        <w:rPr>
          <w:sz w:val="24"/>
          <w:szCs w:val="24"/>
        </w:rPr>
        <w:t>1/3 TL Cayennepfeffer</w:t>
      </w:r>
    </w:p>
    <w:p w14:paraId="1860169A" w14:textId="77777777" w:rsidR="00325995" w:rsidRDefault="00325995" w:rsidP="00325995">
      <w:pPr>
        <w:rPr>
          <w:sz w:val="24"/>
          <w:szCs w:val="24"/>
        </w:rPr>
      </w:pPr>
      <w:r>
        <w:rPr>
          <w:sz w:val="24"/>
          <w:szCs w:val="24"/>
        </w:rPr>
        <w:t>½ TL Salz</w:t>
      </w:r>
    </w:p>
    <w:p w14:paraId="394FC14D" w14:textId="77777777" w:rsidR="00325995" w:rsidRDefault="00325995" w:rsidP="00325995">
      <w:pPr>
        <w:rPr>
          <w:sz w:val="24"/>
          <w:szCs w:val="24"/>
        </w:rPr>
      </w:pPr>
      <w:r>
        <w:rPr>
          <w:sz w:val="24"/>
          <w:szCs w:val="24"/>
        </w:rPr>
        <w:t>Rapsöl</w:t>
      </w:r>
    </w:p>
    <w:p w14:paraId="43B77905" w14:textId="77777777" w:rsidR="00325995" w:rsidRDefault="00325995" w:rsidP="00325995">
      <w:pPr>
        <w:rPr>
          <w:sz w:val="24"/>
          <w:szCs w:val="24"/>
        </w:rPr>
      </w:pPr>
    </w:p>
    <w:p w14:paraId="70AA8AAE" w14:textId="77777777" w:rsidR="00325995" w:rsidRDefault="00325995" w:rsidP="00325995">
      <w:pPr>
        <w:rPr>
          <w:sz w:val="24"/>
          <w:szCs w:val="24"/>
        </w:rPr>
      </w:pPr>
      <w:r>
        <w:rPr>
          <w:sz w:val="24"/>
          <w:szCs w:val="24"/>
        </w:rPr>
        <w:t>Zubereitung:</w:t>
      </w:r>
    </w:p>
    <w:p w14:paraId="59973B8E" w14:textId="77777777" w:rsidR="00325995" w:rsidRPr="00523690" w:rsidRDefault="00325995" w:rsidP="00B40E8C">
      <w:pPr>
        <w:pStyle w:val="ListParagraph"/>
        <w:numPr>
          <w:ilvl w:val="0"/>
          <w:numId w:val="1384"/>
        </w:numPr>
        <w:spacing w:after="120"/>
        <w:ind w:left="714" w:hanging="357"/>
        <w:contextualSpacing w:val="0"/>
        <w:jc w:val="both"/>
        <w:rPr>
          <w:sz w:val="24"/>
          <w:szCs w:val="24"/>
        </w:rPr>
      </w:pPr>
      <w:r w:rsidRPr="00523690">
        <w:rPr>
          <w:sz w:val="24"/>
          <w:szCs w:val="24"/>
        </w:rPr>
        <w:t>Beide Mehlsorten mit Sesam, Ajowan, Kurkuma, Cayennepfeffer und Salz in eine Schüssel geben. Gründlich mischen, dann 1 EL Öl hinzugeben und mit den Fingern feinkrümelig verreiben. Eine Mulde in die Mitte drücken und nach und nach mit bis zu 120 ml warmem Wasser 5 Minuten verknete, bis ein weicher, geschmeidiger Teig entsteht.</w:t>
      </w:r>
    </w:p>
    <w:p w14:paraId="19D4AAA7" w14:textId="77777777" w:rsidR="00325995" w:rsidRPr="00523690" w:rsidRDefault="00325995" w:rsidP="00B40E8C">
      <w:pPr>
        <w:pStyle w:val="ListParagraph"/>
        <w:numPr>
          <w:ilvl w:val="0"/>
          <w:numId w:val="1384"/>
        </w:numPr>
        <w:spacing w:after="120"/>
        <w:ind w:left="714" w:hanging="357"/>
        <w:contextualSpacing w:val="0"/>
        <w:jc w:val="both"/>
        <w:rPr>
          <w:sz w:val="24"/>
          <w:szCs w:val="24"/>
        </w:rPr>
      </w:pPr>
      <w:r w:rsidRPr="00523690">
        <w:rPr>
          <w:sz w:val="24"/>
          <w:szCs w:val="24"/>
        </w:rPr>
        <w:t>Eine Arbeitsfläche möglichst nah am Herd bemehlen und eine Teigrolle und eine Schüssel mit Mehl bereitstellen, um die Teigkugeln darin zu wälzen.</w:t>
      </w:r>
    </w:p>
    <w:p w14:paraId="0EA38A02" w14:textId="77777777" w:rsidR="00325995" w:rsidRPr="00523690" w:rsidRDefault="00325995" w:rsidP="00B40E8C">
      <w:pPr>
        <w:pStyle w:val="ListParagraph"/>
        <w:numPr>
          <w:ilvl w:val="0"/>
          <w:numId w:val="1384"/>
        </w:numPr>
        <w:spacing w:after="120"/>
        <w:ind w:left="714" w:hanging="357"/>
        <w:contextualSpacing w:val="0"/>
        <w:jc w:val="both"/>
        <w:rPr>
          <w:sz w:val="24"/>
          <w:szCs w:val="24"/>
        </w:rPr>
      </w:pPr>
      <w:r w:rsidRPr="00523690">
        <w:rPr>
          <w:sz w:val="24"/>
          <w:szCs w:val="24"/>
        </w:rPr>
        <w:t>Eine große Pfanne erhitzen. Den Teig teilen und zu acht Kugeln formen. Eine Kugel großzügig mit Mehl bestäuben, dann zu einem 16 cm großen Kreis ausrollen, dabei zwischendurch frisch bemehlen, damit der Teig nicht kleben bleibt. In die heiße Pfanne legen.</w:t>
      </w:r>
    </w:p>
    <w:p w14:paraId="32F23130" w14:textId="77777777" w:rsidR="00325995" w:rsidRPr="00523690" w:rsidRDefault="00325995" w:rsidP="00B40E8C">
      <w:pPr>
        <w:pStyle w:val="ListParagraph"/>
        <w:numPr>
          <w:ilvl w:val="0"/>
          <w:numId w:val="1384"/>
        </w:numPr>
        <w:spacing w:after="120"/>
        <w:ind w:left="714" w:hanging="357"/>
        <w:contextualSpacing w:val="0"/>
        <w:jc w:val="both"/>
        <w:rPr>
          <w:sz w:val="24"/>
          <w:szCs w:val="24"/>
        </w:rPr>
      </w:pPr>
      <w:r w:rsidRPr="00523690">
        <w:rPr>
          <w:sz w:val="24"/>
          <w:szCs w:val="24"/>
        </w:rPr>
        <w:t>Bei mittlerer bis starker Hitze backen, bis der Rand sich weiß färbt und der Teig beginnt, Blasen zu werfen (30 – 45 Sekunden), dann wenden und in der gleichen Zeit fertig backen. Das Brot mit ¼ TL Öl beträufeln und das Öl mit dem Löffelrücken verteilen. Erneut wenden, mit dem Pfannenwender flach drücken, dann mit einem weiteren ¼ TL Öl beträufeln und erneut wenden. Das fertige Brot auf einen Teller gleiten lassen. Wiederholen.</w:t>
      </w:r>
    </w:p>
    <w:p w14:paraId="1055DCB3" w14:textId="77777777" w:rsidR="00325995" w:rsidRPr="00523690" w:rsidRDefault="00325995" w:rsidP="00B40E8C">
      <w:pPr>
        <w:pStyle w:val="ListParagraph"/>
        <w:numPr>
          <w:ilvl w:val="0"/>
          <w:numId w:val="1384"/>
        </w:numPr>
        <w:spacing w:after="120"/>
        <w:ind w:left="714" w:hanging="357"/>
        <w:contextualSpacing w:val="0"/>
        <w:jc w:val="both"/>
        <w:rPr>
          <w:sz w:val="24"/>
          <w:szCs w:val="24"/>
        </w:rPr>
      </w:pPr>
      <w:r w:rsidRPr="00523690">
        <w:rPr>
          <w:sz w:val="24"/>
          <w:szCs w:val="24"/>
        </w:rPr>
        <w:t>Das Brot schmeckt an sich schon gut. Es schmeckt gut mit Mango-Chutney, Joghurt oder einem Curry.</w:t>
      </w:r>
      <w:r w:rsidRPr="00523690">
        <w:rPr>
          <w:sz w:val="24"/>
          <w:szCs w:val="24"/>
        </w:rPr>
        <w:br w:type="page"/>
      </w:r>
    </w:p>
    <w:p w14:paraId="6F28EC79" w14:textId="77777777" w:rsidR="00E520D0" w:rsidRDefault="00E520D0" w:rsidP="00E520D0">
      <w:pPr>
        <w:pStyle w:val="Heading2"/>
        <w:spacing w:after="240"/>
      </w:pPr>
      <w:r>
        <w:lastRenderedPageBreak/>
        <w:t>Rote-Bete-Brot mit Kümmel und Ziegenkäse</w:t>
      </w:r>
      <w:r>
        <w:rPr>
          <w:rStyle w:val="FootnoteReference"/>
        </w:rPr>
        <w:footnoteReference w:id="261"/>
      </w:r>
      <w:r>
        <w:t xml:space="preserve"> </w:t>
      </w:r>
    </w:p>
    <w:p w14:paraId="1004C164" w14:textId="77777777" w:rsidR="00E520D0" w:rsidRDefault="00E520D0" w:rsidP="00E520D0">
      <w:pPr>
        <w:rPr>
          <w:sz w:val="24"/>
          <w:szCs w:val="24"/>
        </w:rPr>
      </w:pPr>
      <w:r w:rsidRPr="00F14248">
        <w:rPr>
          <w:sz w:val="24"/>
          <w:szCs w:val="24"/>
          <w:u w:val="single"/>
        </w:rPr>
        <w:t xml:space="preserve">Zutaten </w:t>
      </w:r>
      <w:r>
        <w:rPr>
          <w:sz w:val="24"/>
          <w:szCs w:val="24"/>
        </w:rPr>
        <w:t>(für 1 Brot):</w:t>
      </w:r>
    </w:p>
    <w:p w14:paraId="217BCE4E" w14:textId="77777777" w:rsidR="00E520D0" w:rsidRDefault="00E520D0" w:rsidP="00E520D0">
      <w:pPr>
        <w:rPr>
          <w:sz w:val="24"/>
          <w:szCs w:val="24"/>
        </w:rPr>
      </w:pPr>
      <w:r>
        <w:rPr>
          <w:sz w:val="24"/>
          <w:szCs w:val="24"/>
        </w:rPr>
        <w:t>50 g kernige Haferflocken</w:t>
      </w:r>
    </w:p>
    <w:p w14:paraId="25A649EC" w14:textId="77777777" w:rsidR="00E520D0" w:rsidRDefault="00E520D0" w:rsidP="00E520D0">
      <w:pPr>
        <w:rPr>
          <w:sz w:val="24"/>
          <w:szCs w:val="24"/>
        </w:rPr>
      </w:pPr>
      <w:r>
        <w:rPr>
          <w:sz w:val="24"/>
          <w:szCs w:val="24"/>
        </w:rPr>
        <w:t>10 g Thymianblätter, fein gehackt</w:t>
      </w:r>
    </w:p>
    <w:p w14:paraId="776EB66D" w14:textId="77777777" w:rsidR="00E520D0" w:rsidRDefault="00E520D0" w:rsidP="00E520D0">
      <w:pPr>
        <w:rPr>
          <w:sz w:val="24"/>
          <w:szCs w:val="24"/>
        </w:rPr>
      </w:pPr>
      <w:r>
        <w:rPr>
          <w:sz w:val="24"/>
          <w:szCs w:val="24"/>
        </w:rPr>
        <w:t>50 g Kürbiskerne</w:t>
      </w:r>
    </w:p>
    <w:p w14:paraId="6D596FAD" w14:textId="77777777" w:rsidR="00E520D0" w:rsidRDefault="00E520D0" w:rsidP="00E520D0">
      <w:pPr>
        <w:rPr>
          <w:sz w:val="24"/>
          <w:szCs w:val="24"/>
        </w:rPr>
      </w:pPr>
      <w:r>
        <w:rPr>
          <w:sz w:val="24"/>
          <w:szCs w:val="24"/>
        </w:rPr>
        <w:t>2 TL Kümmelsamen</w:t>
      </w:r>
    </w:p>
    <w:p w14:paraId="1B1E3843" w14:textId="77777777" w:rsidR="00E520D0" w:rsidRDefault="00E520D0" w:rsidP="00E520D0">
      <w:pPr>
        <w:rPr>
          <w:sz w:val="24"/>
          <w:szCs w:val="24"/>
        </w:rPr>
      </w:pPr>
      <w:r>
        <w:rPr>
          <w:sz w:val="24"/>
          <w:szCs w:val="24"/>
        </w:rPr>
        <w:t>2 TL Schwarzkümmelsamen</w:t>
      </w:r>
    </w:p>
    <w:p w14:paraId="716111EB" w14:textId="77777777" w:rsidR="00E520D0" w:rsidRDefault="00E520D0" w:rsidP="00E520D0">
      <w:pPr>
        <w:rPr>
          <w:sz w:val="24"/>
          <w:szCs w:val="24"/>
        </w:rPr>
      </w:pPr>
      <w:r>
        <w:rPr>
          <w:sz w:val="24"/>
          <w:szCs w:val="24"/>
        </w:rPr>
        <w:t>200 g Mehl</w:t>
      </w:r>
    </w:p>
    <w:p w14:paraId="33F94B53" w14:textId="77777777" w:rsidR="00E520D0" w:rsidRDefault="00E520D0" w:rsidP="00E520D0">
      <w:pPr>
        <w:rPr>
          <w:sz w:val="24"/>
          <w:szCs w:val="24"/>
        </w:rPr>
      </w:pPr>
      <w:r>
        <w:rPr>
          <w:sz w:val="24"/>
          <w:szCs w:val="24"/>
        </w:rPr>
        <w:t>2 TL Backpulver</w:t>
      </w:r>
    </w:p>
    <w:p w14:paraId="7DCB78CE" w14:textId="77777777" w:rsidR="00E520D0" w:rsidRDefault="00E520D0" w:rsidP="00E520D0">
      <w:pPr>
        <w:rPr>
          <w:sz w:val="24"/>
          <w:szCs w:val="24"/>
        </w:rPr>
      </w:pPr>
      <w:r>
        <w:rPr>
          <w:sz w:val="24"/>
          <w:szCs w:val="24"/>
        </w:rPr>
        <w:t>¼ TL Speisenatron</w:t>
      </w:r>
    </w:p>
    <w:p w14:paraId="01E665E2" w14:textId="77777777" w:rsidR="00E520D0" w:rsidRDefault="00E520D0" w:rsidP="00E520D0">
      <w:pPr>
        <w:rPr>
          <w:sz w:val="24"/>
          <w:szCs w:val="24"/>
        </w:rPr>
      </w:pPr>
      <w:r>
        <w:rPr>
          <w:sz w:val="24"/>
          <w:szCs w:val="24"/>
        </w:rPr>
        <w:t>2 Rote-Bete-Knollen (roh, nicht vorgegart) geschält und gerieben</w:t>
      </w:r>
    </w:p>
    <w:p w14:paraId="7EDF4A11" w14:textId="77777777" w:rsidR="00E520D0" w:rsidRDefault="00E520D0" w:rsidP="00E520D0">
      <w:pPr>
        <w:rPr>
          <w:sz w:val="24"/>
          <w:szCs w:val="24"/>
        </w:rPr>
      </w:pPr>
      <w:r>
        <w:rPr>
          <w:sz w:val="24"/>
          <w:szCs w:val="24"/>
        </w:rPr>
        <w:t>2 Eier</w:t>
      </w:r>
    </w:p>
    <w:p w14:paraId="57296C82" w14:textId="77777777" w:rsidR="00E520D0" w:rsidRDefault="00E520D0" w:rsidP="00E520D0">
      <w:pPr>
        <w:rPr>
          <w:sz w:val="24"/>
          <w:szCs w:val="24"/>
        </w:rPr>
      </w:pPr>
      <w:r>
        <w:rPr>
          <w:sz w:val="24"/>
          <w:szCs w:val="24"/>
        </w:rPr>
        <w:t>80 ml Sonnenblumenöl</w:t>
      </w:r>
    </w:p>
    <w:p w14:paraId="6B348B38" w14:textId="77777777" w:rsidR="00E520D0" w:rsidRDefault="00E520D0" w:rsidP="00E520D0">
      <w:pPr>
        <w:rPr>
          <w:sz w:val="24"/>
          <w:szCs w:val="24"/>
        </w:rPr>
      </w:pPr>
      <w:r>
        <w:rPr>
          <w:sz w:val="24"/>
          <w:szCs w:val="24"/>
        </w:rPr>
        <w:t>80 g saure Sahne</w:t>
      </w:r>
    </w:p>
    <w:p w14:paraId="59CDD4EF" w14:textId="77777777" w:rsidR="00E520D0" w:rsidRDefault="00E520D0" w:rsidP="00E520D0">
      <w:pPr>
        <w:rPr>
          <w:sz w:val="24"/>
          <w:szCs w:val="24"/>
        </w:rPr>
      </w:pPr>
      <w:r>
        <w:rPr>
          <w:sz w:val="24"/>
          <w:szCs w:val="24"/>
        </w:rPr>
        <w:t>1 EL Honig</w:t>
      </w:r>
    </w:p>
    <w:p w14:paraId="486EBCC0" w14:textId="77777777" w:rsidR="00E520D0" w:rsidRDefault="00E520D0" w:rsidP="00E520D0">
      <w:pPr>
        <w:rPr>
          <w:sz w:val="24"/>
          <w:szCs w:val="24"/>
        </w:rPr>
      </w:pPr>
      <w:r>
        <w:rPr>
          <w:sz w:val="24"/>
          <w:szCs w:val="24"/>
        </w:rPr>
        <w:t>20 g Parmesan, gerieben</w:t>
      </w:r>
    </w:p>
    <w:p w14:paraId="5B4BE91D" w14:textId="77777777" w:rsidR="00E520D0" w:rsidRDefault="00E520D0" w:rsidP="00E520D0">
      <w:pPr>
        <w:rPr>
          <w:sz w:val="24"/>
          <w:szCs w:val="24"/>
        </w:rPr>
      </w:pPr>
      <w:r>
        <w:rPr>
          <w:sz w:val="24"/>
          <w:szCs w:val="24"/>
        </w:rPr>
        <w:t>120 g junger, cremiger Ziegenkäse, grob in 2 cm große Stücke zerteilt</w:t>
      </w:r>
    </w:p>
    <w:p w14:paraId="0A3AF5CC" w14:textId="77777777" w:rsidR="00E520D0" w:rsidRDefault="00E520D0" w:rsidP="00E520D0">
      <w:pPr>
        <w:rPr>
          <w:sz w:val="24"/>
          <w:szCs w:val="24"/>
        </w:rPr>
      </w:pPr>
      <w:r>
        <w:rPr>
          <w:sz w:val="24"/>
          <w:szCs w:val="24"/>
        </w:rPr>
        <w:t>Salz</w:t>
      </w:r>
    </w:p>
    <w:p w14:paraId="12F45B0B" w14:textId="77777777" w:rsidR="00E520D0" w:rsidRDefault="00E520D0" w:rsidP="00E520D0">
      <w:pPr>
        <w:rPr>
          <w:sz w:val="24"/>
          <w:szCs w:val="24"/>
        </w:rPr>
      </w:pPr>
    </w:p>
    <w:p w14:paraId="435576DC" w14:textId="77777777" w:rsidR="00E520D0" w:rsidRDefault="00E520D0" w:rsidP="00E520D0">
      <w:pPr>
        <w:rPr>
          <w:sz w:val="24"/>
          <w:szCs w:val="24"/>
        </w:rPr>
      </w:pPr>
      <w:r>
        <w:rPr>
          <w:sz w:val="24"/>
          <w:szCs w:val="24"/>
        </w:rPr>
        <w:t>Zubereitung:</w:t>
      </w:r>
    </w:p>
    <w:p w14:paraId="40BDA2CC" w14:textId="77777777" w:rsidR="00E520D0" w:rsidRPr="00450A45" w:rsidRDefault="00E520D0" w:rsidP="00B40E8C">
      <w:pPr>
        <w:pStyle w:val="ListParagraph"/>
        <w:numPr>
          <w:ilvl w:val="0"/>
          <w:numId w:val="1006"/>
        </w:numPr>
        <w:spacing w:after="120"/>
        <w:ind w:left="714" w:hanging="357"/>
        <w:contextualSpacing w:val="0"/>
        <w:jc w:val="both"/>
        <w:rPr>
          <w:sz w:val="24"/>
          <w:szCs w:val="24"/>
        </w:rPr>
      </w:pPr>
      <w:r w:rsidRPr="00450A45">
        <w:rPr>
          <w:sz w:val="24"/>
          <w:szCs w:val="24"/>
        </w:rPr>
        <w:t>Den Backofen auf 180 Grad (Umluft) vorheizen. Den Boden einer Kastenform (20 x 10 cm) fetten und mit Backpapier auslegen.</w:t>
      </w:r>
    </w:p>
    <w:p w14:paraId="461B53E3" w14:textId="77777777" w:rsidR="00E520D0" w:rsidRPr="00450A45" w:rsidRDefault="00E520D0" w:rsidP="00B40E8C">
      <w:pPr>
        <w:pStyle w:val="ListParagraph"/>
        <w:numPr>
          <w:ilvl w:val="0"/>
          <w:numId w:val="1006"/>
        </w:numPr>
        <w:spacing w:after="120"/>
        <w:ind w:left="714" w:hanging="357"/>
        <w:contextualSpacing w:val="0"/>
        <w:jc w:val="both"/>
        <w:rPr>
          <w:sz w:val="24"/>
          <w:szCs w:val="24"/>
        </w:rPr>
      </w:pPr>
      <w:r w:rsidRPr="00450A45">
        <w:rPr>
          <w:sz w:val="24"/>
          <w:szCs w:val="24"/>
        </w:rPr>
        <w:t>Die Haferflocken in einer kleinen Schüssel mit Thymian, Kürbiskernen, Kümmel- und Schwarzkümmelsamen mischen. Das Mehl mit Backpulver, Speisenatron und ¾ TL Salz in eine zweite Schüssel geben. Mit einem Schneebesen verrühren, dann die Rote Bete und die Haferflockenmischung (bis auf 1 EL) hinzufügen. Nicht verrühren, sondern einfach beiseitestellen.</w:t>
      </w:r>
    </w:p>
    <w:p w14:paraId="216DF4E6" w14:textId="77777777" w:rsidR="00E520D0" w:rsidRPr="00450A45" w:rsidRDefault="00E520D0" w:rsidP="00B40E8C">
      <w:pPr>
        <w:pStyle w:val="ListParagraph"/>
        <w:numPr>
          <w:ilvl w:val="0"/>
          <w:numId w:val="1006"/>
        </w:numPr>
        <w:spacing w:after="120"/>
        <w:ind w:left="714" w:hanging="357"/>
        <w:contextualSpacing w:val="0"/>
        <w:jc w:val="both"/>
        <w:rPr>
          <w:sz w:val="24"/>
          <w:szCs w:val="24"/>
        </w:rPr>
      </w:pPr>
      <w:r w:rsidRPr="00450A45">
        <w:rPr>
          <w:sz w:val="24"/>
          <w:szCs w:val="24"/>
        </w:rPr>
        <w:t>In einer weiteren Schüssel die Eier mit Öl, saurer Sahne, Honig und Parmesan verquirlen. Die Mehlmischung daraufschütten und alles mithilfe eines Teigschabers mischen. Den Ziegenkäse sorgfältig unterheben, die Stücke möglichst ganz lassen.</w:t>
      </w:r>
    </w:p>
    <w:p w14:paraId="1258CF55" w14:textId="77777777" w:rsidR="00E520D0" w:rsidRDefault="00E520D0" w:rsidP="00B40E8C">
      <w:pPr>
        <w:pStyle w:val="ListParagraph"/>
        <w:numPr>
          <w:ilvl w:val="0"/>
          <w:numId w:val="1006"/>
        </w:numPr>
        <w:spacing w:after="120"/>
        <w:ind w:left="714" w:hanging="357"/>
        <w:contextualSpacing w:val="0"/>
        <w:jc w:val="both"/>
        <w:rPr>
          <w:sz w:val="24"/>
          <w:szCs w:val="24"/>
        </w:rPr>
      </w:pPr>
      <w:r w:rsidRPr="00450A45">
        <w:rPr>
          <w:sz w:val="24"/>
          <w:szCs w:val="24"/>
        </w:rPr>
        <w:lastRenderedPageBreak/>
        <w:t xml:space="preserve">Den Teig in die Form gießen und mit der restlichen Haferflockenmischung bestreuen. 40 Minuten im Ofen backen, dann fest mit Alufolie bedecken und weiter 40 Minuten backen. Das Brot ist fertig, wenn ein in die Mitte gestochener Holzspieß nach dem Herausziehen nicht ganz sauber ist, aber auch nicht zu feucht. (ihr werdet es schon merken </w:t>
      </w:r>
      <w:r w:rsidRPr="009333AD">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Pr="00450A45">
        <w:rPr>
          <w:sz w:val="24"/>
          <w:szCs w:val="24"/>
        </w:rPr>
        <w:t>) Das Brot aus dem Ofen nehmen, 5 Minuten ruhen lassen, dann auf ein Gitter stürzen. Umdrehen, damit die bestreute Seite oben ist. Vor dem Anschneiden mindestens 20 Minuten ruhen lassen.</w:t>
      </w:r>
    </w:p>
    <w:p w14:paraId="7416B70F" w14:textId="77777777" w:rsidR="00E520D0" w:rsidRDefault="00E520D0" w:rsidP="00E520D0">
      <w:pPr>
        <w:ind w:left="708" w:hanging="708"/>
        <w:jc w:val="both"/>
        <w:rPr>
          <w:sz w:val="24"/>
          <w:szCs w:val="24"/>
        </w:rPr>
      </w:pPr>
    </w:p>
    <w:p w14:paraId="2679A9B8" w14:textId="77777777" w:rsidR="00E520D0" w:rsidRPr="00450A45" w:rsidRDefault="00E520D0" w:rsidP="00E520D0">
      <w:pPr>
        <w:ind w:left="708" w:hanging="708"/>
        <w:jc w:val="both"/>
        <w:rPr>
          <w:sz w:val="24"/>
          <w:szCs w:val="24"/>
        </w:rPr>
      </w:pPr>
      <w:r>
        <w:rPr>
          <w:sz w:val="24"/>
          <w:szCs w:val="24"/>
        </w:rPr>
        <w:t xml:space="preserve">Tipp: </w:t>
      </w:r>
      <w:r>
        <w:rPr>
          <w:sz w:val="24"/>
          <w:szCs w:val="24"/>
        </w:rPr>
        <w:tab/>
        <w:t>Schmeckt wirklich gut – auch und trotz wegen der roten Bete und sieht ziemlich schön aus.</w:t>
      </w:r>
      <w:r w:rsidRPr="00450A45">
        <w:rPr>
          <w:sz w:val="24"/>
          <w:szCs w:val="24"/>
        </w:rPr>
        <w:br w:type="page"/>
      </w:r>
    </w:p>
    <w:p w14:paraId="15A7C994" w14:textId="77777777" w:rsidR="00E520D0" w:rsidRDefault="00E520D0" w:rsidP="00E520D0">
      <w:pPr>
        <w:pStyle w:val="Heading2"/>
        <w:spacing w:after="240"/>
      </w:pPr>
      <w:r>
        <w:lastRenderedPageBreak/>
        <w:t>Blaues Brot</w:t>
      </w:r>
      <w:r>
        <w:rPr>
          <w:rStyle w:val="FootnoteReference"/>
        </w:rPr>
        <w:footnoteReference w:id="262"/>
      </w:r>
    </w:p>
    <w:p w14:paraId="60ECF4ED" w14:textId="77777777" w:rsidR="00E520D0" w:rsidRDefault="00E520D0" w:rsidP="00E520D0">
      <w:pPr>
        <w:rPr>
          <w:sz w:val="24"/>
          <w:szCs w:val="24"/>
        </w:rPr>
      </w:pPr>
      <w:r w:rsidRPr="00F856F5">
        <w:rPr>
          <w:sz w:val="24"/>
          <w:szCs w:val="24"/>
          <w:u w:val="single"/>
        </w:rPr>
        <w:t>Zutaten</w:t>
      </w:r>
      <w:r>
        <w:rPr>
          <w:sz w:val="24"/>
          <w:szCs w:val="24"/>
        </w:rPr>
        <w:t xml:space="preserve"> (für 4 Portionen)</w:t>
      </w:r>
    </w:p>
    <w:p w14:paraId="7D7D10D8" w14:textId="77777777" w:rsidR="00E520D0" w:rsidRDefault="00E520D0" w:rsidP="00E520D0">
      <w:pPr>
        <w:rPr>
          <w:sz w:val="24"/>
          <w:szCs w:val="24"/>
        </w:rPr>
      </w:pPr>
      <w:r>
        <w:rPr>
          <w:sz w:val="24"/>
          <w:szCs w:val="24"/>
        </w:rPr>
        <w:t xml:space="preserve">50 g trockenes Vollkornbrot, also altes Brot, denn altes Brot ist nicht hart – kein Brot ist hart </w:t>
      </w:r>
    </w:p>
    <w:p w14:paraId="41FC2C20" w14:textId="77777777" w:rsidR="00E520D0" w:rsidRDefault="00E520D0" w:rsidP="00E520D0">
      <w:pPr>
        <w:rPr>
          <w:sz w:val="24"/>
          <w:szCs w:val="24"/>
        </w:rPr>
      </w:pPr>
      <w:r>
        <w:rPr>
          <w:sz w:val="24"/>
          <w:szCs w:val="24"/>
        </w:rPr>
        <w:t>50 g Maronen (gekocht und geschält)</w:t>
      </w:r>
    </w:p>
    <w:p w14:paraId="023592A2" w14:textId="77777777" w:rsidR="00E520D0" w:rsidRDefault="00E520D0" w:rsidP="00E520D0">
      <w:pPr>
        <w:rPr>
          <w:sz w:val="24"/>
          <w:szCs w:val="24"/>
        </w:rPr>
      </w:pPr>
      <w:r>
        <w:rPr>
          <w:sz w:val="24"/>
          <w:szCs w:val="24"/>
        </w:rPr>
        <w:t>2 Zwiebeln</w:t>
      </w:r>
    </w:p>
    <w:p w14:paraId="5C46FD82" w14:textId="77777777" w:rsidR="00E520D0" w:rsidRDefault="00E520D0" w:rsidP="00E520D0">
      <w:pPr>
        <w:rPr>
          <w:sz w:val="24"/>
          <w:szCs w:val="24"/>
        </w:rPr>
      </w:pPr>
      <w:r>
        <w:rPr>
          <w:sz w:val="24"/>
          <w:szCs w:val="24"/>
        </w:rPr>
        <w:t>4 Knoblauchzehen</w:t>
      </w:r>
    </w:p>
    <w:p w14:paraId="2A7847F6" w14:textId="77777777" w:rsidR="00E520D0" w:rsidRDefault="00E520D0" w:rsidP="00E520D0">
      <w:pPr>
        <w:rPr>
          <w:sz w:val="24"/>
          <w:szCs w:val="24"/>
        </w:rPr>
      </w:pPr>
      <w:r>
        <w:rPr>
          <w:sz w:val="24"/>
          <w:szCs w:val="24"/>
        </w:rPr>
        <w:t>Olivenöl</w:t>
      </w:r>
    </w:p>
    <w:p w14:paraId="636D69C7" w14:textId="77777777" w:rsidR="00E520D0" w:rsidRDefault="00E520D0" w:rsidP="00E520D0">
      <w:pPr>
        <w:rPr>
          <w:sz w:val="24"/>
          <w:szCs w:val="24"/>
        </w:rPr>
      </w:pPr>
      <w:r>
        <w:rPr>
          <w:sz w:val="24"/>
          <w:szCs w:val="24"/>
        </w:rPr>
        <w:t>200 g gemischte Nüsse (davon 50 g gemahlene Mandeln)</w:t>
      </w:r>
    </w:p>
    <w:p w14:paraId="777FE715" w14:textId="77777777" w:rsidR="00E520D0" w:rsidRDefault="00E520D0" w:rsidP="00E520D0">
      <w:pPr>
        <w:rPr>
          <w:sz w:val="24"/>
          <w:szCs w:val="24"/>
        </w:rPr>
      </w:pPr>
      <w:r>
        <w:rPr>
          <w:sz w:val="24"/>
          <w:szCs w:val="24"/>
        </w:rPr>
        <w:t>4 EL frisches Basilikum, gehackt</w:t>
      </w:r>
    </w:p>
    <w:p w14:paraId="00D11123" w14:textId="77777777" w:rsidR="00E520D0" w:rsidRDefault="00E520D0" w:rsidP="00E520D0">
      <w:pPr>
        <w:rPr>
          <w:sz w:val="24"/>
          <w:szCs w:val="24"/>
        </w:rPr>
      </w:pPr>
      <w:r>
        <w:rPr>
          <w:sz w:val="24"/>
          <w:szCs w:val="24"/>
        </w:rPr>
        <w:t>30 g getrocknete Tomaten, in Streifen geschnitten</w:t>
      </w:r>
    </w:p>
    <w:p w14:paraId="6F8B0C9B" w14:textId="77777777" w:rsidR="00E520D0" w:rsidRDefault="00E520D0" w:rsidP="00E520D0">
      <w:pPr>
        <w:rPr>
          <w:sz w:val="24"/>
          <w:szCs w:val="24"/>
        </w:rPr>
      </w:pPr>
      <w:r>
        <w:rPr>
          <w:sz w:val="24"/>
          <w:szCs w:val="24"/>
        </w:rPr>
        <w:t>1 Ei, verquirlt</w:t>
      </w:r>
    </w:p>
    <w:p w14:paraId="446F8C8C" w14:textId="77777777" w:rsidR="00E520D0" w:rsidRDefault="00E520D0" w:rsidP="00E520D0">
      <w:pPr>
        <w:rPr>
          <w:sz w:val="24"/>
          <w:szCs w:val="24"/>
        </w:rPr>
      </w:pPr>
      <w:r>
        <w:rPr>
          <w:sz w:val="24"/>
          <w:szCs w:val="24"/>
        </w:rPr>
        <w:t>225 g Blauschimmelkäse</w:t>
      </w:r>
    </w:p>
    <w:p w14:paraId="066FAE01" w14:textId="77777777" w:rsidR="00E520D0" w:rsidRDefault="00E520D0" w:rsidP="00E520D0">
      <w:pPr>
        <w:rPr>
          <w:sz w:val="24"/>
          <w:szCs w:val="24"/>
        </w:rPr>
      </w:pPr>
      <w:r>
        <w:rPr>
          <w:sz w:val="24"/>
          <w:szCs w:val="24"/>
        </w:rPr>
        <w:t>Salz, Pfeffer</w:t>
      </w:r>
    </w:p>
    <w:p w14:paraId="0573195C" w14:textId="77777777" w:rsidR="00E520D0" w:rsidRDefault="00E520D0" w:rsidP="00E520D0">
      <w:pPr>
        <w:rPr>
          <w:sz w:val="24"/>
          <w:szCs w:val="24"/>
        </w:rPr>
      </w:pPr>
      <w:r>
        <w:rPr>
          <w:sz w:val="24"/>
          <w:szCs w:val="24"/>
        </w:rPr>
        <w:t>1 rote Paprika</w:t>
      </w:r>
    </w:p>
    <w:p w14:paraId="2BA08C5B" w14:textId="77777777" w:rsidR="00E520D0" w:rsidRDefault="00E520D0" w:rsidP="00E520D0">
      <w:pPr>
        <w:rPr>
          <w:sz w:val="24"/>
          <w:szCs w:val="24"/>
        </w:rPr>
      </w:pPr>
      <w:r>
        <w:rPr>
          <w:sz w:val="24"/>
          <w:szCs w:val="24"/>
        </w:rPr>
        <w:t>1 Zucchini</w:t>
      </w:r>
    </w:p>
    <w:p w14:paraId="49353FCC" w14:textId="77777777" w:rsidR="00E520D0" w:rsidRDefault="00E520D0" w:rsidP="00E520D0">
      <w:pPr>
        <w:rPr>
          <w:sz w:val="24"/>
          <w:szCs w:val="24"/>
        </w:rPr>
      </w:pPr>
      <w:r>
        <w:rPr>
          <w:sz w:val="24"/>
          <w:szCs w:val="24"/>
        </w:rPr>
        <w:t>Sonnenblumenöl zum Einfetten</w:t>
      </w:r>
    </w:p>
    <w:p w14:paraId="1ADD4C8E" w14:textId="77777777" w:rsidR="00E520D0" w:rsidRDefault="00E520D0" w:rsidP="00E520D0">
      <w:pPr>
        <w:rPr>
          <w:sz w:val="24"/>
          <w:szCs w:val="24"/>
        </w:rPr>
      </w:pPr>
    </w:p>
    <w:p w14:paraId="36CE9617" w14:textId="77777777" w:rsidR="00E520D0" w:rsidRDefault="00E520D0" w:rsidP="00E520D0">
      <w:pPr>
        <w:rPr>
          <w:sz w:val="24"/>
          <w:szCs w:val="24"/>
        </w:rPr>
      </w:pPr>
      <w:r>
        <w:rPr>
          <w:sz w:val="24"/>
          <w:szCs w:val="24"/>
        </w:rPr>
        <w:t>Zubereitung:</w:t>
      </w:r>
    </w:p>
    <w:p w14:paraId="2E60B42B" w14:textId="77777777" w:rsidR="00E520D0" w:rsidRPr="00482059" w:rsidRDefault="00E520D0" w:rsidP="00B40E8C">
      <w:pPr>
        <w:pStyle w:val="ListParagraph"/>
        <w:numPr>
          <w:ilvl w:val="0"/>
          <w:numId w:val="781"/>
        </w:numPr>
        <w:spacing w:after="120"/>
        <w:ind w:left="714" w:hanging="357"/>
        <w:contextualSpacing w:val="0"/>
        <w:jc w:val="both"/>
        <w:rPr>
          <w:sz w:val="24"/>
          <w:szCs w:val="24"/>
        </w:rPr>
      </w:pPr>
      <w:r w:rsidRPr="00482059">
        <w:rPr>
          <w:sz w:val="24"/>
          <w:szCs w:val="24"/>
        </w:rPr>
        <w:t>Für den Teig das altbackene Brot zu Bröseln zerkleinern. Die Maronen klein hacken. Eine der beiden Zwiebeln und den Knoblauch klein schneiden, in Olivenöl goldgelb anbraten, anschließend mit Bröseln und Maronen mischen.</w:t>
      </w:r>
    </w:p>
    <w:p w14:paraId="4EEC97DB" w14:textId="77777777" w:rsidR="00E520D0" w:rsidRPr="00482059" w:rsidRDefault="00E520D0" w:rsidP="00B40E8C">
      <w:pPr>
        <w:pStyle w:val="ListParagraph"/>
        <w:numPr>
          <w:ilvl w:val="0"/>
          <w:numId w:val="781"/>
        </w:numPr>
        <w:spacing w:after="120"/>
        <w:ind w:left="714" w:hanging="357"/>
        <w:contextualSpacing w:val="0"/>
        <w:jc w:val="both"/>
        <w:rPr>
          <w:sz w:val="24"/>
          <w:szCs w:val="24"/>
        </w:rPr>
      </w:pPr>
      <w:r w:rsidRPr="00482059">
        <w:rPr>
          <w:sz w:val="24"/>
          <w:szCs w:val="24"/>
        </w:rPr>
        <w:t xml:space="preserve">Die Nüsse grob hacken und mit den gemahlenen Mandeln, Basilikum, getrockneten Tomaten, </w:t>
      </w:r>
      <w:r>
        <w:rPr>
          <w:sz w:val="24"/>
          <w:szCs w:val="24"/>
        </w:rPr>
        <w:t>E</w:t>
      </w:r>
      <w:r w:rsidRPr="00482059">
        <w:rPr>
          <w:sz w:val="24"/>
          <w:szCs w:val="24"/>
        </w:rPr>
        <w:t>i und Käse vermengen. Nach Geschmack salzen und pfeffern. Eine Brotbackform einfetten und mit Backpapier auslegen. Die Hälfte des Teiges hineingeben und glattstreichen.</w:t>
      </w:r>
    </w:p>
    <w:p w14:paraId="658A9C46" w14:textId="77777777" w:rsidR="00E520D0" w:rsidRDefault="00E520D0" w:rsidP="00B40E8C">
      <w:pPr>
        <w:pStyle w:val="ListParagraph"/>
        <w:numPr>
          <w:ilvl w:val="0"/>
          <w:numId w:val="781"/>
        </w:numPr>
        <w:spacing w:after="120"/>
        <w:ind w:left="714" w:hanging="357"/>
        <w:contextualSpacing w:val="0"/>
        <w:jc w:val="both"/>
        <w:rPr>
          <w:sz w:val="24"/>
          <w:szCs w:val="24"/>
        </w:rPr>
      </w:pPr>
      <w:r w:rsidRPr="00F856F5">
        <w:rPr>
          <w:sz w:val="24"/>
          <w:szCs w:val="24"/>
        </w:rPr>
        <w:t xml:space="preserve">Anschließend die Paprika waschen, halbieren und entkernen. Auf einem mit Backpapier ausgelegten Blech im vorgeheizten Ofen bei 180 Grad (Umluft) rösten. Aus dem Ofen nehmen, sobald die Schale schwarz geworden ist und Blasen wirft (nach ungefähr 30 Minuten), dann die Schale vorsichtig abziehen, und die Paprika in Streifen schneiden. Die verbliebene Zwiebel und die Zucchini würfeln, dann getrennt voneinander in Olivenöl anbraten. Jetzt schichtweise Paprika, Zucchini und Zwiebeln auf den Teig in der Backform geben, mit der verbliebene Hälfte des Teigs abschließen. </w:t>
      </w:r>
      <w:r w:rsidRPr="00F856F5">
        <w:rPr>
          <w:sz w:val="24"/>
          <w:szCs w:val="24"/>
        </w:rPr>
        <w:lastRenderedPageBreak/>
        <w:t xml:space="preserve">Mit Backpapier abdecken und etwa 40 Minuten im Ofen bei 180 Grad (Umluft) backen. Mit Kirschtomaten, Basilikumblättern und Ketchup servieren. </w:t>
      </w:r>
    </w:p>
    <w:p w14:paraId="2F29BC48" w14:textId="6414B5FC" w:rsidR="00E520D0" w:rsidRDefault="00E520D0" w:rsidP="00E520D0">
      <w:pPr>
        <w:rPr>
          <w:rFonts w:asciiTheme="majorHAnsi" w:eastAsiaTheme="majorEastAsia" w:hAnsiTheme="majorHAnsi" w:cstheme="majorBidi"/>
          <w:color w:val="2F5496" w:themeColor="accent1" w:themeShade="BF"/>
          <w:sz w:val="26"/>
          <w:szCs w:val="26"/>
        </w:rPr>
      </w:pPr>
      <w:r>
        <w:rPr>
          <w:sz w:val="24"/>
          <w:szCs w:val="24"/>
        </w:rPr>
        <w:br w:type="page"/>
      </w:r>
    </w:p>
    <w:p w14:paraId="4447B8C0" w14:textId="5B999D05" w:rsidR="007E0AEF" w:rsidRDefault="007E0AEF" w:rsidP="00C90075">
      <w:pPr>
        <w:pStyle w:val="Heading2"/>
        <w:spacing w:after="240"/>
      </w:pPr>
      <w:r>
        <w:lastRenderedPageBreak/>
        <w:t>Kräuter-Käse-Brot</w:t>
      </w:r>
      <w:r w:rsidR="00DC42C2">
        <w:rPr>
          <w:rStyle w:val="FootnoteReference"/>
        </w:rPr>
        <w:footnoteReference w:id="263"/>
      </w:r>
      <w:r>
        <w:t xml:space="preserve"> </w:t>
      </w:r>
    </w:p>
    <w:p w14:paraId="3716E1E8" w14:textId="77777777" w:rsidR="00C90075" w:rsidRDefault="007E0AEF" w:rsidP="007E0AEF">
      <w:pPr>
        <w:rPr>
          <w:sz w:val="24"/>
          <w:szCs w:val="24"/>
        </w:rPr>
      </w:pPr>
      <w:r w:rsidRPr="00C90075">
        <w:rPr>
          <w:sz w:val="24"/>
          <w:szCs w:val="24"/>
          <w:u w:val="single"/>
        </w:rPr>
        <w:t>Zutaten</w:t>
      </w:r>
    </w:p>
    <w:p w14:paraId="0E876FA6" w14:textId="26F0BD58" w:rsidR="007E0AEF" w:rsidRPr="00C90075" w:rsidRDefault="00C90075" w:rsidP="007E0AEF">
      <w:pPr>
        <w:rPr>
          <w:i/>
          <w:iCs/>
          <w:sz w:val="24"/>
          <w:szCs w:val="24"/>
        </w:rPr>
      </w:pPr>
      <w:r w:rsidRPr="00C90075">
        <w:rPr>
          <w:i/>
          <w:iCs/>
          <w:sz w:val="24"/>
          <w:szCs w:val="24"/>
        </w:rPr>
        <w:t>F</w:t>
      </w:r>
      <w:r w:rsidR="007E0AEF" w:rsidRPr="00C90075">
        <w:rPr>
          <w:i/>
          <w:iCs/>
          <w:sz w:val="24"/>
          <w:szCs w:val="24"/>
        </w:rPr>
        <w:t>ür den Teig</w:t>
      </w:r>
      <w:r w:rsidRPr="00C90075">
        <w:rPr>
          <w:i/>
          <w:iCs/>
          <w:sz w:val="24"/>
          <w:szCs w:val="24"/>
        </w:rPr>
        <w:t>:</w:t>
      </w:r>
    </w:p>
    <w:p w14:paraId="7CD2FB3C" w14:textId="77777777" w:rsidR="007E0AEF" w:rsidRDefault="007E0AEF" w:rsidP="007E0AEF">
      <w:pPr>
        <w:rPr>
          <w:sz w:val="24"/>
          <w:szCs w:val="24"/>
        </w:rPr>
      </w:pPr>
      <w:r>
        <w:rPr>
          <w:sz w:val="24"/>
          <w:szCs w:val="24"/>
        </w:rPr>
        <w:t>500 g Mehl</w:t>
      </w:r>
    </w:p>
    <w:p w14:paraId="44FD1506" w14:textId="77777777" w:rsidR="007E0AEF" w:rsidRDefault="007E0AEF" w:rsidP="007E0AEF">
      <w:pPr>
        <w:rPr>
          <w:sz w:val="24"/>
          <w:szCs w:val="24"/>
        </w:rPr>
      </w:pPr>
      <w:r>
        <w:rPr>
          <w:sz w:val="24"/>
          <w:szCs w:val="24"/>
        </w:rPr>
        <w:t>1 Päckchen Trockenhefe</w:t>
      </w:r>
    </w:p>
    <w:p w14:paraId="3C1C5422" w14:textId="77777777" w:rsidR="007E0AEF" w:rsidRDefault="007E0AEF" w:rsidP="007E0AEF">
      <w:pPr>
        <w:rPr>
          <w:sz w:val="24"/>
          <w:szCs w:val="24"/>
        </w:rPr>
      </w:pPr>
      <w:r>
        <w:rPr>
          <w:sz w:val="24"/>
          <w:szCs w:val="24"/>
        </w:rPr>
        <w:t>1 TL Zucker</w:t>
      </w:r>
    </w:p>
    <w:p w14:paraId="25D464BC" w14:textId="77777777" w:rsidR="007E0AEF" w:rsidRDefault="007E0AEF" w:rsidP="007E0AEF">
      <w:pPr>
        <w:rPr>
          <w:sz w:val="24"/>
          <w:szCs w:val="24"/>
        </w:rPr>
      </w:pPr>
      <w:r>
        <w:rPr>
          <w:sz w:val="24"/>
          <w:szCs w:val="24"/>
        </w:rPr>
        <w:t>1TL Salz</w:t>
      </w:r>
    </w:p>
    <w:p w14:paraId="6029459B" w14:textId="77777777" w:rsidR="007E0AEF" w:rsidRDefault="007E0AEF" w:rsidP="007E0AEF">
      <w:pPr>
        <w:rPr>
          <w:sz w:val="24"/>
          <w:szCs w:val="24"/>
        </w:rPr>
      </w:pPr>
      <w:r>
        <w:rPr>
          <w:sz w:val="24"/>
          <w:szCs w:val="24"/>
        </w:rPr>
        <w:t>Pfeffer</w:t>
      </w:r>
    </w:p>
    <w:p w14:paraId="2A6025D3" w14:textId="77777777" w:rsidR="007E0AEF" w:rsidRDefault="007E0AEF" w:rsidP="007E0AEF">
      <w:pPr>
        <w:rPr>
          <w:sz w:val="24"/>
          <w:szCs w:val="24"/>
        </w:rPr>
      </w:pPr>
      <w:r>
        <w:rPr>
          <w:sz w:val="24"/>
          <w:szCs w:val="24"/>
        </w:rPr>
        <w:t>250 ml lauwarmes Wasser</w:t>
      </w:r>
    </w:p>
    <w:p w14:paraId="4597D350" w14:textId="77777777" w:rsidR="007E0AEF" w:rsidRDefault="007E0AEF" w:rsidP="007E0AEF">
      <w:pPr>
        <w:rPr>
          <w:sz w:val="24"/>
          <w:szCs w:val="24"/>
        </w:rPr>
      </w:pPr>
    </w:p>
    <w:p w14:paraId="6C927EB9" w14:textId="7685556C" w:rsidR="007E0AEF" w:rsidRPr="00C90075" w:rsidRDefault="007E0AEF" w:rsidP="007E0AEF">
      <w:pPr>
        <w:rPr>
          <w:i/>
          <w:iCs/>
          <w:sz w:val="24"/>
          <w:szCs w:val="24"/>
        </w:rPr>
      </w:pPr>
      <w:r w:rsidRPr="00C90075">
        <w:rPr>
          <w:i/>
          <w:iCs/>
          <w:sz w:val="24"/>
          <w:szCs w:val="24"/>
        </w:rPr>
        <w:t>Für die Füllung</w:t>
      </w:r>
      <w:r w:rsidR="00C90075">
        <w:rPr>
          <w:i/>
          <w:iCs/>
          <w:sz w:val="24"/>
          <w:szCs w:val="24"/>
        </w:rPr>
        <w:t>:</w:t>
      </w:r>
    </w:p>
    <w:p w14:paraId="4B14772B" w14:textId="77777777" w:rsidR="007E0AEF" w:rsidRDefault="007E0AEF" w:rsidP="007E0AEF">
      <w:pPr>
        <w:rPr>
          <w:sz w:val="24"/>
          <w:szCs w:val="24"/>
        </w:rPr>
      </w:pPr>
      <w:r>
        <w:rPr>
          <w:sz w:val="24"/>
          <w:szCs w:val="24"/>
        </w:rPr>
        <w:t>2-3 Zwiebeln</w:t>
      </w:r>
    </w:p>
    <w:p w14:paraId="6B2C7F1D" w14:textId="77777777" w:rsidR="007E0AEF" w:rsidRDefault="007E0AEF" w:rsidP="007E0AEF">
      <w:pPr>
        <w:rPr>
          <w:sz w:val="24"/>
          <w:szCs w:val="24"/>
        </w:rPr>
      </w:pPr>
      <w:r>
        <w:rPr>
          <w:sz w:val="24"/>
          <w:szCs w:val="24"/>
        </w:rPr>
        <w:t>1 EL Butter</w:t>
      </w:r>
    </w:p>
    <w:p w14:paraId="25157B37" w14:textId="77777777" w:rsidR="007E0AEF" w:rsidRDefault="007E0AEF" w:rsidP="007E0AEF">
      <w:pPr>
        <w:rPr>
          <w:sz w:val="24"/>
          <w:szCs w:val="24"/>
        </w:rPr>
      </w:pPr>
      <w:r>
        <w:rPr>
          <w:sz w:val="24"/>
          <w:szCs w:val="24"/>
        </w:rPr>
        <w:t>1 Ei</w:t>
      </w:r>
    </w:p>
    <w:p w14:paraId="4424B43D" w14:textId="77777777" w:rsidR="007E0AEF" w:rsidRDefault="007E0AEF" w:rsidP="007E0AEF">
      <w:pPr>
        <w:rPr>
          <w:sz w:val="24"/>
          <w:szCs w:val="24"/>
        </w:rPr>
      </w:pPr>
      <w:r>
        <w:rPr>
          <w:sz w:val="24"/>
          <w:szCs w:val="24"/>
        </w:rPr>
        <w:t>100 g geriebenen Gouda</w:t>
      </w:r>
    </w:p>
    <w:p w14:paraId="4F235808" w14:textId="77777777" w:rsidR="007E0AEF" w:rsidRDefault="007E0AEF" w:rsidP="007E0AEF">
      <w:pPr>
        <w:rPr>
          <w:sz w:val="24"/>
          <w:szCs w:val="24"/>
        </w:rPr>
      </w:pPr>
      <w:r>
        <w:rPr>
          <w:sz w:val="24"/>
          <w:szCs w:val="24"/>
        </w:rPr>
        <w:t>5-6 EL gemischte gehackte Kräuter</w:t>
      </w:r>
    </w:p>
    <w:p w14:paraId="19F51CE0" w14:textId="77777777" w:rsidR="007E0AEF" w:rsidRDefault="007E0AEF" w:rsidP="007E0AEF">
      <w:pPr>
        <w:rPr>
          <w:sz w:val="24"/>
          <w:szCs w:val="24"/>
        </w:rPr>
      </w:pPr>
      <w:r>
        <w:rPr>
          <w:sz w:val="24"/>
          <w:szCs w:val="24"/>
        </w:rPr>
        <w:t>1 EL weiche Butter</w:t>
      </w:r>
    </w:p>
    <w:p w14:paraId="6B617B6A" w14:textId="77777777" w:rsidR="007E0AEF" w:rsidRDefault="007E0AEF" w:rsidP="007E0AEF">
      <w:pPr>
        <w:rPr>
          <w:sz w:val="24"/>
          <w:szCs w:val="24"/>
        </w:rPr>
      </w:pPr>
      <w:r>
        <w:rPr>
          <w:sz w:val="24"/>
          <w:szCs w:val="24"/>
        </w:rPr>
        <w:t>1 Eigelb</w:t>
      </w:r>
    </w:p>
    <w:p w14:paraId="15C87AA3" w14:textId="77777777" w:rsidR="007E0AEF" w:rsidRDefault="007E0AEF" w:rsidP="007E0AEF">
      <w:pPr>
        <w:rPr>
          <w:sz w:val="24"/>
          <w:szCs w:val="24"/>
        </w:rPr>
      </w:pPr>
      <w:r>
        <w:rPr>
          <w:sz w:val="24"/>
          <w:szCs w:val="24"/>
        </w:rPr>
        <w:t>1 EL Wasser</w:t>
      </w:r>
    </w:p>
    <w:p w14:paraId="47156CB2" w14:textId="77777777" w:rsidR="007E0AEF" w:rsidRDefault="007E0AEF" w:rsidP="007E0AEF">
      <w:pPr>
        <w:rPr>
          <w:sz w:val="24"/>
          <w:szCs w:val="24"/>
        </w:rPr>
      </w:pPr>
    </w:p>
    <w:p w14:paraId="1DAAB8BE" w14:textId="6A4EC692" w:rsidR="00C90075" w:rsidRDefault="00C90075" w:rsidP="007E0AEF">
      <w:pPr>
        <w:rPr>
          <w:sz w:val="24"/>
          <w:szCs w:val="24"/>
        </w:rPr>
      </w:pPr>
      <w:r>
        <w:rPr>
          <w:sz w:val="24"/>
          <w:szCs w:val="24"/>
        </w:rPr>
        <w:t>Zubereitung:</w:t>
      </w:r>
    </w:p>
    <w:p w14:paraId="0C662F99" w14:textId="54B62D6E" w:rsidR="007E0AEF" w:rsidRPr="00F64A35" w:rsidRDefault="007E0AEF" w:rsidP="00B40E8C">
      <w:pPr>
        <w:pStyle w:val="ListParagraph"/>
        <w:numPr>
          <w:ilvl w:val="0"/>
          <w:numId w:val="844"/>
        </w:numPr>
        <w:spacing w:after="120"/>
        <w:ind w:left="714" w:hanging="357"/>
        <w:contextualSpacing w:val="0"/>
        <w:jc w:val="both"/>
        <w:rPr>
          <w:sz w:val="24"/>
          <w:szCs w:val="24"/>
        </w:rPr>
      </w:pPr>
      <w:r w:rsidRPr="00F64A35">
        <w:rPr>
          <w:sz w:val="24"/>
          <w:szCs w:val="24"/>
        </w:rPr>
        <w:t>Mehl in eine Rührschüssel geben und mit der Trockenhefe sorgfältig vermischen. Zucker, Salz, Pfeffer und 250 ml lauwarmes Wasser hinzufügen.</w:t>
      </w:r>
      <w:r w:rsidR="00F64A35" w:rsidRPr="00F64A35">
        <w:rPr>
          <w:sz w:val="24"/>
          <w:szCs w:val="24"/>
        </w:rPr>
        <w:t xml:space="preserve"> </w:t>
      </w:r>
      <w:r w:rsidRPr="00F64A35">
        <w:rPr>
          <w:sz w:val="24"/>
          <w:szCs w:val="24"/>
        </w:rPr>
        <w:t>Die Zutaten mit dem Rührgerät mit Knethaken zunächst auf niedrigster, dann auf höchster Stude in etwa 5 Minuten zu einem glatten Teig verkneten. Teig an einem warmen Ort so lange gehen lassen, bis er etwa doppelt so hoch ist.</w:t>
      </w:r>
    </w:p>
    <w:p w14:paraId="7E58DAAE" w14:textId="44D2BE67" w:rsidR="007E0AEF" w:rsidRPr="00F64A35" w:rsidRDefault="007E0AEF" w:rsidP="00B40E8C">
      <w:pPr>
        <w:pStyle w:val="ListParagraph"/>
        <w:numPr>
          <w:ilvl w:val="0"/>
          <w:numId w:val="844"/>
        </w:numPr>
        <w:spacing w:after="120"/>
        <w:ind w:left="714" w:hanging="357"/>
        <w:contextualSpacing w:val="0"/>
        <w:jc w:val="both"/>
        <w:rPr>
          <w:sz w:val="24"/>
          <w:szCs w:val="24"/>
        </w:rPr>
      </w:pPr>
      <w:r w:rsidRPr="00F64A35">
        <w:rPr>
          <w:sz w:val="24"/>
          <w:szCs w:val="24"/>
        </w:rPr>
        <w:t xml:space="preserve">Für die Füllung die Zwiebeln hacken. Butter zerlassen und die Zwiebelwürfel darin bei milder Hitze andünsten. Ei, Gouda und Kräuter unterrühren. Den aufgegangenen Teig aus der Schüssel nehmen, gut durchkneten und auf einer mit Mehl bestäubten Fläche zu einem Rechteck (30x40 cm) ausrollen. Mit weicher Butter bestreichen und die Füllung darauf gleichmäßig verteilen. Die längeren Seiten des Teiges etwas einschlagen </w:t>
      </w:r>
      <w:r w:rsidRPr="00F64A35">
        <w:rPr>
          <w:sz w:val="24"/>
          <w:szCs w:val="24"/>
        </w:rPr>
        <w:lastRenderedPageBreak/>
        <w:t>und den Teig von den kürzeren Seiten her zur Mitte aufrollen. Den Teig in eine gefettete Kastenform geben und nochmals einem warmen Ort gehen lassen.</w:t>
      </w:r>
    </w:p>
    <w:p w14:paraId="31CA365B" w14:textId="77777777" w:rsidR="007E0AEF" w:rsidRPr="004001D2" w:rsidRDefault="007E0AEF" w:rsidP="00B40E8C">
      <w:pPr>
        <w:pStyle w:val="ListParagraph"/>
        <w:numPr>
          <w:ilvl w:val="0"/>
          <w:numId w:val="844"/>
        </w:numPr>
        <w:spacing w:after="120"/>
        <w:ind w:left="714" w:hanging="357"/>
        <w:contextualSpacing w:val="0"/>
        <w:jc w:val="both"/>
        <w:rPr>
          <w:sz w:val="24"/>
          <w:szCs w:val="24"/>
        </w:rPr>
      </w:pPr>
      <w:r w:rsidRPr="004001D2">
        <w:rPr>
          <w:sz w:val="24"/>
          <w:szCs w:val="24"/>
        </w:rPr>
        <w:t>Den Teig auf der oberen Seite auf beiden Rollen zickzackförmig etwa 1 cm tief einschneiden (nicht drücken). Eigelb mit Wasser verschlagen, den Teig damit bestreichen und bei 175-200 Grad im vorgeheizten Backofen ca. 40 – 50 Minuten fertig backen.</w:t>
      </w:r>
    </w:p>
    <w:p w14:paraId="3593FF53" w14:textId="77777777" w:rsidR="007E0AEF" w:rsidRDefault="007E0AEF" w:rsidP="007E0AEF">
      <w:pPr>
        <w:rPr>
          <w:sz w:val="24"/>
          <w:szCs w:val="24"/>
        </w:rPr>
      </w:pPr>
      <w:r>
        <w:rPr>
          <w:sz w:val="24"/>
          <w:szCs w:val="24"/>
        </w:rPr>
        <w:br w:type="page"/>
      </w:r>
    </w:p>
    <w:p w14:paraId="42E9F233" w14:textId="77777777" w:rsidR="003E0E61" w:rsidRDefault="003E0E61" w:rsidP="003E0E61">
      <w:pPr>
        <w:pStyle w:val="Heading2"/>
        <w:spacing w:after="240"/>
      </w:pPr>
      <w:r>
        <w:lastRenderedPageBreak/>
        <w:t>Brotrolle, gefüllt mit Äpfeln und Champignons</w:t>
      </w:r>
      <w:r>
        <w:rPr>
          <w:rStyle w:val="FootnoteReference"/>
        </w:rPr>
        <w:footnoteReference w:id="264"/>
      </w:r>
      <w:r>
        <w:t xml:space="preserve"> </w:t>
      </w:r>
    </w:p>
    <w:p w14:paraId="23FD5F9A" w14:textId="77777777" w:rsidR="003E0E61" w:rsidRDefault="003E0E61" w:rsidP="003E0E61">
      <w:pPr>
        <w:rPr>
          <w:sz w:val="24"/>
          <w:szCs w:val="24"/>
        </w:rPr>
      </w:pPr>
      <w:r w:rsidRPr="005F628F">
        <w:rPr>
          <w:sz w:val="24"/>
          <w:szCs w:val="24"/>
          <w:u w:val="single"/>
        </w:rPr>
        <w:t>Zutaten</w:t>
      </w:r>
      <w:r>
        <w:rPr>
          <w:sz w:val="24"/>
          <w:szCs w:val="24"/>
        </w:rPr>
        <w:t xml:space="preserve"> (für ca. 10 Portionen):</w:t>
      </w:r>
    </w:p>
    <w:p w14:paraId="4A495EF3" w14:textId="77777777" w:rsidR="003E0E61" w:rsidRDefault="003E0E61" w:rsidP="003E0E61">
      <w:pPr>
        <w:rPr>
          <w:sz w:val="24"/>
          <w:szCs w:val="24"/>
        </w:rPr>
      </w:pPr>
      <w:r>
        <w:rPr>
          <w:sz w:val="24"/>
          <w:szCs w:val="24"/>
        </w:rPr>
        <w:t>1 EL schnell treibende Trockenhefe</w:t>
      </w:r>
    </w:p>
    <w:p w14:paraId="7BCC7F78" w14:textId="77777777" w:rsidR="003E0E61" w:rsidRDefault="003E0E61" w:rsidP="003E0E61">
      <w:pPr>
        <w:rPr>
          <w:sz w:val="24"/>
          <w:szCs w:val="24"/>
        </w:rPr>
      </w:pPr>
      <w:r>
        <w:rPr>
          <w:sz w:val="24"/>
          <w:szCs w:val="24"/>
        </w:rPr>
        <w:t>250 ml Wasser (warm)</w:t>
      </w:r>
    </w:p>
    <w:p w14:paraId="6F430DB6" w14:textId="77777777" w:rsidR="003E0E61" w:rsidRDefault="003E0E61" w:rsidP="003E0E61">
      <w:pPr>
        <w:rPr>
          <w:sz w:val="24"/>
          <w:szCs w:val="24"/>
        </w:rPr>
      </w:pPr>
      <w:r>
        <w:rPr>
          <w:sz w:val="24"/>
          <w:szCs w:val="24"/>
        </w:rPr>
        <w:t>1 EL klarer Honig</w:t>
      </w:r>
    </w:p>
    <w:p w14:paraId="7A71E757" w14:textId="77777777" w:rsidR="003E0E61" w:rsidRDefault="003E0E61" w:rsidP="003E0E61">
      <w:pPr>
        <w:rPr>
          <w:sz w:val="24"/>
          <w:szCs w:val="24"/>
        </w:rPr>
      </w:pPr>
      <w:r>
        <w:rPr>
          <w:sz w:val="24"/>
          <w:szCs w:val="24"/>
        </w:rPr>
        <w:t>1 EL Meersalz</w:t>
      </w:r>
    </w:p>
    <w:p w14:paraId="7EC4E7EB" w14:textId="77777777" w:rsidR="003E0E61" w:rsidRDefault="003E0E61" w:rsidP="003E0E61">
      <w:pPr>
        <w:rPr>
          <w:sz w:val="24"/>
          <w:szCs w:val="24"/>
        </w:rPr>
      </w:pPr>
      <w:r>
        <w:rPr>
          <w:sz w:val="24"/>
          <w:szCs w:val="24"/>
        </w:rPr>
        <w:t>200 g helles Dinkelmehl</w:t>
      </w:r>
    </w:p>
    <w:p w14:paraId="63021130" w14:textId="77777777" w:rsidR="003E0E61" w:rsidRDefault="003E0E61" w:rsidP="003E0E61">
      <w:pPr>
        <w:rPr>
          <w:sz w:val="24"/>
          <w:szCs w:val="24"/>
        </w:rPr>
      </w:pPr>
      <w:r>
        <w:rPr>
          <w:sz w:val="24"/>
          <w:szCs w:val="24"/>
        </w:rPr>
        <w:t>225 g Vollkorndinkelmehl (oder einfach statt zwei Dinkelmehls ein normales Mehl)</w:t>
      </w:r>
    </w:p>
    <w:p w14:paraId="615A5127" w14:textId="77777777" w:rsidR="003E0E61" w:rsidRDefault="003E0E61" w:rsidP="003E0E61">
      <w:pPr>
        <w:rPr>
          <w:sz w:val="24"/>
          <w:szCs w:val="24"/>
        </w:rPr>
      </w:pPr>
      <w:r>
        <w:rPr>
          <w:sz w:val="24"/>
          <w:szCs w:val="24"/>
        </w:rPr>
        <w:t>2 EL Olivenöl</w:t>
      </w:r>
    </w:p>
    <w:p w14:paraId="60E82287" w14:textId="77777777" w:rsidR="003E0E61" w:rsidRDefault="003E0E61" w:rsidP="003E0E61">
      <w:pPr>
        <w:rPr>
          <w:sz w:val="24"/>
          <w:szCs w:val="24"/>
        </w:rPr>
      </w:pPr>
    </w:p>
    <w:p w14:paraId="44817B52" w14:textId="77777777" w:rsidR="003E0E61" w:rsidRPr="005F628F" w:rsidRDefault="003E0E61" w:rsidP="003E0E61">
      <w:pPr>
        <w:rPr>
          <w:i/>
          <w:iCs/>
          <w:sz w:val="24"/>
          <w:szCs w:val="24"/>
        </w:rPr>
      </w:pPr>
      <w:r w:rsidRPr="005F628F">
        <w:rPr>
          <w:i/>
          <w:iCs/>
          <w:sz w:val="24"/>
          <w:szCs w:val="24"/>
        </w:rPr>
        <w:t>Für die Füllung:</w:t>
      </w:r>
    </w:p>
    <w:p w14:paraId="3664D04E" w14:textId="77777777" w:rsidR="003E0E61" w:rsidRDefault="003E0E61" w:rsidP="003E0E61">
      <w:pPr>
        <w:rPr>
          <w:sz w:val="24"/>
          <w:szCs w:val="24"/>
        </w:rPr>
      </w:pPr>
      <w:r>
        <w:rPr>
          <w:sz w:val="24"/>
          <w:szCs w:val="24"/>
        </w:rPr>
        <w:t>3 EL Olivenöl</w:t>
      </w:r>
    </w:p>
    <w:p w14:paraId="5498202B" w14:textId="77777777" w:rsidR="003E0E61" w:rsidRDefault="003E0E61" w:rsidP="003E0E61">
      <w:pPr>
        <w:rPr>
          <w:sz w:val="24"/>
          <w:szCs w:val="24"/>
        </w:rPr>
      </w:pPr>
      <w:r>
        <w:rPr>
          <w:sz w:val="24"/>
          <w:szCs w:val="24"/>
        </w:rPr>
        <w:t>½ Lauch in Ringe geschnitten</w:t>
      </w:r>
    </w:p>
    <w:p w14:paraId="6B16F7AC" w14:textId="77777777" w:rsidR="003E0E61" w:rsidRDefault="003E0E61" w:rsidP="003E0E61">
      <w:pPr>
        <w:rPr>
          <w:sz w:val="24"/>
          <w:szCs w:val="24"/>
        </w:rPr>
      </w:pPr>
      <w:r>
        <w:rPr>
          <w:sz w:val="24"/>
          <w:szCs w:val="24"/>
        </w:rPr>
        <w:t>1 Knoblauchzehe, zerdrückt</w:t>
      </w:r>
    </w:p>
    <w:p w14:paraId="6B286A75" w14:textId="77777777" w:rsidR="003E0E61" w:rsidRDefault="003E0E61" w:rsidP="003E0E61">
      <w:pPr>
        <w:rPr>
          <w:sz w:val="24"/>
          <w:szCs w:val="24"/>
        </w:rPr>
      </w:pPr>
      <w:r>
        <w:rPr>
          <w:sz w:val="24"/>
          <w:szCs w:val="24"/>
        </w:rPr>
        <w:t>10 Champignons, geviertelt</w:t>
      </w:r>
    </w:p>
    <w:p w14:paraId="0888F6C7" w14:textId="77777777" w:rsidR="003E0E61" w:rsidRDefault="003E0E61" w:rsidP="003E0E61">
      <w:pPr>
        <w:rPr>
          <w:sz w:val="24"/>
          <w:szCs w:val="24"/>
        </w:rPr>
      </w:pPr>
      <w:r>
        <w:rPr>
          <w:sz w:val="24"/>
          <w:szCs w:val="24"/>
        </w:rPr>
        <w:t>1 grüner Apfel, geschält, entkernt und in 1 cm Stücke geschnitten</w:t>
      </w:r>
    </w:p>
    <w:p w14:paraId="096FF5E8" w14:textId="77777777" w:rsidR="003E0E61" w:rsidRDefault="003E0E61" w:rsidP="003E0E61">
      <w:pPr>
        <w:rPr>
          <w:sz w:val="24"/>
          <w:szCs w:val="24"/>
        </w:rPr>
      </w:pPr>
      <w:r>
        <w:rPr>
          <w:sz w:val="24"/>
          <w:szCs w:val="24"/>
        </w:rPr>
        <w:t>Saft von ½ Zitrone</w:t>
      </w:r>
    </w:p>
    <w:p w14:paraId="27396EF1" w14:textId="77777777" w:rsidR="003E0E61" w:rsidRDefault="003E0E61" w:rsidP="003E0E61">
      <w:pPr>
        <w:rPr>
          <w:sz w:val="24"/>
          <w:szCs w:val="24"/>
        </w:rPr>
      </w:pPr>
      <w:r>
        <w:rPr>
          <w:sz w:val="24"/>
          <w:szCs w:val="24"/>
        </w:rPr>
        <w:t>60 g geriebener Pecorino (oder Parmesan)</w:t>
      </w:r>
    </w:p>
    <w:p w14:paraId="6161ED17" w14:textId="77777777" w:rsidR="003E0E61" w:rsidRDefault="003E0E61" w:rsidP="003E0E61">
      <w:pPr>
        <w:rPr>
          <w:sz w:val="24"/>
          <w:szCs w:val="24"/>
        </w:rPr>
      </w:pPr>
      <w:r>
        <w:rPr>
          <w:sz w:val="24"/>
          <w:szCs w:val="24"/>
        </w:rPr>
        <w:t>3 Zweige Thymian, Blätter gezupft</w:t>
      </w:r>
    </w:p>
    <w:p w14:paraId="04D16785" w14:textId="77777777" w:rsidR="003E0E61" w:rsidRDefault="003E0E61" w:rsidP="003E0E61">
      <w:pPr>
        <w:rPr>
          <w:sz w:val="24"/>
          <w:szCs w:val="24"/>
        </w:rPr>
      </w:pPr>
      <w:r>
        <w:rPr>
          <w:sz w:val="24"/>
          <w:szCs w:val="24"/>
        </w:rPr>
        <w:t>Schwarzer Pfeffer aus der Mühle</w:t>
      </w:r>
    </w:p>
    <w:p w14:paraId="707D1CD3" w14:textId="77777777" w:rsidR="003E0E61" w:rsidRDefault="003E0E61" w:rsidP="003E0E61">
      <w:pPr>
        <w:rPr>
          <w:sz w:val="24"/>
          <w:szCs w:val="24"/>
        </w:rPr>
      </w:pPr>
    </w:p>
    <w:p w14:paraId="0AC7BDBF" w14:textId="77777777" w:rsidR="003E0E61" w:rsidRDefault="003E0E61" w:rsidP="003E0E61">
      <w:pPr>
        <w:rPr>
          <w:sz w:val="24"/>
          <w:szCs w:val="24"/>
        </w:rPr>
      </w:pPr>
      <w:r>
        <w:rPr>
          <w:sz w:val="24"/>
          <w:szCs w:val="24"/>
        </w:rPr>
        <w:t>Zubereitung:</w:t>
      </w:r>
    </w:p>
    <w:p w14:paraId="2BC6FBDD" w14:textId="77777777" w:rsidR="003E0E61" w:rsidRPr="00D82684" w:rsidRDefault="003E0E61" w:rsidP="00E76E01">
      <w:pPr>
        <w:pStyle w:val="ListParagraph"/>
        <w:numPr>
          <w:ilvl w:val="0"/>
          <w:numId w:val="53"/>
        </w:numPr>
        <w:spacing w:after="120"/>
        <w:ind w:left="714" w:hanging="357"/>
        <w:contextualSpacing w:val="0"/>
        <w:jc w:val="both"/>
        <w:rPr>
          <w:sz w:val="24"/>
          <w:szCs w:val="24"/>
        </w:rPr>
      </w:pPr>
      <w:r w:rsidRPr="00D82684">
        <w:rPr>
          <w:sz w:val="24"/>
          <w:szCs w:val="24"/>
        </w:rPr>
        <w:t>Die Hefe mit Wasser, dem Honig und Salz in einer großen Schüssel verrühren, bis sich die Hefe auflöst.</w:t>
      </w:r>
    </w:p>
    <w:p w14:paraId="0BB91EF6" w14:textId="77777777" w:rsidR="003E0E61" w:rsidRPr="00D82684" w:rsidRDefault="003E0E61" w:rsidP="00E76E01">
      <w:pPr>
        <w:pStyle w:val="ListParagraph"/>
        <w:numPr>
          <w:ilvl w:val="0"/>
          <w:numId w:val="53"/>
        </w:numPr>
        <w:spacing w:after="120"/>
        <w:ind w:left="714" w:hanging="357"/>
        <w:contextualSpacing w:val="0"/>
        <w:jc w:val="both"/>
        <w:rPr>
          <w:sz w:val="24"/>
          <w:szCs w:val="24"/>
        </w:rPr>
      </w:pPr>
      <w:r w:rsidRPr="00D82684">
        <w:rPr>
          <w:sz w:val="24"/>
          <w:szCs w:val="24"/>
        </w:rPr>
        <w:t>Die Mehle in eine zweite Schüssel sieben (oder auch nicht) und die Hälfte davon zur Hefemischung geben. Mit einem Holzkochlöffel verrühren, bevor man das restliche Mehl einarbeitet. 1 Minute in der Schüssel kneten, dann einige Minuten auf einer bemehlten Arbeitsfläche weiterkneten. Mehl hinzugeben, wenn sich der Teig klebrig anfühlt. Er sollte elastisch sein, aber nicht an den Händen kleben.</w:t>
      </w:r>
    </w:p>
    <w:p w14:paraId="57E57664" w14:textId="77777777" w:rsidR="003E0E61" w:rsidRPr="00D82684" w:rsidRDefault="003E0E61" w:rsidP="00E76E01">
      <w:pPr>
        <w:pStyle w:val="ListParagraph"/>
        <w:numPr>
          <w:ilvl w:val="0"/>
          <w:numId w:val="53"/>
        </w:numPr>
        <w:spacing w:after="120"/>
        <w:ind w:left="714" w:hanging="357"/>
        <w:contextualSpacing w:val="0"/>
        <w:jc w:val="both"/>
        <w:rPr>
          <w:sz w:val="24"/>
          <w:szCs w:val="24"/>
        </w:rPr>
      </w:pPr>
      <w:r w:rsidRPr="00D82684">
        <w:rPr>
          <w:sz w:val="24"/>
          <w:szCs w:val="24"/>
        </w:rPr>
        <w:lastRenderedPageBreak/>
        <w:t>Teig zu einer Kugel formen, mit Olivenöl einreiben, wieder in die Schüssel geben. Mit Frischhaltefolie abdecken und ca. 1 Stunde gehen lassen.</w:t>
      </w:r>
    </w:p>
    <w:p w14:paraId="18FBCEEB" w14:textId="77777777" w:rsidR="003E0E61" w:rsidRPr="00D82684" w:rsidRDefault="003E0E61" w:rsidP="00E76E01">
      <w:pPr>
        <w:pStyle w:val="ListParagraph"/>
        <w:numPr>
          <w:ilvl w:val="0"/>
          <w:numId w:val="53"/>
        </w:numPr>
        <w:spacing w:after="120"/>
        <w:ind w:left="714" w:hanging="357"/>
        <w:contextualSpacing w:val="0"/>
        <w:jc w:val="both"/>
        <w:rPr>
          <w:sz w:val="24"/>
          <w:szCs w:val="24"/>
        </w:rPr>
      </w:pPr>
      <w:r w:rsidRPr="00D82684">
        <w:rPr>
          <w:sz w:val="24"/>
          <w:szCs w:val="24"/>
        </w:rPr>
        <w:t>Inzwischen die Füllung zubereiten. 1 EL Olivenöl bei mittlerer Hitze erwärmen, den Lauch und den Knoblauch dazugeben und einige Minuten anschwitzen. Die Champignons und den Apfel hinzufügen und 3-4 Minuten braten, regelmäßig umrühren. Mit Salz und Pfeffer abschmecken. Vom Herd nehmen, die Zitrone darüberpressen und abkühlen lassen.</w:t>
      </w:r>
    </w:p>
    <w:p w14:paraId="0F3DD920" w14:textId="77777777" w:rsidR="003E0E61" w:rsidRPr="00D82684" w:rsidRDefault="003E0E61" w:rsidP="00E76E01">
      <w:pPr>
        <w:pStyle w:val="ListParagraph"/>
        <w:numPr>
          <w:ilvl w:val="0"/>
          <w:numId w:val="53"/>
        </w:numPr>
        <w:spacing w:after="120"/>
        <w:contextualSpacing w:val="0"/>
        <w:jc w:val="both"/>
        <w:rPr>
          <w:sz w:val="24"/>
          <w:szCs w:val="24"/>
        </w:rPr>
      </w:pPr>
      <w:r w:rsidRPr="00D82684">
        <w:rPr>
          <w:sz w:val="24"/>
          <w:szCs w:val="24"/>
        </w:rPr>
        <w:t>Den aufgegangenen Teig kurz auf einer bemehlten Fläche kneten, auf Backpapier legen und zu einem ca. 30x40 großen, ca. 1 cm dicken Rechteck ausrollen. Mit Olivenöl beträufeln.</w:t>
      </w:r>
    </w:p>
    <w:p w14:paraId="52BF6C9A" w14:textId="77777777" w:rsidR="003E0E61" w:rsidRPr="00D82684" w:rsidRDefault="003E0E61" w:rsidP="00E76E01">
      <w:pPr>
        <w:pStyle w:val="ListParagraph"/>
        <w:numPr>
          <w:ilvl w:val="0"/>
          <w:numId w:val="53"/>
        </w:numPr>
        <w:spacing w:after="120"/>
        <w:contextualSpacing w:val="0"/>
        <w:jc w:val="both"/>
        <w:rPr>
          <w:sz w:val="24"/>
          <w:szCs w:val="24"/>
        </w:rPr>
      </w:pPr>
      <w:r w:rsidRPr="00D82684">
        <w:rPr>
          <w:sz w:val="24"/>
          <w:szCs w:val="24"/>
        </w:rPr>
        <w:t>Die Füllung auf der Hälfte des Teiges verteilen und mit Pecorino (Parmesan), Thymian und Pfeffer bestreuen. Mit dem Backpapier den Teig zu einer Rolle formen, das eine Ende mit Wasser bestreichen und die Rolle zu einem ring drehen., dabei die beiden Enden gut zusammendrücken. Mit Mehl bestäuben und unter einem Küchentuch 30 Minuten gehen lassen.</w:t>
      </w:r>
    </w:p>
    <w:p w14:paraId="14B630D5" w14:textId="77777777" w:rsidR="003E0E61" w:rsidRPr="00D82684" w:rsidRDefault="003E0E61" w:rsidP="00E76E01">
      <w:pPr>
        <w:pStyle w:val="ListParagraph"/>
        <w:numPr>
          <w:ilvl w:val="0"/>
          <w:numId w:val="53"/>
        </w:numPr>
        <w:spacing w:after="120"/>
        <w:contextualSpacing w:val="0"/>
        <w:jc w:val="both"/>
        <w:rPr>
          <w:sz w:val="24"/>
          <w:szCs w:val="24"/>
        </w:rPr>
      </w:pPr>
      <w:r w:rsidRPr="00D82684">
        <w:rPr>
          <w:sz w:val="24"/>
          <w:szCs w:val="24"/>
        </w:rPr>
        <w:t>Den Backofen auf 200°C (gas Stufe 6) vorheizen. Das aufgegangene Brot 30-40 Minuten backen. Warm oder kalt servieren.</w:t>
      </w:r>
    </w:p>
    <w:p w14:paraId="2C7C0989" w14:textId="77777777" w:rsidR="003E0E61" w:rsidRDefault="003E0E61" w:rsidP="003E0E61">
      <w:pPr>
        <w:rPr>
          <w:sz w:val="24"/>
          <w:szCs w:val="24"/>
        </w:rPr>
      </w:pPr>
    </w:p>
    <w:p w14:paraId="282C3495" w14:textId="2D86A26A" w:rsidR="003E0E61" w:rsidRDefault="003E0E61" w:rsidP="00E16485">
      <w:pPr>
        <w:ind w:left="708" w:hanging="708"/>
        <w:jc w:val="both"/>
        <w:rPr>
          <w:rFonts w:asciiTheme="majorHAnsi" w:eastAsiaTheme="majorEastAsia" w:hAnsiTheme="majorHAnsi" w:cstheme="majorBidi"/>
          <w:color w:val="2F5496" w:themeColor="accent1" w:themeShade="BF"/>
          <w:sz w:val="26"/>
          <w:szCs w:val="26"/>
        </w:rPr>
      </w:pPr>
      <w:r>
        <w:rPr>
          <w:sz w:val="24"/>
          <w:szCs w:val="24"/>
        </w:rPr>
        <w:t>Tipp:</w:t>
      </w:r>
      <w:r>
        <w:rPr>
          <w:sz w:val="24"/>
          <w:szCs w:val="24"/>
        </w:rPr>
        <w:tab/>
        <w:t>Man kann das Brot in eine Nachspeise verwandeln, indem man den Teig zusätzlich süßt und das Brot mit Obst, Honig und Mascarpone füllt.</w:t>
      </w:r>
      <w:r>
        <w:br w:type="page"/>
      </w:r>
    </w:p>
    <w:p w14:paraId="09B6EAD2" w14:textId="36BA67C8" w:rsidR="007E0AEF" w:rsidRDefault="007E0AEF" w:rsidP="00F64A35">
      <w:pPr>
        <w:pStyle w:val="Heading2"/>
        <w:spacing w:after="240"/>
      </w:pPr>
      <w:r>
        <w:lastRenderedPageBreak/>
        <w:t>Käsebrötchen</w:t>
      </w:r>
      <w:r w:rsidR="00EB16BC">
        <w:rPr>
          <w:rStyle w:val="FootnoteReference"/>
        </w:rPr>
        <w:footnoteReference w:id="265"/>
      </w:r>
      <w:r>
        <w:t xml:space="preserve"> </w:t>
      </w:r>
    </w:p>
    <w:p w14:paraId="28E2C441" w14:textId="1983E011" w:rsidR="00F64A35" w:rsidRPr="00F64A35" w:rsidRDefault="00F64A35" w:rsidP="007E0AEF">
      <w:pPr>
        <w:rPr>
          <w:sz w:val="24"/>
          <w:szCs w:val="24"/>
          <w:u w:val="single"/>
        </w:rPr>
      </w:pPr>
      <w:r w:rsidRPr="00F64A35">
        <w:rPr>
          <w:sz w:val="24"/>
          <w:szCs w:val="24"/>
          <w:u w:val="single"/>
        </w:rPr>
        <w:t>Zutaten:</w:t>
      </w:r>
    </w:p>
    <w:p w14:paraId="495B41B2" w14:textId="6EE38142" w:rsidR="007E0AEF" w:rsidRDefault="007E0AEF" w:rsidP="007E0AEF">
      <w:pPr>
        <w:rPr>
          <w:sz w:val="24"/>
          <w:szCs w:val="24"/>
        </w:rPr>
      </w:pPr>
      <w:r>
        <w:rPr>
          <w:sz w:val="24"/>
          <w:szCs w:val="24"/>
        </w:rPr>
        <w:t>425 g Mehl</w:t>
      </w:r>
    </w:p>
    <w:p w14:paraId="4CF42779" w14:textId="77777777" w:rsidR="007E0AEF" w:rsidRDefault="007E0AEF" w:rsidP="007E0AEF">
      <w:pPr>
        <w:rPr>
          <w:sz w:val="24"/>
          <w:szCs w:val="24"/>
        </w:rPr>
      </w:pPr>
      <w:r>
        <w:rPr>
          <w:sz w:val="24"/>
          <w:szCs w:val="24"/>
        </w:rPr>
        <w:t>1 Päckchen Trockenhefe</w:t>
      </w:r>
    </w:p>
    <w:p w14:paraId="4D9B36AE" w14:textId="77777777" w:rsidR="007E0AEF" w:rsidRDefault="007E0AEF" w:rsidP="007E0AEF">
      <w:pPr>
        <w:rPr>
          <w:sz w:val="24"/>
          <w:szCs w:val="24"/>
        </w:rPr>
      </w:pPr>
      <w:r>
        <w:rPr>
          <w:sz w:val="24"/>
          <w:szCs w:val="24"/>
        </w:rPr>
        <w:t>1 TL Zucker</w:t>
      </w:r>
    </w:p>
    <w:p w14:paraId="568D965D" w14:textId="77777777" w:rsidR="007E0AEF" w:rsidRDefault="007E0AEF" w:rsidP="007E0AEF">
      <w:pPr>
        <w:rPr>
          <w:sz w:val="24"/>
          <w:szCs w:val="24"/>
        </w:rPr>
      </w:pPr>
      <w:r>
        <w:rPr>
          <w:sz w:val="24"/>
          <w:szCs w:val="24"/>
        </w:rPr>
        <w:t>1 TL Salz</w:t>
      </w:r>
    </w:p>
    <w:p w14:paraId="10CE4FDF" w14:textId="77777777" w:rsidR="007E0AEF" w:rsidRDefault="007E0AEF" w:rsidP="007E0AEF">
      <w:pPr>
        <w:rPr>
          <w:sz w:val="24"/>
          <w:szCs w:val="24"/>
        </w:rPr>
      </w:pPr>
      <w:r>
        <w:rPr>
          <w:sz w:val="24"/>
          <w:szCs w:val="24"/>
        </w:rPr>
        <w:t>Etwas Pfeffer</w:t>
      </w:r>
    </w:p>
    <w:p w14:paraId="55DAC892" w14:textId="77777777" w:rsidR="007E0AEF" w:rsidRDefault="007E0AEF" w:rsidP="007E0AEF">
      <w:pPr>
        <w:rPr>
          <w:sz w:val="24"/>
          <w:szCs w:val="24"/>
        </w:rPr>
      </w:pPr>
      <w:r>
        <w:rPr>
          <w:sz w:val="24"/>
          <w:szCs w:val="24"/>
        </w:rPr>
        <w:t>250 ml lauwarmes Wasser</w:t>
      </w:r>
    </w:p>
    <w:p w14:paraId="454D6979" w14:textId="77777777" w:rsidR="007E0AEF" w:rsidRDefault="007E0AEF" w:rsidP="007E0AEF">
      <w:pPr>
        <w:rPr>
          <w:sz w:val="24"/>
          <w:szCs w:val="24"/>
        </w:rPr>
      </w:pPr>
      <w:r>
        <w:rPr>
          <w:sz w:val="24"/>
          <w:szCs w:val="24"/>
        </w:rPr>
        <w:t>200 g grob geraspelten Gouda</w:t>
      </w:r>
    </w:p>
    <w:p w14:paraId="45D41808" w14:textId="77777777" w:rsidR="007E0AEF" w:rsidRDefault="007E0AEF" w:rsidP="007E0AEF">
      <w:pPr>
        <w:rPr>
          <w:sz w:val="24"/>
          <w:szCs w:val="24"/>
        </w:rPr>
      </w:pPr>
      <w:r>
        <w:rPr>
          <w:sz w:val="24"/>
          <w:szCs w:val="24"/>
        </w:rPr>
        <w:t>1 Eigelb</w:t>
      </w:r>
    </w:p>
    <w:p w14:paraId="74AAB2E9" w14:textId="77777777" w:rsidR="007E0AEF" w:rsidRDefault="007E0AEF" w:rsidP="007E0AEF">
      <w:pPr>
        <w:rPr>
          <w:sz w:val="24"/>
          <w:szCs w:val="24"/>
        </w:rPr>
      </w:pPr>
      <w:r>
        <w:rPr>
          <w:sz w:val="24"/>
          <w:szCs w:val="24"/>
        </w:rPr>
        <w:t>1 EL Wasser</w:t>
      </w:r>
    </w:p>
    <w:p w14:paraId="539E83D6" w14:textId="77777777" w:rsidR="007E0AEF" w:rsidRDefault="007E0AEF" w:rsidP="007E0AEF">
      <w:pPr>
        <w:rPr>
          <w:sz w:val="24"/>
          <w:szCs w:val="24"/>
        </w:rPr>
      </w:pPr>
    </w:p>
    <w:p w14:paraId="32F0629F" w14:textId="77777777" w:rsidR="00103AA8" w:rsidRDefault="00103AA8" w:rsidP="007E0AEF">
      <w:pPr>
        <w:rPr>
          <w:sz w:val="24"/>
          <w:szCs w:val="24"/>
        </w:rPr>
      </w:pPr>
    </w:p>
    <w:p w14:paraId="3B8C71F5" w14:textId="1A5D57A5" w:rsidR="00F64A35" w:rsidRDefault="00F64A35" w:rsidP="007E0AEF">
      <w:pPr>
        <w:rPr>
          <w:sz w:val="24"/>
          <w:szCs w:val="24"/>
        </w:rPr>
      </w:pPr>
      <w:r>
        <w:rPr>
          <w:sz w:val="24"/>
          <w:szCs w:val="24"/>
        </w:rPr>
        <w:t>Zubereitung:</w:t>
      </w:r>
    </w:p>
    <w:p w14:paraId="033497DD" w14:textId="77777777" w:rsidR="007E0AEF" w:rsidRPr="00E30C82" w:rsidRDefault="007E0AEF" w:rsidP="00B40E8C">
      <w:pPr>
        <w:pStyle w:val="ListParagraph"/>
        <w:numPr>
          <w:ilvl w:val="0"/>
          <w:numId w:val="845"/>
        </w:numPr>
        <w:spacing w:after="120"/>
        <w:ind w:left="714" w:hanging="357"/>
        <w:contextualSpacing w:val="0"/>
        <w:jc w:val="both"/>
        <w:rPr>
          <w:sz w:val="24"/>
          <w:szCs w:val="24"/>
        </w:rPr>
      </w:pPr>
      <w:r w:rsidRPr="00E30C82">
        <w:rPr>
          <w:sz w:val="24"/>
          <w:szCs w:val="24"/>
        </w:rPr>
        <w:t>Mehl in die Rührschüssel geben und mit der Trockenhefe sorgfältig vermischen. Zucker, Salz, Pfeffer und 250 ml lauwarmes Wasser hinzufügen. Die Zutaten mit dem rührgerät mit Knethaken zunächst auf der niedrigsten, dann auf der höchsten Stufe in etwa 5 Minuten zu einem glatten Teig verarbeiten. Gegen Ende der Knetzeit 150 g grob geraspelten Gouda unterkneten.</w:t>
      </w:r>
    </w:p>
    <w:p w14:paraId="13B2BB13" w14:textId="77777777" w:rsidR="007E0AEF" w:rsidRPr="00E30C82" w:rsidRDefault="007E0AEF" w:rsidP="00B40E8C">
      <w:pPr>
        <w:pStyle w:val="ListParagraph"/>
        <w:numPr>
          <w:ilvl w:val="0"/>
          <w:numId w:val="845"/>
        </w:numPr>
        <w:spacing w:after="120"/>
        <w:ind w:left="714" w:hanging="357"/>
        <w:contextualSpacing w:val="0"/>
        <w:jc w:val="both"/>
        <w:rPr>
          <w:sz w:val="24"/>
          <w:szCs w:val="24"/>
        </w:rPr>
      </w:pPr>
      <w:r w:rsidRPr="00E30C82">
        <w:rPr>
          <w:sz w:val="24"/>
          <w:szCs w:val="24"/>
        </w:rPr>
        <w:t>Den Teig an einem warmen Ort so lange gehen lassen, bis er etwa doppelt so hoch ist. Teig aus der Schüssel nehmen und gut durchkneten. Aus dem Teig etwa 10 ovale glatte Brötchen formen, auf ein mit Backpapier ausgelegtes Bech legen und nochmals an einem warmen Ort gehen lassen.</w:t>
      </w:r>
    </w:p>
    <w:p w14:paraId="4ABF8DD0" w14:textId="77777777" w:rsidR="007E0AEF" w:rsidRPr="00E30C82" w:rsidRDefault="007E0AEF" w:rsidP="00B40E8C">
      <w:pPr>
        <w:pStyle w:val="ListParagraph"/>
        <w:numPr>
          <w:ilvl w:val="0"/>
          <w:numId w:val="845"/>
        </w:numPr>
        <w:spacing w:after="120"/>
        <w:ind w:left="714" w:hanging="357"/>
        <w:contextualSpacing w:val="0"/>
        <w:jc w:val="both"/>
        <w:rPr>
          <w:sz w:val="24"/>
          <w:szCs w:val="24"/>
        </w:rPr>
      </w:pPr>
      <w:r w:rsidRPr="00E30C82">
        <w:rPr>
          <w:sz w:val="24"/>
          <w:szCs w:val="24"/>
        </w:rPr>
        <w:t>Eigelb mit Wasser verschlagen, die Brötchen damit bestreichen. Mit 50 g grob geraspelten Gouda bestreuen und im vorgeheizten Backofen bei 175-200 Grad etwa 25 Minuten backen.</w:t>
      </w:r>
    </w:p>
    <w:p w14:paraId="31B0411A" w14:textId="77777777" w:rsidR="007E0AEF" w:rsidRDefault="007E0AEF" w:rsidP="007E0AEF">
      <w:pPr>
        <w:rPr>
          <w:sz w:val="24"/>
          <w:szCs w:val="24"/>
        </w:rPr>
      </w:pPr>
    </w:p>
    <w:p w14:paraId="41E9D6BE" w14:textId="77777777" w:rsidR="001E4C78" w:rsidRDefault="001E4C78">
      <w:pPr>
        <w:rPr>
          <w:sz w:val="24"/>
          <w:szCs w:val="24"/>
        </w:rPr>
      </w:pPr>
      <w:r>
        <w:rPr>
          <w:sz w:val="24"/>
          <w:szCs w:val="24"/>
        </w:rPr>
        <w:br w:type="page"/>
      </w:r>
    </w:p>
    <w:p w14:paraId="42E01FB3" w14:textId="77777777" w:rsidR="001E4C78" w:rsidRDefault="001E4C78" w:rsidP="001E4C78">
      <w:pPr>
        <w:pStyle w:val="Heading2"/>
        <w:spacing w:after="240"/>
      </w:pPr>
      <w:r>
        <w:lastRenderedPageBreak/>
        <w:t>Chapati Nr. 1</w:t>
      </w:r>
      <w:r>
        <w:rPr>
          <w:rStyle w:val="FootnoteReference"/>
        </w:rPr>
        <w:footnoteReference w:id="266"/>
      </w:r>
      <w:r>
        <w:t xml:space="preserve"> </w:t>
      </w:r>
    </w:p>
    <w:p w14:paraId="2B2CE65A" w14:textId="77777777" w:rsidR="001E4C78" w:rsidRDefault="001E4C78" w:rsidP="001E4C78">
      <w:pPr>
        <w:rPr>
          <w:sz w:val="24"/>
          <w:szCs w:val="24"/>
        </w:rPr>
      </w:pPr>
      <w:r w:rsidRPr="00F856F5">
        <w:rPr>
          <w:sz w:val="24"/>
          <w:szCs w:val="24"/>
          <w:u w:val="single"/>
        </w:rPr>
        <w:t>Zutaten</w:t>
      </w:r>
      <w:r>
        <w:rPr>
          <w:sz w:val="24"/>
          <w:szCs w:val="24"/>
        </w:rPr>
        <w:t xml:space="preserve"> (für etwa 15 Brote):</w:t>
      </w:r>
    </w:p>
    <w:p w14:paraId="748DD9BE" w14:textId="77777777" w:rsidR="001E4C78" w:rsidRDefault="001E4C78" w:rsidP="001E4C78">
      <w:pPr>
        <w:rPr>
          <w:sz w:val="24"/>
          <w:szCs w:val="24"/>
        </w:rPr>
      </w:pPr>
      <w:r>
        <w:rPr>
          <w:sz w:val="24"/>
          <w:szCs w:val="24"/>
        </w:rPr>
        <w:t>400 g Chapatimehl (oder eben auch Weizenmehl gerne Typ 1050)</w:t>
      </w:r>
    </w:p>
    <w:p w14:paraId="00E74012" w14:textId="77777777" w:rsidR="001E4C78" w:rsidRDefault="001E4C78" w:rsidP="001E4C78">
      <w:pPr>
        <w:rPr>
          <w:sz w:val="24"/>
          <w:szCs w:val="24"/>
        </w:rPr>
      </w:pPr>
      <w:r>
        <w:rPr>
          <w:sz w:val="24"/>
          <w:szCs w:val="24"/>
        </w:rPr>
        <w:t>Mehl für die Arbeitsfläche</w:t>
      </w:r>
    </w:p>
    <w:p w14:paraId="42919156" w14:textId="77777777" w:rsidR="001E4C78" w:rsidRDefault="001E4C78" w:rsidP="001E4C78">
      <w:pPr>
        <w:rPr>
          <w:sz w:val="24"/>
          <w:szCs w:val="24"/>
        </w:rPr>
      </w:pPr>
      <w:r>
        <w:rPr>
          <w:sz w:val="24"/>
          <w:szCs w:val="24"/>
        </w:rPr>
        <w:t>2 EL Butterschmalz</w:t>
      </w:r>
    </w:p>
    <w:p w14:paraId="65815CD1" w14:textId="77777777" w:rsidR="001E4C78" w:rsidRDefault="001E4C78" w:rsidP="001E4C78">
      <w:pPr>
        <w:rPr>
          <w:sz w:val="24"/>
          <w:szCs w:val="24"/>
        </w:rPr>
      </w:pPr>
      <w:r>
        <w:rPr>
          <w:sz w:val="24"/>
          <w:szCs w:val="24"/>
        </w:rPr>
        <w:t>1 TL Salz</w:t>
      </w:r>
    </w:p>
    <w:p w14:paraId="2ED2BBA8" w14:textId="77777777" w:rsidR="001E4C78" w:rsidRDefault="001E4C78" w:rsidP="001E4C78">
      <w:pPr>
        <w:rPr>
          <w:sz w:val="24"/>
          <w:szCs w:val="24"/>
        </w:rPr>
      </w:pPr>
    </w:p>
    <w:p w14:paraId="6575EDED" w14:textId="77777777" w:rsidR="001E4C78" w:rsidRDefault="001E4C78" w:rsidP="001E4C78">
      <w:pPr>
        <w:rPr>
          <w:sz w:val="24"/>
          <w:szCs w:val="24"/>
        </w:rPr>
      </w:pPr>
      <w:r>
        <w:rPr>
          <w:sz w:val="24"/>
          <w:szCs w:val="24"/>
        </w:rPr>
        <w:t>Zubereitungszeit: 1 Stunde plus 20 Minuten Ruhezeit</w:t>
      </w:r>
    </w:p>
    <w:p w14:paraId="78358B64" w14:textId="77777777" w:rsidR="001E4C78" w:rsidRPr="00F856F5" w:rsidRDefault="001E4C78" w:rsidP="00B40E8C">
      <w:pPr>
        <w:pStyle w:val="ListParagraph"/>
        <w:numPr>
          <w:ilvl w:val="0"/>
          <w:numId w:val="1567"/>
        </w:numPr>
        <w:spacing w:after="120"/>
        <w:ind w:left="714" w:hanging="357"/>
        <w:contextualSpacing w:val="0"/>
        <w:jc w:val="both"/>
        <w:rPr>
          <w:sz w:val="24"/>
          <w:szCs w:val="24"/>
        </w:rPr>
      </w:pPr>
      <w:r w:rsidRPr="00F856F5">
        <w:rPr>
          <w:sz w:val="24"/>
          <w:szCs w:val="24"/>
        </w:rPr>
        <w:t>Chapatimehl in eine Schüssel geben. Butterschmalz, Salz und 225 ml Wasser hinzufügen und alles zu einem weichen und glatten Teig verarbeiten. Den Teig mindestens 15 Minuten gut durchkneten. Anschließend eine Kugel formen, mit einem feuchten Tuch bedecken und etwa 20 Minuten ruhen lassen.</w:t>
      </w:r>
    </w:p>
    <w:p w14:paraId="3931638E" w14:textId="77777777" w:rsidR="001E4C78" w:rsidRPr="00F856F5" w:rsidRDefault="001E4C78" w:rsidP="00B40E8C">
      <w:pPr>
        <w:pStyle w:val="ListParagraph"/>
        <w:numPr>
          <w:ilvl w:val="0"/>
          <w:numId w:val="1567"/>
        </w:numPr>
        <w:spacing w:after="120"/>
        <w:ind w:left="714" w:hanging="357"/>
        <w:contextualSpacing w:val="0"/>
        <w:jc w:val="both"/>
        <w:rPr>
          <w:sz w:val="24"/>
          <w:szCs w:val="24"/>
        </w:rPr>
      </w:pPr>
      <w:r w:rsidRPr="00F856F5">
        <w:rPr>
          <w:sz w:val="24"/>
          <w:szCs w:val="24"/>
        </w:rPr>
        <w:t xml:space="preserve">Teig in etwa 15 gleich große Stücke teilen, diese zu Kugeln formen. Auf einem bemehlten Brett zu etwa 1 mm dünnen, runden Fladen ausrollen. </w:t>
      </w:r>
    </w:p>
    <w:p w14:paraId="36C50B8A" w14:textId="77777777" w:rsidR="001E4C78" w:rsidRPr="00F856F5" w:rsidRDefault="001E4C78" w:rsidP="00B40E8C">
      <w:pPr>
        <w:pStyle w:val="ListParagraph"/>
        <w:numPr>
          <w:ilvl w:val="0"/>
          <w:numId w:val="1567"/>
        </w:numPr>
        <w:spacing w:after="120"/>
        <w:ind w:left="714" w:hanging="357"/>
        <w:contextualSpacing w:val="0"/>
        <w:jc w:val="both"/>
        <w:rPr>
          <w:sz w:val="24"/>
          <w:szCs w:val="24"/>
        </w:rPr>
      </w:pPr>
      <w:r w:rsidRPr="00F856F5">
        <w:rPr>
          <w:sz w:val="24"/>
          <w:szCs w:val="24"/>
        </w:rPr>
        <w:t>Eine schwere Pfanne etwa 5 Minuten bei mittlerer Hitze heiß werden lassen. Den ersten Fladen hineingeben und etwa 1 Minute backen. Mit dem Pfannenheber wenden und von der anderen Seite ebenfalls etwa 1 Minute backen, bis der Fladen hellbraun ist.</w:t>
      </w:r>
    </w:p>
    <w:p w14:paraId="40587584" w14:textId="77777777" w:rsidR="001E4C78" w:rsidRPr="00F856F5" w:rsidRDefault="001E4C78" w:rsidP="00B40E8C">
      <w:pPr>
        <w:pStyle w:val="ListParagraph"/>
        <w:numPr>
          <w:ilvl w:val="0"/>
          <w:numId w:val="1567"/>
        </w:numPr>
        <w:spacing w:after="120"/>
        <w:ind w:left="714" w:hanging="357"/>
        <w:contextualSpacing w:val="0"/>
        <w:jc w:val="both"/>
        <w:rPr>
          <w:sz w:val="24"/>
          <w:szCs w:val="24"/>
        </w:rPr>
      </w:pPr>
      <w:r w:rsidRPr="00F856F5">
        <w:rPr>
          <w:sz w:val="24"/>
          <w:szCs w:val="24"/>
        </w:rPr>
        <w:t>Den fertigen Fladen herausnehmen und in einen Topf mit Deckel legen, Topf sofort zudecken. Alle Chapatis auf diese Weise zubereiten und im Topf aufbewahren, damit sie nicht so schnell auskühlen und nicht austrocknen.</w:t>
      </w:r>
    </w:p>
    <w:p w14:paraId="1CA10E44" w14:textId="77777777" w:rsidR="001E4C78" w:rsidRDefault="001E4C78" w:rsidP="001E4C78">
      <w:pPr>
        <w:rPr>
          <w:sz w:val="24"/>
          <w:szCs w:val="24"/>
        </w:rPr>
      </w:pPr>
    </w:p>
    <w:p w14:paraId="69ACFADA" w14:textId="77777777" w:rsidR="001E4C78" w:rsidRDefault="001E4C78" w:rsidP="001E4C78">
      <w:pPr>
        <w:ind w:left="708" w:hanging="708"/>
        <w:rPr>
          <w:sz w:val="24"/>
          <w:szCs w:val="24"/>
        </w:rPr>
      </w:pPr>
      <w:r>
        <w:rPr>
          <w:sz w:val="24"/>
          <w:szCs w:val="24"/>
        </w:rPr>
        <w:t>Info:</w:t>
      </w:r>
      <w:r>
        <w:rPr>
          <w:sz w:val="24"/>
          <w:szCs w:val="24"/>
        </w:rPr>
        <w:tab/>
        <w:t>Es schmeckt einfach unheimlich gut, war schon in Uganda so. Grace hat die auch immer gebacken.</w:t>
      </w:r>
    </w:p>
    <w:p w14:paraId="2C206738" w14:textId="77777777" w:rsidR="001E4C78" w:rsidRDefault="001E4C78" w:rsidP="001E4C78">
      <w:pPr>
        <w:rPr>
          <w:rFonts w:asciiTheme="majorHAnsi" w:eastAsiaTheme="majorEastAsia" w:hAnsiTheme="majorHAnsi" w:cstheme="majorBidi"/>
          <w:color w:val="2F5496" w:themeColor="accent1" w:themeShade="BF"/>
          <w:sz w:val="26"/>
          <w:szCs w:val="26"/>
        </w:rPr>
      </w:pPr>
      <w:r>
        <w:br w:type="page"/>
      </w:r>
    </w:p>
    <w:p w14:paraId="7224AA01" w14:textId="77777777" w:rsidR="001E4C78" w:rsidRDefault="001E4C78" w:rsidP="001E4C78">
      <w:pPr>
        <w:pStyle w:val="Heading2"/>
        <w:spacing w:after="240"/>
      </w:pPr>
      <w:r>
        <w:lastRenderedPageBreak/>
        <w:t>Chapatis Nr. 2</w:t>
      </w:r>
      <w:r>
        <w:rPr>
          <w:rStyle w:val="FootnoteReference"/>
        </w:rPr>
        <w:footnoteReference w:id="267"/>
      </w:r>
    </w:p>
    <w:p w14:paraId="039AE054" w14:textId="77777777" w:rsidR="001E4C78" w:rsidRDefault="001E4C78" w:rsidP="001E4C78">
      <w:pPr>
        <w:rPr>
          <w:sz w:val="24"/>
          <w:szCs w:val="24"/>
        </w:rPr>
      </w:pPr>
      <w:r w:rsidRPr="005F628F">
        <w:rPr>
          <w:sz w:val="24"/>
          <w:szCs w:val="24"/>
          <w:u w:val="single"/>
        </w:rPr>
        <w:t>Zutaten</w:t>
      </w:r>
      <w:r>
        <w:rPr>
          <w:sz w:val="24"/>
          <w:szCs w:val="24"/>
        </w:rPr>
        <w:t xml:space="preserve"> für ca. 3 Personen</w:t>
      </w:r>
    </w:p>
    <w:p w14:paraId="679CA2A5" w14:textId="77777777" w:rsidR="001E4C78" w:rsidRDefault="001E4C78" w:rsidP="001E4C78">
      <w:pPr>
        <w:rPr>
          <w:sz w:val="24"/>
          <w:szCs w:val="24"/>
        </w:rPr>
      </w:pPr>
      <w:r>
        <w:rPr>
          <w:sz w:val="24"/>
          <w:szCs w:val="24"/>
        </w:rPr>
        <w:t>250 g Mehl</w:t>
      </w:r>
    </w:p>
    <w:p w14:paraId="7F18939E" w14:textId="77777777" w:rsidR="001E4C78" w:rsidRDefault="001E4C78" w:rsidP="001E4C78">
      <w:pPr>
        <w:rPr>
          <w:sz w:val="24"/>
          <w:szCs w:val="24"/>
        </w:rPr>
      </w:pPr>
      <w:r>
        <w:rPr>
          <w:sz w:val="24"/>
          <w:szCs w:val="24"/>
        </w:rPr>
        <w:t>1 TL Salz</w:t>
      </w:r>
    </w:p>
    <w:p w14:paraId="6CE40204" w14:textId="77777777" w:rsidR="001E4C78" w:rsidRDefault="001E4C78" w:rsidP="001E4C78">
      <w:pPr>
        <w:rPr>
          <w:sz w:val="24"/>
          <w:szCs w:val="24"/>
        </w:rPr>
      </w:pPr>
      <w:r>
        <w:rPr>
          <w:sz w:val="24"/>
          <w:szCs w:val="24"/>
        </w:rPr>
        <w:t>1 EL Öl</w:t>
      </w:r>
    </w:p>
    <w:p w14:paraId="022E49C5" w14:textId="77777777" w:rsidR="001E4C78" w:rsidRDefault="001E4C78" w:rsidP="001E4C78">
      <w:pPr>
        <w:rPr>
          <w:sz w:val="24"/>
          <w:szCs w:val="24"/>
        </w:rPr>
      </w:pPr>
      <w:r>
        <w:rPr>
          <w:sz w:val="24"/>
          <w:szCs w:val="24"/>
        </w:rPr>
        <w:t>100 ml Wasser</w:t>
      </w:r>
    </w:p>
    <w:p w14:paraId="44D0B6D9" w14:textId="77777777" w:rsidR="001E4C78" w:rsidRDefault="001E4C78" w:rsidP="001E4C78">
      <w:pPr>
        <w:rPr>
          <w:sz w:val="24"/>
          <w:szCs w:val="24"/>
        </w:rPr>
      </w:pPr>
    </w:p>
    <w:p w14:paraId="16038A17" w14:textId="77777777" w:rsidR="001E4C78" w:rsidRDefault="001E4C78" w:rsidP="001E4C78">
      <w:pPr>
        <w:rPr>
          <w:sz w:val="24"/>
          <w:szCs w:val="24"/>
        </w:rPr>
      </w:pPr>
    </w:p>
    <w:p w14:paraId="20D54403" w14:textId="77777777" w:rsidR="001E4C78" w:rsidRDefault="001E4C78" w:rsidP="001E4C78">
      <w:pPr>
        <w:rPr>
          <w:sz w:val="24"/>
          <w:szCs w:val="24"/>
        </w:rPr>
      </w:pPr>
      <w:r>
        <w:rPr>
          <w:sz w:val="24"/>
          <w:szCs w:val="24"/>
        </w:rPr>
        <w:t>Zubereitungszeit: 20 Minuten</w:t>
      </w:r>
    </w:p>
    <w:p w14:paraId="309EEEA6" w14:textId="77777777" w:rsidR="001E4C78" w:rsidRDefault="001E4C78" w:rsidP="001E4C78">
      <w:pPr>
        <w:rPr>
          <w:sz w:val="24"/>
          <w:szCs w:val="24"/>
        </w:rPr>
      </w:pPr>
      <w:r>
        <w:rPr>
          <w:sz w:val="24"/>
          <w:szCs w:val="24"/>
        </w:rPr>
        <w:t>Mehl, Salz, Öl und Wasser verkneten. 15 Minuten ruhen lassen, in der Pfanne je Seite 1 bis 2 Minuten backen.</w:t>
      </w:r>
    </w:p>
    <w:p w14:paraId="5C361BB0" w14:textId="77777777" w:rsidR="001E4C78" w:rsidRDefault="001E4C78" w:rsidP="001E4C78">
      <w:pPr>
        <w:rPr>
          <w:sz w:val="24"/>
          <w:szCs w:val="24"/>
        </w:rPr>
      </w:pPr>
      <w:r>
        <w:rPr>
          <w:sz w:val="24"/>
          <w:szCs w:val="24"/>
        </w:rPr>
        <w:br w:type="page"/>
      </w:r>
    </w:p>
    <w:p w14:paraId="22D1106C" w14:textId="77777777" w:rsidR="001E4C78" w:rsidRPr="004C752F" w:rsidRDefault="001E4C78" w:rsidP="001E4C78">
      <w:pPr>
        <w:pStyle w:val="Heading2"/>
        <w:spacing w:after="240"/>
      </w:pPr>
      <w:r>
        <w:lastRenderedPageBreak/>
        <w:t>Chapati Nr. 3</w:t>
      </w:r>
    </w:p>
    <w:p w14:paraId="496FBEC6" w14:textId="77777777" w:rsidR="001E4C78" w:rsidRDefault="001E4C78" w:rsidP="001E4C78">
      <w:pPr>
        <w:rPr>
          <w:sz w:val="24"/>
          <w:szCs w:val="24"/>
        </w:rPr>
      </w:pPr>
      <w:r w:rsidRPr="00F856F5">
        <w:rPr>
          <w:sz w:val="24"/>
          <w:szCs w:val="24"/>
          <w:u w:val="single"/>
        </w:rPr>
        <w:t>Zutaten</w:t>
      </w:r>
      <w:r>
        <w:rPr>
          <w:sz w:val="24"/>
          <w:szCs w:val="24"/>
        </w:rPr>
        <w:t xml:space="preserve"> (für 16 Brote):</w:t>
      </w:r>
    </w:p>
    <w:p w14:paraId="5EF68CF7" w14:textId="77777777" w:rsidR="001E4C78" w:rsidRDefault="001E4C78" w:rsidP="001E4C78">
      <w:pPr>
        <w:rPr>
          <w:sz w:val="24"/>
          <w:szCs w:val="24"/>
        </w:rPr>
      </w:pPr>
      <w:r>
        <w:rPr>
          <w:sz w:val="24"/>
          <w:szCs w:val="24"/>
        </w:rPr>
        <w:t>400 g Chapatimehl und Mehl zum Bestäuben</w:t>
      </w:r>
    </w:p>
    <w:p w14:paraId="338AD42C" w14:textId="77777777" w:rsidR="001E4C78" w:rsidRDefault="001E4C78" w:rsidP="001E4C78">
      <w:pPr>
        <w:rPr>
          <w:sz w:val="24"/>
          <w:szCs w:val="24"/>
        </w:rPr>
      </w:pPr>
      <w:r>
        <w:rPr>
          <w:sz w:val="24"/>
          <w:szCs w:val="24"/>
        </w:rPr>
        <w:t>2 EL Butterschmalz plus etwas flüssiges Butterschmalz zum Einpinseln</w:t>
      </w:r>
    </w:p>
    <w:p w14:paraId="6FFA59CC" w14:textId="77777777" w:rsidR="001E4C78" w:rsidRDefault="001E4C78" w:rsidP="001E4C78">
      <w:pPr>
        <w:rPr>
          <w:sz w:val="24"/>
          <w:szCs w:val="24"/>
        </w:rPr>
      </w:pPr>
      <w:r>
        <w:rPr>
          <w:sz w:val="24"/>
          <w:szCs w:val="24"/>
        </w:rPr>
        <w:t>1 TL Salz</w:t>
      </w:r>
    </w:p>
    <w:p w14:paraId="7253E1B0" w14:textId="77777777" w:rsidR="001E4C78" w:rsidRDefault="001E4C78" w:rsidP="001E4C78">
      <w:pPr>
        <w:rPr>
          <w:sz w:val="24"/>
          <w:szCs w:val="24"/>
        </w:rPr>
      </w:pPr>
    </w:p>
    <w:p w14:paraId="17062370" w14:textId="77777777" w:rsidR="001E4C78" w:rsidRDefault="001E4C78" w:rsidP="001E4C78">
      <w:pPr>
        <w:rPr>
          <w:sz w:val="24"/>
          <w:szCs w:val="24"/>
        </w:rPr>
      </w:pPr>
    </w:p>
    <w:p w14:paraId="618A34F6" w14:textId="77777777" w:rsidR="001E4C78" w:rsidRDefault="001E4C78" w:rsidP="001E4C78">
      <w:pPr>
        <w:rPr>
          <w:sz w:val="24"/>
          <w:szCs w:val="24"/>
        </w:rPr>
      </w:pPr>
      <w:r>
        <w:rPr>
          <w:sz w:val="24"/>
          <w:szCs w:val="24"/>
        </w:rPr>
        <w:t>Zubereitungszeit: 1,5 Stunden plus 20 Minuten Ruhezeit</w:t>
      </w:r>
    </w:p>
    <w:p w14:paraId="0E1EA0D4" w14:textId="77777777" w:rsidR="001E4C78" w:rsidRPr="00B84C78" w:rsidRDefault="001E4C78" w:rsidP="00B40E8C">
      <w:pPr>
        <w:pStyle w:val="ListParagraph"/>
        <w:numPr>
          <w:ilvl w:val="0"/>
          <w:numId w:val="328"/>
        </w:numPr>
        <w:spacing w:after="120"/>
        <w:ind w:left="714" w:hanging="357"/>
        <w:contextualSpacing w:val="0"/>
        <w:jc w:val="both"/>
        <w:rPr>
          <w:sz w:val="24"/>
          <w:szCs w:val="24"/>
        </w:rPr>
      </w:pPr>
      <w:r w:rsidRPr="00B84C78">
        <w:rPr>
          <w:sz w:val="24"/>
          <w:szCs w:val="24"/>
        </w:rPr>
        <w:t>Chapatimehl in eine Schüssel geben. Mit Butterschmalz, 275 ml Wasser und Salz zu einem weichen und glatten Teig verarbeiten. Den Teig mindestens 15 Minuten kneten, zu einer Kugel formen, diese mit etwas flüssigem Butterschmalz einpinseln und etwa 20 Minuten ruhen lassen.</w:t>
      </w:r>
    </w:p>
    <w:p w14:paraId="480CA83A" w14:textId="77777777" w:rsidR="001E4C78" w:rsidRPr="00B84C78" w:rsidRDefault="001E4C78" w:rsidP="00B40E8C">
      <w:pPr>
        <w:pStyle w:val="ListParagraph"/>
        <w:numPr>
          <w:ilvl w:val="0"/>
          <w:numId w:val="328"/>
        </w:numPr>
        <w:spacing w:after="120"/>
        <w:ind w:left="714" w:hanging="357"/>
        <w:contextualSpacing w:val="0"/>
        <w:jc w:val="both"/>
        <w:rPr>
          <w:sz w:val="24"/>
          <w:szCs w:val="24"/>
        </w:rPr>
      </w:pPr>
      <w:r w:rsidRPr="00B84C78">
        <w:rPr>
          <w:sz w:val="24"/>
          <w:szCs w:val="24"/>
        </w:rPr>
        <w:t>Den Teig in 16 Stücke teilen, diese zu kleinen Kugeln formen. Auf einer bemehlten Arbeitsfläche die Kugeln rund und sehr dünn ausrollen (Durchmesser etwa 17 cm)</w:t>
      </w:r>
    </w:p>
    <w:p w14:paraId="289E904A" w14:textId="77777777" w:rsidR="001E4C78" w:rsidRPr="00B84C78" w:rsidRDefault="001E4C78" w:rsidP="00B40E8C">
      <w:pPr>
        <w:pStyle w:val="ListParagraph"/>
        <w:numPr>
          <w:ilvl w:val="0"/>
          <w:numId w:val="328"/>
        </w:numPr>
        <w:spacing w:after="120"/>
        <w:ind w:left="714" w:hanging="357"/>
        <w:contextualSpacing w:val="0"/>
        <w:jc w:val="both"/>
        <w:rPr>
          <w:sz w:val="24"/>
          <w:szCs w:val="24"/>
        </w:rPr>
      </w:pPr>
      <w:r w:rsidRPr="00B84C78">
        <w:rPr>
          <w:sz w:val="24"/>
          <w:szCs w:val="24"/>
        </w:rPr>
        <w:t>Die Oberfläche der Fladen mit etwas Butterschmalz bestreichen, Fladen einmal in der Mitte zusammenfalten. Die jetzt oben liegende Fläche wiederum mit Butterschmalz einpinseln und nochmals in der Mitte zusammenfalten, sodass ein Dreieck entsteht.</w:t>
      </w:r>
    </w:p>
    <w:p w14:paraId="66122AD7" w14:textId="77777777" w:rsidR="001E4C78" w:rsidRPr="00B84C78" w:rsidRDefault="001E4C78" w:rsidP="00B40E8C">
      <w:pPr>
        <w:pStyle w:val="ListParagraph"/>
        <w:numPr>
          <w:ilvl w:val="0"/>
          <w:numId w:val="328"/>
        </w:numPr>
        <w:spacing w:after="120"/>
        <w:ind w:left="714" w:hanging="357"/>
        <w:contextualSpacing w:val="0"/>
        <w:jc w:val="both"/>
        <w:rPr>
          <w:sz w:val="24"/>
          <w:szCs w:val="24"/>
        </w:rPr>
      </w:pPr>
      <w:r w:rsidRPr="00B84C78">
        <w:rPr>
          <w:sz w:val="24"/>
          <w:szCs w:val="24"/>
        </w:rPr>
        <w:t>Dieses Dreieck zu einem Dreieck von etwa 20 cm Seitenlänge ausrollen. Den Teig immer wieder mit etwas Mehl bestäuben.</w:t>
      </w:r>
    </w:p>
    <w:p w14:paraId="620270A4" w14:textId="77777777" w:rsidR="001E4C78" w:rsidRDefault="001E4C78" w:rsidP="00B40E8C">
      <w:pPr>
        <w:pStyle w:val="ListParagraph"/>
        <w:numPr>
          <w:ilvl w:val="0"/>
          <w:numId w:val="328"/>
        </w:numPr>
        <w:spacing w:after="120"/>
        <w:ind w:left="714" w:hanging="357"/>
        <w:contextualSpacing w:val="0"/>
        <w:jc w:val="both"/>
        <w:rPr>
          <w:sz w:val="24"/>
          <w:szCs w:val="24"/>
        </w:rPr>
      </w:pPr>
      <w:r w:rsidRPr="00B84C78">
        <w:rPr>
          <w:sz w:val="24"/>
          <w:szCs w:val="24"/>
        </w:rPr>
        <w:t>Eine gusseiserne Pfanne bei mittlerer Hitze warm werden lassen. Dann mit Butterschmalz einpinseln, ein Brot hineinlegen und in etwa 1 Minute goldbraun backen. Dann oben mit Butterschmalz einpinseln, umdrehen und von der anderen Seite in 10-15 Sekunden goldbraun backen. Das Brot ist fertig, wenn es dunkle Flecken bekommt. Alle Brote auf diese Weise zubereiten.</w:t>
      </w:r>
    </w:p>
    <w:p w14:paraId="6A3C7BCA" w14:textId="50D48C21" w:rsidR="00E16485" w:rsidRPr="00B84C78" w:rsidRDefault="00101083" w:rsidP="00B40E8C">
      <w:pPr>
        <w:pStyle w:val="ListParagraph"/>
        <w:numPr>
          <w:ilvl w:val="0"/>
          <w:numId w:val="328"/>
        </w:numPr>
        <w:spacing w:after="120"/>
        <w:ind w:left="714" w:hanging="357"/>
        <w:contextualSpacing w:val="0"/>
        <w:jc w:val="both"/>
        <w:rPr>
          <w:sz w:val="24"/>
          <w:szCs w:val="24"/>
        </w:rPr>
      </w:pPr>
      <w:r>
        <w:rPr>
          <w:sz w:val="24"/>
          <w:szCs w:val="24"/>
        </w:rPr>
        <w:t xml:space="preserve">Die </w:t>
      </w:r>
      <w:r w:rsidRPr="00B84C78">
        <w:rPr>
          <w:sz w:val="24"/>
          <w:szCs w:val="24"/>
        </w:rPr>
        <w:t>fertig gebackenen Brote in einem Gefäß mit Deckel z.B. Topf warmhalten. Warm zu Dhal oder Fleischgerichten</w:t>
      </w:r>
      <w:r>
        <w:rPr>
          <w:sz w:val="24"/>
          <w:szCs w:val="24"/>
        </w:rPr>
        <w:t xml:space="preserve"> servieren.</w:t>
      </w:r>
    </w:p>
    <w:p w14:paraId="12A82B0F" w14:textId="5617A786" w:rsidR="001E4C78" w:rsidRDefault="001E4C78" w:rsidP="001E4C78">
      <w:pPr>
        <w:rPr>
          <w:rFonts w:asciiTheme="majorHAnsi" w:eastAsiaTheme="majorEastAsia" w:hAnsiTheme="majorHAnsi" w:cstheme="majorBidi"/>
          <w:color w:val="2F5496" w:themeColor="accent1" w:themeShade="BF"/>
          <w:sz w:val="26"/>
          <w:szCs w:val="26"/>
        </w:rPr>
      </w:pPr>
      <w:r>
        <w:br w:type="page"/>
      </w:r>
    </w:p>
    <w:p w14:paraId="58888C01" w14:textId="77777777" w:rsidR="001E4C78" w:rsidRDefault="001E4C78" w:rsidP="001E4C78">
      <w:pPr>
        <w:pStyle w:val="Heading2"/>
        <w:spacing w:after="240"/>
      </w:pPr>
      <w:r>
        <w:lastRenderedPageBreak/>
        <w:t>Chapati Nr. 4</w:t>
      </w:r>
      <w:r>
        <w:rPr>
          <w:rStyle w:val="FootnoteReference"/>
        </w:rPr>
        <w:footnoteReference w:id="268"/>
      </w:r>
      <w:r>
        <w:t xml:space="preserve"> </w:t>
      </w:r>
    </w:p>
    <w:p w14:paraId="096FECFD" w14:textId="77777777" w:rsidR="001E4C78" w:rsidRDefault="001E4C78" w:rsidP="001E4C78">
      <w:pPr>
        <w:rPr>
          <w:sz w:val="24"/>
          <w:szCs w:val="24"/>
        </w:rPr>
      </w:pPr>
      <w:r w:rsidRPr="00E94191">
        <w:rPr>
          <w:sz w:val="24"/>
          <w:szCs w:val="24"/>
          <w:u w:val="single"/>
        </w:rPr>
        <w:t>Zutaten</w:t>
      </w:r>
      <w:r>
        <w:rPr>
          <w:sz w:val="24"/>
          <w:szCs w:val="24"/>
        </w:rPr>
        <w:t xml:space="preserve"> für 16 Stück</w:t>
      </w:r>
    </w:p>
    <w:p w14:paraId="25E36B98" w14:textId="77777777" w:rsidR="001E4C78" w:rsidRDefault="001E4C78" w:rsidP="001E4C78">
      <w:pPr>
        <w:rPr>
          <w:sz w:val="24"/>
          <w:szCs w:val="24"/>
        </w:rPr>
      </w:pPr>
      <w:r>
        <w:rPr>
          <w:sz w:val="24"/>
          <w:szCs w:val="24"/>
        </w:rPr>
        <w:t>450 g Chapatimehl oder 225 g Weizenvollkornmehl und 225 g Weizenmehl</w:t>
      </w:r>
    </w:p>
    <w:p w14:paraId="20A37D36" w14:textId="77777777" w:rsidR="001E4C78" w:rsidRDefault="001E4C78" w:rsidP="001E4C78">
      <w:pPr>
        <w:rPr>
          <w:sz w:val="24"/>
          <w:szCs w:val="24"/>
        </w:rPr>
      </w:pPr>
      <w:r>
        <w:rPr>
          <w:sz w:val="24"/>
          <w:szCs w:val="24"/>
        </w:rPr>
        <w:t>½ TL Salz</w:t>
      </w:r>
    </w:p>
    <w:p w14:paraId="3B075609" w14:textId="77777777" w:rsidR="001E4C78" w:rsidRDefault="001E4C78" w:rsidP="001E4C78">
      <w:pPr>
        <w:rPr>
          <w:sz w:val="24"/>
          <w:szCs w:val="24"/>
        </w:rPr>
      </w:pPr>
      <w:r>
        <w:rPr>
          <w:sz w:val="24"/>
          <w:szCs w:val="24"/>
        </w:rPr>
        <w:t>Öl</w:t>
      </w:r>
    </w:p>
    <w:p w14:paraId="237C73CF" w14:textId="77777777" w:rsidR="001E4C78" w:rsidRDefault="001E4C78" w:rsidP="001E4C78">
      <w:pPr>
        <w:jc w:val="both"/>
        <w:rPr>
          <w:sz w:val="24"/>
          <w:szCs w:val="24"/>
        </w:rPr>
      </w:pPr>
    </w:p>
    <w:p w14:paraId="78738C2F" w14:textId="77777777" w:rsidR="001E4C78" w:rsidRDefault="001E4C78" w:rsidP="001E4C78">
      <w:pPr>
        <w:jc w:val="both"/>
        <w:rPr>
          <w:sz w:val="24"/>
          <w:szCs w:val="24"/>
        </w:rPr>
      </w:pPr>
    </w:p>
    <w:p w14:paraId="03D5EBED" w14:textId="77777777" w:rsidR="001E4C78" w:rsidRDefault="001E4C78" w:rsidP="001E4C78">
      <w:pPr>
        <w:jc w:val="both"/>
        <w:rPr>
          <w:sz w:val="24"/>
          <w:szCs w:val="24"/>
        </w:rPr>
      </w:pPr>
      <w:r>
        <w:rPr>
          <w:sz w:val="24"/>
          <w:szCs w:val="24"/>
        </w:rPr>
        <w:t>Zubereitung:</w:t>
      </w:r>
    </w:p>
    <w:p w14:paraId="40C89886" w14:textId="77777777" w:rsidR="001E4C78" w:rsidRPr="002E7E1D" w:rsidRDefault="001E4C78" w:rsidP="00B40E8C">
      <w:pPr>
        <w:pStyle w:val="ListParagraph"/>
        <w:numPr>
          <w:ilvl w:val="0"/>
          <w:numId w:val="1399"/>
        </w:numPr>
        <w:spacing w:after="120"/>
        <w:ind w:left="714" w:hanging="357"/>
        <w:contextualSpacing w:val="0"/>
        <w:jc w:val="both"/>
        <w:rPr>
          <w:sz w:val="24"/>
          <w:szCs w:val="24"/>
        </w:rPr>
      </w:pPr>
      <w:r w:rsidRPr="002E7E1D">
        <w:rPr>
          <w:sz w:val="24"/>
          <w:szCs w:val="24"/>
        </w:rPr>
        <w:t>Das Mehl in eine Schüssel geben und mit dem Salz mischen. Eine Mulde in die Mitte drücken, 3 EL Öl hineingeben und die Mischung mit den Fingern krümelig verreiben. 250 ml warmes Wasser hinzugießen, dann 6-8 Minuten zu einem weichen, formbaren teig verkneten. Wenn nötig, nach un</w:t>
      </w:r>
      <w:r>
        <w:rPr>
          <w:sz w:val="24"/>
          <w:szCs w:val="24"/>
        </w:rPr>
        <w:t>d</w:t>
      </w:r>
      <w:r w:rsidRPr="002E7E1D">
        <w:rPr>
          <w:sz w:val="24"/>
          <w:szCs w:val="24"/>
        </w:rPr>
        <w:t xml:space="preserve"> nach weitere 50 ml Wasser hinzugeben.</w:t>
      </w:r>
    </w:p>
    <w:p w14:paraId="6A9013B6" w14:textId="77777777" w:rsidR="001E4C78" w:rsidRPr="002E7E1D" w:rsidRDefault="001E4C78" w:rsidP="00B40E8C">
      <w:pPr>
        <w:pStyle w:val="ListParagraph"/>
        <w:numPr>
          <w:ilvl w:val="0"/>
          <w:numId w:val="1399"/>
        </w:numPr>
        <w:spacing w:after="120"/>
        <w:ind w:left="714" w:hanging="357"/>
        <w:contextualSpacing w:val="0"/>
        <w:jc w:val="both"/>
        <w:rPr>
          <w:sz w:val="24"/>
          <w:szCs w:val="24"/>
        </w:rPr>
      </w:pPr>
      <w:r w:rsidRPr="002E7E1D">
        <w:rPr>
          <w:sz w:val="24"/>
          <w:szCs w:val="24"/>
        </w:rPr>
        <w:t>Den Teig dünn mit Öl einreiben (damit er nicht austrocknet) und während der weiteren Vorbereitung beiseitestellen. Eine Arbeitsfläche nahe dem Herd, eine Teigrolle, eine Schüssel mit Mehl (um die teigkugeln darin zu wälzen), einen Pfannenwender, eine Pfanne und einen Teller für die fertigen Chapatis vorbereiten.</w:t>
      </w:r>
    </w:p>
    <w:p w14:paraId="34510E73" w14:textId="77777777" w:rsidR="001E4C78" w:rsidRPr="002E7E1D" w:rsidRDefault="001E4C78" w:rsidP="00B40E8C">
      <w:pPr>
        <w:pStyle w:val="ListParagraph"/>
        <w:numPr>
          <w:ilvl w:val="0"/>
          <w:numId w:val="1399"/>
        </w:numPr>
        <w:spacing w:after="120"/>
        <w:ind w:left="714" w:hanging="357"/>
        <w:contextualSpacing w:val="0"/>
        <w:jc w:val="both"/>
        <w:rPr>
          <w:sz w:val="24"/>
          <w:szCs w:val="24"/>
        </w:rPr>
      </w:pPr>
      <w:r w:rsidRPr="002E7E1D">
        <w:rPr>
          <w:sz w:val="24"/>
          <w:szCs w:val="24"/>
        </w:rPr>
        <w:t>Den Teig zu 16 Kugeln formen. Die Pfanne stark erhitzen. Eine Teigkugel großzügig im Mehl wenden, dann auf 16 cm Durchmesser ausrollen und dabei mit weiterem Mehl bestäuben, wenn der Teig an der Rolle kleben bleibt. In die heiße Pfanne legen.</w:t>
      </w:r>
    </w:p>
    <w:p w14:paraId="24A429BF" w14:textId="77777777" w:rsidR="001E4C78" w:rsidRDefault="001E4C78" w:rsidP="00B40E8C">
      <w:pPr>
        <w:pStyle w:val="ListParagraph"/>
        <w:numPr>
          <w:ilvl w:val="0"/>
          <w:numId w:val="1399"/>
        </w:numPr>
        <w:spacing w:after="120"/>
        <w:ind w:left="714" w:hanging="357"/>
        <w:contextualSpacing w:val="0"/>
        <w:jc w:val="both"/>
        <w:rPr>
          <w:sz w:val="24"/>
          <w:szCs w:val="24"/>
        </w:rPr>
      </w:pPr>
      <w:r w:rsidRPr="002E7E1D">
        <w:rPr>
          <w:sz w:val="24"/>
          <w:szCs w:val="24"/>
        </w:rPr>
        <w:t xml:space="preserve">Etwa 30 – 40 Sekunden backen, bis der Rand sich weiß färbt und das Chapati beginnt, Blasen zu werfen, dann wenden und in der gleichen Zeit fertig backen. Erneut wenden- das Brot sollte sich jetzt aufblähen du muss mit dem Pfannenwender heruntergedrückt werden – und 10 Sekunden backen, dann erneut wenden und wiederholen. Darauf achten, dass </w:t>
      </w:r>
      <w:r>
        <w:rPr>
          <w:sz w:val="24"/>
          <w:szCs w:val="24"/>
        </w:rPr>
        <w:t>k</w:t>
      </w:r>
      <w:r w:rsidRPr="002E7E1D">
        <w:rPr>
          <w:sz w:val="24"/>
          <w:szCs w:val="24"/>
        </w:rPr>
        <w:t>eine rohen oder teigigen Stellen mehr zu sehen und, dann auf einen Teller geben. Zum Warmhalten locker in Alufolie einschlagen.</w:t>
      </w:r>
    </w:p>
    <w:p w14:paraId="48E2414E" w14:textId="77777777" w:rsidR="001E4C78" w:rsidRDefault="001E4C78" w:rsidP="001E4C78">
      <w:pPr>
        <w:pStyle w:val="Heading2"/>
        <w:spacing w:after="240"/>
      </w:pPr>
      <w:r>
        <w:rPr>
          <w:sz w:val="24"/>
          <w:szCs w:val="24"/>
        </w:rPr>
        <w:br w:type="page"/>
      </w:r>
      <w:r>
        <w:lastRenderedPageBreak/>
        <w:t>Spinat-Chapatis</w:t>
      </w:r>
      <w:r>
        <w:rPr>
          <w:rStyle w:val="FootnoteReference"/>
        </w:rPr>
        <w:footnoteReference w:id="269"/>
      </w:r>
      <w:r>
        <w:t xml:space="preserve"> </w:t>
      </w:r>
    </w:p>
    <w:p w14:paraId="2AF01AAA" w14:textId="77777777" w:rsidR="001E4C78" w:rsidRDefault="001E4C78" w:rsidP="001E4C78">
      <w:pPr>
        <w:rPr>
          <w:sz w:val="24"/>
          <w:szCs w:val="24"/>
        </w:rPr>
      </w:pPr>
      <w:r w:rsidRPr="00B824D6">
        <w:rPr>
          <w:sz w:val="24"/>
          <w:szCs w:val="24"/>
          <w:u w:val="single"/>
        </w:rPr>
        <w:t>Zutaten</w:t>
      </w:r>
      <w:r>
        <w:rPr>
          <w:sz w:val="24"/>
          <w:szCs w:val="24"/>
        </w:rPr>
        <w:t xml:space="preserve"> (für 4 Portionen)</w:t>
      </w:r>
    </w:p>
    <w:p w14:paraId="583BB09E" w14:textId="77777777" w:rsidR="001E4C78" w:rsidRDefault="001E4C78" w:rsidP="001E4C78">
      <w:pPr>
        <w:rPr>
          <w:sz w:val="24"/>
          <w:szCs w:val="24"/>
        </w:rPr>
      </w:pPr>
      <w:r>
        <w:rPr>
          <w:sz w:val="24"/>
          <w:szCs w:val="24"/>
        </w:rPr>
        <w:t>150 g Kichererbsenmehl</w:t>
      </w:r>
    </w:p>
    <w:p w14:paraId="04F37478" w14:textId="77777777" w:rsidR="001E4C78" w:rsidRDefault="001E4C78" w:rsidP="001E4C78">
      <w:pPr>
        <w:rPr>
          <w:sz w:val="24"/>
          <w:szCs w:val="24"/>
        </w:rPr>
      </w:pPr>
      <w:r>
        <w:rPr>
          <w:sz w:val="24"/>
          <w:szCs w:val="24"/>
        </w:rPr>
        <w:t>150 g Mehl</w:t>
      </w:r>
    </w:p>
    <w:p w14:paraId="0AC7D59F" w14:textId="77777777" w:rsidR="001E4C78" w:rsidRDefault="001E4C78" w:rsidP="001E4C78">
      <w:pPr>
        <w:rPr>
          <w:sz w:val="24"/>
          <w:szCs w:val="24"/>
        </w:rPr>
      </w:pPr>
      <w:r>
        <w:rPr>
          <w:sz w:val="24"/>
          <w:szCs w:val="24"/>
        </w:rPr>
        <w:t>100 g Babyspinat, fein geschnitten</w:t>
      </w:r>
    </w:p>
    <w:p w14:paraId="2F5AE6D1" w14:textId="77777777" w:rsidR="001E4C78" w:rsidRDefault="001E4C78" w:rsidP="001E4C78">
      <w:pPr>
        <w:rPr>
          <w:sz w:val="24"/>
          <w:szCs w:val="24"/>
        </w:rPr>
      </w:pPr>
      <w:r>
        <w:rPr>
          <w:sz w:val="24"/>
          <w:szCs w:val="24"/>
        </w:rPr>
        <w:t>1 Stück frischer Ingwer (2 – 3 cm), fein gerieben</w:t>
      </w:r>
    </w:p>
    <w:p w14:paraId="4D55A04A" w14:textId="77777777" w:rsidR="001E4C78" w:rsidRDefault="001E4C78" w:rsidP="001E4C78">
      <w:pPr>
        <w:rPr>
          <w:sz w:val="24"/>
          <w:szCs w:val="24"/>
        </w:rPr>
      </w:pPr>
      <w:r>
        <w:rPr>
          <w:sz w:val="24"/>
          <w:szCs w:val="24"/>
        </w:rPr>
        <w:t>2 EL gehacktes Koriandergrün</w:t>
      </w:r>
    </w:p>
    <w:p w14:paraId="68F311D8" w14:textId="77777777" w:rsidR="001E4C78" w:rsidRDefault="001E4C78" w:rsidP="001E4C78">
      <w:pPr>
        <w:rPr>
          <w:sz w:val="24"/>
          <w:szCs w:val="24"/>
        </w:rPr>
      </w:pPr>
      <w:r>
        <w:rPr>
          <w:sz w:val="24"/>
          <w:szCs w:val="24"/>
        </w:rPr>
        <w:t>1 TL gemahlene Kurkuma</w:t>
      </w:r>
    </w:p>
    <w:p w14:paraId="500078F0" w14:textId="77777777" w:rsidR="001E4C78" w:rsidRDefault="001E4C78" w:rsidP="001E4C78">
      <w:pPr>
        <w:rPr>
          <w:sz w:val="24"/>
          <w:szCs w:val="24"/>
        </w:rPr>
      </w:pPr>
      <w:r>
        <w:rPr>
          <w:sz w:val="24"/>
          <w:szCs w:val="24"/>
        </w:rPr>
        <w:t>½ TL Zimt</w:t>
      </w:r>
    </w:p>
    <w:p w14:paraId="3D2C777D" w14:textId="77777777" w:rsidR="001E4C78" w:rsidRDefault="001E4C78" w:rsidP="001E4C78">
      <w:pPr>
        <w:rPr>
          <w:sz w:val="24"/>
          <w:szCs w:val="24"/>
        </w:rPr>
      </w:pPr>
      <w:r>
        <w:rPr>
          <w:sz w:val="24"/>
          <w:szCs w:val="24"/>
        </w:rPr>
        <w:t>½ TL gemahlener Kreuzkümmel</w:t>
      </w:r>
    </w:p>
    <w:p w14:paraId="6DF0CA41" w14:textId="77777777" w:rsidR="001E4C78" w:rsidRDefault="001E4C78" w:rsidP="001E4C78">
      <w:pPr>
        <w:rPr>
          <w:sz w:val="24"/>
          <w:szCs w:val="24"/>
        </w:rPr>
      </w:pPr>
      <w:r>
        <w:rPr>
          <w:sz w:val="24"/>
          <w:szCs w:val="24"/>
        </w:rPr>
        <w:t>1 TL Meersalz</w:t>
      </w:r>
    </w:p>
    <w:p w14:paraId="498C0345" w14:textId="77777777" w:rsidR="001E4C78" w:rsidRDefault="001E4C78" w:rsidP="001E4C78">
      <w:pPr>
        <w:rPr>
          <w:sz w:val="24"/>
          <w:szCs w:val="24"/>
        </w:rPr>
      </w:pPr>
      <w:r>
        <w:rPr>
          <w:sz w:val="24"/>
          <w:szCs w:val="24"/>
        </w:rPr>
        <w:t>3 EL vegane Butter</w:t>
      </w:r>
    </w:p>
    <w:p w14:paraId="1B663806" w14:textId="77777777" w:rsidR="001E4C78" w:rsidRDefault="001E4C78" w:rsidP="001E4C78">
      <w:pPr>
        <w:rPr>
          <w:sz w:val="24"/>
          <w:szCs w:val="24"/>
        </w:rPr>
      </w:pPr>
    </w:p>
    <w:p w14:paraId="3B7FFC5F" w14:textId="77777777" w:rsidR="001E4C78" w:rsidRDefault="001E4C78" w:rsidP="001E4C78">
      <w:pPr>
        <w:rPr>
          <w:sz w:val="24"/>
          <w:szCs w:val="24"/>
        </w:rPr>
      </w:pPr>
      <w:r>
        <w:rPr>
          <w:sz w:val="24"/>
          <w:szCs w:val="24"/>
        </w:rPr>
        <w:t>Zubereitung:</w:t>
      </w:r>
    </w:p>
    <w:p w14:paraId="38019936" w14:textId="77777777" w:rsidR="001E4C78" w:rsidRPr="0061527B" w:rsidRDefault="001E4C78" w:rsidP="00B40E8C">
      <w:pPr>
        <w:pStyle w:val="ListParagraph"/>
        <w:numPr>
          <w:ilvl w:val="0"/>
          <w:numId w:val="951"/>
        </w:numPr>
        <w:spacing w:after="120"/>
        <w:ind w:left="714" w:hanging="357"/>
        <w:contextualSpacing w:val="0"/>
        <w:jc w:val="both"/>
        <w:rPr>
          <w:sz w:val="24"/>
          <w:szCs w:val="24"/>
        </w:rPr>
      </w:pPr>
      <w:r w:rsidRPr="0061527B">
        <w:rPr>
          <w:sz w:val="24"/>
          <w:szCs w:val="24"/>
        </w:rPr>
        <w:t>Alle Zutaten außer der Butter in einer Schüssel mit 120 – 130 ml Wasser zu einem dicken Teig verkneten. Mindestens 30 Minuten abgedeckt ruhen lassen. In zehn gleich große Portionen teilen und diese zu Teigbällchen formen. Die Bällchen in Mehl wenden und dann zu flachen Broten mit 15- 18 cm Durchmesser ausrollen.</w:t>
      </w:r>
    </w:p>
    <w:p w14:paraId="305F7825" w14:textId="77777777" w:rsidR="001E4C78" w:rsidRPr="0061527B" w:rsidRDefault="001E4C78" w:rsidP="00B40E8C">
      <w:pPr>
        <w:pStyle w:val="ListParagraph"/>
        <w:numPr>
          <w:ilvl w:val="0"/>
          <w:numId w:val="951"/>
        </w:numPr>
        <w:spacing w:after="120"/>
        <w:ind w:left="714" w:hanging="357"/>
        <w:contextualSpacing w:val="0"/>
        <w:jc w:val="both"/>
        <w:rPr>
          <w:sz w:val="24"/>
          <w:szCs w:val="24"/>
        </w:rPr>
      </w:pPr>
      <w:r w:rsidRPr="0061527B">
        <w:rPr>
          <w:sz w:val="24"/>
          <w:szCs w:val="24"/>
        </w:rPr>
        <w:t>Eine Pfanne auf mittlere Temperatur erhitzen und die Brote darin auf jeder Seite etwa 3 Minuten rösten, bis sie braune Flecken bekommen. Die fertigen Brote mit etwas Butter bestrichen, auf einem angewärmten Teller stapeln und mit einem sauberen Geschirrtuch abdecken, bis alle fertig sind.</w:t>
      </w:r>
    </w:p>
    <w:p w14:paraId="629D171B" w14:textId="77777777" w:rsidR="00F3777B" w:rsidRDefault="001E4C78" w:rsidP="00F3777B">
      <w:pPr>
        <w:pStyle w:val="Heading2"/>
        <w:spacing w:after="240"/>
      </w:pPr>
      <w:r>
        <w:rPr>
          <w:sz w:val="24"/>
          <w:szCs w:val="24"/>
        </w:rPr>
        <w:br w:type="page"/>
      </w:r>
      <w:r w:rsidR="00F3777B">
        <w:lastRenderedPageBreak/>
        <w:t>Uttapram mit Tomaten</w:t>
      </w:r>
      <w:r w:rsidR="00F3777B">
        <w:rPr>
          <w:rStyle w:val="FootnoteReference"/>
        </w:rPr>
        <w:footnoteReference w:id="270"/>
      </w:r>
      <w:r w:rsidR="00F3777B">
        <w:t xml:space="preserve"> </w:t>
      </w:r>
    </w:p>
    <w:p w14:paraId="3F8C4A3D" w14:textId="77777777" w:rsidR="00F3777B" w:rsidRDefault="00F3777B" w:rsidP="00F3777B">
      <w:pPr>
        <w:rPr>
          <w:sz w:val="24"/>
          <w:szCs w:val="24"/>
        </w:rPr>
      </w:pPr>
      <w:r w:rsidRPr="00E94191">
        <w:rPr>
          <w:sz w:val="24"/>
          <w:szCs w:val="24"/>
          <w:u w:val="single"/>
        </w:rPr>
        <w:t>Zutaten</w:t>
      </w:r>
      <w:r>
        <w:rPr>
          <w:sz w:val="24"/>
          <w:szCs w:val="24"/>
        </w:rPr>
        <w:t xml:space="preserve"> (für 8 Stück):</w:t>
      </w:r>
    </w:p>
    <w:p w14:paraId="0408E16D" w14:textId="77777777" w:rsidR="00F3777B" w:rsidRDefault="00F3777B" w:rsidP="00F3777B">
      <w:pPr>
        <w:rPr>
          <w:sz w:val="24"/>
          <w:szCs w:val="24"/>
        </w:rPr>
      </w:pPr>
      <w:r>
        <w:rPr>
          <w:sz w:val="24"/>
          <w:szCs w:val="24"/>
        </w:rPr>
        <w:t>150 g Reismehl</w:t>
      </w:r>
    </w:p>
    <w:p w14:paraId="63BCCF36" w14:textId="77777777" w:rsidR="00F3777B" w:rsidRDefault="00F3777B" w:rsidP="00F3777B">
      <w:pPr>
        <w:rPr>
          <w:sz w:val="24"/>
          <w:szCs w:val="24"/>
        </w:rPr>
      </w:pPr>
      <w:r>
        <w:rPr>
          <w:sz w:val="24"/>
          <w:szCs w:val="24"/>
        </w:rPr>
        <w:t>100 g Weizenmehl</w:t>
      </w:r>
    </w:p>
    <w:p w14:paraId="5D6648CC" w14:textId="77777777" w:rsidR="00F3777B" w:rsidRDefault="00F3777B" w:rsidP="00F3777B">
      <w:pPr>
        <w:rPr>
          <w:sz w:val="24"/>
          <w:szCs w:val="24"/>
        </w:rPr>
      </w:pPr>
      <w:r>
        <w:rPr>
          <w:sz w:val="24"/>
          <w:szCs w:val="24"/>
        </w:rPr>
        <w:t>1 TL Speisenatron</w:t>
      </w:r>
    </w:p>
    <w:p w14:paraId="38038F74" w14:textId="77777777" w:rsidR="00F3777B" w:rsidRDefault="00F3777B" w:rsidP="00F3777B">
      <w:pPr>
        <w:rPr>
          <w:sz w:val="24"/>
          <w:szCs w:val="24"/>
        </w:rPr>
      </w:pPr>
      <w:r>
        <w:rPr>
          <w:sz w:val="24"/>
          <w:szCs w:val="24"/>
        </w:rPr>
        <w:t>Salz</w:t>
      </w:r>
    </w:p>
    <w:p w14:paraId="7BA32AB5" w14:textId="77777777" w:rsidR="00F3777B" w:rsidRDefault="00F3777B" w:rsidP="00F3777B">
      <w:pPr>
        <w:rPr>
          <w:sz w:val="24"/>
          <w:szCs w:val="24"/>
        </w:rPr>
      </w:pPr>
      <w:r>
        <w:rPr>
          <w:sz w:val="24"/>
          <w:szCs w:val="24"/>
        </w:rPr>
        <w:t>2 EL griechischer Joghurt</w:t>
      </w:r>
    </w:p>
    <w:p w14:paraId="3DAA4C3A" w14:textId="77777777" w:rsidR="00F3777B" w:rsidRDefault="00F3777B" w:rsidP="00F3777B">
      <w:pPr>
        <w:rPr>
          <w:sz w:val="24"/>
          <w:szCs w:val="24"/>
        </w:rPr>
      </w:pPr>
      <w:r>
        <w:rPr>
          <w:sz w:val="24"/>
          <w:szCs w:val="24"/>
        </w:rPr>
        <w:t>2 Eier</w:t>
      </w:r>
    </w:p>
    <w:p w14:paraId="493B2B41" w14:textId="77777777" w:rsidR="00F3777B" w:rsidRDefault="00F3777B" w:rsidP="00F3777B">
      <w:pPr>
        <w:rPr>
          <w:sz w:val="24"/>
          <w:szCs w:val="24"/>
        </w:rPr>
      </w:pPr>
    </w:p>
    <w:p w14:paraId="7DF742D0" w14:textId="77777777" w:rsidR="00F3777B" w:rsidRPr="00E94191" w:rsidRDefault="00F3777B" w:rsidP="00F3777B">
      <w:pPr>
        <w:rPr>
          <w:i/>
          <w:iCs/>
          <w:sz w:val="24"/>
          <w:szCs w:val="24"/>
        </w:rPr>
      </w:pPr>
      <w:r w:rsidRPr="00E94191">
        <w:rPr>
          <w:i/>
          <w:iCs/>
          <w:sz w:val="24"/>
          <w:szCs w:val="24"/>
        </w:rPr>
        <w:t>Für den Belag:</w:t>
      </w:r>
    </w:p>
    <w:p w14:paraId="11CB1C7A" w14:textId="77777777" w:rsidR="00F3777B" w:rsidRDefault="00F3777B" w:rsidP="00F3777B">
      <w:pPr>
        <w:rPr>
          <w:sz w:val="24"/>
          <w:szCs w:val="24"/>
        </w:rPr>
      </w:pPr>
      <w:r>
        <w:rPr>
          <w:sz w:val="24"/>
          <w:szCs w:val="24"/>
        </w:rPr>
        <w:t>Rapsöl</w:t>
      </w:r>
    </w:p>
    <w:p w14:paraId="381031FD" w14:textId="77777777" w:rsidR="00F3777B" w:rsidRDefault="00F3777B" w:rsidP="00F3777B">
      <w:pPr>
        <w:rPr>
          <w:sz w:val="24"/>
          <w:szCs w:val="24"/>
        </w:rPr>
      </w:pPr>
      <w:r>
        <w:rPr>
          <w:sz w:val="24"/>
          <w:szCs w:val="24"/>
        </w:rPr>
        <w:t>2 rote Zwiebeln, in Streifen geschnitten</w:t>
      </w:r>
    </w:p>
    <w:p w14:paraId="605A7D31" w14:textId="77777777" w:rsidR="00F3777B" w:rsidRDefault="00F3777B" w:rsidP="00F3777B">
      <w:pPr>
        <w:rPr>
          <w:sz w:val="24"/>
          <w:szCs w:val="24"/>
        </w:rPr>
      </w:pPr>
      <w:r>
        <w:rPr>
          <w:sz w:val="24"/>
          <w:szCs w:val="24"/>
        </w:rPr>
        <w:t>2 grüne India-Jwala-Chilischoten, halbiert und entkernt</w:t>
      </w:r>
    </w:p>
    <w:p w14:paraId="0A81A92E" w14:textId="77777777" w:rsidR="00F3777B" w:rsidRDefault="00F3777B" w:rsidP="00F3777B">
      <w:pPr>
        <w:rPr>
          <w:sz w:val="24"/>
          <w:szCs w:val="24"/>
        </w:rPr>
      </w:pPr>
      <w:r>
        <w:rPr>
          <w:sz w:val="24"/>
          <w:szCs w:val="24"/>
        </w:rPr>
        <w:t>Salz</w:t>
      </w:r>
    </w:p>
    <w:p w14:paraId="2B43FE2A" w14:textId="77777777" w:rsidR="00F3777B" w:rsidRDefault="00F3777B" w:rsidP="00F3777B">
      <w:pPr>
        <w:rPr>
          <w:sz w:val="24"/>
          <w:szCs w:val="24"/>
        </w:rPr>
      </w:pPr>
      <w:r>
        <w:rPr>
          <w:sz w:val="24"/>
          <w:szCs w:val="24"/>
        </w:rPr>
        <w:t>Pfeffer</w:t>
      </w:r>
    </w:p>
    <w:p w14:paraId="6A7A4A6D" w14:textId="77777777" w:rsidR="00F3777B" w:rsidRDefault="00F3777B" w:rsidP="00F3777B">
      <w:pPr>
        <w:rPr>
          <w:sz w:val="24"/>
          <w:szCs w:val="24"/>
        </w:rPr>
      </w:pPr>
      <w:r>
        <w:rPr>
          <w:sz w:val="24"/>
          <w:szCs w:val="24"/>
        </w:rPr>
        <w:t>250 g reife kleine Tomaten, in dünne Scheiben geschnitten</w:t>
      </w:r>
    </w:p>
    <w:p w14:paraId="70862823" w14:textId="77777777" w:rsidR="00F3777B" w:rsidRDefault="00F3777B" w:rsidP="00F3777B">
      <w:pPr>
        <w:rPr>
          <w:sz w:val="24"/>
          <w:szCs w:val="24"/>
        </w:rPr>
      </w:pPr>
    </w:p>
    <w:p w14:paraId="65BEC02C" w14:textId="77777777" w:rsidR="00F3777B" w:rsidRDefault="00F3777B" w:rsidP="00F3777B">
      <w:pPr>
        <w:rPr>
          <w:sz w:val="24"/>
          <w:szCs w:val="24"/>
        </w:rPr>
      </w:pPr>
    </w:p>
    <w:p w14:paraId="61DF42C1" w14:textId="77777777" w:rsidR="00F3777B" w:rsidRDefault="00F3777B" w:rsidP="00F3777B">
      <w:pPr>
        <w:rPr>
          <w:sz w:val="24"/>
          <w:szCs w:val="24"/>
        </w:rPr>
      </w:pPr>
      <w:r>
        <w:rPr>
          <w:sz w:val="24"/>
          <w:szCs w:val="24"/>
        </w:rPr>
        <w:t>Zubereitung:</w:t>
      </w:r>
    </w:p>
    <w:p w14:paraId="4D10E019" w14:textId="77777777" w:rsidR="00F3777B" w:rsidRPr="007B44BE" w:rsidRDefault="00F3777B" w:rsidP="00B40E8C">
      <w:pPr>
        <w:pStyle w:val="ListParagraph"/>
        <w:numPr>
          <w:ilvl w:val="0"/>
          <w:numId w:val="1382"/>
        </w:numPr>
        <w:spacing w:after="120"/>
        <w:ind w:left="714" w:hanging="357"/>
        <w:contextualSpacing w:val="0"/>
        <w:jc w:val="both"/>
        <w:rPr>
          <w:sz w:val="24"/>
          <w:szCs w:val="24"/>
        </w:rPr>
      </w:pPr>
      <w:r w:rsidRPr="007B44BE">
        <w:rPr>
          <w:sz w:val="24"/>
          <w:szCs w:val="24"/>
        </w:rPr>
        <w:t>Beide Mehle mit Natron, Salz und Joghurt in eine Schüssel geben und vermischen. Eine Mulde hineindrücken und 240 ml warmes Wasser und die Eier hineingeben. Zu einem glatten Teig verrühren und beiseitestellen.</w:t>
      </w:r>
    </w:p>
    <w:p w14:paraId="1B71EDD6" w14:textId="77777777" w:rsidR="00F3777B" w:rsidRPr="007B44BE" w:rsidRDefault="00F3777B" w:rsidP="00B40E8C">
      <w:pPr>
        <w:pStyle w:val="ListParagraph"/>
        <w:numPr>
          <w:ilvl w:val="0"/>
          <w:numId w:val="1382"/>
        </w:numPr>
        <w:spacing w:after="120"/>
        <w:ind w:left="714" w:hanging="357"/>
        <w:contextualSpacing w:val="0"/>
        <w:jc w:val="both"/>
        <w:rPr>
          <w:sz w:val="24"/>
          <w:szCs w:val="24"/>
        </w:rPr>
      </w:pPr>
      <w:r w:rsidRPr="007B44BE">
        <w:rPr>
          <w:sz w:val="24"/>
          <w:szCs w:val="24"/>
        </w:rPr>
        <w:t>Für den Belag Öl in der Pfanne erhitzen du die Zwiebeln hineingeben. Etwa 12 -15 Minuten braten, bis sie karamellisiert sind, dann Chilis, Salz und Pfeffer unterrühren. Die Tomatenscheiben hinzugeben, vermengen und vom Herd nehmen.</w:t>
      </w:r>
    </w:p>
    <w:p w14:paraId="7CBDDA8B" w14:textId="77777777" w:rsidR="00F3777B" w:rsidRPr="007B44BE" w:rsidRDefault="00F3777B" w:rsidP="00B40E8C">
      <w:pPr>
        <w:pStyle w:val="ListParagraph"/>
        <w:numPr>
          <w:ilvl w:val="0"/>
          <w:numId w:val="1382"/>
        </w:numPr>
        <w:spacing w:after="120"/>
        <w:ind w:left="714" w:hanging="357"/>
        <w:contextualSpacing w:val="0"/>
        <w:jc w:val="both"/>
        <w:rPr>
          <w:sz w:val="24"/>
          <w:szCs w:val="24"/>
        </w:rPr>
      </w:pPr>
      <w:r w:rsidRPr="007B44BE">
        <w:rPr>
          <w:sz w:val="24"/>
          <w:szCs w:val="24"/>
        </w:rPr>
        <w:t>Für die Uttapams wenig Öl in einer Pfanne erhitzen, dann eine kleine Kelle Teig in die Pfanne geben, verteilen und bei mittlerer Hitze 1 Minute stocken lassen. Dann 1 EL der Tomatenmischung darauf verteilen. Das Uttapam wenden und 1 weitere Minute backen, bis es gar ist, dann auf einen Teller geleiten lassen.</w:t>
      </w:r>
    </w:p>
    <w:p w14:paraId="1A76025B" w14:textId="77777777" w:rsidR="00F3777B" w:rsidRDefault="00F3777B" w:rsidP="00F3777B">
      <w:pPr>
        <w:rPr>
          <w:sz w:val="24"/>
          <w:szCs w:val="24"/>
        </w:rPr>
      </w:pPr>
    </w:p>
    <w:p w14:paraId="3C451A47" w14:textId="77777777" w:rsidR="00F3777B" w:rsidRDefault="00F3777B" w:rsidP="00F3777B">
      <w:pPr>
        <w:rPr>
          <w:sz w:val="24"/>
          <w:szCs w:val="24"/>
        </w:rPr>
      </w:pPr>
      <w:r>
        <w:rPr>
          <w:sz w:val="24"/>
          <w:szCs w:val="24"/>
        </w:rPr>
        <w:br w:type="page"/>
      </w:r>
    </w:p>
    <w:p w14:paraId="420DD8A1" w14:textId="77777777" w:rsidR="00F3777B" w:rsidRDefault="00F3777B" w:rsidP="00F3777B">
      <w:pPr>
        <w:pStyle w:val="Heading2"/>
        <w:spacing w:after="240"/>
      </w:pPr>
      <w:r>
        <w:lastRenderedPageBreak/>
        <w:t>Roti mit Blumenkohl, Käse und Chili</w:t>
      </w:r>
      <w:r>
        <w:rPr>
          <w:rStyle w:val="FootnoteReference"/>
        </w:rPr>
        <w:footnoteReference w:id="271"/>
      </w:r>
      <w:r>
        <w:t xml:space="preserve"> </w:t>
      </w:r>
    </w:p>
    <w:p w14:paraId="283C733A" w14:textId="77777777" w:rsidR="00F3777B" w:rsidRDefault="00F3777B" w:rsidP="00F3777B">
      <w:pPr>
        <w:rPr>
          <w:sz w:val="24"/>
          <w:szCs w:val="24"/>
        </w:rPr>
      </w:pPr>
      <w:r w:rsidRPr="00E94191">
        <w:rPr>
          <w:sz w:val="24"/>
          <w:szCs w:val="24"/>
          <w:u w:val="single"/>
        </w:rPr>
        <w:t>Zutaten</w:t>
      </w:r>
      <w:r>
        <w:rPr>
          <w:sz w:val="24"/>
          <w:szCs w:val="24"/>
        </w:rPr>
        <w:t xml:space="preserve"> (für 12 Stück)</w:t>
      </w:r>
    </w:p>
    <w:p w14:paraId="321D50A3" w14:textId="77777777" w:rsidR="00F3777B" w:rsidRDefault="00F3777B" w:rsidP="00F3777B">
      <w:pPr>
        <w:rPr>
          <w:sz w:val="24"/>
          <w:szCs w:val="24"/>
        </w:rPr>
      </w:pPr>
      <w:r>
        <w:rPr>
          <w:sz w:val="24"/>
          <w:szCs w:val="24"/>
        </w:rPr>
        <w:t>Für die Rotis:</w:t>
      </w:r>
    </w:p>
    <w:p w14:paraId="29AB4B84" w14:textId="77777777" w:rsidR="00F3777B" w:rsidRDefault="00F3777B" w:rsidP="00F3777B">
      <w:pPr>
        <w:rPr>
          <w:sz w:val="24"/>
          <w:szCs w:val="24"/>
        </w:rPr>
      </w:pPr>
      <w:r>
        <w:rPr>
          <w:sz w:val="24"/>
          <w:szCs w:val="24"/>
        </w:rPr>
        <w:t>600 g Mehl</w:t>
      </w:r>
    </w:p>
    <w:p w14:paraId="2B7CD9AD" w14:textId="77777777" w:rsidR="00F3777B" w:rsidRDefault="00F3777B" w:rsidP="00F3777B">
      <w:pPr>
        <w:rPr>
          <w:sz w:val="24"/>
          <w:szCs w:val="24"/>
        </w:rPr>
      </w:pPr>
      <w:r>
        <w:rPr>
          <w:sz w:val="24"/>
          <w:szCs w:val="24"/>
        </w:rPr>
        <w:t>1 TL Salz</w:t>
      </w:r>
    </w:p>
    <w:p w14:paraId="6FB789B4" w14:textId="77777777" w:rsidR="00F3777B" w:rsidRDefault="00F3777B" w:rsidP="00F3777B">
      <w:pPr>
        <w:rPr>
          <w:sz w:val="24"/>
          <w:szCs w:val="24"/>
        </w:rPr>
      </w:pPr>
      <w:r>
        <w:rPr>
          <w:sz w:val="24"/>
          <w:szCs w:val="24"/>
        </w:rPr>
        <w:t>4 EL Öl</w:t>
      </w:r>
    </w:p>
    <w:p w14:paraId="6F2A9FA5" w14:textId="77777777" w:rsidR="00F3777B" w:rsidRDefault="00F3777B" w:rsidP="00F3777B">
      <w:pPr>
        <w:rPr>
          <w:sz w:val="24"/>
          <w:szCs w:val="24"/>
        </w:rPr>
      </w:pPr>
    </w:p>
    <w:p w14:paraId="513B7474" w14:textId="77777777" w:rsidR="00F3777B" w:rsidRPr="00E94191" w:rsidRDefault="00F3777B" w:rsidP="00F3777B">
      <w:pPr>
        <w:rPr>
          <w:i/>
          <w:iCs/>
          <w:sz w:val="24"/>
          <w:szCs w:val="24"/>
        </w:rPr>
      </w:pPr>
      <w:r w:rsidRPr="00E94191">
        <w:rPr>
          <w:i/>
          <w:iCs/>
          <w:sz w:val="24"/>
          <w:szCs w:val="24"/>
        </w:rPr>
        <w:t>Für die Füllung:</w:t>
      </w:r>
    </w:p>
    <w:p w14:paraId="70EF5530" w14:textId="77777777" w:rsidR="00F3777B" w:rsidRDefault="00F3777B" w:rsidP="00F3777B">
      <w:pPr>
        <w:rPr>
          <w:sz w:val="24"/>
          <w:szCs w:val="24"/>
        </w:rPr>
      </w:pPr>
      <w:r>
        <w:rPr>
          <w:sz w:val="24"/>
          <w:szCs w:val="24"/>
        </w:rPr>
        <w:t>500 g Blumenkohl, grob in Stücke gebrochen</w:t>
      </w:r>
    </w:p>
    <w:p w14:paraId="28A4047B" w14:textId="77777777" w:rsidR="00F3777B" w:rsidRDefault="00F3777B" w:rsidP="00F3777B">
      <w:pPr>
        <w:rPr>
          <w:sz w:val="24"/>
          <w:szCs w:val="24"/>
        </w:rPr>
      </w:pPr>
      <w:r>
        <w:rPr>
          <w:sz w:val="24"/>
          <w:szCs w:val="24"/>
        </w:rPr>
        <w:t>2 EL Rapsöl</w:t>
      </w:r>
    </w:p>
    <w:p w14:paraId="374CA7D8" w14:textId="77777777" w:rsidR="00F3777B" w:rsidRDefault="00F3777B" w:rsidP="00F3777B">
      <w:pPr>
        <w:rPr>
          <w:sz w:val="24"/>
          <w:szCs w:val="24"/>
        </w:rPr>
      </w:pPr>
      <w:r>
        <w:rPr>
          <w:sz w:val="24"/>
          <w:szCs w:val="24"/>
        </w:rPr>
        <w:t>1 Zwiebel, gewürfelt</w:t>
      </w:r>
    </w:p>
    <w:p w14:paraId="12CFD60C" w14:textId="77777777" w:rsidR="00F3777B" w:rsidRDefault="00F3777B" w:rsidP="00F3777B">
      <w:pPr>
        <w:rPr>
          <w:sz w:val="24"/>
          <w:szCs w:val="24"/>
        </w:rPr>
      </w:pPr>
      <w:r>
        <w:rPr>
          <w:sz w:val="24"/>
          <w:szCs w:val="24"/>
        </w:rPr>
        <w:t>2 grüne India-Jwala-Chilischoten, entkernt und in dünne Streifen geschnitten</w:t>
      </w:r>
    </w:p>
    <w:p w14:paraId="4A535643" w14:textId="77777777" w:rsidR="00F3777B" w:rsidRDefault="00F3777B" w:rsidP="00F3777B">
      <w:pPr>
        <w:rPr>
          <w:sz w:val="24"/>
          <w:szCs w:val="24"/>
        </w:rPr>
      </w:pPr>
      <w:r>
        <w:rPr>
          <w:sz w:val="24"/>
          <w:szCs w:val="24"/>
        </w:rPr>
        <w:t>1 TL Gemahlener Kreuzkümmel</w:t>
      </w:r>
    </w:p>
    <w:p w14:paraId="7A212240" w14:textId="77777777" w:rsidR="00F3777B" w:rsidRDefault="00F3777B" w:rsidP="00F3777B">
      <w:pPr>
        <w:rPr>
          <w:sz w:val="24"/>
          <w:szCs w:val="24"/>
        </w:rPr>
      </w:pPr>
      <w:r>
        <w:rPr>
          <w:sz w:val="24"/>
          <w:szCs w:val="24"/>
        </w:rPr>
        <w:t>Salz, Pfeffer</w:t>
      </w:r>
    </w:p>
    <w:p w14:paraId="642BF040" w14:textId="77777777" w:rsidR="00F3777B" w:rsidRDefault="00F3777B" w:rsidP="00F3777B">
      <w:pPr>
        <w:rPr>
          <w:sz w:val="24"/>
          <w:szCs w:val="24"/>
        </w:rPr>
      </w:pPr>
      <w:r>
        <w:rPr>
          <w:sz w:val="24"/>
          <w:szCs w:val="24"/>
        </w:rPr>
        <w:t>150 g Cheddar, gerieben</w:t>
      </w:r>
    </w:p>
    <w:p w14:paraId="04ACC2F6" w14:textId="77777777" w:rsidR="00F3777B" w:rsidRDefault="00F3777B" w:rsidP="00F3777B">
      <w:pPr>
        <w:rPr>
          <w:sz w:val="24"/>
          <w:szCs w:val="24"/>
        </w:rPr>
      </w:pPr>
    </w:p>
    <w:p w14:paraId="72C00692" w14:textId="77777777" w:rsidR="00F3777B" w:rsidRDefault="00F3777B" w:rsidP="00F3777B">
      <w:pPr>
        <w:rPr>
          <w:sz w:val="24"/>
          <w:szCs w:val="24"/>
        </w:rPr>
      </w:pPr>
      <w:r>
        <w:rPr>
          <w:sz w:val="24"/>
          <w:szCs w:val="24"/>
        </w:rPr>
        <w:t>Zubereitung:</w:t>
      </w:r>
    </w:p>
    <w:p w14:paraId="4BC8F983" w14:textId="77777777" w:rsidR="00F3777B" w:rsidRPr="002A56A2" w:rsidRDefault="00F3777B" w:rsidP="00B40E8C">
      <w:pPr>
        <w:pStyle w:val="ListParagraph"/>
        <w:numPr>
          <w:ilvl w:val="0"/>
          <w:numId w:val="1383"/>
        </w:numPr>
        <w:spacing w:after="120"/>
        <w:ind w:left="714" w:hanging="357"/>
        <w:contextualSpacing w:val="0"/>
        <w:jc w:val="both"/>
        <w:rPr>
          <w:sz w:val="24"/>
          <w:szCs w:val="24"/>
        </w:rPr>
      </w:pPr>
      <w:r w:rsidRPr="002A56A2">
        <w:rPr>
          <w:sz w:val="24"/>
          <w:szCs w:val="24"/>
        </w:rPr>
        <w:t xml:space="preserve">Für die Füllung den Blumenkohl reiben. Das Öl in einer Pfanne erhitzen, die Zwiebel </w:t>
      </w:r>
      <w:r>
        <w:rPr>
          <w:sz w:val="24"/>
          <w:szCs w:val="24"/>
        </w:rPr>
        <w:t xml:space="preserve">darin </w:t>
      </w:r>
      <w:r w:rsidRPr="002A56A2">
        <w:rPr>
          <w:sz w:val="24"/>
          <w:szCs w:val="24"/>
        </w:rPr>
        <w:t>bei mittlerer Hitze 8 Minuten glasig anschwitzen. Chilis und Kreuzkümmel hinzufügen und 1 Minute unter Rühren anrösten</w:t>
      </w:r>
      <w:r>
        <w:rPr>
          <w:sz w:val="24"/>
          <w:szCs w:val="24"/>
        </w:rPr>
        <w:t>. D</w:t>
      </w:r>
      <w:r w:rsidRPr="002A56A2">
        <w:rPr>
          <w:sz w:val="24"/>
          <w:szCs w:val="24"/>
        </w:rPr>
        <w:t xml:space="preserve">en Blumenkohl dazugeben </w:t>
      </w:r>
      <w:r>
        <w:rPr>
          <w:sz w:val="24"/>
          <w:szCs w:val="24"/>
        </w:rPr>
        <w:t xml:space="preserve">und </w:t>
      </w:r>
      <w:r w:rsidRPr="002A56A2">
        <w:rPr>
          <w:sz w:val="24"/>
          <w:szCs w:val="24"/>
        </w:rPr>
        <w:t>4 – 5 Minuten braten. Salz und Pfeffer unterrühren, vom Herd nehmen, den Käse einstreuen, umrühren und beiseitestellen.</w:t>
      </w:r>
    </w:p>
    <w:p w14:paraId="7818F4C6" w14:textId="77777777" w:rsidR="00F3777B" w:rsidRPr="0058519E" w:rsidRDefault="00F3777B" w:rsidP="00B40E8C">
      <w:pPr>
        <w:pStyle w:val="ListParagraph"/>
        <w:numPr>
          <w:ilvl w:val="0"/>
          <w:numId w:val="1383"/>
        </w:numPr>
        <w:spacing w:after="120"/>
        <w:ind w:left="714" w:hanging="357"/>
        <w:contextualSpacing w:val="0"/>
        <w:jc w:val="both"/>
        <w:rPr>
          <w:sz w:val="24"/>
          <w:szCs w:val="24"/>
        </w:rPr>
      </w:pPr>
      <w:r w:rsidRPr="0058519E">
        <w:rPr>
          <w:sz w:val="24"/>
          <w:szCs w:val="24"/>
        </w:rPr>
        <w:t>Für den Rotiteig das Mehl in einer großen Schüssel mit dem Salz mischen, dann das Öl unterrühren. Eine Mulde in die Mitte drücken und nach und nach mit bis zu 300 ml warmen Wasser zu einem glatten, elastischen Teig verkneten und mit Öl einreiben. Die Arbeitsfläche bemehlen und den Teig in 12 Teile teilen. Jede Portion mit den Händen zu einer Kugel rollen, flach drücken und mit Mehl bestäuben. Auf 10 cm Durchmesser ausrollen, erneut bestäuben und auf 20 cm Größe ausrollen.</w:t>
      </w:r>
    </w:p>
    <w:p w14:paraId="70733621" w14:textId="77777777" w:rsidR="00F3777B" w:rsidRPr="002A56A2" w:rsidRDefault="00F3777B" w:rsidP="00B40E8C">
      <w:pPr>
        <w:pStyle w:val="ListParagraph"/>
        <w:numPr>
          <w:ilvl w:val="0"/>
          <w:numId w:val="1383"/>
        </w:numPr>
        <w:spacing w:after="120"/>
        <w:ind w:left="714" w:hanging="357"/>
        <w:contextualSpacing w:val="0"/>
        <w:jc w:val="both"/>
        <w:rPr>
          <w:sz w:val="24"/>
          <w:szCs w:val="24"/>
        </w:rPr>
      </w:pPr>
      <w:r w:rsidRPr="002A56A2">
        <w:rPr>
          <w:sz w:val="24"/>
          <w:szCs w:val="24"/>
        </w:rPr>
        <w:t>Auf eine Hälfte eines Roti 2 EL der Füllung geben und dabei einen schmalen Rand freilassen. Die andere Hälfte darüberschlagen und den Rand zusammendrücken. Das gefüllte Roti sanft mit der Teigrolle flach rollen und beiseitestellen. Mit den übrigen Rotis wiederholen.</w:t>
      </w:r>
    </w:p>
    <w:p w14:paraId="0EF086E7" w14:textId="77777777" w:rsidR="00F3777B" w:rsidRPr="002A56A2" w:rsidRDefault="00F3777B" w:rsidP="00B40E8C">
      <w:pPr>
        <w:pStyle w:val="ListParagraph"/>
        <w:numPr>
          <w:ilvl w:val="0"/>
          <w:numId w:val="1383"/>
        </w:numPr>
        <w:spacing w:after="120"/>
        <w:ind w:left="714" w:hanging="357"/>
        <w:contextualSpacing w:val="0"/>
        <w:jc w:val="both"/>
        <w:rPr>
          <w:sz w:val="24"/>
          <w:szCs w:val="24"/>
        </w:rPr>
      </w:pPr>
      <w:r w:rsidRPr="002A56A2">
        <w:rPr>
          <w:sz w:val="24"/>
          <w:szCs w:val="24"/>
        </w:rPr>
        <w:lastRenderedPageBreak/>
        <w:t>Die gefüllten Rotis in der heißen Pfanne bei mittlerer bis starker Hitze unter einmaligem Wenden 3 Minuten braten. Noch rohe Stellen mit dem Pfannenwender an den Pfannenboden drücken, bis das Roti rundum gar ist, dann auf einen Teller gleiten lassen. In Alufolie im Backofen warmhalten.</w:t>
      </w:r>
    </w:p>
    <w:p w14:paraId="3C740996" w14:textId="77777777" w:rsidR="00F3777B" w:rsidRDefault="00F3777B" w:rsidP="00F3777B">
      <w:pPr>
        <w:rPr>
          <w:sz w:val="24"/>
          <w:szCs w:val="24"/>
        </w:rPr>
      </w:pPr>
      <w:r>
        <w:rPr>
          <w:sz w:val="24"/>
          <w:szCs w:val="24"/>
        </w:rPr>
        <w:br w:type="page"/>
      </w:r>
    </w:p>
    <w:p w14:paraId="4AA085C6" w14:textId="77777777" w:rsidR="00F3777B" w:rsidRPr="00F0625D" w:rsidRDefault="00F3777B" w:rsidP="00F3777B">
      <w:pPr>
        <w:pStyle w:val="Heading2"/>
        <w:spacing w:after="240"/>
        <w:rPr>
          <w:lang w:val="en-US"/>
        </w:rPr>
      </w:pPr>
      <w:r w:rsidRPr="00F0625D">
        <w:rPr>
          <w:lang w:val="en-US"/>
        </w:rPr>
        <w:lastRenderedPageBreak/>
        <w:t xml:space="preserve">Mais-Roti – </w:t>
      </w:r>
      <w:proofErr w:type="spellStart"/>
      <w:r w:rsidRPr="00F0625D">
        <w:rPr>
          <w:lang w:val="en-US"/>
        </w:rPr>
        <w:t>makki</w:t>
      </w:r>
      <w:proofErr w:type="spellEnd"/>
      <w:r w:rsidRPr="00F0625D">
        <w:rPr>
          <w:lang w:val="en-US"/>
        </w:rPr>
        <w:t xml:space="preserve"> ki roti </w:t>
      </w:r>
      <w:r>
        <w:rPr>
          <w:rStyle w:val="FootnoteReference"/>
        </w:rPr>
        <w:footnoteReference w:id="272"/>
      </w:r>
    </w:p>
    <w:p w14:paraId="0B38E54F" w14:textId="77777777" w:rsidR="00F3777B" w:rsidRDefault="00F3777B" w:rsidP="00F3777B">
      <w:pPr>
        <w:rPr>
          <w:sz w:val="24"/>
          <w:szCs w:val="24"/>
        </w:rPr>
      </w:pPr>
      <w:r w:rsidRPr="0058519E">
        <w:rPr>
          <w:sz w:val="24"/>
          <w:szCs w:val="24"/>
          <w:u w:val="single"/>
        </w:rPr>
        <w:t>Zutaten</w:t>
      </w:r>
      <w:r>
        <w:rPr>
          <w:sz w:val="24"/>
          <w:szCs w:val="24"/>
        </w:rPr>
        <w:t xml:space="preserve"> (für 10 Stück)</w:t>
      </w:r>
    </w:p>
    <w:p w14:paraId="20C1BC27" w14:textId="77777777" w:rsidR="00F3777B" w:rsidRDefault="00F3777B" w:rsidP="00F3777B">
      <w:pPr>
        <w:rPr>
          <w:sz w:val="24"/>
          <w:szCs w:val="24"/>
        </w:rPr>
      </w:pPr>
      <w:r>
        <w:rPr>
          <w:sz w:val="24"/>
          <w:szCs w:val="24"/>
        </w:rPr>
        <w:t>200 g feines Maismehl</w:t>
      </w:r>
    </w:p>
    <w:p w14:paraId="435BDD57" w14:textId="77777777" w:rsidR="00F3777B" w:rsidRDefault="00F3777B" w:rsidP="00F3777B">
      <w:pPr>
        <w:rPr>
          <w:sz w:val="24"/>
          <w:szCs w:val="24"/>
        </w:rPr>
      </w:pPr>
      <w:r>
        <w:rPr>
          <w:sz w:val="24"/>
          <w:szCs w:val="24"/>
        </w:rPr>
        <w:t>100 g Weizenmehl</w:t>
      </w:r>
    </w:p>
    <w:p w14:paraId="36471CC9" w14:textId="77777777" w:rsidR="00F3777B" w:rsidRDefault="00F3777B" w:rsidP="00F3777B">
      <w:pPr>
        <w:rPr>
          <w:sz w:val="24"/>
          <w:szCs w:val="24"/>
        </w:rPr>
      </w:pPr>
      <w:r>
        <w:rPr>
          <w:sz w:val="24"/>
          <w:szCs w:val="24"/>
        </w:rPr>
        <w:t>1/3 TL Salz</w:t>
      </w:r>
    </w:p>
    <w:p w14:paraId="61281E1D" w14:textId="77777777" w:rsidR="00F3777B" w:rsidRDefault="00F3777B" w:rsidP="00F3777B">
      <w:pPr>
        <w:rPr>
          <w:sz w:val="24"/>
          <w:szCs w:val="24"/>
        </w:rPr>
      </w:pPr>
      <w:r>
        <w:rPr>
          <w:sz w:val="24"/>
          <w:szCs w:val="24"/>
        </w:rPr>
        <w:t>Rapsöl</w:t>
      </w:r>
    </w:p>
    <w:p w14:paraId="5B18293B" w14:textId="77777777" w:rsidR="00F3777B" w:rsidRDefault="00F3777B" w:rsidP="00F3777B">
      <w:pPr>
        <w:rPr>
          <w:sz w:val="24"/>
          <w:szCs w:val="24"/>
        </w:rPr>
      </w:pPr>
      <w:r>
        <w:rPr>
          <w:sz w:val="24"/>
          <w:szCs w:val="24"/>
        </w:rPr>
        <w:t>2 grüne India-Jwala-Chilischoten, entkernt und in sehr dünne Streifen geschnitten</w:t>
      </w:r>
    </w:p>
    <w:p w14:paraId="48F2AF73" w14:textId="77777777" w:rsidR="00F3777B" w:rsidRDefault="00F3777B" w:rsidP="00F3777B">
      <w:pPr>
        <w:rPr>
          <w:sz w:val="24"/>
          <w:szCs w:val="24"/>
        </w:rPr>
      </w:pPr>
      <w:r>
        <w:rPr>
          <w:sz w:val="24"/>
          <w:szCs w:val="24"/>
        </w:rPr>
        <w:t>1 Stück Ingwer (1 cm), geschält und gerieben</w:t>
      </w:r>
    </w:p>
    <w:p w14:paraId="2141A1A6" w14:textId="77777777" w:rsidR="00F3777B" w:rsidRDefault="00F3777B" w:rsidP="00F3777B">
      <w:pPr>
        <w:rPr>
          <w:sz w:val="24"/>
          <w:szCs w:val="24"/>
        </w:rPr>
      </w:pPr>
    </w:p>
    <w:p w14:paraId="6DE33318" w14:textId="77777777" w:rsidR="00F3777B" w:rsidRDefault="00F3777B" w:rsidP="00F3777B">
      <w:pPr>
        <w:rPr>
          <w:sz w:val="24"/>
          <w:szCs w:val="24"/>
        </w:rPr>
      </w:pPr>
      <w:r>
        <w:rPr>
          <w:sz w:val="24"/>
          <w:szCs w:val="24"/>
        </w:rPr>
        <w:t>Zubereitung:</w:t>
      </w:r>
    </w:p>
    <w:p w14:paraId="402C1F19" w14:textId="77777777" w:rsidR="00F3777B" w:rsidRPr="00630C12" w:rsidRDefault="00F3777B" w:rsidP="00B40E8C">
      <w:pPr>
        <w:pStyle w:val="ListParagraph"/>
        <w:numPr>
          <w:ilvl w:val="0"/>
          <w:numId w:val="1385"/>
        </w:numPr>
        <w:spacing w:after="120"/>
        <w:ind w:left="714" w:hanging="357"/>
        <w:contextualSpacing w:val="0"/>
        <w:jc w:val="both"/>
        <w:rPr>
          <w:sz w:val="24"/>
          <w:szCs w:val="24"/>
        </w:rPr>
      </w:pPr>
      <w:r w:rsidRPr="00630C12">
        <w:rPr>
          <w:sz w:val="24"/>
          <w:szCs w:val="24"/>
        </w:rPr>
        <w:t>Die Mehlsorten und das Salz in einer Schüssel mischen, 1 EL Öl hinzugeben und mit den Fingern fein krümelig verreiben. Chilis und Ingwer hinzugeben und gut vermengen. Nach und nach mit bis zu 140 ml lauwarmem Wasser 5 Minuten verkneten, bis ein weicher, geschmeidiger Teig entsteht.</w:t>
      </w:r>
    </w:p>
    <w:p w14:paraId="77B1D3D3" w14:textId="77777777" w:rsidR="00F3777B" w:rsidRPr="00630C12" w:rsidRDefault="00F3777B" w:rsidP="00B40E8C">
      <w:pPr>
        <w:pStyle w:val="ListParagraph"/>
        <w:numPr>
          <w:ilvl w:val="0"/>
          <w:numId w:val="1385"/>
        </w:numPr>
        <w:spacing w:after="120"/>
        <w:ind w:left="714" w:hanging="357"/>
        <w:contextualSpacing w:val="0"/>
        <w:jc w:val="both"/>
        <w:rPr>
          <w:sz w:val="24"/>
          <w:szCs w:val="24"/>
        </w:rPr>
      </w:pPr>
      <w:r w:rsidRPr="00630C12">
        <w:rPr>
          <w:sz w:val="24"/>
          <w:szCs w:val="24"/>
        </w:rPr>
        <w:t>Die Hälfte des Teigs auf einer bemehlten Fläche 5 mm dick ausrollen. Mit einem Plätzchenausstecher (10 cm Durchmesser) Scheiben ausstechen. Die zweite Hälfte ausrollen und ebenfalls ausstechen.</w:t>
      </w:r>
    </w:p>
    <w:p w14:paraId="7C184C5F" w14:textId="77777777" w:rsidR="00F3777B" w:rsidRPr="00630C12" w:rsidRDefault="00F3777B" w:rsidP="00B40E8C">
      <w:pPr>
        <w:pStyle w:val="ListParagraph"/>
        <w:numPr>
          <w:ilvl w:val="0"/>
          <w:numId w:val="1385"/>
        </w:numPr>
        <w:spacing w:after="120"/>
        <w:ind w:left="714" w:hanging="357"/>
        <w:contextualSpacing w:val="0"/>
        <w:jc w:val="both"/>
        <w:rPr>
          <w:sz w:val="24"/>
          <w:szCs w:val="24"/>
        </w:rPr>
      </w:pPr>
      <w:r w:rsidRPr="00630C12">
        <w:rPr>
          <w:sz w:val="24"/>
          <w:szCs w:val="24"/>
        </w:rPr>
        <w:t>Zum Backen der Rotis die Pfanne stark erhitzen, ein wenig Öl hineinträufeln und jeweils 2 – 3 Rotis auf einmal 3 Minuten backen, bis sie gar sind und keine dunklen Flecken mehr zu sehen sind. Dabei jede Minute wenden.</w:t>
      </w:r>
    </w:p>
    <w:p w14:paraId="4B36C921" w14:textId="77777777" w:rsidR="00F3777B" w:rsidRDefault="00F3777B" w:rsidP="00F3777B">
      <w:pPr>
        <w:rPr>
          <w:sz w:val="24"/>
          <w:szCs w:val="24"/>
        </w:rPr>
      </w:pPr>
      <w:r>
        <w:rPr>
          <w:sz w:val="24"/>
          <w:szCs w:val="24"/>
        </w:rPr>
        <w:br w:type="page"/>
      </w:r>
    </w:p>
    <w:p w14:paraId="0FCED121" w14:textId="77777777" w:rsidR="00F3777B" w:rsidRDefault="00F3777B" w:rsidP="00F3777B">
      <w:pPr>
        <w:pStyle w:val="Heading2"/>
        <w:spacing w:after="240"/>
      </w:pPr>
      <w:r>
        <w:lastRenderedPageBreak/>
        <w:t>Malabar Paratha</w:t>
      </w:r>
      <w:r>
        <w:rPr>
          <w:rStyle w:val="FootnoteReference"/>
        </w:rPr>
        <w:footnoteReference w:id="273"/>
      </w:r>
      <w:r>
        <w:t xml:space="preserve"> </w:t>
      </w:r>
    </w:p>
    <w:p w14:paraId="0C39A62C" w14:textId="77777777" w:rsidR="00F3777B" w:rsidRDefault="00F3777B" w:rsidP="00F3777B">
      <w:pPr>
        <w:rPr>
          <w:sz w:val="24"/>
          <w:szCs w:val="24"/>
        </w:rPr>
      </w:pPr>
      <w:r w:rsidRPr="0058519E">
        <w:rPr>
          <w:sz w:val="24"/>
          <w:szCs w:val="24"/>
          <w:u w:val="single"/>
        </w:rPr>
        <w:t>Zutaten</w:t>
      </w:r>
      <w:r>
        <w:rPr>
          <w:sz w:val="24"/>
          <w:szCs w:val="24"/>
        </w:rPr>
        <w:t xml:space="preserve"> (für 10 Stück)</w:t>
      </w:r>
    </w:p>
    <w:p w14:paraId="1AA8AEE4" w14:textId="77777777" w:rsidR="00F3777B" w:rsidRDefault="00F3777B" w:rsidP="00F3777B">
      <w:pPr>
        <w:rPr>
          <w:sz w:val="24"/>
          <w:szCs w:val="24"/>
        </w:rPr>
      </w:pPr>
      <w:r>
        <w:rPr>
          <w:sz w:val="24"/>
          <w:szCs w:val="24"/>
        </w:rPr>
        <w:t>130 g Butter</w:t>
      </w:r>
    </w:p>
    <w:p w14:paraId="544A308D" w14:textId="77777777" w:rsidR="00F3777B" w:rsidRDefault="00F3777B" w:rsidP="00F3777B">
      <w:pPr>
        <w:rPr>
          <w:sz w:val="24"/>
          <w:szCs w:val="24"/>
        </w:rPr>
      </w:pPr>
      <w:r>
        <w:rPr>
          <w:sz w:val="24"/>
          <w:szCs w:val="24"/>
        </w:rPr>
        <w:t>450 g Mehl</w:t>
      </w:r>
    </w:p>
    <w:p w14:paraId="3D357541" w14:textId="77777777" w:rsidR="00F3777B" w:rsidRDefault="00F3777B" w:rsidP="00F3777B">
      <w:pPr>
        <w:rPr>
          <w:sz w:val="24"/>
          <w:szCs w:val="24"/>
        </w:rPr>
      </w:pPr>
      <w:r>
        <w:rPr>
          <w:sz w:val="24"/>
          <w:szCs w:val="24"/>
        </w:rPr>
        <w:t>1 ¼ TL Salz</w:t>
      </w:r>
    </w:p>
    <w:p w14:paraId="46E004E5" w14:textId="77777777" w:rsidR="00F3777B" w:rsidRDefault="00F3777B" w:rsidP="00F3777B">
      <w:pPr>
        <w:rPr>
          <w:sz w:val="24"/>
          <w:szCs w:val="24"/>
        </w:rPr>
      </w:pPr>
      <w:r>
        <w:rPr>
          <w:sz w:val="24"/>
          <w:szCs w:val="24"/>
        </w:rPr>
        <w:t>Öl</w:t>
      </w:r>
    </w:p>
    <w:p w14:paraId="1B28AD92" w14:textId="77777777" w:rsidR="00F3777B" w:rsidRDefault="00F3777B" w:rsidP="00F3777B">
      <w:pPr>
        <w:rPr>
          <w:sz w:val="24"/>
          <w:szCs w:val="24"/>
        </w:rPr>
      </w:pPr>
    </w:p>
    <w:p w14:paraId="02976E7E" w14:textId="77777777" w:rsidR="00F3777B" w:rsidRDefault="00F3777B" w:rsidP="00F3777B">
      <w:pPr>
        <w:rPr>
          <w:sz w:val="24"/>
          <w:szCs w:val="24"/>
        </w:rPr>
      </w:pPr>
      <w:r>
        <w:rPr>
          <w:sz w:val="24"/>
          <w:szCs w:val="24"/>
        </w:rPr>
        <w:t>Zubereitung:</w:t>
      </w:r>
    </w:p>
    <w:p w14:paraId="067690F3" w14:textId="77777777" w:rsidR="00F3777B" w:rsidRPr="008A20BF" w:rsidRDefault="00F3777B" w:rsidP="00B40E8C">
      <w:pPr>
        <w:pStyle w:val="ListParagraph"/>
        <w:numPr>
          <w:ilvl w:val="0"/>
          <w:numId w:val="1386"/>
        </w:numPr>
        <w:spacing w:after="120"/>
        <w:ind w:left="714" w:hanging="357"/>
        <w:contextualSpacing w:val="0"/>
        <w:jc w:val="both"/>
        <w:rPr>
          <w:sz w:val="24"/>
          <w:szCs w:val="24"/>
        </w:rPr>
      </w:pPr>
      <w:r w:rsidRPr="008A20BF">
        <w:rPr>
          <w:sz w:val="24"/>
          <w:szCs w:val="24"/>
        </w:rPr>
        <w:t>80 g Butter bei mittlerer Hitze in einem Topf zerlassen. Mehl und Salz in einer großen Schüssel mischen, dann die zerlassene Butter hinzugeben und mit den Fingern fein krü</w:t>
      </w:r>
      <w:r>
        <w:rPr>
          <w:sz w:val="24"/>
          <w:szCs w:val="24"/>
        </w:rPr>
        <w:t>m</w:t>
      </w:r>
      <w:r w:rsidRPr="008A20BF">
        <w:rPr>
          <w:sz w:val="24"/>
          <w:szCs w:val="24"/>
        </w:rPr>
        <w:t>elig verreiben. Nach und nach 185 ml warmes Wasser hinzugeben und alles zu einem klebrigen Teig vermengen.</w:t>
      </w:r>
    </w:p>
    <w:p w14:paraId="0DA35E19" w14:textId="77777777" w:rsidR="00F3777B" w:rsidRPr="008A20BF" w:rsidRDefault="00F3777B" w:rsidP="00B40E8C">
      <w:pPr>
        <w:pStyle w:val="ListParagraph"/>
        <w:numPr>
          <w:ilvl w:val="0"/>
          <w:numId w:val="1386"/>
        </w:numPr>
        <w:spacing w:after="120"/>
        <w:ind w:left="714" w:hanging="357"/>
        <w:contextualSpacing w:val="0"/>
        <w:jc w:val="both"/>
        <w:rPr>
          <w:sz w:val="24"/>
          <w:szCs w:val="24"/>
        </w:rPr>
      </w:pPr>
      <w:r w:rsidRPr="008A20BF">
        <w:rPr>
          <w:sz w:val="24"/>
          <w:szCs w:val="24"/>
        </w:rPr>
        <w:t>Den Teig auf einer bemehlten Fläche 5 Minuten kneten, bis er weich ist, dann in eine eingeölte Schüssel geben, mit Frischhaltefolie abdecken und 1 Stunde an einem warmen Ort ruhen lassen.</w:t>
      </w:r>
    </w:p>
    <w:p w14:paraId="4F5DA8CF" w14:textId="77777777" w:rsidR="00F3777B" w:rsidRPr="008A20BF" w:rsidRDefault="00F3777B" w:rsidP="00B40E8C">
      <w:pPr>
        <w:pStyle w:val="ListParagraph"/>
        <w:numPr>
          <w:ilvl w:val="0"/>
          <w:numId w:val="1386"/>
        </w:numPr>
        <w:spacing w:after="120"/>
        <w:ind w:left="714" w:hanging="357"/>
        <w:contextualSpacing w:val="0"/>
        <w:jc w:val="both"/>
        <w:rPr>
          <w:sz w:val="24"/>
          <w:szCs w:val="24"/>
        </w:rPr>
      </w:pPr>
      <w:r w:rsidRPr="008A20BF">
        <w:rPr>
          <w:sz w:val="24"/>
          <w:szCs w:val="24"/>
        </w:rPr>
        <w:t>Den Teig anschließend in zehn Kugeln teilen, auf ein Backblech legen und mit einem sauberen Küchentuch abgedeckt weitere 20 Minuten ruhen lassen.</w:t>
      </w:r>
    </w:p>
    <w:p w14:paraId="5721DF95" w14:textId="77777777" w:rsidR="00F3777B" w:rsidRPr="008A20BF" w:rsidRDefault="00F3777B" w:rsidP="00B40E8C">
      <w:pPr>
        <w:pStyle w:val="ListParagraph"/>
        <w:numPr>
          <w:ilvl w:val="0"/>
          <w:numId w:val="1386"/>
        </w:numPr>
        <w:spacing w:after="120"/>
        <w:ind w:left="714" w:hanging="357"/>
        <w:contextualSpacing w:val="0"/>
        <w:jc w:val="both"/>
        <w:rPr>
          <w:sz w:val="24"/>
          <w:szCs w:val="24"/>
        </w:rPr>
      </w:pPr>
      <w:r w:rsidRPr="008A20BF">
        <w:rPr>
          <w:sz w:val="24"/>
          <w:szCs w:val="24"/>
        </w:rPr>
        <w:t>Ein Schneidebrett und eine Teigrolle leicht einölen. Die restliche Butter bei mittlerer Hitze in einem Topf zerlassen. Ein Teigstück zu einer Kugel rollen und zwischen den Handflächen flach drücken. Zu einem 18 cm großen Kreis ausrollen, mit Butter bepinseln und dann wie eine Zigarre aufrollen. Die Zigarre zu einer engen Spirale eindrehen und wieder auf das Blech legen. Mit dem übrigen Teig wiederholen.</w:t>
      </w:r>
    </w:p>
    <w:p w14:paraId="498B3923" w14:textId="77777777" w:rsidR="00F3777B" w:rsidRDefault="00F3777B" w:rsidP="00B40E8C">
      <w:pPr>
        <w:pStyle w:val="ListParagraph"/>
        <w:numPr>
          <w:ilvl w:val="0"/>
          <w:numId w:val="1386"/>
        </w:numPr>
        <w:spacing w:after="120"/>
        <w:ind w:left="714" w:hanging="357"/>
        <w:contextualSpacing w:val="0"/>
        <w:jc w:val="both"/>
        <w:rPr>
          <w:sz w:val="24"/>
          <w:szCs w:val="24"/>
        </w:rPr>
      </w:pPr>
      <w:r w:rsidRPr="008A20BF">
        <w:rPr>
          <w:sz w:val="24"/>
          <w:szCs w:val="24"/>
        </w:rPr>
        <w:t>Eine der Spiralen zwischen den Handflächen flach drücken und auf 18 cm Durchmesser ausrollen. Auf ein Blatt Backpapier legen, dann die übrigen Spiralen ausrollen und jeweils ein Blatt Backpapier dazwischen legen.</w:t>
      </w:r>
    </w:p>
    <w:p w14:paraId="7D1BBDAA" w14:textId="77777777" w:rsidR="00F3777B" w:rsidRPr="008A20BF" w:rsidRDefault="00F3777B" w:rsidP="00B40E8C">
      <w:pPr>
        <w:pStyle w:val="ListParagraph"/>
        <w:numPr>
          <w:ilvl w:val="0"/>
          <w:numId w:val="1386"/>
        </w:numPr>
        <w:spacing w:after="120"/>
        <w:ind w:left="714" w:hanging="357"/>
        <w:contextualSpacing w:val="0"/>
        <w:jc w:val="both"/>
        <w:rPr>
          <w:sz w:val="24"/>
          <w:szCs w:val="24"/>
        </w:rPr>
      </w:pPr>
      <w:r w:rsidRPr="008A20BF">
        <w:rPr>
          <w:sz w:val="24"/>
          <w:szCs w:val="24"/>
        </w:rPr>
        <w:t xml:space="preserve">Eine Pfanne erhitzen, dann die Teigstücke von beiden Seiten mit zerlassener Butter bepinseln. Unter einmaligem Wenden bei mittlerer Hitze 2 ½ Minuten backen. Ein letztes Mal mit Butter bepinseln, dann auf einen Teller gleiten lassen und die übrigen Teigstücke backen. </w:t>
      </w:r>
    </w:p>
    <w:p w14:paraId="2C482DAD" w14:textId="77777777" w:rsidR="00F3777B" w:rsidRDefault="00F3777B" w:rsidP="00F3777B">
      <w:pPr>
        <w:jc w:val="both"/>
        <w:rPr>
          <w:sz w:val="24"/>
          <w:szCs w:val="24"/>
        </w:rPr>
      </w:pPr>
    </w:p>
    <w:p w14:paraId="680D16B1" w14:textId="77777777" w:rsidR="00F3777B" w:rsidRDefault="00F3777B" w:rsidP="00F3777B">
      <w:pPr>
        <w:ind w:left="705" w:hanging="705"/>
        <w:jc w:val="both"/>
        <w:rPr>
          <w:sz w:val="24"/>
          <w:szCs w:val="24"/>
        </w:rPr>
      </w:pPr>
      <w:r>
        <w:rPr>
          <w:sz w:val="24"/>
          <w:szCs w:val="24"/>
        </w:rPr>
        <w:t>Info:</w:t>
      </w:r>
      <w:r>
        <w:rPr>
          <w:sz w:val="24"/>
          <w:szCs w:val="24"/>
        </w:rPr>
        <w:tab/>
        <w:t xml:space="preserve">Das Malabar paratha ist das südindische Brot schlechthin. Zu einer kunstvollen Spirale gerollt und mit golden gerösteten Flecken, ist es gleichzeitig knusprig, weich und luftig. Es ist das perfekte Brot, um es klein zu zupfen und ein eine cremige Sauce zu tunken. Braucht aber ziemlich viel Zeit in der Zubereitung. </w:t>
      </w:r>
    </w:p>
    <w:p w14:paraId="592C8421" w14:textId="77777777" w:rsidR="00F3777B" w:rsidRDefault="00F3777B" w:rsidP="00F3777B">
      <w:pPr>
        <w:rPr>
          <w:sz w:val="24"/>
          <w:szCs w:val="24"/>
        </w:rPr>
      </w:pPr>
      <w:r>
        <w:rPr>
          <w:sz w:val="24"/>
          <w:szCs w:val="24"/>
        </w:rPr>
        <w:br w:type="page"/>
      </w:r>
    </w:p>
    <w:p w14:paraId="1BD5BB2F" w14:textId="77777777" w:rsidR="00F3777B" w:rsidRDefault="00F3777B" w:rsidP="00F3777B">
      <w:pPr>
        <w:pStyle w:val="Heading2"/>
        <w:spacing w:after="240"/>
      </w:pPr>
      <w:r>
        <w:lastRenderedPageBreak/>
        <w:t>Paratha – geschichtetes Brot</w:t>
      </w:r>
      <w:r>
        <w:rPr>
          <w:rStyle w:val="FootnoteReference"/>
        </w:rPr>
        <w:footnoteReference w:id="274"/>
      </w:r>
      <w:r>
        <w:t xml:space="preserve"> </w:t>
      </w:r>
    </w:p>
    <w:p w14:paraId="717AC1B4" w14:textId="77777777" w:rsidR="00F3777B" w:rsidRDefault="00F3777B" w:rsidP="00F3777B">
      <w:pPr>
        <w:rPr>
          <w:sz w:val="24"/>
          <w:szCs w:val="24"/>
        </w:rPr>
      </w:pPr>
      <w:r w:rsidRPr="0058519E">
        <w:rPr>
          <w:sz w:val="24"/>
          <w:szCs w:val="24"/>
          <w:u w:val="single"/>
        </w:rPr>
        <w:t>Zutaten</w:t>
      </w:r>
      <w:r>
        <w:rPr>
          <w:sz w:val="24"/>
          <w:szCs w:val="24"/>
        </w:rPr>
        <w:t xml:space="preserve"> (für 16 Brote):</w:t>
      </w:r>
    </w:p>
    <w:p w14:paraId="0D66091C" w14:textId="77777777" w:rsidR="00F3777B" w:rsidRDefault="00F3777B" w:rsidP="00F3777B">
      <w:pPr>
        <w:rPr>
          <w:sz w:val="24"/>
          <w:szCs w:val="24"/>
        </w:rPr>
      </w:pPr>
      <w:r>
        <w:rPr>
          <w:sz w:val="24"/>
          <w:szCs w:val="24"/>
        </w:rPr>
        <w:t>400 g Chapatimehl</w:t>
      </w:r>
    </w:p>
    <w:p w14:paraId="1E782E3F" w14:textId="77777777" w:rsidR="00F3777B" w:rsidRDefault="00F3777B" w:rsidP="00F3777B">
      <w:pPr>
        <w:rPr>
          <w:sz w:val="24"/>
          <w:szCs w:val="24"/>
        </w:rPr>
      </w:pPr>
      <w:r>
        <w:rPr>
          <w:sz w:val="24"/>
          <w:szCs w:val="24"/>
        </w:rPr>
        <w:t>2 E Ghee oder Butterschmalz</w:t>
      </w:r>
    </w:p>
    <w:p w14:paraId="0392EDC6" w14:textId="77777777" w:rsidR="00F3777B" w:rsidRDefault="00F3777B" w:rsidP="00F3777B">
      <w:pPr>
        <w:rPr>
          <w:sz w:val="24"/>
          <w:szCs w:val="24"/>
        </w:rPr>
      </w:pPr>
      <w:r>
        <w:rPr>
          <w:sz w:val="24"/>
          <w:szCs w:val="24"/>
        </w:rPr>
        <w:t>Plus flüssiges Ghee oder Butterschmalz zum Einpinseln</w:t>
      </w:r>
    </w:p>
    <w:p w14:paraId="36B871F6" w14:textId="77777777" w:rsidR="00F3777B" w:rsidRDefault="00F3777B" w:rsidP="00F3777B">
      <w:pPr>
        <w:rPr>
          <w:sz w:val="24"/>
          <w:szCs w:val="24"/>
        </w:rPr>
      </w:pPr>
      <w:r>
        <w:rPr>
          <w:sz w:val="24"/>
          <w:szCs w:val="24"/>
        </w:rPr>
        <w:t>1 TL Salz</w:t>
      </w:r>
    </w:p>
    <w:p w14:paraId="5CF8CA93" w14:textId="77777777" w:rsidR="00F3777B" w:rsidRDefault="00F3777B" w:rsidP="00F3777B">
      <w:pPr>
        <w:rPr>
          <w:sz w:val="24"/>
          <w:szCs w:val="24"/>
        </w:rPr>
      </w:pPr>
    </w:p>
    <w:p w14:paraId="4F804BEF" w14:textId="77777777" w:rsidR="00F3777B" w:rsidRDefault="00F3777B" w:rsidP="00F3777B">
      <w:pPr>
        <w:rPr>
          <w:sz w:val="24"/>
          <w:szCs w:val="24"/>
        </w:rPr>
      </w:pPr>
    </w:p>
    <w:p w14:paraId="07EDE432" w14:textId="77777777" w:rsidR="00F3777B" w:rsidRDefault="00F3777B" w:rsidP="00F3777B">
      <w:pPr>
        <w:rPr>
          <w:sz w:val="24"/>
          <w:szCs w:val="24"/>
        </w:rPr>
      </w:pPr>
      <w:r>
        <w:rPr>
          <w:sz w:val="24"/>
          <w:szCs w:val="24"/>
        </w:rPr>
        <w:t>Zubereitungszeit:</w:t>
      </w:r>
      <w:r>
        <w:rPr>
          <w:sz w:val="24"/>
          <w:szCs w:val="24"/>
        </w:rPr>
        <w:tab/>
        <w:t>1,5 Stunden plus 20 Minuten Ruhezeit</w:t>
      </w:r>
    </w:p>
    <w:p w14:paraId="4C5819DF" w14:textId="77777777" w:rsidR="00F3777B" w:rsidRPr="0016504A" w:rsidRDefault="00F3777B" w:rsidP="00B40E8C">
      <w:pPr>
        <w:pStyle w:val="ListParagraph"/>
        <w:numPr>
          <w:ilvl w:val="0"/>
          <w:numId w:val="1417"/>
        </w:numPr>
        <w:spacing w:after="120"/>
        <w:ind w:left="714" w:hanging="357"/>
        <w:contextualSpacing w:val="0"/>
        <w:jc w:val="both"/>
        <w:rPr>
          <w:sz w:val="24"/>
          <w:szCs w:val="24"/>
        </w:rPr>
      </w:pPr>
      <w:r w:rsidRPr="0016504A">
        <w:rPr>
          <w:sz w:val="24"/>
          <w:szCs w:val="24"/>
        </w:rPr>
        <w:t xml:space="preserve">Chapatimehl in eine Schüssel geben. Mit Ghee, 275 ml Wasser und Salz zu einem weichen </w:t>
      </w:r>
      <w:r>
        <w:rPr>
          <w:sz w:val="24"/>
          <w:szCs w:val="24"/>
        </w:rPr>
        <w:t>und</w:t>
      </w:r>
      <w:r w:rsidRPr="0016504A">
        <w:rPr>
          <w:sz w:val="24"/>
          <w:szCs w:val="24"/>
        </w:rPr>
        <w:t xml:space="preserve"> glatten Teig verarbeiten. Den Teig mindestens 15 Minuten kneten, zu einer Kugel formen, diese mit etwas flüssigem Ghee oder Butterschmalz einpinseln und etwa 20 Minuten ruhen lassen.</w:t>
      </w:r>
    </w:p>
    <w:p w14:paraId="6AE55354" w14:textId="77777777" w:rsidR="00F3777B" w:rsidRPr="0016504A" w:rsidRDefault="00F3777B" w:rsidP="00B40E8C">
      <w:pPr>
        <w:pStyle w:val="ListParagraph"/>
        <w:numPr>
          <w:ilvl w:val="0"/>
          <w:numId w:val="1417"/>
        </w:numPr>
        <w:spacing w:after="120"/>
        <w:ind w:left="714" w:hanging="357"/>
        <w:contextualSpacing w:val="0"/>
        <w:jc w:val="both"/>
        <w:rPr>
          <w:sz w:val="24"/>
          <w:szCs w:val="24"/>
        </w:rPr>
      </w:pPr>
      <w:r w:rsidRPr="0016504A">
        <w:rPr>
          <w:sz w:val="24"/>
          <w:szCs w:val="24"/>
        </w:rPr>
        <w:t>Den Teig in 16 Stücke teilen, diese zu kleinen Kugeln formen. Auf einer bemehlten Arbeitsfläche die Kugeln rund und sehr dünn ausrollen (Durchmesser 17 cm)</w:t>
      </w:r>
    </w:p>
    <w:p w14:paraId="7ABABD1E" w14:textId="77777777" w:rsidR="00F3777B" w:rsidRPr="0016504A" w:rsidRDefault="00F3777B" w:rsidP="00B40E8C">
      <w:pPr>
        <w:pStyle w:val="ListParagraph"/>
        <w:numPr>
          <w:ilvl w:val="0"/>
          <w:numId w:val="1417"/>
        </w:numPr>
        <w:spacing w:after="120"/>
        <w:ind w:left="714" w:hanging="357"/>
        <w:contextualSpacing w:val="0"/>
        <w:jc w:val="both"/>
        <w:rPr>
          <w:sz w:val="24"/>
          <w:szCs w:val="24"/>
        </w:rPr>
      </w:pPr>
      <w:r w:rsidRPr="0016504A">
        <w:rPr>
          <w:sz w:val="24"/>
          <w:szCs w:val="24"/>
        </w:rPr>
        <w:t>Die Oberfläche des Fladens mit etwas Ghee oder Butterschmalz bestreichen. Fladen einmal in der Mitte zusammenfalten. Die jetzt oben liegende Fläche wiederum mit Ghee oder Butterschmalz einpinseln und nochmals in der Mitte zusammenfalten, sodass ein Dreieck entsteht.</w:t>
      </w:r>
    </w:p>
    <w:p w14:paraId="68F60E9F" w14:textId="77777777" w:rsidR="00F3777B" w:rsidRPr="0016504A" w:rsidRDefault="00F3777B" w:rsidP="00B40E8C">
      <w:pPr>
        <w:pStyle w:val="ListParagraph"/>
        <w:numPr>
          <w:ilvl w:val="0"/>
          <w:numId w:val="1417"/>
        </w:numPr>
        <w:spacing w:after="120"/>
        <w:ind w:left="714" w:hanging="357"/>
        <w:contextualSpacing w:val="0"/>
        <w:jc w:val="both"/>
        <w:rPr>
          <w:sz w:val="24"/>
          <w:szCs w:val="24"/>
        </w:rPr>
      </w:pPr>
      <w:r w:rsidRPr="0016504A">
        <w:rPr>
          <w:sz w:val="24"/>
          <w:szCs w:val="24"/>
        </w:rPr>
        <w:t>Dieses Dreieck zu einem Dreieck von etwa 20 cm Seitenlänge ausrollen. Den Teig immer wieder mit etwas Mehl bestäuben.</w:t>
      </w:r>
    </w:p>
    <w:p w14:paraId="429BEB2A" w14:textId="77777777" w:rsidR="00F3777B" w:rsidRPr="0016504A" w:rsidRDefault="00F3777B" w:rsidP="00B40E8C">
      <w:pPr>
        <w:pStyle w:val="ListParagraph"/>
        <w:numPr>
          <w:ilvl w:val="0"/>
          <w:numId w:val="1417"/>
        </w:numPr>
        <w:spacing w:after="120"/>
        <w:ind w:left="714" w:hanging="357"/>
        <w:contextualSpacing w:val="0"/>
        <w:jc w:val="both"/>
        <w:rPr>
          <w:sz w:val="24"/>
          <w:szCs w:val="24"/>
        </w:rPr>
      </w:pPr>
      <w:r w:rsidRPr="0016504A">
        <w:rPr>
          <w:sz w:val="24"/>
          <w:szCs w:val="24"/>
        </w:rPr>
        <w:t>Die Chapatipfanne oder eine gußeiserne Pfanne bei mittlerer Hitze heiß werden lassen. Dann mit Ghee oder Butterschmalz einpinseln, ein Brot hineinlegen und in etwa 1 Minute goldbraun backen. Dann oben mit Ghee oder Butterschmalz einpinseln, umdrehen und von der anderen Seite 10 – 15 Sekunden goldbraun backen. Das Brot ist fertig, wenn es dunkle Flecken bekommt. Alles Brote auf diese Weise zubereiten.</w:t>
      </w:r>
    </w:p>
    <w:p w14:paraId="72997855" w14:textId="77777777" w:rsidR="00F3777B" w:rsidRDefault="00F3777B" w:rsidP="00B40E8C">
      <w:pPr>
        <w:pStyle w:val="ListParagraph"/>
        <w:numPr>
          <w:ilvl w:val="0"/>
          <w:numId w:val="1417"/>
        </w:numPr>
        <w:spacing w:after="120"/>
        <w:ind w:left="714" w:hanging="357"/>
        <w:contextualSpacing w:val="0"/>
        <w:jc w:val="both"/>
        <w:rPr>
          <w:sz w:val="24"/>
          <w:szCs w:val="24"/>
        </w:rPr>
      </w:pPr>
      <w:r w:rsidRPr="0016504A">
        <w:rPr>
          <w:sz w:val="24"/>
          <w:szCs w:val="24"/>
        </w:rPr>
        <w:t>Die fertig gebackenen Brote warmhalten und zu Dal oder Fleischgerichten servieren.</w:t>
      </w:r>
    </w:p>
    <w:p w14:paraId="04AA3910" w14:textId="77777777" w:rsidR="00F3777B" w:rsidRDefault="00F3777B" w:rsidP="00F3777B">
      <w:pPr>
        <w:jc w:val="both"/>
        <w:rPr>
          <w:sz w:val="24"/>
          <w:szCs w:val="24"/>
        </w:rPr>
      </w:pPr>
    </w:p>
    <w:p w14:paraId="115BC8BF" w14:textId="77777777" w:rsidR="00F3777B" w:rsidRPr="00467696" w:rsidRDefault="00F3777B" w:rsidP="00F3777B">
      <w:pPr>
        <w:jc w:val="both"/>
        <w:rPr>
          <w:sz w:val="24"/>
          <w:szCs w:val="24"/>
        </w:rPr>
      </w:pPr>
      <w:r>
        <w:rPr>
          <w:sz w:val="24"/>
          <w:szCs w:val="24"/>
        </w:rPr>
        <w:t>Kommentar:</w:t>
      </w:r>
      <w:r>
        <w:rPr>
          <w:sz w:val="24"/>
          <w:szCs w:val="24"/>
        </w:rPr>
        <w:tab/>
        <w:t>Man muss nicht Chapatimehl nehmen. Ganz normales Weizenmehl geht auch.</w:t>
      </w:r>
      <w:r w:rsidRPr="00467696">
        <w:rPr>
          <w:sz w:val="24"/>
          <w:szCs w:val="24"/>
        </w:rPr>
        <w:br w:type="page"/>
      </w:r>
    </w:p>
    <w:p w14:paraId="09310821" w14:textId="77777777" w:rsidR="00F3777B" w:rsidRDefault="00F3777B" w:rsidP="00F3777B">
      <w:pPr>
        <w:pStyle w:val="Heading2"/>
        <w:spacing w:after="240"/>
      </w:pPr>
      <w:r>
        <w:lastRenderedPageBreak/>
        <w:t>Naan</w:t>
      </w:r>
      <w:r>
        <w:rPr>
          <w:rStyle w:val="FootnoteReference"/>
        </w:rPr>
        <w:footnoteReference w:id="275"/>
      </w:r>
      <w:r>
        <w:t xml:space="preserve"> </w:t>
      </w:r>
    </w:p>
    <w:p w14:paraId="39118B11" w14:textId="77777777" w:rsidR="00F3777B" w:rsidRDefault="00F3777B" w:rsidP="00F3777B">
      <w:pPr>
        <w:rPr>
          <w:sz w:val="24"/>
          <w:szCs w:val="24"/>
        </w:rPr>
      </w:pPr>
      <w:r w:rsidRPr="001F1F6E">
        <w:rPr>
          <w:sz w:val="24"/>
          <w:szCs w:val="24"/>
          <w:u w:val="single"/>
        </w:rPr>
        <w:t>Zutaten</w:t>
      </w:r>
      <w:r>
        <w:rPr>
          <w:sz w:val="24"/>
          <w:szCs w:val="24"/>
        </w:rPr>
        <w:t xml:space="preserve"> (für 9 Brote):</w:t>
      </w:r>
    </w:p>
    <w:p w14:paraId="7110E40A" w14:textId="77777777" w:rsidR="00F3777B" w:rsidRDefault="00F3777B" w:rsidP="00F3777B">
      <w:pPr>
        <w:rPr>
          <w:sz w:val="24"/>
          <w:szCs w:val="24"/>
        </w:rPr>
      </w:pPr>
      <w:r>
        <w:rPr>
          <w:sz w:val="24"/>
          <w:szCs w:val="24"/>
        </w:rPr>
        <w:t>150 ml Milch</w:t>
      </w:r>
    </w:p>
    <w:p w14:paraId="30093DCF" w14:textId="77777777" w:rsidR="00F3777B" w:rsidRDefault="00F3777B" w:rsidP="00F3777B">
      <w:pPr>
        <w:rPr>
          <w:sz w:val="24"/>
          <w:szCs w:val="24"/>
        </w:rPr>
      </w:pPr>
      <w:r>
        <w:rPr>
          <w:sz w:val="24"/>
          <w:szCs w:val="24"/>
        </w:rPr>
        <w:t>1/3 Würfel Hefe (15 g)</w:t>
      </w:r>
    </w:p>
    <w:p w14:paraId="6D94F082" w14:textId="77777777" w:rsidR="00F3777B" w:rsidRDefault="00F3777B" w:rsidP="00F3777B">
      <w:pPr>
        <w:rPr>
          <w:sz w:val="24"/>
          <w:szCs w:val="24"/>
        </w:rPr>
      </w:pPr>
      <w:r>
        <w:rPr>
          <w:sz w:val="24"/>
          <w:szCs w:val="24"/>
        </w:rPr>
        <w:t>2 TL Zucker</w:t>
      </w:r>
    </w:p>
    <w:p w14:paraId="05DBA1EB" w14:textId="77777777" w:rsidR="00F3777B" w:rsidRDefault="00F3777B" w:rsidP="00F3777B">
      <w:pPr>
        <w:rPr>
          <w:sz w:val="24"/>
          <w:szCs w:val="24"/>
        </w:rPr>
      </w:pPr>
      <w:r>
        <w:rPr>
          <w:sz w:val="24"/>
          <w:szCs w:val="24"/>
        </w:rPr>
        <w:t>500 g Weizenmehl</w:t>
      </w:r>
    </w:p>
    <w:p w14:paraId="55DF5D0E" w14:textId="77777777" w:rsidR="00F3777B" w:rsidRDefault="00F3777B" w:rsidP="00F3777B">
      <w:pPr>
        <w:rPr>
          <w:sz w:val="24"/>
          <w:szCs w:val="24"/>
        </w:rPr>
      </w:pPr>
      <w:r>
        <w:rPr>
          <w:sz w:val="24"/>
          <w:szCs w:val="24"/>
        </w:rPr>
        <w:t>Mehl für die Arbeitsfläche</w:t>
      </w:r>
    </w:p>
    <w:p w14:paraId="7501D420" w14:textId="77777777" w:rsidR="00F3777B" w:rsidRDefault="00F3777B" w:rsidP="00F3777B">
      <w:pPr>
        <w:rPr>
          <w:sz w:val="24"/>
          <w:szCs w:val="24"/>
        </w:rPr>
      </w:pPr>
      <w:r>
        <w:rPr>
          <w:sz w:val="24"/>
          <w:szCs w:val="24"/>
        </w:rPr>
        <w:t>1 TL Salz</w:t>
      </w:r>
    </w:p>
    <w:p w14:paraId="6233BAFF" w14:textId="77777777" w:rsidR="00F3777B" w:rsidRPr="009F681C" w:rsidRDefault="00F3777B" w:rsidP="00F3777B">
      <w:pPr>
        <w:rPr>
          <w:sz w:val="24"/>
          <w:szCs w:val="24"/>
          <w:lang w:val="en-US"/>
        </w:rPr>
      </w:pPr>
      <w:r w:rsidRPr="009F681C">
        <w:rPr>
          <w:sz w:val="24"/>
          <w:szCs w:val="24"/>
          <w:lang w:val="en-US"/>
        </w:rPr>
        <w:t xml:space="preserve">1 TL </w:t>
      </w:r>
      <w:proofErr w:type="spellStart"/>
      <w:r w:rsidRPr="009F681C">
        <w:rPr>
          <w:sz w:val="24"/>
          <w:szCs w:val="24"/>
          <w:lang w:val="en-US"/>
        </w:rPr>
        <w:t>Backpulver</w:t>
      </w:r>
      <w:proofErr w:type="spellEnd"/>
    </w:p>
    <w:p w14:paraId="7599ADB6" w14:textId="77777777" w:rsidR="00F3777B" w:rsidRPr="009F681C" w:rsidRDefault="00F3777B" w:rsidP="00F3777B">
      <w:pPr>
        <w:rPr>
          <w:sz w:val="24"/>
          <w:szCs w:val="24"/>
          <w:lang w:val="en-US"/>
        </w:rPr>
      </w:pPr>
      <w:r w:rsidRPr="009F681C">
        <w:rPr>
          <w:sz w:val="24"/>
          <w:szCs w:val="24"/>
          <w:lang w:val="en-US"/>
        </w:rPr>
        <w:t xml:space="preserve">2 EL </w:t>
      </w:r>
      <w:proofErr w:type="spellStart"/>
      <w:r w:rsidRPr="009F681C">
        <w:rPr>
          <w:sz w:val="24"/>
          <w:szCs w:val="24"/>
          <w:lang w:val="en-US"/>
        </w:rPr>
        <w:t>Öl</w:t>
      </w:r>
      <w:proofErr w:type="spellEnd"/>
    </w:p>
    <w:p w14:paraId="23AA2098" w14:textId="77777777" w:rsidR="00F3777B" w:rsidRPr="009F681C" w:rsidRDefault="00F3777B" w:rsidP="00F3777B">
      <w:pPr>
        <w:rPr>
          <w:sz w:val="24"/>
          <w:szCs w:val="24"/>
          <w:lang w:val="en-US"/>
        </w:rPr>
      </w:pPr>
      <w:r w:rsidRPr="009F681C">
        <w:rPr>
          <w:sz w:val="24"/>
          <w:szCs w:val="24"/>
          <w:lang w:val="en-US"/>
        </w:rPr>
        <w:t xml:space="preserve">150 g </w:t>
      </w:r>
      <w:proofErr w:type="spellStart"/>
      <w:r w:rsidRPr="009F681C">
        <w:rPr>
          <w:sz w:val="24"/>
          <w:szCs w:val="24"/>
          <w:lang w:val="en-US"/>
        </w:rPr>
        <w:t>Joghurt</w:t>
      </w:r>
      <w:proofErr w:type="spellEnd"/>
      <w:r w:rsidRPr="009F681C">
        <w:rPr>
          <w:sz w:val="24"/>
          <w:szCs w:val="24"/>
          <w:lang w:val="en-US"/>
        </w:rPr>
        <w:t xml:space="preserve"> (3,5%)</w:t>
      </w:r>
    </w:p>
    <w:p w14:paraId="50B13C43" w14:textId="77777777" w:rsidR="00F3777B" w:rsidRDefault="00F3777B" w:rsidP="00F3777B">
      <w:pPr>
        <w:rPr>
          <w:sz w:val="24"/>
          <w:szCs w:val="24"/>
        </w:rPr>
      </w:pPr>
      <w:r>
        <w:rPr>
          <w:sz w:val="24"/>
          <w:szCs w:val="24"/>
        </w:rPr>
        <w:t>1 Ei</w:t>
      </w:r>
    </w:p>
    <w:p w14:paraId="3A61B666" w14:textId="77777777" w:rsidR="00F3777B" w:rsidRDefault="00F3777B" w:rsidP="00F3777B">
      <w:pPr>
        <w:rPr>
          <w:sz w:val="24"/>
          <w:szCs w:val="24"/>
        </w:rPr>
      </w:pPr>
    </w:p>
    <w:p w14:paraId="519F3BA6" w14:textId="77777777" w:rsidR="00F3777B" w:rsidRDefault="00F3777B" w:rsidP="00F3777B">
      <w:pPr>
        <w:rPr>
          <w:sz w:val="24"/>
          <w:szCs w:val="24"/>
        </w:rPr>
      </w:pPr>
    </w:p>
    <w:p w14:paraId="64C02BEA" w14:textId="77777777" w:rsidR="00F3777B" w:rsidRDefault="00F3777B" w:rsidP="00F3777B">
      <w:pPr>
        <w:rPr>
          <w:sz w:val="24"/>
          <w:szCs w:val="24"/>
        </w:rPr>
      </w:pPr>
      <w:r>
        <w:rPr>
          <w:sz w:val="24"/>
          <w:szCs w:val="24"/>
        </w:rPr>
        <w:t>Zubereitungszeit: 1,5 Stunden plus 1 Stunde Ruhezeit</w:t>
      </w:r>
    </w:p>
    <w:p w14:paraId="3B619D54" w14:textId="77777777" w:rsidR="00F3777B" w:rsidRPr="004A5DB1" w:rsidRDefault="00F3777B" w:rsidP="00B40E8C">
      <w:pPr>
        <w:pStyle w:val="ListParagraph"/>
        <w:numPr>
          <w:ilvl w:val="0"/>
          <w:numId w:val="320"/>
        </w:numPr>
        <w:spacing w:after="120"/>
        <w:ind w:left="714" w:hanging="357"/>
        <w:contextualSpacing w:val="0"/>
        <w:jc w:val="both"/>
        <w:rPr>
          <w:sz w:val="24"/>
          <w:szCs w:val="24"/>
        </w:rPr>
      </w:pPr>
      <w:r w:rsidRPr="004A5DB1">
        <w:rPr>
          <w:sz w:val="24"/>
          <w:szCs w:val="24"/>
        </w:rPr>
        <w:t>Milch in einem Topf etwas erwärmen. Milch in eine Schüssel geben. Hefe zerbröckeln und dazugeben. 1 TL Zucker hinzufügen, alles gut verrühren und etwa 15 Minuten stehenlassen, bis die Hefe sich aufgelöst hat.</w:t>
      </w:r>
    </w:p>
    <w:p w14:paraId="2ADD79E1" w14:textId="77777777" w:rsidR="00F3777B" w:rsidRPr="004A5DB1" w:rsidRDefault="00F3777B" w:rsidP="00B40E8C">
      <w:pPr>
        <w:pStyle w:val="ListParagraph"/>
        <w:numPr>
          <w:ilvl w:val="0"/>
          <w:numId w:val="320"/>
        </w:numPr>
        <w:spacing w:after="120"/>
        <w:ind w:left="714" w:hanging="357"/>
        <w:contextualSpacing w:val="0"/>
        <w:jc w:val="both"/>
        <w:rPr>
          <w:sz w:val="24"/>
          <w:szCs w:val="24"/>
        </w:rPr>
      </w:pPr>
      <w:r w:rsidRPr="004A5DB1">
        <w:rPr>
          <w:sz w:val="24"/>
          <w:szCs w:val="24"/>
        </w:rPr>
        <w:t>Mehl in eine große Schüssel geben, Salz und Backpulver dazugeben und vermischen. Nach und nach 1 TL Zucker, die Milch mit der Hefe, Pflanzenöl, Joghurt und Ei dazugeben und alles zu einem Teig verrühren. Den Teig kräftig kneten. Zu einer Kugel formen und zugedeckt an einem warmen Ort etwa 1 Stunde gehen lassen.</w:t>
      </w:r>
    </w:p>
    <w:p w14:paraId="0D9988D4" w14:textId="77777777" w:rsidR="00F3777B" w:rsidRPr="004A5DB1" w:rsidRDefault="00F3777B" w:rsidP="00B40E8C">
      <w:pPr>
        <w:pStyle w:val="ListParagraph"/>
        <w:numPr>
          <w:ilvl w:val="0"/>
          <w:numId w:val="320"/>
        </w:numPr>
        <w:spacing w:after="120"/>
        <w:ind w:left="714" w:hanging="357"/>
        <w:contextualSpacing w:val="0"/>
        <w:jc w:val="both"/>
        <w:rPr>
          <w:sz w:val="24"/>
          <w:szCs w:val="24"/>
        </w:rPr>
      </w:pPr>
      <w:r w:rsidRPr="004A5DB1">
        <w:rPr>
          <w:sz w:val="24"/>
          <w:szCs w:val="24"/>
        </w:rPr>
        <w:t>Den Backofen auf 225 °C vorheizen. Ein Backblech ausfetten und im Ofen heiß werden lassen. Den Teig erneut durchkneten und in 9 Stücke teilen, daraus Kugeln formen. Die ersten 2-3 Kugeln auf einer bemehlten Arbeitsfläche zu tropfenförmigen Naans ausrollen (etwa 5-8 mm dick, 25 cm lang und 13 cm breit)</w:t>
      </w:r>
    </w:p>
    <w:p w14:paraId="5622E98F" w14:textId="77777777" w:rsidR="00F3777B" w:rsidRPr="004A5DB1" w:rsidRDefault="00F3777B" w:rsidP="00B40E8C">
      <w:pPr>
        <w:pStyle w:val="ListParagraph"/>
        <w:numPr>
          <w:ilvl w:val="0"/>
          <w:numId w:val="320"/>
        </w:numPr>
        <w:spacing w:after="120"/>
        <w:ind w:left="714" w:hanging="357"/>
        <w:contextualSpacing w:val="0"/>
        <w:jc w:val="both"/>
        <w:rPr>
          <w:sz w:val="24"/>
          <w:szCs w:val="24"/>
        </w:rPr>
      </w:pPr>
      <w:r w:rsidRPr="004A5DB1">
        <w:rPr>
          <w:sz w:val="24"/>
          <w:szCs w:val="24"/>
        </w:rPr>
        <w:t xml:space="preserve">Die Naans auf das heiße Backblech legen, sofort in den Backofen (Mitte) geben und in 6-8 Minuten backen. </w:t>
      </w:r>
    </w:p>
    <w:p w14:paraId="1466E3CD" w14:textId="77777777" w:rsidR="00F3777B" w:rsidRDefault="00F3777B" w:rsidP="00F3777B">
      <w:pPr>
        <w:rPr>
          <w:sz w:val="24"/>
          <w:szCs w:val="24"/>
        </w:rPr>
      </w:pPr>
      <w:r>
        <w:rPr>
          <w:sz w:val="24"/>
          <w:szCs w:val="24"/>
        </w:rPr>
        <w:br w:type="page"/>
      </w:r>
    </w:p>
    <w:p w14:paraId="4329F699" w14:textId="77777777" w:rsidR="00F3777B" w:rsidRDefault="00F3777B" w:rsidP="00F3777B">
      <w:pPr>
        <w:pStyle w:val="Heading2"/>
        <w:spacing w:after="240"/>
      </w:pPr>
      <w:r>
        <w:lastRenderedPageBreak/>
        <w:t>Naan mit Knoblauchbutter</w:t>
      </w:r>
      <w:r>
        <w:rPr>
          <w:rStyle w:val="FootnoteReference"/>
        </w:rPr>
        <w:footnoteReference w:id="276"/>
      </w:r>
      <w:r>
        <w:t xml:space="preserve"> </w:t>
      </w:r>
    </w:p>
    <w:p w14:paraId="3BE61337" w14:textId="77777777" w:rsidR="00F3777B" w:rsidRDefault="00F3777B" w:rsidP="00F3777B">
      <w:pPr>
        <w:rPr>
          <w:sz w:val="24"/>
          <w:szCs w:val="24"/>
        </w:rPr>
      </w:pPr>
      <w:r w:rsidRPr="0058519E">
        <w:rPr>
          <w:sz w:val="24"/>
          <w:szCs w:val="24"/>
          <w:u w:val="single"/>
        </w:rPr>
        <w:t>Zutaten</w:t>
      </w:r>
      <w:r>
        <w:rPr>
          <w:sz w:val="24"/>
          <w:szCs w:val="24"/>
        </w:rPr>
        <w:t xml:space="preserve"> (für 4 große Naans):</w:t>
      </w:r>
    </w:p>
    <w:p w14:paraId="047BF156" w14:textId="77777777" w:rsidR="00F3777B" w:rsidRDefault="00F3777B" w:rsidP="00F3777B">
      <w:pPr>
        <w:rPr>
          <w:sz w:val="24"/>
          <w:szCs w:val="24"/>
        </w:rPr>
      </w:pPr>
      <w:r>
        <w:rPr>
          <w:sz w:val="24"/>
          <w:szCs w:val="24"/>
        </w:rPr>
        <w:t>Öl</w:t>
      </w:r>
    </w:p>
    <w:p w14:paraId="21E6273E" w14:textId="77777777" w:rsidR="00F3777B" w:rsidRDefault="00F3777B" w:rsidP="00F3777B">
      <w:pPr>
        <w:rPr>
          <w:sz w:val="24"/>
          <w:szCs w:val="24"/>
        </w:rPr>
      </w:pPr>
      <w:r>
        <w:rPr>
          <w:sz w:val="24"/>
          <w:szCs w:val="24"/>
        </w:rPr>
        <w:t>110 g Butter</w:t>
      </w:r>
    </w:p>
    <w:p w14:paraId="157C3571" w14:textId="77777777" w:rsidR="00F3777B" w:rsidRDefault="00F3777B" w:rsidP="00F3777B">
      <w:pPr>
        <w:rPr>
          <w:sz w:val="24"/>
          <w:szCs w:val="24"/>
        </w:rPr>
      </w:pPr>
      <w:r>
        <w:rPr>
          <w:sz w:val="24"/>
          <w:szCs w:val="24"/>
        </w:rPr>
        <w:t>4 Knoblauchzehen, zerdrückt</w:t>
      </w:r>
    </w:p>
    <w:p w14:paraId="591AE134" w14:textId="77777777" w:rsidR="00F3777B" w:rsidRDefault="00F3777B" w:rsidP="00F3777B">
      <w:pPr>
        <w:rPr>
          <w:sz w:val="24"/>
          <w:szCs w:val="24"/>
        </w:rPr>
      </w:pPr>
      <w:r>
        <w:rPr>
          <w:sz w:val="24"/>
          <w:szCs w:val="24"/>
        </w:rPr>
        <w:t>Salz</w:t>
      </w:r>
    </w:p>
    <w:p w14:paraId="773E67B9" w14:textId="77777777" w:rsidR="00F3777B" w:rsidRDefault="00F3777B" w:rsidP="00F3777B">
      <w:pPr>
        <w:rPr>
          <w:sz w:val="24"/>
          <w:szCs w:val="24"/>
        </w:rPr>
      </w:pPr>
      <w:r>
        <w:rPr>
          <w:sz w:val="24"/>
          <w:szCs w:val="24"/>
        </w:rPr>
        <w:t>500 g Mehl</w:t>
      </w:r>
    </w:p>
    <w:p w14:paraId="301E0A43" w14:textId="77777777" w:rsidR="00F3777B" w:rsidRDefault="00F3777B" w:rsidP="00F3777B">
      <w:pPr>
        <w:rPr>
          <w:sz w:val="24"/>
          <w:szCs w:val="24"/>
        </w:rPr>
      </w:pPr>
      <w:r>
        <w:rPr>
          <w:sz w:val="24"/>
          <w:szCs w:val="24"/>
        </w:rPr>
        <w:t>4 EL Joghurt</w:t>
      </w:r>
    </w:p>
    <w:p w14:paraId="0B7C6F1B" w14:textId="77777777" w:rsidR="00F3777B" w:rsidRDefault="00F3777B" w:rsidP="00F3777B">
      <w:pPr>
        <w:rPr>
          <w:sz w:val="24"/>
          <w:szCs w:val="24"/>
        </w:rPr>
      </w:pPr>
      <w:r>
        <w:rPr>
          <w:sz w:val="24"/>
          <w:szCs w:val="24"/>
        </w:rPr>
        <w:t>1 Tüte Trockenhefe</w:t>
      </w:r>
    </w:p>
    <w:p w14:paraId="3FBF0C37" w14:textId="77777777" w:rsidR="00F3777B" w:rsidRDefault="00F3777B" w:rsidP="00F3777B">
      <w:pPr>
        <w:rPr>
          <w:sz w:val="24"/>
          <w:szCs w:val="24"/>
        </w:rPr>
      </w:pPr>
      <w:r>
        <w:rPr>
          <w:sz w:val="24"/>
          <w:szCs w:val="24"/>
        </w:rPr>
        <w:t>1 gestrichener TL Backpulver</w:t>
      </w:r>
    </w:p>
    <w:p w14:paraId="1F4476AB" w14:textId="77777777" w:rsidR="00F3777B" w:rsidRDefault="00F3777B" w:rsidP="00F3777B">
      <w:pPr>
        <w:rPr>
          <w:sz w:val="24"/>
          <w:szCs w:val="24"/>
        </w:rPr>
      </w:pPr>
      <w:r>
        <w:rPr>
          <w:sz w:val="24"/>
          <w:szCs w:val="24"/>
        </w:rPr>
        <w:t>2 TL Zucker</w:t>
      </w:r>
    </w:p>
    <w:p w14:paraId="20894C0C" w14:textId="77777777" w:rsidR="00F3777B" w:rsidRDefault="00F3777B" w:rsidP="00F3777B">
      <w:pPr>
        <w:rPr>
          <w:sz w:val="24"/>
          <w:szCs w:val="24"/>
        </w:rPr>
      </w:pPr>
      <w:r>
        <w:rPr>
          <w:sz w:val="24"/>
          <w:szCs w:val="24"/>
        </w:rPr>
        <w:t>275 ml Milch, lauwarm</w:t>
      </w:r>
    </w:p>
    <w:p w14:paraId="4E373E9A" w14:textId="77777777" w:rsidR="00F3777B" w:rsidRDefault="00F3777B" w:rsidP="00F3777B">
      <w:pPr>
        <w:rPr>
          <w:sz w:val="24"/>
          <w:szCs w:val="24"/>
        </w:rPr>
      </w:pPr>
      <w:r>
        <w:rPr>
          <w:sz w:val="24"/>
          <w:szCs w:val="24"/>
        </w:rPr>
        <w:t>Schwarzkümmelsamen zum Bestreuen</w:t>
      </w:r>
    </w:p>
    <w:p w14:paraId="38697668" w14:textId="77777777" w:rsidR="00F3777B" w:rsidRDefault="00F3777B" w:rsidP="00F3777B">
      <w:pPr>
        <w:rPr>
          <w:sz w:val="24"/>
          <w:szCs w:val="24"/>
        </w:rPr>
      </w:pPr>
    </w:p>
    <w:p w14:paraId="40F0532A" w14:textId="77777777" w:rsidR="00F3777B" w:rsidRDefault="00F3777B" w:rsidP="00F3777B">
      <w:pPr>
        <w:rPr>
          <w:sz w:val="24"/>
          <w:szCs w:val="24"/>
        </w:rPr>
      </w:pPr>
      <w:r>
        <w:rPr>
          <w:sz w:val="24"/>
          <w:szCs w:val="24"/>
        </w:rPr>
        <w:t>Zubereitung:</w:t>
      </w:r>
    </w:p>
    <w:p w14:paraId="5EB354DD" w14:textId="77777777" w:rsidR="00F3777B" w:rsidRPr="00733761" w:rsidRDefault="00F3777B" w:rsidP="00B40E8C">
      <w:pPr>
        <w:pStyle w:val="ListParagraph"/>
        <w:numPr>
          <w:ilvl w:val="0"/>
          <w:numId w:val="1387"/>
        </w:numPr>
        <w:spacing w:after="120"/>
        <w:ind w:left="714" w:hanging="357"/>
        <w:contextualSpacing w:val="0"/>
        <w:jc w:val="both"/>
        <w:rPr>
          <w:sz w:val="24"/>
          <w:szCs w:val="24"/>
        </w:rPr>
      </w:pPr>
      <w:r w:rsidRPr="00733761">
        <w:rPr>
          <w:sz w:val="24"/>
          <w:szCs w:val="24"/>
        </w:rPr>
        <w:t>Ein Backblech einölen. Für die Knoblauchbutter die Butter bei schwacher bis mittlerer Hitze in einem kleinen Topf zerlassen, Knoblauch und einige große Prisen Salz hineingeben. 5 Minuten andünsten, dann vom Herd nehmen.</w:t>
      </w:r>
    </w:p>
    <w:p w14:paraId="20CB7DA0" w14:textId="77777777" w:rsidR="00F3777B" w:rsidRPr="008F4E41" w:rsidRDefault="00F3777B" w:rsidP="00B40E8C">
      <w:pPr>
        <w:pStyle w:val="ListParagraph"/>
        <w:numPr>
          <w:ilvl w:val="0"/>
          <w:numId w:val="1387"/>
        </w:numPr>
        <w:spacing w:after="120"/>
        <w:ind w:left="714" w:hanging="357"/>
        <w:contextualSpacing w:val="0"/>
        <w:jc w:val="both"/>
        <w:rPr>
          <w:sz w:val="24"/>
          <w:szCs w:val="24"/>
        </w:rPr>
      </w:pPr>
      <w:r w:rsidRPr="008F4E41">
        <w:rPr>
          <w:sz w:val="24"/>
          <w:szCs w:val="24"/>
        </w:rPr>
        <w:t>Das Mehl in eine große Schüssel geben, eine Mulde in die Mitte drücken und 2 EL Öl, den Joghurt, Hefe, Backpulver, Zucker und 2 TL Salz hineingeben. Mit den Findern fein krümelig vermengen, dann nach und nach mit der warmen Milch zu einem Teig verkneten.</w:t>
      </w:r>
      <w:r>
        <w:rPr>
          <w:sz w:val="24"/>
          <w:szCs w:val="24"/>
        </w:rPr>
        <w:t xml:space="preserve"> </w:t>
      </w:r>
      <w:r w:rsidRPr="008F4E41">
        <w:rPr>
          <w:sz w:val="24"/>
          <w:szCs w:val="24"/>
        </w:rPr>
        <w:t>Den Teig auf eine saubere und bemehlte Fläche setzen. Er ist anfangs sehr klebrig und weich, aber auch robust. Etwa 5 Minuten kneten. Dann den Teig mit einem Löffel von den Fingern kratzen. Rundum mit 1 TL Öl einreiben.</w:t>
      </w:r>
    </w:p>
    <w:p w14:paraId="399F26B6" w14:textId="77777777" w:rsidR="00F3777B" w:rsidRPr="00733761" w:rsidRDefault="00F3777B" w:rsidP="00B40E8C">
      <w:pPr>
        <w:pStyle w:val="ListParagraph"/>
        <w:numPr>
          <w:ilvl w:val="0"/>
          <w:numId w:val="1387"/>
        </w:numPr>
        <w:spacing w:after="120"/>
        <w:ind w:left="714" w:hanging="357"/>
        <w:contextualSpacing w:val="0"/>
        <w:jc w:val="both"/>
        <w:rPr>
          <w:sz w:val="24"/>
          <w:szCs w:val="24"/>
        </w:rPr>
      </w:pPr>
      <w:r w:rsidRPr="00733761">
        <w:rPr>
          <w:sz w:val="24"/>
          <w:szCs w:val="24"/>
        </w:rPr>
        <w:t>Den Teig in eine große, weite Schüssel geben. Mit einem sauberen Küchentuch abdecken und mindestens 1 Stunde an einem warmen Ort gehen lassen.</w:t>
      </w:r>
    </w:p>
    <w:p w14:paraId="299CE7D0" w14:textId="77777777" w:rsidR="00F3777B" w:rsidRPr="00733761" w:rsidRDefault="00F3777B" w:rsidP="00B40E8C">
      <w:pPr>
        <w:pStyle w:val="ListParagraph"/>
        <w:numPr>
          <w:ilvl w:val="0"/>
          <w:numId w:val="1387"/>
        </w:numPr>
        <w:spacing w:after="120"/>
        <w:ind w:left="714" w:hanging="357"/>
        <w:contextualSpacing w:val="0"/>
        <w:jc w:val="both"/>
        <w:rPr>
          <w:sz w:val="24"/>
          <w:szCs w:val="24"/>
        </w:rPr>
      </w:pPr>
      <w:r w:rsidRPr="00733761">
        <w:rPr>
          <w:sz w:val="24"/>
          <w:szCs w:val="24"/>
        </w:rPr>
        <w:t>Den Backofen auf 180 Grad vorheizen. Den aufgegangenen Teig in vier Portionen teilen. Jede Portion mit den Händen zu einer Kugel rollen und dann flach drücken. Mit der Teigrolle zu einem etwa 25 m breiten und 25 hohen Dreieck ausrollen. Bei Bedarf etwas mehr Öl nehmen.</w:t>
      </w:r>
    </w:p>
    <w:p w14:paraId="0375EC49" w14:textId="77777777" w:rsidR="00F3777B" w:rsidRPr="00733761" w:rsidRDefault="00F3777B" w:rsidP="00B40E8C">
      <w:pPr>
        <w:pStyle w:val="ListParagraph"/>
        <w:numPr>
          <w:ilvl w:val="0"/>
          <w:numId w:val="1387"/>
        </w:numPr>
        <w:spacing w:after="120"/>
        <w:ind w:left="714" w:hanging="357"/>
        <w:contextualSpacing w:val="0"/>
        <w:jc w:val="both"/>
        <w:rPr>
          <w:sz w:val="24"/>
          <w:szCs w:val="24"/>
        </w:rPr>
      </w:pPr>
      <w:r w:rsidRPr="00733761">
        <w:rPr>
          <w:sz w:val="24"/>
          <w:szCs w:val="24"/>
        </w:rPr>
        <w:t xml:space="preserve">Das Backblech 5 Minuten im Ofen vorwärmen, dann das Naan darauflegen und mit Schwarzkümmel bestreuen. 5 Minuten auf oberster Schiene backen, dann aus dem Ofen nehmen. Es sollte weich, luftig und vollständig gar sein. Mit der Knoblauchbutter </w:t>
      </w:r>
      <w:r w:rsidRPr="00733761">
        <w:rPr>
          <w:sz w:val="24"/>
          <w:szCs w:val="24"/>
        </w:rPr>
        <w:lastRenderedPageBreak/>
        <w:t xml:space="preserve">bepinseln und dann die übrigen Naans backen. Die Brote zum Warmhalten locker in Alufolie einschlagen und möglichst nicht vor dem Servieren essen </w:t>
      </w:r>
      <w:r w:rsidRPr="00C27D23">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p w14:paraId="5B0AEEE4" w14:textId="2FAAD8E0" w:rsidR="007E0AEF" w:rsidRDefault="00F3777B" w:rsidP="00F3777B">
      <w:pPr>
        <w:rPr>
          <w:sz w:val="24"/>
          <w:szCs w:val="24"/>
        </w:rPr>
      </w:pPr>
      <w:r>
        <w:br w:type="page"/>
      </w:r>
    </w:p>
    <w:p w14:paraId="6E138844" w14:textId="77777777" w:rsidR="009D51EE" w:rsidRDefault="009D51EE" w:rsidP="009D51EE">
      <w:pPr>
        <w:pStyle w:val="Heading2"/>
        <w:spacing w:after="240"/>
      </w:pPr>
      <w:r>
        <w:lastRenderedPageBreak/>
        <w:t>BBQ-Sandwich</w:t>
      </w:r>
      <w:r>
        <w:rPr>
          <w:rStyle w:val="FootnoteReference"/>
        </w:rPr>
        <w:footnoteReference w:id="277"/>
      </w:r>
      <w:r>
        <w:t xml:space="preserve"> </w:t>
      </w:r>
    </w:p>
    <w:p w14:paraId="7E5F77B5" w14:textId="77777777" w:rsidR="009D51EE" w:rsidRDefault="009D51EE" w:rsidP="009D51EE">
      <w:pPr>
        <w:rPr>
          <w:sz w:val="24"/>
          <w:szCs w:val="24"/>
        </w:rPr>
      </w:pPr>
      <w:r w:rsidRPr="00682A06">
        <w:rPr>
          <w:sz w:val="24"/>
          <w:szCs w:val="24"/>
          <w:u w:val="single"/>
        </w:rPr>
        <w:t>Zutaten</w:t>
      </w:r>
      <w:r>
        <w:rPr>
          <w:sz w:val="24"/>
          <w:szCs w:val="24"/>
        </w:rPr>
        <w:t xml:space="preserve"> (für 4 Portionen):</w:t>
      </w:r>
    </w:p>
    <w:p w14:paraId="2F80673F" w14:textId="77777777" w:rsidR="009D51EE" w:rsidRDefault="009D51EE" w:rsidP="009D51EE">
      <w:pPr>
        <w:rPr>
          <w:sz w:val="24"/>
          <w:szCs w:val="24"/>
        </w:rPr>
      </w:pPr>
      <w:r>
        <w:rPr>
          <w:sz w:val="24"/>
          <w:szCs w:val="24"/>
        </w:rPr>
        <w:t>4 Zwiebeln</w:t>
      </w:r>
    </w:p>
    <w:p w14:paraId="6C05A58A" w14:textId="77777777" w:rsidR="009D51EE" w:rsidRDefault="009D51EE" w:rsidP="009D51EE">
      <w:pPr>
        <w:rPr>
          <w:sz w:val="24"/>
          <w:szCs w:val="24"/>
        </w:rPr>
      </w:pPr>
      <w:r>
        <w:rPr>
          <w:sz w:val="24"/>
          <w:szCs w:val="24"/>
        </w:rPr>
        <w:t>1 Knoblauchzehe</w:t>
      </w:r>
    </w:p>
    <w:p w14:paraId="2FAC8E2E" w14:textId="77777777" w:rsidR="009D51EE" w:rsidRDefault="009D51EE" w:rsidP="009D51EE">
      <w:pPr>
        <w:rPr>
          <w:sz w:val="24"/>
          <w:szCs w:val="24"/>
        </w:rPr>
      </w:pPr>
      <w:r>
        <w:rPr>
          <w:sz w:val="24"/>
          <w:szCs w:val="24"/>
        </w:rPr>
        <w:t>5 EL Olivenöl</w:t>
      </w:r>
    </w:p>
    <w:p w14:paraId="09D735AF" w14:textId="77777777" w:rsidR="009D51EE" w:rsidRDefault="009D51EE" w:rsidP="009D51EE">
      <w:pPr>
        <w:rPr>
          <w:sz w:val="24"/>
          <w:szCs w:val="24"/>
        </w:rPr>
      </w:pPr>
      <w:r>
        <w:rPr>
          <w:sz w:val="24"/>
          <w:szCs w:val="24"/>
        </w:rPr>
        <w:t>1 EL Zucker</w:t>
      </w:r>
    </w:p>
    <w:p w14:paraId="20332C2E" w14:textId="77777777" w:rsidR="009D51EE" w:rsidRDefault="009D51EE" w:rsidP="009D51EE">
      <w:pPr>
        <w:rPr>
          <w:sz w:val="24"/>
          <w:szCs w:val="24"/>
        </w:rPr>
      </w:pPr>
      <w:r>
        <w:rPr>
          <w:sz w:val="24"/>
          <w:szCs w:val="24"/>
        </w:rPr>
        <w:t>½ TL geräuchertes Paprikapulver</w:t>
      </w:r>
    </w:p>
    <w:p w14:paraId="66329DA0" w14:textId="77777777" w:rsidR="009D51EE" w:rsidRDefault="009D51EE" w:rsidP="009D51EE">
      <w:pPr>
        <w:rPr>
          <w:sz w:val="24"/>
          <w:szCs w:val="24"/>
        </w:rPr>
      </w:pPr>
      <w:r>
        <w:rPr>
          <w:sz w:val="24"/>
          <w:szCs w:val="24"/>
        </w:rPr>
        <w:t>2 EL Balsamicoessig</w:t>
      </w:r>
    </w:p>
    <w:p w14:paraId="3ED5F6D1" w14:textId="77777777" w:rsidR="009D51EE" w:rsidRDefault="009D51EE" w:rsidP="009D51EE">
      <w:pPr>
        <w:rPr>
          <w:sz w:val="24"/>
          <w:szCs w:val="24"/>
        </w:rPr>
      </w:pPr>
      <w:r>
        <w:rPr>
          <w:sz w:val="24"/>
          <w:szCs w:val="24"/>
        </w:rPr>
        <w:t>150 ml Schwarzer Johannisbeersaft</w:t>
      </w:r>
    </w:p>
    <w:p w14:paraId="316A74C9" w14:textId="77777777" w:rsidR="009D51EE" w:rsidRPr="00F0625D" w:rsidRDefault="009D51EE" w:rsidP="009D51EE">
      <w:pPr>
        <w:rPr>
          <w:sz w:val="24"/>
          <w:szCs w:val="24"/>
          <w:lang w:val="en-US"/>
        </w:rPr>
      </w:pPr>
      <w:r w:rsidRPr="00F0625D">
        <w:rPr>
          <w:sz w:val="24"/>
          <w:szCs w:val="24"/>
          <w:lang w:val="en-US"/>
        </w:rPr>
        <w:t>4 EL Ketchup</w:t>
      </w:r>
    </w:p>
    <w:p w14:paraId="5C0F1A16" w14:textId="77777777" w:rsidR="009D51EE" w:rsidRPr="00F0625D" w:rsidRDefault="009D51EE" w:rsidP="009D51EE">
      <w:pPr>
        <w:rPr>
          <w:sz w:val="24"/>
          <w:szCs w:val="24"/>
          <w:lang w:val="en-US"/>
        </w:rPr>
      </w:pPr>
      <w:r w:rsidRPr="00F0625D">
        <w:rPr>
          <w:sz w:val="24"/>
          <w:szCs w:val="24"/>
          <w:lang w:val="en-US"/>
        </w:rPr>
        <w:t xml:space="preserve">2 EL </w:t>
      </w:r>
      <w:proofErr w:type="spellStart"/>
      <w:r w:rsidRPr="00F0625D">
        <w:rPr>
          <w:sz w:val="24"/>
          <w:szCs w:val="24"/>
          <w:lang w:val="en-US"/>
        </w:rPr>
        <w:t>Sojasauce</w:t>
      </w:r>
      <w:proofErr w:type="spellEnd"/>
    </w:p>
    <w:p w14:paraId="4A689A61" w14:textId="77777777" w:rsidR="009D51EE" w:rsidRPr="00D153F9" w:rsidRDefault="009D51EE" w:rsidP="009D51EE">
      <w:pPr>
        <w:rPr>
          <w:sz w:val="24"/>
          <w:szCs w:val="24"/>
          <w:lang w:val="en-US"/>
        </w:rPr>
      </w:pPr>
      <w:r w:rsidRPr="00D153F9">
        <w:rPr>
          <w:sz w:val="24"/>
          <w:szCs w:val="24"/>
          <w:lang w:val="en-US"/>
        </w:rPr>
        <w:t xml:space="preserve">2 EL </w:t>
      </w:r>
      <w:proofErr w:type="spellStart"/>
      <w:r w:rsidRPr="00D153F9">
        <w:rPr>
          <w:sz w:val="24"/>
          <w:szCs w:val="24"/>
          <w:lang w:val="en-US"/>
        </w:rPr>
        <w:t>Worc</w:t>
      </w:r>
      <w:r>
        <w:rPr>
          <w:sz w:val="24"/>
          <w:szCs w:val="24"/>
          <w:lang w:val="en-US"/>
        </w:rPr>
        <w:t>e</w:t>
      </w:r>
      <w:r w:rsidRPr="00D153F9">
        <w:rPr>
          <w:sz w:val="24"/>
          <w:szCs w:val="24"/>
          <w:lang w:val="en-US"/>
        </w:rPr>
        <w:t>stershiresauce</w:t>
      </w:r>
      <w:proofErr w:type="spellEnd"/>
    </w:p>
    <w:p w14:paraId="29F753A8" w14:textId="77777777" w:rsidR="009D51EE" w:rsidRPr="00F0625D" w:rsidRDefault="009D51EE" w:rsidP="009D51EE">
      <w:pPr>
        <w:rPr>
          <w:sz w:val="24"/>
          <w:szCs w:val="24"/>
        </w:rPr>
      </w:pPr>
      <w:r w:rsidRPr="00F0625D">
        <w:rPr>
          <w:sz w:val="24"/>
          <w:szCs w:val="24"/>
        </w:rPr>
        <w:t>1 EL getrockneter Thymian</w:t>
      </w:r>
    </w:p>
    <w:p w14:paraId="10511466" w14:textId="77777777" w:rsidR="009D51EE" w:rsidRPr="00F0625D" w:rsidRDefault="009D51EE" w:rsidP="009D51EE">
      <w:pPr>
        <w:tabs>
          <w:tab w:val="left" w:pos="883"/>
        </w:tabs>
        <w:rPr>
          <w:sz w:val="24"/>
          <w:szCs w:val="24"/>
        </w:rPr>
      </w:pPr>
      <w:r w:rsidRPr="00F0625D">
        <w:rPr>
          <w:sz w:val="24"/>
          <w:szCs w:val="24"/>
        </w:rPr>
        <w:t>Salz, Pfeffer</w:t>
      </w:r>
    </w:p>
    <w:p w14:paraId="118841A8" w14:textId="77777777" w:rsidR="009D51EE" w:rsidRDefault="009D51EE" w:rsidP="009D51EE">
      <w:pPr>
        <w:rPr>
          <w:sz w:val="24"/>
          <w:szCs w:val="24"/>
        </w:rPr>
      </w:pPr>
      <w:r>
        <w:rPr>
          <w:sz w:val="24"/>
          <w:szCs w:val="24"/>
        </w:rPr>
        <w:t>4 grüne türkische Paprikaschoten</w:t>
      </w:r>
    </w:p>
    <w:p w14:paraId="334B9124" w14:textId="77777777" w:rsidR="009D51EE" w:rsidRDefault="009D51EE" w:rsidP="009D51EE">
      <w:pPr>
        <w:rPr>
          <w:sz w:val="24"/>
          <w:szCs w:val="24"/>
        </w:rPr>
      </w:pPr>
      <w:r>
        <w:rPr>
          <w:sz w:val="24"/>
          <w:szCs w:val="24"/>
        </w:rPr>
        <w:t>2 rote Spitzpaprika</w:t>
      </w:r>
    </w:p>
    <w:p w14:paraId="750BD403" w14:textId="77777777" w:rsidR="009D51EE" w:rsidRDefault="009D51EE" w:rsidP="009D51EE">
      <w:pPr>
        <w:rPr>
          <w:sz w:val="24"/>
          <w:szCs w:val="24"/>
        </w:rPr>
      </w:pPr>
      <w:r>
        <w:rPr>
          <w:sz w:val="24"/>
          <w:szCs w:val="24"/>
        </w:rPr>
        <w:t>4 Stiele glatte Petersilie</w:t>
      </w:r>
    </w:p>
    <w:p w14:paraId="61D1714C" w14:textId="77777777" w:rsidR="009D51EE" w:rsidRDefault="009D51EE" w:rsidP="009D51EE">
      <w:pPr>
        <w:rPr>
          <w:sz w:val="24"/>
          <w:szCs w:val="24"/>
        </w:rPr>
      </w:pPr>
      <w:r>
        <w:rPr>
          <w:sz w:val="24"/>
          <w:szCs w:val="24"/>
        </w:rPr>
        <w:t>4 Thüringer Bratwürste</w:t>
      </w:r>
    </w:p>
    <w:p w14:paraId="3AF45457" w14:textId="77777777" w:rsidR="009D51EE" w:rsidRDefault="009D51EE" w:rsidP="009D51EE">
      <w:pPr>
        <w:rPr>
          <w:sz w:val="24"/>
          <w:szCs w:val="24"/>
        </w:rPr>
      </w:pPr>
      <w:r>
        <w:rPr>
          <w:sz w:val="24"/>
          <w:szCs w:val="24"/>
        </w:rPr>
        <w:t>1 Baguette</w:t>
      </w:r>
    </w:p>
    <w:p w14:paraId="4A545E61" w14:textId="77777777" w:rsidR="009D51EE" w:rsidRDefault="009D51EE" w:rsidP="009D51EE">
      <w:pPr>
        <w:rPr>
          <w:sz w:val="24"/>
          <w:szCs w:val="24"/>
        </w:rPr>
      </w:pPr>
    </w:p>
    <w:p w14:paraId="21B581BD" w14:textId="77777777" w:rsidR="009D51EE" w:rsidRDefault="009D51EE" w:rsidP="009D51EE">
      <w:pPr>
        <w:rPr>
          <w:sz w:val="24"/>
          <w:szCs w:val="24"/>
        </w:rPr>
      </w:pPr>
      <w:r>
        <w:rPr>
          <w:sz w:val="24"/>
          <w:szCs w:val="24"/>
        </w:rPr>
        <w:t>Zubereitungszeit: 40 Minuten</w:t>
      </w:r>
    </w:p>
    <w:p w14:paraId="4B3EE29C" w14:textId="77777777" w:rsidR="009D51EE" w:rsidRPr="003350B4" w:rsidRDefault="009D51EE" w:rsidP="00B40E8C">
      <w:pPr>
        <w:pStyle w:val="ListParagraph"/>
        <w:numPr>
          <w:ilvl w:val="0"/>
          <w:numId w:val="384"/>
        </w:numPr>
        <w:spacing w:after="120"/>
        <w:ind w:left="714" w:hanging="357"/>
        <w:contextualSpacing w:val="0"/>
        <w:jc w:val="both"/>
        <w:rPr>
          <w:sz w:val="24"/>
          <w:szCs w:val="24"/>
        </w:rPr>
      </w:pPr>
      <w:r w:rsidRPr="003350B4">
        <w:rPr>
          <w:sz w:val="24"/>
          <w:szCs w:val="24"/>
        </w:rPr>
        <w:t>2 Zwiebeln und Knoblauch fein würfeln und in 1 EL Öl in einem Topf glasig dünsten. Zucker zugeben, schmelzen lassen. Paprikapulver zugeben, mit Essig ablöschen und mit Saft auffüllen. Ketchup, Sojasauce, Worcestershiresauce und Thymian zugeben, bei milder Hitze 20 Minuten einkochen lassen. BBQ-Sauce mit Salz und Pfeffer abschmecken.</w:t>
      </w:r>
    </w:p>
    <w:p w14:paraId="4688684B" w14:textId="77777777" w:rsidR="009D51EE" w:rsidRPr="003350B4" w:rsidRDefault="009D51EE" w:rsidP="00B40E8C">
      <w:pPr>
        <w:pStyle w:val="ListParagraph"/>
        <w:numPr>
          <w:ilvl w:val="0"/>
          <w:numId w:val="384"/>
        </w:numPr>
        <w:spacing w:after="120"/>
        <w:ind w:left="714" w:hanging="357"/>
        <w:contextualSpacing w:val="0"/>
        <w:jc w:val="both"/>
        <w:rPr>
          <w:sz w:val="24"/>
          <w:szCs w:val="24"/>
        </w:rPr>
      </w:pPr>
      <w:r w:rsidRPr="003350B4">
        <w:rPr>
          <w:sz w:val="24"/>
          <w:szCs w:val="24"/>
        </w:rPr>
        <w:t xml:space="preserve">Restliche Zwiebeln in dünne Streifen schneiden, in 2 EL Öl glasig dünsten. Paprika waschen, putzen, entkernen und in 5 mm dicke Ringe schneiden, dann zu den Zwiebeln geben. Bei milder Hitze unter Rühren 5 -6 Minuten bissfest dünsten, mit Salz und Pfeffer würzen. Petersilie grob hacken, untermischen. Würste in restlichem Öl </w:t>
      </w:r>
      <w:r w:rsidRPr="003350B4">
        <w:rPr>
          <w:sz w:val="24"/>
          <w:szCs w:val="24"/>
        </w:rPr>
        <w:lastRenderedPageBreak/>
        <w:t>goldbraun braten, in Stücke schneiden. Baguette quer vierteln und längs halbieren. Im vorgeheizten Backofen bei 200 Grad (</w:t>
      </w:r>
      <w:r>
        <w:rPr>
          <w:sz w:val="24"/>
          <w:szCs w:val="24"/>
        </w:rPr>
        <w:t>G</w:t>
      </w:r>
      <w:r w:rsidRPr="003350B4">
        <w:rPr>
          <w:sz w:val="24"/>
          <w:szCs w:val="24"/>
        </w:rPr>
        <w:t>as 3, Umluft 180 Grad) 5 Minuten rösten.</w:t>
      </w:r>
    </w:p>
    <w:p w14:paraId="7A15D51E" w14:textId="77777777" w:rsidR="009D51EE" w:rsidRDefault="009D51EE" w:rsidP="00B40E8C">
      <w:pPr>
        <w:pStyle w:val="ListParagraph"/>
        <w:numPr>
          <w:ilvl w:val="0"/>
          <w:numId w:val="384"/>
        </w:numPr>
        <w:spacing w:after="120"/>
        <w:ind w:left="714" w:hanging="357"/>
        <w:contextualSpacing w:val="0"/>
        <w:jc w:val="both"/>
        <w:rPr>
          <w:sz w:val="24"/>
          <w:szCs w:val="24"/>
        </w:rPr>
      </w:pPr>
      <w:r w:rsidRPr="003350B4">
        <w:rPr>
          <w:sz w:val="24"/>
          <w:szCs w:val="24"/>
        </w:rPr>
        <w:t>Paprikamischung auf den unteren Brothälften verteilen, mit Würstchen belegen. Mit der BBQ-Sauce beträufeln und mit den oberen Brothälften abschließen. Sandwich servieren und sofort reinbeißen.</w:t>
      </w:r>
    </w:p>
    <w:p w14:paraId="329DD1DE" w14:textId="77777777" w:rsidR="009D51EE" w:rsidRDefault="009D51EE" w:rsidP="009D51EE">
      <w:pPr>
        <w:rPr>
          <w:sz w:val="24"/>
          <w:szCs w:val="24"/>
        </w:rPr>
      </w:pPr>
      <w:r>
        <w:rPr>
          <w:sz w:val="24"/>
          <w:szCs w:val="24"/>
        </w:rPr>
        <w:br w:type="page"/>
      </w:r>
    </w:p>
    <w:p w14:paraId="6B88EFC3" w14:textId="77777777" w:rsidR="009D51EE" w:rsidRPr="00682A06" w:rsidRDefault="009D51EE" w:rsidP="009D51EE">
      <w:pPr>
        <w:pStyle w:val="Heading2"/>
        <w:spacing w:after="240"/>
      </w:pPr>
      <w:r w:rsidRPr="00682A06">
        <w:lastRenderedPageBreak/>
        <w:t>Pastrami-Stulle mit Krautsalat, Bergkäse und Ananas-Relish</w:t>
      </w:r>
      <w:r>
        <w:rPr>
          <w:rStyle w:val="FootnoteReference"/>
        </w:rPr>
        <w:footnoteReference w:id="278"/>
      </w:r>
      <w:r w:rsidRPr="00682A06">
        <w:t xml:space="preserve"> </w:t>
      </w:r>
    </w:p>
    <w:p w14:paraId="7F62FBEE" w14:textId="77777777" w:rsidR="009D51EE" w:rsidRPr="00682A06" w:rsidRDefault="009D51EE" w:rsidP="009D51EE">
      <w:pPr>
        <w:jc w:val="both"/>
        <w:rPr>
          <w:sz w:val="24"/>
          <w:szCs w:val="24"/>
        </w:rPr>
      </w:pPr>
      <w:r w:rsidRPr="00682A06">
        <w:rPr>
          <w:sz w:val="24"/>
          <w:szCs w:val="24"/>
          <w:u w:val="single"/>
        </w:rPr>
        <w:t>Zutaten</w:t>
      </w:r>
      <w:r w:rsidRPr="00682A06">
        <w:rPr>
          <w:sz w:val="24"/>
          <w:szCs w:val="24"/>
        </w:rPr>
        <w:t xml:space="preserve"> </w:t>
      </w:r>
      <w:r>
        <w:rPr>
          <w:sz w:val="24"/>
          <w:szCs w:val="24"/>
        </w:rPr>
        <w:t>(</w:t>
      </w:r>
      <w:r w:rsidRPr="00682A06">
        <w:rPr>
          <w:sz w:val="24"/>
          <w:szCs w:val="24"/>
        </w:rPr>
        <w:t>für 2 Portionen</w:t>
      </w:r>
      <w:r>
        <w:rPr>
          <w:sz w:val="24"/>
          <w:szCs w:val="24"/>
        </w:rPr>
        <w:t>):</w:t>
      </w:r>
    </w:p>
    <w:p w14:paraId="1367CF7A" w14:textId="77777777" w:rsidR="009D51EE" w:rsidRPr="00682A06" w:rsidRDefault="009D51EE" w:rsidP="009D51EE">
      <w:pPr>
        <w:jc w:val="both"/>
        <w:rPr>
          <w:sz w:val="24"/>
          <w:szCs w:val="24"/>
        </w:rPr>
      </w:pPr>
      <w:r w:rsidRPr="00682A06">
        <w:rPr>
          <w:sz w:val="24"/>
          <w:szCs w:val="24"/>
        </w:rPr>
        <w:t>80 g Spitzkohl</w:t>
      </w:r>
    </w:p>
    <w:p w14:paraId="108F3219" w14:textId="77777777" w:rsidR="009D51EE" w:rsidRPr="00682A06" w:rsidRDefault="009D51EE" w:rsidP="009D51EE">
      <w:pPr>
        <w:jc w:val="both"/>
        <w:rPr>
          <w:sz w:val="24"/>
          <w:szCs w:val="24"/>
        </w:rPr>
      </w:pPr>
      <w:r w:rsidRPr="00682A06">
        <w:rPr>
          <w:sz w:val="24"/>
          <w:szCs w:val="24"/>
        </w:rPr>
        <w:t>1 kleine Möhre</w:t>
      </w:r>
    </w:p>
    <w:p w14:paraId="60819417" w14:textId="77777777" w:rsidR="009D51EE" w:rsidRPr="00682A06" w:rsidRDefault="009D51EE" w:rsidP="009D51EE">
      <w:pPr>
        <w:jc w:val="both"/>
        <w:rPr>
          <w:sz w:val="24"/>
          <w:szCs w:val="24"/>
        </w:rPr>
      </w:pPr>
      <w:r w:rsidRPr="00682A06">
        <w:rPr>
          <w:sz w:val="24"/>
          <w:szCs w:val="24"/>
        </w:rPr>
        <w:t>1 kleine Zwiebel</w:t>
      </w:r>
    </w:p>
    <w:p w14:paraId="661B1A3C" w14:textId="77777777" w:rsidR="009D51EE" w:rsidRPr="00682A06" w:rsidRDefault="009D51EE" w:rsidP="009D51EE">
      <w:pPr>
        <w:jc w:val="both"/>
        <w:rPr>
          <w:sz w:val="24"/>
          <w:szCs w:val="24"/>
        </w:rPr>
      </w:pPr>
      <w:r w:rsidRPr="00682A06">
        <w:rPr>
          <w:sz w:val="24"/>
          <w:szCs w:val="24"/>
        </w:rPr>
        <w:t>50 g Mayonnaise</w:t>
      </w:r>
    </w:p>
    <w:p w14:paraId="38CA4E82" w14:textId="77777777" w:rsidR="009D51EE" w:rsidRPr="00682A06" w:rsidRDefault="009D51EE" w:rsidP="009D51EE">
      <w:pPr>
        <w:jc w:val="both"/>
        <w:rPr>
          <w:sz w:val="24"/>
          <w:szCs w:val="24"/>
        </w:rPr>
      </w:pPr>
      <w:r w:rsidRPr="00682A06">
        <w:rPr>
          <w:sz w:val="24"/>
          <w:szCs w:val="24"/>
        </w:rPr>
        <w:t>50 g Saure Sahne</w:t>
      </w:r>
    </w:p>
    <w:p w14:paraId="44329B7B" w14:textId="77777777" w:rsidR="009D51EE" w:rsidRPr="00682A06" w:rsidRDefault="009D51EE" w:rsidP="009D51EE">
      <w:pPr>
        <w:jc w:val="both"/>
        <w:rPr>
          <w:sz w:val="24"/>
          <w:szCs w:val="24"/>
        </w:rPr>
      </w:pPr>
      <w:r w:rsidRPr="00682A06">
        <w:rPr>
          <w:sz w:val="24"/>
          <w:szCs w:val="24"/>
        </w:rPr>
        <w:t>2 EL Zitronensaft</w:t>
      </w:r>
    </w:p>
    <w:p w14:paraId="648397BF" w14:textId="77777777" w:rsidR="009D51EE" w:rsidRPr="00682A06" w:rsidRDefault="009D51EE" w:rsidP="009D51EE">
      <w:pPr>
        <w:jc w:val="both"/>
        <w:rPr>
          <w:sz w:val="24"/>
          <w:szCs w:val="24"/>
        </w:rPr>
      </w:pPr>
      <w:r w:rsidRPr="00682A06">
        <w:rPr>
          <w:sz w:val="24"/>
          <w:szCs w:val="24"/>
        </w:rPr>
        <w:t>Salz</w:t>
      </w:r>
      <w:r>
        <w:rPr>
          <w:sz w:val="24"/>
          <w:szCs w:val="24"/>
        </w:rPr>
        <w:t xml:space="preserve">, </w:t>
      </w:r>
      <w:r w:rsidRPr="00682A06">
        <w:rPr>
          <w:sz w:val="24"/>
          <w:szCs w:val="24"/>
        </w:rPr>
        <w:t>Pfeffer</w:t>
      </w:r>
      <w:r>
        <w:rPr>
          <w:sz w:val="24"/>
          <w:szCs w:val="24"/>
        </w:rPr>
        <w:t>, Zucker</w:t>
      </w:r>
    </w:p>
    <w:p w14:paraId="276160F7" w14:textId="77777777" w:rsidR="009D51EE" w:rsidRPr="00682A06" w:rsidRDefault="009D51EE" w:rsidP="009D51EE">
      <w:pPr>
        <w:jc w:val="both"/>
        <w:rPr>
          <w:sz w:val="24"/>
          <w:szCs w:val="24"/>
        </w:rPr>
      </w:pPr>
      <w:r w:rsidRPr="00682A06">
        <w:rPr>
          <w:sz w:val="24"/>
          <w:szCs w:val="24"/>
        </w:rPr>
        <w:t>1 kleine Ananas (ca. 200 g)</w:t>
      </w:r>
    </w:p>
    <w:p w14:paraId="5DD1B0C1" w14:textId="77777777" w:rsidR="009D51EE" w:rsidRPr="00682A06" w:rsidRDefault="009D51EE" w:rsidP="009D51EE">
      <w:pPr>
        <w:jc w:val="both"/>
        <w:rPr>
          <w:sz w:val="24"/>
          <w:szCs w:val="24"/>
        </w:rPr>
      </w:pPr>
      <w:r w:rsidRPr="00682A06">
        <w:rPr>
          <w:sz w:val="24"/>
          <w:szCs w:val="24"/>
        </w:rPr>
        <w:t>1 kleine rote Chilischote</w:t>
      </w:r>
    </w:p>
    <w:p w14:paraId="5076D1D3" w14:textId="77777777" w:rsidR="009D51EE" w:rsidRPr="00682A06" w:rsidRDefault="009D51EE" w:rsidP="009D51EE">
      <w:pPr>
        <w:jc w:val="both"/>
        <w:rPr>
          <w:sz w:val="24"/>
          <w:szCs w:val="24"/>
        </w:rPr>
      </w:pPr>
      <w:r w:rsidRPr="00682A06">
        <w:rPr>
          <w:sz w:val="24"/>
          <w:szCs w:val="24"/>
        </w:rPr>
        <w:t>3 EL Butter</w:t>
      </w:r>
    </w:p>
    <w:p w14:paraId="795C7333" w14:textId="77777777" w:rsidR="009D51EE" w:rsidRPr="00682A06" w:rsidRDefault="009D51EE" w:rsidP="009D51EE">
      <w:pPr>
        <w:jc w:val="both"/>
        <w:rPr>
          <w:sz w:val="24"/>
          <w:szCs w:val="24"/>
        </w:rPr>
      </w:pPr>
      <w:r w:rsidRPr="00682A06">
        <w:rPr>
          <w:sz w:val="24"/>
          <w:szCs w:val="24"/>
        </w:rPr>
        <w:t>2 EL Honig</w:t>
      </w:r>
    </w:p>
    <w:p w14:paraId="6ABC6CC7" w14:textId="77777777" w:rsidR="009D51EE" w:rsidRPr="00682A06" w:rsidRDefault="009D51EE" w:rsidP="009D51EE">
      <w:pPr>
        <w:jc w:val="both"/>
        <w:rPr>
          <w:sz w:val="24"/>
          <w:szCs w:val="24"/>
        </w:rPr>
      </w:pPr>
      <w:r w:rsidRPr="00682A06">
        <w:rPr>
          <w:sz w:val="24"/>
          <w:szCs w:val="24"/>
        </w:rPr>
        <w:t>1 TL grober Senf</w:t>
      </w:r>
    </w:p>
    <w:p w14:paraId="59A5F4DE" w14:textId="77777777" w:rsidR="009D51EE" w:rsidRPr="00682A06" w:rsidRDefault="009D51EE" w:rsidP="009D51EE">
      <w:pPr>
        <w:jc w:val="both"/>
        <w:rPr>
          <w:sz w:val="24"/>
          <w:szCs w:val="24"/>
        </w:rPr>
      </w:pPr>
      <w:r w:rsidRPr="00682A06">
        <w:rPr>
          <w:sz w:val="24"/>
          <w:szCs w:val="24"/>
        </w:rPr>
        <w:t>4 Scheiben Sauerteigbrot</w:t>
      </w:r>
    </w:p>
    <w:p w14:paraId="4EAFDC0A" w14:textId="77777777" w:rsidR="009D51EE" w:rsidRPr="00682A06" w:rsidRDefault="009D51EE" w:rsidP="009D51EE">
      <w:pPr>
        <w:jc w:val="both"/>
        <w:rPr>
          <w:sz w:val="24"/>
          <w:szCs w:val="24"/>
        </w:rPr>
      </w:pPr>
      <w:r w:rsidRPr="00682A06">
        <w:rPr>
          <w:sz w:val="24"/>
          <w:szCs w:val="24"/>
        </w:rPr>
        <w:t>4 Scheiben Bergkäse</w:t>
      </w:r>
    </w:p>
    <w:p w14:paraId="4B993AFB" w14:textId="77777777" w:rsidR="009D51EE" w:rsidRPr="00682A06" w:rsidRDefault="009D51EE" w:rsidP="009D51EE">
      <w:pPr>
        <w:jc w:val="both"/>
        <w:rPr>
          <w:sz w:val="24"/>
          <w:szCs w:val="24"/>
        </w:rPr>
      </w:pPr>
      <w:r w:rsidRPr="00682A06">
        <w:rPr>
          <w:sz w:val="24"/>
          <w:szCs w:val="24"/>
        </w:rPr>
        <w:t>6 Scheiben Pastrami (oder Roast Beef)</w:t>
      </w:r>
    </w:p>
    <w:p w14:paraId="507896BC" w14:textId="77777777" w:rsidR="009D51EE" w:rsidRDefault="009D51EE" w:rsidP="009D51EE">
      <w:pPr>
        <w:jc w:val="both"/>
        <w:rPr>
          <w:sz w:val="24"/>
          <w:szCs w:val="24"/>
        </w:rPr>
      </w:pPr>
    </w:p>
    <w:p w14:paraId="3D3B852F" w14:textId="77777777" w:rsidR="009D51EE" w:rsidRPr="00682A06" w:rsidRDefault="009D51EE" w:rsidP="009D51EE">
      <w:pPr>
        <w:jc w:val="both"/>
        <w:rPr>
          <w:sz w:val="24"/>
          <w:szCs w:val="24"/>
        </w:rPr>
      </w:pPr>
      <w:r w:rsidRPr="00682A06">
        <w:rPr>
          <w:sz w:val="24"/>
          <w:szCs w:val="24"/>
        </w:rPr>
        <w:t>Zubereitungszeit: 30 Minuten</w:t>
      </w:r>
    </w:p>
    <w:p w14:paraId="2F714294" w14:textId="77777777" w:rsidR="009D51EE" w:rsidRPr="00682A06" w:rsidRDefault="009D51EE" w:rsidP="00B40E8C">
      <w:pPr>
        <w:pStyle w:val="ListParagraph"/>
        <w:numPr>
          <w:ilvl w:val="0"/>
          <w:numId w:val="1564"/>
        </w:numPr>
        <w:spacing w:after="120"/>
        <w:ind w:left="1077" w:hanging="357"/>
        <w:contextualSpacing w:val="0"/>
        <w:jc w:val="both"/>
        <w:rPr>
          <w:sz w:val="24"/>
          <w:szCs w:val="24"/>
        </w:rPr>
      </w:pPr>
      <w:r w:rsidRPr="00682A06">
        <w:rPr>
          <w:sz w:val="24"/>
          <w:szCs w:val="24"/>
        </w:rPr>
        <w:t>Kohl putzen, waschen, in feine Streifen schneiden. Möhre schälen, fein raspeln. Zwiebel fein würfeln. Mayonnaise und Saure Sahne verrühren, mit 1 Prise Zucker, 1 EL Zitronensaft, Salz und Pfeffer würzen. Kohl, Möhren und Zwiebeln untermischen, kaltstellen.</w:t>
      </w:r>
    </w:p>
    <w:p w14:paraId="2713EDD3" w14:textId="77777777" w:rsidR="009D51EE" w:rsidRPr="00682A06" w:rsidRDefault="009D51EE" w:rsidP="00B40E8C">
      <w:pPr>
        <w:pStyle w:val="ListParagraph"/>
        <w:numPr>
          <w:ilvl w:val="0"/>
          <w:numId w:val="1564"/>
        </w:numPr>
        <w:spacing w:after="120"/>
        <w:ind w:left="1077" w:hanging="357"/>
        <w:contextualSpacing w:val="0"/>
        <w:jc w:val="both"/>
        <w:rPr>
          <w:sz w:val="24"/>
          <w:szCs w:val="24"/>
        </w:rPr>
      </w:pPr>
      <w:r w:rsidRPr="00682A06">
        <w:rPr>
          <w:sz w:val="24"/>
          <w:szCs w:val="24"/>
        </w:rPr>
        <w:t>Ananas schälen, vierteln, Strunk entfernen. Fruchtfleisch 5 mm klein würfeln. Chili putzen, entkernen, fein würfeln. 1 EL Butter in der Pfanne zerlassen. Ananas, Chili und Honig 5 Minuten darin karamellisieren, beiseitestellen. Senf unterrühren, anschließend mit Salz und restlichem Zitronensaft abschmecken.</w:t>
      </w:r>
    </w:p>
    <w:p w14:paraId="42978B1F" w14:textId="77777777" w:rsidR="009D51EE" w:rsidRPr="00682A06" w:rsidRDefault="009D51EE" w:rsidP="00B40E8C">
      <w:pPr>
        <w:pStyle w:val="ListParagraph"/>
        <w:numPr>
          <w:ilvl w:val="0"/>
          <w:numId w:val="1564"/>
        </w:numPr>
        <w:spacing w:after="120"/>
        <w:ind w:left="1077" w:hanging="357"/>
        <w:contextualSpacing w:val="0"/>
        <w:jc w:val="both"/>
        <w:rPr>
          <w:sz w:val="24"/>
          <w:szCs w:val="24"/>
        </w:rPr>
      </w:pPr>
      <w:r w:rsidRPr="00682A06">
        <w:rPr>
          <w:sz w:val="24"/>
          <w:szCs w:val="24"/>
        </w:rPr>
        <w:t xml:space="preserve">Brote mit restlicher Butter bestreichen, 2 </w:t>
      </w:r>
      <w:r>
        <w:rPr>
          <w:sz w:val="24"/>
          <w:szCs w:val="24"/>
        </w:rPr>
        <w:t>S</w:t>
      </w:r>
      <w:r w:rsidRPr="00682A06">
        <w:rPr>
          <w:sz w:val="24"/>
          <w:szCs w:val="24"/>
        </w:rPr>
        <w:t>cheiben in der Pfanne 2 Minuten bei milder Hitze rösten. Käse darauflegen, etwas schmelzen lassen. Pastrami und etwas Relish darauf geben. Mit restlichem Brot belegen, leicht andrücken, wenden und weitere 2 Minuten braten. Brote halbieren und sofort servieren.</w:t>
      </w:r>
    </w:p>
    <w:p w14:paraId="4AC10B70" w14:textId="77777777" w:rsidR="009D51EE" w:rsidRDefault="009D51EE" w:rsidP="009D51EE">
      <w:pPr>
        <w:pStyle w:val="Heading2"/>
        <w:spacing w:after="240"/>
      </w:pPr>
      <w:r>
        <w:lastRenderedPageBreak/>
        <w:t>Pilzstulle mit Gruyère</w:t>
      </w:r>
      <w:r>
        <w:rPr>
          <w:rStyle w:val="FootnoteReference"/>
        </w:rPr>
        <w:footnoteReference w:id="279"/>
      </w:r>
      <w:r>
        <w:t xml:space="preserve"> </w:t>
      </w:r>
    </w:p>
    <w:p w14:paraId="6AE0A618" w14:textId="77777777" w:rsidR="009D51EE" w:rsidRDefault="009D51EE" w:rsidP="009D51EE">
      <w:pPr>
        <w:jc w:val="both"/>
        <w:rPr>
          <w:sz w:val="24"/>
          <w:szCs w:val="24"/>
        </w:rPr>
      </w:pPr>
      <w:r w:rsidRPr="00682A06">
        <w:rPr>
          <w:sz w:val="24"/>
          <w:szCs w:val="24"/>
          <w:u w:val="single"/>
        </w:rPr>
        <w:t>Zutaten</w:t>
      </w:r>
      <w:r>
        <w:rPr>
          <w:sz w:val="24"/>
          <w:szCs w:val="24"/>
        </w:rPr>
        <w:t xml:space="preserve"> (für 4 Portionen):</w:t>
      </w:r>
    </w:p>
    <w:p w14:paraId="4750E1D3" w14:textId="77777777" w:rsidR="009D51EE" w:rsidRDefault="009D51EE" w:rsidP="009D51EE">
      <w:pPr>
        <w:jc w:val="both"/>
        <w:rPr>
          <w:sz w:val="24"/>
          <w:szCs w:val="24"/>
        </w:rPr>
      </w:pPr>
      <w:r>
        <w:rPr>
          <w:sz w:val="24"/>
          <w:szCs w:val="24"/>
        </w:rPr>
        <w:t>400 g gemischte Pilze (Seitlinge, Champignons…)</w:t>
      </w:r>
    </w:p>
    <w:p w14:paraId="04F44647" w14:textId="77777777" w:rsidR="009D51EE" w:rsidRDefault="009D51EE" w:rsidP="009D51EE">
      <w:pPr>
        <w:jc w:val="both"/>
        <w:rPr>
          <w:sz w:val="24"/>
          <w:szCs w:val="24"/>
        </w:rPr>
      </w:pPr>
      <w:r>
        <w:rPr>
          <w:sz w:val="24"/>
          <w:szCs w:val="24"/>
        </w:rPr>
        <w:t>1 Knoblauchzehe</w:t>
      </w:r>
    </w:p>
    <w:p w14:paraId="2A38D77A" w14:textId="77777777" w:rsidR="009D51EE" w:rsidRDefault="009D51EE" w:rsidP="009D51EE">
      <w:pPr>
        <w:jc w:val="both"/>
        <w:rPr>
          <w:sz w:val="24"/>
          <w:szCs w:val="24"/>
        </w:rPr>
      </w:pPr>
      <w:r>
        <w:rPr>
          <w:sz w:val="24"/>
          <w:szCs w:val="24"/>
        </w:rPr>
        <w:t>4 Schalotten</w:t>
      </w:r>
    </w:p>
    <w:p w14:paraId="61AF3A4F" w14:textId="77777777" w:rsidR="009D51EE" w:rsidRDefault="009D51EE" w:rsidP="009D51EE">
      <w:pPr>
        <w:jc w:val="both"/>
        <w:rPr>
          <w:sz w:val="24"/>
          <w:szCs w:val="24"/>
        </w:rPr>
      </w:pPr>
      <w:r>
        <w:rPr>
          <w:sz w:val="24"/>
          <w:szCs w:val="24"/>
        </w:rPr>
        <w:t>4 Stiele glatte Petersilie</w:t>
      </w:r>
    </w:p>
    <w:p w14:paraId="1A5CE47C" w14:textId="77777777" w:rsidR="009D51EE" w:rsidRDefault="009D51EE" w:rsidP="009D51EE">
      <w:pPr>
        <w:jc w:val="both"/>
        <w:rPr>
          <w:sz w:val="24"/>
          <w:szCs w:val="24"/>
        </w:rPr>
      </w:pPr>
      <w:r>
        <w:rPr>
          <w:sz w:val="24"/>
          <w:szCs w:val="24"/>
        </w:rPr>
        <w:t>100 g Gruyère</w:t>
      </w:r>
    </w:p>
    <w:p w14:paraId="78B61F38" w14:textId="77777777" w:rsidR="009D51EE" w:rsidRDefault="009D51EE" w:rsidP="009D51EE">
      <w:pPr>
        <w:jc w:val="both"/>
        <w:rPr>
          <w:sz w:val="24"/>
          <w:szCs w:val="24"/>
        </w:rPr>
      </w:pPr>
      <w:r>
        <w:rPr>
          <w:sz w:val="24"/>
          <w:szCs w:val="24"/>
        </w:rPr>
        <w:t>50 g Rucola</w:t>
      </w:r>
    </w:p>
    <w:p w14:paraId="7DD88DB1" w14:textId="77777777" w:rsidR="009D51EE" w:rsidRDefault="009D51EE" w:rsidP="009D51EE">
      <w:pPr>
        <w:jc w:val="both"/>
        <w:rPr>
          <w:sz w:val="24"/>
          <w:szCs w:val="24"/>
        </w:rPr>
      </w:pPr>
      <w:r>
        <w:rPr>
          <w:sz w:val="24"/>
          <w:szCs w:val="24"/>
        </w:rPr>
        <w:t>6 EL Olivenöl</w:t>
      </w:r>
    </w:p>
    <w:p w14:paraId="77C0C44C" w14:textId="77777777" w:rsidR="009D51EE" w:rsidRDefault="009D51EE" w:rsidP="009D51EE">
      <w:pPr>
        <w:jc w:val="both"/>
        <w:rPr>
          <w:sz w:val="24"/>
          <w:szCs w:val="24"/>
        </w:rPr>
      </w:pPr>
      <w:r>
        <w:rPr>
          <w:sz w:val="24"/>
          <w:szCs w:val="24"/>
        </w:rPr>
        <w:t>6 getrocknete Kirschtomaten (in Öl)</w:t>
      </w:r>
    </w:p>
    <w:p w14:paraId="39378155" w14:textId="77777777" w:rsidR="009D51EE" w:rsidRDefault="009D51EE" w:rsidP="009D51EE">
      <w:pPr>
        <w:jc w:val="both"/>
        <w:rPr>
          <w:sz w:val="24"/>
          <w:szCs w:val="24"/>
        </w:rPr>
      </w:pPr>
      <w:r>
        <w:rPr>
          <w:sz w:val="24"/>
          <w:szCs w:val="24"/>
        </w:rPr>
        <w:t>Salz, Pfeffer, Cayennepfeffer</w:t>
      </w:r>
    </w:p>
    <w:p w14:paraId="21697F1C" w14:textId="77777777" w:rsidR="009D51EE" w:rsidRDefault="009D51EE" w:rsidP="009D51EE">
      <w:pPr>
        <w:jc w:val="both"/>
        <w:rPr>
          <w:sz w:val="24"/>
          <w:szCs w:val="24"/>
        </w:rPr>
      </w:pPr>
      <w:r>
        <w:rPr>
          <w:sz w:val="24"/>
          <w:szCs w:val="24"/>
        </w:rPr>
        <w:t>2 EL Pinienkerne</w:t>
      </w:r>
    </w:p>
    <w:p w14:paraId="673E17DB" w14:textId="77777777" w:rsidR="009D51EE" w:rsidRDefault="009D51EE" w:rsidP="009D51EE">
      <w:pPr>
        <w:jc w:val="both"/>
        <w:rPr>
          <w:sz w:val="24"/>
          <w:szCs w:val="24"/>
        </w:rPr>
      </w:pPr>
      <w:r>
        <w:rPr>
          <w:sz w:val="24"/>
          <w:szCs w:val="24"/>
        </w:rPr>
        <w:t>4 Scheiben Sauerteigbrot</w:t>
      </w:r>
    </w:p>
    <w:p w14:paraId="54261FB9" w14:textId="77777777" w:rsidR="009D51EE" w:rsidRDefault="009D51EE" w:rsidP="009D51EE">
      <w:pPr>
        <w:jc w:val="both"/>
        <w:rPr>
          <w:sz w:val="24"/>
          <w:szCs w:val="24"/>
        </w:rPr>
      </w:pPr>
      <w:r>
        <w:rPr>
          <w:sz w:val="24"/>
          <w:szCs w:val="24"/>
        </w:rPr>
        <w:t>2 -3 Zitronensaft</w:t>
      </w:r>
    </w:p>
    <w:p w14:paraId="559BDD03" w14:textId="77777777" w:rsidR="009D51EE" w:rsidRDefault="009D51EE" w:rsidP="009D51EE">
      <w:pPr>
        <w:jc w:val="both"/>
        <w:rPr>
          <w:sz w:val="24"/>
          <w:szCs w:val="24"/>
        </w:rPr>
      </w:pPr>
    </w:p>
    <w:p w14:paraId="577AB001" w14:textId="77777777" w:rsidR="009D51EE" w:rsidRDefault="009D51EE" w:rsidP="009D51EE">
      <w:pPr>
        <w:jc w:val="both"/>
        <w:rPr>
          <w:sz w:val="24"/>
          <w:szCs w:val="24"/>
        </w:rPr>
      </w:pPr>
    </w:p>
    <w:p w14:paraId="18BEF021" w14:textId="77777777" w:rsidR="009D51EE" w:rsidRDefault="009D51EE" w:rsidP="009D51EE">
      <w:pPr>
        <w:jc w:val="both"/>
        <w:rPr>
          <w:sz w:val="24"/>
          <w:szCs w:val="24"/>
        </w:rPr>
      </w:pPr>
      <w:r>
        <w:rPr>
          <w:sz w:val="24"/>
          <w:szCs w:val="24"/>
        </w:rPr>
        <w:t>Zubereitungszeit: 25 Minuten</w:t>
      </w:r>
    </w:p>
    <w:p w14:paraId="700EECB0" w14:textId="77777777" w:rsidR="009D51EE" w:rsidRPr="00B978E0" w:rsidRDefault="009D51EE" w:rsidP="00B40E8C">
      <w:pPr>
        <w:pStyle w:val="ListParagraph"/>
        <w:numPr>
          <w:ilvl w:val="0"/>
          <w:numId w:val="385"/>
        </w:numPr>
        <w:spacing w:after="120"/>
        <w:ind w:left="714" w:hanging="357"/>
        <w:contextualSpacing w:val="0"/>
        <w:jc w:val="both"/>
        <w:rPr>
          <w:sz w:val="24"/>
          <w:szCs w:val="24"/>
        </w:rPr>
      </w:pPr>
      <w:r w:rsidRPr="00B978E0">
        <w:rPr>
          <w:sz w:val="24"/>
          <w:szCs w:val="24"/>
        </w:rPr>
        <w:t>Pilze putzen, eventuell waschen und trockenschleudern. Pilze klein schneiden. Knoblauch in Scheiben, Schalotten in Streifen schneiden. Petersilienblätter von den Stielen zupfen und sehr fein hacken. Käse grob reiben. Rucola putzen, waschen, trockenschleudern und grob schneiden.</w:t>
      </w:r>
    </w:p>
    <w:p w14:paraId="079B1FD1" w14:textId="77777777" w:rsidR="009D51EE" w:rsidRPr="00B978E0" w:rsidRDefault="009D51EE" w:rsidP="00B40E8C">
      <w:pPr>
        <w:pStyle w:val="ListParagraph"/>
        <w:numPr>
          <w:ilvl w:val="0"/>
          <w:numId w:val="385"/>
        </w:numPr>
        <w:spacing w:after="120"/>
        <w:ind w:left="714" w:hanging="357"/>
        <w:contextualSpacing w:val="0"/>
        <w:jc w:val="both"/>
        <w:rPr>
          <w:sz w:val="24"/>
          <w:szCs w:val="24"/>
        </w:rPr>
      </w:pPr>
      <w:r w:rsidRPr="00B978E0">
        <w:rPr>
          <w:sz w:val="24"/>
          <w:szCs w:val="24"/>
        </w:rPr>
        <w:t>1 EL Olivenöl in einer Pfanne erhitzen. Knoblauch und Zwiebeln darin glasig dünsten. Aus der Pfanne nehmen und beiseitestellen. 1 EL Olivenöl in der Pfanne erhitzen. Pilze darin 4 – 5 Minuten braten. Zwiebelmischung und Kirschtomaten zu den Pilzen geben und 2 – 3 Minuten bei mittlerer Hitze braten. Dabei mit Salz, Pfeffer und Cayenne würzen. Petersilie und Pinienkerne kurz vor dem Ende der Garzeit untermischen.</w:t>
      </w:r>
    </w:p>
    <w:p w14:paraId="65203C69" w14:textId="77777777" w:rsidR="009D51EE" w:rsidRPr="00B978E0" w:rsidRDefault="009D51EE" w:rsidP="00B40E8C">
      <w:pPr>
        <w:pStyle w:val="ListParagraph"/>
        <w:numPr>
          <w:ilvl w:val="0"/>
          <w:numId w:val="385"/>
        </w:numPr>
        <w:spacing w:after="120"/>
        <w:ind w:left="714" w:hanging="357"/>
        <w:contextualSpacing w:val="0"/>
        <w:jc w:val="both"/>
        <w:rPr>
          <w:sz w:val="24"/>
          <w:szCs w:val="24"/>
        </w:rPr>
      </w:pPr>
      <w:r w:rsidRPr="00B978E0">
        <w:rPr>
          <w:sz w:val="24"/>
          <w:szCs w:val="24"/>
        </w:rPr>
        <w:t>Brot auf ein Backblech geben. Mit je 1 EL Olivenöl beträufeln und unterm vorgeheizten Backofengrill goldbraun rösten.</w:t>
      </w:r>
    </w:p>
    <w:p w14:paraId="20BA7DC9" w14:textId="77777777" w:rsidR="009D51EE" w:rsidRDefault="009D51EE" w:rsidP="00B40E8C">
      <w:pPr>
        <w:pStyle w:val="ListParagraph"/>
        <w:numPr>
          <w:ilvl w:val="0"/>
          <w:numId w:val="385"/>
        </w:numPr>
        <w:spacing w:after="120"/>
        <w:ind w:left="714" w:hanging="357"/>
        <w:contextualSpacing w:val="0"/>
        <w:jc w:val="both"/>
        <w:rPr>
          <w:sz w:val="24"/>
          <w:szCs w:val="24"/>
        </w:rPr>
      </w:pPr>
      <w:r w:rsidRPr="00B978E0">
        <w:rPr>
          <w:sz w:val="24"/>
          <w:szCs w:val="24"/>
        </w:rPr>
        <w:t>Rucola und Pilzmischung auf den Broten verteilen und mit Zitronensaft beträufeln. Mit dem Käse bestreut servieren.</w:t>
      </w:r>
    </w:p>
    <w:p w14:paraId="2D78423E" w14:textId="77777777" w:rsidR="009D51EE" w:rsidRDefault="009D51EE" w:rsidP="009D51EE">
      <w:pPr>
        <w:rPr>
          <w:sz w:val="24"/>
          <w:szCs w:val="24"/>
        </w:rPr>
      </w:pPr>
      <w:r>
        <w:rPr>
          <w:sz w:val="24"/>
          <w:szCs w:val="24"/>
        </w:rPr>
        <w:br w:type="page"/>
      </w:r>
    </w:p>
    <w:p w14:paraId="7991FD2B" w14:textId="77777777" w:rsidR="009D51EE" w:rsidRPr="00F0625D" w:rsidRDefault="009D51EE" w:rsidP="009D51EE">
      <w:pPr>
        <w:pStyle w:val="Heading2"/>
        <w:spacing w:after="240"/>
        <w:rPr>
          <w:lang w:val="en-US"/>
        </w:rPr>
      </w:pPr>
      <w:r w:rsidRPr="00F0625D">
        <w:rPr>
          <w:lang w:val="en-US"/>
        </w:rPr>
        <w:lastRenderedPageBreak/>
        <w:t xml:space="preserve">French-Toast </w:t>
      </w:r>
      <w:proofErr w:type="spellStart"/>
      <w:r w:rsidRPr="00F0625D">
        <w:rPr>
          <w:lang w:val="en-US"/>
        </w:rPr>
        <w:t>mit</w:t>
      </w:r>
      <w:proofErr w:type="spellEnd"/>
      <w:r w:rsidRPr="00F0625D">
        <w:rPr>
          <w:lang w:val="en-US"/>
        </w:rPr>
        <w:t xml:space="preserve"> Zucchini-</w:t>
      </w:r>
      <w:proofErr w:type="spellStart"/>
      <w:r w:rsidRPr="00F0625D">
        <w:rPr>
          <w:lang w:val="en-US"/>
        </w:rPr>
        <w:t>Tomaten</w:t>
      </w:r>
      <w:proofErr w:type="spellEnd"/>
      <w:r w:rsidRPr="00F0625D">
        <w:rPr>
          <w:lang w:val="en-US"/>
        </w:rPr>
        <w:t>-Salat</w:t>
      </w:r>
      <w:r>
        <w:rPr>
          <w:rStyle w:val="FootnoteReference"/>
        </w:rPr>
        <w:footnoteReference w:id="280"/>
      </w:r>
      <w:r w:rsidRPr="00F0625D">
        <w:rPr>
          <w:lang w:val="en-US"/>
        </w:rPr>
        <w:t xml:space="preserve"> </w:t>
      </w:r>
    </w:p>
    <w:p w14:paraId="70AA40BF" w14:textId="77777777" w:rsidR="009D51EE" w:rsidRPr="00682A06" w:rsidRDefault="009D51EE" w:rsidP="009D51EE">
      <w:pPr>
        <w:jc w:val="both"/>
        <w:rPr>
          <w:sz w:val="24"/>
          <w:szCs w:val="24"/>
        </w:rPr>
      </w:pPr>
      <w:r w:rsidRPr="00682A06">
        <w:rPr>
          <w:sz w:val="24"/>
          <w:szCs w:val="24"/>
          <w:u w:val="single"/>
        </w:rPr>
        <w:t>Zutaten</w:t>
      </w:r>
      <w:r w:rsidRPr="00682A06">
        <w:rPr>
          <w:sz w:val="24"/>
          <w:szCs w:val="24"/>
        </w:rPr>
        <w:t xml:space="preserve"> </w:t>
      </w:r>
      <w:r>
        <w:rPr>
          <w:sz w:val="24"/>
          <w:szCs w:val="24"/>
        </w:rPr>
        <w:t>(</w:t>
      </w:r>
      <w:r w:rsidRPr="00682A06">
        <w:rPr>
          <w:sz w:val="24"/>
          <w:szCs w:val="24"/>
        </w:rPr>
        <w:t>für 2 Portionen</w:t>
      </w:r>
      <w:r>
        <w:rPr>
          <w:sz w:val="24"/>
          <w:szCs w:val="24"/>
        </w:rPr>
        <w:t>):</w:t>
      </w:r>
    </w:p>
    <w:p w14:paraId="4E82CF67" w14:textId="77777777" w:rsidR="009D51EE" w:rsidRPr="00682A06" w:rsidRDefault="009D51EE" w:rsidP="009D51EE">
      <w:pPr>
        <w:jc w:val="both"/>
        <w:rPr>
          <w:sz w:val="24"/>
          <w:szCs w:val="24"/>
        </w:rPr>
      </w:pPr>
      <w:r w:rsidRPr="00682A06">
        <w:rPr>
          <w:sz w:val="24"/>
          <w:szCs w:val="24"/>
        </w:rPr>
        <w:t>1 Zucchini (200 g)</w:t>
      </w:r>
    </w:p>
    <w:p w14:paraId="0B5B918A" w14:textId="77777777" w:rsidR="009D51EE" w:rsidRPr="00682A06" w:rsidRDefault="009D51EE" w:rsidP="009D51EE">
      <w:pPr>
        <w:jc w:val="both"/>
        <w:rPr>
          <w:sz w:val="24"/>
          <w:szCs w:val="24"/>
        </w:rPr>
      </w:pPr>
      <w:r w:rsidRPr="00682A06">
        <w:rPr>
          <w:sz w:val="24"/>
          <w:szCs w:val="24"/>
        </w:rPr>
        <w:t>2 EL Weißweinessig</w:t>
      </w:r>
    </w:p>
    <w:p w14:paraId="52EB1CEB" w14:textId="77777777" w:rsidR="009D51EE" w:rsidRPr="00682A06" w:rsidRDefault="009D51EE" w:rsidP="009D51EE">
      <w:pPr>
        <w:jc w:val="both"/>
        <w:rPr>
          <w:sz w:val="24"/>
          <w:szCs w:val="24"/>
        </w:rPr>
      </w:pPr>
      <w:r w:rsidRPr="00682A06">
        <w:rPr>
          <w:sz w:val="24"/>
          <w:szCs w:val="24"/>
        </w:rPr>
        <w:t>7 EL Olivenöl</w:t>
      </w:r>
    </w:p>
    <w:p w14:paraId="20C14FA5" w14:textId="77777777" w:rsidR="009D51EE" w:rsidRPr="00D3581B" w:rsidRDefault="009D51EE" w:rsidP="009D51EE">
      <w:pPr>
        <w:jc w:val="both"/>
        <w:rPr>
          <w:sz w:val="24"/>
          <w:szCs w:val="24"/>
        </w:rPr>
      </w:pPr>
      <w:r w:rsidRPr="00682A06">
        <w:rPr>
          <w:sz w:val="24"/>
          <w:szCs w:val="24"/>
        </w:rPr>
        <w:t>Salz</w:t>
      </w:r>
      <w:r>
        <w:rPr>
          <w:sz w:val="24"/>
          <w:szCs w:val="24"/>
        </w:rPr>
        <w:t xml:space="preserve">, </w:t>
      </w:r>
      <w:r w:rsidRPr="00D3581B">
        <w:rPr>
          <w:sz w:val="24"/>
          <w:szCs w:val="24"/>
        </w:rPr>
        <w:t>Pfeffer</w:t>
      </w:r>
    </w:p>
    <w:p w14:paraId="3319327A" w14:textId="77777777" w:rsidR="009D51EE" w:rsidRPr="00D3581B" w:rsidRDefault="009D51EE" w:rsidP="009D51EE">
      <w:pPr>
        <w:jc w:val="both"/>
        <w:rPr>
          <w:sz w:val="24"/>
          <w:szCs w:val="24"/>
        </w:rPr>
      </w:pPr>
      <w:r w:rsidRPr="00D3581B">
        <w:rPr>
          <w:sz w:val="24"/>
          <w:szCs w:val="24"/>
        </w:rPr>
        <w:t>300 g geriffelte Tomaten</w:t>
      </w:r>
    </w:p>
    <w:p w14:paraId="68B23B60" w14:textId="77777777" w:rsidR="009D51EE" w:rsidRPr="00D3581B" w:rsidRDefault="009D51EE" w:rsidP="009D51EE">
      <w:pPr>
        <w:jc w:val="both"/>
        <w:rPr>
          <w:sz w:val="24"/>
          <w:szCs w:val="24"/>
        </w:rPr>
      </w:pPr>
      <w:r w:rsidRPr="00D3581B">
        <w:rPr>
          <w:sz w:val="24"/>
          <w:szCs w:val="24"/>
        </w:rPr>
        <w:t>2 Eier</w:t>
      </w:r>
    </w:p>
    <w:p w14:paraId="189CAF8A" w14:textId="77777777" w:rsidR="009D51EE" w:rsidRPr="00D3581B" w:rsidRDefault="009D51EE" w:rsidP="009D51EE">
      <w:pPr>
        <w:jc w:val="both"/>
        <w:rPr>
          <w:sz w:val="24"/>
          <w:szCs w:val="24"/>
        </w:rPr>
      </w:pPr>
      <w:r w:rsidRPr="00D3581B">
        <w:rPr>
          <w:sz w:val="24"/>
          <w:szCs w:val="24"/>
        </w:rPr>
        <w:t>100 ml Schlagsahne</w:t>
      </w:r>
    </w:p>
    <w:p w14:paraId="4E06F68E" w14:textId="77777777" w:rsidR="009D51EE" w:rsidRPr="00D3581B" w:rsidRDefault="009D51EE" w:rsidP="009D51EE">
      <w:pPr>
        <w:jc w:val="both"/>
        <w:rPr>
          <w:sz w:val="24"/>
          <w:szCs w:val="24"/>
        </w:rPr>
      </w:pPr>
      <w:r w:rsidRPr="00D3581B">
        <w:rPr>
          <w:sz w:val="24"/>
          <w:szCs w:val="24"/>
        </w:rPr>
        <w:t>1 TL Chiliflocken</w:t>
      </w:r>
    </w:p>
    <w:p w14:paraId="7C2D92FA" w14:textId="77777777" w:rsidR="009D51EE" w:rsidRPr="00D3581B" w:rsidRDefault="009D51EE" w:rsidP="009D51EE">
      <w:pPr>
        <w:jc w:val="both"/>
        <w:rPr>
          <w:sz w:val="24"/>
          <w:szCs w:val="24"/>
        </w:rPr>
      </w:pPr>
      <w:r w:rsidRPr="00D3581B">
        <w:rPr>
          <w:sz w:val="24"/>
          <w:szCs w:val="24"/>
        </w:rPr>
        <w:t>3 Scheiben Toastbrot (gerne 3 cm dick)</w:t>
      </w:r>
    </w:p>
    <w:p w14:paraId="7B6C8883" w14:textId="77777777" w:rsidR="009D51EE" w:rsidRPr="00D3581B" w:rsidRDefault="009D51EE" w:rsidP="009D51EE">
      <w:pPr>
        <w:jc w:val="both"/>
        <w:rPr>
          <w:sz w:val="24"/>
          <w:szCs w:val="24"/>
        </w:rPr>
      </w:pPr>
      <w:r w:rsidRPr="00D3581B">
        <w:rPr>
          <w:sz w:val="24"/>
          <w:szCs w:val="24"/>
        </w:rPr>
        <w:t>4 Scheiben Bacon</w:t>
      </w:r>
    </w:p>
    <w:p w14:paraId="0DBE07FF" w14:textId="77777777" w:rsidR="009D51EE" w:rsidRDefault="009D51EE" w:rsidP="009D51EE">
      <w:pPr>
        <w:pStyle w:val="ListParagraph"/>
        <w:jc w:val="both"/>
        <w:rPr>
          <w:sz w:val="24"/>
          <w:szCs w:val="24"/>
        </w:rPr>
      </w:pPr>
    </w:p>
    <w:p w14:paraId="4E458599" w14:textId="77777777" w:rsidR="009D51EE" w:rsidRPr="00D3581B" w:rsidRDefault="009D51EE" w:rsidP="009D51EE">
      <w:pPr>
        <w:jc w:val="both"/>
        <w:rPr>
          <w:sz w:val="24"/>
          <w:szCs w:val="24"/>
        </w:rPr>
      </w:pPr>
      <w:r w:rsidRPr="00D3581B">
        <w:rPr>
          <w:sz w:val="24"/>
          <w:szCs w:val="24"/>
        </w:rPr>
        <w:t>Zubereitungszeit: 25 Minuten</w:t>
      </w:r>
    </w:p>
    <w:p w14:paraId="5C230EC1" w14:textId="77777777" w:rsidR="009D51EE" w:rsidRPr="00D3581B" w:rsidRDefault="009D51EE" w:rsidP="00B40E8C">
      <w:pPr>
        <w:pStyle w:val="ListParagraph"/>
        <w:numPr>
          <w:ilvl w:val="0"/>
          <w:numId w:val="1565"/>
        </w:numPr>
        <w:spacing w:after="120"/>
        <w:ind w:left="714" w:hanging="357"/>
        <w:contextualSpacing w:val="0"/>
        <w:jc w:val="both"/>
        <w:rPr>
          <w:sz w:val="24"/>
          <w:szCs w:val="24"/>
        </w:rPr>
      </w:pPr>
      <w:r w:rsidRPr="00D3581B">
        <w:rPr>
          <w:sz w:val="24"/>
          <w:szCs w:val="24"/>
        </w:rPr>
        <w:t>Für den Salat Zucchini waschen, putzen und grob raspeln. Essig mit 3 EL Wasser, 2 EL Olivenöl, etwas Salz und Pfeffer verrühren. Zucchini zugeben und vorsichtig unterheben. Tomaten waschen, putzen, Stielansätze keilförmig herausschneiden. Tomaten in Scheiben schneiden und auf 2 Schälchen verteilen. Leicht mit Salz du Pfeffer würzen. Zucchini mitsamt Dressing über den Tomaten verteilen. 15 Minuten ziehen lassen.</w:t>
      </w:r>
    </w:p>
    <w:p w14:paraId="47F9E997" w14:textId="77777777" w:rsidR="009D51EE" w:rsidRPr="00D3581B" w:rsidRDefault="009D51EE" w:rsidP="00B40E8C">
      <w:pPr>
        <w:pStyle w:val="ListParagraph"/>
        <w:numPr>
          <w:ilvl w:val="0"/>
          <w:numId w:val="1565"/>
        </w:numPr>
        <w:spacing w:after="120"/>
        <w:ind w:left="714" w:hanging="357"/>
        <w:contextualSpacing w:val="0"/>
        <w:jc w:val="both"/>
        <w:rPr>
          <w:sz w:val="24"/>
          <w:szCs w:val="24"/>
        </w:rPr>
      </w:pPr>
      <w:r w:rsidRPr="00D3581B">
        <w:rPr>
          <w:sz w:val="24"/>
          <w:szCs w:val="24"/>
        </w:rPr>
        <w:t>Für die French Toasts Eier und Sahne, Chiliflocken, ½ TL Salz und etwas Pfeffer in einer Auflaufform kräftig verquirlen. Toastscheiben in die Eiersahne geben und anschließend von jeder Seite 4 – 5 Minuten quellen lassen.</w:t>
      </w:r>
    </w:p>
    <w:p w14:paraId="598319C6" w14:textId="77777777" w:rsidR="009D51EE" w:rsidRPr="00D3581B" w:rsidRDefault="009D51EE" w:rsidP="00B40E8C">
      <w:pPr>
        <w:pStyle w:val="ListParagraph"/>
        <w:numPr>
          <w:ilvl w:val="0"/>
          <w:numId w:val="1565"/>
        </w:numPr>
        <w:spacing w:after="120"/>
        <w:ind w:left="714" w:hanging="357"/>
        <w:contextualSpacing w:val="0"/>
        <w:jc w:val="both"/>
        <w:rPr>
          <w:sz w:val="24"/>
          <w:szCs w:val="24"/>
        </w:rPr>
      </w:pPr>
      <w:r w:rsidRPr="00D3581B">
        <w:rPr>
          <w:sz w:val="24"/>
          <w:szCs w:val="24"/>
        </w:rPr>
        <w:t>Bacon-Scheiben quer halbieren und in einer beschichteten Pfanne bei mittlerer Hitze goldbraun braten. Auf Küchenpapier abtropfen lassen. Restliches Öl in der Pfanne erhitzen. Brot darin von beiden Seiten goldbraun braten, auf Küchenpapier abtropfen lassen, diagonal halbieren und mit Bacon anrichten. Mit dem Zucchini-Tomaten-Salat servieren.</w:t>
      </w:r>
    </w:p>
    <w:p w14:paraId="1580AB8E" w14:textId="77777777" w:rsidR="009D51EE" w:rsidRDefault="009D51EE" w:rsidP="009D51EE">
      <w:pPr>
        <w:rPr>
          <w:sz w:val="24"/>
          <w:szCs w:val="24"/>
        </w:rPr>
      </w:pPr>
      <w:r>
        <w:rPr>
          <w:sz w:val="24"/>
          <w:szCs w:val="24"/>
        </w:rPr>
        <w:br w:type="page"/>
      </w:r>
    </w:p>
    <w:p w14:paraId="04422C46" w14:textId="77777777" w:rsidR="009D51EE" w:rsidRDefault="009D51EE" w:rsidP="009D51EE">
      <w:pPr>
        <w:pStyle w:val="Heading2"/>
        <w:spacing w:after="240"/>
      </w:pPr>
      <w:r>
        <w:lastRenderedPageBreak/>
        <w:t>Antipasti-Gemüse-Panini</w:t>
      </w:r>
      <w:r>
        <w:rPr>
          <w:rStyle w:val="FootnoteReference"/>
        </w:rPr>
        <w:footnoteReference w:id="281"/>
      </w:r>
      <w:r>
        <w:t xml:space="preserve"> </w:t>
      </w:r>
    </w:p>
    <w:p w14:paraId="79A92A0E" w14:textId="77777777" w:rsidR="009D51EE" w:rsidRDefault="009D51EE" w:rsidP="009D51EE">
      <w:pPr>
        <w:rPr>
          <w:sz w:val="24"/>
          <w:szCs w:val="24"/>
        </w:rPr>
      </w:pPr>
      <w:r w:rsidRPr="00315984">
        <w:rPr>
          <w:sz w:val="24"/>
          <w:szCs w:val="24"/>
          <w:u w:val="single"/>
        </w:rPr>
        <w:t>Zutaten</w:t>
      </w:r>
      <w:r>
        <w:rPr>
          <w:sz w:val="24"/>
          <w:szCs w:val="24"/>
        </w:rPr>
        <w:t xml:space="preserve"> (für 4 Portionen)</w:t>
      </w:r>
    </w:p>
    <w:p w14:paraId="69BF56DE" w14:textId="77777777" w:rsidR="009D51EE" w:rsidRDefault="009D51EE" w:rsidP="009D51EE">
      <w:pPr>
        <w:rPr>
          <w:sz w:val="24"/>
          <w:szCs w:val="24"/>
        </w:rPr>
      </w:pPr>
      <w:r>
        <w:rPr>
          <w:sz w:val="24"/>
          <w:szCs w:val="24"/>
        </w:rPr>
        <w:t>2 rote Paprikaschoten</w:t>
      </w:r>
    </w:p>
    <w:p w14:paraId="6C745F2F" w14:textId="77777777" w:rsidR="009D51EE" w:rsidRDefault="009D51EE" w:rsidP="009D51EE">
      <w:pPr>
        <w:rPr>
          <w:sz w:val="24"/>
          <w:szCs w:val="24"/>
        </w:rPr>
      </w:pPr>
      <w:r>
        <w:rPr>
          <w:sz w:val="24"/>
          <w:szCs w:val="24"/>
        </w:rPr>
        <w:t>1 Aubergine</w:t>
      </w:r>
    </w:p>
    <w:p w14:paraId="4774746D" w14:textId="77777777" w:rsidR="009D51EE" w:rsidRDefault="009D51EE" w:rsidP="009D51EE">
      <w:pPr>
        <w:rPr>
          <w:sz w:val="24"/>
          <w:szCs w:val="24"/>
        </w:rPr>
      </w:pPr>
      <w:r>
        <w:rPr>
          <w:sz w:val="24"/>
          <w:szCs w:val="24"/>
        </w:rPr>
        <w:t>5 EL Olivenöl</w:t>
      </w:r>
    </w:p>
    <w:p w14:paraId="59A3583B" w14:textId="77777777" w:rsidR="009D51EE" w:rsidRDefault="009D51EE" w:rsidP="009D51EE">
      <w:pPr>
        <w:rPr>
          <w:sz w:val="24"/>
          <w:szCs w:val="24"/>
        </w:rPr>
      </w:pPr>
      <w:r>
        <w:rPr>
          <w:sz w:val="24"/>
          <w:szCs w:val="24"/>
        </w:rPr>
        <w:t>Salz, Pfeffer</w:t>
      </w:r>
    </w:p>
    <w:p w14:paraId="6A7CB915" w14:textId="77777777" w:rsidR="009D51EE" w:rsidRDefault="009D51EE" w:rsidP="009D51EE">
      <w:pPr>
        <w:rPr>
          <w:sz w:val="24"/>
          <w:szCs w:val="24"/>
        </w:rPr>
      </w:pPr>
      <w:r>
        <w:rPr>
          <w:sz w:val="24"/>
          <w:szCs w:val="24"/>
        </w:rPr>
        <w:t>1 Knoblauchzehe</w:t>
      </w:r>
    </w:p>
    <w:p w14:paraId="4DD538D0" w14:textId="77777777" w:rsidR="009D51EE" w:rsidRDefault="009D51EE" w:rsidP="009D51EE">
      <w:pPr>
        <w:rPr>
          <w:sz w:val="24"/>
          <w:szCs w:val="24"/>
        </w:rPr>
      </w:pPr>
      <w:r>
        <w:rPr>
          <w:sz w:val="24"/>
          <w:szCs w:val="24"/>
        </w:rPr>
        <w:t>2 EL Aceto balsamico</w:t>
      </w:r>
    </w:p>
    <w:p w14:paraId="07F169C5" w14:textId="77777777" w:rsidR="009D51EE" w:rsidRDefault="009D51EE" w:rsidP="009D51EE">
      <w:pPr>
        <w:rPr>
          <w:sz w:val="24"/>
          <w:szCs w:val="24"/>
        </w:rPr>
      </w:pPr>
      <w:r>
        <w:rPr>
          <w:sz w:val="24"/>
          <w:szCs w:val="24"/>
        </w:rPr>
        <w:t>½ TL getrocknete Kräuter der Provence</w:t>
      </w:r>
    </w:p>
    <w:p w14:paraId="537354C0" w14:textId="77777777" w:rsidR="009D51EE" w:rsidRDefault="009D51EE" w:rsidP="009D51EE">
      <w:pPr>
        <w:rPr>
          <w:sz w:val="24"/>
          <w:szCs w:val="24"/>
        </w:rPr>
      </w:pPr>
      <w:r>
        <w:rPr>
          <w:sz w:val="24"/>
          <w:szCs w:val="24"/>
        </w:rPr>
        <w:t>200 g Mozzarella</w:t>
      </w:r>
    </w:p>
    <w:p w14:paraId="0A872DB5" w14:textId="77777777" w:rsidR="009D51EE" w:rsidRDefault="009D51EE" w:rsidP="009D51EE">
      <w:pPr>
        <w:rPr>
          <w:sz w:val="24"/>
          <w:szCs w:val="24"/>
        </w:rPr>
      </w:pPr>
      <w:r>
        <w:rPr>
          <w:sz w:val="24"/>
          <w:szCs w:val="24"/>
        </w:rPr>
        <w:t>4 Panini oder ähnliches</w:t>
      </w:r>
    </w:p>
    <w:p w14:paraId="7EF13811" w14:textId="77777777" w:rsidR="009D51EE" w:rsidRDefault="009D51EE" w:rsidP="009D51EE">
      <w:pPr>
        <w:rPr>
          <w:sz w:val="24"/>
          <w:szCs w:val="24"/>
        </w:rPr>
      </w:pPr>
    </w:p>
    <w:p w14:paraId="0700D0AD" w14:textId="77777777" w:rsidR="009D51EE" w:rsidRDefault="009D51EE" w:rsidP="009D51EE">
      <w:pPr>
        <w:rPr>
          <w:sz w:val="24"/>
          <w:szCs w:val="24"/>
        </w:rPr>
      </w:pPr>
      <w:r>
        <w:rPr>
          <w:sz w:val="24"/>
          <w:szCs w:val="24"/>
        </w:rPr>
        <w:t>Zubereitungszeit: 15 Minuten plus Marinierzeit 1 Stunde</w:t>
      </w:r>
    </w:p>
    <w:p w14:paraId="455230EC" w14:textId="77777777" w:rsidR="009D51EE" w:rsidRPr="0075090B" w:rsidRDefault="009D51EE" w:rsidP="00B40E8C">
      <w:pPr>
        <w:pStyle w:val="ListParagraph"/>
        <w:numPr>
          <w:ilvl w:val="0"/>
          <w:numId w:val="926"/>
        </w:numPr>
        <w:spacing w:after="120"/>
        <w:ind w:left="714" w:hanging="357"/>
        <w:contextualSpacing w:val="0"/>
        <w:jc w:val="both"/>
        <w:rPr>
          <w:sz w:val="24"/>
          <w:szCs w:val="24"/>
        </w:rPr>
      </w:pPr>
      <w:r w:rsidRPr="0075090B">
        <w:rPr>
          <w:sz w:val="24"/>
          <w:szCs w:val="24"/>
        </w:rPr>
        <w:t>Den Backofengrill vorheizen. Die Paprikaschoten waschen, längs vierteln und putzen. Die Aubergine waschen, putzen und quer in 0,5 cm breite Scheiben schneiden.</w:t>
      </w:r>
    </w:p>
    <w:p w14:paraId="7D2BB0C9" w14:textId="77777777" w:rsidR="009D51EE" w:rsidRPr="0075090B" w:rsidRDefault="009D51EE" w:rsidP="00B40E8C">
      <w:pPr>
        <w:pStyle w:val="ListParagraph"/>
        <w:numPr>
          <w:ilvl w:val="0"/>
          <w:numId w:val="926"/>
        </w:numPr>
        <w:spacing w:after="120"/>
        <w:ind w:left="714" w:hanging="357"/>
        <w:contextualSpacing w:val="0"/>
        <w:jc w:val="both"/>
        <w:rPr>
          <w:sz w:val="24"/>
          <w:szCs w:val="24"/>
        </w:rPr>
      </w:pPr>
      <w:r w:rsidRPr="0075090B">
        <w:rPr>
          <w:sz w:val="24"/>
          <w:szCs w:val="24"/>
        </w:rPr>
        <w:t>Ein Backblech mit 1 EL Öl bepinseln, Auberginenscheiben darauflegen, mit 2 EL Öl bestreichen, salzen und pfeffern. Paprikaschoten mit der Hautseite nach oben ebenfalls auf das Blech legen.</w:t>
      </w:r>
    </w:p>
    <w:p w14:paraId="102A142C" w14:textId="77777777" w:rsidR="009D51EE" w:rsidRPr="0075090B" w:rsidRDefault="009D51EE" w:rsidP="00B40E8C">
      <w:pPr>
        <w:pStyle w:val="ListParagraph"/>
        <w:numPr>
          <w:ilvl w:val="0"/>
          <w:numId w:val="926"/>
        </w:numPr>
        <w:spacing w:after="120"/>
        <w:ind w:left="714" w:hanging="357"/>
        <w:contextualSpacing w:val="0"/>
        <w:jc w:val="both"/>
        <w:rPr>
          <w:sz w:val="24"/>
          <w:szCs w:val="24"/>
        </w:rPr>
      </w:pPr>
      <w:r w:rsidRPr="0075090B">
        <w:rPr>
          <w:sz w:val="24"/>
          <w:szCs w:val="24"/>
        </w:rPr>
        <w:t>Im vorgeheizten Backofen 10 – 15 Minuten grillen, dabei die Aubergine einmal wenden. Aus dem Ofen nehmen, abkühlen lassen und die Haut der Paprikaschoten mit einem Messer abziehen.</w:t>
      </w:r>
    </w:p>
    <w:p w14:paraId="395486EB" w14:textId="77777777" w:rsidR="009D51EE" w:rsidRPr="0075090B" w:rsidRDefault="009D51EE" w:rsidP="00B40E8C">
      <w:pPr>
        <w:pStyle w:val="ListParagraph"/>
        <w:numPr>
          <w:ilvl w:val="0"/>
          <w:numId w:val="926"/>
        </w:numPr>
        <w:spacing w:after="120"/>
        <w:ind w:left="714" w:hanging="357"/>
        <w:contextualSpacing w:val="0"/>
        <w:jc w:val="both"/>
        <w:rPr>
          <w:sz w:val="24"/>
          <w:szCs w:val="24"/>
        </w:rPr>
      </w:pPr>
      <w:r w:rsidRPr="0075090B">
        <w:rPr>
          <w:sz w:val="24"/>
          <w:szCs w:val="24"/>
        </w:rPr>
        <w:t>Knoblauchzehe schälen, durchpressen und mit dem restlichen Öl, Aceto balsamico und Kräutern verrühren. Auberginen und Paprika 1 stunde darin marinieren.</w:t>
      </w:r>
    </w:p>
    <w:p w14:paraId="7AC8C247" w14:textId="77777777" w:rsidR="009D51EE" w:rsidRDefault="009D51EE" w:rsidP="00B40E8C">
      <w:pPr>
        <w:pStyle w:val="ListParagraph"/>
        <w:numPr>
          <w:ilvl w:val="0"/>
          <w:numId w:val="926"/>
        </w:numPr>
        <w:spacing w:after="120"/>
        <w:ind w:left="714" w:hanging="357"/>
        <w:contextualSpacing w:val="0"/>
        <w:jc w:val="both"/>
        <w:rPr>
          <w:sz w:val="24"/>
          <w:szCs w:val="24"/>
        </w:rPr>
      </w:pPr>
      <w:r w:rsidRPr="0075090B">
        <w:rPr>
          <w:sz w:val="24"/>
          <w:szCs w:val="24"/>
        </w:rPr>
        <w:t>Den Mozzarella in Scheiben schneiden. Die Brötchen halbieren. Untere Hälfte mit mariniertem Gemüse und Mozzarella belegen, pfeffern und die obere Brötchenhälfte darauf klappen.</w:t>
      </w:r>
    </w:p>
    <w:p w14:paraId="02D226FE" w14:textId="77777777" w:rsidR="009D51EE" w:rsidRDefault="009D51EE" w:rsidP="009D51EE">
      <w:pPr>
        <w:rPr>
          <w:sz w:val="24"/>
          <w:szCs w:val="24"/>
        </w:rPr>
      </w:pPr>
      <w:r>
        <w:rPr>
          <w:sz w:val="24"/>
          <w:szCs w:val="24"/>
        </w:rPr>
        <w:br w:type="page"/>
      </w:r>
    </w:p>
    <w:p w14:paraId="532E81DD" w14:textId="77777777" w:rsidR="009D51EE" w:rsidRDefault="009D51EE" w:rsidP="009D51EE">
      <w:pPr>
        <w:pStyle w:val="Heading2"/>
        <w:spacing w:after="240"/>
      </w:pPr>
      <w:r>
        <w:lastRenderedPageBreak/>
        <w:t>Ziegenkäsebaguette</w:t>
      </w:r>
      <w:r>
        <w:rPr>
          <w:rStyle w:val="FootnoteReference"/>
        </w:rPr>
        <w:footnoteReference w:id="282"/>
      </w:r>
      <w:r>
        <w:t xml:space="preserve"> </w:t>
      </w:r>
    </w:p>
    <w:p w14:paraId="3A38DFD8" w14:textId="77777777" w:rsidR="009D51EE" w:rsidRDefault="009D51EE" w:rsidP="009D51EE">
      <w:pPr>
        <w:rPr>
          <w:sz w:val="24"/>
          <w:szCs w:val="24"/>
        </w:rPr>
      </w:pPr>
      <w:r w:rsidRPr="00315984">
        <w:rPr>
          <w:sz w:val="24"/>
          <w:szCs w:val="24"/>
          <w:u w:val="single"/>
        </w:rPr>
        <w:t>Zutaten</w:t>
      </w:r>
      <w:r>
        <w:rPr>
          <w:sz w:val="24"/>
          <w:szCs w:val="24"/>
        </w:rPr>
        <w:t xml:space="preserve"> (für 4 Portionen)</w:t>
      </w:r>
    </w:p>
    <w:p w14:paraId="32F022CF" w14:textId="77777777" w:rsidR="009D51EE" w:rsidRDefault="009D51EE" w:rsidP="009D51EE">
      <w:pPr>
        <w:rPr>
          <w:sz w:val="24"/>
          <w:szCs w:val="24"/>
        </w:rPr>
      </w:pPr>
      <w:r>
        <w:rPr>
          <w:sz w:val="24"/>
          <w:szCs w:val="24"/>
        </w:rPr>
        <w:t>200 g Ziegenfrischkäse</w:t>
      </w:r>
    </w:p>
    <w:p w14:paraId="417421A9" w14:textId="77777777" w:rsidR="009D51EE" w:rsidRDefault="009D51EE" w:rsidP="009D51EE">
      <w:pPr>
        <w:rPr>
          <w:sz w:val="24"/>
          <w:szCs w:val="24"/>
        </w:rPr>
      </w:pPr>
      <w:r>
        <w:rPr>
          <w:sz w:val="24"/>
          <w:szCs w:val="24"/>
        </w:rPr>
        <w:t>100 g Magerquark</w:t>
      </w:r>
    </w:p>
    <w:p w14:paraId="1F3C2EA8" w14:textId="77777777" w:rsidR="009D51EE" w:rsidRDefault="009D51EE" w:rsidP="009D51EE">
      <w:pPr>
        <w:rPr>
          <w:sz w:val="24"/>
          <w:szCs w:val="24"/>
        </w:rPr>
      </w:pPr>
      <w:r>
        <w:rPr>
          <w:sz w:val="24"/>
          <w:szCs w:val="24"/>
        </w:rPr>
        <w:t>1 Zweig frischer Rosmarin</w:t>
      </w:r>
    </w:p>
    <w:p w14:paraId="62D6A9D6" w14:textId="77777777" w:rsidR="009D51EE" w:rsidRDefault="009D51EE" w:rsidP="009D51EE">
      <w:pPr>
        <w:rPr>
          <w:sz w:val="24"/>
          <w:szCs w:val="24"/>
        </w:rPr>
      </w:pPr>
      <w:r>
        <w:rPr>
          <w:sz w:val="24"/>
          <w:szCs w:val="24"/>
        </w:rPr>
        <w:t>2 EL körniger Senf</w:t>
      </w:r>
    </w:p>
    <w:p w14:paraId="603E6988" w14:textId="77777777" w:rsidR="009D51EE" w:rsidRDefault="009D51EE" w:rsidP="009D51EE">
      <w:pPr>
        <w:rPr>
          <w:sz w:val="24"/>
          <w:szCs w:val="24"/>
        </w:rPr>
      </w:pPr>
      <w:r>
        <w:rPr>
          <w:sz w:val="24"/>
          <w:szCs w:val="24"/>
        </w:rPr>
        <w:t>2 EL flüssiger Honig</w:t>
      </w:r>
    </w:p>
    <w:p w14:paraId="55636ABC" w14:textId="77777777" w:rsidR="009D51EE" w:rsidRDefault="009D51EE" w:rsidP="009D51EE">
      <w:pPr>
        <w:rPr>
          <w:sz w:val="24"/>
          <w:szCs w:val="24"/>
        </w:rPr>
      </w:pPr>
      <w:r>
        <w:rPr>
          <w:sz w:val="24"/>
          <w:szCs w:val="24"/>
        </w:rPr>
        <w:t>1 Orange</w:t>
      </w:r>
    </w:p>
    <w:p w14:paraId="62029074" w14:textId="77777777" w:rsidR="009D51EE" w:rsidRDefault="009D51EE" w:rsidP="009D51EE">
      <w:pPr>
        <w:rPr>
          <w:sz w:val="24"/>
          <w:szCs w:val="24"/>
        </w:rPr>
      </w:pPr>
      <w:r>
        <w:rPr>
          <w:sz w:val="24"/>
          <w:szCs w:val="24"/>
        </w:rPr>
        <w:t>10 Blätter Kopfsalat</w:t>
      </w:r>
    </w:p>
    <w:p w14:paraId="176C8A09" w14:textId="77777777" w:rsidR="009D51EE" w:rsidRDefault="009D51EE" w:rsidP="009D51EE">
      <w:pPr>
        <w:rPr>
          <w:sz w:val="24"/>
          <w:szCs w:val="24"/>
        </w:rPr>
      </w:pPr>
      <w:r>
        <w:rPr>
          <w:sz w:val="24"/>
          <w:szCs w:val="24"/>
        </w:rPr>
        <w:t>10 Kirschtomaten</w:t>
      </w:r>
    </w:p>
    <w:p w14:paraId="39F83138" w14:textId="77777777" w:rsidR="009D51EE" w:rsidRDefault="009D51EE" w:rsidP="009D51EE">
      <w:pPr>
        <w:rPr>
          <w:sz w:val="24"/>
          <w:szCs w:val="24"/>
        </w:rPr>
      </w:pPr>
      <w:r>
        <w:rPr>
          <w:sz w:val="24"/>
          <w:szCs w:val="24"/>
        </w:rPr>
        <w:t>Pfeffer</w:t>
      </w:r>
    </w:p>
    <w:p w14:paraId="018502CC" w14:textId="77777777" w:rsidR="009D51EE" w:rsidRDefault="009D51EE" w:rsidP="009D51EE">
      <w:pPr>
        <w:rPr>
          <w:sz w:val="24"/>
          <w:szCs w:val="24"/>
        </w:rPr>
      </w:pPr>
      <w:r>
        <w:rPr>
          <w:sz w:val="24"/>
          <w:szCs w:val="24"/>
        </w:rPr>
        <w:t>1 Baguette</w:t>
      </w:r>
    </w:p>
    <w:p w14:paraId="66C8EA3A" w14:textId="77777777" w:rsidR="009D51EE" w:rsidRDefault="009D51EE" w:rsidP="009D51EE">
      <w:pPr>
        <w:rPr>
          <w:sz w:val="24"/>
          <w:szCs w:val="24"/>
        </w:rPr>
      </w:pPr>
    </w:p>
    <w:p w14:paraId="44CEB406" w14:textId="77777777" w:rsidR="009D51EE" w:rsidRDefault="009D51EE" w:rsidP="009D51EE">
      <w:pPr>
        <w:rPr>
          <w:sz w:val="24"/>
          <w:szCs w:val="24"/>
        </w:rPr>
      </w:pPr>
    </w:p>
    <w:p w14:paraId="48DD2046" w14:textId="77777777" w:rsidR="009D51EE" w:rsidRDefault="009D51EE" w:rsidP="009D51EE">
      <w:pPr>
        <w:rPr>
          <w:sz w:val="24"/>
          <w:szCs w:val="24"/>
        </w:rPr>
      </w:pPr>
      <w:r>
        <w:rPr>
          <w:sz w:val="24"/>
          <w:szCs w:val="24"/>
        </w:rPr>
        <w:t>Zubereitungszeit: 20 Minuten</w:t>
      </w:r>
    </w:p>
    <w:p w14:paraId="662BEBF4" w14:textId="77777777" w:rsidR="009D51EE" w:rsidRPr="00C8591B" w:rsidRDefault="009D51EE" w:rsidP="00B40E8C">
      <w:pPr>
        <w:pStyle w:val="ListParagraph"/>
        <w:numPr>
          <w:ilvl w:val="0"/>
          <w:numId w:val="927"/>
        </w:numPr>
        <w:spacing w:after="120"/>
        <w:ind w:left="714" w:hanging="357"/>
        <w:contextualSpacing w:val="0"/>
        <w:jc w:val="both"/>
        <w:rPr>
          <w:sz w:val="24"/>
          <w:szCs w:val="24"/>
        </w:rPr>
      </w:pPr>
      <w:r w:rsidRPr="00C8591B">
        <w:rPr>
          <w:sz w:val="24"/>
          <w:szCs w:val="24"/>
        </w:rPr>
        <w:t>Den Ziegenkäse gut mit dem Magerquark mischen. Den Rosmarin waschen, trocknen, fein hacken und unter den Käse heben. Senf und Honig verrühren.</w:t>
      </w:r>
    </w:p>
    <w:p w14:paraId="3E07D744" w14:textId="77777777" w:rsidR="009D51EE" w:rsidRPr="00C8591B" w:rsidRDefault="009D51EE" w:rsidP="00B40E8C">
      <w:pPr>
        <w:pStyle w:val="ListParagraph"/>
        <w:numPr>
          <w:ilvl w:val="0"/>
          <w:numId w:val="927"/>
        </w:numPr>
        <w:spacing w:after="120"/>
        <w:ind w:left="714" w:hanging="357"/>
        <w:contextualSpacing w:val="0"/>
        <w:jc w:val="both"/>
        <w:rPr>
          <w:sz w:val="24"/>
          <w:szCs w:val="24"/>
        </w:rPr>
      </w:pPr>
      <w:r w:rsidRPr="00C8591B">
        <w:rPr>
          <w:sz w:val="24"/>
          <w:szCs w:val="24"/>
        </w:rPr>
        <w:t>Die Orange sorgfältig mit einem scharfen Messer schälen, dabei die weiße Haut mit entfernen. Längs vierteln und in kleine Stücke schneiden. Den Salat waschen und trocknen, die Tomaten waschen, vierteln und dabei den Stielansatz entfernen.</w:t>
      </w:r>
    </w:p>
    <w:p w14:paraId="4DDA2D8F" w14:textId="77777777" w:rsidR="009D51EE" w:rsidRDefault="009D51EE" w:rsidP="00B40E8C">
      <w:pPr>
        <w:pStyle w:val="ListParagraph"/>
        <w:numPr>
          <w:ilvl w:val="0"/>
          <w:numId w:val="927"/>
        </w:numPr>
        <w:spacing w:after="120"/>
        <w:ind w:left="714" w:hanging="357"/>
        <w:contextualSpacing w:val="0"/>
        <w:jc w:val="both"/>
        <w:rPr>
          <w:sz w:val="24"/>
          <w:szCs w:val="24"/>
        </w:rPr>
      </w:pPr>
      <w:r w:rsidRPr="00C8591B">
        <w:rPr>
          <w:sz w:val="24"/>
          <w:szCs w:val="24"/>
        </w:rPr>
        <w:t>Das Baguette längs halbieren. Die untere Seite mit der Käsecreme bestreichen und pfeffern. Honig-Senf-Mischung darüber träufeln. Darauf den Kopfsalat, Tomaten und Orangen verteilen und mit der oberen Baguettehälfte abdecken, leicht andrücken. Schräg in ca. 4 gleich große Stücke schneiden.</w:t>
      </w:r>
    </w:p>
    <w:p w14:paraId="5139CB79" w14:textId="484EC910" w:rsidR="00D07C2E" w:rsidRPr="00D07C2E" w:rsidRDefault="009D51EE" w:rsidP="009D51EE">
      <w:pPr>
        <w:rPr>
          <w:sz w:val="24"/>
          <w:szCs w:val="24"/>
        </w:rPr>
      </w:pPr>
      <w:r>
        <w:rPr>
          <w:sz w:val="24"/>
          <w:szCs w:val="24"/>
        </w:rPr>
        <w:br w:type="page"/>
      </w:r>
    </w:p>
    <w:p w14:paraId="7AA1895C" w14:textId="3CA7401C" w:rsidR="00AE07AD" w:rsidRPr="00F0625D" w:rsidRDefault="00AE07AD" w:rsidP="00E94191">
      <w:pPr>
        <w:spacing w:after="240"/>
        <w:rPr>
          <w:sz w:val="24"/>
          <w:szCs w:val="24"/>
        </w:rPr>
      </w:pPr>
      <w:r w:rsidRPr="00145171">
        <w:rPr>
          <w:rStyle w:val="Heading2Char"/>
        </w:rPr>
        <w:lastRenderedPageBreak/>
        <w:t>Toskanisches Brot</w:t>
      </w:r>
      <w:r w:rsidR="00145171">
        <w:rPr>
          <w:rStyle w:val="FootnoteReference"/>
          <w:rFonts w:asciiTheme="majorHAnsi" w:eastAsiaTheme="majorEastAsia" w:hAnsiTheme="majorHAnsi" w:cstheme="majorBidi"/>
          <w:color w:val="2F5496" w:themeColor="accent1" w:themeShade="BF"/>
          <w:sz w:val="26"/>
          <w:szCs w:val="26"/>
        </w:rPr>
        <w:footnoteReference w:id="283"/>
      </w:r>
    </w:p>
    <w:p w14:paraId="1C4F7D79" w14:textId="1F1606DE" w:rsidR="00AE07AD" w:rsidRPr="00E94191" w:rsidRDefault="00AE07AD">
      <w:pPr>
        <w:rPr>
          <w:sz w:val="24"/>
          <w:szCs w:val="24"/>
          <w:u w:val="single"/>
        </w:rPr>
      </w:pPr>
      <w:r w:rsidRPr="00E94191">
        <w:rPr>
          <w:sz w:val="24"/>
          <w:szCs w:val="24"/>
          <w:u w:val="single"/>
        </w:rPr>
        <w:t>Zutaten</w:t>
      </w:r>
      <w:r w:rsidR="00E94191">
        <w:rPr>
          <w:sz w:val="24"/>
          <w:szCs w:val="24"/>
          <w:u w:val="single"/>
        </w:rPr>
        <w:t>:</w:t>
      </w:r>
    </w:p>
    <w:p w14:paraId="214A894F" w14:textId="77777777" w:rsidR="00AE07AD" w:rsidRDefault="00AE07AD">
      <w:pPr>
        <w:rPr>
          <w:sz w:val="24"/>
          <w:szCs w:val="24"/>
        </w:rPr>
      </w:pPr>
      <w:r>
        <w:rPr>
          <w:sz w:val="24"/>
          <w:szCs w:val="24"/>
        </w:rPr>
        <w:t>500 g Weizenmehl</w:t>
      </w:r>
    </w:p>
    <w:p w14:paraId="3271E102" w14:textId="77777777" w:rsidR="00AE07AD" w:rsidRDefault="00AE07AD">
      <w:pPr>
        <w:rPr>
          <w:sz w:val="24"/>
          <w:szCs w:val="24"/>
        </w:rPr>
      </w:pPr>
      <w:r>
        <w:rPr>
          <w:sz w:val="24"/>
          <w:szCs w:val="24"/>
        </w:rPr>
        <w:t>25 g Bierhefe</w:t>
      </w:r>
    </w:p>
    <w:p w14:paraId="5817CFD4" w14:textId="77777777" w:rsidR="00AE07AD" w:rsidRDefault="00AE07AD">
      <w:pPr>
        <w:rPr>
          <w:sz w:val="24"/>
          <w:szCs w:val="24"/>
        </w:rPr>
      </w:pPr>
      <w:r>
        <w:rPr>
          <w:sz w:val="24"/>
          <w:szCs w:val="24"/>
        </w:rPr>
        <w:t>300 ml Wasser</w:t>
      </w:r>
    </w:p>
    <w:p w14:paraId="490833FB" w14:textId="77777777" w:rsidR="00AE07AD" w:rsidRDefault="00AE07AD">
      <w:pPr>
        <w:rPr>
          <w:sz w:val="24"/>
          <w:szCs w:val="24"/>
        </w:rPr>
      </w:pPr>
    </w:p>
    <w:p w14:paraId="76D6B70C" w14:textId="77777777" w:rsidR="00E94191" w:rsidRDefault="00E94191">
      <w:pPr>
        <w:rPr>
          <w:sz w:val="24"/>
          <w:szCs w:val="24"/>
        </w:rPr>
      </w:pPr>
    </w:p>
    <w:p w14:paraId="7C1F8C37" w14:textId="0F789240" w:rsidR="00E94191" w:rsidRDefault="00E94191">
      <w:pPr>
        <w:rPr>
          <w:sz w:val="24"/>
          <w:szCs w:val="24"/>
        </w:rPr>
      </w:pPr>
      <w:r>
        <w:rPr>
          <w:sz w:val="24"/>
          <w:szCs w:val="24"/>
        </w:rPr>
        <w:t>Zubereitung:</w:t>
      </w:r>
    </w:p>
    <w:p w14:paraId="4EECAF4F" w14:textId="695D7C50" w:rsidR="0099604B" w:rsidRPr="00C554BA" w:rsidRDefault="00AE07AD" w:rsidP="00B40E8C">
      <w:pPr>
        <w:pStyle w:val="ListParagraph"/>
        <w:numPr>
          <w:ilvl w:val="0"/>
          <w:numId w:val="1428"/>
        </w:numPr>
        <w:spacing w:after="120"/>
        <w:ind w:left="714" w:hanging="357"/>
        <w:contextualSpacing w:val="0"/>
        <w:jc w:val="both"/>
        <w:rPr>
          <w:sz w:val="24"/>
          <w:szCs w:val="24"/>
        </w:rPr>
      </w:pPr>
      <w:r w:rsidRPr="00C554BA">
        <w:rPr>
          <w:sz w:val="24"/>
          <w:szCs w:val="24"/>
        </w:rPr>
        <w:t xml:space="preserve">Am Abend </w:t>
      </w:r>
      <w:r w:rsidR="00BD33CA" w:rsidRPr="00C554BA">
        <w:rPr>
          <w:sz w:val="24"/>
          <w:szCs w:val="24"/>
        </w:rPr>
        <w:t>in einer Schüssel eine</w:t>
      </w:r>
      <w:r w:rsidR="0099604B" w:rsidRPr="00C554BA">
        <w:rPr>
          <w:sz w:val="24"/>
          <w:szCs w:val="24"/>
        </w:rPr>
        <w:t>n</w:t>
      </w:r>
      <w:r w:rsidR="00BD33CA" w:rsidRPr="00C554BA">
        <w:rPr>
          <w:sz w:val="24"/>
          <w:szCs w:val="24"/>
        </w:rPr>
        <w:t xml:space="preserve"> kleinen, sehr weichen Teig aus 50 g Mehl und der Hefe vorbereiten. Hefe vorher </w:t>
      </w:r>
      <w:r w:rsidR="002E19C3" w:rsidRPr="00C554BA">
        <w:rPr>
          <w:sz w:val="24"/>
          <w:szCs w:val="24"/>
        </w:rPr>
        <w:t>in sehr wenig (fingerhutvoll)</w:t>
      </w:r>
      <w:r w:rsidR="00BD33CA" w:rsidRPr="00C554BA">
        <w:rPr>
          <w:sz w:val="24"/>
          <w:szCs w:val="24"/>
        </w:rPr>
        <w:t xml:space="preserve"> ziemlich warmen Wasser </w:t>
      </w:r>
      <w:r w:rsidR="002E19C3" w:rsidRPr="00C554BA">
        <w:rPr>
          <w:sz w:val="24"/>
          <w:szCs w:val="24"/>
        </w:rPr>
        <w:t xml:space="preserve">zerbröseln. Teig mit einem Tuch bedecken </w:t>
      </w:r>
      <w:r w:rsidR="0099604B" w:rsidRPr="00C554BA">
        <w:rPr>
          <w:sz w:val="24"/>
          <w:szCs w:val="24"/>
        </w:rPr>
        <w:t>und an einem warmen Ort gehen lassen.</w:t>
      </w:r>
    </w:p>
    <w:p w14:paraId="7721CB88" w14:textId="1C40EF58" w:rsidR="00B71F48" w:rsidRPr="00C554BA" w:rsidRDefault="0099604B" w:rsidP="00B40E8C">
      <w:pPr>
        <w:pStyle w:val="ListParagraph"/>
        <w:numPr>
          <w:ilvl w:val="0"/>
          <w:numId w:val="1428"/>
        </w:numPr>
        <w:spacing w:after="120"/>
        <w:ind w:left="714" w:hanging="357"/>
        <w:contextualSpacing w:val="0"/>
        <w:jc w:val="both"/>
        <w:rPr>
          <w:sz w:val="24"/>
          <w:szCs w:val="24"/>
        </w:rPr>
      </w:pPr>
      <w:r w:rsidRPr="00C554BA">
        <w:rPr>
          <w:sz w:val="24"/>
          <w:szCs w:val="24"/>
        </w:rPr>
        <w:t>Am nächsten Tag den Rest des Mehls auf Die Arbeitsfläche schütten. Eine Mulde hin</w:t>
      </w:r>
      <w:r w:rsidR="00226BBD" w:rsidRPr="00C554BA">
        <w:rPr>
          <w:sz w:val="24"/>
          <w:szCs w:val="24"/>
        </w:rPr>
        <w:t>e</w:t>
      </w:r>
      <w:r w:rsidRPr="00C554BA">
        <w:rPr>
          <w:sz w:val="24"/>
          <w:szCs w:val="24"/>
        </w:rPr>
        <w:t xml:space="preserve">indrücken. </w:t>
      </w:r>
      <w:r w:rsidR="00917693" w:rsidRPr="00C554BA">
        <w:rPr>
          <w:sz w:val="24"/>
          <w:szCs w:val="24"/>
        </w:rPr>
        <w:t>Mit 300 ml lauwarmen Wasser verkneten und ein weiches und lockeres klei</w:t>
      </w:r>
      <w:r w:rsidR="00226BBD" w:rsidRPr="00C554BA">
        <w:rPr>
          <w:sz w:val="24"/>
          <w:szCs w:val="24"/>
        </w:rPr>
        <w:t xml:space="preserve">nes </w:t>
      </w:r>
      <w:r w:rsidR="00917693" w:rsidRPr="00C554BA">
        <w:rPr>
          <w:sz w:val="24"/>
          <w:szCs w:val="24"/>
        </w:rPr>
        <w:t>Brot formen. In einer Sch</w:t>
      </w:r>
      <w:r w:rsidR="001B7B9E" w:rsidRPr="00C554BA">
        <w:rPr>
          <w:sz w:val="24"/>
          <w:szCs w:val="24"/>
        </w:rPr>
        <w:t>üssel an einem warmen Ort</w:t>
      </w:r>
      <w:r w:rsidR="00C554BA" w:rsidRPr="00C554BA">
        <w:rPr>
          <w:sz w:val="24"/>
          <w:szCs w:val="24"/>
        </w:rPr>
        <w:t xml:space="preserve"> zugedeckt </w:t>
      </w:r>
      <w:r w:rsidR="001B7B9E" w:rsidRPr="00C554BA">
        <w:rPr>
          <w:sz w:val="24"/>
          <w:szCs w:val="24"/>
        </w:rPr>
        <w:t xml:space="preserve">1 Stunde gehen lasse. </w:t>
      </w:r>
      <w:r w:rsidR="00226BBD" w:rsidRPr="00C554BA">
        <w:rPr>
          <w:sz w:val="24"/>
          <w:szCs w:val="24"/>
        </w:rPr>
        <w:t xml:space="preserve">Den </w:t>
      </w:r>
      <w:r w:rsidR="001B7B9E" w:rsidRPr="00C554BA">
        <w:rPr>
          <w:sz w:val="24"/>
          <w:szCs w:val="24"/>
        </w:rPr>
        <w:t xml:space="preserve">Brotteig </w:t>
      </w:r>
      <w:r w:rsidR="00226BBD" w:rsidRPr="00C554BA">
        <w:rPr>
          <w:sz w:val="24"/>
          <w:szCs w:val="24"/>
        </w:rPr>
        <w:t>mit einem scharfen Messer etwas einritzen.</w:t>
      </w:r>
    </w:p>
    <w:p w14:paraId="2F9AE258" w14:textId="05219110" w:rsidR="00571197" w:rsidRPr="00C554BA" w:rsidRDefault="00B71F48" w:rsidP="00B40E8C">
      <w:pPr>
        <w:pStyle w:val="ListParagraph"/>
        <w:numPr>
          <w:ilvl w:val="0"/>
          <w:numId w:val="1428"/>
        </w:numPr>
        <w:spacing w:after="120"/>
        <w:ind w:left="714" w:hanging="357"/>
        <w:contextualSpacing w:val="0"/>
        <w:jc w:val="both"/>
        <w:rPr>
          <w:sz w:val="24"/>
          <w:szCs w:val="24"/>
        </w:rPr>
      </w:pPr>
      <w:r w:rsidRPr="00C554BA">
        <w:rPr>
          <w:sz w:val="24"/>
          <w:szCs w:val="24"/>
        </w:rPr>
        <w:t>Sobald der Teig sein Volumen verdoppelt hat, erneut durchkneten und zu einem Brotlaib formen. In dem vorgeheizten B</w:t>
      </w:r>
      <w:r w:rsidR="00C554BA" w:rsidRPr="00C554BA">
        <w:rPr>
          <w:sz w:val="24"/>
          <w:szCs w:val="24"/>
        </w:rPr>
        <w:t>ackof</w:t>
      </w:r>
      <w:r w:rsidRPr="00C554BA">
        <w:rPr>
          <w:sz w:val="24"/>
          <w:szCs w:val="24"/>
        </w:rPr>
        <w:t>en bei 2</w:t>
      </w:r>
      <w:r w:rsidR="00C554BA" w:rsidRPr="00C554BA">
        <w:rPr>
          <w:sz w:val="24"/>
          <w:szCs w:val="24"/>
        </w:rPr>
        <w:t>00 Grad zuerst 10 Minuten backen, dann die Temperatur herunterschalten und weiter 15 – 20 Minuten backen.</w:t>
      </w:r>
      <w:r w:rsidR="00571197" w:rsidRPr="00C554BA">
        <w:rPr>
          <w:sz w:val="24"/>
          <w:szCs w:val="24"/>
        </w:rPr>
        <w:br w:type="page"/>
      </w:r>
    </w:p>
    <w:p w14:paraId="7452DD28" w14:textId="55ED47F5" w:rsidR="00641F16" w:rsidRDefault="00641F16" w:rsidP="00E94191">
      <w:pPr>
        <w:spacing w:after="240"/>
        <w:rPr>
          <w:sz w:val="24"/>
          <w:szCs w:val="24"/>
        </w:rPr>
      </w:pPr>
      <w:r w:rsidRPr="00E94191">
        <w:rPr>
          <w:rStyle w:val="Heading2Char"/>
        </w:rPr>
        <w:lastRenderedPageBreak/>
        <w:t xml:space="preserve">Frittiertes </w:t>
      </w:r>
      <w:r w:rsidR="0067602C" w:rsidRPr="00E94191">
        <w:rPr>
          <w:rStyle w:val="Heading2Char"/>
        </w:rPr>
        <w:t>Vollkornbrot -</w:t>
      </w:r>
      <w:r w:rsidRPr="00E94191">
        <w:rPr>
          <w:rStyle w:val="Heading2Char"/>
        </w:rPr>
        <w:t xml:space="preserve"> Puri</w:t>
      </w:r>
      <w:r w:rsidR="00805704">
        <w:rPr>
          <w:rStyle w:val="FootnoteReference"/>
          <w:rFonts w:asciiTheme="majorHAnsi" w:eastAsiaTheme="majorEastAsia" w:hAnsiTheme="majorHAnsi" w:cstheme="majorBidi"/>
          <w:color w:val="2F5496" w:themeColor="accent1" w:themeShade="BF"/>
          <w:sz w:val="26"/>
          <w:szCs w:val="26"/>
        </w:rPr>
        <w:footnoteReference w:id="284"/>
      </w:r>
      <w:r w:rsidRPr="00E94191">
        <w:rPr>
          <w:rStyle w:val="Heading2Char"/>
        </w:rPr>
        <w:t xml:space="preserve"> </w:t>
      </w:r>
    </w:p>
    <w:p w14:paraId="5903E066" w14:textId="03639747" w:rsidR="00641F16" w:rsidRDefault="00641F16">
      <w:pPr>
        <w:rPr>
          <w:sz w:val="24"/>
          <w:szCs w:val="24"/>
        </w:rPr>
      </w:pPr>
      <w:r w:rsidRPr="00E94191">
        <w:rPr>
          <w:sz w:val="24"/>
          <w:szCs w:val="24"/>
          <w:u w:val="single"/>
        </w:rPr>
        <w:t>Zutaten</w:t>
      </w:r>
      <w:r>
        <w:rPr>
          <w:sz w:val="24"/>
          <w:szCs w:val="24"/>
        </w:rPr>
        <w:t xml:space="preserve"> </w:t>
      </w:r>
      <w:r w:rsidR="00E94191">
        <w:rPr>
          <w:sz w:val="24"/>
          <w:szCs w:val="24"/>
        </w:rPr>
        <w:t>(</w:t>
      </w:r>
      <w:r>
        <w:rPr>
          <w:sz w:val="24"/>
          <w:szCs w:val="24"/>
        </w:rPr>
        <w:t>für etwa 15 Brote</w:t>
      </w:r>
      <w:r w:rsidR="00E94191">
        <w:rPr>
          <w:sz w:val="24"/>
          <w:szCs w:val="24"/>
        </w:rPr>
        <w:t>)</w:t>
      </w:r>
    </w:p>
    <w:p w14:paraId="7FA0E61D" w14:textId="77777777" w:rsidR="00641F16" w:rsidRDefault="00641F16">
      <w:pPr>
        <w:rPr>
          <w:sz w:val="24"/>
          <w:szCs w:val="24"/>
        </w:rPr>
      </w:pPr>
      <w:r>
        <w:rPr>
          <w:sz w:val="24"/>
          <w:szCs w:val="24"/>
        </w:rPr>
        <w:t>150 g Vollweizenmehl</w:t>
      </w:r>
    </w:p>
    <w:p w14:paraId="7F21A21D" w14:textId="77777777" w:rsidR="00641F16" w:rsidRDefault="00641F16">
      <w:pPr>
        <w:rPr>
          <w:sz w:val="24"/>
          <w:szCs w:val="24"/>
        </w:rPr>
      </w:pPr>
      <w:r>
        <w:rPr>
          <w:sz w:val="24"/>
          <w:szCs w:val="24"/>
        </w:rPr>
        <w:t>½ TL Salz</w:t>
      </w:r>
    </w:p>
    <w:p w14:paraId="7A2CB5F9" w14:textId="77777777" w:rsidR="00641F16" w:rsidRDefault="00641F16">
      <w:pPr>
        <w:rPr>
          <w:sz w:val="24"/>
          <w:szCs w:val="24"/>
        </w:rPr>
      </w:pPr>
      <w:r>
        <w:rPr>
          <w:sz w:val="24"/>
          <w:szCs w:val="24"/>
        </w:rPr>
        <w:t>2 EL Ghee oder Butterschmalz</w:t>
      </w:r>
    </w:p>
    <w:p w14:paraId="1EA4DA6E" w14:textId="77777777" w:rsidR="00641F16" w:rsidRDefault="00641F16">
      <w:pPr>
        <w:rPr>
          <w:sz w:val="24"/>
          <w:szCs w:val="24"/>
        </w:rPr>
      </w:pPr>
      <w:r>
        <w:rPr>
          <w:sz w:val="24"/>
          <w:szCs w:val="24"/>
        </w:rPr>
        <w:t>Etwas Öl für die Arbeitsfläche</w:t>
      </w:r>
    </w:p>
    <w:p w14:paraId="7E367973" w14:textId="7A5E56DA" w:rsidR="00641F16" w:rsidRDefault="00641F16">
      <w:pPr>
        <w:rPr>
          <w:sz w:val="24"/>
          <w:szCs w:val="24"/>
        </w:rPr>
      </w:pPr>
      <w:r>
        <w:rPr>
          <w:sz w:val="24"/>
          <w:szCs w:val="24"/>
        </w:rPr>
        <w:t>Ca</w:t>
      </w:r>
      <w:r w:rsidR="00E94191">
        <w:rPr>
          <w:sz w:val="24"/>
          <w:szCs w:val="24"/>
        </w:rPr>
        <w:t>.</w:t>
      </w:r>
      <w:r>
        <w:rPr>
          <w:sz w:val="24"/>
          <w:szCs w:val="24"/>
        </w:rPr>
        <w:t xml:space="preserve"> ½ l Öl zum Frittieren</w:t>
      </w:r>
    </w:p>
    <w:p w14:paraId="0B0C67DC" w14:textId="77777777" w:rsidR="00641F16" w:rsidRDefault="00641F16">
      <w:pPr>
        <w:rPr>
          <w:sz w:val="24"/>
          <w:szCs w:val="24"/>
        </w:rPr>
      </w:pPr>
    </w:p>
    <w:p w14:paraId="42986DB2" w14:textId="77777777" w:rsidR="00E94191" w:rsidRDefault="00E94191">
      <w:pPr>
        <w:rPr>
          <w:sz w:val="24"/>
          <w:szCs w:val="24"/>
        </w:rPr>
      </w:pPr>
    </w:p>
    <w:p w14:paraId="5F6B2101" w14:textId="77777777" w:rsidR="00641F16" w:rsidRDefault="00641F16">
      <w:pPr>
        <w:rPr>
          <w:sz w:val="24"/>
          <w:szCs w:val="24"/>
        </w:rPr>
      </w:pPr>
      <w:r>
        <w:rPr>
          <w:sz w:val="24"/>
          <w:szCs w:val="24"/>
        </w:rPr>
        <w:t>Zubereitungszeit:</w:t>
      </w:r>
      <w:r>
        <w:rPr>
          <w:sz w:val="24"/>
          <w:szCs w:val="24"/>
        </w:rPr>
        <w:tab/>
        <w:t>45 Minuten plus 15 Minuten Ruhezeit</w:t>
      </w:r>
    </w:p>
    <w:p w14:paraId="1D6E6242" w14:textId="1263A640" w:rsidR="00BD5035" w:rsidRPr="00E76F1B" w:rsidRDefault="003150C7" w:rsidP="00B40E8C">
      <w:pPr>
        <w:pStyle w:val="ListParagraph"/>
        <w:numPr>
          <w:ilvl w:val="0"/>
          <w:numId w:val="1416"/>
        </w:numPr>
        <w:spacing w:after="120"/>
        <w:ind w:left="714" w:hanging="357"/>
        <w:contextualSpacing w:val="0"/>
        <w:jc w:val="both"/>
        <w:rPr>
          <w:sz w:val="24"/>
          <w:szCs w:val="24"/>
        </w:rPr>
      </w:pPr>
      <w:r w:rsidRPr="00E76F1B">
        <w:rPr>
          <w:sz w:val="24"/>
          <w:szCs w:val="24"/>
        </w:rPr>
        <w:t xml:space="preserve">Mehl in eine Schüssel geben. Salz und </w:t>
      </w:r>
      <w:r w:rsidR="00E76F1B" w:rsidRPr="00E76F1B">
        <w:rPr>
          <w:sz w:val="24"/>
          <w:szCs w:val="24"/>
        </w:rPr>
        <w:t>G</w:t>
      </w:r>
      <w:r w:rsidRPr="00E76F1B">
        <w:rPr>
          <w:sz w:val="24"/>
          <w:szCs w:val="24"/>
        </w:rPr>
        <w:t xml:space="preserve">hee oder Butterschmalz dazugeben. Nach und nach 75 ml Wasser hinzufügen, den Teig mit den Händen </w:t>
      </w:r>
      <w:r w:rsidR="00BD5035" w:rsidRPr="00E76F1B">
        <w:rPr>
          <w:sz w:val="24"/>
          <w:szCs w:val="24"/>
        </w:rPr>
        <w:t>etwa 10 Minuten kneten, bis er glatt und elastisch ist. Teig zu einer Kugel formen, in ein</w:t>
      </w:r>
      <w:r w:rsidR="00E76F1B" w:rsidRPr="00E76F1B">
        <w:rPr>
          <w:sz w:val="24"/>
          <w:szCs w:val="24"/>
        </w:rPr>
        <w:t>e</w:t>
      </w:r>
      <w:r w:rsidR="00BD5035" w:rsidRPr="00E76F1B">
        <w:rPr>
          <w:sz w:val="24"/>
          <w:szCs w:val="24"/>
        </w:rPr>
        <w:t>r Schüssel mit einem feuchten Küchentuch zudecken und etwa 15 Minuten ruhen lassen.</w:t>
      </w:r>
    </w:p>
    <w:p w14:paraId="5CC09DD3" w14:textId="77777777" w:rsidR="00E76F1B" w:rsidRPr="00E76F1B" w:rsidRDefault="00BD5035" w:rsidP="00B40E8C">
      <w:pPr>
        <w:pStyle w:val="ListParagraph"/>
        <w:numPr>
          <w:ilvl w:val="0"/>
          <w:numId w:val="1416"/>
        </w:numPr>
        <w:spacing w:after="120"/>
        <w:ind w:left="714" w:hanging="357"/>
        <w:contextualSpacing w:val="0"/>
        <w:jc w:val="both"/>
        <w:rPr>
          <w:sz w:val="24"/>
          <w:szCs w:val="24"/>
        </w:rPr>
      </w:pPr>
      <w:r w:rsidRPr="00E76F1B">
        <w:rPr>
          <w:sz w:val="24"/>
          <w:szCs w:val="24"/>
        </w:rPr>
        <w:t>Den Teig in etwa 15 gleich große Stücke teilen, diese zu Kugeln formen. Die Kugel flach drücken und auf der eingeölten Arbeitsfläche etwa 1 mm dick ausrollen (10 – 12 cm Durchmesser)</w:t>
      </w:r>
      <w:r w:rsidR="00E76F1B" w:rsidRPr="00E76F1B">
        <w:rPr>
          <w:sz w:val="24"/>
          <w:szCs w:val="24"/>
        </w:rPr>
        <w:t>. Darauf achten, dass die Puris nicht aufeinanderliegen, sonst kleben sie zusammen.</w:t>
      </w:r>
    </w:p>
    <w:p w14:paraId="2CF5A5C1" w14:textId="77777777" w:rsidR="00E76F1B" w:rsidRPr="00E76F1B" w:rsidRDefault="00E76F1B" w:rsidP="00B40E8C">
      <w:pPr>
        <w:pStyle w:val="ListParagraph"/>
        <w:numPr>
          <w:ilvl w:val="0"/>
          <w:numId w:val="1416"/>
        </w:numPr>
        <w:spacing w:after="120"/>
        <w:ind w:left="714" w:hanging="357"/>
        <w:contextualSpacing w:val="0"/>
        <w:jc w:val="both"/>
        <w:rPr>
          <w:sz w:val="24"/>
          <w:szCs w:val="24"/>
        </w:rPr>
      </w:pPr>
      <w:r w:rsidRPr="00E76F1B">
        <w:rPr>
          <w:sz w:val="24"/>
          <w:szCs w:val="24"/>
        </w:rPr>
        <w:t>Öl in einem Topf stark erhitzen. Es muss etwa 1,5 cm hoch im Topf stehen. Wenn das Öl anfängt zu rauchen, die Hitze reduzieren.</w:t>
      </w:r>
    </w:p>
    <w:p w14:paraId="3730B08E" w14:textId="15D92252" w:rsidR="00E76F1B" w:rsidRPr="00E76F1B" w:rsidRDefault="00E76F1B" w:rsidP="00B40E8C">
      <w:pPr>
        <w:pStyle w:val="ListParagraph"/>
        <w:numPr>
          <w:ilvl w:val="0"/>
          <w:numId w:val="1416"/>
        </w:numPr>
        <w:spacing w:after="120"/>
        <w:ind w:left="714" w:hanging="357"/>
        <w:contextualSpacing w:val="0"/>
        <w:jc w:val="both"/>
        <w:rPr>
          <w:sz w:val="24"/>
          <w:szCs w:val="24"/>
        </w:rPr>
      </w:pPr>
      <w:r w:rsidRPr="00E76F1B">
        <w:rPr>
          <w:sz w:val="24"/>
          <w:szCs w:val="24"/>
        </w:rPr>
        <w:t>Den ersten Fladen in das Öl legen. In der Mitte mit einer Siebkelle den Teig sanft kurz hinunterdrücken. Wenn sich der Puri wie ein Ballon aufbläht, den Fladen wenden und auf der anderen Seite in etwa 10 Sekunden goldbraun ausbacken.</w:t>
      </w:r>
    </w:p>
    <w:p w14:paraId="59074F41" w14:textId="26165B61" w:rsidR="00641F16" w:rsidRPr="00E76F1B" w:rsidRDefault="00E76F1B" w:rsidP="00B40E8C">
      <w:pPr>
        <w:pStyle w:val="ListParagraph"/>
        <w:numPr>
          <w:ilvl w:val="0"/>
          <w:numId w:val="1416"/>
        </w:numPr>
        <w:spacing w:after="120"/>
        <w:ind w:left="714" w:hanging="357"/>
        <w:contextualSpacing w:val="0"/>
        <w:jc w:val="both"/>
        <w:rPr>
          <w:sz w:val="24"/>
          <w:szCs w:val="24"/>
        </w:rPr>
      </w:pPr>
      <w:r w:rsidRPr="00E76F1B">
        <w:rPr>
          <w:sz w:val="24"/>
          <w:szCs w:val="24"/>
        </w:rPr>
        <w:t xml:space="preserve">Puri herausnehmen und auf Küchenpapier entfetten. Alle Puris auf diese Weise zubereiten. Puris in einem Topf aufeinanderlegen und den Deckel jedes Mal verschließen, damit sie warm bleiben und nicht austrocknen. Oder im Backofen bei 150 Grad </w:t>
      </w:r>
      <w:r w:rsidR="0067602C" w:rsidRPr="00E76F1B">
        <w:rPr>
          <w:sz w:val="24"/>
          <w:szCs w:val="24"/>
        </w:rPr>
        <w:t>warmhalten</w:t>
      </w:r>
      <w:r w:rsidRPr="00E76F1B">
        <w:rPr>
          <w:sz w:val="24"/>
          <w:szCs w:val="24"/>
        </w:rPr>
        <w:t>. Heiß zu Dals, Gemüse und Fleischgerichten servieren.</w:t>
      </w:r>
      <w:r w:rsidR="00641F16" w:rsidRPr="00E76F1B">
        <w:rPr>
          <w:sz w:val="24"/>
          <w:szCs w:val="24"/>
        </w:rPr>
        <w:br w:type="page"/>
      </w:r>
    </w:p>
    <w:p w14:paraId="5F22BC16" w14:textId="001BA836" w:rsidR="00A6431A" w:rsidRDefault="00A6431A" w:rsidP="00F856F5">
      <w:pPr>
        <w:pStyle w:val="Heading2"/>
        <w:spacing w:after="240"/>
      </w:pPr>
      <w:r>
        <w:lastRenderedPageBreak/>
        <w:t>Baguette mit Gruyère</w:t>
      </w:r>
      <w:r w:rsidR="006A328C">
        <w:rPr>
          <w:rStyle w:val="FootnoteReference"/>
        </w:rPr>
        <w:footnoteReference w:id="285"/>
      </w:r>
      <w:r>
        <w:t xml:space="preserve"> </w:t>
      </w:r>
    </w:p>
    <w:p w14:paraId="7B13459C" w14:textId="4F464050" w:rsidR="00A6431A" w:rsidRDefault="00A6431A" w:rsidP="00A6431A">
      <w:pPr>
        <w:rPr>
          <w:sz w:val="24"/>
          <w:szCs w:val="24"/>
        </w:rPr>
      </w:pPr>
      <w:r w:rsidRPr="00F856F5">
        <w:rPr>
          <w:sz w:val="24"/>
          <w:szCs w:val="24"/>
          <w:u w:val="single"/>
        </w:rPr>
        <w:t>Zutaten</w:t>
      </w:r>
      <w:r>
        <w:rPr>
          <w:sz w:val="24"/>
          <w:szCs w:val="24"/>
        </w:rPr>
        <w:t xml:space="preserve"> </w:t>
      </w:r>
      <w:r w:rsidR="00F856F5">
        <w:rPr>
          <w:sz w:val="24"/>
          <w:szCs w:val="24"/>
        </w:rPr>
        <w:t>(</w:t>
      </w:r>
      <w:r>
        <w:rPr>
          <w:sz w:val="24"/>
          <w:szCs w:val="24"/>
        </w:rPr>
        <w:t>für 2 – 4 Portionen</w:t>
      </w:r>
      <w:r w:rsidR="00F856F5">
        <w:rPr>
          <w:sz w:val="24"/>
          <w:szCs w:val="24"/>
        </w:rPr>
        <w:t>):</w:t>
      </w:r>
    </w:p>
    <w:p w14:paraId="73FF1DC1" w14:textId="59E31F78" w:rsidR="00A6431A" w:rsidRDefault="00A6431A" w:rsidP="00A6431A">
      <w:pPr>
        <w:rPr>
          <w:sz w:val="24"/>
          <w:szCs w:val="24"/>
        </w:rPr>
      </w:pPr>
      <w:r>
        <w:rPr>
          <w:sz w:val="24"/>
          <w:szCs w:val="24"/>
        </w:rPr>
        <w:t>2 Schalotten</w:t>
      </w:r>
    </w:p>
    <w:p w14:paraId="793B1F06" w14:textId="63C4A5C6" w:rsidR="00A6431A" w:rsidRDefault="00A6431A" w:rsidP="00A6431A">
      <w:pPr>
        <w:rPr>
          <w:sz w:val="24"/>
          <w:szCs w:val="24"/>
        </w:rPr>
      </w:pPr>
      <w:r>
        <w:rPr>
          <w:sz w:val="24"/>
          <w:szCs w:val="24"/>
        </w:rPr>
        <w:t>1 Knoblauchzehe</w:t>
      </w:r>
    </w:p>
    <w:p w14:paraId="0A187AF8" w14:textId="14588C4C" w:rsidR="00A6431A" w:rsidRDefault="00A6431A" w:rsidP="00A6431A">
      <w:pPr>
        <w:rPr>
          <w:sz w:val="24"/>
          <w:szCs w:val="24"/>
        </w:rPr>
      </w:pPr>
      <w:r>
        <w:rPr>
          <w:sz w:val="24"/>
          <w:szCs w:val="24"/>
        </w:rPr>
        <w:t>60 g gekochter Schinken</w:t>
      </w:r>
    </w:p>
    <w:p w14:paraId="240B0478" w14:textId="22FE59E8" w:rsidR="00A6431A" w:rsidRDefault="00A6431A" w:rsidP="00A6431A">
      <w:pPr>
        <w:rPr>
          <w:sz w:val="24"/>
          <w:szCs w:val="24"/>
        </w:rPr>
      </w:pPr>
      <w:r>
        <w:rPr>
          <w:sz w:val="24"/>
          <w:szCs w:val="24"/>
        </w:rPr>
        <w:t>8 Stiele Thymian</w:t>
      </w:r>
    </w:p>
    <w:p w14:paraId="12CBD813" w14:textId="706DFB19" w:rsidR="00A6431A" w:rsidRDefault="00A6431A" w:rsidP="00A6431A">
      <w:pPr>
        <w:rPr>
          <w:sz w:val="24"/>
          <w:szCs w:val="24"/>
        </w:rPr>
      </w:pPr>
      <w:r>
        <w:rPr>
          <w:sz w:val="24"/>
          <w:szCs w:val="24"/>
        </w:rPr>
        <w:t>250 g Bergkäse (geriebenen Gruyère)</w:t>
      </w:r>
    </w:p>
    <w:p w14:paraId="06C9F564" w14:textId="522FD570" w:rsidR="00A6431A" w:rsidRDefault="00A6431A" w:rsidP="00A6431A">
      <w:pPr>
        <w:rPr>
          <w:sz w:val="24"/>
          <w:szCs w:val="24"/>
        </w:rPr>
      </w:pPr>
      <w:r>
        <w:rPr>
          <w:sz w:val="24"/>
          <w:szCs w:val="24"/>
        </w:rPr>
        <w:t>4 EL Mehl</w:t>
      </w:r>
    </w:p>
    <w:p w14:paraId="101BFF42" w14:textId="104D15B4" w:rsidR="00A6431A" w:rsidRDefault="00A6431A" w:rsidP="00A6431A">
      <w:pPr>
        <w:rPr>
          <w:sz w:val="24"/>
          <w:szCs w:val="24"/>
        </w:rPr>
      </w:pPr>
      <w:r>
        <w:rPr>
          <w:sz w:val="24"/>
          <w:szCs w:val="24"/>
        </w:rPr>
        <w:t>1 Eigelb</w:t>
      </w:r>
    </w:p>
    <w:p w14:paraId="78466085" w14:textId="30780CC2" w:rsidR="00A6431A" w:rsidRDefault="00A6431A" w:rsidP="00A6431A">
      <w:pPr>
        <w:rPr>
          <w:sz w:val="24"/>
          <w:szCs w:val="24"/>
        </w:rPr>
      </w:pPr>
      <w:r>
        <w:rPr>
          <w:sz w:val="24"/>
          <w:szCs w:val="24"/>
        </w:rPr>
        <w:t>100 ml Weißwein</w:t>
      </w:r>
    </w:p>
    <w:p w14:paraId="20279C96" w14:textId="12DE3F9F" w:rsidR="00A6431A" w:rsidRDefault="00A6431A" w:rsidP="00A6431A">
      <w:pPr>
        <w:rPr>
          <w:sz w:val="24"/>
          <w:szCs w:val="24"/>
        </w:rPr>
      </w:pPr>
      <w:r>
        <w:rPr>
          <w:sz w:val="24"/>
          <w:szCs w:val="24"/>
        </w:rPr>
        <w:t>1 TL edelsüßes Paprikapulver</w:t>
      </w:r>
    </w:p>
    <w:p w14:paraId="733B80CA" w14:textId="48B1F6B8" w:rsidR="00A6431A" w:rsidRDefault="00A6431A" w:rsidP="00A6431A">
      <w:pPr>
        <w:rPr>
          <w:sz w:val="24"/>
          <w:szCs w:val="24"/>
        </w:rPr>
      </w:pPr>
      <w:r>
        <w:rPr>
          <w:sz w:val="24"/>
          <w:szCs w:val="24"/>
        </w:rPr>
        <w:t>Frisch gemahlener Muskat</w:t>
      </w:r>
    </w:p>
    <w:p w14:paraId="6AEDDF70" w14:textId="7C781734" w:rsidR="00A6431A" w:rsidRDefault="00A6431A" w:rsidP="00A6431A">
      <w:pPr>
        <w:rPr>
          <w:sz w:val="24"/>
          <w:szCs w:val="24"/>
        </w:rPr>
      </w:pPr>
      <w:r>
        <w:rPr>
          <w:sz w:val="24"/>
          <w:szCs w:val="24"/>
        </w:rPr>
        <w:t>Salz</w:t>
      </w:r>
      <w:r w:rsidR="00F856F5">
        <w:rPr>
          <w:sz w:val="24"/>
          <w:szCs w:val="24"/>
        </w:rPr>
        <w:t xml:space="preserve">, </w:t>
      </w:r>
      <w:r>
        <w:rPr>
          <w:sz w:val="24"/>
          <w:szCs w:val="24"/>
        </w:rPr>
        <w:t>Pfeffer</w:t>
      </w:r>
    </w:p>
    <w:p w14:paraId="5906F5CB" w14:textId="281EAEF1" w:rsidR="00A6431A" w:rsidRDefault="00A6431A" w:rsidP="00A6431A">
      <w:pPr>
        <w:rPr>
          <w:sz w:val="24"/>
          <w:szCs w:val="24"/>
        </w:rPr>
      </w:pPr>
      <w:r>
        <w:rPr>
          <w:sz w:val="24"/>
          <w:szCs w:val="24"/>
        </w:rPr>
        <w:t>1 Baguette</w:t>
      </w:r>
    </w:p>
    <w:p w14:paraId="3C2A23A6" w14:textId="28B2D4E1" w:rsidR="00A6431A" w:rsidRDefault="00A6431A" w:rsidP="00A6431A">
      <w:pPr>
        <w:rPr>
          <w:sz w:val="24"/>
          <w:szCs w:val="24"/>
        </w:rPr>
      </w:pPr>
      <w:r>
        <w:rPr>
          <w:sz w:val="24"/>
          <w:szCs w:val="24"/>
        </w:rPr>
        <w:t>½ Bund Schnittlauch</w:t>
      </w:r>
    </w:p>
    <w:p w14:paraId="130843D9" w14:textId="77777777" w:rsidR="00F856F5" w:rsidRDefault="00F856F5" w:rsidP="00A6431A">
      <w:pPr>
        <w:rPr>
          <w:sz w:val="24"/>
          <w:szCs w:val="24"/>
        </w:rPr>
      </w:pPr>
    </w:p>
    <w:p w14:paraId="341AC053" w14:textId="3C5E921E" w:rsidR="00C25D31" w:rsidRDefault="00A6431A" w:rsidP="00A6431A">
      <w:pPr>
        <w:rPr>
          <w:sz w:val="24"/>
          <w:szCs w:val="24"/>
        </w:rPr>
      </w:pPr>
      <w:r>
        <w:rPr>
          <w:sz w:val="24"/>
          <w:szCs w:val="24"/>
        </w:rPr>
        <w:t>Zubereitungszeit: 25 Minuten</w:t>
      </w:r>
    </w:p>
    <w:p w14:paraId="3E711482" w14:textId="4F90C66E" w:rsidR="00A6431A" w:rsidRPr="00A6431A" w:rsidRDefault="00A6431A" w:rsidP="00B40E8C">
      <w:pPr>
        <w:pStyle w:val="ListParagraph"/>
        <w:numPr>
          <w:ilvl w:val="0"/>
          <w:numId w:val="717"/>
        </w:numPr>
        <w:spacing w:after="120"/>
        <w:ind w:left="714" w:hanging="357"/>
        <w:contextualSpacing w:val="0"/>
        <w:jc w:val="both"/>
        <w:rPr>
          <w:sz w:val="24"/>
          <w:szCs w:val="24"/>
        </w:rPr>
      </w:pPr>
      <w:r w:rsidRPr="00A6431A">
        <w:rPr>
          <w:sz w:val="24"/>
          <w:szCs w:val="24"/>
        </w:rPr>
        <w:t>Schalotten, Knoblauch und Schinken fein würfeln. Thymianblättchen von den Stielen zupfen und grob hacken. Käse in einer Schüssel mit Mehl, Eigelb, Weißwein, Schinken, Schalotten, Knoblauch und Paprikapulver mischen. Mit Muskat, Salz und Pfeffer würzen.</w:t>
      </w:r>
    </w:p>
    <w:p w14:paraId="001958DC" w14:textId="4A11EF46" w:rsidR="00A6431A" w:rsidRPr="00A6431A" w:rsidRDefault="00A6431A" w:rsidP="00B40E8C">
      <w:pPr>
        <w:pStyle w:val="ListParagraph"/>
        <w:numPr>
          <w:ilvl w:val="0"/>
          <w:numId w:val="717"/>
        </w:numPr>
        <w:spacing w:after="120"/>
        <w:ind w:left="714" w:hanging="357"/>
        <w:contextualSpacing w:val="0"/>
        <w:jc w:val="both"/>
        <w:rPr>
          <w:sz w:val="24"/>
          <w:szCs w:val="24"/>
        </w:rPr>
      </w:pPr>
      <w:r w:rsidRPr="00A6431A">
        <w:rPr>
          <w:sz w:val="24"/>
          <w:szCs w:val="24"/>
        </w:rPr>
        <w:t>Das Baguette zuerst quer, dann waagerecht halbieren. Die Schnittflächen mit der Käsemasse bestreichen und auf ein mit Alufolie belegtes Backblech geben.</w:t>
      </w:r>
    </w:p>
    <w:p w14:paraId="28246005" w14:textId="084E675C" w:rsidR="00A6431A" w:rsidRDefault="00A6431A" w:rsidP="00B40E8C">
      <w:pPr>
        <w:pStyle w:val="ListParagraph"/>
        <w:numPr>
          <w:ilvl w:val="0"/>
          <w:numId w:val="717"/>
        </w:numPr>
        <w:spacing w:after="120"/>
        <w:ind w:left="714" w:hanging="357"/>
        <w:contextualSpacing w:val="0"/>
        <w:jc w:val="both"/>
        <w:rPr>
          <w:sz w:val="24"/>
          <w:szCs w:val="24"/>
        </w:rPr>
      </w:pPr>
      <w:r w:rsidRPr="00A6431A">
        <w:rPr>
          <w:sz w:val="24"/>
          <w:szCs w:val="24"/>
        </w:rPr>
        <w:t>Im vorgeheizten Backofen auf der mittleren Schiene bei 220 Grad (gas 3-4, Umluft 200 Grad) 10 – 15 Minuten goldbraun backen. Schnittlauch in Röllchen schneiden. Das Baguette vor dem Servieren damit bestreuen.</w:t>
      </w:r>
    </w:p>
    <w:p w14:paraId="42DFE520" w14:textId="1899DEFF" w:rsidR="00A6431A" w:rsidRDefault="00A6431A">
      <w:pPr>
        <w:rPr>
          <w:sz w:val="24"/>
          <w:szCs w:val="24"/>
        </w:rPr>
      </w:pPr>
      <w:r>
        <w:rPr>
          <w:sz w:val="24"/>
          <w:szCs w:val="24"/>
        </w:rPr>
        <w:br w:type="page"/>
      </w:r>
    </w:p>
    <w:p w14:paraId="696062CA" w14:textId="531ABB6F" w:rsidR="00684A0D" w:rsidRDefault="00684A0D" w:rsidP="00F856F5">
      <w:pPr>
        <w:pStyle w:val="Heading2"/>
        <w:spacing w:after="240"/>
      </w:pPr>
      <w:r>
        <w:lastRenderedPageBreak/>
        <w:t>Speck-Brot-Fackeln</w:t>
      </w:r>
      <w:r w:rsidR="00B43EEF">
        <w:rPr>
          <w:rStyle w:val="FootnoteReference"/>
        </w:rPr>
        <w:footnoteReference w:id="286"/>
      </w:r>
      <w:r>
        <w:t xml:space="preserve"> </w:t>
      </w:r>
    </w:p>
    <w:p w14:paraId="37FF7641" w14:textId="552D8041" w:rsidR="00684A0D" w:rsidRDefault="00684A0D" w:rsidP="00684A0D">
      <w:pPr>
        <w:rPr>
          <w:sz w:val="24"/>
          <w:szCs w:val="24"/>
        </w:rPr>
      </w:pPr>
      <w:r w:rsidRPr="00F856F5">
        <w:rPr>
          <w:sz w:val="24"/>
          <w:szCs w:val="24"/>
          <w:u w:val="single"/>
        </w:rPr>
        <w:t>Zutaten</w:t>
      </w:r>
      <w:r>
        <w:rPr>
          <w:sz w:val="24"/>
          <w:szCs w:val="24"/>
        </w:rPr>
        <w:t xml:space="preserve"> </w:t>
      </w:r>
      <w:r w:rsidR="00F856F5">
        <w:rPr>
          <w:sz w:val="24"/>
          <w:szCs w:val="24"/>
        </w:rPr>
        <w:t>(</w:t>
      </w:r>
      <w:r>
        <w:rPr>
          <w:sz w:val="24"/>
          <w:szCs w:val="24"/>
        </w:rPr>
        <w:t>für 6 Stück</w:t>
      </w:r>
      <w:r w:rsidR="00F856F5">
        <w:rPr>
          <w:sz w:val="24"/>
          <w:szCs w:val="24"/>
        </w:rPr>
        <w:t>)</w:t>
      </w:r>
    </w:p>
    <w:p w14:paraId="2F04E31E" w14:textId="4B090E29" w:rsidR="00684A0D" w:rsidRDefault="00684A0D" w:rsidP="00684A0D">
      <w:pPr>
        <w:rPr>
          <w:sz w:val="24"/>
          <w:szCs w:val="24"/>
        </w:rPr>
      </w:pPr>
      <w:r>
        <w:rPr>
          <w:sz w:val="24"/>
          <w:szCs w:val="24"/>
        </w:rPr>
        <w:t>10 g frische Hefe</w:t>
      </w:r>
    </w:p>
    <w:p w14:paraId="3571102A" w14:textId="38E0B085" w:rsidR="00684A0D" w:rsidRDefault="00684A0D" w:rsidP="00684A0D">
      <w:pPr>
        <w:rPr>
          <w:sz w:val="24"/>
          <w:szCs w:val="24"/>
        </w:rPr>
      </w:pPr>
      <w:r>
        <w:rPr>
          <w:sz w:val="24"/>
          <w:szCs w:val="24"/>
        </w:rPr>
        <w:t>Zucker</w:t>
      </w:r>
    </w:p>
    <w:p w14:paraId="1EE0ACFE" w14:textId="520801C8" w:rsidR="00684A0D" w:rsidRDefault="00684A0D" w:rsidP="00684A0D">
      <w:pPr>
        <w:rPr>
          <w:sz w:val="24"/>
          <w:szCs w:val="24"/>
        </w:rPr>
      </w:pPr>
      <w:r>
        <w:rPr>
          <w:sz w:val="24"/>
          <w:szCs w:val="24"/>
        </w:rPr>
        <w:t>250 g Mehl</w:t>
      </w:r>
    </w:p>
    <w:p w14:paraId="1839374A" w14:textId="634A9300" w:rsidR="00684A0D" w:rsidRDefault="00684A0D" w:rsidP="00684A0D">
      <w:pPr>
        <w:rPr>
          <w:sz w:val="24"/>
          <w:szCs w:val="24"/>
        </w:rPr>
      </w:pPr>
      <w:r>
        <w:rPr>
          <w:sz w:val="24"/>
          <w:szCs w:val="24"/>
        </w:rPr>
        <w:t>¾ TL Salz</w:t>
      </w:r>
    </w:p>
    <w:p w14:paraId="3EF64110" w14:textId="7650C348" w:rsidR="00684A0D" w:rsidRDefault="00684A0D" w:rsidP="00684A0D">
      <w:pPr>
        <w:rPr>
          <w:sz w:val="24"/>
          <w:szCs w:val="24"/>
        </w:rPr>
      </w:pPr>
      <w:r>
        <w:rPr>
          <w:sz w:val="24"/>
          <w:szCs w:val="24"/>
        </w:rPr>
        <w:t>1 TL getrockneter Oregano</w:t>
      </w:r>
    </w:p>
    <w:p w14:paraId="13609D04" w14:textId="28F57BEF" w:rsidR="00684A0D" w:rsidRDefault="00684A0D" w:rsidP="00684A0D">
      <w:pPr>
        <w:rPr>
          <w:sz w:val="24"/>
          <w:szCs w:val="24"/>
        </w:rPr>
      </w:pPr>
      <w:r>
        <w:rPr>
          <w:sz w:val="24"/>
          <w:szCs w:val="24"/>
        </w:rPr>
        <w:t>2 EL Öl</w:t>
      </w:r>
    </w:p>
    <w:p w14:paraId="6CA050D2" w14:textId="3BEC6AEF" w:rsidR="00684A0D" w:rsidRDefault="00684A0D" w:rsidP="00684A0D">
      <w:pPr>
        <w:rPr>
          <w:sz w:val="24"/>
          <w:szCs w:val="24"/>
        </w:rPr>
      </w:pPr>
      <w:r>
        <w:rPr>
          <w:sz w:val="24"/>
          <w:szCs w:val="24"/>
        </w:rPr>
        <w:t>6 Holzstücke (mindestens 1,5 m lang)</w:t>
      </w:r>
    </w:p>
    <w:p w14:paraId="0256C31F" w14:textId="77CF1FFF" w:rsidR="00684A0D" w:rsidRDefault="00684A0D" w:rsidP="00684A0D">
      <w:pPr>
        <w:rPr>
          <w:sz w:val="24"/>
          <w:szCs w:val="24"/>
        </w:rPr>
      </w:pPr>
      <w:r>
        <w:rPr>
          <w:sz w:val="24"/>
          <w:szCs w:val="24"/>
        </w:rPr>
        <w:t>12 Scheiben Bacon</w:t>
      </w:r>
    </w:p>
    <w:p w14:paraId="4854E804" w14:textId="77777777" w:rsidR="00F856F5" w:rsidRDefault="00F856F5" w:rsidP="00684A0D">
      <w:pPr>
        <w:rPr>
          <w:sz w:val="24"/>
          <w:szCs w:val="24"/>
        </w:rPr>
      </w:pPr>
    </w:p>
    <w:p w14:paraId="600B7D49" w14:textId="4D9E2DEE" w:rsidR="00684A0D" w:rsidRDefault="00B663D9" w:rsidP="00684A0D">
      <w:pPr>
        <w:rPr>
          <w:sz w:val="24"/>
          <w:szCs w:val="24"/>
        </w:rPr>
      </w:pPr>
      <w:r>
        <w:rPr>
          <w:sz w:val="24"/>
          <w:szCs w:val="24"/>
        </w:rPr>
        <w:t>Zubereitungszeit: 40 Minuten plus 45 Minuten Gehzeit</w:t>
      </w:r>
    </w:p>
    <w:p w14:paraId="2A4B4B67" w14:textId="2B8EBD03" w:rsidR="00684A0D" w:rsidRPr="00B663D9" w:rsidRDefault="00684A0D" w:rsidP="00B40E8C">
      <w:pPr>
        <w:pStyle w:val="ListParagraph"/>
        <w:numPr>
          <w:ilvl w:val="0"/>
          <w:numId w:val="719"/>
        </w:numPr>
        <w:spacing w:after="120"/>
        <w:ind w:left="714" w:hanging="357"/>
        <w:contextualSpacing w:val="0"/>
        <w:jc w:val="both"/>
        <w:rPr>
          <w:sz w:val="24"/>
          <w:szCs w:val="24"/>
        </w:rPr>
      </w:pPr>
      <w:r w:rsidRPr="00B663D9">
        <w:rPr>
          <w:sz w:val="24"/>
          <w:szCs w:val="24"/>
        </w:rPr>
        <w:t>Hefe zerbröseln und mit 1 Prise Zucker in 150 ml lauwarmen Wasser auflösen. Mit Mehl, Salz, Oregano und Öl in eine Schüssel geben und mit den Knethacken des Handrührers zu einem glatten Teig verkneten. Abgedeckt 45 Minuten gehen lassen.</w:t>
      </w:r>
    </w:p>
    <w:p w14:paraId="3DB120F2" w14:textId="7698AF0D" w:rsidR="00684A0D" w:rsidRPr="00B663D9" w:rsidRDefault="00684A0D" w:rsidP="00B40E8C">
      <w:pPr>
        <w:pStyle w:val="ListParagraph"/>
        <w:numPr>
          <w:ilvl w:val="0"/>
          <w:numId w:val="719"/>
        </w:numPr>
        <w:spacing w:after="120"/>
        <w:ind w:left="714" w:hanging="357"/>
        <w:contextualSpacing w:val="0"/>
        <w:jc w:val="both"/>
        <w:rPr>
          <w:sz w:val="24"/>
          <w:szCs w:val="24"/>
        </w:rPr>
      </w:pPr>
      <w:r w:rsidRPr="00B663D9">
        <w:rPr>
          <w:sz w:val="24"/>
          <w:szCs w:val="24"/>
        </w:rPr>
        <w:t>Von den 6 Holzstöcken am Ende die Rinde mit einem geeigneten Messer entfernen. Die entrindeten Enden 5 Minuten in der Hitze des Lagerfeuers oder über dem Grill trocknen, dabei nicht anbrennen lassen.</w:t>
      </w:r>
    </w:p>
    <w:p w14:paraId="5A806ED9" w14:textId="6E3C91F2" w:rsidR="00684A0D" w:rsidRPr="00B663D9" w:rsidRDefault="00B663D9" w:rsidP="00B40E8C">
      <w:pPr>
        <w:pStyle w:val="ListParagraph"/>
        <w:numPr>
          <w:ilvl w:val="0"/>
          <w:numId w:val="719"/>
        </w:numPr>
        <w:spacing w:after="120"/>
        <w:ind w:left="714" w:hanging="357"/>
        <w:contextualSpacing w:val="0"/>
        <w:jc w:val="both"/>
        <w:rPr>
          <w:sz w:val="24"/>
          <w:szCs w:val="24"/>
        </w:rPr>
      </w:pPr>
      <w:r w:rsidRPr="00B663D9">
        <w:rPr>
          <w:sz w:val="24"/>
          <w:szCs w:val="24"/>
        </w:rPr>
        <w:t>Je 2 Scheiben Bacon um ein Stockende wickeln. Teig in 6 gleich große Stücke teilen. Die Teigstücke am besten mit leicht bemehlten Händen zu ca. 20 cm langen Strängen formen. Je 1 Teigstrang über den Bacon wickeln.</w:t>
      </w:r>
    </w:p>
    <w:p w14:paraId="24B7DB04" w14:textId="28E8FA8B" w:rsidR="00B663D9" w:rsidRDefault="00B663D9" w:rsidP="00B40E8C">
      <w:pPr>
        <w:pStyle w:val="ListParagraph"/>
        <w:numPr>
          <w:ilvl w:val="0"/>
          <w:numId w:val="719"/>
        </w:numPr>
        <w:spacing w:after="120"/>
        <w:ind w:left="714" w:hanging="357"/>
        <w:contextualSpacing w:val="0"/>
        <w:jc w:val="both"/>
        <w:rPr>
          <w:sz w:val="24"/>
          <w:szCs w:val="24"/>
        </w:rPr>
      </w:pPr>
      <w:r w:rsidRPr="00B663D9">
        <w:rPr>
          <w:sz w:val="24"/>
          <w:szCs w:val="24"/>
        </w:rPr>
        <w:t>In der Hitze eines Lagerfeuers oder über der Grillglut 10 – 15 Minuten backen, dabei mehrfach drehen.</w:t>
      </w:r>
    </w:p>
    <w:p w14:paraId="0CE07E2A" w14:textId="1959AC3E" w:rsidR="00B663D9" w:rsidRDefault="00B663D9">
      <w:pPr>
        <w:rPr>
          <w:sz w:val="24"/>
          <w:szCs w:val="24"/>
        </w:rPr>
      </w:pPr>
      <w:r>
        <w:rPr>
          <w:sz w:val="24"/>
          <w:szCs w:val="24"/>
        </w:rPr>
        <w:br w:type="page"/>
      </w:r>
    </w:p>
    <w:p w14:paraId="13E046FE" w14:textId="206F2B76" w:rsidR="00B32BFC" w:rsidRDefault="00B32BFC" w:rsidP="00F856F5">
      <w:pPr>
        <w:pStyle w:val="Heading2"/>
        <w:spacing w:after="240"/>
      </w:pPr>
      <w:r w:rsidRPr="00B32BFC">
        <w:lastRenderedPageBreak/>
        <w:t>Sandwich mit Roastbeef u</w:t>
      </w:r>
      <w:r>
        <w:t>nd Radieschen</w:t>
      </w:r>
      <w:r w:rsidR="00B43EEF">
        <w:rPr>
          <w:rStyle w:val="FootnoteReference"/>
        </w:rPr>
        <w:footnoteReference w:id="287"/>
      </w:r>
      <w:r>
        <w:t xml:space="preserve"> </w:t>
      </w:r>
    </w:p>
    <w:p w14:paraId="7BB44E37" w14:textId="39D63653" w:rsidR="00B32BFC" w:rsidRDefault="00B32BFC">
      <w:pPr>
        <w:rPr>
          <w:sz w:val="24"/>
          <w:szCs w:val="24"/>
        </w:rPr>
      </w:pPr>
      <w:r w:rsidRPr="00F856F5">
        <w:rPr>
          <w:sz w:val="24"/>
          <w:szCs w:val="24"/>
          <w:u w:val="single"/>
        </w:rPr>
        <w:t>Zutaten</w:t>
      </w:r>
      <w:r>
        <w:rPr>
          <w:sz w:val="24"/>
          <w:szCs w:val="24"/>
        </w:rPr>
        <w:t xml:space="preserve"> </w:t>
      </w:r>
      <w:r w:rsidR="00F856F5">
        <w:rPr>
          <w:sz w:val="24"/>
          <w:szCs w:val="24"/>
        </w:rPr>
        <w:t>(</w:t>
      </w:r>
      <w:r>
        <w:rPr>
          <w:sz w:val="24"/>
          <w:szCs w:val="24"/>
        </w:rPr>
        <w:t>für 8 Portionen</w:t>
      </w:r>
      <w:r w:rsidR="00F856F5">
        <w:rPr>
          <w:sz w:val="24"/>
          <w:szCs w:val="24"/>
        </w:rPr>
        <w:t>)</w:t>
      </w:r>
    </w:p>
    <w:p w14:paraId="5CE562BE" w14:textId="77777777" w:rsidR="00B32BFC" w:rsidRDefault="00B32BFC">
      <w:pPr>
        <w:rPr>
          <w:sz w:val="24"/>
          <w:szCs w:val="24"/>
        </w:rPr>
      </w:pPr>
      <w:r>
        <w:rPr>
          <w:sz w:val="24"/>
          <w:szCs w:val="24"/>
        </w:rPr>
        <w:t>1 saure Gurke</w:t>
      </w:r>
    </w:p>
    <w:p w14:paraId="5A0B6B8D" w14:textId="77777777" w:rsidR="00B32BFC" w:rsidRDefault="00B32BFC">
      <w:pPr>
        <w:rPr>
          <w:sz w:val="24"/>
          <w:szCs w:val="24"/>
        </w:rPr>
      </w:pPr>
      <w:r>
        <w:rPr>
          <w:sz w:val="24"/>
          <w:szCs w:val="24"/>
        </w:rPr>
        <w:t>1 Bund Schnittlauch</w:t>
      </w:r>
    </w:p>
    <w:p w14:paraId="0392348F" w14:textId="77777777" w:rsidR="00B32BFC" w:rsidRDefault="00B32BFC">
      <w:pPr>
        <w:rPr>
          <w:sz w:val="24"/>
          <w:szCs w:val="24"/>
        </w:rPr>
      </w:pPr>
      <w:r>
        <w:rPr>
          <w:sz w:val="24"/>
          <w:szCs w:val="24"/>
        </w:rPr>
        <w:t>1 Bund krause Petersilie</w:t>
      </w:r>
    </w:p>
    <w:p w14:paraId="37AEE12D" w14:textId="77777777" w:rsidR="00B32BFC" w:rsidRDefault="00B32BFC">
      <w:pPr>
        <w:rPr>
          <w:sz w:val="24"/>
          <w:szCs w:val="24"/>
        </w:rPr>
      </w:pPr>
      <w:r>
        <w:rPr>
          <w:sz w:val="24"/>
          <w:szCs w:val="24"/>
        </w:rPr>
        <w:t>100 g Schmand</w:t>
      </w:r>
    </w:p>
    <w:p w14:paraId="581EF9BA" w14:textId="35D1C599" w:rsidR="00B32BFC" w:rsidRDefault="00B32BFC">
      <w:pPr>
        <w:rPr>
          <w:sz w:val="24"/>
          <w:szCs w:val="24"/>
        </w:rPr>
      </w:pPr>
      <w:r>
        <w:rPr>
          <w:sz w:val="24"/>
          <w:szCs w:val="24"/>
        </w:rPr>
        <w:t>2 TL Zitronensaf</w:t>
      </w:r>
      <w:r w:rsidR="00B017D3">
        <w:rPr>
          <w:sz w:val="24"/>
          <w:szCs w:val="24"/>
        </w:rPr>
        <w:t>t</w:t>
      </w:r>
    </w:p>
    <w:p w14:paraId="5EBF1005" w14:textId="77777777" w:rsidR="00B32BFC" w:rsidRDefault="00B32BFC">
      <w:pPr>
        <w:rPr>
          <w:sz w:val="24"/>
          <w:szCs w:val="24"/>
        </w:rPr>
      </w:pPr>
      <w:r>
        <w:rPr>
          <w:sz w:val="24"/>
          <w:szCs w:val="24"/>
        </w:rPr>
        <w:t>4 TL süßer Senf</w:t>
      </w:r>
    </w:p>
    <w:p w14:paraId="021C0AE7" w14:textId="22516B4B" w:rsidR="00B32BFC" w:rsidRDefault="00B32BFC">
      <w:pPr>
        <w:rPr>
          <w:sz w:val="24"/>
          <w:szCs w:val="24"/>
        </w:rPr>
      </w:pPr>
      <w:r>
        <w:rPr>
          <w:sz w:val="24"/>
          <w:szCs w:val="24"/>
        </w:rPr>
        <w:t>Salz</w:t>
      </w:r>
      <w:r w:rsidR="00F856F5">
        <w:rPr>
          <w:sz w:val="24"/>
          <w:szCs w:val="24"/>
        </w:rPr>
        <w:t xml:space="preserve">, </w:t>
      </w:r>
      <w:r>
        <w:rPr>
          <w:sz w:val="24"/>
          <w:szCs w:val="24"/>
        </w:rPr>
        <w:t>Cayennepfeffer</w:t>
      </w:r>
    </w:p>
    <w:p w14:paraId="310156C4" w14:textId="77777777" w:rsidR="00B32BFC" w:rsidRDefault="00B32BFC">
      <w:pPr>
        <w:rPr>
          <w:sz w:val="24"/>
          <w:szCs w:val="24"/>
        </w:rPr>
      </w:pPr>
      <w:r>
        <w:rPr>
          <w:sz w:val="24"/>
          <w:szCs w:val="24"/>
        </w:rPr>
        <w:t>8 Salatblätter</w:t>
      </w:r>
    </w:p>
    <w:p w14:paraId="60F3CABF" w14:textId="77777777" w:rsidR="00B32BFC" w:rsidRDefault="00B32BFC">
      <w:pPr>
        <w:rPr>
          <w:sz w:val="24"/>
          <w:szCs w:val="24"/>
        </w:rPr>
      </w:pPr>
      <w:r>
        <w:rPr>
          <w:sz w:val="24"/>
          <w:szCs w:val="24"/>
        </w:rPr>
        <w:t>100 g Radieschen</w:t>
      </w:r>
    </w:p>
    <w:p w14:paraId="1379DD81" w14:textId="77777777" w:rsidR="00B32BFC" w:rsidRDefault="00B32BFC">
      <w:pPr>
        <w:rPr>
          <w:sz w:val="24"/>
          <w:szCs w:val="24"/>
        </w:rPr>
      </w:pPr>
      <w:r>
        <w:rPr>
          <w:sz w:val="24"/>
          <w:szCs w:val="24"/>
        </w:rPr>
        <w:t>8 Sandwich-Toastscheiben</w:t>
      </w:r>
    </w:p>
    <w:p w14:paraId="01F46433" w14:textId="77777777" w:rsidR="00B32BFC" w:rsidRDefault="00B32BFC">
      <w:pPr>
        <w:rPr>
          <w:sz w:val="24"/>
          <w:szCs w:val="24"/>
        </w:rPr>
      </w:pPr>
      <w:r>
        <w:rPr>
          <w:sz w:val="24"/>
          <w:szCs w:val="24"/>
        </w:rPr>
        <w:t>40 g Butter (weich)</w:t>
      </w:r>
    </w:p>
    <w:p w14:paraId="1F1CFB38" w14:textId="77777777" w:rsidR="00B32BFC" w:rsidRDefault="00B32BFC">
      <w:pPr>
        <w:rPr>
          <w:sz w:val="24"/>
          <w:szCs w:val="24"/>
        </w:rPr>
      </w:pPr>
      <w:r>
        <w:rPr>
          <w:sz w:val="24"/>
          <w:szCs w:val="24"/>
        </w:rPr>
        <w:t>20 sehr dünne Scheiben Roastbeef</w:t>
      </w:r>
    </w:p>
    <w:p w14:paraId="2F4C358E" w14:textId="77777777" w:rsidR="00B32BFC" w:rsidRDefault="00B32BFC">
      <w:pPr>
        <w:rPr>
          <w:sz w:val="24"/>
          <w:szCs w:val="24"/>
        </w:rPr>
      </w:pPr>
    </w:p>
    <w:p w14:paraId="4E5B888A" w14:textId="77777777" w:rsidR="00B32BFC" w:rsidRDefault="00B32BFC">
      <w:pPr>
        <w:rPr>
          <w:sz w:val="24"/>
          <w:szCs w:val="24"/>
        </w:rPr>
      </w:pPr>
      <w:r>
        <w:rPr>
          <w:sz w:val="24"/>
          <w:szCs w:val="24"/>
        </w:rPr>
        <w:t>Zubereitungszeit: 25 Minuten</w:t>
      </w:r>
    </w:p>
    <w:p w14:paraId="7CBDF51B" w14:textId="440A2C0E" w:rsidR="00B32BFC" w:rsidRPr="00B32BFC" w:rsidRDefault="00B32BFC" w:rsidP="00B40E8C">
      <w:pPr>
        <w:pStyle w:val="ListParagraph"/>
        <w:numPr>
          <w:ilvl w:val="0"/>
          <w:numId w:val="663"/>
        </w:numPr>
        <w:spacing w:after="120"/>
        <w:ind w:left="714" w:hanging="357"/>
        <w:contextualSpacing w:val="0"/>
        <w:jc w:val="both"/>
        <w:rPr>
          <w:sz w:val="24"/>
          <w:szCs w:val="24"/>
        </w:rPr>
      </w:pPr>
      <w:r w:rsidRPr="00B32BFC">
        <w:rPr>
          <w:sz w:val="24"/>
          <w:szCs w:val="24"/>
        </w:rPr>
        <w:t>Die Gurke sehr fein würfeln. Schnittlauch waschen, trocken tupfen und in feine Röllchen schneiden. Petersilie waschen., trocken tupfen und fein hacken. Gurke, Schnittlauch, Petersilie, Schmand, Zitronensaft, Senf, Salz und Cayennepfeffer verrühren. Salatblätter waschen und sorgfältig trocken tupfen. Radieschen in feine Scheiben schneiden.</w:t>
      </w:r>
    </w:p>
    <w:p w14:paraId="36699447" w14:textId="7FD97AC1" w:rsidR="00B32BFC" w:rsidRPr="00B32BFC" w:rsidRDefault="00B32BFC" w:rsidP="00B40E8C">
      <w:pPr>
        <w:pStyle w:val="ListParagraph"/>
        <w:numPr>
          <w:ilvl w:val="0"/>
          <w:numId w:val="663"/>
        </w:numPr>
        <w:spacing w:after="120"/>
        <w:ind w:left="714" w:hanging="357"/>
        <w:contextualSpacing w:val="0"/>
        <w:jc w:val="both"/>
        <w:rPr>
          <w:sz w:val="24"/>
          <w:szCs w:val="24"/>
        </w:rPr>
      </w:pPr>
      <w:r w:rsidRPr="00B32BFC">
        <w:rPr>
          <w:sz w:val="24"/>
          <w:szCs w:val="24"/>
        </w:rPr>
        <w:t>Die Toastscheiben mit Butter bestreichen. 4 Scheiben Toast mit je 1 Salatblatt belegen. Roastbeef und Radieschenscheiben darauf verteilen. Senf-Kräuter-Dip darübergeben. Mit je 1 Salatblatt und 1 Toastscheibe belegen. Sandwiches diagonal halbieren.</w:t>
      </w:r>
      <w:r w:rsidRPr="00B32BFC">
        <w:rPr>
          <w:sz w:val="24"/>
          <w:szCs w:val="24"/>
        </w:rPr>
        <w:br w:type="page"/>
      </w:r>
    </w:p>
    <w:p w14:paraId="3EFB609A" w14:textId="568D8670" w:rsidR="0053290F" w:rsidRPr="00B32BFC" w:rsidRDefault="0053290F" w:rsidP="00F856F5">
      <w:pPr>
        <w:pStyle w:val="Heading2"/>
        <w:spacing w:after="240"/>
        <w:rPr>
          <w:lang w:val="en-US"/>
        </w:rPr>
      </w:pPr>
      <w:proofErr w:type="spellStart"/>
      <w:r w:rsidRPr="00B32BFC">
        <w:rPr>
          <w:lang w:val="en-US"/>
        </w:rPr>
        <w:lastRenderedPageBreak/>
        <w:t>Pizzabrot</w:t>
      </w:r>
      <w:proofErr w:type="spellEnd"/>
      <w:r w:rsidRPr="00B32BFC">
        <w:rPr>
          <w:lang w:val="en-US"/>
        </w:rPr>
        <w:t xml:space="preserve"> </w:t>
      </w:r>
      <w:proofErr w:type="spellStart"/>
      <w:r w:rsidRPr="00B32BFC">
        <w:rPr>
          <w:lang w:val="en-US"/>
        </w:rPr>
        <w:t>mit</w:t>
      </w:r>
      <w:proofErr w:type="spellEnd"/>
      <w:r w:rsidRPr="00B32BFC">
        <w:rPr>
          <w:lang w:val="en-US"/>
        </w:rPr>
        <w:t xml:space="preserve"> Speck</w:t>
      </w:r>
      <w:r w:rsidR="004C5DAD">
        <w:rPr>
          <w:rStyle w:val="FootnoteReference"/>
          <w:lang w:val="en-US"/>
        </w:rPr>
        <w:footnoteReference w:id="288"/>
      </w:r>
      <w:r w:rsidRPr="00B32BFC">
        <w:rPr>
          <w:lang w:val="en-US"/>
        </w:rPr>
        <w:t xml:space="preserve"> </w:t>
      </w:r>
    </w:p>
    <w:p w14:paraId="5BD85C8A" w14:textId="6D57E40B" w:rsidR="0053290F" w:rsidRPr="00EB2A2E" w:rsidRDefault="0053290F">
      <w:pPr>
        <w:rPr>
          <w:sz w:val="24"/>
          <w:szCs w:val="24"/>
        </w:rPr>
      </w:pPr>
      <w:r w:rsidRPr="00F856F5">
        <w:rPr>
          <w:sz w:val="24"/>
          <w:szCs w:val="24"/>
          <w:u w:val="single"/>
        </w:rPr>
        <w:t>Zutaten</w:t>
      </w:r>
      <w:r w:rsidRPr="00EB2A2E">
        <w:rPr>
          <w:sz w:val="24"/>
          <w:szCs w:val="24"/>
        </w:rPr>
        <w:t xml:space="preserve"> </w:t>
      </w:r>
      <w:r w:rsidR="00F856F5">
        <w:rPr>
          <w:sz w:val="24"/>
          <w:szCs w:val="24"/>
        </w:rPr>
        <w:t>(</w:t>
      </w:r>
      <w:r w:rsidRPr="00EB2A2E">
        <w:rPr>
          <w:sz w:val="24"/>
          <w:szCs w:val="24"/>
        </w:rPr>
        <w:t>für 4 Portionen</w:t>
      </w:r>
      <w:r w:rsidR="00F856F5">
        <w:rPr>
          <w:sz w:val="24"/>
          <w:szCs w:val="24"/>
        </w:rPr>
        <w:t>)</w:t>
      </w:r>
    </w:p>
    <w:p w14:paraId="393EEABF" w14:textId="77ACA9F4" w:rsidR="0053290F" w:rsidRPr="00EB2A2E" w:rsidRDefault="0053290F">
      <w:pPr>
        <w:rPr>
          <w:sz w:val="24"/>
          <w:szCs w:val="24"/>
        </w:rPr>
      </w:pPr>
      <w:r w:rsidRPr="00EB2A2E">
        <w:rPr>
          <w:sz w:val="24"/>
          <w:szCs w:val="24"/>
        </w:rPr>
        <w:t>450 g Pizzateig</w:t>
      </w:r>
    </w:p>
    <w:p w14:paraId="203D9806" w14:textId="3E705D00" w:rsidR="00851D9A" w:rsidRPr="00EB2A2E" w:rsidRDefault="0053290F">
      <w:pPr>
        <w:rPr>
          <w:sz w:val="24"/>
          <w:szCs w:val="24"/>
        </w:rPr>
      </w:pPr>
      <w:r w:rsidRPr="00EB2A2E">
        <w:rPr>
          <w:sz w:val="24"/>
          <w:szCs w:val="24"/>
        </w:rPr>
        <w:t xml:space="preserve">150 g </w:t>
      </w:r>
      <w:r w:rsidR="00851D9A" w:rsidRPr="00EB2A2E">
        <w:rPr>
          <w:sz w:val="24"/>
          <w:szCs w:val="24"/>
        </w:rPr>
        <w:t>luftgetrockneter Bauchspeck</w:t>
      </w:r>
    </w:p>
    <w:p w14:paraId="350E550F" w14:textId="40323666" w:rsidR="00851D9A" w:rsidRPr="00EB2A2E" w:rsidRDefault="00851D9A">
      <w:pPr>
        <w:rPr>
          <w:sz w:val="24"/>
          <w:szCs w:val="24"/>
        </w:rPr>
      </w:pPr>
      <w:r w:rsidRPr="00EB2A2E">
        <w:rPr>
          <w:sz w:val="24"/>
          <w:szCs w:val="24"/>
        </w:rPr>
        <w:t>1 unbehandelte Zitrone</w:t>
      </w:r>
    </w:p>
    <w:p w14:paraId="78B6DC69" w14:textId="77777777" w:rsidR="00851D9A" w:rsidRPr="00EB2A2E" w:rsidRDefault="00851D9A">
      <w:pPr>
        <w:rPr>
          <w:sz w:val="24"/>
          <w:szCs w:val="24"/>
        </w:rPr>
      </w:pPr>
      <w:r w:rsidRPr="00EB2A2E">
        <w:rPr>
          <w:sz w:val="24"/>
          <w:szCs w:val="24"/>
        </w:rPr>
        <w:t>2 EL Zucker</w:t>
      </w:r>
    </w:p>
    <w:p w14:paraId="35C54FDC" w14:textId="77777777" w:rsidR="00851D9A" w:rsidRDefault="00851D9A">
      <w:pPr>
        <w:rPr>
          <w:sz w:val="24"/>
          <w:szCs w:val="24"/>
        </w:rPr>
      </w:pPr>
      <w:r w:rsidRPr="00851D9A">
        <w:rPr>
          <w:sz w:val="24"/>
          <w:szCs w:val="24"/>
        </w:rPr>
        <w:t>80 g Pecorino oder Parmesan geriebe</w:t>
      </w:r>
      <w:r>
        <w:rPr>
          <w:sz w:val="24"/>
          <w:szCs w:val="24"/>
        </w:rPr>
        <w:t>n</w:t>
      </w:r>
    </w:p>
    <w:p w14:paraId="721FFA7F" w14:textId="42030D54" w:rsidR="0053290F" w:rsidRDefault="00851D9A">
      <w:pPr>
        <w:rPr>
          <w:sz w:val="24"/>
          <w:szCs w:val="24"/>
        </w:rPr>
      </w:pPr>
      <w:r>
        <w:rPr>
          <w:sz w:val="24"/>
          <w:szCs w:val="24"/>
        </w:rPr>
        <w:t>3 Eigelb</w:t>
      </w:r>
    </w:p>
    <w:p w14:paraId="737DDDFF" w14:textId="77777777" w:rsidR="00F856F5" w:rsidRDefault="00F856F5">
      <w:pPr>
        <w:rPr>
          <w:sz w:val="24"/>
          <w:szCs w:val="24"/>
        </w:rPr>
      </w:pPr>
    </w:p>
    <w:p w14:paraId="53A8BB7A" w14:textId="033CFC44" w:rsidR="00851D9A" w:rsidRDefault="00851D9A" w:rsidP="004C5DAD">
      <w:pPr>
        <w:ind w:left="2120" w:hanging="2120"/>
        <w:rPr>
          <w:sz w:val="24"/>
          <w:szCs w:val="24"/>
        </w:rPr>
      </w:pPr>
      <w:r>
        <w:rPr>
          <w:sz w:val="24"/>
          <w:szCs w:val="24"/>
        </w:rPr>
        <w:t>Zubereitungszeit:</w:t>
      </w:r>
      <w:r w:rsidR="004C5DAD">
        <w:rPr>
          <w:sz w:val="24"/>
          <w:szCs w:val="24"/>
        </w:rPr>
        <w:tab/>
      </w:r>
      <w:r>
        <w:rPr>
          <w:sz w:val="24"/>
          <w:szCs w:val="24"/>
        </w:rPr>
        <w:t>10 Minuten plus Ruhezeit 1,5 Stunden plus Garzeit Speck 5 Minuten plus Garzeit Pizzabrot: 45 Minuten</w:t>
      </w:r>
    </w:p>
    <w:p w14:paraId="1D71D40C" w14:textId="5453D149" w:rsidR="00851D9A" w:rsidRPr="00851D9A" w:rsidRDefault="00851D9A" w:rsidP="00B40E8C">
      <w:pPr>
        <w:pStyle w:val="ListParagraph"/>
        <w:numPr>
          <w:ilvl w:val="0"/>
          <w:numId w:val="541"/>
        </w:numPr>
        <w:spacing w:after="120"/>
        <w:ind w:left="714" w:hanging="357"/>
        <w:contextualSpacing w:val="0"/>
        <w:jc w:val="both"/>
        <w:rPr>
          <w:sz w:val="24"/>
          <w:szCs w:val="24"/>
        </w:rPr>
      </w:pPr>
      <w:r w:rsidRPr="00851D9A">
        <w:rPr>
          <w:sz w:val="24"/>
          <w:szCs w:val="24"/>
        </w:rPr>
        <w:t>Den Backofen mit einem Pizzastein auf 220 Grad vorheizen. Den Bauchspeck in kleine Würfel schneiden, in einer Pfanne ohne Fett anbraten, herausnehmen und auf Küchenpapier das überschüssige Fett abtropfen lassen.</w:t>
      </w:r>
    </w:p>
    <w:p w14:paraId="2E90D196" w14:textId="556DF0C4" w:rsidR="00851D9A" w:rsidRPr="00851D9A" w:rsidRDefault="00851D9A" w:rsidP="00B40E8C">
      <w:pPr>
        <w:pStyle w:val="ListParagraph"/>
        <w:numPr>
          <w:ilvl w:val="0"/>
          <w:numId w:val="541"/>
        </w:numPr>
        <w:spacing w:after="120"/>
        <w:ind w:left="714" w:hanging="357"/>
        <w:contextualSpacing w:val="0"/>
        <w:jc w:val="both"/>
        <w:rPr>
          <w:sz w:val="24"/>
          <w:szCs w:val="24"/>
        </w:rPr>
      </w:pPr>
      <w:r w:rsidRPr="00851D9A">
        <w:rPr>
          <w:sz w:val="24"/>
          <w:szCs w:val="24"/>
        </w:rPr>
        <w:t xml:space="preserve">Den </w:t>
      </w:r>
      <w:r w:rsidR="00FB199F" w:rsidRPr="00851D9A">
        <w:rPr>
          <w:sz w:val="24"/>
          <w:szCs w:val="24"/>
        </w:rPr>
        <w:t>Teig</w:t>
      </w:r>
      <w:r w:rsidRPr="00851D9A">
        <w:rPr>
          <w:sz w:val="24"/>
          <w:szCs w:val="24"/>
        </w:rPr>
        <w:t xml:space="preserve"> auf der bemehlten Arbeitsfläche leicht auseinanderziehen, darüber Zitronenschale abreiben, Zucker und geriebenen Parmesan/Pecorino verteilen. 2 Eigelb mit der Gabel schlagen und darüber gießen.</w:t>
      </w:r>
    </w:p>
    <w:p w14:paraId="5BC0C362" w14:textId="69BDFB01" w:rsidR="00851D9A" w:rsidRPr="00851D9A" w:rsidRDefault="00851D9A" w:rsidP="00B40E8C">
      <w:pPr>
        <w:pStyle w:val="ListParagraph"/>
        <w:numPr>
          <w:ilvl w:val="0"/>
          <w:numId w:val="541"/>
        </w:numPr>
        <w:spacing w:after="120"/>
        <w:ind w:left="714" w:hanging="357"/>
        <w:contextualSpacing w:val="0"/>
        <w:jc w:val="both"/>
        <w:rPr>
          <w:sz w:val="24"/>
          <w:szCs w:val="24"/>
        </w:rPr>
      </w:pPr>
      <w:r w:rsidRPr="00851D9A">
        <w:rPr>
          <w:sz w:val="24"/>
          <w:szCs w:val="24"/>
        </w:rPr>
        <w:t>Den Teig aufrollen und gut durchkneten, bis alle Zutaten gleichmäßig verteilt sind und der Teig blassgelb wird. Den Teig erneut flachziehen, den noch lauwarmen Bauchspeck darauf geben. Wieder aufrollen und so lange kneten, bis der Speck gut eingearbeitet ist. Eine Kugel formen, zu einem flachen Brotlaib drücken und zugedeckt bei Zimmertemperatur gehen lassen, bis sich das Volumen verdoppelt hat.</w:t>
      </w:r>
    </w:p>
    <w:p w14:paraId="16CA5A21" w14:textId="216078C1" w:rsidR="00851D9A" w:rsidRPr="00851D9A" w:rsidRDefault="00851D9A" w:rsidP="00B40E8C">
      <w:pPr>
        <w:pStyle w:val="ListParagraph"/>
        <w:numPr>
          <w:ilvl w:val="0"/>
          <w:numId w:val="541"/>
        </w:numPr>
        <w:spacing w:after="120"/>
        <w:ind w:left="714" w:hanging="357"/>
        <w:contextualSpacing w:val="0"/>
        <w:jc w:val="both"/>
        <w:rPr>
          <w:sz w:val="24"/>
          <w:szCs w:val="24"/>
        </w:rPr>
      </w:pPr>
      <w:r w:rsidRPr="00851D9A">
        <w:rPr>
          <w:sz w:val="24"/>
          <w:szCs w:val="24"/>
        </w:rPr>
        <w:t>Das Pizzabrot auf den bereits heißen Stein legen, mit dem restlichen Eigelb bepinseln, in den Ofen schieben und nach 5 Minuten die Temperatur auf 200 Grad reduzieren. Ca. 40 Minuten backen, bis der Boden fest und golden ist und es hohl klingt, wenn man darauf klopft wie bei Brot.</w:t>
      </w:r>
    </w:p>
    <w:p w14:paraId="32E975A3" w14:textId="0991A926" w:rsidR="00851D9A" w:rsidRPr="00851D9A" w:rsidRDefault="00851D9A" w:rsidP="00B40E8C">
      <w:pPr>
        <w:pStyle w:val="ListParagraph"/>
        <w:numPr>
          <w:ilvl w:val="0"/>
          <w:numId w:val="541"/>
        </w:numPr>
        <w:spacing w:after="120"/>
        <w:ind w:left="714" w:hanging="357"/>
        <w:contextualSpacing w:val="0"/>
        <w:jc w:val="both"/>
        <w:rPr>
          <w:sz w:val="24"/>
          <w:szCs w:val="24"/>
        </w:rPr>
      </w:pPr>
      <w:r w:rsidRPr="00851D9A">
        <w:rPr>
          <w:sz w:val="24"/>
          <w:szCs w:val="24"/>
        </w:rPr>
        <w:t>Um die Oberfläche nicht zu verbrennen, empfiehlt es sich, sie ab der Hälfte der Backzeit regelmäßig zu kontrollieren und gegebenenfalls mit einem feuchten Backpapier abzudecken.</w:t>
      </w:r>
    </w:p>
    <w:p w14:paraId="19C24013" w14:textId="4EDE89BA" w:rsidR="00851D9A" w:rsidRPr="00851D9A" w:rsidRDefault="00851D9A" w:rsidP="00B40E8C">
      <w:pPr>
        <w:pStyle w:val="ListParagraph"/>
        <w:numPr>
          <w:ilvl w:val="0"/>
          <w:numId w:val="541"/>
        </w:numPr>
        <w:spacing w:after="120"/>
        <w:ind w:left="714" w:hanging="357"/>
        <w:contextualSpacing w:val="0"/>
        <w:jc w:val="both"/>
        <w:rPr>
          <w:sz w:val="24"/>
          <w:szCs w:val="24"/>
        </w:rPr>
      </w:pPr>
      <w:r w:rsidRPr="00851D9A">
        <w:rPr>
          <w:sz w:val="24"/>
          <w:szCs w:val="24"/>
        </w:rPr>
        <w:t>Pizzabrot in Scheiben schneiden und mit in Essig oder Öl eingelegtem Gemüse und /oder aufgeschnittener Salami/Schinken servieren.</w:t>
      </w:r>
    </w:p>
    <w:p w14:paraId="0A231F2B" w14:textId="3E09EA64" w:rsidR="00851D9A" w:rsidRDefault="00851D9A">
      <w:pPr>
        <w:rPr>
          <w:sz w:val="24"/>
          <w:szCs w:val="24"/>
        </w:rPr>
      </w:pPr>
      <w:r>
        <w:rPr>
          <w:sz w:val="24"/>
          <w:szCs w:val="24"/>
        </w:rPr>
        <w:br w:type="page"/>
      </w:r>
    </w:p>
    <w:p w14:paraId="75041EB4" w14:textId="28F71E85" w:rsidR="003067DD" w:rsidRDefault="003067DD" w:rsidP="00F856F5">
      <w:pPr>
        <w:pStyle w:val="Heading2"/>
        <w:spacing w:after="240"/>
      </w:pPr>
      <w:r>
        <w:lastRenderedPageBreak/>
        <w:t>Bunt belegt Brotpizzen</w:t>
      </w:r>
      <w:r w:rsidR="004C5DAD">
        <w:rPr>
          <w:rStyle w:val="FootnoteReference"/>
        </w:rPr>
        <w:footnoteReference w:id="289"/>
      </w:r>
      <w:r>
        <w:t xml:space="preserve"> </w:t>
      </w:r>
    </w:p>
    <w:p w14:paraId="7A300E0E" w14:textId="0AADB586" w:rsidR="003067DD" w:rsidRDefault="003067DD">
      <w:pPr>
        <w:rPr>
          <w:sz w:val="24"/>
          <w:szCs w:val="24"/>
        </w:rPr>
      </w:pPr>
      <w:r w:rsidRPr="00F856F5">
        <w:rPr>
          <w:sz w:val="24"/>
          <w:szCs w:val="24"/>
          <w:u w:val="single"/>
        </w:rPr>
        <w:t>Zutaten</w:t>
      </w:r>
      <w:r>
        <w:rPr>
          <w:sz w:val="24"/>
          <w:szCs w:val="24"/>
        </w:rPr>
        <w:t xml:space="preserve"> </w:t>
      </w:r>
      <w:r w:rsidR="00F856F5">
        <w:rPr>
          <w:sz w:val="24"/>
          <w:szCs w:val="24"/>
        </w:rPr>
        <w:t>(</w:t>
      </w:r>
      <w:r>
        <w:rPr>
          <w:sz w:val="24"/>
          <w:szCs w:val="24"/>
        </w:rPr>
        <w:t>für 4 Stück</w:t>
      </w:r>
      <w:r w:rsidR="00F856F5">
        <w:rPr>
          <w:sz w:val="24"/>
          <w:szCs w:val="24"/>
        </w:rPr>
        <w:t>)</w:t>
      </w:r>
    </w:p>
    <w:p w14:paraId="045736C6" w14:textId="77777777" w:rsidR="003067DD" w:rsidRDefault="003067DD">
      <w:pPr>
        <w:rPr>
          <w:sz w:val="24"/>
          <w:szCs w:val="24"/>
        </w:rPr>
      </w:pPr>
      <w:r>
        <w:rPr>
          <w:sz w:val="24"/>
          <w:szCs w:val="24"/>
        </w:rPr>
        <w:t>1 Dose Thunfisch (naturell)</w:t>
      </w:r>
    </w:p>
    <w:p w14:paraId="4E37F046" w14:textId="77777777" w:rsidR="003067DD" w:rsidRDefault="003067DD">
      <w:pPr>
        <w:rPr>
          <w:sz w:val="24"/>
          <w:szCs w:val="24"/>
        </w:rPr>
      </w:pPr>
      <w:r>
        <w:rPr>
          <w:sz w:val="24"/>
          <w:szCs w:val="24"/>
        </w:rPr>
        <w:t>2 Zwiebeln</w:t>
      </w:r>
    </w:p>
    <w:p w14:paraId="3CE65E16" w14:textId="77777777" w:rsidR="003067DD" w:rsidRDefault="003067DD">
      <w:pPr>
        <w:rPr>
          <w:sz w:val="24"/>
          <w:szCs w:val="24"/>
        </w:rPr>
      </w:pPr>
      <w:r>
        <w:rPr>
          <w:sz w:val="24"/>
          <w:szCs w:val="24"/>
        </w:rPr>
        <w:t>4 Artischockenherzen aus der Dose</w:t>
      </w:r>
    </w:p>
    <w:p w14:paraId="5140EE24" w14:textId="77777777" w:rsidR="003067DD" w:rsidRDefault="003067DD">
      <w:pPr>
        <w:rPr>
          <w:sz w:val="24"/>
          <w:szCs w:val="24"/>
        </w:rPr>
      </w:pPr>
      <w:r>
        <w:rPr>
          <w:sz w:val="24"/>
          <w:szCs w:val="24"/>
        </w:rPr>
        <w:t>4 Scheiben Sauerteigbrot</w:t>
      </w:r>
    </w:p>
    <w:p w14:paraId="1FD23DFE" w14:textId="4E3AC4DB" w:rsidR="003067DD" w:rsidRDefault="003067DD">
      <w:pPr>
        <w:rPr>
          <w:sz w:val="24"/>
          <w:szCs w:val="24"/>
        </w:rPr>
      </w:pPr>
      <w:r>
        <w:rPr>
          <w:sz w:val="24"/>
          <w:szCs w:val="24"/>
        </w:rPr>
        <w:t>¼ l Tomatensauce</w:t>
      </w:r>
    </w:p>
    <w:p w14:paraId="7743146C" w14:textId="77777777" w:rsidR="003067DD" w:rsidRDefault="003067DD">
      <w:pPr>
        <w:rPr>
          <w:sz w:val="24"/>
          <w:szCs w:val="24"/>
        </w:rPr>
      </w:pPr>
      <w:r>
        <w:rPr>
          <w:sz w:val="24"/>
          <w:szCs w:val="24"/>
        </w:rPr>
        <w:t>1 -2 EL Kapern</w:t>
      </w:r>
    </w:p>
    <w:p w14:paraId="6637082C" w14:textId="4B942D3F" w:rsidR="003067DD" w:rsidRDefault="003067DD">
      <w:pPr>
        <w:rPr>
          <w:sz w:val="24"/>
          <w:szCs w:val="24"/>
        </w:rPr>
      </w:pPr>
      <w:r>
        <w:rPr>
          <w:sz w:val="24"/>
          <w:szCs w:val="24"/>
        </w:rPr>
        <w:t>2 -3 EL entsteinte Oliven</w:t>
      </w:r>
    </w:p>
    <w:p w14:paraId="28D99C2D" w14:textId="4B963F9F" w:rsidR="003067DD" w:rsidRDefault="003067DD">
      <w:pPr>
        <w:rPr>
          <w:sz w:val="24"/>
          <w:szCs w:val="24"/>
        </w:rPr>
      </w:pPr>
      <w:r>
        <w:rPr>
          <w:sz w:val="24"/>
          <w:szCs w:val="24"/>
        </w:rPr>
        <w:t>1 TL getrockn</w:t>
      </w:r>
      <w:r w:rsidR="00B017D3">
        <w:rPr>
          <w:sz w:val="24"/>
          <w:szCs w:val="24"/>
        </w:rPr>
        <w:t>e</w:t>
      </w:r>
      <w:r>
        <w:rPr>
          <w:sz w:val="24"/>
          <w:szCs w:val="24"/>
        </w:rPr>
        <w:t>ter Oregano</w:t>
      </w:r>
    </w:p>
    <w:p w14:paraId="6DB36C73" w14:textId="1CB9FEE2" w:rsidR="003067DD" w:rsidRDefault="003067DD">
      <w:pPr>
        <w:rPr>
          <w:sz w:val="24"/>
          <w:szCs w:val="24"/>
        </w:rPr>
      </w:pPr>
      <w:r>
        <w:rPr>
          <w:sz w:val="24"/>
          <w:szCs w:val="24"/>
        </w:rPr>
        <w:t>Pfeffer</w:t>
      </w:r>
    </w:p>
    <w:p w14:paraId="62101300" w14:textId="3CE451A9" w:rsidR="003067DD" w:rsidRDefault="003067DD">
      <w:pPr>
        <w:rPr>
          <w:sz w:val="24"/>
          <w:szCs w:val="24"/>
        </w:rPr>
      </w:pPr>
      <w:r>
        <w:rPr>
          <w:sz w:val="24"/>
          <w:szCs w:val="24"/>
        </w:rPr>
        <w:t>150 g Gouda, geraspelt</w:t>
      </w:r>
    </w:p>
    <w:p w14:paraId="620CBA42" w14:textId="77777777" w:rsidR="003067DD" w:rsidRDefault="003067DD">
      <w:pPr>
        <w:rPr>
          <w:sz w:val="24"/>
          <w:szCs w:val="24"/>
        </w:rPr>
      </w:pPr>
    </w:p>
    <w:p w14:paraId="0E8C424F" w14:textId="51D45BAB" w:rsidR="003067DD" w:rsidRDefault="003067DD">
      <w:pPr>
        <w:rPr>
          <w:sz w:val="24"/>
          <w:szCs w:val="24"/>
        </w:rPr>
      </w:pPr>
      <w:r>
        <w:rPr>
          <w:sz w:val="24"/>
          <w:szCs w:val="24"/>
        </w:rPr>
        <w:t>Zubereitungszeit: 15 Minuten plus 15 Minuten Backzeit</w:t>
      </w:r>
    </w:p>
    <w:p w14:paraId="1CA92318" w14:textId="0651B31D" w:rsidR="003067DD" w:rsidRPr="003067DD" w:rsidRDefault="003067DD" w:rsidP="00B40E8C">
      <w:pPr>
        <w:pStyle w:val="ListParagraph"/>
        <w:numPr>
          <w:ilvl w:val="0"/>
          <w:numId w:val="526"/>
        </w:numPr>
        <w:spacing w:after="120"/>
        <w:ind w:left="714" w:hanging="357"/>
        <w:contextualSpacing w:val="0"/>
        <w:jc w:val="both"/>
        <w:rPr>
          <w:sz w:val="24"/>
          <w:szCs w:val="24"/>
        </w:rPr>
      </w:pPr>
      <w:r w:rsidRPr="003067DD">
        <w:rPr>
          <w:sz w:val="24"/>
          <w:szCs w:val="24"/>
        </w:rPr>
        <w:t xml:space="preserve">Den Backofen auf 220 Grad (Umluft, 200 Grad) vorheizen. Den Thunfisch abtropfen lassen. Zwiebeln schälen und in sehr </w:t>
      </w:r>
      <w:r w:rsidR="005E0F61" w:rsidRPr="003067DD">
        <w:rPr>
          <w:sz w:val="24"/>
          <w:szCs w:val="24"/>
        </w:rPr>
        <w:t>feine</w:t>
      </w:r>
      <w:r w:rsidRPr="003067DD">
        <w:rPr>
          <w:sz w:val="24"/>
          <w:szCs w:val="24"/>
        </w:rPr>
        <w:t xml:space="preserve"> Ringe schneiden. Die Artischocken vierteln.</w:t>
      </w:r>
    </w:p>
    <w:p w14:paraId="09C2B5E2" w14:textId="460630CD" w:rsidR="003067DD" w:rsidRPr="003067DD" w:rsidRDefault="003067DD" w:rsidP="00B40E8C">
      <w:pPr>
        <w:pStyle w:val="ListParagraph"/>
        <w:numPr>
          <w:ilvl w:val="0"/>
          <w:numId w:val="526"/>
        </w:numPr>
        <w:spacing w:after="120"/>
        <w:ind w:left="714" w:hanging="357"/>
        <w:contextualSpacing w:val="0"/>
        <w:jc w:val="both"/>
        <w:rPr>
          <w:sz w:val="24"/>
          <w:szCs w:val="24"/>
        </w:rPr>
      </w:pPr>
      <w:r w:rsidRPr="003067DD">
        <w:rPr>
          <w:sz w:val="24"/>
          <w:szCs w:val="24"/>
        </w:rPr>
        <w:t>Die Brote nebeneinander auf ein Backblech legen und mit der Tomatensauce bestreichen. Thunfisch, Zwiebeln, Artischocken, Kapern und die Oliven darauf verteilen. Mit Oregano und Pfeffer würzen, den Käse überstreuen du die Brotpizza im heißen Ofen (unten) 10 – 15 Minuten goldbraun backen.</w:t>
      </w:r>
    </w:p>
    <w:p w14:paraId="60B06779" w14:textId="77777777" w:rsidR="00F856F5" w:rsidRDefault="00F856F5" w:rsidP="003067DD">
      <w:pPr>
        <w:ind w:left="708" w:hanging="708"/>
        <w:jc w:val="both"/>
        <w:rPr>
          <w:sz w:val="24"/>
          <w:szCs w:val="24"/>
        </w:rPr>
      </w:pPr>
    </w:p>
    <w:p w14:paraId="7BDC9B54" w14:textId="414DCCA3" w:rsidR="003067DD" w:rsidRDefault="003067DD" w:rsidP="003067DD">
      <w:pPr>
        <w:ind w:left="708" w:hanging="708"/>
        <w:jc w:val="both"/>
        <w:rPr>
          <w:sz w:val="24"/>
          <w:szCs w:val="24"/>
        </w:rPr>
      </w:pPr>
      <w:r>
        <w:rPr>
          <w:sz w:val="24"/>
          <w:szCs w:val="24"/>
        </w:rPr>
        <w:t>Tipp:</w:t>
      </w:r>
      <w:r>
        <w:rPr>
          <w:sz w:val="24"/>
          <w:szCs w:val="24"/>
        </w:rPr>
        <w:tab/>
        <w:t>Auf Tomatensauce schmeckt auch gekochter Schinken und Champignons, Salami und Pepperoni.</w:t>
      </w:r>
    </w:p>
    <w:p w14:paraId="0065B7BD" w14:textId="77777777" w:rsidR="003067DD" w:rsidRDefault="003067DD">
      <w:pPr>
        <w:rPr>
          <w:sz w:val="24"/>
          <w:szCs w:val="24"/>
        </w:rPr>
      </w:pPr>
      <w:r>
        <w:rPr>
          <w:sz w:val="24"/>
          <w:szCs w:val="24"/>
        </w:rPr>
        <w:br w:type="page"/>
      </w:r>
    </w:p>
    <w:p w14:paraId="47B9053E" w14:textId="1CD648CE" w:rsidR="004C752F" w:rsidRDefault="004C752F" w:rsidP="00F856F5">
      <w:pPr>
        <w:pStyle w:val="Heading2"/>
        <w:spacing w:after="240"/>
      </w:pPr>
      <w:r>
        <w:lastRenderedPageBreak/>
        <w:t>Steaksandwich</w:t>
      </w:r>
      <w:r w:rsidR="007906F6">
        <w:rPr>
          <w:rStyle w:val="FootnoteReference"/>
        </w:rPr>
        <w:footnoteReference w:id="290"/>
      </w:r>
      <w:r>
        <w:t xml:space="preserve"> </w:t>
      </w:r>
    </w:p>
    <w:p w14:paraId="19CB6F81" w14:textId="12423AF0" w:rsidR="004C752F" w:rsidRDefault="004C752F" w:rsidP="003067DD">
      <w:pPr>
        <w:ind w:left="708" w:hanging="708"/>
        <w:jc w:val="both"/>
        <w:rPr>
          <w:sz w:val="24"/>
          <w:szCs w:val="24"/>
        </w:rPr>
      </w:pPr>
      <w:r w:rsidRPr="00F856F5">
        <w:rPr>
          <w:sz w:val="24"/>
          <w:szCs w:val="24"/>
          <w:u w:val="single"/>
        </w:rPr>
        <w:t>Zutaten</w:t>
      </w:r>
      <w:r>
        <w:rPr>
          <w:sz w:val="24"/>
          <w:szCs w:val="24"/>
        </w:rPr>
        <w:t xml:space="preserve"> </w:t>
      </w:r>
      <w:r w:rsidR="00F856F5">
        <w:rPr>
          <w:sz w:val="24"/>
          <w:szCs w:val="24"/>
        </w:rPr>
        <w:t>(</w:t>
      </w:r>
      <w:r>
        <w:rPr>
          <w:sz w:val="24"/>
          <w:szCs w:val="24"/>
        </w:rPr>
        <w:t>für 2 Sandwich</w:t>
      </w:r>
      <w:r w:rsidR="00F856F5">
        <w:rPr>
          <w:sz w:val="24"/>
          <w:szCs w:val="24"/>
        </w:rPr>
        <w:t>):</w:t>
      </w:r>
      <w:r>
        <w:rPr>
          <w:sz w:val="24"/>
          <w:szCs w:val="24"/>
        </w:rPr>
        <w:t xml:space="preserve"> </w:t>
      </w:r>
    </w:p>
    <w:p w14:paraId="04B4CDDD" w14:textId="77777777" w:rsidR="004C752F" w:rsidRDefault="004C752F" w:rsidP="003067DD">
      <w:pPr>
        <w:ind w:left="708" w:hanging="708"/>
        <w:jc w:val="both"/>
        <w:rPr>
          <w:sz w:val="24"/>
          <w:szCs w:val="24"/>
        </w:rPr>
      </w:pPr>
      <w:r>
        <w:rPr>
          <w:sz w:val="24"/>
          <w:szCs w:val="24"/>
        </w:rPr>
        <w:t>4 große Salatblätter</w:t>
      </w:r>
    </w:p>
    <w:p w14:paraId="1913DF6A" w14:textId="77777777" w:rsidR="004C752F" w:rsidRDefault="004C752F" w:rsidP="003067DD">
      <w:pPr>
        <w:ind w:left="708" w:hanging="708"/>
        <w:jc w:val="both"/>
        <w:rPr>
          <w:sz w:val="24"/>
          <w:szCs w:val="24"/>
        </w:rPr>
      </w:pPr>
      <w:r>
        <w:rPr>
          <w:sz w:val="24"/>
          <w:szCs w:val="24"/>
        </w:rPr>
        <w:t>1 Tomate</w:t>
      </w:r>
    </w:p>
    <w:p w14:paraId="0282AACA" w14:textId="77777777" w:rsidR="004C752F" w:rsidRDefault="004C752F" w:rsidP="003067DD">
      <w:pPr>
        <w:ind w:left="708" w:hanging="708"/>
        <w:jc w:val="both"/>
        <w:rPr>
          <w:sz w:val="24"/>
          <w:szCs w:val="24"/>
        </w:rPr>
      </w:pPr>
      <w:r>
        <w:rPr>
          <w:sz w:val="24"/>
          <w:szCs w:val="24"/>
        </w:rPr>
        <w:t>¼ Salatgurke</w:t>
      </w:r>
    </w:p>
    <w:p w14:paraId="09E6643A" w14:textId="77777777" w:rsidR="004C752F" w:rsidRDefault="004C752F" w:rsidP="003067DD">
      <w:pPr>
        <w:ind w:left="708" w:hanging="708"/>
        <w:jc w:val="both"/>
        <w:rPr>
          <w:sz w:val="24"/>
          <w:szCs w:val="24"/>
        </w:rPr>
      </w:pPr>
      <w:r>
        <w:rPr>
          <w:sz w:val="24"/>
          <w:szCs w:val="24"/>
        </w:rPr>
        <w:t>2 große Brötchen</w:t>
      </w:r>
    </w:p>
    <w:p w14:paraId="29071AB8" w14:textId="53A970FD" w:rsidR="004C752F" w:rsidRPr="002356DC" w:rsidRDefault="004C752F" w:rsidP="003067DD">
      <w:pPr>
        <w:ind w:left="708" w:hanging="708"/>
        <w:jc w:val="both"/>
        <w:rPr>
          <w:sz w:val="24"/>
          <w:szCs w:val="24"/>
        </w:rPr>
      </w:pPr>
      <w:r w:rsidRPr="002356DC">
        <w:rPr>
          <w:sz w:val="24"/>
          <w:szCs w:val="24"/>
        </w:rPr>
        <w:t>2 EL Mayonnaise</w:t>
      </w:r>
    </w:p>
    <w:p w14:paraId="26F3CB62" w14:textId="77777777" w:rsidR="004C752F" w:rsidRPr="002356DC" w:rsidRDefault="004C752F" w:rsidP="003067DD">
      <w:pPr>
        <w:ind w:left="708" w:hanging="708"/>
        <w:jc w:val="both"/>
        <w:rPr>
          <w:sz w:val="24"/>
          <w:szCs w:val="24"/>
        </w:rPr>
      </w:pPr>
      <w:r w:rsidRPr="002356DC">
        <w:rPr>
          <w:sz w:val="24"/>
          <w:szCs w:val="24"/>
        </w:rPr>
        <w:t>2 Rumpsteak (je 120 g)</w:t>
      </w:r>
    </w:p>
    <w:p w14:paraId="27730187" w14:textId="2A1AD0AB" w:rsidR="004C752F" w:rsidRPr="002356DC" w:rsidRDefault="004C752F" w:rsidP="003067DD">
      <w:pPr>
        <w:ind w:left="708" w:hanging="708"/>
        <w:jc w:val="both"/>
        <w:rPr>
          <w:sz w:val="24"/>
          <w:szCs w:val="24"/>
        </w:rPr>
      </w:pPr>
      <w:r w:rsidRPr="002356DC">
        <w:rPr>
          <w:sz w:val="24"/>
          <w:szCs w:val="24"/>
        </w:rPr>
        <w:t>Salz</w:t>
      </w:r>
      <w:r w:rsidR="00F856F5">
        <w:rPr>
          <w:sz w:val="24"/>
          <w:szCs w:val="24"/>
        </w:rPr>
        <w:t xml:space="preserve">, </w:t>
      </w:r>
      <w:r w:rsidRPr="002356DC">
        <w:rPr>
          <w:sz w:val="24"/>
          <w:szCs w:val="24"/>
        </w:rPr>
        <w:t>Pfeffer</w:t>
      </w:r>
    </w:p>
    <w:p w14:paraId="29268D04" w14:textId="77777777" w:rsidR="004C752F" w:rsidRPr="002356DC" w:rsidRDefault="004C752F" w:rsidP="003067DD">
      <w:pPr>
        <w:ind w:left="708" w:hanging="708"/>
        <w:jc w:val="both"/>
        <w:rPr>
          <w:sz w:val="24"/>
          <w:szCs w:val="24"/>
        </w:rPr>
      </w:pPr>
      <w:r w:rsidRPr="002356DC">
        <w:rPr>
          <w:sz w:val="24"/>
          <w:szCs w:val="24"/>
        </w:rPr>
        <w:t>Öl zum Braten</w:t>
      </w:r>
    </w:p>
    <w:p w14:paraId="35B9B6D4" w14:textId="77777777" w:rsidR="00F856F5" w:rsidRDefault="00F856F5" w:rsidP="004C752F">
      <w:pPr>
        <w:jc w:val="both"/>
        <w:rPr>
          <w:sz w:val="24"/>
          <w:szCs w:val="24"/>
        </w:rPr>
      </w:pPr>
    </w:p>
    <w:p w14:paraId="30FB5562" w14:textId="61C3F5CD" w:rsidR="004C752F" w:rsidRPr="002356DC" w:rsidRDefault="004C752F" w:rsidP="004C752F">
      <w:pPr>
        <w:jc w:val="both"/>
        <w:rPr>
          <w:sz w:val="24"/>
          <w:szCs w:val="24"/>
        </w:rPr>
      </w:pPr>
      <w:r w:rsidRPr="002356DC">
        <w:rPr>
          <w:sz w:val="24"/>
          <w:szCs w:val="24"/>
        </w:rPr>
        <w:t>Zubereitungszeit: 20 Minuten</w:t>
      </w:r>
    </w:p>
    <w:p w14:paraId="362C03FD" w14:textId="39C56573" w:rsidR="004C752F" w:rsidRPr="004C752F" w:rsidRDefault="004C752F" w:rsidP="00B40E8C">
      <w:pPr>
        <w:pStyle w:val="ListParagraph"/>
        <w:numPr>
          <w:ilvl w:val="0"/>
          <w:numId w:val="527"/>
        </w:numPr>
        <w:spacing w:after="120"/>
        <w:ind w:left="714" w:hanging="357"/>
        <w:contextualSpacing w:val="0"/>
        <w:jc w:val="both"/>
        <w:rPr>
          <w:sz w:val="24"/>
          <w:szCs w:val="24"/>
        </w:rPr>
      </w:pPr>
      <w:r w:rsidRPr="004C752F">
        <w:rPr>
          <w:sz w:val="24"/>
          <w:szCs w:val="24"/>
        </w:rPr>
        <w:t>Salatblätter waschen, putzen und abtropfen lassen. Tomate und Gurke waschen, den Stielansatz der Tomate entfernen, beides in Scheiben schneiden. Die Brötchen aufschneiden und die Schnittflächen mit Mayonnaise bestreichen. Die Steaks leicht klopfen, mit Salz und Pfeffer würzen.</w:t>
      </w:r>
    </w:p>
    <w:p w14:paraId="3A181BCA" w14:textId="7C9AF1F0" w:rsidR="004C752F" w:rsidRPr="004C752F" w:rsidRDefault="004C752F" w:rsidP="00B40E8C">
      <w:pPr>
        <w:pStyle w:val="ListParagraph"/>
        <w:numPr>
          <w:ilvl w:val="0"/>
          <w:numId w:val="527"/>
        </w:numPr>
        <w:spacing w:after="120"/>
        <w:ind w:left="714" w:hanging="357"/>
        <w:contextualSpacing w:val="0"/>
        <w:jc w:val="both"/>
        <w:rPr>
          <w:sz w:val="24"/>
          <w:szCs w:val="24"/>
        </w:rPr>
      </w:pPr>
      <w:r w:rsidRPr="004C752F">
        <w:rPr>
          <w:sz w:val="24"/>
          <w:szCs w:val="24"/>
        </w:rPr>
        <w:t>Das Öl in einer Pfanne erhitzen, die Steaks darin bei großer Hitze auf beiden Seiten anbraten. Bei mittlerer Hitze in 5 – 10 Minuten fertig braten, herausnehmen, kurz ruhen lassen.</w:t>
      </w:r>
    </w:p>
    <w:p w14:paraId="2C34F54C" w14:textId="5DA84CC8" w:rsidR="004C752F" w:rsidRDefault="004C752F" w:rsidP="00B40E8C">
      <w:pPr>
        <w:pStyle w:val="ListParagraph"/>
        <w:numPr>
          <w:ilvl w:val="0"/>
          <w:numId w:val="527"/>
        </w:numPr>
        <w:spacing w:after="120"/>
        <w:ind w:left="714" w:hanging="357"/>
        <w:contextualSpacing w:val="0"/>
        <w:jc w:val="both"/>
        <w:rPr>
          <w:sz w:val="24"/>
          <w:szCs w:val="24"/>
        </w:rPr>
      </w:pPr>
      <w:r w:rsidRPr="004C752F">
        <w:rPr>
          <w:sz w:val="24"/>
          <w:szCs w:val="24"/>
        </w:rPr>
        <w:t>Die Brötchen mit Salat, Tomaten und Gurken belegen, mit Salz und Pfeffer würzen. Das Steak dazwischen klemmen. Die Sandwiches nach Belieben mit Ketchup servieren.</w:t>
      </w:r>
    </w:p>
    <w:p w14:paraId="1C967CCF" w14:textId="543ED71B" w:rsidR="004C752F" w:rsidRDefault="004C752F">
      <w:pPr>
        <w:rPr>
          <w:sz w:val="24"/>
          <w:szCs w:val="24"/>
        </w:rPr>
      </w:pPr>
      <w:r>
        <w:rPr>
          <w:sz w:val="24"/>
          <w:szCs w:val="24"/>
        </w:rPr>
        <w:br w:type="page"/>
      </w:r>
    </w:p>
    <w:p w14:paraId="09CF12B5" w14:textId="36A80BC1" w:rsidR="004C752F" w:rsidRDefault="004C752F" w:rsidP="00F856F5">
      <w:pPr>
        <w:pStyle w:val="Heading2"/>
        <w:spacing w:after="240"/>
      </w:pPr>
      <w:r>
        <w:lastRenderedPageBreak/>
        <w:t>Toast Hawai</w:t>
      </w:r>
      <w:r w:rsidR="00831EA0">
        <w:t>i</w:t>
      </w:r>
      <w:r w:rsidR="007906F6">
        <w:rPr>
          <w:rStyle w:val="FootnoteReference"/>
        </w:rPr>
        <w:footnoteReference w:id="291"/>
      </w:r>
      <w:r>
        <w:t xml:space="preserve"> </w:t>
      </w:r>
    </w:p>
    <w:p w14:paraId="52FCEB6E" w14:textId="203F57B7" w:rsidR="004C752F" w:rsidRDefault="004C752F" w:rsidP="004C752F">
      <w:pPr>
        <w:jc w:val="both"/>
        <w:rPr>
          <w:sz w:val="24"/>
          <w:szCs w:val="24"/>
        </w:rPr>
      </w:pPr>
      <w:r w:rsidRPr="00F856F5">
        <w:rPr>
          <w:sz w:val="24"/>
          <w:szCs w:val="24"/>
          <w:u w:val="single"/>
        </w:rPr>
        <w:t>Zutaten</w:t>
      </w:r>
      <w:r>
        <w:rPr>
          <w:sz w:val="24"/>
          <w:szCs w:val="24"/>
        </w:rPr>
        <w:t xml:space="preserve"> </w:t>
      </w:r>
      <w:r w:rsidR="00F856F5">
        <w:rPr>
          <w:sz w:val="24"/>
          <w:szCs w:val="24"/>
        </w:rPr>
        <w:t>(</w:t>
      </w:r>
      <w:r>
        <w:rPr>
          <w:sz w:val="24"/>
          <w:szCs w:val="24"/>
        </w:rPr>
        <w:t>für 8 Toasts</w:t>
      </w:r>
      <w:r w:rsidR="00F856F5">
        <w:rPr>
          <w:sz w:val="24"/>
          <w:szCs w:val="24"/>
        </w:rPr>
        <w:t>):</w:t>
      </w:r>
    </w:p>
    <w:p w14:paraId="6B3CFC82" w14:textId="7A7F580F" w:rsidR="004C752F" w:rsidRDefault="004C752F" w:rsidP="004C752F">
      <w:pPr>
        <w:jc w:val="both"/>
        <w:rPr>
          <w:sz w:val="24"/>
          <w:szCs w:val="24"/>
        </w:rPr>
      </w:pPr>
      <w:r>
        <w:rPr>
          <w:sz w:val="24"/>
          <w:szCs w:val="24"/>
        </w:rPr>
        <w:t>8 Scheiben Toastbrot</w:t>
      </w:r>
    </w:p>
    <w:p w14:paraId="02622FCA" w14:textId="035C0F19" w:rsidR="004C752F" w:rsidRDefault="004C752F" w:rsidP="004C752F">
      <w:pPr>
        <w:jc w:val="both"/>
        <w:rPr>
          <w:sz w:val="24"/>
          <w:szCs w:val="24"/>
        </w:rPr>
      </w:pPr>
      <w:r>
        <w:rPr>
          <w:sz w:val="24"/>
          <w:szCs w:val="24"/>
        </w:rPr>
        <w:t>4 EL Butter</w:t>
      </w:r>
    </w:p>
    <w:p w14:paraId="06BF965C" w14:textId="63F6BD66" w:rsidR="004C752F" w:rsidRDefault="004C752F" w:rsidP="004C752F">
      <w:pPr>
        <w:jc w:val="both"/>
        <w:rPr>
          <w:sz w:val="24"/>
          <w:szCs w:val="24"/>
        </w:rPr>
      </w:pPr>
      <w:r>
        <w:rPr>
          <w:sz w:val="24"/>
          <w:szCs w:val="24"/>
        </w:rPr>
        <w:t>8 Scheiben Ananas</w:t>
      </w:r>
    </w:p>
    <w:p w14:paraId="0BCCEAC5" w14:textId="267EA070" w:rsidR="004C752F" w:rsidRDefault="004C752F" w:rsidP="004C752F">
      <w:pPr>
        <w:jc w:val="both"/>
        <w:rPr>
          <w:sz w:val="24"/>
          <w:szCs w:val="24"/>
        </w:rPr>
      </w:pPr>
      <w:r>
        <w:rPr>
          <w:sz w:val="24"/>
          <w:szCs w:val="24"/>
        </w:rPr>
        <w:t>8 Scheiben gekochter Schinken</w:t>
      </w:r>
    </w:p>
    <w:p w14:paraId="62DDADB2" w14:textId="4458FADA" w:rsidR="004C752F" w:rsidRDefault="004C752F" w:rsidP="004C752F">
      <w:pPr>
        <w:jc w:val="both"/>
        <w:rPr>
          <w:sz w:val="24"/>
          <w:szCs w:val="24"/>
        </w:rPr>
      </w:pPr>
      <w:r>
        <w:rPr>
          <w:sz w:val="24"/>
          <w:szCs w:val="24"/>
        </w:rPr>
        <w:t>8 dicke Scheiben Emmentaler</w:t>
      </w:r>
    </w:p>
    <w:p w14:paraId="6C0A3287" w14:textId="77777777" w:rsidR="00F856F5" w:rsidRDefault="00F856F5" w:rsidP="004C752F">
      <w:pPr>
        <w:jc w:val="both"/>
        <w:rPr>
          <w:sz w:val="24"/>
          <w:szCs w:val="24"/>
        </w:rPr>
      </w:pPr>
    </w:p>
    <w:p w14:paraId="095B072A" w14:textId="77777777" w:rsidR="00F856F5" w:rsidRDefault="00F856F5" w:rsidP="004C752F">
      <w:pPr>
        <w:jc w:val="both"/>
        <w:rPr>
          <w:sz w:val="24"/>
          <w:szCs w:val="24"/>
        </w:rPr>
      </w:pPr>
    </w:p>
    <w:p w14:paraId="138E9F32" w14:textId="5E414759" w:rsidR="004C752F" w:rsidRDefault="004C752F" w:rsidP="004C752F">
      <w:pPr>
        <w:jc w:val="both"/>
        <w:rPr>
          <w:sz w:val="24"/>
          <w:szCs w:val="24"/>
        </w:rPr>
      </w:pPr>
      <w:r>
        <w:rPr>
          <w:sz w:val="24"/>
          <w:szCs w:val="24"/>
        </w:rPr>
        <w:t>Zubereitungszeit: 15 Minuten plus 15 Minuten Backzeit</w:t>
      </w:r>
    </w:p>
    <w:p w14:paraId="520B5047" w14:textId="25761427" w:rsidR="004C752F" w:rsidRPr="004C752F" w:rsidRDefault="004C752F" w:rsidP="00B40E8C">
      <w:pPr>
        <w:pStyle w:val="ListParagraph"/>
        <w:numPr>
          <w:ilvl w:val="0"/>
          <w:numId w:val="528"/>
        </w:numPr>
        <w:spacing w:after="120"/>
        <w:ind w:left="714" w:hanging="357"/>
        <w:contextualSpacing w:val="0"/>
        <w:jc w:val="both"/>
        <w:rPr>
          <w:sz w:val="24"/>
          <w:szCs w:val="24"/>
        </w:rPr>
      </w:pPr>
      <w:r w:rsidRPr="004C752F">
        <w:rPr>
          <w:sz w:val="24"/>
          <w:szCs w:val="24"/>
        </w:rPr>
        <w:t>Den Backofen auf 220 Grad (Umluft 200 Grad) vorheizen. Toastscheiben auf beiden Seiten toasten und mit Butter bestreichen. Die Ananas abtropfen lassen.</w:t>
      </w:r>
    </w:p>
    <w:p w14:paraId="06F62DFC" w14:textId="5E1383B6" w:rsidR="004C752F" w:rsidRDefault="004C752F" w:rsidP="00B40E8C">
      <w:pPr>
        <w:pStyle w:val="ListParagraph"/>
        <w:numPr>
          <w:ilvl w:val="0"/>
          <w:numId w:val="528"/>
        </w:numPr>
        <w:spacing w:after="120"/>
        <w:ind w:left="714" w:hanging="357"/>
        <w:contextualSpacing w:val="0"/>
        <w:jc w:val="both"/>
        <w:rPr>
          <w:sz w:val="24"/>
          <w:szCs w:val="24"/>
        </w:rPr>
      </w:pPr>
      <w:r w:rsidRPr="004C752F">
        <w:rPr>
          <w:sz w:val="24"/>
          <w:szCs w:val="24"/>
        </w:rPr>
        <w:t xml:space="preserve">Toastscheiben nebeneinander auf ein Backblech legen und mit dem Schinken belegen. Je 1 Ananasscheibe </w:t>
      </w:r>
      <w:r w:rsidR="005E0F61" w:rsidRPr="004C752F">
        <w:rPr>
          <w:sz w:val="24"/>
          <w:szCs w:val="24"/>
        </w:rPr>
        <w:t>darauflegen</w:t>
      </w:r>
      <w:r w:rsidRPr="004C752F">
        <w:rPr>
          <w:sz w:val="24"/>
          <w:szCs w:val="24"/>
        </w:rPr>
        <w:t>, mit Käse bedecken und im heißen Ofen (Mitte) in 10 – 15 Minuten goldbraun überbacken.</w:t>
      </w:r>
    </w:p>
    <w:p w14:paraId="2DB0CBDD" w14:textId="23A26144" w:rsidR="00B017D3" w:rsidRDefault="00B017D3" w:rsidP="00B017D3">
      <w:pPr>
        <w:jc w:val="both"/>
        <w:rPr>
          <w:sz w:val="24"/>
          <w:szCs w:val="24"/>
        </w:rPr>
      </w:pPr>
    </w:p>
    <w:p w14:paraId="7A9894CD" w14:textId="5A00502A" w:rsidR="00B017D3" w:rsidRPr="00B017D3" w:rsidRDefault="00B017D3" w:rsidP="00F856F5">
      <w:pPr>
        <w:ind w:left="1416" w:hanging="1416"/>
        <w:jc w:val="both"/>
        <w:rPr>
          <w:sz w:val="24"/>
          <w:szCs w:val="24"/>
        </w:rPr>
      </w:pPr>
      <w:r>
        <w:rPr>
          <w:sz w:val="24"/>
          <w:szCs w:val="24"/>
        </w:rPr>
        <w:t>Kommentar:</w:t>
      </w:r>
      <w:r w:rsidR="00F856F5">
        <w:rPr>
          <w:sz w:val="24"/>
          <w:szCs w:val="24"/>
        </w:rPr>
        <w:tab/>
      </w:r>
      <w:r>
        <w:rPr>
          <w:sz w:val="24"/>
          <w:szCs w:val="24"/>
        </w:rPr>
        <w:t xml:space="preserve">Das ist das klassische Gericht der 1970er Jahre. Irgendwie ist es danach </w:t>
      </w:r>
      <w:r w:rsidR="00F856F5">
        <w:rPr>
          <w:sz w:val="24"/>
          <w:szCs w:val="24"/>
        </w:rPr>
        <w:t>etwas a</w:t>
      </w:r>
      <w:r>
        <w:rPr>
          <w:sz w:val="24"/>
          <w:szCs w:val="24"/>
        </w:rPr>
        <w:t xml:space="preserve">ußer Mode geraten. </w:t>
      </w:r>
    </w:p>
    <w:p w14:paraId="3294FDE2" w14:textId="77777777" w:rsidR="004C752F" w:rsidRPr="004C752F" w:rsidRDefault="004C752F" w:rsidP="004C752F">
      <w:pPr>
        <w:pStyle w:val="ListParagraph"/>
        <w:jc w:val="both"/>
        <w:rPr>
          <w:sz w:val="24"/>
          <w:szCs w:val="24"/>
        </w:rPr>
      </w:pPr>
    </w:p>
    <w:p w14:paraId="1BFF9344" w14:textId="77777777" w:rsidR="004C752F" w:rsidRDefault="004C752F" w:rsidP="004C752F">
      <w:pPr>
        <w:jc w:val="both"/>
        <w:rPr>
          <w:sz w:val="24"/>
          <w:szCs w:val="24"/>
        </w:rPr>
      </w:pPr>
    </w:p>
    <w:p w14:paraId="69B5CBE4" w14:textId="77777777" w:rsidR="004C752F" w:rsidRPr="004C752F" w:rsidRDefault="004C752F" w:rsidP="004C752F">
      <w:pPr>
        <w:jc w:val="both"/>
        <w:rPr>
          <w:sz w:val="24"/>
          <w:szCs w:val="24"/>
        </w:rPr>
      </w:pPr>
    </w:p>
    <w:p w14:paraId="32B45A5D" w14:textId="3C7694BD" w:rsidR="003067DD" w:rsidRPr="004C752F" w:rsidRDefault="003067DD" w:rsidP="004C752F">
      <w:pPr>
        <w:jc w:val="both"/>
        <w:rPr>
          <w:sz w:val="24"/>
          <w:szCs w:val="24"/>
        </w:rPr>
      </w:pPr>
      <w:r w:rsidRPr="004C752F">
        <w:rPr>
          <w:sz w:val="24"/>
          <w:szCs w:val="24"/>
        </w:rPr>
        <w:br w:type="page"/>
      </w:r>
    </w:p>
    <w:p w14:paraId="1902D03C" w14:textId="0107B758" w:rsidR="006960E9" w:rsidRPr="00F0625D" w:rsidRDefault="0047161B" w:rsidP="005F628F">
      <w:pPr>
        <w:pStyle w:val="Heading2"/>
        <w:spacing w:after="240"/>
        <w:rPr>
          <w:lang w:val="en-US"/>
        </w:rPr>
      </w:pPr>
      <w:r w:rsidRPr="0091663D">
        <w:rPr>
          <w:lang w:val="en-US"/>
        </w:rPr>
        <w:lastRenderedPageBreak/>
        <w:t xml:space="preserve">French-Toast </w:t>
      </w:r>
      <w:proofErr w:type="spellStart"/>
      <w:r w:rsidRPr="0091663D">
        <w:rPr>
          <w:lang w:val="en-US"/>
        </w:rPr>
        <w:t>mit</w:t>
      </w:r>
      <w:proofErr w:type="spellEnd"/>
      <w:r w:rsidRPr="0091663D">
        <w:rPr>
          <w:lang w:val="en-US"/>
        </w:rPr>
        <w:t xml:space="preserve"> </w:t>
      </w:r>
      <w:proofErr w:type="spellStart"/>
      <w:r w:rsidRPr="0091663D">
        <w:rPr>
          <w:lang w:val="en-US"/>
        </w:rPr>
        <w:t>Tomaten</w:t>
      </w:r>
      <w:proofErr w:type="spellEnd"/>
      <w:r w:rsidRPr="0091663D">
        <w:rPr>
          <w:lang w:val="en-US"/>
        </w:rPr>
        <w:t>-Zucchini-Salat</w:t>
      </w:r>
      <w:r w:rsidR="00CD50DB">
        <w:rPr>
          <w:rStyle w:val="FootnoteReference"/>
          <w:lang w:val="en-US"/>
        </w:rPr>
        <w:footnoteReference w:id="292"/>
      </w:r>
      <w:r w:rsidRPr="0091663D">
        <w:rPr>
          <w:lang w:val="en-US"/>
        </w:rPr>
        <w:t xml:space="preserve"> </w:t>
      </w:r>
    </w:p>
    <w:p w14:paraId="6AAC1C6D" w14:textId="2C370426" w:rsidR="0047161B" w:rsidRDefault="0047161B" w:rsidP="0047161B">
      <w:pPr>
        <w:rPr>
          <w:sz w:val="24"/>
          <w:szCs w:val="24"/>
        </w:rPr>
      </w:pPr>
      <w:r w:rsidRPr="005F628F">
        <w:rPr>
          <w:sz w:val="24"/>
          <w:szCs w:val="24"/>
          <w:u w:val="single"/>
        </w:rPr>
        <w:t>Zutaten</w:t>
      </w:r>
      <w:r>
        <w:rPr>
          <w:sz w:val="24"/>
          <w:szCs w:val="24"/>
        </w:rPr>
        <w:t xml:space="preserve"> </w:t>
      </w:r>
      <w:r w:rsidR="005F628F">
        <w:rPr>
          <w:sz w:val="24"/>
          <w:szCs w:val="24"/>
        </w:rPr>
        <w:t>(</w:t>
      </w:r>
      <w:r>
        <w:rPr>
          <w:sz w:val="24"/>
          <w:szCs w:val="24"/>
        </w:rPr>
        <w:t xml:space="preserve">für </w:t>
      </w:r>
      <w:r w:rsidR="00AC3041">
        <w:rPr>
          <w:sz w:val="24"/>
          <w:szCs w:val="24"/>
        </w:rPr>
        <w:t>2 Portionen</w:t>
      </w:r>
      <w:r w:rsidR="005F628F">
        <w:rPr>
          <w:sz w:val="24"/>
          <w:szCs w:val="24"/>
        </w:rPr>
        <w:t>)</w:t>
      </w:r>
      <w:r w:rsidR="00AC3041">
        <w:rPr>
          <w:sz w:val="24"/>
          <w:szCs w:val="24"/>
        </w:rPr>
        <w:t>:</w:t>
      </w:r>
    </w:p>
    <w:p w14:paraId="65F0FD3B" w14:textId="322D4E38" w:rsidR="00AC3041" w:rsidRDefault="00AC3041" w:rsidP="0047161B">
      <w:pPr>
        <w:rPr>
          <w:sz w:val="24"/>
          <w:szCs w:val="24"/>
        </w:rPr>
      </w:pPr>
      <w:r>
        <w:rPr>
          <w:sz w:val="24"/>
          <w:szCs w:val="24"/>
        </w:rPr>
        <w:t>1 Zucchini (200 g)</w:t>
      </w:r>
    </w:p>
    <w:p w14:paraId="0F1E776A" w14:textId="226851A3" w:rsidR="00AC3041" w:rsidRDefault="00AC3041" w:rsidP="0047161B">
      <w:pPr>
        <w:rPr>
          <w:sz w:val="24"/>
          <w:szCs w:val="24"/>
        </w:rPr>
      </w:pPr>
      <w:r>
        <w:rPr>
          <w:sz w:val="24"/>
          <w:szCs w:val="24"/>
        </w:rPr>
        <w:t>2 EL Weißweinessig</w:t>
      </w:r>
    </w:p>
    <w:p w14:paraId="1710A90B" w14:textId="2F434B87" w:rsidR="00AC3041" w:rsidRDefault="00AC3041" w:rsidP="0047161B">
      <w:pPr>
        <w:rPr>
          <w:sz w:val="24"/>
          <w:szCs w:val="24"/>
        </w:rPr>
      </w:pPr>
      <w:r>
        <w:rPr>
          <w:sz w:val="24"/>
          <w:szCs w:val="24"/>
        </w:rPr>
        <w:t>7 EL Olivenöl</w:t>
      </w:r>
    </w:p>
    <w:p w14:paraId="7D98DB60" w14:textId="00FE13E2" w:rsidR="00AC3041" w:rsidRDefault="00AC3041" w:rsidP="0047161B">
      <w:pPr>
        <w:rPr>
          <w:sz w:val="24"/>
          <w:szCs w:val="24"/>
        </w:rPr>
      </w:pPr>
      <w:r>
        <w:rPr>
          <w:sz w:val="24"/>
          <w:szCs w:val="24"/>
        </w:rPr>
        <w:t>Salz</w:t>
      </w:r>
      <w:r w:rsidR="005F628F">
        <w:rPr>
          <w:sz w:val="24"/>
          <w:szCs w:val="24"/>
        </w:rPr>
        <w:t>,</w:t>
      </w:r>
      <w:r w:rsidR="00E05846">
        <w:rPr>
          <w:sz w:val="24"/>
          <w:szCs w:val="24"/>
        </w:rPr>
        <w:t xml:space="preserve"> </w:t>
      </w:r>
      <w:r>
        <w:rPr>
          <w:sz w:val="24"/>
          <w:szCs w:val="24"/>
        </w:rPr>
        <w:t>Pfeffer</w:t>
      </w:r>
    </w:p>
    <w:p w14:paraId="48A8D0FA" w14:textId="1FBEFE3E" w:rsidR="00AC3041" w:rsidRDefault="00AC3041" w:rsidP="0047161B">
      <w:pPr>
        <w:rPr>
          <w:sz w:val="24"/>
          <w:szCs w:val="24"/>
        </w:rPr>
      </w:pPr>
      <w:r>
        <w:rPr>
          <w:sz w:val="24"/>
          <w:szCs w:val="24"/>
        </w:rPr>
        <w:t>300 g geriffelte Tomaten</w:t>
      </w:r>
    </w:p>
    <w:p w14:paraId="7D2C4186" w14:textId="513523BD" w:rsidR="00AC3041" w:rsidRDefault="00AC3041" w:rsidP="0047161B">
      <w:pPr>
        <w:rPr>
          <w:sz w:val="24"/>
          <w:szCs w:val="24"/>
        </w:rPr>
      </w:pPr>
      <w:r>
        <w:rPr>
          <w:sz w:val="24"/>
          <w:szCs w:val="24"/>
        </w:rPr>
        <w:t>2 Eier</w:t>
      </w:r>
    </w:p>
    <w:p w14:paraId="7EA8F973" w14:textId="27965E4C" w:rsidR="00AC3041" w:rsidRDefault="00AC3041" w:rsidP="0047161B">
      <w:pPr>
        <w:rPr>
          <w:sz w:val="24"/>
          <w:szCs w:val="24"/>
        </w:rPr>
      </w:pPr>
      <w:r>
        <w:rPr>
          <w:sz w:val="24"/>
          <w:szCs w:val="24"/>
        </w:rPr>
        <w:t>100 ml Schlagsahne</w:t>
      </w:r>
    </w:p>
    <w:p w14:paraId="2F6D6252" w14:textId="5C2D63E6" w:rsidR="00AC3041" w:rsidRDefault="00AC3041" w:rsidP="0047161B">
      <w:pPr>
        <w:rPr>
          <w:sz w:val="24"/>
          <w:szCs w:val="24"/>
        </w:rPr>
      </w:pPr>
      <w:r>
        <w:rPr>
          <w:sz w:val="24"/>
          <w:szCs w:val="24"/>
        </w:rPr>
        <w:t>1 TL Chiliflocken</w:t>
      </w:r>
    </w:p>
    <w:p w14:paraId="545E4F49" w14:textId="56BCBC8A" w:rsidR="00AC3041" w:rsidRDefault="00AC3041" w:rsidP="0047161B">
      <w:pPr>
        <w:rPr>
          <w:sz w:val="24"/>
          <w:szCs w:val="24"/>
        </w:rPr>
      </w:pPr>
      <w:r>
        <w:rPr>
          <w:sz w:val="24"/>
          <w:szCs w:val="24"/>
        </w:rPr>
        <w:t>3 Scheiben Toastbrot</w:t>
      </w:r>
    </w:p>
    <w:p w14:paraId="6DF93D7D" w14:textId="5A5982CC" w:rsidR="00935B33" w:rsidRDefault="00AC3041" w:rsidP="0047161B">
      <w:pPr>
        <w:rPr>
          <w:sz w:val="24"/>
          <w:szCs w:val="24"/>
        </w:rPr>
      </w:pPr>
      <w:r>
        <w:rPr>
          <w:sz w:val="24"/>
          <w:szCs w:val="24"/>
        </w:rPr>
        <w:t>3 Scheiben Toastbrot</w:t>
      </w:r>
      <w:r w:rsidR="00935B33">
        <w:rPr>
          <w:sz w:val="24"/>
          <w:szCs w:val="24"/>
        </w:rPr>
        <w:t xml:space="preserve"> (à 3 cm Dicke)</w:t>
      </w:r>
    </w:p>
    <w:p w14:paraId="36FBB84F" w14:textId="6A31F8CD" w:rsidR="00935B33" w:rsidRDefault="00935B33" w:rsidP="0047161B">
      <w:pPr>
        <w:rPr>
          <w:sz w:val="24"/>
          <w:szCs w:val="24"/>
        </w:rPr>
      </w:pPr>
      <w:r>
        <w:rPr>
          <w:sz w:val="24"/>
          <w:szCs w:val="24"/>
        </w:rPr>
        <w:t xml:space="preserve">4 </w:t>
      </w:r>
      <w:r w:rsidR="00E05846">
        <w:rPr>
          <w:sz w:val="24"/>
          <w:szCs w:val="24"/>
        </w:rPr>
        <w:t>S</w:t>
      </w:r>
      <w:r>
        <w:rPr>
          <w:sz w:val="24"/>
          <w:szCs w:val="24"/>
        </w:rPr>
        <w:t>cheiben Bacon</w:t>
      </w:r>
    </w:p>
    <w:p w14:paraId="44B09E5D" w14:textId="77777777" w:rsidR="00E05846" w:rsidRDefault="00E05846" w:rsidP="0047161B">
      <w:pPr>
        <w:rPr>
          <w:sz w:val="24"/>
          <w:szCs w:val="24"/>
        </w:rPr>
      </w:pPr>
    </w:p>
    <w:p w14:paraId="228F243B" w14:textId="77777777" w:rsidR="00E05846" w:rsidRDefault="00E05846" w:rsidP="0047161B">
      <w:pPr>
        <w:rPr>
          <w:sz w:val="24"/>
          <w:szCs w:val="24"/>
        </w:rPr>
      </w:pPr>
    </w:p>
    <w:p w14:paraId="5A595B76" w14:textId="46B82C7A" w:rsidR="00935B33" w:rsidRDefault="00935B33" w:rsidP="0047161B">
      <w:pPr>
        <w:rPr>
          <w:sz w:val="24"/>
          <w:szCs w:val="24"/>
        </w:rPr>
      </w:pPr>
      <w:r>
        <w:rPr>
          <w:sz w:val="24"/>
          <w:szCs w:val="24"/>
        </w:rPr>
        <w:t>Zubereitungszeit: 25 Min.</w:t>
      </w:r>
    </w:p>
    <w:p w14:paraId="53D6040D" w14:textId="5B27EA2D" w:rsidR="00935B33" w:rsidRDefault="00935B33" w:rsidP="00E76E01">
      <w:pPr>
        <w:pStyle w:val="ListParagraph"/>
        <w:numPr>
          <w:ilvl w:val="0"/>
          <w:numId w:val="37"/>
        </w:numPr>
        <w:spacing w:after="120"/>
        <w:ind w:left="714" w:hanging="357"/>
        <w:contextualSpacing w:val="0"/>
        <w:jc w:val="both"/>
        <w:rPr>
          <w:sz w:val="24"/>
          <w:szCs w:val="24"/>
        </w:rPr>
      </w:pPr>
      <w:r>
        <w:rPr>
          <w:sz w:val="24"/>
          <w:szCs w:val="24"/>
        </w:rPr>
        <w:t>Für den Salat Zucchini waschen, putzen und grob raspeln. Essig mit 3 EL Wasser, 2 EL Olivenöl</w:t>
      </w:r>
      <w:r w:rsidR="00222882">
        <w:rPr>
          <w:sz w:val="24"/>
          <w:szCs w:val="24"/>
        </w:rPr>
        <w:t>, etwas Salz und Pfeffer verrühren. Zucchini zugeben und vorsichtig unterheben. Tomaten waschen</w:t>
      </w:r>
      <w:r w:rsidR="00E07333">
        <w:rPr>
          <w:sz w:val="24"/>
          <w:szCs w:val="24"/>
        </w:rPr>
        <w:t>, putzen, Stielansätze keilförmig herausschneiden. Tomaten in Scheiben schneiden und auf 2 Schälchen verteilen.</w:t>
      </w:r>
      <w:r w:rsidR="001A68E7">
        <w:rPr>
          <w:sz w:val="24"/>
          <w:szCs w:val="24"/>
        </w:rPr>
        <w:t xml:space="preserve"> Leicht mit Salz und Pfeffer würzen. Zucchini mitsamt Dressing über den Tomaten verteilen</w:t>
      </w:r>
      <w:r w:rsidR="00B74731">
        <w:rPr>
          <w:sz w:val="24"/>
          <w:szCs w:val="24"/>
        </w:rPr>
        <w:t>. 15 Min. ziehen lassen.</w:t>
      </w:r>
    </w:p>
    <w:p w14:paraId="254F9565" w14:textId="611AD794" w:rsidR="00B74731" w:rsidRDefault="00B74731" w:rsidP="00E76E01">
      <w:pPr>
        <w:pStyle w:val="ListParagraph"/>
        <w:numPr>
          <w:ilvl w:val="0"/>
          <w:numId w:val="37"/>
        </w:numPr>
        <w:spacing w:after="120"/>
        <w:ind w:left="714" w:hanging="357"/>
        <w:contextualSpacing w:val="0"/>
        <w:jc w:val="both"/>
        <w:rPr>
          <w:sz w:val="24"/>
          <w:szCs w:val="24"/>
        </w:rPr>
      </w:pPr>
      <w:r>
        <w:rPr>
          <w:sz w:val="24"/>
          <w:szCs w:val="24"/>
        </w:rPr>
        <w:t>Für die French-Toasts Eier mit Sahne, Chiliflocken, ½ TL Salz und etwas Pfeffer in einer Auflaufform kräftig verquirlen. Toast</w:t>
      </w:r>
      <w:r w:rsidR="006B7599">
        <w:rPr>
          <w:sz w:val="24"/>
          <w:szCs w:val="24"/>
        </w:rPr>
        <w:t xml:space="preserve"> in die Eiersahne geben und anschließend von jeder Seite 4-5 Min. quellen lassen.</w:t>
      </w:r>
    </w:p>
    <w:p w14:paraId="5DCD4525" w14:textId="0F6E4F6B" w:rsidR="00540A25" w:rsidRDefault="006B7599" w:rsidP="00E76E01">
      <w:pPr>
        <w:pStyle w:val="ListParagraph"/>
        <w:numPr>
          <w:ilvl w:val="0"/>
          <w:numId w:val="37"/>
        </w:numPr>
        <w:spacing w:after="120"/>
        <w:ind w:left="714" w:hanging="357"/>
        <w:contextualSpacing w:val="0"/>
        <w:jc w:val="both"/>
        <w:rPr>
          <w:sz w:val="24"/>
          <w:szCs w:val="24"/>
        </w:rPr>
      </w:pPr>
      <w:r>
        <w:rPr>
          <w:sz w:val="24"/>
          <w:szCs w:val="24"/>
        </w:rPr>
        <w:t>Bacon-Scheiben quer halbieren und in einer beschichteten Pfa</w:t>
      </w:r>
      <w:r w:rsidR="00526593">
        <w:rPr>
          <w:sz w:val="24"/>
          <w:szCs w:val="24"/>
        </w:rPr>
        <w:t xml:space="preserve">nne bei mittlerer Hitze goldbraun braten. Auf Küchenpapier abtropfen lassen. Restliches Öl in der Pfanne erhitzen. </w:t>
      </w:r>
      <w:r w:rsidR="00D1518A">
        <w:rPr>
          <w:sz w:val="24"/>
          <w:szCs w:val="24"/>
        </w:rPr>
        <w:t>Brot darin von beiden Seiten goldbraun braten, auf Küchenpapier abtropfen lassen, diagonal halbieren und mit dem Bacon anrichten. Mit dem Zucchini-Tomaten-Salat servieren.</w:t>
      </w:r>
    </w:p>
    <w:p w14:paraId="15E967DB" w14:textId="77777777" w:rsidR="00540A25" w:rsidRDefault="00540A25">
      <w:pPr>
        <w:rPr>
          <w:sz w:val="24"/>
          <w:szCs w:val="24"/>
        </w:rPr>
      </w:pPr>
      <w:r>
        <w:rPr>
          <w:sz w:val="24"/>
          <w:szCs w:val="24"/>
        </w:rPr>
        <w:br w:type="page"/>
      </w:r>
    </w:p>
    <w:p w14:paraId="7C89906B" w14:textId="45DB5B68" w:rsidR="00205D8C" w:rsidRDefault="00A60271" w:rsidP="00FE3F40">
      <w:pPr>
        <w:pStyle w:val="Heading1"/>
      </w:pPr>
      <w:r>
        <w:lastRenderedPageBreak/>
        <w:t>Suppen und Eintöpfe</w:t>
      </w:r>
      <w:r>
        <w:br w:type="page"/>
      </w:r>
    </w:p>
    <w:p w14:paraId="361BEBEE" w14:textId="77777777" w:rsidR="00591A02" w:rsidRDefault="00591A02" w:rsidP="00591A02">
      <w:pPr>
        <w:pStyle w:val="Heading2"/>
        <w:spacing w:after="240"/>
      </w:pPr>
      <w:r>
        <w:lastRenderedPageBreak/>
        <w:t xml:space="preserve">Gekochtes Wasser – Aigo boulido </w:t>
      </w:r>
      <w:r>
        <w:rPr>
          <w:rStyle w:val="FootnoteReference"/>
        </w:rPr>
        <w:footnoteReference w:id="293"/>
      </w:r>
    </w:p>
    <w:p w14:paraId="6836C6FA" w14:textId="031A296D" w:rsidR="00591A02" w:rsidRDefault="00591A02" w:rsidP="00591A02">
      <w:pPr>
        <w:spacing w:after="120"/>
        <w:jc w:val="both"/>
        <w:rPr>
          <w:sz w:val="24"/>
          <w:szCs w:val="24"/>
        </w:rPr>
      </w:pPr>
      <w:r w:rsidRPr="00BC5B5A">
        <w:rPr>
          <w:sz w:val="24"/>
          <w:szCs w:val="24"/>
          <w:u w:val="single"/>
        </w:rPr>
        <w:t>Zutaten</w:t>
      </w:r>
      <w:r>
        <w:rPr>
          <w:sz w:val="24"/>
          <w:szCs w:val="24"/>
        </w:rPr>
        <w:t xml:space="preserve"> </w:t>
      </w:r>
      <w:r w:rsidR="00BC5B5A">
        <w:rPr>
          <w:sz w:val="24"/>
          <w:szCs w:val="24"/>
        </w:rPr>
        <w:t>(</w:t>
      </w:r>
      <w:r>
        <w:rPr>
          <w:sz w:val="24"/>
          <w:szCs w:val="24"/>
        </w:rPr>
        <w:t>für 4 Portionen</w:t>
      </w:r>
      <w:r w:rsidR="00BC5B5A">
        <w:rPr>
          <w:sz w:val="24"/>
          <w:szCs w:val="24"/>
        </w:rPr>
        <w:t>)</w:t>
      </w:r>
      <w:r>
        <w:rPr>
          <w:sz w:val="24"/>
          <w:szCs w:val="24"/>
        </w:rPr>
        <w:t>:</w:t>
      </w:r>
    </w:p>
    <w:p w14:paraId="187C4388" w14:textId="77777777" w:rsidR="00591A02" w:rsidRDefault="00591A02" w:rsidP="00591A02">
      <w:pPr>
        <w:spacing w:after="120"/>
        <w:jc w:val="both"/>
        <w:rPr>
          <w:sz w:val="24"/>
          <w:szCs w:val="24"/>
        </w:rPr>
      </w:pPr>
      <w:r>
        <w:rPr>
          <w:sz w:val="24"/>
          <w:szCs w:val="24"/>
        </w:rPr>
        <w:t>4 Knoblauchzehen</w:t>
      </w:r>
    </w:p>
    <w:p w14:paraId="723782A8" w14:textId="77777777" w:rsidR="00591A02" w:rsidRDefault="00591A02" w:rsidP="00591A02">
      <w:pPr>
        <w:spacing w:after="120"/>
        <w:jc w:val="both"/>
        <w:rPr>
          <w:sz w:val="24"/>
          <w:szCs w:val="24"/>
          <w:lang w:val="en-US"/>
        </w:rPr>
      </w:pPr>
      <w:r w:rsidRPr="008B71F4">
        <w:rPr>
          <w:sz w:val="24"/>
          <w:szCs w:val="24"/>
          <w:lang w:val="en-US"/>
        </w:rPr>
        <w:t>1 Bouquet garni (</w:t>
      </w:r>
      <w:proofErr w:type="spellStart"/>
      <w:r w:rsidRPr="008B71F4">
        <w:rPr>
          <w:sz w:val="24"/>
          <w:szCs w:val="24"/>
          <w:lang w:val="en-US"/>
        </w:rPr>
        <w:t>Lorbeerblatt</w:t>
      </w:r>
      <w:proofErr w:type="spellEnd"/>
      <w:r w:rsidRPr="008B71F4">
        <w:rPr>
          <w:sz w:val="24"/>
          <w:szCs w:val="24"/>
          <w:lang w:val="en-US"/>
        </w:rPr>
        <w:t xml:space="preserve">, </w:t>
      </w:r>
      <w:proofErr w:type="spellStart"/>
      <w:r w:rsidRPr="008B71F4">
        <w:rPr>
          <w:sz w:val="24"/>
          <w:szCs w:val="24"/>
          <w:lang w:val="en-US"/>
        </w:rPr>
        <w:t>Petersilie</w:t>
      </w:r>
      <w:proofErr w:type="spellEnd"/>
      <w:r w:rsidRPr="008B71F4">
        <w:rPr>
          <w:sz w:val="24"/>
          <w:szCs w:val="24"/>
          <w:lang w:val="en-US"/>
        </w:rPr>
        <w:t xml:space="preserve">, </w:t>
      </w:r>
      <w:proofErr w:type="spellStart"/>
      <w:r w:rsidRPr="008B71F4">
        <w:rPr>
          <w:sz w:val="24"/>
          <w:szCs w:val="24"/>
          <w:lang w:val="en-US"/>
        </w:rPr>
        <w:t>Thymian</w:t>
      </w:r>
      <w:proofErr w:type="spellEnd"/>
      <w:r w:rsidRPr="008B71F4">
        <w:rPr>
          <w:sz w:val="24"/>
          <w:szCs w:val="24"/>
          <w:lang w:val="en-US"/>
        </w:rPr>
        <w:t xml:space="preserve">, </w:t>
      </w:r>
      <w:proofErr w:type="spellStart"/>
      <w:r w:rsidRPr="008B71F4">
        <w:rPr>
          <w:sz w:val="24"/>
          <w:szCs w:val="24"/>
          <w:lang w:val="en-US"/>
        </w:rPr>
        <w:t>Fench</w:t>
      </w:r>
      <w:r>
        <w:rPr>
          <w:sz w:val="24"/>
          <w:szCs w:val="24"/>
          <w:lang w:val="en-US"/>
        </w:rPr>
        <w:t>elkraut</w:t>
      </w:r>
      <w:proofErr w:type="spellEnd"/>
      <w:r>
        <w:rPr>
          <w:sz w:val="24"/>
          <w:szCs w:val="24"/>
          <w:lang w:val="en-US"/>
        </w:rPr>
        <w:t>)</w:t>
      </w:r>
    </w:p>
    <w:p w14:paraId="569C6775" w14:textId="77777777" w:rsidR="00591A02" w:rsidRDefault="00591A02" w:rsidP="00591A02">
      <w:pPr>
        <w:spacing w:after="120"/>
        <w:jc w:val="both"/>
        <w:rPr>
          <w:sz w:val="24"/>
          <w:szCs w:val="24"/>
          <w:lang w:val="en-US"/>
        </w:rPr>
      </w:pPr>
      <w:r>
        <w:rPr>
          <w:sz w:val="24"/>
          <w:szCs w:val="24"/>
          <w:lang w:val="en-US"/>
        </w:rPr>
        <w:t xml:space="preserve">1 EL </w:t>
      </w:r>
      <w:proofErr w:type="spellStart"/>
      <w:r>
        <w:rPr>
          <w:sz w:val="24"/>
          <w:szCs w:val="24"/>
          <w:lang w:val="en-US"/>
        </w:rPr>
        <w:t>Olivenöl</w:t>
      </w:r>
      <w:proofErr w:type="spellEnd"/>
    </w:p>
    <w:p w14:paraId="4939DA3B" w14:textId="77777777" w:rsidR="00591A02" w:rsidRDefault="00591A02" w:rsidP="00591A02">
      <w:pPr>
        <w:spacing w:after="120"/>
        <w:jc w:val="both"/>
        <w:rPr>
          <w:sz w:val="24"/>
          <w:szCs w:val="24"/>
          <w:lang w:val="en-US"/>
        </w:rPr>
      </w:pPr>
      <w:r>
        <w:rPr>
          <w:sz w:val="24"/>
          <w:szCs w:val="24"/>
          <w:lang w:val="en-US"/>
        </w:rPr>
        <w:t xml:space="preserve">1 </w:t>
      </w:r>
      <w:proofErr w:type="spellStart"/>
      <w:r>
        <w:rPr>
          <w:sz w:val="24"/>
          <w:szCs w:val="24"/>
          <w:lang w:val="en-US"/>
        </w:rPr>
        <w:t>Eigelb</w:t>
      </w:r>
      <w:proofErr w:type="spellEnd"/>
    </w:p>
    <w:p w14:paraId="4B75E465" w14:textId="77777777" w:rsidR="00591A02" w:rsidRPr="00591A02" w:rsidRDefault="00591A02" w:rsidP="00591A02">
      <w:pPr>
        <w:spacing w:after="120"/>
        <w:jc w:val="both"/>
        <w:rPr>
          <w:sz w:val="24"/>
          <w:szCs w:val="24"/>
        </w:rPr>
      </w:pPr>
      <w:r w:rsidRPr="00591A02">
        <w:rPr>
          <w:sz w:val="24"/>
          <w:szCs w:val="24"/>
        </w:rPr>
        <w:t>1 großer Bund Petersilie</w:t>
      </w:r>
    </w:p>
    <w:p w14:paraId="04C7E42A" w14:textId="77777777" w:rsidR="00591A02" w:rsidRDefault="00591A02" w:rsidP="00591A02">
      <w:pPr>
        <w:spacing w:after="120"/>
        <w:jc w:val="both"/>
        <w:rPr>
          <w:sz w:val="24"/>
          <w:szCs w:val="24"/>
        </w:rPr>
      </w:pPr>
      <w:r w:rsidRPr="008B71F4">
        <w:rPr>
          <w:sz w:val="24"/>
          <w:szCs w:val="24"/>
        </w:rPr>
        <w:t xml:space="preserve">4-8 dünne Scheiben Baguette vom </w:t>
      </w:r>
      <w:r>
        <w:rPr>
          <w:sz w:val="24"/>
          <w:szCs w:val="24"/>
        </w:rPr>
        <w:t>V</w:t>
      </w:r>
      <w:r w:rsidRPr="008B71F4">
        <w:rPr>
          <w:sz w:val="24"/>
          <w:szCs w:val="24"/>
        </w:rPr>
        <w:t>o</w:t>
      </w:r>
      <w:r>
        <w:rPr>
          <w:sz w:val="24"/>
          <w:szCs w:val="24"/>
        </w:rPr>
        <w:t>rtag</w:t>
      </w:r>
    </w:p>
    <w:p w14:paraId="0388E133" w14:textId="77777777" w:rsidR="00591A02" w:rsidRDefault="00591A02" w:rsidP="00591A02">
      <w:pPr>
        <w:spacing w:after="120"/>
        <w:jc w:val="both"/>
        <w:rPr>
          <w:sz w:val="24"/>
          <w:szCs w:val="24"/>
        </w:rPr>
      </w:pPr>
    </w:p>
    <w:p w14:paraId="35340F03" w14:textId="77777777" w:rsidR="00591A02" w:rsidRDefault="00591A02" w:rsidP="00591A02">
      <w:pPr>
        <w:spacing w:after="120"/>
        <w:jc w:val="both"/>
        <w:rPr>
          <w:sz w:val="24"/>
          <w:szCs w:val="24"/>
        </w:rPr>
      </w:pPr>
      <w:r>
        <w:rPr>
          <w:sz w:val="24"/>
          <w:szCs w:val="24"/>
        </w:rPr>
        <w:t>Zubereitungszeit:</w:t>
      </w:r>
      <w:r>
        <w:rPr>
          <w:sz w:val="24"/>
          <w:szCs w:val="24"/>
        </w:rPr>
        <w:tab/>
        <w:t>25 Minuten</w:t>
      </w:r>
    </w:p>
    <w:p w14:paraId="2930A362" w14:textId="77777777" w:rsidR="00591A02" w:rsidRPr="006C2B52" w:rsidRDefault="00591A02" w:rsidP="00B40E8C">
      <w:pPr>
        <w:pStyle w:val="ListParagraph"/>
        <w:numPr>
          <w:ilvl w:val="0"/>
          <w:numId w:val="1692"/>
        </w:numPr>
        <w:spacing w:after="120"/>
        <w:ind w:left="714" w:hanging="357"/>
        <w:contextualSpacing w:val="0"/>
        <w:jc w:val="both"/>
        <w:rPr>
          <w:sz w:val="24"/>
          <w:szCs w:val="24"/>
        </w:rPr>
      </w:pPr>
      <w:r w:rsidRPr="006C2B52">
        <w:rPr>
          <w:sz w:val="24"/>
          <w:szCs w:val="24"/>
        </w:rPr>
        <w:t>Einen Topf mit 1,5 l kaltem Wasser füllen. Die Knoblauchzehen schälen und in das Wasser pressen. Salzen, das Bouquet garni einlegen. Das Öl unterrühren.</w:t>
      </w:r>
    </w:p>
    <w:p w14:paraId="49F8B068" w14:textId="77777777" w:rsidR="00591A02" w:rsidRPr="006C2B52" w:rsidRDefault="00591A02" w:rsidP="00B40E8C">
      <w:pPr>
        <w:pStyle w:val="ListParagraph"/>
        <w:numPr>
          <w:ilvl w:val="0"/>
          <w:numId w:val="1692"/>
        </w:numPr>
        <w:spacing w:after="120"/>
        <w:ind w:left="714" w:hanging="357"/>
        <w:contextualSpacing w:val="0"/>
        <w:jc w:val="both"/>
        <w:rPr>
          <w:sz w:val="24"/>
          <w:szCs w:val="24"/>
        </w:rPr>
      </w:pPr>
      <w:r w:rsidRPr="006C2B52">
        <w:rPr>
          <w:sz w:val="24"/>
          <w:szCs w:val="24"/>
        </w:rPr>
        <w:t>Die Suppe bei mittlerer Hitze etwa 16 Minuten kochen. Das Bouquet entfernen.</w:t>
      </w:r>
    </w:p>
    <w:p w14:paraId="64945C65" w14:textId="77777777" w:rsidR="00591A02" w:rsidRPr="006C2B52" w:rsidRDefault="00591A02" w:rsidP="00B40E8C">
      <w:pPr>
        <w:pStyle w:val="ListParagraph"/>
        <w:numPr>
          <w:ilvl w:val="0"/>
          <w:numId w:val="1692"/>
        </w:numPr>
        <w:spacing w:after="120"/>
        <w:ind w:left="714" w:hanging="357"/>
        <w:contextualSpacing w:val="0"/>
        <w:jc w:val="both"/>
        <w:rPr>
          <w:sz w:val="24"/>
          <w:szCs w:val="24"/>
        </w:rPr>
      </w:pPr>
      <w:r w:rsidRPr="006C2B52">
        <w:rPr>
          <w:sz w:val="24"/>
          <w:szCs w:val="24"/>
        </w:rPr>
        <w:t>Das Eigelb in eine vorgewärmte Suppenterrine geben. Die heiße Suppe darüber gießen. Gut umrühren.</w:t>
      </w:r>
    </w:p>
    <w:p w14:paraId="2AA98DFF" w14:textId="77777777" w:rsidR="00591A02" w:rsidRPr="006C2B52" w:rsidRDefault="00591A02" w:rsidP="00B40E8C">
      <w:pPr>
        <w:pStyle w:val="ListParagraph"/>
        <w:numPr>
          <w:ilvl w:val="0"/>
          <w:numId w:val="1692"/>
        </w:numPr>
        <w:spacing w:after="120"/>
        <w:ind w:left="714" w:hanging="357"/>
        <w:contextualSpacing w:val="0"/>
        <w:jc w:val="both"/>
        <w:rPr>
          <w:sz w:val="24"/>
          <w:szCs w:val="24"/>
        </w:rPr>
      </w:pPr>
      <w:r w:rsidRPr="006C2B52">
        <w:rPr>
          <w:sz w:val="24"/>
          <w:szCs w:val="24"/>
        </w:rPr>
        <w:t>Die Petersilie waschen und fein hacken. Über die Suppe streuen. Die Brotscheiben auf die Suppenteller verteilen. Die Suppe darauf schöpfen.</w:t>
      </w:r>
    </w:p>
    <w:p w14:paraId="45B93A6A" w14:textId="77777777" w:rsidR="00591A02" w:rsidRDefault="00591A02" w:rsidP="00591A02">
      <w:pPr>
        <w:spacing w:after="120"/>
        <w:jc w:val="both"/>
        <w:rPr>
          <w:sz w:val="24"/>
          <w:szCs w:val="24"/>
        </w:rPr>
      </w:pPr>
    </w:p>
    <w:p w14:paraId="6E02D8FC" w14:textId="77777777" w:rsidR="00591A02" w:rsidRPr="008B71F4" w:rsidRDefault="00591A02" w:rsidP="00591A02">
      <w:pPr>
        <w:spacing w:after="120"/>
        <w:ind w:left="708" w:hanging="708"/>
        <w:jc w:val="both"/>
        <w:rPr>
          <w:sz w:val="24"/>
          <w:szCs w:val="24"/>
        </w:rPr>
      </w:pPr>
      <w:r>
        <w:rPr>
          <w:sz w:val="24"/>
          <w:szCs w:val="24"/>
        </w:rPr>
        <w:t>Info:</w:t>
      </w:r>
      <w:r>
        <w:rPr>
          <w:sz w:val="24"/>
          <w:szCs w:val="24"/>
        </w:rPr>
        <w:tab/>
        <w:t>Aigo-boulido heißt tatsächlich „gekochtes Wasser“, doch handelt es sich hier um eine sehr schmackhafte Suppe, ganz im Stil einer Zeit, in der man bescheiden lebte, darüber aber den „Wohlgeschmack“ heimischer Produkte nicht vergaß. Die Suppe stammt aus der Provence.</w:t>
      </w:r>
    </w:p>
    <w:p w14:paraId="7E4B2BA3" w14:textId="77777777" w:rsidR="00591A02" w:rsidRPr="008B71F4" w:rsidRDefault="00591A02" w:rsidP="00591A02">
      <w:pPr>
        <w:spacing w:after="120"/>
        <w:jc w:val="both"/>
        <w:rPr>
          <w:sz w:val="24"/>
          <w:szCs w:val="24"/>
        </w:rPr>
      </w:pPr>
    </w:p>
    <w:p w14:paraId="502EFFE6" w14:textId="77777777" w:rsidR="00591A02" w:rsidRDefault="00591A02">
      <w:pPr>
        <w:rPr>
          <w:rFonts w:asciiTheme="majorHAnsi" w:eastAsiaTheme="majorEastAsia" w:hAnsiTheme="majorHAnsi" w:cstheme="majorBidi"/>
          <w:color w:val="2F5496" w:themeColor="accent1" w:themeShade="BF"/>
          <w:sz w:val="26"/>
          <w:szCs w:val="26"/>
        </w:rPr>
      </w:pPr>
      <w:r>
        <w:br w:type="page"/>
      </w:r>
    </w:p>
    <w:p w14:paraId="53271397" w14:textId="18109BA0" w:rsidR="006E1B81" w:rsidRPr="008A6018" w:rsidRDefault="006E1B81" w:rsidP="006E1B81">
      <w:pPr>
        <w:pStyle w:val="Heading2"/>
        <w:spacing w:after="240"/>
      </w:pPr>
      <w:r w:rsidRPr="008A6018">
        <w:lastRenderedPageBreak/>
        <w:t>Zitronen-Reissuppe</w:t>
      </w:r>
      <w:r>
        <w:rPr>
          <w:rStyle w:val="FootnoteReference"/>
        </w:rPr>
        <w:footnoteReference w:id="294"/>
      </w:r>
      <w:r w:rsidRPr="008A6018">
        <w:t xml:space="preserve"> </w:t>
      </w:r>
    </w:p>
    <w:p w14:paraId="1D277CE5" w14:textId="230850C2" w:rsidR="006E1B81" w:rsidRDefault="006E1B81" w:rsidP="006E1B81">
      <w:pPr>
        <w:rPr>
          <w:sz w:val="24"/>
          <w:szCs w:val="24"/>
        </w:rPr>
      </w:pPr>
      <w:r w:rsidRPr="008A6018">
        <w:rPr>
          <w:sz w:val="24"/>
          <w:szCs w:val="24"/>
          <w:u w:val="single"/>
        </w:rPr>
        <w:t>Zutaten</w:t>
      </w:r>
      <w:r>
        <w:rPr>
          <w:sz w:val="24"/>
          <w:szCs w:val="24"/>
        </w:rPr>
        <w:t xml:space="preserve"> </w:t>
      </w:r>
      <w:r w:rsidR="00BC5B5A">
        <w:rPr>
          <w:sz w:val="24"/>
          <w:szCs w:val="24"/>
        </w:rPr>
        <w:t>(</w:t>
      </w:r>
      <w:r>
        <w:rPr>
          <w:sz w:val="24"/>
          <w:szCs w:val="24"/>
        </w:rPr>
        <w:t>für 4 Portionen</w:t>
      </w:r>
      <w:r w:rsidR="00BC5B5A">
        <w:rPr>
          <w:sz w:val="24"/>
          <w:szCs w:val="24"/>
        </w:rPr>
        <w:t>):</w:t>
      </w:r>
    </w:p>
    <w:p w14:paraId="0EEF2C65" w14:textId="77777777" w:rsidR="006E1B81" w:rsidRDefault="006E1B81" w:rsidP="006E1B81">
      <w:pPr>
        <w:rPr>
          <w:sz w:val="24"/>
          <w:szCs w:val="24"/>
        </w:rPr>
      </w:pPr>
      <w:r>
        <w:rPr>
          <w:sz w:val="24"/>
          <w:szCs w:val="24"/>
        </w:rPr>
        <w:t>2 Stangen Staudensellerie</w:t>
      </w:r>
    </w:p>
    <w:p w14:paraId="0886D1F2" w14:textId="77777777" w:rsidR="006E1B81" w:rsidRDefault="006E1B81" w:rsidP="006E1B81">
      <w:pPr>
        <w:rPr>
          <w:sz w:val="24"/>
          <w:szCs w:val="24"/>
        </w:rPr>
      </w:pPr>
      <w:r>
        <w:rPr>
          <w:sz w:val="24"/>
          <w:szCs w:val="24"/>
        </w:rPr>
        <w:t>1 mittelgroße Möhre</w:t>
      </w:r>
    </w:p>
    <w:p w14:paraId="3730EDAF" w14:textId="77777777" w:rsidR="006E1B81" w:rsidRDefault="006E1B81" w:rsidP="006E1B81">
      <w:pPr>
        <w:rPr>
          <w:sz w:val="24"/>
          <w:szCs w:val="24"/>
        </w:rPr>
      </w:pPr>
      <w:r>
        <w:rPr>
          <w:sz w:val="24"/>
          <w:szCs w:val="24"/>
        </w:rPr>
        <w:t>1 mittelgroße Zwiebel</w:t>
      </w:r>
    </w:p>
    <w:p w14:paraId="6B1B11F6" w14:textId="77777777" w:rsidR="006E1B81" w:rsidRDefault="006E1B81" w:rsidP="006E1B81">
      <w:pPr>
        <w:rPr>
          <w:sz w:val="24"/>
          <w:szCs w:val="24"/>
        </w:rPr>
      </w:pPr>
      <w:r>
        <w:rPr>
          <w:sz w:val="24"/>
          <w:szCs w:val="24"/>
        </w:rPr>
        <w:t>1 EL Olivenöl</w:t>
      </w:r>
    </w:p>
    <w:p w14:paraId="088CFDD6" w14:textId="77777777" w:rsidR="006E1B81" w:rsidRDefault="006E1B81" w:rsidP="006E1B81">
      <w:pPr>
        <w:rPr>
          <w:sz w:val="24"/>
          <w:szCs w:val="24"/>
        </w:rPr>
      </w:pPr>
      <w:r>
        <w:rPr>
          <w:sz w:val="24"/>
          <w:szCs w:val="24"/>
        </w:rPr>
        <w:t>800 ml Gemüsebrühe</w:t>
      </w:r>
    </w:p>
    <w:p w14:paraId="23F2AAC6" w14:textId="77777777" w:rsidR="006E1B81" w:rsidRDefault="006E1B81" w:rsidP="006E1B81">
      <w:pPr>
        <w:rPr>
          <w:sz w:val="24"/>
          <w:szCs w:val="24"/>
        </w:rPr>
      </w:pPr>
      <w:r>
        <w:rPr>
          <w:sz w:val="24"/>
          <w:szCs w:val="24"/>
        </w:rPr>
        <w:t>50 g Reis</w:t>
      </w:r>
    </w:p>
    <w:p w14:paraId="2F8E31F7" w14:textId="77777777" w:rsidR="006E1B81" w:rsidRDefault="006E1B81" w:rsidP="006E1B81">
      <w:pPr>
        <w:rPr>
          <w:sz w:val="24"/>
          <w:szCs w:val="24"/>
        </w:rPr>
      </w:pPr>
      <w:r>
        <w:rPr>
          <w:sz w:val="24"/>
          <w:szCs w:val="24"/>
        </w:rPr>
        <w:t>3 Eigelb</w:t>
      </w:r>
    </w:p>
    <w:p w14:paraId="7D1FA7DE" w14:textId="77777777" w:rsidR="006E1B81" w:rsidRDefault="006E1B81" w:rsidP="006E1B81">
      <w:pPr>
        <w:rPr>
          <w:sz w:val="24"/>
          <w:szCs w:val="24"/>
        </w:rPr>
      </w:pPr>
      <w:r>
        <w:rPr>
          <w:sz w:val="24"/>
          <w:szCs w:val="24"/>
        </w:rPr>
        <w:t>3 EL Zitronensaft</w:t>
      </w:r>
    </w:p>
    <w:p w14:paraId="4277F95E" w14:textId="77777777" w:rsidR="006E1B81" w:rsidRDefault="006E1B81" w:rsidP="006E1B81">
      <w:pPr>
        <w:rPr>
          <w:sz w:val="24"/>
          <w:szCs w:val="24"/>
        </w:rPr>
      </w:pPr>
      <w:r>
        <w:rPr>
          <w:sz w:val="24"/>
          <w:szCs w:val="24"/>
        </w:rPr>
        <w:t>Salz, weißer Pfeffer</w:t>
      </w:r>
    </w:p>
    <w:p w14:paraId="0FA65F99" w14:textId="77777777" w:rsidR="006E1B81" w:rsidRDefault="006E1B81" w:rsidP="006E1B81">
      <w:pPr>
        <w:rPr>
          <w:sz w:val="24"/>
          <w:szCs w:val="24"/>
        </w:rPr>
      </w:pPr>
    </w:p>
    <w:p w14:paraId="7CAE18E4" w14:textId="77777777" w:rsidR="006E1B81" w:rsidRDefault="006E1B81" w:rsidP="006E1B81">
      <w:pPr>
        <w:rPr>
          <w:sz w:val="24"/>
          <w:szCs w:val="24"/>
        </w:rPr>
      </w:pPr>
      <w:r>
        <w:rPr>
          <w:sz w:val="24"/>
          <w:szCs w:val="24"/>
        </w:rPr>
        <w:t>Zubereitungszeit:</w:t>
      </w:r>
      <w:r>
        <w:rPr>
          <w:sz w:val="24"/>
          <w:szCs w:val="24"/>
        </w:rPr>
        <w:tab/>
        <w:t>45 Minuten</w:t>
      </w:r>
    </w:p>
    <w:p w14:paraId="3DFDD864" w14:textId="77777777" w:rsidR="006E1B81" w:rsidRPr="008A6018" w:rsidRDefault="006E1B81" w:rsidP="00B40E8C">
      <w:pPr>
        <w:pStyle w:val="ListParagraph"/>
        <w:numPr>
          <w:ilvl w:val="0"/>
          <w:numId w:val="1683"/>
        </w:numPr>
        <w:spacing w:after="120"/>
        <w:ind w:left="714" w:hanging="357"/>
        <w:contextualSpacing w:val="0"/>
        <w:jc w:val="both"/>
        <w:rPr>
          <w:sz w:val="24"/>
          <w:szCs w:val="24"/>
        </w:rPr>
      </w:pPr>
      <w:r w:rsidRPr="008A6018">
        <w:rPr>
          <w:sz w:val="24"/>
          <w:szCs w:val="24"/>
        </w:rPr>
        <w:t>Den Sellerie und die Möhre putzen, in kleine Würfel schneiden, das Selleriegrün beiseitelegen. Die Zwiebel fein hacken. Das Öl in einem Topf erhitzen, das Gemüse unter Rühren andünsten. Mit dem Fond ablöschen und zugedeckt bei mittlerer Hitze etwa 10 Minuten köcheln lassen.</w:t>
      </w:r>
    </w:p>
    <w:p w14:paraId="4E634E04" w14:textId="77777777" w:rsidR="006E1B81" w:rsidRPr="008A6018" w:rsidRDefault="006E1B81" w:rsidP="00B40E8C">
      <w:pPr>
        <w:pStyle w:val="ListParagraph"/>
        <w:numPr>
          <w:ilvl w:val="0"/>
          <w:numId w:val="1683"/>
        </w:numPr>
        <w:spacing w:after="120"/>
        <w:ind w:left="714" w:hanging="357"/>
        <w:contextualSpacing w:val="0"/>
        <w:jc w:val="both"/>
        <w:rPr>
          <w:sz w:val="24"/>
          <w:szCs w:val="24"/>
        </w:rPr>
      </w:pPr>
      <w:r w:rsidRPr="008A6018">
        <w:rPr>
          <w:sz w:val="24"/>
          <w:szCs w:val="24"/>
        </w:rPr>
        <w:t>Die Suppe pürieren. Wieder aufkochen, den Reis einstreuen, zugedeckt bei milder Hitze knapp 20 Minuten garen.</w:t>
      </w:r>
    </w:p>
    <w:p w14:paraId="52B4D98D" w14:textId="77777777" w:rsidR="006E1B81" w:rsidRPr="008A6018" w:rsidRDefault="006E1B81" w:rsidP="00B40E8C">
      <w:pPr>
        <w:pStyle w:val="ListParagraph"/>
        <w:numPr>
          <w:ilvl w:val="0"/>
          <w:numId w:val="1683"/>
        </w:numPr>
        <w:spacing w:after="120"/>
        <w:ind w:left="714" w:hanging="357"/>
        <w:contextualSpacing w:val="0"/>
        <w:jc w:val="both"/>
        <w:rPr>
          <w:sz w:val="24"/>
          <w:szCs w:val="24"/>
        </w:rPr>
      </w:pPr>
      <w:r w:rsidRPr="008A6018">
        <w:rPr>
          <w:sz w:val="24"/>
          <w:szCs w:val="24"/>
        </w:rPr>
        <w:t>Die 3 Eigelb schaumig schlagen. Den Zitronensaft langsam unterrühren, dann 2-3 EL heiße Brühe angießen, salzen und pfeffern.</w:t>
      </w:r>
    </w:p>
    <w:p w14:paraId="7F0AD7DA" w14:textId="77777777" w:rsidR="006E1B81" w:rsidRPr="008A6018" w:rsidRDefault="006E1B81" w:rsidP="00B40E8C">
      <w:pPr>
        <w:pStyle w:val="ListParagraph"/>
        <w:numPr>
          <w:ilvl w:val="0"/>
          <w:numId w:val="1683"/>
        </w:numPr>
        <w:spacing w:after="120"/>
        <w:ind w:left="714" w:hanging="357"/>
        <w:contextualSpacing w:val="0"/>
        <w:jc w:val="both"/>
        <w:rPr>
          <w:sz w:val="24"/>
          <w:szCs w:val="24"/>
        </w:rPr>
      </w:pPr>
      <w:r w:rsidRPr="008A6018">
        <w:rPr>
          <w:sz w:val="24"/>
          <w:szCs w:val="24"/>
        </w:rPr>
        <w:t>Die Suppe vom Herd nehmen, die Eier-Zitronensauce unterrühren. Kurz ziehen lassen, aber nicht mehr kochen, damit die Eier nicht gerinnen. Die Suppe abschmecken, mit Selleriegrün bestreuen.</w:t>
      </w:r>
    </w:p>
    <w:p w14:paraId="5E07BA08" w14:textId="77777777" w:rsidR="006E1B81" w:rsidRDefault="006E1B81" w:rsidP="006E1B81">
      <w:pPr>
        <w:rPr>
          <w:sz w:val="24"/>
          <w:szCs w:val="24"/>
        </w:rPr>
      </w:pPr>
    </w:p>
    <w:p w14:paraId="2C083D5E" w14:textId="77777777" w:rsidR="006E1B81" w:rsidRDefault="006E1B81">
      <w:pPr>
        <w:rPr>
          <w:rFonts w:asciiTheme="majorHAnsi" w:eastAsiaTheme="majorEastAsia" w:hAnsiTheme="majorHAnsi" w:cstheme="majorBidi"/>
          <w:color w:val="2F5496" w:themeColor="accent1" w:themeShade="BF"/>
          <w:sz w:val="26"/>
          <w:szCs w:val="26"/>
        </w:rPr>
      </w:pPr>
      <w:r>
        <w:br w:type="page"/>
      </w:r>
    </w:p>
    <w:p w14:paraId="1FB9D948" w14:textId="19389DBE" w:rsidR="004677E9" w:rsidRPr="005C1F6C" w:rsidRDefault="004677E9" w:rsidP="005C1F6C">
      <w:pPr>
        <w:pStyle w:val="Heading2"/>
        <w:spacing w:after="240"/>
      </w:pPr>
      <w:r w:rsidRPr="005C1F6C">
        <w:lastRenderedPageBreak/>
        <w:t>Kräutersuppe mit gerösteten Auberginen</w:t>
      </w:r>
      <w:r w:rsidR="00C90936">
        <w:rPr>
          <w:rStyle w:val="FootnoteReference"/>
        </w:rPr>
        <w:footnoteReference w:id="295"/>
      </w:r>
    </w:p>
    <w:p w14:paraId="17007754" w14:textId="2C639260" w:rsidR="004677E9" w:rsidRPr="005C1F6C" w:rsidRDefault="004677E9">
      <w:pPr>
        <w:rPr>
          <w:sz w:val="24"/>
          <w:szCs w:val="24"/>
        </w:rPr>
      </w:pPr>
      <w:r w:rsidRPr="001D4C0E">
        <w:rPr>
          <w:sz w:val="24"/>
          <w:szCs w:val="24"/>
          <w:u w:val="single"/>
        </w:rPr>
        <w:t>Zutaten</w:t>
      </w:r>
      <w:r w:rsidRPr="005C1F6C">
        <w:rPr>
          <w:sz w:val="24"/>
          <w:szCs w:val="24"/>
        </w:rPr>
        <w:t xml:space="preserve"> (für 4 Portionen)</w:t>
      </w:r>
      <w:r w:rsidR="001D4C0E">
        <w:rPr>
          <w:sz w:val="24"/>
          <w:szCs w:val="24"/>
        </w:rPr>
        <w:t>:</w:t>
      </w:r>
    </w:p>
    <w:p w14:paraId="0CB72A49" w14:textId="77777777" w:rsidR="00E7600D" w:rsidRPr="005C1F6C" w:rsidRDefault="004677E9">
      <w:pPr>
        <w:rPr>
          <w:sz w:val="24"/>
          <w:szCs w:val="24"/>
        </w:rPr>
      </w:pPr>
      <w:r w:rsidRPr="005C1F6C">
        <w:rPr>
          <w:sz w:val="24"/>
          <w:szCs w:val="24"/>
        </w:rPr>
        <w:t>3 Auberginen</w:t>
      </w:r>
      <w:r w:rsidR="00E7600D" w:rsidRPr="005C1F6C">
        <w:rPr>
          <w:sz w:val="24"/>
          <w:szCs w:val="24"/>
        </w:rPr>
        <w:t>, rundherum sieben bis achtmal eingestochen (750g)</w:t>
      </w:r>
    </w:p>
    <w:p w14:paraId="2F510F8A" w14:textId="77777777" w:rsidR="00E7600D" w:rsidRPr="005C1F6C" w:rsidRDefault="00E7600D">
      <w:pPr>
        <w:rPr>
          <w:sz w:val="24"/>
          <w:szCs w:val="24"/>
        </w:rPr>
      </w:pPr>
      <w:r w:rsidRPr="005C1F6C">
        <w:rPr>
          <w:sz w:val="24"/>
          <w:szCs w:val="24"/>
        </w:rPr>
        <w:t>3 EL Zitronensaft</w:t>
      </w:r>
    </w:p>
    <w:p w14:paraId="39EB8E4C" w14:textId="77777777" w:rsidR="00E7600D" w:rsidRPr="005C1F6C" w:rsidRDefault="00E7600D">
      <w:pPr>
        <w:rPr>
          <w:sz w:val="24"/>
          <w:szCs w:val="24"/>
        </w:rPr>
      </w:pPr>
      <w:r w:rsidRPr="005C1F6C">
        <w:rPr>
          <w:sz w:val="24"/>
          <w:szCs w:val="24"/>
        </w:rPr>
        <w:t>105 ml Olivenöl</w:t>
      </w:r>
    </w:p>
    <w:p w14:paraId="2150DD9C" w14:textId="77777777" w:rsidR="00E7600D" w:rsidRPr="005C1F6C" w:rsidRDefault="00E7600D">
      <w:pPr>
        <w:rPr>
          <w:sz w:val="24"/>
          <w:szCs w:val="24"/>
        </w:rPr>
      </w:pPr>
      <w:r w:rsidRPr="005C1F6C">
        <w:rPr>
          <w:sz w:val="24"/>
          <w:szCs w:val="24"/>
        </w:rPr>
        <w:t>2 Zwiebeln, fein gewürfelt</w:t>
      </w:r>
    </w:p>
    <w:p w14:paraId="66C16A7C" w14:textId="77777777" w:rsidR="00E7600D" w:rsidRPr="005C1F6C" w:rsidRDefault="00E7600D">
      <w:pPr>
        <w:rPr>
          <w:sz w:val="24"/>
          <w:szCs w:val="24"/>
        </w:rPr>
      </w:pPr>
      <w:r w:rsidRPr="005C1F6C">
        <w:rPr>
          <w:sz w:val="24"/>
          <w:szCs w:val="24"/>
        </w:rPr>
        <w:t>6 Knoblauchzehen, zerstoßen</w:t>
      </w:r>
    </w:p>
    <w:p w14:paraId="2B91B487" w14:textId="263B1E4D" w:rsidR="005A67A0" w:rsidRPr="005C1F6C" w:rsidRDefault="00E7600D">
      <w:pPr>
        <w:rPr>
          <w:sz w:val="24"/>
          <w:szCs w:val="24"/>
        </w:rPr>
      </w:pPr>
      <w:r w:rsidRPr="005C1F6C">
        <w:rPr>
          <w:sz w:val="24"/>
          <w:szCs w:val="24"/>
        </w:rPr>
        <w:t>60 g Koriandergrün</w:t>
      </w:r>
      <w:r w:rsidR="005A67A0" w:rsidRPr="005C1F6C">
        <w:rPr>
          <w:sz w:val="24"/>
          <w:szCs w:val="24"/>
        </w:rPr>
        <w:t>, grob gehackt, plus 2 EL ganze Blätter zum Servieren</w:t>
      </w:r>
    </w:p>
    <w:p w14:paraId="1D338345" w14:textId="727DAB19" w:rsidR="005A67A0" w:rsidRPr="005C1F6C" w:rsidRDefault="005A67A0">
      <w:pPr>
        <w:rPr>
          <w:sz w:val="24"/>
          <w:szCs w:val="24"/>
        </w:rPr>
      </w:pPr>
      <w:r w:rsidRPr="005C1F6C">
        <w:rPr>
          <w:sz w:val="24"/>
          <w:szCs w:val="24"/>
        </w:rPr>
        <w:t>60 g Petersilie</w:t>
      </w:r>
      <w:r w:rsidR="003118E3" w:rsidRPr="005C1F6C">
        <w:rPr>
          <w:sz w:val="24"/>
          <w:szCs w:val="24"/>
        </w:rPr>
        <w:t>, grob gehackt, plus 2 EL ganze Blätter zum Servieren</w:t>
      </w:r>
    </w:p>
    <w:p w14:paraId="0493BCBC" w14:textId="2E8ABD58" w:rsidR="003118E3" w:rsidRPr="005C1F6C" w:rsidRDefault="003118E3">
      <w:pPr>
        <w:rPr>
          <w:sz w:val="24"/>
          <w:szCs w:val="24"/>
        </w:rPr>
      </w:pPr>
      <w:r w:rsidRPr="005C1F6C">
        <w:rPr>
          <w:sz w:val="24"/>
          <w:szCs w:val="24"/>
        </w:rPr>
        <w:t>40 g Dill, grob gehackt, plus 2 EL Spitzen zum Servieren</w:t>
      </w:r>
    </w:p>
    <w:p w14:paraId="4813330D" w14:textId="4BDB89CD" w:rsidR="003118E3" w:rsidRPr="005C1F6C" w:rsidRDefault="003118E3">
      <w:pPr>
        <w:rPr>
          <w:sz w:val="24"/>
          <w:szCs w:val="24"/>
        </w:rPr>
      </w:pPr>
      <w:r w:rsidRPr="005C1F6C">
        <w:rPr>
          <w:sz w:val="24"/>
          <w:szCs w:val="24"/>
        </w:rPr>
        <w:t>5 Frühlingszwiebeln</w:t>
      </w:r>
      <w:r w:rsidR="00BD3EF0" w:rsidRPr="005C1F6C">
        <w:rPr>
          <w:sz w:val="24"/>
          <w:szCs w:val="24"/>
        </w:rPr>
        <w:t>, in feine Röllchen geschnitten</w:t>
      </w:r>
    </w:p>
    <w:p w14:paraId="4DDAA2C3" w14:textId="34FA9762" w:rsidR="00BD3EF0" w:rsidRPr="005C1F6C" w:rsidRDefault="00BD3EF0">
      <w:pPr>
        <w:rPr>
          <w:sz w:val="24"/>
          <w:szCs w:val="24"/>
        </w:rPr>
      </w:pPr>
      <w:r w:rsidRPr="005C1F6C">
        <w:rPr>
          <w:sz w:val="24"/>
          <w:szCs w:val="24"/>
        </w:rPr>
        <w:t>2,5 TL gemahlener Zimt</w:t>
      </w:r>
    </w:p>
    <w:p w14:paraId="4EF968C1" w14:textId="5C440BC8" w:rsidR="00BD3EF0" w:rsidRPr="005C1F6C" w:rsidRDefault="00BD3EF0">
      <w:pPr>
        <w:rPr>
          <w:sz w:val="24"/>
          <w:szCs w:val="24"/>
        </w:rPr>
      </w:pPr>
      <w:r w:rsidRPr="005C1F6C">
        <w:rPr>
          <w:sz w:val="24"/>
          <w:szCs w:val="24"/>
        </w:rPr>
        <w:t>2,5 TL gemahlener Kreuzkümmel</w:t>
      </w:r>
    </w:p>
    <w:p w14:paraId="2E9AD5CD" w14:textId="36EA5DC8" w:rsidR="00BD3EF0" w:rsidRPr="005C1F6C" w:rsidRDefault="00BD3EF0">
      <w:pPr>
        <w:rPr>
          <w:sz w:val="24"/>
          <w:szCs w:val="24"/>
        </w:rPr>
      </w:pPr>
      <w:r w:rsidRPr="005C1F6C">
        <w:rPr>
          <w:sz w:val="24"/>
          <w:szCs w:val="24"/>
        </w:rPr>
        <w:t>1 TL gemahlene Kurkuma</w:t>
      </w:r>
    </w:p>
    <w:p w14:paraId="21F66741" w14:textId="64F39CEB" w:rsidR="007F33AB" w:rsidRPr="005C1F6C" w:rsidRDefault="007F33AB">
      <w:pPr>
        <w:rPr>
          <w:sz w:val="24"/>
          <w:szCs w:val="24"/>
        </w:rPr>
      </w:pPr>
      <w:r w:rsidRPr="005C1F6C">
        <w:rPr>
          <w:sz w:val="24"/>
          <w:szCs w:val="24"/>
        </w:rPr>
        <w:t>400 g Babyspinat</w:t>
      </w:r>
    </w:p>
    <w:p w14:paraId="22347341" w14:textId="584E9930" w:rsidR="007F33AB" w:rsidRPr="005C1F6C" w:rsidRDefault="007F33AB">
      <w:pPr>
        <w:rPr>
          <w:sz w:val="24"/>
          <w:szCs w:val="24"/>
        </w:rPr>
      </w:pPr>
      <w:r w:rsidRPr="005C1F6C">
        <w:rPr>
          <w:sz w:val="24"/>
          <w:szCs w:val="24"/>
        </w:rPr>
        <w:t>500 ml Gemüsebrühe</w:t>
      </w:r>
    </w:p>
    <w:p w14:paraId="6E593936" w14:textId="49ADE8B2" w:rsidR="007F33AB" w:rsidRPr="005C1F6C" w:rsidRDefault="007F33AB">
      <w:pPr>
        <w:rPr>
          <w:sz w:val="24"/>
          <w:szCs w:val="24"/>
        </w:rPr>
      </w:pPr>
      <w:r w:rsidRPr="005C1F6C">
        <w:rPr>
          <w:sz w:val="24"/>
          <w:szCs w:val="24"/>
        </w:rPr>
        <w:t>1 rote Chilischote, in feine Ringe geschnitten</w:t>
      </w:r>
    </w:p>
    <w:p w14:paraId="2CD3F54B" w14:textId="74E2D256" w:rsidR="007F33AB" w:rsidRPr="005C1F6C" w:rsidRDefault="007F33AB">
      <w:pPr>
        <w:rPr>
          <w:sz w:val="24"/>
          <w:szCs w:val="24"/>
        </w:rPr>
      </w:pPr>
      <w:r w:rsidRPr="005C1F6C">
        <w:rPr>
          <w:sz w:val="24"/>
          <w:szCs w:val="24"/>
        </w:rPr>
        <w:t>2 TL schwarze Senfsamen</w:t>
      </w:r>
    </w:p>
    <w:p w14:paraId="326416AA" w14:textId="3F884993" w:rsidR="007F33AB" w:rsidRPr="005C1F6C" w:rsidRDefault="007F33AB">
      <w:pPr>
        <w:rPr>
          <w:sz w:val="24"/>
          <w:szCs w:val="24"/>
        </w:rPr>
      </w:pPr>
      <w:r w:rsidRPr="005C1F6C">
        <w:rPr>
          <w:sz w:val="24"/>
          <w:szCs w:val="24"/>
        </w:rPr>
        <w:t>Salz, Pfeffer</w:t>
      </w:r>
    </w:p>
    <w:p w14:paraId="1C4A5BF9" w14:textId="77777777" w:rsidR="007F33AB" w:rsidRPr="005C1F6C" w:rsidRDefault="007F33AB">
      <w:pPr>
        <w:rPr>
          <w:sz w:val="24"/>
          <w:szCs w:val="24"/>
        </w:rPr>
      </w:pPr>
    </w:p>
    <w:p w14:paraId="6A5B211D" w14:textId="236D26DC" w:rsidR="007F33AB" w:rsidRPr="005C1F6C" w:rsidRDefault="007F33AB">
      <w:pPr>
        <w:rPr>
          <w:sz w:val="24"/>
          <w:szCs w:val="24"/>
        </w:rPr>
      </w:pPr>
      <w:r w:rsidRPr="005C1F6C">
        <w:rPr>
          <w:sz w:val="24"/>
          <w:szCs w:val="24"/>
        </w:rPr>
        <w:t>Zubereitung</w:t>
      </w:r>
    </w:p>
    <w:p w14:paraId="042914F6" w14:textId="7E7D3816" w:rsidR="00E22E43" w:rsidRPr="001D4C0E" w:rsidRDefault="002F0B5D" w:rsidP="00B40E8C">
      <w:pPr>
        <w:pStyle w:val="ListParagraph"/>
        <w:numPr>
          <w:ilvl w:val="0"/>
          <w:numId w:val="1943"/>
        </w:numPr>
        <w:spacing w:after="120"/>
        <w:ind w:left="714" w:hanging="357"/>
        <w:contextualSpacing w:val="0"/>
        <w:jc w:val="both"/>
        <w:rPr>
          <w:sz w:val="24"/>
          <w:szCs w:val="24"/>
        </w:rPr>
      </w:pPr>
      <w:r w:rsidRPr="001D4C0E">
        <w:rPr>
          <w:sz w:val="24"/>
          <w:szCs w:val="24"/>
        </w:rPr>
        <w:t xml:space="preserve">Eine gut eingeölte Grillpfanne bei hoher Temperatur erhitzen, bis sie raucht. Die Auberginen hineinlegen, 45-50 Minuten rösten und zwischendurch </w:t>
      </w:r>
      <w:r w:rsidR="00AD1DCF" w:rsidRPr="001D4C0E">
        <w:rPr>
          <w:sz w:val="24"/>
          <w:szCs w:val="24"/>
        </w:rPr>
        <w:t>zwei- bis dreimal</w:t>
      </w:r>
      <w:r w:rsidR="00C84C5E" w:rsidRPr="001D4C0E">
        <w:rPr>
          <w:sz w:val="24"/>
          <w:szCs w:val="24"/>
        </w:rPr>
        <w:t>wenden, bis rundherum vollständig schwarz sind. Auberginen in einem Sieb über ei</w:t>
      </w:r>
      <w:r w:rsidR="00AD1DCF" w:rsidRPr="001D4C0E">
        <w:rPr>
          <w:sz w:val="24"/>
          <w:szCs w:val="24"/>
        </w:rPr>
        <w:t>ner</w:t>
      </w:r>
      <w:r w:rsidR="00C84C5E" w:rsidRPr="001D4C0E">
        <w:rPr>
          <w:sz w:val="24"/>
          <w:szCs w:val="24"/>
        </w:rPr>
        <w:t xml:space="preserve"> S</w:t>
      </w:r>
      <w:r w:rsidR="00AD1DCF" w:rsidRPr="001D4C0E">
        <w:rPr>
          <w:sz w:val="24"/>
          <w:szCs w:val="24"/>
        </w:rPr>
        <w:t>ch</w:t>
      </w:r>
      <w:r w:rsidR="00C84C5E" w:rsidRPr="001D4C0E">
        <w:rPr>
          <w:sz w:val="24"/>
          <w:szCs w:val="24"/>
        </w:rPr>
        <w:t xml:space="preserve">üssel </w:t>
      </w:r>
      <w:r w:rsidR="00AD1DCF" w:rsidRPr="001D4C0E">
        <w:rPr>
          <w:sz w:val="24"/>
          <w:szCs w:val="24"/>
        </w:rPr>
        <w:t>etw</w:t>
      </w:r>
      <w:r w:rsidR="00C84C5E" w:rsidRPr="001D4C0E">
        <w:rPr>
          <w:sz w:val="24"/>
          <w:szCs w:val="24"/>
        </w:rPr>
        <w:t>a 30 Minuten abtropfen lassen. Anschließend das Fruchtfleisch aus der Schale lösen, Schale und Stiele wegwerfen. Das Fruchtfleisch in lange Streifen zupfen und in ei</w:t>
      </w:r>
      <w:r w:rsidR="005C1F6C" w:rsidRPr="001D4C0E">
        <w:rPr>
          <w:sz w:val="24"/>
          <w:szCs w:val="24"/>
        </w:rPr>
        <w:t>ne</w:t>
      </w:r>
      <w:r w:rsidR="00C84C5E" w:rsidRPr="001D4C0E">
        <w:rPr>
          <w:sz w:val="24"/>
          <w:szCs w:val="24"/>
        </w:rPr>
        <w:t>r Schüssel mit 1 EL Zitronensaft, 1/3 TL Salz und 1 kräftigen Prise Pfeffer sorgfältig vermengen. Beiseitestellen.</w:t>
      </w:r>
    </w:p>
    <w:p w14:paraId="556FF27A" w14:textId="4305E61A" w:rsidR="00C84C5E" w:rsidRPr="001D4C0E" w:rsidRDefault="00BA35D4" w:rsidP="00B40E8C">
      <w:pPr>
        <w:pStyle w:val="ListParagraph"/>
        <w:numPr>
          <w:ilvl w:val="0"/>
          <w:numId w:val="1943"/>
        </w:numPr>
        <w:spacing w:after="120"/>
        <w:ind w:left="714" w:hanging="357"/>
        <w:contextualSpacing w:val="0"/>
        <w:jc w:val="both"/>
        <w:rPr>
          <w:sz w:val="24"/>
          <w:szCs w:val="24"/>
        </w:rPr>
      </w:pPr>
      <w:r w:rsidRPr="001D4C0E">
        <w:rPr>
          <w:sz w:val="24"/>
          <w:szCs w:val="24"/>
        </w:rPr>
        <w:t>Währenddessen i</w:t>
      </w:r>
      <w:r w:rsidR="00C84C5E" w:rsidRPr="001D4C0E">
        <w:rPr>
          <w:sz w:val="24"/>
          <w:szCs w:val="24"/>
        </w:rPr>
        <w:t xml:space="preserve">n einem großen Topf </w:t>
      </w:r>
      <w:r w:rsidRPr="001D4C0E">
        <w:rPr>
          <w:sz w:val="24"/>
          <w:szCs w:val="24"/>
        </w:rPr>
        <w:t>60 ml Öl bei mittlerer bis hoher Temperatur erh</w:t>
      </w:r>
      <w:r w:rsidR="005C1F6C" w:rsidRPr="001D4C0E">
        <w:rPr>
          <w:sz w:val="24"/>
          <w:szCs w:val="24"/>
        </w:rPr>
        <w:t>i</w:t>
      </w:r>
      <w:r w:rsidRPr="001D4C0E">
        <w:rPr>
          <w:sz w:val="24"/>
          <w:szCs w:val="24"/>
        </w:rPr>
        <w:t xml:space="preserve">tzen und die Zwiebeln darin unter häufigem Rühren etwas 12 Minuten anbraten, bis sie kräftig gebräunt und weich sind. </w:t>
      </w:r>
      <w:r w:rsidR="00E974DE" w:rsidRPr="001D4C0E">
        <w:rPr>
          <w:sz w:val="24"/>
          <w:szCs w:val="24"/>
        </w:rPr>
        <w:t xml:space="preserve">Den Knoblauch dazugeben, die Hitze nach 30 </w:t>
      </w:r>
      <w:r w:rsidR="00E974DE" w:rsidRPr="001D4C0E">
        <w:rPr>
          <w:sz w:val="24"/>
          <w:szCs w:val="24"/>
        </w:rPr>
        <w:lastRenderedPageBreak/>
        <w:t xml:space="preserve">Sekunden auf niedrige bis mittlere Stufe reduzieren und die Kräuter, die Frühlingszwiebeln sowie 3 EL Wasser hinzufügen. Etwa 15 Minuten </w:t>
      </w:r>
      <w:r w:rsidR="00941CA2" w:rsidRPr="001D4C0E">
        <w:rPr>
          <w:sz w:val="24"/>
          <w:szCs w:val="24"/>
        </w:rPr>
        <w:t>garen, bis die Kräuter dunkelgrün gefärbt haben; immer wieder umrühren, damit nicht ansetzt. Die Temperatur wieder leicht erhöhen, Zimt</w:t>
      </w:r>
      <w:r w:rsidR="005C1F6C" w:rsidRPr="001D4C0E">
        <w:rPr>
          <w:sz w:val="24"/>
          <w:szCs w:val="24"/>
        </w:rPr>
        <w:t>,</w:t>
      </w:r>
      <w:r w:rsidR="006B722B" w:rsidRPr="001D4C0E">
        <w:rPr>
          <w:sz w:val="24"/>
          <w:szCs w:val="24"/>
        </w:rPr>
        <w:t xml:space="preserve"> Kreuzkümmel und 1 TL Kurkuma untermengen und 30 Sekunden rühren. Dann den Spinat, die Brühe und </w:t>
      </w:r>
      <w:r w:rsidR="00C924B9" w:rsidRPr="001D4C0E">
        <w:rPr>
          <w:sz w:val="24"/>
          <w:szCs w:val="24"/>
        </w:rPr>
        <w:t>400 ml Wasser dazugeben u</w:t>
      </w:r>
      <w:r w:rsidR="005C1F6C" w:rsidRPr="001D4C0E">
        <w:rPr>
          <w:sz w:val="24"/>
          <w:szCs w:val="24"/>
        </w:rPr>
        <w:t>nd di</w:t>
      </w:r>
      <w:r w:rsidR="00C924B9" w:rsidRPr="001D4C0E">
        <w:rPr>
          <w:sz w:val="24"/>
          <w:szCs w:val="24"/>
        </w:rPr>
        <w:t xml:space="preserve">e Suppe mit 1 </w:t>
      </w:r>
      <w:r w:rsidR="005C1F6C" w:rsidRPr="001D4C0E">
        <w:rPr>
          <w:sz w:val="24"/>
          <w:szCs w:val="24"/>
        </w:rPr>
        <w:t>3</w:t>
      </w:r>
      <w:r w:rsidR="00C924B9" w:rsidRPr="001D4C0E">
        <w:rPr>
          <w:sz w:val="24"/>
          <w:szCs w:val="24"/>
        </w:rPr>
        <w:t>/4 TL Salz und 1 kräftigen Prise Pfeffer würzen. Zum Kochen bringen und bei mittlere Hitze 20 Minuten köcheln lassen.</w:t>
      </w:r>
    </w:p>
    <w:p w14:paraId="7E38CC37" w14:textId="359F3784" w:rsidR="00C924B9" w:rsidRPr="001D4C0E" w:rsidRDefault="00C924B9" w:rsidP="00B40E8C">
      <w:pPr>
        <w:pStyle w:val="ListParagraph"/>
        <w:numPr>
          <w:ilvl w:val="0"/>
          <w:numId w:val="1943"/>
        </w:numPr>
        <w:spacing w:after="120"/>
        <w:ind w:left="714" w:hanging="357"/>
        <w:contextualSpacing w:val="0"/>
        <w:jc w:val="both"/>
        <w:rPr>
          <w:sz w:val="24"/>
          <w:szCs w:val="24"/>
        </w:rPr>
      </w:pPr>
      <w:r w:rsidRPr="001D4C0E">
        <w:rPr>
          <w:sz w:val="24"/>
          <w:szCs w:val="24"/>
        </w:rPr>
        <w:t>Die Suppe vom Herd nehmen, mit den restlichen 2 EL Zitronensaft verrühren, grob püriere</w:t>
      </w:r>
      <w:r w:rsidR="005C1F6C" w:rsidRPr="001D4C0E">
        <w:rPr>
          <w:sz w:val="24"/>
          <w:szCs w:val="24"/>
        </w:rPr>
        <w:t>n</w:t>
      </w:r>
      <w:r w:rsidRPr="001D4C0E">
        <w:rPr>
          <w:sz w:val="24"/>
          <w:szCs w:val="24"/>
        </w:rPr>
        <w:t xml:space="preserve">. Warm </w:t>
      </w:r>
      <w:r w:rsidR="005C1F6C" w:rsidRPr="001D4C0E">
        <w:rPr>
          <w:sz w:val="24"/>
          <w:szCs w:val="24"/>
        </w:rPr>
        <w:t>st</w:t>
      </w:r>
      <w:r w:rsidRPr="001D4C0E">
        <w:rPr>
          <w:sz w:val="24"/>
          <w:szCs w:val="24"/>
        </w:rPr>
        <w:t>ellen.</w:t>
      </w:r>
    </w:p>
    <w:p w14:paraId="305971AD" w14:textId="75B9503E" w:rsidR="00C924B9" w:rsidRPr="001D4C0E" w:rsidRDefault="00C924B9" w:rsidP="00B40E8C">
      <w:pPr>
        <w:pStyle w:val="ListParagraph"/>
        <w:numPr>
          <w:ilvl w:val="0"/>
          <w:numId w:val="1943"/>
        </w:numPr>
        <w:spacing w:after="120"/>
        <w:ind w:left="714" w:hanging="357"/>
        <w:contextualSpacing w:val="0"/>
        <w:jc w:val="both"/>
        <w:rPr>
          <w:sz w:val="24"/>
          <w:szCs w:val="24"/>
        </w:rPr>
      </w:pPr>
      <w:r w:rsidRPr="001D4C0E">
        <w:rPr>
          <w:sz w:val="24"/>
          <w:szCs w:val="24"/>
        </w:rPr>
        <w:t>Für das aromatische Öl Chiliringe mit den restlichen 3 EL Öl in einer kleine</w:t>
      </w:r>
      <w:r w:rsidR="001D4C0E">
        <w:rPr>
          <w:sz w:val="24"/>
          <w:szCs w:val="24"/>
        </w:rPr>
        <w:t>n</w:t>
      </w:r>
      <w:r w:rsidRPr="001D4C0E">
        <w:rPr>
          <w:sz w:val="24"/>
          <w:szCs w:val="24"/>
        </w:rPr>
        <w:t xml:space="preserve"> Pfanne bei mittlerer Temperatur unter gel</w:t>
      </w:r>
      <w:r w:rsidR="005C1F6C" w:rsidRPr="001D4C0E">
        <w:rPr>
          <w:sz w:val="24"/>
          <w:szCs w:val="24"/>
        </w:rPr>
        <w:t>e</w:t>
      </w:r>
      <w:r w:rsidRPr="001D4C0E">
        <w:rPr>
          <w:sz w:val="24"/>
          <w:szCs w:val="24"/>
        </w:rPr>
        <w:t>gentlichem Rühren 10-12 Minuten braten. Die Senfsamen dazugeben, nac</w:t>
      </w:r>
      <w:r w:rsidR="001D4C0E">
        <w:rPr>
          <w:sz w:val="24"/>
          <w:szCs w:val="24"/>
        </w:rPr>
        <w:t>h</w:t>
      </w:r>
      <w:r w:rsidRPr="001D4C0E">
        <w:rPr>
          <w:sz w:val="24"/>
          <w:szCs w:val="24"/>
        </w:rPr>
        <w:t xml:space="preserve"> 1 Minute</w:t>
      </w:r>
      <w:r w:rsidR="002C4CFA" w:rsidRPr="001D4C0E">
        <w:rPr>
          <w:sz w:val="24"/>
          <w:szCs w:val="24"/>
        </w:rPr>
        <w:t xml:space="preserve"> 1 Prise Kurkuma unterrühren </w:t>
      </w:r>
      <w:r w:rsidR="005C1F6C" w:rsidRPr="001D4C0E">
        <w:rPr>
          <w:sz w:val="24"/>
          <w:szCs w:val="24"/>
        </w:rPr>
        <w:t>und</w:t>
      </w:r>
      <w:r w:rsidR="002C4CFA" w:rsidRPr="001D4C0E">
        <w:rPr>
          <w:sz w:val="24"/>
          <w:szCs w:val="24"/>
        </w:rPr>
        <w:t xml:space="preserve"> das Ganze in ein Schälchen umfüllen.</w:t>
      </w:r>
    </w:p>
    <w:p w14:paraId="1B34EB58" w14:textId="61485840" w:rsidR="002C4CFA" w:rsidRDefault="002C4CFA" w:rsidP="00B40E8C">
      <w:pPr>
        <w:pStyle w:val="ListParagraph"/>
        <w:numPr>
          <w:ilvl w:val="0"/>
          <w:numId w:val="1943"/>
        </w:numPr>
        <w:spacing w:after="120"/>
        <w:ind w:left="714" w:hanging="357"/>
        <w:contextualSpacing w:val="0"/>
        <w:jc w:val="both"/>
        <w:rPr>
          <w:sz w:val="24"/>
          <w:szCs w:val="24"/>
        </w:rPr>
      </w:pPr>
      <w:r w:rsidRPr="001D4C0E">
        <w:rPr>
          <w:sz w:val="24"/>
          <w:szCs w:val="24"/>
        </w:rPr>
        <w:t>Die mit den Krä</w:t>
      </w:r>
      <w:r w:rsidR="005C1F6C" w:rsidRPr="001D4C0E">
        <w:rPr>
          <w:sz w:val="24"/>
          <w:szCs w:val="24"/>
        </w:rPr>
        <w:t>u</w:t>
      </w:r>
      <w:r w:rsidRPr="001D4C0E">
        <w:rPr>
          <w:sz w:val="24"/>
          <w:szCs w:val="24"/>
        </w:rPr>
        <w:t>terblättern vermengten Auber</w:t>
      </w:r>
      <w:r w:rsidR="005C1F6C" w:rsidRPr="001D4C0E">
        <w:rPr>
          <w:sz w:val="24"/>
          <w:szCs w:val="24"/>
        </w:rPr>
        <w:t>gin</w:t>
      </w:r>
      <w:r w:rsidRPr="001D4C0E">
        <w:rPr>
          <w:sz w:val="24"/>
          <w:szCs w:val="24"/>
        </w:rPr>
        <w:t>en</w:t>
      </w:r>
      <w:r w:rsidR="005C1F6C" w:rsidRPr="001D4C0E">
        <w:rPr>
          <w:sz w:val="24"/>
          <w:szCs w:val="24"/>
        </w:rPr>
        <w:t xml:space="preserve"> und</w:t>
      </w:r>
      <w:r w:rsidRPr="001D4C0E">
        <w:rPr>
          <w:sz w:val="24"/>
          <w:szCs w:val="24"/>
        </w:rPr>
        <w:t xml:space="preserve"> etwas von dem aromatische</w:t>
      </w:r>
      <w:r w:rsidR="001D4C0E">
        <w:rPr>
          <w:sz w:val="24"/>
          <w:szCs w:val="24"/>
        </w:rPr>
        <w:t>n</w:t>
      </w:r>
      <w:r w:rsidRPr="001D4C0E">
        <w:rPr>
          <w:sz w:val="24"/>
          <w:szCs w:val="24"/>
        </w:rPr>
        <w:t xml:space="preserve"> Öl dazugeben. </w:t>
      </w:r>
    </w:p>
    <w:p w14:paraId="3E573443" w14:textId="77777777" w:rsidR="001D4C0E" w:rsidRDefault="001D4C0E" w:rsidP="001D4C0E">
      <w:pPr>
        <w:spacing w:after="120"/>
        <w:jc w:val="both"/>
        <w:rPr>
          <w:sz w:val="24"/>
          <w:szCs w:val="24"/>
        </w:rPr>
      </w:pPr>
    </w:p>
    <w:p w14:paraId="147FD19C" w14:textId="16220983" w:rsidR="001D4C0E" w:rsidRPr="001D4C0E" w:rsidRDefault="001D4C0E" w:rsidP="001D4C0E">
      <w:pPr>
        <w:spacing w:after="120"/>
        <w:ind w:left="708" w:hanging="708"/>
        <w:jc w:val="both"/>
        <w:rPr>
          <w:sz w:val="24"/>
          <w:szCs w:val="24"/>
        </w:rPr>
      </w:pPr>
      <w:r>
        <w:rPr>
          <w:sz w:val="24"/>
          <w:szCs w:val="24"/>
        </w:rPr>
        <w:t>Info:</w:t>
      </w:r>
      <w:r>
        <w:rPr>
          <w:sz w:val="24"/>
          <w:szCs w:val="24"/>
        </w:rPr>
        <w:tab/>
        <w:t xml:space="preserve">Ich habe sie noch nicht ausprobiert, da ich nicht weiß, ob ich wirklich Auberginen verbrennen will </w:t>
      </w:r>
      <w:r w:rsidRPr="001D4C0E">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6256F18D" w14:textId="77777777" w:rsidR="007F33AB" w:rsidRPr="005C1F6C" w:rsidRDefault="007F33AB">
      <w:pPr>
        <w:rPr>
          <w:sz w:val="24"/>
          <w:szCs w:val="24"/>
        </w:rPr>
      </w:pPr>
    </w:p>
    <w:p w14:paraId="0B7E4C81" w14:textId="36851C0B" w:rsidR="004677E9" w:rsidRDefault="004677E9">
      <w:pPr>
        <w:rPr>
          <w:rFonts w:asciiTheme="majorHAnsi" w:eastAsiaTheme="majorEastAsia" w:hAnsiTheme="majorHAnsi" w:cstheme="majorBidi"/>
          <w:color w:val="2F5496" w:themeColor="accent1" w:themeShade="BF"/>
          <w:sz w:val="26"/>
          <w:szCs w:val="26"/>
        </w:rPr>
      </w:pPr>
      <w:r w:rsidRPr="005C1F6C">
        <w:rPr>
          <w:sz w:val="24"/>
          <w:szCs w:val="24"/>
        </w:rPr>
        <w:br w:type="page"/>
      </w:r>
    </w:p>
    <w:p w14:paraId="31DE121B" w14:textId="5259A858" w:rsidR="00301FAF" w:rsidRDefault="00301FAF" w:rsidP="00143092">
      <w:pPr>
        <w:pStyle w:val="Heading2"/>
        <w:spacing w:after="240"/>
      </w:pPr>
      <w:r>
        <w:lastRenderedPageBreak/>
        <w:t>Sommerliche Bohnensuppe</w:t>
      </w:r>
      <w:r w:rsidR="00D26B04">
        <w:rPr>
          <w:rStyle w:val="FootnoteReference"/>
        </w:rPr>
        <w:footnoteReference w:id="296"/>
      </w:r>
    </w:p>
    <w:p w14:paraId="30AC6FD4" w14:textId="44AB01AE" w:rsidR="00301FAF" w:rsidRDefault="00301FAF">
      <w:r w:rsidRPr="00143092">
        <w:rPr>
          <w:u w:val="single"/>
        </w:rPr>
        <w:t>Zutaten</w:t>
      </w:r>
      <w:r>
        <w:t xml:space="preserve"> </w:t>
      </w:r>
      <w:r w:rsidR="00143092">
        <w:t>(</w:t>
      </w:r>
      <w:r>
        <w:t>für 6 Portionen</w:t>
      </w:r>
      <w:r w:rsidR="00143092">
        <w:t>)</w:t>
      </w:r>
      <w:r>
        <w:t>:</w:t>
      </w:r>
    </w:p>
    <w:p w14:paraId="510ACCD3" w14:textId="77777777" w:rsidR="008B189C" w:rsidRDefault="008B189C">
      <w:r>
        <w:t>250 g getrocknete weiße Bohnen</w:t>
      </w:r>
    </w:p>
    <w:p w14:paraId="549C3D66" w14:textId="6DAF5046" w:rsidR="008B189C" w:rsidRDefault="008B189C">
      <w:r>
        <w:t>Salz, Pfeffer</w:t>
      </w:r>
    </w:p>
    <w:p w14:paraId="26612288" w14:textId="77777777" w:rsidR="008B189C" w:rsidRDefault="008B189C">
      <w:r>
        <w:t>3 Stangen Staudensellerie</w:t>
      </w:r>
    </w:p>
    <w:p w14:paraId="6FFA4C2E" w14:textId="77777777" w:rsidR="008B189C" w:rsidRDefault="008B189C">
      <w:r>
        <w:t>1 rote Paprika</w:t>
      </w:r>
    </w:p>
    <w:p w14:paraId="7872E555" w14:textId="77777777" w:rsidR="008B189C" w:rsidRDefault="008B189C">
      <w:r>
        <w:t>1 Zucchini</w:t>
      </w:r>
    </w:p>
    <w:p w14:paraId="2FD18F35" w14:textId="6C5105A1" w:rsidR="008B189C" w:rsidRDefault="008B189C">
      <w:r>
        <w:t>2 Handvoll Petersilie</w:t>
      </w:r>
    </w:p>
    <w:p w14:paraId="347EA351" w14:textId="77777777" w:rsidR="008B189C" w:rsidRDefault="008B189C">
      <w:r>
        <w:t>Etwa 50 g Parmesan (inklusive Rinde)</w:t>
      </w:r>
    </w:p>
    <w:p w14:paraId="7E4A2D51" w14:textId="77777777" w:rsidR="008B189C" w:rsidRDefault="008B189C">
      <w:r>
        <w:t>Reichlich Olivenöl</w:t>
      </w:r>
    </w:p>
    <w:p w14:paraId="0DC0F25F" w14:textId="77777777" w:rsidR="008B189C" w:rsidRDefault="008B189C">
      <w:r>
        <w:t>1 Zitrone</w:t>
      </w:r>
    </w:p>
    <w:p w14:paraId="3EDD24C2" w14:textId="77777777" w:rsidR="008B189C" w:rsidRDefault="008B189C"/>
    <w:p w14:paraId="31D582A9" w14:textId="77777777" w:rsidR="008B189C" w:rsidRDefault="008B189C">
      <w:r>
        <w:t>Zubereitung:</w:t>
      </w:r>
    </w:p>
    <w:p w14:paraId="20D623DA" w14:textId="77777777" w:rsidR="007370B0" w:rsidRDefault="005016AA" w:rsidP="00B40E8C">
      <w:pPr>
        <w:pStyle w:val="ListParagraph"/>
        <w:numPr>
          <w:ilvl w:val="0"/>
          <w:numId w:val="1793"/>
        </w:numPr>
        <w:spacing w:after="120"/>
        <w:ind w:left="714" w:hanging="357"/>
        <w:contextualSpacing w:val="0"/>
        <w:jc w:val="both"/>
      </w:pPr>
      <w:r>
        <w:t xml:space="preserve">Man braucht hier wirklich getrocknete Bohnen, denn mit Bohnen aus der Dose schmeckt es nicht. Also, dafür </w:t>
      </w:r>
      <w:r w:rsidR="0086675F">
        <w:t xml:space="preserve">die getrocknete Bohnen mindestens 12 Stunden einweichen. Eine Herausforderung, denn </w:t>
      </w:r>
      <w:r w:rsidR="007370B0">
        <w:t xml:space="preserve">man muss sich im Voraus festlegen, was man essen will </w:t>
      </w:r>
      <w:r w:rsidR="007370B0">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p w14:paraId="0789A987" w14:textId="01C9349D" w:rsidR="007370B0" w:rsidRDefault="007370B0" w:rsidP="00B40E8C">
      <w:pPr>
        <w:pStyle w:val="ListParagraph"/>
        <w:numPr>
          <w:ilvl w:val="0"/>
          <w:numId w:val="1793"/>
        </w:numPr>
        <w:spacing w:after="120"/>
        <w:ind w:left="714" w:hanging="357"/>
        <w:contextualSpacing w:val="0"/>
        <w:jc w:val="both"/>
      </w:pPr>
      <w:r>
        <w:t>Nach dem Einweichen werden die Bohnen 1 Stunde lang in Wasser gar gekocht. Erst zum Schluss das Kochwasser auffangen. Sellerie waschen, in Scheiben schneiden, Paprika entker</w:t>
      </w:r>
      <w:r w:rsidR="00143092">
        <w:t>n</w:t>
      </w:r>
      <w:r>
        <w:t xml:space="preserve">en, waschen, in Streifen schneiden und diese </w:t>
      </w:r>
      <w:r w:rsidR="00143092">
        <w:t>n</w:t>
      </w:r>
      <w:r>
        <w:t>och mal halb</w:t>
      </w:r>
      <w:r w:rsidR="00143092">
        <w:t>i</w:t>
      </w:r>
      <w:r>
        <w:t>eren und in ½ cm dicke Scheiben schneiden.</w:t>
      </w:r>
    </w:p>
    <w:p w14:paraId="1EBDBE29" w14:textId="77777777" w:rsidR="0064730B" w:rsidRDefault="007370B0" w:rsidP="00B40E8C">
      <w:pPr>
        <w:pStyle w:val="ListParagraph"/>
        <w:numPr>
          <w:ilvl w:val="0"/>
          <w:numId w:val="1793"/>
        </w:numPr>
        <w:spacing w:after="120"/>
        <w:ind w:left="714" w:hanging="357"/>
        <w:contextualSpacing w:val="0"/>
        <w:jc w:val="both"/>
      </w:pPr>
      <w:r>
        <w:t>Petersilie waschen, trocken schütteln und die Stiele zu den Zucchinischeiben geben. Salzen, pfeffern und alles ungefähr 5 Minuten lang in Olivenöl dünsten. Bohnen dazugebe</w:t>
      </w:r>
      <w:r w:rsidR="007E5F31">
        <w:t>n und mit dem Kochwasser bedecken – wenn es nicht reicht, frisches Wasser hinzufügen. Die Rinde des Parmesanstücks hinzufügen. Nach ungefähr 3</w:t>
      </w:r>
      <w:r w:rsidR="00143092">
        <w:t>0</w:t>
      </w:r>
      <w:r w:rsidR="007E5F31">
        <w:t xml:space="preserve"> Minuten</w:t>
      </w:r>
      <w:r w:rsidR="00FB68C4">
        <w:t xml:space="preserve"> die </w:t>
      </w:r>
      <w:r w:rsidR="00143092">
        <w:t>R</w:t>
      </w:r>
      <w:r w:rsidR="00FB68C4">
        <w:t xml:space="preserve">inde entfernen, etwa 3 Kellen der Suppe </w:t>
      </w:r>
      <w:r w:rsidR="00143092">
        <w:t>herausnehmen</w:t>
      </w:r>
      <w:r w:rsidR="00FB68C4">
        <w:t xml:space="preserve"> und pürieren</w:t>
      </w:r>
      <w:r w:rsidR="0064730B">
        <w:t>.</w:t>
      </w:r>
    </w:p>
    <w:p w14:paraId="376ED23F" w14:textId="77777777" w:rsidR="0064730B" w:rsidRDefault="0064730B">
      <w:r>
        <w:br w:type="page"/>
      </w:r>
    </w:p>
    <w:p w14:paraId="3FA6031C" w14:textId="77777777" w:rsidR="00BC5B5A" w:rsidRPr="00C32260" w:rsidRDefault="00BC5B5A" w:rsidP="00BC5B5A">
      <w:pPr>
        <w:pStyle w:val="Heading2"/>
        <w:spacing w:after="240"/>
      </w:pPr>
      <w:r w:rsidRPr="00C32260">
        <w:lastRenderedPageBreak/>
        <w:t>Suppe aus der Toskana mit Bohnen, Kohl und Weißbrot – Ribollita</w:t>
      </w:r>
      <w:r>
        <w:rPr>
          <w:rStyle w:val="FootnoteReference"/>
        </w:rPr>
        <w:footnoteReference w:id="297"/>
      </w:r>
    </w:p>
    <w:p w14:paraId="5ED20C75" w14:textId="77777777" w:rsidR="00BC5B5A" w:rsidRPr="00C32260" w:rsidRDefault="00BC5B5A" w:rsidP="00BC5B5A">
      <w:pPr>
        <w:rPr>
          <w:sz w:val="24"/>
          <w:szCs w:val="24"/>
        </w:rPr>
      </w:pPr>
      <w:r w:rsidRPr="00C32260">
        <w:rPr>
          <w:sz w:val="24"/>
          <w:szCs w:val="24"/>
          <w:u w:val="single"/>
        </w:rPr>
        <w:t>Zutaten</w:t>
      </w:r>
      <w:r w:rsidRPr="00C32260">
        <w:rPr>
          <w:sz w:val="24"/>
          <w:szCs w:val="24"/>
        </w:rPr>
        <w:t xml:space="preserve"> </w:t>
      </w:r>
      <w:r>
        <w:rPr>
          <w:sz w:val="24"/>
          <w:szCs w:val="24"/>
        </w:rPr>
        <w:t>(</w:t>
      </w:r>
      <w:r w:rsidRPr="00C32260">
        <w:rPr>
          <w:sz w:val="24"/>
          <w:szCs w:val="24"/>
        </w:rPr>
        <w:t>für 4 Portionen</w:t>
      </w:r>
      <w:r>
        <w:rPr>
          <w:sz w:val="24"/>
          <w:szCs w:val="24"/>
        </w:rPr>
        <w:t>):</w:t>
      </w:r>
    </w:p>
    <w:p w14:paraId="3B34C2B0" w14:textId="77777777" w:rsidR="00BC5B5A" w:rsidRPr="00C32260" w:rsidRDefault="00BC5B5A" w:rsidP="00BC5B5A">
      <w:pPr>
        <w:rPr>
          <w:sz w:val="24"/>
          <w:szCs w:val="24"/>
        </w:rPr>
      </w:pPr>
      <w:r w:rsidRPr="00C32260">
        <w:rPr>
          <w:sz w:val="24"/>
          <w:szCs w:val="24"/>
        </w:rPr>
        <w:t>250 g getrockn</w:t>
      </w:r>
      <w:r>
        <w:rPr>
          <w:sz w:val="24"/>
          <w:szCs w:val="24"/>
        </w:rPr>
        <w:t>e</w:t>
      </w:r>
      <w:r w:rsidRPr="00C32260">
        <w:rPr>
          <w:sz w:val="24"/>
          <w:szCs w:val="24"/>
        </w:rPr>
        <w:t>te Cannellini-Bohnen</w:t>
      </w:r>
    </w:p>
    <w:p w14:paraId="721DC023" w14:textId="77777777" w:rsidR="00BC5B5A" w:rsidRPr="00C32260" w:rsidRDefault="00BC5B5A" w:rsidP="00BC5B5A">
      <w:pPr>
        <w:rPr>
          <w:sz w:val="24"/>
          <w:szCs w:val="24"/>
        </w:rPr>
      </w:pPr>
      <w:r w:rsidRPr="00C32260">
        <w:rPr>
          <w:sz w:val="24"/>
          <w:szCs w:val="24"/>
        </w:rPr>
        <w:t>2 Zwiebeln</w:t>
      </w:r>
    </w:p>
    <w:p w14:paraId="7A60F59F" w14:textId="77777777" w:rsidR="00BC5B5A" w:rsidRPr="00C32260" w:rsidRDefault="00BC5B5A" w:rsidP="00BC5B5A">
      <w:pPr>
        <w:rPr>
          <w:sz w:val="24"/>
          <w:szCs w:val="24"/>
        </w:rPr>
      </w:pPr>
      <w:r w:rsidRPr="00C32260">
        <w:rPr>
          <w:sz w:val="24"/>
          <w:szCs w:val="24"/>
        </w:rPr>
        <w:t>3 Knoblauchzehen</w:t>
      </w:r>
    </w:p>
    <w:p w14:paraId="74BBDF27" w14:textId="77777777" w:rsidR="00BC5B5A" w:rsidRPr="00C32260" w:rsidRDefault="00BC5B5A" w:rsidP="00BC5B5A">
      <w:pPr>
        <w:rPr>
          <w:sz w:val="24"/>
          <w:szCs w:val="24"/>
        </w:rPr>
      </w:pPr>
      <w:r w:rsidRPr="00C32260">
        <w:rPr>
          <w:sz w:val="24"/>
          <w:szCs w:val="24"/>
        </w:rPr>
        <w:t>3 Stangen Staudensellerie</w:t>
      </w:r>
    </w:p>
    <w:p w14:paraId="666CC7E3" w14:textId="77777777" w:rsidR="00BC5B5A" w:rsidRPr="00C32260" w:rsidRDefault="00BC5B5A" w:rsidP="00BC5B5A">
      <w:pPr>
        <w:rPr>
          <w:sz w:val="24"/>
          <w:szCs w:val="24"/>
        </w:rPr>
      </w:pPr>
      <w:r w:rsidRPr="00C32260">
        <w:rPr>
          <w:sz w:val="24"/>
          <w:szCs w:val="24"/>
        </w:rPr>
        <w:t>1 Dose geschälte Tomaten (400 g)</w:t>
      </w:r>
    </w:p>
    <w:p w14:paraId="763D3EE1" w14:textId="77777777" w:rsidR="00BC5B5A" w:rsidRPr="00C32260" w:rsidRDefault="00BC5B5A" w:rsidP="00BC5B5A">
      <w:pPr>
        <w:rPr>
          <w:sz w:val="24"/>
          <w:szCs w:val="24"/>
        </w:rPr>
      </w:pPr>
      <w:r w:rsidRPr="00C32260">
        <w:rPr>
          <w:sz w:val="24"/>
          <w:szCs w:val="24"/>
        </w:rPr>
        <w:t>1,2 l Wasser</w:t>
      </w:r>
    </w:p>
    <w:p w14:paraId="26A241C4" w14:textId="77777777" w:rsidR="00BC5B5A" w:rsidRPr="00C32260" w:rsidRDefault="00BC5B5A" w:rsidP="00BC5B5A">
      <w:pPr>
        <w:rPr>
          <w:sz w:val="24"/>
          <w:szCs w:val="24"/>
        </w:rPr>
      </w:pPr>
      <w:r w:rsidRPr="00C32260">
        <w:rPr>
          <w:sz w:val="24"/>
          <w:szCs w:val="24"/>
        </w:rPr>
        <w:t>Salz</w:t>
      </w:r>
    </w:p>
    <w:p w14:paraId="39C1B1C7" w14:textId="77777777" w:rsidR="00BC5B5A" w:rsidRPr="00C32260" w:rsidRDefault="00BC5B5A" w:rsidP="00BC5B5A">
      <w:pPr>
        <w:rPr>
          <w:sz w:val="24"/>
          <w:szCs w:val="24"/>
        </w:rPr>
      </w:pPr>
      <w:r w:rsidRPr="00C32260">
        <w:rPr>
          <w:sz w:val="24"/>
          <w:szCs w:val="24"/>
        </w:rPr>
        <w:t>Olivenöl</w:t>
      </w:r>
    </w:p>
    <w:p w14:paraId="56CDF443" w14:textId="77777777" w:rsidR="00BC5B5A" w:rsidRPr="00C32260" w:rsidRDefault="00BC5B5A" w:rsidP="00BC5B5A">
      <w:pPr>
        <w:rPr>
          <w:sz w:val="24"/>
          <w:szCs w:val="24"/>
        </w:rPr>
      </w:pPr>
      <w:r w:rsidRPr="00C32260">
        <w:rPr>
          <w:sz w:val="24"/>
          <w:szCs w:val="24"/>
        </w:rPr>
        <w:t>¼ von einer kleinen Chilischote</w:t>
      </w:r>
    </w:p>
    <w:p w14:paraId="3620876E" w14:textId="77777777" w:rsidR="00BC5B5A" w:rsidRPr="00C32260" w:rsidRDefault="00BC5B5A" w:rsidP="00BC5B5A">
      <w:pPr>
        <w:rPr>
          <w:sz w:val="24"/>
          <w:szCs w:val="24"/>
        </w:rPr>
      </w:pPr>
      <w:r w:rsidRPr="00C32260">
        <w:rPr>
          <w:sz w:val="24"/>
          <w:szCs w:val="24"/>
        </w:rPr>
        <w:t>3 Kartoffeln (ca. 250 g)</w:t>
      </w:r>
    </w:p>
    <w:p w14:paraId="18F85FAE" w14:textId="77777777" w:rsidR="00BC5B5A" w:rsidRPr="00C32260" w:rsidRDefault="00BC5B5A" w:rsidP="00BC5B5A">
      <w:pPr>
        <w:rPr>
          <w:sz w:val="24"/>
          <w:szCs w:val="24"/>
        </w:rPr>
      </w:pPr>
      <w:r w:rsidRPr="00C32260">
        <w:rPr>
          <w:sz w:val="24"/>
          <w:szCs w:val="24"/>
        </w:rPr>
        <w:t>300 g Grünkohl (oder italienischen Schwarzkohl)</w:t>
      </w:r>
    </w:p>
    <w:p w14:paraId="0B7B4C17" w14:textId="77777777" w:rsidR="00BC5B5A" w:rsidRPr="00C32260" w:rsidRDefault="00BC5B5A" w:rsidP="00BC5B5A">
      <w:pPr>
        <w:rPr>
          <w:sz w:val="24"/>
          <w:szCs w:val="24"/>
        </w:rPr>
      </w:pPr>
      <w:r w:rsidRPr="00C32260">
        <w:rPr>
          <w:sz w:val="24"/>
          <w:szCs w:val="24"/>
        </w:rPr>
        <w:t>4 Scheiben Weißbrot (am besten vom Vortag)</w:t>
      </w:r>
    </w:p>
    <w:p w14:paraId="1422B279" w14:textId="77777777" w:rsidR="00BC5B5A" w:rsidRPr="00C32260" w:rsidRDefault="00BC5B5A" w:rsidP="00BC5B5A">
      <w:pPr>
        <w:rPr>
          <w:sz w:val="24"/>
          <w:szCs w:val="24"/>
        </w:rPr>
      </w:pPr>
    </w:p>
    <w:p w14:paraId="12259491" w14:textId="77777777" w:rsidR="00BC5B5A" w:rsidRPr="00C32260" w:rsidRDefault="00BC5B5A" w:rsidP="00BC5B5A">
      <w:pPr>
        <w:rPr>
          <w:sz w:val="24"/>
          <w:szCs w:val="24"/>
        </w:rPr>
      </w:pPr>
      <w:r w:rsidRPr="00C32260">
        <w:rPr>
          <w:sz w:val="24"/>
          <w:szCs w:val="24"/>
        </w:rPr>
        <w:t>Zubereitung:</w:t>
      </w:r>
    </w:p>
    <w:p w14:paraId="46C13287" w14:textId="77777777" w:rsidR="00BC5B5A" w:rsidRPr="00C32260" w:rsidRDefault="00BC5B5A" w:rsidP="00B40E8C">
      <w:pPr>
        <w:pStyle w:val="ListParagraph"/>
        <w:numPr>
          <w:ilvl w:val="0"/>
          <w:numId w:val="1720"/>
        </w:numPr>
        <w:spacing w:after="120"/>
        <w:ind w:left="714" w:hanging="357"/>
        <w:contextualSpacing w:val="0"/>
        <w:jc w:val="both"/>
        <w:rPr>
          <w:sz w:val="24"/>
          <w:szCs w:val="24"/>
        </w:rPr>
      </w:pPr>
      <w:r w:rsidRPr="00C32260">
        <w:rPr>
          <w:sz w:val="24"/>
          <w:szCs w:val="24"/>
        </w:rPr>
        <w:t>Bohnen über Nacht in Wasser einweichen, abgießen. Eine der Zwiebeln schälen und in Streifen schneiden, eine Knoblauchzehe schälen und halbieren, Sellerie in Scheibchen schneiden. Alles mit den Bohnen sowie den Tomaten (samt Saft) in 1,2 l kaltem Wasser aufsetzen. Salzen und etwas Olivenöl hinzufügen. Das Ganze aufkochen, auf mittlere Hitze herunterschalten und ungefähr 1 Stunde lang bei geschlossenem Deckel simmern lassen, bis die Bohnen weich sind. Von dieser Mischung die Hälfte abzweigen und pürieren.</w:t>
      </w:r>
    </w:p>
    <w:p w14:paraId="7CBC3331" w14:textId="77777777" w:rsidR="00BC5B5A" w:rsidRPr="00C32260" w:rsidRDefault="00BC5B5A" w:rsidP="00B40E8C">
      <w:pPr>
        <w:pStyle w:val="ListParagraph"/>
        <w:numPr>
          <w:ilvl w:val="0"/>
          <w:numId w:val="1720"/>
        </w:numPr>
        <w:spacing w:after="120"/>
        <w:ind w:left="714" w:hanging="357"/>
        <w:contextualSpacing w:val="0"/>
        <w:jc w:val="both"/>
        <w:rPr>
          <w:sz w:val="24"/>
          <w:szCs w:val="24"/>
        </w:rPr>
      </w:pPr>
      <w:r w:rsidRPr="00C32260">
        <w:rPr>
          <w:sz w:val="24"/>
          <w:szCs w:val="24"/>
        </w:rPr>
        <w:t>In der Zwischenzeit die verbliebene Zwiebel fein schneiden, in einem anderen Topf zusammen mit einer geschälten, mit der flachen Seite des Messers angedrückten Knoblauchzehe und der Chilischote anschwitzen. Kartoffeln schälen und in kleine Würfel schneiden, hinzufügen. Die Grünkohlblätter von den harten Stielen zupfen, eventuell kleiner reißen, in den Topf geben. Zwei Kellen vom Bohnenkochwasser dazugießen. Alles ungefähr 15 Minuten lang bei geschlossenem Deckel dünsten.</w:t>
      </w:r>
    </w:p>
    <w:p w14:paraId="5B04C9F2" w14:textId="77777777" w:rsidR="00BC5B5A" w:rsidRPr="00387374" w:rsidRDefault="00BC5B5A" w:rsidP="00B40E8C">
      <w:pPr>
        <w:pStyle w:val="ListParagraph"/>
        <w:numPr>
          <w:ilvl w:val="0"/>
          <w:numId w:val="1720"/>
        </w:numPr>
        <w:spacing w:after="120"/>
        <w:ind w:left="714" w:hanging="357"/>
        <w:contextualSpacing w:val="0"/>
        <w:jc w:val="both"/>
      </w:pPr>
      <w:r w:rsidRPr="00C32260">
        <w:rPr>
          <w:sz w:val="24"/>
          <w:szCs w:val="24"/>
        </w:rPr>
        <w:t xml:space="preserve">Die pürierten Bohnen unterrühren, sodass eine dicke Suppe entsteht. Abschmecken mit Salz und Olivenöl. Schließlich Weißbrot in mundgerechte Stücke reißen, in einer Pfanne in etwas Olivenöl zusammen mit einer geschälten, angedrückten </w:t>
      </w:r>
      <w:r w:rsidRPr="00C32260">
        <w:rPr>
          <w:sz w:val="24"/>
          <w:szCs w:val="24"/>
        </w:rPr>
        <w:lastRenderedPageBreak/>
        <w:t>Knoblauchzehe knusprig braten. Weißbrotstücke auf Teller verteilen, die Suppe darüber geben.</w:t>
      </w:r>
    </w:p>
    <w:p w14:paraId="04655CCE" w14:textId="77777777" w:rsidR="00BC5B5A" w:rsidRDefault="00BC5B5A">
      <w:pPr>
        <w:rPr>
          <w:rFonts w:asciiTheme="majorHAnsi" w:eastAsiaTheme="majorEastAsia" w:hAnsiTheme="majorHAnsi" w:cstheme="majorBidi"/>
          <w:color w:val="2F5496" w:themeColor="accent1" w:themeShade="BF"/>
          <w:sz w:val="26"/>
          <w:szCs w:val="26"/>
        </w:rPr>
      </w:pPr>
      <w:r>
        <w:br w:type="page"/>
      </w:r>
    </w:p>
    <w:p w14:paraId="09111DC4" w14:textId="5A5184ED" w:rsidR="00E42605" w:rsidRPr="005956BA" w:rsidRDefault="00E42605" w:rsidP="00E42605">
      <w:pPr>
        <w:pStyle w:val="Heading2"/>
        <w:spacing w:after="240"/>
      </w:pPr>
      <w:r w:rsidRPr="005956BA">
        <w:lastRenderedPageBreak/>
        <w:t>Minestrone</w:t>
      </w:r>
      <w:r>
        <w:t xml:space="preserve"> Nr. 1</w:t>
      </w:r>
      <w:r>
        <w:rPr>
          <w:rStyle w:val="FootnoteReference"/>
        </w:rPr>
        <w:footnoteReference w:id="298"/>
      </w:r>
    </w:p>
    <w:p w14:paraId="70AF8FC3" w14:textId="77777777" w:rsidR="00E42605" w:rsidRDefault="00E42605" w:rsidP="00E42605">
      <w:pPr>
        <w:rPr>
          <w:sz w:val="24"/>
          <w:szCs w:val="24"/>
        </w:rPr>
      </w:pPr>
      <w:r w:rsidRPr="005956BA">
        <w:rPr>
          <w:sz w:val="24"/>
          <w:szCs w:val="24"/>
          <w:u w:val="single"/>
        </w:rPr>
        <w:t>Zutaten</w:t>
      </w:r>
      <w:r>
        <w:rPr>
          <w:sz w:val="24"/>
          <w:szCs w:val="24"/>
        </w:rPr>
        <w:t xml:space="preserve"> (für 4-5 Portionen):</w:t>
      </w:r>
    </w:p>
    <w:p w14:paraId="1A2B2873" w14:textId="77777777" w:rsidR="00E42605" w:rsidRDefault="00E42605" w:rsidP="00E42605">
      <w:pPr>
        <w:rPr>
          <w:sz w:val="24"/>
          <w:szCs w:val="24"/>
        </w:rPr>
      </w:pPr>
      <w:r>
        <w:rPr>
          <w:sz w:val="24"/>
          <w:szCs w:val="24"/>
        </w:rPr>
        <w:t>500 g Kartoffeln</w:t>
      </w:r>
    </w:p>
    <w:p w14:paraId="04BB79F4" w14:textId="77777777" w:rsidR="00E42605" w:rsidRDefault="00E42605" w:rsidP="00E42605">
      <w:pPr>
        <w:rPr>
          <w:sz w:val="24"/>
          <w:szCs w:val="24"/>
        </w:rPr>
      </w:pPr>
      <w:r>
        <w:rPr>
          <w:sz w:val="24"/>
          <w:szCs w:val="24"/>
        </w:rPr>
        <w:t>1 Stange Lauch (etwa 200 g)</w:t>
      </w:r>
    </w:p>
    <w:p w14:paraId="274245A2" w14:textId="77777777" w:rsidR="00E42605" w:rsidRDefault="00E42605" w:rsidP="00E42605">
      <w:pPr>
        <w:rPr>
          <w:sz w:val="24"/>
          <w:szCs w:val="24"/>
        </w:rPr>
      </w:pPr>
      <w:r>
        <w:rPr>
          <w:sz w:val="24"/>
          <w:szCs w:val="24"/>
        </w:rPr>
        <w:t>250 g Möhren</w:t>
      </w:r>
    </w:p>
    <w:p w14:paraId="34760FF9" w14:textId="77777777" w:rsidR="00E42605" w:rsidRDefault="00E42605" w:rsidP="00E42605">
      <w:pPr>
        <w:rPr>
          <w:sz w:val="24"/>
          <w:szCs w:val="24"/>
        </w:rPr>
      </w:pPr>
      <w:r>
        <w:rPr>
          <w:sz w:val="24"/>
          <w:szCs w:val="24"/>
        </w:rPr>
        <w:t>250 g Zucchini</w:t>
      </w:r>
    </w:p>
    <w:p w14:paraId="304F9F2C" w14:textId="77777777" w:rsidR="00E42605" w:rsidRDefault="00E42605" w:rsidP="00E42605">
      <w:pPr>
        <w:rPr>
          <w:sz w:val="24"/>
          <w:szCs w:val="24"/>
        </w:rPr>
      </w:pPr>
      <w:r>
        <w:rPr>
          <w:sz w:val="24"/>
          <w:szCs w:val="24"/>
        </w:rPr>
        <w:t>500 g reife Tomaten</w:t>
      </w:r>
    </w:p>
    <w:p w14:paraId="799A1B0B" w14:textId="77777777" w:rsidR="00E42605" w:rsidRDefault="00E42605" w:rsidP="00E42605">
      <w:pPr>
        <w:rPr>
          <w:sz w:val="24"/>
          <w:szCs w:val="24"/>
        </w:rPr>
      </w:pPr>
      <w:r>
        <w:rPr>
          <w:sz w:val="24"/>
          <w:szCs w:val="24"/>
        </w:rPr>
        <w:t>2 Stangen Staudensellerie</w:t>
      </w:r>
    </w:p>
    <w:p w14:paraId="280C80D0" w14:textId="77777777" w:rsidR="00E42605" w:rsidRDefault="00E42605" w:rsidP="00E42605">
      <w:pPr>
        <w:rPr>
          <w:sz w:val="24"/>
          <w:szCs w:val="24"/>
        </w:rPr>
      </w:pPr>
      <w:r>
        <w:rPr>
          <w:sz w:val="24"/>
          <w:szCs w:val="24"/>
        </w:rPr>
        <w:t>1 Zwiebel</w:t>
      </w:r>
    </w:p>
    <w:p w14:paraId="02B6834F" w14:textId="77777777" w:rsidR="00E42605" w:rsidRDefault="00E42605" w:rsidP="00E42605">
      <w:pPr>
        <w:rPr>
          <w:sz w:val="24"/>
          <w:szCs w:val="24"/>
        </w:rPr>
      </w:pPr>
      <w:r>
        <w:rPr>
          <w:sz w:val="24"/>
          <w:szCs w:val="24"/>
        </w:rPr>
        <w:t>1,5 l Fleisch/Gemüsebrühe</w:t>
      </w:r>
    </w:p>
    <w:p w14:paraId="2ED815B6" w14:textId="77777777" w:rsidR="00E42605" w:rsidRDefault="00E42605" w:rsidP="00E42605">
      <w:pPr>
        <w:rPr>
          <w:sz w:val="24"/>
          <w:szCs w:val="24"/>
        </w:rPr>
      </w:pPr>
      <w:r>
        <w:rPr>
          <w:sz w:val="24"/>
          <w:szCs w:val="24"/>
        </w:rPr>
        <w:t>4 EL Öl</w:t>
      </w:r>
    </w:p>
    <w:p w14:paraId="32C5C0CF" w14:textId="77777777" w:rsidR="00E42605" w:rsidRDefault="00E42605" w:rsidP="00E42605">
      <w:pPr>
        <w:rPr>
          <w:sz w:val="24"/>
          <w:szCs w:val="24"/>
        </w:rPr>
      </w:pPr>
      <w:r>
        <w:rPr>
          <w:sz w:val="24"/>
          <w:szCs w:val="24"/>
        </w:rPr>
        <w:t>½ Bund glatte Petersilie</w:t>
      </w:r>
    </w:p>
    <w:p w14:paraId="67829FEF" w14:textId="77777777" w:rsidR="00E42605" w:rsidRDefault="00E42605" w:rsidP="00E42605">
      <w:pPr>
        <w:rPr>
          <w:sz w:val="24"/>
          <w:szCs w:val="24"/>
        </w:rPr>
      </w:pPr>
      <w:r>
        <w:rPr>
          <w:sz w:val="24"/>
          <w:szCs w:val="24"/>
        </w:rPr>
        <w:t>1 Bund Basilikum</w:t>
      </w:r>
    </w:p>
    <w:p w14:paraId="193E92C1" w14:textId="77777777" w:rsidR="00E42605" w:rsidRDefault="00E42605" w:rsidP="00E42605">
      <w:pPr>
        <w:rPr>
          <w:sz w:val="24"/>
          <w:szCs w:val="24"/>
        </w:rPr>
      </w:pPr>
      <w:r>
        <w:rPr>
          <w:sz w:val="24"/>
          <w:szCs w:val="24"/>
        </w:rPr>
        <w:t>50 g Parmesan</w:t>
      </w:r>
    </w:p>
    <w:p w14:paraId="1090C46B" w14:textId="77777777" w:rsidR="00E42605" w:rsidRDefault="00E42605" w:rsidP="00E42605">
      <w:pPr>
        <w:rPr>
          <w:sz w:val="24"/>
          <w:szCs w:val="24"/>
        </w:rPr>
      </w:pPr>
      <w:r>
        <w:rPr>
          <w:sz w:val="24"/>
          <w:szCs w:val="24"/>
        </w:rPr>
        <w:t>Salz, Pfeffer</w:t>
      </w:r>
    </w:p>
    <w:p w14:paraId="1CCBE93B" w14:textId="77777777" w:rsidR="00E42605" w:rsidRDefault="00E42605" w:rsidP="00E42605">
      <w:pPr>
        <w:rPr>
          <w:sz w:val="24"/>
          <w:szCs w:val="24"/>
        </w:rPr>
      </w:pPr>
    </w:p>
    <w:p w14:paraId="55BF444A" w14:textId="77777777" w:rsidR="00E42605" w:rsidRDefault="00E42605" w:rsidP="00E42605">
      <w:pPr>
        <w:rPr>
          <w:sz w:val="24"/>
          <w:szCs w:val="24"/>
        </w:rPr>
      </w:pPr>
      <w:r>
        <w:rPr>
          <w:sz w:val="24"/>
          <w:szCs w:val="24"/>
        </w:rPr>
        <w:t>Zubereitung:</w:t>
      </w:r>
      <w:r>
        <w:rPr>
          <w:sz w:val="24"/>
          <w:szCs w:val="24"/>
        </w:rPr>
        <w:tab/>
        <w:t>1 Stunden und 20 Minuten</w:t>
      </w:r>
    </w:p>
    <w:p w14:paraId="25ABAC24" w14:textId="77777777" w:rsidR="00E42605" w:rsidRPr="005956BA" w:rsidRDefault="00E42605" w:rsidP="00B40E8C">
      <w:pPr>
        <w:pStyle w:val="ListParagraph"/>
        <w:numPr>
          <w:ilvl w:val="0"/>
          <w:numId w:val="1688"/>
        </w:numPr>
        <w:spacing w:after="120"/>
        <w:ind w:left="714" w:hanging="357"/>
        <w:contextualSpacing w:val="0"/>
        <w:jc w:val="both"/>
        <w:rPr>
          <w:sz w:val="24"/>
          <w:szCs w:val="24"/>
        </w:rPr>
      </w:pPr>
      <w:r w:rsidRPr="005956BA">
        <w:rPr>
          <w:sz w:val="24"/>
          <w:szCs w:val="24"/>
        </w:rPr>
        <w:t>Die Kartoffeln waschen, schälen und in Würfel schneiden. Den Lauch aufschlitzen, waschen, schräg in feine Ringe schneiden. Die Möhren schälen, in Scheibchen schneiden. Die Zucchini putzen und waschen, in Scheiben schneiden und diese halbieren.</w:t>
      </w:r>
    </w:p>
    <w:p w14:paraId="45F7B213" w14:textId="77777777" w:rsidR="00E42605" w:rsidRPr="005956BA" w:rsidRDefault="00E42605" w:rsidP="00B40E8C">
      <w:pPr>
        <w:pStyle w:val="ListParagraph"/>
        <w:numPr>
          <w:ilvl w:val="0"/>
          <w:numId w:val="1688"/>
        </w:numPr>
        <w:spacing w:after="120"/>
        <w:ind w:left="714" w:hanging="357"/>
        <w:contextualSpacing w:val="0"/>
        <w:jc w:val="both"/>
        <w:rPr>
          <w:sz w:val="24"/>
          <w:szCs w:val="24"/>
        </w:rPr>
      </w:pPr>
      <w:r w:rsidRPr="005956BA">
        <w:rPr>
          <w:sz w:val="24"/>
          <w:szCs w:val="24"/>
        </w:rPr>
        <w:t>Die Tomaten kreuzweise einritzen, kurz in kochendes Wasser legen, kalt abschrecken und enthäuten. Die Tomaten halbieren, entkernen und grob zerteilen.</w:t>
      </w:r>
    </w:p>
    <w:p w14:paraId="4A776A4E" w14:textId="77777777" w:rsidR="00E42605" w:rsidRPr="005956BA" w:rsidRDefault="00E42605" w:rsidP="00B40E8C">
      <w:pPr>
        <w:pStyle w:val="ListParagraph"/>
        <w:numPr>
          <w:ilvl w:val="0"/>
          <w:numId w:val="1688"/>
        </w:numPr>
        <w:spacing w:after="120"/>
        <w:ind w:left="714" w:hanging="357"/>
        <w:contextualSpacing w:val="0"/>
        <w:jc w:val="both"/>
        <w:rPr>
          <w:sz w:val="24"/>
          <w:szCs w:val="24"/>
        </w:rPr>
      </w:pPr>
      <w:r w:rsidRPr="005956BA">
        <w:rPr>
          <w:sz w:val="24"/>
          <w:szCs w:val="24"/>
        </w:rPr>
        <w:t>Die Selleriestangen putzen und waschen, in etwa ½ cm breite Scheiben schneiden. Die Zwiebel fein hacken.</w:t>
      </w:r>
    </w:p>
    <w:p w14:paraId="6235FF49" w14:textId="77777777" w:rsidR="00E42605" w:rsidRPr="005956BA" w:rsidRDefault="00E42605" w:rsidP="00B40E8C">
      <w:pPr>
        <w:pStyle w:val="ListParagraph"/>
        <w:numPr>
          <w:ilvl w:val="0"/>
          <w:numId w:val="1688"/>
        </w:numPr>
        <w:spacing w:after="120"/>
        <w:ind w:left="714" w:hanging="357"/>
        <w:contextualSpacing w:val="0"/>
        <w:jc w:val="both"/>
        <w:rPr>
          <w:sz w:val="24"/>
          <w:szCs w:val="24"/>
        </w:rPr>
      </w:pPr>
      <w:r w:rsidRPr="005956BA">
        <w:rPr>
          <w:sz w:val="24"/>
          <w:szCs w:val="24"/>
        </w:rPr>
        <w:t>In einem kleinen Topf die Brühe zum Kochen bringen. Im großen Suppentopf das Öl erhitzen. Die Zwiebel andünsten, dann portionsweise Sellerie, Möhren, Zucchini und Lauch hineingeben und kurz anbraten. Die heiße Brühe angießen, die Kartoffeln und die Tomaten unterrühren. Alles zusammen etwa 30 Minuten sanft köcheln lassen.</w:t>
      </w:r>
    </w:p>
    <w:p w14:paraId="4C8F8243" w14:textId="77777777" w:rsidR="00E42605" w:rsidRPr="005956BA" w:rsidRDefault="00E42605" w:rsidP="00B40E8C">
      <w:pPr>
        <w:pStyle w:val="ListParagraph"/>
        <w:numPr>
          <w:ilvl w:val="0"/>
          <w:numId w:val="1688"/>
        </w:numPr>
        <w:spacing w:after="120"/>
        <w:ind w:left="714" w:hanging="357"/>
        <w:contextualSpacing w:val="0"/>
        <w:jc w:val="both"/>
        <w:rPr>
          <w:sz w:val="24"/>
          <w:szCs w:val="24"/>
        </w:rPr>
      </w:pPr>
      <w:r w:rsidRPr="005956BA">
        <w:rPr>
          <w:sz w:val="24"/>
          <w:szCs w:val="24"/>
        </w:rPr>
        <w:t>Die Petersilie und das Basilikum fein hacken. Den Käse reiben oder hauchdünn hobeln. Die Minestrone mit Salz und Pfeffer abschmecken, die Kräuter einrühren. Mit Käse b</w:t>
      </w:r>
      <w:r>
        <w:rPr>
          <w:sz w:val="24"/>
          <w:szCs w:val="24"/>
        </w:rPr>
        <w:t>e</w:t>
      </w:r>
      <w:r w:rsidRPr="005956BA">
        <w:rPr>
          <w:sz w:val="24"/>
          <w:szCs w:val="24"/>
        </w:rPr>
        <w:t>streut servieren.</w:t>
      </w:r>
    </w:p>
    <w:p w14:paraId="38853003" w14:textId="77777777" w:rsidR="00E42605" w:rsidRDefault="00E42605" w:rsidP="00E42605">
      <w:pPr>
        <w:ind w:left="708" w:hanging="708"/>
        <w:jc w:val="both"/>
        <w:rPr>
          <w:sz w:val="24"/>
          <w:szCs w:val="24"/>
        </w:rPr>
      </w:pPr>
      <w:r>
        <w:rPr>
          <w:sz w:val="24"/>
          <w:szCs w:val="24"/>
        </w:rPr>
        <w:lastRenderedPageBreak/>
        <w:t>Info:</w:t>
      </w:r>
      <w:r>
        <w:rPr>
          <w:sz w:val="24"/>
          <w:szCs w:val="24"/>
        </w:rPr>
        <w:tab/>
        <w:t>Minestrone wird in allen Regionen Italiens auf vielerlei Art und Weise zubereitet. Grundlage ist immer eine dicke Gemüsesuppe, mal wird sie ergänzt durch Nudeln, mal mit geräuchertem Fleisch, mit Maiskörnern oder mit weißen Bohnen und Pesto. Auf der Speisekarte nicht verwechseln mit Minestra, das ist ganz allgemein die Bezeichnung für Suppe.</w:t>
      </w:r>
    </w:p>
    <w:p w14:paraId="688FBD9A" w14:textId="77777777" w:rsidR="00E42605" w:rsidRDefault="00E42605" w:rsidP="00E42605">
      <w:pPr>
        <w:rPr>
          <w:sz w:val="24"/>
          <w:szCs w:val="24"/>
        </w:rPr>
      </w:pPr>
      <w:r>
        <w:rPr>
          <w:sz w:val="24"/>
          <w:szCs w:val="24"/>
        </w:rPr>
        <w:br w:type="page"/>
      </w:r>
    </w:p>
    <w:p w14:paraId="6D69A6F7" w14:textId="77777777" w:rsidR="00E42605" w:rsidRDefault="00E42605" w:rsidP="00E42605">
      <w:pPr>
        <w:pStyle w:val="Heading2"/>
        <w:spacing w:after="240"/>
      </w:pPr>
      <w:r>
        <w:lastRenderedPageBreak/>
        <w:t>Minestrone Nr. 2</w:t>
      </w:r>
      <w:r>
        <w:rPr>
          <w:rStyle w:val="FootnoteReference"/>
        </w:rPr>
        <w:footnoteReference w:id="299"/>
      </w:r>
    </w:p>
    <w:p w14:paraId="093752C3" w14:textId="77777777" w:rsidR="00E42605" w:rsidRDefault="00E42605" w:rsidP="00E42605">
      <w:pPr>
        <w:rPr>
          <w:sz w:val="24"/>
          <w:szCs w:val="24"/>
        </w:rPr>
      </w:pPr>
      <w:r w:rsidRPr="00A8357F">
        <w:rPr>
          <w:sz w:val="24"/>
          <w:szCs w:val="24"/>
          <w:u w:val="single"/>
        </w:rPr>
        <w:t>Zutaten</w:t>
      </w:r>
      <w:r>
        <w:rPr>
          <w:sz w:val="24"/>
          <w:szCs w:val="24"/>
        </w:rPr>
        <w:t xml:space="preserve"> (für 6 – 8 Portionen):</w:t>
      </w:r>
    </w:p>
    <w:p w14:paraId="2A6EAE3A" w14:textId="77777777" w:rsidR="00E42605" w:rsidRDefault="00E42605" w:rsidP="00E42605">
      <w:pPr>
        <w:rPr>
          <w:sz w:val="24"/>
          <w:szCs w:val="24"/>
        </w:rPr>
      </w:pPr>
      <w:r>
        <w:rPr>
          <w:sz w:val="24"/>
          <w:szCs w:val="24"/>
        </w:rPr>
        <w:t>Olivenöl</w:t>
      </w:r>
    </w:p>
    <w:p w14:paraId="731EA110" w14:textId="77777777" w:rsidR="00E42605" w:rsidRDefault="00E42605" w:rsidP="00E42605">
      <w:pPr>
        <w:rPr>
          <w:sz w:val="24"/>
          <w:szCs w:val="24"/>
        </w:rPr>
      </w:pPr>
      <w:r>
        <w:rPr>
          <w:sz w:val="24"/>
          <w:szCs w:val="24"/>
        </w:rPr>
        <w:t>1 Zwiebel</w:t>
      </w:r>
    </w:p>
    <w:p w14:paraId="7915D347" w14:textId="77777777" w:rsidR="00E42605" w:rsidRDefault="00E42605" w:rsidP="00E42605">
      <w:pPr>
        <w:rPr>
          <w:sz w:val="24"/>
          <w:szCs w:val="24"/>
        </w:rPr>
      </w:pPr>
      <w:r>
        <w:rPr>
          <w:sz w:val="24"/>
          <w:szCs w:val="24"/>
        </w:rPr>
        <w:t>2 Knoblauchzehen</w:t>
      </w:r>
    </w:p>
    <w:p w14:paraId="55573D5B" w14:textId="77777777" w:rsidR="00E42605" w:rsidRDefault="00E42605" w:rsidP="00E42605">
      <w:pPr>
        <w:rPr>
          <w:sz w:val="24"/>
          <w:szCs w:val="24"/>
        </w:rPr>
      </w:pPr>
      <w:r>
        <w:rPr>
          <w:sz w:val="24"/>
          <w:szCs w:val="24"/>
        </w:rPr>
        <w:t>2 Karotten</w:t>
      </w:r>
    </w:p>
    <w:p w14:paraId="0ED9C1ED" w14:textId="77777777" w:rsidR="00E42605" w:rsidRDefault="00E42605" w:rsidP="00E42605">
      <w:pPr>
        <w:rPr>
          <w:sz w:val="24"/>
          <w:szCs w:val="24"/>
        </w:rPr>
      </w:pPr>
      <w:r>
        <w:rPr>
          <w:sz w:val="24"/>
          <w:szCs w:val="24"/>
        </w:rPr>
        <w:t>2 Selleriestangen</w:t>
      </w:r>
    </w:p>
    <w:p w14:paraId="52F149DC" w14:textId="77777777" w:rsidR="00E42605" w:rsidRDefault="00E42605" w:rsidP="00E42605">
      <w:pPr>
        <w:rPr>
          <w:sz w:val="24"/>
          <w:szCs w:val="24"/>
        </w:rPr>
      </w:pPr>
      <w:r>
        <w:rPr>
          <w:sz w:val="24"/>
          <w:szCs w:val="24"/>
        </w:rPr>
        <w:t>2 Lauchstangen</w:t>
      </w:r>
    </w:p>
    <w:p w14:paraId="0DAB4F92" w14:textId="77777777" w:rsidR="00E42605" w:rsidRDefault="00E42605" w:rsidP="00E42605">
      <w:pPr>
        <w:rPr>
          <w:sz w:val="24"/>
          <w:szCs w:val="24"/>
        </w:rPr>
      </w:pPr>
      <w:r>
        <w:rPr>
          <w:sz w:val="24"/>
          <w:szCs w:val="24"/>
        </w:rPr>
        <w:t>½ Bund Basilikum</w:t>
      </w:r>
    </w:p>
    <w:p w14:paraId="001854EE" w14:textId="77777777" w:rsidR="00E42605" w:rsidRDefault="00E42605" w:rsidP="00E42605">
      <w:pPr>
        <w:rPr>
          <w:sz w:val="24"/>
          <w:szCs w:val="24"/>
        </w:rPr>
      </w:pPr>
      <w:r>
        <w:rPr>
          <w:sz w:val="24"/>
          <w:szCs w:val="24"/>
        </w:rPr>
        <w:t>2 Thymianzweige</w:t>
      </w:r>
    </w:p>
    <w:p w14:paraId="407EED7A" w14:textId="77777777" w:rsidR="00E42605" w:rsidRDefault="00E42605" w:rsidP="00E42605">
      <w:pPr>
        <w:rPr>
          <w:sz w:val="24"/>
          <w:szCs w:val="24"/>
        </w:rPr>
      </w:pPr>
      <w:r>
        <w:rPr>
          <w:sz w:val="24"/>
          <w:szCs w:val="24"/>
        </w:rPr>
        <w:t>Salz, Pfeffer</w:t>
      </w:r>
    </w:p>
    <w:p w14:paraId="606931F1" w14:textId="77777777" w:rsidR="00E42605" w:rsidRDefault="00E42605" w:rsidP="00E42605">
      <w:pPr>
        <w:rPr>
          <w:sz w:val="24"/>
          <w:szCs w:val="24"/>
        </w:rPr>
      </w:pPr>
      <w:r>
        <w:rPr>
          <w:sz w:val="24"/>
          <w:szCs w:val="24"/>
        </w:rPr>
        <w:t>Wasser</w:t>
      </w:r>
    </w:p>
    <w:p w14:paraId="3EADE31C" w14:textId="77777777" w:rsidR="00E42605" w:rsidRDefault="00E42605" w:rsidP="00E42605">
      <w:pPr>
        <w:rPr>
          <w:sz w:val="24"/>
          <w:szCs w:val="24"/>
        </w:rPr>
      </w:pPr>
      <w:r>
        <w:rPr>
          <w:sz w:val="24"/>
          <w:szCs w:val="24"/>
        </w:rPr>
        <w:t>3 kleine Kartoffeln</w:t>
      </w:r>
    </w:p>
    <w:p w14:paraId="2FEE8CFA" w14:textId="77777777" w:rsidR="00E42605" w:rsidRDefault="00E42605" w:rsidP="00E42605">
      <w:pPr>
        <w:rPr>
          <w:sz w:val="24"/>
          <w:szCs w:val="24"/>
        </w:rPr>
      </w:pPr>
      <w:r>
        <w:rPr>
          <w:sz w:val="24"/>
          <w:szCs w:val="24"/>
        </w:rPr>
        <w:t>150 g geschälte Tomaten</w:t>
      </w:r>
    </w:p>
    <w:p w14:paraId="6DA32A8F" w14:textId="77777777" w:rsidR="00E42605" w:rsidRDefault="00E42605" w:rsidP="00E42605">
      <w:pPr>
        <w:rPr>
          <w:sz w:val="24"/>
          <w:szCs w:val="24"/>
        </w:rPr>
      </w:pPr>
      <w:r>
        <w:rPr>
          <w:sz w:val="24"/>
          <w:szCs w:val="24"/>
        </w:rPr>
        <w:t>250 g weiße Bohnen aus der Dose (z.B. Cannellini)</w:t>
      </w:r>
    </w:p>
    <w:p w14:paraId="27A4A4B0" w14:textId="77777777" w:rsidR="00E42605" w:rsidRDefault="00E42605" w:rsidP="00E42605">
      <w:pPr>
        <w:rPr>
          <w:sz w:val="24"/>
          <w:szCs w:val="24"/>
        </w:rPr>
      </w:pPr>
      <w:r>
        <w:rPr>
          <w:sz w:val="24"/>
          <w:szCs w:val="24"/>
        </w:rPr>
        <w:t>1 Stück Parmesan (die Rinde aufbewahren)</w:t>
      </w:r>
    </w:p>
    <w:p w14:paraId="724ECDC6" w14:textId="77777777" w:rsidR="00E42605" w:rsidRDefault="00E42605" w:rsidP="00E42605">
      <w:pPr>
        <w:rPr>
          <w:sz w:val="24"/>
          <w:szCs w:val="24"/>
        </w:rPr>
      </w:pPr>
      <w:r>
        <w:rPr>
          <w:sz w:val="24"/>
          <w:szCs w:val="24"/>
        </w:rPr>
        <w:t xml:space="preserve">200 g Pasta </w:t>
      </w:r>
    </w:p>
    <w:p w14:paraId="54391CF7" w14:textId="77777777" w:rsidR="00E42605" w:rsidRDefault="00E42605" w:rsidP="00E42605">
      <w:pPr>
        <w:rPr>
          <w:sz w:val="24"/>
          <w:szCs w:val="24"/>
        </w:rPr>
      </w:pPr>
      <w:r>
        <w:rPr>
          <w:sz w:val="24"/>
          <w:szCs w:val="24"/>
        </w:rPr>
        <w:t>200 g Wirsing</w:t>
      </w:r>
    </w:p>
    <w:p w14:paraId="2E190945" w14:textId="77777777" w:rsidR="00E42605" w:rsidRDefault="00E42605" w:rsidP="00E42605">
      <w:pPr>
        <w:rPr>
          <w:sz w:val="24"/>
          <w:szCs w:val="24"/>
        </w:rPr>
      </w:pPr>
    </w:p>
    <w:p w14:paraId="1185783B" w14:textId="77777777" w:rsidR="00E42605" w:rsidRPr="00A8357F" w:rsidRDefault="00E42605" w:rsidP="00E42605">
      <w:pPr>
        <w:spacing w:after="120"/>
        <w:jc w:val="both"/>
        <w:rPr>
          <w:sz w:val="24"/>
          <w:szCs w:val="24"/>
        </w:rPr>
      </w:pPr>
      <w:r w:rsidRPr="00A8357F">
        <w:rPr>
          <w:sz w:val="24"/>
          <w:szCs w:val="24"/>
        </w:rPr>
        <w:t>Zubereitung:</w:t>
      </w:r>
    </w:p>
    <w:p w14:paraId="486232F2" w14:textId="77777777" w:rsidR="00E42605" w:rsidRPr="00A8357F" w:rsidRDefault="00E42605" w:rsidP="00B40E8C">
      <w:pPr>
        <w:pStyle w:val="ListParagraph"/>
        <w:numPr>
          <w:ilvl w:val="0"/>
          <w:numId w:val="1802"/>
        </w:numPr>
        <w:spacing w:after="120"/>
        <w:ind w:left="714" w:hanging="357"/>
        <w:contextualSpacing w:val="0"/>
        <w:jc w:val="both"/>
        <w:rPr>
          <w:sz w:val="24"/>
          <w:szCs w:val="24"/>
        </w:rPr>
      </w:pPr>
      <w:r w:rsidRPr="00A8357F">
        <w:rPr>
          <w:sz w:val="24"/>
          <w:szCs w:val="24"/>
        </w:rPr>
        <w:t>Zwiebel schälen, in Streifen schneiden. Knoblauch schälen und hacken. Sellerie und Lauch putzen, waschen und klein schneiden. Basilikum waschen, trocken schütteln, die Blätter von den Stielen zupfen – Stiele hacken.</w:t>
      </w:r>
    </w:p>
    <w:p w14:paraId="7A493AA3" w14:textId="77777777" w:rsidR="00E42605" w:rsidRPr="00A8357F" w:rsidRDefault="00E42605" w:rsidP="00B40E8C">
      <w:pPr>
        <w:pStyle w:val="ListParagraph"/>
        <w:numPr>
          <w:ilvl w:val="0"/>
          <w:numId w:val="1802"/>
        </w:numPr>
        <w:spacing w:after="120"/>
        <w:ind w:left="714" w:hanging="357"/>
        <w:contextualSpacing w:val="0"/>
        <w:jc w:val="both"/>
        <w:rPr>
          <w:sz w:val="24"/>
          <w:szCs w:val="24"/>
        </w:rPr>
      </w:pPr>
      <w:r w:rsidRPr="00A8357F">
        <w:rPr>
          <w:sz w:val="24"/>
          <w:szCs w:val="24"/>
        </w:rPr>
        <w:t>In einem großen Topf Olivenöl erhitzen. Vorbereitetes Gemüse zusammen mit Thymian und etwas Salz und Pfeffer anschwitzen. Hitze herunterschalten, die Gemüsemischung 20 Minuten lang unter regelmäßigem Rühren dünsten. Wasser dazugießen, sodass das Gemüse knapp bedeckt ist. Außerdem geschälte, klein geschnittene Kartoffeln, Tomaten und abgegossene Bohnen dazu sowie die Rinde eines Parmesanstücks. 30 Minuten zugedeckt köcheln lassen.</w:t>
      </w:r>
    </w:p>
    <w:p w14:paraId="665B7F6A" w14:textId="77777777" w:rsidR="00E42605" w:rsidRDefault="00E42605" w:rsidP="00B40E8C">
      <w:pPr>
        <w:pStyle w:val="ListParagraph"/>
        <w:numPr>
          <w:ilvl w:val="0"/>
          <w:numId w:val="1802"/>
        </w:numPr>
        <w:spacing w:after="120"/>
        <w:ind w:left="714" w:hanging="357"/>
        <w:contextualSpacing w:val="0"/>
        <w:jc w:val="both"/>
        <w:rPr>
          <w:sz w:val="24"/>
          <w:szCs w:val="24"/>
        </w:rPr>
      </w:pPr>
      <w:r w:rsidRPr="00A8357F">
        <w:rPr>
          <w:sz w:val="24"/>
          <w:szCs w:val="24"/>
        </w:rPr>
        <w:t xml:space="preserve">Dann Pasta und in Steifen geschnittenen Wirsing dazu, 10 Minuten weiterköcheln lassen. Parmesanrinde und Thymianzweige entfernen. Die Suppe auf Tellern verteilen, </w:t>
      </w:r>
      <w:r w:rsidRPr="00A8357F">
        <w:rPr>
          <w:sz w:val="24"/>
          <w:szCs w:val="24"/>
        </w:rPr>
        <w:lastRenderedPageBreak/>
        <w:t>etwas Olivenöl darübergeben, geriebenen Parmesan und klein gehackte Basilikumblätter darüberstreuen.</w:t>
      </w:r>
    </w:p>
    <w:p w14:paraId="5F33FD9E" w14:textId="77777777" w:rsidR="00E42605" w:rsidRDefault="00E42605" w:rsidP="00E42605">
      <w:pPr>
        <w:rPr>
          <w:sz w:val="24"/>
          <w:szCs w:val="24"/>
        </w:rPr>
      </w:pPr>
      <w:r>
        <w:rPr>
          <w:sz w:val="24"/>
          <w:szCs w:val="24"/>
        </w:rPr>
        <w:br w:type="page"/>
      </w:r>
    </w:p>
    <w:p w14:paraId="689576C1" w14:textId="77777777" w:rsidR="00E42605" w:rsidRDefault="00E42605" w:rsidP="00E42605">
      <w:pPr>
        <w:pStyle w:val="Heading2"/>
        <w:spacing w:after="240"/>
      </w:pPr>
      <w:r>
        <w:lastRenderedPageBreak/>
        <w:t>Minestrone col pesto</w:t>
      </w:r>
      <w:r>
        <w:rPr>
          <w:rStyle w:val="FootnoteReference"/>
        </w:rPr>
        <w:footnoteReference w:id="300"/>
      </w:r>
      <w:r>
        <w:t xml:space="preserve"> </w:t>
      </w:r>
    </w:p>
    <w:p w14:paraId="48F9BA95" w14:textId="77777777" w:rsidR="00E42605" w:rsidRDefault="00E42605" w:rsidP="00E42605">
      <w:pPr>
        <w:spacing w:after="120"/>
        <w:jc w:val="both"/>
        <w:rPr>
          <w:sz w:val="24"/>
          <w:szCs w:val="24"/>
        </w:rPr>
      </w:pPr>
      <w:r w:rsidRPr="00642FE3">
        <w:rPr>
          <w:sz w:val="24"/>
          <w:szCs w:val="24"/>
          <w:u w:val="single"/>
        </w:rPr>
        <w:t>Zutaten</w:t>
      </w:r>
      <w:r>
        <w:rPr>
          <w:sz w:val="24"/>
          <w:szCs w:val="24"/>
        </w:rPr>
        <w:t xml:space="preserve"> für 4 – 6 Portionen</w:t>
      </w:r>
    </w:p>
    <w:p w14:paraId="2F77B242" w14:textId="77777777" w:rsidR="00E42605" w:rsidRDefault="00E42605" w:rsidP="00E42605">
      <w:pPr>
        <w:spacing w:after="120"/>
        <w:jc w:val="both"/>
        <w:rPr>
          <w:sz w:val="24"/>
          <w:szCs w:val="24"/>
        </w:rPr>
      </w:pPr>
      <w:r>
        <w:rPr>
          <w:sz w:val="24"/>
          <w:szCs w:val="24"/>
        </w:rPr>
        <w:t>300 g frische Borlotti-Bohnen (oder 200 g getrocknete)</w:t>
      </w:r>
    </w:p>
    <w:p w14:paraId="1DFE566F" w14:textId="77777777" w:rsidR="00E42605" w:rsidRDefault="00E42605" w:rsidP="00E42605">
      <w:pPr>
        <w:spacing w:after="120"/>
        <w:jc w:val="both"/>
        <w:rPr>
          <w:sz w:val="24"/>
          <w:szCs w:val="24"/>
        </w:rPr>
      </w:pPr>
      <w:r>
        <w:rPr>
          <w:sz w:val="24"/>
          <w:szCs w:val="24"/>
        </w:rPr>
        <w:t>4 kleine festkochende Kartoffeln</w:t>
      </w:r>
    </w:p>
    <w:p w14:paraId="4146AC9A" w14:textId="77777777" w:rsidR="00E42605" w:rsidRDefault="00E42605" w:rsidP="00E42605">
      <w:pPr>
        <w:spacing w:after="120"/>
        <w:jc w:val="both"/>
        <w:rPr>
          <w:sz w:val="24"/>
          <w:szCs w:val="24"/>
        </w:rPr>
      </w:pPr>
      <w:r>
        <w:rPr>
          <w:sz w:val="24"/>
          <w:szCs w:val="24"/>
        </w:rPr>
        <w:t>2 Möhren</w:t>
      </w:r>
    </w:p>
    <w:p w14:paraId="4F586656" w14:textId="77777777" w:rsidR="00E42605" w:rsidRDefault="00E42605" w:rsidP="00E42605">
      <w:pPr>
        <w:spacing w:after="120"/>
        <w:jc w:val="both"/>
        <w:rPr>
          <w:sz w:val="24"/>
          <w:szCs w:val="24"/>
        </w:rPr>
      </w:pPr>
      <w:r>
        <w:rPr>
          <w:sz w:val="24"/>
          <w:szCs w:val="24"/>
        </w:rPr>
        <w:t>2 kleine Stangen Lauch</w:t>
      </w:r>
    </w:p>
    <w:p w14:paraId="0D5ADBA5" w14:textId="77777777" w:rsidR="00E42605" w:rsidRDefault="00E42605" w:rsidP="00E42605">
      <w:pPr>
        <w:spacing w:after="120"/>
        <w:jc w:val="both"/>
        <w:rPr>
          <w:sz w:val="24"/>
          <w:szCs w:val="24"/>
        </w:rPr>
      </w:pPr>
      <w:r>
        <w:rPr>
          <w:sz w:val="24"/>
          <w:szCs w:val="24"/>
        </w:rPr>
        <w:t>2 Stangen Staudensellerie</w:t>
      </w:r>
    </w:p>
    <w:p w14:paraId="71A8F9B8" w14:textId="77777777" w:rsidR="00E42605" w:rsidRDefault="00E42605" w:rsidP="00E42605">
      <w:pPr>
        <w:spacing w:after="120"/>
        <w:jc w:val="both"/>
        <w:rPr>
          <w:sz w:val="24"/>
          <w:szCs w:val="24"/>
        </w:rPr>
      </w:pPr>
      <w:r>
        <w:rPr>
          <w:sz w:val="24"/>
          <w:szCs w:val="24"/>
        </w:rPr>
        <w:t>2 kleine Zucchini</w:t>
      </w:r>
    </w:p>
    <w:p w14:paraId="7A80EB32" w14:textId="77777777" w:rsidR="00E42605" w:rsidRDefault="00E42605" w:rsidP="00E42605">
      <w:pPr>
        <w:spacing w:after="120"/>
        <w:jc w:val="both"/>
        <w:rPr>
          <w:sz w:val="24"/>
          <w:szCs w:val="24"/>
        </w:rPr>
      </w:pPr>
      <w:r>
        <w:rPr>
          <w:sz w:val="24"/>
          <w:szCs w:val="24"/>
        </w:rPr>
        <w:t>2 Tomaten</w:t>
      </w:r>
    </w:p>
    <w:p w14:paraId="3ECBD7F9" w14:textId="77777777" w:rsidR="00E42605" w:rsidRDefault="00E42605" w:rsidP="00E42605">
      <w:pPr>
        <w:spacing w:after="120"/>
        <w:jc w:val="both"/>
        <w:rPr>
          <w:sz w:val="24"/>
          <w:szCs w:val="24"/>
        </w:rPr>
      </w:pPr>
      <w:r>
        <w:rPr>
          <w:sz w:val="24"/>
          <w:szCs w:val="24"/>
        </w:rPr>
        <w:t>1 Bund Borretsch (50 g), eventuell mit Blüten</w:t>
      </w:r>
    </w:p>
    <w:p w14:paraId="2D293A35" w14:textId="77777777" w:rsidR="00E42605" w:rsidRDefault="00E42605" w:rsidP="00E42605">
      <w:pPr>
        <w:spacing w:after="120"/>
        <w:jc w:val="both"/>
        <w:rPr>
          <w:sz w:val="24"/>
          <w:szCs w:val="24"/>
        </w:rPr>
      </w:pPr>
      <w:r>
        <w:rPr>
          <w:sz w:val="24"/>
          <w:szCs w:val="24"/>
        </w:rPr>
        <w:t>4 EL frisch geriebener Parmesan</w:t>
      </w:r>
    </w:p>
    <w:p w14:paraId="21AAD96C" w14:textId="77777777" w:rsidR="00E42605" w:rsidRDefault="00E42605" w:rsidP="00E42605">
      <w:pPr>
        <w:spacing w:after="120"/>
        <w:jc w:val="both"/>
        <w:rPr>
          <w:sz w:val="24"/>
          <w:szCs w:val="24"/>
        </w:rPr>
      </w:pPr>
      <w:r>
        <w:rPr>
          <w:sz w:val="24"/>
          <w:szCs w:val="24"/>
        </w:rPr>
        <w:t>150 g Suppennudeln</w:t>
      </w:r>
    </w:p>
    <w:p w14:paraId="3263D9BB" w14:textId="77777777" w:rsidR="00E42605" w:rsidRDefault="00E42605" w:rsidP="00E42605">
      <w:pPr>
        <w:spacing w:after="120"/>
        <w:jc w:val="both"/>
        <w:rPr>
          <w:sz w:val="24"/>
          <w:szCs w:val="24"/>
        </w:rPr>
      </w:pPr>
      <w:r>
        <w:rPr>
          <w:sz w:val="24"/>
          <w:szCs w:val="24"/>
        </w:rPr>
        <w:t>1 Zwiebel</w:t>
      </w:r>
    </w:p>
    <w:p w14:paraId="3BA49813" w14:textId="77777777" w:rsidR="00E42605" w:rsidRDefault="00E42605" w:rsidP="00E42605">
      <w:pPr>
        <w:spacing w:after="120"/>
        <w:jc w:val="both"/>
        <w:rPr>
          <w:sz w:val="24"/>
          <w:szCs w:val="24"/>
        </w:rPr>
      </w:pPr>
      <w:r>
        <w:rPr>
          <w:sz w:val="24"/>
          <w:szCs w:val="24"/>
        </w:rPr>
        <w:t>4 EL Olivenöl plus Öl zum Beträufeln</w:t>
      </w:r>
    </w:p>
    <w:p w14:paraId="346AF322" w14:textId="77777777" w:rsidR="00E42605" w:rsidRDefault="00E42605" w:rsidP="00E42605">
      <w:pPr>
        <w:spacing w:after="120"/>
        <w:jc w:val="both"/>
        <w:rPr>
          <w:sz w:val="24"/>
          <w:szCs w:val="24"/>
        </w:rPr>
      </w:pPr>
      <w:r>
        <w:rPr>
          <w:sz w:val="24"/>
          <w:szCs w:val="24"/>
        </w:rPr>
        <w:t>2 EL Pesto</w:t>
      </w:r>
    </w:p>
    <w:p w14:paraId="05FE3E37" w14:textId="77777777" w:rsidR="00E42605" w:rsidRDefault="00E42605" w:rsidP="00E42605">
      <w:pPr>
        <w:spacing w:after="120"/>
        <w:jc w:val="both"/>
        <w:rPr>
          <w:sz w:val="24"/>
          <w:szCs w:val="24"/>
        </w:rPr>
      </w:pPr>
      <w:r>
        <w:rPr>
          <w:sz w:val="24"/>
          <w:szCs w:val="24"/>
        </w:rPr>
        <w:t>Salz, Pfeffer</w:t>
      </w:r>
    </w:p>
    <w:p w14:paraId="05A575D0" w14:textId="77777777" w:rsidR="00E42605" w:rsidRDefault="00E42605" w:rsidP="00E42605">
      <w:pPr>
        <w:spacing w:after="120"/>
        <w:jc w:val="both"/>
        <w:rPr>
          <w:sz w:val="24"/>
          <w:szCs w:val="24"/>
        </w:rPr>
      </w:pPr>
    </w:p>
    <w:p w14:paraId="37A55806" w14:textId="77777777" w:rsidR="00E42605" w:rsidRDefault="00E42605" w:rsidP="00E42605">
      <w:pPr>
        <w:spacing w:after="120"/>
        <w:jc w:val="both"/>
        <w:rPr>
          <w:sz w:val="24"/>
          <w:szCs w:val="24"/>
        </w:rPr>
      </w:pPr>
      <w:r>
        <w:rPr>
          <w:sz w:val="24"/>
          <w:szCs w:val="24"/>
        </w:rPr>
        <w:t>Zubereitungszeit:</w:t>
      </w:r>
      <w:r>
        <w:rPr>
          <w:sz w:val="24"/>
          <w:szCs w:val="24"/>
        </w:rPr>
        <w:tab/>
        <w:t>1,5 Stunden plus Einweichzeit</w:t>
      </w:r>
    </w:p>
    <w:p w14:paraId="5D2E9F24" w14:textId="77777777" w:rsidR="00E42605" w:rsidRPr="00642FE3" w:rsidRDefault="00E42605" w:rsidP="00B40E8C">
      <w:pPr>
        <w:pStyle w:val="ListParagraph"/>
        <w:numPr>
          <w:ilvl w:val="0"/>
          <w:numId w:val="1824"/>
        </w:numPr>
        <w:spacing w:after="120"/>
        <w:ind w:left="714" w:hanging="357"/>
        <w:contextualSpacing w:val="0"/>
        <w:jc w:val="both"/>
        <w:rPr>
          <w:sz w:val="24"/>
          <w:szCs w:val="24"/>
        </w:rPr>
      </w:pPr>
      <w:r w:rsidRPr="00642FE3">
        <w:rPr>
          <w:sz w:val="24"/>
          <w:szCs w:val="24"/>
        </w:rPr>
        <w:t>Frische Bohnen aushülsen, getrocknete über Nacht in Wasser einweichen. Kartoffeln, Möhren, Lauch, Sellerie, Zucchini und 1 Zwiebel waschen und schälen oder putzen, in Scheiben schneiden.</w:t>
      </w:r>
    </w:p>
    <w:p w14:paraId="609C146C" w14:textId="77777777" w:rsidR="00E42605" w:rsidRPr="00642FE3" w:rsidRDefault="00E42605" w:rsidP="00B40E8C">
      <w:pPr>
        <w:pStyle w:val="ListParagraph"/>
        <w:numPr>
          <w:ilvl w:val="0"/>
          <w:numId w:val="1824"/>
        </w:numPr>
        <w:spacing w:after="120"/>
        <w:ind w:left="714" w:hanging="357"/>
        <w:contextualSpacing w:val="0"/>
        <w:jc w:val="both"/>
        <w:rPr>
          <w:sz w:val="24"/>
          <w:szCs w:val="24"/>
        </w:rPr>
      </w:pPr>
      <w:r w:rsidRPr="00642FE3">
        <w:rPr>
          <w:sz w:val="24"/>
          <w:szCs w:val="24"/>
        </w:rPr>
        <w:t>In einem großen Topf 2 l Wasser zum Kochen bringen, salzen. Bohnen und vorbereitetes Gemüse hineingeben. (Getrocknete Bohnen erst 15 Minuten allein garen, dann übriges Gemüse in den Topf geben.). 4 EL Olivenöl einrühren und den Topf zudecken. 30 Minuten bei kleinster Hitze zu einer dicken Suppe köcheln.</w:t>
      </w:r>
    </w:p>
    <w:p w14:paraId="5EC86619" w14:textId="77777777" w:rsidR="00E42605" w:rsidRPr="00642FE3" w:rsidRDefault="00E42605" w:rsidP="001B52A9">
      <w:pPr>
        <w:pStyle w:val="ListParagraph"/>
        <w:numPr>
          <w:ilvl w:val="0"/>
          <w:numId w:val="1254"/>
        </w:numPr>
        <w:spacing w:after="120"/>
        <w:contextualSpacing w:val="0"/>
        <w:jc w:val="both"/>
        <w:rPr>
          <w:sz w:val="24"/>
          <w:szCs w:val="24"/>
        </w:rPr>
      </w:pPr>
      <w:r w:rsidRPr="00642FE3">
        <w:rPr>
          <w:sz w:val="24"/>
          <w:szCs w:val="24"/>
        </w:rPr>
        <w:t>Tomaten kurz überbrühen, enthäuten und entkernen, Fruchtfleisch grob zerteilen. Borretschblätter waschen und hacken. Beides nach 30 Minuten zum Gemüse geben, weitere 15 Minuten garen. Kurz vor Garzeitende die Suppe nochmals richtig aufkochen, 150 g Suppennudeln hineingeben und al dente kochen.</w:t>
      </w:r>
    </w:p>
    <w:p w14:paraId="4901B861" w14:textId="77777777" w:rsidR="00E42605" w:rsidRPr="00642FE3" w:rsidRDefault="00E42605" w:rsidP="00B40E8C">
      <w:pPr>
        <w:pStyle w:val="ListParagraph"/>
        <w:numPr>
          <w:ilvl w:val="0"/>
          <w:numId w:val="1824"/>
        </w:numPr>
        <w:spacing w:after="120"/>
        <w:ind w:left="714" w:hanging="357"/>
        <w:contextualSpacing w:val="0"/>
        <w:jc w:val="both"/>
        <w:rPr>
          <w:sz w:val="24"/>
          <w:szCs w:val="24"/>
        </w:rPr>
      </w:pPr>
      <w:r w:rsidRPr="00642FE3">
        <w:rPr>
          <w:sz w:val="24"/>
          <w:szCs w:val="24"/>
        </w:rPr>
        <w:t>2 EL Pesto in heißer Brühe mischen und in die Suppe rühren. Sofort servieren, bei Tisch mit etwas frischem Öl beträufeln, pfeffern und mit 4 EL Käse bestreuen. Falls vorhanden, mit den dekorativen Borretschblüten garnieren.</w:t>
      </w:r>
    </w:p>
    <w:p w14:paraId="620B3F46" w14:textId="77777777" w:rsidR="00E42605" w:rsidRDefault="00E42605" w:rsidP="00E42605">
      <w:pPr>
        <w:spacing w:after="120"/>
        <w:jc w:val="both"/>
        <w:rPr>
          <w:sz w:val="24"/>
          <w:szCs w:val="24"/>
        </w:rPr>
      </w:pPr>
    </w:p>
    <w:p w14:paraId="1B301457" w14:textId="77777777" w:rsidR="00E21315" w:rsidRDefault="00E21315" w:rsidP="00E21315">
      <w:pPr>
        <w:pStyle w:val="Heading2"/>
        <w:spacing w:after="240"/>
      </w:pPr>
      <w:r>
        <w:lastRenderedPageBreak/>
        <w:t>Harira</w:t>
      </w:r>
      <w:r>
        <w:rPr>
          <w:rStyle w:val="FootnoteReference"/>
        </w:rPr>
        <w:footnoteReference w:id="301"/>
      </w:r>
    </w:p>
    <w:p w14:paraId="1E890368" w14:textId="77777777" w:rsidR="00E21315" w:rsidRPr="00E21315" w:rsidRDefault="00E21315" w:rsidP="00E21315">
      <w:pPr>
        <w:rPr>
          <w:sz w:val="24"/>
          <w:szCs w:val="24"/>
        </w:rPr>
      </w:pPr>
      <w:r w:rsidRPr="00E21315">
        <w:rPr>
          <w:sz w:val="24"/>
          <w:szCs w:val="24"/>
          <w:u w:val="single"/>
        </w:rPr>
        <w:t>Zutaten</w:t>
      </w:r>
      <w:r w:rsidRPr="00E21315">
        <w:rPr>
          <w:sz w:val="24"/>
          <w:szCs w:val="24"/>
        </w:rPr>
        <w:t xml:space="preserve"> (für 4-6 Portionen):</w:t>
      </w:r>
    </w:p>
    <w:p w14:paraId="0954704C" w14:textId="77777777" w:rsidR="00E21315" w:rsidRPr="00E21315" w:rsidRDefault="00E21315" w:rsidP="00E21315">
      <w:pPr>
        <w:rPr>
          <w:sz w:val="24"/>
          <w:szCs w:val="24"/>
        </w:rPr>
      </w:pPr>
      <w:r w:rsidRPr="00E21315">
        <w:rPr>
          <w:sz w:val="24"/>
          <w:szCs w:val="24"/>
        </w:rPr>
        <w:t>1 EL Olivenöl</w:t>
      </w:r>
    </w:p>
    <w:p w14:paraId="0764B9FA" w14:textId="77777777" w:rsidR="00E21315" w:rsidRPr="00E21315" w:rsidRDefault="00E21315" w:rsidP="00E21315">
      <w:pPr>
        <w:rPr>
          <w:sz w:val="24"/>
          <w:szCs w:val="24"/>
        </w:rPr>
      </w:pPr>
      <w:r w:rsidRPr="00E21315">
        <w:rPr>
          <w:sz w:val="24"/>
          <w:szCs w:val="24"/>
        </w:rPr>
        <w:t>1 Zwiebel, fein gehackt</w:t>
      </w:r>
    </w:p>
    <w:p w14:paraId="3E3F5F4C" w14:textId="77777777" w:rsidR="00E21315" w:rsidRPr="00E21315" w:rsidRDefault="00E21315" w:rsidP="00E21315">
      <w:pPr>
        <w:rPr>
          <w:sz w:val="24"/>
          <w:szCs w:val="24"/>
        </w:rPr>
      </w:pPr>
      <w:r w:rsidRPr="00E21315">
        <w:rPr>
          <w:sz w:val="24"/>
          <w:szCs w:val="24"/>
        </w:rPr>
        <w:t>2 Knoblauchzehen, fein gehackt</w:t>
      </w:r>
    </w:p>
    <w:p w14:paraId="2037B849" w14:textId="77777777" w:rsidR="00E21315" w:rsidRPr="00E21315" w:rsidRDefault="00E21315" w:rsidP="00E21315">
      <w:pPr>
        <w:rPr>
          <w:sz w:val="24"/>
          <w:szCs w:val="24"/>
        </w:rPr>
      </w:pPr>
      <w:r w:rsidRPr="00E21315">
        <w:rPr>
          <w:sz w:val="24"/>
          <w:szCs w:val="24"/>
        </w:rPr>
        <w:t>2 Stangen Staudensellerie, gewürfelt</w:t>
      </w:r>
    </w:p>
    <w:p w14:paraId="14A57B8C" w14:textId="77777777" w:rsidR="00E21315" w:rsidRPr="00E21315" w:rsidRDefault="00E21315" w:rsidP="00E21315">
      <w:pPr>
        <w:rPr>
          <w:sz w:val="24"/>
          <w:szCs w:val="24"/>
        </w:rPr>
      </w:pPr>
      <w:r w:rsidRPr="00E21315">
        <w:rPr>
          <w:sz w:val="24"/>
          <w:szCs w:val="24"/>
        </w:rPr>
        <w:t>2 große Karotten, gewürfelt</w:t>
      </w:r>
    </w:p>
    <w:p w14:paraId="2B817816" w14:textId="77777777" w:rsidR="00E21315" w:rsidRPr="00E21315" w:rsidRDefault="00E21315" w:rsidP="00E21315">
      <w:pPr>
        <w:rPr>
          <w:sz w:val="24"/>
          <w:szCs w:val="24"/>
        </w:rPr>
      </w:pPr>
      <w:r w:rsidRPr="00E21315">
        <w:rPr>
          <w:sz w:val="24"/>
          <w:szCs w:val="24"/>
        </w:rPr>
        <w:t>1 EL gemahlener Ingwer</w:t>
      </w:r>
    </w:p>
    <w:p w14:paraId="20E8AFBF" w14:textId="77777777" w:rsidR="00E21315" w:rsidRPr="00E21315" w:rsidRDefault="00E21315" w:rsidP="00E21315">
      <w:pPr>
        <w:rPr>
          <w:sz w:val="24"/>
          <w:szCs w:val="24"/>
        </w:rPr>
      </w:pPr>
      <w:r w:rsidRPr="00E21315">
        <w:rPr>
          <w:sz w:val="24"/>
          <w:szCs w:val="24"/>
        </w:rPr>
        <w:t>1 EL Paprikapulver</w:t>
      </w:r>
    </w:p>
    <w:p w14:paraId="19AAFE5E" w14:textId="77777777" w:rsidR="00E21315" w:rsidRPr="00E21315" w:rsidRDefault="00E21315" w:rsidP="00E21315">
      <w:pPr>
        <w:rPr>
          <w:sz w:val="24"/>
          <w:szCs w:val="24"/>
        </w:rPr>
      </w:pPr>
      <w:r w:rsidRPr="00E21315">
        <w:rPr>
          <w:sz w:val="24"/>
          <w:szCs w:val="24"/>
        </w:rPr>
        <w:t>1 EL gemahlener Kurkuma</w:t>
      </w:r>
    </w:p>
    <w:p w14:paraId="4FED16AB" w14:textId="77777777" w:rsidR="00E21315" w:rsidRPr="00E21315" w:rsidRDefault="00E21315" w:rsidP="00E21315">
      <w:pPr>
        <w:rPr>
          <w:sz w:val="24"/>
          <w:szCs w:val="24"/>
        </w:rPr>
      </w:pPr>
      <w:r w:rsidRPr="00E21315">
        <w:rPr>
          <w:sz w:val="24"/>
          <w:szCs w:val="24"/>
        </w:rPr>
        <w:t>1 EL gemahlener Kreuzkümmel</w:t>
      </w:r>
    </w:p>
    <w:p w14:paraId="558B72A4" w14:textId="77777777" w:rsidR="00E21315" w:rsidRPr="00E21315" w:rsidRDefault="00E21315" w:rsidP="00E21315">
      <w:pPr>
        <w:rPr>
          <w:sz w:val="24"/>
          <w:szCs w:val="24"/>
        </w:rPr>
      </w:pPr>
      <w:r w:rsidRPr="00E21315">
        <w:rPr>
          <w:sz w:val="24"/>
          <w:szCs w:val="24"/>
        </w:rPr>
        <w:t>2 EL Tomatenmark</w:t>
      </w:r>
    </w:p>
    <w:p w14:paraId="61B9D338" w14:textId="77777777" w:rsidR="00E21315" w:rsidRPr="00E21315" w:rsidRDefault="00E21315" w:rsidP="00E21315">
      <w:pPr>
        <w:rPr>
          <w:sz w:val="24"/>
          <w:szCs w:val="24"/>
        </w:rPr>
      </w:pPr>
      <w:r w:rsidRPr="00E21315">
        <w:rPr>
          <w:sz w:val="24"/>
          <w:szCs w:val="24"/>
        </w:rPr>
        <w:t>1 l Gemüsebrühe (oder Wasser)</w:t>
      </w:r>
    </w:p>
    <w:p w14:paraId="30E8FCC9" w14:textId="77777777" w:rsidR="00E21315" w:rsidRPr="00E21315" w:rsidRDefault="00E21315" w:rsidP="00E21315">
      <w:pPr>
        <w:rPr>
          <w:sz w:val="24"/>
          <w:szCs w:val="24"/>
        </w:rPr>
      </w:pPr>
      <w:r w:rsidRPr="00E21315">
        <w:rPr>
          <w:sz w:val="24"/>
          <w:szCs w:val="24"/>
        </w:rPr>
        <w:t>1 Dose ganze geschälte Tomaten</w:t>
      </w:r>
    </w:p>
    <w:p w14:paraId="75368501" w14:textId="77777777" w:rsidR="00E21315" w:rsidRPr="00E21315" w:rsidRDefault="00E21315" w:rsidP="00E21315">
      <w:pPr>
        <w:rPr>
          <w:sz w:val="24"/>
          <w:szCs w:val="24"/>
        </w:rPr>
      </w:pPr>
      <w:r w:rsidRPr="00E21315">
        <w:rPr>
          <w:sz w:val="24"/>
          <w:szCs w:val="24"/>
        </w:rPr>
        <w:t xml:space="preserve">1 EL Zitronensaft (oder mehr </w:t>
      </w:r>
      <w:r w:rsidRPr="00E21315">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sidRPr="00E21315">
        <w:rPr>
          <w:sz w:val="24"/>
          <w:szCs w:val="24"/>
        </w:rPr>
        <w:t>)</w:t>
      </w:r>
    </w:p>
    <w:p w14:paraId="47997D56" w14:textId="77777777" w:rsidR="00E21315" w:rsidRPr="00E21315" w:rsidRDefault="00E21315" w:rsidP="00E21315">
      <w:pPr>
        <w:rPr>
          <w:sz w:val="24"/>
          <w:szCs w:val="24"/>
        </w:rPr>
      </w:pPr>
      <w:r w:rsidRPr="00E21315">
        <w:rPr>
          <w:sz w:val="24"/>
          <w:szCs w:val="24"/>
        </w:rPr>
        <w:t>100 g getrocknete Kichererbsen, eingeweicht und gekocht ( oder einfach eine Dose, abgetropft)</w:t>
      </w:r>
    </w:p>
    <w:p w14:paraId="666A1D63" w14:textId="77777777" w:rsidR="00E21315" w:rsidRPr="00E21315" w:rsidRDefault="00E21315" w:rsidP="00E21315">
      <w:pPr>
        <w:rPr>
          <w:sz w:val="24"/>
          <w:szCs w:val="24"/>
        </w:rPr>
      </w:pPr>
    </w:p>
    <w:p w14:paraId="0FF6544E" w14:textId="77777777" w:rsidR="00E21315" w:rsidRPr="00E21315" w:rsidRDefault="00E21315" w:rsidP="00E21315">
      <w:pPr>
        <w:rPr>
          <w:sz w:val="24"/>
          <w:szCs w:val="24"/>
        </w:rPr>
      </w:pPr>
      <w:r w:rsidRPr="00E21315">
        <w:rPr>
          <w:sz w:val="24"/>
          <w:szCs w:val="24"/>
        </w:rPr>
        <w:t>Zubereitung:</w:t>
      </w:r>
    </w:p>
    <w:p w14:paraId="780CF90B" w14:textId="77777777" w:rsidR="00E21315" w:rsidRPr="00E21315" w:rsidRDefault="00E21315" w:rsidP="00B40E8C">
      <w:pPr>
        <w:pStyle w:val="ListParagraph"/>
        <w:numPr>
          <w:ilvl w:val="0"/>
          <w:numId w:val="1776"/>
        </w:numPr>
        <w:spacing w:after="120"/>
        <w:ind w:left="714" w:hanging="357"/>
        <w:contextualSpacing w:val="0"/>
        <w:jc w:val="both"/>
        <w:rPr>
          <w:sz w:val="24"/>
          <w:szCs w:val="24"/>
        </w:rPr>
      </w:pPr>
      <w:r w:rsidRPr="00E21315">
        <w:rPr>
          <w:sz w:val="24"/>
          <w:szCs w:val="24"/>
        </w:rPr>
        <w:t>In einem Topf auf niedriger bis mittlerer Stufe das Öl erhitzen. Zwiebel, Knoblauch, Staudensellerie und Karotten darin etwa 5 Minuten anbrate. Gelegentlich umrühren, damit nichts anbrennt. Ingwer, Paprika, Kurkuma und Kreuzkümmel gut einrühren und kurz unter Rühren anbraten, bis die Gewürze duften.</w:t>
      </w:r>
    </w:p>
    <w:p w14:paraId="24BB0A7E" w14:textId="77777777" w:rsidR="00E21315" w:rsidRPr="00E21315" w:rsidRDefault="00E21315" w:rsidP="00B40E8C">
      <w:pPr>
        <w:pStyle w:val="ListParagraph"/>
        <w:numPr>
          <w:ilvl w:val="0"/>
          <w:numId w:val="1776"/>
        </w:numPr>
        <w:spacing w:after="120"/>
        <w:ind w:left="714" w:hanging="357"/>
        <w:contextualSpacing w:val="0"/>
        <w:jc w:val="both"/>
        <w:rPr>
          <w:sz w:val="24"/>
          <w:szCs w:val="24"/>
        </w:rPr>
      </w:pPr>
      <w:r w:rsidRPr="00E21315">
        <w:rPr>
          <w:sz w:val="24"/>
          <w:szCs w:val="24"/>
        </w:rPr>
        <w:t>Tomatenmark, Gemüsebrühe und Tomaten hinzufügen und 30 Minuten köcheln lassen.</w:t>
      </w:r>
    </w:p>
    <w:p w14:paraId="368E420A" w14:textId="77777777" w:rsidR="00E21315" w:rsidRPr="00E21315" w:rsidRDefault="00E21315" w:rsidP="00B40E8C">
      <w:pPr>
        <w:pStyle w:val="ListParagraph"/>
        <w:numPr>
          <w:ilvl w:val="0"/>
          <w:numId w:val="1776"/>
        </w:numPr>
        <w:spacing w:after="120"/>
        <w:ind w:left="714" w:hanging="357"/>
        <w:contextualSpacing w:val="0"/>
        <w:jc w:val="both"/>
        <w:rPr>
          <w:sz w:val="24"/>
          <w:szCs w:val="24"/>
        </w:rPr>
      </w:pPr>
      <w:r w:rsidRPr="00E21315">
        <w:rPr>
          <w:sz w:val="24"/>
          <w:szCs w:val="24"/>
        </w:rPr>
        <w:t>Zitronensaft dazugießen und abschmecken. Die Kichererbsen zugeben und alles 1 weiter Minute köcheln lassen.</w:t>
      </w:r>
    </w:p>
    <w:p w14:paraId="0A88514D" w14:textId="77777777" w:rsidR="00E21315" w:rsidRPr="00E21315" w:rsidRDefault="00E21315" w:rsidP="00B40E8C">
      <w:pPr>
        <w:pStyle w:val="ListParagraph"/>
        <w:numPr>
          <w:ilvl w:val="0"/>
          <w:numId w:val="1776"/>
        </w:numPr>
        <w:spacing w:after="120"/>
        <w:ind w:left="714" w:hanging="357"/>
        <w:contextualSpacing w:val="0"/>
        <w:jc w:val="both"/>
        <w:rPr>
          <w:sz w:val="24"/>
          <w:szCs w:val="24"/>
        </w:rPr>
      </w:pPr>
      <w:r w:rsidRPr="00E21315">
        <w:rPr>
          <w:sz w:val="24"/>
          <w:szCs w:val="24"/>
        </w:rPr>
        <w:t>Die Harira mit frischen, weichen Datteln, entsteint und kleingeschnitten und eine Handvoll glatte Petersilienblättern, grob gehackt in extra Schälchen servieren.</w:t>
      </w:r>
    </w:p>
    <w:p w14:paraId="5CC5613C" w14:textId="77777777" w:rsidR="00E21315" w:rsidRPr="00E21315" w:rsidRDefault="00E21315">
      <w:pPr>
        <w:rPr>
          <w:rFonts w:asciiTheme="majorHAnsi" w:eastAsiaTheme="majorEastAsia" w:hAnsiTheme="majorHAnsi" w:cstheme="majorBidi"/>
          <w:color w:val="2F5496" w:themeColor="accent1" w:themeShade="BF"/>
          <w:sz w:val="24"/>
          <w:szCs w:val="24"/>
        </w:rPr>
      </w:pPr>
      <w:r w:rsidRPr="00E21315">
        <w:rPr>
          <w:sz w:val="24"/>
          <w:szCs w:val="24"/>
        </w:rPr>
        <w:br w:type="page"/>
      </w:r>
    </w:p>
    <w:p w14:paraId="335899F4" w14:textId="5D7496AD" w:rsidR="00F72A3C" w:rsidRDefault="00F72A3C" w:rsidP="00F72A3C">
      <w:pPr>
        <w:pStyle w:val="Heading2"/>
        <w:spacing w:after="240"/>
      </w:pPr>
      <w:r>
        <w:lastRenderedPageBreak/>
        <w:t>Maissuppe</w:t>
      </w:r>
      <w:r>
        <w:rPr>
          <w:rStyle w:val="FootnoteReference"/>
        </w:rPr>
        <w:footnoteReference w:id="302"/>
      </w:r>
      <w:r>
        <w:t xml:space="preserve"> </w:t>
      </w:r>
    </w:p>
    <w:p w14:paraId="6916EC12" w14:textId="77777777" w:rsidR="00F72A3C" w:rsidRDefault="00F72A3C" w:rsidP="00F72A3C">
      <w:pPr>
        <w:rPr>
          <w:sz w:val="24"/>
          <w:szCs w:val="24"/>
        </w:rPr>
      </w:pPr>
      <w:r w:rsidRPr="00273176">
        <w:rPr>
          <w:sz w:val="24"/>
          <w:szCs w:val="24"/>
          <w:u w:val="single"/>
        </w:rPr>
        <w:t>Zutaten</w:t>
      </w:r>
      <w:r>
        <w:rPr>
          <w:sz w:val="24"/>
          <w:szCs w:val="24"/>
        </w:rPr>
        <w:t xml:space="preserve"> (für 4 Portionen)</w:t>
      </w:r>
    </w:p>
    <w:p w14:paraId="2F6B64DA" w14:textId="77777777" w:rsidR="00F72A3C" w:rsidRDefault="00F72A3C" w:rsidP="00F72A3C">
      <w:pPr>
        <w:rPr>
          <w:sz w:val="24"/>
          <w:szCs w:val="24"/>
        </w:rPr>
      </w:pPr>
      <w:r>
        <w:rPr>
          <w:sz w:val="24"/>
          <w:szCs w:val="24"/>
        </w:rPr>
        <w:t>6 Maiskolben (oder 400 g Mais)</w:t>
      </w:r>
    </w:p>
    <w:p w14:paraId="4608D1C4" w14:textId="77777777" w:rsidR="00F72A3C" w:rsidRDefault="00F72A3C" w:rsidP="00F72A3C">
      <w:pPr>
        <w:rPr>
          <w:sz w:val="24"/>
          <w:szCs w:val="24"/>
        </w:rPr>
      </w:pPr>
      <w:r>
        <w:rPr>
          <w:sz w:val="24"/>
          <w:szCs w:val="24"/>
        </w:rPr>
        <w:t>2 EL Sonnenblumenöl</w:t>
      </w:r>
    </w:p>
    <w:p w14:paraId="5B642C7C" w14:textId="77777777" w:rsidR="00F72A3C" w:rsidRDefault="00F72A3C" w:rsidP="00F72A3C">
      <w:pPr>
        <w:rPr>
          <w:sz w:val="24"/>
          <w:szCs w:val="24"/>
        </w:rPr>
      </w:pPr>
      <w:r>
        <w:rPr>
          <w:sz w:val="24"/>
          <w:szCs w:val="24"/>
        </w:rPr>
        <w:t>1 große Zwiebel, fein gehackt</w:t>
      </w:r>
    </w:p>
    <w:p w14:paraId="2D0B7A8C" w14:textId="77777777" w:rsidR="00F72A3C" w:rsidRDefault="00F72A3C" w:rsidP="00F72A3C">
      <w:pPr>
        <w:rPr>
          <w:sz w:val="24"/>
          <w:szCs w:val="24"/>
        </w:rPr>
      </w:pPr>
      <w:r>
        <w:rPr>
          <w:sz w:val="24"/>
          <w:szCs w:val="24"/>
        </w:rPr>
        <w:t>2 Knoblauchzehen, zerdrückt</w:t>
      </w:r>
    </w:p>
    <w:p w14:paraId="2C691D1C" w14:textId="77777777" w:rsidR="00F72A3C" w:rsidRDefault="00F72A3C" w:rsidP="00F72A3C">
      <w:pPr>
        <w:rPr>
          <w:sz w:val="24"/>
          <w:szCs w:val="24"/>
        </w:rPr>
      </w:pPr>
      <w:r>
        <w:rPr>
          <w:sz w:val="24"/>
          <w:szCs w:val="24"/>
        </w:rPr>
        <w:t>2 große Kartoffeln, geschält und gewürfelt</w:t>
      </w:r>
    </w:p>
    <w:p w14:paraId="578E8340" w14:textId="77777777" w:rsidR="00F72A3C" w:rsidRDefault="00F72A3C" w:rsidP="00F72A3C">
      <w:pPr>
        <w:rPr>
          <w:sz w:val="24"/>
          <w:szCs w:val="24"/>
        </w:rPr>
      </w:pPr>
      <w:r>
        <w:rPr>
          <w:sz w:val="24"/>
          <w:szCs w:val="24"/>
        </w:rPr>
        <w:t>1,2 l g</w:t>
      </w:r>
    </w:p>
    <w:p w14:paraId="114E246A" w14:textId="77777777" w:rsidR="00F72A3C" w:rsidRDefault="00F72A3C" w:rsidP="00F72A3C">
      <w:pPr>
        <w:rPr>
          <w:sz w:val="24"/>
          <w:szCs w:val="24"/>
        </w:rPr>
      </w:pPr>
      <w:r>
        <w:rPr>
          <w:sz w:val="24"/>
          <w:szCs w:val="24"/>
        </w:rPr>
        <w:t>Gemüsebrühe</w:t>
      </w:r>
    </w:p>
    <w:p w14:paraId="7DD7BB24" w14:textId="77777777" w:rsidR="00F72A3C" w:rsidRDefault="00F72A3C" w:rsidP="00F72A3C">
      <w:pPr>
        <w:rPr>
          <w:sz w:val="24"/>
          <w:szCs w:val="24"/>
        </w:rPr>
      </w:pPr>
      <w:r>
        <w:rPr>
          <w:sz w:val="24"/>
          <w:szCs w:val="24"/>
        </w:rPr>
        <w:t>½ Bund Thymian, Blätter abgezupft</w:t>
      </w:r>
    </w:p>
    <w:p w14:paraId="58333C9A" w14:textId="77777777" w:rsidR="00F72A3C" w:rsidRDefault="00F72A3C" w:rsidP="00F72A3C">
      <w:pPr>
        <w:rPr>
          <w:sz w:val="24"/>
          <w:szCs w:val="24"/>
        </w:rPr>
      </w:pPr>
      <w:r>
        <w:rPr>
          <w:sz w:val="24"/>
          <w:szCs w:val="24"/>
        </w:rPr>
        <w:t>Pfeffer, Salz</w:t>
      </w:r>
    </w:p>
    <w:p w14:paraId="40A8C8C5" w14:textId="77777777" w:rsidR="00F72A3C" w:rsidRDefault="00F72A3C" w:rsidP="00F72A3C">
      <w:pPr>
        <w:rPr>
          <w:sz w:val="24"/>
          <w:szCs w:val="24"/>
        </w:rPr>
      </w:pPr>
      <w:r>
        <w:rPr>
          <w:sz w:val="24"/>
          <w:szCs w:val="24"/>
        </w:rPr>
        <w:t>½ Bund glatte Petersilie</w:t>
      </w:r>
    </w:p>
    <w:p w14:paraId="262B0BD4" w14:textId="77777777" w:rsidR="00F72A3C" w:rsidRDefault="00F72A3C" w:rsidP="00F72A3C">
      <w:pPr>
        <w:rPr>
          <w:sz w:val="24"/>
          <w:szCs w:val="24"/>
        </w:rPr>
      </w:pPr>
      <w:r>
        <w:rPr>
          <w:sz w:val="24"/>
          <w:szCs w:val="24"/>
        </w:rPr>
        <w:t>250 ml Hafermilch oder Kokossahne</w:t>
      </w:r>
    </w:p>
    <w:p w14:paraId="5C718AD2" w14:textId="77777777" w:rsidR="00F72A3C" w:rsidRDefault="00F72A3C" w:rsidP="00F72A3C">
      <w:pPr>
        <w:rPr>
          <w:sz w:val="24"/>
          <w:szCs w:val="24"/>
        </w:rPr>
      </w:pPr>
    </w:p>
    <w:p w14:paraId="0AE78D15" w14:textId="77777777" w:rsidR="00F72A3C" w:rsidRDefault="00F72A3C" w:rsidP="00F72A3C">
      <w:pPr>
        <w:rPr>
          <w:sz w:val="24"/>
          <w:szCs w:val="24"/>
        </w:rPr>
      </w:pPr>
      <w:r>
        <w:rPr>
          <w:sz w:val="24"/>
          <w:szCs w:val="24"/>
        </w:rPr>
        <w:t>Zubereitungszeit: 10 Minuten und 25 Minuten Kochzeit</w:t>
      </w:r>
    </w:p>
    <w:p w14:paraId="701C1C98" w14:textId="77777777" w:rsidR="00F72A3C" w:rsidRPr="00CD264A" w:rsidRDefault="00F72A3C" w:rsidP="00B40E8C">
      <w:pPr>
        <w:pStyle w:val="ListParagraph"/>
        <w:numPr>
          <w:ilvl w:val="0"/>
          <w:numId w:val="965"/>
        </w:numPr>
        <w:spacing w:after="120"/>
        <w:ind w:left="714" w:hanging="357"/>
        <w:contextualSpacing w:val="0"/>
        <w:jc w:val="both"/>
        <w:rPr>
          <w:sz w:val="24"/>
          <w:szCs w:val="24"/>
        </w:rPr>
      </w:pPr>
      <w:r w:rsidRPr="00CD264A">
        <w:rPr>
          <w:sz w:val="24"/>
          <w:szCs w:val="24"/>
        </w:rPr>
        <w:t>Die Maiskörner von den Kolben schneiden. In einem Topf das Öl erhitzen und darin die Zwiebel anbräunen. Den Knoblauch, den Mais und die Kartoffelwürfel dazugeben und alles 2 – 3 Minuten braten. Mit der Gemüsebrühe aufgießen, die Thymianblätter und den Pfeffer einrühren und alles 15 – 20 Minuten kochen, bis das Gemüse weich wird.</w:t>
      </w:r>
    </w:p>
    <w:p w14:paraId="0181D561" w14:textId="77777777" w:rsidR="00F72A3C" w:rsidRPr="00CD264A" w:rsidRDefault="00F72A3C" w:rsidP="00B40E8C">
      <w:pPr>
        <w:pStyle w:val="ListParagraph"/>
        <w:numPr>
          <w:ilvl w:val="0"/>
          <w:numId w:val="965"/>
        </w:numPr>
        <w:spacing w:after="120"/>
        <w:ind w:left="714" w:hanging="357"/>
        <w:contextualSpacing w:val="0"/>
        <w:jc w:val="both"/>
        <w:rPr>
          <w:sz w:val="24"/>
          <w:szCs w:val="24"/>
        </w:rPr>
      </w:pPr>
      <w:r w:rsidRPr="00CD264A">
        <w:rPr>
          <w:sz w:val="24"/>
          <w:szCs w:val="24"/>
        </w:rPr>
        <w:t>Die Hafersahne oder Kokosmilch einrühren, die Suppe erneut aufkochen lassen und anschließend den Herd ausschalten. Die Suppe mit Salz abschmecken und anschließend pürieren. Die Petersilie dazugeben und alles noch einmal kurz pürieren (nicht zu lange, sonst wird die Suppe grün). Zum Schluss etwas Hafermilch oder Kokossahne dazugeben.</w:t>
      </w:r>
    </w:p>
    <w:p w14:paraId="4B41B8BA" w14:textId="63AA857E" w:rsidR="00F72A3C" w:rsidRDefault="00F72A3C" w:rsidP="00F72A3C">
      <w:pPr>
        <w:rPr>
          <w:rFonts w:asciiTheme="majorHAnsi" w:eastAsiaTheme="majorEastAsia" w:hAnsiTheme="majorHAnsi" w:cstheme="majorBidi"/>
          <w:color w:val="2F5496" w:themeColor="accent1" w:themeShade="BF"/>
          <w:sz w:val="26"/>
          <w:szCs w:val="26"/>
        </w:rPr>
      </w:pPr>
      <w:r>
        <w:rPr>
          <w:sz w:val="24"/>
          <w:szCs w:val="24"/>
        </w:rPr>
        <w:br w:type="page"/>
      </w:r>
    </w:p>
    <w:p w14:paraId="302E42A9" w14:textId="670F266B" w:rsidR="00C80CCB" w:rsidRDefault="00C80CCB" w:rsidP="001D2F5A">
      <w:pPr>
        <w:pStyle w:val="Heading2"/>
        <w:spacing w:after="240"/>
      </w:pPr>
      <w:r>
        <w:lastRenderedPageBreak/>
        <w:t>Suppe aus Mais mit Kreuzkümmel, Chili und Zitrone</w:t>
      </w:r>
      <w:r w:rsidR="001D2F5A">
        <w:rPr>
          <w:rStyle w:val="FootnoteReference"/>
        </w:rPr>
        <w:footnoteReference w:id="303"/>
      </w:r>
    </w:p>
    <w:p w14:paraId="4BF18F8A" w14:textId="75F44770" w:rsidR="00C80CCB" w:rsidRDefault="00C80CCB">
      <w:r w:rsidRPr="001D2F5A">
        <w:rPr>
          <w:u w:val="single"/>
        </w:rPr>
        <w:t>Zutaten</w:t>
      </w:r>
      <w:r>
        <w:t xml:space="preserve"> </w:t>
      </w:r>
      <w:r w:rsidR="001D2F5A">
        <w:t>(</w:t>
      </w:r>
      <w:r>
        <w:t>für 2 – 3 Portionen</w:t>
      </w:r>
      <w:r w:rsidR="001D2F5A">
        <w:t>):</w:t>
      </w:r>
    </w:p>
    <w:p w14:paraId="77E277DE" w14:textId="77777777" w:rsidR="00C80CCB" w:rsidRDefault="00C80CCB">
      <w:r>
        <w:t>4 Maiskolben (frisch, nicht vorgegart)</w:t>
      </w:r>
    </w:p>
    <w:p w14:paraId="6AD52497" w14:textId="77777777" w:rsidR="00C80CCB" w:rsidRDefault="00C80CCB">
      <w:r>
        <w:t>2 kleine Zwiebeln</w:t>
      </w:r>
    </w:p>
    <w:p w14:paraId="120CE36B" w14:textId="77777777" w:rsidR="00BE31C3" w:rsidRDefault="00C80CCB">
      <w:r>
        <w:t>Salz</w:t>
      </w:r>
    </w:p>
    <w:p w14:paraId="0B8B588D" w14:textId="77777777" w:rsidR="00BE31C3" w:rsidRDefault="00BE31C3">
      <w:r>
        <w:t>2 EL Sonnenblumenöl</w:t>
      </w:r>
    </w:p>
    <w:p w14:paraId="7AFDD3AF" w14:textId="77777777" w:rsidR="00BE31C3" w:rsidRDefault="00BE31C3">
      <w:r>
        <w:t>Wasser</w:t>
      </w:r>
    </w:p>
    <w:p w14:paraId="0BBFF698" w14:textId="77777777" w:rsidR="00BE31C3" w:rsidRDefault="00BE31C3">
      <w:r>
        <w:t>100 g Schmand oder Sour Cream</w:t>
      </w:r>
    </w:p>
    <w:p w14:paraId="4D561C3E" w14:textId="77777777" w:rsidR="00BE31C3" w:rsidRDefault="00BE31C3">
      <w:r>
        <w:t>½ TL Kreuzkümmel</w:t>
      </w:r>
    </w:p>
    <w:p w14:paraId="3B763EDE" w14:textId="77777777" w:rsidR="00BE31C3" w:rsidRDefault="00BE31C3">
      <w:r>
        <w:t>Saft von ½ Zitrone</w:t>
      </w:r>
    </w:p>
    <w:p w14:paraId="15EE2A54" w14:textId="77777777" w:rsidR="00BE31C3" w:rsidRDefault="00BE31C3">
      <w:r>
        <w:t>Chiliflocken nach Geschmack</w:t>
      </w:r>
    </w:p>
    <w:p w14:paraId="1ABA3899" w14:textId="77777777" w:rsidR="00BE31C3" w:rsidRDefault="00BE31C3"/>
    <w:p w14:paraId="6DEB6ADD" w14:textId="77777777" w:rsidR="00BE31C3" w:rsidRDefault="00BE31C3">
      <w:r>
        <w:t>Zubereitung:</w:t>
      </w:r>
    </w:p>
    <w:p w14:paraId="62320B92" w14:textId="77777777" w:rsidR="00877DEB" w:rsidRDefault="00AA6665" w:rsidP="00B40E8C">
      <w:pPr>
        <w:pStyle w:val="ListParagraph"/>
        <w:numPr>
          <w:ilvl w:val="0"/>
          <w:numId w:val="1792"/>
        </w:numPr>
        <w:spacing w:after="120"/>
        <w:ind w:left="714" w:hanging="357"/>
        <w:contextualSpacing w:val="0"/>
        <w:jc w:val="both"/>
      </w:pPr>
      <w:r>
        <w:t>Zwiebeln schälen und hacken. Die Maiskörner zusammen mit Zwiebeln und einer großzügigen Prise Salz in Sonnenblumenöl in einem große</w:t>
      </w:r>
      <w:r w:rsidR="00877DEB">
        <w:t xml:space="preserve">n </w:t>
      </w:r>
      <w:r>
        <w:t xml:space="preserve">Topf </w:t>
      </w:r>
      <w:r w:rsidR="007B138F">
        <w:t>anschwitzen. Unter Rühren ungefähr 5 Minuten lang dünsten, nicht anbrennen lassen.</w:t>
      </w:r>
    </w:p>
    <w:p w14:paraId="7E048439" w14:textId="77777777" w:rsidR="00877DEB" w:rsidRDefault="007B138F" w:rsidP="00B40E8C">
      <w:pPr>
        <w:pStyle w:val="ListParagraph"/>
        <w:numPr>
          <w:ilvl w:val="0"/>
          <w:numId w:val="1792"/>
        </w:numPr>
        <w:spacing w:after="120"/>
        <w:ind w:left="714" w:hanging="357"/>
        <w:contextualSpacing w:val="0"/>
        <w:jc w:val="both"/>
      </w:pPr>
      <w:r>
        <w:t>Ablöschen mit Wasser, so viel, dass der Mais gerade bedeckt ist. Das Ganze bei zugedecktem Deckel 20 Minuten lang köcheln lassen. Alles püriere</w:t>
      </w:r>
      <w:r w:rsidR="00877DEB">
        <w:t>n</w:t>
      </w:r>
      <w:r>
        <w:t xml:space="preserve"> und durch ein Passiersieb streichen. Dazu braucht man etwas Geduld (</w:t>
      </w:r>
      <w:r w:rsidR="0097210E">
        <w:t>und vor allem eben leider ein Passiersieb oder ein anderes feinmaschiges Sieb), aber der Schritt ist wichtig, weil die Häutchen, die die Maiskörner umgeben, nicht schmecken.</w:t>
      </w:r>
      <w:r w:rsidR="00877DEB">
        <w:t xml:space="preserve"> Schmand unterrühren.</w:t>
      </w:r>
    </w:p>
    <w:p w14:paraId="67DD5E0C" w14:textId="77777777" w:rsidR="00877DEB" w:rsidRDefault="00877DEB" w:rsidP="00B40E8C">
      <w:pPr>
        <w:pStyle w:val="ListParagraph"/>
        <w:numPr>
          <w:ilvl w:val="0"/>
          <w:numId w:val="1792"/>
        </w:numPr>
        <w:spacing w:after="120"/>
        <w:ind w:left="714" w:hanging="357"/>
        <w:contextualSpacing w:val="0"/>
        <w:jc w:val="both"/>
      </w:pPr>
      <w:r>
        <w:t>Die Suppe abschmecken mit Salz, Kreuzkümmel, Zitrone und Chili und vielleicht noch einmal erhitzen.</w:t>
      </w:r>
    </w:p>
    <w:p w14:paraId="06E827B1" w14:textId="77777777" w:rsidR="001D2F5A" w:rsidRDefault="001D2F5A">
      <w:pPr>
        <w:rPr>
          <w:rFonts w:asciiTheme="majorHAnsi" w:eastAsiaTheme="majorEastAsia" w:hAnsiTheme="majorHAnsi" w:cstheme="majorBidi"/>
          <w:color w:val="2F5496" w:themeColor="accent1" w:themeShade="BF"/>
          <w:sz w:val="26"/>
          <w:szCs w:val="26"/>
        </w:rPr>
      </w:pPr>
      <w:r>
        <w:br w:type="page"/>
      </w:r>
    </w:p>
    <w:p w14:paraId="100CDA23" w14:textId="6965F155" w:rsidR="006618D3" w:rsidRDefault="006618D3" w:rsidP="00AB5AB3">
      <w:pPr>
        <w:pStyle w:val="Heading2"/>
        <w:spacing w:after="240"/>
      </w:pPr>
      <w:r>
        <w:lastRenderedPageBreak/>
        <w:t xml:space="preserve">Suppe aus Karotten, Kichererbsen und </w:t>
      </w:r>
      <w:r w:rsidR="007D02AD">
        <w:t>T</w:t>
      </w:r>
      <w:r>
        <w:t>ahin</w:t>
      </w:r>
      <w:r w:rsidR="000D2502">
        <w:rPr>
          <w:rStyle w:val="FootnoteReference"/>
        </w:rPr>
        <w:footnoteReference w:id="304"/>
      </w:r>
      <w:r>
        <w:t xml:space="preserve"> </w:t>
      </w:r>
    </w:p>
    <w:p w14:paraId="5FF7CEB5" w14:textId="5EA7452C" w:rsidR="006618D3" w:rsidRDefault="006618D3">
      <w:pPr>
        <w:rPr>
          <w:sz w:val="24"/>
          <w:szCs w:val="24"/>
        </w:rPr>
      </w:pPr>
      <w:r w:rsidRPr="00AB5AB3">
        <w:rPr>
          <w:sz w:val="24"/>
          <w:szCs w:val="24"/>
          <w:u w:val="single"/>
        </w:rPr>
        <w:t>Zutaten</w:t>
      </w:r>
      <w:r>
        <w:rPr>
          <w:sz w:val="24"/>
          <w:szCs w:val="24"/>
        </w:rPr>
        <w:t xml:space="preserve"> </w:t>
      </w:r>
      <w:r w:rsidR="00AB5AB3">
        <w:rPr>
          <w:sz w:val="24"/>
          <w:szCs w:val="24"/>
        </w:rPr>
        <w:t>(</w:t>
      </w:r>
      <w:r>
        <w:rPr>
          <w:sz w:val="24"/>
          <w:szCs w:val="24"/>
        </w:rPr>
        <w:t>für 6 Portionen</w:t>
      </w:r>
      <w:r w:rsidR="00AB5AB3">
        <w:rPr>
          <w:sz w:val="24"/>
          <w:szCs w:val="24"/>
        </w:rPr>
        <w:t>):</w:t>
      </w:r>
    </w:p>
    <w:p w14:paraId="339B3C82" w14:textId="77777777" w:rsidR="006618D3" w:rsidRDefault="006618D3">
      <w:pPr>
        <w:rPr>
          <w:sz w:val="24"/>
          <w:szCs w:val="24"/>
        </w:rPr>
      </w:pPr>
      <w:r>
        <w:rPr>
          <w:sz w:val="24"/>
          <w:szCs w:val="24"/>
        </w:rPr>
        <w:t>750 g Karotten</w:t>
      </w:r>
    </w:p>
    <w:p w14:paraId="4C1FD02A" w14:textId="77777777" w:rsidR="006618D3" w:rsidRDefault="006618D3">
      <w:pPr>
        <w:rPr>
          <w:sz w:val="24"/>
          <w:szCs w:val="24"/>
        </w:rPr>
      </w:pPr>
      <w:r>
        <w:rPr>
          <w:sz w:val="24"/>
          <w:szCs w:val="24"/>
        </w:rPr>
        <w:t>1 Zwiebel</w:t>
      </w:r>
    </w:p>
    <w:p w14:paraId="5C03C8FD" w14:textId="77777777" w:rsidR="006618D3" w:rsidRDefault="006618D3">
      <w:pPr>
        <w:rPr>
          <w:sz w:val="24"/>
          <w:szCs w:val="24"/>
        </w:rPr>
      </w:pPr>
      <w:r>
        <w:rPr>
          <w:sz w:val="24"/>
          <w:szCs w:val="24"/>
        </w:rPr>
        <w:t>1 Knoblauchknolle</w:t>
      </w:r>
    </w:p>
    <w:p w14:paraId="409D027D" w14:textId="77777777" w:rsidR="006618D3" w:rsidRDefault="006618D3">
      <w:pPr>
        <w:rPr>
          <w:sz w:val="24"/>
          <w:szCs w:val="24"/>
        </w:rPr>
      </w:pPr>
      <w:r>
        <w:rPr>
          <w:sz w:val="24"/>
          <w:szCs w:val="24"/>
        </w:rPr>
        <w:t>1 Prise Salz</w:t>
      </w:r>
    </w:p>
    <w:p w14:paraId="2804CB07" w14:textId="77777777" w:rsidR="006618D3" w:rsidRDefault="006618D3">
      <w:pPr>
        <w:rPr>
          <w:sz w:val="24"/>
          <w:szCs w:val="24"/>
        </w:rPr>
      </w:pPr>
      <w:r>
        <w:rPr>
          <w:sz w:val="24"/>
          <w:szCs w:val="24"/>
        </w:rPr>
        <w:t>80 ml Olivenöl</w:t>
      </w:r>
    </w:p>
    <w:p w14:paraId="72821A5E" w14:textId="77777777" w:rsidR="006618D3" w:rsidRDefault="006618D3">
      <w:pPr>
        <w:rPr>
          <w:sz w:val="24"/>
          <w:szCs w:val="24"/>
        </w:rPr>
      </w:pPr>
      <w:r>
        <w:rPr>
          <w:sz w:val="24"/>
          <w:szCs w:val="24"/>
        </w:rPr>
        <w:t>2 TL Kuminsamen</w:t>
      </w:r>
    </w:p>
    <w:p w14:paraId="5E953D01" w14:textId="77777777" w:rsidR="006618D3" w:rsidRDefault="006618D3">
      <w:pPr>
        <w:rPr>
          <w:sz w:val="24"/>
          <w:szCs w:val="24"/>
        </w:rPr>
      </w:pPr>
      <w:r>
        <w:rPr>
          <w:sz w:val="24"/>
          <w:szCs w:val="24"/>
        </w:rPr>
        <w:t>800 g Dosen-Kichererbsen (gut abgetropft)</w:t>
      </w:r>
    </w:p>
    <w:p w14:paraId="03253EAF" w14:textId="21CA41B1" w:rsidR="006618D3" w:rsidRDefault="006618D3">
      <w:pPr>
        <w:rPr>
          <w:sz w:val="24"/>
          <w:szCs w:val="24"/>
        </w:rPr>
      </w:pPr>
      <w:r>
        <w:rPr>
          <w:sz w:val="24"/>
          <w:szCs w:val="24"/>
        </w:rPr>
        <w:t xml:space="preserve">60 g </w:t>
      </w:r>
      <w:r w:rsidR="007D02AD">
        <w:rPr>
          <w:sz w:val="24"/>
          <w:szCs w:val="24"/>
        </w:rPr>
        <w:t>T</w:t>
      </w:r>
      <w:r>
        <w:rPr>
          <w:sz w:val="24"/>
          <w:szCs w:val="24"/>
        </w:rPr>
        <w:t>ahin</w:t>
      </w:r>
    </w:p>
    <w:p w14:paraId="19279F8B" w14:textId="77777777" w:rsidR="006618D3" w:rsidRDefault="006618D3">
      <w:pPr>
        <w:rPr>
          <w:sz w:val="24"/>
          <w:szCs w:val="24"/>
        </w:rPr>
      </w:pPr>
      <w:r>
        <w:rPr>
          <w:sz w:val="24"/>
          <w:szCs w:val="24"/>
        </w:rPr>
        <w:t>1 l Gemüsebrühe</w:t>
      </w:r>
    </w:p>
    <w:p w14:paraId="1974F5DA" w14:textId="2539EFFE" w:rsidR="006618D3" w:rsidRDefault="006618D3">
      <w:pPr>
        <w:rPr>
          <w:sz w:val="24"/>
          <w:szCs w:val="24"/>
        </w:rPr>
      </w:pPr>
      <w:r>
        <w:rPr>
          <w:sz w:val="24"/>
          <w:szCs w:val="24"/>
        </w:rPr>
        <w:t>Saft von ½ Zitro</w:t>
      </w:r>
      <w:r w:rsidR="007D02AD">
        <w:rPr>
          <w:sz w:val="24"/>
          <w:szCs w:val="24"/>
        </w:rPr>
        <w:t>n</w:t>
      </w:r>
      <w:r>
        <w:rPr>
          <w:sz w:val="24"/>
          <w:szCs w:val="24"/>
        </w:rPr>
        <w:t>e</w:t>
      </w:r>
    </w:p>
    <w:p w14:paraId="2C5EC2D2" w14:textId="3AB898EC" w:rsidR="006618D3" w:rsidRDefault="006618D3">
      <w:pPr>
        <w:rPr>
          <w:sz w:val="24"/>
          <w:szCs w:val="24"/>
        </w:rPr>
      </w:pPr>
      <w:r>
        <w:rPr>
          <w:sz w:val="24"/>
          <w:szCs w:val="24"/>
        </w:rPr>
        <w:t>Einige Scheiben Weißbrot</w:t>
      </w:r>
    </w:p>
    <w:p w14:paraId="30196BB4" w14:textId="77777777" w:rsidR="006618D3" w:rsidRDefault="006618D3">
      <w:pPr>
        <w:rPr>
          <w:sz w:val="24"/>
          <w:szCs w:val="24"/>
        </w:rPr>
      </w:pPr>
      <w:r>
        <w:rPr>
          <w:sz w:val="24"/>
          <w:szCs w:val="24"/>
        </w:rPr>
        <w:t>Ein paar EL Joghurt (am besten griechischen mit 10% Fett)</w:t>
      </w:r>
    </w:p>
    <w:p w14:paraId="6F48A873" w14:textId="77777777" w:rsidR="007D02AD" w:rsidRDefault="007D02AD">
      <w:pPr>
        <w:rPr>
          <w:sz w:val="24"/>
          <w:szCs w:val="24"/>
        </w:rPr>
      </w:pPr>
    </w:p>
    <w:p w14:paraId="218A44D2" w14:textId="15C841D7" w:rsidR="00AB5AB3" w:rsidRDefault="00AB5AB3">
      <w:pPr>
        <w:rPr>
          <w:sz w:val="24"/>
          <w:szCs w:val="24"/>
        </w:rPr>
      </w:pPr>
      <w:r>
        <w:rPr>
          <w:sz w:val="24"/>
          <w:szCs w:val="24"/>
        </w:rPr>
        <w:t>Zubereitung:</w:t>
      </w:r>
    </w:p>
    <w:p w14:paraId="4DE70739" w14:textId="45BC04AD" w:rsidR="007D02AD" w:rsidRPr="009347F1" w:rsidRDefault="007D02AD" w:rsidP="00B40E8C">
      <w:pPr>
        <w:pStyle w:val="ListParagraph"/>
        <w:numPr>
          <w:ilvl w:val="0"/>
          <w:numId w:val="1547"/>
        </w:numPr>
        <w:spacing w:after="120"/>
        <w:ind w:left="714" w:hanging="357"/>
        <w:contextualSpacing w:val="0"/>
        <w:jc w:val="both"/>
        <w:rPr>
          <w:sz w:val="24"/>
          <w:szCs w:val="24"/>
        </w:rPr>
      </w:pPr>
      <w:r w:rsidRPr="009347F1">
        <w:rPr>
          <w:sz w:val="24"/>
          <w:szCs w:val="24"/>
        </w:rPr>
        <w:t xml:space="preserve">Den Ofen auf 200 Grad (Umluft) heizen. Ein Blech mit Backpapier auslegen. Karotten schälen, die Enden abschneiden, in vier Stücke schneiden. Zwiebel schälen und vierteln, Knoblauchknolle ungeschält quer halbieren. </w:t>
      </w:r>
    </w:p>
    <w:p w14:paraId="4314FC0D" w14:textId="3301A656" w:rsidR="007D02AD" w:rsidRPr="009347F1" w:rsidRDefault="007D02AD" w:rsidP="00B40E8C">
      <w:pPr>
        <w:pStyle w:val="ListParagraph"/>
        <w:numPr>
          <w:ilvl w:val="0"/>
          <w:numId w:val="1547"/>
        </w:numPr>
        <w:spacing w:after="120"/>
        <w:ind w:left="714" w:hanging="357"/>
        <w:contextualSpacing w:val="0"/>
        <w:jc w:val="both"/>
        <w:rPr>
          <w:sz w:val="24"/>
          <w:szCs w:val="24"/>
        </w:rPr>
      </w:pPr>
      <w:r w:rsidRPr="009347F1">
        <w:rPr>
          <w:sz w:val="24"/>
          <w:szCs w:val="24"/>
        </w:rPr>
        <w:t>Das Gemüse auf dem Blech verteilen, salzen, ungefähr zwei Drittel des Olivenöls darüberträufeln. Die Hälfte der Kuminsamen darauf verteilen. Alles gut vermengen, sodass das Gemüse von Öl benetzt ist. Blech in den Ofenschieben, 50 Minuten lang rösten.</w:t>
      </w:r>
    </w:p>
    <w:p w14:paraId="5F7CC266" w14:textId="557B1E00" w:rsidR="007D02AD" w:rsidRPr="009347F1" w:rsidRDefault="00F64404" w:rsidP="00B40E8C">
      <w:pPr>
        <w:pStyle w:val="ListParagraph"/>
        <w:numPr>
          <w:ilvl w:val="0"/>
          <w:numId w:val="1547"/>
        </w:numPr>
        <w:spacing w:after="120"/>
        <w:ind w:left="714" w:hanging="357"/>
        <w:contextualSpacing w:val="0"/>
        <w:jc w:val="both"/>
        <w:rPr>
          <w:sz w:val="24"/>
          <w:szCs w:val="24"/>
        </w:rPr>
      </w:pPr>
      <w:r w:rsidRPr="009347F1">
        <w:rPr>
          <w:sz w:val="24"/>
          <w:szCs w:val="24"/>
        </w:rPr>
        <w:t>Den Knoblauch aus der papierenen Ha</w:t>
      </w:r>
      <w:r w:rsidR="009347F1" w:rsidRPr="009347F1">
        <w:rPr>
          <w:sz w:val="24"/>
          <w:szCs w:val="24"/>
        </w:rPr>
        <w:t>u</w:t>
      </w:r>
      <w:r w:rsidRPr="009347F1">
        <w:rPr>
          <w:sz w:val="24"/>
          <w:szCs w:val="24"/>
        </w:rPr>
        <w:t xml:space="preserve">t </w:t>
      </w:r>
      <w:r w:rsidR="00D252B1" w:rsidRPr="009347F1">
        <w:rPr>
          <w:sz w:val="24"/>
          <w:szCs w:val="24"/>
        </w:rPr>
        <w:t>in einen großen Topf</w:t>
      </w:r>
      <w:r w:rsidRPr="009347F1">
        <w:rPr>
          <w:sz w:val="24"/>
          <w:szCs w:val="24"/>
        </w:rPr>
        <w:t xml:space="preserve"> drücken. Karotten, Zwiebel, die Hälfte der Kichererbsen, Tahini, Gemüsebrühe und 250 ml Wasser dazugeben. Etwas salzen. Die Flüssigkeit zum Kochen bringen, dann simmern lassen, ungefähr 20 Minuten lang.</w:t>
      </w:r>
    </w:p>
    <w:p w14:paraId="0866D901" w14:textId="7233D3D0" w:rsidR="00F64404" w:rsidRPr="009347F1" w:rsidRDefault="00F64404" w:rsidP="00B40E8C">
      <w:pPr>
        <w:pStyle w:val="ListParagraph"/>
        <w:numPr>
          <w:ilvl w:val="0"/>
          <w:numId w:val="1547"/>
        </w:numPr>
        <w:spacing w:after="120"/>
        <w:ind w:left="714" w:hanging="357"/>
        <w:contextualSpacing w:val="0"/>
        <w:jc w:val="both"/>
        <w:rPr>
          <w:sz w:val="24"/>
          <w:szCs w:val="24"/>
        </w:rPr>
      </w:pPr>
      <w:r w:rsidRPr="009347F1">
        <w:rPr>
          <w:sz w:val="24"/>
          <w:szCs w:val="24"/>
        </w:rPr>
        <w:t>Mit einem Pürierstab zerkleinern, bis eine glatte Suppe entsteht. Zitronensaft hinzugeben, eventuell mit Wasser (vorsichtig) verdünnen.</w:t>
      </w:r>
    </w:p>
    <w:p w14:paraId="62CD5DD9" w14:textId="19B9B163" w:rsidR="00A018C9" w:rsidRDefault="009347F1" w:rsidP="00B40E8C">
      <w:pPr>
        <w:pStyle w:val="ListParagraph"/>
        <w:numPr>
          <w:ilvl w:val="0"/>
          <w:numId w:val="1547"/>
        </w:numPr>
        <w:spacing w:after="120"/>
        <w:ind w:left="714" w:hanging="357"/>
        <w:contextualSpacing w:val="0"/>
        <w:jc w:val="both"/>
        <w:rPr>
          <w:sz w:val="24"/>
          <w:szCs w:val="24"/>
        </w:rPr>
      </w:pPr>
      <w:r w:rsidRPr="009347F1">
        <w:rPr>
          <w:sz w:val="24"/>
          <w:szCs w:val="24"/>
        </w:rPr>
        <w:t>In einer Pfanne das restliche Öl erhitzen. Die rest</w:t>
      </w:r>
      <w:r w:rsidR="00D252B1">
        <w:rPr>
          <w:sz w:val="24"/>
          <w:szCs w:val="24"/>
        </w:rPr>
        <w:t>l</w:t>
      </w:r>
      <w:r w:rsidRPr="009347F1">
        <w:rPr>
          <w:sz w:val="24"/>
          <w:szCs w:val="24"/>
        </w:rPr>
        <w:t xml:space="preserve">ichen Kichererbsen und die restlichen Kuminsamen hineingeben, bis die Kichererbsen etwas Farbe annehmen oder sogar knusprig werden. Beiseitestellen. In derselben Pfanne die Weißbrotscheibem von </w:t>
      </w:r>
      <w:r w:rsidRPr="009347F1">
        <w:rPr>
          <w:sz w:val="24"/>
          <w:szCs w:val="24"/>
        </w:rPr>
        <w:lastRenderedPageBreak/>
        <w:t>beiden Seiten kurz toasten, salzen. Die Suppe anrichten, jeweils ein paar geröstete Kichererbsen in die Teller geben. Brotscheiben und etwas Joghurt dazu servieren.</w:t>
      </w:r>
    </w:p>
    <w:p w14:paraId="17FE8179" w14:textId="375AFD1D" w:rsidR="00F64404" w:rsidRPr="00A018C9" w:rsidRDefault="00A018C9" w:rsidP="00A018C9">
      <w:pPr>
        <w:rPr>
          <w:sz w:val="24"/>
          <w:szCs w:val="24"/>
        </w:rPr>
      </w:pPr>
      <w:r>
        <w:rPr>
          <w:sz w:val="24"/>
          <w:szCs w:val="24"/>
        </w:rPr>
        <w:br w:type="page"/>
      </w:r>
    </w:p>
    <w:p w14:paraId="2F453FB0" w14:textId="77777777" w:rsidR="006F169E" w:rsidRDefault="006F169E" w:rsidP="006F169E">
      <w:pPr>
        <w:pStyle w:val="Heading2"/>
        <w:spacing w:after="240"/>
      </w:pPr>
      <w:r>
        <w:lastRenderedPageBreak/>
        <w:t>Kokos-Möhren-Suppe mit Ingwer</w:t>
      </w:r>
      <w:r>
        <w:rPr>
          <w:rStyle w:val="FootnoteReference"/>
        </w:rPr>
        <w:footnoteReference w:id="305"/>
      </w:r>
    </w:p>
    <w:p w14:paraId="0EA9131D" w14:textId="77777777" w:rsidR="006F169E" w:rsidRDefault="006F169E" w:rsidP="006F169E">
      <w:pPr>
        <w:rPr>
          <w:sz w:val="24"/>
          <w:szCs w:val="24"/>
        </w:rPr>
      </w:pPr>
      <w:r w:rsidRPr="00855727">
        <w:rPr>
          <w:sz w:val="24"/>
          <w:szCs w:val="24"/>
          <w:u w:val="single"/>
        </w:rPr>
        <w:t>Zutaten</w:t>
      </w:r>
      <w:r>
        <w:rPr>
          <w:sz w:val="24"/>
          <w:szCs w:val="24"/>
        </w:rPr>
        <w:t xml:space="preserve"> (für 4 Portionen)</w:t>
      </w:r>
    </w:p>
    <w:p w14:paraId="074F00A7" w14:textId="77777777" w:rsidR="006F169E" w:rsidRDefault="006F169E" w:rsidP="006F169E">
      <w:pPr>
        <w:rPr>
          <w:sz w:val="24"/>
          <w:szCs w:val="24"/>
        </w:rPr>
      </w:pPr>
      <w:r>
        <w:rPr>
          <w:sz w:val="24"/>
          <w:szCs w:val="24"/>
        </w:rPr>
        <w:t>1 Stange Lauch</w:t>
      </w:r>
    </w:p>
    <w:p w14:paraId="7CD8B439" w14:textId="77777777" w:rsidR="006F169E" w:rsidRDefault="006F169E" w:rsidP="006F169E">
      <w:pPr>
        <w:rPr>
          <w:sz w:val="24"/>
          <w:szCs w:val="24"/>
        </w:rPr>
      </w:pPr>
      <w:r>
        <w:rPr>
          <w:sz w:val="24"/>
          <w:szCs w:val="24"/>
        </w:rPr>
        <w:t>600 g Möhren</w:t>
      </w:r>
    </w:p>
    <w:p w14:paraId="2086D955" w14:textId="77777777" w:rsidR="006F169E" w:rsidRDefault="006F169E" w:rsidP="006F169E">
      <w:pPr>
        <w:rPr>
          <w:sz w:val="24"/>
          <w:szCs w:val="24"/>
        </w:rPr>
      </w:pPr>
      <w:r>
        <w:rPr>
          <w:sz w:val="24"/>
          <w:szCs w:val="24"/>
        </w:rPr>
        <w:t>100 g Kartoffeln</w:t>
      </w:r>
    </w:p>
    <w:p w14:paraId="704C57A2" w14:textId="77777777" w:rsidR="006F169E" w:rsidRDefault="006F169E" w:rsidP="006F169E">
      <w:pPr>
        <w:rPr>
          <w:sz w:val="24"/>
          <w:szCs w:val="24"/>
        </w:rPr>
      </w:pPr>
      <w:r>
        <w:rPr>
          <w:sz w:val="24"/>
          <w:szCs w:val="24"/>
        </w:rPr>
        <w:t>2 Bio-Orangen</w:t>
      </w:r>
    </w:p>
    <w:p w14:paraId="3BCAE62D" w14:textId="77777777" w:rsidR="006F169E" w:rsidRDefault="006F169E" w:rsidP="006F169E">
      <w:pPr>
        <w:rPr>
          <w:sz w:val="24"/>
          <w:szCs w:val="24"/>
        </w:rPr>
      </w:pPr>
      <w:r>
        <w:rPr>
          <w:sz w:val="24"/>
          <w:szCs w:val="24"/>
        </w:rPr>
        <w:t xml:space="preserve">1 haselnussgroßes Stück Ingwer </w:t>
      </w:r>
    </w:p>
    <w:p w14:paraId="71ED1DCB" w14:textId="77777777" w:rsidR="006F169E" w:rsidRDefault="006F169E" w:rsidP="006F169E">
      <w:pPr>
        <w:rPr>
          <w:sz w:val="24"/>
          <w:szCs w:val="24"/>
        </w:rPr>
      </w:pPr>
      <w:r>
        <w:rPr>
          <w:sz w:val="24"/>
          <w:szCs w:val="24"/>
        </w:rPr>
        <w:t>2 EL Öl</w:t>
      </w:r>
    </w:p>
    <w:p w14:paraId="309CDF98" w14:textId="77777777" w:rsidR="006F169E" w:rsidRDefault="006F169E" w:rsidP="006F169E">
      <w:pPr>
        <w:rPr>
          <w:sz w:val="24"/>
          <w:szCs w:val="24"/>
        </w:rPr>
      </w:pPr>
      <w:r>
        <w:rPr>
          <w:sz w:val="24"/>
          <w:szCs w:val="24"/>
        </w:rPr>
        <w:t>2 TL gemahlene Kurkuma</w:t>
      </w:r>
    </w:p>
    <w:p w14:paraId="0D3AA4F6" w14:textId="77777777" w:rsidR="006F169E" w:rsidRDefault="006F169E" w:rsidP="006F169E">
      <w:pPr>
        <w:rPr>
          <w:sz w:val="24"/>
          <w:szCs w:val="24"/>
        </w:rPr>
      </w:pPr>
      <w:r>
        <w:rPr>
          <w:sz w:val="24"/>
          <w:szCs w:val="24"/>
        </w:rPr>
        <w:t>½ l Gemüsebrühe</w:t>
      </w:r>
    </w:p>
    <w:p w14:paraId="1DD72392" w14:textId="77777777" w:rsidR="006F169E" w:rsidRDefault="006F169E" w:rsidP="006F169E">
      <w:pPr>
        <w:rPr>
          <w:sz w:val="24"/>
          <w:szCs w:val="24"/>
        </w:rPr>
      </w:pPr>
      <w:r>
        <w:rPr>
          <w:sz w:val="24"/>
          <w:szCs w:val="24"/>
        </w:rPr>
        <w:t>200 ml Kokosmilch</w:t>
      </w:r>
    </w:p>
    <w:p w14:paraId="617C6656" w14:textId="77777777" w:rsidR="006F169E" w:rsidRDefault="006F169E" w:rsidP="006F169E">
      <w:pPr>
        <w:rPr>
          <w:sz w:val="24"/>
          <w:szCs w:val="24"/>
        </w:rPr>
      </w:pPr>
      <w:r>
        <w:rPr>
          <w:sz w:val="24"/>
          <w:szCs w:val="24"/>
        </w:rPr>
        <w:t>Salz, Pfeffer</w:t>
      </w:r>
    </w:p>
    <w:p w14:paraId="7C6EEA53" w14:textId="77777777" w:rsidR="006F169E" w:rsidRDefault="006F169E" w:rsidP="006F169E">
      <w:pPr>
        <w:rPr>
          <w:sz w:val="24"/>
          <w:szCs w:val="24"/>
        </w:rPr>
      </w:pPr>
    </w:p>
    <w:p w14:paraId="4620605F" w14:textId="77777777" w:rsidR="006F169E" w:rsidRDefault="006F169E" w:rsidP="006F169E">
      <w:pPr>
        <w:rPr>
          <w:sz w:val="24"/>
          <w:szCs w:val="24"/>
        </w:rPr>
      </w:pPr>
      <w:r>
        <w:rPr>
          <w:sz w:val="24"/>
          <w:szCs w:val="24"/>
        </w:rPr>
        <w:t>Zubereitung:</w:t>
      </w:r>
    </w:p>
    <w:p w14:paraId="631DFDD7" w14:textId="77777777" w:rsidR="006F169E" w:rsidRPr="00855727" w:rsidRDefault="006F169E" w:rsidP="00B40E8C">
      <w:pPr>
        <w:pStyle w:val="ListParagraph"/>
        <w:numPr>
          <w:ilvl w:val="0"/>
          <w:numId w:val="1691"/>
        </w:numPr>
        <w:spacing w:after="120"/>
        <w:ind w:left="714" w:hanging="357"/>
        <w:contextualSpacing w:val="0"/>
        <w:jc w:val="both"/>
        <w:rPr>
          <w:sz w:val="24"/>
          <w:szCs w:val="24"/>
        </w:rPr>
      </w:pPr>
      <w:r w:rsidRPr="00855727">
        <w:rPr>
          <w:sz w:val="24"/>
          <w:szCs w:val="24"/>
        </w:rPr>
        <w:t>Den Lauch putzen, waschen und schräg in feine Scheiben schneiden. Die Möhren putzen, schälen und in Scheiben schneiden. Die Kartoffeln schälen, waschen und in kleine Würfel schneiden. Eine Orange heiß waschen, trocken reiben und die Schale abreiben. Beide Orangen auspressen. Den Ingwer schälen und in feine Würfel schneiden.</w:t>
      </w:r>
    </w:p>
    <w:p w14:paraId="3222E8E9" w14:textId="77777777" w:rsidR="00BC5B5A" w:rsidRPr="00BC5B5A" w:rsidRDefault="006F169E" w:rsidP="00B40E8C">
      <w:pPr>
        <w:pStyle w:val="ListParagraph"/>
        <w:numPr>
          <w:ilvl w:val="0"/>
          <w:numId w:val="1691"/>
        </w:numPr>
        <w:spacing w:after="120"/>
        <w:ind w:left="714" w:hanging="357"/>
        <w:contextualSpacing w:val="0"/>
        <w:jc w:val="both"/>
        <w:rPr>
          <w:rFonts w:asciiTheme="majorHAnsi" w:eastAsiaTheme="majorEastAsia" w:hAnsiTheme="majorHAnsi" w:cstheme="majorBidi"/>
          <w:color w:val="2F5496" w:themeColor="accent1" w:themeShade="BF"/>
          <w:sz w:val="26"/>
          <w:szCs w:val="26"/>
        </w:rPr>
      </w:pPr>
      <w:r w:rsidRPr="00BC5B5A">
        <w:rPr>
          <w:sz w:val="24"/>
          <w:szCs w:val="24"/>
        </w:rPr>
        <w:t>Das Öl in einem Topf erhitzen, den Lauch und die Kartoffeln darin andünsten. Die Möhren, den Ingwer und das Kurkuma hinzufügen und kurz mitdünsten. Die Brühe und den Orangensaft angießen, die Orangenschale hinzufügen und das Gemüse bei mittlerer Hitze 25 Minuten weich garen.</w:t>
      </w:r>
    </w:p>
    <w:p w14:paraId="2957FB02" w14:textId="12110614" w:rsidR="006F169E" w:rsidRPr="00BC5B5A" w:rsidRDefault="006F169E" w:rsidP="00B40E8C">
      <w:pPr>
        <w:pStyle w:val="ListParagraph"/>
        <w:numPr>
          <w:ilvl w:val="0"/>
          <w:numId w:val="1691"/>
        </w:numPr>
        <w:spacing w:after="120"/>
        <w:ind w:left="714" w:hanging="357"/>
        <w:contextualSpacing w:val="0"/>
        <w:jc w:val="both"/>
        <w:rPr>
          <w:rFonts w:asciiTheme="majorHAnsi" w:eastAsiaTheme="majorEastAsia" w:hAnsiTheme="majorHAnsi" w:cstheme="majorBidi"/>
          <w:color w:val="2F5496" w:themeColor="accent1" w:themeShade="BF"/>
          <w:sz w:val="26"/>
          <w:szCs w:val="26"/>
        </w:rPr>
      </w:pPr>
      <w:r w:rsidRPr="00BC5B5A">
        <w:rPr>
          <w:sz w:val="24"/>
          <w:szCs w:val="24"/>
        </w:rPr>
        <w:t>Die Suppe pürieren. Nochmals kurz aufkochen, dann die Kokosmilch hinzufügen und mit Salz und Pfeffer würzen. Fertig.</w:t>
      </w:r>
      <w:r>
        <w:br w:type="page"/>
      </w:r>
    </w:p>
    <w:p w14:paraId="7119B33A" w14:textId="77777777" w:rsidR="005F78FF" w:rsidRDefault="005F78FF" w:rsidP="005F78FF">
      <w:pPr>
        <w:pStyle w:val="Heading2"/>
        <w:spacing w:after="240"/>
      </w:pPr>
      <w:r>
        <w:lastRenderedPageBreak/>
        <w:t>Süßkartoffel-Möhren-Suppe</w:t>
      </w:r>
      <w:r>
        <w:rPr>
          <w:rStyle w:val="FootnoteReference"/>
        </w:rPr>
        <w:footnoteReference w:id="306"/>
      </w:r>
    </w:p>
    <w:p w14:paraId="01FDAD56" w14:textId="77777777" w:rsidR="005F78FF" w:rsidRDefault="005F78FF" w:rsidP="005F78FF">
      <w:pPr>
        <w:rPr>
          <w:sz w:val="24"/>
          <w:szCs w:val="24"/>
        </w:rPr>
      </w:pPr>
      <w:r w:rsidRPr="00396466">
        <w:rPr>
          <w:sz w:val="24"/>
          <w:szCs w:val="24"/>
          <w:u w:val="single"/>
        </w:rPr>
        <w:t>Zutaten</w:t>
      </w:r>
      <w:r>
        <w:rPr>
          <w:sz w:val="24"/>
          <w:szCs w:val="24"/>
        </w:rPr>
        <w:t xml:space="preserve"> (für 4 Portionen):</w:t>
      </w:r>
    </w:p>
    <w:p w14:paraId="7BEF7A0E" w14:textId="77777777" w:rsidR="005F78FF" w:rsidRDefault="005F78FF" w:rsidP="005F78FF">
      <w:pPr>
        <w:rPr>
          <w:sz w:val="24"/>
          <w:szCs w:val="24"/>
        </w:rPr>
      </w:pPr>
      <w:r>
        <w:rPr>
          <w:sz w:val="24"/>
          <w:szCs w:val="24"/>
        </w:rPr>
        <w:t>75 g roter Quinoa</w:t>
      </w:r>
    </w:p>
    <w:p w14:paraId="2D2A65AC" w14:textId="77777777" w:rsidR="005F78FF" w:rsidRDefault="005F78FF" w:rsidP="005F78FF">
      <w:pPr>
        <w:rPr>
          <w:sz w:val="24"/>
          <w:szCs w:val="24"/>
        </w:rPr>
      </w:pPr>
      <w:r>
        <w:rPr>
          <w:sz w:val="24"/>
          <w:szCs w:val="24"/>
        </w:rPr>
        <w:t>1,2 l Gemüsebrühe</w:t>
      </w:r>
    </w:p>
    <w:p w14:paraId="4E8B4855" w14:textId="77777777" w:rsidR="005F78FF" w:rsidRDefault="005F78FF" w:rsidP="005F78FF">
      <w:pPr>
        <w:rPr>
          <w:sz w:val="24"/>
          <w:szCs w:val="24"/>
        </w:rPr>
      </w:pPr>
      <w:r>
        <w:rPr>
          <w:sz w:val="24"/>
          <w:szCs w:val="24"/>
        </w:rPr>
        <w:t>300 g Möhren</w:t>
      </w:r>
    </w:p>
    <w:p w14:paraId="5062BE58" w14:textId="77777777" w:rsidR="005F78FF" w:rsidRDefault="005F78FF" w:rsidP="005F78FF">
      <w:pPr>
        <w:rPr>
          <w:sz w:val="24"/>
          <w:szCs w:val="24"/>
        </w:rPr>
      </w:pPr>
      <w:r>
        <w:rPr>
          <w:sz w:val="24"/>
          <w:szCs w:val="24"/>
        </w:rPr>
        <w:t>500 g Süßkartoffeln</w:t>
      </w:r>
    </w:p>
    <w:p w14:paraId="772D0B29" w14:textId="77777777" w:rsidR="005F78FF" w:rsidRDefault="005F78FF" w:rsidP="005F78FF">
      <w:pPr>
        <w:rPr>
          <w:sz w:val="24"/>
          <w:szCs w:val="24"/>
        </w:rPr>
      </w:pPr>
      <w:r>
        <w:rPr>
          <w:sz w:val="24"/>
          <w:szCs w:val="24"/>
        </w:rPr>
        <w:t>3 EL Olivenöl</w:t>
      </w:r>
    </w:p>
    <w:p w14:paraId="161211E4" w14:textId="77777777" w:rsidR="005F78FF" w:rsidRDefault="005F78FF" w:rsidP="005F78FF">
      <w:pPr>
        <w:rPr>
          <w:sz w:val="24"/>
          <w:szCs w:val="24"/>
        </w:rPr>
      </w:pPr>
      <w:r>
        <w:rPr>
          <w:sz w:val="24"/>
          <w:szCs w:val="24"/>
        </w:rPr>
        <w:t>100 g Zwiebeln</w:t>
      </w:r>
    </w:p>
    <w:p w14:paraId="4E45242E" w14:textId="77777777" w:rsidR="005F78FF" w:rsidRDefault="005F78FF" w:rsidP="005F78FF">
      <w:pPr>
        <w:rPr>
          <w:sz w:val="24"/>
          <w:szCs w:val="24"/>
        </w:rPr>
      </w:pPr>
      <w:r>
        <w:rPr>
          <w:sz w:val="24"/>
          <w:szCs w:val="24"/>
        </w:rPr>
        <w:t>1 Knoblauchzehe</w:t>
      </w:r>
    </w:p>
    <w:p w14:paraId="4D89D612" w14:textId="77777777" w:rsidR="005F78FF" w:rsidRDefault="005F78FF" w:rsidP="005F78FF">
      <w:pPr>
        <w:rPr>
          <w:sz w:val="24"/>
          <w:szCs w:val="24"/>
        </w:rPr>
      </w:pPr>
      <w:r>
        <w:rPr>
          <w:sz w:val="24"/>
          <w:szCs w:val="24"/>
        </w:rPr>
        <w:t>1 – 2 TL mildes Currypulver</w:t>
      </w:r>
    </w:p>
    <w:p w14:paraId="3BE656D1" w14:textId="77777777" w:rsidR="005F78FF" w:rsidRDefault="005F78FF" w:rsidP="005F78FF">
      <w:pPr>
        <w:rPr>
          <w:sz w:val="24"/>
          <w:szCs w:val="24"/>
        </w:rPr>
      </w:pPr>
      <w:r>
        <w:rPr>
          <w:sz w:val="24"/>
          <w:szCs w:val="24"/>
        </w:rPr>
        <w:t>Saft von 1 Orange (100 ml)</w:t>
      </w:r>
    </w:p>
    <w:p w14:paraId="0E9D6772" w14:textId="77777777" w:rsidR="005F78FF" w:rsidRDefault="005F78FF" w:rsidP="005F78FF">
      <w:pPr>
        <w:rPr>
          <w:sz w:val="24"/>
          <w:szCs w:val="24"/>
        </w:rPr>
      </w:pPr>
      <w:r>
        <w:rPr>
          <w:sz w:val="24"/>
          <w:szCs w:val="24"/>
        </w:rPr>
        <w:t>Pfeffer, Salz</w:t>
      </w:r>
    </w:p>
    <w:p w14:paraId="479639E2" w14:textId="77777777" w:rsidR="005F78FF" w:rsidRDefault="005F78FF" w:rsidP="005F78FF">
      <w:pPr>
        <w:rPr>
          <w:sz w:val="24"/>
          <w:szCs w:val="24"/>
        </w:rPr>
      </w:pPr>
      <w:r>
        <w:rPr>
          <w:sz w:val="24"/>
          <w:szCs w:val="24"/>
        </w:rPr>
        <w:t>2 EL Crème fraîche</w:t>
      </w:r>
    </w:p>
    <w:p w14:paraId="69377927" w14:textId="77777777" w:rsidR="005F78FF" w:rsidRDefault="005F78FF" w:rsidP="005F78FF">
      <w:pPr>
        <w:rPr>
          <w:sz w:val="24"/>
          <w:szCs w:val="24"/>
        </w:rPr>
      </w:pPr>
      <w:r>
        <w:rPr>
          <w:sz w:val="24"/>
          <w:szCs w:val="24"/>
        </w:rPr>
        <w:t>1 TL Apfelessig</w:t>
      </w:r>
    </w:p>
    <w:p w14:paraId="102FB625" w14:textId="77777777" w:rsidR="005F78FF" w:rsidRDefault="005F78FF" w:rsidP="005F78FF">
      <w:pPr>
        <w:rPr>
          <w:sz w:val="24"/>
          <w:szCs w:val="24"/>
        </w:rPr>
      </w:pPr>
      <w:r>
        <w:rPr>
          <w:sz w:val="24"/>
          <w:szCs w:val="24"/>
        </w:rPr>
        <w:t>5 Stiele Dill</w:t>
      </w:r>
    </w:p>
    <w:p w14:paraId="116B6F47" w14:textId="77777777" w:rsidR="005F78FF" w:rsidRDefault="005F78FF" w:rsidP="005F78FF">
      <w:pPr>
        <w:rPr>
          <w:sz w:val="24"/>
          <w:szCs w:val="24"/>
        </w:rPr>
      </w:pPr>
      <w:r>
        <w:rPr>
          <w:sz w:val="24"/>
          <w:szCs w:val="24"/>
        </w:rPr>
        <w:t>4 Stiele Minze</w:t>
      </w:r>
    </w:p>
    <w:p w14:paraId="6198B55B" w14:textId="77777777" w:rsidR="005F78FF" w:rsidRDefault="005F78FF" w:rsidP="005F78FF">
      <w:pPr>
        <w:rPr>
          <w:sz w:val="24"/>
          <w:szCs w:val="24"/>
        </w:rPr>
      </w:pPr>
    </w:p>
    <w:p w14:paraId="3A725799" w14:textId="77777777" w:rsidR="005F78FF" w:rsidRDefault="005F78FF" w:rsidP="005F78FF">
      <w:pPr>
        <w:rPr>
          <w:sz w:val="24"/>
          <w:szCs w:val="24"/>
        </w:rPr>
      </w:pPr>
      <w:r>
        <w:rPr>
          <w:sz w:val="24"/>
          <w:szCs w:val="24"/>
        </w:rPr>
        <w:t>Zubereitungszeit: 40 Minuten</w:t>
      </w:r>
    </w:p>
    <w:p w14:paraId="4F9765DE" w14:textId="77777777" w:rsidR="005F78FF" w:rsidRPr="00133648" w:rsidRDefault="005F78FF" w:rsidP="00B40E8C">
      <w:pPr>
        <w:pStyle w:val="ListParagraph"/>
        <w:numPr>
          <w:ilvl w:val="0"/>
          <w:numId w:val="377"/>
        </w:numPr>
        <w:spacing w:after="120"/>
        <w:ind w:left="714" w:hanging="357"/>
        <w:contextualSpacing w:val="0"/>
        <w:jc w:val="both"/>
        <w:rPr>
          <w:sz w:val="24"/>
          <w:szCs w:val="24"/>
        </w:rPr>
      </w:pPr>
      <w:r w:rsidRPr="00133648">
        <w:rPr>
          <w:sz w:val="24"/>
          <w:szCs w:val="24"/>
        </w:rPr>
        <w:t>Quinoa in einem Sieb heiß abspülen und nach Packungsanweisung in Salzwasser garen. In ein Sieb abgießen, abschrecken und abtropfen lassen.</w:t>
      </w:r>
    </w:p>
    <w:p w14:paraId="7E2BD4F4" w14:textId="77777777" w:rsidR="005F78FF" w:rsidRPr="00133648" w:rsidRDefault="005F78FF" w:rsidP="00B40E8C">
      <w:pPr>
        <w:pStyle w:val="ListParagraph"/>
        <w:numPr>
          <w:ilvl w:val="0"/>
          <w:numId w:val="377"/>
        </w:numPr>
        <w:spacing w:after="120"/>
        <w:ind w:left="714" w:hanging="357"/>
        <w:contextualSpacing w:val="0"/>
        <w:jc w:val="both"/>
        <w:rPr>
          <w:sz w:val="24"/>
          <w:szCs w:val="24"/>
        </w:rPr>
      </w:pPr>
      <w:r w:rsidRPr="00133648">
        <w:rPr>
          <w:sz w:val="24"/>
          <w:szCs w:val="24"/>
        </w:rPr>
        <w:t>Gemüsebrühe in einem Topf erhitzen. Möhren und Süßkartoffeln schälen, grob in Würfel schneiden. 2 EL Öl in einem weiteren Topf erhitzen, Möhren und Süßkartoffeln darin 10 Minuten anbraten. Zwiebeln und Knoblauch in feine Würfel schneiden, zugeben und glasig dünsten. Curry zugeben und kurz anrösten. Mit 50 ml Orangensaft ablöschen und mit dem heißen Fond auffüllen. Mit Salz und Pfeffer abschmecken und zugedeckt 15 Minuten kochen lassen.</w:t>
      </w:r>
    </w:p>
    <w:p w14:paraId="729596A3" w14:textId="77777777" w:rsidR="005F78FF" w:rsidRPr="00133648" w:rsidRDefault="005F78FF" w:rsidP="00B40E8C">
      <w:pPr>
        <w:pStyle w:val="ListParagraph"/>
        <w:numPr>
          <w:ilvl w:val="0"/>
          <w:numId w:val="377"/>
        </w:numPr>
        <w:spacing w:after="120"/>
        <w:ind w:left="714" w:hanging="357"/>
        <w:contextualSpacing w:val="0"/>
        <w:jc w:val="both"/>
        <w:rPr>
          <w:sz w:val="24"/>
          <w:szCs w:val="24"/>
        </w:rPr>
      </w:pPr>
      <w:r w:rsidRPr="00133648">
        <w:rPr>
          <w:sz w:val="24"/>
          <w:szCs w:val="24"/>
        </w:rPr>
        <w:t xml:space="preserve">Crème fraîche zur Suppe geben und fein pürieren. Mit Essig, Salz und Pfeffer abschmecken. Abgezupfte Dillästchen und Minzblätter fein hacken und mit Quinoa, restlichem Öl und restlichem Orangensaft mischen. Suppe und Quinoa-Kräuter-Mischung in Schalen anrichten und servieren. </w:t>
      </w:r>
    </w:p>
    <w:p w14:paraId="6FC0F11C" w14:textId="77777777" w:rsidR="005F78FF" w:rsidRDefault="005F78FF" w:rsidP="005F78FF">
      <w:pPr>
        <w:rPr>
          <w:sz w:val="24"/>
          <w:szCs w:val="24"/>
        </w:rPr>
      </w:pPr>
      <w:r>
        <w:rPr>
          <w:sz w:val="24"/>
          <w:szCs w:val="24"/>
        </w:rPr>
        <w:br w:type="page"/>
      </w:r>
    </w:p>
    <w:p w14:paraId="0D494449" w14:textId="27C306B7" w:rsidR="00FC3018" w:rsidRDefault="00FC3018" w:rsidP="00D252B1">
      <w:pPr>
        <w:pStyle w:val="Heading2"/>
        <w:spacing w:after="240"/>
      </w:pPr>
      <w:r>
        <w:lastRenderedPageBreak/>
        <w:t>Blumenkohlsuppe mit Käsecroûtons</w:t>
      </w:r>
      <w:r w:rsidR="00A018C9">
        <w:rPr>
          <w:rStyle w:val="FootnoteReference"/>
        </w:rPr>
        <w:footnoteReference w:id="307"/>
      </w:r>
      <w:r>
        <w:t xml:space="preserve"> </w:t>
      </w:r>
    </w:p>
    <w:p w14:paraId="69ACA7AC" w14:textId="3E0E0FF9" w:rsidR="00FC3018" w:rsidRDefault="00FC3018">
      <w:pPr>
        <w:rPr>
          <w:sz w:val="24"/>
          <w:szCs w:val="24"/>
        </w:rPr>
      </w:pPr>
      <w:r w:rsidRPr="00D252B1">
        <w:rPr>
          <w:sz w:val="24"/>
          <w:szCs w:val="24"/>
          <w:u w:val="single"/>
        </w:rPr>
        <w:t>Zutaten</w:t>
      </w:r>
      <w:r>
        <w:rPr>
          <w:sz w:val="24"/>
          <w:szCs w:val="24"/>
        </w:rPr>
        <w:t xml:space="preserve"> </w:t>
      </w:r>
      <w:r w:rsidR="00D252B1">
        <w:rPr>
          <w:sz w:val="24"/>
          <w:szCs w:val="24"/>
        </w:rPr>
        <w:t>(</w:t>
      </w:r>
      <w:r>
        <w:rPr>
          <w:sz w:val="24"/>
          <w:szCs w:val="24"/>
        </w:rPr>
        <w:t>für 4 Portionen</w:t>
      </w:r>
      <w:r w:rsidR="00D252B1">
        <w:rPr>
          <w:sz w:val="24"/>
          <w:szCs w:val="24"/>
        </w:rPr>
        <w:t>):</w:t>
      </w:r>
    </w:p>
    <w:p w14:paraId="208F0F45" w14:textId="77777777" w:rsidR="00FC3018" w:rsidRDefault="00FC3018">
      <w:pPr>
        <w:rPr>
          <w:sz w:val="24"/>
          <w:szCs w:val="24"/>
        </w:rPr>
      </w:pPr>
      <w:r>
        <w:rPr>
          <w:sz w:val="24"/>
          <w:szCs w:val="24"/>
        </w:rPr>
        <w:t>1 Zwiebel</w:t>
      </w:r>
    </w:p>
    <w:p w14:paraId="5C506F76" w14:textId="77777777" w:rsidR="00FC3018" w:rsidRDefault="00FC3018">
      <w:pPr>
        <w:rPr>
          <w:sz w:val="24"/>
          <w:szCs w:val="24"/>
        </w:rPr>
      </w:pPr>
      <w:r>
        <w:rPr>
          <w:sz w:val="24"/>
          <w:szCs w:val="24"/>
        </w:rPr>
        <w:t>Etwas Olivenöl</w:t>
      </w:r>
    </w:p>
    <w:p w14:paraId="4E6BFD0C" w14:textId="77777777" w:rsidR="00FC3018" w:rsidRDefault="00FC3018">
      <w:pPr>
        <w:rPr>
          <w:sz w:val="24"/>
          <w:szCs w:val="24"/>
        </w:rPr>
      </w:pPr>
      <w:r>
        <w:rPr>
          <w:sz w:val="24"/>
          <w:szCs w:val="24"/>
        </w:rPr>
        <w:t>1 großer Blumenkohl</w:t>
      </w:r>
    </w:p>
    <w:p w14:paraId="348D9038" w14:textId="43E4F31B" w:rsidR="00FC3018" w:rsidRDefault="00FC3018">
      <w:pPr>
        <w:rPr>
          <w:sz w:val="24"/>
          <w:szCs w:val="24"/>
        </w:rPr>
      </w:pPr>
      <w:r>
        <w:rPr>
          <w:sz w:val="24"/>
          <w:szCs w:val="24"/>
        </w:rPr>
        <w:t>Salz</w:t>
      </w:r>
      <w:r w:rsidR="00D252B1">
        <w:rPr>
          <w:sz w:val="24"/>
          <w:szCs w:val="24"/>
        </w:rPr>
        <w:t>, s</w:t>
      </w:r>
      <w:r>
        <w:rPr>
          <w:sz w:val="24"/>
          <w:szCs w:val="24"/>
        </w:rPr>
        <w:t>chwarzer Pfeffer</w:t>
      </w:r>
    </w:p>
    <w:p w14:paraId="77B036BE" w14:textId="77777777" w:rsidR="00BD782C" w:rsidRDefault="00BD782C">
      <w:pPr>
        <w:rPr>
          <w:sz w:val="24"/>
          <w:szCs w:val="24"/>
        </w:rPr>
      </w:pPr>
      <w:r>
        <w:rPr>
          <w:sz w:val="24"/>
          <w:szCs w:val="24"/>
        </w:rPr>
        <w:t>1 Lorbeerblatt</w:t>
      </w:r>
    </w:p>
    <w:p w14:paraId="272C6354" w14:textId="77777777" w:rsidR="00BD782C" w:rsidRDefault="00BD782C">
      <w:pPr>
        <w:rPr>
          <w:sz w:val="24"/>
          <w:szCs w:val="24"/>
        </w:rPr>
      </w:pPr>
      <w:r>
        <w:rPr>
          <w:sz w:val="24"/>
          <w:szCs w:val="24"/>
        </w:rPr>
        <w:t>1 Liter Gemüsebrühe</w:t>
      </w:r>
    </w:p>
    <w:p w14:paraId="7BA351CC" w14:textId="77777777" w:rsidR="00BD782C" w:rsidRDefault="00BD782C">
      <w:pPr>
        <w:rPr>
          <w:sz w:val="24"/>
          <w:szCs w:val="24"/>
        </w:rPr>
      </w:pPr>
      <w:r>
        <w:rPr>
          <w:sz w:val="24"/>
          <w:szCs w:val="24"/>
        </w:rPr>
        <w:t>Ein Schuss Schlagsahne</w:t>
      </w:r>
    </w:p>
    <w:p w14:paraId="357F8800" w14:textId="77777777" w:rsidR="00BD782C" w:rsidRDefault="00BD782C">
      <w:pPr>
        <w:rPr>
          <w:sz w:val="24"/>
          <w:szCs w:val="24"/>
        </w:rPr>
      </w:pPr>
      <w:r>
        <w:rPr>
          <w:sz w:val="24"/>
          <w:szCs w:val="24"/>
        </w:rPr>
        <w:t>1 EL Dijon-Senf</w:t>
      </w:r>
    </w:p>
    <w:p w14:paraId="3A5DF7BF" w14:textId="0D45C899" w:rsidR="00BD782C" w:rsidRDefault="00BD782C">
      <w:pPr>
        <w:rPr>
          <w:sz w:val="24"/>
          <w:szCs w:val="24"/>
        </w:rPr>
      </w:pPr>
      <w:r>
        <w:rPr>
          <w:sz w:val="24"/>
          <w:szCs w:val="24"/>
        </w:rPr>
        <w:t>300 g Sauerteigbrot</w:t>
      </w:r>
    </w:p>
    <w:p w14:paraId="687E1FF3" w14:textId="77777777" w:rsidR="00BD782C" w:rsidRDefault="00BD782C">
      <w:pPr>
        <w:rPr>
          <w:sz w:val="24"/>
          <w:szCs w:val="24"/>
        </w:rPr>
      </w:pPr>
      <w:r>
        <w:rPr>
          <w:sz w:val="24"/>
          <w:szCs w:val="24"/>
        </w:rPr>
        <w:t>1 EL Butter</w:t>
      </w:r>
    </w:p>
    <w:p w14:paraId="448FAA3E" w14:textId="77777777" w:rsidR="00BD782C" w:rsidRDefault="00BD782C">
      <w:pPr>
        <w:rPr>
          <w:sz w:val="24"/>
          <w:szCs w:val="24"/>
        </w:rPr>
      </w:pPr>
      <w:r>
        <w:rPr>
          <w:sz w:val="24"/>
          <w:szCs w:val="24"/>
        </w:rPr>
        <w:t>100 g Cheddar</w:t>
      </w:r>
    </w:p>
    <w:p w14:paraId="77170C17" w14:textId="77777777" w:rsidR="00BD782C" w:rsidRDefault="00BD782C">
      <w:pPr>
        <w:rPr>
          <w:sz w:val="24"/>
          <w:szCs w:val="24"/>
        </w:rPr>
      </w:pPr>
    </w:p>
    <w:p w14:paraId="177EC1C7" w14:textId="5732B6B1" w:rsidR="00D252B1" w:rsidRDefault="00D252B1">
      <w:pPr>
        <w:rPr>
          <w:sz w:val="24"/>
          <w:szCs w:val="24"/>
        </w:rPr>
      </w:pPr>
      <w:r>
        <w:rPr>
          <w:sz w:val="24"/>
          <w:szCs w:val="24"/>
        </w:rPr>
        <w:t>Zubereitung:</w:t>
      </w:r>
    </w:p>
    <w:p w14:paraId="130D6FF3" w14:textId="3ACFEA8A" w:rsidR="00D40979" w:rsidRPr="00D40979" w:rsidRDefault="00D40979" w:rsidP="00B40E8C">
      <w:pPr>
        <w:pStyle w:val="ListParagraph"/>
        <w:numPr>
          <w:ilvl w:val="0"/>
          <w:numId w:val="1548"/>
        </w:numPr>
        <w:spacing w:after="120"/>
        <w:ind w:left="714" w:hanging="357"/>
        <w:contextualSpacing w:val="0"/>
        <w:jc w:val="both"/>
        <w:rPr>
          <w:sz w:val="24"/>
          <w:szCs w:val="24"/>
        </w:rPr>
      </w:pPr>
      <w:r w:rsidRPr="00D40979">
        <w:rPr>
          <w:sz w:val="24"/>
          <w:szCs w:val="24"/>
        </w:rPr>
        <w:t>Zwiebel fein hacken, in etwas Olivenöl andünsten. Blumenkohl in Röschen zerteilen, diese eventuell noch einmal zerteilen. Zur Zwiebel geben, kurz mitdünsten. Salzen und pfeffern. Lorbeerblatt hinzufügen. Die Brühe dazugießen, alles aufkochen. Etwas 25 Minuten bei geschlossenem Deckel köcheln lassen, bis das Gemüse gar ist. Lorbeer entfernen. Dann das Gemüse glatt pürieren, etwas Sahne dazugeben. Man kann zum Abschmecken noch etwas Senf unterrühren.</w:t>
      </w:r>
    </w:p>
    <w:p w14:paraId="7D72A8D6" w14:textId="2524DF9B" w:rsidR="00FC3018" w:rsidRPr="00D40979" w:rsidRDefault="00D40979" w:rsidP="00B40E8C">
      <w:pPr>
        <w:pStyle w:val="ListParagraph"/>
        <w:numPr>
          <w:ilvl w:val="0"/>
          <w:numId w:val="1548"/>
        </w:numPr>
        <w:spacing w:after="120"/>
        <w:ind w:left="714" w:hanging="357"/>
        <w:contextualSpacing w:val="0"/>
        <w:jc w:val="both"/>
        <w:rPr>
          <w:sz w:val="24"/>
          <w:szCs w:val="24"/>
        </w:rPr>
      </w:pPr>
      <w:r w:rsidRPr="00D40979">
        <w:rPr>
          <w:sz w:val="24"/>
          <w:szCs w:val="24"/>
        </w:rPr>
        <w:t>In der Zwischenzeit das Brot mit den Fingern in etwa 1 bis 2 cm große Croûtons reißen – sie dürfen ruhig unterschiedlich groß sein. In einer Schüssel Senf, zerlassene Butter und den fein geriebenen Cheddar vermengen. Die Brotstücke dazugeben, mit einem Löffel alles verrühren, bis sie von der Masse bedeckt sind. Dazu eine Prise Pfeffer. Die Croûtons auf einem mit Backpapier ausgelegtem Blech verteilen, dann im Backofen bei 180 Grad Umluft backen. Suppe auf Teller verteilen und jeweils ein paar Croûtons daraufgeben.</w:t>
      </w:r>
      <w:r w:rsidR="00FC3018" w:rsidRPr="00D40979">
        <w:rPr>
          <w:sz w:val="24"/>
          <w:szCs w:val="24"/>
        </w:rPr>
        <w:br w:type="page"/>
      </w:r>
    </w:p>
    <w:p w14:paraId="0F116FAB" w14:textId="2671FC87" w:rsidR="00D616C6" w:rsidRDefault="00D616C6" w:rsidP="00D252B1">
      <w:pPr>
        <w:pStyle w:val="Heading2"/>
        <w:spacing w:after="240"/>
      </w:pPr>
      <w:r>
        <w:lastRenderedPageBreak/>
        <w:t>Suppe aus Brokkoli, Kartoffeln und Cheddar</w:t>
      </w:r>
      <w:r w:rsidR="0095423F">
        <w:rPr>
          <w:rStyle w:val="FootnoteReference"/>
        </w:rPr>
        <w:footnoteReference w:id="308"/>
      </w:r>
    </w:p>
    <w:p w14:paraId="4A3CFE69" w14:textId="15E0DBBE" w:rsidR="00D616C6" w:rsidRDefault="00D616C6">
      <w:pPr>
        <w:rPr>
          <w:sz w:val="24"/>
          <w:szCs w:val="24"/>
        </w:rPr>
      </w:pPr>
      <w:r w:rsidRPr="00D252B1">
        <w:rPr>
          <w:sz w:val="24"/>
          <w:szCs w:val="24"/>
          <w:u w:val="single"/>
        </w:rPr>
        <w:t>Zutaten</w:t>
      </w:r>
      <w:r>
        <w:rPr>
          <w:sz w:val="24"/>
          <w:szCs w:val="24"/>
        </w:rPr>
        <w:t xml:space="preserve"> </w:t>
      </w:r>
      <w:r w:rsidR="00D252B1">
        <w:rPr>
          <w:sz w:val="24"/>
          <w:szCs w:val="24"/>
        </w:rPr>
        <w:t>(</w:t>
      </w:r>
      <w:r>
        <w:rPr>
          <w:sz w:val="24"/>
          <w:szCs w:val="24"/>
        </w:rPr>
        <w:t>für 2 – 3 Portionen</w:t>
      </w:r>
      <w:r w:rsidR="00D252B1">
        <w:rPr>
          <w:sz w:val="24"/>
          <w:szCs w:val="24"/>
        </w:rPr>
        <w:t>):</w:t>
      </w:r>
    </w:p>
    <w:p w14:paraId="0ED6A82B" w14:textId="2BE8D761" w:rsidR="00D616C6" w:rsidRDefault="00D616C6">
      <w:pPr>
        <w:rPr>
          <w:sz w:val="24"/>
          <w:szCs w:val="24"/>
        </w:rPr>
      </w:pPr>
      <w:r>
        <w:rPr>
          <w:sz w:val="24"/>
          <w:szCs w:val="24"/>
        </w:rPr>
        <w:t xml:space="preserve">1 </w:t>
      </w:r>
      <w:r w:rsidR="00D252B1">
        <w:rPr>
          <w:sz w:val="24"/>
          <w:szCs w:val="24"/>
        </w:rPr>
        <w:t>Z</w:t>
      </w:r>
      <w:r>
        <w:rPr>
          <w:sz w:val="24"/>
          <w:szCs w:val="24"/>
        </w:rPr>
        <w:t>wiebel</w:t>
      </w:r>
    </w:p>
    <w:p w14:paraId="52BD1204" w14:textId="77777777" w:rsidR="00D616C6" w:rsidRDefault="00D616C6">
      <w:pPr>
        <w:rPr>
          <w:sz w:val="24"/>
          <w:szCs w:val="24"/>
        </w:rPr>
      </w:pPr>
      <w:r>
        <w:rPr>
          <w:sz w:val="24"/>
          <w:szCs w:val="24"/>
        </w:rPr>
        <w:t>40 g Butter</w:t>
      </w:r>
    </w:p>
    <w:p w14:paraId="5CB0B064" w14:textId="77777777" w:rsidR="00D616C6" w:rsidRDefault="00D616C6">
      <w:pPr>
        <w:rPr>
          <w:sz w:val="24"/>
          <w:szCs w:val="24"/>
        </w:rPr>
      </w:pPr>
      <w:r>
        <w:rPr>
          <w:sz w:val="24"/>
          <w:szCs w:val="24"/>
        </w:rPr>
        <w:t>200 g Kartoffeln</w:t>
      </w:r>
    </w:p>
    <w:p w14:paraId="5803CAE4" w14:textId="77777777" w:rsidR="00D616C6" w:rsidRDefault="00D616C6">
      <w:pPr>
        <w:rPr>
          <w:sz w:val="24"/>
          <w:szCs w:val="24"/>
        </w:rPr>
      </w:pPr>
      <w:r>
        <w:rPr>
          <w:sz w:val="24"/>
          <w:szCs w:val="24"/>
        </w:rPr>
        <w:t>350 g Brokkoli</w:t>
      </w:r>
    </w:p>
    <w:p w14:paraId="5C6619A9" w14:textId="77777777" w:rsidR="00D616C6" w:rsidRDefault="00D616C6">
      <w:pPr>
        <w:rPr>
          <w:sz w:val="24"/>
          <w:szCs w:val="24"/>
        </w:rPr>
      </w:pPr>
      <w:r>
        <w:rPr>
          <w:sz w:val="24"/>
          <w:szCs w:val="24"/>
        </w:rPr>
        <w:t>500 ml Gemüsebrühe</w:t>
      </w:r>
    </w:p>
    <w:p w14:paraId="09E40E20" w14:textId="77777777" w:rsidR="00D616C6" w:rsidRDefault="00D616C6">
      <w:pPr>
        <w:rPr>
          <w:sz w:val="24"/>
          <w:szCs w:val="24"/>
        </w:rPr>
      </w:pPr>
      <w:r>
        <w:rPr>
          <w:sz w:val="24"/>
          <w:szCs w:val="24"/>
        </w:rPr>
        <w:t>Eventuell etwas Salz</w:t>
      </w:r>
    </w:p>
    <w:p w14:paraId="0B5EAC84" w14:textId="77777777" w:rsidR="00D616C6" w:rsidRDefault="00D616C6">
      <w:pPr>
        <w:rPr>
          <w:sz w:val="24"/>
          <w:szCs w:val="24"/>
        </w:rPr>
      </w:pPr>
      <w:r>
        <w:rPr>
          <w:sz w:val="24"/>
          <w:szCs w:val="24"/>
        </w:rPr>
        <w:t>50 g alter Cheddar</w:t>
      </w:r>
    </w:p>
    <w:p w14:paraId="7F63F558" w14:textId="77777777" w:rsidR="00D616C6" w:rsidRDefault="00D616C6">
      <w:pPr>
        <w:rPr>
          <w:sz w:val="24"/>
          <w:szCs w:val="24"/>
        </w:rPr>
      </w:pPr>
      <w:r>
        <w:rPr>
          <w:sz w:val="24"/>
          <w:szCs w:val="24"/>
        </w:rPr>
        <w:t>1 Prise Pfeffer</w:t>
      </w:r>
    </w:p>
    <w:p w14:paraId="6C5222E8" w14:textId="77777777" w:rsidR="00D616C6" w:rsidRDefault="00D616C6">
      <w:pPr>
        <w:rPr>
          <w:sz w:val="24"/>
          <w:szCs w:val="24"/>
        </w:rPr>
      </w:pPr>
      <w:r>
        <w:rPr>
          <w:sz w:val="24"/>
          <w:szCs w:val="24"/>
        </w:rPr>
        <w:t>1 gestrichener TL scharfer Senf</w:t>
      </w:r>
    </w:p>
    <w:p w14:paraId="20BDC612" w14:textId="77777777" w:rsidR="00D616C6" w:rsidRDefault="00D616C6">
      <w:pPr>
        <w:rPr>
          <w:sz w:val="24"/>
          <w:szCs w:val="24"/>
        </w:rPr>
      </w:pPr>
    </w:p>
    <w:p w14:paraId="49CE4A26" w14:textId="6605066E" w:rsidR="00D252B1" w:rsidRDefault="00D252B1">
      <w:pPr>
        <w:rPr>
          <w:sz w:val="24"/>
          <w:szCs w:val="24"/>
        </w:rPr>
      </w:pPr>
      <w:r>
        <w:rPr>
          <w:sz w:val="24"/>
          <w:szCs w:val="24"/>
        </w:rPr>
        <w:t>Zubereitung:</w:t>
      </w:r>
    </w:p>
    <w:p w14:paraId="7BB36C84" w14:textId="77777777" w:rsidR="00F45510" w:rsidRPr="00F45510" w:rsidRDefault="00F45510" w:rsidP="00B40E8C">
      <w:pPr>
        <w:pStyle w:val="ListParagraph"/>
        <w:numPr>
          <w:ilvl w:val="0"/>
          <w:numId w:val="1549"/>
        </w:numPr>
        <w:spacing w:after="120"/>
        <w:ind w:left="714" w:hanging="357"/>
        <w:contextualSpacing w:val="0"/>
        <w:jc w:val="both"/>
        <w:rPr>
          <w:sz w:val="24"/>
          <w:szCs w:val="24"/>
        </w:rPr>
      </w:pPr>
      <w:r w:rsidRPr="00F45510">
        <w:rPr>
          <w:sz w:val="24"/>
          <w:szCs w:val="24"/>
        </w:rPr>
        <w:t xml:space="preserve">Zwiebel in feine Ringe schneiden. In einem großen Topf Butter zergehen lassen, die Zwiebelstreifen hineingeben, etwas 10 Minuten lang unter Rühren dünsten. Nicht braun werden lassen. </w:t>
      </w:r>
    </w:p>
    <w:p w14:paraId="11E02692" w14:textId="77777777" w:rsidR="00F45510" w:rsidRPr="00F45510" w:rsidRDefault="00F45510" w:rsidP="00B40E8C">
      <w:pPr>
        <w:pStyle w:val="ListParagraph"/>
        <w:numPr>
          <w:ilvl w:val="0"/>
          <w:numId w:val="1549"/>
        </w:numPr>
        <w:spacing w:after="120"/>
        <w:ind w:left="714" w:hanging="357"/>
        <w:contextualSpacing w:val="0"/>
        <w:jc w:val="both"/>
        <w:rPr>
          <w:sz w:val="24"/>
          <w:szCs w:val="24"/>
        </w:rPr>
      </w:pPr>
      <w:r w:rsidRPr="00F45510">
        <w:rPr>
          <w:sz w:val="24"/>
          <w:szCs w:val="24"/>
        </w:rPr>
        <w:t>Kartoffeln schälen und in grobe Stücke schneiden. Brokkoli in Röschen teilen, den Stamm schälen und in Stücke schneiden. Kartoffeln und Brokkoli zur Zwiebel geben, anschließend mit Brühe aufgießen. Eventuell salzen.</w:t>
      </w:r>
    </w:p>
    <w:p w14:paraId="0DB949A2" w14:textId="35EDD30E" w:rsidR="00D616C6" w:rsidRPr="00F45510" w:rsidRDefault="00F45510" w:rsidP="00B40E8C">
      <w:pPr>
        <w:pStyle w:val="ListParagraph"/>
        <w:numPr>
          <w:ilvl w:val="0"/>
          <w:numId w:val="1549"/>
        </w:numPr>
        <w:spacing w:after="120"/>
        <w:ind w:left="714" w:hanging="357"/>
        <w:contextualSpacing w:val="0"/>
        <w:jc w:val="both"/>
        <w:rPr>
          <w:sz w:val="24"/>
          <w:szCs w:val="24"/>
        </w:rPr>
      </w:pPr>
      <w:r w:rsidRPr="00F45510">
        <w:rPr>
          <w:sz w:val="24"/>
          <w:szCs w:val="24"/>
        </w:rPr>
        <w:t>Die Flüssigkeit aufkochen. Das Ganze etwa 20 Minuten lang köcheln, bis das Gemüse weich ist. Den Käse in die Suppe reiben. Alles fein pürieren. Zum Schluss eine Prise schwarzen Pfeffer hinzugeben und mit Senf abschmecken.</w:t>
      </w:r>
      <w:r w:rsidR="00D616C6" w:rsidRPr="00F45510">
        <w:rPr>
          <w:sz w:val="24"/>
          <w:szCs w:val="24"/>
        </w:rPr>
        <w:br w:type="page"/>
      </w:r>
    </w:p>
    <w:p w14:paraId="6FA420DC" w14:textId="77777777" w:rsidR="0069164C" w:rsidRDefault="0069164C" w:rsidP="0069164C">
      <w:pPr>
        <w:pStyle w:val="Heading2"/>
        <w:spacing w:after="240"/>
      </w:pPr>
      <w:r>
        <w:lastRenderedPageBreak/>
        <w:t>Selleriesuppe mit Safran</w:t>
      </w:r>
      <w:r>
        <w:rPr>
          <w:rStyle w:val="FootnoteReference"/>
        </w:rPr>
        <w:footnoteReference w:id="309"/>
      </w:r>
    </w:p>
    <w:p w14:paraId="068D8625" w14:textId="77777777" w:rsidR="0069164C" w:rsidRDefault="0069164C" w:rsidP="0069164C">
      <w:pPr>
        <w:jc w:val="both"/>
        <w:rPr>
          <w:sz w:val="24"/>
          <w:szCs w:val="24"/>
        </w:rPr>
      </w:pPr>
      <w:r w:rsidRPr="004C005B">
        <w:rPr>
          <w:sz w:val="24"/>
          <w:szCs w:val="24"/>
          <w:u w:val="single"/>
        </w:rPr>
        <w:t>Zutaten</w:t>
      </w:r>
      <w:r>
        <w:rPr>
          <w:sz w:val="24"/>
          <w:szCs w:val="24"/>
        </w:rPr>
        <w:t xml:space="preserve"> (für 6 -8 Portionen):</w:t>
      </w:r>
    </w:p>
    <w:p w14:paraId="7E5FF468" w14:textId="77777777" w:rsidR="0069164C" w:rsidRDefault="0069164C" w:rsidP="0069164C">
      <w:pPr>
        <w:jc w:val="both"/>
        <w:rPr>
          <w:sz w:val="24"/>
          <w:szCs w:val="24"/>
        </w:rPr>
      </w:pPr>
      <w:r>
        <w:rPr>
          <w:sz w:val="24"/>
          <w:szCs w:val="24"/>
        </w:rPr>
        <w:t>1 kg Sellerieknollen</w:t>
      </w:r>
    </w:p>
    <w:p w14:paraId="4230381C" w14:textId="77777777" w:rsidR="0069164C" w:rsidRDefault="0069164C" w:rsidP="0069164C">
      <w:pPr>
        <w:jc w:val="both"/>
        <w:rPr>
          <w:sz w:val="24"/>
          <w:szCs w:val="24"/>
        </w:rPr>
      </w:pPr>
      <w:r>
        <w:rPr>
          <w:sz w:val="24"/>
          <w:szCs w:val="24"/>
        </w:rPr>
        <w:t>1 große Zwiebel</w:t>
      </w:r>
    </w:p>
    <w:p w14:paraId="4EE56D9A" w14:textId="77777777" w:rsidR="0069164C" w:rsidRDefault="0069164C" w:rsidP="0069164C">
      <w:pPr>
        <w:jc w:val="both"/>
        <w:rPr>
          <w:sz w:val="24"/>
          <w:szCs w:val="24"/>
        </w:rPr>
      </w:pPr>
      <w:r>
        <w:rPr>
          <w:sz w:val="24"/>
          <w:szCs w:val="24"/>
        </w:rPr>
        <w:t>30 g Butter</w:t>
      </w:r>
    </w:p>
    <w:p w14:paraId="52AA8835" w14:textId="77777777" w:rsidR="0069164C" w:rsidRDefault="0069164C" w:rsidP="0069164C">
      <w:pPr>
        <w:jc w:val="both"/>
        <w:rPr>
          <w:sz w:val="24"/>
          <w:szCs w:val="24"/>
        </w:rPr>
      </w:pPr>
      <w:r>
        <w:rPr>
          <w:sz w:val="24"/>
          <w:szCs w:val="24"/>
        </w:rPr>
        <w:t>Salz</w:t>
      </w:r>
    </w:p>
    <w:p w14:paraId="73383C3B" w14:textId="77777777" w:rsidR="0069164C" w:rsidRDefault="0069164C" w:rsidP="0069164C">
      <w:pPr>
        <w:jc w:val="both"/>
        <w:rPr>
          <w:sz w:val="24"/>
          <w:szCs w:val="24"/>
        </w:rPr>
      </w:pPr>
      <w:r>
        <w:rPr>
          <w:sz w:val="24"/>
          <w:szCs w:val="24"/>
        </w:rPr>
        <w:t>1 l Wasser</w:t>
      </w:r>
    </w:p>
    <w:p w14:paraId="4F6BA19D" w14:textId="77777777" w:rsidR="0069164C" w:rsidRDefault="0069164C" w:rsidP="0069164C">
      <w:pPr>
        <w:jc w:val="both"/>
        <w:rPr>
          <w:sz w:val="24"/>
          <w:szCs w:val="24"/>
        </w:rPr>
      </w:pPr>
      <w:r>
        <w:rPr>
          <w:sz w:val="24"/>
          <w:szCs w:val="24"/>
        </w:rPr>
        <w:t>½ TL Safranfäden</w:t>
      </w:r>
    </w:p>
    <w:p w14:paraId="6F23D960" w14:textId="77777777" w:rsidR="0069164C" w:rsidRDefault="0069164C" w:rsidP="0069164C">
      <w:pPr>
        <w:jc w:val="both"/>
        <w:rPr>
          <w:sz w:val="24"/>
          <w:szCs w:val="24"/>
        </w:rPr>
      </w:pPr>
      <w:r>
        <w:rPr>
          <w:sz w:val="24"/>
          <w:szCs w:val="24"/>
        </w:rPr>
        <w:t>200 g Schlagsahne</w:t>
      </w:r>
    </w:p>
    <w:p w14:paraId="4D5733CE" w14:textId="77777777" w:rsidR="0069164C" w:rsidRDefault="0069164C" w:rsidP="0069164C">
      <w:pPr>
        <w:jc w:val="both"/>
        <w:rPr>
          <w:sz w:val="24"/>
          <w:szCs w:val="24"/>
        </w:rPr>
      </w:pPr>
      <w:r>
        <w:rPr>
          <w:sz w:val="24"/>
          <w:szCs w:val="24"/>
        </w:rPr>
        <w:t>Etwas Zitronensaft</w:t>
      </w:r>
    </w:p>
    <w:p w14:paraId="256B5076" w14:textId="77777777" w:rsidR="0069164C" w:rsidRDefault="0069164C" w:rsidP="0069164C">
      <w:pPr>
        <w:jc w:val="both"/>
        <w:rPr>
          <w:sz w:val="24"/>
          <w:szCs w:val="24"/>
        </w:rPr>
      </w:pPr>
    </w:p>
    <w:p w14:paraId="20FA848D" w14:textId="77777777" w:rsidR="0069164C" w:rsidRDefault="0069164C" w:rsidP="0069164C">
      <w:pPr>
        <w:jc w:val="both"/>
        <w:rPr>
          <w:sz w:val="24"/>
          <w:szCs w:val="24"/>
        </w:rPr>
      </w:pPr>
      <w:r>
        <w:rPr>
          <w:sz w:val="24"/>
          <w:szCs w:val="24"/>
        </w:rPr>
        <w:t>Zubereitung:</w:t>
      </w:r>
    </w:p>
    <w:p w14:paraId="45BBEC37" w14:textId="77777777" w:rsidR="0069164C" w:rsidRPr="004C005B" w:rsidRDefault="0069164C" w:rsidP="00B40E8C">
      <w:pPr>
        <w:pStyle w:val="ListParagraph"/>
        <w:numPr>
          <w:ilvl w:val="0"/>
          <w:numId w:val="1801"/>
        </w:numPr>
        <w:spacing w:after="120"/>
        <w:ind w:left="714" w:hanging="357"/>
        <w:contextualSpacing w:val="0"/>
        <w:jc w:val="both"/>
        <w:rPr>
          <w:sz w:val="24"/>
          <w:szCs w:val="24"/>
        </w:rPr>
      </w:pPr>
      <w:r w:rsidRPr="004C005B">
        <w:rPr>
          <w:sz w:val="24"/>
          <w:szCs w:val="24"/>
        </w:rPr>
        <w:t>Für die Suppe die Sellerieknollen schälen und in 2 cm große Würfel schneiden. Zwiebel schälen, hacken und in Butter in einem großen Topf anschwitzen. Salzen und ungefähr 5 Minuten lang unter Rühren dünsten. Dann Sellerie dazugeben und mit Wasser ablöschen. Eine großzügige Prise Salz hinzufügen.</w:t>
      </w:r>
    </w:p>
    <w:p w14:paraId="5561CF66" w14:textId="77777777" w:rsidR="0069164C" w:rsidRDefault="0069164C" w:rsidP="00B40E8C">
      <w:pPr>
        <w:pStyle w:val="ListParagraph"/>
        <w:numPr>
          <w:ilvl w:val="0"/>
          <w:numId w:val="1801"/>
        </w:numPr>
        <w:spacing w:after="120"/>
        <w:ind w:left="714" w:hanging="357"/>
        <w:contextualSpacing w:val="0"/>
        <w:jc w:val="both"/>
        <w:rPr>
          <w:sz w:val="24"/>
          <w:szCs w:val="24"/>
        </w:rPr>
      </w:pPr>
      <w:r w:rsidRPr="004C005B">
        <w:rPr>
          <w:sz w:val="24"/>
          <w:szCs w:val="24"/>
        </w:rPr>
        <w:t>15 – 20 Minuten lang bei geschlossenem Deckel köcheln lassen, bis die Selleriestücke weich sind. Das Gemüse abgießen, den Fond auffangen. Die Safranfäden im Mörser zerstoßen und zum Sellerie geben. Sellerie pürieren, die Sahne und so viel von dem Fond dazugeben, dass eine Suppe entsteht. Mit Salz und Zitronensaft abschmecken.</w:t>
      </w:r>
    </w:p>
    <w:p w14:paraId="245E5898" w14:textId="77777777" w:rsidR="0069164C" w:rsidRDefault="0069164C" w:rsidP="0069164C">
      <w:pPr>
        <w:rPr>
          <w:sz w:val="24"/>
          <w:szCs w:val="24"/>
        </w:rPr>
      </w:pPr>
      <w:r>
        <w:rPr>
          <w:sz w:val="24"/>
          <w:szCs w:val="24"/>
        </w:rPr>
        <w:br w:type="page"/>
      </w:r>
    </w:p>
    <w:p w14:paraId="52797F35" w14:textId="77777777" w:rsidR="0069164C" w:rsidRPr="009F6C54" w:rsidRDefault="0069164C" w:rsidP="0069164C">
      <w:pPr>
        <w:pStyle w:val="Heading2"/>
        <w:spacing w:after="240"/>
      </w:pPr>
      <w:r w:rsidRPr="009F6C54">
        <w:lastRenderedPageBreak/>
        <w:t>Pastinakensuppe</w:t>
      </w:r>
      <w:r>
        <w:rPr>
          <w:rStyle w:val="FootnoteReference"/>
        </w:rPr>
        <w:footnoteReference w:id="310"/>
      </w:r>
    </w:p>
    <w:p w14:paraId="1A11F2BE" w14:textId="77777777" w:rsidR="0069164C" w:rsidRDefault="0069164C" w:rsidP="0069164C">
      <w:pPr>
        <w:spacing w:after="120"/>
        <w:jc w:val="both"/>
        <w:rPr>
          <w:sz w:val="24"/>
          <w:szCs w:val="24"/>
        </w:rPr>
      </w:pPr>
      <w:r w:rsidRPr="009F6C54">
        <w:rPr>
          <w:sz w:val="24"/>
          <w:szCs w:val="24"/>
          <w:u w:val="single"/>
        </w:rPr>
        <w:t>Zutaten</w:t>
      </w:r>
      <w:r>
        <w:rPr>
          <w:sz w:val="24"/>
          <w:szCs w:val="24"/>
        </w:rPr>
        <w:t xml:space="preserve"> (für 4 Portionen):</w:t>
      </w:r>
    </w:p>
    <w:p w14:paraId="3D9A185F" w14:textId="77777777" w:rsidR="0069164C" w:rsidRPr="009F6C54" w:rsidRDefault="0069164C" w:rsidP="0069164C">
      <w:pPr>
        <w:spacing w:after="120"/>
        <w:jc w:val="both"/>
        <w:rPr>
          <w:i/>
          <w:iCs/>
          <w:sz w:val="24"/>
          <w:szCs w:val="24"/>
        </w:rPr>
      </w:pPr>
      <w:r w:rsidRPr="009F6C54">
        <w:rPr>
          <w:i/>
          <w:iCs/>
          <w:sz w:val="24"/>
          <w:szCs w:val="24"/>
        </w:rPr>
        <w:t>Für die Gemüsebrühe</w:t>
      </w:r>
    </w:p>
    <w:p w14:paraId="5BA5DAF0" w14:textId="77777777" w:rsidR="0069164C" w:rsidRDefault="0069164C" w:rsidP="0069164C">
      <w:pPr>
        <w:spacing w:after="120"/>
        <w:jc w:val="both"/>
        <w:rPr>
          <w:sz w:val="24"/>
          <w:szCs w:val="24"/>
        </w:rPr>
      </w:pPr>
      <w:r>
        <w:rPr>
          <w:sz w:val="24"/>
          <w:szCs w:val="24"/>
        </w:rPr>
        <w:t>Gewaschene Schalen von verschiedenen Gemüsen</w:t>
      </w:r>
    </w:p>
    <w:p w14:paraId="04CD0EA5" w14:textId="77777777" w:rsidR="0069164C" w:rsidRDefault="0069164C" w:rsidP="0069164C">
      <w:pPr>
        <w:spacing w:after="120"/>
        <w:jc w:val="both"/>
        <w:rPr>
          <w:sz w:val="24"/>
          <w:szCs w:val="24"/>
        </w:rPr>
      </w:pPr>
      <w:r>
        <w:rPr>
          <w:sz w:val="24"/>
          <w:szCs w:val="24"/>
        </w:rPr>
        <w:t>Salz, Pfeffer</w:t>
      </w:r>
    </w:p>
    <w:p w14:paraId="49B7812B" w14:textId="77777777" w:rsidR="0069164C" w:rsidRDefault="0069164C" w:rsidP="0069164C">
      <w:pPr>
        <w:spacing w:after="120"/>
        <w:jc w:val="both"/>
        <w:rPr>
          <w:sz w:val="24"/>
          <w:szCs w:val="24"/>
        </w:rPr>
      </w:pPr>
      <w:r>
        <w:rPr>
          <w:sz w:val="24"/>
          <w:szCs w:val="24"/>
        </w:rPr>
        <w:t>Lorbeerblatt</w:t>
      </w:r>
    </w:p>
    <w:p w14:paraId="1FE3356D" w14:textId="77777777" w:rsidR="0069164C" w:rsidRDefault="0069164C" w:rsidP="0069164C">
      <w:pPr>
        <w:spacing w:after="120"/>
        <w:jc w:val="both"/>
        <w:rPr>
          <w:sz w:val="24"/>
          <w:szCs w:val="24"/>
        </w:rPr>
      </w:pPr>
      <w:r>
        <w:rPr>
          <w:sz w:val="24"/>
          <w:szCs w:val="24"/>
        </w:rPr>
        <w:t>Piment</w:t>
      </w:r>
    </w:p>
    <w:p w14:paraId="6A85522A" w14:textId="77777777" w:rsidR="0069164C" w:rsidRDefault="0069164C" w:rsidP="0069164C">
      <w:pPr>
        <w:spacing w:after="120"/>
        <w:jc w:val="both"/>
        <w:rPr>
          <w:sz w:val="24"/>
          <w:szCs w:val="24"/>
        </w:rPr>
      </w:pPr>
      <w:r>
        <w:rPr>
          <w:sz w:val="24"/>
          <w:szCs w:val="24"/>
        </w:rPr>
        <w:t>Eventuell Knoblauch, Ingwer, eine Zitronenschale, Kurkuma</w:t>
      </w:r>
    </w:p>
    <w:p w14:paraId="17ADFE9C" w14:textId="77777777" w:rsidR="0069164C" w:rsidRDefault="0069164C" w:rsidP="0069164C">
      <w:pPr>
        <w:spacing w:after="120"/>
        <w:jc w:val="both"/>
        <w:rPr>
          <w:sz w:val="24"/>
          <w:szCs w:val="24"/>
        </w:rPr>
      </w:pPr>
    </w:p>
    <w:p w14:paraId="090D68FD" w14:textId="77777777" w:rsidR="0069164C" w:rsidRPr="009F6C54" w:rsidRDefault="0069164C" w:rsidP="0069164C">
      <w:pPr>
        <w:spacing w:after="120"/>
        <w:jc w:val="both"/>
        <w:rPr>
          <w:i/>
          <w:iCs/>
          <w:sz w:val="24"/>
          <w:szCs w:val="24"/>
        </w:rPr>
      </w:pPr>
      <w:r w:rsidRPr="009F6C54">
        <w:rPr>
          <w:i/>
          <w:iCs/>
          <w:sz w:val="24"/>
          <w:szCs w:val="24"/>
        </w:rPr>
        <w:t>Für die Pastinakensuppe</w:t>
      </w:r>
    </w:p>
    <w:p w14:paraId="62815BDE" w14:textId="77777777" w:rsidR="0069164C" w:rsidRDefault="0069164C" w:rsidP="0069164C">
      <w:pPr>
        <w:spacing w:after="120"/>
        <w:jc w:val="both"/>
        <w:rPr>
          <w:sz w:val="24"/>
          <w:szCs w:val="24"/>
        </w:rPr>
      </w:pPr>
      <w:r>
        <w:rPr>
          <w:sz w:val="24"/>
          <w:szCs w:val="24"/>
        </w:rPr>
        <w:t>500 g Pastinaken</w:t>
      </w:r>
    </w:p>
    <w:p w14:paraId="17AE4910" w14:textId="77777777" w:rsidR="0069164C" w:rsidRDefault="0069164C" w:rsidP="0069164C">
      <w:pPr>
        <w:spacing w:after="120"/>
        <w:jc w:val="both"/>
        <w:rPr>
          <w:sz w:val="24"/>
          <w:szCs w:val="24"/>
        </w:rPr>
      </w:pPr>
      <w:r>
        <w:rPr>
          <w:sz w:val="24"/>
          <w:szCs w:val="24"/>
        </w:rPr>
        <w:t>2 kleine Zwiebeln</w:t>
      </w:r>
    </w:p>
    <w:p w14:paraId="1435B67E" w14:textId="77777777" w:rsidR="0069164C" w:rsidRDefault="0069164C" w:rsidP="0069164C">
      <w:pPr>
        <w:spacing w:after="120"/>
        <w:jc w:val="both"/>
        <w:rPr>
          <w:sz w:val="24"/>
          <w:szCs w:val="24"/>
        </w:rPr>
      </w:pPr>
      <w:r>
        <w:rPr>
          <w:sz w:val="24"/>
          <w:szCs w:val="24"/>
        </w:rPr>
        <w:t>Etwas Butter</w:t>
      </w:r>
    </w:p>
    <w:p w14:paraId="6BA6C4C8" w14:textId="77777777" w:rsidR="0069164C" w:rsidRDefault="0069164C" w:rsidP="0069164C">
      <w:pPr>
        <w:spacing w:after="120"/>
        <w:jc w:val="both"/>
        <w:rPr>
          <w:sz w:val="24"/>
          <w:szCs w:val="24"/>
        </w:rPr>
      </w:pPr>
      <w:r>
        <w:rPr>
          <w:sz w:val="24"/>
          <w:szCs w:val="24"/>
        </w:rPr>
        <w:t>1,5 l Gemüsebrühe</w:t>
      </w:r>
    </w:p>
    <w:p w14:paraId="77D811A8" w14:textId="77777777" w:rsidR="0069164C" w:rsidRDefault="0069164C" w:rsidP="0069164C">
      <w:pPr>
        <w:spacing w:after="120"/>
        <w:jc w:val="both"/>
        <w:rPr>
          <w:sz w:val="24"/>
          <w:szCs w:val="24"/>
        </w:rPr>
      </w:pPr>
      <w:r>
        <w:rPr>
          <w:sz w:val="24"/>
          <w:szCs w:val="24"/>
        </w:rPr>
        <w:t>2 Msp. Muskatblüte</w:t>
      </w:r>
    </w:p>
    <w:p w14:paraId="372A548A" w14:textId="77777777" w:rsidR="0069164C" w:rsidRDefault="0069164C" w:rsidP="0069164C">
      <w:pPr>
        <w:spacing w:after="120"/>
        <w:jc w:val="both"/>
        <w:rPr>
          <w:sz w:val="24"/>
          <w:szCs w:val="24"/>
        </w:rPr>
      </w:pPr>
      <w:r>
        <w:rPr>
          <w:sz w:val="24"/>
          <w:szCs w:val="24"/>
        </w:rPr>
        <w:t>Pfeffer</w:t>
      </w:r>
    </w:p>
    <w:p w14:paraId="6DFA0B5F" w14:textId="77777777" w:rsidR="0069164C" w:rsidRDefault="0069164C" w:rsidP="0069164C">
      <w:pPr>
        <w:spacing w:after="120"/>
        <w:jc w:val="both"/>
        <w:rPr>
          <w:sz w:val="24"/>
          <w:szCs w:val="24"/>
        </w:rPr>
      </w:pPr>
      <w:r>
        <w:rPr>
          <w:sz w:val="24"/>
          <w:szCs w:val="24"/>
        </w:rPr>
        <w:t>1 EL Zitronensaft</w:t>
      </w:r>
    </w:p>
    <w:p w14:paraId="2C93222A" w14:textId="77777777" w:rsidR="0069164C" w:rsidRDefault="0069164C" w:rsidP="0069164C">
      <w:pPr>
        <w:spacing w:after="120"/>
        <w:jc w:val="both"/>
        <w:rPr>
          <w:sz w:val="24"/>
          <w:szCs w:val="24"/>
        </w:rPr>
      </w:pPr>
      <w:r>
        <w:rPr>
          <w:sz w:val="24"/>
          <w:szCs w:val="24"/>
        </w:rPr>
        <w:t>3 EL Pekannüsse</w:t>
      </w:r>
    </w:p>
    <w:p w14:paraId="23927968" w14:textId="77777777" w:rsidR="0069164C" w:rsidRDefault="0069164C" w:rsidP="0069164C">
      <w:pPr>
        <w:spacing w:after="120"/>
        <w:jc w:val="both"/>
        <w:rPr>
          <w:sz w:val="24"/>
          <w:szCs w:val="24"/>
        </w:rPr>
      </w:pPr>
      <w:r>
        <w:rPr>
          <w:sz w:val="24"/>
          <w:szCs w:val="24"/>
        </w:rPr>
        <w:t>1 TL Olivenöl</w:t>
      </w:r>
    </w:p>
    <w:p w14:paraId="45483D95" w14:textId="77777777" w:rsidR="0069164C" w:rsidRDefault="0069164C" w:rsidP="0069164C">
      <w:pPr>
        <w:spacing w:after="120"/>
        <w:jc w:val="both"/>
        <w:rPr>
          <w:sz w:val="24"/>
          <w:szCs w:val="24"/>
        </w:rPr>
      </w:pPr>
      <w:r>
        <w:rPr>
          <w:sz w:val="24"/>
          <w:szCs w:val="24"/>
        </w:rPr>
        <w:t>½ Espressolöffel Cayennepfeffer</w:t>
      </w:r>
    </w:p>
    <w:p w14:paraId="7F6F5CCF" w14:textId="77777777" w:rsidR="0069164C" w:rsidRDefault="0069164C" w:rsidP="0069164C">
      <w:pPr>
        <w:spacing w:after="120"/>
        <w:jc w:val="both"/>
        <w:rPr>
          <w:sz w:val="24"/>
          <w:szCs w:val="24"/>
        </w:rPr>
      </w:pPr>
      <w:r>
        <w:rPr>
          <w:sz w:val="24"/>
          <w:szCs w:val="24"/>
        </w:rPr>
        <w:t>½ Bund frische Petersilie</w:t>
      </w:r>
    </w:p>
    <w:p w14:paraId="6E486FAD" w14:textId="77777777" w:rsidR="0069164C" w:rsidRDefault="0069164C" w:rsidP="0069164C">
      <w:pPr>
        <w:spacing w:after="120"/>
        <w:jc w:val="both"/>
        <w:rPr>
          <w:sz w:val="24"/>
          <w:szCs w:val="24"/>
        </w:rPr>
      </w:pPr>
    </w:p>
    <w:p w14:paraId="6BF13110" w14:textId="77777777" w:rsidR="0069164C" w:rsidRDefault="0069164C" w:rsidP="0069164C">
      <w:pPr>
        <w:spacing w:after="120"/>
        <w:jc w:val="both"/>
        <w:rPr>
          <w:sz w:val="24"/>
          <w:szCs w:val="24"/>
        </w:rPr>
      </w:pPr>
      <w:r>
        <w:rPr>
          <w:sz w:val="24"/>
          <w:szCs w:val="24"/>
        </w:rPr>
        <w:t>Zubereitung:</w:t>
      </w:r>
    </w:p>
    <w:p w14:paraId="1EF41E56" w14:textId="77777777" w:rsidR="0069164C" w:rsidRPr="009F6C54" w:rsidRDefault="0069164C" w:rsidP="00B40E8C">
      <w:pPr>
        <w:pStyle w:val="ListParagraph"/>
        <w:numPr>
          <w:ilvl w:val="0"/>
          <w:numId w:val="1817"/>
        </w:numPr>
        <w:spacing w:after="120"/>
        <w:ind w:left="714" w:hanging="357"/>
        <w:contextualSpacing w:val="0"/>
        <w:jc w:val="both"/>
        <w:rPr>
          <w:sz w:val="24"/>
          <w:szCs w:val="24"/>
        </w:rPr>
      </w:pPr>
      <w:r w:rsidRPr="009F6C54">
        <w:rPr>
          <w:sz w:val="24"/>
          <w:szCs w:val="24"/>
        </w:rPr>
        <w:t>Eine Brühe kocht man aus gemüseschalen. Fast alle Gemüsesorten sind dazu geeignet: Karotten, Zwiebeln, Pastinaken, Petersilienwurzeln, Sellerie. Sie werden in einem Topf mit Wasser bedeckt. Es werden außerdem Salz, Pfeffer, Lorbeer du Piment hinzugegeben. Wer will, fügt noch Knoblauch, Ingwer, eine Zitronenscheibe. Ein wenig Kurkuma hinzu. Das Ganze ungefähr eine halbe Stunde auskochen, dann abschmecken und abgießen. Die Brühe ist am Ende eher braun und trübe. Man sollte sich davon nicht verunsichern lassen. Echte Frauen sehen auch anders aus als Models auf bearbeiteten Fotos.</w:t>
      </w:r>
    </w:p>
    <w:p w14:paraId="163C95E6" w14:textId="77777777" w:rsidR="0069164C" w:rsidRDefault="0069164C" w:rsidP="00B40E8C">
      <w:pPr>
        <w:pStyle w:val="ListParagraph"/>
        <w:numPr>
          <w:ilvl w:val="0"/>
          <w:numId w:val="1817"/>
        </w:numPr>
        <w:spacing w:after="120"/>
        <w:ind w:left="714" w:hanging="357"/>
        <w:contextualSpacing w:val="0"/>
        <w:jc w:val="both"/>
        <w:rPr>
          <w:sz w:val="24"/>
          <w:szCs w:val="24"/>
        </w:rPr>
      </w:pPr>
      <w:r w:rsidRPr="009F6C54">
        <w:rPr>
          <w:sz w:val="24"/>
          <w:szCs w:val="24"/>
        </w:rPr>
        <w:t xml:space="preserve">Pastinaken putzen oder schälen, in dicke Scheiben schneiden. Zwiebeln grob würfeln, in Butter andünsten. Pastinaken dazugeben, mit Brühe aufgießen, weich kochen, dann </w:t>
      </w:r>
      <w:r w:rsidRPr="009F6C54">
        <w:rPr>
          <w:sz w:val="24"/>
          <w:szCs w:val="24"/>
        </w:rPr>
        <w:lastRenderedPageBreak/>
        <w:t>pürieren. Mit Zitronensaft abschmecken, mit Muskatblüte und Pfeffer würzen. Die Pekannüsse in einer beschichteten Pfanne mit Olivenöl und Cayennepfeffer rösten. Die Suppe auf Tellern anrichten. Die Nüsse darübergeben und mit gehackter Petersilie bestreuen.</w:t>
      </w:r>
    </w:p>
    <w:p w14:paraId="69C401E4" w14:textId="77777777" w:rsidR="006E1B81" w:rsidRDefault="0069164C" w:rsidP="006E1B81">
      <w:pPr>
        <w:pStyle w:val="Heading2"/>
        <w:spacing w:after="240"/>
      </w:pPr>
      <w:r>
        <w:rPr>
          <w:sz w:val="24"/>
          <w:szCs w:val="24"/>
        </w:rPr>
        <w:br w:type="page"/>
      </w:r>
      <w:r w:rsidR="006E1B81">
        <w:lastRenderedPageBreak/>
        <w:t>Lauchsuppe</w:t>
      </w:r>
    </w:p>
    <w:p w14:paraId="1F897B72" w14:textId="77777777" w:rsidR="006E1B81" w:rsidRDefault="006E1B81" w:rsidP="006E1B81">
      <w:pPr>
        <w:rPr>
          <w:sz w:val="24"/>
          <w:szCs w:val="24"/>
        </w:rPr>
      </w:pPr>
      <w:r w:rsidRPr="003A6FDE">
        <w:rPr>
          <w:sz w:val="24"/>
          <w:szCs w:val="24"/>
          <w:u w:val="single"/>
        </w:rPr>
        <w:t xml:space="preserve">Zutaten </w:t>
      </w:r>
      <w:r>
        <w:rPr>
          <w:sz w:val="24"/>
          <w:szCs w:val="24"/>
          <w:u w:val="single"/>
        </w:rPr>
        <w:t>(</w:t>
      </w:r>
      <w:r>
        <w:rPr>
          <w:sz w:val="24"/>
          <w:szCs w:val="24"/>
        </w:rPr>
        <w:t>für 2 Personen):</w:t>
      </w:r>
    </w:p>
    <w:p w14:paraId="7851824D" w14:textId="77777777" w:rsidR="006E1B81" w:rsidRDefault="006E1B81" w:rsidP="006E1B81">
      <w:pPr>
        <w:rPr>
          <w:sz w:val="24"/>
          <w:szCs w:val="24"/>
        </w:rPr>
      </w:pPr>
      <w:r>
        <w:rPr>
          <w:sz w:val="24"/>
          <w:szCs w:val="24"/>
        </w:rPr>
        <w:t>1 Stange Lauch</w:t>
      </w:r>
    </w:p>
    <w:p w14:paraId="6A00C585" w14:textId="77777777" w:rsidR="006E1B81" w:rsidRDefault="006E1B81" w:rsidP="006E1B81">
      <w:pPr>
        <w:rPr>
          <w:sz w:val="24"/>
          <w:szCs w:val="24"/>
        </w:rPr>
      </w:pPr>
      <w:r>
        <w:rPr>
          <w:sz w:val="24"/>
          <w:szCs w:val="24"/>
        </w:rPr>
        <w:t>4 Kartoffeln</w:t>
      </w:r>
    </w:p>
    <w:p w14:paraId="3AA681C4" w14:textId="77777777" w:rsidR="006E1B81" w:rsidRDefault="006E1B81" w:rsidP="006E1B81">
      <w:pPr>
        <w:rPr>
          <w:sz w:val="24"/>
          <w:szCs w:val="24"/>
        </w:rPr>
      </w:pPr>
      <w:r>
        <w:rPr>
          <w:sz w:val="24"/>
          <w:szCs w:val="24"/>
        </w:rPr>
        <w:t>½ l Wasser</w:t>
      </w:r>
    </w:p>
    <w:p w14:paraId="20CD1F1C" w14:textId="77777777" w:rsidR="006E1B81" w:rsidRDefault="006E1B81" w:rsidP="006E1B81">
      <w:pPr>
        <w:rPr>
          <w:sz w:val="24"/>
          <w:szCs w:val="24"/>
        </w:rPr>
      </w:pPr>
      <w:r>
        <w:rPr>
          <w:sz w:val="24"/>
          <w:szCs w:val="24"/>
        </w:rPr>
        <w:t>Etwas Butter</w:t>
      </w:r>
    </w:p>
    <w:p w14:paraId="782F4604" w14:textId="77777777" w:rsidR="006E1B81" w:rsidRDefault="006E1B81" w:rsidP="006E1B81">
      <w:pPr>
        <w:rPr>
          <w:sz w:val="24"/>
          <w:szCs w:val="24"/>
        </w:rPr>
      </w:pPr>
      <w:r>
        <w:rPr>
          <w:sz w:val="24"/>
          <w:szCs w:val="24"/>
        </w:rPr>
        <w:t>Gemüsebrühe</w:t>
      </w:r>
    </w:p>
    <w:p w14:paraId="489E0748" w14:textId="77777777" w:rsidR="006E1B81" w:rsidRDefault="006E1B81" w:rsidP="006E1B81">
      <w:pPr>
        <w:rPr>
          <w:sz w:val="24"/>
          <w:szCs w:val="24"/>
        </w:rPr>
      </w:pPr>
      <w:r>
        <w:rPr>
          <w:sz w:val="24"/>
          <w:szCs w:val="24"/>
        </w:rPr>
        <w:t>Salz, Pfeffer</w:t>
      </w:r>
    </w:p>
    <w:p w14:paraId="718A2A7F" w14:textId="77777777" w:rsidR="006E1B81" w:rsidRDefault="006E1B81" w:rsidP="006E1B81">
      <w:pPr>
        <w:rPr>
          <w:sz w:val="24"/>
          <w:szCs w:val="24"/>
        </w:rPr>
      </w:pPr>
      <w:r>
        <w:rPr>
          <w:sz w:val="24"/>
          <w:szCs w:val="24"/>
        </w:rPr>
        <w:t>Muskatnuss</w:t>
      </w:r>
    </w:p>
    <w:p w14:paraId="5C8D4611" w14:textId="77777777" w:rsidR="006E1B81" w:rsidRDefault="006E1B81" w:rsidP="006E1B81">
      <w:pPr>
        <w:rPr>
          <w:sz w:val="24"/>
          <w:szCs w:val="24"/>
        </w:rPr>
      </w:pPr>
    </w:p>
    <w:p w14:paraId="32C5E4CD" w14:textId="77777777" w:rsidR="006E1B81" w:rsidRDefault="006E1B81" w:rsidP="006E1B81">
      <w:pPr>
        <w:rPr>
          <w:sz w:val="24"/>
          <w:szCs w:val="24"/>
        </w:rPr>
      </w:pPr>
      <w:r>
        <w:rPr>
          <w:sz w:val="24"/>
          <w:szCs w:val="24"/>
        </w:rPr>
        <w:t>Zubereitungszeit: 20 Minuten</w:t>
      </w:r>
    </w:p>
    <w:p w14:paraId="6CE75227" w14:textId="77777777" w:rsidR="006E1B81" w:rsidRPr="003A6FDE" w:rsidRDefault="006E1B81" w:rsidP="00B40E8C">
      <w:pPr>
        <w:pStyle w:val="ListParagraph"/>
        <w:numPr>
          <w:ilvl w:val="0"/>
          <w:numId w:val="1575"/>
        </w:numPr>
        <w:spacing w:after="120"/>
        <w:ind w:left="714" w:hanging="357"/>
        <w:contextualSpacing w:val="0"/>
        <w:jc w:val="both"/>
        <w:rPr>
          <w:sz w:val="24"/>
          <w:szCs w:val="24"/>
        </w:rPr>
      </w:pPr>
      <w:r w:rsidRPr="003A6FDE">
        <w:rPr>
          <w:sz w:val="24"/>
          <w:szCs w:val="24"/>
        </w:rPr>
        <w:t xml:space="preserve">Lauch in dünne Scheiben schneiden, Kartoffeln schälen und in dünne Scheiben schneiden. Den Lauch in Butter andünsten, dann die Kartoffeln dazugeben. </w:t>
      </w:r>
    </w:p>
    <w:p w14:paraId="01479F87" w14:textId="77777777" w:rsidR="006E1B81" w:rsidRPr="003A6FDE" w:rsidRDefault="006E1B81" w:rsidP="00B40E8C">
      <w:pPr>
        <w:pStyle w:val="ListParagraph"/>
        <w:numPr>
          <w:ilvl w:val="0"/>
          <w:numId w:val="1575"/>
        </w:numPr>
        <w:spacing w:after="120"/>
        <w:ind w:left="714" w:hanging="357"/>
        <w:contextualSpacing w:val="0"/>
        <w:jc w:val="both"/>
        <w:rPr>
          <w:sz w:val="24"/>
          <w:szCs w:val="24"/>
        </w:rPr>
      </w:pPr>
      <w:r w:rsidRPr="003A6FDE">
        <w:rPr>
          <w:sz w:val="24"/>
          <w:szCs w:val="24"/>
        </w:rPr>
        <w:t>Das Wasser hinzugeben und alles ca. 10 Minuten kochen lassen. Mit Salz, Muskatnuss, Pfeffer und Gemüsebrühe würzen. Pürieren. Fertig</w:t>
      </w:r>
    </w:p>
    <w:p w14:paraId="33BFAD2D" w14:textId="77777777" w:rsidR="006E1B81" w:rsidRDefault="006E1B81" w:rsidP="006E1B81">
      <w:pPr>
        <w:rPr>
          <w:sz w:val="24"/>
          <w:szCs w:val="24"/>
        </w:rPr>
      </w:pPr>
    </w:p>
    <w:p w14:paraId="58A060DF" w14:textId="77777777" w:rsidR="0062184C" w:rsidRPr="00610DAD" w:rsidRDefault="006E1B81" w:rsidP="0062184C">
      <w:pPr>
        <w:pStyle w:val="Heading2"/>
        <w:spacing w:after="240"/>
      </w:pPr>
      <w:r>
        <w:rPr>
          <w:sz w:val="24"/>
          <w:szCs w:val="24"/>
        </w:rPr>
        <w:br w:type="page"/>
      </w:r>
      <w:r w:rsidR="0062184C" w:rsidRPr="00610DAD">
        <w:lastRenderedPageBreak/>
        <w:t>Vichyssoise</w:t>
      </w:r>
      <w:r w:rsidR="0062184C">
        <w:rPr>
          <w:rStyle w:val="FootnoteReference"/>
        </w:rPr>
        <w:footnoteReference w:id="311"/>
      </w:r>
    </w:p>
    <w:p w14:paraId="1BB12946" w14:textId="77777777" w:rsidR="0062184C" w:rsidRDefault="0062184C" w:rsidP="0062184C">
      <w:pPr>
        <w:rPr>
          <w:sz w:val="24"/>
          <w:szCs w:val="24"/>
        </w:rPr>
      </w:pPr>
      <w:r w:rsidRPr="00042E96">
        <w:rPr>
          <w:sz w:val="24"/>
          <w:szCs w:val="24"/>
          <w:u w:val="single"/>
        </w:rPr>
        <w:t>Zutaten</w:t>
      </w:r>
      <w:r>
        <w:rPr>
          <w:sz w:val="24"/>
          <w:szCs w:val="24"/>
        </w:rPr>
        <w:t xml:space="preserve"> für 4 Portionen</w:t>
      </w:r>
    </w:p>
    <w:p w14:paraId="7689293C" w14:textId="77777777" w:rsidR="0062184C" w:rsidRDefault="0062184C" w:rsidP="0062184C">
      <w:pPr>
        <w:rPr>
          <w:sz w:val="24"/>
          <w:szCs w:val="24"/>
        </w:rPr>
      </w:pPr>
      <w:r>
        <w:rPr>
          <w:sz w:val="24"/>
          <w:szCs w:val="24"/>
        </w:rPr>
        <w:t>250 g zarte Lauchstangen</w:t>
      </w:r>
    </w:p>
    <w:p w14:paraId="06FFD597" w14:textId="77777777" w:rsidR="0062184C" w:rsidRDefault="0062184C" w:rsidP="0062184C">
      <w:pPr>
        <w:rPr>
          <w:sz w:val="24"/>
          <w:szCs w:val="24"/>
        </w:rPr>
      </w:pPr>
      <w:r>
        <w:rPr>
          <w:sz w:val="24"/>
          <w:szCs w:val="24"/>
        </w:rPr>
        <w:t>200 g Kartoffeln</w:t>
      </w:r>
    </w:p>
    <w:p w14:paraId="1FB1BFD3" w14:textId="77777777" w:rsidR="0062184C" w:rsidRDefault="0062184C" w:rsidP="0062184C">
      <w:pPr>
        <w:rPr>
          <w:sz w:val="24"/>
          <w:szCs w:val="24"/>
        </w:rPr>
      </w:pPr>
      <w:r>
        <w:rPr>
          <w:sz w:val="24"/>
          <w:szCs w:val="24"/>
        </w:rPr>
        <w:t>2 EL Olivenöl</w:t>
      </w:r>
    </w:p>
    <w:p w14:paraId="0118BD73" w14:textId="77777777" w:rsidR="0062184C" w:rsidRDefault="0062184C" w:rsidP="0062184C">
      <w:pPr>
        <w:rPr>
          <w:sz w:val="24"/>
          <w:szCs w:val="24"/>
        </w:rPr>
      </w:pPr>
      <w:r>
        <w:rPr>
          <w:sz w:val="24"/>
          <w:szCs w:val="24"/>
        </w:rPr>
        <w:t>1 Knoblauchzehe</w:t>
      </w:r>
    </w:p>
    <w:p w14:paraId="2D28964E" w14:textId="77777777" w:rsidR="0062184C" w:rsidRDefault="0062184C" w:rsidP="0062184C">
      <w:pPr>
        <w:rPr>
          <w:sz w:val="24"/>
          <w:szCs w:val="24"/>
        </w:rPr>
      </w:pPr>
      <w:r>
        <w:rPr>
          <w:sz w:val="24"/>
          <w:szCs w:val="24"/>
        </w:rPr>
        <w:t>2 TL frische Majoranblättchen</w:t>
      </w:r>
    </w:p>
    <w:p w14:paraId="091B0AA7" w14:textId="77777777" w:rsidR="0062184C" w:rsidRDefault="0062184C" w:rsidP="0062184C">
      <w:pPr>
        <w:rPr>
          <w:sz w:val="24"/>
          <w:szCs w:val="24"/>
        </w:rPr>
      </w:pPr>
      <w:r>
        <w:rPr>
          <w:sz w:val="24"/>
          <w:szCs w:val="24"/>
        </w:rPr>
        <w:t>100 ml trockener Weißwein</w:t>
      </w:r>
    </w:p>
    <w:p w14:paraId="6D745F40" w14:textId="77777777" w:rsidR="0062184C" w:rsidRDefault="0062184C" w:rsidP="0062184C">
      <w:pPr>
        <w:rPr>
          <w:sz w:val="24"/>
          <w:szCs w:val="24"/>
        </w:rPr>
      </w:pPr>
      <w:r>
        <w:rPr>
          <w:sz w:val="24"/>
          <w:szCs w:val="24"/>
        </w:rPr>
        <w:t>1 l Gemüsebrühe</w:t>
      </w:r>
    </w:p>
    <w:p w14:paraId="247713C0" w14:textId="77777777" w:rsidR="0062184C" w:rsidRDefault="0062184C" w:rsidP="0062184C">
      <w:pPr>
        <w:rPr>
          <w:sz w:val="24"/>
          <w:szCs w:val="24"/>
        </w:rPr>
      </w:pPr>
      <w:r>
        <w:rPr>
          <w:sz w:val="24"/>
          <w:szCs w:val="24"/>
        </w:rPr>
        <w:t>150 g Schmand</w:t>
      </w:r>
    </w:p>
    <w:p w14:paraId="073D616E" w14:textId="77777777" w:rsidR="0062184C" w:rsidRDefault="0062184C" w:rsidP="0062184C">
      <w:pPr>
        <w:rPr>
          <w:sz w:val="24"/>
          <w:szCs w:val="24"/>
        </w:rPr>
      </w:pPr>
      <w:r>
        <w:rPr>
          <w:sz w:val="24"/>
          <w:szCs w:val="24"/>
        </w:rPr>
        <w:t>Salz, Pfeffer</w:t>
      </w:r>
    </w:p>
    <w:p w14:paraId="58CF60AC" w14:textId="77777777" w:rsidR="0062184C" w:rsidRDefault="0062184C" w:rsidP="0062184C">
      <w:pPr>
        <w:rPr>
          <w:sz w:val="24"/>
          <w:szCs w:val="24"/>
        </w:rPr>
      </w:pPr>
      <w:r>
        <w:rPr>
          <w:sz w:val="24"/>
          <w:szCs w:val="24"/>
        </w:rPr>
        <w:t>Frisch geriebene Muskatnuß</w:t>
      </w:r>
    </w:p>
    <w:p w14:paraId="26BC8AAA" w14:textId="77777777" w:rsidR="0062184C" w:rsidRDefault="0062184C" w:rsidP="0062184C">
      <w:pPr>
        <w:rPr>
          <w:sz w:val="24"/>
          <w:szCs w:val="24"/>
        </w:rPr>
      </w:pPr>
      <w:r>
        <w:rPr>
          <w:sz w:val="24"/>
          <w:szCs w:val="24"/>
        </w:rPr>
        <w:t>1-2 EL Zitronensaft</w:t>
      </w:r>
    </w:p>
    <w:p w14:paraId="2A206FFB" w14:textId="77777777" w:rsidR="0062184C" w:rsidRDefault="0062184C" w:rsidP="0062184C">
      <w:pPr>
        <w:rPr>
          <w:sz w:val="24"/>
          <w:szCs w:val="24"/>
        </w:rPr>
      </w:pPr>
      <w:r>
        <w:rPr>
          <w:sz w:val="24"/>
          <w:szCs w:val="24"/>
        </w:rPr>
        <w:t>Einige Tropfen Tabasco</w:t>
      </w:r>
    </w:p>
    <w:p w14:paraId="3974A9F4" w14:textId="77777777" w:rsidR="0062184C" w:rsidRDefault="0062184C" w:rsidP="0062184C">
      <w:pPr>
        <w:rPr>
          <w:sz w:val="24"/>
          <w:szCs w:val="24"/>
        </w:rPr>
      </w:pPr>
    </w:p>
    <w:p w14:paraId="4BA8D134" w14:textId="77777777" w:rsidR="0062184C" w:rsidRDefault="0062184C" w:rsidP="0062184C">
      <w:pPr>
        <w:rPr>
          <w:sz w:val="24"/>
          <w:szCs w:val="24"/>
        </w:rPr>
      </w:pPr>
      <w:r>
        <w:rPr>
          <w:sz w:val="24"/>
          <w:szCs w:val="24"/>
        </w:rPr>
        <w:t>Zubereitungszeit:</w:t>
      </w:r>
      <w:r>
        <w:rPr>
          <w:sz w:val="24"/>
          <w:szCs w:val="24"/>
        </w:rPr>
        <w:tab/>
        <w:t>40 Minuten plus 12-24 Stunden Kühlzeit</w:t>
      </w:r>
    </w:p>
    <w:p w14:paraId="266E9062" w14:textId="77777777" w:rsidR="0062184C" w:rsidRPr="00610DAD" w:rsidRDefault="0062184C" w:rsidP="00B40E8C">
      <w:pPr>
        <w:pStyle w:val="ListParagraph"/>
        <w:numPr>
          <w:ilvl w:val="0"/>
          <w:numId w:val="1686"/>
        </w:numPr>
        <w:spacing w:after="120"/>
        <w:ind w:left="714" w:hanging="357"/>
        <w:contextualSpacing w:val="0"/>
        <w:jc w:val="both"/>
        <w:rPr>
          <w:sz w:val="24"/>
          <w:szCs w:val="24"/>
        </w:rPr>
      </w:pPr>
      <w:r w:rsidRPr="00610DAD">
        <w:rPr>
          <w:sz w:val="24"/>
          <w:szCs w:val="24"/>
        </w:rPr>
        <w:t>Den Lauch putzen, aufschlitzen, unter fließendem Wasser gründlich waschen. Trockenschleudern, ein kleines grünes Stück in Frischhaltefolie wickeln, bis zum Servieren kühlstellen. Den übrigen Lauch in feine ringe schneiden.</w:t>
      </w:r>
    </w:p>
    <w:p w14:paraId="7AA5C6EE" w14:textId="77777777" w:rsidR="0062184C" w:rsidRPr="00610DAD" w:rsidRDefault="0062184C" w:rsidP="00B40E8C">
      <w:pPr>
        <w:pStyle w:val="ListParagraph"/>
        <w:numPr>
          <w:ilvl w:val="0"/>
          <w:numId w:val="1686"/>
        </w:numPr>
        <w:spacing w:after="120"/>
        <w:ind w:left="714" w:hanging="357"/>
        <w:contextualSpacing w:val="0"/>
        <w:jc w:val="both"/>
        <w:rPr>
          <w:sz w:val="24"/>
          <w:szCs w:val="24"/>
        </w:rPr>
      </w:pPr>
      <w:r w:rsidRPr="00610DAD">
        <w:rPr>
          <w:sz w:val="24"/>
          <w:szCs w:val="24"/>
        </w:rPr>
        <w:t>Die Kartoffeln waschen, schälen und in kleine Würfel schneiden. Das Öl in einem Topf erhitzen, die Lauch- und die Kartoffelstücke einrühren, Den Knoblauch dazupressen, den Majoran einrühren, alles unter Rühren bei milder Hitze einige Minuten dünsten.</w:t>
      </w:r>
    </w:p>
    <w:p w14:paraId="44CD95AB" w14:textId="77777777" w:rsidR="0062184C" w:rsidRPr="00610DAD" w:rsidRDefault="0062184C" w:rsidP="00B40E8C">
      <w:pPr>
        <w:pStyle w:val="ListParagraph"/>
        <w:numPr>
          <w:ilvl w:val="0"/>
          <w:numId w:val="1686"/>
        </w:numPr>
        <w:spacing w:after="120"/>
        <w:ind w:left="714" w:hanging="357"/>
        <w:contextualSpacing w:val="0"/>
        <w:jc w:val="both"/>
        <w:rPr>
          <w:sz w:val="24"/>
          <w:szCs w:val="24"/>
        </w:rPr>
      </w:pPr>
      <w:r w:rsidRPr="00610DAD">
        <w:rPr>
          <w:sz w:val="24"/>
          <w:szCs w:val="24"/>
        </w:rPr>
        <w:t>Den Wein und die Brühe angießen. Aufkochen, zugedeckt bei milder Hitze etwa 30 Minuten köcheln lassen.</w:t>
      </w:r>
    </w:p>
    <w:p w14:paraId="1DF388AE" w14:textId="77777777" w:rsidR="0062184C" w:rsidRPr="00610DAD" w:rsidRDefault="0062184C" w:rsidP="00B40E8C">
      <w:pPr>
        <w:pStyle w:val="ListParagraph"/>
        <w:numPr>
          <w:ilvl w:val="0"/>
          <w:numId w:val="1686"/>
        </w:numPr>
        <w:spacing w:after="120"/>
        <w:ind w:left="714" w:hanging="357"/>
        <w:contextualSpacing w:val="0"/>
        <w:jc w:val="both"/>
        <w:rPr>
          <w:sz w:val="24"/>
          <w:szCs w:val="24"/>
        </w:rPr>
      </w:pPr>
      <w:r w:rsidRPr="00610DAD">
        <w:rPr>
          <w:sz w:val="24"/>
          <w:szCs w:val="24"/>
        </w:rPr>
        <w:t>Die Suppe glatt pürieren. Den Schmand einrühren, mit Salz, Pfeffer, Muskat, 1 EL Zitronensaft und einige Tropfen Tabasco würzen, zugedeckt über Nacht kühlstellen.</w:t>
      </w:r>
    </w:p>
    <w:p w14:paraId="22CF4099" w14:textId="77777777" w:rsidR="0062184C" w:rsidRPr="00610DAD" w:rsidRDefault="0062184C" w:rsidP="00B40E8C">
      <w:pPr>
        <w:pStyle w:val="ListParagraph"/>
        <w:numPr>
          <w:ilvl w:val="0"/>
          <w:numId w:val="1686"/>
        </w:numPr>
        <w:spacing w:after="120"/>
        <w:ind w:left="714" w:hanging="357"/>
        <w:contextualSpacing w:val="0"/>
        <w:jc w:val="both"/>
        <w:rPr>
          <w:sz w:val="24"/>
          <w:szCs w:val="24"/>
        </w:rPr>
      </w:pPr>
      <w:r w:rsidRPr="00610DAD">
        <w:rPr>
          <w:sz w:val="24"/>
          <w:szCs w:val="24"/>
        </w:rPr>
        <w:t>Die Suppe am nächsten Tag durchrühren und nochmals abschmecken. Den Lauchrest in feine Ringe schneiden und auf die Suppe streuen.</w:t>
      </w:r>
    </w:p>
    <w:p w14:paraId="03EDE8B4" w14:textId="77777777" w:rsidR="0062184C" w:rsidRDefault="0062184C" w:rsidP="0062184C">
      <w:pPr>
        <w:rPr>
          <w:sz w:val="24"/>
          <w:szCs w:val="24"/>
        </w:rPr>
      </w:pPr>
    </w:p>
    <w:p w14:paraId="590500EE" w14:textId="77777777" w:rsidR="0062184C" w:rsidRDefault="0062184C" w:rsidP="0062184C">
      <w:pPr>
        <w:rPr>
          <w:sz w:val="24"/>
          <w:szCs w:val="24"/>
        </w:rPr>
      </w:pPr>
      <w:r>
        <w:rPr>
          <w:sz w:val="24"/>
          <w:szCs w:val="24"/>
        </w:rPr>
        <w:t>Tipp:</w:t>
      </w:r>
      <w:r>
        <w:rPr>
          <w:sz w:val="24"/>
          <w:szCs w:val="24"/>
        </w:rPr>
        <w:tab/>
        <w:t xml:space="preserve">Man kann die Suppe auch warm essen </w:t>
      </w:r>
      <w:r w:rsidRPr="00610DAD">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6CE6DC73" w14:textId="321328D9" w:rsidR="0069164C" w:rsidRDefault="0062184C" w:rsidP="0062184C">
      <w:pPr>
        <w:rPr>
          <w:rFonts w:asciiTheme="majorHAnsi" w:eastAsiaTheme="majorEastAsia" w:hAnsiTheme="majorHAnsi" w:cstheme="majorBidi"/>
          <w:color w:val="2F5496" w:themeColor="accent1" w:themeShade="BF"/>
          <w:sz w:val="26"/>
          <w:szCs w:val="26"/>
        </w:rPr>
      </w:pPr>
      <w:r>
        <w:rPr>
          <w:sz w:val="24"/>
          <w:szCs w:val="24"/>
        </w:rPr>
        <w:br w:type="page"/>
      </w:r>
    </w:p>
    <w:p w14:paraId="43E9DEA9" w14:textId="292E3653" w:rsidR="00AD3693" w:rsidRPr="006618D3" w:rsidRDefault="00AD3693" w:rsidP="00D252B1">
      <w:pPr>
        <w:pStyle w:val="Heading2"/>
        <w:spacing w:after="240"/>
      </w:pPr>
      <w:r w:rsidRPr="006618D3">
        <w:lastRenderedPageBreak/>
        <w:t>Kalte Gurkensuppe</w:t>
      </w:r>
      <w:r w:rsidR="0095423F">
        <w:rPr>
          <w:rStyle w:val="FootnoteReference"/>
        </w:rPr>
        <w:footnoteReference w:id="312"/>
      </w:r>
      <w:r w:rsidRPr="006618D3">
        <w:t xml:space="preserve"> </w:t>
      </w:r>
    </w:p>
    <w:p w14:paraId="3F623725" w14:textId="05375948" w:rsidR="004474B1" w:rsidRPr="006618D3" w:rsidRDefault="004474B1">
      <w:pPr>
        <w:rPr>
          <w:sz w:val="24"/>
          <w:szCs w:val="24"/>
        </w:rPr>
      </w:pPr>
      <w:r w:rsidRPr="00D252B1">
        <w:rPr>
          <w:sz w:val="24"/>
          <w:szCs w:val="24"/>
          <w:u w:val="single"/>
        </w:rPr>
        <w:t>Zutaten</w:t>
      </w:r>
      <w:r w:rsidRPr="006618D3">
        <w:rPr>
          <w:sz w:val="24"/>
          <w:szCs w:val="24"/>
        </w:rPr>
        <w:t xml:space="preserve"> </w:t>
      </w:r>
      <w:r w:rsidR="00D252B1">
        <w:rPr>
          <w:sz w:val="24"/>
          <w:szCs w:val="24"/>
        </w:rPr>
        <w:t>(</w:t>
      </w:r>
      <w:r w:rsidRPr="006618D3">
        <w:rPr>
          <w:sz w:val="24"/>
          <w:szCs w:val="24"/>
        </w:rPr>
        <w:t>für 2 Portionen</w:t>
      </w:r>
      <w:r w:rsidR="00D252B1">
        <w:rPr>
          <w:sz w:val="24"/>
          <w:szCs w:val="24"/>
        </w:rPr>
        <w:t>)</w:t>
      </w:r>
    </w:p>
    <w:p w14:paraId="1F27BE8D" w14:textId="77777777" w:rsidR="004474B1" w:rsidRPr="006618D3" w:rsidRDefault="004474B1">
      <w:pPr>
        <w:rPr>
          <w:sz w:val="24"/>
          <w:szCs w:val="24"/>
        </w:rPr>
      </w:pPr>
      <w:r w:rsidRPr="006618D3">
        <w:rPr>
          <w:sz w:val="24"/>
          <w:szCs w:val="24"/>
        </w:rPr>
        <w:t>450 g Salatgurke</w:t>
      </w:r>
    </w:p>
    <w:p w14:paraId="3F993E9C" w14:textId="77777777" w:rsidR="004474B1" w:rsidRPr="006618D3" w:rsidRDefault="004474B1">
      <w:pPr>
        <w:rPr>
          <w:sz w:val="24"/>
          <w:szCs w:val="24"/>
        </w:rPr>
      </w:pPr>
      <w:r w:rsidRPr="006618D3">
        <w:rPr>
          <w:sz w:val="24"/>
          <w:szCs w:val="24"/>
        </w:rPr>
        <w:t>150 g Rucola</w:t>
      </w:r>
    </w:p>
    <w:p w14:paraId="2C83899D" w14:textId="77777777" w:rsidR="004474B1" w:rsidRPr="006618D3" w:rsidRDefault="004474B1">
      <w:pPr>
        <w:rPr>
          <w:sz w:val="24"/>
          <w:szCs w:val="24"/>
        </w:rPr>
      </w:pPr>
      <w:r w:rsidRPr="006618D3">
        <w:rPr>
          <w:sz w:val="24"/>
          <w:szCs w:val="24"/>
        </w:rPr>
        <w:t>300 ml Buttermilch oder Gemüsefond</w:t>
      </w:r>
    </w:p>
    <w:p w14:paraId="55D045A7" w14:textId="77777777" w:rsidR="004474B1" w:rsidRPr="006618D3" w:rsidRDefault="004474B1">
      <w:pPr>
        <w:rPr>
          <w:sz w:val="24"/>
          <w:szCs w:val="24"/>
        </w:rPr>
      </w:pPr>
      <w:r w:rsidRPr="006618D3">
        <w:rPr>
          <w:sz w:val="24"/>
          <w:szCs w:val="24"/>
        </w:rPr>
        <w:t>2 EL Zitronensaft</w:t>
      </w:r>
    </w:p>
    <w:p w14:paraId="3370FB54" w14:textId="77777777" w:rsidR="0069733A" w:rsidRPr="00C10C96" w:rsidRDefault="0069733A">
      <w:pPr>
        <w:rPr>
          <w:sz w:val="24"/>
          <w:szCs w:val="24"/>
        </w:rPr>
      </w:pPr>
      <w:r w:rsidRPr="00C10C96">
        <w:rPr>
          <w:sz w:val="24"/>
          <w:szCs w:val="24"/>
        </w:rPr>
        <w:t>Tabasco</w:t>
      </w:r>
    </w:p>
    <w:p w14:paraId="2BFB97EA" w14:textId="0678BCFA" w:rsidR="0069733A" w:rsidRPr="00C10C96" w:rsidRDefault="0069733A">
      <w:pPr>
        <w:rPr>
          <w:sz w:val="24"/>
          <w:szCs w:val="24"/>
        </w:rPr>
      </w:pPr>
      <w:r w:rsidRPr="00C10C96">
        <w:rPr>
          <w:sz w:val="24"/>
          <w:szCs w:val="24"/>
        </w:rPr>
        <w:t>Salz, Pfeffer</w:t>
      </w:r>
    </w:p>
    <w:p w14:paraId="691C9F2D" w14:textId="77777777" w:rsidR="0069733A" w:rsidRPr="00C10C96" w:rsidRDefault="0069733A">
      <w:pPr>
        <w:rPr>
          <w:sz w:val="24"/>
          <w:szCs w:val="24"/>
        </w:rPr>
      </w:pPr>
    </w:p>
    <w:p w14:paraId="4DDAE633" w14:textId="77777777" w:rsidR="00D252B1" w:rsidRPr="00C10C96" w:rsidRDefault="00D252B1">
      <w:pPr>
        <w:rPr>
          <w:sz w:val="24"/>
          <w:szCs w:val="24"/>
        </w:rPr>
      </w:pPr>
    </w:p>
    <w:p w14:paraId="5596852B" w14:textId="7AAE60F5" w:rsidR="00D252B1" w:rsidRPr="00C10C96" w:rsidRDefault="00D252B1">
      <w:pPr>
        <w:rPr>
          <w:sz w:val="24"/>
          <w:szCs w:val="24"/>
        </w:rPr>
      </w:pPr>
      <w:r w:rsidRPr="00C10C96">
        <w:rPr>
          <w:sz w:val="24"/>
          <w:szCs w:val="24"/>
        </w:rPr>
        <w:t>Zubereitung:</w:t>
      </w:r>
    </w:p>
    <w:p w14:paraId="2967093D" w14:textId="05F36C35" w:rsidR="0069733A" w:rsidRPr="00255746" w:rsidRDefault="0069733A" w:rsidP="00B40E8C">
      <w:pPr>
        <w:pStyle w:val="ListParagraph"/>
        <w:numPr>
          <w:ilvl w:val="0"/>
          <w:numId w:val="1441"/>
        </w:numPr>
        <w:spacing w:after="120"/>
        <w:ind w:left="714" w:hanging="357"/>
        <w:contextualSpacing w:val="0"/>
        <w:jc w:val="both"/>
        <w:rPr>
          <w:sz w:val="24"/>
          <w:szCs w:val="24"/>
        </w:rPr>
      </w:pPr>
      <w:r w:rsidRPr="00255746">
        <w:rPr>
          <w:sz w:val="24"/>
          <w:szCs w:val="24"/>
        </w:rPr>
        <w:t xml:space="preserve">Salatgurke schälen, längs halbieren, entkernen und in Stücke schneiden. Rucola putzen, waschen und grob hacken. </w:t>
      </w:r>
    </w:p>
    <w:p w14:paraId="0341213D" w14:textId="77777777" w:rsidR="00255746" w:rsidRPr="00255746" w:rsidRDefault="0069733A" w:rsidP="00B40E8C">
      <w:pPr>
        <w:pStyle w:val="ListParagraph"/>
        <w:numPr>
          <w:ilvl w:val="0"/>
          <w:numId w:val="1441"/>
        </w:numPr>
        <w:spacing w:after="120"/>
        <w:ind w:left="714" w:hanging="357"/>
        <w:contextualSpacing w:val="0"/>
        <w:jc w:val="both"/>
        <w:rPr>
          <w:sz w:val="24"/>
          <w:szCs w:val="24"/>
        </w:rPr>
      </w:pPr>
      <w:r w:rsidRPr="00255746">
        <w:rPr>
          <w:sz w:val="24"/>
          <w:szCs w:val="24"/>
        </w:rPr>
        <w:t>Gurke und Rucola zusammen mit B</w:t>
      </w:r>
      <w:r w:rsidR="00255746" w:rsidRPr="00255746">
        <w:rPr>
          <w:sz w:val="24"/>
          <w:szCs w:val="24"/>
        </w:rPr>
        <w:t xml:space="preserve">uttermilch (oder für die vegane Variante mit kaltem Gemüsefond) fein pürieren. </w:t>
      </w:r>
    </w:p>
    <w:p w14:paraId="43955380" w14:textId="77777777" w:rsidR="00D5300D" w:rsidRDefault="00255746" w:rsidP="00B40E8C">
      <w:pPr>
        <w:pStyle w:val="ListParagraph"/>
        <w:numPr>
          <w:ilvl w:val="0"/>
          <w:numId w:val="1441"/>
        </w:numPr>
        <w:spacing w:after="120"/>
        <w:ind w:left="714" w:hanging="357"/>
        <w:contextualSpacing w:val="0"/>
        <w:jc w:val="both"/>
        <w:rPr>
          <w:sz w:val="24"/>
          <w:szCs w:val="24"/>
        </w:rPr>
      </w:pPr>
      <w:r w:rsidRPr="00255746">
        <w:rPr>
          <w:sz w:val="24"/>
          <w:szCs w:val="24"/>
        </w:rPr>
        <w:t>Mit Zitronensaft und einigen Spritzern Tabasco, Salz und Pfeffer abschmecken. Im Kühlschrank mindestens 30 Minuten durchkühlen lassen.</w:t>
      </w:r>
    </w:p>
    <w:p w14:paraId="6F868FE6" w14:textId="77777777" w:rsidR="00D5300D" w:rsidRDefault="00D5300D">
      <w:pPr>
        <w:rPr>
          <w:sz w:val="24"/>
          <w:szCs w:val="24"/>
        </w:rPr>
      </w:pPr>
      <w:r>
        <w:rPr>
          <w:sz w:val="24"/>
          <w:szCs w:val="24"/>
        </w:rPr>
        <w:br w:type="page"/>
      </w:r>
    </w:p>
    <w:p w14:paraId="37847ABE" w14:textId="77777777" w:rsidR="00B455C5" w:rsidRDefault="00B455C5" w:rsidP="00B455C5">
      <w:pPr>
        <w:pStyle w:val="Heading2"/>
        <w:spacing w:after="240"/>
      </w:pPr>
      <w:r>
        <w:lastRenderedPageBreak/>
        <w:t>Kalte Gurken – Buttermilch – Suppe</w:t>
      </w:r>
    </w:p>
    <w:p w14:paraId="7065A084" w14:textId="77777777" w:rsidR="00B455C5" w:rsidRPr="00897098" w:rsidRDefault="00B455C5" w:rsidP="00B455C5">
      <w:pPr>
        <w:jc w:val="both"/>
        <w:rPr>
          <w:sz w:val="24"/>
          <w:szCs w:val="24"/>
          <w:u w:val="single"/>
        </w:rPr>
      </w:pPr>
      <w:r w:rsidRPr="00897098">
        <w:rPr>
          <w:sz w:val="24"/>
          <w:szCs w:val="24"/>
          <w:u w:val="single"/>
        </w:rPr>
        <w:t>Zutaten:</w:t>
      </w:r>
    </w:p>
    <w:p w14:paraId="05CBCB76" w14:textId="77777777" w:rsidR="00B455C5" w:rsidRDefault="00B455C5" w:rsidP="00B455C5">
      <w:pPr>
        <w:jc w:val="both"/>
        <w:rPr>
          <w:sz w:val="24"/>
          <w:szCs w:val="24"/>
        </w:rPr>
      </w:pPr>
      <w:r>
        <w:rPr>
          <w:sz w:val="24"/>
          <w:szCs w:val="24"/>
        </w:rPr>
        <w:t>500 ml Buttermilch</w:t>
      </w:r>
    </w:p>
    <w:p w14:paraId="764929BB" w14:textId="77777777" w:rsidR="00B455C5" w:rsidRDefault="00B455C5" w:rsidP="00B455C5">
      <w:pPr>
        <w:jc w:val="both"/>
        <w:rPr>
          <w:sz w:val="24"/>
          <w:szCs w:val="24"/>
        </w:rPr>
      </w:pPr>
      <w:r>
        <w:rPr>
          <w:sz w:val="24"/>
          <w:szCs w:val="24"/>
        </w:rPr>
        <w:t>2 Schalotten, fein geschnitten</w:t>
      </w:r>
    </w:p>
    <w:p w14:paraId="6FD2F027" w14:textId="77777777" w:rsidR="00B455C5" w:rsidRDefault="00B455C5" w:rsidP="00B455C5">
      <w:pPr>
        <w:jc w:val="both"/>
        <w:rPr>
          <w:sz w:val="24"/>
          <w:szCs w:val="24"/>
        </w:rPr>
      </w:pPr>
      <w:r>
        <w:rPr>
          <w:sz w:val="24"/>
          <w:szCs w:val="24"/>
        </w:rPr>
        <w:t>1 Knoblauchzehe, feingeschnitten</w:t>
      </w:r>
    </w:p>
    <w:p w14:paraId="0A5406E0" w14:textId="77777777" w:rsidR="00B455C5" w:rsidRDefault="00B455C5" w:rsidP="00B455C5">
      <w:pPr>
        <w:jc w:val="both"/>
        <w:rPr>
          <w:sz w:val="24"/>
          <w:szCs w:val="24"/>
        </w:rPr>
      </w:pPr>
      <w:r>
        <w:rPr>
          <w:sz w:val="24"/>
          <w:szCs w:val="24"/>
        </w:rPr>
        <w:t>½ Bund Kresse</w:t>
      </w:r>
    </w:p>
    <w:p w14:paraId="549878D8" w14:textId="77777777" w:rsidR="00B455C5" w:rsidRDefault="00B455C5" w:rsidP="00B455C5">
      <w:pPr>
        <w:jc w:val="both"/>
        <w:rPr>
          <w:sz w:val="24"/>
          <w:szCs w:val="24"/>
        </w:rPr>
      </w:pPr>
      <w:r>
        <w:rPr>
          <w:sz w:val="24"/>
          <w:szCs w:val="24"/>
        </w:rPr>
        <w:t>100 g Staudensellerie</w:t>
      </w:r>
    </w:p>
    <w:p w14:paraId="7860DC85" w14:textId="77777777" w:rsidR="00B455C5" w:rsidRDefault="00B455C5" w:rsidP="00B455C5">
      <w:pPr>
        <w:jc w:val="both"/>
        <w:rPr>
          <w:sz w:val="24"/>
          <w:szCs w:val="24"/>
        </w:rPr>
      </w:pPr>
      <w:r>
        <w:rPr>
          <w:sz w:val="24"/>
          <w:szCs w:val="24"/>
        </w:rPr>
        <w:t>1 ungespritzte Limette</w:t>
      </w:r>
    </w:p>
    <w:p w14:paraId="36F8C34B" w14:textId="77777777" w:rsidR="00B455C5" w:rsidRDefault="00B455C5" w:rsidP="00B455C5">
      <w:pPr>
        <w:jc w:val="both"/>
        <w:rPr>
          <w:sz w:val="24"/>
          <w:szCs w:val="24"/>
        </w:rPr>
      </w:pPr>
      <w:r>
        <w:rPr>
          <w:sz w:val="24"/>
          <w:szCs w:val="24"/>
        </w:rPr>
        <w:t>3 Gurken (ungeschält!)</w:t>
      </w:r>
    </w:p>
    <w:p w14:paraId="0068DA29" w14:textId="77777777" w:rsidR="00B455C5" w:rsidRDefault="00B455C5" w:rsidP="00B455C5">
      <w:pPr>
        <w:jc w:val="both"/>
        <w:rPr>
          <w:sz w:val="24"/>
          <w:szCs w:val="24"/>
        </w:rPr>
      </w:pPr>
    </w:p>
    <w:p w14:paraId="5185F610" w14:textId="77777777" w:rsidR="00B455C5" w:rsidRDefault="00B455C5" w:rsidP="00B455C5">
      <w:pPr>
        <w:jc w:val="both"/>
        <w:rPr>
          <w:sz w:val="24"/>
          <w:szCs w:val="24"/>
        </w:rPr>
      </w:pPr>
      <w:r>
        <w:rPr>
          <w:sz w:val="24"/>
          <w:szCs w:val="24"/>
        </w:rPr>
        <w:t>Zubereitung:</w:t>
      </w:r>
    </w:p>
    <w:p w14:paraId="1B3DB33C" w14:textId="77777777" w:rsidR="00B455C5" w:rsidRDefault="00B455C5" w:rsidP="00B455C5">
      <w:pPr>
        <w:jc w:val="both"/>
        <w:rPr>
          <w:sz w:val="24"/>
          <w:szCs w:val="24"/>
        </w:rPr>
      </w:pPr>
      <w:r>
        <w:rPr>
          <w:sz w:val="24"/>
          <w:szCs w:val="24"/>
        </w:rPr>
        <w:t>Gurken der Länge nach vierteln, Kerngehäuse entfernen, in Scheiben schneiden. Salz, 2 – 3 Spritzer Tabasco, 4 EL Olivenöl, abgeriebene Schale einer Limette und die Gewürze mit Buttermilch mischen. Mindestens 2 Stunden zugedeckt im Kühlschrank ziehen lassen. Dann im Mixer pürieren.</w:t>
      </w:r>
    </w:p>
    <w:p w14:paraId="305B6639" w14:textId="77777777" w:rsidR="00E42605" w:rsidRDefault="00B455C5" w:rsidP="00E42605">
      <w:pPr>
        <w:pStyle w:val="Heading2"/>
        <w:spacing w:after="240"/>
      </w:pPr>
      <w:r>
        <w:rPr>
          <w:sz w:val="24"/>
          <w:szCs w:val="24"/>
        </w:rPr>
        <w:br w:type="page"/>
      </w:r>
      <w:r w:rsidR="00E42605">
        <w:lastRenderedPageBreak/>
        <w:t>Gazpacho</w:t>
      </w:r>
      <w:r w:rsidR="00E42605">
        <w:rPr>
          <w:rStyle w:val="FootnoteReference"/>
        </w:rPr>
        <w:footnoteReference w:id="313"/>
      </w:r>
    </w:p>
    <w:p w14:paraId="3D6D59BF" w14:textId="77777777" w:rsidR="00E42605" w:rsidRDefault="00E42605" w:rsidP="00E42605">
      <w:pPr>
        <w:rPr>
          <w:sz w:val="24"/>
          <w:szCs w:val="24"/>
        </w:rPr>
      </w:pPr>
      <w:r>
        <w:rPr>
          <w:sz w:val="24"/>
          <w:szCs w:val="24"/>
        </w:rPr>
        <w:t>Zutaten für 4 Portionen:</w:t>
      </w:r>
    </w:p>
    <w:p w14:paraId="2718C157" w14:textId="77777777" w:rsidR="00E42605" w:rsidRDefault="00E42605" w:rsidP="00E42605">
      <w:pPr>
        <w:rPr>
          <w:sz w:val="24"/>
          <w:szCs w:val="24"/>
        </w:rPr>
      </w:pPr>
      <w:r>
        <w:rPr>
          <w:sz w:val="24"/>
          <w:szCs w:val="24"/>
        </w:rPr>
        <w:t>600 g vollreife saftige Tomaten</w:t>
      </w:r>
    </w:p>
    <w:p w14:paraId="7BBDEEFC" w14:textId="77777777" w:rsidR="00E42605" w:rsidRDefault="00E42605" w:rsidP="00E42605">
      <w:pPr>
        <w:rPr>
          <w:sz w:val="24"/>
          <w:szCs w:val="24"/>
        </w:rPr>
      </w:pPr>
      <w:r>
        <w:rPr>
          <w:sz w:val="24"/>
          <w:szCs w:val="24"/>
        </w:rPr>
        <w:t>1 Salatgurke</w:t>
      </w:r>
    </w:p>
    <w:p w14:paraId="40862538" w14:textId="77777777" w:rsidR="00E42605" w:rsidRDefault="00E42605" w:rsidP="00E42605">
      <w:pPr>
        <w:rPr>
          <w:sz w:val="24"/>
          <w:szCs w:val="24"/>
        </w:rPr>
      </w:pPr>
      <w:r>
        <w:rPr>
          <w:sz w:val="24"/>
          <w:szCs w:val="24"/>
        </w:rPr>
        <w:t>1 grüne Paprikaschote</w:t>
      </w:r>
    </w:p>
    <w:p w14:paraId="754EAFEE" w14:textId="77777777" w:rsidR="00E42605" w:rsidRDefault="00E42605" w:rsidP="00E42605">
      <w:pPr>
        <w:rPr>
          <w:sz w:val="24"/>
          <w:szCs w:val="24"/>
        </w:rPr>
      </w:pPr>
      <w:r>
        <w:rPr>
          <w:sz w:val="24"/>
          <w:szCs w:val="24"/>
        </w:rPr>
        <w:t>1 große Zwiebel</w:t>
      </w:r>
    </w:p>
    <w:p w14:paraId="66C02E73" w14:textId="77777777" w:rsidR="00E42605" w:rsidRDefault="00E42605" w:rsidP="00E42605">
      <w:pPr>
        <w:rPr>
          <w:sz w:val="24"/>
          <w:szCs w:val="24"/>
        </w:rPr>
      </w:pPr>
      <w:r>
        <w:rPr>
          <w:sz w:val="24"/>
          <w:szCs w:val="24"/>
        </w:rPr>
        <w:t>3 Knoblauchzehen</w:t>
      </w:r>
    </w:p>
    <w:p w14:paraId="75C2EEAE" w14:textId="77777777" w:rsidR="00E42605" w:rsidRDefault="00E42605" w:rsidP="00E42605">
      <w:pPr>
        <w:rPr>
          <w:sz w:val="24"/>
          <w:szCs w:val="24"/>
        </w:rPr>
      </w:pPr>
      <w:r>
        <w:rPr>
          <w:sz w:val="24"/>
          <w:szCs w:val="24"/>
        </w:rPr>
        <w:t>3 Scheiben Weißbrot</w:t>
      </w:r>
    </w:p>
    <w:p w14:paraId="524B818C" w14:textId="77777777" w:rsidR="00E42605" w:rsidRDefault="00E42605" w:rsidP="00E42605">
      <w:pPr>
        <w:rPr>
          <w:sz w:val="24"/>
          <w:szCs w:val="24"/>
        </w:rPr>
      </w:pPr>
      <w:r>
        <w:rPr>
          <w:sz w:val="24"/>
          <w:szCs w:val="24"/>
        </w:rPr>
        <w:t>1 EL Rotweinessig</w:t>
      </w:r>
    </w:p>
    <w:p w14:paraId="35B5A6E9" w14:textId="77777777" w:rsidR="00E42605" w:rsidRDefault="00E42605" w:rsidP="00E42605">
      <w:pPr>
        <w:rPr>
          <w:sz w:val="24"/>
          <w:szCs w:val="24"/>
        </w:rPr>
      </w:pPr>
      <w:r>
        <w:rPr>
          <w:sz w:val="24"/>
          <w:szCs w:val="24"/>
        </w:rPr>
        <w:t>3 EL Olivenöl</w:t>
      </w:r>
    </w:p>
    <w:p w14:paraId="14D10453" w14:textId="77777777" w:rsidR="00E42605" w:rsidRDefault="00E42605" w:rsidP="00E42605">
      <w:pPr>
        <w:rPr>
          <w:sz w:val="24"/>
          <w:szCs w:val="24"/>
        </w:rPr>
      </w:pPr>
      <w:r>
        <w:rPr>
          <w:sz w:val="24"/>
          <w:szCs w:val="24"/>
        </w:rPr>
        <w:t>Salz, Pfeffer</w:t>
      </w:r>
    </w:p>
    <w:p w14:paraId="319FA92A" w14:textId="77777777" w:rsidR="00E42605" w:rsidRDefault="00E42605" w:rsidP="00E42605">
      <w:pPr>
        <w:rPr>
          <w:sz w:val="24"/>
          <w:szCs w:val="24"/>
        </w:rPr>
      </w:pPr>
      <w:r>
        <w:rPr>
          <w:sz w:val="24"/>
          <w:szCs w:val="24"/>
        </w:rPr>
        <w:t>1 TL Butter</w:t>
      </w:r>
    </w:p>
    <w:p w14:paraId="55296EE6" w14:textId="77777777" w:rsidR="00E42605" w:rsidRDefault="00E42605" w:rsidP="00E42605">
      <w:pPr>
        <w:rPr>
          <w:sz w:val="24"/>
          <w:szCs w:val="24"/>
        </w:rPr>
      </w:pPr>
    </w:p>
    <w:p w14:paraId="319041B3" w14:textId="77777777" w:rsidR="00E42605" w:rsidRDefault="00E42605" w:rsidP="00E42605">
      <w:pPr>
        <w:rPr>
          <w:sz w:val="24"/>
          <w:szCs w:val="24"/>
        </w:rPr>
      </w:pPr>
      <w:r>
        <w:rPr>
          <w:sz w:val="24"/>
          <w:szCs w:val="24"/>
        </w:rPr>
        <w:t>Zubereitung:</w:t>
      </w:r>
      <w:r>
        <w:rPr>
          <w:sz w:val="24"/>
          <w:szCs w:val="24"/>
        </w:rPr>
        <w:tab/>
        <w:t>30 Minuten plus mindestens 3 Stunden Kühlzeit</w:t>
      </w:r>
    </w:p>
    <w:p w14:paraId="06354932" w14:textId="77777777" w:rsidR="00E42605" w:rsidRPr="00464C00" w:rsidRDefault="00E42605" w:rsidP="00B40E8C">
      <w:pPr>
        <w:pStyle w:val="ListParagraph"/>
        <w:numPr>
          <w:ilvl w:val="0"/>
          <w:numId w:val="1687"/>
        </w:numPr>
        <w:spacing w:after="120"/>
        <w:ind w:left="714" w:hanging="357"/>
        <w:contextualSpacing w:val="0"/>
        <w:jc w:val="both"/>
        <w:rPr>
          <w:sz w:val="24"/>
          <w:szCs w:val="24"/>
        </w:rPr>
      </w:pPr>
      <w:r w:rsidRPr="00464C00">
        <w:rPr>
          <w:sz w:val="24"/>
          <w:szCs w:val="24"/>
        </w:rPr>
        <w:t>Tomaten beiseite legen. Die übrigen Tomaten über Kreuz einritzen, kurz in kochendes Wasser legen. Kalt abschrecken, enthäuten und in Würfel schneiden.</w:t>
      </w:r>
    </w:p>
    <w:p w14:paraId="4545BC7C" w14:textId="77777777" w:rsidR="00E42605" w:rsidRPr="00464C00" w:rsidRDefault="00E42605" w:rsidP="00B40E8C">
      <w:pPr>
        <w:pStyle w:val="ListParagraph"/>
        <w:numPr>
          <w:ilvl w:val="0"/>
          <w:numId w:val="1687"/>
        </w:numPr>
        <w:spacing w:after="120"/>
        <w:ind w:left="714" w:hanging="357"/>
        <w:contextualSpacing w:val="0"/>
        <w:jc w:val="both"/>
        <w:rPr>
          <w:sz w:val="24"/>
          <w:szCs w:val="24"/>
        </w:rPr>
      </w:pPr>
      <w:r w:rsidRPr="00464C00">
        <w:rPr>
          <w:sz w:val="24"/>
          <w:szCs w:val="24"/>
        </w:rPr>
        <w:t>Die Hälfte der Gurke schälen und wie die Tomaten würfeln. Die Paprikaschote halbieren, putzen und waschen, die Kerne und Trennwände entfernen. Eine Hälfte in kleine Würfel schneiden. ½ Zwiebel fein hacken.</w:t>
      </w:r>
    </w:p>
    <w:p w14:paraId="1F5CB92A" w14:textId="77777777" w:rsidR="00E42605" w:rsidRPr="00464C00" w:rsidRDefault="00E42605" w:rsidP="00B40E8C">
      <w:pPr>
        <w:pStyle w:val="ListParagraph"/>
        <w:numPr>
          <w:ilvl w:val="0"/>
          <w:numId w:val="1687"/>
        </w:numPr>
        <w:spacing w:after="120"/>
        <w:ind w:left="714" w:hanging="357"/>
        <w:contextualSpacing w:val="0"/>
        <w:jc w:val="both"/>
        <w:rPr>
          <w:sz w:val="24"/>
          <w:szCs w:val="24"/>
        </w:rPr>
      </w:pPr>
      <w:r w:rsidRPr="00464C00">
        <w:rPr>
          <w:sz w:val="24"/>
          <w:szCs w:val="24"/>
        </w:rPr>
        <w:t>Die Knoblauchzehen mit dem gewürfelten Gemüse pürieren.</w:t>
      </w:r>
    </w:p>
    <w:p w14:paraId="43384B1C" w14:textId="77777777" w:rsidR="00E42605" w:rsidRPr="00464C00" w:rsidRDefault="00E42605" w:rsidP="00B40E8C">
      <w:pPr>
        <w:pStyle w:val="ListParagraph"/>
        <w:numPr>
          <w:ilvl w:val="0"/>
          <w:numId w:val="1687"/>
        </w:numPr>
        <w:spacing w:after="120"/>
        <w:ind w:left="714" w:hanging="357"/>
        <w:contextualSpacing w:val="0"/>
        <w:jc w:val="both"/>
        <w:rPr>
          <w:sz w:val="24"/>
          <w:szCs w:val="24"/>
        </w:rPr>
      </w:pPr>
      <w:r w:rsidRPr="00464C00">
        <w:rPr>
          <w:sz w:val="24"/>
          <w:szCs w:val="24"/>
        </w:rPr>
        <w:t>2 Weißbrotscheiben mit dem Essig und knapp 200 ml Wasser beträufeln und kurz ziehen lassen. Mit dem Öl zum pürierten Gemüse geben, nochmals alles zusammen pürieren. Die Mischung soll leicht cremig werden. Mit Salz und Pfeffer abschmecken und mindestens 3 Stunden im Kühlschrank durchziehen lassen.</w:t>
      </w:r>
    </w:p>
    <w:p w14:paraId="61A65C9E" w14:textId="77777777" w:rsidR="00E42605" w:rsidRPr="00464C00" w:rsidRDefault="00E42605" w:rsidP="00B40E8C">
      <w:pPr>
        <w:pStyle w:val="ListParagraph"/>
        <w:numPr>
          <w:ilvl w:val="0"/>
          <w:numId w:val="1687"/>
        </w:numPr>
        <w:spacing w:after="120"/>
        <w:ind w:left="714" w:hanging="357"/>
        <w:contextualSpacing w:val="0"/>
        <w:jc w:val="both"/>
        <w:rPr>
          <w:sz w:val="24"/>
          <w:szCs w:val="24"/>
        </w:rPr>
      </w:pPr>
      <w:r w:rsidRPr="00464C00">
        <w:rPr>
          <w:sz w:val="24"/>
          <w:szCs w:val="24"/>
        </w:rPr>
        <w:t>Zum Servieren die dritte Weißbrotscheib in kleine Würfel schneiden. Die Butter in einer Pfann</w:t>
      </w:r>
      <w:r>
        <w:rPr>
          <w:sz w:val="24"/>
          <w:szCs w:val="24"/>
        </w:rPr>
        <w:t>e</w:t>
      </w:r>
      <w:r w:rsidRPr="00464C00">
        <w:rPr>
          <w:sz w:val="24"/>
          <w:szCs w:val="24"/>
        </w:rPr>
        <w:t xml:space="preserve"> erhitzen, die Brotwürfel goldbraun rösten. Das unzerteilte Gemüse erst jetzt in sehr feine Würfel schneiden. Brot und Gemüse als Einlage in der eisgekühlten Suppe servieren.</w:t>
      </w:r>
    </w:p>
    <w:p w14:paraId="463C055F" w14:textId="77777777" w:rsidR="00E42605" w:rsidRDefault="00E42605" w:rsidP="00E42605">
      <w:pPr>
        <w:rPr>
          <w:sz w:val="24"/>
          <w:szCs w:val="24"/>
        </w:rPr>
      </w:pPr>
    </w:p>
    <w:p w14:paraId="07A6DD8A" w14:textId="77777777" w:rsidR="00E42605" w:rsidRDefault="00E42605" w:rsidP="00E42605">
      <w:pPr>
        <w:ind w:left="708" w:hanging="708"/>
        <w:rPr>
          <w:sz w:val="24"/>
          <w:szCs w:val="24"/>
        </w:rPr>
      </w:pPr>
      <w:r>
        <w:rPr>
          <w:sz w:val="24"/>
          <w:szCs w:val="24"/>
        </w:rPr>
        <w:t>Info:</w:t>
      </w:r>
      <w:r>
        <w:rPr>
          <w:sz w:val="24"/>
          <w:szCs w:val="24"/>
        </w:rPr>
        <w:tab/>
        <w:t>Gazpacho ist eine andalusische Spezialität, die an heißen Tagen wunderbar erfrischt. Man kann die Suppe durch saure Sahne oder Joghurt ergänzen und überhaupt die Anteile der Gemüsesorten nach Lust und Laune variieren.</w:t>
      </w:r>
    </w:p>
    <w:p w14:paraId="4201FFEA" w14:textId="3298E3C6" w:rsidR="00F50AFB" w:rsidRPr="003F0090" w:rsidRDefault="00025FD1" w:rsidP="00C66DA9">
      <w:pPr>
        <w:pStyle w:val="Heading2"/>
        <w:spacing w:after="240"/>
      </w:pPr>
      <w:r w:rsidRPr="003F0090">
        <w:lastRenderedPageBreak/>
        <w:t>Kichererbsensuppe</w:t>
      </w:r>
      <w:r w:rsidR="003F0090" w:rsidRPr="003F0090">
        <w:t xml:space="preserve"> </w:t>
      </w:r>
      <w:r w:rsidR="003F0090">
        <w:t>Nr. 1</w:t>
      </w:r>
      <w:r w:rsidR="004C4F87">
        <w:rPr>
          <w:rStyle w:val="FootnoteReference"/>
          <w:lang w:val="en-US"/>
        </w:rPr>
        <w:footnoteReference w:id="314"/>
      </w:r>
      <w:r w:rsidRPr="003F0090">
        <w:t xml:space="preserve"> </w:t>
      </w:r>
    </w:p>
    <w:p w14:paraId="7C71A810" w14:textId="462EC9A6" w:rsidR="00F50AFB" w:rsidRPr="00F50AFB" w:rsidRDefault="00F50AFB">
      <w:pPr>
        <w:rPr>
          <w:sz w:val="26"/>
          <w:szCs w:val="26"/>
        </w:rPr>
      </w:pPr>
      <w:r w:rsidRPr="00C66DA9">
        <w:rPr>
          <w:sz w:val="26"/>
          <w:szCs w:val="26"/>
          <w:u w:val="single"/>
        </w:rPr>
        <w:t>Zutaten</w:t>
      </w:r>
      <w:r w:rsidRPr="00F50AFB">
        <w:rPr>
          <w:sz w:val="26"/>
          <w:szCs w:val="26"/>
        </w:rPr>
        <w:t xml:space="preserve"> </w:t>
      </w:r>
      <w:r w:rsidR="00C66DA9">
        <w:rPr>
          <w:sz w:val="26"/>
          <w:szCs w:val="26"/>
        </w:rPr>
        <w:t>(</w:t>
      </w:r>
      <w:r w:rsidRPr="00F50AFB">
        <w:rPr>
          <w:sz w:val="26"/>
          <w:szCs w:val="26"/>
        </w:rPr>
        <w:t>für 4 – 5 Portionen</w:t>
      </w:r>
      <w:r w:rsidR="00C66DA9">
        <w:rPr>
          <w:sz w:val="26"/>
          <w:szCs w:val="26"/>
        </w:rPr>
        <w:t>):</w:t>
      </w:r>
    </w:p>
    <w:p w14:paraId="529CD1E2" w14:textId="77777777" w:rsidR="00F50AFB" w:rsidRDefault="00F50AFB">
      <w:pPr>
        <w:rPr>
          <w:sz w:val="26"/>
          <w:szCs w:val="26"/>
        </w:rPr>
      </w:pPr>
      <w:r w:rsidRPr="00F50AFB">
        <w:rPr>
          <w:sz w:val="26"/>
          <w:szCs w:val="26"/>
        </w:rPr>
        <w:t>300 g getrocknete Kichererbse</w:t>
      </w:r>
      <w:r>
        <w:rPr>
          <w:sz w:val="26"/>
          <w:szCs w:val="26"/>
        </w:rPr>
        <w:t>n</w:t>
      </w:r>
    </w:p>
    <w:p w14:paraId="7020ADBA" w14:textId="77777777" w:rsidR="00F50AFB" w:rsidRDefault="00F50AFB">
      <w:pPr>
        <w:rPr>
          <w:sz w:val="26"/>
          <w:szCs w:val="26"/>
        </w:rPr>
      </w:pPr>
      <w:r>
        <w:rPr>
          <w:sz w:val="26"/>
          <w:szCs w:val="26"/>
        </w:rPr>
        <w:t xml:space="preserve">250 g Pappardella </w:t>
      </w:r>
    </w:p>
    <w:p w14:paraId="7A7CA332" w14:textId="77777777" w:rsidR="00F50AFB" w:rsidRDefault="00F50AFB">
      <w:pPr>
        <w:rPr>
          <w:sz w:val="26"/>
          <w:szCs w:val="26"/>
        </w:rPr>
      </w:pPr>
      <w:r>
        <w:rPr>
          <w:sz w:val="26"/>
          <w:szCs w:val="26"/>
        </w:rPr>
        <w:t>9 – 10 EL Olivenöl</w:t>
      </w:r>
    </w:p>
    <w:p w14:paraId="129E6939" w14:textId="77777777" w:rsidR="00F50AFB" w:rsidRDefault="00F50AFB">
      <w:pPr>
        <w:rPr>
          <w:sz w:val="26"/>
          <w:szCs w:val="26"/>
        </w:rPr>
      </w:pPr>
      <w:r>
        <w:rPr>
          <w:sz w:val="26"/>
          <w:szCs w:val="26"/>
        </w:rPr>
        <w:t>2 Rosmarinzweige</w:t>
      </w:r>
    </w:p>
    <w:p w14:paraId="64AFFDA5" w14:textId="77777777" w:rsidR="00F50AFB" w:rsidRDefault="00F50AFB">
      <w:pPr>
        <w:rPr>
          <w:sz w:val="26"/>
          <w:szCs w:val="26"/>
        </w:rPr>
      </w:pPr>
      <w:r>
        <w:rPr>
          <w:sz w:val="26"/>
          <w:szCs w:val="26"/>
        </w:rPr>
        <w:t>2 Knoblauchzehen</w:t>
      </w:r>
    </w:p>
    <w:p w14:paraId="3050389A" w14:textId="77777777" w:rsidR="004F6F6F" w:rsidRDefault="00F50AFB">
      <w:pPr>
        <w:rPr>
          <w:sz w:val="26"/>
          <w:szCs w:val="26"/>
        </w:rPr>
      </w:pPr>
      <w:r>
        <w:rPr>
          <w:sz w:val="26"/>
          <w:szCs w:val="26"/>
        </w:rPr>
        <w:t>Salz, Pfeffer</w:t>
      </w:r>
    </w:p>
    <w:p w14:paraId="65A8EDD8" w14:textId="77777777" w:rsidR="00BE77BD" w:rsidRDefault="00BE77BD">
      <w:pPr>
        <w:rPr>
          <w:sz w:val="26"/>
          <w:szCs w:val="26"/>
        </w:rPr>
      </w:pPr>
    </w:p>
    <w:p w14:paraId="2E445773" w14:textId="749D2429" w:rsidR="00C66DA9" w:rsidRDefault="00C66DA9">
      <w:pPr>
        <w:rPr>
          <w:sz w:val="26"/>
          <w:szCs w:val="26"/>
        </w:rPr>
      </w:pPr>
      <w:r>
        <w:rPr>
          <w:sz w:val="26"/>
          <w:szCs w:val="26"/>
        </w:rPr>
        <w:t>Zubereitung:</w:t>
      </w:r>
    </w:p>
    <w:p w14:paraId="22C0EF0F" w14:textId="347028BF" w:rsidR="00A75FB0" w:rsidRPr="0038381F" w:rsidRDefault="00BE77BD" w:rsidP="00B40E8C">
      <w:pPr>
        <w:pStyle w:val="ListParagraph"/>
        <w:numPr>
          <w:ilvl w:val="0"/>
          <w:numId w:val="1430"/>
        </w:numPr>
        <w:spacing w:after="120"/>
        <w:ind w:left="714" w:hanging="357"/>
        <w:contextualSpacing w:val="0"/>
        <w:jc w:val="both"/>
        <w:rPr>
          <w:sz w:val="26"/>
          <w:szCs w:val="26"/>
        </w:rPr>
      </w:pPr>
      <w:r w:rsidRPr="0038381F">
        <w:rPr>
          <w:sz w:val="26"/>
          <w:szCs w:val="26"/>
        </w:rPr>
        <w:t xml:space="preserve">Kichererbsen </w:t>
      </w:r>
      <w:r w:rsidR="00701107" w:rsidRPr="0038381F">
        <w:rPr>
          <w:sz w:val="26"/>
          <w:szCs w:val="26"/>
        </w:rPr>
        <w:t>mindestens 12 Stunden</w:t>
      </w:r>
      <w:r w:rsidRPr="0038381F">
        <w:rPr>
          <w:sz w:val="26"/>
          <w:szCs w:val="26"/>
        </w:rPr>
        <w:t xml:space="preserve"> in reichlich kaltem Wasser </w:t>
      </w:r>
      <w:r w:rsidR="00701107" w:rsidRPr="0038381F">
        <w:rPr>
          <w:sz w:val="26"/>
          <w:szCs w:val="26"/>
        </w:rPr>
        <w:t>einweichen. Abwaschen</w:t>
      </w:r>
      <w:r w:rsidR="00FE5846" w:rsidRPr="0038381F">
        <w:rPr>
          <w:sz w:val="26"/>
          <w:szCs w:val="26"/>
        </w:rPr>
        <w:t xml:space="preserve"> und abtropfen lassen. Die Kichererbsen in einen </w:t>
      </w:r>
      <w:r w:rsidR="00C66DA9" w:rsidRPr="0038381F">
        <w:rPr>
          <w:sz w:val="26"/>
          <w:szCs w:val="26"/>
        </w:rPr>
        <w:t>Topf</w:t>
      </w:r>
      <w:r w:rsidR="00FE5846" w:rsidRPr="0038381F">
        <w:rPr>
          <w:sz w:val="26"/>
          <w:szCs w:val="26"/>
        </w:rPr>
        <w:t xml:space="preserve"> mit kaltem Wasser und einer Prise grobem Salz geben und bei mäßiger Hitze mindestens 2 Stunden köcheln lassen. </w:t>
      </w:r>
    </w:p>
    <w:p w14:paraId="2614CDA3" w14:textId="6E1F2F5A" w:rsidR="00025FD1" w:rsidRPr="0038381F" w:rsidRDefault="0073793C" w:rsidP="00B40E8C">
      <w:pPr>
        <w:pStyle w:val="ListParagraph"/>
        <w:numPr>
          <w:ilvl w:val="0"/>
          <w:numId w:val="1430"/>
        </w:numPr>
        <w:spacing w:after="120"/>
        <w:ind w:left="714" w:hanging="357"/>
        <w:contextualSpacing w:val="0"/>
        <w:jc w:val="both"/>
        <w:rPr>
          <w:sz w:val="24"/>
          <w:szCs w:val="24"/>
        </w:rPr>
      </w:pPr>
      <w:r w:rsidRPr="0038381F">
        <w:rPr>
          <w:sz w:val="26"/>
          <w:szCs w:val="26"/>
        </w:rPr>
        <w:t>Sobald die Kichererbsen lauwarm abgekühlt si</w:t>
      </w:r>
      <w:r w:rsidR="00E52373" w:rsidRPr="0038381F">
        <w:rPr>
          <w:sz w:val="26"/>
          <w:szCs w:val="26"/>
        </w:rPr>
        <w:t>n</w:t>
      </w:r>
      <w:r w:rsidRPr="0038381F">
        <w:rPr>
          <w:sz w:val="26"/>
          <w:szCs w:val="26"/>
        </w:rPr>
        <w:t>d, pürieren. In einem Topf mit sch</w:t>
      </w:r>
      <w:r w:rsidR="00AB5C99" w:rsidRPr="0038381F">
        <w:rPr>
          <w:sz w:val="26"/>
          <w:szCs w:val="26"/>
        </w:rPr>
        <w:t>w</w:t>
      </w:r>
      <w:r w:rsidRPr="0038381F">
        <w:rPr>
          <w:sz w:val="26"/>
          <w:szCs w:val="26"/>
        </w:rPr>
        <w:t>ere</w:t>
      </w:r>
      <w:r w:rsidR="00AB5C99" w:rsidRPr="0038381F">
        <w:rPr>
          <w:sz w:val="26"/>
          <w:szCs w:val="26"/>
        </w:rPr>
        <w:t xml:space="preserve">m Boden mit 4 EL Öl die 2 geschälten Knoblauchzehen und einem Rosmarinzweig andünsten. </w:t>
      </w:r>
      <w:r w:rsidR="00E52373" w:rsidRPr="0038381F">
        <w:rPr>
          <w:sz w:val="26"/>
          <w:szCs w:val="26"/>
        </w:rPr>
        <w:t xml:space="preserve">Sobald der Knoblauch Farbe annimmt, die passierten Kichererbsen </w:t>
      </w:r>
      <w:r w:rsidR="003259A7" w:rsidRPr="0038381F">
        <w:rPr>
          <w:sz w:val="26"/>
          <w:szCs w:val="26"/>
        </w:rPr>
        <w:t xml:space="preserve">und 1 – 2 Schöpflöffel Kochwasser hinzufügen. Cremig einkochen lassen. </w:t>
      </w:r>
      <w:r w:rsidR="00FD1679" w:rsidRPr="0038381F">
        <w:rPr>
          <w:sz w:val="26"/>
          <w:szCs w:val="26"/>
        </w:rPr>
        <w:t xml:space="preserve">In der Suppe die </w:t>
      </w:r>
      <w:r w:rsidR="00331F6C" w:rsidRPr="0038381F">
        <w:rPr>
          <w:sz w:val="26"/>
          <w:szCs w:val="26"/>
        </w:rPr>
        <w:t xml:space="preserve">mit den Fingern zerbrochenen </w:t>
      </w:r>
      <w:r w:rsidR="00FD1679" w:rsidRPr="0038381F">
        <w:rPr>
          <w:sz w:val="26"/>
          <w:szCs w:val="26"/>
        </w:rPr>
        <w:t>Pappardelle kochen</w:t>
      </w:r>
      <w:r w:rsidR="00331F6C" w:rsidRPr="0038381F">
        <w:rPr>
          <w:sz w:val="26"/>
          <w:szCs w:val="26"/>
        </w:rPr>
        <w:t>. Die Suppe 15 – 20 Minuten ruhen lassen</w:t>
      </w:r>
      <w:r w:rsidR="0038381F" w:rsidRPr="0038381F">
        <w:rPr>
          <w:sz w:val="26"/>
          <w:szCs w:val="26"/>
        </w:rPr>
        <w:t xml:space="preserve"> und am Tisch mit einem EL Öl und e</w:t>
      </w:r>
      <w:r w:rsidR="00966E6E">
        <w:rPr>
          <w:sz w:val="26"/>
          <w:szCs w:val="26"/>
        </w:rPr>
        <w:t>iner Pri</w:t>
      </w:r>
      <w:r w:rsidR="0038381F" w:rsidRPr="0038381F">
        <w:rPr>
          <w:sz w:val="26"/>
          <w:szCs w:val="26"/>
        </w:rPr>
        <w:t xml:space="preserve">se frisch gemahlenen Pfeffer pro Portion servieren. </w:t>
      </w:r>
      <w:r w:rsidR="00025FD1" w:rsidRPr="0038381F">
        <w:rPr>
          <w:sz w:val="24"/>
          <w:szCs w:val="24"/>
        </w:rPr>
        <w:br w:type="page"/>
      </w:r>
    </w:p>
    <w:p w14:paraId="6E4BA5D0" w14:textId="0D7E949E" w:rsidR="003F0090" w:rsidRDefault="003F0090" w:rsidP="003F0090">
      <w:pPr>
        <w:pStyle w:val="Heading2"/>
        <w:spacing w:after="240"/>
      </w:pPr>
      <w:r>
        <w:lastRenderedPageBreak/>
        <w:t>Kichererbsensuppe Nr. 2 - Soupe aux pois chiches</w:t>
      </w:r>
      <w:r>
        <w:rPr>
          <w:rStyle w:val="FootnoteReference"/>
        </w:rPr>
        <w:footnoteReference w:id="315"/>
      </w:r>
      <w:r>
        <w:t xml:space="preserve"> </w:t>
      </w:r>
    </w:p>
    <w:p w14:paraId="672507C8" w14:textId="77777777" w:rsidR="003F0090" w:rsidRDefault="003F0090" w:rsidP="003F0090">
      <w:pPr>
        <w:rPr>
          <w:sz w:val="24"/>
          <w:szCs w:val="24"/>
        </w:rPr>
      </w:pPr>
      <w:r>
        <w:rPr>
          <w:sz w:val="24"/>
          <w:szCs w:val="24"/>
        </w:rPr>
        <w:t>Zutaten für 4 Portionen</w:t>
      </w:r>
    </w:p>
    <w:p w14:paraId="12A8812A" w14:textId="77777777" w:rsidR="003F0090" w:rsidRDefault="003F0090" w:rsidP="003F0090">
      <w:pPr>
        <w:rPr>
          <w:sz w:val="24"/>
          <w:szCs w:val="24"/>
        </w:rPr>
      </w:pPr>
      <w:r>
        <w:rPr>
          <w:sz w:val="24"/>
          <w:szCs w:val="24"/>
        </w:rPr>
        <w:t>500 g Kichererbsen</w:t>
      </w:r>
    </w:p>
    <w:p w14:paraId="656FE53F" w14:textId="77777777" w:rsidR="003F0090" w:rsidRDefault="003F0090" w:rsidP="003F0090">
      <w:pPr>
        <w:rPr>
          <w:sz w:val="24"/>
          <w:szCs w:val="24"/>
        </w:rPr>
      </w:pPr>
      <w:r>
        <w:rPr>
          <w:sz w:val="24"/>
          <w:szCs w:val="24"/>
        </w:rPr>
        <w:t>3 EL grobes Meersalz</w:t>
      </w:r>
    </w:p>
    <w:p w14:paraId="10BA9C8C" w14:textId="77777777" w:rsidR="003F0090" w:rsidRDefault="003F0090" w:rsidP="003F0090">
      <w:pPr>
        <w:rPr>
          <w:sz w:val="24"/>
          <w:szCs w:val="24"/>
        </w:rPr>
      </w:pPr>
      <w:r>
        <w:rPr>
          <w:sz w:val="24"/>
          <w:szCs w:val="24"/>
        </w:rPr>
        <w:t>2 EL Mehl</w:t>
      </w:r>
    </w:p>
    <w:p w14:paraId="62146798" w14:textId="77777777" w:rsidR="003F0090" w:rsidRDefault="003F0090" w:rsidP="003F0090">
      <w:pPr>
        <w:rPr>
          <w:sz w:val="24"/>
          <w:szCs w:val="24"/>
        </w:rPr>
      </w:pPr>
      <w:r>
        <w:rPr>
          <w:sz w:val="24"/>
          <w:szCs w:val="24"/>
        </w:rPr>
        <w:t>1 Prise Natron</w:t>
      </w:r>
    </w:p>
    <w:p w14:paraId="43D73006" w14:textId="77777777" w:rsidR="003F0090" w:rsidRDefault="003F0090" w:rsidP="003F0090">
      <w:pPr>
        <w:rPr>
          <w:sz w:val="24"/>
          <w:szCs w:val="24"/>
        </w:rPr>
      </w:pPr>
      <w:r>
        <w:rPr>
          <w:sz w:val="24"/>
          <w:szCs w:val="24"/>
        </w:rPr>
        <w:t>1 Zwiebel</w:t>
      </w:r>
    </w:p>
    <w:p w14:paraId="315A2F0C" w14:textId="77777777" w:rsidR="003F0090" w:rsidRDefault="003F0090" w:rsidP="003F0090">
      <w:pPr>
        <w:rPr>
          <w:sz w:val="24"/>
          <w:szCs w:val="24"/>
        </w:rPr>
      </w:pPr>
      <w:r>
        <w:rPr>
          <w:sz w:val="24"/>
          <w:szCs w:val="24"/>
        </w:rPr>
        <w:t>2 Stangen Lauch</w:t>
      </w:r>
    </w:p>
    <w:p w14:paraId="6BCBA32B" w14:textId="77777777" w:rsidR="003F0090" w:rsidRDefault="003F0090" w:rsidP="003F0090">
      <w:pPr>
        <w:rPr>
          <w:sz w:val="24"/>
          <w:szCs w:val="24"/>
        </w:rPr>
      </w:pPr>
      <w:r>
        <w:rPr>
          <w:sz w:val="24"/>
          <w:szCs w:val="24"/>
        </w:rPr>
        <w:t>1 Fleischtomate</w:t>
      </w:r>
    </w:p>
    <w:p w14:paraId="7E3F9138" w14:textId="77777777" w:rsidR="003F0090" w:rsidRDefault="003F0090" w:rsidP="003F0090">
      <w:pPr>
        <w:rPr>
          <w:sz w:val="24"/>
          <w:szCs w:val="24"/>
        </w:rPr>
      </w:pPr>
      <w:r>
        <w:rPr>
          <w:sz w:val="24"/>
          <w:szCs w:val="24"/>
        </w:rPr>
        <w:t>2 EL Olivenöl</w:t>
      </w:r>
    </w:p>
    <w:p w14:paraId="67B3010F" w14:textId="77777777" w:rsidR="003F0090" w:rsidRDefault="003F0090" w:rsidP="003F0090">
      <w:pPr>
        <w:rPr>
          <w:sz w:val="24"/>
          <w:szCs w:val="24"/>
        </w:rPr>
      </w:pPr>
      <w:r>
        <w:rPr>
          <w:sz w:val="24"/>
          <w:szCs w:val="24"/>
        </w:rPr>
        <w:t>4 Scheiben Baguette</w:t>
      </w:r>
    </w:p>
    <w:p w14:paraId="593C960E" w14:textId="77777777" w:rsidR="003F0090" w:rsidRDefault="003F0090" w:rsidP="003F0090">
      <w:pPr>
        <w:rPr>
          <w:sz w:val="24"/>
          <w:szCs w:val="24"/>
        </w:rPr>
      </w:pPr>
      <w:r>
        <w:rPr>
          <w:sz w:val="24"/>
          <w:szCs w:val="24"/>
        </w:rPr>
        <w:t>Salz, Pfeffer</w:t>
      </w:r>
    </w:p>
    <w:p w14:paraId="04558FB9" w14:textId="77777777" w:rsidR="003F0090" w:rsidRDefault="003F0090" w:rsidP="003F0090">
      <w:pPr>
        <w:rPr>
          <w:sz w:val="24"/>
          <w:szCs w:val="24"/>
        </w:rPr>
      </w:pPr>
    </w:p>
    <w:p w14:paraId="6177709D" w14:textId="77777777" w:rsidR="003F0090" w:rsidRDefault="003F0090" w:rsidP="003F0090">
      <w:pPr>
        <w:rPr>
          <w:sz w:val="24"/>
          <w:szCs w:val="24"/>
        </w:rPr>
      </w:pPr>
      <w:r>
        <w:rPr>
          <w:sz w:val="24"/>
          <w:szCs w:val="24"/>
        </w:rPr>
        <w:t>Zubereitungszeit:</w:t>
      </w:r>
      <w:r>
        <w:rPr>
          <w:sz w:val="24"/>
          <w:szCs w:val="24"/>
        </w:rPr>
        <w:tab/>
        <w:t>2,5 Stunden plus 12 Stunden Einweichzeit</w:t>
      </w:r>
    </w:p>
    <w:p w14:paraId="3E283105" w14:textId="77777777" w:rsidR="003F0090" w:rsidRPr="000227C5" w:rsidRDefault="003F0090" w:rsidP="00B40E8C">
      <w:pPr>
        <w:pStyle w:val="ListParagraph"/>
        <w:numPr>
          <w:ilvl w:val="0"/>
          <w:numId w:val="1694"/>
        </w:numPr>
        <w:spacing w:after="120"/>
        <w:ind w:left="714" w:hanging="357"/>
        <w:contextualSpacing w:val="0"/>
        <w:jc w:val="both"/>
        <w:rPr>
          <w:sz w:val="24"/>
          <w:szCs w:val="24"/>
        </w:rPr>
      </w:pPr>
      <w:r w:rsidRPr="000227C5">
        <w:rPr>
          <w:sz w:val="24"/>
          <w:szCs w:val="24"/>
        </w:rPr>
        <w:t>Die Kichererbsen mit reichlich Wasser, dem groben Meersalz und dem Mehl in eine Schüssel geben und über Nacht einweichen.</w:t>
      </w:r>
    </w:p>
    <w:p w14:paraId="26ED5B91" w14:textId="77777777" w:rsidR="003F0090" w:rsidRPr="000227C5" w:rsidRDefault="003F0090" w:rsidP="00B40E8C">
      <w:pPr>
        <w:pStyle w:val="ListParagraph"/>
        <w:numPr>
          <w:ilvl w:val="0"/>
          <w:numId w:val="1694"/>
        </w:numPr>
        <w:spacing w:after="120"/>
        <w:ind w:left="714" w:hanging="357"/>
        <w:contextualSpacing w:val="0"/>
        <w:jc w:val="both"/>
        <w:rPr>
          <w:sz w:val="24"/>
          <w:szCs w:val="24"/>
        </w:rPr>
      </w:pPr>
      <w:r w:rsidRPr="000227C5">
        <w:rPr>
          <w:sz w:val="24"/>
          <w:szCs w:val="24"/>
        </w:rPr>
        <w:t>Am nächsten Tag die Kichererbsen in einem Sieb abtropfen lassen. Mehrmals kalt abbrausen, noch einmal abtropfen lassen. Mit dem Natron und etwas Salz in etwa 3 l Wasser in einem Topf erhitzen und bei mittlerer Hitze etwa 1 Stunde zugedeckt kochen.</w:t>
      </w:r>
    </w:p>
    <w:p w14:paraId="7ADE9FD7" w14:textId="77777777" w:rsidR="003F0090" w:rsidRPr="000227C5" w:rsidRDefault="003F0090" w:rsidP="00B40E8C">
      <w:pPr>
        <w:pStyle w:val="ListParagraph"/>
        <w:numPr>
          <w:ilvl w:val="0"/>
          <w:numId w:val="1694"/>
        </w:numPr>
        <w:spacing w:after="120"/>
        <w:ind w:left="714" w:hanging="357"/>
        <w:contextualSpacing w:val="0"/>
        <w:jc w:val="both"/>
        <w:rPr>
          <w:sz w:val="24"/>
          <w:szCs w:val="24"/>
        </w:rPr>
      </w:pPr>
      <w:r w:rsidRPr="000227C5">
        <w:rPr>
          <w:sz w:val="24"/>
          <w:szCs w:val="24"/>
        </w:rPr>
        <w:t>Die Kichererbsen nochmals in einem Sieb abtropfen lassen. Mit etwa 2,5 l leicht gesalzenem Wasser in einen Schmortopf geben. Noch einmal etwa 1 Stunde kochen lassen, bis die Kichererbsen weich sind und die Haut sich abzulösen beginnt.</w:t>
      </w:r>
    </w:p>
    <w:p w14:paraId="49A6F6F6" w14:textId="77777777" w:rsidR="003F0090" w:rsidRPr="000227C5" w:rsidRDefault="003F0090" w:rsidP="00B40E8C">
      <w:pPr>
        <w:pStyle w:val="ListParagraph"/>
        <w:numPr>
          <w:ilvl w:val="0"/>
          <w:numId w:val="1694"/>
        </w:numPr>
        <w:spacing w:after="120"/>
        <w:ind w:left="714" w:hanging="357"/>
        <w:contextualSpacing w:val="0"/>
        <w:jc w:val="both"/>
        <w:rPr>
          <w:sz w:val="24"/>
          <w:szCs w:val="24"/>
        </w:rPr>
      </w:pPr>
      <w:r w:rsidRPr="000227C5">
        <w:rPr>
          <w:sz w:val="24"/>
          <w:szCs w:val="24"/>
        </w:rPr>
        <w:t>Inzwischen die Zwiebel schälen und fein hacken. Den Lauch putzen, waschen und das Weiße in feine Ringe schneiden. Die Tomate überbrühen, häuten und vierteln.</w:t>
      </w:r>
    </w:p>
    <w:p w14:paraId="255D1EF3" w14:textId="77777777" w:rsidR="003F0090" w:rsidRPr="000227C5" w:rsidRDefault="003F0090" w:rsidP="00B40E8C">
      <w:pPr>
        <w:pStyle w:val="ListParagraph"/>
        <w:numPr>
          <w:ilvl w:val="0"/>
          <w:numId w:val="1694"/>
        </w:numPr>
        <w:spacing w:after="120"/>
        <w:ind w:left="714" w:hanging="357"/>
        <w:contextualSpacing w:val="0"/>
        <w:jc w:val="both"/>
        <w:rPr>
          <w:sz w:val="24"/>
          <w:szCs w:val="24"/>
        </w:rPr>
      </w:pPr>
      <w:r w:rsidRPr="000227C5">
        <w:rPr>
          <w:sz w:val="24"/>
          <w:szCs w:val="24"/>
        </w:rPr>
        <w:t>1 EL Öl in einer Pfanne erhitzen. Die Zwiebel und den Lauch dann andünsten, bis sie Farbe annehmen. Dann mit der Tomate und 2 Schöpflöffeln vom Kichererbsensud ablöschen. Das Gemüse zu den Kichererbsen geben. Pfeffern.</w:t>
      </w:r>
    </w:p>
    <w:p w14:paraId="0079131E" w14:textId="77777777" w:rsidR="003F0090" w:rsidRPr="000227C5" w:rsidRDefault="003F0090" w:rsidP="00B40E8C">
      <w:pPr>
        <w:pStyle w:val="ListParagraph"/>
        <w:numPr>
          <w:ilvl w:val="0"/>
          <w:numId w:val="1694"/>
        </w:numPr>
        <w:spacing w:after="120"/>
        <w:ind w:left="714" w:hanging="357"/>
        <w:contextualSpacing w:val="0"/>
        <w:jc w:val="both"/>
        <w:rPr>
          <w:sz w:val="24"/>
          <w:szCs w:val="24"/>
        </w:rPr>
      </w:pPr>
      <w:r w:rsidRPr="000227C5">
        <w:rPr>
          <w:sz w:val="24"/>
          <w:szCs w:val="24"/>
        </w:rPr>
        <w:t>Die Suppe durch ein Sieb passieren oder pürieren. Noch einmal erhitzen. Die Suppe soll sämig, aber nicht zu dickflüssig sein.</w:t>
      </w:r>
    </w:p>
    <w:p w14:paraId="3FDF1A46" w14:textId="77777777" w:rsidR="003F0090" w:rsidRPr="000227C5" w:rsidRDefault="003F0090" w:rsidP="00B40E8C">
      <w:pPr>
        <w:pStyle w:val="ListParagraph"/>
        <w:numPr>
          <w:ilvl w:val="0"/>
          <w:numId w:val="1694"/>
        </w:numPr>
        <w:spacing w:after="120"/>
        <w:ind w:left="714" w:hanging="357"/>
        <w:contextualSpacing w:val="0"/>
        <w:jc w:val="both"/>
        <w:rPr>
          <w:sz w:val="24"/>
          <w:szCs w:val="24"/>
        </w:rPr>
      </w:pPr>
      <w:r w:rsidRPr="000227C5">
        <w:rPr>
          <w:sz w:val="24"/>
          <w:szCs w:val="24"/>
        </w:rPr>
        <w:t>Inzwischen das Brot fein würfeln und im restlichen Öl kross braten. Die Suppe in eine Terrine gießen. Die Brotwürfel und eventuell noch etwas Pfeffer obenauf streuen. Sehr heiß servieren.</w:t>
      </w:r>
    </w:p>
    <w:p w14:paraId="6CFFC7FE" w14:textId="77777777" w:rsidR="003F0090" w:rsidRDefault="003F0090" w:rsidP="003F0090">
      <w:pPr>
        <w:rPr>
          <w:sz w:val="24"/>
          <w:szCs w:val="24"/>
        </w:rPr>
      </w:pPr>
    </w:p>
    <w:p w14:paraId="2BA85B67" w14:textId="77777777" w:rsidR="003F0090" w:rsidRDefault="003F0090" w:rsidP="003F0090">
      <w:pPr>
        <w:ind w:left="708" w:hanging="708"/>
        <w:jc w:val="both"/>
        <w:rPr>
          <w:sz w:val="24"/>
          <w:szCs w:val="24"/>
        </w:rPr>
      </w:pPr>
      <w:r>
        <w:rPr>
          <w:sz w:val="24"/>
          <w:szCs w:val="24"/>
        </w:rPr>
        <w:t>Info:</w:t>
      </w:r>
      <w:r>
        <w:rPr>
          <w:sz w:val="24"/>
          <w:szCs w:val="24"/>
        </w:rPr>
        <w:tab/>
        <w:t>Nach alter Tradition wurde die Mittagsmahlzeit in der Provence mit einem Teller heißer Suppe eröffnet. Im Winter bereitete man diese Suppen häufig mit Mehl von Kichererbsen, Bohnenkernen, Mais oder auch Weizen zu. La soupo tapo un trau, sagte man, das heißt die Suppe stopft das Loch.</w:t>
      </w:r>
    </w:p>
    <w:p w14:paraId="74C74945" w14:textId="77777777" w:rsidR="003F0090" w:rsidRDefault="003F0090" w:rsidP="003F0090">
      <w:pPr>
        <w:rPr>
          <w:sz w:val="24"/>
          <w:szCs w:val="24"/>
        </w:rPr>
      </w:pPr>
      <w:r>
        <w:rPr>
          <w:sz w:val="24"/>
          <w:szCs w:val="24"/>
        </w:rPr>
        <w:br w:type="page"/>
      </w:r>
    </w:p>
    <w:p w14:paraId="1C52C784" w14:textId="217D60F5" w:rsidR="003F0090" w:rsidRDefault="003F0090" w:rsidP="003F0090">
      <w:pPr>
        <w:pStyle w:val="Heading2"/>
        <w:spacing w:after="240"/>
      </w:pPr>
      <w:r>
        <w:lastRenderedPageBreak/>
        <w:t>Kichererbsensuppe Nr. 3</w:t>
      </w:r>
      <w:r>
        <w:rPr>
          <w:rStyle w:val="FootnoteReference"/>
        </w:rPr>
        <w:footnoteReference w:id="316"/>
      </w:r>
    </w:p>
    <w:p w14:paraId="2EBCD8B6" w14:textId="77777777" w:rsidR="003F0090" w:rsidRDefault="003F0090" w:rsidP="003F0090">
      <w:pPr>
        <w:rPr>
          <w:sz w:val="24"/>
          <w:szCs w:val="24"/>
        </w:rPr>
      </w:pPr>
      <w:r w:rsidRPr="00692752">
        <w:rPr>
          <w:sz w:val="24"/>
          <w:szCs w:val="24"/>
          <w:u w:val="single"/>
        </w:rPr>
        <w:t>Zutaten</w:t>
      </w:r>
      <w:r>
        <w:rPr>
          <w:sz w:val="24"/>
          <w:szCs w:val="24"/>
        </w:rPr>
        <w:t xml:space="preserve"> (für 2 – 3 Portionen):</w:t>
      </w:r>
    </w:p>
    <w:p w14:paraId="1DD29C14" w14:textId="77777777" w:rsidR="003F0090" w:rsidRDefault="003F0090" w:rsidP="003F0090">
      <w:pPr>
        <w:rPr>
          <w:sz w:val="24"/>
          <w:szCs w:val="24"/>
        </w:rPr>
      </w:pPr>
      <w:r>
        <w:rPr>
          <w:sz w:val="24"/>
          <w:szCs w:val="24"/>
        </w:rPr>
        <w:t>2 Dosen Kichererbsen</w:t>
      </w:r>
    </w:p>
    <w:p w14:paraId="33BA7C90" w14:textId="77777777" w:rsidR="003F0090" w:rsidRDefault="003F0090" w:rsidP="003F0090">
      <w:pPr>
        <w:rPr>
          <w:sz w:val="24"/>
          <w:szCs w:val="24"/>
        </w:rPr>
      </w:pPr>
      <w:r>
        <w:rPr>
          <w:sz w:val="24"/>
          <w:szCs w:val="24"/>
        </w:rPr>
        <w:t>1 Zwiebel</w:t>
      </w:r>
    </w:p>
    <w:p w14:paraId="14497D3A" w14:textId="77777777" w:rsidR="003F0090" w:rsidRDefault="003F0090" w:rsidP="003F0090">
      <w:pPr>
        <w:rPr>
          <w:sz w:val="24"/>
          <w:szCs w:val="24"/>
        </w:rPr>
      </w:pPr>
      <w:r>
        <w:rPr>
          <w:sz w:val="24"/>
          <w:szCs w:val="24"/>
        </w:rPr>
        <w:t>Salz, Pfeffer</w:t>
      </w:r>
    </w:p>
    <w:p w14:paraId="6255D689" w14:textId="77777777" w:rsidR="003F0090" w:rsidRDefault="003F0090" w:rsidP="003F0090">
      <w:pPr>
        <w:rPr>
          <w:sz w:val="24"/>
          <w:szCs w:val="24"/>
        </w:rPr>
      </w:pPr>
      <w:r>
        <w:rPr>
          <w:sz w:val="24"/>
          <w:szCs w:val="24"/>
        </w:rPr>
        <w:t>Olivenöl</w:t>
      </w:r>
    </w:p>
    <w:p w14:paraId="12143604" w14:textId="77777777" w:rsidR="003F0090" w:rsidRDefault="003F0090" w:rsidP="003F0090">
      <w:pPr>
        <w:rPr>
          <w:sz w:val="24"/>
          <w:szCs w:val="24"/>
        </w:rPr>
      </w:pPr>
      <w:r>
        <w:rPr>
          <w:sz w:val="24"/>
          <w:szCs w:val="24"/>
        </w:rPr>
        <w:t>Wasser</w:t>
      </w:r>
    </w:p>
    <w:p w14:paraId="2C68EEAD" w14:textId="77777777" w:rsidR="003F0090" w:rsidRDefault="003F0090" w:rsidP="003F0090">
      <w:pPr>
        <w:rPr>
          <w:sz w:val="24"/>
          <w:szCs w:val="24"/>
        </w:rPr>
      </w:pPr>
      <w:r>
        <w:rPr>
          <w:sz w:val="24"/>
          <w:szCs w:val="24"/>
        </w:rPr>
        <w:t>1 Zitrone</w:t>
      </w:r>
    </w:p>
    <w:p w14:paraId="509937AA" w14:textId="77777777" w:rsidR="003F0090" w:rsidRDefault="003F0090" w:rsidP="003F0090">
      <w:pPr>
        <w:rPr>
          <w:sz w:val="24"/>
          <w:szCs w:val="24"/>
        </w:rPr>
      </w:pPr>
    </w:p>
    <w:p w14:paraId="20F96647" w14:textId="77777777" w:rsidR="003F0090" w:rsidRDefault="003F0090" w:rsidP="003F0090">
      <w:pPr>
        <w:rPr>
          <w:sz w:val="24"/>
          <w:szCs w:val="24"/>
        </w:rPr>
      </w:pPr>
      <w:r>
        <w:rPr>
          <w:sz w:val="24"/>
          <w:szCs w:val="24"/>
        </w:rPr>
        <w:t>Zubereitung:</w:t>
      </w:r>
    </w:p>
    <w:p w14:paraId="1AD56C64" w14:textId="77777777" w:rsidR="003F0090" w:rsidRPr="00DE502D" w:rsidRDefault="003F0090" w:rsidP="00B40E8C">
      <w:pPr>
        <w:pStyle w:val="ListParagraph"/>
        <w:numPr>
          <w:ilvl w:val="0"/>
          <w:numId w:val="1805"/>
        </w:numPr>
        <w:spacing w:after="120"/>
        <w:ind w:left="714" w:hanging="357"/>
        <w:contextualSpacing w:val="0"/>
        <w:jc w:val="both"/>
        <w:rPr>
          <w:sz w:val="24"/>
          <w:szCs w:val="24"/>
        </w:rPr>
      </w:pPr>
      <w:r w:rsidRPr="00DE502D">
        <w:rPr>
          <w:sz w:val="24"/>
          <w:szCs w:val="24"/>
        </w:rPr>
        <w:t>Die Kichererbsen wäscht man unter kaltem Wasser ab und lässt sie abtropfen. Zwiebel schälen, in Streifen schneiden und in einem Topf mit etwas Salz und Olivenöl anschwitzen, ungefähr 20 Minuten lang bei niedriger Temperatur.</w:t>
      </w:r>
    </w:p>
    <w:p w14:paraId="08ABED75" w14:textId="77777777" w:rsidR="003F0090" w:rsidRPr="00DE502D" w:rsidRDefault="003F0090" w:rsidP="00B40E8C">
      <w:pPr>
        <w:pStyle w:val="ListParagraph"/>
        <w:numPr>
          <w:ilvl w:val="0"/>
          <w:numId w:val="1805"/>
        </w:numPr>
        <w:spacing w:after="120"/>
        <w:ind w:left="714" w:hanging="357"/>
        <w:contextualSpacing w:val="0"/>
        <w:jc w:val="both"/>
        <w:rPr>
          <w:sz w:val="24"/>
          <w:szCs w:val="24"/>
        </w:rPr>
      </w:pPr>
      <w:r w:rsidRPr="00DE502D">
        <w:rPr>
          <w:sz w:val="24"/>
          <w:szCs w:val="24"/>
        </w:rPr>
        <w:t>Die Kichererbsen dazugeben, so viel Wasser in den Topf gießen, dass sie gerade bedeckt sind. Aufkochen und 1 Stunde lang zugedeckt köcheln lassen, dann ist der Fond schön würzig.</w:t>
      </w:r>
    </w:p>
    <w:p w14:paraId="46C14CAA" w14:textId="77777777" w:rsidR="003F0090" w:rsidRPr="00DE502D" w:rsidRDefault="003F0090" w:rsidP="00B40E8C">
      <w:pPr>
        <w:pStyle w:val="ListParagraph"/>
        <w:numPr>
          <w:ilvl w:val="0"/>
          <w:numId w:val="1805"/>
        </w:numPr>
        <w:spacing w:after="120"/>
        <w:ind w:left="714" w:hanging="357"/>
        <w:contextualSpacing w:val="0"/>
        <w:jc w:val="both"/>
        <w:rPr>
          <w:sz w:val="24"/>
          <w:szCs w:val="24"/>
        </w:rPr>
      </w:pPr>
      <w:r w:rsidRPr="00DE502D">
        <w:rPr>
          <w:sz w:val="24"/>
          <w:szCs w:val="24"/>
        </w:rPr>
        <w:t xml:space="preserve">Die Suppe auf Tellern verteilen, Pfeffer daraufgeben sowie etwas Zitronensaft und Olivenöl </w:t>
      </w:r>
    </w:p>
    <w:p w14:paraId="00A6E137" w14:textId="77777777" w:rsidR="003F0090" w:rsidRDefault="003F0090" w:rsidP="003F0090">
      <w:pPr>
        <w:rPr>
          <w:sz w:val="24"/>
          <w:szCs w:val="24"/>
        </w:rPr>
      </w:pPr>
      <w:r>
        <w:rPr>
          <w:sz w:val="24"/>
          <w:szCs w:val="24"/>
        </w:rPr>
        <w:br w:type="page"/>
      </w:r>
    </w:p>
    <w:p w14:paraId="1D1AAB16" w14:textId="5DA3A763" w:rsidR="003F0090" w:rsidRPr="00353CDC" w:rsidRDefault="003F0090" w:rsidP="003F0090">
      <w:pPr>
        <w:pStyle w:val="Heading2"/>
        <w:spacing w:after="240"/>
      </w:pPr>
      <w:r w:rsidRPr="00353CDC">
        <w:lastRenderedPageBreak/>
        <w:t>Kichererbsensuppe</w:t>
      </w:r>
      <w:r>
        <w:t xml:space="preserve"> Nr. 4</w:t>
      </w:r>
      <w:r>
        <w:rPr>
          <w:rStyle w:val="FootnoteReference"/>
        </w:rPr>
        <w:footnoteReference w:id="317"/>
      </w:r>
    </w:p>
    <w:p w14:paraId="23223600" w14:textId="77777777" w:rsidR="003F0090" w:rsidRDefault="003F0090" w:rsidP="003F0090">
      <w:pPr>
        <w:rPr>
          <w:sz w:val="24"/>
          <w:szCs w:val="24"/>
        </w:rPr>
      </w:pPr>
      <w:r w:rsidRPr="00353CDC">
        <w:rPr>
          <w:sz w:val="24"/>
          <w:szCs w:val="24"/>
          <w:u w:val="single"/>
        </w:rPr>
        <w:t>Zutaten</w:t>
      </w:r>
      <w:r>
        <w:rPr>
          <w:sz w:val="24"/>
          <w:szCs w:val="24"/>
        </w:rPr>
        <w:t xml:space="preserve"> (für 3 Portionen):</w:t>
      </w:r>
    </w:p>
    <w:p w14:paraId="727E5628" w14:textId="77777777" w:rsidR="003F0090" w:rsidRDefault="003F0090" w:rsidP="003F0090">
      <w:pPr>
        <w:rPr>
          <w:sz w:val="24"/>
          <w:szCs w:val="24"/>
        </w:rPr>
      </w:pPr>
      <w:r>
        <w:rPr>
          <w:sz w:val="24"/>
          <w:szCs w:val="24"/>
        </w:rPr>
        <w:t>2 Karotten</w:t>
      </w:r>
    </w:p>
    <w:p w14:paraId="73BC2EE8" w14:textId="77777777" w:rsidR="003F0090" w:rsidRDefault="003F0090" w:rsidP="003F0090">
      <w:pPr>
        <w:rPr>
          <w:sz w:val="24"/>
          <w:szCs w:val="24"/>
        </w:rPr>
      </w:pPr>
      <w:r>
        <w:rPr>
          <w:sz w:val="24"/>
          <w:szCs w:val="24"/>
        </w:rPr>
        <w:t>2 Stangen Staudensellerie</w:t>
      </w:r>
    </w:p>
    <w:p w14:paraId="156071F2" w14:textId="77777777" w:rsidR="003F0090" w:rsidRDefault="003F0090" w:rsidP="003F0090">
      <w:pPr>
        <w:rPr>
          <w:sz w:val="24"/>
          <w:szCs w:val="24"/>
        </w:rPr>
      </w:pPr>
      <w:r>
        <w:rPr>
          <w:sz w:val="24"/>
          <w:szCs w:val="24"/>
        </w:rPr>
        <w:t>2 Zwiebeln</w:t>
      </w:r>
    </w:p>
    <w:p w14:paraId="3000078A" w14:textId="77777777" w:rsidR="003F0090" w:rsidRDefault="003F0090" w:rsidP="003F0090">
      <w:pPr>
        <w:rPr>
          <w:sz w:val="24"/>
          <w:szCs w:val="24"/>
        </w:rPr>
      </w:pPr>
      <w:r>
        <w:rPr>
          <w:sz w:val="24"/>
          <w:szCs w:val="24"/>
        </w:rPr>
        <w:t>1 Lorbeerblatt</w:t>
      </w:r>
    </w:p>
    <w:p w14:paraId="0C2DFC92" w14:textId="77777777" w:rsidR="003F0090" w:rsidRDefault="003F0090" w:rsidP="003F0090">
      <w:pPr>
        <w:rPr>
          <w:sz w:val="24"/>
          <w:szCs w:val="24"/>
        </w:rPr>
      </w:pPr>
      <w:r>
        <w:rPr>
          <w:sz w:val="24"/>
          <w:szCs w:val="24"/>
        </w:rPr>
        <w:t>3 Pimentkörner</w:t>
      </w:r>
    </w:p>
    <w:p w14:paraId="5B3F32CC" w14:textId="77777777" w:rsidR="003F0090" w:rsidRDefault="003F0090" w:rsidP="003F0090">
      <w:pPr>
        <w:rPr>
          <w:sz w:val="24"/>
          <w:szCs w:val="24"/>
        </w:rPr>
      </w:pPr>
      <w:r>
        <w:rPr>
          <w:sz w:val="24"/>
          <w:szCs w:val="24"/>
        </w:rPr>
        <w:t>Salz, Pfeffer</w:t>
      </w:r>
    </w:p>
    <w:p w14:paraId="228C9A12" w14:textId="77777777" w:rsidR="003F0090" w:rsidRDefault="003F0090" w:rsidP="003F0090">
      <w:pPr>
        <w:rPr>
          <w:sz w:val="24"/>
          <w:szCs w:val="24"/>
        </w:rPr>
      </w:pPr>
      <w:r>
        <w:rPr>
          <w:sz w:val="24"/>
          <w:szCs w:val="24"/>
        </w:rPr>
        <w:t>1 Dose Kichererbsen</w:t>
      </w:r>
    </w:p>
    <w:p w14:paraId="06FF75D7" w14:textId="77777777" w:rsidR="003F0090" w:rsidRDefault="003F0090" w:rsidP="003F0090">
      <w:pPr>
        <w:rPr>
          <w:sz w:val="24"/>
          <w:szCs w:val="24"/>
        </w:rPr>
      </w:pPr>
      <w:r>
        <w:rPr>
          <w:sz w:val="24"/>
          <w:szCs w:val="24"/>
        </w:rPr>
        <w:t>2 Knoblauchzehen</w:t>
      </w:r>
    </w:p>
    <w:p w14:paraId="11586FA8" w14:textId="77777777" w:rsidR="003F0090" w:rsidRDefault="003F0090" w:rsidP="003F0090">
      <w:pPr>
        <w:rPr>
          <w:sz w:val="24"/>
          <w:szCs w:val="24"/>
        </w:rPr>
      </w:pPr>
      <w:r>
        <w:rPr>
          <w:sz w:val="24"/>
          <w:szCs w:val="24"/>
        </w:rPr>
        <w:t>Etwas Olivenöl</w:t>
      </w:r>
    </w:p>
    <w:p w14:paraId="08C03C81" w14:textId="77777777" w:rsidR="003F0090" w:rsidRDefault="003F0090" w:rsidP="003F0090">
      <w:pPr>
        <w:rPr>
          <w:sz w:val="24"/>
          <w:szCs w:val="24"/>
        </w:rPr>
      </w:pPr>
      <w:r>
        <w:rPr>
          <w:sz w:val="24"/>
          <w:szCs w:val="24"/>
        </w:rPr>
        <w:t>Etwas Chilipulver</w:t>
      </w:r>
    </w:p>
    <w:p w14:paraId="51DDC461" w14:textId="77777777" w:rsidR="003F0090" w:rsidRDefault="003F0090" w:rsidP="003F0090">
      <w:pPr>
        <w:rPr>
          <w:sz w:val="24"/>
          <w:szCs w:val="24"/>
        </w:rPr>
      </w:pPr>
      <w:r>
        <w:rPr>
          <w:sz w:val="24"/>
          <w:szCs w:val="24"/>
        </w:rPr>
        <w:t>2 Thymianzweige</w:t>
      </w:r>
    </w:p>
    <w:p w14:paraId="43C39AD3" w14:textId="77777777" w:rsidR="003F0090" w:rsidRDefault="003F0090" w:rsidP="003F0090">
      <w:pPr>
        <w:rPr>
          <w:sz w:val="24"/>
          <w:szCs w:val="24"/>
        </w:rPr>
      </w:pPr>
      <w:r>
        <w:rPr>
          <w:sz w:val="24"/>
          <w:szCs w:val="24"/>
        </w:rPr>
        <w:t>300 g Spinat (TK)</w:t>
      </w:r>
    </w:p>
    <w:p w14:paraId="42176579" w14:textId="77777777" w:rsidR="003F0090" w:rsidRDefault="003F0090" w:rsidP="003F0090">
      <w:pPr>
        <w:rPr>
          <w:sz w:val="24"/>
          <w:szCs w:val="24"/>
        </w:rPr>
      </w:pPr>
      <w:r>
        <w:rPr>
          <w:sz w:val="24"/>
          <w:szCs w:val="24"/>
        </w:rPr>
        <w:t>150 g geschälte Tomaten</w:t>
      </w:r>
    </w:p>
    <w:p w14:paraId="169C9E1D" w14:textId="77777777" w:rsidR="003F0090" w:rsidRDefault="003F0090" w:rsidP="003F0090">
      <w:pPr>
        <w:rPr>
          <w:sz w:val="24"/>
          <w:szCs w:val="24"/>
        </w:rPr>
      </w:pPr>
      <w:r>
        <w:rPr>
          <w:sz w:val="24"/>
          <w:szCs w:val="24"/>
        </w:rPr>
        <w:t>Parmesan</w:t>
      </w:r>
    </w:p>
    <w:p w14:paraId="116A7922" w14:textId="77777777" w:rsidR="003F0090" w:rsidRDefault="003F0090" w:rsidP="003F0090">
      <w:pPr>
        <w:rPr>
          <w:sz w:val="24"/>
          <w:szCs w:val="24"/>
        </w:rPr>
      </w:pPr>
      <w:r>
        <w:rPr>
          <w:sz w:val="24"/>
          <w:szCs w:val="24"/>
        </w:rPr>
        <w:t>Weißbrot</w:t>
      </w:r>
    </w:p>
    <w:p w14:paraId="3CB5C27A" w14:textId="77777777" w:rsidR="003F0090" w:rsidRDefault="003F0090" w:rsidP="003F0090">
      <w:pPr>
        <w:rPr>
          <w:sz w:val="24"/>
          <w:szCs w:val="24"/>
        </w:rPr>
      </w:pPr>
      <w:r>
        <w:rPr>
          <w:sz w:val="24"/>
          <w:szCs w:val="24"/>
        </w:rPr>
        <w:t>Evtl. eine weitere Knoblauchzehe</w:t>
      </w:r>
    </w:p>
    <w:p w14:paraId="23F293D8" w14:textId="77777777" w:rsidR="003F0090" w:rsidRDefault="003F0090" w:rsidP="003F0090">
      <w:pPr>
        <w:rPr>
          <w:sz w:val="24"/>
          <w:szCs w:val="24"/>
        </w:rPr>
      </w:pPr>
    </w:p>
    <w:p w14:paraId="2C1E90EC" w14:textId="77777777" w:rsidR="003F0090" w:rsidRDefault="003F0090" w:rsidP="003F0090">
      <w:pPr>
        <w:rPr>
          <w:sz w:val="24"/>
          <w:szCs w:val="24"/>
        </w:rPr>
      </w:pPr>
      <w:r>
        <w:rPr>
          <w:sz w:val="24"/>
          <w:szCs w:val="24"/>
        </w:rPr>
        <w:t>Zubereitung:</w:t>
      </w:r>
    </w:p>
    <w:p w14:paraId="2BAA8434" w14:textId="77777777" w:rsidR="003F0090" w:rsidRPr="00353CDC" w:rsidRDefault="003F0090" w:rsidP="00B40E8C">
      <w:pPr>
        <w:pStyle w:val="ListParagraph"/>
        <w:numPr>
          <w:ilvl w:val="0"/>
          <w:numId w:val="1816"/>
        </w:numPr>
        <w:spacing w:after="120"/>
        <w:ind w:left="714" w:hanging="357"/>
        <w:contextualSpacing w:val="0"/>
        <w:jc w:val="both"/>
        <w:rPr>
          <w:sz w:val="24"/>
          <w:szCs w:val="24"/>
        </w:rPr>
      </w:pPr>
      <w:r w:rsidRPr="00353CDC">
        <w:rPr>
          <w:sz w:val="24"/>
          <w:szCs w:val="24"/>
        </w:rPr>
        <w:t>Zunächst die Karotten in kleine Stücke schneiden und die Selleriestangen in Scheiben. Die Zwiebeln fein hacken. Alles in einem Topf mit Wasser bedecken, die Pimentkörner und das Lorbeerblatt dazugeben, salzen und pfeffern und das Ganze zum Kochen bringen. Vor Ende der Garzeit (15 Minuten) kommen die abgetropften Kichererbsen dazu. Pimentkörner und Lorbeerblatt entfernen. Zwei oder drei Kellen der Suppe in einer Schüssel pürieren, das Püree kommt zurück in den Topf. Falls die Suppe zu dick ist, mit Wasser verdünnen.</w:t>
      </w:r>
    </w:p>
    <w:p w14:paraId="479E89E5" w14:textId="77777777" w:rsidR="003F0090" w:rsidRPr="00353CDC" w:rsidRDefault="003F0090" w:rsidP="00B40E8C">
      <w:pPr>
        <w:pStyle w:val="ListParagraph"/>
        <w:numPr>
          <w:ilvl w:val="0"/>
          <w:numId w:val="1816"/>
        </w:numPr>
        <w:spacing w:after="120"/>
        <w:ind w:left="714" w:hanging="357"/>
        <w:contextualSpacing w:val="0"/>
        <w:jc w:val="both"/>
        <w:rPr>
          <w:sz w:val="24"/>
          <w:szCs w:val="24"/>
        </w:rPr>
      </w:pPr>
      <w:r w:rsidRPr="00353CDC">
        <w:rPr>
          <w:sz w:val="24"/>
          <w:szCs w:val="24"/>
        </w:rPr>
        <w:t xml:space="preserve">Den Knoblauch in feine Scheiben schneiden und in der Pfanne in Olivenöl mit einer Prise Chilipulver und den Thymianzweigen andünsten. Hat der Knoblauch etwas Farbe angenommen, gibt man den Spinat dazu. Salzen und pfeffern, weiterköcheln lassen. Die geschälten Tomaten dazugeben und einige Minuten andünsten. Man entfernt die Thymianzweige und gibt die Spinat-Tomaten-Mischung zur Suppe in den Topf. Noch </w:t>
      </w:r>
      <w:r w:rsidRPr="00353CDC">
        <w:rPr>
          <w:sz w:val="24"/>
          <w:szCs w:val="24"/>
        </w:rPr>
        <w:lastRenderedPageBreak/>
        <w:t>e</w:t>
      </w:r>
      <w:r>
        <w:rPr>
          <w:sz w:val="24"/>
          <w:szCs w:val="24"/>
        </w:rPr>
        <w:t>i</w:t>
      </w:r>
      <w:r w:rsidRPr="00353CDC">
        <w:rPr>
          <w:sz w:val="24"/>
          <w:szCs w:val="24"/>
        </w:rPr>
        <w:t>n paar Minuten köche</w:t>
      </w:r>
      <w:r>
        <w:rPr>
          <w:sz w:val="24"/>
          <w:szCs w:val="24"/>
        </w:rPr>
        <w:t>l</w:t>
      </w:r>
      <w:r w:rsidRPr="00353CDC">
        <w:rPr>
          <w:sz w:val="24"/>
          <w:szCs w:val="24"/>
        </w:rPr>
        <w:t>n lassen. Die Suppe wird mit geriebene</w:t>
      </w:r>
      <w:r>
        <w:rPr>
          <w:sz w:val="24"/>
          <w:szCs w:val="24"/>
        </w:rPr>
        <w:t>m</w:t>
      </w:r>
      <w:r w:rsidRPr="00353CDC">
        <w:rPr>
          <w:sz w:val="24"/>
          <w:szCs w:val="24"/>
        </w:rPr>
        <w:t xml:space="preserve"> Parmesan und einigen tropfen Olivenöl serviert. Dazu kommt eine Scheibe Weißbrot, die man mit ein</w:t>
      </w:r>
      <w:r>
        <w:rPr>
          <w:sz w:val="24"/>
          <w:szCs w:val="24"/>
        </w:rPr>
        <w:t>e</w:t>
      </w:r>
      <w:r w:rsidRPr="00353CDC">
        <w:rPr>
          <w:sz w:val="24"/>
          <w:szCs w:val="24"/>
        </w:rPr>
        <w:t>r Knoblauchzehe eingerieben und kurz im Ofen getoastet hat.</w:t>
      </w:r>
    </w:p>
    <w:p w14:paraId="281CE937" w14:textId="77777777" w:rsidR="003F0090" w:rsidRDefault="003F0090" w:rsidP="003F0090">
      <w:pPr>
        <w:ind w:left="1416" w:hanging="1416"/>
        <w:jc w:val="both"/>
        <w:rPr>
          <w:sz w:val="24"/>
          <w:szCs w:val="24"/>
        </w:rPr>
      </w:pPr>
    </w:p>
    <w:p w14:paraId="782BA058" w14:textId="77777777" w:rsidR="003F0090" w:rsidRDefault="003F0090" w:rsidP="003F0090">
      <w:pPr>
        <w:ind w:left="1416" w:hanging="1416"/>
        <w:jc w:val="both"/>
        <w:rPr>
          <w:sz w:val="24"/>
          <w:szCs w:val="24"/>
        </w:rPr>
      </w:pPr>
      <w:r>
        <w:rPr>
          <w:sz w:val="24"/>
          <w:szCs w:val="24"/>
        </w:rPr>
        <w:t>Kommentar:</w:t>
      </w:r>
      <w:r>
        <w:rPr>
          <w:sz w:val="24"/>
          <w:szCs w:val="24"/>
        </w:rPr>
        <w:tab/>
        <w:t xml:space="preserve"> Es gibt eine brasilianische Millionenerbin, die in ihren wohlüberlegt zusammengestellten 10.000 euro- Outfits wie ein Berliner Scheibenwischerpunk aussieht. So funktioniert auch diese Kichererbsensuppe. Es isst ein einfaches Gericht aus Italien. Am Ende sieht es aus wie ein Bauerngericht, dabei ist die Zubereitung kompliziert.</w:t>
      </w:r>
      <w:r>
        <w:rPr>
          <w:sz w:val="24"/>
          <w:szCs w:val="24"/>
        </w:rPr>
        <w:br w:type="page"/>
      </w:r>
    </w:p>
    <w:p w14:paraId="7EF74217" w14:textId="11AB33C7" w:rsidR="00433E9E" w:rsidRDefault="00433E9E" w:rsidP="00433E9E">
      <w:pPr>
        <w:pStyle w:val="Heading2"/>
        <w:spacing w:after="240"/>
      </w:pPr>
      <w:r>
        <w:lastRenderedPageBreak/>
        <w:t>Kichererbsensuppe Nr. 5– Revíthia sóupa</w:t>
      </w:r>
      <w:r>
        <w:rPr>
          <w:rStyle w:val="FootnoteReference"/>
        </w:rPr>
        <w:footnoteReference w:id="318"/>
      </w:r>
    </w:p>
    <w:p w14:paraId="6EAF691C" w14:textId="77777777" w:rsidR="00433E9E" w:rsidRDefault="00433E9E" w:rsidP="00433E9E">
      <w:pPr>
        <w:rPr>
          <w:sz w:val="24"/>
          <w:szCs w:val="24"/>
        </w:rPr>
      </w:pPr>
      <w:r w:rsidRPr="008C5989">
        <w:rPr>
          <w:sz w:val="24"/>
          <w:szCs w:val="24"/>
          <w:u w:val="single"/>
        </w:rPr>
        <w:t>Zutaten</w:t>
      </w:r>
      <w:r>
        <w:rPr>
          <w:sz w:val="24"/>
          <w:szCs w:val="24"/>
        </w:rPr>
        <w:t xml:space="preserve"> (für 4 Portionen):</w:t>
      </w:r>
    </w:p>
    <w:p w14:paraId="5A6041A5" w14:textId="77777777" w:rsidR="00433E9E" w:rsidRDefault="00433E9E" w:rsidP="00433E9E">
      <w:pPr>
        <w:rPr>
          <w:sz w:val="24"/>
          <w:szCs w:val="24"/>
        </w:rPr>
      </w:pPr>
      <w:r>
        <w:rPr>
          <w:sz w:val="24"/>
          <w:szCs w:val="24"/>
        </w:rPr>
        <w:t>250 g Kichererbsen</w:t>
      </w:r>
    </w:p>
    <w:p w14:paraId="39C33521" w14:textId="77777777" w:rsidR="00433E9E" w:rsidRDefault="00433E9E" w:rsidP="00433E9E">
      <w:pPr>
        <w:rPr>
          <w:sz w:val="24"/>
          <w:szCs w:val="24"/>
        </w:rPr>
      </w:pPr>
      <w:r>
        <w:rPr>
          <w:sz w:val="24"/>
          <w:szCs w:val="24"/>
        </w:rPr>
        <w:t>1 große Zwiebel</w:t>
      </w:r>
    </w:p>
    <w:p w14:paraId="10D9F2D5" w14:textId="77777777" w:rsidR="00433E9E" w:rsidRDefault="00433E9E" w:rsidP="00433E9E">
      <w:pPr>
        <w:rPr>
          <w:sz w:val="24"/>
          <w:szCs w:val="24"/>
        </w:rPr>
      </w:pPr>
      <w:r>
        <w:rPr>
          <w:sz w:val="24"/>
          <w:szCs w:val="24"/>
        </w:rPr>
        <w:t>1 mittelgroße Möhre</w:t>
      </w:r>
    </w:p>
    <w:p w14:paraId="14457F91" w14:textId="77777777" w:rsidR="00433E9E" w:rsidRDefault="00433E9E" w:rsidP="00433E9E">
      <w:pPr>
        <w:rPr>
          <w:sz w:val="24"/>
          <w:szCs w:val="24"/>
        </w:rPr>
      </w:pPr>
      <w:r>
        <w:rPr>
          <w:sz w:val="24"/>
          <w:szCs w:val="24"/>
        </w:rPr>
        <w:t>5 EL Olivenöl</w:t>
      </w:r>
    </w:p>
    <w:p w14:paraId="493B9B44" w14:textId="77777777" w:rsidR="00433E9E" w:rsidRDefault="00433E9E" w:rsidP="00433E9E">
      <w:pPr>
        <w:rPr>
          <w:sz w:val="24"/>
          <w:szCs w:val="24"/>
        </w:rPr>
      </w:pPr>
      <w:r>
        <w:rPr>
          <w:sz w:val="24"/>
          <w:szCs w:val="24"/>
        </w:rPr>
        <w:t>Salz, Pfeffer</w:t>
      </w:r>
    </w:p>
    <w:p w14:paraId="0EC06562" w14:textId="77777777" w:rsidR="00433E9E" w:rsidRDefault="00433E9E" w:rsidP="00433E9E">
      <w:pPr>
        <w:rPr>
          <w:sz w:val="24"/>
          <w:szCs w:val="24"/>
        </w:rPr>
      </w:pPr>
      <w:r>
        <w:rPr>
          <w:sz w:val="24"/>
          <w:szCs w:val="24"/>
        </w:rPr>
        <w:t>1 Bund Petersilie</w:t>
      </w:r>
    </w:p>
    <w:p w14:paraId="05FE26BD" w14:textId="77777777" w:rsidR="00433E9E" w:rsidRDefault="00433E9E" w:rsidP="00433E9E">
      <w:pPr>
        <w:rPr>
          <w:sz w:val="24"/>
          <w:szCs w:val="24"/>
        </w:rPr>
      </w:pPr>
      <w:r>
        <w:rPr>
          <w:sz w:val="24"/>
          <w:szCs w:val="24"/>
        </w:rPr>
        <w:t>Saft von 1 Zitronen</w:t>
      </w:r>
    </w:p>
    <w:p w14:paraId="0220D4BD" w14:textId="77777777" w:rsidR="00433E9E" w:rsidRDefault="00433E9E" w:rsidP="00433E9E">
      <w:pPr>
        <w:rPr>
          <w:sz w:val="24"/>
          <w:szCs w:val="24"/>
        </w:rPr>
      </w:pPr>
    </w:p>
    <w:p w14:paraId="408E135A" w14:textId="77777777" w:rsidR="00433E9E" w:rsidRDefault="00433E9E" w:rsidP="00433E9E">
      <w:pPr>
        <w:rPr>
          <w:sz w:val="24"/>
          <w:szCs w:val="24"/>
        </w:rPr>
      </w:pPr>
      <w:r>
        <w:rPr>
          <w:sz w:val="24"/>
          <w:szCs w:val="24"/>
        </w:rPr>
        <w:t>Zubereitungszeit: 30 Minuten plus 12 Stunden Einweichzeit plus 1 ½ Stunden garen</w:t>
      </w:r>
    </w:p>
    <w:p w14:paraId="2589427C" w14:textId="77777777" w:rsidR="00433E9E" w:rsidRPr="004B797C" w:rsidRDefault="00433E9E" w:rsidP="00B40E8C">
      <w:pPr>
        <w:pStyle w:val="ListParagraph"/>
        <w:numPr>
          <w:ilvl w:val="0"/>
          <w:numId w:val="432"/>
        </w:numPr>
        <w:spacing w:after="120"/>
        <w:ind w:left="714" w:hanging="357"/>
        <w:contextualSpacing w:val="0"/>
        <w:jc w:val="both"/>
        <w:rPr>
          <w:sz w:val="24"/>
          <w:szCs w:val="24"/>
        </w:rPr>
      </w:pPr>
      <w:r w:rsidRPr="004B797C">
        <w:rPr>
          <w:sz w:val="24"/>
          <w:szCs w:val="24"/>
        </w:rPr>
        <w:t>Kichererbsen in einem Sieb abbrausen. In eine große Schüssel geben und mit reichlich Wasser 12 Stunden einweichen.</w:t>
      </w:r>
    </w:p>
    <w:p w14:paraId="1DC850E9" w14:textId="77777777" w:rsidR="00433E9E" w:rsidRPr="004B797C" w:rsidRDefault="00433E9E" w:rsidP="00B40E8C">
      <w:pPr>
        <w:pStyle w:val="ListParagraph"/>
        <w:numPr>
          <w:ilvl w:val="0"/>
          <w:numId w:val="432"/>
        </w:numPr>
        <w:spacing w:after="120"/>
        <w:ind w:left="714" w:hanging="357"/>
        <w:contextualSpacing w:val="0"/>
        <w:jc w:val="both"/>
        <w:rPr>
          <w:sz w:val="24"/>
          <w:szCs w:val="24"/>
        </w:rPr>
      </w:pPr>
      <w:r w:rsidRPr="004B797C">
        <w:rPr>
          <w:sz w:val="24"/>
          <w:szCs w:val="24"/>
        </w:rPr>
        <w:t>Am nächsten Tag das Wasser abgießen, die Erbsen in einen Topf geben und 1 ½ l kaltes Wasser dazugießen.</w:t>
      </w:r>
    </w:p>
    <w:p w14:paraId="28D4C786" w14:textId="77777777" w:rsidR="00433E9E" w:rsidRPr="004B797C" w:rsidRDefault="00433E9E" w:rsidP="00B40E8C">
      <w:pPr>
        <w:pStyle w:val="ListParagraph"/>
        <w:numPr>
          <w:ilvl w:val="0"/>
          <w:numId w:val="432"/>
        </w:numPr>
        <w:spacing w:after="120"/>
        <w:ind w:left="714" w:hanging="357"/>
        <w:contextualSpacing w:val="0"/>
        <w:jc w:val="both"/>
        <w:rPr>
          <w:sz w:val="24"/>
          <w:szCs w:val="24"/>
        </w:rPr>
      </w:pPr>
      <w:r w:rsidRPr="004B797C">
        <w:rPr>
          <w:sz w:val="24"/>
          <w:szCs w:val="24"/>
        </w:rPr>
        <w:t>Die Erbsen aufkochen. Schaum abschöpfen und die Erbsen dann bei schwacher Hitze zugedeckt etwa 1 Stunde kochen.</w:t>
      </w:r>
    </w:p>
    <w:p w14:paraId="05F72119" w14:textId="77777777" w:rsidR="00433E9E" w:rsidRPr="004B797C" w:rsidRDefault="00433E9E" w:rsidP="00B40E8C">
      <w:pPr>
        <w:pStyle w:val="ListParagraph"/>
        <w:numPr>
          <w:ilvl w:val="0"/>
          <w:numId w:val="432"/>
        </w:numPr>
        <w:spacing w:after="120"/>
        <w:ind w:left="714" w:hanging="357"/>
        <w:contextualSpacing w:val="0"/>
        <w:jc w:val="both"/>
        <w:rPr>
          <w:sz w:val="24"/>
          <w:szCs w:val="24"/>
        </w:rPr>
      </w:pPr>
      <w:r w:rsidRPr="004B797C">
        <w:rPr>
          <w:sz w:val="24"/>
          <w:szCs w:val="24"/>
        </w:rPr>
        <w:t>Inzwischen Zwiebel und Möhre schälen und klein würfeln. Nach 1 Stunde Gemüse und Olivenöl in die Suppe rühren und alles etwa weitere 30 Minuten garen, bis Gemüse und Erbsen weich sind.</w:t>
      </w:r>
    </w:p>
    <w:p w14:paraId="74BD5F25" w14:textId="77777777" w:rsidR="00433E9E" w:rsidRPr="004B797C" w:rsidRDefault="00433E9E" w:rsidP="00B40E8C">
      <w:pPr>
        <w:pStyle w:val="ListParagraph"/>
        <w:numPr>
          <w:ilvl w:val="0"/>
          <w:numId w:val="432"/>
        </w:numPr>
        <w:spacing w:after="120"/>
        <w:ind w:left="714" w:hanging="357"/>
        <w:contextualSpacing w:val="0"/>
        <w:jc w:val="both"/>
        <w:rPr>
          <w:sz w:val="24"/>
          <w:szCs w:val="24"/>
        </w:rPr>
      </w:pPr>
      <w:r w:rsidRPr="004B797C">
        <w:rPr>
          <w:sz w:val="24"/>
          <w:szCs w:val="24"/>
        </w:rPr>
        <w:t>Dan</w:t>
      </w:r>
      <w:r>
        <w:rPr>
          <w:sz w:val="24"/>
          <w:szCs w:val="24"/>
        </w:rPr>
        <w:t>n</w:t>
      </w:r>
      <w:r w:rsidRPr="004B797C">
        <w:rPr>
          <w:sz w:val="24"/>
          <w:szCs w:val="24"/>
        </w:rPr>
        <w:t xml:space="preserve"> die Suppe mit Salz und Pfeffer würzen. Petersilie abspülen, trockenschütteln, die Blättchen hacken und in die Suppe rühren. Mit Zitronensaft servieren und bei Tisch die Suppe abschmecken.</w:t>
      </w:r>
    </w:p>
    <w:p w14:paraId="1FF80EF2" w14:textId="77777777" w:rsidR="00433E9E" w:rsidRDefault="00433E9E" w:rsidP="00433E9E">
      <w:pPr>
        <w:rPr>
          <w:sz w:val="24"/>
          <w:szCs w:val="24"/>
        </w:rPr>
      </w:pPr>
      <w:r>
        <w:rPr>
          <w:sz w:val="24"/>
          <w:szCs w:val="24"/>
        </w:rPr>
        <w:br w:type="page"/>
      </w:r>
    </w:p>
    <w:p w14:paraId="00D22B3F" w14:textId="02DEBFC5" w:rsidR="00845D4E" w:rsidRDefault="00845D4E" w:rsidP="00966E6E">
      <w:pPr>
        <w:pStyle w:val="Heading2"/>
        <w:spacing w:after="240"/>
      </w:pPr>
      <w:r>
        <w:lastRenderedPageBreak/>
        <w:t>Erbsensuppe mit Dill und Minze</w:t>
      </w:r>
      <w:r w:rsidR="008E7CA1">
        <w:rPr>
          <w:rStyle w:val="FootnoteReference"/>
        </w:rPr>
        <w:footnoteReference w:id="319"/>
      </w:r>
      <w:r>
        <w:t xml:space="preserve"> </w:t>
      </w:r>
    </w:p>
    <w:p w14:paraId="2177685D" w14:textId="73153F83" w:rsidR="00845D4E" w:rsidRDefault="00845D4E">
      <w:pPr>
        <w:rPr>
          <w:sz w:val="24"/>
          <w:szCs w:val="24"/>
        </w:rPr>
      </w:pPr>
      <w:r w:rsidRPr="00966E6E">
        <w:rPr>
          <w:sz w:val="24"/>
          <w:szCs w:val="24"/>
          <w:u w:val="single"/>
        </w:rPr>
        <w:t>Zutaten</w:t>
      </w:r>
      <w:r>
        <w:rPr>
          <w:sz w:val="24"/>
          <w:szCs w:val="24"/>
        </w:rPr>
        <w:t xml:space="preserve"> </w:t>
      </w:r>
      <w:r w:rsidR="00966E6E">
        <w:rPr>
          <w:sz w:val="24"/>
          <w:szCs w:val="24"/>
        </w:rPr>
        <w:t>(</w:t>
      </w:r>
      <w:r>
        <w:rPr>
          <w:sz w:val="24"/>
          <w:szCs w:val="24"/>
        </w:rPr>
        <w:t>für 4 Portionen</w:t>
      </w:r>
      <w:r w:rsidR="00966E6E">
        <w:rPr>
          <w:sz w:val="24"/>
          <w:szCs w:val="24"/>
        </w:rPr>
        <w:t>):</w:t>
      </w:r>
    </w:p>
    <w:p w14:paraId="488F313E" w14:textId="77777777" w:rsidR="00845D4E" w:rsidRDefault="00845D4E">
      <w:pPr>
        <w:rPr>
          <w:sz w:val="24"/>
          <w:szCs w:val="24"/>
        </w:rPr>
      </w:pPr>
      <w:r>
        <w:rPr>
          <w:sz w:val="24"/>
          <w:szCs w:val="24"/>
        </w:rPr>
        <w:t>3 EL Rapsöl</w:t>
      </w:r>
    </w:p>
    <w:p w14:paraId="36550DA7" w14:textId="77777777" w:rsidR="00D603F1" w:rsidRDefault="00D603F1">
      <w:pPr>
        <w:rPr>
          <w:sz w:val="24"/>
          <w:szCs w:val="24"/>
        </w:rPr>
      </w:pPr>
      <w:r>
        <w:rPr>
          <w:sz w:val="24"/>
          <w:szCs w:val="24"/>
        </w:rPr>
        <w:t>1 große Gemüsezwiebel, in feine Streifen geschnitten</w:t>
      </w:r>
    </w:p>
    <w:p w14:paraId="29BA8097" w14:textId="77777777" w:rsidR="00D603F1" w:rsidRDefault="00D603F1">
      <w:pPr>
        <w:rPr>
          <w:sz w:val="24"/>
          <w:szCs w:val="24"/>
        </w:rPr>
      </w:pPr>
      <w:r>
        <w:rPr>
          <w:sz w:val="24"/>
          <w:szCs w:val="24"/>
        </w:rPr>
        <w:t>1 Stück Ingwer (3 cm), geschält und gerieben</w:t>
      </w:r>
    </w:p>
    <w:p w14:paraId="6DCC65DE" w14:textId="77777777" w:rsidR="00D603F1" w:rsidRDefault="00D603F1">
      <w:pPr>
        <w:rPr>
          <w:sz w:val="24"/>
          <w:szCs w:val="24"/>
        </w:rPr>
      </w:pPr>
      <w:r>
        <w:rPr>
          <w:sz w:val="24"/>
          <w:szCs w:val="24"/>
        </w:rPr>
        <w:t>3 Knoblauchzehen, zerdrückt</w:t>
      </w:r>
    </w:p>
    <w:p w14:paraId="4200C381" w14:textId="77777777" w:rsidR="00D603F1" w:rsidRDefault="00D603F1">
      <w:pPr>
        <w:rPr>
          <w:sz w:val="24"/>
          <w:szCs w:val="24"/>
        </w:rPr>
      </w:pPr>
      <w:r>
        <w:rPr>
          <w:sz w:val="24"/>
          <w:szCs w:val="24"/>
        </w:rPr>
        <w:t>3 grüne India-Jwala Chilischoten, entkernt und fein gehackt</w:t>
      </w:r>
    </w:p>
    <w:p w14:paraId="36A0A763" w14:textId="77777777" w:rsidR="00D603F1" w:rsidRDefault="00D603F1">
      <w:pPr>
        <w:rPr>
          <w:sz w:val="24"/>
          <w:szCs w:val="24"/>
        </w:rPr>
      </w:pPr>
      <w:r>
        <w:rPr>
          <w:sz w:val="24"/>
          <w:szCs w:val="24"/>
        </w:rPr>
        <w:t>900 g Erbsen (TK)</w:t>
      </w:r>
    </w:p>
    <w:p w14:paraId="300102E4" w14:textId="77777777" w:rsidR="00D603F1" w:rsidRDefault="00D603F1">
      <w:pPr>
        <w:rPr>
          <w:sz w:val="24"/>
          <w:szCs w:val="24"/>
        </w:rPr>
      </w:pPr>
      <w:r>
        <w:rPr>
          <w:sz w:val="24"/>
          <w:szCs w:val="24"/>
        </w:rPr>
        <w:t>600 ml Gemüsebrühe</w:t>
      </w:r>
    </w:p>
    <w:p w14:paraId="17870131" w14:textId="77777777" w:rsidR="00D603F1" w:rsidRDefault="00D603F1">
      <w:pPr>
        <w:rPr>
          <w:sz w:val="24"/>
          <w:szCs w:val="24"/>
        </w:rPr>
      </w:pPr>
      <w:r>
        <w:rPr>
          <w:sz w:val="24"/>
          <w:szCs w:val="24"/>
        </w:rPr>
        <w:t>Saft von ½ Zitrone</w:t>
      </w:r>
    </w:p>
    <w:p w14:paraId="3700ED51" w14:textId="5B21183A" w:rsidR="00D603F1" w:rsidRDefault="00D603F1">
      <w:pPr>
        <w:rPr>
          <w:sz w:val="24"/>
          <w:szCs w:val="24"/>
        </w:rPr>
      </w:pPr>
      <w:r>
        <w:rPr>
          <w:sz w:val="24"/>
          <w:szCs w:val="24"/>
        </w:rPr>
        <w:t>2 TL Garam Masala</w:t>
      </w:r>
    </w:p>
    <w:p w14:paraId="45909318" w14:textId="268F43D2" w:rsidR="00D603F1" w:rsidRDefault="00D603F1">
      <w:pPr>
        <w:rPr>
          <w:sz w:val="24"/>
          <w:szCs w:val="24"/>
        </w:rPr>
      </w:pPr>
      <w:r>
        <w:rPr>
          <w:sz w:val="24"/>
          <w:szCs w:val="24"/>
        </w:rPr>
        <w:t>30 g Minzeblätter, gehackt, plus Minze zum Dekorieren</w:t>
      </w:r>
    </w:p>
    <w:p w14:paraId="6A507A81" w14:textId="6129A814" w:rsidR="00D603F1" w:rsidRDefault="00D603F1">
      <w:pPr>
        <w:rPr>
          <w:sz w:val="24"/>
          <w:szCs w:val="24"/>
        </w:rPr>
      </w:pPr>
      <w:r>
        <w:rPr>
          <w:sz w:val="24"/>
          <w:szCs w:val="24"/>
        </w:rPr>
        <w:t>25 g Dill, gehackt</w:t>
      </w:r>
    </w:p>
    <w:p w14:paraId="1621EA79" w14:textId="7E54DC75" w:rsidR="00D603F1" w:rsidRDefault="00D603F1">
      <w:pPr>
        <w:rPr>
          <w:sz w:val="24"/>
          <w:szCs w:val="24"/>
        </w:rPr>
      </w:pPr>
      <w:r>
        <w:rPr>
          <w:sz w:val="24"/>
          <w:szCs w:val="24"/>
        </w:rPr>
        <w:t>2 TL Kreuzkümmelsamen</w:t>
      </w:r>
    </w:p>
    <w:p w14:paraId="189A6546" w14:textId="54C0AE1E" w:rsidR="00D603F1" w:rsidRDefault="00D603F1">
      <w:pPr>
        <w:rPr>
          <w:sz w:val="24"/>
          <w:szCs w:val="24"/>
        </w:rPr>
      </w:pPr>
      <w:r>
        <w:rPr>
          <w:sz w:val="24"/>
          <w:szCs w:val="24"/>
        </w:rPr>
        <w:t>1 Prise Salz</w:t>
      </w:r>
    </w:p>
    <w:p w14:paraId="7EE493AE" w14:textId="220271CC" w:rsidR="00D603F1" w:rsidRDefault="00D603F1" w:rsidP="00D603F1">
      <w:pPr>
        <w:jc w:val="both"/>
        <w:rPr>
          <w:sz w:val="24"/>
          <w:szCs w:val="24"/>
        </w:rPr>
      </w:pPr>
    </w:p>
    <w:p w14:paraId="56F855B4" w14:textId="069B7BF5" w:rsidR="00966E6E" w:rsidRDefault="00966E6E" w:rsidP="00D603F1">
      <w:pPr>
        <w:jc w:val="both"/>
        <w:rPr>
          <w:sz w:val="24"/>
          <w:szCs w:val="24"/>
        </w:rPr>
      </w:pPr>
      <w:r>
        <w:rPr>
          <w:sz w:val="24"/>
          <w:szCs w:val="24"/>
        </w:rPr>
        <w:t>Zubereitung:</w:t>
      </w:r>
    </w:p>
    <w:p w14:paraId="52D4750D" w14:textId="11A06040" w:rsidR="00D603F1" w:rsidRPr="00D603F1" w:rsidRDefault="00D603F1" w:rsidP="00B40E8C">
      <w:pPr>
        <w:pStyle w:val="ListParagraph"/>
        <w:numPr>
          <w:ilvl w:val="0"/>
          <w:numId w:val="1333"/>
        </w:numPr>
        <w:spacing w:after="120"/>
        <w:ind w:left="714" w:hanging="357"/>
        <w:contextualSpacing w:val="0"/>
        <w:jc w:val="both"/>
        <w:rPr>
          <w:sz w:val="24"/>
          <w:szCs w:val="24"/>
        </w:rPr>
      </w:pPr>
      <w:r w:rsidRPr="00D603F1">
        <w:rPr>
          <w:sz w:val="24"/>
          <w:szCs w:val="24"/>
        </w:rPr>
        <w:t xml:space="preserve">In einem hohen Topf 2 EL von dem Öl erhitzen, die Zwiebel hineingeben und anschwitzen, aber nicht bräunen. Ingwer, Knoblauch und Chili dazugeben. Einige Minuten unter Rühren braten, dann Erbsen, Brühe, Zitronensaft und Garam </w:t>
      </w:r>
      <w:r w:rsidR="00966E6E">
        <w:rPr>
          <w:sz w:val="24"/>
          <w:szCs w:val="24"/>
        </w:rPr>
        <w:t>M</w:t>
      </w:r>
      <w:r w:rsidRPr="00D603F1">
        <w:rPr>
          <w:sz w:val="24"/>
          <w:szCs w:val="24"/>
        </w:rPr>
        <w:t>asala hinzufügen.</w:t>
      </w:r>
    </w:p>
    <w:p w14:paraId="637C56AB" w14:textId="07DB2C2C" w:rsidR="00D603F1" w:rsidRPr="00D603F1" w:rsidRDefault="00D603F1" w:rsidP="00B40E8C">
      <w:pPr>
        <w:pStyle w:val="ListParagraph"/>
        <w:numPr>
          <w:ilvl w:val="0"/>
          <w:numId w:val="1333"/>
        </w:numPr>
        <w:spacing w:after="120"/>
        <w:ind w:left="714" w:hanging="357"/>
        <w:contextualSpacing w:val="0"/>
        <w:jc w:val="both"/>
        <w:rPr>
          <w:sz w:val="24"/>
          <w:szCs w:val="24"/>
        </w:rPr>
      </w:pPr>
      <w:r w:rsidRPr="00D603F1">
        <w:rPr>
          <w:sz w:val="24"/>
          <w:szCs w:val="24"/>
        </w:rPr>
        <w:t>Aufkochen lassen, die Kräuter einrühren und vom Herd nehmen. Pürieren.</w:t>
      </w:r>
    </w:p>
    <w:p w14:paraId="7E3A541F" w14:textId="28B4A6F9" w:rsidR="00D603F1" w:rsidRPr="00D603F1" w:rsidRDefault="00D603F1" w:rsidP="00B40E8C">
      <w:pPr>
        <w:pStyle w:val="ListParagraph"/>
        <w:numPr>
          <w:ilvl w:val="0"/>
          <w:numId w:val="1333"/>
        </w:numPr>
        <w:spacing w:after="120"/>
        <w:ind w:left="714" w:hanging="357"/>
        <w:contextualSpacing w:val="0"/>
        <w:jc w:val="both"/>
        <w:rPr>
          <w:sz w:val="24"/>
          <w:szCs w:val="24"/>
        </w:rPr>
      </w:pPr>
      <w:r w:rsidRPr="00D603F1">
        <w:rPr>
          <w:sz w:val="24"/>
          <w:szCs w:val="24"/>
        </w:rPr>
        <w:t>In einer kleinen Pfanne 1 EL Öl erhitzen, die Kreuzkümmelsamen hineingeben und bei mittlerer Hitze bräunen lassen. Salzen und vom Herd nehmen.</w:t>
      </w:r>
    </w:p>
    <w:p w14:paraId="35767021" w14:textId="0F17555A" w:rsidR="00D603F1" w:rsidRPr="00D603F1" w:rsidRDefault="00D603F1" w:rsidP="00B40E8C">
      <w:pPr>
        <w:pStyle w:val="ListParagraph"/>
        <w:numPr>
          <w:ilvl w:val="0"/>
          <w:numId w:val="1333"/>
        </w:numPr>
        <w:spacing w:after="120"/>
        <w:ind w:left="714" w:hanging="357"/>
        <w:contextualSpacing w:val="0"/>
        <w:jc w:val="both"/>
        <w:rPr>
          <w:sz w:val="24"/>
          <w:szCs w:val="24"/>
        </w:rPr>
      </w:pPr>
      <w:r w:rsidRPr="00D603F1">
        <w:rPr>
          <w:sz w:val="24"/>
          <w:szCs w:val="24"/>
        </w:rPr>
        <w:t>Die Suppe mit Minze bestreuen und das Kreuzkümmelöl darüberträufeln.</w:t>
      </w:r>
    </w:p>
    <w:p w14:paraId="0B6AF393" w14:textId="77777777" w:rsidR="00D603F1" w:rsidRDefault="00D603F1">
      <w:pPr>
        <w:rPr>
          <w:sz w:val="24"/>
          <w:szCs w:val="24"/>
        </w:rPr>
      </w:pPr>
    </w:p>
    <w:p w14:paraId="780A1E42" w14:textId="7489ECDB" w:rsidR="00845D4E" w:rsidRDefault="00845D4E">
      <w:pPr>
        <w:rPr>
          <w:sz w:val="24"/>
          <w:szCs w:val="24"/>
        </w:rPr>
      </w:pPr>
      <w:r>
        <w:rPr>
          <w:sz w:val="24"/>
          <w:szCs w:val="24"/>
        </w:rPr>
        <w:br w:type="page"/>
      </w:r>
    </w:p>
    <w:p w14:paraId="49C81A6D" w14:textId="77777777" w:rsidR="00F529CB" w:rsidRDefault="00F529CB" w:rsidP="00F529CB">
      <w:pPr>
        <w:pStyle w:val="Heading2"/>
        <w:spacing w:after="240"/>
      </w:pPr>
      <w:r>
        <w:lastRenderedPageBreak/>
        <w:t>Grießnockensuppe Nr. 1</w:t>
      </w:r>
      <w:r>
        <w:rPr>
          <w:rStyle w:val="FootnoteReference"/>
        </w:rPr>
        <w:footnoteReference w:id="320"/>
      </w:r>
    </w:p>
    <w:p w14:paraId="1CAAA0D7" w14:textId="77777777" w:rsidR="00F529CB" w:rsidRDefault="00F529CB" w:rsidP="00F529CB">
      <w:pPr>
        <w:rPr>
          <w:sz w:val="24"/>
          <w:szCs w:val="24"/>
        </w:rPr>
      </w:pPr>
      <w:r w:rsidRPr="00966E6E">
        <w:rPr>
          <w:sz w:val="24"/>
          <w:szCs w:val="24"/>
          <w:u w:val="single"/>
        </w:rPr>
        <w:t>Zutaten</w:t>
      </w:r>
      <w:r>
        <w:rPr>
          <w:sz w:val="24"/>
          <w:szCs w:val="24"/>
        </w:rPr>
        <w:t xml:space="preserve"> (für 4 Portionen):</w:t>
      </w:r>
    </w:p>
    <w:p w14:paraId="58E91865" w14:textId="77777777" w:rsidR="00F529CB" w:rsidRDefault="00F529CB" w:rsidP="00F529CB">
      <w:pPr>
        <w:rPr>
          <w:sz w:val="24"/>
          <w:szCs w:val="24"/>
        </w:rPr>
      </w:pPr>
      <w:r>
        <w:rPr>
          <w:sz w:val="24"/>
          <w:szCs w:val="24"/>
        </w:rPr>
        <w:t>50 g Butter (Zimmertemperatur)</w:t>
      </w:r>
    </w:p>
    <w:p w14:paraId="0159AEB1" w14:textId="77777777" w:rsidR="00F529CB" w:rsidRDefault="00F529CB" w:rsidP="00F529CB">
      <w:pPr>
        <w:rPr>
          <w:sz w:val="24"/>
          <w:szCs w:val="24"/>
        </w:rPr>
      </w:pPr>
      <w:r>
        <w:rPr>
          <w:sz w:val="24"/>
          <w:szCs w:val="24"/>
        </w:rPr>
        <w:t>1 Ei (Zimmertemperatur)</w:t>
      </w:r>
    </w:p>
    <w:p w14:paraId="688F612A" w14:textId="77777777" w:rsidR="00F529CB" w:rsidRDefault="00F529CB" w:rsidP="00F529CB">
      <w:pPr>
        <w:rPr>
          <w:sz w:val="24"/>
          <w:szCs w:val="24"/>
        </w:rPr>
      </w:pPr>
      <w:r>
        <w:rPr>
          <w:sz w:val="24"/>
          <w:szCs w:val="24"/>
        </w:rPr>
        <w:t>70 g Weichweizengrieß</w:t>
      </w:r>
    </w:p>
    <w:p w14:paraId="5F8F702F" w14:textId="77777777" w:rsidR="00F529CB" w:rsidRDefault="00F529CB" w:rsidP="00F529CB">
      <w:pPr>
        <w:rPr>
          <w:sz w:val="24"/>
          <w:szCs w:val="24"/>
        </w:rPr>
      </w:pPr>
      <w:r>
        <w:rPr>
          <w:sz w:val="24"/>
          <w:szCs w:val="24"/>
        </w:rPr>
        <w:t>Salz, Muskat, Pfeffer</w:t>
      </w:r>
    </w:p>
    <w:p w14:paraId="1CCF9DE8" w14:textId="77777777" w:rsidR="00F529CB" w:rsidRDefault="00F529CB" w:rsidP="00F529CB">
      <w:pPr>
        <w:rPr>
          <w:sz w:val="24"/>
          <w:szCs w:val="24"/>
        </w:rPr>
      </w:pPr>
      <w:r>
        <w:rPr>
          <w:sz w:val="24"/>
          <w:szCs w:val="24"/>
        </w:rPr>
        <w:t>1 l Gemüsebrühe</w:t>
      </w:r>
    </w:p>
    <w:p w14:paraId="63E99729" w14:textId="77777777" w:rsidR="00F529CB" w:rsidRDefault="00F529CB" w:rsidP="00F529CB">
      <w:pPr>
        <w:rPr>
          <w:sz w:val="24"/>
          <w:szCs w:val="24"/>
        </w:rPr>
      </w:pPr>
    </w:p>
    <w:p w14:paraId="1358DD7C" w14:textId="77777777" w:rsidR="00F529CB" w:rsidRDefault="00F529CB" w:rsidP="00F529CB">
      <w:pPr>
        <w:rPr>
          <w:sz w:val="24"/>
          <w:szCs w:val="24"/>
        </w:rPr>
      </w:pPr>
      <w:r>
        <w:rPr>
          <w:sz w:val="24"/>
          <w:szCs w:val="24"/>
        </w:rPr>
        <w:t>Zubereitung:</w:t>
      </w:r>
    </w:p>
    <w:p w14:paraId="53358C80" w14:textId="77777777" w:rsidR="00F529CB" w:rsidRPr="00F63794" w:rsidRDefault="00F529CB" w:rsidP="00B40E8C">
      <w:pPr>
        <w:pStyle w:val="ListParagraph"/>
        <w:numPr>
          <w:ilvl w:val="0"/>
          <w:numId w:val="1294"/>
        </w:numPr>
        <w:spacing w:after="120"/>
        <w:ind w:left="714" w:hanging="357"/>
        <w:contextualSpacing w:val="0"/>
        <w:jc w:val="both"/>
        <w:rPr>
          <w:sz w:val="24"/>
          <w:szCs w:val="24"/>
        </w:rPr>
      </w:pPr>
      <w:r w:rsidRPr="00F63794">
        <w:rPr>
          <w:sz w:val="24"/>
          <w:szCs w:val="24"/>
        </w:rPr>
        <w:t>Die Butter schaumig aufschlagen (bis sie weiß ist) und das Ei unterrühren, bis die Masse bindet. Dann den Grieß unterheben. Mit Salz, Muskat und Pfeffer abschmecken und eine Stunde stehen lassen.</w:t>
      </w:r>
    </w:p>
    <w:p w14:paraId="485BFC04" w14:textId="77777777" w:rsidR="00F529CB" w:rsidRPr="00F63794" w:rsidRDefault="00F529CB" w:rsidP="00B40E8C">
      <w:pPr>
        <w:pStyle w:val="ListParagraph"/>
        <w:numPr>
          <w:ilvl w:val="0"/>
          <w:numId w:val="1294"/>
        </w:numPr>
        <w:spacing w:after="120"/>
        <w:ind w:left="714" w:hanging="357"/>
        <w:contextualSpacing w:val="0"/>
        <w:jc w:val="both"/>
        <w:rPr>
          <w:sz w:val="24"/>
          <w:szCs w:val="24"/>
        </w:rPr>
      </w:pPr>
      <w:r w:rsidRPr="00F63794">
        <w:rPr>
          <w:sz w:val="24"/>
          <w:szCs w:val="24"/>
        </w:rPr>
        <w:t>Mit zwei Esslöffeln, die man zwischendurch immer wieder in heißes Wasser taucht, Nocken abstechen. Am besten lassen sich die länglichen Klößchen formen, indem man den Teig mehrmals von einem Löffel in den anderen streicht.</w:t>
      </w:r>
    </w:p>
    <w:p w14:paraId="0BE0066A" w14:textId="77777777" w:rsidR="00F529CB" w:rsidRDefault="00F529CB" w:rsidP="00B40E8C">
      <w:pPr>
        <w:pStyle w:val="ListParagraph"/>
        <w:numPr>
          <w:ilvl w:val="0"/>
          <w:numId w:val="1294"/>
        </w:numPr>
        <w:spacing w:after="120"/>
        <w:ind w:left="714" w:hanging="357"/>
        <w:contextualSpacing w:val="0"/>
        <w:jc w:val="both"/>
        <w:rPr>
          <w:sz w:val="24"/>
          <w:szCs w:val="24"/>
        </w:rPr>
      </w:pPr>
      <w:r w:rsidRPr="00F63794">
        <w:rPr>
          <w:sz w:val="24"/>
          <w:szCs w:val="24"/>
        </w:rPr>
        <w:t>Nocken in einer heißen Gemüsebrühe 5 Minuten lei</w:t>
      </w:r>
      <w:r>
        <w:rPr>
          <w:sz w:val="24"/>
          <w:szCs w:val="24"/>
        </w:rPr>
        <w:t>cht</w:t>
      </w:r>
      <w:r w:rsidRPr="00F63794">
        <w:rPr>
          <w:sz w:val="24"/>
          <w:szCs w:val="24"/>
        </w:rPr>
        <w:t xml:space="preserve"> kochen lassen und weitere 10 Minuten ziehen lassen. Auf Suppenteller verteilen und mit Schnittlauch bestreut servieren.</w:t>
      </w:r>
    </w:p>
    <w:p w14:paraId="2C62C5A2" w14:textId="77777777" w:rsidR="00F529CB" w:rsidRDefault="00F529CB" w:rsidP="00F529CB">
      <w:pPr>
        <w:rPr>
          <w:sz w:val="24"/>
          <w:szCs w:val="24"/>
        </w:rPr>
      </w:pPr>
      <w:r>
        <w:rPr>
          <w:sz w:val="24"/>
          <w:szCs w:val="24"/>
        </w:rPr>
        <w:br w:type="page"/>
      </w:r>
    </w:p>
    <w:p w14:paraId="6444A95F" w14:textId="77777777" w:rsidR="00F529CB" w:rsidRDefault="00F529CB" w:rsidP="00F529CB">
      <w:pPr>
        <w:pStyle w:val="Heading2"/>
        <w:spacing w:after="240"/>
      </w:pPr>
      <w:r>
        <w:lastRenderedPageBreak/>
        <w:t>Grießnockensuppe Nr. 2</w:t>
      </w:r>
      <w:r>
        <w:rPr>
          <w:rStyle w:val="FootnoteReference"/>
        </w:rPr>
        <w:footnoteReference w:id="321"/>
      </w:r>
    </w:p>
    <w:p w14:paraId="39229354" w14:textId="77777777" w:rsidR="00F529CB" w:rsidRDefault="00F529CB" w:rsidP="00F529CB">
      <w:pPr>
        <w:spacing w:after="120"/>
        <w:jc w:val="both"/>
        <w:rPr>
          <w:sz w:val="24"/>
          <w:szCs w:val="24"/>
        </w:rPr>
      </w:pPr>
      <w:r w:rsidRPr="00B178F1">
        <w:rPr>
          <w:sz w:val="24"/>
          <w:szCs w:val="24"/>
          <w:u w:val="single"/>
        </w:rPr>
        <w:t>Zutaten</w:t>
      </w:r>
      <w:r>
        <w:rPr>
          <w:sz w:val="24"/>
          <w:szCs w:val="24"/>
        </w:rPr>
        <w:t xml:space="preserve"> (für 6 Portionen):</w:t>
      </w:r>
    </w:p>
    <w:p w14:paraId="7E7AD3FB" w14:textId="77777777" w:rsidR="00F529CB" w:rsidRDefault="00F529CB" w:rsidP="00F529CB">
      <w:pPr>
        <w:spacing w:after="120"/>
        <w:jc w:val="both"/>
        <w:rPr>
          <w:sz w:val="24"/>
          <w:szCs w:val="24"/>
        </w:rPr>
      </w:pPr>
      <w:r>
        <w:rPr>
          <w:sz w:val="24"/>
          <w:szCs w:val="24"/>
        </w:rPr>
        <w:t>100 ml Milch</w:t>
      </w:r>
    </w:p>
    <w:p w14:paraId="4923358D" w14:textId="77777777" w:rsidR="00F529CB" w:rsidRDefault="00F529CB" w:rsidP="00F529CB">
      <w:pPr>
        <w:spacing w:after="120"/>
        <w:jc w:val="both"/>
        <w:rPr>
          <w:sz w:val="24"/>
          <w:szCs w:val="24"/>
        </w:rPr>
      </w:pPr>
      <w:r>
        <w:rPr>
          <w:sz w:val="24"/>
          <w:szCs w:val="24"/>
        </w:rPr>
        <w:t>40 g Butter</w:t>
      </w:r>
    </w:p>
    <w:p w14:paraId="66CA3551" w14:textId="77777777" w:rsidR="00F529CB" w:rsidRDefault="00F529CB" w:rsidP="00F529CB">
      <w:pPr>
        <w:spacing w:after="120"/>
        <w:jc w:val="both"/>
        <w:rPr>
          <w:sz w:val="24"/>
          <w:szCs w:val="24"/>
        </w:rPr>
      </w:pPr>
      <w:r>
        <w:rPr>
          <w:sz w:val="24"/>
          <w:szCs w:val="24"/>
        </w:rPr>
        <w:t>Salz</w:t>
      </w:r>
    </w:p>
    <w:p w14:paraId="766C4F1F" w14:textId="77777777" w:rsidR="00F529CB" w:rsidRDefault="00F529CB" w:rsidP="00F529CB">
      <w:pPr>
        <w:spacing w:after="120"/>
        <w:jc w:val="both"/>
        <w:rPr>
          <w:sz w:val="24"/>
          <w:szCs w:val="24"/>
        </w:rPr>
      </w:pPr>
      <w:r>
        <w:rPr>
          <w:sz w:val="24"/>
          <w:szCs w:val="24"/>
        </w:rPr>
        <w:t>Frisch geriebene Muskatnuss</w:t>
      </w:r>
    </w:p>
    <w:p w14:paraId="34244B47" w14:textId="77777777" w:rsidR="00F529CB" w:rsidRDefault="00F529CB" w:rsidP="00F529CB">
      <w:pPr>
        <w:spacing w:after="120"/>
        <w:jc w:val="both"/>
        <w:rPr>
          <w:sz w:val="24"/>
          <w:szCs w:val="24"/>
        </w:rPr>
      </w:pPr>
      <w:r>
        <w:rPr>
          <w:sz w:val="24"/>
          <w:szCs w:val="24"/>
        </w:rPr>
        <w:t>60 g Grieß</w:t>
      </w:r>
    </w:p>
    <w:p w14:paraId="6F68B5BC" w14:textId="77777777" w:rsidR="00F529CB" w:rsidRDefault="00F529CB" w:rsidP="00F529CB">
      <w:pPr>
        <w:spacing w:after="120"/>
        <w:jc w:val="both"/>
        <w:rPr>
          <w:sz w:val="24"/>
          <w:szCs w:val="24"/>
        </w:rPr>
      </w:pPr>
      <w:r>
        <w:rPr>
          <w:sz w:val="24"/>
          <w:szCs w:val="24"/>
        </w:rPr>
        <w:t>1 EI</w:t>
      </w:r>
    </w:p>
    <w:p w14:paraId="1F10F06C" w14:textId="77777777" w:rsidR="00F529CB" w:rsidRDefault="00F529CB" w:rsidP="00F529CB">
      <w:pPr>
        <w:spacing w:after="120"/>
        <w:jc w:val="both"/>
        <w:rPr>
          <w:sz w:val="24"/>
          <w:szCs w:val="24"/>
        </w:rPr>
      </w:pPr>
      <w:r>
        <w:rPr>
          <w:sz w:val="24"/>
          <w:szCs w:val="24"/>
        </w:rPr>
        <w:t>1 TL abgeriebene Orangenschale</w:t>
      </w:r>
    </w:p>
    <w:p w14:paraId="67E43447" w14:textId="77777777" w:rsidR="00F529CB" w:rsidRDefault="00F529CB" w:rsidP="00F529CB">
      <w:pPr>
        <w:spacing w:after="120"/>
        <w:jc w:val="both"/>
        <w:rPr>
          <w:sz w:val="24"/>
          <w:szCs w:val="24"/>
        </w:rPr>
      </w:pPr>
      <w:r>
        <w:rPr>
          <w:sz w:val="24"/>
          <w:szCs w:val="24"/>
        </w:rPr>
        <w:t>Etwa 1,5 l Brühe</w:t>
      </w:r>
    </w:p>
    <w:p w14:paraId="38B667DA" w14:textId="77777777" w:rsidR="00F529CB" w:rsidRDefault="00F529CB" w:rsidP="00F529CB">
      <w:pPr>
        <w:spacing w:after="120"/>
        <w:jc w:val="both"/>
        <w:rPr>
          <w:sz w:val="24"/>
          <w:szCs w:val="24"/>
        </w:rPr>
      </w:pPr>
      <w:r>
        <w:rPr>
          <w:sz w:val="24"/>
          <w:szCs w:val="24"/>
        </w:rPr>
        <w:t>1 EL fein gehackte Petersilie</w:t>
      </w:r>
    </w:p>
    <w:p w14:paraId="48BAEACA" w14:textId="77777777" w:rsidR="00F529CB" w:rsidRDefault="00F529CB" w:rsidP="00F529CB">
      <w:pPr>
        <w:spacing w:after="120"/>
        <w:jc w:val="both"/>
        <w:rPr>
          <w:sz w:val="24"/>
          <w:szCs w:val="24"/>
        </w:rPr>
      </w:pPr>
    </w:p>
    <w:p w14:paraId="45CE23FF" w14:textId="77777777" w:rsidR="00F529CB" w:rsidRDefault="00F529CB" w:rsidP="00F529CB">
      <w:pPr>
        <w:spacing w:after="120"/>
        <w:jc w:val="both"/>
        <w:rPr>
          <w:sz w:val="24"/>
          <w:szCs w:val="24"/>
        </w:rPr>
      </w:pPr>
      <w:r>
        <w:rPr>
          <w:sz w:val="24"/>
          <w:szCs w:val="24"/>
        </w:rPr>
        <w:t>Zubereitungszeit:</w:t>
      </w:r>
      <w:r>
        <w:rPr>
          <w:sz w:val="24"/>
          <w:szCs w:val="24"/>
        </w:rPr>
        <w:tab/>
        <w:t>35 Minuten plus 1 Stunde Kühlzeit</w:t>
      </w:r>
    </w:p>
    <w:p w14:paraId="1047B499" w14:textId="77777777" w:rsidR="00F529CB" w:rsidRPr="00B178F1" w:rsidRDefault="00F529CB" w:rsidP="00B40E8C">
      <w:pPr>
        <w:pStyle w:val="ListParagraph"/>
        <w:numPr>
          <w:ilvl w:val="0"/>
          <w:numId w:val="1854"/>
        </w:numPr>
        <w:spacing w:after="120"/>
        <w:ind w:left="714" w:hanging="357"/>
        <w:contextualSpacing w:val="0"/>
        <w:jc w:val="both"/>
        <w:rPr>
          <w:sz w:val="24"/>
          <w:szCs w:val="24"/>
        </w:rPr>
      </w:pPr>
      <w:r w:rsidRPr="00B178F1">
        <w:rPr>
          <w:sz w:val="24"/>
          <w:szCs w:val="24"/>
        </w:rPr>
        <w:t>Die Milch zum Kochen bringen. Die Butter darin auflösen, mit Salz und Muskat würzen. Den Grieß einstreuen und unter ständigem Rühren ausquellen lassen. Sobald sich der Brei vom Boden löst, den Topf vom Herd nehmen, abkühlen lassen.</w:t>
      </w:r>
    </w:p>
    <w:p w14:paraId="29E80595" w14:textId="77777777" w:rsidR="00F529CB" w:rsidRPr="00B178F1" w:rsidRDefault="00F529CB" w:rsidP="00B40E8C">
      <w:pPr>
        <w:pStyle w:val="ListParagraph"/>
        <w:numPr>
          <w:ilvl w:val="0"/>
          <w:numId w:val="1854"/>
        </w:numPr>
        <w:spacing w:after="120"/>
        <w:ind w:left="714" w:hanging="357"/>
        <w:contextualSpacing w:val="0"/>
        <w:jc w:val="both"/>
        <w:rPr>
          <w:sz w:val="24"/>
          <w:szCs w:val="24"/>
        </w:rPr>
      </w:pPr>
      <w:r w:rsidRPr="00B178F1">
        <w:rPr>
          <w:sz w:val="24"/>
          <w:szCs w:val="24"/>
        </w:rPr>
        <w:t>Das Ei verquirlen und unter den Brei rühren. Mit Salz, Muskat, Pfeffer und ½ TL abgeriebene Orangenschale würzen und bis zur Weiterverwendung kalt stellen (mindestens 1 Stunden)</w:t>
      </w:r>
    </w:p>
    <w:p w14:paraId="452B0137" w14:textId="77777777" w:rsidR="00F529CB" w:rsidRPr="00B178F1" w:rsidRDefault="00F529CB" w:rsidP="00B40E8C">
      <w:pPr>
        <w:pStyle w:val="ListParagraph"/>
        <w:numPr>
          <w:ilvl w:val="0"/>
          <w:numId w:val="1854"/>
        </w:numPr>
        <w:spacing w:after="120"/>
        <w:ind w:left="714" w:hanging="357"/>
        <w:contextualSpacing w:val="0"/>
        <w:jc w:val="both"/>
        <w:rPr>
          <w:sz w:val="24"/>
          <w:szCs w:val="24"/>
        </w:rPr>
      </w:pPr>
      <w:r w:rsidRPr="00B178F1">
        <w:rPr>
          <w:sz w:val="24"/>
          <w:szCs w:val="24"/>
        </w:rPr>
        <w:t>Die Brühe in einem Topf aufkochen. Mit zwei nassen Teelöffeln aus der Grießmasse kleine Nocken abstechen und vorsichtig in die kochende Brühe legen. Nun die Hitze verringern und die Grießnocken in etwa 10 Minuten garziehen lassen. Mit der übrigen Orangenschale und feingehackter Petersilie bestreuen.</w:t>
      </w:r>
    </w:p>
    <w:p w14:paraId="1DDA7DE3" w14:textId="77777777" w:rsidR="00F529CB" w:rsidRDefault="00F529CB" w:rsidP="00F529CB">
      <w:pPr>
        <w:spacing w:after="120"/>
        <w:jc w:val="both"/>
        <w:rPr>
          <w:sz w:val="24"/>
          <w:szCs w:val="24"/>
        </w:rPr>
      </w:pPr>
    </w:p>
    <w:p w14:paraId="14B2C3AD" w14:textId="2FE1F096" w:rsidR="00BE1C00" w:rsidRDefault="00F529CB" w:rsidP="00380DA9">
      <w:pPr>
        <w:pStyle w:val="ListParagraph"/>
        <w:spacing w:after="120"/>
        <w:ind w:left="1416" w:hanging="702"/>
        <w:contextualSpacing w:val="0"/>
        <w:jc w:val="both"/>
        <w:rPr>
          <w:sz w:val="24"/>
          <w:szCs w:val="24"/>
        </w:rPr>
      </w:pPr>
      <w:r>
        <w:rPr>
          <w:sz w:val="24"/>
          <w:szCs w:val="24"/>
        </w:rPr>
        <w:t>Tipp:</w:t>
      </w:r>
      <w:r>
        <w:rPr>
          <w:sz w:val="24"/>
          <w:szCs w:val="24"/>
        </w:rPr>
        <w:tab/>
        <w:t xml:space="preserve">Statt der Orangenschale feingehackte Kräuter zum Würzen der Nocken nehmen: Petersilie, Salbei, Kerbel und Thymian. </w:t>
      </w:r>
      <w:r w:rsidR="00380DA9">
        <w:rPr>
          <w:sz w:val="24"/>
          <w:szCs w:val="24"/>
        </w:rPr>
        <w:t>Mit geriebenem Käse</w:t>
      </w:r>
      <w:r>
        <w:rPr>
          <w:sz w:val="24"/>
          <w:szCs w:val="24"/>
        </w:rPr>
        <w:t xml:space="preserve"> gemischt werden die Klößchen pikanter und üppiger.</w:t>
      </w:r>
    </w:p>
    <w:p w14:paraId="3E8A9E98" w14:textId="66F2FFDD" w:rsidR="005F78FF" w:rsidRDefault="005F78FF">
      <w:pPr>
        <w:rPr>
          <w:sz w:val="24"/>
          <w:szCs w:val="24"/>
        </w:rPr>
      </w:pPr>
      <w:r>
        <w:rPr>
          <w:sz w:val="24"/>
          <w:szCs w:val="24"/>
        </w:rPr>
        <w:br w:type="page"/>
      </w:r>
    </w:p>
    <w:p w14:paraId="4B8220FB" w14:textId="77777777" w:rsidR="005F78FF" w:rsidRDefault="005F78FF" w:rsidP="005F78FF">
      <w:pPr>
        <w:pStyle w:val="Heading2"/>
        <w:spacing w:after="240"/>
      </w:pPr>
      <w:r>
        <w:lastRenderedPageBreak/>
        <w:t>Türkische Linsensuppe</w:t>
      </w:r>
    </w:p>
    <w:p w14:paraId="5A3810F4" w14:textId="77777777" w:rsidR="005F78FF" w:rsidRDefault="005F78FF" w:rsidP="005F78FF">
      <w:pPr>
        <w:rPr>
          <w:sz w:val="24"/>
          <w:szCs w:val="24"/>
        </w:rPr>
      </w:pPr>
      <w:r w:rsidRPr="00897098">
        <w:rPr>
          <w:sz w:val="24"/>
          <w:szCs w:val="24"/>
          <w:u w:val="single"/>
        </w:rPr>
        <w:t>Zutaten</w:t>
      </w:r>
      <w:r>
        <w:rPr>
          <w:sz w:val="24"/>
          <w:szCs w:val="24"/>
        </w:rPr>
        <w:t xml:space="preserve"> (für 4 Portionen):</w:t>
      </w:r>
    </w:p>
    <w:p w14:paraId="33EF3D54" w14:textId="77777777" w:rsidR="005F78FF" w:rsidRDefault="005F78FF" w:rsidP="005F78FF">
      <w:pPr>
        <w:rPr>
          <w:sz w:val="24"/>
          <w:szCs w:val="24"/>
        </w:rPr>
      </w:pPr>
      <w:r>
        <w:rPr>
          <w:sz w:val="24"/>
          <w:szCs w:val="24"/>
        </w:rPr>
        <w:t>200 g rote Linsen</w:t>
      </w:r>
    </w:p>
    <w:p w14:paraId="7C108D70" w14:textId="77777777" w:rsidR="005F78FF" w:rsidRDefault="005F78FF" w:rsidP="005F78FF">
      <w:pPr>
        <w:rPr>
          <w:sz w:val="24"/>
          <w:szCs w:val="24"/>
        </w:rPr>
      </w:pPr>
      <w:r>
        <w:rPr>
          <w:sz w:val="24"/>
          <w:szCs w:val="24"/>
        </w:rPr>
        <w:t>1,5 TL Salz</w:t>
      </w:r>
    </w:p>
    <w:p w14:paraId="220EFE4C" w14:textId="77777777" w:rsidR="005F78FF" w:rsidRDefault="005F78FF" w:rsidP="005F78FF">
      <w:pPr>
        <w:rPr>
          <w:sz w:val="24"/>
          <w:szCs w:val="24"/>
        </w:rPr>
      </w:pPr>
      <w:r>
        <w:rPr>
          <w:sz w:val="24"/>
          <w:szCs w:val="24"/>
        </w:rPr>
        <w:t>2 Lorbeerblätter</w:t>
      </w:r>
    </w:p>
    <w:p w14:paraId="343E5FC9" w14:textId="77777777" w:rsidR="005F78FF" w:rsidRDefault="005F78FF" w:rsidP="005F78FF">
      <w:pPr>
        <w:rPr>
          <w:sz w:val="24"/>
          <w:szCs w:val="24"/>
        </w:rPr>
      </w:pPr>
      <w:r>
        <w:rPr>
          <w:sz w:val="24"/>
          <w:szCs w:val="24"/>
        </w:rPr>
        <w:t>2 Zwiebeln</w:t>
      </w:r>
    </w:p>
    <w:p w14:paraId="57ED6202" w14:textId="77777777" w:rsidR="005F78FF" w:rsidRDefault="005F78FF" w:rsidP="005F78FF">
      <w:pPr>
        <w:rPr>
          <w:sz w:val="24"/>
          <w:szCs w:val="24"/>
        </w:rPr>
      </w:pPr>
      <w:r>
        <w:rPr>
          <w:sz w:val="24"/>
          <w:szCs w:val="24"/>
        </w:rPr>
        <w:t>2 Knoblauchzehen</w:t>
      </w:r>
    </w:p>
    <w:p w14:paraId="48D5C536" w14:textId="77777777" w:rsidR="005F78FF" w:rsidRDefault="005F78FF" w:rsidP="005F78FF">
      <w:pPr>
        <w:rPr>
          <w:sz w:val="24"/>
          <w:szCs w:val="24"/>
        </w:rPr>
      </w:pPr>
      <w:r>
        <w:rPr>
          <w:sz w:val="24"/>
          <w:szCs w:val="24"/>
        </w:rPr>
        <w:t>4 EL Olivenöl</w:t>
      </w:r>
    </w:p>
    <w:p w14:paraId="4BFB8454" w14:textId="77777777" w:rsidR="005F78FF" w:rsidRDefault="005F78FF" w:rsidP="005F78FF">
      <w:pPr>
        <w:rPr>
          <w:sz w:val="24"/>
          <w:szCs w:val="24"/>
        </w:rPr>
      </w:pPr>
      <w:r>
        <w:rPr>
          <w:sz w:val="24"/>
          <w:szCs w:val="24"/>
        </w:rPr>
        <w:t>2 EL Pinienkerne</w:t>
      </w:r>
    </w:p>
    <w:p w14:paraId="0B1070F2" w14:textId="77777777" w:rsidR="005F78FF" w:rsidRDefault="005F78FF" w:rsidP="005F78FF">
      <w:pPr>
        <w:rPr>
          <w:sz w:val="24"/>
          <w:szCs w:val="24"/>
        </w:rPr>
      </w:pPr>
      <w:r>
        <w:rPr>
          <w:sz w:val="24"/>
          <w:szCs w:val="24"/>
        </w:rPr>
        <w:t>1 TL gemahlener Kreuzkümmel</w:t>
      </w:r>
    </w:p>
    <w:p w14:paraId="10C9B302" w14:textId="77777777" w:rsidR="005F78FF" w:rsidRDefault="005F78FF" w:rsidP="005F78FF">
      <w:pPr>
        <w:rPr>
          <w:sz w:val="24"/>
          <w:szCs w:val="24"/>
        </w:rPr>
      </w:pPr>
      <w:r>
        <w:rPr>
          <w:sz w:val="24"/>
          <w:szCs w:val="24"/>
        </w:rPr>
        <w:t>1 TL Zucker</w:t>
      </w:r>
    </w:p>
    <w:p w14:paraId="24E504F5" w14:textId="77777777" w:rsidR="005F78FF" w:rsidRDefault="005F78FF" w:rsidP="005F78FF">
      <w:pPr>
        <w:rPr>
          <w:sz w:val="24"/>
          <w:szCs w:val="24"/>
        </w:rPr>
      </w:pPr>
      <w:r>
        <w:rPr>
          <w:sz w:val="24"/>
          <w:szCs w:val="24"/>
        </w:rPr>
        <w:t>Saft von ½ Zitrone</w:t>
      </w:r>
    </w:p>
    <w:p w14:paraId="00FBEB72" w14:textId="77777777" w:rsidR="005F78FF" w:rsidRDefault="005F78FF" w:rsidP="005F78FF">
      <w:pPr>
        <w:rPr>
          <w:sz w:val="24"/>
          <w:szCs w:val="24"/>
        </w:rPr>
      </w:pPr>
      <w:r>
        <w:rPr>
          <w:sz w:val="24"/>
          <w:szCs w:val="24"/>
        </w:rPr>
        <w:t>Etwas Dill</w:t>
      </w:r>
    </w:p>
    <w:p w14:paraId="5B842FFB" w14:textId="77777777" w:rsidR="005F78FF" w:rsidRDefault="005F78FF" w:rsidP="005F78FF">
      <w:pPr>
        <w:rPr>
          <w:sz w:val="24"/>
          <w:szCs w:val="24"/>
        </w:rPr>
      </w:pPr>
      <w:r>
        <w:rPr>
          <w:sz w:val="24"/>
          <w:szCs w:val="24"/>
        </w:rPr>
        <w:t>Chiliflocken</w:t>
      </w:r>
    </w:p>
    <w:p w14:paraId="79319988" w14:textId="77777777" w:rsidR="005F78FF" w:rsidRDefault="005F78FF" w:rsidP="005F78FF">
      <w:pPr>
        <w:rPr>
          <w:sz w:val="24"/>
          <w:szCs w:val="24"/>
        </w:rPr>
      </w:pPr>
    </w:p>
    <w:p w14:paraId="7EDBEA8B" w14:textId="77777777" w:rsidR="005F78FF" w:rsidRDefault="005F78FF" w:rsidP="005F78FF">
      <w:pPr>
        <w:rPr>
          <w:sz w:val="24"/>
          <w:szCs w:val="24"/>
        </w:rPr>
      </w:pPr>
      <w:r>
        <w:rPr>
          <w:sz w:val="24"/>
          <w:szCs w:val="24"/>
        </w:rPr>
        <w:t>Zubereitung:</w:t>
      </w:r>
    </w:p>
    <w:p w14:paraId="134EA88A" w14:textId="55C1C550" w:rsidR="005F78FF" w:rsidRPr="00BA5291" w:rsidRDefault="005F78FF" w:rsidP="00B40E8C">
      <w:pPr>
        <w:pStyle w:val="ListParagraph"/>
        <w:numPr>
          <w:ilvl w:val="0"/>
          <w:numId w:val="1955"/>
        </w:numPr>
        <w:spacing w:after="120"/>
        <w:contextualSpacing w:val="0"/>
        <w:jc w:val="both"/>
        <w:rPr>
          <w:sz w:val="24"/>
          <w:szCs w:val="24"/>
        </w:rPr>
      </w:pPr>
      <w:r w:rsidRPr="00033CC1">
        <w:rPr>
          <w:sz w:val="24"/>
          <w:szCs w:val="24"/>
        </w:rPr>
        <w:t>Linsen waschen und mit 600 ml Wasser, Salz und Lorbeer bei mittlerer Hitze und geschlossenem Deckel 15 – 20 Minuten lang weichkochen. Dabei immer wieder umrühren</w:t>
      </w:r>
    </w:p>
    <w:p w14:paraId="75E6C6C7" w14:textId="582B3078" w:rsidR="00033CC1" w:rsidRPr="00033CC1" w:rsidRDefault="00033CC1" w:rsidP="00B40E8C">
      <w:pPr>
        <w:pStyle w:val="ListParagraph"/>
        <w:numPr>
          <w:ilvl w:val="0"/>
          <w:numId w:val="1955"/>
        </w:numPr>
        <w:spacing w:after="120"/>
        <w:contextualSpacing w:val="0"/>
        <w:jc w:val="both"/>
        <w:rPr>
          <w:sz w:val="24"/>
          <w:szCs w:val="24"/>
        </w:rPr>
      </w:pPr>
      <w:r w:rsidRPr="00033CC1">
        <w:rPr>
          <w:sz w:val="24"/>
          <w:szCs w:val="24"/>
        </w:rPr>
        <w:t>Lorbeerblätter entfernen.</w:t>
      </w:r>
    </w:p>
    <w:p w14:paraId="63874E06" w14:textId="1D0754D2" w:rsidR="00033CC1" w:rsidRPr="00033CC1" w:rsidRDefault="00033CC1" w:rsidP="00B40E8C">
      <w:pPr>
        <w:pStyle w:val="ListParagraph"/>
        <w:numPr>
          <w:ilvl w:val="0"/>
          <w:numId w:val="1955"/>
        </w:numPr>
        <w:spacing w:after="120"/>
        <w:contextualSpacing w:val="0"/>
        <w:jc w:val="both"/>
        <w:rPr>
          <w:sz w:val="24"/>
          <w:szCs w:val="24"/>
        </w:rPr>
      </w:pPr>
      <w:r w:rsidRPr="00033CC1">
        <w:rPr>
          <w:sz w:val="24"/>
          <w:szCs w:val="24"/>
        </w:rPr>
        <w:t>Zwiebeln und Knoblauch schälen und klein schneiden. In einer Pfanne Olivenöl erhitzen. Pinienkerne, Kreuzkümmel und Zucker dazugeben. Einige Minuten dünsten. Alles zu den Linsen geben und die Suppe pürieren. Mit Zitrone und Dill abschmecken und mit Chili bestreuen.</w:t>
      </w:r>
      <w:r w:rsidRPr="00033CC1">
        <w:rPr>
          <w:sz w:val="24"/>
          <w:szCs w:val="24"/>
        </w:rPr>
        <w:br w:type="page"/>
      </w:r>
    </w:p>
    <w:p w14:paraId="7A2B6FA7" w14:textId="266786E0" w:rsidR="00D14734" w:rsidRDefault="00D14734" w:rsidP="00D14734">
      <w:pPr>
        <w:pStyle w:val="Heading2"/>
        <w:spacing w:after="240"/>
      </w:pPr>
      <w:r>
        <w:lastRenderedPageBreak/>
        <w:t>Linsensuppe</w:t>
      </w:r>
      <w:r>
        <w:rPr>
          <w:rStyle w:val="FootnoteReference"/>
        </w:rPr>
        <w:footnoteReference w:id="322"/>
      </w:r>
      <w:r>
        <w:t xml:space="preserve"> </w:t>
      </w:r>
    </w:p>
    <w:p w14:paraId="6F675B11" w14:textId="77777777" w:rsidR="00D14734" w:rsidRDefault="00D14734" w:rsidP="00D14734">
      <w:pPr>
        <w:rPr>
          <w:sz w:val="24"/>
          <w:szCs w:val="24"/>
        </w:rPr>
      </w:pPr>
      <w:r w:rsidRPr="00652A3A">
        <w:rPr>
          <w:sz w:val="24"/>
          <w:szCs w:val="24"/>
          <w:u w:val="single"/>
        </w:rPr>
        <w:t>Zutaten</w:t>
      </w:r>
      <w:r>
        <w:rPr>
          <w:sz w:val="24"/>
          <w:szCs w:val="24"/>
        </w:rPr>
        <w:t xml:space="preserve"> (für 3 Personen):</w:t>
      </w:r>
    </w:p>
    <w:p w14:paraId="6B1D8FB0" w14:textId="77777777" w:rsidR="00D14734" w:rsidRDefault="00D14734" w:rsidP="00D14734">
      <w:pPr>
        <w:rPr>
          <w:sz w:val="24"/>
          <w:szCs w:val="24"/>
        </w:rPr>
      </w:pPr>
      <w:r>
        <w:rPr>
          <w:sz w:val="24"/>
          <w:szCs w:val="24"/>
        </w:rPr>
        <w:t>1 EL Olivenöl</w:t>
      </w:r>
    </w:p>
    <w:p w14:paraId="681E3E28" w14:textId="77777777" w:rsidR="00D14734" w:rsidRDefault="00D14734" w:rsidP="00D14734">
      <w:pPr>
        <w:rPr>
          <w:sz w:val="24"/>
          <w:szCs w:val="24"/>
        </w:rPr>
      </w:pPr>
      <w:r>
        <w:rPr>
          <w:sz w:val="24"/>
          <w:szCs w:val="24"/>
        </w:rPr>
        <w:t>1 Zwiebel (gehackt)</w:t>
      </w:r>
    </w:p>
    <w:p w14:paraId="6B438209" w14:textId="77777777" w:rsidR="00D14734" w:rsidRDefault="00D14734" w:rsidP="00D14734">
      <w:pPr>
        <w:rPr>
          <w:sz w:val="24"/>
          <w:szCs w:val="24"/>
        </w:rPr>
      </w:pPr>
      <w:r>
        <w:rPr>
          <w:sz w:val="24"/>
          <w:szCs w:val="24"/>
        </w:rPr>
        <w:t xml:space="preserve"> 1 Knoblauchzehe (gehackt)</w:t>
      </w:r>
    </w:p>
    <w:p w14:paraId="17E076A1" w14:textId="77777777" w:rsidR="00D14734" w:rsidRDefault="00D14734" w:rsidP="00D14734">
      <w:pPr>
        <w:rPr>
          <w:sz w:val="24"/>
          <w:szCs w:val="24"/>
        </w:rPr>
      </w:pPr>
      <w:r>
        <w:rPr>
          <w:sz w:val="24"/>
          <w:szCs w:val="24"/>
        </w:rPr>
        <w:t>1 walnussgroßes Stück Ingwer (gehackt)</w:t>
      </w:r>
    </w:p>
    <w:p w14:paraId="1933AC92" w14:textId="77777777" w:rsidR="00D14734" w:rsidRDefault="00D14734" w:rsidP="00D14734">
      <w:pPr>
        <w:rPr>
          <w:sz w:val="24"/>
          <w:szCs w:val="24"/>
        </w:rPr>
      </w:pPr>
      <w:r>
        <w:rPr>
          <w:sz w:val="24"/>
          <w:szCs w:val="24"/>
        </w:rPr>
        <w:t>Pul Biber nach Geschmack (oder eine kleine Chilischote, gehackt)</w:t>
      </w:r>
    </w:p>
    <w:p w14:paraId="6E702BB6" w14:textId="77777777" w:rsidR="00D14734" w:rsidRDefault="00D14734" w:rsidP="00D14734">
      <w:pPr>
        <w:rPr>
          <w:sz w:val="24"/>
          <w:szCs w:val="24"/>
        </w:rPr>
      </w:pPr>
      <w:r>
        <w:rPr>
          <w:sz w:val="24"/>
          <w:szCs w:val="24"/>
        </w:rPr>
        <w:t>1 Lorbeerblatt</w:t>
      </w:r>
    </w:p>
    <w:p w14:paraId="6049DAAE" w14:textId="77777777" w:rsidR="00D14734" w:rsidRDefault="00D14734" w:rsidP="00D14734">
      <w:pPr>
        <w:rPr>
          <w:sz w:val="24"/>
          <w:szCs w:val="24"/>
        </w:rPr>
      </w:pPr>
      <w:r>
        <w:rPr>
          <w:sz w:val="24"/>
          <w:szCs w:val="24"/>
        </w:rPr>
        <w:t>Piment</w:t>
      </w:r>
    </w:p>
    <w:p w14:paraId="0C571EE7" w14:textId="77777777" w:rsidR="00D14734" w:rsidRDefault="00D14734" w:rsidP="00D14734">
      <w:pPr>
        <w:rPr>
          <w:sz w:val="24"/>
          <w:szCs w:val="24"/>
        </w:rPr>
      </w:pPr>
      <w:r>
        <w:rPr>
          <w:sz w:val="24"/>
          <w:szCs w:val="24"/>
        </w:rPr>
        <w:t>1 Zimtstange</w:t>
      </w:r>
    </w:p>
    <w:p w14:paraId="054947A8" w14:textId="77777777" w:rsidR="00D14734" w:rsidRDefault="00D14734" w:rsidP="00D14734">
      <w:pPr>
        <w:rPr>
          <w:sz w:val="24"/>
          <w:szCs w:val="24"/>
        </w:rPr>
      </w:pPr>
      <w:r>
        <w:rPr>
          <w:sz w:val="24"/>
          <w:szCs w:val="24"/>
        </w:rPr>
        <w:t>250 g rote Linsen</w:t>
      </w:r>
    </w:p>
    <w:p w14:paraId="674EB34C" w14:textId="77777777" w:rsidR="00D14734" w:rsidRDefault="00D14734" w:rsidP="00D14734">
      <w:pPr>
        <w:rPr>
          <w:sz w:val="24"/>
          <w:szCs w:val="24"/>
        </w:rPr>
      </w:pPr>
      <w:r>
        <w:rPr>
          <w:sz w:val="24"/>
          <w:szCs w:val="24"/>
        </w:rPr>
        <w:t>1 l heiße Gemüsebrühe</w:t>
      </w:r>
    </w:p>
    <w:p w14:paraId="51415E73" w14:textId="77777777" w:rsidR="00D14734" w:rsidRDefault="00D14734" w:rsidP="00D14734">
      <w:pPr>
        <w:rPr>
          <w:sz w:val="24"/>
          <w:szCs w:val="24"/>
        </w:rPr>
      </w:pPr>
      <w:r>
        <w:rPr>
          <w:sz w:val="24"/>
          <w:szCs w:val="24"/>
        </w:rPr>
        <w:t>Salz, Pfeffer</w:t>
      </w:r>
    </w:p>
    <w:p w14:paraId="53D13492" w14:textId="77777777" w:rsidR="00D14734" w:rsidRDefault="00D14734" w:rsidP="00D14734">
      <w:pPr>
        <w:rPr>
          <w:sz w:val="24"/>
          <w:szCs w:val="24"/>
        </w:rPr>
      </w:pPr>
      <w:r>
        <w:rPr>
          <w:sz w:val="24"/>
          <w:szCs w:val="24"/>
        </w:rPr>
        <w:t>Saft von ½ Zitrone</w:t>
      </w:r>
    </w:p>
    <w:p w14:paraId="1BDABA3B" w14:textId="77777777" w:rsidR="00D14734" w:rsidRDefault="00D14734" w:rsidP="00D14734">
      <w:pPr>
        <w:rPr>
          <w:sz w:val="24"/>
          <w:szCs w:val="24"/>
        </w:rPr>
      </w:pPr>
      <w:r>
        <w:rPr>
          <w:sz w:val="24"/>
          <w:szCs w:val="24"/>
        </w:rPr>
        <w:t>3 EL Joghurt (türkischer oder griechischer Art, mit 10% Fett)</w:t>
      </w:r>
    </w:p>
    <w:p w14:paraId="31272035" w14:textId="77777777" w:rsidR="00D14734" w:rsidRDefault="00D14734" w:rsidP="00D14734">
      <w:pPr>
        <w:rPr>
          <w:sz w:val="24"/>
          <w:szCs w:val="24"/>
        </w:rPr>
      </w:pPr>
      <w:r>
        <w:rPr>
          <w:sz w:val="24"/>
          <w:szCs w:val="24"/>
        </w:rPr>
        <w:t>Grob gehackte Minze, Koriander, Petersilie</w:t>
      </w:r>
    </w:p>
    <w:p w14:paraId="450B62A0" w14:textId="77777777" w:rsidR="00D14734" w:rsidRDefault="00D14734" w:rsidP="00D14734">
      <w:pPr>
        <w:rPr>
          <w:sz w:val="24"/>
          <w:szCs w:val="24"/>
        </w:rPr>
      </w:pPr>
    </w:p>
    <w:p w14:paraId="60D37801" w14:textId="77777777" w:rsidR="00D14734" w:rsidRDefault="00D14734" w:rsidP="00D14734">
      <w:pPr>
        <w:rPr>
          <w:sz w:val="24"/>
          <w:szCs w:val="24"/>
        </w:rPr>
      </w:pPr>
      <w:r>
        <w:rPr>
          <w:sz w:val="24"/>
          <w:szCs w:val="24"/>
        </w:rPr>
        <w:t>Zubereitung:</w:t>
      </w:r>
    </w:p>
    <w:p w14:paraId="2BAF9D13" w14:textId="77777777" w:rsidR="00D14734" w:rsidRPr="00BD20A3" w:rsidRDefault="00D14734" w:rsidP="00B40E8C">
      <w:pPr>
        <w:pStyle w:val="ListParagraph"/>
        <w:numPr>
          <w:ilvl w:val="0"/>
          <w:numId w:val="256"/>
        </w:numPr>
        <w:spacing w:after="120"/>
        <w:ind w:left="714" w:hanging="357"/>
        <w:contextualSpacing w:val="0"/>
        <w:jc w:val="both"/>
        <w:rPr>
          <w:sz w:val="24"/>
          <w:szCs w:val="24"/>
        </w:rPr>
      </w:pPr>
      <w:r w:rsidRPr="00BD20A3">
        <w:rPr>
          <w:sz w:val="24"/>
          <w:szCs w:val="24"/>
        </w:rPr>
        <w:t>Eine Zwiebel mit Knoblauch, Ingwer und verschiedenen Gewürzen (Pul Biber, Lorbeer, Piment und einer Zimtstange) in Olivenöl anschwitzen. Nach ein paar Minuten die Linsen dazugeben und die heiße Gemüsebrühe dazugießen. Die Linsen sind nach ungefähr 20 Minuten Kochzeit gar. Sie sind dann nicht mehr rot, sondern gelb, und sie bleiben im Gegensatz zu schwarzen Beluga-Linsen und grünen Puy-Linsen nicht bissfest, sondern werden weich.</w:t>
      </w:r>
    </w:p>
    <w:p w14:paraId="0B29AC29" w14:textId="77777777" w:rsidR="00D14734" w:rsidRDefault="00D14734" w:rsidP="00B40E8C">
      <w:pPr>
        <w:pStyle w:val="ListParagraph"/>
        <w:numPr>
          <w:ilvl w:val="0"/>
          <w:numId w:val="256"/>
        </w:numPr>
        <w:spacing w:after="120"/>
        <w:ind w:left="714" w:hanging="357"/>
        <w:contextualSpacing w:val="0"/>
        <w:jc w:val="both"/>
        <w:rPr>
          <w:sz w:val="24"/>
          <w:szCs w:val="24"/>
        </w:rPr>
      </w:pPr>
      <w:r w:rsidRPr="00BD20A3">
        <w:rPr>
          <w:sz w:val="24"/>
          <w:szCs w:val="24"/>
        </w:rPr>
        <w:t>So hat die Suppe am Ende der Garzeit eine Konsistenz wie ein Eintopf und wird nicht püriert. Zum Schluss entfernt man die Zimtstange. Mit Salz, Pfeffer und Zitronensaft abschmecken. Vor dem Servieren etwas Joghurt auf die Suppe geben und die grob gehackten Kräuter. Die dienen nicht der Dekoration, sondern sind Bestandteil des Gerichts.</w:t>
      </w:r>
    </w:p>
    <w:p w14:paraId="0AC672B6" w14:textId="77777777" w:rsidR="00D14734" w:rsidRDefault="00D14734">
      <w:pPr>
        <w:rPr>
          <w:rFonts w:asciiTheme="majorHAnsi" w:eastAsiaTheme="majorEastAsia" w:hAnsiTheme="majorHAnsi" w:cstheme="majorBidi"/>
          <w:color w:val="2F5496" w:themeColor="accent1" w:themeShade="BF"/>
          <w:sz w:val="26"/>
          <w:szCs w:val="26"/>
        </w:rPr>
      </w:pPr>
      <w:r>
        <w:br w:type="page"/>
      </w:r>
    </w:p>
    <w:p w14:paraId="5A037159" w14:textId="10F10E83" w:rsidR="00534E56" w:rsidRDefault="00534E56" w:rsidP="00534E56">
      <w:pPr>
        <w:pStyle w:val="Heading2"/>
        <w:spacing w:after="240"/>
      </w:pPr>
      <w:r>
        <w:lastRenderedPageBreak/>
        <w:t>Linsensuppe mit Kokos und Tomaten</w:t>
      </w:r>
      <w:r>
        <w:rPr>
          <w:rStyle w:val="FootnoteReference"/>
        </w:rPr>
        <w:footnoteReference w:id="323"/>
      </w:r>
      <w:r>
        <w:t xml:space="preserve"> </w:t>
      </w:r>
    </w:p>
    <w:p w14:paraId="51204005" w14:textId="77777777" w:rsidR="00534E56" w:rsidRDefault="00534E56" w:rsidP="00534E56">
      <w:pPr>
        <w:rPr>
          <w:sz w:val="24"/>
          <w:szCs w:val="24"/>
        </w:rPr>
      </w:pPr>
      <w:r w:rsidRPr="003F1FF3">
        <w:rPr>
          <w:sz w:val="24"/>
          <w:szCs w:val="24"/>
          <w:u w:val="single"/>
        </w:rPr>
        <w:t>Zutaten</w:t>
      </w:r>
      <w:r>
        <w:rPr>
          <w:sz w:val="24"/>
          <w:szCs w:val="24"/>
        </w:rPr>
        <w:t xml:space="preserve"> (für 2 – 3 Portionen):</w:t>
      </w:r>
    </w:p>
    <w:p w14:paraId="5D44CDBE" w14:textId="77777777" w:rsidR="00534E56" w:rsidRDefault="00534E56" w:rsidP="00534E56">
      <w:pPr>
        <w:rPr>
          <w:sz w:val="24"/>
          <w:szCs w:val="24"/>
        </w:rPr>
      </w:pPr>
      <w:r>
        <w:rPr>
          <w:sz w:val="24"/>
          <w:szCs w:val="24"/>
        </w:rPr>
        <w:t>2 EL Öl</w:t>
      </w:r>
    </w:p>
    <w:p w14:paraId="3395C844" w14:textId="77777777" w:rsidR="00534E56" w:rsidRDefault="00534E56" w:rsidP="00534E56">
      <w:pPr>
        <w:rPr>
          <w:sz w:val="24"/>
          <w:szCs w:val="24"/>
        </w:rPr>
      </w:pPr>
      <w:r>
        <w:rPr>
          <w:sz w:val="24"/>
          <w:szCs w:val="24"/>
        </w:rPr>
        <w:t>1 Zwiebel</w:t>
      </w:r>
    </w:p>
    <w:p w14:paraId="1430B52B" w14:textId="77777777" w:rsidR="00534E56" w:rsidRDefault="00534E56" w:rsidP="00534E56">
      <w:pPr>
        <w:rPr>
          <w:sz w:val="24"/>
          <w:szCs w:val="24"/>
        </w:rPr>
      </w:pPr>
      <w:r>
        <w:rPr>
          <w:sz w:val="24"/>
          <w:szCs w:val="24"/>
        </w:rPr>
        <w:t>Chiliflocken</w:t>
      </w:r>
    </w:p>
    <w:p w14:paraId="2BA2EBA5" w14:textId="77777777" w:rsidR="00534E56" w:rsidRDefault="00534E56" w:rsidP="00534E56">
      <w:pPr>
        <w:rPr>
          <w:sz w:val="24"/>
          <w:szCs w:val="24"/>
        </w:rPr>
      </w:pPr>
      <w:r>
        <w:rPr>
          <w:sz w:val="24"/>
          <w:szCs w:val="24"/>
        </w:rPr>
        <w:t>2 Knoblauchzehen</w:t>
      </w:r>
    </w:p>
    <w:p w14:paraId="2436D530" w14:textId="77777777" w:rsidR="00534E56" w:rsidRDefault="00534E56" w:rsidP="00534E56">
      <w:pPr>
        <w:rPr>
          <w:sz w:val="24"/>
          <w:szCs w:val="24"/>
        </w:rPr>
      </w:pPr>
      <w:r>
        <w:rPr>
          <w:sz w:val="24"/>
          <w:szCs w:val="24"/>
        </w:rPr>
        <w:t>1 Stück Ingwer</w:t>
      </w:r>
    </w:p>
    <w:p w14:paraId="669D4769" w14:textId="77777777" w:rsidR="00534E56" w:rsidRDefault="00534E56" w:rsidP="00534E56">
      <w:pPr>
        <w:rPr>
          <w:sz w:val="24"/>
          <w:szCs w:val="24"/>
        </w:rPr>
      </w:pPr>
      <w:r>
        <w:rPr>
          <w:sz w:val="24"/>
          <w:szCs w:val="24"/>
        </w:rPr>
        <w:t>150 g rote Linsen</w:t>
      </w:r>
    </w:p>
    <w:p w14:paraId="3AC97118" w14:textId="77777777" w:rsidR="00534E56" w:rsidRDefault="00534E56" w:rsidP="00534E56">
      <w:pPr>
        <w:rPr>
          <w:sz w:val="24"/>
          <w:szCs w:val="24"/>
        </w:rPr>
      </w:pPr>
      <w:r>
        <w:rPr>
          <w:sz w:val="24"/>
          <w:szCs w:val="24"/>
        </w:rPr>
        <w:t>400 g geschälte Tomaten</w:t>
      </w:r>
    </w:p>
    <w:p w14:paraId="5D04796A" w14:textId="77777777" w:rsidR="00534E56" w:rsidRDefault="00534E56" w:rsidP="00534E56">
      <w:pPr>
        <w:rPr>
          <w:sz w:val="24"/>
          <w:szCs w:val="24"/>
        </w:rPr>
      </w:pPr>
      <w:r>
        <w:rPr>
          <w:sz w:val="24"/>
          <w:szCs w:val="24"/>
        </w:rPr>
        <w:t>Ein paar Stängel Koriandergrün</w:t>
      </w:r>
    </w:p>
    <w:p w14:paraId="0FB2AD3B" w14:textId="77777777" w:rsidR="00534E56" w:rsidRDefault="00534E56" w:rsidP="00534E56">
      <w:pPr>
        <w:rPr>
          <w:sz w:val="24"/>
          <w:szCs w:val="24"/>
        </w:rPr>
      </w:pPr>
      <w:r>
        <w:rPr>
          <w:sz w:val="24"/>
          <w:szCs w:val="24"/>
        </w:rPr>
        <w:t>Salz</w:t>
      </w:r>
    </w:p>
    <w:p w14:paraId="54AC5C1E" w14:textId="77777777" w:rsidR="00534E56" w:rsidRDefault="00534E56" w:rsidP="00534E56">
      <w:pPr>
        <w:rPr>
          <w:sz w:val="24"/>
          <w:szCs w:val="24"/>
        </w:rPr>
      </w:pPr>
      <w:r>
        <w:rPr>
          <w:sz w:val="24"/>
          <w:szCs w:val="24"/>
        </w:rPr>
        <w:t>400 ml Kokosmilch</w:t>
      </w:r>
    </w:p>
    <w:p w14:paraId="7356C0C3" w14:textId="77777777" w:rsidR="00534E56" w:rsidRDefault="00534E56" w:rsidP="00534E56">
      <w:pPr>
        <w:rPr>
          <w:sz w:val="24"/>
          <w:szCs w:val="24"/>
        </w:rPr>
      </w:pPr>
      <w:r>
        <w:rPr>
          <w:sz w:val="24"/>
          <w:szCs w:val="24"/>
        </w:rPr>
        <w:t>1 Limette</w:t>
      </w:r>
    </w:p>
    <w:p w14:paraId="622DFF2F" w14:textId="77777777" w:rsidR="00534E56" w:rsidRDefault="00534E56" w:rsidP="00534E56">
      <w:pPr>
        <w:rPr>
          <w:sz w:val="24"/>
          <w:szCs w:val="24"/>
        </w:rPr>
      </w:pPr>
    </w:p>
    <w:p w14:paraId="19A3A224" w14:textId="77777777" w:rsidR="00534E56" w:rsidRDefault="00534E56" w:rsidP="00534E56">
      <w:pPr>
        <w:rPr>
          <w:sz w:val="24"/>
          <w:szCs w:val="24"/>
        </w:rPr>
      </w:pPr>
      <w:r>
        <w:rPr>
          <w:sz w:val="24"/>
          <w:szCs w:val="24"/>
        </w:rPr>
        <w:t>Zubereitung:</w:t>
      </w:r>
    </w:p>
    <w:p w14:paraId="3590006B" w14:textId="77777777" w:rsidR="00534E56" w:rsidRPr="008A4717" w:rsidRDefault="00534E56" w:rsidP="00B40E8C">
      <w:pPr>
        <w:pStyle w:val="ListParagraph"/>
        <w:numPr>
          <w:ilvl w:val="0"/>
          <w:numId w:val="1150"/>
        </w:numPr>
        <w:spacing w:after="120"/>
        <w:ind w:left="714" w:hanging="357"/>
        <w:contextualSpacing w:val="0"/>
        <w:jc w:val="both"/>
        <w:rPr>
          <w:sz w:val="24"/>
          <w:szCs w:val="24"/>
        </w:rPr>
      </w:pPr>
      <w:r w:rsidRPr="008A4717">
        <w:rPr>
          <w:sz w:val="24"/>
          <w:szCs w:val="24"/>
        </w:rPr>
        <w:t>Öl in einem Topf erhitzen. Zwiebel schälen, fein schneiden und zum Öl geben, ungefähr 5 Minuten lang dünsten, dabei oft umrühren. Chiliflocken, fein gehackten Knoblauch und fein gehackten Ingwer dazugeben und mitdünsten. Linsen hinzufügen, sowie die geschälten Tomaten und die gehackten Korianderstängel. Dann gießt man 600 ml Wasser dazu. Salzen und pfeffern. Kokosmilch dazugießen.</w:t>
      </w:r>
    </w:p>
    <w:p w14:paraId="706CCB54" w14:textId="77777777" w:rsidR="00534E56" w:rsidRPr="008A4717" w:rsidRDefault="00534E56" w:rsidP="00B40E8C">
      <w:pPr>
        <w:pStyle w:val="ListParagraph"/>
        <w:numPr>
          <w:ilvl w:val="0"/>
          <w:numId w:val="1150"/>
        </w:numPr>
        <w:spacing w:after="120"/>
        <w:ind w:left="714" w:hanging="357"/>
        <w:contextualSpacing w:val="0"/>
        <w:jc w:val="both"/>
        <w:rPr>
          <w:sz w:val="24"/>
          <w:szCs w:val="24"/>
        </w:rPr>
      </w:pPr>
      <w:r w:rsidRPr="008A4717">
        <w:rPr>
          <w:sz w:val="24"/>
          <w:szCs w:val="24"/>
        </w:rPr>
        <w:t>Flüssigkeit einkochen. Hitze herunterschalten und 25 Minuten lang bei geschlossenem Deckel köcheln lassen, bis die Linsen gar sind.</w:t>
      </w:r>
    </w:p>
    <w:p w14:paraId="18C15A24" w14:textId="77777777" w:rsidR="00534E56" w:rsidRPr="008A4717" w:rsidRDefault="00534E56" w:rsidP="00B40E8C">
      <w:pPr>
        <w:pStyle w:val="ListParagraph"/>
        <w:numPr>
          <w:ilvl w:val="0"/>
          <w:numId w:val="1150"/>
        </w:numPr>
        <w:spacing w:after="120"/>
        <w:ind w:left="714" w:hanging="357"/>
        <w:contextualSpacing w:val="0"/>
        <w:jc w:val="both"/>
        <w:rPr>
          <w:sz w:val="24"/>
          <w:szCs w:val="24"/>
        </w:rPr>
      </w:pPr>
      <w:r w:rsidRPr="008A4717">
        <w:rPr>
          <w:sz w:val="24"/>
          <w:szCs w:val="24"/>
        </w:rPr>
        <w:t>Zum Servieren Suppe auf Teller verteilen, Korianderblättchen hacken und darüberstreuen. Dazu das Limettenviertel servieren, sodass sich jeder frisch etwas Saft auf die Suppe träufeln kann.</w:t>
      </w:r>
    </w:p>
    <w:p w14:paraId="4CABDE09" w14:textId="77777777" w:rsidR="00534E56" w:rsidRDefault="00534E56" w:rsidP="00534E56">
      <w:pPr>
        <w:rPr>
          <w:sz w:val="24"/>
          <w:szCs w:val="24"/>
        </w:rPr>
      </w:pPr>
    </w:p>
    <w:p w14:paraId="7871D9A1" w14:textId="77777777" w:rsidR="00534E56" w:rsidRDefault="00534E56" w:rsidP="00534E56">
      <w:pPr>
        <w:rPr>
          <w:sz w:val="24"/>
          <w:szCs w:val="24"/>
        </w:rPr>
      </w:pPr>
    </w:p>
    <w:p w14:paraId="387AAA9B" w14:textId="3BFE6F59" w:rsidR="003875CC" w:rsidRPr="004B1D6C" w:rsidRDefault="003875CC" w:rsidP="00B40E8C">
      <w:pPr>
        <w:pStyle w:val="ListParagraph"/>
        <w:numPr>
          <w:ilvl w:val="0"/>
          <w:numId w:val="1249"/>
        </w:numPr>
        <w:spacing w:after="120"/>
        <w:ind w:left="714" w:hanging="357"/>
        <w:contextualSpacing w:val="0"/>
        <w:jc w:val="both"/>
        <w:rPr>
          <w:sz w:val="24"/>
          <w:szCs w:val="24"/>
        </w:rPr>
      </w:pPr>
      <w:r w:rsidRPr="004B1D6C">
        <w:rPr>
          <w:sz w:val="24"/>
          <w:szCs w:val="24"/>
        </w:rPr>
        <w:br w:type="page"/>
      </w:r>
    </w:p>
    <w:p w14:paraId="70B879EC" w14:textId="77777777" w:rsidR="0053741B" w:rsidRDefault="0053741B" w:rsidP="0053741B">
      <w:pPr>
        <w:pStyle w:val="Heading2"/>
        <w:spacing w:after="240"/>
      </w:pPr>
      <w:r>
        <w:lastRenderedPageBreak/>
        <w:t>Orangen-Linsen-Suppe</w:t>
      </w:r>
      <w:r>
        <w:rPr>
          <w:rStyle w:val="FootnoteReference"/>
        </w:rPr>
        <w:footnoteReference w:id="324"/>
      </w:r>
    </w:p>
    <w:p w14:paraId="702A3929" w14:textId="77777777" w:rsidR="0053741B" w:rsidRDefault="0053741B" w:rsidP="0053741B">
      <w:pPr>
        <w:rPr>
          <w:sz w:val="24"/>
          <w:szCs w:val="24"/>
        </w:rPr>
      </w:pPr>
      <w:r w:rsidRPr="005700F5">
        <w:rPr>
          <w:sz w:val="24"/>
          <w:szCs w:val="24"/>
        </w:rPr>
        <w:t>Zutaten</w:t>
      </w:r>
      <w:r>
        <w:rPr>
          <w:sz w:val="24"/>
          <w:szCs w:val="24"/>
        </w:rPr>
        <w:t xml:space="preserve"> (für 4 Portionen):</w:t>
      </w:r>
    </w:p>
    <w:p w14:paraId="1EDFBF6D" w14:textId="77777777" w:rsidR="0053741B" w:rsidRDefault="0053741B" w:rsidP="0053741B">
      <w:pPr>
        <w:rPr>
          <w:sz w:val="24"/>
          <w:szCs w:val="24"/>
        </w:rPr>
      </w:pPr>
      <w:r>
        <w:rPr>
          <w:sz w:val="24"/>
          <w:szCs w:val="24"/>
        </w:rPr>
        <w:t>4 EL Olivenöl</w:t>
      </w:r>
    </w:p>
    <w:p w14:paraId="08BF70DF" w14:textId="77777777" w:rsidR="0053741B" w:rsidRDefault="0053741B" w:rsidP="0053741B">
      <w:pPr>
        <w:rPr>
          <w:sz w:val="24"/>
          <w:szCs w:val="24"/>
        </w:rPr>
      </w:pPr>
      <w:r>
        <w:rPr>
          <w:sz w:val="24"/>
          <w:szCs w:val="24"/>
        </w:rPr>
        <w:t>1 große Zwiebel, fein gehackt</w:t>
      </w:r>
    </w:p>
    <w:p w14:paraId="3359DE4C" w14:textId="77777777" w:rsidR="0053741B" w:rsidRDefault="0053741B" w:rsidP="0053741B">
      <w:pPr>
        <w:rPr>
          <w:sz w:val="24"/>
          <w:szCs w:val="24"/>
        </w:rPr>
      </w:pPr>
      <w:r>
        <w:rPr>
          <w:sz w:val="24"/>
          <w:szCs w:val="24"/>
        </w:rPr>
        <w:t>1 Stange Sellerie, fein gehackt</w:t>
      </w:r>
    </w:p>
    <w:p w14:paraId="19B1E7CC" w14:textId="77777777" w:rsidR="0053741B" w:rsidRDefault="0053741B" w:rsidP="0053741B">
      <w:pPr>
        <w:rPr>
          <w:sz w:val="24"/>
          <w:szCs w:val="24"/>
        </w:rPr>
      </w:pPr>
      <w:r>
        <w:rPr>
          <w:sz w:val="24"/>
          <w:szCs w:val="24"/>
        </w:rPr>
        <w:t>200 g rote Linsen</w:t>
      </w:r>
    </w:p>
    <w:p w14:paraId="59163CF2" w14:textId="77777777" w:rsidR="0053741B" w:rsidRDefault="0053741B" w:rsidP="0053741B">
      <w:pPr>
        <w:rPr>
          <w:sz w:val="24"/>
          <w:szCs w:val="24"/>
        </w:rPr>
      </w:pPr>
      <w:r>
        <w:rPr>
          <w:sz w:val="24"/>
          <w:szCs w:val="24"/>
        </w:rPr>
        <w:t>2 große Karotten, in feine Würfel geschnitten</w:t>
      </w:r>
    </w:p>
    <w:p w14:paraId="452D06D3" w14:textId="77777777" w:rsidR="0053741B" w:rsidRDefault="0053741B" w:rsidP="0053741B">
      <w:pPr>
        <w:rPr>
          <w:sz w:val="24"/>
          <w:szCs w:val="24"/>
        </w:rPr>
      </w:pPr>
      <w:r>
        <w:rPr>
          <w:sz w:val="24"/>
          <w:szCs w:val="24"/>
        </w:rPr>
        <w:t>2 Knoblauchzehen, zerdrückt</w:t>
      </w:r>
    </w:p>
    <w:p w14:paraId="6B6BB09B" w14:textId="77777777" w:rsidR="0053741B" w:rsidRDefault="0053741B" w:rsidP="0053741B">
      <w:pPr>
        <w:rPr>
          <w:sz w:val="24"/>
          <w:szCs w:val="24"/>
        </w:rPr>
      </w:pPr>
      <w:r>
        <w:rPr>
          <w:sz w:val="24"/>
          <w:szCs w:val="24"/>
        </w:rPr>
        <w:t>1 TL Kreuzkümmel</w:t>
      </w:r>
    </w:p>
    <w:p w14:paraId="1D630FFD" w14:textId="77777777" w:rsidR="0053741B" w:rsidRDefault="0053741B" w:rsidP="0053741B">
      <w:pPr>
        <w:rPr>
          <w:sz w:val="24"/>
          <w:szCs w:val="24"/>
        </w:rPr>
      </w:pPr>
      <w:r>
        <w:rPr>
          <w:sz w:val="24"/>
          <w:szCs w:val="24"/>
        </w:rPr>
        <w:t>½ TL Koriander</w:t>
      </w:r>
    </w:p>
    <w:p w14:paraId="7C69231D" w14:textId="77777777" w:rsidR="0053741B" w:rsidRDefault="0053741B" w:rsidP="0053741B">
      <w:pPr>
        <w:rPr>
          <w:sz w:val="24"/>
          <w:szCs w:val="24"/>
        </w:rPr>
      </w:pPr>
      <w:r>
        <w:rPr>
          <w:sz w:val="24"/>
          <w:szCs w:val="24"/>
        </w:rPr>
        <w:t>1 Msp. Chilipulver</w:t>
      </w:r>
    </w:p>
    <w:p w14:paraId="6875174E" w14:textId="77777777" w:rsidR="0053741B" w:rsidRDefault="0053741B" w:rsidP="0053741B">
      <w:pPr>
        <w:rPr>
          <w:sz w:val="24"/>
          <w:szCs w:val="24"/>
        </w:rPr>
      </w:pPr>
      <w:r>
        <w:rPr>
          <w:sz w:val="24"/>
          <w:szCs w:val="24"/>
        </w:rPr>
        <w:t>Pfeffer, Salz</w:t>
      </w:r>
    </w:p>
    <w:p w14:paraId="6F0BEA44" w14:textId="77777777" w:rsidR="0053741B" w:rsidRDefault="0053741B" w:rsidP="0053741B">
      <w:pPr>
        <w:rPr>
          <w:sz w:val="24"/>
          <w:szCs w:val="24"/>
        </w:rPr>
      </w:pPr>
      <w:r>
        <w:rPr>
          <w:sz w:val="24"/>
          <w:szCs w:val="24"/>
        </w:rPr>
        <w:t>1,5 l Gemüsebrühe</w:t>
      </w:r>
    </w:p>
    <w:p w14:paraId="3727383A" w14:textId="77777777" w:rsidR="0053741B" w:rsidRDefault="0053741B" w:rsidP="0053741B">
      <w:pPr>
        <w:rPr>
          <w:sz w:val="24"/>
          <w:szCs w:val="24"/>
        </w:rPr>
      </w:pPr>
      <w:r>
        <w:rPr>
          <w:sz w:val="24"/>
          <w:szCs w:val="24"/>
        </w:rPr>
        <w:t>Saft von 1 Orange</w:t>
      </w:r>
    </w:p>
    <w:p w14:paraId="76A4D6EB" w14:textId="77777777" w:rsidR="0053741B" w:rsidRDefault="0053741B" w:rsidP="0053741B">
      <w:pPr>
        <w:rPr>
          <w:sz w:val="24"/>
          <w:szCs w:val="24"/>
        </w:rPr>
      </w:pPr>
    </w:p>
    <w:p w14:paraId="2CD5EB03" w14:textId="77777777" w:rsidR="0053741B" w:rsidRDefault="0053741B" w:rsidP="0053741B">
      <w:pPr>
        <w:rPr>
          <w:sz w:val="24"/>
          <w:szCs w:val="24"/>
        </w:rPr>
      </w:pPr>
      <w:r>
        <w:rPr>
          <w:sz w:val="24"/>
          <w:szCs w:val="24"/>
        </w:rPr>
        <w:t>Zubereitung:</w:t>
      </w:r>
    </w:p>
    <w:p w14:paraId="25A58C76" w14:textId="77777777" w:rsidR="0053741B" w:rsidRPr="00B14EF7" w:rsidRDefault="0053741B" w:rsidP="00B40E8C">
      <w:pPr>
        <w:pStyle w:val="ListParagraph"/>
        <w:numPr>
          <w:ilvl w:val="0"/>
          <w:numId w:val="956"/>
        </w:numPr>
        <w:spacing w:after="120"/>
        <w:ind w:left="714" w:hanging="357"/>
        <w:contextualSpacing w:val="0"/>
        <w:jc w:val="both"/>
        <w:rPr>
          <w:sz w:val="24"/>
          <w:szCs w:val="24"/>
        </w:rPr>
      </w:pPr>
      <w:r w:rsidRPr="00B14EF7">
        <w:rPr>
          <w:sz w:val="24"/>
          <w:szCs w:val="24"/>
        </w:rPr>
        <w:t>Das Olivenöl in einem Suppentopf erhitzen und die Zwiebel und den Sellerie darin sanft anbräunen. Die Linsen, die Karottenwürfel, den Knoblauch, den Kreuzkümmel, den Koriander, das Chilipulver und etwas Pfeffer dazugeben und alles 5 Minuten braten. Die Mischung mit der Gemüsebrühe und dem Orangensaft ablöschen und bei niedriger Temperatur 30 Minuten köcheln lassen.</w:t>
      </w:r>
    </w:p>
    <w:p w14:paraId="5B0A5173" w14:textId="77777777" w:rsidR="0053741B" w:rsidRPr="00B14EF7" w:rsidRDefault="0053741B" w:rsidP="00B40E8C">
      <w:pPr>
        <w:pStyle w:val="ListParagraph"/>
        <w:numPr>
          <w:ilvl w:val="0"/>
          <w:numId w:val="956"/>
        </w:numPr>
        <w:spacing w:after="120"/>
        <w:ind w:left="714" w:hanging="357"/>
        <w:contextualSpacing w:val="0"/>
        <w:jc w:val="both"/>
        <w:rPr>
          <w:sz w:val="24"/>
          <w:szCs w:val="24"/>
        </w:rPr>
      </w:pPr>
      <w:r w:rsidRPr="00B14EF7">
        <w:rPr>
          <w:sz w:val="24"/>
          <w:szCs w:val="24"/>
        </w:rPr>
        <w:t xml:space="preserve">Die Suppe mit Salz und Pfeffer abschmecken, pürieren und eventuell mit Sahne etwas verfeinern. </w:t>
      </w:r>
    </w:p>
    <w:p w14:paraId="4B03FDAF" w14:textId="0BBA9BA0" w:rsidR="00D14734" w:rsidRDefault="0053741B" w:rsidP="00D14734">
      <w:pPr>
        <w:pStyle w:val="Heading2"/>
        <w:spacing w:after="240"/>
        <w:rPr>
          <w:sz w:val="24"/>
          <w:szCs w:val="24"/>
        </w:rPr>
      </w:pPr>
      <w:r>
        <w:rPr>
          <w:sz w:val="24"/>
          <w:szCs w:val="24"/>
        </w:rPr>
        <w:br w:type="page"/>
      </w:r>
    </w:p>
    <w:p w14:paraId="5F75C6E7" w14:textId="77777777" w:rsidR="00D14734" w:rsidRPr="00467071" w:rsidRDefault="00D14734" w:rsidP="00D14734">
      <w:pPr>
        <w:pStyle w:val="Heading2"/>
        <w:spacing w:after="240"/>
      </w:pPr>
      <w:r w:rsidRPr="00467071">
        <w:lastRenderedPageBreak/>
        <w:t>Linsen-Mangold-Suppe</w:t>
      </w:r>
      <w:r>
        <w:rPr>
          <w:rStyle w:val="FootnoteReference"/>
        </w:rPr>
        <w:footnoteReference w:id="325"/>
      </w:r>
    </w:p>
    <w:p w14:paraId="445C7BF0" w14:textId="77777777" w:rsidR="00D14734" w:rsidRDefault="00D14734" w:rsidP="00D14734">
      <w:pPr>
        <w:spacing w:after="120"/>
        <w:jc w:val="both"/>
        <w:rPr>
          <w:sz w:val="24"/>
          <w:szCs w:val="24"/>
        </w:rPr>
      </w:pPr>
      <w:r w:rsidRPr="002514B9">
        <w:rPr>
          <w:sz w:val="24"/>
          <w:szCs w:val="24"/>
          <w:u w:val="single"/>
        </w:rPr>
        <w:t>Zutaten</w:t>
      </w:r>
      <w:r w:rsidRPr="00467071">
        <w:rPr>
          <w:sz w:val="24"/>
          <w:szCs w:val="24"/>
        </w:rPr>
        <w:t xml:space="preserve"> (fü</w:t>
      </w:r>
      <w:r>
        <w:rPr>
          <w:sz w:val="24"/>
          <w:szCs w:val="24"/>
        </w:rPr>
        <w:t>r 4-5 Portionen):</w:t>
      </w:r>
    </w:p>
    <w:p w14:paraId="2B0B6EDF" w14:textId="77777777" w:rsidR="00D14734" w:rsidRDefault="00D14734" w:rsidP="00D14734">
      <w:pPr>
        <w:spacing w:after="120"/>
        <w:jc w:val="both"/>
        <w:rPr>
          <w:sz w:val="24"/>
          <w:szCs w:val="24"/>
        </w:rPr>
      </w:pPr>
      <w:r>
        <w:rPr>
          <w:sz w:val="24"/>
          <w:szCs w:val="24"/>
        </w:rPr>
        <w:t>200 g braune festkochende Linsen</w:t>
      </w:r>
    </w:p>
    <w:p w14:paraId="70A91BD4" w14:textId="77777777" w:rsidR="00D14734" w:rsidRDefault="00D14734" w:rsidP="00D14734">
      <w:pPr>
        <w:spacing w:after="120"/>
        <w:jc w:val="both"/>
        <w:rPr>
          <w:sz w:val="24"/>
          <w:szCs w:val="24"/>
        </w:rPr>
      </w:pPr>
      <w:r>
        <w:rPr>
          <w:sz w:val="24"/>
          <w:szCs w:val="24"/>
        </w:rPr>
        <w:t>1 Zwiebel</w:t>
      </w:r>
    </w:p>
    <w:p w14:paraId="229D8469" w14:textId="77777777" w:rsidR="00D14734" w:rsidRDefault="00D14734" w:rsidP="00D14734">
      <w:pPr>
        <w:spacing w:after="120"/>
        <w:jc w:val="both"/>
        <w:rPr>
          <w:sz w:val="24"/>
          <w:szCs w:val="24"/>
        </w:rPr>
      </w:pPr>
      <w:r>
        <w:rPr>
          <w:sz w:val="24"/>
          <w:szCs w:val="24"/>
        </w:rPr>
        <w:t>2 kleine Knoblauchzehen</w:t>
      </w:r>
    </w:p>
    <w:p w14:paraId="0FED754E" w14:textId="77777777" w:rsidR="00D14734" w:rsidRDefault="00D14734" w:rsidP="00D14734">
      <w:pPr>
        <w:spacing w:after="120"/>
        <w:jc w:val="both"/>
        <w:rPr>
          <w:sz w:val="24"/>
          <w:szCs w:val="24"/>
        </w:rPr>
      </w:pPr>
      <w:r>
        <w:rPr>
          <w:sz w:val="24"/>
          <w:szCs w:val="24"/>
        </w:rPr>
        <w:t>1 kg Mangold</w:t>
      </w:r>
    </w:p>
    <w:p w14:paraId="23B9FDEA" w14:textId="77777777" w:rsidR="00D14734" w:rsidRDefault="00D14734" w:rsidP="00D14734">
      <w:pPr>
        <w:spacing w:after="120"/>
        <w:jc w:val="both"/>
        <w:rPr>
          <w:sz w:val="24"/>
          <w:szCs w:val="24"/>
        </w:rPr>
      </w:pPr>
      <w:r>
        <w:rPr>
          <w:sz w:val="24"/>
          <w:szCs w:val="24"/>
        </w:rPr>
        <w:t>15 Koriandersamen</w:t>
      </w:r>
    </w:p>
    <w:p w14:paraId="314EC5E9" w14:textId="77777777" w:rsidR="00D14734" w:rsidRDefault="00D14734" w:rsidP="00D14734">
      <w:pPr>
        <w:spacing w:after="120"/>
        <w:jc w:val="both"/>
        <w:rPr>
          <w:sz w:val="24"/>
          <w:szCs w:val="24"/>
        </w:rPr>
      </w:pPr>
      <w:r>
        <w:rPr>
          <w:sz w:val="24"/>
          <w:szCs w:val="24"/>
        </w:rPr>
        <w:t>Etwas Olivenöl</w:t>
      </w:r>
    </w:p>
    <w:p w14:paraId="360B558F" w14:textId="77777777" w:rsidR="00D14734" w:rsidRDefault="00D14734" w:rsidP="00D14734">
      <w:pPr>
        <w:spacing w:after="120"/>
        <w:jc w:val="both"/>
        <w:rPr>
          <w:sz w:val="24"/>
          <w:szCs w:val="24"/>
        </w:rPr>
      </w:pPr>
      <w:r>
        <w:rPr>
          <w:sz w:val="24"/>
          <w:szCs w:val="24"/>
        </w:rPr>
        <w:t>Salz, Pfeffer</w:t>
      </w:r>
    </w:p>
    <w:p w14:paraId="6BDE2796" w14:textId="77777777" w:rsidR="00D14734" w:rsidRDefault="00D14734" w:rsidP="00D14734">
      <w:pPr>
        <w:spacing w:after="120"/>
        <w:jc w:val="both"/>
        <w:rPr>
          <w:sz w:val="24"/>
          <w:szCs w:val="24"/>
        </w:rPr>
      </w:pPr>
      <w:r>
        <w:rPr>
          <w:sz w:val="24"/>
          <w:szCs w:val="24"/>
        </w:rPr>
        <w:t>1 Prise Cayennepfeffer</w:t>
      </w:r>
    </w:p>
    <w:p w14:paraId="44A1A120" w14:textId="77777777" w:rsidR="00D14734" w:rsidRDefault="00D14734" w:rsidP="00D14734">
      <w:pPr>
        <w:spacing w:after="120"/>
        <w:jc w:val="both"/>
        <w:rPr>
          <w:sz w:val="24"/>
          <w:szCs w:val="24"/>
        </w:rPr>
      </w:pPr>
      <w:r>
        <w:rPr>
          <w:sz w:val="24"/>
          <w:szCs w:val="24"/>
        </w:rPr>
        <w:t>Saft von 1-2 Zitronen</w:t>
      </w:r>
    </w:p>
    <w:p w14:paraId="07AF1761" w14:textId="77777777" w:rsidR="00D14734" w:rsidRDefault="00D14734" w:rsidP="00D14734">
      <w:pPr>
        <w:spacing w:after="120"/>
        <w:jc w:val="both"/>
        <w:rPr>
          <w:sz w:val="24"/>
          <w:szCs w:val="24"/>
        </w:rPr>
      </w:pPr>
      <w:r>
        <w:rPr>
          <w:sz w:val="24"/>
          <w:szCs w:val="24"/>
        </w:rPr>
        <w:t>Dünne Zitronenscheiben</w:t>
      </w:r>
    </w:p>
    <w:p w14:paraId="6320940A" w14:textId="77777777" w:rsidR="00D14734" w:rsidRDefault="00D14734" w:rsidP="00D14734">
      <w:pPr>
        <w:spacing w:after="120"/>
        <w:jc w:val="both"/>
        <w:rPr>
          <w:sz w:val="24"/>
          <w:szCs w:val="24"/>
        </w:rPr>
      </w:pPr>
      <w:r>
        <w:rPr>
          <w:sz w:val="24"/>
          <w:szCs w:val="24"/>
        </w:rPr>
        <w:t>Ein paar frische Korianderblätter</w:t>
      </w:r>
    </w:p>
    <w:p w14:paraId="73DC3F7D" w14:textId="77777777" w:rsidR="00D14734" w:rsidRDefault="00D14734" w:rsidP="00D14734">
      <w:pPr>
        <w:spacing w:after="120"/>
        <w:jc w:val="both"/>
        <w:rPr>
          <w:sz w:val="24"/>
          <w:szCs w:val="24"/>
        </w:rPr>
      </w:pPr>
      <w:r>
        <w:rPr>
          <w:sz w:val="24"/>
          <w:szCs w:val="24"/>
        </w:rPr>
        <w:t>Etwas Joghurt</w:t>
      </w:r>
    </w:p>
    <w:p w14:paraId="637C81EA" w14:textId="77777777" w:rsidR="00D14734" w:rsidRDefault="00D14734" w:rsidP="00D14734">
      <w:pPr>
        <w:spacing w:after="120"/>
        <w:jc w:val="both"/>
        <w:rPr>
          <w:sz w:val="24"/>
          <w:szCs w:val="24"/>
        </w:rPr>
      </w:pPr>
    </w:p>
    <w:p w14:paraId="3A90D03D" w14:textId="77777777" w:rsidR="00D14734" w:rsidRDefault="00D14734" w:rsidP="00D14734">
      <w:pPr>
        <w:spacing w:after="120"/>
        <w:jc w:val="both"/>
        <w:rPr>
          <w:sz w:val="24"/>
          <w:szCs w:val="24"/>
        </w:rPr>
      </w:pPr>
      <w:r>
        <w:rPr>
          <w:sz w:val="24"/>
          <w:szCs w:val="24"/>
        </w:rPr>
        <w:t>Zubereitung:</w:t>
      </w:r>
    </w:p>
    <w:p w14:paraId="60919305" w14:textId="77777777" w:rsidR="00D14734" w:rsidRPr="002514B9" w:rsidRDefault="00D14734" w:rsidP="00B40E8C">
      <w:pPr>
        <w:pStyle w:val="ListParagraph"/>
        <w:numPr>
          <w:ilvl w:val="0"/>
          <w:numId w:val="1920"/>
        </w:numPr>
        <w:spacing w:after="120"/>
        <w:ind w:left="714" w:hanging="357"/>
        <w:contextualSpacing w:val="0"/>
        <w:jc w:val="both"/>
        <w:rPr>
          <w:sz w:val="24"/>
          <w:szCs w:val="24"/>
        </w:rPr>
      </w:pPr>
      <w:r w:rsidRPr="002514B9">
        <w:rPr>
          <w:sz w:val="24"/>
          <w:szCs w:val="24"/>
        </w:rPr>
        <w:t>Linsen in ein Sieb geben, abspülen und verlesen, also Steinchen und beschädigte Samen aussortieren. In einen Topf zusammen mit 1,5 l Wasser geben. Zum Kochen bringen, Hitze herunterschalten, zugedeckt 40 Minuten lang köcheln lassen.</w:t>
      </w:r>
    </w:p>
    <w:p w14:paraId="4BC1FF02" w14:textId="77777777" w:rsidR="00D14734" w:rsidRPr="002514B9" w:rsidRDefault="00D14734" w:rsidP="00B40E8C">
      <w:pPr>
        <w:pStyle w:val="ListParagraph"/>
        <w:numPr>
          <w:ilvl w:val="0"/>
          <w:numId w:val="1920"/>
        </w:numPr>
        <w:spacing w:after="120"/>
        <w:ind w:left="714" w:hanging="357"/>
        <w:contextualSpacing w:val="0"/>
        <w:jc w:val="both"/>
        <w:rPr>
          <w:sz w:val="24"/>
          <w:szCs w:val="24"/>
        </w:rPr>
      </w:pPr>
      <w:r w:rsidRPr="002514B9">
        <w:rPr>
          <w:sz w:val="24"/>
          <w:szCs w:val="24"/>
        </w:rPr>
        <w:t>Inzwischen Zwiebel und Knoblauch schälen und fein hacken. Mangold waschen und Blätter sowie Stiele in Streifen schneiden. Koriandersamen im Mörser zerstoßen.</w:t>
      </w:r>
    </w:p>
    <w:p w14:paraId="6C60C18C" w14:textId="77777777" w:rsidR="00D14734" w:rsidRPr="002514B9" w:rsidRDefault="00D14734" w:rsidP="00B40E8C">
      <w:pPr>
        <w:pStyle w:val="ListParagraph"/>
        <w:numPr>
          <w:ilvl w:val="0"/>
          <w:numId w:val="1920"/>
        </w:numPr>
        <w:spacing w:after="120"/>
        <w:ind w:left="714" w:hanging="357"/>
        <w:contextualSpacing w:val="0"/>
        <w:jc w:val="both"/>
        <w:rPr>
          <w:sz w:val="24"/>
          <w:szCs w:val="24"/>
        </w:rPr>
      </w:pPr>
      <w:r w:rsidRPr="002514B9">
        <w:rPr>
          <w:sz w:val="24"/>
          <w:szCs w:val="24"/>
        </w:rPr>
        <w:t xml:space="preserve">5 Minuten bevor die Linsen gar sind, Zwiebel mit Öl in einem großen Topf erhitzen und 5 Minuten lang dünsten. Knoblauch, Mangold, Koriander und Linsen samt Kochflüssigkeit dazugeben. Mit Salz, Pfeffer und Cayennepfeffer würzen. </w:t>
      </w:r>
    </w:p>
    <w:p w14:paraId="56EDFF2F" w14:textId="77777777" w:rsidR="00D14734" w:rsidRPr="002514B9" w:rsidRDefault="00D14734" w:rsidP="00B40E8C">
      <w:pPr>
        <w:pStyle w:val="ListParagraph"/>
        <w:numPr>
          <w:ilvl w:val="0"/>
          <w:numId w:val="1920"/>
        </w:numPr>
        <w:spacing w:after="120"/>
        <w:ind w:left="714" w:hanging="357"/>
        <w:contextualSpacing w:val="0"/>
        <w:jc w:val="both"/>
        <w:rPr>
          <w:sz w:val="24"/>
          <w:szCs w:val="24"/>
        </w:rPr>
      </w:pPr>
      <w:r w:rsidRPr="002514B9">
        <w:rPr>
          <w:sz w:val="24"/>
          <w:szCs w:val="24"/>
        </w:rPr>
        <w:t>Alles zum Kochen bringen, Hitze herunterschalten und die Suppe zugedeckt 15 Minuten lang köcheln lassen. Zitronensaft einrühren. Suppe auf Schälchen verteilen, mit Zitronenscheiben und Korianderblättern garnieren. Man kann noch einen Klecks Joghurt darauf machen, wenn einem danach ist.</w:t>
      </w:r>
    </w:p>
    <w:p w14:paraId="03639A80" w14:textId="77777777" w:rsidR="00D14734" w:rsidRDefault="00D14734" w:rsidP="00D14734">
      <w:pPr>
        <w:spacing w:after="120"/>
        <w:jc w:val="both"/>
        <w:rPr>
          <w:sz w:val="24"/>
          <w:szCs w:val="24"/>
        </w:rPr>
      </w:pPr>
    </w:p>
    <w:p w14:paraId="1F2ACD9C" w14:textId="77777777" w:rsidR="00D14734" w:rsidRPr="00467071" w:rsidRDefault="00D14734" w:rsidP="00D14734">
      <w:pPr>
        <w:spacing w:after="120"/>
        <w:jc w:val="both"/>
        <w:rPr>
          <w:sz w:val="24"/>
          <w:szCs w:val="24"/>
        </w:rPr>
      </w:pPr>
      <w:r>
        <w:rPr>
          <w:sz w:val="24"/>
          <w:szCs w:val="24"/>
        </w:rPr>
        <w:t>Info:</w:t>
      </w:r>
      <w:r>
        <w:rPr>
          <w:sz w:val="24"/>
          <w:szCs w:val="24"/>
        </w:rPr>
        <w:tab/>
        <w:t>Die Suppe schmeckt übrigens auch kalt und lauwarm sehr gut.</w:t>
      </w:r>
    </w:p>
    <w:p w14:paraId="481E9A7C" w14:textId="77777777" w:rsidR="00D14734" w:rsidRPr="00467071" w:rsidRDefault="00D14734" w:rsidP="00D14734">
      <w:pPr>
        <w:rPr>
          <w:sz w:val="24"/>
          <w:szCs w:val="24"/>
        </w:rPr>
      </w:pPr>
      <w:r w:rsidRPr="00467071">
        <w:rPr>
          <w:sz w:val="24"/>
          <w:szCs w:val="24"/>
        </w:rPr>
        <w:br w:type="page"/>
      </w:r>
    </w:p>
    <w:p w14:paraId="3EEB050E" w14:textId="0BE37D6E" w:rsidR="0069164C" w:rsidRDefault="0069164C" w:rsidP="0069164C">
      <w:pPr>
        <w:pStyle w:val="Heading2"/>
        <w:spacing w:after="240"/>
      </w:pPr>
      <w:r>
        <w:lastRenderedPageBreak/>
        <w:t>Linsen-Paruppu-Dhal-Suppe</w:t>
      </w:r>
      <w:r>
        <w:rPr>
          <w:rStyle w:val="FootnoteReference"/>
        </w:rPr>
        <w:footnoteReference w:id="326"/>
      </w:r>
    </w:p>
    <w:p w14:paraId="592DCFD6" w14:textId="77777777" w:rsidR="0069164C" w:rsidRPr="00B0582E" w:rsidRDefault="0069164C" w:rsidP="0069164C">
      <w:pPr>
        <w:rPr>
          <w:sz w:val="24"/>
          <w:szCs w:val="24"/>
        </w:rPr>
      </w:pPr>
      <w:r w:rsidRPr="00B0582E">
        <w:rPr>
          <w:sz w:val="24"/>
          <w:szCs w:val="24"/>
          <w:u w:val="single"/>
        </w:rPr>
        <w:t>Zutaten</w:t>
      </w:r>
      <w:r w:rsidRPr="00B0582E">
        <w:rPr>
          <w:sz w:val="24"/>
          <w:szCs w:val="24"/>
        </w:rPr>
        <w:t xml:space="preserve"> (für 2-4 Portionen):</w:t>
      </w:r>
    </w:p>
    <w:p w14:paraId="4D8B3835" w14:textId="77777777" w:rsidR="0069164C" w:rsidRPr="00B0582E" w:rsidRDefault="0069164C" w:rsidP="0069164C">
      <w:pPr>
        <w:rPr>
          <w:sz w:val="24"/>
          <w:szCs w:val="24"/>
        </w:rPr>
      </w:pPr>
      <w:r w:rsidRPr="00B0582E">
        <w:rPr>
          <w:sz w:val="24"/>
          <w:szCs w:val="24"/>
        </w:rPr>
        <w:t>100 g rote Linsen, ungekocht</w:t>
      </w:r>
    </w:p>
    <w:p w14:paraId="70F81F92" w14:textId="77777777" w:rsidR="0069164C" w:rsidRPr="00B0582E" w:rsidRDefault="0069164C" w:rsidP="0069164C">
      <w:pPr>
        <w:rPr>
          <w:sz w:val="24"/>
          <w:szCs w:val="24"/>
        </w:rPr>
      </w:pPr>
      <w:r w:rsidRPr="00B0582E">
        <w:rPr>
          <w:sz w:val="24"/>
          <w:szCs w:val="24"/>
        </w:rPr>
        <w:t>10 frische oder getrocknete Curryblätter</w:t>
      </w:r>
    </w:p>
    <w:p w14:paraId="79E00777" w14:textId="77777777" w:rsidR="0069164C" w:rsidRPr="00B0582E" w:rsidRDefault="0069164C" w:rsidP="0069164C">
      <w:pPr>
        <w:rPr>
          <w:sz w:val="24"/>
          <w:szCs w:val="24"/>
        </w:rPr>
      </w:pPr>
      <w:r w:rsidRPr="00B0582E">
        <w:rPr>
          <w:sz w:val="24"/>
          <w:szCs w:val="24"/>
        </w:rPr>
        <w:t>1 kleine grüne Chilischote, von den Kernen befreit und fein gehackt</w:t>
      </w:r>
    </w:p>
    <w:p w14:paraId="228B61EF" w14:textId="77777777" w:rsidR="0069164C" w:rsidRPr="00B0582E" w:rsidRDefault="0069164C" w:rsidP="0069164C">
      <w:pPr>
        <w:rPr>
          <w:sz w:val="24"/>
          <w:szCs w:val="24"/>
        </w:rPr>
      </w:pPr>
      <w:r w:rsidRPr="00B0582E">
        <w:rPr>
          <w:sz w:val="24"/>
          <w:szCs w:val="24"/>
        </w:rPr>
        <w:t>1 Zwiebel, fein gehackt</w:t>
      </w:r>
    </w:p>
    <w:p w14:paraId="5838D17C" w14:textId="77777777" w:rsidR="0069164C" w:rsidRPr="00B0582E" w:rsidRDefault="0069164C" w:rsidP="0069164C">
      <w:pPr>
        <w:rPr>
          <w:sz w:val="24"/>
          <w:szCs w:val="24"/>
        </w:rPr>
      </w:pPr>
      <w:r w:rsidRPr="00B0582E">
        <w:rPr>
          <w:sz w:val="24"/>
          <w:szCs w:val="24"/>
        </w:rPr>
        <w:t>4 Knoblauchzehen, fein gehackt</w:t>
      </w:r>
    </w:p>
    <w:p w14:paraId="16C95CB7" w14:textId="77777777" w:rsidR="0069164C" w:rsidRPr="00B0582E" w:rsidRDefault="0069164C" w:rsidP="0069164C">
      <w:pPr>
        <w:rPr>
          <w:sz w:val="24"/>
          <w:szCs w:val="24"/>
        </w:rPr>
      </w:pPr>
      <w:r w:rsidRPr="00B0582E">
        <w:rPr>
          <w:sz w:val="24"/>
          <w:szCs w:val="24"/>
        </w:rPr>
        <w:t>2 TL frischer Ingwer, fein gehackt</w:t>
      </w:r>
    </w:p>
    <w:p w14:paraId="45F683B7" w14:textId="77777777" w:rsidR="0069164C" w:rsidRPr="00B0582E" w:rsidRDefault="0069164C" w:rsidP="0069164C">
      <w:pPr>
        <w:rPr>
          <w:sz w:val="24"/>
          <w:szCs w:val="24"/>
        </w:rPr>
      </w:pPr>
      <w:r w:rsidRPr="00B0582E">
        <w:rPr>
          <w:sz w:val="24"/>
          <w:szCs w:val="24"/>
        </w:rPr>
        <w:t>½ kleine Zimtstange, in Stücke gebrochen</w:t>
      </w:r>
    </w:p>
    <w:p w14:paraId="1D27D5E7" w14:textId="77777777" w:rsidR="0069164C" w:rsidRPr="00B0582E" w:rsidRDefault="0069164C" w:rsidP="0069164C">
      <w:pPr>
        <w:rPr>
          <w:sz w:val="24"/>
          <w:szCs w:val="24"/>
        </w:rPr>
      </w:pPr>
      <w:r w:rsidRPr="00B0582E">
        <w:rPr>
          <w:sz w:val="24"/>
          <w:szCs w:val="24"/>
        </w:rPr>
        <w:t>1 TL gemahlene Kurkuma</w:t>
      </w:r>
    </w:p>
    <w:p w14:paraId="1C45D144" w14:textId="77777777" w:rsidR="0069164C" w:rsidRPr="00B0582E" w:rsidRDefault="0069164C" w:rsidP="0069164C">
      <w:pPr>
        <w:rPr>
          <w:sz w:val="24"/>
          <w:szCs w:val="24"/>
        </w:rPr>
      </w:pPr>
      <w:r w:rsidRPr="00B0582E">
        <w:rPr>
          <w:sz w:val="24"/>
          <w:szCs w:val="24"/>
        </w:rPr>
        <w:t>1 EL Currypulver</w:t>
      </w:r>
    </w:p>
    <w:p w14:paraId="3D79E915" w14:textId="77777777" w:rsidR="0069164C" w:rsidRPr="00B0582E" w:rsidRDefault="0069164C" w:rsidP="0069164C">
      <w:pPr>
        <w:rPr>
          <w:sz w:val="24"/>
          <w:szCs w:val="24"/>
        </w:rPr>
      </w:pPr>
      <w:r w:rsidRPr="00B0582E">
        <w:rPr>
          <w:sz w:val="24"/>
          <w:szCs w:val="24"/>
        </w:rPr>
        <w:t>1 TL Salz</w:t>
      </w:r>
    </w:p>
    <w:p w14:paraId="08EF9A22" w14:textId="77777777" w:rsidR="0069164C" w:rsidRPr="00B0582E" w:rsidRDefault="0069164C" w:rsidP="0069164C">
      <w:pPr>
        <w:rPr>
          <w:sz w:val="24"/>
          <w:szCs w:val="24"/>
        </w:rPr>
      </w:pPr>
      <w:r w:rsidRPr="00B0582E">
        <w:rPr>
          <w:sz w:val="24"/>
          <w:szCs w:val="24"/>
        </w:rPr>
        <w:t>400 ml Kokosmilch aus der Dose</w:t>
      </w:r>
    </w:p>
    <w:p w14:paraId="6AF8B31C" w14:textId="77777777" w:rsidR="0069164C" w:rsidRPr="00B0582E" w:rsidRDefault="0069164C" w:rsidP="0069164C">
      <w:pPr>
        <w:rPr>
          <w:sz w:val="24"/>
          <w:szCs w:val="24"/>
        </w:rPr>
      </w:pPr>
      <w:r w:rsidRPr="00B0582E">
        <w:rPr>
          <w:sz w:val="24"/>
          <w:szCs w:val="24"/>
        </w:rPr>
        <w:t>2 EL Kokosfett</w:t>
      </w:r>
    </w:p>
    <w:p w14:paraId="61FC322E" w14:textId="77777777" w:rsidR="0069164C" w:rsidRPr="00B0582E" w:rsidRDefault="0069164C" w:rsidP="0069164C">
      <w:pPr>
        <w:rPr>
          <w:sz w:val="24"/>
          <w:szCs w:val="24"/>
        </w:rPr>
      </w:pPr>
    </w:p>
    <w:p w14:paraId="231DF60A" w14:textId="77777777" w:rsidR="0069164C" w:rsidRPr="00B0582E" w:rsidRDefault="0069164C" w:rsidP="0069164C">
      <w:pPr>
        <w:rPr>
          <w:sz w:val="24"/>
          <w:szCs w:val="24"/>
        </w:rPr>
      </w:pPr>
      <w:r w:rsidRPr="00B0582E">
        <w:rPr>
          <w:sz w:val="24"/>
          <w:szCs w:val="24"/>
        </w:rPr>
        <w:t>Zubereitung:</w:t>
      </w:r>
    </w:p>
    <w:p w14:paraId="4F74A39D" w14:textId="77777777" w:rsidR="0069164C" w:rsidRPr="00B0582E" w:rsidRDefault="0069164C" w:rsidP="00B40E8C">
      <w:pPr>
        <w:pStyle w:val="ListParagraph"/>
        <w:numPr>
          <w:ilvl w:val="0"/>
          <w:numId w:val="1777"/>
        </w:numPr>
        <w:spacing w:after="120"/>
        <w:ind w:left="714" w:hanging="357"/>
        <w:contextualSpacing w:val="0"/>
        <w:jc w:val="both"/>
        <w:rPr>
          <w:sz w:val="24"/>
          <w:szCs w:val="24"/>
        </w:rPr>
      </w:pPr>
      <w:r w:rsidRPr="00B0582E">
        <w:rPr>
          <w:sz w:val="24"/>
          <w:szCs w:val="24"/>
        </w:rPr>
        <w:t>Die Linsen mindestens 10 Minuten in kaltem Wasser einweichen. Gut spülen und das Wasser abgießen. Linsen in einen Topf geben und die Hälfte der Curryblätter, der Zwiebel, des Knoblauchs und des Ingwers hinzufügen. Dann Zimt, Kurkuma, Currypulver und Salz dazugeben, Kokosmilch und 450 ml Wasser angießen und kurz aufkochen lassen. Die Hitze reduzieren und alles 10-20 Minuten unter gelegentlichem Rühren sanft köcheln lassen, bis die Linsen weich sind und das Dhal eine dickflüssige Konsistenz hat.</w:t>
      </w:r>
    </w:p>
    <w:p w14:paraId="48B5B0E6" w14:textId="77777777" w:rsidR="0069164C" w:rsidRPr="00B0582E" w:rsidRDefault="0069164C" w:rsidP="00B40E8C">
      <w:pPr>
        <w:pStyle w:val="ListParagraph"/>
        <w:numPr>
          <w:ilvl w:val="0"/>
          <w:numId w:val="1777"/>
        </w:numPr>
        <w:spacing w:after="120"/>
        <w:ind w:left="714" w:hanging="357"/>
        <w:contextualSpacing w:val="0"/>
        <w:jc w:val="both"/>
        <w:rPr>
          <w:sz w:val="24"/>
          <w:szCs w:val="24"/>
        </w:rPr>
      </w:pPr>
      <w:r w:rsidRPr="00B0582E">
        <w:rPr>
          <w:sz w:val="24"/>
          <w:szCs w:val="24"/>
        </w:rPr>
        <w:t>Das Dhal in eine hitzebeständige Schüssel füllen. Im bereits benutzten topf das Fett erhitzen und darin den Rest der Curryblätter, der Zwiebel, des Knoblauchs udnd es Ingwers einige Minuten unter ständigem Rühren rösten, bis alles duftet und leicht gebräunt ist.</w:t>
      </w:r>
    </w:p>
    <w:p w14:paraId="7D5052D9" w14:textId="77777777" w:rsidR="0069164C" w:rsidRPr="00B0582E" w:rsidRDefault="0069164C" w:rsidP="00B40E8C">
      <w:pPr>
        <w:pStyle w:val="ListParagraph"/>
        <w:numPr>
          <w:ilvl w:val="0"/>
          <w:numId w:val="1777"/>
        </w:numPr>
        <w:spacing w:after="120"/>
        <w:ind w:left="714" w:hanging="357"/>
        <w:contextualSpacing w:val="0"/>
        <w:jc w:val="both"/>
        <w:rPr>
          <w:sz w:val="24"/>
          <w:szCs w:val="24"/>
        </w:rPr>
      </w:pPr>
      <w:r w:rsidRPr="00B0582E">
        <w:rPr>
          <w:sz w:val="24"/>
          <w:szCs w:val="24"/>
        </w:rPr>
        <w:t>Das Dhal zurück in den Topf mit den Gewürzen geben und unter ständigem Rühren kurz aufkochen (oder bis zur gewünschten Konsistenz weiter eindicken lassen, wenn man es cremiger mag).</w:t>
      </w:r>
    </w:p>
    <w:p w14:paraId="0D87533C" w14:textId="77777777" w:rsidR="0069164C" w:rsidRPr="00B0582E" w:rsidRDefault="0069164C" w:rsidP="00B40E8C">
      <w:pPr>
        <w:pStyle w:val="ListParagraph"/>
        <w:numPr>
          <w:ilvl w:val="0"/>
          <w:numId w:val="1777"/>
        </w:numPr>
        <w:spacing w:after="120"/>
        <w:ind w:left="714" w:hanging="357"/>
        <w:contextualSpacing w:val="0"/>
        <w:jc w:val="both"/>
        <w:rPr>
          <w:sz w:val="24"/>
          <w:szCs w:val="24"/>
        </w:rPr>
      </w:pPr>
      <w:r w:rsidRPr="00B0582E">
        <w:rPr>
          <w:sz w:val="24"/>
          <w:szCs w:val="24"/>
        </w:rPr>
        <w:t>Mit Naan oder Reis servieren.</w:t>
      </w:r>
    </w:p>
    <w:p w14:paraId="1B90D6C7" w14:textId="77777777" w:rsidR="0069164C" w:rsidRPr="00B0582E" w:rsidRDefault="0069164C" w:rsidP="0069164C">
      <w:pPr>
        <w:rPr>
          <w:sz w:val="24"/>
          <w:szCs w:val="24"/>
        </w:rPr>
      </w:pPr>
    </w:p>
    <w:p w14:paraId="1E8C49B1" w14:textId="77777777" w:rsidR="0069164C" w:rsidRPr="00B0582E" w:rsidRDefault="0069164C" w:rsidP="0069164C">
      <w:pPr>
        <w:ind w:left="708" w:hanging="708"/>
        <w:jc w:val="both"/>
        <w:rPr>
          <w:sz w:val="24"/>
          <w:szCs w:val="24"/>
        </w:rPr>
      </w:pPr>
      <w:r w:rsidRPr="00B0582E">
        <w:rPr>
          <w:sz w:val="24"/>
          <w:szCs w:val="24"/>
        </w:rPr>
        <w:lastRenderedPageBreak/>
        <w:t>Info:</w:t>
      </w:r>
      <w:r w:rsidRPr="00B0582E">
        <w:rPr>
          <w:sz w:val="24"/>
          <w:szCs w:val="24"/>
        </w:rPr>
        <w:tab/>
        <w:t>Der Trick dieser duftenden sri-lankischen Linsensuppe besteht darin, die Hälfte der Gewürze kurz vor Ende der Garzeit in Öl anzubraten und die fast fertige Suppe darübergießen, um ein besonders intensives Aroma erzielt.</w:t>
      </w:r>
    </w:p>
    <w:p w14:paraId="2893C2DD" w14:textId="7173CF00" w:rsidR="00F3402A" w:rsidRPr="00677925" w:rsidRDefault="0069164C" w:rsidP="00F3402A">
      <w:pPr>
        <w:pStyle w:val="Heading2"/>
        <w:spacing w:after="240"/>
        <w:rPr>
          <w:sz w:val="24"/>
          <w:szCs w:val="24"/>
        </w:rPr>
      </w:pPr>
      <w:r>
        <w:br w:type="page"/>
      </w:r>
    </w:p>
    <w:p w14:paraId="5077B3D3" w14:textId="4330B8C4" w:rsidR="00337172" w:rsidRDefault="00337172" w:rsidP="00337172">
      <w:pPr>
        <w:pStyle w:val="Heading2"/>
        <w:spacing w:after="240"/>
      </w:pPr>
      <w:r>
        <w:lastRenderedPageBreak/>
        <w:t>Linseneintopf</w:t>
      </w:r>
      <w:r>
        <w:rPr>
          <w:rStyle w:val="FootnoteReference"/>
        </w:rPr>
        <w:footnoteReference w:id="327"/>
      </w:r>
    </w:p>
    <w:p w14:paraId="1B3A954C" w14:textId="77777777" w:rsidR="00337172" w:rsidRPr="003E497B" w:rsidRDefault="00337172" w:rsidP="00337172">
      <w:pPr>
        <w:tabs>
          <w:tab w:val="center" w:pos="4896"/>
        </w:tabs>
        <w:rPr>
          <w:sz w:val="24"/>
          <w:szCs w:val="24"/>
        </w:rPr>
      </w:pPr>
      <w:r w:rsidRPr="003E497B">
        <w:rPr>
          <w:sz w:val="24"/>
          <w:szCs w:val="24"/>
          <w:u w:val="single"/>
        </w:rPr>
        <w:t>Zutaten</w:t>
      </w:r>
      <w:r w:rsidRPr="003E497B">
        <w:rPr>
          <w:sz w:val="24"/>
          <w:szCs w:val="24"/>
        </w:rPr>
        <w:t xml:space="preserve"> </w:t>
      </w:r>
      <w:r>
        <w:rPr>
          <w:sz w:val="24"/>
          <w:szCs w:val="24"/>
        </w:rPr>
        <w:t>(</w:t>
      </w:r>
      <w:r w:rsidRPr="003E497B">
        <w:rPr>
          <w:sz w:val="24"/>
          <w:szCs w:val="24"/>
        </w:rPr>
        <w:t>für 4-6 Portionen</w:t>
      </w:r>
      <w:r>
        <w:rPr>
          <w:sz w:val="24"/>
          <w:szCs w:val="24"/>
        </w:rPr>
        <w:t>)</w:t>
      </w:r>
      <w:r w:rsidRPr="003E497B">
        <w:rPr>
          <w:sz w:val="24"/>
          <w:szCs w:val="24"/>
        </w:rPr>
        <w:t>:</w:t>
      </w:r>
    </w:p>
    <w:p w14:paraId="317E50D0" w14:textId="77777777" w:rsidR="00337172" w:rsidRPr="003E497B" w:rsidRDefault="00337172" w:rsidP="00337172">
      <w:pPr>
        <w:tabs>
          <w:tab w:val="center" w:pos="4896"/>
        </w:tabs>
        <w:rPr>
          <w:sz w:val="24"/>
          <w:szCs w:val="24"/>
        </w:rPr>
      </w:pPr>
      <w:r w:rsidRPr="003E497B">
        <w:rPr>
          <w:sz w:val="24"/>
          <w:szCs w:val="24"/>
        </w:rPr>
        <w:t>300g braune Linsen</w:t>
      </w:r>
    </w:p>
    <w:p w14:paraId="55EF0AFC" w14:textId="77777777" w:rsidR="00337172" w:rsidRPr="003E497B" w:rsidRDefault="00337172" w:rsidP="00337172">
      <w:pPr>
        <w:tabs>
          <w:tab w:val="center" w:pos="4896"/>
        </w:tabs>
        <w:rPr>
          <w:sz w:val="24"/>
          <w:szCs w:val="24"/>
        </w:rPr>
      </w:pPr>
      <w:r w:rsidRPr="003E497B">
        <w:rPr>
          <w:sz w:val="24"/>
          <w:szCs w:val="24"/>
        </w:rPr>
        <w:t>50 g durchwachsener Speck</w:t>
      </w:r>
    </w:p>
    <w:p w14:paraId="4E855411" w14:textId="77777777" w:rsidR="00337172" w:rsidRPr="003E497B" w:rsidRDefault="00337172" w:rsidP="00337172">
      <w:pPr>
        <w:tabs>
          <w:tab w:val="center" w:pos="4896"/>
        </w:tabs>
        <w:rPr>
          <w:sz w:val="24"/>
          <w:szCs w:val="24"/>
        </w:rPr>
      </w:pPr>
      <w:r w:rsidRPr="003E497B">
        <w:rPr>
          <w:sz w:val="24"/>
          <w:szCs w:val="24"/>
        </w:rPr>
        <w:t>1 walnussgroßes Stückchen frischer Ingwer</w:t>
      </w:r>
    </w:p>
    <w:p w14:paraId="6BF6E6F1" w14:textId="77777777" w:rsidR="00337172" w:rsidRPr="003E497B" w:rsidRDefault="00337172" w:rsidP="00337172">
      <w:pPr>
        <w:tabs>
          <w:tab w:val="center" w:pos="4896"/>
        </w:tabs>
        <w:rPr>
          <w:sz w:val="24"/>
          <w:szCs w:val="24"/>
        </w:rPr>
      </w:pPr>
      <w:r w:rsidRPr="003E497B">
        <w:rPr>
          <w:sz w:val="24"/>
          <w:szCs w:val="24"/>
        </w:rPr>
        <w:t>2-3 Frühlingszwiebeln</w:t>
      </w:r>
    </w:p>
    <w:p w14:paraId="7A06926D" w14:textId="77777777" w:rsidR="00337172" w:rsidRPr="003E497B" w:rsidRDefault="00337172" w:rsidP="00337172">
      <w:pPr>
        <w:tabs>
          <w:tab w:val="center" w:pos="4896"/>
        </w:tabs>
        <w:rPr>
          <w:sz w:val="24"/>
          <w:szCs w:val="24"/>
        </w:rPr>
      </w:pPr>
      <w:r w:rsidRPr="003E497B">
        <w:rPr>
          <w:sz w:val="24"/>
          <w:szCs w:val="24"/>
        </w:rPr>
        <w:t>2 EL Öl</w:t>
      </w:r>
    </w:p>
    <w:p w14:paraId="692C4892" w14:textId="77777777" w:rsidR="00337172" w:rsidRPr="003E497B" w:rsidRDefault="00337172" w:rsidP="00337172">
      <w:pPr>
        <w:tabs>
          <w:tab w:val="center" w:pos="4896"/>
        </w:tabs>
        <w:rPr>
          <w:sz w:val="24"/>
          <w:szCs w:val="24"/>
        </w:rPr>
      </w:pPr>
      <w:r w:rsidRPr="003E497B">
        <w:rPr>
          <w:sz w:val="24"/>
          <w:szCs w:val="24"/>
        </w:rPr>
        <w:t>1 Knoblauchzehe</w:t>
      </w:r>
    </w:p>
    <w:p w14:paraId="62E8F54F" w14:textId="77777777" w:rsidR="00337172" w:rsidRPr="003E497B" w:rsidRDefault="00337172" w:rsidP="00337172">
      <w:pPr>
        <w:tabs>
          <w:tab w:val="center" w:pos="4896"/>
        </w:tabs>
        <w:rPr>
          <w:sz w:val="24"/>
          <w:szCs w:val="24"/>
        </w:rPr>
      </w:pPr>
      <w:r w:rsidRPr="003E497B">
        <w:rPr>
          <w:sz w:val="24"/>
          <w:szCs w:val="24"/>
        </w:rPr>
        <w:t>Etwa 100 ml Weißweinessig</w:t>
      </w:r>
    </w:p>
    <w:p w14:paraId="1E17C399" w14:textId="77777777" w:rsidR="00337172" w:rsidRPr="003E497B" w:rsidRDefault="00337172" w:rsidP="00337172">
      <w:pPr>
        <w:tabs>
          <w:tab w:val="center" w:pos="4896"/>
        </w:tabs>
        <w:rPr>
          <w:sz w:val="24"/>
          <w:szCs w:val="24"/>
        </w:rPr>
      </w:pPr>
      <w:r w:rsidRPr="003E497B">
        <w:rPr>
          <w:sz w:val="24"/>
          <w:szCs w:val="24"/>
        </w:rPr>
        <w:t>1 ¼ l Hühnerbrühe</w:t>
      </w:r>
    </w:p>
    <w:p w14:paraId="10B78DA4" w14:textId="77777777" w:rsidR="00337172" w:rsidRPr="003E497B" w:rsidRDefault="00337172" w:rsidP="00337172">
      <w:pPr>
        <w:tabs>
          <w:tab w:val="center" w:pos="4896"/>
        </w:tabs>
        <w:rPr>
          <w:sz w:val="24"/>
          <w:szCs w:val="24"/>
        </w:rPr>
      </w:pPr>
      <w:r w:rsidRPr="003E497B">
        <w:rPr>
          <w:sz w:val="24"/>
          <w:szCs w:val="24"/>
        </w:rPr>
        <w:t>1 getrocknete Chilischote</w:t>
      </w:r>
    </w:p>
    <w:p w14:paraId="6CC183DF" w14:textId="77777777" w:rsidR="00337172" w:rsidRPr="003E497B" w:rsidRDefault="00337172" w:rsidP="00337172">
      <w:pPr>
        <w:tabs>
          <w:tab w:val="center" w:pos="4896"/>
        </w:tabs>
        <w:rPr>
          <w:sz w:val="24"/>
          <w:szCs w:val="24"/>
        </w:rPr>
      </w:pPr>
      <w:r w:rsidRPr="003E497B">
        <w:rPr>
          <w:sz w:val="24"/>
          <w:szCs w:val="24"/>
        </w:rPr>
        <w:t>2 Kartoffeln (etwa 200g)</w:t>
      </w:r>
    </w:p>
    <w:p w14:paraId="56ED0429" w14:textId="77777777" w:rsidR="00337172" w:rsidRPr="003E497B" w:rsidRDefault="00337172" w:rsidP="00337172">
      <w:pPr>
        <w:tabs>
          <w:tab w:val="center" w:pos="4896"/>
        </w:tabs>
        <w:rPr>
          <w:sz w:val="24"/>
          <w:szCs w:val="24"/>
        </w:rPr>
      </w:pPr>
      <w:r w:rsidRPr="003E497B">
        <w:rPr>
          <w:sz w:val="24"/>
          <w:szCs w:val="24"/>
        </w:rPr>
        <w:t>2 Möhren (etwa 200g)</w:t>
      </w:r>
    </w:p>
    <w:p w14:paraId="5DC5865D" w14:textId="77777777" w:rsidR="00337172" w:rsidRPr="003E497B" w:rsidRDefault="00337172" w:rsidP="00337172">
      <w:pPr>
        <w:tabs>
          <w:tab w:val="center" w:pos="4896"/>
        </w:tabs>
        <w:rPr>
          <w:sz w:val="24"/>
          <w:szCs w:val="24"/>
        </w:rPr>
      </w:pPr>
      <w:r w:rsidRPr="003E497B">
        <w:rPr>
          <w:sz w:val="24"/>
          <w:szCs w:val="24"/>
        </w:rPr>
        <w:t>Sal</w:t>
      </w:r>
      <w:r>
        <w:rPr>
          <w:sz w:val="24"/>
          <w:szCs w:val="24"/>
        </w:rPr>
        <w:t>z, s</w:t>
      </w:r>
      <w:r w:rsidRPr="003E497B">
        <w:rPr>
          <w:sz w:val="24"/>
          <w:szCs w:val="24"/>
        </w:rPr>
        <w:t>chwarzer Pfeffer aus der Mühle</w:t>
      </w:r>
    </w:p>
    <w:p w14:paraId="7DC08615" w14:textId="77777777" w:rsidR="00337172" w:rsidRPr="003E497B" w:rsidRDefault="00337172" w:rsidP="00337172">
      <w:pPr>
        <w:tabs>
          <w:tab w:val="center" w:pos="4896"/>
        </w:tabs>
        <w:rPr>
          <w:sz w:val="24"/>
          <w:szCs w:val="24"/>
        </w:rPr>
      </w:pPr>
      <w:r w:rsidRPr="003E497B">
        <w:rPr>
          <w:sz w:val="24"/>
          <w:szCs w:val="24"/>
        </w:rPr>
        <w:t>1 Bund Schnittlauch</w:t>
      </w:r>
    </w:p>
    <w:p w14:paraId="5DE4CDD6" w14:textId="77777777" w:rsidR="00337172" w:rsidRDefault="00337172" w:rsidP="00337172">
      <w:pPr>
        <w:pStyle w:val="ListParagraph"/>
        <w:tabs>
          <w:tab w:val="center" w:pos="4896"/>
        </w:tabs>
        <w:ind w:left="1080"/>
        <w:rPr>
          <w:sz w:val="24"/>
          <w:szCs w:val="24"/>
        </w:rPr>
      </w:pPr>
    </w:p>
    <w:p w14:paraId="2DB96E79" w14:textId="77777777" w:rsidR="00337172" w:rsidRPr="003E497B" w:rsidRDefault="00337172" w:rsidP="00337172">
      <w:pPr>
        <w:tabs>
          <w:tab w:val="center" w:pos="4896"/>
        </w:tabs>
        <w:rPr>
          <w:sz w:val="24"/>
          <w:szCs w:val="24"/>
        </w:rPr>
      </w:pPr>
      <w:r w:rsidRPr="003E497B">
        <w:rPr>
          <w:sz w:val="24"/>
          <w:szCs w:val="24"/>
        </w:rPr>
        <w:t>Zubereitungszeit: 1 Std. 15 Min. (plus eventuell 2 Std. Einweichzeit)</w:t>
      </w:r>
    </w:p>
    <w:p w14:paraId="3DCFE8BB" w14:textId="77777777" w:rsidR="00337172" w:rsidRPr="00A27853" w:rsidRDefault="00337172" w:rsidP="00B40E8C">
      <w:pPr>
        <w:pStyle w:val="ListParagraph"/>
        <w:numPr>
          <w:ilvl w:val="0"/>
          <w:numId w:val="1577"/>
        </w:numPr>
        <w:tabs>
          <w:tab w:val="center" w:pos="4896"/>
        </w:tabs>
        <w:spacing w:after="120"/>
        <w:ind w:left="714" w:hanging="357"/>
        <w:contextualSpacing w:val="0"/>
        <w:jc w:val="both"/>
        <w:rPr>
          <w:sz w:val="24"/>
          <w:szCs w:val="24"/>
        </w:rPr>
      </w:pPr>
      <w:r w:rsidRPr="00A27853">
        <w:rPr>
          <w:sz w:val="24"/>
          <w:szCs w:val="24"/>
        </w:rPr>
        <w:t xml:space="preserve">Die Linsen eventuell 2 Stunden in Wasser einweichen lassen. Danach den Speck fein würfeln. In einem Topf langsam erhitzen, das Fett auslassen, die Grieben knusprig braten. </w:t>
      </w:r>
    </w:p>
    <w:p w14:paraId="6C20206D" w14:textId="77777777" w:rsidR="00337172" w:rsidRPr="00A27853" w:rsidRDefault="00337172" w:rsidP="00B40E8C">
      <w:pPr>
        <w:pStyle w:val="ListParagraph"/>
        <w:numPr>
          <w:ilvl w:val="0"/>
          <w:numId w:val="1577"/>
        </w:numPr>
        <w:tabs>
          <w:tab w:val="center" w:pos="4896"/>
        </w:tabs>
        <w:spacing w:after="120"/>
        <w:ind w:left="714" w:hanging="357"/>
        <w:contextualSpacing w:val="0"/>
        <w:jc w:val="both"/>
        <w:rPr>
          <w:sz w:val="24"/>
          <w:szCs w:val="24"/>
        </w:rPr>
      </w:pPr>
      <w:r w:rsidRPr="00A27853">
        <w:rPr>
          <w:sz w:val="24"/>
          <w:szCs w:val="24"/>
        </w:rPr>
        <w:t>Inzwischen den Ingwer schälen und fein hacken. Die Zwiebeln putzen, waschen, in feine Ringe schneiden. Die Grieben herausnehmen, das Öl im Speckfett erhitzen, die weißen Zwiebelringe andünsten. Den Knoblauch dazu drücken, den Ingwer und 2-3 EL Essig einrühren. Die Linsen abtropfen lassen und untermischen. Die Brühe angießen, die Chilischote hineingeben, aufkochen.</w:t>
      </w:r>
    </w:p>
    <w:p w14:paraId="2788F547" w14:textId="77777777" w:rsidR="00337172" w:rsidRPr="00A27853" w:rsidRDefault="00337172" w:rsidP="00B40E8C">
      <w:pPr>
        <w:pStyle w:val="ListParagraph"/>
        <w:numPr>
          <w:ilvl w:val="0"/>
          <w:numId w:val="1577"/>
        </w:numPr>
        <w:tabs>
          <w:tab w:val="center" w:pos="4896"/>
        </w:tabs>
        <w:spacing w:after="120"/>
        <w:ind w:left="714" w:hanging="357"/>
        <w:contextualSpacing w:val="0"/>
        <w:jc w:val="both"/>
        <w:rPr>
          <w:sz w:val="24"/>
          <w:szCs w:val="24"/>
        </w:rPr>
      </w:pPr>
      <w:r w:rsidRPr="00A27853">
        <w:rPr>
          <w:sz w:val="24"/>
          <w:szCs w:val="24"/>
        </w:rPr>
        <w:t>Die Kartoffeln und die Möhren waschen, schälen, beides in winzige Würfelchen schneiden und zu den Linsen geben. Die grünen Zwiebelringe untermischen.</w:t>
      </w:r>
    </w:p>
    <w:p w14:paraId="4C366C0D" w14:textId="77777777" w:rsidR="00337172" w:rsidRPr="00A27853" w:rsidRDefault="00337172" w:rsidP="00B40E8C">
      <w:pPr>
        <w:pStyle w:val="ListParagraph"/>
        <w:numPr>
          <w:ilvl w:val="0"/>
          <w:numId w:val="1577"/>
        </w:numPr>
        <w:tabs>
          <w:tab w:val="center" w:pos="4896"/>
        </w:tabs>
        <w:spacing w:after="120"/>
        <w:ind w:left="714" w:hanging="357"/>
        <w:contextualSpacing w:val="0"/>
        <w:jc w:val="both"/>
        <w:rPr>
          <w:sz w:val="24"/>
          <w:szCs w:val="24"/>
        </w:rPr>
      </w:pPr>
      <w:r w:rsidRPr="00A27853">
        <w:rPr>
          <w:sz w:val="24"/>
          <w:szCs w:val="24"/>
        </w:rPr>
        <w:t>Den Eintopf etwa 45 Min. leise köchelnd garen. Mit Salz, Pfeffer und Essig würzen. Schnittlauchröllchen und die Speckgrieben aufstreuen.</w:t>
      </w:r>
    </w:p>
    <w:p w14:paraId="5378EE34" w14:textId="6AF55DA5" w:rsidR="00D14734" w:rsidRDefault="00337172" w:rsidP="00337172">
      <w:pPr>
        <w:rPr>
          <w:rFonts w:asciiTheme="majorHAnsi" w:eastAsiaTheme="majorEastAsia" w:hAnsiTheme="majorHAnsi" w:cstheme="majorBidi"/>
          <w:color w:val="2F5496" w:themeColor="accent1" w:themeShade="BF"/>
          <w:sz w:val="24"/>
          <w:szCs w:val="24"/>
        </w:rPr>
      </w:pPr>
      <w:r>
        <w:rPr>
          <w:sz w:val="24"/>
          <w:szCs w:val="24"/>
        </w:rPr>
        <w:br w:type="page"/>
      </w:r>
    </w:p>
    <w:p w14:paraId="5CDBAF13" w14:textId="24545CCD" w:rsidR="003146CC" w:rsidRDefault="003146CC" w:rsidP="003146CC">
      <w:pPr>
        <w:pStyle w:val="Heading2"/>
        <w:spacing w:after="240"/>
      </w:pPr>
      <w:r>
        <w:lastRenderedPageBreak/>
        <w:t>Linsen-Auberginen-Eintopf</w:t>
      </w:r>
      <w:r>
        <w:rPr>
          <w:rStyle w:val="FootnoteReference"/>
        </w:rPr>
        <w:footnoteReference w:id="328"/>
      </w:r>
      <w:r>
        <w:t xml:space="preserve"> </w:t>
      </w:r>
    </w:p>
    <w:p w14:paraId="72D84404" w14:textId="77777777" w:rsidR="003146CC" w:rsidRDefault="003146CC" w:rsidP="003146CC">
      <w:pPr>
        <w:rPr>
          <w:sz w:val="24"/>
          <w:szCs w:val="24"/>
        </w:rPr>
      </w:pPr>
      <w:r w:rsidRPr="00116C72">
        <w:rPr>
          <w:sz w:val="24"/>
          <w:szCs w:val="24"/>
          <w:u w:val="single"/>
        </w:rPr>
        <w:t>Zutaten</w:t>
      </w:r>
      <w:r>
        <w:rPr>
          <w:sz w:val="24"/>
          <w:szCs w:val="24"/>
        </w:rPr>
        <w:t xml:space="preserve"> (für 4 Portionen als Beilage)</w:t>
      </w:r>
    </w:p>
    <w:p w14:paraId="6DB63EAB" w14:textId="77777777" w:rsidR="003146CC" w:rsidRDefault="003146CC" w:rsidP="003146CC">
      <w:pPr>
        <w:rPr>
          <w:sz w:val="24"/>
          <w:szCs w:val="24"/>
        </w:rPr>
      </w:pPr>
      <w:r>
        <w:rPr>
          <w:sz w:val="24"/>
          <w:szCs w:val="24"/>
        </w:rPr>
        <w:t>3 EL Olivenöl</w:t>
      </w:r>
    </w:p>
    <w:p w14:paraId="038F11A6" w14:textId="77777777" w:rsidR="003146CC" w:rsidRDefault="003146CC" w:rsidP="003146CC">
      <w:pPr>
        <w:rPr>
          <w:sz w:val="24"/>
          <w:szCs w:val="24"/>
        </w:rPr>
      </w:pPr>
      <w:r>
        <w:rPr>
          <w:sz w:val="24"/>
          <w:szCs w:val="24"/>
        </w:rPr>
        <w:t>3 Knoblauchzehen, in feine Scheiben geschnitten</w:t>
      </w:r>
    </w:p>
    <w:p w14:paraId="22A4B398" w14:textId="77777777" w:rsidR="003146CC" w:rsidRDefault="003146CC" w:rsidP="003146CC">
      <w:pPr>
        <w:rPr>
          <w:sz w:val="24"/>
          <w:szCs w:val="24"/>
        </w:rPr>
      </w:pPr>
      <w:r>
        <w:rPr>
          <w:sz w:val="24"/>
          <w:szCs w:val="24"/>
        </w:rPr>
        <w:t>1 große rote Zwiebel, fein gehackt</w:t>
      </w:r>
    </w:p>
    <w:p w14:paraId="238AA117" w14:textId="77777777" w:rsidR="003146CC" w:rsidRDefault="003146CC" w:rsidP="003146CC">
      <w:pPr>
        <w:rPr>
          <w:sz w:val="24"/>
          <w:szCs w:val="24"/>
        </w:rPr>
      </w:pPr>
      <w:r>
        <w:rPr>
          <w:sz w:val="24"/>
          <w:szCs w:val="24"/>
        </w:rPr>
        <w:t>½ EL Thymianblätter</w:t>
      </w:r>
    </w:p>
    <w:p w14:paraId="1852C527" w14:textId="568195DF" w:rsidR="003146CC" w:rsidRDefault="003146CC" w:rsidP="003146CC">
      <w:pPr>
        <w:rPr>
          <w:sz w:val="24"/>
          <w:szCs w:val="24"/>
        </w:rPr>
      </w:pPr>
      <w:r>
        <w:rPr>
          <w:sz w:val="24"/>
          <w:szCs w:val="24"/>
        </w:rPr>
        <w:t>2 kleine Auberginen, in etwa 5x2 cm große Stücke ges</w:t>
      </w:r>
      <w:r w:rsidR="00B0582E">
        <w:rPr>
          <w:sz w:val="24"/>
          <w:szCs w:val="24"/>
        </w:rPr>
        <w:t>ch</w:t>
      </w:r>
      <w:r>
        <w:rPr>
          <w:sz w:val="24"/>
          <w:szCs w:val="24"/>
        </w:rPr>
        <w:t>nitten</w:t>
      </w:r>
    </w:p>
    <w:p w14:paraId="3A621BD2" w14:textId="77777777" w:rsidR="003146CC" w:rsidRDefault="003146CC" w:rsidP="003146CC">
      <w:pPr>
        <w:rPr>
          <w:sz w:val="24"/>
          <w:szCs w:val="24"/>
        </w:rPr>
      </w:pPr>
      <w:r>
        <w:rPr>
          <w:sz w:val="24"/>
          <w:szCs w:val="24"/>
        </w:rPr>
        <w:t>200 g Kirschtomaten</w:t>
      </w:r>
    </w:p>
    <w:p w14:paraId="60D21909" w14:textId="77777777" w:rsidR="003146CC" w:rsidRDefault="003146CC" w:rsidP="003146CC">
      <w:pPr>
        <w:rPr>
          <w:sz w:val="24"/>
          <w:szCs w:val="24"/>
        </w:rPr>
      </w:pPr>
      <w:r>
        <w:rPr>
          <w:sz w:val="24"/>
          <w:szCs w:val="24"/>
        </w:rPr>
        <w:t>180 g schwarze Linsen</w:t>
      </w:r>
    </w:p>
    <w:p w14:paraId="77174EA0" w14:textId="77777777" w:rsidR="003146CC" w:rsidRDefault="003146CC" w:rsidP="003146CC">
      <w:pPr>
        <w:rPr>
          <w:sz w:val="24"/>
          <w:szCs w:val="24"/>
        </w:rPr>
      </w:pPr>
      <w:r>
        <w:rPr>
          <w:sz w:val="24"/>
          <w:szCs w:val="24"/>
        </w:rPr>
        <w:t>500 ml Gemüsebrühe</w:t>
      </w:r>
    </w:p>
    <w:p w14:paraId="54304097" w14:textId="77777777" w:rsidR="003146CC" w:rsidRDefault="003146CC" w:rsidP="003146CC">
      <w:pPr>
        <w:rPr>
          <w:sz w:val="24"/>
          <w:szCs w:val="24"/>
        </w:rPr>
      </w:pPr>
      <w:r>
        <w:rPr>
          <w:sz w:val="24"/>
          <w:szCs w:val="24"/>
        </w:rPr>
        <w:t>80 ml trockener Weißwein</w:t>
      </w:r>
    </w:p>
    <w:p w14:paraId="5A2AD36B" w14:textId="77777777" w:rsidR="003146CC" w:rsidRDefault="003146CC" w:rsidP="003146CC">
      <w:pPr>
        <w:rPr>
          <w:sz w:val="24"/>
          <w:szCs w:val="24"/>
        </w:rPr>
      </w:pPr>
      <w:r>
        <w:rPr>
          <w:sz w:val="24"/>
          <w:szCs w:val="24"/>
        </w:rPr>
        <w:t>100 g Crème fraîche</w:t>
      </w:r>
    </w:p>
    <w:p w14:paraId="37FDA5A9" w14:textId="77777777" w:rsidR="003146CC" w:rsidRDefault="003146CC" w:rsidP="003146CC">
      <w:pPr>
        <w:rPr>
          <w:sz w:val="24"/>
          <w:szCs w:val="24"/>
        </w:rPr>
      </w:pPr>
      <w:r>
        <w:rPr>
          <w:sz w:val="24"/>
          <w:szCs w:val="24"/>
        </w:rPr>
        <w:t>½ TL Chiliflocken</w:t>
      </w:r>
    </w:p>
    <w:p w14:paraId="18C90C8E" w14:textId="77777777" w:rsidR="003146CC" w:rsidRDefault="003146CC" w:rsidP="003146CC">
      <w:pPr>
        <w:rPr>
          <w:sz w:val="24"/>
          <w:szCs w:val="24"/>
        </w:rPr>
      </w:pPr>
      <w:r>
        <w:rPr>
          <w:sz w:val="24"/>
          <w:szCs w:val="24"/>
        </w:rPr>
        <w:t>2 TL Oreganoblätter</w:t>
      </w:r>
    </w:p>
    <w:p w14:paraId="73F353FD" w14:textId="77777777" w:rsidR="003146CC" w:rsidRDefault="003146CC" w:rsidP="003146CC">
      <w:pPr>
        <w:rPr>
          <w:sz w:val="24"/>
          <w:szCs w:val="24"/>
        </w:rPr>
      </w:pPr>
      <w:r>
        <w:rPr>
          <w:sz w:val="24"/>
          <w:szCs w:val="24"/>
        </w:rPr>
        <w:t>Salz, Pfeffer</w:t>
      </w:r>
    </w:p>
    <w:p w14:paraId="58E9F7C9" w14:textId="77777777" w:rsidR="003146CC" w:rsidRDefault="003146CC" w:rsidP="003146CC">
      <w:pPr>
        <w:rPr>
          <w:sz w:val="24"/>
          <w:szCs w:val="24"/>
        </w:rPr>
      </w:pPr>
    </w:p>
    <w:p w14:paraId="22D3C2FF" w14:textId="77777777" w:rsidR="003146CC" w:rsidRDefault="003146CC" w:rsidP="003146CC">
      <w:pPr>
        <w:rPr>
          <w:sz w:val="24"/>
          <w:szCs w:val="24"/>
        </w:rPr>
      </w:pPr>
      <w:r>
        <w:rPr>
          <w:sz w:val="24"/>
          <w:szCs w:val="24"/>
        </w:rPr>
        <w:t>Zubereitung:</w:t>
      </w:r>
    </w:p>
    <w:p w14:paraId="30EC7679" w14:textId="77777777" w:rsidR="003146CC" w:rsidRPr="00722E73" w:rsidRDefault="003146CC" w:rsidP="00B40E8C">
      <w:pPr>
        <w:pStyle w:val="ListParagraph"/>
        <w:numPr>
          <w:ilvl w:val="0"/>
          <w:numId w:val="1041"/>
        </w:numPr>
        <w:spacing w:after="120"/>
        <w:ind w:left="714" w:hanging="357"/>
        <w:contextualSpacing w:val="0"/>
        <w:jc w:val="both"/>
        <w:rPr>
          <w:sz w:val="24"/>
          <w:szCs w:val="24"/>
        </w:rPr>
      </w:pPr>
      <w:r w:rsidRPr="00722E73">
        <w:rPr>
          <w:sz w:val="24"/>
          <w:szCs w:val="24"/>
        </w:rPr>
        <w:t>In einer großen Pfanne 2 EL Olivenöl bei mittlerer Temperatur erhitzen. Knoblauch, Zwiebel, Thymian und ¼ TL Salz hineingeben und 8 Minuten goldgelb anbraten, dabei regelmäßig umrühren. In eine Schüssel füllen – ohne das Öl – und beiseitestellen.</w:t>
      </w:r>
    </w:p>
    <w:p w14:paraId="7A89BE85" w14:textId="77777777" w:rsidR="003146CC" w:rsidRPr="00722E73" w:rsidRDefault="003146CC" w:rsidP="00B40E8C">
      <w:pPr>
        <w:pStyle w:val="ListParagraph"/>
        <w:numPr>
          <w:ilvl w:val="0"/>
          <w:numId w:val="1041"/>
        </w:numPr>
        <w:spacing w:after="120"/>
        <w:ind w:left="714" w:hanging="357"/>
        <w:contextualSpacing w:val="0"/>
        <w:jc w:val="both"/>
        <w:rPr>
          <w:sz w:val="24"/>
          <w:szCs w:val="24"/>
        </w:rPr>
      </w:pPr>
      <w:r w:rsidRPr="00722E73">
        <w:rPr>
          <w:sz w:val="24"/>
          <w:szCs w:val="24"/>
        </w:rPr>
        <w:t>Auberginen und Tomaten in einer Schüssel mit ¼ TL Salz und reichlich Pfeffer würzen. D</w:t>
      </w:r>
      <w:r>
        <w:rPr>
          <w:sz w:val="24"/>
          <w:szCs w:val="24"/>
        </w:rPr>
        <w:t>as</w:t>
      </w:r>
      <w:r w:rsidRPr="00722E73">
        <w:rPr>
          <w:sz w:val="24"/>
          <w:szCs w:val="24"/>
        </w:rPr>
        <w:t xml:space="preserve"> restliche Öl (1 EL) i</w:t>
      </w:r>
      <w:r>
        <w:rPr>
          <w:sz w:val="24"/>
          <w:szCs w:val="24"/>
        </w:rPr>
        <w:t>n</w:t>
      </w:r>
      <w:r w:rsidRPr="00722E73">
        <w:rPr>
          <w:sz w:val="24"/>
          <w:szCs w:val="24"/>
        </w:rPr>
        <w:t xml:space="preserve"> der Pfanne kräftig erhitzen. Auberginen und Tomaten hineingeben, bei mittlerer bis starker Hitze 10 Minuten braten und immer wieder wenden, bis die Auberginen goldbraun und weich sind </w:t>
      </w:r>
      <w:r>
        <w:rPr>
          <w:sz w:val="24"/>
          <w:szCs w:val="24"/>
        </w:rPr>
        <w:t>und</w:t>
      </w:r>
      <w:r w:rsidRPr="00722E73">
        <w:rPr>
          <w:sz w:val="24"/>
          <w:szCs w:val="24"/>
        </w:rPr>
        <w:t xml:space="preserve"> die Tomaten sich stellenweise dunkel färben. Knoblauch und Zwiebel wieder dazugeben. Linsen, Brühe, Wein und 450 ml Wasser unterrühren und alles mit ¾ TL Salz würzen. Zum Kochen bringen und bei mittlerer Hitze 40 Minuten köcheln lassen, bis die Linsen gar sind, aber noch etwas Biss haben.</w:t>
      </w:r>
    </w:p>
    <w:p w14:paraId="115EE7DC" w14:textId="77777777" w:rsidR="003146CC" w:rsidRPr="00722E73" w:rsidRDefault="003146CC" w:rsidP="00B40E8C">
      <w:pPr>
        <w:pStyle w:val="ListParagraph"/>
        <w:numPr>
          <w:ilvl w:val="0"/>
          <w:numId w:val="1041"/>
        </w:numPr>
        <w:spacing w:after="120"/>
        <w:ind w:left="714" w:hanging="357"/>
        <w:contextualSpacing w:val="0"/>
        <w:jc w:val="both"/>
        <w:rPr>
          <w:sz w:val="24"/>
          <w:szCs w:val="24"/>
        </w:rPr>
      </w:pPr>
      <w:r w:rsidRPr="00722E73">
        <w:rPr>
          <w:sz w:val="24"/>
          <w:szCs w:val="24"/>
        </w:rPr>
        <w:t>Den Eintopf warm oder abgekühlt servieren, mit einem Klecks Crème fraîche und paar Tropfen Olivenöl, mit Chiliflocken und Oreganoblättchen bestreuen.</w:t>
      </w:r>
      <w:r w:rsidRPr="00722E73">
        <w:rPr>
          <w:sz w:val="24"/>
          <w:szCs w:val="24"/>
        </w:rPr>
        <w:br w:type="page"/>
      </w:r>
    </w:p>
    <w:p w14:paraId="00F19A00" w14:textId="77777777" w:rsidR="003146CC" w:rsidRDefault="003146CC" w:rsidP="003146CC">
      <w:pPr>
        <w:pStyle w:val="Heading2"/>
        <w:spacing w:after="240"/>
      </w:pPr>
      <w:r>
        <w:lastRenderedPageBreak/>
        <w:t>Linsen-Tomaten-Suppe mit Kokos und Curry</w:t>
      </w:r>
      <w:r>
        <w:rPr>
          <w:rStyle w:val="FootnoteReference"/>
        </w:rPr>
        <w:footnoteReference w:id="329"/>
      </w:r>
      <w:r>
        <w:t xml:space="preserve"> </w:t>
      </w:r>
    </w:p>
    <w:p w14:paraId="4FAD9285" w14:textId="77777777" w:rsidR="003146CC" w:rsidRDefault="003146CC" w:rsidP="003146CC">
      <w:pPr>
        <w:rPr>
          <w:sz w:val="24"/>
          <w:szCs w:val="24"/>
        </w:rPr>
      </w:pPr>
      <w:r w:rsidRPr="00273176">
        <w:rPr>
          <w:sz w:val="24"/>
          <w:szCs w:val="24"/>
          <w:u w:val="single"/>
        </w:rPr>
        <w:t>Zutaten</w:t>
      </w:r>
      <w:r>
        <w:rPr>
          <w:sz w:val="24"/>
          <w:szCs w:val="24"/>
        </w:rPr>
        <w:t xml:space="preserve"> (für 4 Portionen):</w:t>
      </w:r>
    </w:p>
    <w:p w14:paraId="50DACBB6" w14:textId="77777777" w:rsidR="003146CC" w:rsidRDefault="003146CC" w:rsidP="003146CC">
      <w:pPr>
        <w:rPr>
          <w:sz w:val="24"/>
          <w:szCs w:val="24"/>
        </w:rPr>
      </w:pPr>
      <w:r>
        <w:rPr>
          <w:sz w:val="24"/>
          <w:szCs w:val="24"/>
        </w:rPr>
        <w:t>2 EL Sonnenblumenöl</w:t>
      </w:r>
    </w:p>
    <w:p w14:paraId="74C5F0C9" w14:textId="77777777" w:rsidR="003146CC" w:rsidRDefault="003146CC" w:rsidP="003146CC">
      <w:pPr>
        <w:rPr>
          <w:sz w:val="24"/>
          <w:szCs w:val="24"/>
        </w:rPr>
      </w:pPr>
      <w:r>
        <w:rPr>
          <w:sz w:val="24"/>
          <w:szCs w:val="24"/>
        </w:rPr>
        <w:t>1 Zwiebel, fein gewürfelt</w:t>
      </w:r>
    </w:p>
    <w:p w14:paraId="68B34FE5" w14:textId="77777777" w:rsidR="003146CC" w:rsidRDefault="003146CC" w:rsidP="003146CC">
      <w:pPr>
        <w:rPr>
          <w:sz w:val="24"/>
          <w:szCs w:val="24"/>
        </w:rPr>
      </w:pPr>
      <w:r>
        <w:rPr>
          <w:sz w:val="24"/>
          <w:szCs w:val="24"/>
        </w:rPr>
        <w:t>1 EL mittelscharfes Currypulver</w:t>
      </w:r>
    </w:p>
    <w:p w14:paraId="420CEE37" w14:textId="77777777" w:rsidR="003146CC" w:rsidRDefault="003146CC" w:rsidP="003146CC">
      <w:pPr>
        <w:rPr>
          <w:sz w:val="24"/>
          <w:szCs w:val="24"/>
        </w:rPr>
      </w:pPr>
      <w:r>
        <w:rPr>
          <w:sz w:val="24"/>
          <w:szCs w:val="24"/>
        </w:rPr>
        <w:t>¼ TL Chiliflocken</w:t>
      </w:r>
    </w:p>
    <w:p w14:paraId="051B8EA6" w14:textId="77777777" w:rsidR="003146CC" w:rsidRDefault="003146CC" w:rsidP="003146CC">
      <w:pPr>
        <w:rPr>
          <w:sz w:val="24"/>
          <w:szCs w:val="24"/>
        </w:rPr>
      </w:pPr>
      <w:r>
        <w:rPr>
          <w:sz w:val="24"/>
          <w:szCs w:val="24"/>
        </w:rPr>
        <w:t>2 Knoblauchzehen, zerdrückt</w:t>
      </w:r>
    </w:p>
    <w:p w14:paraId="0D3C218B" w14:textId="77777777" w:rsidR="003146CC" w:rsidRDefault="003146CC" w:rsidP="003146CC">
      <w:pPr>
        <w:rPr>
          <w:sz w:val="24"/>
          <w:szCs w:val="24"/>
        </w:rPr>
      </w:pPr>
      <w:r>
        <w:rPr>
          <w:sz w:val="24"/>
          <w:szCs w:val="24"/>
        </w:rPr>
        <w:t>1 Stück frischer Ingwer (4 cm), geschält und fein gehackt</w:t>
      </w:r>
    </w:p>
    <w:p w14:paraId="56DF7D8E" w14:textId="77777777" w:rsidR="003146CC" w:rsidRDefault="003146CC" w:rsidP="003146CC">
      <w:pPr>
        <w:rPr>
          <w:sz w:val="24"/>
          <w:szCs w:val="24"/>
        </w:rPr>
      </w:pPr>
      <w:r>
        <w:rPr>
          <w:sz w:val="24"/>
          <w:szCs w:val="24"/>
        </w:rPr>
        <w:t>150 g rote Linsen, abgespült und abgetropft</w:t>
      </w:r>
    </w:p>
    <w:p w14:paraId="56E082EE" w14:textId="77777777" w:rsidR="003146CC" w:rsidRDefault="003146CC" w:rsidP="003146CC">
      <w:pPr>
        <w:rPr>
          <w:sz w:val="24"/>
          <w:szCs w:val="24"/>
        </w:rPr>
      </w:pPr>
      <w:r>
        <w:rPr>
          <w:sz w:val="24"/>
          <w:szCs w:val="24"/>
        </w:rPr>
        <w:t>1 Dose stückige Tomaten</w:t>
      </w:r>
    </w:p>
    <w:p w14:paraId="7E0BD633" w14:textId="77777777" w:rsidR="003146CC" w:rsidRDefault="003146CC" w:rsidP="003146CC">
      <w:pPr>
        <w:rPr>
          <w:sz w:val="24"/>
          <w:szCs w:val="24"/>
        </w:rPr>
      </w:pPr>
      <w:r>
        <w:rPr>
          <w:sz w:val="24"/>
          <w:szCs w:val="24"/>
        </w:rPr>
        <w:t>25 g Korianderstängel, grob gehackt</w:t>
      </w:r>
    </w:p>
    <w:p w14:paraId="27255864" w14:textId="77777777" w:rsidR="003146CC" w:rsidRDefault="003146CC" w:rsidP="003146CC">
      <w:pPr>
        <w:rPr>
          <w:sz w:val="24"/>
          <w:szCs w:val="24"/>
        </w:rPr>
      </w:pPr>
      <w:r>
        <w:rPr>
          <w:sz w:val="24"/>
          <w:szCs w:val="24"/>
        </w:rPr>
        <w:t>1 Dose Kokosmilch (400 ml)</w:t>
      </w:r>
    </w:p>
    <w:p w14:paraId="5EBCC387" w14:textId="77777777" w:rsidR="003146CC" w:rsidRDefault="003146CC" w:rsidP="003146CC">
      <w:pPr>
        <w:rPr>
          <w:sz w:val="24"/>
          <w:szCs w:val="24"/>
        </w:rPr>
      </w:pPr>
      <w:r>
        <w:rPr>
          <w:sz w:val="24"/>
          <w:szCs w:val="24"/>
        </w:rPr>
        <w:t>Salz, Pfeffer</w:t>
      </w:r>
    </w:p>
    <w:p w14:paraId="0AA5EBA9" w14:textId="77777777" w:rsidR="003146CC" w:rsidRDefault="003146CC" w:rsidP="003146CC">
      <w:pPr>
        <w:rPr>
          <w:sz w:val="24"/>
          <w:szCs w:val="24"/>
        </w:rPr>
      </w:pPr>
    </w:p>
    <w:p w14:paraId="1A4E6F2A" w14:textId="77777777" w:rsidR="003146CC" w:rsidRDefault="003146CC" w:rsidP="003146CC">
      <w:pPr>
        <w:rPr>
          <w:sz w:val="24"/>
          <w:szCs w:val="24"/>
        </w:rPr>
      </w:pPr>
      <w:r>
        <w:rPr>
          <w:sz w:val="24"/>
          <w:szCs w:val="24"/>
        </w:rPr>
        <w:t>Zubereitung:</w:t>
      </w:r>
    </w:p>
    <w:p w14:paraId="4E0B5DA6" w14:textId="77777777" w:rsidR="003146CC" w:rsidRPr="008958A1" w:rsidRDefault="003146CC" w:rsidP="00B40E8C">
      <w:pPr>
        <w:pStyle w:val="ListParagraph"/>
        <w:numPr>
          <w:ilvl w:val="0"/>
          <w:numId w:val="1016"/>
        </w:numPr>
        <w:spacing w:after="120"/>
        <w:ind w:left="714" w:hanging="357"/>
        <w:contextualSpacing w:val="0"/>
        <w:jc w:val="both"/>
        <w:rPr>
          <w:sz w:val="24"/>
          <w:szCs w:val="24"/>
        </w:rPr>
      </w:pPr>
      <w:r w:rsidRPr="008958A1">
        <w:rPr>
          <w:sz w:val="24"/>
          <w:szCs w:val="24"/>
        </w:rPr>
        <w:t>Das Öl in einen Topf geben und bei mittlerer bis hoher Temperatur erhitzen. Die Zwiebelwürfel darin unter häufigem Rühren 8 Minuten braten, bis sie weich und karamellisiert sind. Currypulver, Chiliflocken, Knoblauch und Ingwer hinzufügen und 2 Minuten mitbraten, dann weiterrühren. Die Linsen in den Topf geben und 1 Minute unterrühren, dann Tomaten, Korianderstängel, 600 ml Wasser, 1 TL Salz und 1 sehr kräftige Prise gemahlenen Pfeffer hinzufügen.</w:t>
      </w:r>
    </w:p>
    <w:p w14:paraId="25147668" w14:textId="77777777" w:rsidR="003146CC" w:rsidRPr="008958A1" w:rsidRDefault="003146CC" w:rsidP="00B40E8C">
      <w:pPr>
        <w:pStyle w:val="ListParagraph"/>
        <w:numPr>
          <w:ilvl w:val="0"/>
          <w:numId w:val="1016"/>
        </w:numPr>
        <w:spacing w:after="120"/>
        <w:ind w:left="714" w:hanging="357"/>
        <w:contextualSpacing w:val="0"/>
        <w:jc w:val="both"/>
        <w:rPr>
          <w:sz w:val="24"/>
          <w:szCs w:val="24"/>
        </w:rPr>
      </w:pPr>
      <w:r w:rsidRPr="008958A1">
        <w:rPr>
          <w:sz w:val="24"/>
          <w:szCs w:val="24"/>
        </w:rPr>
        <w:t>Die Kokosmilch in eine Schüssel gießen und mit einem Schneebesen glattrühren. 4 EL abnehmen und bis zum Servieren beiseitestellen, die restliche Kokosmilch zur Suppe geben. Die Suppe aufkochen, dann bei mittlerer Hitze 25 Minuten köcheln lassen, bis die Linsen weich, aber noch nicht zerfallen sind. Falls nötig, die Suppe mit etwas Wasser (etwa 100-150 ml) verdünnen.</w:t>
      </w:r>
    </w:p>
    <w:p w14:paraId="1D0F4A1A" w14:textId="77777777" w:rsidR="003146CC" w:rsidRDefault="003146CC" w:rsidP="00B40E8C">
      <w:pPr>
        <w:pStyle w:val="ListParagraph"/>
        <w:numPr>
          <w:ilvl w:val="0"/>
          <w:numId w:val="1016"/>
        </w:numPr>
        <w:spacing w:after="120"/>
        <w:ind w:left="714" w:hanging="357"/>
        <w:contextualSpacing w:val="0"/>
        <w:jc w:val="both"/>
        <w:rPr>
          <w:sz w:val="24"/>
          <w:szCs w:val="24"/>
        </w:rPr>
      </w:pPr>
      <w:r w:rsidRPr="008958A1">
        <w:rPr>
          <w:sz w:val="24"/>
          <w:szCs w:val="24"/>
        </w:rPr>
        <w:t>Die Suppe auf vier Schalen verteilen, mit der beiseitegestellten Kokosmilch beträufeln, mit Korianderblättern bestreuen und servieren.</w:t>
      </w:r>
    </w:p>
    <w:p w14:paraId="6DF525CF" w14:textId="621675E1" w:rsidR="0053741B" w:rsidRDefault="003146CC" w:rsidP="003146CC">
      <w:pPr>
        <w:rPr>
          <w:rFonts w:asciiTheme="majorHAnsi" w:eastAsiaTheme="majorEastAsia" w:hAnsiTheme="majorHAnsi" w:cstheme="majorBidi"/>
          <w:color w:val="2F5496" w:themeColor="accent1" w:themeShade="BF"/>
          <w:sz w:val="26"/>
          <w:szCs w:val="26"/>
        </w:rPr>
      </w:pPr>
      <w:r>
        <w:rPr>
          <w:sz w:val="24"/>
          <w:szCs w:val="24"/>
        </w:rPr>
        <w:br w:type="page"/>
      </w:r>
    </w:p>
    <w:p w14:paraId="54C768F8" w14:textId="77777777" w:rsidR="00903251" w:rsidRDefault="00903251" w:rsidP="00903251">
      <w:pPr>
        <w:pStyle w:val="Heading2"/>
        <w:spacing w:after="240"/>
      </w:pPr>
      <w:r>
        <w:lastRenderedPageBreak/>
        <w:t>Reis-Linsen-Gemüse-Eintopf - Khitschuri</w:t>
      </w:r>
      <w:r>
        <w:rPr>
          <w:rStyle w:val="FootnoteReference"/>
        </w:rPr>
        <w:footnoteReference w:id="330"/>
      </w:r>
      <w:r>
        <w:t xml:space="preserve"> </w:t>
      </w:r>
    </w:p>
    <w:p w14:paraId="0112CB1D" w14:textId="77777777" w:rsidR="00903251" w:rsidRDefault="00903251" w:rsidP="00903251">
      <w:pPr>
        <w:rPr>
          <w:sz w:val="24"/>
          <w:szCs w:val="24"/>
        </w:rPr>
      </w:pPr>
      <w:r w:rsidRPr="00C1521C">
        <w:rPr>
          <w:sz w:val="24"/>
          <w:szCs w:val="24"/>
          <w:u w:val="single"/>
        </w:rPr>
        <w:t xml:space="preserve">Zutaten </w:t>
      </w:r>
      <w:r>
        <w:rPr>
          <w:sz w:val="24"/>
          <w:szCs w:val="24"/>
          <w:u w:val="single"/>
        </w:rPr>
        <w:t>(</w:t>
      </w:r>
      <w:r>
        <w:rPr>
          <w:sz w:val="24"/>
          <w:szCs w:val="24"/>
        </w:rPr>
        <w:t>für 4 – 6 Portionen)</w:t>
      </w:r>
    </w:p>
    <w:p w14:paraId="4906C2EB" w14:textId="77777777" w:rsidR="00903251" w:rsidRDefault="00903251" w:rsidP="00903251">
      <w:pPr>
        <w:rPr>
          <w:sz w:val="24"/>
          <w:szCs w:val="24"/>
        </w:rPr>
      </w:pPr>
      <w:r>
        <w:rPr>
          <w:sz w:val="24"/>
          <w:szCs w:val="24"/>
        </w:rPr>
        <w:t>½ Blumenkohl (300 g)</w:t>
      </w:r>
    </w:p>
    <w:p w14:paraId="237091BB" w14:textId="77777777" w:rsidR="00903251" w:rsidRDefault="00903251" w:rsidP="00903251">
      <w:pPr>
        <w:rPr>
          <w:sz w:val="24"/>
          <w:szCs w:val="24"/>
        </w:rPr>
      </w:pPr>
      <w:r>
        <w:rPr>
          <w:sz w:val="24"/>
          <w:szCs w:val="24"/>
        </w:rPr>
        <w:t>1 Kartoffel, festkochend (100 g)</w:t>
      </w:r>
    </w:p>
    <w:p w14:paraId="30938881" w14:textId="77777777" w:rsidR="00903251" w:rsidRDefault="00903251" w:rsidP="00903251">
      <w:pPr>
        <w:rPr>
          <w:sz w:val="24"/>
          <w:szCs w:val="24"/>
        </w:rPr>
      </w:pPr>
      <w:r>
        <w:rPr>
          <w:sz w:val="24"/>
          <w:szCs w:val="24"/>
        </w:rPr>
        <w:t>2 mittelgroße Zwiebeln</w:t>
      </w:r>
    </w:p>
    <w:p w14:paraId="26E880FA" w14:textId="77777777" w:rsidR="00903251" w:rsidRDefault="00903251" w:rsidP="00903251">
      <w:pPr>
        <w:rPr>
          <w:sz w:val="24"/>
          <w:szCs w:val="24"/>
        </w:rPr>
      </w:pPr>
      <w:r>
        <w:rPr>
          <w:sz w:val="24"/>
          <w:szCs w:val="24"/>
        </w:rPr>
        <w:t>2 mittelgroße Tomaten</w:t>
      </w:r>
    </w:p>
    <w:p w14:paraId="40A8AE91" w14:textId="77777777" w:rsidR="00903251" w:rsidRDefault="00903251" w:rsidP="00903251">
      <w:pPr>
        <w:rPr>
          <w:sz w:val="24"/>
          <w:szCs w:val="24"/>
        </w:rPr>
      </w:pPr>
      <w:r>
        <w:rPr>
          <w:sz w:val="24"/>
          <w:szCs w:val="24"/>
        </w:rPr>
        <w:t>1 frische Chilischote</w:t>
      </w:r>
    </w:p>
    <w:p w14:paraId="223DCFE9" w14:textId="77777777" w:rsidR="00903251" w:rsidRDefault="00903251" w:rsidP="00903251">
      <w:pPr>
        <w:rPr>
          <w:sz w:val="24"/>
          <w:szCs w:val="24"/>
        </w:rPr>
      </w:pPr>
      <w:r>
        <w:rPr>
          <w:sz w:val="24"/>
          <w:szCs w:val="24"/>
        </w:rPr>
        <w:t>6 EL Ghee oder Butterschmalz</w:t>
      </w:r>
    </w:p>
    <w:p w14:paraId="385DF250" w14:textId="77777777" w:rsidR="00903251" w:rsidRDefault="00903251" w:rsidP="00903251">
      <w:pPr>
        <w:rPr>
          <w:sz w:val="24"/>
          <w:szCs w:val="24"/>
        </w:rPr>
      </w:pPr>
      <w:r>
        <w:rPr>
          <w:sz w:val="24"/>
          <w:szCs w:val="24"/>
        </w:rPr>
        <w:t>3 Lorbeerblätter</w:t>
      </w:r>
    </w:p>
    <w:p w14:paraId="0725CAA5" w14:textId="77777777" w:rsidR="00903251" w:rsidRDefault="00903251" w:rsidP="00903251">
      <w:pPr>
        <w:rPr>
          <w:sz w:val="24"/>
          <w:szCs w:val="24"/>
        </w:rPr>
      </w:pPr>
      <w:r>
        <w:rPr>
          <w:sz w:val="24"/>
          <w:szCs w:val="24"/>
        </w:rPr>
        <w:t>1 TL Kurkumapulver</w:t>
      </w:r>
    </w:p>
    <w:p w14:paraId="4FDBDEC7" w14:textId="77777777" w:rsidR="00903251" w:rsidRDefault="00903251" w:rsidP="00903251">
      <w:pPr>
        <w:rPr>
          <w:sz w:val="24"/>
          <w:szCs w:val="24"/>
        </w:rPr>
      </w:pPr>
      <w:r>
        <w:rPr>
          <w:sz w:val="24"/>
          <w:szCs w:val="24"/>
        </w:rPr>
        <w:t>1 TL Kreuzkümmelpulver</w:t>
      </w:r>
    </w:p>
    <w:p w14:paraId="40FE5308" w14:textId="77777777" w:rsidR="00903251" w:rsidRDefault="00903251" w:rsidP="00903251">
      <w:pPr>
        <w:rPr>
          <w:sz w:val="24"/>
          <w:szCs w:val="24"/>
        </w:rPr>
      </w:pPr>
      <w:r>
        <w:rPr>
          <w:sz w:val="24"/>
          <w:szCs w:val="24"/>
        </w:rPr>
        <w:t>1 ½ TL Paprikapulver, edelsüß</w:t>
      </w:r>
    </w:p>
    <w:p w14:paraId="77C43278" w14:textId="77777777" w:rsidR="00903251" w:rsidRPr="00562CE9" w:rsidRDefault="00903251" w:rsidP="00903251">
      <w:pPr>
        <w:rPr>
          <w:sz w:val="24"/>
          <w:szCs w:val="24"/>
          <w:lang w:val="en-US"/>
        </w:rPr>
      </w:pPr>
      <w:r w:rsidRPr="00562CE9">
        <w:rPr>
          <w:sz w:val="24"/>
          <w:szCs w:val="24"/>
          <w:lang w:val="en-US"/>
        </w:rPr>
        <w:t xml:space="preserve">¼ TL </w:t>
      </w:r>
      <w:proofErr w:type="spellStart"/>
      <w:r w:rsidRPr="00562CE9">
        <w:rPr>
          <w:sz w:val="24"/>
          <w:szCs w:val="24"/>
          <w:lang w:val="en-US"/>
        </w:rPr>
        <w:t>Chilipulver</w:t>
      </w:r>
      <w:proofErr w:type="spellEnd"/>
    </w:p>
    <w:p w14:paraId="3CD11A42" w14:textId="77777777" w:rsidR="00903251" w:rsidRPr="00562CE9" w:rsidRDefault="00903251" w:rsidP="00903251">
      <w:pPr>
        <w:rPr>
          <w:sz w:val="24"/>
          <w:szCs w:val="24"/>
          <w:lang w:val="en-US"/>
        </w:rPr>
      </w:pPr>
      <w:r w:rsidRPr="00562CE9">
        <w:rPr>
          <w:sz w:val="24"/>
          <w:szCs w:val="24"/>
          <w:lang w:val="en-US"/>
        </w:rPr>
        <w:t xml:space="preserve">200 g </w:t>
      </w:r>
      <w:proofErr w:type="spellStart"/>
      <w:r w:rsidRPr="00562CE9">
        <w:rPr>
          <w:sz w:val="24"/>
          <w:szCs w:val="24"/>
          <w:lang w:val="en-US"/>
        </w:rPr>
        <w:t>Basmatireis</w:t>
      </w:r>
      <w:proofErr w:type="spellEnd"/>
    </w:p>
    <w:p w14:paraId="3CE928C6" w14:textId="77777777" w:rsidR="00903251" w:rsidRPr="00562CE9" w:rsidRDefault="00903251" w:rsidP="00903251">
      <w:pPr>
        <w:rPr>
          <w:sz w:val="24"/>
          <w:szCs w:val="24"/>
          <w:lang w:val="en-US"/>
        </w:rPr>
      </w:pPr>
      <w:r w:rsidRPr="00562CE9">
        <w:rPr>
          <w:sz w:val="24"/>
          <w:szCs w:val="24"/>
          <w:lang w:val="en-US"/>
        </w:rPr>
        <w:t xml:space="preserve">200 g Masoor Dal (rote </w:t>
      </w:r>
      <w:proofErr w:type="spellStart"/>
      <w:r w:rsidRPr="00562CE9">
        <w:rPr>
          <w:sz w:val="24"/>
          <w:szCs w:val="24"/>
          <w:lang w:val="en-US"/>
        </w:rPr>
        <w:t>Linsen</w:t>
      </w:r>
      <w:proofErr w:type="spellEnd"/>
      <w:r w:rsidRPr="00562CE9">
        <w:rPr>
          <w:sz w:val="24"/>
          <w:szCs w:val="24"/>
          <w:lang w:val="en-US"/>
        </w:rPr>
        <w:t>)</w:t>
      </w:r>
    </w:p>
    <w:p w14:paraId="57CE02C1" w14:textId="77777777" w:rsidR="00903251" w:rsidRDefault="00903251" w:rsidP="00903251">
      <w:pPr>
        <w:rPr>
          <w:sz w:val="24"/>
          <w:szCs w:val="24"/>
        </w:rPr>
      </w:pPr>
      <w:r>
        <w:rPr>
          <w:sz w:val="24"/>
          <w:szCs w:val="24"/>
        </w:rPr>
        <w:t>100 g Erbsen (TK)</w:t>
      </w:r>
    </w:p>
    <w:p w14:paraId="154C8341" w14:textId="77777777" w:rsidR="00903251" w:rsidRDefault="00903251" w:rsidP="00903251">
      <w:pPr>
        <w:rPr>
          <w:sz w:val="24"/>
          <w:szCs w:val="24"/>
        </w:rPr>
      </w:pPr>
      <w:r>
        <w:rPr>
          <w:sz w:val="24"/>
          <w:szCs w:val="24"/>
        </w:rPr>
        <w:t>1 TL Garam masala</w:t>
      </w:r>
    </w:p>
    <w:p w14:paraId="3353FFA0" w14:textId="77777777" w:rsidR="00903251" w:rsidRDefault="00903251" w:rsidP="00903251">
      <w:pPr>
        <w:rPr>
          <w:sz w:val="24"/>
          <w:szCs w:val="24"/>
        </w:rPr>
      </w:pPr>
    </w:p>
    <w:p w14:paraId="38825AA4" w14:textId="77777777" w:rsidR="00903251" w:rsidRDefault="00903251" w:rsidP="00903251">
      <w:pPr>
        <w:rPr>
          <w:sz w:val="24"/>
          <w:szCs w:val="24"/>
        </w:rPr>
      </w:pPr>
      <w:r>
        <w:rPr>
          <w:sz w:val="24"/>
          <w:szCs w:val="24"/>
        </w:rPr>
        <w:t>Zubereitungszeit:</w:t>
      </w:r>
      <w:r>
        <w:rPr>
          <w:sz w:val="24"/>
          <w:szCs w:val="24"/>
        </w:rPr>
        <w:tab/>
        <w:t>45 Minuten plus 25 Minuten Garzeit</w:t>
      </w:r>
    </w:p>
    <w:p w14:paraId="7BDC2449" w14:textId="77777777" w:rsidR="00903251" w:rsidRPr="00CD3967" w:rsidRDefault="00903251" w:rsidP="00B40E8C">
      <w:pPr>
        <w:pStyle w:val="ListParagraph"/>
        <w:numPr>
          <w:ilvl w:val="0"/>
          <w:numId w:val="1414"/>
        </w:numPr>
        <w:spacing w:after="120"/>
        <w:ind w:left="714" w:hanging="357"/>
        <w:contextualSpacing w:val="0"/>
        <w:jc w:val="both"/>
        <w:rPr>
          <w:sz w:val="24"/>
          <w:szCs w:val="24"/>
        </w:rPr>
      </w:pPr>
      <w:r w:rsidRPr="00CD3967">
        <w:rPr>
          <w:sz w:val="24"/>
          <w:szCs w:val="24"/>
        </w:rPr>
        <w:t xml:space="preserve">Blumenkohl in Röschen von etwa 3 cm Durchmesser schneiden und diese waschen. Kartoffeln waschen, schälen und in etwa 3 cm große Würfel schneiden. Zwiebeln schälen und kleinschneiden. Tomaten waschen, vom Stielansatz befreien und kleinschneiden. Chilischote waschen, vom Stielansatz befreien und kleinschneiden. </w:t>
      </w:r>
    </w:p>
    <w:p w14:paraId="4768F523" w14:textId="77777777" w:rsidR="00903251" w:rsidRPr="00977BFD" w:rsidRDefault="00903251" w:rsidP="00B40E8C">
      <w:pPr>
        <w:pStyle w:val="ListParagraph"/>
        <w:numPr>
          <w:ilvl w:val="0"/>
          <w:numId w:val="1414"/>
        </w:numPr>
        <w:spacing w:after="120"/>
        <w:ind w:left="714" w:hanging="357"/>
        <w:contextualSpacing w:val="0"/>
        <w:jc w:val="both"/>
        <w:rPr>
          <w:sz w:val="24"/>
          <w:szCs w:val="24"/>
        </w:rPr>
      </w:pPr>
      <w:r w:rsidRPr="00977BFD">
        <w:rPr>
          <w:sz w:val="24"/>
          <w:szCs w:val="24"/>
        </w:rPr>
        <w:t>In einem Topf 4 EL Ghee oder Butterschmalz erhitzen, darin die Zwiebeln bei mittlerer Hitze unter Rühren dunkelbraun anbraten. Chilischote, Lorbeerblätter, Kurkuma, Kreuzkümmel, Paprika und Chilipulver hinzufügen und bei mittlerer Hitze etwa 2 Minuten anbraten.</w:t>
      </w:r>
    </w:p>
    <w:p w14:paraId="209119DB" w14:textId="77777777" w:rsidR="00903251" w:rsidRPr="00977BFD" w:rsidRDefault="00903251" w:rsidP="00B40E8C">
      <w:pPr>
        <w:pStyle w:val="ListParagraph"/>
        <w:numPr>
          <w:ilvl w:val="0"/>
          <w:numId w:val="1414"/>
        </w:numPr>
        <w:spacing w:after="120"/>
        <w:ind w:left="714" w:hanging="357"/>
        <w:contextualSpacing w:val="0"/>
        <w:jc w:val="both"/>
        <w:rPr>
          <w:sz w:val="24"/>
          <w:szCs w:val="24"/>
        </w:rPr>
      </w:pPr>
      <w:r w:rsidRPr="00977BFD">
        <w:rPr>
          <w:sz w:val="24"/>
          <w:szCs w:val="24"/>
        </w:rPr>
        <w:t>Reis, Linsen, Kartoffeln, Blumenkohl, Tomaten und Erbsen dazugeben und alles gut vermischen. Reichlich Salz und 1,5 l Wasser dazugeben. Wenn es zu Kochen beginnt, die Hitze reduzieren und das Gericht zugedeckt bei schwacher Hitze etwa 25 Minuten köcheln lassen, bis alles gar ist.</w:t>
      </w:r>
    </w:p>
    <w:p w14:paraId="7999ADBD" w14:textId="77777777" w:rsidR="00903251" w:rsidRPr="00977BFD" w:rsidRDefault="00903251" w:rsidP="00B40E8C">
      <w:pPr>
        <w:pStyle w:val="ListParagraph"/>
        <w:numPr>
          <w:ilvl w:val="0"/>
          <w:numId w:val="1414"/>
        </w:numPr>
        <w:spacing w:after="120"/>
        <w:contextualSpacing w:val="0"/>
        <w:jc w:val="both"/>
        <w:rPr>
          <w:sz w:val="24"/>
          <w:szCs w:val="24"/>
        </w:rPr>
      </w:pPr>
      <w:r w:rsidRPr="00977BFD">
        <w:rPr>
          <w:sz w:val="24"/>
          <w:szCs w:val="24"/>
        </w:rPr>
        <w:lastRenderedPageBreak/>
        <w:t xml:space="preserve">In einer kleinen Pfanne 2 EL Ghee oder Butterschmalz schmelzen lassen und über das fertige Gericht gießen. Garam masala darüber streuen. </w:t>
      </w:r>
    </w:p>
    <w:p w14:paraId="4229B311" w14:textId="77777777" w:rsidR="00903251" w:rsidRDefault="00903251">
      <w:pPr>
        <w:rPr>
          <w:rFonts w:asciiTheme="majorHAnsi" w:eastAsiaTheme="majorEastAsia" w:hAnsiTheme="majorHAnsi" w:cstheme="majorBidi"/>
          <w:color w:val="2F5496" w:themeColor="accent1" w:themeShade="BF"/>
          <w:sz w:val="26"/>
          <w:szCs w:val="26"/>
        </w:rPr>
      </w:pPr>
      <w:r>
        <w:br w:type="page"/>
      </w:r>
    </w:p>
    <w:p w14:paraId="7B31EE90" w14:textId="7AF5C8EA" w:rsidR="00C41ED2" w:rsidRDefault="00C41ED2" w:rsidP="00897098">
      <w:pPr>
        <w:pStyle w:val="Heading2"/>
        <w:spacing w:after="240"/>
      </w:pPr>
      <w:r>
        <w:lastRenderedPageBreak/>
        <w:t xml:space="preserve">Kürbissuppe </w:t>
      </w:r>
      <w:r w:rsidR="00F62456">
        <w:t>Nr. 1</w:t>
      </w:r>
    </w:p>
    <w:p w14:paraId="2BE797A0" w14:textId="3EF9B549" w:rsidR="00897098" w:rsidRPr="00897098" w:rsidRDefault="00897098">
      <w:pPr>
        <w:rPr>
          <w:sz w:val="24"/>
          <w:szCs w:val="24"/>
          <w:u w:val="single"/>
        </w:rPr>
      </w:pPr>
      <w:r w:rsidRPr="00897098">
        <w:rPr>
          <w:sz w:val="24"/>
          <w:szCs w:val="24"/>
          <w:u w:val="single"/>
        </w:rPr>
        <w:t>Zutaten:</w:t>
      </w:r>
    </w:p>
    <w:p w14:paraId="76E725F6" w14:textId="510F49BE" w:rsidR="00C41ED2" w:rsidRDefault="00897098">
      <w:pPr>
        <w:rPr>
          <w:sz w:val="24"/>
          <w:szCs w:val="24"/>
        </w:rPr>
      </w:pPr>
      <w:r>
        <w:rPr>
          <w:sz w:val="24"/>
          <w:szCs w:val="24"/>
        </w:rPr>
        <w:t>c</w:t>
      </w:r>
      <w:r w:rsidR="00C41ED2">
        <w:rPr>
          <w:sz w:val="24"/>
          <w:szCs w:val="24"/>
        </w:rPr>
        <w:t>a. 1,5 kg Kürbisfleisch</w:t>
      </w:r>
    </w:p>
    <w:p w14:paraId="6EF41298" w14:textId="34B4953B" w:rsidR="00C41ED2" w:rsidRDefault="00C41ED2">
      <w:pPr>
        <w:rPr>
          <w:sz w:val="24"/>
          <w:szCs w:val="24"/>
        </w:rPr>
      </w:pPr>
      <w:r>
        <w:rPr>
          <w:sz w:val="24"/>
          <w:szCs w:val="24"/>
        </w:rPr>
        <w:t>1 mittelgroße Zwiebel</w:t>
      </w:r>
    </w:p>
    <w:p w14:paraId="5F202687" w14:textId="77777777" w:rsidR="00C41ED2" w:rsidRDefault="00C41ED2">
      <w:pPr>
        <w:rPr>
          <w:sz w:val="24"/>
          <w:szCs w:val="24"/>
        </w:rPr>
      </w:pPr>
      <w:r>
        <w:rPr>
          <w:sz w:val="24"/>
          <w:szCs w:val="24"/>
        </w:rPr>
        <w:t>1,5 l Milch</w:t>
      </w:r>
    </w:p>
    <w:p w14:paraId="07454D69" w14:textId="77777777" w:rsidR="00C41ED2" w:rsidRDefault="00C41ED2">
      <w:pPr>
        <w:rPr>
          <w:sz w:val="24"/>
          <w:szCs w:val="24"/>
        </w:rPr>
      </w:pPr>
      <w:r>
        <w:rPr>
          <w:sz w:val="24"/>
          <w:szCs w:val="24"/>
        </w:rPr>
        <w:t>1 l Brühe</w:t>
      </w:r>
    </w:p>
    <w:p w14:paraId="7C97BF45" w14:textId="77777777" w:rsidR="00C41ED2" w:rsidRDefault="00C41ED2">
      <w:pPr>
        <w:rPr>
          <w:sz w:val="24"/>
          <w:szCs w:val="24"/>
        </w:rPr>
      </w:pPr>
      <w:r>
        <w:rPr>
          <w:sz w:val="24"/>
          <w:szCs w:val="24"/>
        </w:rPr>
        <w:t>2 EL Öl</w:t>
      </w:r>
    </w:p>
    <w:p w14:paraId="4E4C3B66" w14:textId="77777777" w:rsidR="00C41ED2" w:rsidRDefault="00C41ED2">
      <w:pPr>
        <w:rPr>
          <w:sz w:val="24"/>
          <w:szCs w:val="24"/>
        </w:rPr>
      </w:pPr>
      <w:r>
        <w:rPr>
          <w:sz w:val="24"/>
          <w:szCs w:val="24"/>
        </w:rPr>
        <w:t>Salz, Pfeffer, Muskat</w:t>
      </w:r>
    </w:p>
    <w:p w14:paraId="66530194" w14:textId="77777777" w:rsidR="00C41ED2" w:rsidRDefault="00C41ED2">
      <w:pPr>
        <w:rPr>
          <w:sz w:val="24"/>
          <w:szCs w:val="24"/>
        </w:rPr>
      </w:pPr>
    </w:p>
    <w:p w14:paraId="002DEBDE" w14:textId="69581201" w:rsidR="00897098" w:rsidRDefault="00897098">
      <w:pPr>
        <w:rPr>
          <w:sz w:val="24"/>
          <w:szCs w:val="24"/>
        </w:rPr>
      </w:pPr>
      <w:r>
        <w:rPr>
          <w:sz w:val="24"/>
          <w:szCs w:val="24"/>
        </w:rPr>
        <w:t>Zubereitung:</w:t>
      </w:r>
    </w:p>
    <w:p w14:paraId="7F6833B5" w14:textId="77777777" w:rsidR="00897098" w:rsidRPr="00897098" w:rsidRDefault="00C41ED2" w:rsidP="00B40E8C">
      <w:pPr>
        <w:pStyle w:val="ListParagraph"/>
        <w:numPr>
          <w:ilvl w:val="0"/>
          <w:numId w:val="1568"/>
        </w:numPr>
        <w:spacing w:after="120"/>
        <w:ind w:left="714" w:hanging="357"/>
        <w:contextualSpacing w:val="0"/>
        <w:jc w:val="both"/>
        <w:rPr>
          <w:sz w:val="24"/>
          <w:szCs w:val="24"/>
        </w:rPr>
      </w:pPr>
      <w:r w:rsidRPr="00897098">
        <w:rPr>
          <w:sz w:val="24"/>
          <w:szCs w:val="24"/>
        </w:rPr>
        <w:t xml:space="preserve">Kürbisfleisch in kleine Würfel schneiden. Zwiebel fein hacken, in Öl glasig dünsten. Kürbis, Brühe und knapp 500 ml Milch hinzufügen. </w:t>
      </w:r>
      <w:r w:rsidR="00B95B03" w:rsidRPr="00897098">
        <w:rPr>
          <w:sz w:val="24"/>
          <w:szCs w:val="24"/>
        </w:rPr>
        <w:t>So lange</w:t>
      </w:r>
      <w:r w:rsidRPr="00897098">
        <w:rPr>
          <w:sz w:val="24"/>
          <w:szCs w:val="24"/>
        </w:rPr>
        <w:t xml:space="preserve"> köcheln lassen bis der Kürbis matschig wird.</w:t>
      </w:r>
    </w:p>
    <w:p w14:paraId="122A816F" w14:textId="09543B00" w:rsidR="00C41ED2" w:rsidRPr="00897098" w:rsidRDefault="00C41ED2" w:rsidP="00B40E8C">
      <w:pPr>
        <w:pStyle w:val="ListParagraph"/>
        <w:numPr>
          <w:ilvl w:val="0"/>
          <w:numId w:val="1568"/>
        </w:numPr>
        <w:spacing w:after="120"/>
        <w:ind w:left="714" w:hanging="357"/>
        <w:contextualSpacing w:val="0"/>
        <w:jc w:val="both"/>
        <w:rPr>
          <w:sz w:val="24"/>
          <w:szCs w:val="24"/>
        </w:rPr>
      </w:pPr>
      <w:r w:rsidRPr="00897098">
        <w:rPr>
          <w:sz w:val="24"/>
          <w:szCs w:val="24"/>
        </w:rPr>
        <w:t>Von der Kochstelle nehmen und zu feinem Brei pürieren. Mit restlicher Milch auffüllen, mit Salz, Pfeffer und Muskat abschmecken und bei schwacher Hitze unter Rühren erwärmen.</w:t>
      </w:r>
    </w:p>
    <w:p w14:paraId="358617B2" w14:textId="77777777" w:rsidR="00C41ED2" w:rsidRDefault="00C41ED2">
      <w:pPr>
        <w:rPr>
          <w:sz w:val="24"/>
          <w:szCs w:val="24"/>
        </w:rPr>
      </w:pPr>
      <w:r>
        <w:rPr>
          <w:sz w:val="24"/>
          <w:szCs w:val="24"/>
        </w:rPr>
        <w:br w:type="page"/>
      </w:r>
    </w:p>
    <w:p w14:paraId="100A931F" w14:textId="67E36833" w:rsidR="00F62456" w:rsidRDefault="00F62456" w:rsidP="00F62456">
      <w:pPr>
        <w:pStyle w:val="Heading2"/>
        <w:spacing w:after="240"/>
      </w:pPr>
      <w:r>
        <w:lastRenderedPageBreak/>
        <w:t>Kürbissuppe Nr. 2</w:t>
      </w:r>
      <w:r>
        <w:rPr>
          <w:rStyle w:val="FootnoteReference"/>
        </w:rPr>
        <w:footnoteReference w:id="331"/>
      </w:r>
      <w:r>
        <w:t xml:space="preserve"> </w:t>
      </w:r>
    </w:p>
    <w:p w14:paraId="00BAD5FF" w14:textId="77777777" w:rsidR="00F62456" w:rsidRDefault="00F62456" w:rsidP="00F62456">
      <w:pPr>
        <w:rPr>
          <w:sz w:val="24"/>
          <w:szCs w:val="24"/>
        </w:rPr>
      </w:pPr>
      <w:r w:rsidRPr="008C5989">
        <w:rPr>
          <w:sz w:val="24"/>
          <w:szCs w:val="24"/>
          <w:u w:val="single"/>
        </w:rPr>
        <w:t>Zutaten</w:t>
      </w:r>
      <w:r>
        <w:rPr>
          <w:sz w:val="24"/>
          <w:szCs w:val="24"/>
        </w:rPr>
        <w:t xml:space="preserve"> (für 4 Portionen):</w:t>
      </w:r>
    </w:p>
    <w:p w14:paraId="1AB040ED" w14:textId="77777777" w:rsidR="00F62456" w:rsidRDefault="00F62456" w:rsidP="00F62456">
      <w:pPr>
        <w:rPr>
          <w:sz w:val="24"/>
          <w:szCs w:val="24"/>
        </w:rPr>
      </w:pPr>
      <w:r>
        <w:rPr>
          <w:sz w:val="24"/>
          <w:szCs w:val="24"/>
        </w:rPr>
        <w:t>2 Zwiebeln</w:t>
      </w:r>
    </w:p>
    <w:p w14:paraId="76B77ACB" w14:textId="77777777" w:rsidR="00F62456" w:rsidRDefault="00F62456" w:rsidP="00F62456">
      <w:pPr>
        <w:rPr>
          <w:sz w:val="24"/>
          <w:szCs w:val="24"/>
        </w:rPr>
      </w:pPr>
      <w:r>
        <w:rPr>
          <w:sz w:val="24"/>
          <w:szCs w:val="24"/>
        </w:rPr>
        <w:t>800 g Hokkaido-Kürbis</w:t>
      </w:r>
    </w:p>
    <w:p w14:paraId="77EEBA03" w14:textId="77777777" w:rsidR="00F62456" w:rsidRDefault="00F62456" w:rsidP="00F62456">
      <w:pPr>
        <w:rPr>
          <w:sz w:val="24"/>
          <w:szCs w:val="24"/>
        </w:rPr>
      </w:pPr>
      <w:r>
        <w:rPr>
          <w:sz w:val="24"/>
          <w:szCs w:val="24"/>
        </w:rPr>
        <w:t>2 EL Öl</w:t>
      </w:r>
    </w:p>
    <w:p w14:paraId="1C62FBDB" w14:textId="77777777" w:rsidR="00F62456" w:rsidRDefault="00F62456" w:rsidP="00F62456">
      <w:pPr>
        <w:rPr>
          <w:sz w:val="24"/>
          <w:szCs w:val="24"/>
        </w:rPr>
      </w:pPr>
      <w:r>
        <w:rPr>
          <w:sz w:val="24"/>
          <w:szCs w:val="24"/>
        </w:rPr>
        <w:t>100 ml Schlagsahne</w:t>
      </w:r>
    </w:p>
    <w:p w14:paraId="1C64B04A" w14:textId="77777777" w:rsidR="00F62456" w:rsidRDefault="00F62456" w:rsidP="00F62456">
      <w:pPr>
        <w:rPr>
          <w:sz w:val="24"/>
          <w:szCs w:val="24"/>
        </w:rPr>
      </w:pPr>
      <w:r>
        <w:rPr>
          <w:sz w:val="24"/>
          <w:szCs w:val="24"/>
        </w:rPr>
        <w:t>Salz, Pfeffer</w:t>
      </w:r>
    </w:p>
    <w:p w14:paraId="5DCBD568" w14:textId="77777777" w:rsidR="00F62456" w:rsidRDefault="00F62456" w:rsidP="00F62456">
      <w:pPr>
        <w:rPr>
          <w:sz w:val="24"/>
          <w:szCs w:val="24"/>
        </w:rPr>
      </w:pPr>
      <w:r>
        <w:rPr>
          <w:sz w:val="24"/>
          <w:szCs w:val="24"/>
        </w:rPr>
        <w:t>2 – 3 EL milder Weißweinessig</w:t>
      </w:r>
    </w:p>
    <w:p w14:paraId="6FC6DE68" w14:textId="77777777" w:rsidR="00F62456" w:rsidRDefault="00F62456" w:rsidP="00F62456">
      <w:pPr>
        <w:rPr>
          <w:sz w:val="24"/>
          <w:szCs w:val="24"/>
        </w:rPr>
      </w:pPr>
      <w:r>
        <w:rPr>
          <w:sz w:val="24"/>
          <w:szCs w:val="24"/>
        </w:rPr>
        <w:t>150 g Rote Bete</w:t>
      </w:r>
    </w:p>
    <w:p w14:paraId="3B4F1DA3" w14:textId="77777777" w:rsidR="00F62456" w:rsidRDefault="00F62456" w:rsidP="00F62456">
      <w:pPr>
        <w:rPr>
          <w:sz w:val="24"/>
          <w:szCs w:val="24"/>
        </w:rPr>
      </w:pPr>
      <w:r>
        <w:rPr>
          <w:sz w:val="24"/>
          <w:szCs w:val="24"/>
        </w:rPr>
        <w:t>15 g Kürbiskerne</w:t>
      </w:r>
    </w:p>
    <w:p w14:paraId="6530D8BE" w14:textId="77777777" w:rsidR="00F62456" w:rsidRDefault="00F62456" w:rsidP="00F62456">
      <w:pPr>
        <w:rPr>
          <w:sz w:val="24"/>
          <w:szCs w:val="24"/>
        </w:rPr>
      </w:pPr>
      <w:r>
        <w:rPr>
          <w:sz w:val="24"/>
          <w:szCs w:val="24"/>
        </w:rPr>
        <w:t>2 EL Olivenöl</w:t>
      </w:r>
    </w:p>
    <w:p w14:paraId="1DF7EBC2" w14:textId="77777777" w:rsidR="00F62456" w:rsidRDefault="00F62456" w:rsidP="00F62456">
      <w:pPr>
        <w:rPr>
          <w:sz w:val="24"/>
          <w:szCs w:val="24"/>
        </w:rPr>
      </w:pPr>
      <w:r>
        <w:rPr>
          <w:sz w:val="24"/>
          <w:szCs w:val="24"/>
        </w:rPr>
        <w:t>1 Zweig Rosmarin</w:t>
      </w:r>
    </w:p>
    <w:p w14:paraId="4B1C392F" w14:textId="77777777" w:rsidR="00F62456" w:rsidRDefault="00F62456" w:rsidP="00F62456">
      <w:pPr>
        <w:rPr>
          <w:sz w:val="24"/>
          <w:szCs w:val="24"/>
        </w:rPr>
      </w:pPr>
      <w:r>
        <w:rPr>
          <w:sz w:val="24"/>
          <w:szCs w:val="24"/>
        </w:rPr>
        <w:t>Zucker</w:t>
      </w:r>
    </w:p>
    <w:p w14:paraId="14CA9366" w14:textId="77777777" w:rsidR="00F62456" w:rsidRDefault="00F62456" w:rsidP="00F62456">
      <w:pPr>
        <w:jc w:val="both"/>
        <w:rPr>
          <w:sz w:val="24"/>
          <w:szCs w:val="24"/>
        </w:rPr>
      </w:pPr>
    </w:p>
    <w:p w14:paraId="3A8562EF" w14:textId="77777777" w:rsidR="00F62456" w:rsidRDefault="00F62456" w:rsidP="00F62456">
      <w:pPr>
        <w:jc w:val="both"/>
        <w:rPr>
          <w:sz w:val="24"/>
          <w:szCs w:val="24"/>
        </w:rPr>
      </w:pPr>
      <w:r>
        <w:rPr>
          <w:sz w:val="24"/>
          <w:szCs w:val="24"/>
        </w:rPr>
        <w:t>Zubereitung:</w:t>
      </w:r>
    </w:p>
    <w:p w14:paraId="2A312B1D" w14:textId="77777777" w:rsidR="00F62456" w:rsidRPr="00B367F7" w:rsidRDefault="00F62456" w:rsidP="00B40E8C">
      <w:pPr>
        <w:pStyle w:val="ListParagraph"/>
        <w:numPr>
          <w:ilvl w:val="0"/>
          <w:numId w:val="415"/>
        </w:numPr>
        <w:spacing w:after="120"/>
        <w:ind w:left="714" w:hanging="357"/>
        <w:contextualSpacing w:val="0"/>
        <w:jc w:val="both"/>
        <w:rPr>
          <w:sz w:val="24"/>
          <w:szCs w:val="24"/>
        </w:rPr>
      </w:pPr>
      <w:r w:rsidRPr="00B367F7">
        <w:rPr>
          <w:sz w:val="24"/>
          <w:szCs w:val="24"/>
        </w:rPr>
        <w:t>Zwiebeln in feine Würfel schneiden. Kürbis waschen, halbieren, die Kerne und das weiche Innere entfernen. Kürbisfleisch grob in Würfel schneiden.</w:t>
      </w:r>
    </w:p>
    <w:p w14:paraId="3B4FCB88" w14:textId="77777777" w:rsidR="00F62456" w:rsidRPr="00B367F7" w:rsidRDefault="00F62456" w:rsidP="00B40E8C">
      <w:pPr>
        <w:pStyle w:val="ListParagraph"/>
        <w:numPr>
          <w:ilvl w:val="0"/>
          <w:numId w:val="415"/>
        </w:numPr>
        <w:spacing w:after="120"/>
        <w:ind w:left="714" w:hanging="357"/>
        <w:contextualSpacing w:val="0"/>
        <w:jc w:val="both"/>
        <w:rPr>
          <w:sz w:val="24"/>
          <w:szCs w:val="24"/>
        </w:rPr>
      </w:pPr>
      <w:r w:rsidRPr="00B367F7">
        <w:rPr>
          <w:sz w:val="24"/>
          <w:szCs w:val="24"/>
        </w:rPr>
        <w:t>Öl in einem Topf erhitzen, Zwiebeln darin glasig dünsten. Kürbis zugeben, kurz mitdünsten und 600 ml Wasser zugießen. Zugedeckt 15 Minuten bei milder Hitze köcheln lassen.</w:t>
      </w:r>
    </w:p>
    <w:p w14:paraId="7F3FEBA1" w14:textId="77777777" w:rsidR="00F62456" w:rsidRPr="00B367F7" w:rsidRDefault="00F62456" w:rsidP="00B40E8C">
      <w:pPr>
        <w:pStyle w:val="ListParagraph"/>
        <w:numPr>
          <w:ilvl w:val="0"/>
          <w:numId w:val="415"/>
        </w:numPr>
        <w:spacing w:after="120"/>
        <w:ind w:left="714" w:hanging="357"/>
        <w:contextualSpacing w:val="0"/>
        <w:jc w:val="both"/>
        <w:rPr>
          <w:sz w:val="24"/>
          <w:szCs w:val="24"/>
        </w:rPr>
      </w:pPr>
      <w:r w:rsidRPr="00B367F7">
        <w:rPr>
          <w:sz w:val="24"/>
          <w:szCs w:val="24"/>
        </w:rPr>
        <w:t>Kürbis fein pürieren. Sahne zugießen, aufkochen und mit Salz, Pfeffer und Essig abschmecken.</w:t>
      </w:r>
    </w:p>
    <w:p w14:paraId="523F8DC7" w14:textId="64E44A9C" w:rsidR="00F62456" w:rsidRPr="00B367F7" w:rsidRDefault="00F62456" w:rsidP="00B40E8C">
      <w:pPr>
        <w:pStyle w:val="ListParagraph"/>
        <w:numPr>
          <w:ilvl w:val="0"/>
          <w:numId w:val="415"/>
        </w:numPr>
        <w:spacing w:after="120"/>
        <w:ind w:left="714" w:hanging="357"/>
        <w:contextualSpacing w:val="0"/>
        <w:jc w:val="both"/>
        <w:rPr>
          <w:sz w:val="24"/>
          <w:szCs w:val="24"/>
        </w:rPr>
      </w:pPr>
      <w:r w:rsidRPr="00B367F7">
        <w:rPr>
          <w:sz w:val="24"/>
          <w:szCs w:val="24"/>
        </w:rPr>
        <w:t>Rote Bete schälen und in 5 mm große Würfel schneiden. Kürbiskerne grob hacken. Olivenöl in einer Pfanne erhitzen, Rote Bete darin 5 Minuten anbraten. Kürbiskerne und Rosmarin zugeben und 2 Minuten mitbraten. 1 EL Zucker darüberstreuen und leicht karamellisieren lassen. Mit Salz und Pfeffer würzen.</w:t>
      </w:r>
    </w:p>
    <w:p w14:paraId="6B2EE2BB" w14:textId="77777777" w:rsidR="00F62456" w:rsidRPr="00B367F7" w:rsidRDefault="00F62456" w:rsidP="00B40E8C">
      <w:pPr>
        <w:pStyle w:val="ListParagraph"/>
        <w:numPr>
          <w:ilvl w:val="0"/>
          <w:numId w:val="415"/>
        </w:numPr>
        <w:spacing w:after="120"/>
        <w:ind w:left="714" w:hanging="357"/>
        <w:contextualSpacing w:val="0"/>
        <w:jc w:val="both"/>
        <w:rPr>
          <w:sz w:val="24"/>
          <w:szCs w:val="24"/>
        </w:rPr>
      </w:pPr>
      <w:r w:rsidRPr="00B367F7">
        <w:rPr>
          <w:sz w:val="24"/>
          <w:szCs w:val="24"/>
        </w:rPr>
        <w:t>Rote Bete aus der Pfanne nehmen, Die Suppe damit dekorieren und sofort servieren.</w:t>
      </w:r>
    </w:p>
    <w:p w14:paraId="20AFB6F5" w14:textId="12B52B28" w:rsidR="00F62456" w:rsidRDefault="00F62456" w:rsidP="00F62456">
      <w:pPr>
        <w:rPr>
          <w:rFonts w:asciiTheme="majorHAnsi" w:eastAsiaTheme="majorEastAsia" w:hAnsiTheme="majorHAnsi" w:cstheme="majorBidi"/>
          <w:color w:val="2F5496" w:themeColor="accent1" w:themeShade="BF"/>
          <w:sz w:val="26"/>
          <w:szCs w:val="26"/>
        </w:rPr>
      </w:pPr>
      <w:r>
        <w:rPr>
          <w:sz w:val="24"/>
          <w:szCs w:val="24"/>
        </w:rPr>
        <w:br w:type="page"/>
      </w:r>
    </w:p>
    <w:p w14:paraId="6655F6B0" w14:textId="61EC9FA0" w:rsidR="00D14734" w:rsidRDefault="00D14734" w:rsidP="00D14734">
      <w:pPr>
        <w:pStyle w:val="Heading2"/>
        <w:spacing w:after="240"/>
      </w:pPr>
      <w:r>
        <w:lastRenderedPageBreak/>
        <w:t>Kürbissuppe Nr. 3</w:t>
      </w:r>
      <w:r>
        <w:rPr>
          <w:rStyle w:val="FootnoteReference"/>
        </w:rPr>
        <w:footnoteReference w:id="332"/>
      </w:r>
    </w:p>
    <w:p w14:paraId="0AE5ABA3" w14:textId="77777777" w:rsidR="00D14734" w:rsidRDefault="00D14734" w:rsidP="00D14734">
      <w:pPr>
        <w:rPr>
          <w:sz w:val="24"/>
          <w:szCs w:val="24"/>
        </w:rPr>
      </w:pPr>
      <w:r w:rsidRPr="00652A3A">
        <w:rPr>
          <w:sz w:val="24"/>
          <w:szCs w:val="24"/>
          <w:u w:val="single"/>
        </w:rPr>
        <w:t>Zutaten</w:t>
      </w:r>
      <w:r>
        <w:rPr>
          <w:sz w:val="24"/>
          <w:szCs w:val="24"/>
        </w:rPr>
        <w:t xml:space="preserve"> (für 4 Portionen):</w:t>
      </w:r>
    </w:p>
    <w:p w14:paraId="27F63CB2" w14:textId="77777777" w:rsidR="00D14734" w:rsidRDefault="00D14734" w:rsidP="00D14734">
      <w:pPr>
        <w:rPr>
          <w:sz w:val="24"/>
          <w:szCs w:val="24"/>
        </w:rPr>
      </w:pPr>
      <w:r>
        <w:rPr>
          <w:sz w:val="24"/>
          <w:szCs w:val="24"/>
        </w:rPr>
        <w:t>1 Hokkaidokürbis (ca. 600 g)</w:t>
      </w:r>
    </w:p>
    <w:p w14:paraId="2C834026" w14:textId="77777777" w:rsidR="00D14734" w:rsidRDefault="00D14734" w:rsidP="00D14734">
      <w:pPr>
        <w:rPr>
          <w:sz w:val="24"/>
          <w:szCs w:val="24"/>
        </w:rPr>
      </w:pPr>
      <w:r>
        <w:rPr>
          <w:sz w:val="24"/>
          <w:szCs w:val="24"/>
        </w:rPr>
        <w:t>3 Zwiebeln</w:t>
      </w:r>
    </w:p>
    <w:p w14:paraId="4240B038" w14:textId="77777777" w:rsidR="00D14734" w:rsidRDefault="00D14734" w:rsidP="00D14734">
      <w:pPr>
        <w:rPr>
          <w:sz w:val="24"/>
          <w:szCs w:val="24"/>
        </w:rPr>
      </w:pPr>
      <w:r>
        <w:rPr>
          <w:sz w:val="24"/>
          <w:szCs w:val="24"/>
        </w:rPr>
        <w:t>1 ½ EL Butter</w:t>
      </w:r>
    </w:p>
    <w:p w14:paraId="46B539F2" w14:textId="77777777" w:rsidR="00D14734" w:rsidRDefault="00D14734" w:rsidP="00D14734">
      <w:pPr>
        <w:rPr>
          <w:sz w:val="24"/>
          <w:szCs w:val="24"/>
        </w:rPr>
      </w:pPr>
      <w:r>
        <w:rPr>
          <w:sz w:val="24"/>
          <w:szCs w:val="24"/>
        </w:rPr>
        <w:t>1 TL edelsüßes Paprikapulver</w:t>
      </w:r>
    </w:p>
    <w:p w14:paraId="317CDE71" w14:textId="77777777" w:rsidR="00D14734" w:rsidRDefault="00D14734" w:rsidP="00D14734">
      <w:pPr>
        <w:rPr>
          <w:sz w:val="24"/>
          <w:szCs w:val="24"/>
        </w:rPr>
      </w:pPr>
      <w:r>
        <w:rPr>
          <w:sz w:val="24"/>
          <w:szCs w:val="24"/>
        </w:rPr>
        <w:t>200 ml Sahne</w:t>
      </w:r>
    </w:p>
    <w:p w14:paraId="1E6E739D" w14:textId="77777777" w:rsidR="00D14734" w:rsidRDefault="00D14734" w:rsidP="00D14734">
      <w:pPr>
        <w:rPr>
          <w:sz w:val="24"/>
          <w:szCs w:val="24"/>
        </w:rPr>
      </w:pPr>
      <w:r>
        <w:rPr>
          <w:sz w:val="24"/>
          <w:szCs w:val="24"/>
        </w:rPr>
        <w:t>200 ml Orangensaft</w:t>
      </w:r>
    </w:p>
    <w:p w14:paraId="0E560A5B" w14:textId="77777777" w:rsidR="00D14734" w:rsidRDefault="00D14734" w:rsidP="00D14734">
      <w:pPr>
        <w:rPr>
          <w:sz w:val="24"/>
          <w:szCs w:val="24"/>
        </w:rPr>
      </w:pPr>
      <w:r>
        <w:rPr>
          <w:sz w:val="24"/>
          <w:szCs w:val="24"/>
        </w:rPr>
        <w:t>600 ml Gemüsebrühe</w:t>
      </w:r>
    </w:p>
    <w:p w14:paraId="15D80101" w14:textId="77777777" w:rsidR="00D14734" w:rsidRDefault="00D14734" w:rsidP="00D14734">
      <w:pPr>
        <w:rPr>
          <w:sz w:val="24"/>
          <w:szCs w:val="24"/>
        </w:rPr>
      </w:pPr>
      <w:r>
        <w:rPr>
          <w:sz w:val="24"/>
          <w:szCs w:val="24"/>
        </w:rPr>
        <w:t>Salz, Pfeffer aus der Mühle</w:t>
      </w:r>
    </w:p>
    <w:p w14:paraId="1AAB42D5" w14:textId="77777777" w:rsidR="00D14734" w:rsidRDefault="00D14734" w:rsidP="00D14734">
      <w:pPr>
        <w:rPr>
          <w:sz w:val="24"/>
          <w:szCs w:val="24"/>
        </w:rPr>
      </w:pPr>
    </w:p>
    <w:p w14:paraId="372F9316" w14:textId="77777777" w:rsidR="00D14734" w:rsidRDefault="00D14734" w:rsidP="00D14734">
      <w:pPr>
        <w:rPr>
          <w:sz w:val="24"/>
          <w:szCs w:val="24"/>
        </w:rPr>
      </w:pPr>
      <w:r>
        <w:rPr>
          <w:sz w:val="24"/>
          <w:szCs w:val="24"/>
        </w:rPr>
        <w:t>Zubereitung:</w:t>
      </w:r>
    </w:p>
    <w:p w14:paraId="372A8530" w14:textId="77777777" w:rsidR="00D14734" w:rsidRPr="00B82D50" w:rsidRDefault="00D14734" w:rsidP="00E76E01">
      <w:pPr>
        <w:pStyle w:val="ListParagraph"/>
        <w:numPr>
          <w:ilvl w:val="0"/>
          <w:numId w:val="181"/>
        </w:numPr>
        <w:spacing w:after="120"/>
        <w:ind w:left="714" w:hanging="357"/>
        <w:contextualSpacing w:val="0"/>
        <w:jc w:val="both"/>
        <w:rPr>
          <w:sz w:val="24"/>
          <w:szCs w:val="24"/>
        </w:rPr>
      </w:pPr>
      <w:r w:rsidRPr="00B82D50">
        <w:rPr>
          <w:sz w:val="24"/>
          <w:szCs w:val="24"/>
        </w:rPr>
        <w:t>Den Kürbis putzen, waschen und viertel, anschließend entkernen und grob würfeln. Die Zwiebeln fein würfeln.</w:t>
      </w:r>
    </w:p>
    <w:p w14:paraId="7544663D" w14:textId="77777777" w:rsidR="00D14734" w:rsidRPr="00B82D50" w:rsidRDefault="00D14734" w:rsidP="00E76E01">
      <w:pPr>
        <w:pStyle w:val="ListParagraph"/>
        <w:numPr>
          <w:ilvl w:val="0"/>
          <w:numId w:val="181"/>
        </w:numPr>
        <w:spacing w:after="120"/>
        <w:ind w:left="714" w:hanging="357"/>
        <w:contextualSpacing w:val="0"/>
        <w:jc w:val="both"/>
        <w:rPr>
          <w:sz w:val="24"/>
          <w:szCs w:val="24"/>
        </w:rPr>
      </w:pPr>
      <w:r w:rsidRPr="00B82D50">
        <w:rPr>
          <w:sz w:val="24"/>
          <w:szCs w:val="24"/>
        </w:rPr>
        <w:t>Die Butter in einem Topf erhitzen. Zwiebeln, Kürbis und Paprikapulver etwa 3 Minuten darin andünsten.</w:t>
      </w:r>
    </w:p>
    <w:p w14:paraId="5C133043" w14:textId="77777777" w:rsidR="00D14734" w:rsidRPr="00B82D50" w:rsidRDefault="00D14734" w:rsidP="00E76E01">
      <w:pPr>
        <w:pStyle w:val="ListParagraph"/>
        <w:numPr>
          <w:ilvl w:val="0"/>
          <w:numId w:val="181"/>
        </w:numPr>
        <w:spacing w:after="120"/>
        <w:ind w:left="714" w:hanging="357"/>
        <w:contextualSpacing w:val="0"/>
        <w:jc w:val="both"/>
        <w:rPr>
          <w:sz w:val="24"/>
          <w:szCs w:val="24"/>
        </w:rPr>
      </w:pPr>
      <w:r w:rsidRPr="00B82D50">
        <w:rPr>
          <w:sz w:val="24"/>
          <w:szCs w:val="24"/>
        </w:rPr>
        <w:t xml:space="preserve">Mit Sahne, Orangensaft und Gemüsebrühe auffüllen. Zugedeckt 15 Minuten bei mittlerer Hitze weichkochen. Anschließend fein pürieren. Mit Salz und Pfeffer würzen. </w:t>
      </w:r>
    </w:p>
    <w:p w14:paraId="672F6F27" w14:textId="77777777" w:rsidR="00D14734" w:rsidRPr="00B82D50" w:rsidRDefault="00D14734" w:rsidP="00E76E01">
      <w:pPr>
        <w:pStyle w:val="ListParagraph"/>
        <w:numPr>
          <w:ilvl w:val="0"/>
          <w:numId w:val="181"/>
        </w:numPr>
        <w:spacing w:after="120"/>
        <w:ind w:left="714" w:hanging="357"/>
        <w:contextualSpacing w:val="0"/>
        <w:jc w:val="both"/>
        <w:rPr>
          <w:sz w:val="24"/>
          <w:szCs w:val="24"/>
        </w:rPr>
      </w:pPr>
      <w:r w:rsidRPr="00B82D50">
        <w:rPr>
          <w:sz w:val="24"/>
          <w:szCs w:val="24"/>
        </w:rPr>
        <w:t>Die Suppe anrichten und wenn man will mit 1 EL Kürbiskernöl beträufeln. Mit etwas Petersilie betreuen. Dazu Baguette anreichen.</w:t>
      </w:r>
    </w:p>
    <w:p w14:paraId="21C80BD4" w14:textId="77777777" w:rsidR="00D14734" w:rsidRDefault="00D14734" w:rsidP="00D14734">
      <w:pPr>
        <w:rPr>
          <w:sz w:val="24"/>
          <w:szCs w:val="24"/>
        </w:rPr>
      </w:pPr>
    </w:p>
    <w:p w14:paraId="05AD8F4D" w14:textId="77777777" w:rsidR="00D001BC" w:rsidRDefault="00D001BC">
      <w:pPr>
        <w:rPr>
          <w:rFonts w:asciiTheme="majorHAnsi" w:eastAsiaTheme="majorEastAsia" w:hAnsiTheme="majorHAnsi" w:cstheme="majorBidi"/>
          <w:color w:val="2F5496" w:themeColor="accent1" w:themeShade="BF"/>
          <w:sz w:val="26"/>
          <w:szCs w:val="26"/>
        </w:rPr>
      </w:pPr>
      <w:r>
        <w:br w:type="page"/>
      </w:r>
    </w:p>
    <w:p w14:paraId="76FCBD02" w14:textId="452588F2" w:rsidR="00D001BC" w:rsidRDefault="00D001BC" w:rsidP="00D001BC">
      <w:pPr>
        <w:pStyle w:val="Heading2"/>
        <w:spacing w:after="240"/>
      </w:pPr>
      <w:r w:rsidRPr="00407B9F">
        <w:lastRenderedPageBreak/>
        <w:t>Kürbissuppe</w:t>
      </w:r>
      <w:r>
        <w:t xml:space="preserve"> Nr. 4</w:t>
      </w:r>
      <w:r>
        <w:rPr>
          <w:rStyle w:val="FootnoteReference"/>
        </w:rPr>
        <w:footnoteReference w:id="333"/>
      </w:r>
    </w:p>
    <w:p w14:paraId="58EBE093" w14:textId="77777777" w:rsidR="00D001BC" w:rsidRDefault="00D001BC" w:rsidP="00D001BC">
      <w:pPr>
        <w:rPr>
          <w:sz w:val="24"/>
          <w:szCs w:val="24"/>
        </w:rPr>
      </w:pPr>
      <w:r w:rsidRPr="0055018D">
        <w:rPr>
          <w:sz w:val="24"/>
          <w:szCs w:val="24"/>
          <w:u w:val="single"/>
        </w:rPr>
        <w:t>Zutaten</w:t>
      </w:r>
      <w:r>
        <w:rPr>
          <w:sz w:val="24"/>
          <w:szCs w:val="24"/>
        </w:rPr>
        <w:t xml:space="preserve"> (für 4 Portionen)</w:t>
      </w:r>
    </w:p>
    <w:p w14:paraId="6C134223" w14:textId="77777777" w:rsidR="00D001BC" w:rsidRDefault="00D001BC" w:rsidP="00D001BC">
      <w:pPr>
        <w:rPr>
          <w:sz w:val="24"/>
          <w:szCs w:val="24"/>
        </w:rPr>
      </w:pPr>
      <w:r>
        <w:rPr>
          <w:sz w:val="24"/>
          <w:szCs w:val="24"/>
        </w:rPr>
        <w:t>800 g Kürbis</w:t>
      </w:r>
    </w:p>
    <w:p w14:paraId="39DD37A5" w14:textId="77777777" w:rsidR="00D001BC" w:rsidRDefault="00D001BC" w:rsidP="00D001BC">
      <w:pPr>
        <w:rPr>
          <w:sz w:val="24"/>
          <w:szCs w:val="24"/>
        </w:rPr>
      </w:pPr>
      <w:r>
        <w:rPr>
          <w:sz w:val="24"/>
          <w:szCs w:val="24"/>
        </w:rPr>
        <w:t>3 Zwiebeln</w:t>
      </w:r>
    </w:p>
    <w:p w14:paraId="76AC8363" w14:textId="77777777" w:rsidR="00D001BC" w:rsidRDefault="00D001BC" w:rsidP="00D001BC">
      <w:pPr>
        <w:rPr>
          <w:sz w:val="24"/>
          <w:szCs w:val="24"/>
        </w:rPr>
      </w:pPr>
      <w:r>
        <w:rPr>
          <w:sz w:val="24"/>
          <w:szCs w:val="24"/>
        </w:rPr>
        <w:t>50 g Butter</w:t>
      </w:r>
    </w:p>
    <w:p w14:paraId="533973FC" w14:textId="77777777" w:rsidR="00D001BC" w:rsidRDefault="00D001BC" w:rsidP="00D001BC">
      <w:pPr>
        <w:rPr>
          <w:sz w:val="24"/>
          <w:szCs w:val="24"/>
        </w:rPr>
      </w:pPr>
      <w:r>
        <w:rPr>
          <w:sz w:val="24"/>
          <w:szCs w:val="24"/>
        </w:rPr>
        <w:t>¾ l Milch</w:t>
      </w:r>
    </w:p>
    <w:p w14:paraId="5E2370AC" w14:textId="77777777" w:rsidR="00D001BC" w:rsidRDefault="00D001BC" w:rsidP="00D001BC">
      <w:pPr>
        <w:rPr>
          <w:sz w:val="24"/>
          <w:szCs w:val="24"/>
        </w:rPr>
      </w:pPr>
      <w:r>
        <w:rPr>
          <w:sz w:val="24"/>
          <w:szCs w:val="24"/>
        </w:rPr>
        <w:t>150 g Créme fraîche</w:t>
      </w:r>
    </w:p>
    <w:p w14:paraId="10A6666E" w14:textId="77777777" w:rsidR="00D001BC" w:rsidRDefault="00D001BC" w:rsidP="00D001BC">
      <w:pPr>
        <w:rPr>
          <w:sz w:val="24"/>
          <w:szCs w:val="24"/>
        </w:rPr>
      </w:pPr>
      <w:r>
        <w:rPr>
          <w:sz w:val="24"/>
          <w:szCs w:val="24"/>
        </w:rPr>
        <w:t>100 g Kerbel</w:t>
      </w:r>
    </w:p>
    <w:p w14:paraId="5AB44BAC" w14:textId="77777777" w:rsidR="00D001BC" w:rsidRDefault="00D001BC" w:rsidP="00D001BC">
      <w:pPr>
        <w:rPr>
          <w:sz w:val="24"/>
          <w:szCs w:val="24"/>
        </w:rPr>
      </w:pPr>
      <w:r>
        <w:rPr>
          <w:sz w:val="24"/>
          <w:szCs w:val="24"/>
        </w:rPr>
        <w:t>12 Scheiben Baguette</w:t>
      </w:r>
    </w:p>
    <w:p w14:paraId="51C7EAC9" w14:textId="77777777" w:rsidR="00D001BC" w:rsidRDefault="00D001BC" w:rsidP="00D001BC">
      <w:pPr>
        <w:rPr>
          <w:sz w:val="24"/>
          <w:szCs w:val="24"/>
        </w:rPr>
      </w:pPr>
      <w:r>
        <w:rPr>
          <w:sz w:val="24"/>
          <w:szCs w:val="24"/>
        </w:rPr>
        <w:t>Salz, Pfeffer aus der Mühle</w:t>
      </w:r>
    </w:p>
    <w:p w14:paraId="7D871109" w14:textId="77777777" w:rsidR="00D001BC" w:rsidRDefault="00D001BC" w:rsidP="00D001BC">
      <w:pPr>
        <w:rPr>
          <w:sz w:val="24"/>
          <w:szCs w:val="24"/>
        </w:rPr>
      </w:pPr>
    </w:p>
    <w:p w14:paraId="41A57550" w14:textId="77777777" w:rsidR="00D001BC" w:rsidRDefault="00D001BC" w:rsidP="00D001BC">
      <w:pPr>
        <w:rPr>
          <w:sz w:val="24"/>
          <w:szCs w:val="24"/>
        </w:rPr>
      </w:pPr>
      <w:r>
        <w:rPr>
          <w:sz w:val="24"/>
          <w:szCs w:val="24"/>
        </w:rPr>
        <w:t>Zubereitungszeit: etwa 1 ¼ Stunden</w:t>
      </w:r>
    </w:p>
    <w:p w14:paraId="03925F66" w14:textId="77777777" w:rsidR="00D001BC" w:rsidRPr="00D103E1" w:rsidRDefault="00D001BC" w:rsidP="00E76E01">
      <w:pPr>
        <w:pStyle w:val="ListParagraph"/>
        <w:numPr>
          <w:ilvl w:val="0"/>
          <w:numId w:val="66"/>
        </w:numPr>
        <w:spacing w:after="120"/>
        <w:ind w:left="714" w:hanging="357"/>
        <w:contextualSpacing w:val="0"/>
        <w:jc w:val="both"/>
        <w:rPr>
          <w:sz w:val="24"/>
          <w:szCs w:val="24"/>
        </w:rPr>
      </w:pPr>
      <w:r w:rsidRPr="00D103E1">
        <w:rPr>
          <w:sz w:val="24"/>
          <w:szCs w:val="24"/>
        </w:rPr>
        <w:t>Den Kürbis schälen, von den Kernen befreien und in große Würfel schneiden. Die Zwiebeln schälen und fein hacken.</w:t>
      </w:r>
    </w:p>
    <w:p w14:paraId="21627DA9" w14:textId="77777777" w:rsidR="00D001BC" w:rsidRPr="00D103E1" w:rsidRDefault="00D001BC" w:rsidP="00E76E01">
      <w:pPr>
        <w:pStyle w:val="ListParagraph"/>
        <w:numPr>
          <w:ilvl w:val="0"/>
          <w:numId w:val="66"/>
        </w:numPr>
        <w:spacing w:after="120"/>
        <w:ind w:left="714" w:hanging="357"/>
        <w:contextualSpacing w:val="0"/>
        <w:jc w:val="both"/>
        <w:rPr>
          <w:sz w:val="24"/>
          <w:szCs w:val="24"/>
        </w:rPr>
      </w:pPr>
      <w:r w:rsidRPr="00D103E1">
        <w:rPr>
          <w:sz w:val="24"/>
          <w:szCs w:val="24"/>
        </w:rPr>
        <w:t>Die Hälfte der Butter in einem Suppentopf erhitzen. Die Zwiebeln dazugeben und glasig braten. Den Kürbis hinzufügen und zugedeckt ohne Wasserzugabe bei milder Hitze etwa 1 Stunde garen, bis er sehr weich ist.</w:t>
      </w:r>
    </w:p>
    <w:p w14:paraId="5A7B794F" w14:textId="77777777" w:rsidR="00D001BC" w:rsidRPr="00D103E1" w:rsidRDefault="00D001BC" w:rsidP="00E76E01">
      <w:pPr>
        <w:pStyle w:val="ListParagraph"/>
        <w:numPr>
          <w:ilvl w:val="0"/>
          <w:numId w:val="66"/>
        </w:numPr>
        <w:spacing w:after="120"/>
        <w:ind w:left="714" w:hanging="357"/>
        <w:contextualSpacing w:val="0"/>
        <w:jc w:val="both"/>
        <w:rPr>
          <w:sz w:val="24"/>
          <w:szCs w:val="24"/>
        </w:rPr>
      </w:pPr>
      <w:r w:rsidRPr="00D103E1">
        <w:rPr>
          <w:sz w:val="24"/>
          <w:szCs w:val="24"/>
        </w:rPr>
        <w:t>Den Kürbis pürieren. Die restliche Butter, die Milch und die Crème fraîche dazugeben, so dass eine sämige Suppe entsteht. Salzen, pfeffern.</w:t>
      </w:r>
    </w:p>
    <w:p w14:paraId="4DE9BF63" w14:textId="77777777" w:rsidR="00D001BC" w:rsidRPr="00D103E1" w:rsidRDefault="00D001BC" w:rsidP="00E76E01">
      <w:pPr>
        <w:pStyle w:val="ListParagraph"/>
        <w:numPr>
          <w:ilvl w:val="0"/>
          <w:numId w:val="66"/>
        </w:numPr>
        <w:spacing w:after="120"/>
        <w:ind w:left="714" w:hanging="357"/>
        <w:contextualSpacing w:val="0"/>
        <w:jc w:val="both"/>
        <w:rPr>
          <w:sz w:val="24"/>
          <w:szCs w:val="24"/>
        </w:rPr>
      </w:pPr>
      <w:r w:rsidRPr="00D103E1">
        <w:rPr>
          <w:sz w:val="24"/>
          <w:szCs w:val="24"/>
        </w:rPr>
        <w:t>Den Kerbel waschen. Die Stängel kurz in kochendem Wasser blanchieren und dazu geben.</w:t>
      </w:r>
    </w:p>
    <w:p w14:paraId="1B602431" w14:textId="77777777" w:rsidR="00D001BC" w:rsidRDefault="00D001BC" w:rsidP="00E76E01">
      <w:pPr>
        <w:pStyle w:val="ListParagraph"/>
        <w:numPr>
          <w:ilvl w:val="0"/>
          <w:numId w:val="66"/>
        </w:numPr>
        <w:spacing w:after="120"/>
        <w:ind w:left="714" w:hanging="357"/>
        <w:contextualSpacing w:val="0"/>
        <w:jc w:val="both"/>
        <w:rPr>
          <w:sz w:val="24"/>
          <w:szCs w:val="24"/>
        </w:rPr>
      </w:pPr>
      <w:r w:rsidRPr="00D103E1">
        <w:rPr>
          <w:sz w:val="24"/>
          <w:szCs w:val="24"/>
        </w:rPr>
        <w:t>Die Baguettescheiben toasten und getrennt zur Suppe reichen</w:t>
      </w:r>
      <w:r>
        <w:rPr>
          <w:sz w:val="24"/>
          <w:szCs w:val="24"/>
        </w:rPr>
        <w:t>.</w:t>
      </w:r>
    </w:p>
    <w:p w14:paraId="52591C81" w14:textId="77777777" w:rsidR="00D001BC" w:rsidRDefault="00D001BC" w:rsidP="00D001BC">
      <w:pPr>
        <w:rPr>
          <w:sz w:val="24"/>
          <w:szCs w:val="24"/>
        </w:rPr>
      </w:pPr>
      <w:r>
        <w:rPr>
          <w:sz w:val="24"/>
          <w:szCs w:val="24"/>
        </w:rPr>
        <w:br w:type="page"/>
      </w:r>
    </w:p>
    <w:p w14:paraId="49BD7D2E" w14:textId="7D33F793" w:rsidR="00444C29" w:rsidRDefault="00444C29" w:rsidP="004E757E">
      <w:pPr>
        <w:pStyle w:val="Heading2"/>
        <w:spacing w:after="240"/>
      </w:pPr>
      <w:r>
        <w:lastRenderedPageBreak/>
        <w:t>Kürbissuppe Nr. 5</w:t>
      </w:r>
      <w:r w:rsidR="00DB104D">
        <w:rPr>
          <w:rStyle w:val="FootnoteReference"/>
        </w:rPr>
        <w:footnoteReference w:id="334"/>
      </w:r>
    </w:p>
    <w:p w14:paraId="296B51BE" w14:textId="77777777" w:rsidR="00444C29" w:rsidRPr="00597416" w:rsidRDefault="00444C29">
      <w:pPr>
        <w:rPr>
          <w:sz w:val="24"/>
          <w:szCs w:val="24"/>
        </w:rPr>
      </w:pPr>
      <w:r w:rsidRPr="00597416">
        <w:rPr>
          <w:sz w:val="24"/>
          <w:szCs w:val="24"/>
          <w:u w:val="single"/>
        </w:rPr>
        <w:t>Zutaten</w:t>
      </w:r>
      <w:r w:rsidRPr="00597416">
        <w:rPr>
          <w:sz w:val="24"/>
          <w:szCs w:val="24"/>
        </w:rPr>
        <w:t xml:space="preserve"> (für 6 Portionen):</w:t>
      </w:r>
    </w:p>
    <w:p w14:paraId="37B34CA0" w14:textId="77777777" w:rsidR="00444C29" w:rsidRPr="00597416" w:rsidRDefault="00444C29">
      <w:pPr>
        <w:rPr>
          <w:sz w:val="24"/>
          <w:szCs w:val="24"/>
        </w:rPr>
      </w:pPr>
      <w:r w:rsidRPr="00597416">
        <w:rPr>
          <w:sz w:val="24"/>
          <w:szCs w:val="24"/>
        </w:rPr>
        <w:t>1 großer Butternusskürbis</w:t>
      </w:r>
    </w:p>
    <w:p w14:paraId="7E4A4626" w14:textId="77777777" w:rsidR="00444C29" w:rsidRPr="00597416" w:rsidRDefault="00444C29">
      <w:pPr>
        <w:rPr>
          <w:sz w:val="24"/>
          <w:szCs w:val="24"/>
        </w:rPr>
      </w:pPr>
      <w:r w:rsidRPr="00597416">
        <w:rPr>
          <w:sz w:val="24"/>
          <w:szCs w:val="24"/>
        </w:rPr>
        <w:t>Olivenöl</w:t>
      </w:r>
    </w:p>
    <w:p w14:paraId="66510C06" w14:textId="77777777" w:rsidR="00444C29" w:rsidRPr="00597416" w:rsidRDefault="00444C29">
      <w:pPr>
        <w:rPr>
          <w:sz w:val="24"/>
          <w:szCs w:val="24"/>
        </w:rPr>
      </w:pPr>
      <w:r w:rsidRPr="00597416">
        <w:rPr>
          <w:sz w:val="24"/>
          <w:szCs w:val="24"/>
        </w:rPr>
        <w:t>Salz</w:t>
      </w:r>
    </w:p>
    <w:p w14:paraId="7AB11164" w14:textId="57F9A727" w:rsidR="00444C29" w:rsidRPr="00597416" w:rsidRDefault="00444C29">
      <w:pPr>
        <w:rPr>
          <w:sz w:val="24"/>
          <w:szCs w:val="24"/>
        </w:rPr>
      </w:pPr>
      <w:r w:rsidRPr="00597416">
        <w:rPr>
          <w:sz w:val="24"/>
          <w:szCs w:val="24"/>
        </w:rPr>
        <w:t>Pfeffer</w:t>
      </w:r>
    </w:p>
    <w:p w14:paraId="57760ADC" w14:textId="77777777" w:rsidR="00444C29" w:rsidRPr="00597416" w:rsidRDefault="00444C29">
      <w:pPr>
        <w:rPr>
          <w:sz w:val="24"/>
          <w:szCs w:val="24"/>
        </w:rPr>
      </w:pPr>
      <w:r w:rsidRPr="00597416">
        <w:rPr>
          <w:sz w:val="24"/>
          <w:szCs w:val="24"/>
        </w:rPr>
        <w:t>1 TL Sumach</w:t>
      </w:r>
    </w:p>
    <w:p w14:paraId="7C147665" w14:textId="77777777" w:rsidR="00444C29" w:rsidRPr="00597416" w:rsidRDefault="00444C29">
      <w:pPr>
        <w:rPr>
          <w:sz w:val="24"/>
          <w:szCs w:val="24"/>
        </w:rPr>
      </w:pPr>
      <w:r w:rsidRPr="00597416">
        <w:rPr>
          <w:sz w:val="24"/>
          <w:szCs w:val="24"/>
        </w:rPr>
        <w:t>1 große Zwiebel</w:t>
      </w:r>
    </w:p>
    <w:p w14:paraId="0F9A28A2" w14:textId="77777777" w:rsidR="00444C29" w:rsidRPr="00597416" w:rsidRDefault="00444C29">
      <w:pPr>
        <w:rPr>
          <w:sz w:val="24"/>
          <w:szCs w:val="24"/>
        </w:rPr>
      </w:pPr>
      <w:r w:rsidRPr="00597416">
        <w:rPr>
          <w:sz w:val="24"/>
          <w:szCs w:val="24"/>
        </w:rPr>
        <w:t>1 l Hühnerbrühe</w:t>
      </w:r>
    </w:p>
    <w:p w14:paraId="2BCB7A07" w14:textId="77777777" w:rsidR="00444C29" w:rsidRPr="00597416" w:rsidRDefault="00444C29">
      <w:pPr>
        <w:rPr>
          <w:sz w:val="24"/>
          <w:szCs w:val="24"/>
        </w:rPr>
      </w:pPr>
      <w:r w:rsidRPr="00597416">
        <w:rPr>
          <w:sz w:val="24"/>
          <w:szCs w:val="24"/>
        </w:rPr>
        <w:t>50 g Butter</w:t>
      </w:r>
    </w:p>
    <w:p w14:paraId="2C37142D" w14:textId="77777777" w:rsidR="00444C29" w:rsidRPr="00597416" w:rsidRDefault="00444C29">
      <w:pPr>
        <w:rPr>
          <w:sz w:val="24"/>
          <w:szCs w:val="24"/>
        </w:rPr>
      </w:pPr>
      <w:r w:rsidRPr="00597416">
        <w:rPr>
          <w:sz w:val="24"/>
          <w:szCs w:val="24"/>
        </w:rPr>
        <w:t>50 g Pinienkerne</w:t>
      </w:r>
    </w:p>
    <w:p w14:paraId="3FCE9CE3" w14:textId="77777777" w:rsidR="00444C29" w:rsidRPr="00597416" w:rsidRDefault="00444C29">
      <w:pPr>
        <w:rPr>
          <w:sz w:val="24"/>
          <w:szCs w:val="24"/>
        </w:rPr>
      </w:pPr>
      <w:r w:rsidRPr="00597416">
        <w:rPr>
          <w:sz w:val="24"/>
          <w:szCs w:val="24"/>
        </w:rPr>
        <w:t>Etwas glatte Petersilie</w:t>
      </w:r>
    </w:p>
    <w:p w14:paraId="52891897" w14:textId="77777777" w:rsidR="00444C29" w:rsidRPr="00597416" w:rsidRDefault="00444C29">
      <w:pPr>
        <w:rPr>
          <w:sz w:val="24"/>
          <w:szCs w:val="24"/>
        </w:rPr>
      </w:pPr>
      <w:r w:rsidRPr="00597416">
        <w:rPr>
          <w:sz w:val="24"/>
          <w:szCs w:val="24"/>
        </w:rPr>
        <w:t>6 EL Schlagsahne</w:t>
      </w:r>
    </w:p>
    <w:p w14:paraId="2AB3039C" w14:textId="77777777" w:rsidR="00444C29" w:rsidRPr="00597416" w:rsidRDefault="00444C29">
      <w:pPr>
        <w:rPr>
          <w:sz w:val="24"/>
          <w:szCs w:val="24"/>
        </w:rPr>
      </w:pPr>
    </w:p>
    <w:p w14:paraId="18A81C71" w14:textId="77777777" w:rsidR="00444C29" w:rsidRPr="00597416" w:rsidRDefault="00444C29">
      <w:pPr>
        <w:rPr>
          <w:sz w:val="24"/>
          <w:szCs w:val="24"/>
        </w:rPr>
      </w:pPr>
      <w:r w:rsidRPr="00597416">
        <w:rPr>
          <w:sz w:val="24"/>
          <w:szCs w:val="24"/>
        </w:rPr>
        <w:t>Zubereitung:</w:t>
      </w:r>
    </w:p>
    <w:p w14:paraId="2D3E19D3" w14:textId="77777777" w:rsidR="004E757E" w:rsidRPr="00597416" w:rsidRDefault="00FE2B33" w:rsidP="004E757E">
      <w:pPr>
        <w:pStyle w:val="ListParagraph"/>
        <w:numPr>
          <w:ilvl w:val="0"/>
          <w:numId w:val="2013"/>
        </w:numPr>
        <w:spacing w:after="120"/>
        <w:ind w:left="714" w:hanging="357"/>
        <w:contextualSpacing w:val="0"/>
        <w:jc w:val="both"/>
        <w:rPr>
          <w:sz w:val="24"/>
          <w:szCs w:val="24"/>
        </w:rPr>
      </w:pPr>
      <w:r w:rsidRPr="00597416">
        <w:rPr>
          <w:sz w:val="24"/>
          <w:szCs w:val="24"/>
        </w:rPr>
        <w:t>Kürbis der Länge nach vierteln, die Kerne entfernen. Kürbisschnitze mit etwas Olivenöl beträufeln, salzen du pfeffern, Sumach darübergeben. Bei 180 Grad (Umluft) ca. 40 Minuten lang garen, bis das Kürbisfleisch weich ist. In einem Topf Olivenöl erhitzen, fein geschnittene Zwiebel mit etwas Salz einige Minuten lang dünsten.</w:t>
      </w:r>
    </w:p>
    <w:p w14:paraId="7198AE80" w14:textId="77777777" w:rsidR="004E757E" w:rsidRPr="00597416" w:rsidRDefault="00FE2B33" w:rsidP="004E757E">
      <w:pPr>
        <w:pStyle w:val="ListParagraph"/>
        <w:numPr>
          <w:ilvl w:val="0"/>
          <w:numId w:val="2013"/>
        </w:numPr>
        <w:spacing w:after="120"/>
        <w:ind w:left="714" w:hanging="357"/>
        <w:contextualSpacing w:val="0"/>
        <w:jc w:val="both"/>
        <w:rPr>
          <w:sz w:val="24"/>
          <w:szCs w:val="24"/>
        </w:rPr>
      </w:pPr>
      <w:r w:rsidRPr="00597416">
        <w:rPr>
          <w:sz w:val="24"/>
          <w:szCs w:val="24"/>
        </w:rPr>
        <w:t>Wenn der Kürbis aus dem Ofen kommt,</w:t>
      </w:r>
      <w:r w:rsidR="004E757E" w:rsidRPr="00597416">
        <w:rPr>
          <w:sz w:val="24"/>
          <w:szCs w:val="24"/>
        </w:rPr>
        <w:t xml:space="preserve"> </w:t>
      </w:r>
      <w:r w:rsidRPr="00597416">
        <w:rPr>
          <w:sz w:val="24"/>
          <w:szCs w:val="24"/>
        </w:rPr>
        <w:t xml:space="preserve">das Fleisch mit einem Löffel herauslösen, zu den Zwiebelstückchen geben. Die Brühe in den Topf gießen und </w:t>
      </w:r>
      <w:r w:rsidR="004E757E" w:rsidRPr="00597416">
        <w:rPr>
          <w:sz w:val="24"/>
          <w:szCs w:val="24"/>
        </w:rPr>
        <w:t>d</w:t>
      </w:r>
      <w:r w:rsidRPr="00597416">
        <w:rPr>
          <w:sz w:val="24"/>
          <w:szCs w:val="24"/>
        </w:rPr>
        <w:t>as Ganze 10 Minuten lang köcheln lassen, dann pürieren.</w:t>
      </w:r>
    </w:p>
    <w:p w14:paraId="32BC3A8E" w14:textId="1BADB22A" w:rsidR="00FE2B33" w:rsidRPr="00597416" w:rsidRDefault="00FE2B33" w:rsidP="004E757E">
      <w:pPr>
        <w:pStyle w:val="ListParagraph"/>
        <w:numPr>
          <w:ilvl w:val="0"/>
          <w:numId w:val="2013"/>
        </w:numPr>
        <w:spacing w:after="120"/>
        <w:ind w:left="714" w:hanging="357"/>
        <w:contextualSpacing w:val="0"/>
        <w:jc w:val="both"/>
        <w:rPr>
          <w:sz w:val="24"/>
          <w:szCs w:val="24"/>
        </w:rPr>
      </w:pPr>
      <w:r w:rsidRPr="00597416">
        <w:rPr>
          <w:sz w:val="24"/>
          <w:szCs w:val="24"/>
        </w:rPr>
        <w:t>In ei</w:t>
      </w:r>
      <w:r w:rsidR="004E757E" w:rsidRPr="00597416">
        <w:rPr>
          <w:sz w:val="24"/>
          <w:szCs w:val="24"/>
        </w:rPr>
        <w:t>ne</w:t>
      </w:r>
      <w:r w:rsidRPr="00597416">
        <w:rPr>
          <w:sz w:val="24"/>
          <w:szCs w:val="24"/>
        </w:rPr>
        <w:t>r Pfanne Butter langsam zergehen lassen, Pinienkerne darin rösten, bis sie sich bräunlich färben. Die Butter darf auch ein bisschen braun werden. Petersilienblättchen fein hacken, dazugeben. Suppe auf tiefe Teller verteilen mit je 1 EL Sahne. Die Butter mit den Pinienkernen darübergießen. Dazu passt getoastetes Brot.</w:t>
      </w:r>
    </w:p>
    <w:p w14:paraId="164A5935" w14:textId="77777777" w:rsidR="00FE2B33" w:rsidRPr="00597416" w:rsidRDefault="00FE2B33">
      <w:pPr>
        <w:rPr>
          <w:sz w:val="24"/>
          <w:szCs w:val="24"/>
        </w:rPr>
      </w:pPr>
    </w:p>
    <w:p w14:paraId="72B0E22C" w14:textId="119216BF" w:rsidR="00444C29" w:rsidRDefault="00FE2B33" w:rsidP="004E757E">
      <w:pPr>
        <w:ind w:left="1416" w:hanging="1416"/>
        <w:jc w:val="both"/>
        <w:rPr>
          <w:rFonts w:asciiTheme="majorHAnsi" w:eastAsiaTheme="majorEastAsia" w:hAnsiTheme="majorHAnsi" w:cstheme="majorBidi"/>
          <w:color w:val="2F5496" w:themeColor="accent1" w:themeShade="BF"/>
          <w:sz w:val="26"/>
          <w:szCs w:val="26"/>
        </w:rPr>
      </w:pPr>
      <w:r w:rsidRPr="00597416">
        <w:rPr>
          <w:sz w:val="24"/>
          <w:szCs w:val="24"/>
        </w:rPr>
        <w:t>Kommentar:</w:t>
      </w:r>
      <w:r w:rsidRPr="00597416">
        <w:rPr>
          <w:sz w:val="24"/>
          <w:szCs w:val="24"/>
        </w:rPr>
        <w:tab/>
        <w:t>Kürbissuppe? Im Herbst? Bahnbrechend. Aber das ist vielleicht die beste Kürbissuppe der Welt. Also mei</w:t>
      </w:r>
      <w:r w:rsidR="004E757E" w:rsidRPr="00597416">
        <w:rPr>
          <w:sz w:val="24"/>
          <w:szCs w:val="24"/>
        </w:rPr>
        <w:t>ne</w:t>
      </w:r>
      <w:r w:rsidRPr="00597416">
        <w:rPr>
          <w:sz w:val="24"/>
          <w:szCs w:val="24"/>
        </w:rPr>
        <w:t>r Welt. Sie schmeckt so gut, süßlich, fast ein bisschen nach Lebkuchen, weil der Kürbis vorher im Ofen gebacken wird. Oder es liegt einfa</w:t>
      </w:r>
      <w:r w:rsidR="004E757E" w:rsidRPr="00597416">
        <w:rPr>
          <w:sz w:val="24"/>
          <w:szCs w:val="24"/>
        </w:rPr>
        <w:t>c</w:t>
      </w:r>
      <w:r w:rsidRPr="00597416">
        <w:rPr>
          <w:sz w:val="24"/>
          <w:szCs w:val="24"/>
        </w:rPr>
        <w:t>h daran, dass der Erfinder des Rezepts die geniale Idee hatte, zum Schluss geschmolzene Butter darüberzukippen. Diesen Trick sollte man sich eigentlich für alle Gemüsesuppe merken</w:t>
      </w:r>
      <w:r w:rsidR="004E757E" w:rsidRPr="00597416">
        <w:rPr>
          <w:sz w:val="24"/>
          <w:szCs w:val="24"/>
        </w:rPr>
        <w:t>.</w:t>
      </w:r>
      <w:r w:rsidR="00444C29">
        <w:br w:type="page"/>
      </w:r>
    </w:p>
    <w:p w14:paraId="4E184DBA" w14:textId="7F774BBF" w:rsidR="00C41ED2" w:rsidRDefault="00C41ED2" w:rsidP="00897098">
      <w:pPr>
        <w:pStyle w:val="Heading2"/>
        <w:spacing w:after="240"/>
      </w:pPr>
      <w:r>
        <w:lastRenderedPageBreak/>
        <w:t>Kürbiscremesuppe</w:t>
      </w:r>
      <w:r w:rsidR="00873598">
        <w:t xml:space="preserve"> Nr.</w:t>
      </w:r>
      <w:r w:rsidR="004E403C">
        <w:t xml:space="preserve"> 6</w:t>
      </w:r>
    </w:p>
    <w:p w14:paraId="71B8767F" w14:textId="5473CA04" w:rsidR="00897098" w:rsidRPr="00897098" w:rsidRDefault="00897098" w:rsidP="00C41ED2">
      <w:pPr>
        <w:jc w:val="both"/>
        <w:rPr>
          <w:sz w:val="24"/>
          <w:szCs w:val="24"/>
          <w:u w:val="single"/>
        </w:rPr>
      </w:pPr>
      <w:r w:rsidRPr="00897098">
        <w:rPr>
          <w:sz w:val="24"/>
          <w:szCs w:val="24"/>
          <w:u w:val="single"/>
        </w:rPr>
        <w:t>Zutaten:</w:t>
      </w:r>
    </w:p>
    <w:p w14:paraId="07F26053" w14:textId="236195B1" w:rsidR="00C41ED2" w:rsidRDefault="00C41ED2" w:rsidP="00C41ED2">
      <w:pPr>
        <w:jc w:val="both"/>
        <w:rPr>
          <w:sz w:val="24"/>
          <w:szCs w:val="24"/>
        </w:rPr>
      </w:pPr>
      <w:r>
        <w:rPr>
          <w:sz w:val="24"/>
          <w:szCs w:val="24"/>
        </w:rPr>
        <w:t>4 EL Butter</w:t>
      </w:r>
    </w:p>
    <w:p w14:paraId="1061DEA9" w14:textId="77777777" w:rsidR="00C41ED2" w:rsidRDefault="00C41ED2" w:rsidP="00C41ED2">
      <w:pPr>
        <w:jc w:val="both"/>
        <w:rPr>
          <w:sz w:val="24"/>
          <w:szCs w:val="24"/>
        </w:rPr>
      </w:pPr>
      <w:r>
        <w:rPr>
          <w:sz w:val="24"/>
          <w:szCs w:val="24"/>
        </w:rPr>
        <w:t>1 Zwiebel</w:t>
      </w:r>
    </w:p>
    <w:p w14:paraId="5E408B47" w14:textId="77777777" w:rsidR="00C41ED2" w:rsidRDefault="00C41ED2" w:rsidP="00C41ED2">
      <w:pPr>
        <w:jc w:val="both"/>
        <w:rPr>
          <w:sz w:val="24"/>
          <w:szCs w:val="24"/>
        </w:rPr>
      </w:pPr>
      <w:r>
        <w:rPr>
          <w:sz w:val="24"/>
          <w:szCs w:val="24"/>
        </w:rPr>
        <w:t>1 kleiner Sellerie</w:t>
      </w:r>
    </w:p>
    <w:p w14:paraId="61BACC6D" w14:textId="77777777" w:rsidR="00C41ED2" w:rsidRDefault="00C41ED2" w:rsidP="00C41ED2">
      <w:pPr>
        <w:jc w:val="both"/>
        <w:rPr>
          <w:sz w:val="24"/>
          <w:szCs w:val="24"/>
        </w:rPr>
      </w:pPr>
      <w:r>
        <w:rPr>
          <w:sz w:val="24"/>
          <w:szCs w:val="24"/>
        </w:rPr>
        <w:t>500 g Kürbisfleisch</w:t>
      </w:r>
    </w:p>
    <w:p w14:paraId="18CCD216" w14:textId="77777777" w:rsidR="00C41ED2" w:rsidRDefault="00C41ED2" w:rsidP="00C41ED2">
      <w:pPr>
        <w:jc w:val="both"/>
        <w:rPr>
          <w:sz w:val="24"/>
          <w:szCs w:val="24"/>
        </w:rPr>
      </w:pPr>
      <w:r>
        <w:rPr>
          <w:sz w:val="24"/>
          <w:szCs w:val="24"/>
        </w:rPr>
        <w:t>2 EL Tomatenmark</w:t>
      </w:r>
    </w:p>
    <w:p w14:paraId="172336A2" w14:textId="77777777" w:rsidR="00C41ED2" w:rsidRDefault="00C41ED2" w:rsidP="00C41ED2">
      <w:pPr>
        <w:jc w:val="both"/>
        <w:rPr>
          <w:sz w:val="24"/>
          <w:szCs w:val="24"/>
        </w:rPr>
      </w:pPr>
      <w:r>
        <w:rPr>
          <w:sz w:val="24"/>
          <w:szCs w:val="24"/>
        </w:rPr>
        <w:t>1 Lorbeerblatt</w:t>
      </w:r>
    </w:p>
    <w:p w14:paraId="557984C9" w14:textId="77777777" w:rsidR="00C41ED2" w:rsidRDefault="00C41ED2" w:rsidP="00C41ED2">
      <w:pPr>
        <w:jc w:val="both"/>
        <w:rPr>
          <w:sz w:val="24"/>
          <w:szCs w:val="24"/>
        </w:rPr>
      </w:pPr>
      <w:r>
        <w:rPr>
          <w:sz w:val="24"/>
          <w:szCs w:val="24"/>
        </w:rPr>
        <w:t>1,5 l Gemüsebrühe</w:t>
      </w:r>
    </w:p>
    <w:p w14:paraId="184B39D2" w14:textId="77777777" w:rsidR="00C41ED2" w:rsidRDefault="00C41ED2" w:rsidP="00C41ED2">
      <w:pPr>
        <w:jc w:val="both"/>
        <w:rPr>
          <w:sz w:val="24"/>
          <w:szCs w:val="24"/>
        </w:rPr>
      </w:pPr>
      <w:r>
        <w:rPr>
          <w:sz w:val="24"/>
          <w:szCs w:val="24"/>
        </w:rPr>
        <w:t>200 g Sahne</w:t>
      </w:r>
    </w:p>
    <w:p w14:paraId="507FE5F0" w14:textId="77777777" w:rsidR="00C41ED2" w:rsidRDefault="00C41ED2" w:rsidP="00C41ED2">
      <w:pPr>
        <w:jc w:val="both"/>
        <w:rPr>
          <w:sz w:val="24"/>
          <w:szCs w:val="24"/>
        </w:rPr>
      </w:pPr>
      <w:r>
        <w:rPr>
          <w:sz w:val="24"/>
          <w:szCs w:val="24"/>
        </w:rPr>
        <w:t>1 TL Salz</w:t>
      </w:r>
    </w:p>
    <w:p w14:paraId="505AD330" w14:textId="77777777" w:rsidR="00C41ED2" w:rsidRDefault="00C41ED2" w:rsidP="00C41ED2">
      <w:pPr>
        <w:jc w:val="both"/>
        <w:rPr>
          <w:sz w:val="24"/>
          <w:szCs w:val="24"/>
        </w:rPr>
      </w:pPr>
      <w:r>
        <w:rPr>
          <w:sz w:val="24"/>
          <w:szCs w:val="24"/>
        </w:rPr>
        <w:t>Pfeffer, Muskatnuss</w:t>
      </w:r>
    </w:p>
    <w:p w14:paraId="2C4502BA" w14:textId="77777777" w:rsidR="00C41ED2" w:rsidRDefault="00C41ED2" w:rsidP="00C41ED2">
      <w:pPr>
        <w:jc w:val="both"/>
        <w:rPr>
          <w:sz w:val="24"/>
          <w:szCs w:val="24"/>
        </w:rPr>
      </w:pPr>
      <w:r>
        <w:rPr>
          <w:sz w:val="24"/>
          <w:szCs w:val="24"/>
        </w:rPr>
        <w:t>1 Bund Petersilie</w:t>
      </w:r>
    </w:p>
    <w:p w14:paraId="370374F2" w14:textId="77777777" w:rsidR="00C41ED2" w:rsidRDefault="00C41ED2" w:rsidP="00C41ED2">
      <w:pPr>
        <w:jc w:val="both"/>
        <w:rPr>
          <w:sz w:val="24"/>
          <w:szCs w:val="24"/>
        </w:rPr>
      </w:pPr>
    </w:p>
    <w:p w14:paraId="716B7525" w14:textId="07927826" w:rsidR="00897098" w:rsidRDefault="00897098" w:rsidP="00C41ED2">
      <w:pPr>
        <w:jc w:val="both"/>
        <w:rPr>
          <w:sz w:val="24"/>
          <w:szCs w:val="24"/>
        </w:rPr>
      </w:pPr>
      <w:r>
        <w:rPr>
          <w:sz w:val="24"/>
          <w:szCs w:val="24"/>
        </w:rPr>
        <w:t>Zubereitung:</w:t>
      </w:r>
    </w:p>
    <w:p w14:paraId="699DD64D" w14:textId="77777777" w:rsidR="00C41ED2" w:rsidRDefault="00C41ED2" w:rsidP="00B40E8C">
      <w:pPr>
        <w:pStyle w:val="ListParagraph"/>
        <w:numPr>
          <w:ilvl w:val="0"/>
          <w:numId w:val="1232"/>
        </w:numPr>
        <w:spacing w:after="120"/>
        <w:ind w:left="714" w:hanging="357"/>
        <w:contextualSpacing w:val="0"/>
        <w:jc w:val="both"/>
        <w:rPr>
          <w:sz w:val="24"/>
          <w:szCs w:val="24"/>
        </w:rPr>
      </w:pPr>
      <w:r w:rsidRPr="00C41ED2">
        <w:rPr>
          <w:sz w:val="24"/>
          <w:szCs w:val="24"/>
        </w:rPr>
        <w:t>Gehackte Zwiebel in Butter dünsten. Sellerie und Kürbisfleisch würfeln, mitdünsten. Tomatenmark, Lorbeerblatt und Gemüsebrühe beifügen. Kürbis ca. 20 Minuten garen. Lorbeerblatt entfernen und Suppe pürieren.</w:t>
      </w:r>
    </w:p>
    <w:p w14:paraId="3E954DDB" w14:textId="29F86308" w:rsidR="007147E6" w:rsidRDefault="00C41ED2" w:rsidP="00B40E8C">
      <w:pPr>
        <w:pStyle w:val="ListParagraph"/>
        <w:numPr>
          <w:ilvl w:val="0"/>
          <w:numId w:val="1232"/>
        </w:numPr>
        <w:spacing w:after="120"/>
        <w:ind w:left="714" w:hanging="357"/>
        <w:contextualSpacing w:val="0"/>
        <w:jc w:val="both"/>
        <w:rPr>
          <w:sz w:val="24"/>
          <w:szCs w:val="24"/>
        </w:rPr>
      </w:pPr>
      <w:r w:rsidRPr="00C41ED2">
        <w:rPr>
          <w:sz w:val="24"/>
          <w:szCs w:val="24"/>
        </w:rPr>
        <w:t>Suppe zusammen mit der Sahne aufkochen und würzen.</w:t>
      </w:r>
      <w:r>
        <w:rPr>
          <w:sz w:val="24"/>
          <w:szCs w:val="24"/>
        </w:rPr>
        <w:t xml:space="preserve"> </w:t>
      </w:r>
      <w:r w:rsidRPr="00C41ED2">
        <w:rPr>
          <w:sz w:val="24"/>
          <w:szCs w:val="24"/>
        </w:rPr>
        <w:t>Mit Petersilie garnieren.</w:t>
      </w:r>
    </w:p>
    <w:p w14:paraId="38FBEA92" w14:textId="77777777" w:rsidR="007147E6" w:rsidRDefault="007147E6">
      <w:pPr>
        <w:rPr>
          <w:sz w:val="24"/>
          <w:szCs w:val="24"/>
        </w:rPr>
      </w:pPr>
      <w:r>
        <w:rPr>
          <w:sz w:val="24"/>
          <w:szCs w:val="24"/>
        </w:rPr>
        <w:br w:type="page"/>
      </w:r>
    </w:p>
    <w:p w14:paraId="142F9EFD" w14:textId="44B103E9" w:rsidR="00024D00" w:rsidRDefault="00024D00" w:rsidP="00024D00">
      <w:pPr>
        <w:pStyle w:val="Heading2"/>
        <w:spacing w:after="240"/>
      </w:pPr>
      <w:r>
        <w:lastRenderedPageBreak/>
        <w:t>Kürbiscremesuppe</w:t>
      </w:r>
      <w:r w:rsidR="00873598">
        <w:t xml:space="preserve"> Nr. </w:t>
      </w:r>
      <w:r w:rsidR="004E403C">
        <w:t>7</w:t>
      </w:r>
      <w:r>
        <w:rPr>
          <w:rStyle w:val="FootnoteReference"/>
        </w:rPr>
        <w:footnoteReference w:id="335"/>
      </w:r>
      <w:r>
        <w:t xml:space="preserve"> </w:t>
      </w:r>
    </w:p>
    <w:p w14:paraId="01F313CD" w14:textId="77777777" w:rsidR="00024D00" w:rsidRDefault="00024D00" w:rsidP="00024D00">
      <w:pPr>
        <w:rPr>
          <w:sz w:val="24"/>
          <w:szCs w:val="24"/>
        </w:rPr>
      </w:pPr>
      <w:r w:rsidRPr="00E8145D">
        <w:rPr>
          <w:sz w:val="24"/>
          <w:szCs w:val="24"/>
          <w:u w:val="single"/>
        </w:rPr>
        <w:t>Zutaten</w:t>
      </w:r>
      <w:r>
        <w:rPr>
          <w:sz w:val="24"/>
          <w:szCs w:val="24"/>
        </w:rPr>
        <w:t xml:space="preserve"> (für 4 Portionen):</w:t>
      </w:r>
    </w:p>
    <w:p w14:paraId="654B4250" w14:textId="77777777" w:rsidR="00024D00" w:rsidRDefault="00024D00" w:rsidP="00024D00">
      <w:pPr>
        <w:rPr>
          <w:sz w:val="24"/>
          <w:szCs w:val="24"/>
        </w:rPr>
      </w:pPr>
      <w:r>
        <w:rPr>
          <w:sz w:val="24"/>
          <w:szCs w:val="24"/>
        </w:rPr>
        <w:t>2 EL Mandeln</w:t>
      </w:r>
    </w:p>
    <w:p w14:paraId="133BE2AA" w14:textId="77777777" w:rsidR="00024D00" w:rsidRDefault="00024D00" w:rsidP="00024D00">
      <w:pPr>
        <w:rPr>
          <w:sz w:val="24"/>
          <w:szCs w:val="24"/>
        </w:rPr>
      </w:pPr>
      <w:r>
        <w:rPr>
          <w:sz w:val="24"/>
          <w:szCs w:val="24"/>
        </w:rPr>
        <w:t xml:space="preserve">250 g Kürbis </w:t>
      </w:r>
    </w:p>
    <w:p w14:paraId="7B7357F0" w14:textId="77777777" w:rsidR="00024D00" w:rsidRDefault="00024D00" w:rsidP="00024D00">
      <w:pPr>
        <w:rPr>
          <w:sz w:val="24"/>
          <w:szCs w:val="24"/>
        </w:rPr>
      </w:pPr>
      <w:r>
        <w:rPr>
          <w:sz w:val="24"/>
          <w:szCs w:val="24"/>
        </w:rPr>
        <w:t>70 g Zwiebeln</w:t>
      </w:r>
    </w:p>
    <w:p w14:paraId="13019DA2" w14:textId="77777777" w:rsidR="00024D00" w:rsidRDefault="00024D00" w:rsidP="00024D00">
      <w:pPr>
        <w:rPr>
          <w:sz w:val="24"/>
          <w:szCs w:val="24"/>
        </w:rPr>
      </w:pPr>
      <w:r>
        <w:rPr>
          <w:sz w:val="24"/>
          <w:szCs w:val="24"/>
        </w:rPr>
        <w:t>250 g mehligkochende Kartoffeln</w:t>
      </w:r>
    </w:p>
    <w:p w14:paraId="400904AD" w14:textId="77777777" w:rsidR="00024D00" w:rsidRDefault="00024D00" w:rsidP="00024D00">
      <w:pPr>
        <w:rPr>
          <w:sz w:val="24"/>
          <w:szCs w:val="24"/>
        </w:rPr>
      </w:pPr>
      <w:r>
        <w:rPr>
          <w:sz w:val="24"/>
          <w:szCs w:val="24"/>
        </w:rPr>
        <w:t>35 g Butter</w:t>
      </w:r>
    </w:p>
    <w:p w14:paraId="35053CDC" w14:textId="77777777" w:rsidR="00024D00" w:rsidRDefault="00024D00" w:rsidP="00024D00">
      <w:pPr>
        <w:rPr>
          <w:sz w:val="24"/>
          <w:szCs w:val="24"/>
        </w:rPr>
      </w:pPr>
      <w:r>
        <w:rPr>
          <w:sz w:val="24"/>
          <w:szCs w:val="24"/>
        </w:rPr>
        <w:t>2 EL Gemüsebrühe</w:t>
      </w:r>
    </w:p>
    <w:p w14:paraId="24FC9FDC" w14:textId="77777777" w:rsidR="00024D00" w:rsidRDefault="00024D00" w:rsidP="00024D00">
      <w:pPr>
        <w:rPr>
          <w:sz w:val="24"/>
          <w:szCs w:val="24"/>
        </w:rPr>
      </w:pPr>
      <w:r>
        <w:rPr>
          <w:sz w:val="24"/>
          <w:szCs w:val="24"/>
        </w:rPr>
        <w:t>¼ l naturtrüber Apfelsaft</w:t>
      </w:r>
    </w:p>
    <w:p w14:paraId="0A8D8FE5" w14:textId="77777777" w:rsidR="00024D00" w:rsidRDefault="00024D00" w:rsidP="00024D00">
      <w:pPr>
        <w:rPr>
          <w:sz w:val="24"/>
          <w:szCs w:val="24"/>
        </w:rPr>
      </w:pPr>
      <w:r>
        <w:rPr>
          <w:sz w:val="24"/>
          <w:szCs w:val="24"/>
        </w:rPr>
        <w:t>3 EL Crème fraîche</w:t>
      </w:r>
    </w:p>
    <w:p w14:paraId="73D5F6EA" w14:textId="77777777" w:rsidR="00024D00" w:rsidRDefault="00024D00" w:rsidP="00024D00">
      <w:pPr>
        <w:rPr>
          <w:sz w:val="24"/>
          <w:szCs w:val="24"/>
        </w:rPr>
      </w:pPr>
      <w:r>
        <w:rPr>
          <w:sz w:val="24"/>
          <w:szCs w:val="24"/>
        </w:rPr>
        <w:t>Salz</w:t>
      </w:r>
    </w:p>
    <w:p w14:paraId="726E6E15" w14:textId="77777777" w:rsidR="00024D00" w:rsidRDefault="00024D00" w:rsidP="00024D00">
      <w:pPr>
        <w:rPr>
          <w:sz w:val="24"/>
          <w:szCs w:val="24"/>
        </w:rPr>
      </w:pPr>
      <w:r>
        <w:rPr>
          <w:sz w:val="24"/>
          <w:szCs w:val="24"/>
        </w:rPr>
        <w:t>¼ TL Zimt</w:t>
      </w:r>
    </w:p>
    <w:p w14:paraId="11821E3B" w14:textId="77777777" w:rsidR="00024D00" w:rsidRDefault="00024D00" w:rsidP="00024D00">
      <w:pPr>
        <w:rPr>
          <w:sz w:val="24"/>
          <w:szCs w:val="24"/>
        </w:rPr>
      </w:pPr>
      <w:r>
        <w:rPr>
          <w:sz w:val="24"/>
          <w:szCs w:val="24"/>
        </w:rPr>
        <w:t>1 TL abgeriebene Zitronenschale</w:t>
      </w:r>
    </w:p>
    <w:p w14:paraId="47CE87FD" w14:textId="77777777" w:rsidR="00024D00" w:rsidRDefault="00024D00" w:rsidP="00024D00">
      <w:pPr>
        <w:rPr>
          <w:sz w:val="24"/>
          <w:szCs w:val="24"/>
        </w:rPr>
      </w:pPr>
      <w:r>
        <w:rPr>
          <w:sz w:val="24"/>
          <w:szCs w:val="24"/>
        </w:rPr>
        <w:t>1 – 1 ½ TL Zitronensaft</w:t>
      </w:r>
    </w:p>
    <w:p w14:paraId="5943C47C" w14:textId="77777777" w:rsidR="00024D00" w:rsidRDefault="00024D00" w:rsidP="00024D00">
      <w:pPr>
        <w:rPr>
          <w:sz w:val="24"/>
          <w:szCs w:val="24"/>
        </w:rPr>
      </w:pPr>
      <w:r>
        <w:rPr>
          <w:sz w:val="24"/>
          <w:szCs w:val="24"/>
        </w:rPr>
        <w:t>2 TL frischer Ingwer, fein gerieben</w:t>
      </w:r>
    </w:p>
    <w:p w14:paraId="17D59F24" w14:textId="77777777" w:rsidR="00024D00" w:rsidRDefault="00024D00" w:rsidP="00024D00">
      <w:pPr>
        <w:rPr>
          <w:sz w:val="24"/>
          <w:szCs w:val="24"/>
        </w:rPr>
      </w:pPr>
    </w:p>
    <w:p w14:paraId="7946F69A" w14:textId="77777777" w:rsidR="00024D00" w:rsidRDefault="00024D00" w:rsidP="00024D00">
      <w:pPr>
        <w:rPr>
          <w:sz w:val="24"/>
          <w:szCs w:val="24"/>
        </w:rPr>
      </w:pPr>
      <w:r>
        <w:rPr>
          <w:sz w:val="24"/>
          <w:szCs w:val="24"/>
        </w:rPr>
        <w:t>Zubereitungszeit: 45 Minuten</w:t>
      </w:r>
    </w:p>
    <w:p w14:paraId="326F5993" w14:textId="77777777" w:rsidR="00024D00" w:rsidRPr="004A71FC" w:rsidRDefault="00024D00" w:rsidP="00B40E8C">
      <w:pPr>
        <w:pStyle w:val="ListParagraph"/>
        <w:numPr>
          <w:ilvl w:val="0"/>
          <w:numId w:val="493"/>
        </w:numPr>
        <w:spacing w:after="120"/>
        <w:ind w:left="714" w:hanging="357"/>
        <w:contextualSpacing w:val="0"/>
        <w:jc w:val="both"/>
        <w:rPr>
          <w:sz w:val="24"/>
          <w:szCs w:val="24"/>
        </w:rPr>
      </w:pPr>
      <w:r w:rsidRPr="004A71FC">
        <w:rPr>
          <w:sz w:val="24"/>
          <w:szCs w:val="24"/>
        </w:rPr>
        <w:t>Die Mandeln längs in dünne Scheiben schneiden. Am besten man nimmt gleich Mandelblättchen. Dann diese ohne Fett unter Umwenden goldgelb rösten.</w:t>
      </w:r>
    </w:p>
    <w:p w14:paraId="74CC17F8" w14:textId="77777777" w:rsidR="00024D00" w:rsidRPr="004A71FC" w:rsidRDefault="00024D00" w:rsidP="00B40E8C">
      <w:pPr>
        <w:pStyle w:val="ListParagraph"/>
        <w:numPr>
          <w:ilvl w:val="0"/>
          <w:numId w:val="493"/>
        </w:numPr>
        <w:spacing w:after="120"/>
        <w:ind w:left="714" w:hanging="357"/>
        <w:contextualSpacing w:val="0"/>
        <w:jc w:val="both"/>
        <w:rPr>
          <w:sz w:val="24"/>
          <w:szCs w:val="24"/>
        </w:rPr>
      </w:pPr>
      <w:r w:rsidRPr="004A71FC">
        <w:rPr>
          <w:sz w:val="24"/>
          <w:szCs w:val="24"/>
        </w:rPr>
        <w:t>Den Kürbis schälen, das weiche innere entfernen. Das Fruchtfleisch grob raspeln. Die Zwiebeln würfeln. Die Kartoffeln schälen und klein würfeln.</w:t>
      </w:r>
    </w:p>
    <w:p w14:paraId="54C06E71" w14:textId="77777777" w:rsidR="00024D00" w:rsidRPr="004A71FC" w:rsidRDefault="00024D00" w:rsidP="00B40E8C">
      <w:pPr>
        <w:pStyle w:val="ListParagraph"/>
        <w:numPr>
          <w:ilvl w:val="0"/>
          <w:numId w:val="493"/>
        </w:numPr>
        <w:spacing w:after="120"/>
        <w:ind w:left="714" w:hanging="357"/>
        <w:contextualSpacing w:val="0"/>
        <w:jc w:val="both"/>
        <w:rPr>
          <w:sz w:val="24"/>
          <w:szCs w:val="24"/>
        </w:rPr>
      </w:pPr>
      <w:r w:rsidRPr="004A71FC">
        <w:rPr>
          <w:sz w:val="24"/>
          <w:szCs w:val="24"/>
        </w:rPr>
        <w:t>Die Zwiebeln und die Kartoffeln in der Butter unter Umwenden 2 -3 Minuten anschwitzen. Den Kürbis, die Brühe und 600 ml Wasser dazugeben. Zugedeckt bei schwacher Hitze 12 Minuten garen.</w:t>
      </w:r>
    </w:p>
    <w:p w14:paraId="7559CDDF" w14:textId="77777777" w:rsidR="00024D00" w:rsidRPr="008C5989" w:rsidRDefault="00024D00" w:rsidP="00B40E8C">
      <w:pPr>
        <w:pStyle w:val="ListParagraph"/>
        <w:numPr>
          <w:ilvl w:val="0"/>
          <w:numId w:val="493"/>
        </w:numPr>
        <w:spacing w:after="120"/>
        <w:ind w:left="714" w:hanging="357"/>
        <w:contextualSpacing w:val="0"/>
        <w:jc w:val="both"/>
        <w:rPr>
          <w:sz w:val="24"/>
          <w:szCs w:val="24"/>
        </w:rPr>
      </w:pPr>
      <w:r w:rsidRPr="008C5989">
        <w:rPr>
          <w:sz w:val="24"/>
          <w:szCs w:val="24"/>
        </w:rPr>
        <w:t>Das Gemüse mit dem Pürierstab fein pürieren, eventuell durch ein Sieb streichen. Den Apfelsaft, 150 ml Wasser und die Crème fraîche in die Suppe rühren. Mit Salz, Zimt, Zitronenschale und Zitronensaft und Ingwer würzen. Die Suppe unter Rühren erwärmen, aber nicht mehr kochen. Die Suppe mit den Mandeln bestreuen.</w:t>
      </w:r>
    </w:p>
    <w:p w14:paraId="113BE8A3" w14:textId="77777777" w:rsidR="00024D00" w:rsidRDefault="00024D00" w:rsidP="00024D00">
      <w:pPr>
        <w:rPr>
          <w:sz w:val="24"/>
          <w:szCs w:val="24"/>
        </w:rPr>
      </w:pPr>
    </w:p>
    <w:p w14:paraId="65B9F4FC" w14:textId="0609150A" w:rsidR="00C41ED2" w:rsidRDefault="007147E6" w:rsidP="00F74881">
      <w:pPr>
        <w:pStyle w:val="Heading2"/>
        <w:spacing w:after="240"/>
      </w:pPr>
      <w:r>
        <w:lastRenderedPageBreak/>
        <w:t>Kürbiscremesuppe mit Kürbiskernen und Dill</w:t>
      </w:r>
      <w:r w:rsidR="00B117F1">
        <w:rPr>
          <w:rStyle w:val="FootnoteReference"/>
        </w:rPr>
        <w:footnoteReference w:id="336"/>
      </w:r>
      <w:r>
        <w:t xml:space="preserve"> </w:t>
      </w:r>
    </w:p>
    <w:p w14:paraId="1FFA5B84" w14:textId="175CFC18" w:rsidR="007147E6" w:rsidRDefault="007147E6" w:rsidP="007147E6">
      <w:pPr>
        <w:spacing w:after="120"/>
        <w:jc w:val="both"/>
        <w:rPr>
          <w:sz w:val="24"/>
          <w:szCs w:val="24"/>
        </w:rPr>
      </w:pPr>
      <w:r w:rsidRPr="00F74881">
        <w:rPr>
          <w:sz w:val="24"/>
          <w:szCs w:val="24"/>
          <w:u w:val="single"/>
        </w:rPr>
        <w:t xml:space="preserve">Zutaten </w:t>
      </w:r>
      <w:r w:rsidR="00F74881">
        <w:rPr>
          <w:sz w:val="24"/>
          <w:szCs w:val="24"/>
        </w:rPr>
        <w:t>(</w:t>
      </w:r>
      <w:r>
        <w:rPr>
          <w:sz w:val="24"/>
          <w:szCs w:val="24"/>
        </w:rPr>
        <w:t>für 4 Portionen</w:t>
      </w:r>
      <w:r w:rsidR="00F74881">
        <w:rPr>
          <w:sz w:val="24"/>
          <w:szCs w:val="24"/>
        </w:rPr>
        <w:t>):</w:t>
      </w:r>
    </w:p>
    <w:p w14:paraId="0695E92F" w14:textId="2D005392" w:rsidR="007147E6" w:rsidRDefault="007147E6" w:rsidP="007147E6">
      <w:pPr>
        <w:spacing w:after="120"/>
        <w:jc w:val="both"/>
        <w:rPr>
          <w:sz w:val="24"/>
          <w:szCs w:val="24"/>
        </w:rPr>
      </w:pPr>
      <w:r>
        <w:rPr>
          <w:sz w:val="24"/>
          <w:szCs w:val="24"/>
        </w:rPr>
        <w:t>150 g mehlig kochende Kartoffeln</w:t>
      </w:r>
    </w:p>
    <w:p w14:paraId="1CAE54E6" w14:textId="36B0D462" w:rsidR="007147E6" w:rsidRDefault="007147E6" w:rsidP="007147E6">
      <w:pPr>
        <w:spacing w:after="120"/>
        <w:jc w:val="both"/>
        <w:rPr>
          <w:sz w:val="24"/>
          <w:szCs w:val="24"/>
        </w:rPr>
      </w:pPr>
      <w:r>
        <w:rPr>
          <w:sz w:val="24"/>
          <w:szCs w:val="24"/>
        </w:rPr>
        <w:t>1 kleiner Kürbis (400 g)</w:t>
      </w:r>
    </w:p>
    <w:p w14:paraId="34E8AD0D" w14:textId="643283A8" w:rsidR="007147E6" w:rsidRDefault="007147E6" w:rsidP="007147E6">
      <w:pPr>
        <w:spacing w:after="120"/>
        <w:jc w:val="both"/>
        <w:rPr>
          <w:sz w:val="24"/>
          <w:szCs w:val="24"/>
        </w:rPr>
      </w:pPr>
      <w:r>
        <w:rPr>
          <w:sz w:val="24"/>
          <w:szCs w:val="24"/>
        </w:rPr>
        <w:t>1 Zwiebel</w:t>
      </w:r>
    </w:p>
    <w:p w14:paraId="50FA3D68" w14:textId="7100D84F" w:rsidR="007147E6" w:rsidRDefault="00B55A77" w:rsidP="007147E6">
      <w:pPr>
        <w:spacing w:after="120"/>
        <w:jc w:val="both"/>
        <w:rPr>
          <w:sz w:val="24"/>
          <w:szCs w:val="24"/>
        </w:rPr>
      </w:pPr>
      <w:r>
        <w:rPr>
          <w:sz w:val="24"/>
          <w:szCs w:val="24"/>
        </w:rPr>
        <w:t>1 Knoblauchzehe</w:t>
      </w:r>
    </w:p>
    <w:p w14:paraId="2476C187" w14:textId="66235166" w:rsidR="00B55A77" w:rsidRDefault="00B55A77" w:rsidP="007147E6">
      <w:pPr>
        <w:spacing w:after="120"/>
        <w:jc w:val="both"/>
        <w:rPr>
          <w:sz w:val="24"/>
          <w:szCs w:val="24"/>
        </w:rPr>
      </w:pPr>
      <w:r>
        <w:rPr>
          <w:sz w:val="24"/>
          <w:szCs w:val="24"/>
        </w:rPr>
        <w:t>2 EL Butter</w:t>
      </w:r>
    </w:p>
    <w:p w14:paraId="595F034C" w14:textId="34CA8B4C" w:rsidR="00B55A77" w:rsidRDefault="00B55A77" w:rsidP="007147E6">
      <w:pPr>
        <w:spacing w:after="120"/>
        <w:jc w:val="both"/>
        <w:rPr>
          <w:sz w:val="24"/>
          <w:szCs w:val="24"/>
        </w:rPr>
      </w:pPr>
      <w:r>
        <w:rPr>
          <w:sz w:val="24"/>
          <w:szCs w:val="24"/>
        </w:rPr>
        <w:t>1 TL Currypulver</w:t>
      </w:r>
    </w:p>
    <w:p w14:paraId="3902C318" w14:textId="501033E1" w:rsidR="00B55A77" w:rsidRDefault="00B55A77" w:rsidP="007147E6">
      <w:pPr>
        <w:spacing w:after="120"/>
        <w:jc w:val="both"/>
        <w:rPr>
          <w:sz w:val="24"/>
          <w:szCs w:val="24"/>
        </w:rPr>
      </w:pPr>
      <w:r>
        <w:rPr>
          <w:sz w:val="24"/>
          <w:szCs w:val="24"/>
        </w:rPr>
        <w:t>¾ l Gemüsebrühe</w:t>
      </w:r>
    </w:p>
    <w:p w14:paraId="1126D17B" w14:textId="2A7BB561" w:rsidR="00B55A77" w:rsidRDefault="00B55A77" w:rsidP="007147E6">
      <w:pPr>
        <w:spacing w:after="120"/>
        <w:jc w:val="both"/>
        <w:rPr>
          <w:sz w:val="24"/>
          <w:szCs w:val="24"/>
        </w:rPr>
      </w:pPr>
      <w:r>
        <w:rPr>
          <w:sz w:val="24"/>
          <w:szCs w:val="24"/>
        </w:rPr>
        <w:t>2 EL Kürbiskerne</w:t>
      </w:r>
    </w:p>
    <w:p w14:paraId="3B0D37C3" w14:textId="6C8D92D9" w:rsidR="00B55A77" w:rsidRDefault="00B55A77" w:rsidP="007147E6">
      <w:pPr>
        <w:spacing w:after="120"/>
        <w:jc w:val="both"/>
        <w:rPr>
          <w:sz w:val="24"/>
          <w:szCs w:val="24"/>
        </w:rPr>
      </w:pPr>
      <w:r>
        <w:rPr>
          <w:sz w:val="24"/>
          <w:szCs w:val="24"/>
        </w:rPr>
        <w:t>200 g Sahne</w:t>
      </w:r>
    </w:p>
    <w:p w14:paraId="65E61074" w14:textId="17E24243" w:rsidR="00B55A77" w:rsidRDefault="00B55A77" w:rsidP="007147E6">
      <w:pPr>
        <w:spacing w:after="120"/>
        <w:jc w:val="both"/>
        <w:rPr>
          <w:sz w:val="24"/>
          <w:szCs w:val="24"/>
        </w:rPr>
      </w:pPr>
      <w:r>
        <w:rPr>
          <w:sz w:val="24"/>
          <w:szCs w:val="24"/>
        </w:rPr>
        <w:t>2 EL Crème fraîche</w:t>
      </w:r>
    </w:p>
    <w:p w14:paraId="5FEA4FE9" w14:textId="7048A821" w:rsidR="00B55A77" w:rsidRDefault="00915470" w:rsidP="007147E6">
      <w:pPr>
        <w:spacing w:after="120"/>
        <w:jc w:val="both"/>
        <w:rPr>
          <w:sz w:val="24"/>
          <w:szCs w:val="24"/>
        </w:rPr>
      </w:pPr>
      <w:r>
        <w:rPr>
          <w:sz w:val="24"/>
          <w:szCs w:val="24"/>
        </w:rPr>
        <w:t>Salz, Cayennepfeffer</w:t>
      </w:r>
    </w:p>
    <w:p w14:paraId="4053D311" w14:textId="793EBD66" w:rsidR="00915470" w:rsidRDefault="00915470" w:rsidP="007147E6">
      <w:pPr>
        <w:spacing w:after="120"/>
        <w:jc w:val="both"/>
        <w:rPr>
          <w:sz w:val="24"/>
          <w:szCs w:val="24"/>
        </w:rPr>
      </w:pPr>
      <w:r>
        <w:rPr>
          <w:sz w:val="24"/>
          <w:szCs w:val="24"/>
        </w:rPr>
        <w:t>Frisch geriebene Muskatnuss</w:t>
      </w:r>
    </w:p>
    <w:p w14:paraId="2D0A4ACB" w14:textId="709B0E5B" w:rsidR="00915470" w:rsidRDefault="00915470" w:rsidP="007147E6">
      <w:pPr>
        <w:spacing w:after="120"/>
        <w:jc w:val="both"/>
        <w:rPr>
          <w:sz w:val="24"/>
          <w:szCs w:val="24"/>
        </w:rPr>
      </w:pPr>
      <w:r>
        <w:rPr>
          <w:sz w:val="24"/>
          <w:szCs w:val="24"/>
        </w:rPr>
        <w:t>1 EK gehackte Dillspitzen</w:t>
      </w:r>
    </w:p>
    <w:p w14:paraId="3C80174B" w14:textId="77777777" w:rsidR="00915470" w:rsidRDefault="00915470" w:rsidP="007147E6">
      <w:pPr>
        <w:spacing w:after="120"/>
        <w:jc w:val="both"/>
        <w:rPr>
          <w:sz w:val="24"/>
          <w:szCs w:val="24"/>
        </w:rPr>
      </w:pPr>
    </w:p>
    <w:p w14:paraId="42A79211" w14:textId="54BCEDC8" w:rsidR="00915470" w:rsidRDefault="00915470" w:rsidP="007147E6">
      <w:pPr>
        <w:spacing w:after="120"/>
        <w:jc w:val="both"/>
        <w:rPr>
          <w:sz w:val="24"/>
          <w:szCs w:val="24"/>
        </w:rPr>
      </w:pPr>
      <w:r>
        <w:rPr>
          <w:sz w:val="24"/>
          <w:szCs w:val="24"/>
        </w:rPr>
        <w:t>Zubereitung:</w:t>
      </w:r>
    </w:p>
    <w:p w14:paraId="2EAA1076" w14:textId="7BFC905C" w:rsidR="00915470" w:rsidRPr="0019753D" w:rsidRDefault="00915470" w:rsidP="00B40E8C">
      <w:pPr>
        <w:pStyle w:val="ListParagraph"/>
        <w:numPr>
          <w:ilvl w:val="0"/>
          <w:numId w:val="1748"/>
        </w:numPr>
        <w:spacing w:after="120"/>
        <w:ind w:left="714" w:hanging="357"/>
        <w:contextualSpacing w:val="0"/>
        <w:jc w:val="both"/>
        <w:rPr>
          <w:sz w:val="24"/>
          <w:szCs w:val="24"/>
        </w:rPr>
      </w:pPr>
      <w:r w:rsidRPr="0019753D">
        <w:rPr>
          <w:sz w:val="24"/>
          <w:szCs w:val="24"/>
        </w:rPr>
        <w:t xml:space="preserve">Die </w:t>
      </w:r>
      <w:r w:rsidR="00846D9D" w:rsidRPr="0019753D">
        <w:rPr>
          <w:sz w:val="24"/>
          <w:szCs w:val="24"/>
        </w:rPr>
        <w:t>K</w:t>
      </w:r>
      <w:r w:rsidRPr="0019753D">
        <w:rPr>
          <w:sz w:val="24"/>
          <w:szCs w:val="24"/>
        </w:rPr>
        <w:t>artoffeln schälen, waschen und in Würfel schneiden. Den Kürbis putzen, waschen und vierteln. Die Kerne mit einem Löffel entfernen, den Kürbis ggf. schälen un</w:t>
      </w:r>
      <w:r w:rsidR="00846D9D" w:rsidRPr="0019753D">
        <w:rPr>
          <w:sz w:val="24"/>
          <w:szCs w:val="24"/>
        </w:rPr>
        <w:t xml:space="preserve">d </w:t>
      </w:r>
      <w:r w:rsidRPr="0019753D">
        <w:rPr>
          <w:sz w:val="24"/>
          <w:szCs w:val="24"/>
        </w:rPr>
        <w:t>das Fruchtfleisch in Würfel schneiden. Zwiebeln und Knoblauch sch</w:t>
      </w:r>
      <w:r w:rsidR="00846D9D" w:rsidRPr="0019753D">
        <w:rPr>
          <w:sz w:val="24"/>
          <w:szCs w:val="24"/>
        </w:rPr>
        <w:t>älen und in feine Würfel schneiden.</w:t>
      </w:r>
    </w:p>
    <w:p w14:paraId="2B4D7827" w14:textId="6F526537" w:rsidR="00846D9D" w:rsidRPr="0019753D" w:rsidRDefault="00846D9D" w:rsidP="00B40E8C">
      <w:pPr>
        <w:pStyle w:val="ListParagraph"/>
        <w:numPr>
          <w:ilvl w:val="0"/>
          <w:numId w:val="1748"/>
        </w:numPr>
        <w:spacing w:after="120"/>
        <w:ind w:left="714" w:hanging="357"/>
        <w:contextualSpacing w:val="0"/>
        <w:jc w:val="both"/>
        <w:rPr>
          <w:sz w:val="24"/>
          <w:szCs w:val="24"/>
        </w:rPr>
      </w:pPr>
      <w:r w:rsidRPr="0019753D">
        <w:rPr>
          <w:sz w:val="24"/>
          <w:szCs w:val="24"/>
        </w:rPr>
        <w:t>Die Butter in einem topf erhitzen, Zwiebel, Knoblauch</w:t>
      </w:r>
      <w:r w:rsidR="0019753D" w:rsidRPr="0019753D">
        <w:rPr>
          <w:sz w:val="24"/>
          <w:szCs w:val="24"/>
        </w:rPr>
        <w:t>, Kürbis und Currypulver hinzufügen und andünsten. Die Brühe angießen, die Kartoffeln dazugeben und bei mittlerer Hitze etwa 30 Minuten weich garen.</w:t>
      </w:r>
    </w:p>
    <w:p w14:paraId="30367012" w14:textId="77777777" w:rsidR="00CC3868" w:rsidRDefault="0019753D" w:rsidP="00B40E8C">
      <w:pPr>
        <w:pStyle w:val="ListParagraph"/>
        <w:numPr>
          <w:ilvl w:val="0"/>
          <w:numId w:val="1748"/>
        </w:numPr>
        <w:spacing w:after="120"/>
        <w:ind w:left="714" w:hanging="357"/>
        <w:contextualSpacing w:val="0"/>
        <w:jc w:val="both"/>
        <w:rPr>
          <w:sz w:val="24"/>
          <w:szCs w:val="24"/>
        </w:rPr>
      </w:pPr>
      <w:r w:rsidRPr="0019753D">
        <w:rPr>
          <w:sz w:val="24"/>
          <w:szCs w:val="24"/>
        </w:rPr>
        <w:t xml:space="preserve">Die Kürbiskerne in einer Pfanne ohne Fett rösten. Die Suppe fein pürieren Die Sahne und die </w:t>
      </w:r>
      <w:r>
        <w:rPr>
          <w:sz w:val="24"/>
          <w:szCs w:val="24"/>
        </w:rPr>
        <w:t>C</w:t>
      </w:r>
      <w:r w:rsidRPr="0019753D">
        <w:rPr>
          <w:sz w:val="24"/>
          <w:szCs w:val="24"/>
        </w:rPr>
        <w:t>rème fraîche unterrühren und die Suppe noch einmal aufkochen lassen. Mit Salz, Cayennepfeffer und etwas Muskatnuss würzen.</w:t>
      </w:r>
    </w:p>
    <w:p w14:paraId="3D10777F" w14:textId="47234C64" w:rsidR="0019753D" w:rsidRPr="00CC3868" w:rsidRDefault="0019753D" w:rsidP="00B40E8C">
      <w:pPr>
        <w:pStyle w:val="ListParagraph"/>
        <w:numPr>
          <w:ilvl w:val="0"/>
          <w:numId w:val="1748"/>
        </w:numPr>
        <w:spacing w:after="120"/>
        <w:ind w:left="714" w:hanging="357"/>
        <w:contextualSpacing w:val="0"/>
        <w:jc w:val="both"/>
        <w:rPr>
          <w:sz w:val="24"/>
          <w:szCs w:val="24"/>
        </w:rPr>
      </w:pPr>
      <w:r w:rsidRPr="00CC3868">
        <w:rPr>
          <w:sz w:val="24"/>
          <w:szCs w:val="24"/>
        </w:rPr>
        <w:t>Mit Kürbiskernen und Dill bestreut servieren.</w:t>
      </w:r>
    </w:p>
    <w:p w14:paraId="7CE49A0E" w14:textId="1D668508" w:rsidR="004E403C" w:rsidRPr="00154180" w:rsidRDefault="00C41ED2" w:rsidP="00A93CBE">
      <w:pPr>
        <w:pStyle w:val="Heading2"/>
        <w:spacing w:after="240"/>
      </w:pPr>
      <w:r w:rsidRPr="00C41ED2">
        <w:br w:type="page"/>
      </w:r>
      <w:r w:rsidR="004E403C" w:rsidRPr="00154180">
        <w:lastRenderedPageBreak/>
        <w:t>Kürbissuppe mit brauner Butter und Pinienkernen</w:t>
      </w:r>
      <w:r w:rsidR="008C334C">
        <w:rPr>
          <w:rStyle w:val="FootnoteReference"/>
        </w:rPr>
        <w:footnoteReference w:id="337"/>
      </w:r>
    </w:p>
    <w:p w14:paraId="00320D1E" w14:textId="77777777" w:rsidR="004E403C" w:rsidRPr="00154180" w:rsidRDefault="004E403C">
      <w:pPr>
        <w:rPr>
          <w:sz w:val="24"/>
          <w:szCs w:val="24"/>
        </w:rPr>
      </w:pPr>
      <w:r w:rsidRPr="00154180">
        <w:rPr>
          <w:sz w:val="24"/>
          <w:szCs w:val="24"/>
          <w:u w:val="single"/>
        </w:rPr>
        <w:t>Zutaten</w:t>
      </w:r>
      <w:r w:rsidRPr="00154180">
        <w:rPr>
          <w:sz w:val="24"/>
          <w:szCs w:val="24"/>
        </w:rPr>
        <w:t xml:space="preserve"> (für 6 Portionen):</w:t>
      </w:r>
    </w:p>
    <w:p w14:paraId="676BE012" w14:textId="77777777" w:rsidR="002B4166" w:rsidRPr="00154180" w:rsidRDefault="002B4166">
      <w:pPr>
        <w:rPr>
          <w:sz w:val="24"/>
          <w:szCs w:val="24"/>
        </w:rPr>
      </w:pPr>
      <w:r w:rsidRPr="00154180">
        <w:rPr>
          <w:sz w:val="24"/>
          <w:szCs w:val="24"/>
        </w:rPr>
        <w:t>1 großer Butternusskürbis</w:t>
      </w:r>
    </w:p>
    <w:p w14:paraId="107CED96" w14:textId="77777777" w:rsidR="002B4166" w:rsidRPr="00154180" w:rsidRDefault="002B4166">
      <w:pPr>
        <w:rPr>
          <w:sz w:val="24"/>
          <w:szCs w:val="24"/>
        </w:rPr>
      </w:pPr>
      <w:r w:rsidRPr="00154180">
        <w:rPr>
          <w:sz w:val="24"/>
          <w:szCs w:val="24"/>
        </w:rPr>
        <w:t>Olivenöl</w:t>
      </w:r>
    </w:p>
    <w:p w14:paraId="52E2E514" w14:textId="77777777" w:rsidR="002B4166" w:rsidRPr="00154180" w:rsidRDefault="002B4166">
      <w:pPr>
        <w:rPr>
          <w:sz w:val="24"/>
          <w:szCs w:val="24"/>
        </w:rPr>
      </w:pPr>
      <w:r w:rsidRPr="00154180">
        <w:rPr>
          <w:sz w:val="24"/>
          <w:szCs w:val="24"/>
        </w:rPr>
        <w:t>Salz</w:t>
      </w:r>
    </w:p>
    <w:p w14:paraId="0644348C" w14:textId="77777777" w:rsidR="002B4166" w:rsidRPr="00154180" w:rsidRDefault="002B4166">
      <w:pPr>
        <w:rPr>
          <w:sz w:val="24"/>
          <w:szCs w:val="24"/>
        </w:rPr>
      </w:pPr>
      <w:r w:rsidRPr="00154180">
        <w:rPr>
          <w:sz w:val="24"/>
          <w:szCs w:val="24"/>
        </w:rPr>
        <w:t>Pfeffer</w:t>
      </w:r>
    </w:p>
    <w:p w14:paraId="0A5DB307" w14:textId="77777777" w:rsidR="002B4166" w:rsidRPr="00154180" w:rsidRDefault="002B4166">
      <w:pPr>
        <w:rPr>
          <w:sz w:val="24"/>
          <w:szCs w:val="24"/>
        </w:rPr>
      </w:pPr>
      <w:r w:rsidRPr="00154180">
        <w:rPr>
          <w:sz w:val="24"/>
          <w:szCs w:val="24"/>
        </w:rPr>
        <w:t>1 EL Sumach</w:t>
      </w:r>
    </w:p>
    <w:p w14:paraId="293D64C1" w14:textId="77777777" w:rsidR="002B4166" w:rsidRPr="00154180" w:rsidRDefault="002B4166">
      <w:pPr>
        <w:rPr>
          <w:sz w:val="24"/>
          <w:szCs w:val="24"/>
        </w:rPr>
      </w:pPr>
      <w:r w:rsidRPr="00154180">
        <w:rPr>
          <w:sz w:val="24"/>
          <w:szCs w:val="24"/>
        </w:rPr>
        <w:t>1 große Zwiebel</w:t>
      </w:r>
    </w:p>
    <w:p w14:paraId="53C8E5F0" w14:textId="77777777" w:rsidR="002B4166" w:rsidRPr="00154180" w:rsidRDefault="002B4166">
      <w:pPr>
        <w:rPr>
          <w:sz w:val="24"/>
          <w:szCs w:val="24"/>
        </w:rPr>
      </w:pPr>
      <w:r w:rsidRPr="00154180">
        <w:rPr>
          <w:sz w:val="24"/>
          <w:szCs w:val="24"/>
        </w:rPr>
        <w:t>1 l Hühnerbrühe</w:t>
      </w:r>
    </w:p>
    <w:p w14:paraId="1A72E34C" w14:textId="77777777" w:rsidR="002B4166" w:rsidRPr="00154180" w:rsidRDefault="002B4166">
      <w:pPr>
        <w:rPr>
          <w:sz w:val="24"/>
          <w:szCs w:val="24"/>
        </w:rPr>
      </w:pPr>
      <w:r w:rsidRPr="00154180">
        <w:rPr>
          <w:sz w:val="24"/>
          <w:szCs w:val="24"/>
        </w:rPr>
        <w:t>50 g Butter</w:t>
      </w:r>
    </w:p>
    <w:p w14:paraId="7A2539B6" w14:textId="77777777" w:rsidR="002B4166" w:rsidRPr="00154180" w:rsidRDefault="002B4166">
      <w:pPr>
        <w:rPr>
          <w:sz w:val="24"/>
          <w:szCs w:val="24"/>
        </w:rPr>
      </w:pPr>
      <w:r w:rsidRPr="00154180">
        <w:rPr>
          <w:sz w:val="24"/>
          <w:szCs w:val="24"/>
        </w:rPr>
        <w:t>50 g Pinienkerne</w:t>
      </w:r>
    </w:p>
    <w:p w14:paraId="0D773459" w14:textId="77777777" w:rsidR="002B4166" w:rsidRPr="00154180" w:rsidRDefault="002B4166">
      <w:pPr>
        <w:rPr>
          <w:sz w:val="24"/>
          <w:szCs w:val="24"/>
        </w:rPr>
      </w:pPr>
      <w:r w:rsidRPr="00154180">
        <w:rPr>
          <w:sz w:val="24"/>
          <w:szCs w:val="24"/>
        </w:rPr>
        <w:t>Etwas glatte Petersilie</w:t>
      </w:r>
    </w:p>
    <w:p w14:paraId="25026393" w14:textId="2BDED4C3" w:rsidR="002B4166" w:rsidRPr="00154180" w:rsidRDefault="002B4166">
      <w:pPr>
        <w:rPr>
          <w:sz w:val="24"/>
          <w:szCs w:val="24"/>
        </w:rPr>
      </w:pPr>
      <w:r w:rsidRPr="00154180">
        <w:rPr>
          <w:sz w:val="24"/>
          <w:szCs w:val="24"/>
        </w:rPr>
        <w:t>6 EL Schlagsahne</w:t>
      </w:r>
      <w:r w:rsidR="00C439F0" w:rsidRPr="00154180">
        <w:rPr>
          <w:sz w:val="24"/>
          <w:szCs w:val="24"/>
        </w:rPr>
        <w:t xml:space="preserve"> (wenn man will)</w:t>
      </w:r>
    </w:p>
    <w:p w14:paraId="5083B233" w14:textId="77777777" w:rsidR="002B4166" w:rsidRPr="00154180" w:rsidRDefault="002B4166">
      <w:pPr>
        <w:rPr>
          <w:sz w:val="24"/>
          <w:szCs w:val="24"/>
        </w:rPr>
      </w:pPr>
    </w:p>
    <w:p w14:paraId="400534DA" w14:textId="77777777" w:rsidR="002B4166" w:rsidRPr="00154180" w:rsidRDefault="002B4166">
      <w:pPr>
        <w:rPr>
          <w:sz w:val="24"/>
          <w:szCs w:val="24"/>
        </w:rPr>
      </w:pPr>
      <w:r w:rsidRPr="00154180">
        <w:rPr>
          <w:sz w:val="24"/>
          <w:szCs w:val="24"/>
        </w:rPr>
        <w:t>Zubereitung:</w:t>
      </w:r>
    </w:p>
    <w:p w14:paraId="77D1BA10" w14:textId="5EA6FF02" w:rsidR="001B067B" w:rsidRPr="00154180" w:rsidRDefault="00982452" w:rsidP="00154180">
      <w:pPr>
        <w:pStyle w:val="ListParagraph"/>
        <w:numPr>
          <w:ilvl w:val="0"/>
          <w:numId w:val="2014"/>
        </w:numPr>
        <w:spacing w:after="120"/>
        <w:ind w:left="714" w:hanging="357"/>
        <w:contextualSpacing w:val="0"/>
        <w:rPr>
          <w:sz w:val="24"/>
          <w:szCs w:val="24"/>
        </w:rPr>
      </w:pPr>
      <w:r w:rsidRPr="00154180">
        <w:rPr>
          <w:sz w:val="24"/>
          <w:szCs w:val="24"/>
        </w:rPr>
        <w:t xml:space="preserve">Kürbis der Länge nach vierteln, die Kerne entfernen. Kürbisschnitze mit etwas Olivenöl beträufeln, salzen und pfeffern. Bei 180 </w:t>
      </w:r>
      <w:r w:rsidR="00C439F0" w:rsidRPr="00154180">
        <w:rPr>
          <w:sz w:val="24"/>
          <w:szCs w:val="24"/>
        </w:rPr>
        <w:t>G</w:t>
      </w:r>
      <w:r w:rsidRPr="00154180">
        <w:rPr>
          <w:sz w:val="24"/>
          <w:szCs w:val="24"/>
        </w:rPr>
        <w:t>rad (</w:t>
      </w:r>
      <w:r w:rsidR="00C439F0" w:rsidRPr="00154180">
        <w:rPr>
          <w:sz w:val="24"/>
          <w:szCs w:val="24"/>
        </w:rPr>
        <w:t>U</w:t>
      </w:r>
      <w:r w:rsidRPr="00154180">
        <w:rPr>
          <w:sz w:val="24"/>
          <w:szCs w:val="24"/>
        </w:rPr>
        <w:t xml:space="preserve">mluft) </w:t>
      </w:r>
      <w:r w:rsidR="001B067B" w:rsidRPr="00154180">
        <w:rPr>
          <w:sz w:val="24"/>
          <w:szCs w:val="24"/>
        </w:rPr>
        <w:t xml:space="preserve">ca. 40 Minuten lang garen, bis das Kürbisfleisch weich ist. </w:t>
      </w:r>
    </w:p>
    <w:p w14:paraId="1E6E75C6" w14:textId="77777777" w:rsidR="00FA2506" w:rsidRPr="00154180" w:rsidRDefault="001B067B" w:rsidP="00154180">
      <w:pPr>
        <w:pStyle w:val="ListParagraph"/>
        <w:numPr>
          <w:ilvl w:val="0"/>
          <w:numId w:val="2014"/>
        </w:numPr>
        <w:spacing w:after="120"/>
        <w:ind w:left="714" w:hanging="357"/>
        <w:contextualSpacing w:val="0"/>
        <w:rPr>
          <w:sz w:val="24"/>
          <w:szCs w:val="24"/>
        </w:rPr>
      </w:pPr>
      <w:r w:rsidRPr="00154180">
        <w:rPr>
          <w:sz w:val="24"/>
          <w:szCs w:val="24"/>
        </w:rPr>
        <w:t>In einem Topf Olivenöl erhitzen, fein geschnittene</w:t>
      </w:r>
      <w:r w:rsidR="007F3ECE" w:rsidRPr="00154180">
        <w:rPr>
          <w:sz w:val="24"/>
          <w:szCs w:val="24"/>
        </w:rPr>
        <w:t xml:space="preserve"> Zwiebel mit etwas Salz einige Minuten lang dünsten. Wenn der Kürbis aus dem Ofen kommt, das Fleisch mit einem Löffel heraus</w:t>
      </w:r>
      <w:r w:rsidR="00FA2506" w:rsidRPr="00154180">
        <w:rPr>
          <w:sz w:val="24"/>
          <w:szCs w:val="24"/>
        </w:rPr>
        <w:t>lösen, zu den Zwiebelstückchen geben. Die Brühe in den Topf gießen und das Ganze 10 Minuten lang köcheln lassen, dann pürieren.</w:t>
      </w:r>
    </w:p>
    <w:p w14:paraId="038F94BF" w14:textId="77777777" w:rsidR="0097056F" w:rsidRPr="00154180" w:rsidRDefault="00FA2506" w:rsidP="00154180">
      <w:pPr>
        <w:pStyle w:val="ListParagraph"/>
        <w:numPr>
          <w:ilvl w:val="0"/>
          <w:numId w:val="2014"/>
        </w:numPr>
        <w:spacing w:after="120"/>
        <w:ind w:left="714" w:hanging="357"/>
        <w:contextualSpacing w:val="0"/>
        <w:rPr>
          <w:sz w:val="24"/>
          <w:szCs w:val="24"/>
        </w:rPr>
      </w:pPr>
      <w:r w:rsidRPr="00154180">
        <w:rPr>
          <w:sz w:val="24"/>
          <w:szCs w:val="24"/>
        </w:rPr>
        <w:t xml:space="preserve">In einer Pfanne Butter langsam zergehen lassen, Pinienkerne darin rösten, bis sie sich bräunlich färben. Die Butter darf </w:t>
      </w:r>
      <w:r w:rsidR="00C439F0" w:rsidRPr="00154180">
        <w:rPr>
          <w:sz w:val="24"/>
          <w:szCs w:val="24"/>
        </w:rPr>
        <w:t>auch ein bisschen braun werden. Petersilienblättchen fein hacken, dazugeben.</w:t>
      </w:r>
    </w:p>
    <w:p w14:paraId="512B672D" w14:textId="77777777" w:rsidR="0097056F" w:rsidRPr="00154180" w:rsidRDefault="00C439F0" w:rsidP="00154180">
      <w:pPr>
        <w:pStyle w:val="ListParagraph"/>
        <w:numPr>
          <w:ilvl w:val="0"/>
          <w:numId w:val="2014"/>
        </w:numPr>
        <w:spacing w:after="120"/>
        <w:ind w:left="714" w:hanging="357"/>
        <w:contextualSpacing w:val="0"/>
        <w:rPr>
          <w:sz w:val="24"/>
          <w:szCs w:val="24"/>
        </w:rPr>
      </w:pPr>
      <w:r w:rsidRPr="00154180">
        <w:rPr>
          <w:sz w:val="24"/>
          <w:szCs w:val="24"/>
        </w:rPr>
        <w:t>Suppe auf tiefe Teller verteilen mit je 1 EL Sahne (kann man aber auch gut weglassen)</w:t>
      </w:r>
      <w:r w:rsidR="0097056F" w:rsidRPr="00154180">
        <w:rPr>
          <w:sz w:val="24"/>
          <w:szCs w:val="24"/>
        </w:rPr>
        <w:t>. Die Butter mit den Pinienkernen darübergießen. Dazu passt getoastetes Brot.</w:t>
      </w:r>
    </w:p>
    <w:p w14:paraId="78823E60" w14:textId="77777777" w:rsidR="0097056F" w:rsidRPr="00154180" w:rsidRDefault="0097056F">
      <w:pPr>
        <w:rPr>
          <w:sz w:val="24"/>
          <w:szCs w:val="24"/>
        </w:rPr>
      </w:pPr>
    </w:p>
    <w:p w14:paraId="5F962DCC" w14:textId="77777777" w:rsidR="0097056F" w:rsidRPr="00154180" w:rsidRDefault="0097056F">
      <w:pPr>
        <w:rPr>
          <w:sz w:val="24"/>
          <w:szCs w:val="24"/>
        </w:rPr>
      </w:pPr>
      <w:r w:rsidRPr="00154180">
        <w:rPr>
          <w:sz w:val="24"/>
          <w:szCs w:val="24"/>
        </w:rPr>
        <w:t>Kommentar:</w:t>
      </w:r>
    </w:p>
    <w:p w14:paraId="6DAA16E1" w14:textId="7CB36078" w:rsidR="004E403C" w:rsidRDefault="0097056F">
      <w:pPr>
        <w:rPr>
          <w:rFonts w:asciiTheme="majorHAnsi" w:eastAsiaTheme="majorEastAsia" w:hAnsiTheme="majorHAnsi" w:cstheme="majorBidi"/>
          <w:color w:val="2F5496" w:themeColor="accent1" w:themeShade="BF"/>
          <w:sz w:val="26"/>
          <w:szCs w:val="26"/>
        </w:rPr>
      </w:pPr>
      <w:r w:rsidRPr="00154180">
        <w:rPr>
          <w:sz w:val="24"/>
          <w:szCs w:val="24"/>
        </w:rPr>
        <w:t xml:space="preserve">Kürbissuppe? Im Herbst? Bahnbrechend. Aber: es </w:t>
      </w:r>
      <w:r w:rsidR="00154180" w:rsidRPr="00154180">
        <w:rPr>
          <w:sz w:val="24"/>
          <w:szCs w:val="24"/>
        </w:rPr>
        <w:t>ist</w:t>
      </w:r>
      <w:r w:rsidRPr="00154180">
        <w:rPr>
          <w:sz w:val="24"/>
          <w:szCs w:val="24"/>
        </w:rPr>
        <w:t xml:space="preserve"> die beste Kürbissuppe der Welt. Sie schmeckt so gut, süßlich fast ein bisschen nach Lebkuchen, weil der Kürbis vorher im </w:t>
      </w:r>
      <w:r w:rsidRPr="00154180">
        <w:rPr>
          <w:sz w:val="24"/>
          <w:szCs w:val="24"/>
        </w:rPr>
        <w:lastRenderedPageBreak/>
        <w:t>Backofen gebacken wird. Oder es liegt daran, dass zum Schluss geschmolzene Butter darübergekippt wird.</w:t>
      </w:r>
      <w:r>
        <w:t xml:space="preserve"> </w:t>
      </w:r>
      <w:r w:rsidR="004E403C">
        <w:br w:type="page"/>
      </w:r>
    </w:p>
    <w:p w14:paraId="2786B0C0" w14:textId="55EFDACF" w:rsidR="00390739" w:rsidRDefault="00390739" w:rsidP="00390739">
      <w:pPr>
        <w:pStyle w:val="Heading2"/>
        <w:spacing w:after="240"/>
      </w:pPr>
      <w:r>
        <w:lastRenderedPageBreak/>
        <w:t>Kürbissuppe mit Zimt</w:t>
      </w:r>
      <w:r>
        <w:rPr>
          <w:rStyle w:val="FootnoteReference"/>
        </w:rPr>
        <w:footnoteReference w:id="338"/>
      </w:r>
      <w:r>
        <w:t xml:space="preserve"> </w:t>
      </w:r>
    </w:p>
    <w:p w14:paraId="75378E2A" w14:textId="77777777" w:rsidR="00390739" w:rsidRDefault="00390739" w:rsidP="00390739">
      <w:pPr>
        <w:rPr>
          <w:sz w:val="24"/>
          <w:szCs w:val="24"/>
        </w:rPr>
      </w:pPr>
      <w:r w:rsidRPr="003F1FF3">
        <w:rPr>
          <w:sz w:val="24"/>
          <w:szCs w:val="24"/>
          <w:u w:val="single"/>
        </w:rPr>
        <w:t>Zutaten</w:t>
      </w:r>
      <w:r>
        <w:rPr>
          <w:sz w:val="24"/>
          <w:szCs w:val="24"/>
        </w:rPr>
        <w:t xml:space="preserve"> (für 4 – 6 Portionen):</w:t>
      </w:r>
    </w:p>
    <w:p w14:paraId="6F55C7FB" w14:textId="77777777" w:rsidR="00390739" w:rsidRDefault="00390739" w:rsidP="00390739">
      <w:pPr>
        <w:rPr>
          <w:sz w:val="24"/>
          <w:szCs w:val="24"/>
        </w:rPr>
      </w:pPr>
      <w:r>
        <w:rPr>
          <w:sz w:val="24"/>
          <w:szCs w:val="24"/>
        </w:rPr>
        <w:t>Olivenöl</w:t>
      </w:r>
    </w:p>
    <w:p w14:paraId="48E5E996" w14:textId="77777777" w:rsidR="00390739" w:rsidRDefault="00390739" w:rsidP="00390739">
      <w:pPr>
        <w:rPr>
          <w:sz w:val="24"/>
          <w:szCs w:val="24"/>
        </w:rPr>
      </w:pPr>
      <w:r>
        <w:rPr>
          <w:sz w:val="24"/>
          <w:szCs w:val="24"/>
        </w:rPr>
        <w:t>1 Zwiebel</w:t>
      </w:r>
    </w:p>
    <w:p w14:paraId="373EEDA5" w14:textId="77777777" w:rsidR="00390739" w:rsidRDefault="00390739" w:rsidP="00390739">
      <w:pPr>
        <w:rPr>
          <w:sz w:val="24"/>
          <w:szCs w:val="24"/>
        </w:rPr>
      </w:pPr>
      <w:r>
        <w:rPr>
          <w:sz w:val="24"/>
          <w:szCs w:val="24"/>
        </w:rPr>
        <w:t>1 Lauchstange</w:t>
      </w:r>
    </w:p>
    <w:p w14:paraId="042F97BB" w14:textId="77777777" w:rsidR="00390739" w:rsidRDefault="00390739" w:rsidP="00390739">
      <w:pPr>
        <w:rPr>
          <w:sz w:val="24"/>
          <w:szCs w:val="24"/>
        </w:rPr>
      </w:pPr>
      <w:r>
        <w:rPr>
          <w:sz w:val="24"/>
          <w:szCs w:val="24"/>
        </w:rPr>
        <w:t>Ungefähr Kürbisfleisch (Hokkaido)</w:t>
      </w:r>
    </w:p>
    <w:p w14:paraId="30DC8AAB" w14:textId="77777777" w:rsidR="00390739" w:rsidRDefault="00390739" w:rsidP="00390739">
      <w:pPr>
        <w:rPr>
          <w:sz w:val="24"/>
          <w:szCs w:val="24"/>
        </w:rPr>
      </w:pPr>
      <w:r>
        <w:rPr>
          <w:sz w:val="24"/>
          <w:szCs w:val="24"/>
        </w:rPr>
        <w:t>1 TL gemahlenes Piment</w:t>
      </w:r>
    </w:p>
    <w:p w14:paraId="17C0A2A2" w14:textId="77777777" w:rsidR="00390739" w:rsidRDefault="00390739" w:rsidP="00390739">
      <w:pPr>
        <w:rPr>
          <w:sz w:val="24"/>
          <w:szCs w:val="24"/>
        </w:rPr>
      </w:pPr>
      <w:r>
        <w:rPr>
          <w:sz w:val="24"/>
          <w:szCs w:val="24"/>
        </w:rPr>
        <w:t>1 TL gemahlener Zimt</w:t>
      </w:r>
    </w:p>
    <w:p w14:paraId="542BD287" w14:textId="77777777" w:rsidR="00390739" w:rsidRDefault="00390739" w:rsidP="00390739">
      <w:pPr>
        <w:rPr>
          <w:sz w:val="24"/>
          <w:szCs w:val="24"/>
        </w:rPr>
      </w:pPr>
      <w:r>
        <w:rPr>
          <w:sz w:val="24"/>
          <w:szCs w:val="24"/>
        </w:rPr>
        <w:t>1,5 l Brühe</w:t>
      </w:r>
    </w:p>
    <w:p w14:paraId="30386F4B" w14:textId="77777777" w:rsidR="00390739" w:rsidRDefault="00390739" w:rsidP="00390739">
      <w:pPr>
        <w:rPr>
          <w:sz w:val="24"/>
          <w:szCs w:val="24"/>
        </w:rPr>
      </w:pPr>
      <w:r>
        <w:rPr>
          <w:sz w:val="24"/>
          <w:szCs w:val="24"/>
        </w:rPr>
        <w:t>1 EL Honig</w:t>
      </w:r>
    </w:p>
    <w:p w14:paraId="00125975" w14:textId="77777777" w:rsidR="00390739" w:rsidRDefault="00390739" w:rsidP="00390739">
      <w:pPr>
        <w:rPr>
          <w:sz w:val="24"/>
          <w:szCs w:val="24"/>
        </w:rPr>
      </w:pPr>
      <w:r>
        <w:rPr>
          <w:sz w:val="24"/>
          <w:szCs w:val="24"/>
        </w:rPr>
        <w:t>2 EL Reis</w:t>
      </w:r>
    </w:p>
    <w:p w14:paraId="5AFE7C60" w14:textId="77777777" w:rsidR="00390739" w:rsidRDefault="00390739" w:rsidP="00390739">
      <w:pPr>
        <w:rPr>
          <w:sz w:val="24"/>
          <w:szCs w:val="24"/>
        </w:rPr>
      </w:pPr>
      <w:r>
        <w:rPr>
          <w:sz w:val="24"/>
          <w:szCs w:val="24"/>
        </w:rPr>
        <w:t>Ca. 6 EL Joghurt</w:t>
      </w:r>
    </w:p>
    <w:p w14:paraId="6FF6426B" w14:textId="77777777" w:rsidR="00390739" w:rsidRDefault="00390739" w:rsidP="00390739">
      <w:pPr>
        <w:rPr>
          <w:sz w:val="24"/>
          <w:szCs w:val="24"/>
        </w:rPr>
      </w:pPr>
      <w:r>
        <w:rPr>
          <w:sz w:val="24"/>
          <w:szCs w:val="24"/>
        </w:rPr>
        <w:t>1 TL Chiliflocken</w:t>
      </w:r>
    </w:p>
    <w:p w14:paraId="555EFEA7" w14:textId="77777777" w:rsidR="00390739" w:rsidRDefault="00390739" w:rsidP="00390739">
      <w:pPr>
        <w:rPr>
          <w:sz w:val="24"/>
          <w:szCs w:val="24"/>
        </w:rPr>
      </w:pPr>
    </w:p>
    <w:p w14:paraId="385C2935" w14:textId="77777777" w:rsidR="00390739" w:rsidRDefault="00390739" w:rsidP="00390739">
      <w:pPr>
        <w:rPr>
          <w:sz w:val="24"/>
          <w:szCs w:val="24"/>
        </w:rPr>
      </w:pPr>
      <w:r>
        <w:rPr>
          <w:sz w:val="24"/>
          <w:szCs w:val="24"/>
        </w:rPr>
        <w:t>Zubereitung:</w:t>
      </w:r>
    </w:p>
    <w:p w14:paraId="42A5963E" w14:textId="77777777" w:rsidR="00390739" w:rsidRPr="00083A72" w:rsidRDefault="00390739" w:rsidP="00B40E8C">
      <w:pPr>
        <w:pStyle w:val="ListParagraph"/>
        <w:numPr>
          <w:ilvl w:val="0"/>
          <w:numId w:val="1160"/>
        </w:numPr>
        <w:spacing w:after="120"/>
        <w:ind w:left="714" w:hanging="357"/>
        <w:contextualSpacing w:val="0"/>
        <w:jc w:val="both"/>
        <w:rPr>
          <w:sz w:val="24"/>
          <w:szCs w:val="24"/>
        </w:rPr>
      </w:pPr>
      <w:r w:rsidRPr="00083A72">
        <w:rPr>
          <w:sz w:val="24"/>
          <w:szCs w:val="24"/>
        </w:rPr>
        <w:t>Olivenöl, in Ringe geschnittene Zwiebel und ebenfalls in Ringe geschnittene Lauchstange in einem großen Topf erhitzen. Kürbis in ungefähr 2 cm große Würfel schneiden und dazugeben. Gewürze hinzufügen, mit Brühe aufgießen, Honig und Reis dazugeben.</w:t>
      </w:r>
    </w:p>
    <w:p w14:paraId="6581A702" w14:textId="77777777" w:rsidR="00390739" w:rsidRDefault="00390739" w:rsidP="00B40E8C">
      <w:pPr>
        <w:pStyle w:val="ListParagraph"/>
        <w:numPr>
          <w:ilvl w:val="0"/>
          <w:numId w:val="1160"/>
        </w:numPr>
        <w:spacing w:after="120"/>
        <w:ind w:left="714" w:hanging="357"/>
        <w:contextualSpacing w:val="0"/>
        <w:jc w:val="both"/>
        <w:rPr>
          <w:sz w:val="24"/>
          <w:szCs w:val="24"/>
        </w:rPr>
      </w:pPr>
      <w:r w:rsidRPr="00083A72">
        <w:rPr>
          <w:sz w:val="24"/>
          <w:szCs w:val="24"/>
        </w:rPr>
        <w:t>Die Flüssigkeit einmal aufkochen, dann das Ganze zugedeckt bei mittlerer Hitze ungefähr 40 Minuten lang köcheln lassen, bis der Kürbis weich ist. Schließlich fein pürieren. Die Suppe mit 1 EL Joghurt pro Teller garnieren sowie einigen Chiliflocken</w:t>
      </w:r>
      <w:r>
        <w:rPr>
          <w:sz w:val="24"/>
          <w:szCs w:val="24"/>
        </w:rPr>
        <w:t>.</w:t>
      </w:r>
    </w:p>
    <w:p w14:paraId="39F0D371" w14:textId="77777777" w:rsidR="00390739" w:rsidRDefault="00390739" w:rsidP="00390739">
      <w:pPr>
        <w:ind w:left="1416" w:hanging="1416"/>
        <w:jc w:val="both"/>
        <w:rPr>
          <w:sz w:val="24"/>
          <w:szCs w:val="24"/>
        </w:rPr>
      </w:pPr>
    </w:p>
    <w:p w14:paraId="66EC561D" w14:textId="77777777" w:rsidR="00390739" w:rsidRDefault="00390739" w:rsidP="00390739">
      <w:pPr>
        <w:ind w:left="1416" w:hanging="1416"/>
        <w:jc w:val="both"/>
        <w:rPr>
          <w:sz w:val="24"/>
          <w:szCs w:val="24"/>
        </w:rPr>
      </w:pPr>
      <w:r>
        <w:rPr>
          <w:sz w:val="24"/>
          <w:szCs w:val="24"/>
        </w:rPr>
        <w:t>Kommentar:</w:t>
      </w:r>
      <w:r>
        <w:rPr>
          <w:sz w:val="24"/>
          <w:szCs w:val="24"/>
        </w:rPr>
        <w:tab/>
        <w:t>Aufgrund der Zutaten könnte man das vielleicht als türkische Kürbissuppe bezeichnen?</w:t>
      </w:r>
    </w:p>
    <w:p w14:paraId="13B07BFE" w14:textId="77777777" w:rsidR="00390739" w:rsidRDefault="00390739" w:rsidP="00390739">
      <w:pPr>
        <w:rPr>
          <w:sz w:val="24"/>
          <w:szCs w:val="24"/>
        </w:rPr>
      </w:pPr>
      <w:r>
        <w:rPr>
          <w:sz w:val="24"/>
          <w:szCs w:val="24"/>
        </w:rPr>
        <w:br w:type="page"/>
      </w:r>
    </w:p>
    <w:p w14:paraId="74917080" w14:textId="77777777" w:rsidR="00390739" w:rsidRDefault="00390739" w:rsidP="00390739">
      <w:pPr>
        <w:pStyle w:val="Heading2"/>
        <w:spacing w:after="240"/>
      </w:pPr>
      <w:r>
        <w:lastRenderedPageBreak/>
        <w:t>Kürbissuppe mit Orange und Safran</w:t>
      </w:r>
      <w:r>
        <w:rPr>
          <w:rStyle w:val="FootnoteReference"/>
        </w:rPr>
        <w:footnoteReference w:id="339"/>
      </w:r>
    </w:p>
    <w:p w14:paraId="0A95C54E" w14:textId="77777777" w:rsidR="00390739" w:rsidRDefault="00390739" w:rsidP="00390739">
      <w:pPr>
        <w:jc w:val="both"/>
        <w:rPr>
          <w:sz w:val="24"/>
          <w:szCs w:val="24"/>
        </w:rPr>
      </w:pPr>
      <w:r w:rsidRPr="007A39F0">
        <w:rPr>
          <w:sz w:val="24"/>
          <w:szCs w:val="24"/>
          <w:u w:val="single"/>
        </w:rPr>
        <w:t>Zutaten</w:t>
      </w:r>
      <w:r>
        <w:rPr>
          <w:sz w:val="24"/>
          <w:szCs w:val="24"/>
        </w:rPr>
        <w:t xml:space="preserve"> (für 4-6 Portionen):</w:t>
      </w:r>
    </w:p>
    <w:p w14:paraId="2EBEFCE8" w14:textId="77777777" w:rsidR="00390739" w:rsidRDefault="00390739" w:rsidP="00390739">
      <w:pPr>
        <w:jc w:val="both"/>
        <w:rPr>
          <w:sz w:val="24"/>
          <w:szCs w:val="24"/>
        </w:rPr>
      </w:pPr>
      <w:r>
        <w:rPr>
          <w:sz w:val="24"/>
          <w:szCs w:val="24"/>
        </w:rPr>
        <w:t>4 EL Olivenöl</w:t>
      </w:r>
    </w:p>
    <w:p w14:paraId="6FF91344" w14:textId="77777777" w:rsidR="00390739" w:rsidRDefault="00390739" w:rsidP="00390739">
      <w:pPr>
        <w:jc w:val="both"/>
        <w:rPr>
          <w:sz w:val="24"/>
          <w:szCs w:val="24"/>
        </w:rPr>
      </w:pPr>
      <w:r>
        <w:rPr>
          <w:sz w:val="24"/>
          <w:szCs w:val="24"/>
        </w:rPr>
        <w:t>2 Zwiebeln, in 2-3 cm breite Spalten geschnitten</w:t>
      </w:r>
    </w:p>
    <w:p w14:paraId="41650061" w14:textId="77777777" w:rsidR="00390739" w:rsidRDefault="00390739" w:rsidP="00390739">
      <w:pPr>
        <w:jc w:val="both"/>
        <w:rPr>
          <w:sz w:val="24"/>
          <w:szCs w:val="24"/>
        </w:rPr>
      </w:pPr>
      <w:r>
        <w:rPr>
          <w:sz w:val="24"/>
          <w:szCs w:val="24"/>
        </w:rPr>
        <w:t>1,2 kg Kürbis, geschält und entkernt, in 3 cm große Würfel geschnitten</w:t>
      </w:r>
    </w:p>
    <w:p w14:paraId="5ACC59A3" w14:textId="77777777" w:rsidR="00390739" w:rsidRDefault="00390739" w:rsidP="00390739">
      <w:pPr>
        <w:jc w:val="both"/>
        <w:rPr>
          <w:sz w:val="24"/>
          <w:szCs w:val="24"/>
        </w:rPr>
      </w:pPr>
      <w:r>
        <w:rPr>
          <w:sz w:val="24"/>
          <w:szCs w:val="24"/>
        </w:rPr>
        <w:t>1 l Gemüsebrühe</w:t>
      </w:r>
    </w:p>
    <w:p w14:paraId="6C97983B" w14:textId="77777777" w:rsidR="00390739" w:rsidRPr="00D66560" w:rsidRDefault="00390739" w:rsidP="00390739">
      <w:pPr>
        <w:jc w:val="both"/>
        <w:rPr>
          <w:sz w:val="24"/>
          <w:szCs w:val="24"/>
        </w:rPr>
      </w:pPr>
      <w:r w:rsidRPr="00D66560">
        <w:rPr>
          <w:sz w:val="24"/>
          <w:szCs w:val="24"/>
        </w:rPr>
        <w:t>2 EL Rosen-Harissa</w:t>
      </w:r>
    </w:p>
    <w:p w14:paraId="0EB7FD5B" w14:textId="77777777" w:rsidR="00390739" w:rsidRPr="00D66560" w:rsidRDefault="00390739" w:rsidP="00390739">
      <w:pPr>
        <w:jc w:val="both"/>
        <w:rPr>
          <w:sz w:val="24"/>
          <w:szCs w:val="24"/>
        </w:rPr>
      </w:pPr>
      <w:r w:rsidRPr="00D66560">
        <w:rPr>
          <w:sz w:val="24"/>
          <w:szCs w:val="24"/>
        </w:rPr>
        <w:t>¼ TL Safranfäden</w:t>
      </w:r>
    </w:p>
    <w:p w14:paraId="437F5184" w14:textId="77777777" w:rsidR="00390739" w:rsidRPr="00345730" w:rsidRDefault="00390739" w:rsidP="00390739">
      <w:pPr>
        <w:jc w:val="both"/>
        <w:rPr>
          <w:sz w:val="24"/>
          <w:szCs w:val="24"/>
        </w:rPr>
      </w:pPr>
      <w:r w:rsidRPr="00345730">
        <w:rPr>
          <w:sz w:val="24"/>
          <w:szCs w:val="24"/>
        </w:rPr>
        <w:t>1 Bio-Orange, 1 TL Schale abgerieben</w:t>
      </w:r>
    </w:p>
    <w:p w14:paraId="06671D68" w14:textId="77777777" w:rsidR="00390739" w:rsidRDefault="00390739" w:rsidP="00390739">
      <w:pPr>
        <w:jc w:val="both"/>
        <w:rPr>
          <w:sz w:val="24"/>
          <w:szCs w:val="24"/>
        </w:rPr>
      </w:pPr>
      <w:r w:rsidRPr="00345730">
        <w:rPr>
          <w:sz w:val="24"/>
          <w:szCs w:val="24"/>
        </w:rPr>
        <w:t>180 g Crè</w:t>
      </w:r>
      <w:r>
        <w:rPr>
          <w:sz w:val="24"/>
          <w:szCs w:val="24"/>
        </w:rPr>
        <w:t>me fraîche</w:t>
      </w:r>
    </w:p>
    <w:p w14:paraId="3CDFDA33" w14:textId="77777777" w:rsidR="00390739" w:rsidRDefault="00390739" w:rsidP="00390739">
      <w:pPr>
        <w:jc w:val="both"/>
        <w:rPr>
          <w:sz w:val="24"/>
          <w:szCs w:val="24"/>
        </w:rPr>
      </w:pPr>
      <w:r>
        <w:rPr>
          <w:sz w:val="24"/>
          <w:szCs w:val="24"/>
        </w:rPr>
        <w:t>5 g Korianderblätter</w:t>
      </w:r>
    </w:p>
    <w:p w14:paraId="72C2B1F0" w14:textId="77777777" w:rsidR="00390739" w:rsidRDefault="00390739" w:rsidP="00390739">
      <w:pPr>
        <w:jc w:val="both"/>
        <w:rPr>
          <w:sz w:val="24"/>
          <w:szCs w:val="24"/>
        </w:rPr>
      </w:pPr>
      <w:r>
        <w:rPr>
          <w:sz w:val="24"/>
          <w:szCs w:val="24"/>
        </w:rPr>
        <w:t>Salz, Pfeffer</w:t>
      </w:r>
    </w:p>
    <w:p w14:paraId="3231351B" w14:textId="77777777" w:rsidR="00390739" w:rsidRPr="007A39F0" w:rsidRDefault="00390739" w:rsidP="00390739">
      <w:pPr>
        <w:jc w:val="both"/>
        <w:rPr>
          <w:i/>
          <w:iCs/>
          <w:sz w:val="24"/>
          <w:szCs w:val="24"/>
        </w:rPr>
      </w:pPr>
    </w:p>
    <w:p w14:paraId="24CF1C76" w14:textId="77777777" w:rsidR="00390739" w:rsidRPr="007A39F0" w:rsidRDefault="00390739" w:rsidP="00390739">
      <w:pPr>
        <w:jc w:val="both"/>
        <w:rPr>
          <w:i/>
          <w:iCs/>
          <w:sz w:val="24"/>
          <w:szCs w:val="24"/>
        </w:rPr>
      </w:pPr>
      <w:r w:rsidRPr="007A39F0">
        <w:rPr>
          <w:i/>
          <w:iCs/>
          <w:sz w:val="24"/>
          <w:szCs w:val="24"/>
        </w:rPr>
        <w:t>Geröstete Kürbiskerne:</w:t>
      </w:r>
    </w:p>
    <w:p w14:paraId="38839191" w14:textId="77777777" w:rsidR="00390739" w:rsidRDefault="00390739" w:rsidP="00390739">
      <w:pPr>
        <w:jc w:val="both"/>
        <w:rPr>
          <w:sz w:val="24"/>
          <w:szCs w:val="24"/>
        </w:rPr>
      </w:pPr>
      <w:r>
        <w:rPr>
          <w:sz w:val="24"/>
          <w:szCs w:val="24"/>
        </w:rPr>
        <w:t>80 g Kürbiskeren</w:t>
      </w:r>
    </w:p>
    <w:p w14:paraId="2A743215" w14:textId="77777777" w:rsidR="00390739" w:rsidRDefault="00390739" w:rsidP="00390739">
      <w:pPr>
        <w:jc w:val="both"/>
        <w:rPr>
          <w:sz w:val="24"/>
          <w:szCs w:val="24"/>
        </w:rPr>
      </w:pPr>
      <w:r>
        <w:rPr>
          <w:sz w:val="24"/>
          <w:szCs w:val="24"/>
        </w:rPr>
        <w:t>2 EL Ahornsirup</w:t>
      </w:r>
    </w:p>
    <w:p w14:paraId="46B21144" w14:textId="77777777" w:rsidR="00390739" w:rsidRDefault="00390739" w:rsidP="00390739">
      <w:pPr>
        <w:jc w:val="both"/>
        <w:rPr>
          <w:sz w:val="24"/>
          <w:szCs w:val="24"/>
        </w:rPr>
      </w:pPr>
      <w:r>
        <w:rPr>
          <w:sz w:val="24"/>
          <w:szCs w:val="24"/>
        </w:rPr>
        <w:t>¼ TL Chiliflocken</w:t>
      </w:r>
    </w:p>
    <w:p w14:paraId="384D3C0A" w14:textId="77777777" w:rsidR="00390739" w:rsidRDefault="00390739" w:rsidP="00390739">
      <w:pPr>
        <w:spacing w:after="120"/>
        <w:jc w:val="both"/>
        <w:rPr>
          <w:sz w:val="24"/>
          <w:szCs w:val="24"/>
        </w:rPr>
      </w:pPr>
    </w:p>
    <w:p w14:paraId="0605196A" w14:textId="77777777" w:rsidR="00390739" w:rsidRPr="007A39F0" w:rsidRDefault="00390739" w:rsidP="00B40E8C">
      <w:pPr>
        <w:pStyle w:val="ListParagraph"/>
        <w:numPr>
          <w:ilvl w:val="0"/>
          <w:numId w:val="1951"/>
        </w:numPr>
        <w:spacing w:after="120"/>
        <w:contextualSpacing w:val="0"/>
        <w:jc w:val="both"/>
        <w:rPr>
          <w:sz w:val="24"/>
          <w:szCs w:val="24"/>
        </w:rPr>
      </w:pPr>
      <w:r w:rsidRPr="007A39F0">
        <w:rPr>
          <w:sz w:val="24"/>
          <w:szCs w:val="24"/>
        </w:rPr>
        <w:t>Den Backofen auf 170 g Umluft vorheizen.</w:t>
      </w:r>
    </w:p>
    <w:p w14:paraId="0CAC9974" w14:textId="77777777" w:rsidR="00390739" w:rsidRPr="007A39F0" w:rsidRDefault="00390739" w:rsidP="00B40E8C">
      <w:pPr>
        <w:pStyle w:val="ListParagraph"/>
        <w:numPr>
          <w:ilvl w:val="0"/>
          <w:numId w:val="1951"/>
        </w:numPr>
        <w:spacing w:after="120"/>
        <w:contextualSpacing w:val="0"/>
        <w:jc w:val="both"/>
        <w:rPr>
          <w:sz w:val="24"/>
          <w:szCs w:val="24"/>
        </w:rPr>
      </w:pPr>
      <w:r w:rsidRPr="007A39F0">
        <w:rPr>
          <w:sz w:val="24"/>
          <w:szCs w:val="24"/>
        </w:rPr>
        <w:t>Alles für die Kürbiskeren in einer kleinen Schüssel mit ¼ TL Salz mischen. Auf einem kleinen, mit Backpapier bedeckten Backblech verteilen und 15 Minuten im Ofen rösten, bis die Kerne aufplatzen und zu bräunen beginnen. Zum Abkühlen beiseitestellen, dann größere Klumpen in mundgerechte Stücke brechen.</w:t>
      </w:r>
    </w:p>
    <w:p w14:paraId="5487B57B" w14:textId="77777777" w:rsidR="00390739" w:rsidRPr="007A39F0" w:rsidRDefault="00390739" w:rsidP="00B40E8C">
      <w:pPr>
        <w:pStyle w:val="ListParagraph"/>
        <w:numPr>
          <w:ilvl w:val="0"/>
          <w:numId w:val="1951"/>
        </w:numPr>
        <w:spacing w:after="120"/>
        <w:contextualSpacing w:val="0"/>
        <w:jc w:val="both"/>
        <w:rPr>
          <w:sz w:val="24"/>
          <w:szCs w:val="24"/>
        </w:rPr>
      </w:pPr>
      <w:r w:rsidRPr="007A39F0">
        <w:rPr>
          <w:sz w:val="24"/>
          <w:szCs w:val="24"/>
        </w:rPr>
        <w:t>Die Ofentemperatur auf 220 Grad erhöhen.</w:t>
      </w:r>
    </w:p>
    <w:p w14:paraId="754A0E51" w14:textId="77777777" w:rsidR="00390739" w:rsidRPr="007A39F0" w:rsidRDefault="00390739" w:rsidP="00B40E8C">
      <w:pPr>
        <w:pStyle w:val="ListParagraph"/>
        <w:numPr>
          <w:ilvl w:val="0"/>
          <w:numId w:val="1951"/>
        </w:numPr>
        <w:spacing w:after="120"/>
        <w:contextualSpacing w:val="0"/>
        <w:jc w:val="both"/>
        <w:rPr>
          <w:sz w:val="24"/>
          <w:szCs w:val="24"/>
        </w:rPr>
      </w:pPr>
      <w:r w:rsidRPr="007A39F0">
        <w:rPr>
          <w:sz w:val="24"/>
          <w:szCs w:val="24"/>
        </w:rPr>
        <w:t>Öl, Zwiebeln und Kürbis mit ¾ TL Salz und 1 kräftigen Prise frisch gemahlenen Pfeffer in eine große Schüssel geben. Gut mischen, dann auf einem mit Backpaper bedeckten Backblech verteilen. 25 Minuten rösten, bis alles weich und karamellisiert ist. Aus dem Ofen nehmen und beiseitestellen.</w:t>
      </w:r>
    </w:p>
    <w:p w14:paraId="35142313" w14:textId="77777777" w:rsidR="00390739" w:rsidRDefault="00390739" w:rsidP="00B40E8C">
      <w:pPr>
        <w:pStyle w:val="ListParagraph"/>
        <w:numPr>
          <w:ilvl w:val="0"/>
          <w:numId w:val="1951"/>
        </w:numPr>
        <w:spacing w:after="120"/>
        <w:contextualSpacing w:val="0"/>
        <w:jc w:val="both"/>
        <w:rPr>
          <w:sz w:val="24"/>
          <w:szCs w:val="24"/>
        </w:rPr>
      </w:pPr>
      <w:r w:rsidRPr="007A39F0">
        <w:rPr>
          <w:sz w:val="24"/>
          <w:szCs w:val="24"/>
        </w:rPr>
        <w:t xml:space="preserve">Die Brühe mit Harissa, Safran, Orangenschale, ½ TL Salz und 1 kräftigen Prise Pfeffer in einen großen Topf geben. Bei starker Hitze zum Kochen bringen. Sobald sie brodelt, vorsichtig Kürbis, Zwiebeln und das Öl vom Blech hineingeben. Umrühren, dann bei </w:t>
      </w:r>
      <w:r w:rsidRPr="007A39F0">
        <w:rPr>
          <w:sz w:val="24"/>
          <w:szCs w:val="24"/>
        </w:rPr>
        <w:lastRenderedPageBreak/>
        <w:t>mittlerer Hitze 5 Minuten köcheln lassen. Vom Herd nehmen und die Crème fraîche unterrühren. Die Suppe pürieren.</w:t>
      </w:r>
    </w:p>
    <w:p w14:paraId="60926E3C" w14:textId="77777777" w:rsidR="00390739" w:rsidRPr="007A39F0" w:rsidRDefault="00390739" w:rsidP="00B40E8C">
      <w:pPr>
        <w:pStyle w:val="ListParagraph"/>
        <w:numPr>
          <w:ilvl w:val="0"/>
          <w:numId w:val="1951"/>
        </w:numPr>
        <w:spacing w:after="120"/>
        <w:contextualSpacing w:val="0"/>
        <w:jc w:val="both"/>
        <w:rPr>
          <w:sz w:val="24"/>
          <w:szCs w:val="24"/>
        </w:rPr>
      </w:pPr>
      <w:r w:rsidRPr="007A39F0">
        <w:rPr>
          <w:sz w:val="24"/>
          <w:szCs w:val="24"/>
        </w:rPr>
        <w:t>Auf Schalen verteilen und mit gerösteten Kürbiskernen</w:t>
      </w:r>
      <w:r>
        <w:rPr>
          <w:sz w:val="24"/>
          <w:szCs w:val="24"/>
        </w:rPr>
        <w:t xml:space="preserve"> und</w:t>
      </w:r>
      <w:r w:rsidRPr="007A39F0">
        <w:rPr>
          <w:sz w:val="24"/>
          <w:szCs w:val="24"/>
        </w:rPr>
        <w:t xml:space="preserve"> Koriander bestreuen.</w:t>
      </w:r>
    </w:p>
    <w:p w14:paraId="57D25510" w14:textId="77777777" w:rsidR="00F62456" w:rsidRDefault="00390739" w:rsidP="00F62456">
      <w:pPr>
        <w:pStyle w:val="Heading2"/>
        <w:spacing w:after="240"/>
      </w:pPr>
      <w:r w:rsidRPr="00345730">
        <w:rPr>
          <w:sz w:val="24"/>
          <w:szCs w:val="24"/>
        </w:rPr>
        <w:br w:type="page"/>
      </w:r>
      <w:r w:rsidR="00F62456">
        <w:lastRenderedPageBreak/>
        <w:t>Kürbis-Kokos-Suppe mit Koriander und Chili</w:t>
      </w:r>
      <w:r w:rsidR="00F62456">
        <w:rPr>
          <w:rStyle w:val="FootnoteReference"/>
        </w:rPr>
        <w:footnoteReference w:id="340"/>
      </w:r>
      <w:r w:rsidR="00F62456">
        <w:t xml:space="preserve"> </w:t>
      </w:r>
    </w:p>
    <w:p w14:paraId="3B1620A7" w14:textId="77777777" w:rsidR="00F62456" w:rsidRDefault="00F62456" w:rsidP="00F62456">
      <w:pPr>
        <w:rPr>
          <w:sz w:val="24"/>
          <w:szCs w:val="24"/>
        </w:rPr>
      </w:pPr>
      <w:r>
        <w:rPr>
          <w:sz w:val="24"/>
          <w:szCs w:val="24"/>
        </w:rPr>
        <w:t>Zutaten:</w:t>
      </w:r>
    </w:p>
    <w:p w14:paraId="5AEF7857" w14:textId="77777777" w:rsidR="00F62456" w:rsidRDefault="00F62456" w:rsidP="00F62456">
      <w:pPr>
        <w:rPr>
          <w:sz w:val="24"/>
          <w:szCs w:val="24"/>
        </w:rPr>
      </w:pPr>
      <w:r>
        <w:rPr>
          <w:sz w:val="24"/>
          <w:szCs w:val="24"/>
        </w:rPr>
        <w:t>2 Schalotten</w:t>
      </w:r>
    </w:p>
    <w:p w14:paraId="2FE87AFF" w14:textId="77777777" w:rsidR="00F62456" w:rsidRDefault="00F62456" w:rsidP="00F62456">
      <w:pPr>
        <w:rPr>
          <w:sz w:val="24"/>
          <w:szCs w:val="24"/>
        </w:rPr>
      </w:pPr>
      <w:r>
        <w:rPr>
          <w:sz w:val="24"/>
          <w:szCs w:val="24"/>
        </w:rPr>
        <w:t>2 Zehen Knoblauch</w:t>
      </w:r>
    </w:p>
    <w:p w14:paraId="04C356DE" w14:textId="77777777" w:rsidR="00F62456" w:rsidRDefault="00F62456" w:rsidP="00F62456">
      <w:pPr>
        <w:rPr>
          <w:sz w:val="24"/>
          <w:szCs w:val="24"/>
        </w:rPr>
      </w:pPr>
      <w:r>
        <w:rPr>
          <w:sz w:val="24"/>
          <w:szCs w:val="24"/>
        </w:rPr>
        <w:t>1 TL grüne Currypaste (gekauft oder siehe unten)</w:t>
      </w:r>
    </w:p>
    <w:p w14:paraId="54E82809" w14:textId="77777777" w:rsidR="00F62456" w:rsidRDefault="00F62456" w:rsidP="00F62456">
      <w:pPr>
        <w:rPr>
          <w:sz w:val="24"/>
          <w:szCs w:val="24"/>
        </w:rPr>
      </w:pPr>
      <w:r>
        <w:rPr>
          <w:sz w:val="24"/>
          <w:szCs w:val="24"/>
        </w:rPr>
        <w:t>1 mittelgroßer Kürbis</w:t>
      </w:r>
    </w:p>
    <w:p w14:paraId="6954D39C" w14:textId="77777777" w:rsidR="00F62456" w:rsidRDefault="00F62456" w:rsidP="00F62456">
      <w:pPr>
        <w:rPr>
          <w:sz w:val="24"/>
          <w:szCs w:val="24"/>
        </w:rPr>
      </w:pPr>
      <w:r>
        <w:rPr>
          <w:sz w:val="24"/>
          <w:szCs w:val="24"/>
        </w:rPr>
        <w:t>¼ l Weißwein</w:t>
      </w:r>
    </w:p>
    <w:p w14:paraId="7646E88D" w14:textId="77777777" w:rsidR="00F62456" w:rsidRDefault="00F62456" w:rsidP="00F62456">
      <w:pPr>
        <w:rPr>
          <w:sz w:val="24"/>
          <w:szCs w:val="24"/>
        </w:rPr>
      </w:pPr>
      <w:r>
        <w:rPr>
          <w:sz w:val="24"/>
          <w:szCs w:val="24"/>
        </w:rPr>
        <w:t>2 EL Fischsauce</w:t>
      </w:r>
    </w:p>
    <w:p w14:paraId="1954641C" w14:textId="77777777" w:rsidR="00F62456" w:rsidRDefault="00F62456" w:rsidP="00F62456">
      <w:pPr>
        <w:rPr>
          <w:sz w:val="24"/>
          <w:szCs w:val="24"/>
        </w:rPr>
      </w:pPr>
      <w:r>
        <w:rPr>
          <w:sz w:val="24"/>
          <w:szCs w:val="24"/>
        </w:rPr>
        <w:t>2 Stangen Zitronengras</w:t>
      </w:r>
    </w:p>
    <w:p w14:paraId="55913573" w14:textId="77777777" w:rsidR="00F62456" w:rsidRDefault="00F62456" w:rsidP="00F62456">
      <w:pPr>
        <w:rPr>
          <w:sz w:val="24"/>
          <w:szCs w:val="24"/>
        </w:rPr>
      </w:pPr>
      <w:r>
        <w:rPr>
          <w:sz w:val="24"/>
          <w:szCs w:val="24"/>
        </w:rPr>
        <w:t>1 Stück Ingwer</w:t>
      </w:r>
    </w:p>
    <w:p w14:paraId="3EBC6E38" w14:textId="77777777" w:rsidR="00F62456" w:rsidRDefault="00F62456" w:rsidP="00F62456">
      <w:pPr>
        <w:rPr>
          <w:sz w:val="24"/>
          <w:szCs w:val="24"/>
        </w:rPr>
      </w:pPr>
      <w:r>
        <w:rPr>
          <w:sz w:val="24"/>
          <w:szCs w:val="24"/>
        </w:rPr>
        <w:t>½ l Brühe</w:t>
      </w:r>
    </w:p>
    <w:p w14:paraId="5DDD3455" w14:textId="77777777" w:rsidR="00F62456" w:rsidRDefault="00F62456" w:rsidP="00F62456">
      <w:pPr>
        <w:rPr>
          <w:sz w:val="24"/>
          <w:szCs w:val="24"/>
        </w:rPr>
      </w:pPr>
      <w:r>
        <w:rPr>
          <w:sz w:val="24"/>
          <w:szCs w:val="24"/>
        </w:rPr>
        <w:t>400 ml Kokosmilch aus der Dose</w:t>
      </w:r>
    </w:p>
    <w:p w14:paraId="0A2D807E" w14:textId="77777777" w:rsidR="00F62456" w:rsidRDefault="00F62456" w:rsidP="00F62456">
      <w:pPr>
        <w:rPr>
          <w:sz w:val="24"/>
          <w:szCs w:val="24"/>
        </w:rPr>
      </w:pPr>
      <w:r>
        <w:rPr>
          <w:sz w:val="24"/>
          <w:szCs w:val="24"/>
        </w:rPr>
        <w:t>Koriander</w:t>
      </w:r>
    </w:p>
    <w:p w14:paraId="0EA70C90" w14:textId="77777777" w:rsidR="00F62456" w:rsidRDefault="00F62456" w:rsidP="00F62456">
      <w:pPr>
        <w:rPr>
          <w:sz w:val="24"/>
          <w:szCs w:val="24"/>
        </w:rPr>
      </w:pPr>
    </w:p>
    <w:p w14:paraId="399998ED" w14:textId="77777777" w:rsidR="00F62456" w:rsidRDefault="00F62456" w:rsidP="00F62456">
      <w:pPr>
        <w:rPr>
          <w:sz w:val="24"/>
          <w:szCs w:val="24"/>
        </w:rPr>
      </w:pPr>
      <w:r>
        <w:rPr>
          <w:sz w:val="24"/>
          <w:szCs w:val="24"/>
        </w:rPr>
        <w:t>Zubereitung:</w:t>
      </w:r>
    </w:p>
    <w:p w14:paraId="548C80CE" w14:textId="77777777" w:rsidR="00F62456" w:rsidRPr="0016695B" w:rsidRDefault="00F62456" w:rsidP="00B40E8C">
      <w:pPr>
        <w:pStyle w:val="ListParagraph"/>
        <w:numPr>
          <w:ilvl w:val="0"/>
          <w:numId w:val="1573"/>
        </w:numPr>
        <w:spacing w:after="120"/>
        <w:ind w:left="714" w:hanging="357"/>
        <w:contextualSpacing w:val="0"/>
        <w:jc w:val="both"/>
        <w:rPr>
          <w:sz w:val="24"/>
          <w:szCs w:val="24"/>
        </w:rPr>
      </w:pPr>
      <w:r w:rsidRPr="0016695B">
        <w:rPr>
          <w:sz w:val="24"/>
          <w:szCs w:val="24"/>
        </w:rPr>
        <w:t>Schalotten und Knoblauch in Würfel schneiden und in Kokosfett (setzt sich oberhalb der Kokosmilch ab) langsam anschwitzen. Den Hokkaidokürbis vierteln und entkernen, mit Schale in Würfel schneiden, hinzugeben und mitrösten.</w:t>
      </w:r>
    </w:p>
    <w:p w14:paraId="2D364E55" w14:textId="77777777" w:rsidR="00F62456" w:rsidRPr="0016695B" w:rsidRDefault="00F62456" w:rsidP="00B40E8C">
      <w:pPr>
        <w:pStyle w:val="ListParagraph"/>
        <w:numPr>
          <w:ilvl w:val="0"/>
          <w:numId w:val="1573"/>
        </w:numPr>
        <w:spacing w:after="120"/>
        <w:ind w:left="714" w:hanging="357"/>
        <w:contextualSpacing w:val="0"/>
        <w:jc w:val="both"/>
        <w:rPr>
          <w:sz w:val="24"/>
          <w:szCs w:val="24"/>
        </w:rPr>
      </w:pPr>
      <w:r w:rsidRPr="0016695B">
        <w:rPr>
          <w:sz w:val="24"/>
          <w:szCs w:val="24"/>
        </w:rPr>
        <w:t>Die Currypaste hinzugeben und mitschwitzen lassen. Mit Weißwein ablöschen und einköcheln lassen.</w:t>
      </w:r>
    </w:p>
    <w:p w14:paraId="1767D126" w14:textId="77777777" w:rsidR="00F62456" w:rsidRPr="0016695B" w:rsidRDefault="00F62456" w:rsidP="00B40E8C">
      <w:pPr>
        <w:pStyle w:val="ListParagraph"/>
        <w:numPr>
          <w:ilvl w:val="0"/>
          <w:numId w:val="1573"/>
        </w:numPr>
        <w:spacing w:after="120"/>
        <w:ind w:left="714" w:hanging="357"/>
        <w:contextualSpacing w:val="0"/>
        <w:jc w:val="both"/>
        <w:rPr>
          <w:sz w:val="24"/>
          <w:szCs w:val="24"/>
        </w:rPr>
      </w:pPr>
      <w:r w:rsidRPr="0016695B">
        <w:rPr>
          <w:sz w:val="24"/>
          <w:szCs w:val="24"/>
        </w:rPr>
        <w:t>Mit Brühe aufgießen, bis der Kürbis bedeckt ist. Das Zitronengras mit dem Messerrücken aufschlagen, aber nicht schneiden, den Ingwer in grobe Stücke schneiden und beides hinzugeben. Den Kürbis weichkochen.</w:t>
      </w:r>
    </w:p>
    <w:p w14:paraId="04CF501D" w14:textId="77777777" w:rsidR="00F62456" w:rsidRPr="0016695B" w:rsidRDefault="00F62456" w:rsidP="00B40E8C">
      <w:pPr>
        <w:pStyle w:val="ListParagraph"/>
        <w:numPr>
          <w:ilvl w:val="0"/>
          <w:numId w:val="1573"/>
        </w:numPr>
        <w:spacing w:after="120"/>
        <w:ind w:left="714" w:hanging="357"/>
        <w:contextualSpacing w:val="0"/>
        <w:jc w:val="both"/>
        <w:rPr>
          <w:sz w:val="24"/>
          <w:szCs w:val="24"/>
        </w:rPr>
      </w:pPr>
      <w:r w:rsidRPr="0016695B">
        <w:rPr>
          <w:sz w:val="24"/>
          <w:szCs w:val="24"/>
        </w:rPr>
        <w:t>Die Kokosmilch hinzufügen, nochmals aufkochen, mit Fischsauce abschmecken. Zitronengras und Ingwer herausnehmen und die Suppe mit dem Mixstab fein pürieren. Notfalls noch mit Brühe und Kokosmilch verdünnen. Um die Suppe schön aufzuschäumen, kann auch ein Schluck Milch hinzugegeben werden.</w:t>
      </w:r>
    </w:p>
    <w:p w14:paraId="20410995" w14:textId="77777777" w:rsidR="00F62456" w:rsidRDefault="00F62456" w:rsidP="00B40E8C">
      <w:pPr>
        <w:pStyle w:val="ListParagraph"/>
        <w:numPr>
          <w:ilvl w:val="0"/>
          <w:numId w:val="1573"/>
        </w:numPr>
        <w:spacing w:after="120"/>
        <w:ind w:left="714" w:hanging="357"/>
        <w:contextualSpacing w:val="0"/>
        <w:jc w:val="both"/>
        <w:rPr>
          <w:sz w:val="24"/>
          <w:szCs w:val="24"/>
        </w:rPr>
      </w:pPr>
      <w:r w:rsidRPr="0016695B">
        <w:rPr>
          <w:sz w:val="24"/>
          <w:szCs w:val="24"/>
        </w:rPr>
        <w:t>Mit gehacktem Koriander bestreuen. Den Koriander aber erst kurz vor dem Servieren hacken, da er sonst sein Aroma verliert.</w:t>
      </w:r>
    </w:p>
    <w:p w14:paraId="7A195093" w14:textId="77777777" w:rsidR="00F62456" w:rsidRDefault="00F62456" w:rsidP="00F62456">
      <w:pPr>
        <w:spacing w:after="120"/>
        <w:jc w:val="both"/>
        <w:rPr>
          <w:sz w:val="24"/>
          <w:szCs w:val="24"/>
        </w:rPr>
      </w:pPr>
    </w:p>
    <w:p w14:paraId="69A98601" w14:textId="38350121" w:rsidR="00390739" w:rsidRDefault="00F62456" w:rsidP="00137350">
      <w:pPr>
        <w:ind w:left="708" w:hanging="708"/>
        <w:rPr>
          <w:rFonts w:asciiTheme="majorHAnsi" w:eastAsiaTheme="majorEastAsia" w:hAnsiTheme="majorHAnsi" w:cstheme="majorBidi"/>
          <w:color w:val="2F5496" w:themeColor="accent1" w:themeShade="BF"/>
          <w:sz w:val="26"/>
          <w:szCs w:val="26"/>
        </w:rPr>
      </w:pPr>
      <w:r>
        <w:rPr>
          <w:sz w:val="24"/>
          <w:szCs w:val="24"/>
        </w:rPr>
        <w:t>Info:</w:t>
      </w:r>
      <w:r>
        <w:rPr>
          <w:sz w:val="24"/>
          <w:szCs w:val="24"/>
        </w:rPr>
        <w:tab/>
        <w:t>Ich mag diese Suppe gerne, ist ziemlich scharf und wärmt daher im Herbst/Winter gut. Man kann auch das Fischöl weglassen.</w:t>
      </w:r>
      <w:r>
        <w:rPr>
          <w:sz w:val="24"/>
          <w:szCs w:val="24"/>
        </w:rPr>
        <w:tab/>
      </w:r>
      <w:r w:rsidR="00390739">
        <w:br w:type="page"/>
      </w:r>
    </w:p>
    <w:p w14:paraId="6EAAD8A1" w14:textId="77777777" w:rsidR="00337172" w:rsidRDefault="00337172" w:rsidP="00337172">
      <w:pPr>
        <w:pStyle w:val="Heading2"/>
        <w:spacing w:after="240"/>
      </w:pPr>
      <w:r>
        <w:lastRenderedPageBreak/>
        <w:t>Kürbis-Tomaten-Suppe mit Zitronenmelisse</w:t>
      </w:r>
      <w:r>
        <w:rPr>
          <w:rStyle w:val="FootnoteReference"/>
        </w:rPr>
        <w:footnoteReference w:id="341"/>
      </w:r>
    </w:p>
    <w:p w14:paraId="2B459180" w14:textId="77777777" w:rsidR="00337172" w:rsidRDefault="00337172" w:rsidP="00337172">
      <w:pPr>
        <w:rPr>
          <w:sz w:val="24"/>
          <w:szCs w:val="24"/>
        </w:rPr>
      </w:pPr>
      <w:r>
        <w:rPr>
          <w:sz w:val="24"/>
          <w:szCs w:val="24"/>
        </w:rPr>
        <w:t>Zutaten für 4 Portionen</w:t>
      </w:r>
    </w:p>
    <w:p w14:paraId="26EB9C77" w14:textId="77777777" w:rsidR="00337172" w:rsidRDefault="00337172" w:rsidP="00337172">
      <w:pPr>
        <w:rPr>
          <w:sz w:val="24"/>
          <w:szCs w:val="24"/>
        </w:rPr>
      </w:pPr>
      <w:r>
        <w:rPr>
          <w:sz w:val="24"/>
          <w:szCs w:val="24"/>
        </w:rPr>
        <w:t>600 g Hokkaido-Kürbis</w:t>
      </w:r>
    </w:p>
    <w:p w14:paraId="37DE4737" w14:textId="77777777" w:rsidR="00337172" w:rsidRDefault="00337172" w:rsidP="00337172">
      <w:pPr>
        <w:rPr>
          <w:sz w:val="24"/>
          <w:szCs w:val="24"/>
        </w:rPr>
      </w:pPr>
      <w:r>
        <w:rPr>
          <w:sz w:val="24"/>
          <w:szCs w:val="24"/>
        </w:rPr>
        <w:t>150 g Zwiebeln</w:t>
      </w:r>
    </w:p>
    <w:p w14:paraId="655ED57B" w14:textId="77777777" w:rsidR="00337172" w:rsidRDefault="00337172" w:rsidP="00337172">
      <w:pPr>
        <w:rPr>
          <w:sz w:val="24"/>
          <w:szCs w:val="24"/>
        </w:rPr>
      </w:pPr>
      <w:r>
        <w:rPr>
          <w:sz w:val="24"/>
          <w:szCs w:val="24"/>
        </w:rPr>
        <w:t>300 g Tomaten</w:t>
      </w:r>
    </w:p>
    <w:p w14:paraId="0230BAFC" w14:textId="77777777" w:rsidR="00337172" w:rsidRDefault="00337172" w:rsidP="00337172">
      <w:pPr>
        <w:rPr>
          <w:sz w:val="24"/>
          <w:szCs w:val="24"/>
        </w:rPr>
      </w:pPr>
      <w:r>
        <w:rPr>
          <w:sz w:val="24"/>
          <w:szCs w:val="24"/>
        </w:rPr>
        <w:t>3 EL Olivenöl</w:t>
      </w:r>
    </w:p>
    <w:p w14:paraId="22820D39" w14:textId="77777777" w:rsidR="00337172" w:rsidRDefault="00337172" w:rsidP="00337172">
      <w:pPr>
        <w:rPr>
          <w:sz w:val="24"/>
          <w:szCs w:val="24"/>
        </w:rPr>
      </w:pPr>
      <w:r>
        <w:rPr>
          <w:sz w:val="24"/>
          <w:szCs w:val="24"/>
        </w:rPr>
        <w:t>1 EL brauner Zucker</w:t>
      </w:r>
    </w:p>
    <w:p w14:paraId="7241F59C" w14:textId="77777777" w:rsidR="00337172" w:rsidRDefault="00337172" w:rsidP="00337172">
      <w:pPr>
        <w:rPr>
          <w:sz w:val="24"/>
          <w:szCs w:val="24"/>
        </w:rPr>
      </w:pPr>
      <w:r>
        <w:rPr>
          <w:sz w:val="24"/>
          <w:szCs w:val="24"/>
        </w:rPr>
        <w:t>Salz, Pfeffer</w:t>
      </w:r>
    </w:p>
    <w:p w14:paraId="67785176" w14:textId="77777777" w:rsidR="00337172" w:rsidRDefault="00337172" w:rsidP="00337172">
      <w:pPr>
        <w:rPr>
          <w:sz w:val="24"/>
          <w:szCs w:val="24"/>
        </w:rPr>
      </w:pPr>
      <w:r>
        <w:rPr>
          <w:sz w:val="24"/>
          <w:szCs w:val="24"/>
        </w:rPr>
        <w:t>500 ml Gemüsebrühe</w:t>
      </w:r>
    </w:p>
    <w:p w14:paraId="0DDA1C5F" w14:textId="77777777" w:rsidR="00337172" w:rsidRDefault="00337172" w:rsidP="00337172">
      <w:pPr>
        <w:rPr>
          <w:sz w:val="24"/>
          <w:szCs w:val="24"/>
        </w:rPr>
      </w:pPr>
      <w:r>
        <w:rPr>
          <w:sz w:val="24"/>
          <w:szCs w:val="24"/>
        </w:rPr>
        <w:t>6 Stiele Zitronenmelisse</w:t>
      </w:r>
    </w:p>
    <w:p w14:paraId="037F2FB3" w14:textId="77777777" w:rsidR="00337172" w:rsidRDefault="00337172" w:rsidP="00337172">
      <w:pPr>
        <w:rPr>
          <w:sz w:val="24"/>
          <w:szCs w:val="24"/>
        </w:rPr>
      </w:pPr>
      <w:r>
        <w:rPr>
          <w:sz w:val="24"/>
          <w:szCs w:val="24"/>
        </w:rPr>
        <w:t>3 EL Magerquark</w:t>
      </w:r>
    </w:p>
    <w:p w14:paraId="41558892" w14:textId="77777777" w:rsidR="00337172" w:rsidRDefault="00337172" w:rsidP="00337172">
      <w:pPr>
        <w:rPr>
          <w:sz w:val="24"/>
          <w:szCs w:val="24"/>
        </w:rPr>
      </w:pPr>
      <w:r>
        <w:rPr>
          <w:sz w:val="24"/>
          <w:szCs w:val="24"/>
        </w:rPr>
        <w:t>½ TL fein abgeriebene Schale eine Bio-Orange</w:t>
      </w:r>
    </w:p>
    <w:p w14:paraId="096518C4" w14:textId="77777777" w:rsidR="00337172" w:rsidRPr="002F721C" w:rsidRDefault="00337172" w:rsidP="00337172">
      <w:pPr>
        <w:rPr>
          <w:sz w:val="24"/>
          <w:szCs w:val="24"/>
          <w:lang w:val="en-US"/>
        </w:rPr>
      </w:pPr>
      <w:r w:rsidRPr="002F721C">
        <w:rPr>
          <w:sz w:val="24"/>
          <w:szCs w:val="24"/>
          <w:lang w:val="en-US"/>
        </w:rPr>
        <w:t xml:space="preserve">½ TL </w:t>
      </w:r>
      <w:proofErr w:type="spellStart"/>
      <w:r w:rsidRPr="002F721C">
        <w:rPr>
          <w:sz w:val="24"/>
          <w:szCs w:val="24"/>
          <w:lang w:val="en-US"/>
        </w:rPr>
        <w:t>Chiliflocken</w:t>
      </w:r>
      <w:proofErr w:type="spellEnd"/>
    </w:p>
    <w:p w14:paraId="0673D4DF" w14:textId="77777777" w:rsidR="00337172" w:rsidRDefault="00337172" w:rsidP="00337172">
      <w:pPr>
        <w:rPr>
          <w:sz w:val="24"/>
          <w:szCs w:val="24"/>
          <w:lang w:val="en-US"/>
        </w:rPr>
      </w:pPr>
      <w:r w:rsidRPr="002F721C">
        <w:rPr>
          <w:sz w:val="24"/>
          <w:szCs w:val="24"/>
          <w:lang w:val="en-US"/>
        </w:rPr>
        <w:t xml:space="preserve">2 EL Aceto </w:t>
      </w:r>
      <w:proofErr w:type="spellStart"/>
      <w:r w:rsidRPr="002F721C">
        <w:rPr>
          <w:sz w:val="24"/>
          <w:szCs w:val="24"/>
          <w:lang w:val="en-US"/>
        </w:rPr>
        <w:t>b</w:t>
      </w:r>
      <w:r>
        <w:rPr>
          <w:sz w:val="24"/>
          <w:szCs w:val="24"/>
          <w:lang w:val="en-US"/>
        </w:rPr>
        <w:t>alsamico</w:t>
      </w:r>
      <w:proofErr w:type="spellEnd"/>
      <w:r>
        <w:rPr>
          <w:sz w:val="24"/>
          <w:szCs w:val="24"/>
          <w:lang w:val="en-US"/>
        </w:rPr>
        <w:t xml:space="preserve"> </w:t>
      </w:r>
      <w:proofErr w:type="spellStart"/>
      <w:r>
        <w:rPr>
          <w:sz w:val="24"/>
          <w:szCs w:val="24"/>
          <w:lang w:val="en-US"/>
        </w:rPr>
        <w:t>bianco</w:t>
      </w:r>
      <w:proofErr w:type="spellEnd"/>
    </w:p>
    <w:p w14:paraId="24BA354C" w14:textId="77777777" w:rsidR="00337172" w:rsidRDefault="00337172" w:rsidP="00337172">
      <w:pPr>
        <w:rPr>
          <w:sz w:val="24"/>
          <w:szCs w:val="24"/>
          <w:lang w:val="en-US"/>
        </w:rPr>
      </w:pPr>
    </w:p>
    <w:p w14:paraId="169B66A0" w14:textId="77777777" w:rsidR="00337172" w:rsidRDefault="00337172" w:rsidP="00337172">
      <w:pPr>
        <w:rPr>
          <w:sz w:val="24"/>
          <w:szCs w:val="24"/>
          <w:lang w:val="en-US"/>
        </w:rPr>
      </w:pPr>
      <w:r>
        <w:rPr>
          <w:sz w:val="24"/>
          <w:szCs w:val="24"/>
          <w:lang w:val="en-US"/>
        </w:rPr>
        <w:t>Zubereitungszeit:</w:t>
      </w:r>
      <w:r>
        <w:rPr>
          <w:sz w:val="24"/>
          <w:szCs w:val="24"/>
          <w:lang w:val="en-US"/>
        </w:rPr>
        <w:tab/>
        <w:t xml:space="preserve">40 </w:t>
      </w:r>
      <w:proofErr w:type="spellStart"/>
      <w:r>
        <w:rPr>
          <w:sz w:val="24"/>
          <w:szCs w:val="24"/>
          <w:lang w:val="en-US"/>
        </w:rPr>
        <w:t>Minuten</w:t>
      </w:r>
      <w:proofErr w:type="spellEnd"/>
    </w:p>
    <w:p w14:paraId="62BCBC93" w14:textId="77777777" w:rsidR="00337172" w:rsidRPr="00D21801" w:rsidRDefault="00337172" w:rsidP="00B40E8C">
      <w:pPr>
        <w:pStyle w:val="ListParagraph"/>
        <w:numPr>
          <w:ilvl w:val="0"/>
          <w:numId w:val="1896"/>
        </w:numPr>
        <w:spacing w:after="120"/>
        <w:ind w:left="714" w:hanging="357"/>
        <w:contextualSpacing w:val="0"/>
        <w:jc w:val="both"/>
        <w:rPr>
          <w:sz w:val="24"/>
          <w:szCs w:val="24"/>
        </w:rPr>
      </w:pPr>
      <w:r w:rsidRPr="00D21801">
        <w:rPr>
          <w:sz w:val="24"/>
          <w:szCs w:val="24"/>
        </w:rPr>
        <w:t>Kürbis halbieren, entkernen und in 2 cm breite Spalten schneiden. Spalten quer in 1 cm breite Stücke schneiden. Zwiebeln in Streifen schneiden. Tomaten waschen und die Stielansätze herausschneiden. Tomaten vierteln.</w:t>
      </w:r>
    </w:p>
    <w:p w14:paraId="7D9B32EF" w14:textId="77777777" w:rsidR="00337172" w:rsidRPr="00D21801" w:rsidRDefault="00337172" w:rsidP="00B40E8C">
      <w:pPr>
        <w:pStyle w:val="ListParagraph"/>
        <w:numPr>
          <w:ilvl w:val="0"/>
          <w:numId w:val="1896"/>
        </w:numPr>
        <w:spacing w:after="120"/>
        <w:ind w:left="714" w:hanging="357"/>
        <w:contextualSpacing w:val="0"/>
        <w:jc w:val="both"/>
        <w:rPr>
          <w:sz w:val="24"/>
          <w:szCs w:val="24"/>
        </w:rPr>
      </w:pPr>
      <w:r w:rsidRPr="00D21801">
        <w:rPr>
          <w:sz w:val="24"/>
          <w:szCs w:val="24"/>
        </w:rPr>
        <w:t>Öl in einem Topf erhitzen. Zwiebeln darin glasig dünsten. Zucker, Kürbis und Tomaten dazugeben, kurz andünsten, mit Salz und Pfeffer würzen. Mit Brühe und 400 ml Wasser auffüllen und zugedeckt bei mittlerer Hitze 20 Minuten kochen.</w:t>
      </w:r>
    </w:p>
    <w:p w14:paraId="45FDEB5E" w14:textId="77777777" w:rsidR="00337172" w:rsidRPr="00D21801" w:rsidRDefault="00337172" w:rsidP="00B40E8C">
      <w:pPr>
        <w:pStyle w:val="ListParagraph"/>
        <w:numPr>
          <w:ilvl w:val="0"/>
          <w:numId w:val="1896"/>
        </w:numPr>
        <w:spacing w:after="120"/>
        <w:ind w:left="714" w:hanging="357"/>
        <w:contextualSpacing w:val="0"/>
        <w:jc w:val="both"/>
        <w:rPr>
          <w:sz w:val="24"/>
          <w:szCs w:val="24"/>
        </w:rPr>
      </w:pPr>
      <w:r w:rsidRPr="00D21801">
        <w:rPr>
          <w:sz w:val="24"/>
          <w:szCs w:val="24"/>
        </w:rPr>
        <w:t>Blätter von 2 Stielen Zitronenmelisse abzupfen und fein hacken. Quark mit gehackter Zitronenmelisse, Orangenschale, 3-4 EL Wasser und 1 Prise Salz glatt rühren.</w:t>
      </w:r>
    </w:p>
    <w:p w14:paraId="393B4865" w14:textId="77777777" w:rsidR="00337172" w:rsidRPr="00D21801" w:rsidRDefault="00337172" w:rsidP="00B40E8C">
      <w:pPr>
        <w:pStyle w:val="ListParagraph"/>
        <w:numPr>
          <w:ilvl w:val="0"/>
          <w:numId w:val="1896"/>
        </w:numPr>
        <w:spacing w:after="120"/>
        <w:ind w:left="714" w:hanging="357"/>
        <w:contextualSpacing w:val="0"/>
        <w:jc w:val="both"/>
        <w:rPr>
          <w:sz w:val="24"/>
          <w:szCs w:val="24"/>
        </w:rPr>
      </w:pPr>
      <w:r w:rsidRPr="00D21801">
        <w:rPr>
          <w:sz w:val="24"/>
          <w:szCs w:val="24"/>
        </w:rPr>
        <w:t>Von der restlichen Zitronenmelisse die Blätter abzupfen. Kürbis-Tomaten-Suppe fein pürieren und mit Salz, Pfeffer, Chiliflocken und Essig abschmecken. Suppe auf die Teller verteilen, jeweils 2-3 TL Quark einrühren, anschließend mit Zitronenmelisse bestreuen und servieren.</w:t>
      </w:r>
    </w:p>
    <w:p w14:paraId="32551CF7" w14:textId="77777777" w:rsidR="00337172" w:rsidRPr="002F721C" w:rsidRDefault="00337172" w:rsidP="00337172">
      <w:pPr>
        <w:rPr>
          <w:sz w:val="24"/>
          <w:szCs w:val="24"/>
        </w:rPr>
      </w:pPr>
      <w:r w:rsidRPr="002F721C">
        <w:rPr>
          <w:sz w:val="24"/>
          <w:szCs w:val="24"/>
        </w:rPr>
        <w:br w:type="page"/>
      </w:r>
    </w:p>
    <w:p w14:paraId="23EAEB3F" w14:textId="69C640F1" w:rsidR="00AC7D3F" w:rsidRDefault="00AC7D3F" w:rsidP="00AC7D3F">
      <w:pPr>
        <w:pStyle w:val="Heading2"/>
        <w:spacing w:after="240"/>
      </w:pPr>
      <w:r>
        <w:lastRenderedPageBreak/>
        <w:t>Kürbis-Kastanien-Eintopf</w:t>
      </w:r>
    </w:p>
    <w:p w14:paraId="064F9B7E" w14:textId="77777777" w:rsidR="00AC7D3F" w:rsidRPr="00897098" w:rsidRDefault="00AC7D3F" w:rsidP="00AC7D3F">
      <w:pPr>
        <w:rPr>
          <w:sz w:val="24"/>
          <w:szCs w:val="24"/>
          <w:u w:val="single"/>
        </w:rPr>
      </w:pPr>
      <w:r w:rsidRPr="00897098">
        <w:rPr>
          <w:sz w:val="24"/>
          <w:szCs w:val="24"/>
          <w:u w:val="single"/>
        </w:rPr>
        <w:t>Zutaten:</w:t>
      </w:r>
    </w:p>
    <w:p w14:paraId="370CEED1" w14:textId="77777777" w:rsidR="00AC7D3F" w:rsidRDefault="00AC7D3F" w:rsidP="00AC7D3F">
      <w:pPr>
        <w:rPr>
          <w:sz w:val="24"/>
          <w:szCs w:val="24"/>
        </w:rPr>
      </w:pPr>
      <w:r>
        <w:rPr>
          <w:sz w:val="24"/>
          <w:szCs w:val="24"/>
        </w:rPr>
        <w:t>800g Kürbisfleisch</w:t>
      </w:r>
    </w:p>
    <w:p w14:paraId="06328AB1" w14:textId="77777777" w:rsidR="00AC7D3F" w:rsidRDefault="00AC7D3F" w:rsidP="00AC7D3F">
      <w:pPr>
        <w:rPr>
          <w:sz w:val="24"/>
          <w:szCs w:val="24"/>
        </w:rPr>
      </w:pPr>
      <w:r>
        <w:rPr>
          <w:sz w:val="24"/>
          <w:szCs w:val="24"/>
        </w:rPr>
        <w:t>1 Zwiebel</w:t>
      </w:r>
    </w:p>
    <w:p w14:paraId="5BFF55B5" w14:textId="77777777" w:rsidR="00AC7D3F" w:rsidRDefault="00AC7D3F" w:rsidP="00AC7D3F">
      <w:pPr>
        <w:rPr>
          <w:sz w:val="24"/>
          <w:szCs w:val="24"/>
        </w:rPr>
      </w:pPr>
      <w:r>
        <w:rPr>
          <w:sz w:val="24"/>
          <w:szCs w:val="24"/>
        </w:rPr>
        <w:t>400 g Kastanien</w:t>
      </w:r>
    </w:p>
    <w:p w14:paraId="6D87DD70" w14:textId="77777777" w:rsidR="00AC7D3F" w:rsidRDefault="00AC7D3F" w:rsidP="00AC7D3F">
      <w:pPr>
        <w:rPr>
          <w:sz w:val="24"/>
          <w:szCs w:val="24"/>
        </w:rPr>
      </w:pPr>
      <w:r>
        <w:rPr>
          <w:sz w:val="24"/>
          <w:szCs w:val="24"/>
        </w:rPr>
        <w:t>500 ml Gemüsebrühe</w:t>
      </w:r>
    </w:p>
    <w:p w14:paraId="104705FB" w14:textId="77777777" w:rsidR="00AC7D3F" w:rsidRDefault="00AC7D3F" w:rsidP="00AC7D3F">
      <w:pPr>
        <w:rPr>
          <w:sz w:val="24"/>
          <w:szCs w:val="24"/>
        </w:rPr>
      </w:pPr>
      <w:r>
        <w:rPr>
          <w:sz w:val="24"/>
          <w:szCs w:val="24"/>
        </w:rPr>
        <w:t>Crème fraîche</w:t>
      </w:r>
    </w:p>
    <w:p w14:paraId="0FBD1E11" w14:textId="77777777" w:rsidR="00AC7D3F" w:rsidRDefault="00AC7D3F" w:rsidP="00AC7D3F">
      <w:pPr>
        <w:rPr>
          <w:sz w:val="24"/>
          <w:szCs w:val="24"/>
        </w:rPr>
      </w:pPr>
      <w:r>
        <w:rPr>
          <w:sz w:val="24"/>
          <w:szCs w:val="24"/>
        </w:rPr>
        <w:t>1 – 2 EL Kürbiskerne</w:t>
      </w:r>
    </w:p>
    <w:p w14:paraId="65372846" w14:textId="77777777" w:rsidR="00AC7D3F" w:rsidRDefault="00AC7D3F" w:rsidP="00AC7D3F">
      <w:pPr>
        <w:rPr>
          <w:sz w:val="24"/>
          <w:szCs w:val="24"/>
        </w:rPr>
      </w:pPr>
      <w:r>
        <w:rPr>
          <w:sz w:val="24"/>
          <w:szCs w:val="24"/>
        </w:rPr>
        <w:t>2 EL Rosinen</w:t>
      </w:r>
    </w:p>
    <w:p w14:paraId="1010E4D1" w14:textId="77777777" w:rsidR="00AC7D3F" w:rsidRDefault="00AC7D3F" w:rsidP="00AC7D3F">
      <w:pPr>
        <w:rPr>
          <w:sz w:val="24"/>
          <w:szCs w:val="24"/>
        </w:rPr>
      </w:pPr>
      <w:r>
        <w:rPr>
          <w:sz w:val="24"/>
          <w:szCs w:val="24"/>
        </w:rPr>
        <w:t>1 EL Olivenöl</w:t>
      </w:r>
    </w:p>
    <w:p w14:paraId="7326E22A" w14:textId="77777777" w:rsidR="00AC7D3F" w:rsidRDefault="00AC7D3F" w:rsidP="00AC7D3F">
      <w:pPr>
        <w:rPr>
          <w:sz w:val="24"/>
          <w:szCs w:val="24"/>
        </w:rPr>
      </w:pPr>
      <w:r>
        <w:rPr>
          <w:sz w:val="24"/>
          <w:szCs w:val="24"/>
        </w:rPr>
        <w:t>1 TL Thymian</w:t>
      </w:r>
    </w:p>
    <w:p w14:paraId="35BF66F6" w14:textId="748A42F3" w:rsidR="00AC7D3F" w:rsidRDefault="00AC7D3F" w:rsidP="00AC7D3F">
      <w:pPr>
        <w:rPr>
          <w:sz w:val="24"/>
          <w:szCs w:val="24"/>
        </w:rPr>
      </w:pPr>
      <w:r>
        <w:rPr>
          <w:sz w:val="24"/>
          <w:szCs w:val="24"/>
        </w:rPr>
        <w:t>1 Prise Muskatnu</w:t>
      </w:r>
      <w:r w:rsidR="00380DA9">
        <w:rPr>
          <w:sz w:val="24"/>
          <w:szCs w:val="24"/>
        </w:rPr>
        <w:t>ss</w:t>
      </w:r>
    </w:p>
    <w:p w14:paraId="0ADDAF08" w14:textId="77777777" w:rsidR="00AC7D3F" w:rsidRDefault="00AC7D3F" w:rsidP="00AC7D3F">
      <w:pPr>
        <w:rPr>
          <w:sz w:val="24"/>
          <w:szCs w:val="24"/>
        </w:rPr>
      </w:pPr>
      <w:r>
        <w:rPr>
          <w:sz w:val="24"/>
          <w:szCs w:val="24"/>
        </w:rPr>
        <w:t>1 Prise Paprikapulver</w:t>
      </w:r>
    </w:p>
    <w:p w14:paraId="75907A34" w14:textId="77777777" w:rsidR="00AC7D3F" w:rsidRDefault="00AC7D3F" w:rsidP="00AC7D3F">
      <w:pPr>
        <w:rPr>
          <w:sz w:val="24"/>
          <w:szCs w:val="24"/>
        </w:rPr>
      </w:pPr>
      <w:r>
        <w:rPr>
          <w:sz w:val="24"/>
          <w:szCs w:val="24"/>
        </w:rPr>
        <w:t>2 TL Currypulver</w:t>
      </w:r>
    </w:p>
    <w:p w14:paraId="42AD14DA" w14:textId="77777777" w:rsidR="00AC7D3F" w:rsidRDefault="00AC7D3F" w:rsidP="00AC7D3F">
      <w:pPr>
        <w:rPr>
          <w:sz w:val="24"/>
          <w:szCs w:val="24"/>
        </w:rPr>
      </w:pPr>
      <w:r>
        <w:rPr>
          <w:sz w:val="24"/>
          <w:szCs w:val="24"/>
        </w:rPr>
        <w:t>Salz</w:t>
      </w:r>
    </w:p>
    <w:p w14:paraId="0505C1B2" w14:textId="77777777" w:rsidR="00AC7D3F" w:rsidRDefault="00AC7D3F" w:rsidP="00AC7D3F">
      <w:pPr>
        <w:rPr>
          <w:sz w:val="24"/>
          <w:szCs w:val="24"/>
        </w:rPr>
      </w:pPr>
      <w:r>
        <w:rPr>
          <w:sz w:val="24"/>
          <w:szCs w:val="24"/>
        </w:rPr>
        <w:t>Petersilie zum Garnieren</w:t>
      </w:r>
    </w:p>
    <w:p w14:paraId="48E47C9D" w14:textId="77777777" w:rsidR="00AC7D3F" w:rsidRDefault="00AC7D3F" w:rsidP="00AC7D3F">
      <w:pPr>
        <w:rPr>
          <w:sz w:val="24"/>
          <w:szCs w:val="24"/>
        </w:rPr>
      </w:pPr>
    </w:p>
    <w:p w14:paraId="008D80A9" w14:textId="77777777" w:rsidR="00AC7D3F" w:rsidRDefault="00AC7D3F" w:rsidP="00AC7D3F">
      <w:pPr>
        <w:rPr>
          <w:sz w:val="24"/>
          <w:szCs w:val="24"/>
        </w:rPr>
      </w:pPr>
      <w:r>
        <w:rPr>
          <w:sz w:val="24"/>
          <w:szCs w:val="24"/>
        </w:rPr>
        <w:t>Zubereitung:</w:t>
      </w:r>
    </w:p>
    <w:p w14:paraId="4F8D7CE7" w14:textId="77777777" w:rsidR="00AC7D3F" w:rsidRPr="00033CC1" w:rsidRDefault="00AC7D3F" w:rsidP="00B40E8C">
      <w:pPr>
        <w:pStyle w:val="ListParagraph"/>
        <w:numPr>
          <w:ilvl w:val="0"/>
          <w:numId w:val="1277"/>
        </w:numPr>
        <w:spacing w:after="120"/>
        <w:ind w:left="714" w:hanging="357"/>
        <w:contextualSpacing w:val="0"/>
        <w:jc w:val="both"/>
        <w:rPr>
          <w:sz w:val="24"/>
          <w:szCs w:val="24"/>
        </w:rPr>
      </w:pPr>
      <w:r w:rsidRPr="00033CC1">
        <w:rPr>
          <w:sz w:val="24"/>
          <w:szCs w:val="24"/>
        </w:rPr>
        <w:t>Das Kürbisfleisch würfeln und die Zwiebeln fein hacken. Kürbis, Zwiebeln und Gewürze im Olivenöl andünsten. Die Rosinen und die Kastanien beifügen, mit der Gemüsebrühe angießen. Das Ganze zugedeckt 15 Minuten köcheln lassen. Je nach Konsistenz noch ein wenig Gemüsebrühe angießen. Mit Salz abschmecken.</w:t>
      </w:r>
    </w:p>
    <w:p w14:paraId="01FD9BE4" w14:textId="77777777" w:rsidR="00AC7D3F" w:rsidRDefault="00AC7D3F" w:rsidP="00B40E8C">
      <w:pPr>
        <w:pStyle w:val="ListParagraph"/>
        <w:numPr>
          <w:ilvl w:val="0"/>
          <w:numId w:val="1277"/>
        </w:numPr>
        <w:spacing w:after="120"/>
        <w:ind w:left="714" w:hanging="357"/>
        <w:contextualSpacing w:val="0"/>
        <w:jc w:val="both"/>
        <w:rPr>
          <w:sz w:val="24"/>
          <w:szCs w:val="24"/>
        </w:rPr>
      </w:pPr>
      <w:r w:rsidRPr="00033CC1">
        <w:rPr>
          <w:sz w:val="24"/>
          <w:szCs w:val="24"/>
        </w:rPr>
        <w:t>Den Eintopf anrichten, garnieren mit einem Klecks Crème fraîche, den Kürbioskernen und der Petersilie</w:t>
      </w:r>
    </w:p>
    <w:p w14:paraId="79521CF7" w14:textId="77777777" w:rsidR="00AC7D3F" w:rsidRDefault="00AC7D3F" w:rsidP="00AC7D3F">
      <w:pPr>
        <w:jc w:val="both"/>
        <w:rPr>
          <w:sz w:val="24"/>
          <w:szCs w:val="24"/>
        </w:rPr>
      </w:pPr>
    </w:p>
    <w:p w14:paraId="5E2E3734" w14:textId="77777777" w:rsidR="00AC7D3F" w:rsidRPr="00033CC1" w:rsidRDefault="00AC7D3F" w:rsidP="00AC7D3F">
      <w:pPr>
        <w:jc w:val="both"/>
        <w:rPr>
          <w:sz w:val="24"/>
          <w:szCs w:val="24"/>
        </w:rPr>
      </w:pPr>
      <w:r>
        <w:rPr>
          <w:sz w:val="24"/>
          <w:szCs w:val="24"/>
        </w:rPr>
        <w:t>Info:</w:t>
      </w:r>
      <w:r>
        <w:rPr>
          <w:sz w:val="24"/>
          <w:szCs w:val="24"/>
        </w:rPr>
        <w:tab/>
        <w:t>Auch dieses Rezept stammt vom Mundenhof.</w:t>
      </w:r>
      <w:r w:rsidRPr="00033CC1">
        <w:rPr>
          <w:sz w:val="24"/>
          <w:szCs w:val="24"/>
        </w:rPr>
        <w:br w:type="page"/>
      </w:r>
    </w:p>
    <w:p w14:paraId="03E217F7" w14:textId="596EFD5D" w:rsidR="00C41ED2" w:rsidRDefault="00C41ED2" w:rsidP="00897098">
      <w:pPr>
        <w:pStyle w:val="Heading2"/>
        <w:spacing w:after="240"/>
      </w:pPr>
      <w:r>
        <w:lastRenderedPageBreak/>
        <w:t xml:space="preserve">Tomatensuppe </w:t>
      </w:r>
      <w:r w:rsidR="00ED356B">
        <w:t>Nr. 1</w:t>
      </w:r>
    </w:p>
    <w:p w14:paraId="6CF27693" w14:textId="3D6B7646" w:rsidR="00897098" w:rsidRDefault="00897098">
      <w:pPr>
        <w:rPr>
          <w:sz w:val="24"/>
          <w:szCs w:val="24"/>
        </w:rPr>
      </w:pPr>
      <w:r>
        <w:rPr>
          <w:sz w:val="24"/>
          <w:szCs w:val="24"/>
        </w:rPr>
        <w:t>Zutaten:</w:t>
      </w:r>
    </w:p>
    <w:p w14:paraId="28D3B30D" w14:textId="4287C08B" w:rsidR="00C41ED2" w:rsidRDefault="00C41ED2">
      <w:pPr>
        <w:rPr>
          <w:sz w:val="24"/>
          <w:szCs w:val="24"/>
        </w:rPr>
      </w:pPr>
      <w:r>
        <w:rPr>
          <w:sz w:val="24"/>
          <w:szCs w:val="24"/>
        </w:rPr>
        <w:t>2 EL Butter</w:t>
      </w:r>
    </w:p>
    <w:p w14:paraId="5599BB75" w14:textId="77777777" w:rsidR="00C41ED2" w:rsidRDefault="00C41ED2">
      <w:pPr>
        <w:rPr>
          <w:sz w:val="24"/>
          <w:szCs w:val="24"/>
        </w:rPr>
      </w:pPr>
      <w:r>
        <w:rPr>
          <w:sz w:val="24"/>
          <w:szCs w:val="24"/>
        </w:rPr>
        <w:t>1 kleine Zwiebel gehackt</w:t>
      </w:r>
    </w:p>
    <w:p w14:paraId="57675A86" w14:textId="77777777" w:rsidR="00C41ED2" w:rsidRDefault="00C41ED2">
      <w:pPr>
        <w:rPr>
          <w:sz w:val="24"/>
          <w:szCs w:val="24"/>
        </w:rPr>
      </w:pPr>
      <w:r>
        <w:rPr>
          <w:sz w:val="24"/>
          <w:szCs w:val="24"/>
        </w:rPr>
        <w:t>1 – 2 EL Reis</w:t>
      </w:r>
    </w:p>
    <w:p w14:paraId="13A4230E" w14:textId="77777777" w:rsidR="00C41ED2" w:rsidRDefault="00C41ED2">
      <w:pPr>
        <w:rPr>
          <w:sz w:val="24"/>
          <w:szCs w:val="24"/>
        </w:rPr>
      </w:pPr>
      <w:r>
        <w:rPr>
          <w:sz w:val="24"/>
          <w:szCs w:val="24"/>
        </w:rPr>
        <w:t>1 Knoblauchzehe gepresst</w:t>
      </w:r>
    </w:p>
    <w:p w14:paraId="5BBB125A" w14:textId="77777777" w:rsidR="00C41ED2" w:rsidRDefault="00C41ED2">
      <w:pPr>
        <w:rPr>
          <w:sz w:val="24"/>
          <w:szCs w:val="24"/>
        </w:rPr>
      </w:pPr>
      <w:r>
        <w:rPr>
          <w:sz w:val="24"/>
          <w:szCs w:val="24"/>
        </w:rPr>
        <w:t>1 kg Tomaten</w:t>
      </w:r>
    </w:p>
    <w:p w14:paraId="4922D15B" w14:textId="1B1F406D" w:rsidR="00C41ED2" w:rsidRDefault="00C41ED2">
      <w:pPr>
        <w:rPr>
          <w:sz w:val="24"/>
          <w:szCs w:val="24"/>
        </w:rPr>
      </w:pPr>
      <w:r>
        <w:rPr>
          <w:sz w:val="24"/>
          <w:szCs w:val="24"/>
        </w:rPr>
        <w:t xml:space="preserve">3-4 </w:t>
      </w:r>
      <w:r w:rsidR="00CD5EBF">
        <w:rPr>
          <w:sz w:val="24"/>
          <w:szCs w:val="24"/>
        </w:rPr>
        <w:t>d</w:t>
      </w:r>
      <w:r>
        <w:rPr>
          <w:sz w:val="24"/>
          <w:szCs w:val="24"/>
        </w:rPr>
        <w:t>l Brühe</w:t>
      </w:r>
    </w:p>
    <w:p w14:paraId="2BF69FFD" w14:textId="77777777" w:rsidR="00C41ED2" w:rsidRDefault="00C41ED2">
      <w:pPr>
        <w:rPr>
          <w:sz w:val="24"/>
          <w:szCs w:val="24"/>
        </w:rPr>
      </w:pPr>
      <w:r>
        <w:rPr>
          <w:sz w:val="24"/>
          <w:szCs w:val="24"/>
        </w:rPr>
        <w:t>½ TL Salz</w:t>
      </w:r>
    </w:p>
    <w:p w14:paraId="615C14E0" w14:textId="77777777" w:rsidR="00C41ED2" w:rsidRDefault="00C41ED2">
      <w:pPr>
        <w:rPr>
          <w:sz w:val="24"/>
          <w:szCs w:val="24"/>
        </w:rPr>
      </w:pPr>
      <w:r>
        <w:rPr>
          <w:sz w:val="24"/>
          <w:szCs w:val="24"/>
        </w:rPr>
        <w:t>Pfeffer</w:t>
      </w:r>
    </w:p>
    <w:p w14:paraId="1517464D" w14:textId="77777777" w:rsidR="00C41ED2" w:rsidRDefault="00C41ED2">
      <w:pPr>
        <w:rPr>
          <w:sz w:val="24"/>
          <w:szCs w:val="24"/>
        </w:rPr>
      </w:pPr>
      <w:r>
        <w:rPr>
          <w:sz w:val="24"/>
          <w:szCs w:val="24"/>
        </w:rPr>
        <w:t>1 Prise Zucker</w:t>
      </w:r>
    </w:p>
    <w:p w14:paraId="63879771" w14:textId="77777777" w:rsidR="00C41ED2" w:rsidRDefault="00C41ED2">
      <w:pPr>
        <w:rPr>
          <w:sz w:val="24"/>
          <w:szCs w:val="24"/>
        </w:rPr>
      </w:pPr>
      <w:r>
        <w:rPr>
          <w:sz w:val="24"/>
          <w:szCs w:val="24"/>
        </w:rPr>
        <w:t>1 EL Tomatenpüree</w:t>
      </w:r>
    </w:p>
    <w:p w14:paraId="46809B36" w14:textId="77777777" w:rsidR="00C41ED2" w:rsidRDefault="00C41ED2">
      <w:pPr>
        <w:rPr>
          <w:sz w:val="24"/>
          <w:szCs w:val="24"/>
        </w:rPr>
      </w:pPr>
      <w:r>
        <w:rPr>
          <w:sz w:val="24"/>
          <w:szCs w:val="24"/>
        </w:rPr>
        <w:t>1 TL Zitronensaft</w:t>
      </w:r>
    </w:p>
    <w:p w14:paraId="3A40755E" w14:textId="77777777" w:rsidR="00C41ED2" w:rsidRDefault="00C41ED2">
      <w:pPr>
        <w:rPr>
          <w:sz w:val="24"/>
          <w:szCs w:val="24"/>
        </w:rPr>
      </w:pPr>
      <w:r>
        <w:rPr>
          <w:sz w:val="24"/>
          <w:szCs w:val="24"/>
        </w:rPr>
        <w:t>1,5 dl Rahm, steifgeschlagen</w:t>
      </w:r>
    </w:p>
    <w:p w14:paraId="76EAD36A" w14:textId="77777777" w:rsidR="00C41ED2" w:rsidRDefault="00C41ED2">
      <w:pPr>
        <w:rPr>
          <w:sz w:val="24"/>
          <w:szCs w:val="24"/>
        </w:rPr>
      </w:pPr>
      <w:r>
        <w:rPr>
          <w:sz w:val="24"/>
          <w:szCs w:val="24"/>
        </w:rPr>
        <w:t>1 Bund Basilikum, feingehackt</w:t>
      </w:r>
    </w:p>
    <w:p w14:paraId="290F1F45" w14:textId="77777777" w:rsidR="00C41ED2" w:rsidRDefault="00C41ED2">
      <w:pPr>
        <w:rPr>
          <w:sz w:val="24"/>
          <w:szCs w:val="24"/>
        </w:rPr>
      </w:pPr>
      <w:r>
        <w:rPr>
          <w:sz w:val="24"/>
          <w:szCs w:val="24"/>
        </w:rPr>
        <w:t>1 Bund Petersilie, feingehackt</w:t>
      </w:r>
    </w:p>
    <w:p w14:paraId="69E34F72" w14:textId="77777777" w:rsidR="00C41ED2" w:rsidRDefault="00C41ED2">
      <w:pPr>
        <w:rPr>
          <w:sz w:val="24"/>
          <w:szCs w:val="24"/>
        </w:rPr>
      </w:pPr>
    </w:p>
    <w:p w14:paraId="7FEE6CC8" w14:textId="418F7CD1" w:rsidR="00897098" w:rsidRDefault="00897098">
      <w:pPr>
        <w:rPr>
          <w:sz w:val="24"/>
          <w:szCs w:val="24"/>
        </w:rPr>
      </w:pPr>
      <w:r>
        <w:rPr>
          <w:sz w:val="24"/>
          <w:szCs w:val="24"/>
        </w:rPr>
        <w:t>Zubereitung:</w:t>
      </w:r>
    </w:p>
    <w:p w14:paraId="553CA20D" w14:textId="4BE0092D" w:rsidR="00C41ED2" w:rsidRPr="00C41ED2" w:rsidRDefault="00C41ED2" w:rsidP="00B40E8C">
      <w:pPr>
        <w:pStyle w:val="ListParagraph"/>
        <w:numPr>
          <w:ilvl w:val="0"/>
          <w:numId w:val="1233"/>
        </w:numPr>
        <w:spacing w:after="120"/>
        <w:ind w:left="714" w:hanging="357"/>
        <w:contextualSpacing w:val="0"/>
        <w:jc w:val="both"/>
        <w:rPr>
          <w:sz w:val="24"/>
          <w:szCs w:val="24"/>
        </w:rPr>
      </w:pPr>
      <w:r w:rsidRPr="00C41ED2">
        <w:rPr>
          <w:sz w:val="24"/>
          <w:szCs w:val="24"/>
        </w:rPr>
        <w:t>Reis, Zwiebeln und Knoblauch in der warmen Butter dämpfen, Tomaten dazugeben, unter Rühren kochen lassen bis die Tomaten zusammenfallen, mit Brühe ablöschen und 20 – 30 Minuten auf kleiner Flamme kochen lassen (nicht zudecken) und würzen. Tomatenpüree dazugeben.</w:t>
      </w:r>
    </w:p>
    <w:p w14:paraId="39348C58" w14:textId="1E042E7F" w:rsidR="00C41ED2" w:rsidRPr="00C41ED2" w:rsidRDefault="00C41ED2" w:rsidP="00B40E8C">
      <w:pPr>
        <w:pStyle w:val="ListParagraph"/>
        <w:numPr>
          <w:ilvl w:val="0"/>
          <w:numId w:val="1233"/>
        </w:numPr>
        <w:spacing w:after="120"/>
        <w:ind w:left="714" w:hanging="357"/>
        <w:contextualSpacing w:val="0"/>
        <w:jc w:val="both"/>
        <w:rPr>
          <w:sz w:val="24"/>
          <w:szCs w:val="24"/>
        </w:rPr>
      </w:pPr>
      <w:r w:rsidRPr="00C41ED2">
        <w:rPr>
          <w:sz w:val="24"/>
          <w:szCs w:val="24"/>
        </w:rPr>
        <w:t>Suppe durch ein Sieb streichen, in die Pfanne zurückgeben, aufkochen, mit Zitronensaft abschmecken. Frisch geschlagenen Rahm mit Basilikum und Petersilie vermischen und würzen.</w:t>
      </w:r>
    </w:p>
    <w:p w14:paraId="72DF07C0" w14:textId="77777777" w:rsidR="00C41ED2" w:rsidRDefault="00C41ED2" w:rsidP="00B40E8C">
      <w:pPr>
        <w:pStyle w:val="ListParagraph"/>
        <w:numPr>
          <w:ilvl w:val="0"/>
          <w:numId w:val="1233"/>
        </w:numPr>
        <w:spacing w:after="120"/>
        <w:ind w:left="714" w:hanging="357"/>
        <w:contextualSpacing w:val="0"/>
        <w:jc w:val="both"/>
        <w:rPr>
          <w:sz w:val="24"/>
          <w:szCs w:val="24"/>
        </w:rPr>
      </w:pPr>
      <w:r w:rsidRPr="00C41ED2">
        <w:rPr>
          <w:sz w:val="24"/>
          <w:szCs w:val="24"/>
        </w:rPr>
        <w:t>Tomatensuppe verteilen und mit „grünem“ Rahm dekorieren.</w:t>
      </w:r>
    </w:p>
    <w:p w14:paraId="0470058F" w14:textId="77777777" w:rsidR="00ED356B" w:rsidRDefault="00ED356B">
      <w:pPr>
        <w:rPr>
          <w:sz w:val="24"/>
          <w:szCs w:val="24"/>
        </w:rPr>
      </w:pPr>
      <w:r>
        <w:rPr>
          <w:sz w:val="24"/>
          <w:szCs w:val="24"/>
        </w:rPr>
        <w:br w:type="page"/>
      </w:r>
    </w:p>
    <w:p w14:paraId="5891DF8B" w14:textId="049867E6" w:rsidR="00ED356B" w:rsidRDefault="00ED356B" w:rsidP="00ED356B">
      <w:pPr>
        <w:pStyle w:val="Heading2"/>
        <w:spacing w:after="240"/>
      </w:pPr>
      <w:r>
        <w:lastRenderedPageBreak/>
        <w:t>Tomatensuppe Nr. 2</w:t>
      </w:r>
    </w:p>
    <w:p w14:paraId="6F39B1DB" w14:textId="77777777" w:rsidR="00ED356B" w:rsidRPr="00116C72" w:rsidRDefault="00ED356B" w:rsidP="00ED356B">
      <w:pPr>
        <w:rPr>
          <w:sz w:val="24"/>
          <w:szCs w:val="24"/>
          <w:u w:val="single"/>
        </w:rPr>
      </w:pPr>
      <w:r w:rsidRPr="00116C72">
        <w:rPr>
          <w:sz w:val="24"/>
          <w:szCs w:val="24"/>
          <w:u w:val="single"/>
        </w:rPr>
        <w:t>Zutaten</w:t>
      </w:r>
      <w:r>
        <w:rPr>
          <w:sz w:val="24"/>
          <w:szCs w:val="24"/>
          <w:u w:val="single"/>
        </w:rPr>
        <w:t>:</w:t>
      </w:r>
    </w:p>
    <w:p w14:paraId="13692103" w14:textId="77777777" w:rsidR="00ED356B" w:rsidRDefault="00ED356B" w:rsidP="00ED356B">
      <w:pPr>
        <w:rPr>
          <w:sz w:val="24"/>
          <w:szCs w:val="24"/>
        </w:rPr>
      </w:pPr>
      <w:r>
        <w:rPr>
          <w:sz w:val="24"/>
          <w:szCs w:val="24"/>
        </w:rPr>
        <w:t>1,5 kg Fleischtomaten</w:t>
      </w:r>
    </w:p>
    <w:p w14:paraId="43242CB5" w14:textId="77777777" w:rsidR="00ED356B" w:rsidRDefault="00ED356B" w:rsidP="00ED356B">
      <w:pPr>
        <w:rPr>
          <w:sz w:val="24"/>
          <w:szCs w:val="24"/>
        </w:rPr>
      </w:pPr>
      <w:r>
        <w:rPr>
          <w:sz w:val="24"/>
          <w:szCs w:val="24"/>
        </w:rPr>
        <w:t>2 Zwiebeln</w:t>
      </w:r>
    </w:p>
    <w:p w14:paraId="5DD3F392" w14:textId="77777777" w:rsidR="00ED356B" w:rsidRDefault="00ED356B" w:rsidP="00ED356B">
      <w:pPr>
        <w:rPr>
          <w:sz w:val="24"/>
          <w:szCs w:val="24"/>
        </w:rPr>
      </w:pPr>
      <w:r>
        <w:rPr>
          <w:sz w:val="24"/>
          <w:szCs w:val="24"/>
        </w:rPr>
        <w:t>2 Knoblauchzehen</w:t>
      </w:r>
    </w:p>
    <w:p w14:paraId="2733FD62" w14:textId="77777777" w:rsidR="00ED356B" w:rsidRDefault="00ED356B" w:rsidP="00ED356B">
      <w:pPr>
        <w:rPr>
          <w:sz w:val="24"/>
          <w:szCs w:val="24"/>
        </w:rPr>
      </w:pPr>
      <w:r>
        <w:rPr>
          <w:sz w:val="24"/>
          <w:szCs w:val="24"/>
        </w:rPr>
        <w:t>2 EL Olivenöl</w:t>
      </w:r>
    </w:p>
    <w:p w14:paraId="108C6E2C" w14:textId="77777777" w:rsidR="00ED356B" w:rsidRDefault="00ED356B" w:rsidP="00ED356B">
      <w:pPr>
        <w:rPr>
          <w:sz w:val="24"/>
          <w:szCs w:val="24"/>
        </w:rPr>
      </w:pPr>
      <w:r>
        <w:rPr>
          <w:sz w:val="24"/>
          <w:szCs w:val="24"/>
        </w:rPr>
        <w:t>500 ml Gemüsebrühe</w:t>
      </w:r>
    </w:p>
    <w:p w14:paraId="766B5217" w14:textId="77777777" w:rsidR="00ED356B" w:rsidRDefault="00ED356B" w:rsidP="00ED356B">
      <w:pPr>
        <w:rPr>
          <w:sz w:val="24"/>
          <w:szCs w:val="24"/>
        </w:rPr>
      </w:pPr>
      <w:r>
        <w:rPr>
          <w:sz w:val="24"/>
          <w:szCs w:val="24"/>
        </w:rPr>
        <w:t>1 Prise Zucker</w:t>
      </w:r>
    </w:p>
    <w:p w14:paraId="0E3940D5" w14:textId="77777777" w:rsidR="00ED356B" w:rsidRDefault="00ED356B" w:rsidP="00ED356B">
      <w:pPr>
        <w:rPr>
          <w:sz w:val="24"/>
          <w:szCs w:val="24"/>
        </w:rPr>
      </w:pPr>
      <w:r>
        <w:rPr>
          <w:sz w:val="24"/>
          <w:szCs w:val="24"/>
        </w:rPr>
        <w:t>Salz, Pfeffer</w:t>
      </w:r>
    </w:p>
    <w:p w14:paraId="4578E440" w14:textId="77777777" w:rsidR="00ED356B" w:rsidRDefault="00ED356B" w:rsidP="00ED356B">
      <w:pPr>
        <w:rPr>
          <w:sz w:val="24"/>
          <w:szCs w:val="24"/>
        </w:rPr>
      </w:pPr>
      <w:r>
        <w:rPr>
          <w:sz w:val="24"/>
          <w:szCs w:val="24"/>
        </w:rPr>
        <w:t>Cayennepfeffer</w:t>
      </w:r>
    </w:p>
    <w:p w14:paraId="49D93FEB" w14:textId="77777777" w:rsidR="00ED356B" w:rsidRDefault="00ED356B" w:rsidP="00ED356B">
      <w:pPr>
        <w:rPr>
          <w:sz w:val="24"/>
          <w:szCs w:val="24"/>
        </w:rPr>
      </w:pPr>
      <w:r>
        <w:rPr>
          <w:sz w:val="24"/>
          <w:szCs w:val="24"/>
        </w:rPr>
        <w:t>1 Lorbeerblatt</w:t>
      </w:r>
    </w:p>
    <w:p w14:paraId="2E75FDF4" w14:textId="77777777" w:rsidR="00ED356B" w:rsidRDefault="00ED356B" w:rsidP="00ED356B">
      <w:pPr>
        <w:rPr>
          <w:sz w:val="24"/>
          <w:szCs w:val="24"/>
        </w:rPr>
      </w:pPr>
      <w:r>
        <w:rPr>
          <w:sz w:val="24"/>
          <w:szCs w:val="24"/>
        </w:rPr>
        <w:t>Oregano, Basilikum</w:t>
      </w:r>
    </w:p>
    <w:p w14:paraId="7F9C3C79" w14:textId="77777777" w:rsidR="00ED356B" w:rsidRDefault="00ED356B" w:rsidP="00ED356B">
      <w:pPr>
        <w:jc w:val="both"/>
        <w:rPr>
          <w:sz w:val="24"/>
          <w:szCs w:val="24"/>
        </w:rPr>
      </w:pPr>
    </w:p>
    <w:p w14:paraId="27C8EF0F" w14:textId="77777777" w:rsidR="00ED356B" w:rsidRDefault="00ED356B" w:rsidP="00ED356B">
      <w:pPr>
        <w:jc w:val="both"/>
        <w:rPr>
          <w:sz w:val="24"/>
          <w:szCs w:val="24"/>
        </w:rPr>
      </w:pPr>
      <w:r>
        <w:rPr>
          <w:sz w:val="24"/>
          <w:szCs w:val="24"/>
        </w:rPr>
        <w:t>Zubereitung:</w:t>
      </w:r>
    </w:p>
    <w:p w14:paraId="6287EB16" w14:textId="77777777" w:rsidR="00ED356B" w:rsidRPr="00A13A1C" w:rsidRDefault="00ED356B" w:rsidP="00B40E8C">
      <w:pPr>
        <w:pStyle w:val="ListParagraph"/>
        <w:numPr>
          <w:ilvl w:val="0"/>
          <w:numId w:val="1084"/>
        </w:numPr>
        <w:spacing w:after="120"/>
        <w:ind w:left="714" w:hanging="357"/>
        <w:contextualSpacing w:val="0"/>
        <w:jc w:val="both"/>
        <w:rPr>
          <w:sz w:val="24"/>
          <w:szCs w:val="24"/>
        </w:rPr>
      </w:pPr>
      <w:r w:rsidRPr="00A13A1C">
        <w:rPr>
          <w:sz w:val="24"/>
          <w:szCs w:val="24"/>
        </w:rPr>
        <w:t>Tomaten waschen, abtropfen lassen, vierteln und Stängelansätze herausschneiden. Tomaten würfeln. Zwiebeln und Knoblauchzehen abziehen und fein würfeln.</w:t>
      </w:r>
    </w:p>
    <w:p w14:paraId="1352A6A0" w14:textId="77777777" w:rsidR="00ED356B" w:rsidRPr="00A13A1C" w:rsidRDefault="00ED356B" w:rsidP="00B40E8C">
      <w:pPr>
        <w:pStyle w:val="ListParagraph"/>
        <w:numPr>
          <w:ilvl w:val="0"/>
          <w:numId w:val="1084"/>
        </w:numPr>
        <w:spacing w:after="120"/>
        <w:ind w:left="714" w:hanging="357"/>
        <w:contextualSpacing w:val="0"/>
        <w:jc w:val="both"/>
        <w:rPr>
          <w:sz w:val="24"/>
          <w:szCs w:val="24"/>
        </w:rPr>
      </w:pPr>
      <w:r w:rsidRPr="00A13A1C">
        <w:rPr>
          <w:sz w:val="24"/>
          <w:szCs w:val="24"/>
        </w:rPr>
        <w:t>Öl in einem Topf erhitzen. Zwiebel- und Knoblauchwürfel darin unter Rühren dünsten. Tomatenwürfel darin unter Rühren dünsten. Tomatenwürfel, Brühe, Zucker, Salz, Pfeffer, Cayennepfeffer, Lorbeerblatt und Oregano zufügen, zum Kochen bringen und mit Deckel etwa 15 Minuten bei schwacher Hitze kochen.</w:t>
      </w:r>
    </w:p>
    <w:p w14:paraId="64CF16B9" w14:textId="77777777" w:rsidR="00ED356B" w:rsidRPr="00A13A1C" w:rsidRDefault="00ED356B" w:rsidP="00B40E8C">
      <w:pPr>
        <w:pStyle w:val="ListParagraph"/>
        <w:numPr>
          <w:ilvl w:val="0"/>
          <w:numId w:val="1084"/>
        </w:numPr>
        <w:spacing w:after="120"/>
        <w:ind w:left="714" w:hanging="357"/>
        <w:contextualSpacing w:val="0"/>
        <w:jc w:val="both"/>
        <w:rPr>
          <w:sz w:val="24"/>
          <w:szCs w:val="24"/>
        </w:rPr>
      </w:pPr>
      <w:r w:rsidRPr="00A13A1C">
        <w:rPr>
          <w:sz w:val="24"/>
          <w:szCs w:val="24"/>
        </w:rPr>
        <w:t>Das Lorbeerblatt herausnehmen, die Suppe pürieren und durch ein Sieb streichen. Suppe aufkochen, nochmals mit den Gewürzen abschmecken. Mit vorbereiteten Basilikumblättchen bestreut servieren.</w:t>
      </w:r>
    </w:p>
    <w:p w14:paraId="77A7A5CC" w14:textId="77777777" w:rsidR="00ED356B" w:rsidRDefault="00ED356B" w:rsidP="00ED356B">
      <w:pPr>
        <w:ind w:left="708" w:hanging="708"/>
        <w:jc w:val="both"/>
        <w:rPr>
          <w:sz w:val="24"/>
          <w:szCs w:val="24"/>
        </w:rPr>
      </w:pPr>
    </w:p>
    <w:p w14:paraId="75908734" w14:textId="77777777" w:rsidR="00ED356B" w:rsidRDefault="00ED356B" w:rsidP="00ED356B">
      <w:pPr>
        <w:ind w:left="708" w:hanging="708"/>
        <w:jc w:val="both"/>
        <w:rPr>
          <w:sz w:val="24"/>
          <w:szCs w:val="24"/>
        </w:rPr>
      </w:pPr>
      <w:r>
        <w:rPr>
          <w:sz w:val="24"/>
          <w:szCs w:val="24"/>
        </w:rPr>
        <w:t>Tipp:</w:t>
      </w:r>
      <w:r>
        <w:rPr>
          <w:sz w:val="24"/>
          <w:szCs w:val="24"/>
        </w:rPr>
        <w:tab/>
        <w:t>Anstelle von frischen Tomaten kann man natürlich auch eine große Dose Dosentomaten (800 g) nehmen.</w:t>
      </w:r>
    </w:p>
    <w:p w14:paraId="449FDF16" w14:textId="77777777" w:rsidR="00ED356B" w:rsidRDefault="00ED356B" w:rsidP="00ED356B">
      <w:pPr>
        <w:rPr>
          <w:sz w:val="24"/>
          <w:szCs w:val="24"/>
        </w:rPr>
      </w:pPr>
      <w:r>
        <w:rPr>
          <w:sz w:val="24"/>
          <w:szCs w:val="24"/>
        </w:rPr>
        <w:br w:type="page"/>
      </w:r>
    </w:p>
    <w:p w14:paraId="27F3BBF7" w14:textId="526855CF" w:rsidR="003146CC" w:rsidRPr="00F0625D" w:rsidRDefault="003146CC" w:rsidP="003146CC">
      <w:pPr>
        <w:pStyle w:val="Heading2"/>
        <w:spacing w:after="240"/>
      </w:pPr>
      <w:r w:rsidRPr="00F0625D">
        <w:lastRenderedPageBreak/>
        <w:t>Tomatensuppe</w:t>
      </w:r>
      <w:r>
        <w:t xml:space="preserve"> Nr. 3</w:t>
      </w:r>
      <w:r>
        <w:rPr>
          <w:rStyle w:val="FootnoteReference"/>
          <w:lang w:val="en-US"/>
        </w:rPr>
        <w:footnoteReference w:id="342"/>
      </w:r>
    </w:p>
    <w:p w14:paraId="4C7EBB1C" w14:textId="77777777" w:rsidR="003146CC" w:rsidRPr="00C42DBA" w:rsidRDefault="003146CC" w:rsidP="003146CC">
      <w:pPr>
        <w:rPr>
          <w:sz w:val="24"/>
          <w:szCs w:val="24"/>
        </w:rPr>
      </w:pPr>
      <w:r w:rsidRPr="005700F5">
        <w:rPr>
          <w:sz w:val="24"/>
          <w:szCs w:val="24"/>
          <w:u w:val="single"/>
        </w:rPr>
        <w:t>Zutaten</w:t>
      </w:r>
      <w:r w:rsidRPr="00C42DBA">
        <w:rPr>
          <w:sz w:val="24"/>
          <w:szCs w:val="24"/>
        </w:rPr>
        <w:t xml:space="preserve"> </w:t>
      </w:r>
      <w:r>
        <w:rPr>
          <w:sz w:val="24"/>
          <w:szCs w:val="24"/>
        </w:rPr>
        <w:t>(</w:t>
      </w:r>
      <w:r w:rsidRPr="00C42DBA">
        <w:rPr>
          <w:sz w:val="24"/>
          <w:szCs w:val="24"/>
        </w:rPr>
        <w:t>für 4 Portionen</w:t>
      </w:r>
      <w:r>
        <w:rPr>
          <w:sz w:val="24"/>
          <w:szCs w:val="24"/>
        </w:rPr>
        <w:t>):</w:t>
      </w:r>
    </w:p>
    <w:p w14:paraId="34DD0CD8" w14:textId="77777777" w:rsidR="003146CC" w:rsidRDefault="003146CC" w:rsidP="003146CC">
      <w:pPr>
        <w:rPr>
          <w:sz w:val="24"/>
          <w:szCs w:val="24"/>
        </w:rPr>
      </w:pPr>
      <w:r w:rsidRPr="00871EF6">
        <w:rPr>
          <w:sz w:val="24"/>
          <w:szCs w:val="24"/>
        </w:rPr>
        <w:t>2 EL Olivenöl, plus etwas z</w:t>
      </w:r>
      <w:r>
        <w:rPr>
          <w:sz w:val="24"/>
          <w:szCs w:val="24"/>
        </w:rPr>
        <w:t>um Beträufeln</w:t>
      </w:r>
    </w:p>
    <w:p w14:paraId="1F4294FC" w14:textId="77777777" w:rsidR="003146CC" w:rsidRDefault="003146CC" w:rsidP="003146CC">
      <w:pPr>
        <w:rPr>
          <w:sz w:val="24"/>
          <w:szCs w:val="24"/>
        </w:rPr>
      </w:pPr>
      <w:r>
        <w:rPr>
          <w:sz w:val="24"/>
          <w:szCs w:val="24"/>
        </w:rPr>
        <w:t>1 große Zwiebel, gehackt</w:t>
      </w:r>
    </w:p>
    <w:p w14:paraId="585A4B35" w14:textId="77777777" w:rsidR="003146CC" w:rsidRDefault="003146CC" w:rsidP="003146CC">
      <w:pPr>
        <w:rPr>
          <w:sz w:val="24"/>
          <w:szCs w:val="24"/>
        </w:rPr>
      </w:pPr>
      <w:r>
        <w:rPr>
          <w:sz w:val="24"/>
          <w:szCs w:val="24"/>
        </w:rPr>
        <w:t>1 TL Kreuzkümmelsamen</w:t>
      </w:r>
    </w:p>
    <w:p w14:paraId="1B040AEB" w14:textId="77777777" w:rsidR="003146CC" w:rsidRDefault="003146CC" w:rsidP="003146CC">
      <w:pPr>
        <w:rPr>
          <w:sz w:val="24"/>
          <w:szCs w:val="24"/>
        </w:rPr>
      </w:pPr>
      <w:r>
        <w:rPr>
          <w:sz w:val="24"/>
          <w:szCs w:val="24"/>
        </w:rPr>
        <w:t>2 Knoblauchzehen, zerdrückt</w:t>
      </w:r>
    </w:p>
    <w:p w14:paraId="0523AAF9" w14:textId="77777777" w:rsidR="003146CC" w:rsidRDefault="003146CC" w:rsidP="003146CC">
      <w:pPr>
        <w:rPr>
          <w:sz w:val="24"/>
          <w:szCs w:val="24"/>
        </w:rPr>
      </w:pPr>
      <w:r>
        <w:rPr>
          <w:sz w:val="24"/>
          <w:szCs w:val="24"/>
        </w:rPr>
        <w:t>750 ml Gemüsebrühe</w:t>
      </w:r>
    </w:p>
    <w:p w14:paraId="4462BE84" w14:textId="77777777" w:rsidR="003146CC" w:rsidRDefault="003146CC" w:rsidP="003146CC">
      <w:pPr>
        <w:rPr>
          <w:sz w:val="24"/>
          <w:szCs w:val="24"/>
        </w:rPr>
      </w:pPr>
      <w:r>
        <w:rPr>
          <w:sz w:val="24"/>
          <w:szCs w:val="24"/>
        </w:rPr>
        <w:t>4 große, reife Tomaten (650 g), gehackt</w:t>
      </w:r>
    </w:p>
    <w:p w14:paraId="1B33A04D" w14:textId="77777777" w:rsidR="003146CC" w:rsidRDefault="003146CC" w:rsidP="003146CC">
      <w:pPr>
        <w:rPr>
          <w:sz w:val="24"/>
          <w:szCs w:val="24"/>
        </w:rPr>
      </w:pPr>
      <w:r>
        <w:rPr>
          <w:sz w:val="24"/>
          <w:szCs w:val="24"/>
        </w:rPr>
        <w:t>1 Dose (400 g) Tomatenstücke</w:t>
      </w:r>
    </w:p>
    <w:p w14:paraId="2699755A" w14:textId="77777777" w:rsidR="003146CC" w:rsidRDefault="003146CC" w:rsidP="003146CC">
      <w:pPr>
        <w:rPr>
          <w:sz w:val="24"/>
          <w:szCs w:val="24"/>
        </w:rPr>
      </w:pPr>
      <w:r>
        <w:rPr>
          <w:sz w:val="24"/>
          <w:szCs w:val="24"/>
        </w:rPr>
        <w:t>1 EL Zucker</w:t>
      </w:r>
    </w:p>
    <w:p w14:paraId="6837CD31" w14:textId="77777777" w:rsidR="003146CC" w:rsidRDefault="003146CC" w:rsidP="003146CC">
      <w:pPr>
        <w:rPr>
          <w:sz w:val="24"/>
          <w:szCs w:val="24"/>
        </w:rPr>
      </w:pPr>
      <w:r>
        <w:rPr>
          <w:sz w:val="24"/>
          <w:szCs w:val="24"/>
        </w:rPr>
        <w:t>1 Scheibe Sauerteigbrot</w:t>
      </w:r>
    </w:p>
    <w:p w14:paraId="3FC7C64A" w14:textId="77777777" w:rsidR="003146CC" w:rsidRDefault="003146CC" w:rsidP="003146CC">
      <w:pPr>
        <w:rPr>
          <w:sz w:val="24"/>
          <w:szCs w:val="24"/>
        </w:rPr>
      </w:pPr>
      <w:r>
        <w:rPr>
          <w:sz w:val="24"/>
          <w:szCs w:val="24"/>
        </w:rPr>
        <w:t>3 EL gehacktes Koriandergrün</w:t>
      </w:r>
    </w:p>
    <w:p w14:paraId="6E0ED787" w14:textId="77777777" w:rsidR="003146CC" w:rsidRDefault="003146CC" w:rsidP="003146CC">
      <w:pPr>
        <w:rPr>
          <w:sz w:val="24"/>
          <w:szCs w:val="24"/>
        </w:rPr>
      </w:pPr>
      <w:r>
        <w:rPr>
          <w:sz w:val="24"/>
          <w:szCs w:val="24"/>
        </w:rPr>
        <w:t>Salz, Pfeffer</w:t>
      </w:r>
    </w:p>
    <w:p w14:paraId="4A6F3D4B" w14:textId="77777777" w:rsidR="003146CC" w:rsidRDefault="003146CC" w:rsidP="003146CC">
      <w:pPr>
        <w:rPr>
          <w:sz w:val="24"/>
          <w:szCs w:val="24"/>
        </w:rPr>
      </w:pPr>
    </w:p>
    <w:p w14:paraId="288F4BC7" w14:textId="77777777" w:rsidR="003146CC" w:rsidRDefault="003146CC" w:rsidP="003146CC">
      <w:pPr>
        <w:rPr>
          <w:sz w:val="24"/>
          <w:szCs w:val="24"/>
        </w:rPr>
      </w:pPr>
      <w:r>
        <w:rPr>
          <w:sz w:val="24"/>
          <w:szCs w:val="24"/>
        </w:rPr>
        <w:t>Zubereitung</w:t>
      </w:r>
    </w:p>
    <w:p w14:paraId="1C5AC97E" w14:textId="77777777" w:rsidR="003146CC" w:rsidRPr="00450C62" w:rsidRDefault="003146CC" w:rsidP="00B40E8C">
      <w:pPr>
        <w:pStyle w:val="ListParagraph"/>
        <w:numPr>
          <w:ilvl w:val="0"/>
          <w:numId w:val="879"/>
        </w:numPr>
        <w:spacing w:after="120"/>
        <w:ind w:left="714" w:hanging="357"/>
        <w:contextualSpacing w:val="0"/>
        <w:jc w:val="both"/>
        <w:rPr>
          <w:sz w:val="24"/>
          <w:szCs w:val="24"/>
        </w:rPr>
      </w:pPr>
      <w:r w:rsidRPr="00450C62">
        <w:rPr>
          <w:sz w:val="24"/>
          <w:szCs w:val="24"/>
        </w:rPr>
        <w:t>Das Öl in einem mittelgroßen Topf erhitzen und die Zwiebel etwa 5 Minuten unter häufigem Rühren glasig anschwitzen.</w:t>
      </w:r>
    </w:p>
    <w:p w14:paraId="61F0A317" w14:textId="77777777" w:rsidR="003146CC" w:rsidRPr="00450C62" w:rsidRDefault="003146CC" w:rsidP="00B40E8C">
      <w:pPr>
        <w:pStyle w:val="ListParagraph"/>
        <w:numPr>
          <w:ilvl w:val="0"/>
          <w:numId w:val="879"/>
        </w:numPr>
        <w:spacing w:after="120"/>
        <w:ind w:left="714" w:hanging="357"/>
        <w:contextualSpacing w:val="0"/>
        <w:jc w:val="both"/>
        <w:rPr>
          <w:sz w:val="24"/>
          <w:szCs w:val="24"/>
        </w:rPr>
      </w:pPr>
      <w:r w:rsidRPr="00450C62">
        <w:rPr>
          <w:sz w:val="24"/>
          <w:szCs w:val="24"/>
        </w:rPr>
        <w:t>Kreuzkümmel und Knoblauch dazugeben und 2 Minuten mitbraten. Die Brühe angießen, Tomatenwürfel, Dosentomaten sowie Zucker hinzufügen und mit 1 TL Salz und 1 kräftigen Prise Pfeffer würzen.</w:t>
      </w:r>
    </w:p>
    <w:p w14:paraId="67AD8BA9" w14:textId="77777777" w:rsidR="003146CC" w:rsidRPr="00450C62" w:rsidRDefault="003146CC" w:rsidP="00B40E8C">
      <w:pPr>
        <w:pStyle w:val="ListParagraph"/>
        <w:numPr>
          <w:ilvl w:val="0"/>
          <w:numId w:val="879"/>
        </w:numPr>
        <w:spacing w:after="120"/>
        <w:ind w:left="714" w:hanging="357"/>
        <w:contextualSpacing w:val="0"/>
        <w:jc w:val="both"/>
        <w:rPr>
          <w:sz w:val="24"/>
          <w:szCs w:val="24"/>
        </w:rPr>
      </w:pPr>
      <w:r w:rsidRPr="00450C62">
        <w:rPr>
          <w:sz w:val="24"/>
          <w:szCs w:val="24"/>
        </w:rPr>
        <w:t>Die Suppe zum Köcheln bringen und 20 Minuten köcheln lassen. Nach der Hälfte der Zeit das in Stücke gebrochene Brot hinzufügen. Zum Schluss 2 EL Koriandergrün unterrühren. Die Suppe kurz pürieren (sie sollte noch Tomatenstücke enthalten und relativ dick sein). Falls nötig, mit etwas Wasser verdünnen. Mit Olivenöl beträufeln und mit dem restlichen Koriandergrün bestreuen.</w:t>
      </w:r>
    </w:p>
    <w:p w14:paraId="07D3B83A" w14:textId="77777777" w:rsidR="003146CC" w:rsidRPr="00871EF6" w:rsidRDefault="003146CC" w:rsidP="003146CC">
      <w:pPr>
        <w:rPr>
          <w:sz w:val="24"/>
          <w:szCs w:val="24"/>
        </w:rPr>
      </w:pPr>
    </w:p>
    <w:p w14:paraId="604F36C6" w14:textId="77777777" w:rsidR="003146CC" w:rsidRPr="00871EF6" w:rsidRDefault="003146CC" w:rsidP="003146CC">
      <w:pPr>
        <w:rPr>
          <w:sz w:val="24"/>
          <w:szCs w:val="24"/>
        </w:rPr>
      </w:pPr>
      <w:r w:rsidRPr="00871EF6">
        <w:rPr>
          <w:sz w:val="24"/>
          <w:szCs w:val="24"/>
        </w:rPr>
        <w:br w:type="page"/>
      </w:r>
    </w:p>
    <w:p w14:paraId="124FF3EA" w14:textId="77777777" w:rsidR="00690D94" w:rsidRPr="00467071" w:rsidRDefault="00690D94" w:rsidP="00690D94">
      <w:pPr>
        <w:pStyle w:val="Heading2"/>
        <w:spacing w:after="240"/>
      </w:pPr>
      <w:r w:rsidRPr="00467071">
        <w:lastRenderedPageBreak/>
        <w:t>Tomaten-Brot-Suppe</w:t>
      </w:r>
      <w:r>
        <w:rPr>
          <w:rStyle w:val="FootnoteReference"/>
        </w:rPr>
        <w:footnoteReference w:id="343"/>
      </w:r>
      <w:r w:rsidRPr="00467071">
        <w:t xml:space="preserve"> </w:t>
      </w:r>
    </w:p>
    <w:p w14:paraId="204D191F" w14:textId="77777777" w:rsidR="00690D94" w:rsidRDefault="00690D94" w:rsidP="00690D94">
      <w:pPr>
        <w:rPr>
          <w:sz w:val="24"/>
          <w:szCs w:val="24"/>
        </w:rPr>
      </w:pPr>
      <w:r w:rsidRPr="00652A3A">
        <w:rPr>
          <w:sz w:val="24"/>
          <w:szCs w:val="24"/>
          <w:u w:val="single"/>
        </w:rPr>
        <w:t>Zutaten</w:t>
      </w:r>
      <w:r>
        <w:rPr>
          <w:sz w:val="24"/>
          <w:szCs w:val="24"/>
        </w:rPr>
        <w:t xml:space="preserve"> (für 5 Personen):</w:t>
      </w:r>
    </w:p>
    <w:p w14:paraId="48C98E2E" w14:textId="77777777" w:rsidR="00690D94" w:rsidRDefault="00690D94" w:rsidP="00690D94">
      <w:pPr>
        <w:rPr>
          <w:sz w:val="24"/>
          <w:szCs w:val="24"/>
        </w:rPr>
      </w:pPr>
      <w:r>
        <w:rPr>
          <w:sz w:val="24"/>
          <w:szCs w:val="24"/>
        </w:rPr>
        <w:t xml:space="preserve">1,5 Kilo frische, reife Tomaten </w:t>
      </w:r>
    </w:p>
    <w:p w14:paraId="77606555" w14:textId="77777777" w:rsidR="00690D94" w:rsidRDefault="00690D94" w:rsidP="00690D94">
      <w:pPr>
        <w:rPr>
          <w:sz w:val="24"/>
          <w:szCs w:val="24"/>
        </w:rPr>
      </w:pPr>
      <w:r>
        <w:rPr>
          <w:sz w:val="24"/>
          <w:szCs w:val="24"/>
        </w:rPr>
        <w:t>2 EL Olivenöl</w:t>
      </w:r>
    </w:p>
    <w:p w14:paraId="481C59ED" w14:textId="77777777" w:rsidR="00690D94" w:rsidRDefault="00690D94" w:rsidP="00690D94">
      <w:pPr>
        <w:rPr>
          <w:sz w:val="24"/>
          <w:szCs w:val="24"/>
        </w:rPr>
      </w:pPr>
      <w:r>
        <w:rPr>
          <w:sz w:val="24"/>
          <w:szCs w:val="24"/>
        </w:rPr>
        <w:t>1 kleine Zwiebel (gehackt)</w:t>
      </w:r>
    </w:p>
    <w:p w14:paraId="02B2B03E" w14:textId="77777777" w:rsidR="00690D94" w:rsidRDefault="00690D94" w:rsidP="00690D94">
      <w:pPr>
        <w:rPr>
          <w:sz w:val="24"/>
          <w:szCs w:val="24"/>
        </w:rPr>
      </w:pPr>
      <w:r>
        <w:rPr>
          <w:sz w:val="24"/>
          <w:szCs w:val="24"/>
        </w:rPr>
        <w:t>3 Knoblauchzehen</w:t>
      </w:r>
    </w:p>
    <w:p w14:paraId="1C1FF785" w14:textId="77777777" w:rsidR="00690D94" w:rsidRDefault="00690D94" w:rsidP="00690D94">
      <w:pPr>
        <w:rPr>
          <w:sz w:val="24"/>
          <w:szCs w:val="24"/>
        </w:rPr>
      </w:pPr>
      <w:r>
        <w:rPr>
          <w:sz w:val="24"/>
          <w:szCs w:val="24"/>
        </w:rPr>
        <w:t>Salz, Pfeffer</w:t>
      </w:r>
    </w:p>
    <w:p w14:paraId="11675741" w14:textId="77777777" w:rsidR="00690D94" w:rsidRDefault="00690D94" w:rsidP="00690D94">
      <w:pPr>
        <w:rPr>
          <w:sz w:val="24"/>
          <w:szCs w:val="24"/>
        </w:rPr>
      </w:pPr>
      <w:r>
        <w:rPr>
          <w:sz w:val="24"/>
          <w:szCs w:val="24"/>
        </w:rPr>
        <w:t>250 g klein geschnittenes Weißbrot ohne Kruste (am besten ein rustikales italienisches Brot)</w:t>
      </w:r>
    </w:p>
    <w:p w14:paraId="448B09FE" w14:textId="77777777" w:rsidR="00690D94" w:rsidRDefault="00690D94" w:rsidP="00690D94">
      <w:pPr>
        <w:rPr>
          <w:sz w:val="24"/>
          <w:szCs w:val="24"/>
        </w:rPr>
      </w:pPr>
      <w:r>
        <w:rPr>
          <w:sz w:val="24"/>
          <w:szCs w:val="24"/>
        </w:rPr>
        <w:t>1 EL Basilikum (gehackt)</w:t>
      </w:r>
    </w:p>
    <w:p w14:paraId="250B23A7" w14:textId="77777777" w:rsidR="00690D94" w:rsidRDefault="00690D94" w:rsidP="00690D94">
      <w:pPr>
        <w:rPr>
          <w:sz w:val="24"/>
          <w:szCs w:val="24"/>
        </w:rPr>
      </w:pPr>
      <w:r>
        <w:rPr>
          <w:sz w:val="24"/>
          <w:szCs w:val="24"/>
        </w:rPr>
        <w:t>40 g geriebener Ricotta salata</w:t>
      </w:r>
    </w:p>
    <w:p w14:paraId="376370FF" w14:textId="77777777" w:rsidR="00690D94" w:rsidRDefault="00690D94" w:rsidP="00690D94">
      <w:pPr>
        <w:rPr>
          <w:sz w:val="24"/>
          <w:szCs w:val="24"/>
        </w:rPr>
      </w:pPr>
    </w:p>
    <w:p w14:paraId="7CF2AA5E" w14:textId="77777777" w:rsidR="00690D94" w:rsidRDefault="00690D94" w:rsidP="00690D94">
      <w:pPr>
        <w:rPr>
          <w:sz w:val="24"/>
          <w:szCs w:val="24"/>
        </w:rPr>
      </w:pPr>
      <w:r>
        <w:rPr>
          <w:sz w:val="24"/>
          <w:szCs w:val="24"/>
        </w:rPr>
        <w:t>Zubereitung:</w:t>
      </w:r>
    </w:p>
    <w:p w14:paraId="047EE026" w14:textId="77777777" w:rsidR="00690D94" w:rsidRPr="00ED3D48" w:rsidRDefault="00690D94" w:rsidP="00B40E8C">
      <w:pPr>
        <w:pStyle w:val="ListParagraph"/>
        <w:numPr>
          <w:ilvl w:val="0"/>
          <w:numId w:val="247"/>
        </w:numPr>
        <w:spacing w:after="120"/>
        <w:ind w:left="714" w:hanging="357"/>
        <w:contextualSpacing w:val="0"/>
        <w:jc w:val="both"/>
        <w:rPr>
          <w:sz w:val="24"/>
          <w:szCs w:val="24"/>
        </w:rPr>
      </w:pPr>
      <w:r w:rsidRPr="00ED3D48">
        <w:rPr>
          <w:sz w:val="24"/>
          <w:szCs w:val="24"/>
        </w:rPr>
        <w:t>Tomaten vierteln und entkernen. Stücke und den Tomatensaft in einen Mixer geben oder</w:t>
      </w:r>
      <w:r>
        <w:rPr>
          <w:sz w:val="24"/>
          <w:szCs w:val="24"/>
        </w:rPr>
        <w:t xml:space="preserve"> zerstampfen oder</w:t>
      </w:r>
      <w:r w:rsidRPr="00ED3D48">
        <w:rPr>
          <w:sz w:val="24"/>
          <w:szCs w:val="24"/>
        </w:rPr>
        <w:t xml:space="preserve"> mit dem Pürierstab kurz durchmixen. Es sollte aber kein Püree entstehen</w:t>
      </w:r>
      <w:r>
        <w:rPr>
          <w:sz w:val="24"/>
          <w:szCs w:val="24"/>
        </w:rPr>
        <w:t>!</w:t>
      </w:r>
    </w:p>
    <w:p w14:paraId="1269B8FF" w14:textId="77777777" w:rsidR="00690D94" w:rsidRPr="00ED3D48" w:rsidRDefault="00690D94" w:rsidP="00B40E8C">
      <w:pPr>
        <w:pStyle w:val="ListParagraph"/>
        <w:numPr>
          <w:ilvl w:val="0"/>
          <w:numId w:val="247"/>
        </w:numPr>
        <w:spacing w:after="120"/>
        <w:ind w:left="714" w:hanging="357"/>
        <w:contextualSpacing w:val="0"/>
        <w:jc w:val="both"/>
        <w:rPr>
          <w:sz w:val="24"/>
          <w:szCs w:val="24"/>
        </w:rPr>
      </w:pPr>
      <w:r w:rsidRPr="00ED3D48">
        <w:rPr>
          <w:sz w:val="24"/>
          <w:szCs w:val="24"/>
        </w:rPr>
        <w:t>Olivenöl in einem Topf erhitzen. Gehackte Zwiebel und die Knoblauchzehen im Ganzen dazugeben. Sie sollen dort dünsten, aber nicht braun werden. Dann die zerkleinerten Tomaten hinzugeben und mit Salz und gemahlenem Pfeffer abschmecken.</w:t>
      </w:r>
    </w:p>
    <w:p w14:paraId="7CEAC209" w14:textId="77777777" w:rsidR="00690D94" w:rsidRPr="00ED3D48" w:rsidRDefault="00690D94" w:rsidP="00B40E8C">
      <w:pPr>
        <w:pStyle w:val="ListParagraph"/>
        <w:numPr>
          <w:ilvl w:val="0"/>
          <w:numId w:val="247"/>
        </w:numPr>
        <w:spacing w:after="120"/>
        <w:ind w:left="714" w:hanging="357"/>
        <w:contextualSpacing w:val="0"/>
        <w:jc w:val="both"/>
        <w:rPr>
          <w:sz w:val="24"/>
          <w:szCs w:val="24"/>
        </w:rPr>
      </w:pPr>
      <w:r w:rsidRPr="00ED3D48">
        <w:rPr>
          <w:sz w:val="24"/>
          <w:szCs w:val="24"/>
        </w:rPr>
        <w:t>Das Ganze dann 45 Minuten lang köcheln lassen. Ab und zu umrühren. Zum Schluss die Brotstücke zur Suppe geben und dann nochmal 10 bis 15 Minuten weiterköcheln lassen. Dann die Knoblauchzehen entfernen.</w:t>
      </w:r>
    </w:p>
    <w:p w14:paraId="5522C456" w14:textId="77777777" w:rsidR="00690D94" w:rsidRPr="00ED3D48" w:rsidRDefault="00690D94" w:rsidP="00B40E8C">
      <w:pPr>
        <w:pStyle w:val="ListParagraph"/>
        <w:numPr>
          <w:ilvl w:val="0"/>
          <w:numId w:val="247"/>
        </w:numPr>
        <w:spacing w:after="120"/>
        <w:ind w:left="714" w:hanging="357"/>
        <w:contextualSpacing w:val="0"/>
        <w:jc w:val="both"/>
        <w:rPr>
          <w:sz w:val="24"/>
          <w:szCs w:val="24"/>
        </w:rPr>
      </w:pPr>
      <w:r w:rsidRPr="00ED3D48">
        <w:rPr>
          <w:sz w:val="24"/>
          <w:szCs w:val="24"/>
        </w:rPr>
        <w:t>Man kann die Suppe kalt oder lauwarm servieren. Auf jeden Fall streut man vor dem Essen</w:t>
      </w:r>
      <w:r>
        <w:rPr>
          <w:sz w:val="24"/>
          <w:szCs w:val="24"/>
        </w:rPr>
        <w:t xml:space="preserve"> </w:t>
      </w:r>
      <w:r w:rsidRPr="00ED3D48">
        <w:rPr>
          <w:sz w:val="24"/>
          <w:szCs w:val="24"/>
        </w:rPr>
        <w:t>etwas gehacktes Basilikum darauf und reibt Ricotta salata darüber, den halb festen und gesalzenen Ricotta, den man im Käseladen kaufen kann.</w:t>
      </w:r>
    </w:p>
    <w:p w14:paraId="31D2F4D4" w14:textId="77777777" w:rsidR="00690D94" w:rsidRDefault="00690D94" w:rsidP="00690D94">
      <w:pPr>
        <w:rPr>
          <w:sz w:val="24"/>
          <w:szCs w:val="24"/>
        </w:rPr>
      </w:pPr>
      <w:r>
        <w:rPr>
          <w:sz w:val="24"/>
          <w:szCs w:val="24"/>
        </w:rPr>
        <w:br w:type="page"/>
      </w:r>
    </w:p>
    <w:p w14:paraId="025D7557" w14:textId="77777777" w:rsidR="00D001BC" w:rsidRDefault="00D001BC" w:rsidP="00D001BC">
      <w:pPr>
        <w:pStyle w:val="Heading2"/>
        <w:spacing w:after="240"/>
      </w:pPr>
      <w:r>
        <w:lastRenderedPageBreak/>
        <w:t>Tomatensuppe mit Käse</w:t>
      </w:r>
      <w:r>
        <w:rPr>
          <w:rStyle w:val="FootnoteReference"/>
        </w:rPr>
        <w:footnoteReference w:id="344"/>
      </w:r>
    </w:p>
    <w:p w14:paraId="566B3683" w14:textId="77777777" w:rsidR="00D001BC" w:rsidRDefault="00D001BC" w:rsidP="00D001BC">
      <w:pPr>
        <w:rPr>
          <w:sz w:val="24"/>
          <w:szCs w:val="24"/>
        </w:rPr>
      </w:pPr>
      <w:r w:rsidRPr="0055018D">
        <w:rPr>
          <w:sz w:val="24"/>
          <w:szCs w:val="24"/>
          <w:u w:val="single"/>
        </w:rPr>
        <w:t>Zutaten</w:t>
      </w:r>
      <w:r>
        <w:rPr>
          <w:sz w:val="24"/>
          <w:szCs w:val="24"/>
        </w:rPr>
        <w:t xml:space="preserve"> (für 4 Portionen):</w:t>
      </w:r>
    </w:p>
    <w:p w14:paraId="6A172A5D" w14:textId="77777777" w:rsidR="00D001BC" w:rsidRDefault="00D001BC" w:rsidP="00D001BC">
      <w:pPr>
        <w:rPr>
          <w:sz w:val="24"/>
          <w:szCs w:val="24"/>
        </w:rPr>
      </w:pPr>
      <w:r>
        <w:rPr>
          <w:sz w:val="24"/>
          <w:szCs w:val="24"/>
        </w:rPr>
        <w:t>2 große Zwiebeln</w:t>
      </w:r>
    </w:p>
    <w:p w14:paraId="15C11C69" w14:textId="77777777" w:rsidR="00D001BC" w:rsidRDefault="00D001BC" w:rsidP="00D001BC">
      <w:pPr>
        <w:rPr>
          <w:sz w:val="24"/>
          <w:szCs w:val="24"/>
        </w:rPr>
      </w:pPr>
      <w:r>
        <w:rPr>
          <w:sz w:val="24"/>
          <w:szCs w:val="24"/>
        </w:rPr>
        <w:t>500 g Tomaten</w:t>
      </w:r>
    </w:p>
    <w:p w14:paraId="2C6BADD4" w14:textId="77777777" w:rsidR="00D001BC" w:rsidRDefault="00D001BC" w:rsidP="00D001BC">
      <w:pPr>
        <w:rPr>
          <w:sz w:val="24"/>
          <w:szCs w:val="24"/>
        </w:rPr>
      </w:pPr>
      <w:r>
        <w:rPr>
          <w:sz w:val="24"/>
          <w:szCs w:val="24"/>
        </w:rPr>
        <w:t>1 EL Butterschmalz</w:t>
      </w:r>
    </w:p>
    <w:p w14:paraId="39F87502" w14:textId="77777777" w:rsidR="00D001BC" w:rsidRDefault="00D001BC" w:rsidP="00D001BC">
      <w:pPr>
        <w:rPr>
          <w:sz w:val="24"/>
          <w:szCs w:val="24"/>
        </w:rPr>
      </w:pPr>
      <w:r>
        <w:rPr>
          <w:sz w:val="24"/>
          <w:szCs w:val="24"/>
        </w:rPr>
        <w:t>1 Knoblauchzehe</w:t>
      </w:r>
    </w:p>
    <w:p w14:paraId="0BADA326" w14:textId="77777777" w:rsidR="00D001BC" w:rsidRDefault="00D001BC" w:rsidP="00D001BC">
      <w:pPr>
        <w:rPr>
          <w:sz w:val="24"/>
          <w:szCs w:val="24"/>
        </w:rPr>
      </w:pPr>
      <w:r>
        <w:rPr>
          <w:sz w:val="24"/>
          <w:szCs w:val="24"/>
        </w:rPr>
        <w:t>1 EL Mehl</w:t>
      </w:r>
    </w:p>
    <w:p w14:paraId="1F589EFB" w14:textId="77777777" w:rsidR="00D001BC" w:rsidRDefault="00D001BC" w:rsidP="00D001BC">
      <w:pPr>
        <w:rPr>
          <w:sz w:val="24"/>
          <w:szCs w:val="24"/>
        </w:rPr>
      </w:pPr>
      <w:r>
        <w:rPr>
          <w:sz w:val="24"/>
          <w:szCs w:val="24"/>
        </w:rPr>
        <w:t>8 kleine Scheiben altbackenes Weißbrot</w:t>
      </w:r>
    </w:p>
    <w:p w14:paraId="25D7C32D" w14:textId="77777777" w:rsidR="00D001BC" w:rsidRDefault="00D001BC" w:rsidP="00D001BC">
      <w:pPr>
        <w:rPr>
          <w:sz w:val="24"/>
          <w:szCs w:val="24"/>
        </w:rPr>
      </w:pPr>
      <w:r>
        <w:rPr>
          <w:sz w:val="24"/>
          <w:szCs w:val="24"/>
        </w:rPr>
        <w:t>100 g frisch geriebenen Gruyère</w:t>
      </w:r>
    </w:p>
    <w:p w14:paraId="61674D78" w14:textId="77777777" w:rsidR="00D001BC" w:rsidRDefault="00D001BC" w:rsidP="00D001BC">
      <w:pPr>
        <w:rPr>
          <w:sz w:val="24"/>
          <w:szCs w:val="24"/>
        </w:rPr>
      </w:pPr>
      <w:r>
        <w:rPr>
          <w:sz w:val="24"/>
          <w:szCs w:val="24"/>
        </w:rPr>
        <w:t>1 Eigelb</w:t>
      </w:r>
    </w:p>
    <w:p w14:paraId="5313D04E" w14:textId="77777777" w:rsidR="00D001BC" w:rsidRDefault="00D001BC" w:rsidP="00D001BC">
      <w:pPr>
        <w:rPr>
          <w:sz w:val="24"/>
          <w:szCs w:val="24"/>
        </w:rPr>
      </w:pPr>
      <w:r>
        <w:rPr>
          <w:sz w:val="24"/>
          <w:szCs w:val="24"/>
        </w:rPr>
        <w:t>Salz, Pfeffer aus der Mühle</w:t>
      </w:r>
    </w:p>
    <w:p w14:paraId="3A2B26C3" w14:textId="77777777" w:rsidR="00D001BC" w:rsidRDefault="00D001BC" w:rsidP="00D001BC">
      <w:pPr>
        <w:rPr>
          <w:sz w:val="24"/>
          <w:szCs w:val="24"/>
        </w:rPr>
      </w:pPr>
    </w:p>
    <w:p w14:paraId="247AEC4B" w14:textId="77777777" w:rsidR="00D001BC" w:rsidRDefault="00D001BC" w:rsidP="00D001BC">
      <w:pPr>
        <w:rPr>
          <w:sz w:val="24"/>
          <w:szCs w:val="24"/>
        </w:rPr>
      </w:pPr>
      <w:r>
        <w:rPr>
          <w:sz w:val="24"/>
          <w:szCs w:val="24"/>
        </w:rPr>
        <w:t>Zubereitungszeit: etwa 1 ¼ Stunde</w:t>
      </w:r>
    </w:p>
    <w:p w14:paraId="1AC7D0D7" w14:textId="77777777" w:rsidR="00D001BC" w:rsidRPr="00116D94" w:rsidRDefault="00D001BC" w:rsidP="00E76E01">
      <w:pPr>
        <w:pStyle w:val="ListParagraph"/>
        <w:numPr>
          <w:ilvl w:val="0"/>
          <w:numId w:val="64"/>
        </w:numPr>
        <w:spacing w:after="120"/>
        <w:ind w:left="714" w:hanging="357"/>
        <w:contextualSpacing w:val="0"/>
        <w:jc w:val="both"/>
        <w:rPr>
          <w:sz w:val="24"/>
          <w:szCs w:val="24"/>
        </w:rPr>
      </w:pPr>
      <w:r w:rsidRPr="00116D94">
        <w:rPr>
          <w:sz w:val="24"/>
          <w:szCs w:val="24"/>
        </w:rPr>
        <w:t>Die Zwiebeln schälen und in feine Scheiben schneiden. Die Tomaten kochend</w:t>
      </w:r>
      <w:r>
        <w:rPr>
          <w:sz w:val="24"/>
          <w:szCs w:val="24"/>
        </w:rPr>
        <w:t xml:space="preserve"> </w:t>
      </w:r>
      <w:r w:rsidRPr="00116D94">
        <w:rPr>
          <w:sz w:val="24"/>
          <w:szCs w:val="24"/>
        </w:rPr>
        <w:t>heiß überbrühen, häuten Kerne herausdrücken, da Fruchtfleisch kleinschneiden.</w:t>
      </w:r>
    </w:p>
    <w:p w14:paraId="7EA3888A" w14:textId="77777777" w:rsidR="00D001BC" w:rsidRPr="00116D94" w:rsidRDefault="00D001BC" w:rsidP="00E76E01">
      <w:pPr>
        <w:pStyle w:val="ListParagraph"/>
        <w:numPr>
          <w:ilvl w:val="0"/>
          <w:numId w:val="64"/>
        </w:numPr>
        <w:spacing w:after="120"/>
        <w:ind w:left="714" w:hanging="357"/>
        <w:contextualSpacing w:val="0"/>
        <w:jc w:val="both"/>
        <w:rPr>
          <w:sz w:val="24"/>
          <w:szCs w:val="24"/>
        </w:rPr>
      </w:pPr>
      <w:r w:rsidRPr="00116D94">
        <w:rPr>
          <w:sz w:val="24"/>
          <w:szCs w:val="24"/>
        </w:rPr>
        <w:t>In einem Suppentopf das Butterschmalz erhitzen. Die Zwiebeln dazugeben und glasig schmoren, nicht bräunen lassen, sonst wird die Suppe bitter. Die Knoblauchzehe schälen und dazu pressen. Das Mehl anstäuben und leicht bräunen lassen. Mit etwa 100 ml heißem Wasser ablöschen. Weitere 900 ml heißes Wasser dazu gießen. Salzen, pfeffern. Die Tomatenwürfel dazugeben.</w:t>
      </w:r>
    </w:p>
    <w:p w14:paraId="62BA1E6D" w14:textId="77777777" w:rsidR="00D001BC" w:rsidRPr="00116D94" w:rsidRDefault="00D001BC" w:rsidP="00E76E01">
      <w:pPr>
        <w:pStyle w:val="ListParagraph"/>
        <w:numPr>
          <w:ilvl w:val="0"/>
          <w:numId w:val="64"/>
        </w:numPr>
        <w:spacing w:after="120"/>
        <w:ind w:left="714" w:hanging="357"/>
        <w:contextualSpacing w:val="0"/>
        <w:jc w:val="both"/>
        <w:rPr>
          <w:sz w:val="24"/>
          <w:szCs w:val="24"/>
        </w:rPr>
      </w:pPr>
      <w:r w:rsidRPr="00116D94">
        <w:rPr>
          <w:sz w:val="24"/>
          <w:szCs w:val="24"/>
        </w:rPr>
        <w:t>Den Topf zudecken und die Suppe etwa 45 Minuten bei mittlerer Hitze kochen lassen.</w:t>
      </w:r>
    </w:p>
    <w:p w14:paraId="192E2506" w14:textId="77777777" w:rsidR="00D001BC" w:rsidRPr="00116D94" w:rsidRDefault="00D001BC" w:rsidP="00E76E01">
      <w:pPr>
        <w:pStyle w:val="ListParagraph"/>
        <w:numPr>
          <w:ilvl w:val="0"/>
          <w:numId w:val="64"/>
        </w:numPr>
        <w:spacing w:after="120"/>
        <w:ind w:left="714" w:hanging="357"/>
        <w:contextualSpacing w:val="0"/>
        <w:jc w:val="both"/>
        <w:rPr>
          <w:sz w:val="24"/>
          <w:szCs w:val="24"/>
        </w:rPr>
      </w:pPr>
      <w:r w:rsidRPr="00116D94">
        <w:rPr>
          <w:sz w:val="24"/>
          <w:szCs w:val="24"/>
        </w:rPr>
        <w:t xml:space="preserve">Inzwischen die Hälfte der Brotscheiben in eine feuerfeste Suppenterrine legen. Den Käse auf den Scheiben verteilen und mit dem restlichen Brot bedecken. Den Backofen auf 250 ° vorheizen. </w:t>
      </w:r>
    </w:p>
    <w:p w14:paraId="1A4F2076" w14:textId="77777777" w:rsidR="00D001BC" w:rsidRDefault="00D001BC" w:rsidP="00E76E01">
      <w:pPr>
        <w:pStyle w:val="ListParagraph"/>
        <w:numPr>
          <w:ilvl w:val="0"/>
          <w:numId w:val="64"/>
        </w:numPr>
        <w:spacing w:after="120"/>
        <w:ind w:left="714" w:hanging="357"/>
        <w:contextualSpacing w:val="0"/>
        <w:jc w:val="both"/>
        <w:rPr>
          <w:sz w:val="24"/>
          <w:szCs w:val="24"/>
        </w:rPr>
      </w:pPr>
      <w:r w:rsidRPr="00116D94">
        <w:rPr>
          <w:sz w:val="24"/>
          <w:szCs w:val="24"/>
        </w:rPr>
        <w:t>Die fertig gegarte Suppe mit dem Eigelb binden. Durch ein Sieb passieren und über die Brotscheiben gießen. Im Backofen (Mitte, Gas Stufe 5) etwa 5 Minuten gratinieren.</w:t>
      </w:r>
    </w:p>
    <w:p w14:paraId="2C38813C" w14:textId="77777777" w:rsidR="002D0371" w:rsidRPr="009E2CCF" w:rsidRDefault="00D001BC" w:rsidP="002D0371">
      <w:pPr>
        <w:pStyle w:val="Heading2"/>
        <w:spacing w:after="240"/>
      </w:pPr>
      <w:r>
        <w:br w:type="page"/>
      </w:r>
      <w:r w:rsidR="002D0371" w:rsidRPr="009E2CCF">
        <w:lastRenderedPageBreak/>
        <w:t>Tomaten-Käse-Suppe</w:t>
      </w:r>
      <w:r w:rsidR="002D0371">
        <w:rPr>
          <w:rStyle w:val="FootnoteReference"/>
        </w:rPr>
        <w:footnoteReference w:id="345"/>
      </w:r>
      <w:r w:rsidR="002D0371" w:rsidRPr="009E2CCF">
        <w:t xml:space="preserve"> </w:t>
      </w:r>
    </w:p>
    <w:p w14:paraId="0EC297CB" w14:textId="77777777" w:rsidR="002D0371" w:rsidRDefault="002D0371" w:rsidP="002D0371">
      <w:pPr>
        <w:rPr>
          <w:sz w:val="24"/>
          <w:szCs w:val="24"/>
        </w:rPr>
      </w:pPr>
      <w:r w:rsidRPr="009E2CCF">
        <w:rPr>
          <w:sz w:val="24"/>
          <w:szCs w:val="24"/>
          <w:u w:val="single"/>
        </w:rPr>
        <w:t>Zutaten</w:t>
      </w:r>
      <w:r>
        <w:rPr>
          <w:sz w:val="24"/>
          <w:szCs w:val="24"/>
        </w:rPr>
        <w:t xml:space="preserve"> (für 4 Portionen):</w:t>
      </w:r>
    </w:p>
    <w:p w14:paraId="5A45F4AD" w14:textId="77777777" w:rsidR="002D0371" w:rsidRDefault="002D0371" w:rsidP="002D0371">
      <w:pPr>
        <w:rPr>
          <w:sz w:val="24"/>
          <w:szCs w:val="24"/>
        </w:rPr>
      </w:pPr>
      <w:r>
        <w:rPr>
          <w:sz w:val="24"/>
          <w:szCs w:val="24"/>
        </w:rPr>
        <w:t>1 kg Fleischtomaten</w:t>
      </w:r>
    </w:p>
    <w:p w14:paraId="48C877F3" w14:textId="77777777" w:rsidR="002D0371" w:rsidRDefault="002D0371" w:rsidP="002D0371">
      <w:pPr>
        <w:rPr>
          <w:sz w:val="24"/>
          <w:szCs w:val="24"/>
        </w:rPr>
      </w:pPr>
      <w:r>
        <w:rPr>
          <w:sz w:val="24"/>
          <w:szCs w:val="24"/>
        </w:rPr>
        <w:t>1Zwiebel</w:t>
      </w:r>
    </w:p>
    <w:p w14:paraId="4DAE7CB8" w14:textId="77777777" w:rsidR="002D0371" w:rsidRDefault="002D0371" w:rsidP="002D0371">
      <w:pPr>
        <w:rPr>
          <w:sz w:val="24"/>
          <w:szCs w:val="24"/>
        </w:rPr>
      </w:pPr>
      <w:r>
        <w:rPr>
          <w:sz w:val="24"/>
          <w:szCs w:val="24"/>
        </w:rPr>
        <w:t>4 EL Öl</w:t>
      </w:r>
    </w:p>
    <w:p w14:paraId="39F377B6" w14:textId="77777777" w:rsidR="002D0371" w:rsidRDefault="002D0371" w:rsidP="002D0371">
      <w:pPr>
        <w:rPr>
          <w:sz w:val="24"/>
          <w:szCs w:val="24"/>
        </w:rPr>
      </w:pPr>
      <w:r>
        <w:rPr>
          <w:sz w:val="24"/>
          <w:szCs w:val="24"/>
        </w:rPr>
        <w:t>½ l Brühe</w:t>
      </w:r>
    </w:p>
    <w:p w14:paraId="4C4444ED" w14:textId="77777777" w:rsidR="002D0371" w:rsidRDefault="002D0371" w:rsidP="002D0371">
      <w:pPr>
        <w:rPr>
          <w:sz w:val="24"/>
          <w:szCs w:val="24"/>
        </w:rPr>
      </w:pPr>
      <w:r>
        <w:rPr>
          <w:sz w:val="24"/>
          <w:szCs w:val="24"/>
        </w:rPr>
        <w:t>1 TL Sambal Oelek</w:t>
      </w:r>
    </w:p>
    <w:p w14:paraId="721520B2" w14:textId="77777777" w:rsidR="002D0371" w:rsidRDefault="002D0371" w:rsidP="002D0371">
      <w:pPr>
        <w:rPr>
          <w:sz w:val="24"/>
          <w:szCs w:val="24"/>
        </w:rPr>
      </w:pPr>
      <w:r>
        <w:rPr>
          <w:sz w:val="24"/>
          <w:szCs w:val="24"/>
        </w:rPr>
        <w:t>1 Knoblauchzehe</w:t>
      </w:r>
    </w:p>
    <w:p w14:paraId="2F943C62" w14:textId="77777777" w:rsidR="002D0371" w:rsidRDefault="002D0371" w:rsidP="002D0371">
      <w:pPr>
        <w:rPr>
          <w:sz w:val="24"/>
          <w:szCs w:val="24"/>
        </w:rPr>
      </w:pPr>
      <w:r>
        <w:rPr>
          <w:sz w:val="24"/>
          <w:szCs w:val="24"/>
        </w:rPr>
        <w:t>2 Scheiben Toastbrot</w:t>
      </w:r>
    </w:p>
    <w:p w14:paraId="64DD4ED8" w14:textId="77777777" w:rsidR="002D0371" w:rsidRDefault="002D0371" w:rsidP="002D0371">
      <w:pPr>
        <w:rPr>
          <w:sz w:val="24"/>
          <w:szCs w:val="24"/>
        </w:rPr>
      </w:pPr>
      <w:r>
        <w:rPr>
          <w:sz w:val="24"/>
          <w:szCs w:val="24"/>
        </w:rPr>
        <w:t>2 EL ungeschälte Sesamsamen</w:t>
      </w:r>
    </w:p>
    <w:p w14:paraId="1926AD1B" w14:textId="77777777" w:rsidR="002D0371" w:rsidRDefault="002D0371" w:rsidP="002D0371">
      <w:pPr>
        <w:rPr>
          <w:sz w:val="24"/>
          <w:szCs w:val="24"/>
        </w:rPr>
      </w:pPr>
      <w:r>
        <w:rPr>
          <w:sz w:val="24"/>
          <w:szCs w:val="24"/>
        </w:rPr>
        <w:t>100 g Roquefort (oder anderer würziger Edelpilzkäse)</w:t>
      </w:r>
    </w:p>
    <w:p w14:paraId="7BCBA937" w14:textId="77777777" w:rsidR="002D0371" w:rsidRDefault="002D0371" w:rsidP="002D0371">
      <w:pPr>
        <w:rPr>
          <w:sz w:val="24"/>
          <w:szCs w:val="24"/>
        </w:rPr>
      </w:pPr>
    </w:p>
    <w:p w14:paraId="4F279CF7" w14:textId="77777777" w:rsidR="002D0371" w:rsidRDefault="002D0371" w:rsidP="002D0371">
      <w:pPr>
        <w:rPr>
          <w:sz w:val="24"/>
          <w:szCs w:val="24"/>
        </w:rPr>
      </w:pPr>
      <w:r>
        <w:rPr>
          <w:sz w:val="24"/>
          <w:szCs w:val="24"/>
        </w:rPr>
        <w:t>Zubereitungszeit:</w:t>
      </w:r>
      <w:r>
        <w:rPr>
          <w:sz w:val="24"/>
          <w:szCs w:val="24"/>
        </w:rPr>
        <w:tab/>
        <w:t>50 Minuten</w:t>
      </w:r>
    </w:p>
    <w:p w14:paraId="3DBD7E7B" w14:textId="77777777" w:rsidR="002D0371" w:rsidRPr="007C7565" w:rsidRDefault="002D0371" w:rsidP="00B40E8C">
      <w:pPr>
        <w:pStyle w:val="ListParagraph"/>
        <w:numPr>
          <w:ilvl w:val="0"/>
          <w:numId w:val="1685"/>
        </w:numPr>
        <w:spacing w:after="120"/>
        <w:ind w:left="714" w:hanging="357"/>
        <w:contextualSpacing w:val="0"/>
        <w:jc w:val="both"/>
        <w:rPr>
          <w:sz w:val="24"/>
          <w:szCs w:val="24"/>
        </w:rPr>
      </w:pPr>
      <w:r w:rsidRPr="007C7565">
        <w:rPr>
          <w:sz w:val="24"/>
          <w:szCs w:val="24"/>
        </w:rPr>
        <w:t>Die Tomaten über Kreuz einritzen, kurz in kochendheißes Wasser legen. Kalt abschrecken, häuten und ohne den Stängelansatz grob würfeln. Die Zwiebel hacken.</w:t>
      </w:r>
    </w:p>
    <w:p w14:paraId="29AA0ADA" w14:textId="77777777" w:rsidR="002D0371" w:rsidRPr="007C7565" w:rsidRDefault="002D0371" w:rsidP="00B40E8C">
      <w:pPr>
        <w:pStyle w:val="ListParagraph"/>
        <w:numPr>
          <w:ilvl w:val="0"/>
          <w:numId w:val="1685"/>
        </w:numPr>
        <w:spacing w:after="120"/>
        <w:ind w:left="714" w:hanging="357"/>
        <w:contextualSpacing w:val="0"/>
        <w:jc w:val="both"/>
        <w:rPr>
          <w:sz w:val="24"/>
          <w:szCs w:val="24"/>
        </w:rPr>
      </w:pPr>
      <w:r w:rsidRPr="007C7565">
        <w:rPr>
          <w:sz w:val="24"/>
          <w:szCs w:val="24"/>
        </w:rPr>
        <w:t>Etwa 2 EL Öl in einem Topf erhitzen, die Zwiebelwürfel darin glasig dünsten, dann die Tomatenstücke dazugeben.</w:t>
      </w:r>
    </w:p>
    <w:p w14:paraId="7B6F22AF" w14:textId="77777777" w:rsidR="002D0371" w:rsidRPr="007C7565" w:rsidRDefault="002D0371" w:rsidP="00B40E8C">
      <w:pPr>
        <w:pStyle w:val="ListParagraph"/>
        <w:numPr>
          <w:ilvl w:val="0"/>
          <w:numId w:val="1685"/>
        </w:numPr>
        <w:spacing w:after="120"/>
        <w:ind w:left="714" w:hanging="357"/>
        <w:contextualSpacing w:val="0"/>
        <w:jc w:val="both"/>
        <w:rPr>
          <w:sz w:val="24"/>
          <w:szCs w:val="24"/>
        </w:rPr>
      </w:pPr>
      <w:r w:rsidRPr="007C7565">
        <w:rPr>
          <w:sz w:val="24"/>
          <w:szCs w:val="24"/>
        </w:rPr>
        <w:t>Den Fond angießen, mit Pfeffer und Sambal Oelek würzen. Die Suppe aufkochen und halb zugedeckt bei milder Hitze etwa 20 Minuten köcheln lassen.</w:t>
      </w:r>
    </w:p>
    <w:p w14:paraId="71929D71" w14:textId="77777777" w:rsidR="002D0371" w:rsidRPr="007C7565" w:rsidRDefault="002D0371" w:rsidP="00B40E8C">
      <w:pPr>
        <w:pStyle w:val="ListParagraph"/>
        <w:numPr>
          <w:ilvl w:val="0"/>
          <w:numId w:val="1685"/>
        </w:numPr>
        <w:spacing w:after="120"/>
        <w:ind w:left="714" w:hanging="357"/>
        <w:contextualSpacing w:val="0"/>
        <w:jc w:val="both"/>
        <w:rPr>
          <w:sz w:val="24"/>
          <w:szCs w:val="24"/>
        </w:rPr>
      </w:pPr>
      <w:r w:rsidRPr="007C7565">
        <w:rPr>
          <w:sz w:val="24"/>
          <w:szCs w:val="24"/>
        </w:rPr>
        <w:t>Das übrige Öl in einer Pfanne erhitzen. Den Knoblauch dazupressen. Das Toastbrot entrinden, in kleine Würfel schneiden und im Öl goldbraun rösten. Zum Schluss die Sesamsamen unterrühren.</w:t>
      </w:r>
    </w:p>
    <w:p w14:paraId="20AEDA49" w14:textId="77777777" w:rsidR="002D0371" w:rsidRPr="007C7565" w:rsidRDefault="002D0371" w:rsidP="00B40E8C">
      <w:pPr>
        <w:pStyle w:val="ListParagraph"/>
        <w:numPr>
          <w:ilvl w:val="0"/>
          <w:numId w:val="1685"/>
        </w:numPr>
        <w:spacing w:after="120"/>
        <w:ind w:left="714" w:hanging="357"/>
        <w:contextualSpacing w:val="0"/>
        <w:jc w:val="both"/>
        <w:rPr>
          <w:sz w:val="24"/>
          <w:szCs w:val="24"/>
        </w:rPr>
      </w:pPr>
      <w:r w:rsidRPr="007C7565">
        <w:rPr>
          <w:sz w:val="24"/>
          <w:szCs w:val="24"/>
        </w:rPr>
        <w:t>Den Roquefort in kleine Würfel schneiden. Ganz zum Schluss in die Suppe rühren und leicht schmelzen lassen. Die Suppe abschmecken, erst jetzt salzen. Mit den Brotwürfeln bestreut servieren.</w:t>
      </w:r>
    </w:p>
    <w:p w14:paraId="6EF8DB16" w14:textId="77777777" w:rsidR="002D0371" w:rsidRDefault="002D0371" w:rsidP="002D0371">
      <w:pPr>
        <w:rPr>
          <w:sz w:val="24"/>
          <w:szCs w:val="24"/>
        </w:rPr>
      </w:pPr>
    </w:p>
    <w:p w14:paraId="5BF9E083" w14:textId="77777777" w:rsidR="002D0371" w:rsidRDefault="002D0371" w:rsidP="002D0371">
      <w:pPr>
        <w:rPr>
          <w:sz w:val="24"/>
          <w:szCs w:val="24"/>
        </w:rPr>
      </w:pPr>
      <w:r>
        <w:rPr>
          <w:sz w:val="24"/>
          <w:szCs w:val="24"/>
        </w:rPr>
        <w:t>Tipp:</w:t>
      </w:r>
      <w:r>
        <w:rPr>
          <w:sz w:val="24"/>
          <w:szCs w:val="24"/>
        </w:rPr>
        <w:tab/>
        <w:t xml:space="preserve">Die Suppe eignet sich gut als Mitternachtsimbiss. </w:t>
      </w:r>
    </w:p>
    <w:p w14:paraId="1C26F5CE" w14:textId="77777777" w:rsidR="002D0371" w:rsidRDefault="002D0371" w:rsidP="002D0371">
      <w:pPr>
        <w:rPr>
          <w:sz w:val="24"/>
          <w:szCs w:val="24"/>
        </w:rPr>
      </w:pPr>
    </w:p>
    <w:p w14:paraId="1DB0AF1D" w14:textId="77777777" w:rsidR="002D0371" w:rsidRDefault="002D0371" w:rsidP="002D0371">
      <w:pPr>
        <w:rPr>
          <w:sz w:val="24"/>
          <w:szCs w:val="24"/>
        </w:rPr>
      </w:pPr>
      <w:r>
        <w:rPr>
          <w:sz w:val="24"/>
          <w:szCs w:val="24"/>
        </w:rPr>
        <w:br w:type="page"/>
      </w:r>
    </w:p>
    <w:p w14:paraId="689D1B11" w14:textId="666A3741" w:rsidR="00D001BC" w:rsidRDefault="00D001BC" w:rsidP="00D001BC">
      <w:pPr>
        <w:pStyle w:val="Heading2"/>
        <w:spacing w:after="240"/>
      </w:pPr>
      <w:r>
        <w:lastRenderedPageBreak/>
        <w:t>Suppe mit gerösteten Tomaten und Kichererbsen</w:t>
      </w:r>
      <w:r>
        <w:rPr>
          <w:rStyle w:val="FootnoteReference"/>
        </w:rPr>
        <w:footnoteReference w:id="346"/>
      </w:r>
      <w:r>
        <w:t xml:space="preserve"> </w:t>
      </w:r>
    </w:p>
    <w:p w14:paraId="6E2450F6" w14:textId="77777777" w:rsidR="00D001BC" w:rsidRDefault="00D001BC" w:rsidP="00D001BC">
      <w:pPr>
        <w:rPr>
          <w:sz w:val="24"/>
          <w:szCs w:val="24"/>
        </w:rPr>
      </w:pPr>
      <w:r w:rsidRPr="0055018D">
        <w:rPr>
          <w:sz w:val="24"/>
          <w:szCs w:val="24"/>
          <w:u w:val="single"/>
        </w:rPr>
        <w:t>Zutaten</w:t>
      </w:r>
      <w:r>
        <w:rPr>
          <w:sz w:val="24"/>
          <w:szCs w:val="24"/>
        </w:rPr>
        <w:t xml:space="preserve"> (für 2-4 Portionen):</w:t>
      </w:r>
    </w:p>
    <w:p w14:paraId="0242DBE4" w14:textId="77777777" w:rsidR="00D001BC" w:rsidRDefault="00D001BC" w:rsidP="00D001BC">
      <w:pPr>
        <w:rPr>
          <w:sz w:val="24"/>
          <w:szCs w:val="24"/>
        </w:rPr>
      </w:pPr>
      <w:r>
        <w:rPr>
          <w:sz w:val="24"/>
          <w:szCs w:val="24"/>
        </w:rPr>
        <w:t>1 kg reife Tomaten, halbiert</w:t>
      </w:r>
    </w:p>
    <w:p w14:paraId="59FA6A4E" w14:textId="77777777" w:rsidR="00D001BC" w:rsidRDefault="00D001BC" w:rsidP="00D001BC">
      <w:pPr>
        <w:rPr>
          <w:sz w:val="24"/>
          <w:szCs w:val="24"/>
        </w:rPr>
      </w:pPr>
      <w:r>
        <w:rPr>
          <w:sz w:val="24"/>
          <w:szCs w:val="24"/>
        </w:rPr>
        <w:t>450 g gekochte Kichererbsen</w:t>
      </w:r>
    </w:p>
    <w:p w14:paraId="76CD202E" w14:textId="77777777" w:rsidR="00D001BC" w:rsidRDefault="00D001BC" w:rsidP="00D001BC">
      <w:pPr>
        <w:rPr>
          <w:sz w:val="24"/>
          <w:szCs w:val="24"/>
        </w:rPr>
      </w:pPr>
      <w:r>
        <w:rPr>
          <w:sz w:val="24"/>
          <w:szCs w:val="24"/>
        </w:rPr>
        <w:t>4 Zweige Oregano, Blätter abgezupft</w:t>
      </w:r>
    </w:p>
    <w:p w14:paraId="3658807E" w14:textId="77777777" w:rsidR="00D001BC" w:rsidRDefault="00D001BC" w:rsidP="00D001BC">
      <w:pPr>
        <w:rPr>
          <w:sz w:val="24"/>
          <w:szCs w:val="24"/>
        </w:rPr>
      </w:pPr>
      <w:r>
        <w:rPr>
          <w:sz w:val="24"/>
          <w:szCs w:val="24"/>
        </w:rPr>
        <w:t>1 TL Paprikapulver</w:t>
      </w:r>
    </w:p>
    <w:p w14:paraId="7C463E4E" w14:textId="77777777" w:rsidR="00D001BC" w:rsidRDefault="00D001BC" w:rsidP="00D001BC">
      <w:pPr>
        <w:rPr>
          <w:sz w:val="24"/>
          <w:szCs w:val="24"/>
        </w:rPr>
      </w:pPr>
      <w:r>
        <w:rPr>
          <w:sz w:val="24"/>
          <w:szCs w:val="24"/>
        </w:rPr>
        <w:t>6 Zehen Knoblauch, mit dem Messerrücken zerdrückt</w:t>
      </w:r>
    </w:p>
    <w:p w14:paraId="2DD1430D" w14:textId="77777777" w:rsidR="00D001BC" w:rsidRDefault="00D001BC" w:rsidP="00D001BC">
      <w:pPr>
        <w:rPr>
          <w:sz w:val="24"/>
          <w:szCs w:val="24"/>
        </w:rPr>
      </w:pPr>
      <w:r>
        <w:rPr>
          <w:sz w:val="24"/>
          <w:szCs w:val="24"/>
        </w:rPr>
        <w:t>2 EL Olivenöl</w:t>
      </w:r>
    </w:p>
    <w:p w14:paraId="5006285B" w14:textId="77777777" w:rsidR="00D001BC" w:rsidRDefault="00D001BC" w:rsidP="00D001BC">
      <w:pPr>
        <w:rPr>
          <w:sz w:val="24"/>
          <w:szCs w:val="24"/>
        </w:rPr>
      </w:pPr>
      <w:r>
        <w:rPr>
          <w:sz w:val="24"/>
          <w:szCs w:val="24"/>
        </w:rPr>
        <w:t>Meersalz</w:t>
      </w:r>
    </w:p>
    <w:p w14:paraId="174714B6" w14:textId="77777777" w:rsidR="00D001BC" w:rsidRDefault="00D001BC" w:rsidP="00D001BC">
      <w:pPr>
        <w:rPr>
          <w:sz w:val="24"/>
          <w:szCs w:val="24"/>
        </w:rPr>
      </w:pPr>
      <w:r>
        <w:rPr>
          <w:sz w:val="24"/>
          <w:szCs w:val="24"/>
        </w:rPr>
        <w:t>Naturjoghurt</w:t>
      </w:r>
    </w:p>
    <w:p w14:paraId="1CF241F1" w14:textId="77777777" w:rsidR="00D001BC" w:rsidRDefault="00D001BC" w:rsidP="00D001BC">
      <w:pPr>
        <w:rPr>
          <w:sz w:val="24"/>
          <w:szCs w:val="24"/>
        </w:rPr>
      </w:pPr>
      <w:r>
        <w:rPr>
          <w:sz w:val="24"/>
          <w:szCs w:val="24"/>
        </w:rPr>
        <w:t>Oreganoblättchen zum Garnieren</w:t>
      </w:r>
    </w:p>
    <w:p w14:paraId="14D87A65" w14:textId="77777777" w:rsidR="00D001BC" w:rsidRDefault="00D001BC" w:rsidP="00D001BC">
      <w:pPr>
        <w:rPr>
          <w:sz w:val="24"/>
          <w:szCs w:val="24"/>
        </w:rPr>
      </w:pPr>
    </w:p>
    <w:p w14:paraId="4FDC1EE0" w14:textId="77777777" w:rsidR="00D001BC" w:rsidRDefault="00D001BC" w:rsidP="00D001BC">
      <w:pPr>
        <w:rPr>
          <w:sz w:val="24"/>
          <w:szCs w:val="24"/>
        </w:rPr>
      </w:pPr>
      <w:r>
        <w:rPr>
          <w:sz w:val="24"/>
          <w:szCs w:val="24"/>
        </w:rPr>
        <w:t>Zubereitung:</w:t>
      </w:r>
    </w:p>
    <w:p w14:paraId="4A995B54" w14:textId="77777777" w:rsidR="00D001BC" w:rsidRPr="000F1AB0" w:rsidRDefault="00D001BC" w:rsidP="00E76E01">
      <w:pPr>
        <w:pStyle w:val="ListParagraph"/>
        <w:numPr>
          <w:ilvl w:val="0"/>
          <w:numId w:val="113"/>
        </w:numPr>
        <w:spacing w:after="120"/>
        <w:ind w:left="714" w:hanging="357"/>
        <w:contextualSpacing w:val="0"/>
        <w:jc w:val="both"/>
        <w:rPr>
          <w:sz w:val="24"/>
          <w:szCs w:val="24"/>
        </w:rPr>
      </w:pPr>
      <w:r w:rsidRPr="000F1AB0">
        <w:rPr>
          <w:sz w:val="24"/>
          <w:szCs w:val="24"/>
        </w:rPr>
        <w:t>Den Backofen auf 200°C (Gas Stufe 6) vorheizen.</w:t>
      </w:r>
    </w:p>
    <w:p w14:paraId="78518B31" w14:textId="77777777" w:rsidR="00D001BC" w:rsidRPr="000F1AB0" w:rsidRDefault="00D001BC" w:rsidP="00E76E01">
      <w:pPr>
        <w:pStyle w:val="ListParagraph"/>
        <w:numPr>
          <w:ilvl w:val="0"/>
          <w:numId w:val="113"/>
        </w:numPr>
        <w:spacing w:after="120"/>
        <w:ind w:left="714" w:hanging="357"/>
        <w:contextualSpacing w:val="0"/>
        <w:jc w:val="both"/>
        <w:rPr>
          <w:sz w:val="24"/>
          <w:szCs w:val="24"/>
        </w:rPr>
      </w:pPr>
      <w:r w:rsidRPr="000F1AB0">
        <w:rPr>
          <w:sz w:val="24"/>
          <w:szCs w:val="24"/>
        </w:rPr>
        <w:t>Die Tomaten, die Kichererbsen, den Oregano und das Paprikapulver auf einem Backblech verteilen. Mit Olivenöl beträufeln und im Ofen ca. 1 Stunde backen, bis die Tomaten gebräunt sind und Blasen werfen. Aus dem Ofen nehmen (einige Kichererbsen zum Garnieren beiseitelegen), alle Zutaten in einem Standmixer oder einer Küchenmaschine pürieren. Ist das Ganze nicht flüssig genug, etwas Wasser hinzufügen.</w:t>
      </w:r>
    </w:p>
    <w:p w14:paraId="6B55C34B" w14:textId="77777777" w:rsidR="00D001BC" w:rsidRDefault="00D001BC" w:rsidP="00E76E01">
      <w:pPr>
        <w:pStyle w:val="ListParagraph"/>
        <w:numPr>
          <w:ilvl w:val="0"/>
          <w:numId w:val="113"/>
        </w:numPr>
        <w:spacing w:after="120"/>
        <w:ind w:left="714" w:hanging="357"/>
        <w:contextualSpacing w:val="0"/>
        <w:jc w:val="both"/>
        <w:rPr>
          <w:sz w:val="24"/>
          <w:szCs w:val="24"/>
        </w:rPr>
      </w:pPr>
      <w:r w:rsidRPr="000F1AB0">
        <w:rPr>
          <w:sz w:val="24"/>
          <w:szCs w:val="24"/>
        </w:rPr>
        <w:t>In Schüsseln oder Gläsern mit einem Klecks Joghurt, frischen Oreganoblättern und einigen gerösteten Kichererbsen servieren. Schmeckt super zu einer Scheibe Sauerteigbrot.</w:t>
      </w:r>
    </w:p>
    <w:p w14:paraId="5432150C" w14:textId="77777777" w:rsidR="00D001BC" w:rsidRDefault="00D001BC" w:rsidP="00D001BC">
      <w:pPr>
        <w:rPr>
          <w:sz w:val="24"/>
          <w:szCs w:val="24"/>
        </w:rPr>
      </w:pPr>
      <w:r>
        <w:rPr>
          <w:sz w:val="24"/>
          <w:szCs w:val="24"/>
        </w:rPr>
        <w:br w:type="page"/>
      </w:r>
    </w:p>
    <w:p w14:paraId="26016F83" w14:textId="77777777" w:rsidR="00D712CE" w:rsidRDefault="00D712CE" w:rsidP="00D712CE">
      <w:pPr>
        <w:pStyle w:val="Heading2"/>
        <w:spacing w:after="240"/>
      </w:pPr>
      <w:r>
        <w:lastRenderedPageBreak/>
        <w:t>Tomaten – Rasam – Tamatar ki rasam</w:t>
      </w:r>
      <w:r>
        <w:rPr>
          <w:rStyle w:val="FootnoteReference"/>
        </w:rPr>
        <w:footnoteReference w:id="347"/>
      </w:r>
      <w:r>
        <w:t xml:space="preserve"> </w:t>
      </w:r>
    </w:p>
    <w:p w14:paraId="201FC284" w14:textId="77777777" w:rsidR="00D712CE" w:rsidRDefault="00D712CE" w:rsidP="00D712CE">
      <w:pPr>
        <w:rPr>
          <w:sz w:val="24"/>
          <w:szCs w:val="24"/>
        </w:rPr>
      </w:pPr>
      <w:r w:rsidRPr="00AB7B20">
        <w:rPr>
          <w:sz w:val="24"/>
          <w:szCs w:val="24"/>
          <w:u w:val="single"/>
        </w:rPr>
        <w:t xml:space="preserve">Zutaten </w:t>
      </w:r>
      <w:r>
        <w:rPr>
          <w:sz w:val="24"/>
          <w:szCs w:val="24"/>
        </w:rPr>
        <w:t>(für 4 Portionen)</w:t>
      </w:r>
    </w:p>
    <w:p w14:paraId="7D761831" w14:textId="77777777" w:rsidR="00D712CE" w:rsidRDefault="00D712CE" w:rsidP="00D712CE">
      <w:pPr>
        <w:rPr>
          <w:sz w:val="24"/>
          <w:szCs w:val="24"/>
        </w:rPr>
      </w:pPr>
      <w:r>
        <w:rPr>
          <w:sz w:val="24"/>
          <w:szCs w:val="24"/>
        </w:rPr>
        <w:t>150 g rote Linsen</w:t>
      </w:r>
    </w:p>
    <w:p w14:paraId="368B12A0" w14:textId="77777777" w:rsidR="00D712CE" w:rsidRDefault="00D712CE" w:rsidP="00D712CE">
      <w:pPr>
        <w:rPr>
          <w:sz w:val="24"/>
          <w:szCs w:val="24"/>
        </w:rPr>
      </w:pPr>
      <w:r>
        <w:rPr>
          <w:sz w:val="24"/>
          <w:szCs w:val="24"/>
        </w:rPr>
        <w:t>1 TL Kreuzkümmelsamen</w:t>
      </w:r>
    </w:p>
    <w:p w14:paraId="105663A9" w14:textId="77777777" w:rsidR="00D712CE" w:rsidRDefault="00D712CE" w:rsidP="00D712CE">
      <w:pPr>
        <w:rPr>
          <w:sz w:val="24"/>
          <w:szCs w:val="24"/>
        </w:rPr>
      </w:pPr>
      <w:r>
        <w:rPr>
          <w:sz w:val="24"/>
          <w:szCs w:val="24"/>
        </w:rPr>
        <w:t>1 Stück Ingwer (3 cm), gehackt</w:t>
      </w:r>
    </w:p>
    <w:p w14:paraId="5D3A1492" w14:textId="77777777" w:rsidR="00D712CE" w:rsidRDefault="00D712CE" w:rsidP="00D712CE">
      <w:pPr>
        <w:rPr>
          <w:sz w:val="24"/>
          <w:szCs w:val="24"/>
        </w:rPr>
      </w:pPr>
      <w:r>
        <w:rPr>
          <w:sz w:val="24"/>
          <w:szCs w:val="24"/>
        </w:rPr>
        <w:t>3 Knoblauchzehen, geschält und gehackt</w:t>
      </w:r>
    </w:p>
    <w:p w14:paraId="18341E80" w14:textId="77777777" w:rsidR="00D712CE" w:rsidRDefault="00D712CE" w:rsidP="00D712CE">
      <w:pPr>
        <w:rPr>
          <w:sz w:val="24"/>
          <w:szCs w:val="24"/>
        </w:rPr>
      </w:pPr>
      <w:r>
        <w:rPr>
          <w:sz w:val="24"/>
          <w:szCs w:val="24"/>
        </w:rPr>
        <w:t>1 grüne India-Jwala-Chilischote, entkernt</w:t>
      </w:r>
    </w:p>
    <w:p w14:paraId="2282D8D6" w14:textId="77777777" w:rsidR="00D712CE" w:rsidRDefault="00D712CE" w:rsidP="00D712CE">
      <w:pPr>
        <w:rPr>
          <w:sz w:val="24"/>
          <w:szCs w:val="24"/>
        </w:rPr>
      </w:pPr>
      <w:r>
        <w:rPr>
          <w:sz w:val="24"/>
          <w:szCs w:val="24"/>
        </w:rPr>
        <w:t>2 EL Rapsöl</w:t>
      </w:r>
    </w:p>
    <w:p w14:paraId="10C55666" w14:textId="77777777" w:rsidR="00D712CE" w:rsidRDefault="00D712CE" w:rsidP="00D712CE">
      <w:pPr>
        <w:rPr>
          <w:sz w:val="24"/>
          <w:szCs w:val="24"/>
        </w:rPr>
      </w:pPr>
      <w:r>
        <w:rPr>
          <w:sz w:val="24"/>
          <w:szCs w:val="24"/>
        </w:rPr>
        <w:t>15 frische Curryblätter</w:t>
      </w:r>
    </w:p>
    <w:p w14:paraId="7D90338F" w14:textId="77777777" w:rsidR="00D712CE" w:rsidRDefault="00D712CE" w:rsidP="00D712CE">
      <w:pPr>
        <w:rPr>
          <w:sz w:val="24"/>
          <w:szCs w:val="24"/>
        </w:rPr>
      </w:pPr>
      <w:r>
        <w:rPr>
          <w:sz w:val="24"/>
          <w:szCs w:val="24"/>
        </w:rPr>
        <w:t>1 TL Senfsamen</w:t>
      </w:r>
    </w:p>
    <w:p w14:paraId="2016F11C" w14:textId="77777777" w:rsidR="00D712CE" w:rsidRDefault="00D712CE" w:rsidP="00D712CE">
      <w:pPr>
        <w:rPr>
          <w:sz w:val="24"/>
          <w:szCs w:val="24"/>
        </w:rPr>
      </w:pPr>
      <w:r>
        <w:rPr>
          <w:sz w:val="24"/>
          <w:szCs w:val="24"/>
        </w:rPr>
        <w:t>Pfeffer, Salz</w:t>
      </w:r>
    </w:p>
    <w:p w14:paraId="2B2C71E6" w14:textId="77777777" w:rsidR="00D712CE" w:rsidRDefault="00D712CE" w:rsidP="00D712CE">
      <w:pPr>
        <w:rPr>
          <w:sz w:val="24"/>
          <w:szCs w:val="24"/>
        </w:rPr>
      </w:pPr>
      <w:r>
        <w:rPr>
          <w:sz w:val="24"/>
          <w:szCs w:val="24"/>
        </w:rPr>
        <w:t>4 große reife Tomaten</w:t>
      </w:r>
    </w:p>
    <w:p w14:paraId="631A5D45" w14:textId="77777777" w:rsidR="00D712CE" w:rsidRDefault="00D712CE" w:rsidP="00D712CE">
      <w:pPr>
        <w:rPr>
          <w:sz w:val="24"/>
          <w:szCs w:val="24"/>
        </w:rPr>
      </w:pPr>
      <w:r>
        <w:rPr>
          <w:sz w:val="24"/>
          <w:szCs w:val="24"/>
        </w:rPr>
        <w:t>1 ½ TL Tamarindenpaste</w:t>
      </w:r>
    </w:p>
    <w:p w14:paraId="0578FC4F" w14:textId="77777777" w:rsidR="00D712CE" w:rsidRDefault="00D712CE" w:rsidP="00D712CE">
      <w:pPr>
        <w:rPr>
          <w:sz w:val="24"/>
          <w:szCs w:val="24"/>
        </w:rPr>
      </w:pPr>
    </w:p>
    <w:p w14:paraId="0D7406D1" w14:textId="77777777" w:rsidR="00D712CE" w:rsidRDefault="00D712CE" w:rsidP="00D712CE">
      <w:pPr>
        <w:rPr>
          <w:sz w:val="24"/>
          <w:szCs w:val="24"/>
        </w:rPr>
      </w:pPr>
      <w:r>
        <w:rPr>
          <w:sz w:val="24"/>
          <w:szCs w:val="24"/>
        </w:rPr>
        <w:t>Zubereitung:</w:t>
      </w:r>
    </w:p>
    <w:p w14:paraId="37364888" w14:textId="77777777" w:rsidR="00D712CE" w:rsidRPr="0096478F" w:rsidRDefault="00D712CE" w:rsidP="00B40E8C">
      <w:pPr>
        <w:pStyle w:val="ListParagraph"/>
        <w:numPr>
          <w:ilvl w:val="0"/>
          <w:numId w:val="1370"/>
        </w:numPr>
        <w:spacing w:after="120"/>
        <w:ind w:left="714" w:hanging="357"/>
        <w:contextualSpacing w:val="0"/>
        <w:jc w:val="both"/>
        <w:rPr>
          <w:sz w:val="24"/>
          <w:szCs w:val="24"/>
        </w:rPr>
      </w:pPr>
      <w:r w:rsidRPr="0096478F">
        <w:rPr>
          <w:sz w:val="24"/>
          <w:szCs w:val="24"/>
        </w:rPr>
        <w:t>Die Linsen in kaltem Wasser waschen, bis das Wasser klar abläuft. Mit frischem Wasser bedecken und beiseitestellen.</w:t>
      </w:r>
    </w:p>
    <w:p w14:paraId="3889639F" w14:textId="77777777" w:rsidR="00D712CE" w:rsidRPr="0096478F" w:rsidRDefault="00D712CE" w:rsidP="00B40E8C">
      <w:pPr>
        <w:pStyle w:val="ListParagraph"/>
        <w:numPr>
          <w:ilvl w:val="0"/>
          <w:numId w:val="1370"/>
        </w:numPr>
        <w:spacing w:after="120"/>
        <w:ind w:left="714" w:hanging="357"/>
        <w:contextualSpacing w:val="0"/>
        <w:jc w:val="both"/>
        <w:rPr>
          <w:sz w:val="24"/>
          <w:szCs w:val="24"/>
        </w:rPr>
      </w:pPr>
      <w:r w:rsidRPr="0096478F">
        <w:rPr>
          <w:sz w:val="24"/>
          <w:szCs w:val="24"/>
        </w:rPr>
        <w:t>Die Kreuzkümmelsamen im Mörser grob zerstoßen und auf einen Teller geben. Ingwer, Knoblauch und Chili zu einer möglichst feinen Paste zerstoßen/pürieren.</w:t>
      </w:r>
    </w:p>
    <w:p w14:paraId="09BF98EA" w14:textId="77777777" w:rsidR="00D712CE" w:rsidRPr="0096478F" w:rsidRDefault="00D712CE" w:rsidP="00B40E8C">
      <w:pPr>
        <w:pStyle w:val="ListParagraph"/>
        <w:numPr>
          <w:ilvl w:val="0"/>
          <w:numId w:val="1370"/>
        </w:numPr>
        <w:spacing w:after="120"/>
        <w:ind w:left="714" w:hanging="357"/>
        <w:contextualSpacing w:val="0"/>
        <w:jc w:val="both"/>
        <w:rPr>
          <w:sz w:val="24"/>
          <w:szCs w:val="24"/>
        </w:rPr>
      </w:pPr>
      <w:r w:rsidRPr="0096478F">
        <w:rPr>
          <w:sz w:val="24"/>
          <w:szCs w:val="24"/>
        </w:rPr>
        <w:t>Das Öl in der Pfanne erhitzen und Curryblätter, Senfsamen, den zerstoßenen Kreuzkümmel und Pfeffer bei mittlerer Hitze hineingeben. Sobald die Curryblätter knistern und durchscheinend werden, einige Blätter vorsichtig als Garnitur für später herausnehmen und beiseitestellen. Die Ingwer-Knoblauch-Chili-Paste in den Topf geben und 3 Minuten anrösten. Die Tomaten hinzugeben. Etwa 4 Minuten köcheln lassen, bis sie zerfallen.</w:t>
      </w:r>
    </w:p>
    <w:p w14:paraId="165A0DCB" w14:textId="77777777" w:rsidR="00D712CE" w:rsidRPr="0096478F" w:rsidRDefault="00D712CE" w:rsidP="00B40E8C">
      <w:pPr>
        <w:pStyle w:val="ListParagraph"/>
        <w:numPr>
          <w:ilvl w:val="0"/>
          <w:numId w:val="1370"/>
        </w:numPr>
        <w:spacing w:after="120"/>
        <w:ind w:left="714" w:hanging="357"/>
        <w:contextualSpacing w:val="0"/>
        <w:jc w:val="both"/>
        <w:rPr>
          <w:sz w:val="24"/>
          <w:szCs w:val="24"/>
        </w:rPr>
      </w:pPr>
      <w:r w:rsidRPr="0096478F">
        <w:rPr>
          <w:sz w:val="24"/>
          <w:szCs w:val="24"/>
        </w:rPr>
        <w:t>Die Linsen abgießen und mit Tamarindenpaste und 800 ml heißem Wasser in den Topf mit der Tomaten-Gewürz-Mischung geben. Abdecken und 20 – 25 Minuten köcheln lassen, bis die Linsen vollständig weich sind, dann mit Salz abschmecken.</w:t>
      </w:r>
    </w:p>
    <w:p w14:paraId="1343AAF0" w14:textId="17CFF4D9" w:rsidR="00D712CE" w:rsidRDefault="00D712CE" w:rsidP="00D712CE">
      <w:pPr>
        <w:rPr>
          <w:rFonts w:asciiTheme="majorHAnsi" w:eastAsiaTheme="majorEastAsia" w:hAnsiTheme="majorHAnsi" w:cstheme="majorBidi"/>
          <w:color w:val="2F5496" w:themeColor="accent1" w:themeShade="BF"/>
          <w:sz w:val="26"/>
          <w:szCs w:val="26"/>
        </w:rPr>
      </w:pPr>
      <w:r w:rsidRPr="0096478F">
        <w:rPr>
          <w:sz w:val="24"/>
          <w:szCs w:val="24"/>
        </w:rPr>
        <w:t xml:space="preserve">Die Suppe sollte scharf und sauer sein. Mit den Curryblätter garnieren. </w:t>
      </w:r>
      <w:r>
        <w:br w:type="page"/>
      </w:r>
    </w:p>
    <w:p w14:paraId="78AF80F9" w14:textId="1E252D32" w:rsidR="008864B9" w:rsidRDefault="008864B9" w:rsidP="008864B9">
      <w:pPr>
        <w:pStyle w:val="Heading2"/>
        <w:spacing w:after="240"/>
      </w:pPr>
      <w:r>
        <w:lastRenderedPageBreak/>
        <w:t>Paprikacremesuppe mit Schafskäse und Oliven</w:t>
      </w:r>
      <w:r>
        <w:rPr>
          <w:rStyle w:val="FootnoteReference"/>
        </w:rPr>
        <w:footnoteReference w:id="348"/>
      </w:r>
    </w:p>
    <w:p w14:paraId="7FF3D60D" w14:textId="77777777" w:rsidR="008864B9" w:rsidRDefault="008864B9" w:rsidP="008864B9">
      <w:pPr>
        <w:jc w:val="both"/>
        <w:rPr>
          <w:sz w:val="24"/>
          <w:szCs w:val="24"/>
        </w:rPr>
      </w:pPr>
      <w:r w:rsidRPr="00D56190">
        <w:rPr>
          <w:sz w:val="24"/>
          <w:szCs w:val="24"/>
          <w:u w:val="single"/>
        </w:rPr>
        <w:t>Zutaten</w:t>
      </w:r>
      <w:r>
        <w:rPr>
          <w:sz w:val="24"/>
          <w:szCs w:val="24"/>
        </w:rPr>
        <w:t xml:space="preserve"> (für 4 Portionen):</w:t>
      </w:r>
    </w:p>
    <w:p w14:paraId="4867ABD4" w14:textId="77777777" w:rsidR="008864B9" w:rsidRDefault="008864B9" w:rsidP="008864B9">
      <w:pPr>
        <w:jc w:val="both"/>
        <w:rPr>
          <w:sz w:val="24"/>
          <w:szCs w:val="24"/>
        </w:rPr>
      </w:pPr>
      <w:r>
        <w:rPr>
          <w:sz w:val="24"/>
          <w:szCs w:val="24"/>
        </w:rPr>
        <w:t>4 gelbe Paprikaschoten</w:t>
      </w:r>
    </w:p>
    <w:p w14:paraId="4C37CEA3" w14:textId="77777777" w:rsidR="008864B9" w:rsidRDefault="008864B9" w:rsidP="008864B9">
      <w:pPr>
        <w:jc w:val="both"/>
        <w:rPr>
          <w:sz w:val="24"/>
          <w:szCs w:val="24"/>
        </w:rPr>
      </w:pPr>
      <w:r>
        <w:rPr>
          <w:sz w:val="24"/>
          <w:szCs w:val="24"/>
        </w:rPr>
        <w:t>1 Zwiebel</w:t>
      </w:r>
    </w:p>
    <w:p w14:paraId="13FF2F44" w14:textId="77777777" w:rsidR="008864B9" w:rsidRDefault="008864B9" w:rsidP="008864B9">
      <w:pPr>
        <w:jc w:val="both"/>
        <w:rPr>
          <w:sz w:val="24"/>
          <w:szCs w:val="24"/>
        </w:rPr>
      </w:pPr>
      <w:r>
        <w:rPr>
          <w:sz w:val="24"/>
          <w:szCs w:val="24"/>
        </w:rPr>
        <w:t>1 Knoblauchzehe</w:t>
      </w:r>
    </w:p>
    <w:p w14:paraId="3FC4F455" w14:textId="77777777" w:rsidR="008864B9" w:rsidRDefault="008864B9" w:rsidP="008864B9">
      <w:pPr>
        <w:jc w:val="both"/>
        <w:rPr>
          <w:sz w:val="24"/>
          <w:szCs w:val="24"/>
        </w:rPr>
      </w:pPr>
      <w:r>
        <w:rPr>
          <w:sz w:val="24"/>
          <w:szCs w:val="24"/>
        </w:rPr>
        <w:t>1 EL Butter</w:t>
      </w:r>
    </w:p>
    <w:p w14:paraId="01DE364D" w14:textId="77777777" w:rsidR="008864B9" w:rsidRDefault="008864B9" w:rsidP="008864B9">
      <w:pPr>
        <w:jc w:val="both"/>
        <w:rPr>
          <w:sz w:val="24"/>
          <w:szCs w:val="24"/>
        </w:rPr>
      </w:pPr>
      <w:r>
        <w:rPr>
          <w:sz w:val="24"/>
          <w:szCs w:val="24"/>
        </w:rPr>
        <w:t>700 ml Gemüsebrühe</w:t>
      </w:r>
    </w:p>
    <w:p w14:paraId="44D5DE25" w14:textId="77777777" w:rsidR="008864B9" w:rsidRDefault="008864B9" w:rsidP="008864B9">
      <w:pPr>
        <w:jc w:val="both"/>
        <w:rPr>
          <w:sz w:val="24"/>
          <w:szCs w:val="24"/>
        </w:rPr>
      </w:pPr>
      <w:r>
        <w:rPr>
          <w:sz w:val="24"/>
          <w:szCs w:val="24"/>
        </w:rPr>
        <w:t>2 EL Crème fraîche</w:t>
      </w:r>
    </w:p>
    <w:p w14:paraId="5BB817CB" w14:textId="77777777" w:rsidR="008864B9" w:rsidRDefault="008864B9" w:rsidP="008864B9">
      <w:pPr>
        <w:jc w:val="both"/>
        <w:rPr>
          <w:sz w:val="24"/>
          <w:szCs w:val="24"/>
        </w:rPr>
      </w:pPr>
      <w:r>
        <w:rPr>
          <w:sz w:val="24"/>
          <w:szCs w:val="24"/>
        </w:rPr>
        <w:t>1 TL gemahlene Kurkuma</w:t>
      </w:r>
    </w:p>
    <w:p w14:paraId="4075BC3C" w14:textId="77777777" w:rsidR="008864B9" w:rsidRDefault="008864B9" w:rsidP="008864B9">
      <w:pPr>
        <w:jc w:val="both"/>
        <w:rPr>
          <w:sz w:val="24"/>
          <w:szCs w:val="24"/>
        </w:rPr>
      </w:pPr>
      <w:r>
        <w:rPr>
          <w:sz w:val="24"/>
          <w:szCs w:val="24"/>
        </w:rPr>
        <w:t>Salz, Pfeffer</w:t>
      </w:r>
    </w:p>
    <w:p w14:paraId="7FC31C70" w14:textId="77777777" w:rsidR="008864B9" w:rsidRDefault="008864B9" w:rsidP="008864B9">
      <w:pPr>
        <w:jc w:val="both"/>
        <w:rPr>
          <w:sz w:val="24"/>
          <w:szCs w:val="24"/>
        </w:rPr>
      </w:pPr>
      <w:r>
        <w:rPr>
          <w:sz w:val="24"/>
          <w:szCs w:val="24"/>
        </w:rPr>
        <w:t>150 g Schafskäse</w:t>
      </w:r>
    </w:p>
    <w:p w14:paraId="7B27024C" w14:textId="77777777" w:rsidR="008864B9" w:rsidRDefault="008864B9" w:rsidP="008864B9">
      <w:pPr>
        <w:jc w:val="both"/>
        <w:rPr>
          <w:sz w:val="24"/>
          <w:szCs w:val="24"/>
        </w:rPr>
      </w:pPr>
      <w:r>
        <w:rPr>
          <w:sz w:val="24"/>
          <w:szCs w:val="24"/>
        </w:rPr>
        <w:t>150 g Schwarze Oliven (ohne Stein)</w:t>
      </w:r>
    </w:p>
    <w:p w14:paraId="22902981" w14:textId="77777777" w:rsidR="008864B9" w:rsidRDefault="008864B9" w:rsidP="008864B9">
      <w:pPr>
        <w:jc w:val="both"/>
        <w:rPr>
          <w:sz w:val="24"/>
          <w:szCs w:val="24"/>
        </w:rPr>
      </w:pPr>
      <w:r>
        <w:rPr>
          <w:sz w:val="24"/>
          <w:szCs w:val="24"/>
        </w:rPr>
        <w:t>2 EL gehackte Petersilie</w:t>
      </w:r>
    </w:p>
    <w:p w14:paraId="0F94F223" w14:textId="77777777" w:rsidR="008864B9" w:rsidRDefault="008864B9" w:rsidP="008864B9">
      <w:pPr>
        <w:jc w:val="both"/>
        <w:rPr>
          <w:sz w:val="24"/>
          <w:szCs w:val="24"/>
        </w:rPr>
      </w:pPr>
    </w:p>
    <w:p w14:paraId="6019EC00" w14:textId="77777777" w:rsidR="008864B9" w:rsidRDefault="008864B9" w:rsidP="008864B9">
      <w:pPr>
        <w:jc w:val="both"/>
        <w:rPr>
          <w:sz w:val="24"/>
          <w:szCs w:val="24"/>
        </w:rPr>
      </w:pPr>
      <w:r>
        <w:rPr>
          <w:sz w:val="24"/>
          <w:szCs w:val="24"/>
        </w:rPr>
        <w:t>Zubereitung:</w:t>
      </w:r>
    </w:p>
    <w:p w14:paraId="5D7F9A2F" w14:textId="77777777" w:rsidR="008864B9" w:rsidRPr="00D56190" w:rsidRDefault="008864B9" w:rsidP="00B40E8C">
      <w:pPr>
        <w:pStyle w:val="ListParagraph"/>
        <w:numPr>
          <w:ilvl w:val="0"/>
          <w:numId w:val="1690"/>
        </w:numPr>
        <w:spacing w:after="120"/>
        <w:ind w:left="714" w:hanging="357"/>
        <w:contextualSpacing w:val="0"/>
        <w:jc w:val="both"/>
        <w:rPr>
          <w:sz w:val="24"/>
          <w:szCs w:val="24"/>
        </w:rPr>
      </w:pPr>
      <w:r w:rsidRPr="00D56190">
        <w:rPr>
          <w:sz w:val="24"/>
          <w:szCs w:val="24"/>
        </w:rPr>
        <w:t>Die Paprikaschoten längs halbieren, entkernen, waschen und schälen. Das Fruchtfleisch in Würfel schneiden. Die Zwiebel und den Knoblauch schälen und in feine Würfel schneiden.</w:t>
      </w:r>
    </w:p>
    <w:p w14:paraId="034AE348" w14:textId="77777777" w:rsidR="008864B9" w:rsidRPr="00D56190" w:rsidRDefault="008864B9" w:rsidP="00B40E8C">
      <w:pPr>
        <w:pStyle w:val="ListParagraph"/>
        <w:numPr>
          <w:ilvl w:val="0"/>
          <w:numId w:val="1690"/>
        </w:numPr>
        <w:spacing w:after="120"/>
        <w:ind w:left="714" w:hanging="357"/>
        <w:contextualSpacing w:val="0"/>
        <w:jc w:val="both"/>
        <w:rPr>
          <w:sz w:val="24"/>
          <w:szCs w:val="24"/>
        </w:rPr>
      </w:pPr>
      <w:r w:rsidRPr="00D56190">
        <w:rPr>
          <w:sz w:val="24"/>
          <w:szCs w:val="24"/>
        </w:rPr>
        <w:t>Die Butter in einem Topf erhitzen, die Zwiebel und den Knoblauch darin andünsten. Die Paprika dazugeben und mit der Brühe aufgießen. Etwa 15 Minuten leicht köcheln lassen.</w:t>
      </w:r>
    </w:p>
    <w:p w14:paraId="6AFDEB57" w14:textId="77777777" w:rsidR="008864B9" w:rsidRPr="00D56190" w:rsidRDefault="008864B9" w:rsidP="00B40E8C">
      <w:pPr>
        <w:pStyle w:val="ListParagraph"/>
        <w:numPr>
          <w:ilvl w:val="0"/>
          <w:numId w:val="1690"/>
        </w:numPr>
        <w:spacing w:after="120"/>
        <w:ind w:left="714" w:hanging="357"/>
        <w:contextualSpacing w:val="0"/>
        <w:jc w:val="both"/>
        <w:rPr>
          <w:sz w:val="24"/>
          <w:szCs w:val="24"/>
        </w:rPr>
      </w:pPr>
      <w:r w:rsidRPr="00D56190">
        <w:rPr>
          <w:sz w:val="24"/>
          <w:szCs w:val="24"/>
        </w:rPr>
        <w:t>Die Suppe fein pürieren. Die Crème fraîche und die Kurkuma unterrühren und die Suppe mit Salz und Pfeffer würzen. Den Schafskäse in Würfel schneiden und die Oliven halbieren. Beides auf Schälchen verteilen, die Suppe einfüllen und mit der Petersilie garnieren.</w:t>
      </w:r>
    </w:p>
    <w:p w14:paraId="2A3A4C90" w14:textId="77777777" w:rsidR="008864B9" w:rsidRDefault="008864B9" w:rsidP="008864B9">
      <w:pPr>
        <w:rPr>
          <w:sz w:val="24"/>
          <w:szCs w:val="24"/>
        </w:rPr>
      </w:pPr>
      <w:r>
        <w:rPr>
          <w:sz w:val="24"/>
          <w:szCs w:val="24"/>
        </w:rPr>
        <w:br w:type="page"/>
      </w:r>
    </w:p>
    <w:p w14:paraId="00756CA2" w14:textId="5B0C3AAB" w:rsidR="00592BAB" w:rsidRDefault="00592BAB" w:rsidP="00897098">
      <w:pPr>
        <w:pStyle w:val="Heading2"/>
        <w:spacing w:after="240"/>
      </w:pPr>
      <w:r>
        <w:lastRenderedPageBreak/>
        <w:t>Suppe aus gegrilltem Paprika</w:t>
      </w:r>
    </w:p>
    <w:p w14:paraId="6C6991C4" w14:textId="7EF02905" w:rsidR="00897098" w:rsidRPr="00897098" w:rsidRDefault="00897098" w:rsidP="00C41ED2">
      <w:pPr>
        <w:jc w:val="both"/>
        <w:rPr>
          <w:sz w:val="24"/>
          <w:szCs w:val="24"/>
          <w:u w:val="single"/>
        </w:rPr>
      </w:pPr>
      <w:r w:rsidRPr="00897098">
        <w:rPr>
          <w:sz w:val="24"/>
          <w:szCs w:val="24"/>
          <w:u w:val="single"/>
        </w:rPr>
        <w:t>Zutaten:</w:t>
      </w:r>
    </w:p>
    <w:p w14:paraId="7EC7AB82" w14:textId="33EB7EBB" w:rsidR="00B24727" w:rsidRDefault="00592BAB" w:rsidP="00C41ED2">
      <w:pPr>
        <w:jc w:val="both"/>
        <w:rPr>
          <w:sz w:val="24"/>
          <w:szCs w:val="24"/>
        </w:rPr>
      </w:pPr>
      <w:r>
        <w:rPr>
          <w:sz w:val="24"/>
          <w:szCs w:val="24"/>
        </w:rPr>
        <w:t xml:space="preserve">6 rote Paprika </w:t>
      </w:r>
      <w:r w:rsidR="00B24727">
        <w:rPr>
          <w:sz w:val="24"/>
          <w:szCs w:val="24"/>
        </w:rPr>
        <w:t>(Kerne und Stiele entfernt)</w:t>
      </w:r>
    </w:p>
    <w:p w14:paraId="3CD67701" w14:textId="3F45B47C" w:rsidR="00B24727" w:rsidRDefault="00B24727" w:rsidP="00C41ED2">
      <w:pPr>
        <w:jc w:val="both"/>
        <w:rPr>
          <w:sz w:val="24"/>
          <w:szCs w:val="24"/>
        </w:rPr>
      </w:pPr>
      <w:r>
        <w:rPr>
          <w:sz w:val="24"/>
          <w:szCs w:val="24"/>
        </w:rPr>
        <w:t>Salz, Pfeffer</w:t>
      </w:r>
    </w:p>
    <w:p w14:paraId="77C4113E" w14:textId="77777777" w:rsidR="00B24727" w:rsidRDefault="00B24727" w:rsidP="00C41ED2">
      <w:pPr>
        <w:jc w:val="both"/>
        <w:rPr>
          <w:sz w:val="24"/>
          <w:szCs w:val="24"/>
        </w:rPr>
      </w:pPr>
      <w:r>
        <w:rPr>
          <w:sz w:val="24"/>
          <w:szCs w:val="24"/>
        </w:rPr>
        <w:t>1 Prise Zucker</w:t>
      </w:r>
    </w:p>
    <w:p w14:paraId="72FC1C18" w14:textId="77777777" w:rsidR="00B24727" w:rsidRDefault="00B24727" w:rsidP="00C41ED2">
      <w:pPr>
        <w:jc w:val="both"/>
        <w:rPr>
          <w:sz w:val="24"/>
          <w:szCs w:val="24"/>
        </w:rPr>
      </w:pPr>
      <w:r>
        <w:rPr>
          <w:sz w:val="24"/>
          <w:szCs w:val="24"/>
        </w:rPr>
        <w:t>Etwas Essig</w:t>
      </w:r>
    </w:p>
    <w:p w14:paraId="10299E0A" w14:textId="77777777" w:rsidR="00B24727" w:rsidRDefault="00B24727" w:rsidP="00C41ED2">
      <w:pPr>
        <w:jc w:val="both"/>
        <w:rPr>
          <w:sz w:val="24"/>
          <w:szCs w:val="24"/>
        </w:rPr>
      </w:pPr>
      <w:r>
        <w:rPr>
          <w:sz w:val="24"/>
          <w:szCs w:val="24"/>
        </w:rPr>
        <w:t>50 ml Öl</w:t>
      </w:r>
    </w:p>
    <w:p w14:paraId="5A887187" w14:textId="77777777" w:rsidR="00B24727" w:rsidRDefault="00B24727" w:rsidP="00C41ED2">
      <w:pPr>
        <w:jc w:val="both"/>
        <w:rPr>
          <w:sz w:val="24"/>
          <w:szCs w:val="24"/>
        </w:rPr>
      </w:pPr>
    </w:p>
    <w:p w14:paraId="08420F80" w14:textId="6546B049" w:rsidR="00897098" w:rsidRDefault="00897098" w:rsidP="00C41ED2">
      <w:pPr>
        <w:jc w:val="both"/>
        <w:rPr>
          <w:sz w:val="24"/>
          <w:szCs w:val="24"/>
        </w:rPr>
      </w:pPr>
      <w:r>
        <w:rPr>
          <w:sz w:val="24"/>
          <w:szCs w:val="24"/>
        </w:rPr>
        <w:t>Zubereitung:</w:t>
      </w:r>
    </w:p>
    <w:p w14:paraId="633B8AC2" w14:textId="77777777" w:rsidR="00B24727" w:rsidRPr="00B24727" w:rsidRDefault="00B24727" w:rsidP="00B40E8C">
      <w:pPr>
        <w:pStyle w:val="ListParagraph"/>
        <w:numPr>
          <w:ilvl w:val="0"/>
          <w:numId w:val="1234"/>
        </w:numPr>
        <w:spacing w:after="120"/>
        <w:ind w:left="714" w:hanging="357"/>
        <w:contextualSpacing w:val="0"/>
        <w:jc w:val="both"/>
        <w:rPr>
          <w:sz w:val="24"/>
          <w:szCs w:val="24"/>
        </w:rPr>
      </w:pPr>
      <w:r w:rsidRPr="00B24727">
        <w:rPr>
          <w:sz w:val="24"/>
          <w:szCs w:val="24"/>
        </w:rPr>
        <w:t xml:space="preserve">Paprika in einer Auflaufform im Ofen bei 200 Grad garen, bis die Haut verbrannt ist und Blasen wirft. </w:t>
      </w:r>
    </w:p>
    <w:p w14:paraId="1437368F" w14:textId="62E96599" w:rsidR="00B24727" w:rsidRPr="00B24727" w:rsidRDefault="00B24727" w:rsidP="00B40E8C">
      <w:pPr>
        <w:pStyle w:val="ListParagraph"/>
        <w:numPr>
          <w:ilvl w:val="0"/>
          <w:numId w:val="1234"/>
        </w:numPr>
        <w:spacing w:after="120"/>
        <w:ind w:left="714" w:hanging="357"/>
        <w:contextualSpacing w:val="0"/>
        <w:jc w:val="both"/>
        <w:rPr>
          <w:sz w:val="24"/>
          <w:szCs w:val="24"/>
        </w:rPr>
      </w:pPr>
      <w:r w:rsidRPr="00B24727">
        <w:rPr>
          <w:sz w:val="24"/>
          <w:szCs w:val="24"/>
        </w:rPr>
        <w:t>Währenddessen ab und zu wenden. Aus dem Ofen nehmen, in eine Schüssel geben, die mit Frischhaltefolie abgedeckt wird. Nach 20 Minuten kann man die Schoten mit der Hand schälen.</w:t>
      </w:r>
    </w:p>
    <w:p w14:paraId="23FEF144" w14:textId="2051478F" w:rsidR="00C41ED2" w:rsidRPr="00B24727" w:rsidRDefault="00B24727" w:rsidP="00B40E8C">
      <w:pPr>
        <w:pStyle w:val="ListParagraph"/>
        <w:numPr>
          <w:ilvl w:val="0"/>
          <w:numId w:val="1234"/>
        </w:numPr>
        <w:spacing w:after="120"/>
        <w:ind w:left="714" w:hanging="357"/>
        <w:contextualSpacing w:val="0"/>
        <w:jc w:val="both"/>
        <w:rPr>
          <w:sz w:val="24"/>
          <w:szCs w:val="24"/>
        </w:rPr>
      </w:pPr>
      <w:r w:rsidRPr="00B24727">
        <w:rPr>
          <w:sz w:val="24"/>
          <w:szCs w:val="24"/>
        </w:rPr>
        <w:t>De</w:t>
      </w:r>
      <w:r>
        <w:rPr>
          <w:sz w:val="24"/>
          <w:szCs w:val="24"/>
        </w:rPr>
        <w:t>r</w:t>
      </w:r>
      <w:r w:rsidRPr="00B24727">
        <w:rPr>
          <w:sz w:val="24"/>
          <w:szCs w:val="24"/>
        </w:rPr>
        <w:t xml:space="preserve"> Saft, der sich in der Auflaufform gesammelt hat, aufheben. Zusammen mit Paprika glatt pürieren. Suppe langsam erwärmen, mit Salz, Pfeffer, Zucker, Essig, Olivenöl abschmecken.</w:t>
      </w:r>
      <w:r w:rsidR="00C41ED2" w:rsidRPr="00B24727">
        <w:rPr>
          <w:sz w:val="24"/>
          <w:szCs w:val="24"/>
        </w:rPr>
        <w:br w:type="page"/>
      </w:r>
    </w:p>
    <w:p w14:paraId="264A138F" w14:textId="7A460A41" w:rsidR="00205A72" w:rsidRDefault="00137350" w:rsidP="00897098">
      <w:pPr>
        <w:pStyle w:val="Heading2"/>
        <w:spacing w:after="240"/>
      </w:pPr>
      <w:r>
        <w:lastRenderedPageBreak/>
        <w:t>Z</w:t>
      </w:r>
      <w:r w:rsidR="00D66276">
        <w:t>wiebelsuppe mit Brezenscheiben</w:t>
      </w:r>
      <w:r w:rsidR="00BB6A7E">
        <w:rPr>
          <w:rStyle w:val="FootnoteReference"/>
        </w:rPr>
        <w:footnoteReference w:id="349"/>
      </w:r>
      <w:r w:rsidR="00D66276">
        <w:t xml:space="preserve"> </w:t>
      </w:r>
    </w:p>
    <w:p w14:paraId="2E43D25D" w14:textId="533C8BA7" w:rsidR="009600F5" w:rsidRDefault="009600F5">
      <w:pPr>
        <w:rPr>
          <w:sz w:val="24"/>
          <w:szCs w:val="24"/>
        </w:rPr>
      </w:pPr>
      <w:r w:rsidRPr="00897098">
        <w:rPr>
          <w:sz w:val="24"/>
          <w:szCs w:val="24"/>
          <w:u w:val="single"/>
        </w:rPr>
        <w:t>Zutaten</w:t>
      </w:r>
      <w:r>
        <w:rPr>
          <w:sz w:val="24"/>
          <w:szCs w:val="24"/>
        </w:rPr>
        <w:t xml:space="preserve"> </w:t>
      </w:r>
      <w:r w:rsidR="00897098">
        <w:rPr>
          <w:sz w:val="24"/>
          <w:szCs w:val="24"/>
        </w:rPr>
        <w:t>(</w:t>
      </w:r>
      <w:r>
        <w:rPr>
          <w:sz w:val="24"/>
          <w:szCs w:val="24"/>
        </w:rPr>
        <w:t>für 4 Portionen</w:t>
      </w:r>
      <w:r w:rsidR="00897098">
        <w:rPr>
          <w:sz w:val="24"/>
          <w:szCs w:val="24"/>
        </w:rPr>
        <w:t>)</w:t>
      </w:r>
    </w:p>
    <w:p w14:paraId="535889BD" w14:textId="7D14CDCA" w:rsidR="009600F5" w:rsidRDefault="009600F5">
      <w:pPr>
        <w:rPr>
          <w:sz w:val="24"/>
          <w:szCs w:val="24"/>
        </w:rPr>
      </w:pPr>
      <w:r>
        <w:rPr>
          <w:sz w:val="24"/>
          <w:szCs w:val="24"/>
        </w:rPr>
        <w:t>500 g Zwiebeln</w:t>
      </w:r>
    </w:p>
    <w:p w14:paraId="69D2D1B8" w14:textId="30067BC1" w:rsidR="009600F5" w:rsidRDefault="009600F5">
      <w:pPr>
        <w:rPr>
          <w:sz w:val="24"/>
          <w:szCs w:val="24"/>
        </w:rPr>
      </w:pPr>
      <w:r>
        <w:rPr>
          <w:sz w:val="24"/>
          <w:szCs w:val="24"/>
        </w:rPr>
        <w:t>60 g Butter</w:t>
      </w:r>
    </w:p>
    <w:p w14:paraId="704ABD42" w14:textId="6DCA2200" w:rsidR="009600F5" w:rsidRDefault="009600F5">
      <w:pPr>
        <w:rPr>
          <w:sz w:val="24"/>
          <w:szCs w:val="24"/>
        </w:rPr>
      </w:pPr>
      <w:r>
        <w:rPr>
          <w:sz w:val="24"/>
          <w:szCs w:val="24"/>
        </w:rPr>
        <w:t>1 EL Öl</w:t>
      </w:r>
    </w:p>
    <w:p w14:paraId="251BA293" w14:textId="54D0F455" w:rsidR="009600F5" w:rsidRDefault="009600F5">
      <w:pPr>
        <w:rPr>
          <w:sz w:val="24"/>
          <w:szCs w:val="24"/>
        </w:rPr>
      </w:pPr>
      <w:r>
        <w:rPr>
          <w:sz w:val="24"/>
          <w:szCs w:val="24"/>
        </w:rPr>
        <w:t>50 ml weißer Portwein</w:t>
      </w:r>
    </w:p>
    <w:p w14:paraId="28BA6D35" w14:textId="2680EF8A" w:rsidR="009600F5" w:rsidRDefault="009600F5">
      <w:pPr>
        <w:rPr>
          <w:sz w:val="24"/>
          <w:szCs w:val="24"/>
        </w:rPr>
      </w:pPr>
      <w:r>
        <w:rPr>
          <w:sz w:val="24"/>
          <w:szCs w:val="24"/>
        </w:rPr>
        <w:t>100 ml Weißwein</w:t>
      </w:r>
    </w:p>
    <w:p w14:paraId="29EE389A" w14:textId="06875FED" w:rsidR="009600F5" w:rsidRDefault="009600F5">
      <w:pPr>
        <w:rPr>
          <w:sz w:val="24"/>
          <w:szCs w:val="24"/>
        </w:rPr>
      </w:pPr>
      <w:r>
        <w:rPr>
          <w:sz w:val="24"/>
          <w:szCs w:val="24"/>
        </w:rPr>
        <w:t>1 klare Rindersuppe oder Hühnerbrühe</w:t>
      </w:r>
    </w:p>
    <w:p w14:paraId="149C9DD4" w14:textId="6F78E91C" w:rsidR="009600F5" w:rsidRDefault="009600F5">
      <w:pPr>
        <w:rPr>
          <w:sz w:val="24"/>
          <w:szCs w:val="24"/>
        </w:rPr>
      </w:pPr>
      <w:r>
        <w:rPr>
          <w:sz w:val="24"/>
          <w:szCs w:val="24"/>
        </w:rPr>
        <w:t>2 Lorbeerblätte</w:t>
      </w:r>
      <w:r w:rsidR="00064DE1">
        <w:rPr>
          <w:sz w:val="24"/>
          <w:szCs w:val="24"/>
        </w:rPr>
        <w:t>r</w:t>
      </w:r>
    </w:p>
    <w:p w14:paraId="282A46E4" w14:textId="4EEADA28" w:rsidR="009600F5" w:rsidRDefault="009600F5">
      <w:pPr>
        <w:rPr>
          <w:sz w:val="24"/>
          <w:szCs w:val="24"/>
        </w:rPr>
      </w:pPr>
      <w:r>
        <w:rPr>
          <w:sz w:val="24"/>
          <w:szCs w:val="24"/>
        </w:rPr>
        <w:t>1 Streifen unbehandelte Zitronenschale</w:t>
      </w:r>
    </w:p>
    <w:p w14:paraId="3E435A33" w14:textId="579B7E6C" w:rsidR="009600F5" w:rsidRDefault="00F82F57">
      <w:pPr>
        <w:rPr>
          <w:sz w:val="24"/>
          <w:szCs w:val="24"/>
        </w:rPr>
      </w:pPr>
      <w:r>
        <w:rPr>
          <w:sz w:val="24"/>
          <w:szCs w:val="24"/>
        </w:rPr>
        <w:t>1 Scheibe Knoblauch</w:t>
      </w:r>
    </w:p>
    <w:p w14:paraId="5CFF2733" w14:textId="60568258" w:rsidR="00F82F57" w:rsidRDefault="00F82F57">
      <w:pPr>
        <w:rPr>
          <w:sz w:val="24"/>
          <w:szCs w:val="24"/>
        </w:rPr>
      </w:pPr>
      <w:r>
        <w:rPr>
          <w:sz w:val="24"/>
          <w:szCs w:val="24"/>
        </w:rPr>
        <w:t>Getrockneten Majoran</w:t>
      </w:r>
    </w:p>
    <w:p w14:paraId="742EFABD" w14:textId="307FC0A8" w:rsidR="00F82F57" w:rsidRDefault="00F82F57">
      <w:pPr>
        <w:rPr>
          <w:sz w:val="24"/>
          <w:szCs w:val="24"/>
        </w:rPr>
      </w:pPr>
      <w:r>
        <w:rPr>
          <w:sz w:val="24"/>
          <w:szCs w:val="24"/>
        </w:rPr>
        <w:t>Salz</w:t>
      </w:r>
      <w:r w:rsidR="00064DE1">
        <w:rPr>
          <w:sz w:val="24"/>
          <w:szCs w:val="24"/>
        </w:rPr>
        <w:t>, m</w:t>
      </w:r>
      <w:r>
        <w:rPr>
          <w:sz w:val="24"/>
          <w:szCs w:val="24"/>
        </w:rPr>
        <w:t>ildes Chilipulver</w:t>
      </w:r>
    </w:p>
    <w:p w14:paraId="2A8B68CF" w14:textId="15400A63" w:rsidR="00F82F57" w:rsidRDefault="00F82F57">
      <w:pPr>
        <w:rPr>
          <w:sz w:val="24"/>
          <w:szCs w:val="24"/>
        </w:rPr>
      </w:pPr>
      <w:r>
        <w:rPr>
          <w:sz w:val="24"/>
          <w:szCs w:val="24"/>
        </w:rPr>
        <w:t>150 g Laugenstangen (vom Vortag, ohne Salz)</w:t>
      </w:r>
    </w:p>
    <w:p w14:paraId="2726F0FE" w14:textId="2061BC85" w:rsidR="00B62AD7" w:rsidRDefault="00B62AD7">
      <w:pPr>
        <w:rPr>
          <w:sz w:val="24"/>
          <w:szCs w:val="24"/>
        </w:rPr>
      </w:pPr>
      <w:r>
        <w:rPr>
          <w:sz w:val="24"/>
          <w:szCs w:val="24"/>
        </w:rPr>
        <w:t>2 EL Petersilienb</w:t>
      </w:r>
      <w:r w:rsidR="00EE2BD1">
        <w:rPr>
          <w:sz w:val="24"/>
          <w:szCs w:val="24"/>
        </w:rPr>
        <w:t>lätter, fein geschnitten</w:t>
      </w:r>
    </w:p>
    <w:p w14:paraId="6A873A9F" w14:textId="77777777" w:rsidR="00EE2BD1" w:rsidRDefault="00EE2BD1" w:rsidP="009713FE">
      <w:pPr>
        <w:tabs>
          <w:tab w:val="left" w:pos="2990"/>
        </w:tabs>
        <w:rPr>
          <w:sz w:val="24"/>
          <w:szCs w:val="24"/>
        </w:rPr>
      </w:pPr>
    </w:p>
    <w:p w14:paraId="776BFC3A" w14:textId="28720BBF" w:rsidR="00064DE1" w:rsidRDefault="00064DE1" w:rsidP="009713FE">
      <w:pPr>
        <w:tabs>
          <w:tab w:val="left" w:pos="2990"/>
        </w:tabs>
        <w:rPr>
          <w:sz w:val="24"/>
          <w:szCs w:val="24"/>
        </w:rPr>
      </w:pPr>
      <w:r>
        <w:rPr>
          <w:sz w:val="24"/>
          <w:szCs w:val="24"/>
        </w:rPr>
        <w:t>Zubereitung:</w:t>
      </w:r>
    </w:p>
    <w:p w14:paraId="73CF37B7" w14:textId="60E0DFAB" w:rsidR="00F82F57" w:rsidRPr="00064DE1" w:rsidRDefault="00EE2BD1" w:rsidP="00B40E8C">
      <w:pPr>
        <w:pStyle w:val="ListParagraph"/>
        <w:numPr>
          <w:ilvl w:val="0"/>
          <w:numId w:val="1569"/>
        </w:numPr>
        <w:tabs>
          <w:tab w:val="left" w:pos="2990"/>
        </w:tabs>
        <w:spacing w:after="120"/>
        <w:ind w:left="714" w:hanging="357"/>
        <w:contextualSpacing w:val="0"/>
        <w:jc w:val="both"/>
        <w:rPr>
          <w:sz w:val="24"/>
          <w:szCs w:val="24"/>
        </w:rPr>
      </w:pPr>
      <w:r w:rsidRPr="00064DE1">
        <w:rPr>
          <w:sz w:val="24"/>
          <w:szCs w:val="24"/>
        </w:rPr>
        <w:t>Zw</w:t>
      </w:r>
      <w:r w:rsidR="009713FE" w:rsidRPr="00064DE1">
        <w:rPr>
          <w:sz w:val="24"/>
          <w:szCs w:val="24"/>
        </w:rPr>
        <w:t>iebeln schälen, halb</w:t>
      </w:r>
      <w:r w:rsidRPr="00064DE1">
        <w:rPr>
          <w:sz w:val="24"/>
          <w:szCs w:val="24"/>
        </w:rPr>
        <w:t>i</w:t>
      </w:r>
      <w:r w:rsidR="009713FE" w:rsidRPr="00064DE1">
        <w:rPr>
          <w:sz w:val="24"/>
          <w:szCs w:val="24"/>
        </w:rPr>
        <w:t>eren und in möglichst dünne Scheiben schneiden. 20 g Butter und das Öl in einem breiten, hohen Topf erhitzen und die Zwiebelscheibe</w:t>
      </w:r>
      <w:r w:rsidR="00B62AD7" w:rsidRPr="00064DE1">
        <w:rPr>
          <w:sz w:val="24"/>
          <w:szCs w:val="24"/>
        </w:rPr>
        <w:t xml:space="preserve"> </w:t>
      </w:r>
      <w:r w:rsidR="009713FE" w:rsidRPr="00064DE1">
        <w:rPr>
          <w:sz w:val="24"/>
          <w:szCs w:val="24"/>
        </w:rPr>
        <w:t>darin bei mittlerer Hitze langsam bräunen</w:t>
      </w:r>
      <w:r w:rsidRPr="00064DE1">
        <w:rPr>
          <w:sz w:val="24"/>
          <w:szCs w:val="24"/>
        </w:rPr>
        <w:t>.</w:t>
      </w:r>
    </w:p>
    <w:p w14:paraId="275EB7FE" w14:textId="35FBEFB5" w:rsidR="00EE2BD1" w:rsidRPr="00064DE1" w:rsidRDefault="00607DE1" w:rsidP="00B40E8C">
      <w:pPr>
        <w:pStyle w:val="ListParagraph"/>
        <w:numPr>
          <w:ilvl w:val="0"/>
          <w:numId w:val="1569"/>
        </w:numPr>
        <w:tabs>
          <w:tab w:val="left" w:pos="2990"/>
        </w:tabs>
        <w:spacing w:after="120"/>
        <w:ind w:left="714" w:hanging="357"/>
        <w:contextualSpacing w:val="0"/>
        <w:jc w:val="both"/>
        <w:rPr>
          <w:sz w:val="24"/>
          <w:szCs w:val="24"/>
        </w:rPr>
      </w:pPr>
      <w:r w:rsidRPr="00064DE1">
        <w:rPr>
          <w:sz w:val="24"/>
          <w:szCs w:val="24"/>
        </w:rPr>
        <w:t>Mit Portwein und Weißwein ablöschen und mit der Rindersuppe aufgießen. Lorbeerblätter, Zitronenschale und Knoblauch einlegen und die Suppe bei milder Hitze knapp unter den Siedepunkt</w:t>
      </w:r>
      <w:r w:rsidR="00BB520B" w:rsidRPr="00064DE1">
        <w:rPr>
          <w:sz w:val="24"/>
          <w:szCs w:val="24"/>
        </w:rPr>
        <w:t xml:space="preserve"> 6 -8 Minuten ziehen lassen. Mit Majoran, Salz und Chilipulver herzhaft abschmecken. Die Lorbeerblätter, die Zitronenschale und den Knoblauch wieder entfernen.</w:t>
      </w:r>
    </w:p>
    <w:p w14:paraId="1A2B9D0A" w14:textId="589FB6C0" w:rsidR="00BB520B" w:rsidRPr="00064DE1" w:rsidRDefault="00BB520B" w:rsidP="00B40E8C">
      <w:pPr>
        <w:pStyle w:val="ListParagraph"/>
        <w:numPr>
          <w:ilvl w:val="0"/>
          <w:numId w:val="1569"/>
        </w:numPr>
        <w:tabs>
          <w:tab w:val="left" w:pos="2990"/>
        </w:tabs>
        <w:spacing w:after="120"/>
        <w:ind w:left="714" w:hanging="357"/>
        <w:contextualSpacing w:val="0"/>
        <w:jc w:val="both"/>
        <w:rPr>
          <w:sz w:val="24"/>
          <w:szCs w:val="24"/>
        </w:rPr>
      </w:pPr>
      <w:r w:rsidRPr="00064DE1">
        <w:rPr>
          <w:sz w:val="24"/>
          <w:szCs w:val="24"/>
        </w:rPr>
        <w:t>In der Zwischenzeit die Laugenstangen in dünne Scheiben schneiden und in einer Pfanne bei milder Hitze in der restlichen Bitter von beiden Seiten kross braten. Auf Küchenpapier abtropfen lassen und leicht salzen.</w:t>
      </w:r>
    </w:p>
    <w:p w14:paraId="7118AA95" w14:textId="5DA385BB" w:rsidR="00BB520B" w:rsidRPr="00064DE1" w:rsidRDefault="00BB520B" w:rsidP="00B40E8C">
      <w:pPr>
        <w:pStyle w:val="ListParagraph"/>
        <w:numPr>
          <w:ilvl w:val="0"/>
          <w:numId w:val="1569"/>
        </w:numPr>
        <w:tabs>
          <w:tab w:val="left" w:pos="2990"/>
        </w:tabs>
        <w:spacing w:after="120"/>
        <w:ind w:left="714" w:hanging="357"/>
        <w:contextualSpacing w:val="0"/>
        <w:jc w:val="both"/>
        <w:rPr>
          <w:sz w:val="24"/>
          <w:szCs w:val="24"/>
        </w:rPr>
      </w:pPr>
      <w:r w:rsidRPr="00064DE1">
        <w:rPr>
          <w:sz w:val="24"/>
          <w:szCs w:val="24"/>
        </w:rPr>
        <w:t xml:space="preserve">Die Suppe mit der Petersilie bestreuen und mit den Brezenscheiben servieren. Je nach Geschmack kann man die Brezenscheiben zuerst in den Suppenteller geben und dann mit der heißen Suppe </w:t>
      </w:r>
      <w:r w:rsidR="001D7595" w:rsidRPr="00064DE1">
        <w:rPr>
          <w:sz w:val="24"/>
          <w:szCs w:val="24"/>
        </w:rPr>
        <w:t>begießen oder erst ganz zum Schluss auf die Suppe legen, damit sie schön kross bleiben.</w:t>
      </w:r>
    </w:p>
    <w:p w14:paraId="22143F67" w14:textId="77777777" w:rsidR="00534E56" w:rsidRDefault="00534E56" w:rsidP="00534E56">
      <w:pPr>
        <w:pStyle w:val="Heading2"/>
        <w:spacing w:after="240"/>
      </w:pPr>
      <w:r>
        <w:lastRenderedPageBreak/>
        <w:t>Toskanische Zwiebelsuppe - Carabaccia</w:t>
      </w:r>
      <w:r>
        <w:rPr>
          <w:rStyle w:val="FootnoteReference"/>
        </w:rPr>
        <w:footnoteReference w:id="350"/>
      </w:r>
      <w:r>
        <w:t xml:space="preserve"> </w:t>
      </w:r>
    </w:p>
    <w:p w14:paraId="7DD1146D" w14:textId="77777777" w:rsidR="00534E56" w:rsidRDefault="00534E56" w:rsidP="00534E56">
      <w:pPr>
        <w:rPr>
          <w:sz w:val="24"/>
          <w:szCs w:val="24"/>
        </w:rPr>
      </w:pPr>
      <w:r w:rsidRPr="003F1FF3">
        <w:rPr>
          <w:sz w:val="24"/>
          <w:szCs w:val="24"/>
          <w:u w:val="single"/>
        </w:rPr>
        <w:t>Zutaten</w:t>
      </w:r>
      <w:r>
        <w:rPr>
          <w:sz w:val="24"/>
          <w:szCs w:val="24"/>
        </w:rPr>
        <w:t xml:space="preserve"> (für 3 Portionen)</w:t>
      </w:r>
    </w:p>
    <w:p w14:paraId="59099AC6" w14:textId="77777777" w:rsidR="00534E56" w:rsidRDefault="00534E56" w:rsidP="00534E56">
      <w:pPr>
        <w:rPr>
          <w:sz w:val="24"/>
          <w:szCs w:val="24"/>
        </w:rPr>
      </w:pPr>
      <w:r>
        <w:rPr>
          <w:sz w:val="24"/>
          <w:szCs w:val="24"/>
        </w:rPr>
        <w:t>1 kg Zwiebel</w:t>
      </w:r>
    </w:p>
    <w:p w14:paraId="60837D76" w14:textId="77777777" w:rsidR="00534E56" w:rsidRDefault="00534E56" w:rsidP="00534E56">
      <w:pPr>
        <w:rPr>
          <w:sz w:val="24"/>
          <w:szCs w:val="24"/>
        </w:rPr>
      </w:pPr>
      <w:r>
        <w:rPr>
          <w:sz w:val="24"/>
          <w:szCs w:val="24"/>
        </w:rPr>
        <w:t>Olivenöl</w:t>
      </w:r>
    </w:p>
    <w:p w14:paraId="2F710869" w14:textId="77777777" w:rsidR="00534E56" w:rsidRDefault="00534E56" w:rsidP="00534E56">
      <w:pPr>
        <w:rPr>
          <w:sz w:val="24"/>
          <w:szCs w:val="24"/>
        </w:rPr>
      </w:pPr>
      <w:r>
        <w:rPr>
          <w:sz w:val="24"/>
          <w:szCs w:val="24"/>
        </w:rPr>
        <w:t>2 Lorbeerblätter</w:t>
      </w:r>
    </w:p>
    <w:p w14:paraId="1E5C773E" w14:textId="77777777" w:rsidR="00534E56" w:rsidRDefault="00534E56" w:rsidP="00534E56">
      <w:pPr>
        <w:rPr>
          <w:sz w:val="24"/>
          <w:szCs w:val="24"/>
        </w:rPr>
      </w:pPr>
      <w:r>
        <w:rPr>
          <w:sz w:val="24"/>
          <w:szCs w:val="24"/>
        </w:rPr>
        <w:t>Salz, schwarzer Pfeffer</w:t>
      </w:r>
    </w:p>
    <w:p w14:paraId="5C5749DB" w14:textId="77777777" w:rsidR="00534E56" w:rsidRPr="00D95A41" w:rsidRDefault="00534E56" w:rsidP="00534E56">
      <w:pPr>
        <w:rPr>
          <w:sz w:val="24"/>
          <w:szCs w:val="24"/>
        </w:rPr>
      </w:pPr>
      <w:r w:rsidRPr="00D95A41">
        <w:rPr>
          <w:sz w:val="24"/>
          <w:szCs w:val="24"/>
        </w:rPr>
        <w:t>1 L Gemüsebrühe (am besten s</w:t>
      </w:r>
      <w:r>
        <w:rPr>
          <w:sz w:val="24"/>
          <w:szCs w:val="24"/>
        </w:rPr>
        <w:t>elbst gemacht)</w:t>
      </w:r>
    </w:p>
    <w:p w14:paraId="1BB94993" w14:textId="77777777" w:rsidR="00534E56" w:rsidRPr="00C10C96" w:rsidRDefault="00534E56" w:rsidP="00534E56">
      <w:pPr>
        <w:rPr>
          <w:sz w:val="24"/>
          <w:szCs w:val="24"/>
        </w:rPr>
      </w:pPr>
      <w:r w:rsidRPr="00C10C96">
        <w:rPr>
          <w:sz w:val="24"/>
          <w:szCs w:val="24"/>
        </w:rPr>
        <w:t>50 g Pecorino</w:t>
      </w:r>
    </w:p>
    <w:p w14:paraId="2E485F46" w14:textId="77777777" w:rsidR="00534E56" w:rsidRPr="00C10C96" w:rsidRDefault="00534E56" w:rsidP="00534E56">
      <w:pPr>
        <w:rPr>
          <w:sz w:val="24"/>
          <w:szCs w:val="24"/>
        </w:rPr>
      </w:pPr>
      <w:r w:rsidRPr="00C10C96">
        <w:rPr>
          <w:sz w:val="24"/>
          <w:szCs w:val="24"/>
        </w:rPr>
        <w:t>50 g Greyerzer</w:t>
      </w:r>
    </w:p>
    <w:p w14:paraId="297BD639" w14:textId="77777777" w:rsidR="00534E56" w:rsidRDefault="00534E56" w:rsidP="00534E56">
      <w:pPr>
        <w:rPr>
          <w:sz w:val="24"/>
          <w:szCs w:val="24"/>
        </w:rPr>
      </w:pPr>
      <w:r>
        <w:rPr>
          <w:sz w:val="24"/>
          <w:szCs w:val="24"/>
        </w:rPr>
        <w:t>3 Scheiben helles Brot</w:t>
      </w:r>
    </w:p>
    <w:p w14:paraId="0ED621BA" w14:textId="77777777" w:rsidR="00534E56" w:rsidRDefault="00534E56" w:rsidP="00534E56">
      <w:pPr>
        <w:rPr>
          <w:sz w:val="24"/>
          <w:szCs w:val="24"/>
        </w:rPr>
      </w:pPr>
    </w:p>
    <w:p w14:paraId="47D887F4" w14:textId="77777777" w:rsidR="00534E56" w:rsidRDefault="00534E56" w:rsidP="00534E56">
      <w:pPr>
        <w:rPr>
          <w:sz w:val="24"/>
          <w:szCs w:val="24"/>
        </w:rPr>
      </w:pPr>
      <w:r>
        <w:rPr>
          <w:sz w:val="24"/>
          <w:szCs w:val="24"/>
        </w:rPr>
        <w:t>Zubereitung:</w:t>
      </w:r>
    </w:p>
    <w:p w14:paraId="58E47BFF" w14:textId="77777777" w:rsidR="00534E56" w:rsidRPr="004C7ECE" w:rsidRDefault="00534E56" w:rsidP="00B40E8C">
      <w:pPr>
        <w:pStyle w:val="ListParagraph"/>
        <w:numPr>
          <w:ilvl w:val="0"/>
          <w:numId w:val="1153"/>
        </w:numPr>
        <w:spacing w:after="120"/>
        <w:ind w:left="714" w:hanging="357"/>
        <w:contextualSpacing w:val="0"/>
        <w:jc w:val="both"/>
        <w:rPr>
          <w:sz w:val="24"/>
          <w:szCs w:val="24"/>
        </w:rPr>
      </w:pPr>
      <w:r w:rsidRPr="004C7ECE">
        <w:rPr>
          <w:sz w:val="24"/>
          <w:szCs w:val="24"/>
        </w:rPr>
        <w:t>Zwiebeln in Ringe schneiden. In einen großen feuerfesten Topf geben und mit etwas Olivenöl, Lorbeeren, Salz und Pfeffer bei niedriger Hitze und geschlossenem Deckel ungefähr 20 Minuten lang sanft dünsten.</w:t>
      </w:r>
    </w:p>
    <w:p w14:paraId="5075D61A" w14:textId="77777777" w:rsidR="00534E56" w:rsidRPr="004C7ECE" w:rsidRDefault="00534E56" w:rsidP="00B40E8C">
      <w:pPr>
        <w:pStyle w:val="ListParagraph"/>
        <w:numPr>
          <w:ilvl w:val="0"/>
          <w:numId w:val="1153"/>
        </w:numPr>
        <w:spacing w:after="120"/>
        <w:ind w:left="714" w:hanging="357"/>
        <w:contextualSpacing w:val="0"/>
        <w:jc w:val="both"/>
        <w:rPr>
          <w:sz w:val="24"/>
          <w:szCs w:val="24"/>
        </w:rPr>
      </w:pPr>
      <w:r w:rsidRPr="004C7ECE">
        <w:rPr>
          <w:sz w:val="24"/>
          <w:szCs w:val="24"/>
        </w:rPr>
        <w:t>Brühe angießen. Flüssigkeit aufkochen, dann Hitze wieder runterschalten und die Suppe weitere 20 Minuten bei geschlossenem Deckel köcheln lassen.</w:t>
      </w:r>
    </w:p>
    <w:p w14:paraId="53A395EF" w14:textId="77777777" w:rsidR="00534E56" w:rsidRPr="004C7ECE" w:rsidRDefault="00534E56" w:rsidP="00B40E8C">
      <w:pPr>
        <w:pStyle w:val="ListParagraph"/>
        <w:numPr>
          <w:ilvl w:val="0"/>
          <w:numId w:val="1153"/>
        </w:numPr>
        <w:spacing w:after="120"/>
        <w:ind w:left="714" w:hanging="357"/>
        <w:contextualSpacing w:val="0"/>
        <w:jc w:val="both"/>
        <w:rPr>
          <w:sz w:val="24"/>
          <w:szCs w:val="24"/>
        </w:rPr>
      </w:pPr>
      <w:r w:rsidRPr="004C7ECE">
        <w:rPr>
          <w:sz w:val="24"/>
          <w:szCs w:val="24"/>
        </w:rPr>
        <w:t>Schließlich die Brotscheiben in die Suppe geben, sie sollen auf der Flüssigkeit schwimmen. Frisch geriebenen Pecorino und Greyezer darüberstreuen.</w:t>
      </w:r>
    </w:p>
    <w:p w14:paraId="45BBE0A5" w14:textId="77777777" w:rsidR="00534E56" w:rsidRDefault="00534E56" w:rsidP="00B40E8C">
      <w:pPr>
        <w:pStyle w:val="ListParagraph"/>
        <w:numPr>
          <w:ilvl w:val="0"/>
          <w:numId w:val="1153"/>
        </w:numPr>
        <w:spacing w:after="120"/>
        <w:ind w:left="714" w:hanging="357"/>
        <w:contextualSpacing w:val="0"/>
        <w:jc w:val="both"/>
        <w:rPr>
          <w:sz w:val="24"/>
          <w:szCs w:val="24"/>
        </w:rPr>
      </w:pPr>
      <w:r w:rsidRPr="004C7ECE">
        <w:rPr>
          <w:sz w:val="24"/>
          <w:szCs w:val="24"/>
        </w:rPr>
        <w:t>Den Grill des Backofens anschalten und den Topf in den Ofen stellen, ungefähr fünf Minuten lang, bis der Käse geschmolzen ist.</w:t>
      </w:r>
    </w:p>
    <w:p w14:paraId="53A5E638" w14:textId="77777777" w:rsidR="00534E56" w:rsidRDefault="00534E56" w:rsidP="00534E56">
      <w:pPr>
        <w:spacing w:after="120"/>
        <w:jc w:val="both"/>
        <w:rPr>
          <w:sz w:val="24"/>
          <w:szCs w:val="24"/>
        </w:rPr>
      </w:pPr>
    </w:p>
    <w:p w14:paraId="5B13CFB5" w14:textId="1E7DC8BD" w:rsidR="00534E56" w:rsidRDefault="00534E56" w:rsidP="00137350">
      <w:pPr>
        <w:ind w:left="1416" w:hanging="1416"/>
        <w:rPr>
          <w:rFonts w:asciiTheme="majorHAnsi" w:eastAsiaTheme="majorEastAsia" w:hAnsiTheme="majorHAnsi" w:cstheme="majorBidi"/>
          <w:color w:val="2F5496" w:themeColor="accent1" w:themeShade="BF"/>
          <w:sz w:val="26"/>
          <w:szCs w:val="26"/>
        </w:rPr>
      </w:pPr>
      <w:r>
        <w:rPr>
          <w:sz w:val="24"/>
          <w:szCs w:val="24"/>
        </w:rPr>
        <w:t>Kommentar:</w:t>
      </w:r>
      <w:r>
        <w:rPr>
          <w:sz w:val="24"/>
          <w:szCs w:val="24"/>
        </w:rPr>
        <w:tab/>
        <w:t>Eigentlich ist die toskanische Zwiebelsuppe nichts anderes als eine französische Zwiebelsuppe. Einziger Unterschied sind die Käsesorten. Entscheidend für den Geschmack ist die Qualität der Brühe, daher sollte sie im besten Fall selbst gemacht sein oder man nimmt eine aus dem Glas, die man teuer in Feinkostläden kaufen kann.</w:t>
      </w:r>
      <w:r>
        <w:br w:type="page"/>
      </w:r>
    </w:p>
    <w:p w14:paraId="4E5A2B17" w14:textId="57F3B8B9" w:rsidR="00EB42F9" w:rsidRDefault="00EB42F9" w:rsidP="00EB42F9">
      <w:pPr>
        <w:pStyle w:val="Heading2"/>
        <w:spacing w:after="240"/>
      </w:pPr>
      <w:r>
        <w:lastRenderedPageBreak/>
        <w:t>Zwiebelsuppe</w:t>
      </w:r>
      <w:r w:rsidR="00690D94">
        <w:t xml:space="preserve"> Nr. 1</w:t>
      </w:r>
      <w:r>
        <w:rPr>
          <w:rStyle w:val="FootnoteReference"/>
        </w:rPr>
        <w:footnoteReference w:id="351"/>
      </w:r>
      <w:r>
        <w:t xml:space="preserve"> </w:t>
      </w:r>
    </w:p>
    <w:p w14:paraId="7433F6E1" w14:textId="77777777" w:rsidR="00EB42F9" w:rsidRDefault="00EB42F9" w:rsidP="00EB42F9">
      <w:pPr>
        <w:rPr>
          <w:sz w:val="24"/>
          <w:szCs w:val="24"/>
        </w:rPr>
      </w:pPr>
      <w:r w:rsidRPr="00273176">
        <w:rPr>
          <w:sz w:val="24"/>
          <w:szCs w:val="24"/>
          <w:u w:val="single"/>
        </w:rPr>
        <w:t>Zutaten</w:t>
      </w:r>
      <w:r>
        <w:rPr>
          <w:sz w:val="24"/>
          <w:szCs w:val="24"/>
        </w:rPr>
        <w:t xml:space="preserve"> (für 4 Portionen):</w:t>
      </w:r>
    </w:p>
    <w:p w14:paraId="08931AAA" w14:textId="77777777" w:rsidR="00EB42F9" w:rsidRDefault="00EB42F9" w:rsidP="00EB42F9">
      <w:pPr>
        <w:rPr>
          <w:sz w:val="24"/>
          <w:szCs w:val="24"/>
        </w:rPr>
      </w:pPr>
      <w:r>
        <w:rPr>
          <w:sz w:val="24"/>
          <w:szCs w:val="24"/>
        </w:rPr>
        <w:t>500 g Zwiebeln</w:t>
      </w:r>
    </w:p>
    <w:p w14:paraId="0E72A83A" w14:textId="77777777" w:rsidR="00EB42F9" w:rsidRDefault="00EB42F9" w:rsidP="00EB42F9">
      <w:pPr>
        <w:rPr>
          <w:sz w:val="24"/>
          <w:szCs w:val="24"/>
        </w:rPr>
      </w:pPr>
      <w:r>
        <w:rPr>
          <w:sz w:val="24"/>
          <w:szCs w:val="24"/>
        </w:rPr>
        <w:t>20 g Butter</w:t>
      </w:r>
    </w:p>
    <w:p w14:paraId="5FAC82F3" w14:textId="77777777" w:rsidR="00EB42F9" w:rsidRDefault="00EB42F9" w:rsidP="00EB42F9">
      <w:pPr>
        <w:rPr>
          <w:sz w:val="24"/>
          <w:szCs w:val="24"/>
        </w:rPr>
      </w:pPr>
      <w:r>
        <w:rPr>
          <w:sz w:val="24"/>
          <w:szCs w:val="24"/>
        </w:rPr>
        <w:t>10 Scheiben altes Brot</w:t>
      </w:r>
    </w:p>
    <w:p w14:paraId="782881DC" w14:textId="77777777" w:rsidR="00EB42F9" w:rsidRDefault="00EB42F9" w:rsidP="00EB42F9">
      <w:pPr>
        <w:rPr>
          <w:sz w:val="24"/>
          <w:szCs w:val="24"/>
        </w:rPr>
      </w:pPr>
      <w:r>
        <w:rPr>
          <w:sz w:val="24"/>
          <w:szCs w:val="24"/>
        </w:rPr>
        <w:t>150 g Gruyère-Käse, gerieben</w:t>
      </w:r>
    </w:p>
    <w:p w14:paraId="450AD01B" w14:textId="77777777" w:rsidR="00EB42F9" w:rsidRDefault="00EB42F9" w:rsidP="00EB42F9">
      <w:pPr>
        <w:rPr>
          <w:sz w:val="24"/>
          <w:szCs w:val="24"/>
        </w:rPr>
      </w:pPr>
      <w:r>
        <w:rPr>
          <w:sz w:val="24"/>
          <w:szCs w:val="24"/>
        </w:rPr>
        <w:t>1 l Gemüsebrühe</w:t>
      </w:r>
    </w:p>
    <w:p w14:paraId="4ADE66F6" w14:textId="77777777" w:rsidR="00EB42F9" w:rsidRDefault="00EB42F9" w:rsidP="00EB42F9">
      <w:pPr>
        <w:rPr>
          <w:sz w:val="24"/>
          <w:szCs w:val="24"/>
        </w:rPr>
      </w:pPr>
    </w:p>
    <w:p w14:paraId="5120CC53" w14:textId="77777777" w:rsidR="00EB42F9" w:rsidRDefault="00EB42F9" w:rsidP="00EB42F9">
      <w:pPr>
        <w:rPr>
          <w:sz w:val="24"/>
          <w:szCs w:val="24"/>
        </w:rPr>
      </w:pPr>
      <w:r>
        <w:rPr>
          <w:sz w:val="24"/>
          <w:szCs w:val="24"/>
        </w:rPr>
        <w:t>Zubereitung:</w:t>
      </w:r>
    </w:p>
    <w:p w14:paraId="724B67A3" w14:textId="77777777" w:rsidR="00EB42F9" w:rsidRPr="002F59BC" w:rsidRDefault="00EB42F9" w:rsidP="00B40E8C">
      <w:pPr>
        <w:pStyle w:val="ListParagraph"/>
        <w:numPr>
          <w:ilvl w:val="0"/>
          <w:numId w:val="984"/>
        </w:numPr>
        <w:spacing w:after="120"/>
        <w:ind w:left="714" w:hanging="357"/>
        <w:contextualSpacing w:val="0"/>
        <w:jc w:val="both"/>
        <w:rPr>
          <w:sz w:val="24"/>
          <w:szCs w:val="24"/>
        </w:rPr>
      </w:pPr>
      <w:r w:rsidRPr="002F59BC">
        <w:rPr>
          <w:sz w:val="24"/>
          <w:szCs w:val="24"/>
        </w:rPr>
        <w:t>Zwiebeln in dünne Scheiben schneiden. Die Butter in der Pfanne zerlassen und die Zwiebeln darin weich dämpfen.</w:t>
      </w:r>
    </w:p>
    <w:p w14:paraId="51D3D019" w14:textId="77777777" w:rsidR="00EB42F9" w:rsidRPr="002F59BC" w:rsidRDefault="00EB42F9" w:rsidP="00B40E8C">
      <w:pPr>
        <w:pStyle w:val="ListParagraph"/>
        <w:numPr>
          <w:ilvl w:val="0"/>
          <w:numId w:val="984"/>
        </w:numPr>
        <w:spacing w:after="120"/>
        <w:ind w:left="714" w:hanging="357"/>
        <w:contextualSpacing w:val="0"/>
        <w:jc w:val="both"/>
        <w:rPr>
          <w:sz w:val="24"/>
          <w:szCs w:val="24"/>
        </w:rPr>
      </w:pPr>
      <w:r w:rsidRPr="002F59BC">
        <w:rPr>
          <w:sz w:val="24"/>
          <w:szCs w:val="24"/>
        </w:rPr>
        <w:t xml:space="preserve">Brotschieben toasten, In eine Auflaufform lagenweise Zwiebeln und Brot schichten. Dazwischen 100 g Käse streuen. </w:t>
      </w:r>
    </w:p>
    <w:p w14:paraId="45E340E6" w14:textId="77777777" w:rsidR="00EB42F9" w:rsidRPr="002F59BC" w:rsidRDefault="00EB42F9" w:rsidP="00B40E8C">
      <w:pPr>
        <w:pStyle w:val="ListParagraph"/>
        <w:numPr>
          <w:ilvl w:val="0"/>
          <w:numId w:val="984"/>
        </w:numPr>
        <w:spacing w:after="120"/>
        <w:ind w:left="714" w:hanging="357"/>
        <w:contextualSpacing w:val="0"/>
        <w:jc w:val="both"/>
        <w:rPr>
          <w:sz w:val="24"/>
          <w:szCs w:val="24"/>
        </w:rPr>
      </w:pPr>
      <w:r w:rsidRPr="002F59BC">
        <w:rPr>
          <w:sz w:val="24"/>
          <w:szCs w:val="24"/>
        </w:rPr>
        <w:t>Gemüsebrühe erhitzen und in die Auflaufform gießen. Dann die letzten 50 g Gruyère darüberstreuen und im Ofen bei großer Hitze ca. 15 Minuten überbacken.</w:t>
      </w:r>
    </w:p>
    <w:p w14:paraId="3A3D8E06" w14:textId="77777777" w:rsidR="00EB42F9" w:rsidRDefault="00EB42F9" w:rsidP="00EB42F9">
      <w:pPr>
        <w:rPr>
          <w:sz w:val="24"/>
          <w:szCs w:val="24"/>
        </w:rPr>
      </w:pPr>
      <w:r>
        <w:rPr>
          <w:sz w:val="24"/>
          <w:szCs w:val="24"/>
        </w:rPr>
        <w:br w:type="page"/>
      </w:r>
    </w:p>
    <w:p w14:paraId="71493003" w14:textId="6DC0D840" w:rsidR="00690D94" w:rsidRDefault="00690D94" w:rsidP="00690D94">
      <w:pPr>
        <w:pStyle w:val="Heading2"/>
        <w:spacing w:after="240"/>
      </w:pPr>
      <w:r>
        <w:lastRenderedPageBreak/>
        <w:t>Zwiebelsuppe Nr. 2</w:t>
      </w:r>
      <w:r>
        <w:rPr>
          <w:rStyle w:val="FootnoteReference"/>
        </w:rPr>
        <w:footnoteReference w:id="352"/>
      </w:r>
    </w:p>
    <w:p w14:paraId="1FC3C7F2" w14:textId="77777777" w:rsidR="00690D94" w:rsidRDefault="00690D94" w:rsidP="00690D94">
      <w:pPr>
        <w:rPr>
          <w:sz w:val="24"/>
          <w:szCs w:val="24"/>
        </w:rPr>
      </w:pPr>
      <w:r w:rsidRPr="00474178">
        <w:rPr>
          <w:sz w:val="24"/>
          <w:szCs w:val="24"/>
          <w:u w:val="single"/>
        </w:rPr>
        <w:t>Zutaten</w:t>
      </w:r>
      <w:r>
        <w:rPr>
          <w:sz w:val="24"/>
          <w:szCs w:val="24"/>
        </w:rPr>
        <w:t xml:space="preserve"> (für 6 Portionen):</w:t>
      </w:r>
    </w:p>
    <w:p w14:paraId="34DA5546" w14:textId="77777777" w:rsidR="00690D94" w:rsidRDefault="00690D94" w:rsidP="00690D94">
      <w:pPr>
        <w:rPr>
          <w:sz w:val="24"/>
          <w:szCs w:val="24"/>
        </w:rPr>
      </w:pPr>
      <w:r>
        <w:rPr>
          <w:sz w:val="24"/>
          <w:szCs w:val="24"/>
        </w:rPr>
        <w:t>400 g milde Zwiebeln</w:t>
      </w:r>
    </w:p>
    <w:p w14:paraId="37062769" w14:textId="77777777" w:rsidR="00690D94" w:rsidRDefault="00690D94" w:rsidP="00690D94">
      <w:pPr>
        <w:rPr>
          <w:sz w:val="24"/>
          <w:szCs w:val="24"/>
        </w:rPr>
      </w:pPr>
      <w:r>
        <w:rPr>
          <w:sz w:val="24"/>
          <w:szCs w:val="24"/>
        </w:rPr>
        <w:t>1 Kartoffel (etwa 100g)</w:t>
      </w:r>
    </w:p>
    <w:p w14:paraId="0222BDD7" w14:textId="77777777" w:rsidR="00690D94" w:rsidRDefault="00690D94" w:rsidP="00690D94">
      <w:pPr>
        <w:rPr>
          <w:sz w:val="24"/>
          <w:szCs w:val="24"/>
        </w:rPr>
      </w:pPr>
      <w:r>
        <w:rPr>
          <w:sz w:val="24"/>
          <w:szCs w:val="24"/>
        </w:rPr>
        <w:t>2 EL Butter</w:t>
      </w:r>
    </w:p>
    <w:p w14:paraId="09D99AA7" w14:textId="77777777" w:rsidR="00690D94" w:rsidRDefault="00690D94" w:rsidP="00690D94">
      <w:pPr>
        <w:tabs>
          <w:tab w:val="center" w:pos="4896"/>
        </w:tabs>
        <w:rPr>
          <w:sz w:val="24"/>
          <w:szCs w:val="24"/>
        </w:rPr>
      </w:pPr>
      <w:r>
        <w:rPr>
          <w:sz w:val="24"/>
          <w:szCs w:val="24"/>
        </w:rPr>
        <w:t>1/8 L trockener Weißwein</w:t>
      </w:r>
    </w:p>
    <w:p w14:paraId="7C0EBF53" w14:textId="77777777" w:rsidR="00690D94" w:rsidRDefault="00690D94" w:rsidP="00690D94">
      <w:pPr>
        <w:tabs>
          <w:tab w:val="center" w:pos="4896"/>
        </w:tabs>
        <w:rPr>
          <w:sz w:val="24"/>
          <w:szCs w:val="24"/>
        </w:rPr>
      </w:pPr>
      <w:r>
        <w:rPr>
          <w:sz w:val="24"/>
          <w:szCs w:val="24"/>
        </w:rPr>
        <w:t>1 Kräutersträußchen (aus Thymian, Majoran, Lorbeer)</w:t>
      </w:r>
    </w:p>
    <w:p w14:paraId="5CCECEFF" w14:textId="77777777" w:rsidR="00690D94" w:rsidRDefault="00690D94" w:rsidP="00690D94">
      <w:pPr>
        <w:tabs>
          <w:tab w:val="center" w:pos="4896"/>
        </w:tabs>
        <w:rPr>
          <w:sz w:val="24"/>
          <w:szCs w:val="24"/>
        </w:rPr>
      </w:pPr>
      <w:r>
        <w:rPr>
          <w:sz w:val="24"/>
          <w:szCs w:val="24"/>
        </w:rPr>
        <w:t>1 ½ kräftige Fleischbrühe</w:t>
      </w:r>
    </w:p>
    <w:p w14:paraId="04E8074C" w14:textId="77777777" w:rsidR="00690D94" w:rsidRDefault="00690D94" w:rsidP="00690D94">
      <w:pPr>
        <w:tabs>
          <w:tab w:val="center" w:pos="4896"/>
        </w:tabs>
        <w:rPr>
          <w:sz w:val="24"/>
          <w:szCs w:val="24"/>
        </w:rPr>
      </w:pPr>
      <w:r>
        <w:rPr>
          <w:sz w:val="24"/>
          <w:szCs w:val="24"/>
        </w:rPr>
        <w:t>Salz, Pfeffer</w:t>
      </w:r>
    </w:p>
    <w:p w14:paraId="546CAF59" w14:textId="77777777" w:rsidR="00690D94" w:rsidRDefault="00690D94" w:rsidP="00690D94">
      <w:pPr>
        <w:tabs>
          <w:tab w:val="center" w:pos="4896"/>
        </w:tabs>
        <w:rPr>
          <w:sz w:val="24"/>
          <w:szCs w:val="24"/>
        </w:rPr>
      </w:pPr>
      <w:r>
        <w:rPr>
          <w:sz w:val="24"/>
          <w:szCs w:val="24"/>
        </w:rPr>
        <w:t>100g Gruyère (ersatzweise Emmentaler)</w:t>
      </w:r>
    </w:p>
    <w:p w14:paraId="688FC0C5" w14:textId="77777777" w:rsidR="00690D94" w:rsidRDefault="00690D94" w:rsidP="00690D94">
      <w:pPr>
        <w:tabs>
          <w:tab w:val="center" w:pos="4896"/>
        </w:tabs>
        <w:rPr>
          <w:sz w:val="24"/>
          <w:szCs w:val="24"/>
        </w:rPr>
      </w:pPr>
      <w:r>
        <w:rPr>
          <w:sz w:val="24"/>
          <w:szCs w:val="24"/>
        </w:rPr>
        <w:t>6 kleinen Scheiben trockenes Weißbrot vom Vortag</w:t>
      </w:r>
    </w:p>
    <w:p w14:paraId="6DE344CB" w14:textId="77777777" w:rsidR="00690D94" w:rsidRDefault="00690D94" w:rsidP="00690D94">
      <w:pPr>
        <w:tabs>
          <w:tab w:val="center" w:pos="4896"/>
        </w:tabs>
        <w:rPr>
          <w:sz w:val="24"/>
          <w:szCs w:val="24"/>
        </w:rPr>
      </w:pPr>
      <w:r>
        <w:rPr>
          <w:sz w:val="24"/>
          <w:szCs w:val="24"/>
        </w:rPr>
        <w:t>2 Knoblauchzehen</w:t>
      </w:r>
    </w:p>
    <w:p w14:paraId="42D309EB" w14:textId="77777777" w:rsidR="00690D94" w:rsidRDefault="00690D94" w:rsidP="00690D94">
      <w:pPr>
        <w:tabs>
          <w:tab w:val="center" w:pos="4896"/>
        </w:tabs>
        <w:rPr>
          <w:sz w:val="24"/>
          <w:szCs w:val="24"/>
        </w:rPr>
      </w:pPr>
    </w:p>
    <w:p w14:paraId="3530650C" w14:textId="77777777" w:rsidR="00690D94" w:rsidRDefault="00690D94" w:rsidP="00690D94">
      <w:pPr>
        <w:tabs>
          <w:tab w:val="center" w:pos="4896"/>
        </w:tabs>
        <w:rPr>
          <w:sz w:val="24"/>
          <w:szCs w:val="24"/>
        </w:rPr>
      </w:pPr>
      <w:r>
        <w:rPr>
          <w:sz w:val="24"/>
          <w:szCs w:val="24"/>
        </w:rPr>
        <w:t>Zubereitungszeit: 1 Std. 15 Min.</w:t>
      </w:r>
    </w:p>
    <w:p w14:paraId="1CA14DAF" w14:textId="77777777" w:rsidR="00690D94" w:rsidRPr="003A6FDE" w:rsidRDefault="00690D94" w:rsidP="00B40E8C">
      <w:pPr>
        <w:pStyle w:val="ListParagraph"/>
        <w:numPr>
          <w:ilvl w:val="0"/>
          <w:numId w:val="1574"/>
        </w:numPr>
        <w:tabs>
          <w:tab w:val="center" w:pos="4896"/>
        </w:tabs>
        <w:spacing w:after="120"/>
        <w:ind w:left="714" w:hanging="357"/>
        <w:contextualSpacing w:val="0"/>
        <w:jc w:val="both"/>
        <w:rPr>
          <w:sz w:val="24"/>
          <w:szCs w:val="24"/>
        </w:rPr>
      </w:pPr>
      <w:r w:rsidRPr="003A6FDE">
        <w:rPr>
          <w:sz w:val="24"/>
          <w:szCs w:val="24"/>
        </w:rPr>
        <w:t>Die Zwiebel halbieren, quer in hauchdünne Scheiben schneiden. Die Kartoffel waschen, schälen und in kleine Würfel schneiden. In einem großen Topf die Butter zerlassen, die Zwiebeln portionsweise hineingeben und langsam unter Rühren glasig dünsten. Aus der Mühle pfeffern, den Wein angießen und kurz aufkochen.</w:t>
      </w:r>
    </w:p>
    <w:p w14:paraId="732E019F" w14:textId="77777777" w:rsidR="00690D94" w:rsidRPr="003A6FDE" w:rsidRDefault="00690D94" w:rsidP="00B40E8C">
      <w:pPr>
        <w:pStyle w:val="ListParagraph"/>
        <w:numPr>
          <w:ilvl w:val="0"/>
          <w:numId w:val="1574"/>
        </w:numPr>
        <w:tabs>
          <w:tab w:val="center" w:pos="4896"/>
        </w:tabs>
        <w:spacing w:after="120"/>
        <w:ind w:left="714" w:hanging="357"/>
        <w:contextualSpacing w:val="0"/>
        <w:jc w:val="both"/>
        <w:rPr>
          <w:sz w:val="24"/>
          <w:szCs w:val="24"/>
        </w:rPr>
      </w:pPr>
      <w:r w:rsidRPr="003A6FDE">
        <w:rPr>
          <w:sz w:val="24"/>
          <w:szCs w:val="24"/>
        </w:rPr>
        <w:t>Die Kartoffelwürfel und das Kräutersträußchen in den Topf geben, die Fleischbrühe angießen und zum Kochen bringen. Bei mittlerer Hitze etwa 40 Min. köcheln. Die weichen Kartoffelstückchen im Topf zerdrücken.</w:t>
      </w:r>
    </w:p>
    <w:p w14:paraId="470122CD" w14:textId="77777777" w:rsidR="00690D94" w:rsidRPr="003A6FDE" w:rsidRDefault="00690D94" w:rsidP="00B40E8C">
      <w:pPr>
        <w:pStyle w:val="ListParagraph"/>
        <w:numPr>
          <w:ilvl w:val="0"/>
          <w:numId w:val="1574"/>
        </w:numPr>
        <w:tabs>
          <w:tab w:val="center" w:pos="4896"/>
        </w:tabs>
        <w:spacing w:after="120"/>
        <w:ind w:left="714" w:hanging="357"/>
        <w:contextualSpacing w:val="0"/>
        <w:jc w:val="both"/>
        <w:rPr>
          <w:sz w:val="24"/>
          <w:szCs w:val="24"/>
        </w:rPr>
      </w:pPr>
      <w:r w:rsidRPr="003A6FDE">
        <w:rPr>
          <w:sz w:val="24"/>
          <w:szCs w:val="24"/>
        </w:rPr>
        <w:t xml:space="preserve">Den Backofen auf 200° vorheizen, den Käse reiben, die Brotscheiben kräftig mit Knoblauch einreiben. </w:t>
      </w:r>
    </w:p>
    <w:p w14:paraId="11A0FDFF" w14:textId="77777777" w:rsidR="00690D94" w:rsidRPr="003A6FDE" w:rsidRDefault="00690D94" w:rsidP="00B40E8C">
      <w:pPr>
        <w:pStyle w:val="ListParagraph"/>
        <w:numPr>
          <w:ilvl w:val="0"/>
          <w:numId w:val="1574"/>
        </w:numPr>
        <w:tabs>
          <w:tab w:val="center" w:pos="4896"/>
        </w:tabs>
        <w:spacing w:after="120"/>
        <w:ind w:left="714" w:hanging="357"/>
        <w:contextualSpacing w:val="0"/>
        <w:jc w:val="both"/>
        <w:rPr>
          <w:sz w:val="24"/>
          <w:szCs w:val="24"/>
        </w:rPr>
      </w:pPr>
      <w:r w:rsidRPr="003A6FDE">
        <w:rPr>
          <w:sz w:val="24"/>
          <w:szCs w:val="24"/>
        </w:rPr>
        <w:t>Die Suppe mit Salz und Pfeffer abschmecken, in sechs feuerfeste Schalen umfüllen. In jede Schale 1 Brotscheibe legen, mit dem Käse bestreuen. Im Backofen (Gas Stufe 3) etwa 10 Min. überbacken, bis der Käse leicht geschmolzen ist.</w:t>
      </w:r>
    </w:p>
    <w:p w14:paraId="683CEC36" w14:textId="77777777" w:rsidR="00690D94" w:rsidRDefault="00690D94" w:rsidP="00690D94">
      <w:pPr>
        <w:rPr>
          <w:sz w:val="24"/>
          <w:szCs w:val="24"/>
        </w:rPr>
      </w:pPr>
      <w:r>
        <w:rPr>
          <w:sz w:val="24"/>
          <w:szCs w:val="24"/>
        </w:rPr>
        <w:br w:type="page"/>
      </w:r>
    </w:p>
    <w:p w14:paraId="043EC5E3" w14:textId="399CC23D" w:rsidR="00690D94" w:rsidRDefault="00690D94" w:rsidP="00690D94">
      <w:pPr>
        <w:pStyle w:val="Heading2"/>
        <w:spacing w:after="240"/>
      </w:pPr>
      <w:r>
        <w:lastRenderedPageBreak/>
        <w:t>Zwiebelsuppe Nr. 3</w:t>
      </w:r>
      <w:r>
        <w:rPr>
          <w:rStyle w:val="FootnoteReference"/>
        </w:rPr>
        <w:footnoteReference w:id="353"/>
      </w:r>
    </w:p>
    <w:p w14:paraId="773A4903" w14:textId="77777777" w:rsidR="00690D94" w:rsidRDefault="00690D94" w:rsidP="00690D94">
      <w:pPr>
        <w:rPr>
          <w:sz w:val="24"/>
          <w:szCs w:val="24"/>
        </w:rPr>
      </w:pPr>
      <w:r w:rsidRPr="00167522">
        <w:rPr>
          <w:sz w:val="24"/>
          <w:szCs w:val="24"/>
          <w:u w:val="single"/>
        </w:rPr>
        <w:t>Zutaten</w:t>
      </w:r>
      <w:r>
        <w:rPr>
          <w:sz w:val="24"/>
          <w:szCs w:val="24"/>
        </w:rPr>
        <w:t xml:space="preserve"> (für 6 Portionen):</w:t>
      </w:r>
    </w:p>
    <w:p w14:paraId="120FF719" w14:textId="77777777" w:rsidR="00690D94" w:rsidRDefault="00690D94" w:rsidP="00690D94">
      <w:pPr>
        <w:rPr>
          <w:sz w:val="24"/>
          <w:szCs w:val="24"/>
        </w:rPr>
      </w:pPr>
      <w:r>
        <w:rPr>
          <w:sz w:val="24"/>
          <w:szCs w:val="24"/>
        </w:rPr>
        <w:t>150 g Zwiebeln</w:t>
      </w:r>
    </w:p>
    <w:p w14:paraId="09872911" w14:textId="77777777" w:rsidR="00690D94" w:rsidRDefault="00690D94" w:rsidP="00690D94">
      <w:pPr>
        <w:rPr>
          <w:sz w:val="24"/>
          <w:szCs w:val="24"/>
        </w:rPr>
      </w:pPr>
      <w:r>
        <w:rPr>
          <w:sz w:val="24"/>
          <w:szCs w:val="24"/>
        </w:rPr>
        <w:t>50 g Butter</w:t>
      </w:r>
    </w:p>
    <w:p w14:paraId="213F2062" w14:textId="77777777" w:rsidR="00690D94" w:rsidRDefault="00690D94" w:rsidP="00690D94">
      <w:pPr>
        <w:rPr>
          <w:sz w:val="24"/>
          <w:szCs w:val="24"/>
        </w:rPr>
      </w:pPr>
      <w:r>
        <w:rPr>
          <w:sz w:val="24"/>
          <w:szCs w:val="24"/>
        </w:rPr>
        <w:t>1 EL Mehl</w:t>
      </w:r>
    </w:p>
    <w:p w14:paraId="0DCA13B7" w14:textId="77777777" w:rsidR="00690D94" w:rsidRDefault="00690D94" w:rsidP="00690D94">
      <w:pPr>
        <w:rPr>
          <w:sz w:val="24"/>
          <w:szCs w:val="24"/>
        </w:rPr>
      </w:pPr>
      <w:r>
        <w:rPr>
          <w:sz w:val="24"/>
          <w:szCs w:val="24"/>
        </w:rPr>
        <w:t>1,5 leichte Brühe</w:t>
      </w:r>
    </w:p>
    <w:p w14:paraId="1C630B3B" w14:textId="77777777" w:rsidR="00690D94" w:rsidRDefault="00690D94" w:rsidP="00690D94">
      <w:pPr>
        <w:rPr>
          <w:sz w:val="24"/>
          <w:szCs w:val="24"/>
        </w:rPr>
      </w:pPr>
      <w:r>
        <w:rPr>
          <w:sz w:val="24"/>
          <w:szCs w:val="24"/>
        </w:rPr>
        <w:t>6 dünne Scheiben Weißbrot</w:t>
      </w:r>
    </w:p>
    <w:p w14:paraId="1EB28F4E" w14:textId="77777777" w:rsidR="00690D94" w:rsidRDefault="00690D94" w:rsidP="00690D94">
      <w:pPr>
        <w:rPr>
          <w:sz w:val="24"/>
          <w:szCs w:val="24"/>
        </w:rPr>
      </w:pPr>
      <w:r>
        <w:rPr>
          <w:sz w:val="24"/>
          <w:szCs w:val="24"/>
        </w:rPr>
        <w:t>100 g frisch geriebene Gruyère</w:t>
      </w:r>
    </w:p>
    <w:p w14:paraId="43307801" w14:textId="77777777" w:rsidR="00690D94" w:rsidRDefault="00690D94" w:rsidP="00690D94">
      <w:pPr>
        <w:rPr>
          <w:sz w:val="24"/>
          <w:szCs w:val="24"/>
        </w:rPr>
      </w:pPr>
      <w:r>
        <w:rPr>
          <w:sz w:val="24"/>
          <w:szCs w:val="24"/>
        </w:rPr>
        <w:t>4 cl Cognac oder Portwein</w:t>
      </w:r>
    </w:p>
    <w:p w14:paraId="3578A1F2" w14:textId="77777777" w:rsidR="00690D94" w:rsidRDefault="00690D94" w:rsidP="00690D94">
      <w:pPr>
        <w:rPr>
          <w:sz w:val="24"/>
          <w:szCs w:val="24"/>
        </w:rPr>
      </w:pPr>
      <w:r>
        <w:rPr>
          <w:sz w:val="24"/>
          <w:szCs w:val="24"/>
        </w:rPr>
        <w:t>Salz, Pfeffer</w:t>
      </w:r>
    </w:p>
    <w:p w14:paraId="6FE983BF" w14:textId="77777777" w:rsidR="00690D94" w:rsidRDefault="00690D94" w:rsidP="00690D94">
      <w:pPr>
        <w:rPr>
          <w:sz w:val="24"/>
          <w:szCs w:val="24"/>
        </w:rPr>
      </w:pPr>
    </w:p>
    <w:p w14:paraId="6C70377C" w14:textId="77777777" w:rsidR="00690D94" w:rsidRDefault="00690D94" w:rsidP="00690D94">
      <w:pPr>
        <w:rPr>
          <w:sz w:val="24"/>
          <w:szCs w:val="24"/>
        </w:rPr>
      </w:pPr>
      <w:r>
        <w:rPr>
          <w:sz w:val="24"/>
          <w:szCs w:val="24"/>
        </w:rPr>
        <w:t>Zubereitungszeit:</w:t>
      </w:r>
      <w:r>
        <w:rPr>
          <w:sz w:val="24"/>
          <w:szCs w:val="24"/>
        </w:rPr>
        <w:tab/>
        <w:t>50 Minuten</w:t>
      </w:r>
    </w:p>
    <w:p w14:paraId="280D8F0D" w14:textId="77777777" w:rsidR="00690D94" w:rsidRPr="00167522" w:rsidRDefault="00690D94" w:rsidP="00B40E8C">
      <w:pPr>
        <w:pStyle w:val="ListParagraph"/>
        <w:numPr>
          <w:ilvl w:val="0"/>
          <w:numId w:val="1841"/>
        </w:numPr>
        <w:spacing w:after="120"/>
        <w:ind w:left="714" w:hanging="357"/>
        <w:contextualSpacing w:val="0"/>
        <w:jc w:val="both"/>
        <w:rPr>
          <w:sz w:val="24"/>
          <w:szCs w:val="24"/>
        </w:rPr>
      </w:pPr>
      <w:r w:rsidRPr="00167522">
        <w:rPr>
          <w:sz w:val="24"/>
          <w:szCs w:val="24"/>
        </w:rPr>
        <w:t>Die Zwiebeln schälen und sehr fein hacken. Die Butter in einem Schmortopf zerlassen. Die Zwiebeln hineingeben und bei schwacher Hitze in etwa 15 Minuten weich schmoren, nicht bräunen lassen. Das Mehl darüber stäuben, die Brühe angießen. Salzen, pfeffern.</w:t>
      </w:r>
    </w:p>
    <w:p w14:paraId="2B35BB11" w14:textId="77777777" w:rsidR="00690D94" w:rsidRPr="00167522" w:rsidRDefault="00690D94" w:rsidP="00B40E8C">
      <w:pPr>
        <w:pStyle w:val="ListParagraph"/>
        <w:numPr>
          <w:ilvl w:val="0"/>
          <w:numId w:val="1841"/>
        </w:numPr>
        <w:spacing w:after="120"/>
        <w:ind w:left="714" w:hanging="357"/>
        <w:contextualSpacing w:val="0"/>
        <w:jc w:val="both"/>
        <w:rPr>
          <w:sz w:val="24"/>
          <w:szCs w:val="24"/>
        </w:rPr>
      </w:pPr>
      <w:r w:rsidRPr="00167522">
        <w:rPr>
          <w:sz w:val="24"/>
          <w:szCs w:val="24"/>
        </w:rPr>
        <w:t>Die Suppe zugedeckt etwa 15 Minuten bei mittlerer Hitze köcheln lassen. Den Backofen auf 220 Grad vorheizen.</w:t>
      </w:r>
    </w:p>
    <w:p w14:paraId="475650BE" w14:textId="77777777" w:rsidR="00690D94" w:rsidRPr="00167522" w:rsidRDefault="00690D94" w:rsidP="00B40E8C">
      <w:pPr>
        <w:pStyle w:val="ListParagraph"/>
        <w:numPr>
          <w:ilvl w:val="0"/>
          <w:numId w:val="1841"/>
        </w:numPr>
        <w:spacing w:after="120"/>
        <w:ind w:left="714" w:hanging="357"/>
        <w:contextualSpacing w:val="0"/>
        <w:jc w:val="both"/>
        <w:rPr>
          <w:sz w:val="24"/>
          <w:szCs w:val="24"/>
        </w:rPr>
      </w:pPr>
      <w:r w:rsidRPr="00167522">
        <w:rPr>
          <w:sz w:val="24"/>
          <w:szCs w:val="24"/>
        </w:rPr>
        <w:t>Inzwischen die Brotscheiben ohne Fett in einer Pfanne rösten. In feuerfeste Suppentassen legen. Die Suppe über die Brotscheiben gießen. Mit dem Käse bestreuen.</w:t>
      </w:r>
    </w:p>
    <w:p w14:paraId="5564737F" w14:textId="77777777" w:rsidR="00690D94" w:rsidRPr="00167522" w:rsidRDefault="00690D94" w:rsidP="00B40E8C">
      <w:pPr>
        <w:pStyle w:val="ListParagraph"/>
        <w:numPr>
          <w:ilvl w:val="0"/>
          <w:numId w:val="1841"/>
        </w:numPr>
        <w:spacing w:after="120"/>
        <w:ind w:left="714" w:hanging="357"/>
        <w:contextualSpacing w:val="0"/>
        <w:jc w:val="both"/>
        <w:rPr>
          <w:sz w:val="24"/>
          <w:szCs w:val="24"/>
        </w:rPr>
      </w:pPr>
      <w:r w:rsidRPr="00167522">
        <w:rPr>
          <w:sz w:val="24"/>
          <w:szCs w:val="24"/>
        </w:rPr>
        <w:t>Die Tassen auf der mittleren Schiene in den Backofen stellen und die Suppe etwa 7 Minuten überbacken. Nach Geschmack mit Cognac oder Portwein parfümieren.</w:t>
      </w:r>
    </w:p>
    <w:p w14:paraId="09AFAD40" w14:textId="77777777" w:rsidR="00690D94" w:rsidRDefault="00690D94" w:rsidP="00690D94">
      <w:pPr>
        <w:rPr>
          <w:sz w:val="24"/>
          <w:szCs w:val="24"/>
        </w:rPr>
      </w:pPr>
    </w:p>
    <w:p w14:paraId="3396291F" w14:textId="77777777" w:rsidR="00690D94" w:rsidRDefault="00690D94" w:rsidP="00690D94">
      <w:pPr>
        <w:ind w:left="708" w:hanging="708"/>
        <w:rPr>
          <w:sz w:val="24"/>
          <w:szCs w:val="24"/>
        </w:rPr>
      </w:pPr>
      <w:r>
        <w:rPr>
          <w:sz w:val="24"/>
          <w:szCs w:val="24"/>
        </w:rPr>
        <w:t>Info:</w:t>
      </w:r>
      <w:r>
        <w:rPr>
          <w:sz w:val="24"/>
          <w:szCs w:val="24"/>
        </w:rPr>
        <w:tab/>
        <w:t>Die Suppe ist in Paris als Spätgericht für Nachtschwärmer beliebt. Berühmt geworden in den Lokalen um die alten Markthallen, wo man zusammen mit den Frühaufstehern den Morgen begrüßt.</w:t>
      </w:r>
    </w:p>
    <w:p w14:paraId="67CD69A1" w14:textId="6C045A45" w:rsidR="00EB42F9" w:rsidRDefault="00690D94" w:rsidP="00690D94">
      <w:pPr>
        <w:rPr>
          <w:rFonts w:asciiTheme="majorHAnsi" w:eastAsiaTheme="majorEastAsia" w:hAnsiTheme="majorHAnsi" w:cstheme="majorBidi"/>
          <w:color w:val="2F5496" w:themeColor="accent1" w:themeShade="BF"/>
          <w:sz w:val="26"/>
          <w:szCs w:val="26"/>
        </w:rPr>
      </w:pPr>
      <w:r>
        <w:br w:type="page"/>
      </w:r>
    </w:p>
    <w:p w14:paraId="67B1D739" w14:textId="77777777" w:rsidR="00DD6E24" w:rsidRDefault="00DD6E24" w:rsidP="00DD6E24">
      <w:pPr>
        <w:pStyle w:val="Heading2"/>
        <w:spacing w:after="240"/>
      </w:pPr>
      <w:r>
        <w:lastRenderedPageBreak/>
        <w:t>Supa Portugesa de Legumes</w:t>
      </w:r>
      <w:r>
        <w:rPr>
          <w:rStyle w:val="FootnoteReference"/>
        </w:rPr>
        <w:footnoteReference w:id="354"/>
      </w:r>
    </w:p>
    <w:p w14:paraId="2C9AA11E" w14:textId="77777777" w:rsidR="00DD6E24" w:rsidRPr="00B0582E" w:rsidRDefault="00DD6E24" w:rsidP="00DD6E24">
      <w:pPr>
        <w:ind w:left="708" w:hanging="708"/>
        <w:jc w:val="both"/>
        <w:rPr>
          <w:sz w:val="24"/>
          <w:szCs w:val="24"/>
        </w:rPr>
      </w:pPr>
      <w:r w:rsidRPr="00B0582E">
        <w:rPr>
          <w:sz w:val="24"/>
          <w:szCs w:val="24"/>
          <w:u w:val="single"/>
        </w:rPr>
        <w:t>Zutaten</w:t>
      </w:r>
      <w:r w:rsidRPr="00B0582E">
        <w:rPr>
          <w:sz w:val="24"/>
          <w:szCs w:val="24"/>
        </w:rPr>
        <w:t xml:space="preserve"> (für 4-6 Portionen)</w:t>
      </w:r>
    </w:p>
    <w:p w14:paraId="4323B598" w14:textId="77777777" w:rsidR="00DD6E24" w:rsidRPr="00B0582E" w:rsidRDefault="00DD6E24" w:rsidP="00DD6E24">
      <w:pPr>
        <w:ind w:left="708" w:hanging="708"/>
        <w:jc w:val="both"/>
        <w:rPr>
          <w:sz w:val="24"/>
          <w:szCs w:val="24"/>
        </w:rPr>
      </w:pPr>
      <w:r w:rsidRPr="00B0582E">
        <w:rPr>
          <w:sz w:val="24"/>
          <w:szCs w:val="24"/>
        </w:rPr>
        <w:t>1 EL Olivenöl</w:t>
      </w:r>
    </w:p>
    <w:p w14:paraId="4BFA5CD0" w14:textId="77777777" w:rsidR="00DD6E24" w:rsidRPr="00B0582E" w:rsidRDefault="00DD6E24" w:rsidP="00DD6E24">
      <w:pPr>
        <w:ind w:left="708" w:hanging="708"/>
        <w:jc w:val="both"/>
        <w:rPr>
          <w:sz w:val="24"/>
          <w:szCs w:val="24"/>
        </w:rPr>
      </w:pPr>
      <w:r w:rsidRPr="00B0582E">
        <w:rPr>
          <w:sz w:val="24"/>
          <w:szCs w:val="24"/>
        </w:rPr>
        <w:t>1 große Zwiebel, grob gehackt</w:t>
      </w:r>
    </w:p>
    <w:p w14:paraId="5EC7742C" w14:textId="77777777" w:rsidR="00DD6E24" w:rsidRPr="00B0582E" w:rsidRDefault="00DD6E24" w:rsidP="00DD6E24">
      <w:pPr>
        <w:ind w:left="708" w:hanging="708"/>
        <w:jc w:val="both"/>
        <w:rPr>
          <w:sz w:val="24"/>
          <w:szCs w:val="24"/>
        </w:rPr>
      </w:pPr>
      <w:r w:rsidRPr="00B0582E">
        <w:rPr>
          <w:sz w:val="24"/>
          <w:szCs w:val="24"/>
        </w:rPr>
        <w:t>1 Knoblauchzehe, gehackt</w:t>
      </w:r>
    </w:p>
    <w:p w14:paraId="24C0A94F" w14:textId="77777777" w:rsidR="00DD6E24" w:rsidRPr="00B0582E" w:rsidRDefault="00DD6E24" w:rsidP="00DD6E24">
      <w:pPr>
        <w:ind w:left="708" w:hanging="708"/>
        <w:jc w:val="both"/>
        <w:rPr>
          <w:sz w:val="24"/>
          <w:szCs w:val="24"/>
        </w:rPr>
      </w:pPr>
      <w:r w:rsidRPr="00B0582E">
        <w:rPr>
          <w:sz w:val="24"/>
          <w:szCs w:val="24"/>
        </w:rPr>
        <w:t>10 frische (oder 1 TL getrocknete) Salbeiblätter</w:t>
      </w:r>
    </w:p>
    <w:p w14:paraId="0E2BEFB4" w14:textId="77777777" w:rsidR="00DD6E24" w:rsidRPr="00B0582E" w:rsidRDefault="00DD6E24" w:rsidP="00DD6E24">
      <w:pPr>
        <w:ind w:left="708" w:hanging="708"/>
        <w:jc w:val="both"/>
        <w:rPr>
          <w:sz w:val="24"/>
          <w:szCs w:val="24"/>
        </w:rPr>
      </w:pPr>
      <w:r w:rsidRPr="00B0582E">
        <w:rPr>
          <w:sz w:val="24"/>
          <w:szCs w:val="24"/>
        </w:rPr>
        <w:t>1 Stange Lauch, in Ringe geschnitten</w:t>
      </w:r>
    </w:p>
    <w:p w14:paraId="4697821D" w14:textId="77777777" w:rsidR="00DD6E24" w:rsidRPr="00B0582E" w:rsidRDefault="00DD6E24" w:rsidP="00DD6E24">
      <w:pPr>
        <w:ind w:left="708" w:hanging="708"/>
        <w:jc w:val="both"/>
        <w:rPr>
          <w:sz w:val="24"/>
          <w:szCs w:val="24"/>
        </w:rPr>
      </w:pPr>
      <w:r w:rsidRPr="00B0582E">
        <w:rPr>
          <w:sz w:val="24"/>
          <w:szCs w:val="24"/>
        </w:rPr>
        <w:t>2-3 Kartoffeln (500 g), geschält und gewürfelt</w:t>
      </w:r>
    </w:p>
    <w:p w14:paraId="3D677571" w14:textId="77777777" w:rsidR="00DD6E24" w:rsidRPr="00B0582E" w:rsidRDefault="00DD6E24" w:rsidP="00DD6E24">
      <w:pPr>
        <w:ind w:left="708" w:hanging="708"/>
        <w:jc w:val="both"/>
        <w:rPr>
          <w:sz w:val="24"/>
          <w:szCs w:val="24"/>
        </w:rPr>
      </w:pPr>
      <w:r w:rsidRPr="00B0582E">
        <w:rPr>
          <w:sz w:val="24"/>
          <w:szCs w:val="24"/>
        </w:rPr>
        <w:t>3 Karotten (300 g), geschält und gewürfelt</w:t>
      </w:r>
    </w:p>
    <w:p w14:paraId="451140E6" w14:textId="77777777" w:rsidR="00DD6E24" w:rsidRPr="00B0582E" w:rsidRDefault="00DD6E24" w:rsidP="00DD6E24">
      <w:pPr>
        <w:ind w:left="708" w:hanging="708"/>
        <w:jc w:val="both"/>
        <w:rPr>
          <w:sz w:val="24"/>
          <w:szCs w:val="24"/>
        </w:rPr>
      </w:pPr>
      <w:r w:rsidRPr="00B0582E">
        <w:rPr>
          <w:sz w:val="24"/>
          <w:szCs w:val="24"/>
        </w:rPr>
        <w:t>1 Süßkartoffel (oder 1 Stück Kürbis, 200 g), geschält und gewürfelt</w:t>
      </w:r>
    </w:p>
    <w:p w14:paraId="41F39105" w14:textId="77777777" w:rsidR="00DD6E24" w:rsidRPr="00B0582E" w:rsidRDefault="00DD6E24" w:rsidP="00DD6E24">
      <w:pPr>
        <w:ind w:left="708" w:hanging="708"/>
        <w:jc w:val="both"/>
        <w:rPr>
          <w:sz w:val="24"/>
          <w:szCs w:val="24"/>
        </w:rPr>
      </w:pPr>
      <w:r w:rsidRPr="00B0582E">
        <w:rPr>
          <w:sz w:val="24"/>
          <w:szCs w:val="24"/>
        </w:rPr>
        <w:t>Salz, Pfeffer</w:t>
      </w:r>
    </w:p>
    <w:p w14:paraId="380F4203" w14:textId="77777777" w:rsidR="00DD6E24" w:rsidRPr="00B0582E" w:rsidRDefault="00DD6E24" w:rsidP="00DD6E24">
      <w:pPr>
        <w:ind w:left="708" w:hanging="708"/>
        <w:jc w:val="both"/>
        <w:rPr>
          <w:sz w:val="24"/>
          <w:szCs w:val="24"/>
        </w:rPr>
      </w:pPr>
      <w:r w:rsidRPr="00B0582E">
        <w:rPr>
          <w:sz w:val="24"/>
          <w:szCs w:val="24"/>
        </w:rPr>
        <w:t>2 EL Zitronensaft (oder mehr)</w:t>
      </w:r>
    </w:p>
    <w:p w14:paraId="3C6434B9" w14:textId="77777777" w:rsidR="00DD6E24" w:rsidRPr="00B0582E" w:rsidRDefault="00DD6E24" w:rsidP="00DD6E24">
      <w:pPr>
        <w:ind w:left="708" w:hanging="708"/>
        <w:jc w:val="both"/>
        <w:rPr>
          <w:sz w:val="24"/>
          <w:szCs w:val="24"/>
        </w:rPr>
      </w:pPr>
      <w:r w:rsidRPr="00B0582E">
        <w:rPr>
          <w:sz w:val="24"/>
          <w:szCs w:val="24"/>
        </w:rPr>
        <w:t>250 g gepalte frische (oder 100 g getrocknete, eingeweichte und gekochte) Favabohnen</w:t>
      </w:r>
    </w:p>
    <w:p w14:paraId="6B47698F" w14:textId="77777777" w:rsidR="00DD6E24" w:rsidRPr="00B0582E" w:rsidRDefault="00DD6E24" w:rsidP="00DD6E24">
      <w:pPr>
        <w:ind w:left="708" w:hanging="708"/>
        <w:jc w:val="both"/>
        <w:rPr>
          <w:sz w:val="24"/>
          <w:szCs w:val="24"/>
        </w:rPr>
      </w:pPr>
      <w:r w:rsidRPr="00B0582E">
        <w:rPr>
          <w:sz w:val="24"/>
          <w:szCs w:val="24"/>
        </w:rPr>
        <w:t>¼ kleiner Kohlkopf (100 g), in 2-3 Stücke geschnitten und die Blätter zerteilt</w:t>
      </w:r>
    </w:p>
    <w:p w14:paraId="2DA97050" w14:textId="77777777" w:rsidR="00DD6E24" w:rsidRPr="00B0582E" w:rsidRDefault="00DD6E24" w:rsidP="00DD6E24">
      <w:pPr>
        <w:ind w:left="708" w:hanging="708"/>
        <w:jc w:val="both"/>
        <w:rPr>
          <w:sz w:val="24"/>
          <w:szCs w:val="24"/>
        </w:rPr>
      </w:pPr>
    </w:p>
    <w:p w14:paraId="58466D20" w14:textId="77777777" w:rsidR="00DD6E24" w:rsidRPr="00B0582E" w:rsidRDefault="00DD6E24" w:rsidP="00DD6E24">
      <w:pPr>
        <w:ind w:left="708" w:hanging="708"/>
        <w:jc w:val="both"/>
        <w:rPr>
          <w:sz w:val="24"/>
          <w:szCs w:val="24"/>
        </w:rPr>
      </w:pPr>
      <w:r w:rsidRPr="00B0582E">
        <w:rPr>
          <w:sz w:val="24"/>
          <w:szCs w:val="24"/>
        </w:rPr>
        <w:t>Zubereitung:</w:t>
      </w:r>
    </w:p>
    <w:p w14:paraId="20D54A15" w14:textId="77777777" w:rsidR="00DD6E24" w:rsidRPr="00B0582E" w:rsidRDefault="00DD6E24" w:rsidP="00B40E8C">
      <w:pPr>
        <w:pStyle w:val="ListParagraph"/>
        <w:numPr>
          <w:ilvl w:val="0"/>
          <w:numId w:val="1778"/>
        </w:numPr>
        <w:spacing w:after="120"/>
        <w:ind w:left="714" w:hanging="357"/>
        <w:contextualSpacing w:val="0"/>
        <w:jc w:val="both"/>
        <w:rPr>
          <w:sz w:val="24"/>
          <w:szCs w:val="24"/>
        </w:rPr>
      </w:pPr>
      <w:r w:rsidRPr="00B0582E">
        <w:rPr>
          <w:sz w:val="24"/>
          <w:szCs w:val="24"/>
        </w:rPr>
        <w:t>In einem großen Topf auf mittlerer Stufe das Öl erhitzen. Zwiebel, Knobaluch, Salbei und Lauch dazugeben und 1 Minute braten. Kartoffeln, Karotten und Süßkartoffel hinzufügen und unterrühren. Das Gemüse mit Wasser bedecken und Salz und Pfeffer abschmecken. Aufkochen lassen, den Deckel auflegen, die Hitze reduzieren und köcheln lassen, bis das Gemüse weich ist.</w:t>
      </w:r>
    </w:p>
    <w:p w14:paraId="3187B8DC" w14:textId="77777777" w:rsidR="00DD6E24" w:rsidRPr="00B0582E" w:rsidRDefault="00DD6E24" w:rsidP="00B40E8C">
      <w:pPr>
        <w:pStyle w:val="ListParagraph"/>
        <w:numPr>
          <w:ilvl w:val="0"/>
          <w:numId w:val="1778"/>
        </w:numPr>
        <w:spacing w:after="120"/>
        <w:ind w:left="714" w:hanging="357"/>
        <w:contextualSpacing w:val="0"/>
        <w:jc w:val="both"/>
        <w:rPr>
          <w:sz w:val="24"/>
          <w:szCs w:val="24"/>
        </w:rPr>
      </w:pPr>
      <w:r w:rsidRPr="00B0582E">
        <w:rPr>
          <w:sz w:val="24"/>
          <w:szCs w:val="24"/>
        </w:rPr>
        <w:t>Das Gemüse vom Herd nehmen und cremig pürieren. Wieder auf den Herd stellen und mit Zitronensaft abschmecken. Verwendet man frische Favabohnen, diese jetzt hinzufügen, 4 Minuten mitköcheln lassen, dann den Kohl zugeben und etwa 1 Minute köcheln lassen, bis er gerade zart ist. Verwendet man gekochte getrocknete Favabohnen, gibt man sie zusammen mit dem Kohl zur Suppe.</w:t>
      </w:r>
    </w:p>
    <w:p w14:paraId="3ECB905C" w14:textId="77777777" w:rsidR="00DD6E24" w:rsidRPr="00B0582E" w:rsidRDefault="00DD6E24" w:rsidP="00B40E8C">
      <w:pPr>
        <w:pStyle w:val="ListParagraph"/>
        <w:numPr>
          <w:ilvl w:val="0"/>
          <w:numId w:val="1778"/>
        </w:numPr>
        <w:spacing w:after="120"/>
        <w:ind w:left="714" w:hanging="357"/>
        <w:contextualSpacing w:val="0"/>
        <w:jc w:val="both"/>
        <w:rPr>
          <w:sz w:val="24"/>
          <w:szCs w:val="24"/>
        </w:rPr>
      </w:pPr>
      <w:r w:rsidRPr="00B0582E">
        <w:rPr>
          <w:sz w:val="24"/>
          <w:szCs w:val="24"/>
        </w:rPr>
        <w:t>Die Suppe nochmals abschmecken, in Schüsselchen füllen und mit etwas Olivenöl und Pfeffer verfeinern.</w:t>
      </w:r>
    </w:p>
    <w:p w14:paraId="226DFB5B" w14:textId="77777777" w:rsidR="00DD6E24" w:rsidRDefault="00DD6E24" w:rsidP="00DD6E24">
      <w:pPr>
        <w:ind w:left="708" w:hanging="708"/>
        <w:jc w:val="both"/>
      </w:pPr>
    </w:p>
    <w:p w14:paraId="7050950B" w14:textId="77777777" w:rsidR="00DD6E24" w:rsidRDefault="00DD6E24" w:rsidP="00DD6E24"/>
    <w:p w14:paraId="5E72AFAB" w14:textId="77777777" w:rsidR="00DD6E24" w:rsidRDefault="00DD6E24" w:rsidP="00DD6E24">
      <w:r>
        <w:br w:type="page"/>
      </w:r>
    </w:p>
    <w:p w14:paraId="716A9322" w14:textId="20AA6592" w:rsidR="0017248B" w:rsidRDefault="00DC64FB" w:rsidP="00064DE1">
      <w:pPr>
        <w:pStyle w:val="Heading2"/>
        <w:spacing w:after="240"/>
      </w:pPr>
      <w:r>
        <w:lastRenderedPageBreak/>
        <w:t>Pisto</w:t>
      </w:r>
      <w:r w:rsidR="00642D14">
        <w:t>u</w:t>
      </w:r>
      <w:r w:rsidR="00BF58A5">
        <w:t xml:space="preserve"> </w:t>
      </w:r>
      <w:r w:rsidR="0017248B">
        <w:t>–</w:t>
      </w:r>
      <w:r w:rsidR="00BF58A5">
        <w:t xml:space="preserve"> </w:t>
      </w:r>
      <w:r w:rsidR="0017248B">
        <w:t>südfranzösische Gemüsesuppe</w:t>
      </w:r>
      <w:r w:rsidR="00FD7382">
        <w:rPr>
          <w:rStyle w:val="FootnoteReference"/>
        </w:rPr>
        <w:footnoteReference w:id="355"/>
      </w:r>
      <w:r w:rsidR="0017248B">
        <w:t xml:space="preserve"> </w:t>
      </w:r>
    </w:p>
    <w:p w14:paraId="4A1AC880" w14:textId="727BDA8A" w:rsidR="00064DE1" w:rsidRPr="00064DE1" w:rsidRDefault="00064DE1">
      <w:pPr>
        <w:rPr>
          <w:sz w:val="24"/>
          <w:szCs w:val="24"/>
          <w:u w:val="single"/>
        </w:rPr>
      </w:pPr>
      <w:r w:rsidRPr="00064DE1">
        <w:rPr>
          <w:sz w:val="24"/>
          <w:szCs w:val="24"/>
          <w:u w:val="single"/>
        </w:rPr>
        <w:t>Zutaten:</w:t>
      </w:r>
    </w:p>
    <w:p w14:paraId="7DF94224" w14:textId="0D2B1D96" w:rsidR="0017248B" w:rsidRDefault="0017248B">
      <w:pPr>
        <w:rPr>
          <w:sz w:val="24"/>
          <w:szCs w:val="24"/>
        </w:rPr>
      </w:pPr>
      <w:r>
        <w:rPr>
          <w:sz w:val="24"/>
          <w:szCs w:val="24"/>
        </w:rPr>
        <w:t>1 Zwiebel</w:t>
      </w:r>
    </w:p>
    <w:p w14:paraId="57F4CAF7" w14:textId="77777777" w:rsidR="0017248B" w:rsidRDefault="0017248B">
      <w:pPr>
        <w:rPr>
          <w:sz w:val="24"/>
          <w:szCs w:val="24"/>
        </w:rPr>
      </w:pPr>
      <w:r>
        <w:rPr>
          <w:sz w:val="24"/>
          <w:szCs w:val="24"/>
        </w:rPr>
        <w:t>Olivenöl</w:t>
      </w:r>
    </w:p>
    <w:p w14:paraId="038EC224" w14:textId="77777777" w:rsidR="0017248B" w:rsidRDefault="0017248B">
      <w:pPr>
        <w:rPr>
          <w:sz w:val="24"/>
          <w:szCs w:val="24"/>
        </w:rPr>
      </w:pPr>
      <w:r>
        <w:rPr>
          <w:sz w:val="24"/>
          <w:szCs w:val="24"/>
        </w:rPr>
        <w:t>1 große Karotte</w:t>
      </w:r>
    </w:p>
    <w:p w14:paraId="4E6B0EBE" w14:textId="77777777" w:rsidR="0017248B" w:rsidRDefault="0017248B">
      <w:pPr>
        <w:rPr>
          <w:sz w:val="24"/>
          <w:szCs w:val="24"/>
        </w:rPr>
      </w:pPr>
      <w:r>
        <w:rPr>
          <w:sz w:val="24"/>
          <w:szCs w:val="24"/>
        </w:rPr>
        <w:t>2 kleine Zucchini</w:t>
      </w:r>
    </w:p>
    <w:p w14:paraId="5D90B7CD" w14:textId="78F650E6" w:rsidR="0017248B" w:rsidRDefault="0017248B">
      <w:pPr>
        <w:rPr>
          <w:sz w:val="24"/>
          <w:szCs w:val="24"/>
        </w:rPr>
      </w:pPr>
      <w:r>
        <w:rPr>
          <w:sz w:val="24"/>
          <w:szCs w:val="24"/>
        </w:rPr>
        <w:t>250 g grüne Bohnen</w:t>
      </w:r>
    </w:p>
    <w:p w14:paraId="0A925183" w14:textId="1D4D0B1B" w:rsidR="0017248B" w:rsidRDefault="00DD71D5">
      <w:pPr>
        <w:rPr>
          <w:sz w:val="24"/>
          <w:szCs w:val="24"/>
        </w:rPr>
      </w:pPr>
      <w:r>
        <w:rPr>
          <w:sz w:val="24"/>
          <w:szCs w:val="24"/>
        </w:rPr>
        <w:t>3 Zehen frischer Knoblauch</w:t>
      </w:r>
    </w:p>
    <w:p w14:paraId="794EAF68" w14:textId="1F881F05" w:rsidR="000F195E" w:rsidRDefault="00142C11">
      <w:pPr>
        <w:rPr>
          <w:sz w:val="24"/>
          <w:szCs w:val="24"/>
        </w:rPr>
      </w:pPr>
      <w:r>
        <w:rPr>
          <w:sz w:val="24"/>
          <w:szCs w:val="24"/>
        </w:rPr>
        <w:t>1 TL Salz</w:t>
      </w:r>
    </w:p>
    <w:p w14:paraId="54ACD4EB" w14:textId="5607AC2E" w:rsidR="00142C11" w:rsidRDefault="00142C11">
      <w:pPr>
        <w:rPr>
          <w:sz w:val="24"/>
          <w:szCs w:val="24"/>
        </w:rPr>
      </w:pPr>
      <w:r>
        <w:rPr>
          <w:sz w:val="24"/>
          <w:szCs w:val="24"/>
        </w:rPr>
        <w:t>3 Tomaten</w:t>
      </w:r>
    </w:p>
    <w:p w14:paraId="6B588FD0" w14:textId="00BA59FF" w:rsidR="00142C11" w:rsidRDefault="00142C11">
      <w:pPr>
        <w:rPr>
          <w:sz w:val="24"/>
          <w:szCs w:val="24"/>
        </w:rPr>
      </w:pPr>
      <w:r>
        <w:rPr>
          <w:sz w:val="24"/>
          <w:szCs w:val="24"/>
        </w:rPr>
        <w:t>Gemüsebrühe</w:t>
      </w:r>
      <w:r w:rsidR="00AB6B65">
        <w:rPr>
          <w:sz w:val="24"/>
          <w:szCs w:val="24"/>
        </w:rPr>
        <w:t xml:space="preserve"> oder Wasser</w:t>
      </w:r>
    </w:p>
    <w:p w14:paraId="184B4D78" w14:textId="3327B3C2" w:rsidR="00AB6B65" w:rsidRDefault="00AB6B65">
      <w:pPr>
        <w:rPr>
          <w:sz w:val="24"/>
          <w:szCs w:val="24"/>
        </w:rPr>
      </w:pPr>
      <w:r>
        <w:rPr>
          <w:sz w:val="24"/>
          <w:szCs w:val="24"/>
        </w:rPr>
        <w:t>1 Dose weiße Bohnen</w:t>
      </w:r>
    </w:p>
    <w:p w14:paraId="3591FFEC" w14:textId="60C976BF" w:rsidR="00AB6B65" w:rsidRDefault="00AB6B65">
      <w:pPr>
        <w:rPr>
          <w:sz w:val="24"/>
          <w:szCs w:val="24"/>
        </w:rPr>
      </w:pPr>
      <w:r>
        <w:rPr>
          <w:sz w:val="24"/>
          <w:szCs w:val="24"/>
        </w:rPr>
        <w:t>100 g Pasta (kleine Hörnchen)</w:t>
      </w:r>
    </w:p>
    <w:p w14:paraId="367918AE" w14:textId="77777777" w:rsidR="00AB6B65" w:rsidRDefault="00AB6B65">
      <w:pPr>
        <w:rPr>
          <w:sz w:val="24"/>
          <w:szCs w:val="24"/>
        </w:rPr>
      </w:pPr>
    </w:p>
    <w:p w14:paraId="537A51E7" w14:textId="1A0FC6DC" w:rsidR="00AB6B65" w:rsidRPr="00064DE1" w:rsidRDefault="00AB6B65">
      <w:pPr>
        <w:rPr>
          <w:i/>
          <w:iCs/>
          <w:sz w:val="24"/>
          <w:szCs w:val="24"/>
        </w:rPr>
      </w:pPr>
      <w:r w:rsidRPr="00064DE1">
        <w:rPr>
          <w:i/>
          <w:iCs/>
          <w:sz w:val="24"/>
          <w:szCs w:val="24"/>
        </w:rPr>
        <w:t>Für das Pistou:</w:t>
      </w:r>
    </w:p>
    <w:p w14:paraId="1BF85DF0" w14:textId="189BC80F" w:rsidR="00AB6B65" w:rsidRDefault="00AB6B65">
      <w:pPr>
        <w:rPr>
          <w:sz w:val="24"/>
          <w:szCs w:val="24"/>
        </w:rPr>
      </w:pPr>
      <w:r>
        <w:rPr>
          <w:sz w:val="24"/>
          <w:szCs w:val="24"/>
        </w:rPr>
        <w:t>2 Handvoll Basilikum</w:t>
      </w:r>
    </w:p>
    <w:p w14:paraId="4F3443C0" w14:textId="706425F3" w:rsidR="00AB6B65" w:rsidRDefault="00AB6B65">
      <w:pPr>
        <w:rPr>
          <w:sz w:val="24"/>
          <w:szCs w:val="24"/>
        </w:rPr>
      </w:pPr>
      <w:r>
        <w:rPr>
          <w:sz w:val="24"/>
          <w:szCs w:val="24"/>
        </w:rPr>
        <w:t>1 Prise Salz</w:t>
      </w:r>
    </w:p>
    <w:p w14:paraId="376AC646" w14:textId="3AC67A47" w:rsidR="00AB6B65" w:rsidRDefault="00AB6B65">
      <w:pPr>
        <w:rPr>
          <w:sz w:val="24"/>
          <w:szCs w:val="24"/>
        </w:rPr>
      </w:pPr>
      <w:r>
        <w:rPr>
          <w:sz w:val="24"/>
          <w:szCs w:val="24"/>
        </w:rPr>
        <w:t>50 g Parmesan</w:t>
      </w:r>
    </w:p>
    <w:p w14:paraId="24AD19CF" w14:textId="4F912575" w:rsidR="00AB6B65" w:rsidRDefault="00AB6B65">
      <w:pPr>
        <w:rPr>
          <w:sz w:val="24"/>
          <w:szCs w:val="24"/>
        </w:rPr>
      </w:pPr>
      <w:r>
        <w:rPr>
          <w:sz w:val="24"/>
          <w:szCs w:val="24"/>
        </w:rPr>
        <w:t>60 g Olivenöl</w:t>
      </w:r>
    </w:p>
    <w:p w14:paraId="360A70B7" w14:textId="1E891F7E" w:rsidR="00AB6B65" w:rsidRDefault="00AB6B65">
      <w:pPr>
        <w:rPr>
          <w:sz w:val="24"/>
          <w:szCs w:val="24"/>
        </w:rPr>
      </w:pPr>
      <w:r>
        <w:rPr>
          <w:sz w:val="24"/>
          <w:szCs w:val="24"/>
        </w:rPr>
        <w:t>Schwarzer Pfeffer</w:t>
      </w:r>
    </w:p>
    <w:p w14:paraId="008F6F02" w14:textId="77777777" w:rsidR="00AB6B65" w:rsidRDefault="00AB6B65">
      <w:pPr>
        <w:rPr>
          <w:sz w:val="24"/>
          <w:szCs w:val="24"/>
        </w:rPr>
      </w:pPr>
    </w:p>
    <w:p w14:paraId="6CE1B170" w14:textId="19F53820" w:rsidR="00064DE1" w:rsidRPr="00B8790A" w:rsidRDefault="00064DE1" w:rsidP="00064DE1">
      <w:pPr>
        <w:spacing w:after="120"/>
        <w:jc w:val="both"/>
        <w:rPr>
          <w:sz w:val="24"/>
          <w:szCs w:val="24"/>
        </w:rPr>
      </w:pPr>
      <w:r>
        <w:rPr>
          <w:sz w:val="24"/>
          <w:szCs w:val="24"/>
        </w:rPr>
        <w:t>Zubereitung:</w:t>
      </w:r>
    </w:p>
    <w:p w14:paraId="3EB66024" w14:textId="77777777" w:rsidR="00064DE1" w:rsidRPr="00B8790A" w:rsidRDefault="00064DE1" w:rsidP="00B40E8C">
      <w:pPr>
        <w:pStyle w:val="ListParagraph"/>
        <w:numPr>
          <w:ilvl w:val="0"/>
          <w:numId w:val="1570"/>
        </w:numPr>
        <w:spacing w:after="120"/>
        <w:contextualSpacing w:val="0"/>
        <w:jc w:val="both"/>
        <w:rPr>
          <w:sz w:val="24"/>
          <w:szCs w:val="24"/>
        </w:rPr>
      </w:pPr>
      <w:r w:rsidRPr="00B8790A">
        <w:rPr>
          <w:sz w:val="24"/>
          <w:szCs w:val="24"/>
        </w:rPr>
        <w:t>Die in Ringe geschnittene Zwiebel in einem großen Topf in etwas Olivenöl ungefähr 5 Minuten lang unter Rühren dünsten. Karotte und Zucchini in 1 cm dicke Würfel und grüne Bohnen in ungefähr 2 cm lange Stücke schneiden. Gemüse zusammen mit Knoblauch und etwas Salz zu den Zwiebeln geben. Tomaten hinzufügen – entweder man nimmt geschälte aus der Dose oder frische, die man selbst häutet.</w:t>
      </w:r>
    </w:p>
    <w:p w14:paraId="75932129" w14:textId="77777777" w:rsidR="00064DE1" w:rsidRPr="00B8790A" w:rsidRDefault="00064DE1" w:rsidP="00B40E8C">
      <w:pPr>
        <w:pStyle w:val="ListParagraph"/>
        <w:numPr>
          <w:ilvl w:val="0"/>
          <w:numId w:val="1570"/>
        </w:numPr>
        <w:spacing w:after="120"/>
        <w:contextualSpacing w:val="0"/>
        <w:jc w:val="both"/>
        <w:rPr>
          <w:sz w:val="24"/>
          <w:szCs w:val="24"/>
        </w:rPr>
      </w:pPr>
      <w:r w:rsidRPr="00B8790A">
        <w:rPr>
          <w:sz w:val="24"/>
          <w:szCs w:val="24"/>
        </w:rPr>
        <w:t>Das Gemüse im Topf mit Wasser bedecken und alles garkochen, was ca. 15 bis 20 Minuten dauert. Dann die weißen Bohnen und die Pasta dazugeben, nochmal mit Wasser auffüllen, dass alles bedeckt ist, salzen – vorsichtig, wenn man Gemüsebrühe statt Wasser verwendet (was ich übrigens mache).</w:t>
      </w:r>
    </w:p>
    <w:p w14:paraId="7F28E10A" w14:textId="0D7D71F2" w:rsidR="00A702A1" w:rsidRDefault="00064DE1" w:rsidP="00B40E8C">
      <w:pPr>
        <w:pStyle w:val="ListParagraph"/>
        <w:numPr>
          <w:ilvl w:val="0"/>
          <w:numId w:val="1570"/>
        </w:numPr>
        <w:jc w:val="both"/>
        <w:rPr>
          <w:sz w:val="24"/>
          <w:szCs w:val="24"/>
        </w:rPr>
      </w:pPr>
      <w:r w:rsidRPr="00B8790A">
        <w:rPr>
          <w:sz w:val="24"/>
          <w:szCs w:val="24"/>
        </w:rPr>
        <w:lastRenderedPageBreak/>
        <w:t>Das Ganze aufkochen</w:t>
      </w:r>
      <w:r w:rsidR="00A82031">
        <w:rPr>
          <w:sz w:val="24"/>
          <w:szCs w:val="24"/>
        </w:rPr>
        <w:t xml:space="preserve">, dann die Temperatur runterschalten und köcheln lassen, bis die Pasta gar ist. Wenn die Suppe </w:t>
      </w:r>
      <w:r w:rsidR="00A702A1">
        <w:rPr>
          <w:sz w:val="24"/>
          <w:szCs w:val="24"/>
        </w:rPr>
        <w:t xml:space="preserve">zu dickflüssig ist, erneut Wasser (oder Gemüsebrühe) nachgießen. </w:t>
      </w:r>
    </w:p>
    <w:p w14:paraId="4BC7CF7B" w14:textId="3E04EE14" w:rsidR="000F4706" w:rsidRDefault="00A702A1" w:rsidP="00B40E8C">
      <w:pPr>
        <w:pStyle w:val="ListParagraph"/>
        <w:numPr>
          <w:ilvl w:val="0"/>
          <w:numId w:val="1570"/>
        </w:numPr>
        <w:jc w:val="both"/>
        <w:rPr>
          <w:sz w:val="24"/>
          <w:szCs w:val="24"/>
        </w:rPr>
      </w:pPr>
      <w:r>
        <w:rPr>
          <w:sz w:val="24"/>
          <w:szCs w:val="24"/>
        </w:rPr>
        <w:t>In</w:t>
      </w:r>
      <w:r w:rsidR="00F366B2">
        <w:rPr>
          <w:sz w:val="24"/>
          <w:szCs w:val="24"/>
        </w:rPr>
        <w:t xml:space="preserve"> </w:t>
      </w:r>
      <w:r>
        <w:rPr>
          <w:sz w:val="24"/>
          <w:szCs w:val="24"/>
        </w:rPr>
        <w:t xml:space="preserve">der Zwischenzeit das Pistou zubereiten. Wer es schärfer mag, verwendet dafür Knoblauch, </w:t>
      </w:r>
      <w:r w:rsidR="00B8790A" w:rsidRPr="00B8790A">
        <w:rPr>
          <w:sz w:val="24"/>
          <w:szCs w:val="24"/>
        </w:rPr>
        <w:t>am besten frischen. Man kann den Knoblauch aber auch weglassen und trotzdem sehr glücklich werden: Basilikum, frisch geriebenen Parmesan, Salz, Pfeffer, Olivenöl mit dem Pürierstab zu einer glatten Masse pürieren.</w:t>
      </w:r>
    </w:p>
    <w:p w14:paraId="1984B838" w14:textId="77777777" w:rsidR="00DE4BE2" w:rsidRDefault="00DE4BE2" w:rsidP="00DE4BE2">
      <w:pPr>
        <w:jc w:val="both"/>
        <w:rPr>
          <w:sz w:val="24"/>
          <w:szCs w:val="24"/>
        </w:rPr>
      </w:pPr>
    </w:p>
    <w:p w14:paraId="61040A7B" w14:textId="460B9015" w:rsidR="00DE4BE2" w:rsidRPr="00DE4BE2" w:rsidRDefault="00DE4BE2" w:rsidP="00DF3872">
      <w:pPr>
        <w:ind w:left="708" w:hanging="708"/>
        <w:jc w:val="both"/>
        <w:rPr>
          <w:sz w:val="24"/>
          <w:szCs w:val="24"/>
        </w:rPr>
      </w:pPr>
      <w:r>
        <w:rPr>
          <w:sz w:val="24"/>
          <w:szCs w:val="24"/>
        </w:rPr>
        <w:t>Info:</w:t>
      </w:r>
      <w:r>
        <w:rPr>
          <w:sz w:val="24"/>
          <w:szCs w:val="24"/>
        </w:rPr>
        <w:tab/>
        <w:t>Suppen gelten ja als langweilig, beziehungsweise muss zu jeder Suppe ein sogenanntes Topping her, sonst wird sie schon gar nicht beachtet unter all den besonderen Gerichten, die heute stets nur eine Armlänge entfernt scheinen. Es stimmt schon, eine Soupe au Pistou ist einfach nur eine Gemüsesuppe</w:t>
      </w:r>
      <w:r w:rsidR="00DF3872">
        <w:rPr>
          <w:sz w:val="24"/>
          <w:szCs w:val="24"/>
        </w:rPr>
        <w:t>. Aber sie schmeckt köstlich, und so ein Pistou (im Prinzip ein Pesto ohne Pinienkerne) ist das Topping der Träume.</w:t>
      </w:r>
    </w:p>
    <w:p w14:paraId="46A591DB" w14:textId="77777777" w:rsidR="00637E56" w:rsidRDefault="00637E56">
      <w:pPr>
        <w:rPr>
          <w:sz w:val="24"/>
          <w:szCs w:val="24"/>
        </w:rPr>
      </w:pPr>
      <w:r>
        <w:rPr>
          <w:sz w:val="24"/>
          <w:szCs w:val="24"/>
        </w:rPr>
        <w:br w:type="page"/>
      </w:r>
    </w:p>
    <w:p w14:paraId="5328171F" w14:textId="77777777" w:rsidR="00433E9E" w:rsidRDefault="00433E9E" w:rsidP="00433E9E">
      <w:pPr>
        <w:pStyle w:val="Heading2"/>
        <w:spacing w:after="240"/>
      </w:pPr>
      <w:r>
        <w:lastRenderedPageBreak/>
        <w:t>Provencalische Gemüsesuppe</w:t>
      </w:r>
      <w:r>
        <w:rPr>
          <w:rStyle w:val="FootnoteReference"/>
        </w:rPr>
        <w:footnoteReference w:id="356"/>
      </w:r>
      <w:r>
        <w:t xml:space="preserve"> </w:t>
      </w:r>
    </w:p>
    <w:p w14:paraId="440BEEB5" w14:textId="77777777" w:rsidR="00433E9E" w:rsidRDefault="00433E9E" w:rsidP="00433E9E">
      <w:pPr>
        <w:rPr>
          <w:sz w:val="24"/>
          <w:szCs w:val="24"/>
        </w:rPr>
      </w:pPr>
      <w:r w:rsidRPr="0016695B">
        <w:rPr>
          <w:sz w:val="24"/>
          <w:szCs w:val="24"/>
          <w:u w:val="single"/>
        </w:rPr>
        <w:t>Zutaten</w:t>
      </w:r>
      <w:r>
        <w:rPr>
          <w:sz w:val="24"/>
          <w:szCs w:val="24"/>
        </w:rPr>
        <w:t xml:space="preserve"> (für 4 -6 Portionen):</w:t>
      </w:r>
    </w:p>
    <w:p w14:paraId="18D1658E" w14:textId="77777777" w:rsidR="00433E9E" w:rsidRDefault="00433E9E" w:rsidP="00433E9E">
      <w:pPr>
        <w:rPr>
          <w:sz w:val="24"/>
          <w:szCs w:val="24"/>
        </w:rPr>
      </w:pPr>
      <w:r>
        <w:rPr>
          <w:sz w:val="24"/>
          <w:szCs w:val="24"/>
        </w:rPr>
        <w:t>2 große Möhren (200 g)</w:t>
      </w:r>
    </w:p>
    <w:p w14:paraId="3431BD39" w14:textId="77777777" w:rsidR="00433E9E" w:rsidRDefault="00433E9E" w:rsidP="00433E9E">
      <w:pPr>
        <w:rPr>
          <w:sz w:val="24"/>
          <w:szCs w:val="24"/>
        </w:rPr>
      </w:pPr>
      <w:r>
        <w:rPr>
          <w:sz w:val="24"/>
          <w:szCs w:val="24"/>
        </w:rPr>
        <w:t>½ Knollensellerie (300 g)</w:t>
      </w:r>
    </w:p>
    <w:p w14:paraId="7334F5DE" w14:textId="77777777" w:rsidR="00433E9E" w:rsidRDefault="00433E9E" w:rsidP="00433E9E">
      <w:pPr>
        <w:rPr>
          <w:sz w:val="24"/>
          <w:szCs w:val="24"/>
        </w:rPr>
      </w:pPr>
      <w:r>
        <w:rPr>
          <w:sz w:val="24"/>
          <w:szCs w:val="24"/>
        </w:rPr>
        <w:t>1 Stange Lauch (400 g)</w:t>
      </w:r>
    </w:p>
    <w:p w14:paraId="51C92E66" w14:textId="77777777" w:rsidR="00433E9E" w:rsidRDefault="00433E9E" w:rsidP="00433E9E">
      <w:pPr>
        <w:rPr>
          <w:sz w:val="24"/>
          <w:szCs w:val="24"/>
        </w:rPr>
      </w:pPr>
      <w:r>
        <w:rPr>
          <w:sz w:val="24"/>
          <w:szCs w:val="24"/>
        </w:rPr>
        <w:t xml:space="preserve">1 kg dicke Bohnen </w:t>
      </w:r>
    </w:p>
    <w:p w14:paraId="2E05D67F" w14:textId="77777777" w:rsidR="00433E9E" w:rsidRDefault="00433E9E" w:rsidP="00433E9E">
      <w:pPr>
        <w:rPr>
          <w:sz w:val="24"/>
          <w:szCs w:val="24"/>
        </w:rPr>
      </w:pPr>
      <w:r>
        <w:rPr>
          <w:sz w:val="24"/>
          <w:szCs w:val="24"/>
        </w:rPr>
        <w:t>100 g Zuckerschoten</w:t>
      </w:r>
    </w:p>
    <w:p w14:paraId="31029F01" w14:textId="77777777" w:rsidR="00433E9E" w:rsidRDefault="00433E9E" w:rsidP="00433E9E">
      <w:pPr>
        <w:rPr>
          <w:sz w:val="24"/>
          <w:szCs w:val="24"/>
        </w:rPr>
      </w:pPr>
      <w:r>
        <w:rPr>
          <w:sz w:val="24"/>
          <w:szCs w:val="24"/>
        </w:rPr>
        <w:t>1,2 l Gemüsefond</w:t>
      </w:r>
    </w:p>
    <w:p w14:paraId="4C9AAD2C" w14:textId="77777777" w:rsidR="00433E9E" w:rsidRDefault="00433E9E" w:rsidP="00433E9E">
      <w:pPr>
        <w:rPr>
          <w:sz w:val="24"/>
          <w:szCs w:val="24"/>
        </w:rPr>
      </w:pPr>
      <w:r>
        <w:rPr>
          <w:sz w:val="24"/>
          <w:szCs w:val="24"/>
        </w:rPr>
        <w:t>Salz, Pfeffer, Zucker</w:t>
      </w:r>
    </w:p>
    <w:p w14:paraId="64F25995" w14:textId="77777777" w:rsidR="00433E9E" w:rsidRDefault="00433E9E" w:rsidP="00433E9E">
      <w:pPr>
        <w:rPr>
          <w:sz w:val="24"/>
          <w:szCs w:val="24"/>
        </w:rPr>
      </w:pPr>
    </w:p>
    <w:p w14:paraId="406398D9" w14:textId="77777777" w:rsidR="00433E9E" w:rsidRDefault="00433E9E" w:rsidP="00433E9E">
      <w:pPr>
        <w:rPr>
          <w:sz w:val="24"/>
          <w:szCs w:val="24"/>
        </w:rPr>
      </w:pPr>
      <w:r>
        <w:rPr>
          <w:sz w:val="24"/>
          <w:szCs w:val="24"/>
        </w:rPr>
        <w:t>Zubereitungszeit: 45 Minuten</w:t>
      </w:r>
    </w:p>
    <w:p w14:paraId="47EB9001" w14:textId="77777777" w:rsidR="00433E9E" w:rsidRPr="00301FF3" w:rsidRDefault="00433E9E" w:rsidP="00B40E8C">
      <w:pPr>
        <w:pStyle w:val="ListParagraph"/>
        <w:numPr>
          <w:ilvl w:val="0"/>
          <w:numId w:val="347"/>
        </w:numPr>
        <w:spacing w:after="120"/>
        <w:ind w:left="714" w:hanging="357"/>
        <w:contextualSpacing w:val="0"/>
        <w:jc w:val="both"/>
        <w:rPr>
          <w:sz w:val="24"/>
          <w:szCs w:val="24"/>
        </w:rPr>
      </w:pPr>
      <w:r w:rsidRPr="00301FF3">
        <w:rPr>
          <w:sz w:val="24"/>
          <w:szCs w:val="24"/>
        </w:rPr>
        <w:t>Möhren und Sellerie putzen, schälen und klein würfeln. Lauch waschen, putzen und das Weiße und Hellgrüne klein würfeln. Bohnen aus den Schoten lösen, in kochendem Salzwasser 2 Minuten kochen, abschrecken und abtropfen lassen. Bohnenkerne aus den Häuten drücken. Zuckerschoten putzen, schräg in feine Streifen schneiden.</w:t>
      </w:r>
    </w:p>
    <w:p w14:paraId="330041AB" w14:textId="77777777" w:rsidR="00433E9E" w:rsidRPr="00301FF3" w:rsidRDefault="00433E9E" w:rsidP="00B40E8C">
      <w:pPr>
        <w:pStyle w:val="ListParagraph"/>
        <w:numPr>
          <w:ilvl w:val="0"/>
          <w:numId w:val="347"/>
        </w:numPr>
        <w:spacing w:after="120"/>
        <w:ind w:left="714" w:hanging="357"/>
        <w:contextualSpacing w:val="0"/>
        <w:jc w:val="both"/>
        <w:rPr>
          <w:sz w:val="24"/>
          <w:szCs w:val="24"/>
        </w:rPr>
      </w:pPr>
      <w:r w:rsidRPr="00301FF3">
        <w:rPr>
          <w:sz w:val="24"/>
          <w:szCs w:val="24"/>
        </w:rPr>
        <w:t>Fond aufkochen. Möhren und Sellerie darin 5 Min. garen. Bohnen, Zuckerschoten und Lauch zugeben und 1 Minute mitgaren. Mit Salz, Pfeffer und 1 Prise Zucker abschmecken. Nach Belieben Pistou, Tomaten-Pesto oder Rouille einrühren und die Suppe mit geröstetem Baguette servieren.</w:t>
      </w:r>
    </w:p>
    <w:p w14:paraId="2BE405A7" w14:textId="77777777" w:rsidR="00433E9E" w:rsidRDefault="00433E9E" w:rsidP="00433E9E">
      <w:pPr>
        <w:rPr>
          <w:sz w:val="24"/>
          <w:szCs w:val="24"/>
        </w:rPr>
      </w:pPr>
      <w:r>
        <w:rPr>
          <w:sz w:val="24"/>
          <w:szCs w:val="24"/>
        </w:rPr>
        <w:br w:type="page"/>
      </w:r>
    </w:p>
    <w:p w14:paraId="32512FC5" w14:textId="74382682" w:rsidR="00591A02" w:rsidRDefault="00591A02" w:rsidP="00591A02">
      <w:pPr>
        <w:pStyle w:val="Heading2"/>
        <w:spacing w:after="240"/>
      </w:pPr>
      <w:r>
        <w:lastRenderedPageBreak/>
        <w:t>Gemüsesuppe Soupe au Pistou</w:t>
      </w:r>
      <w:r>
        <w:rPr>
          <w:rStyle w:val="FootnoteReference"/>
        </w:rPr>
        <w:footnoteReference w:id="357"/>
      </w:r>
    </w:p>
    <w:p w14:paraId="6FA27852" w14:textId="77777777" w:rsidR="00591A02" w:rsidRDefault="00591A02" w:rsidP="00591A02">
      <w:pPr>
        <w:rPr>
          <w:sz w:val="24"/>
          <w:szCs w:val="24"/>
        </w:rPr>
      </w:pPr>
      <w:r w:rsidRPr="001424E5">
        <w:rPr>
          <w:sz w:val="24"/>
          <w:szCs w:val="24"/>
          <w:u w:val="single"/>
        </w:rPr>
        <w:t>Zutaten</w:t>
      </w:r>
      <w:r>
        <w:rPr>
          <w:sz w:val="24"/>
          <w:szCs w:val="24"/>
        </w:rPr>
        <w:t xml:space="preserve"> (für 6 Portionen):</w:t>
      </w:r>
    </w:p>
    <w:p w14:paraId="46EEE73C" w14:textId="77777777" w:rsidR="00591A02" w:rsidRDefault="00591A02" w:rsidP="00591A02">
      <w:pPr>
        <w:rPr>
          <w:sz w:val="24"/>
          <w:szCs w:val="24"/>
        </w:rPr>
      </w:pPr>
      <w:r>
        <w:rPr>
          <w:sz w:val="24"/>
          <w:szCs w:val="24"/>
        </w:rPr>
        <w:t>500 g grüne Bohnen</w:t>
      </w:r>
    </w:p>
    <w:p w14:paraId="5629D5F7" w14:textId="77777777" w:rsidR="00591A02" w:rsidRDefault="00591A02" w:rsidP="00591A02">
      <w:pPr>
        <w:rPr>
          <w:sz w:val="24"/>
          <w:szCs w:val="24"/>
        </w:rPr>
      </w:pPr>
      <w:r>
        <w:rPr>
          <w:sz w:val="24"/>
          <w:szCs w:val="24"/>
        </w:rPr>
        <w:t>2 Tomaten</w:t>
      </w:r>
    </w:p>
    <w:p w14:paraId="1E025786" w14:textId="77777777" w:rsidR="00591A02" w:rsidRDefault="00591A02" w:rsidP="00591A02">
      <w:pPr>
        <w:rPr>
          <w:sz w:val="24"/>
          <w:szCs w:val="24"/>
        </w:rPr>
      </w:pPr>
      <w:r>
        <w:rPr>
          <w:sz w:val="24"/>
          <w:szCs w:val="24"/>
        </w:rPr>
        <w:t>3-4 Kartoffeln</w:t>
      </w:r>
    </w:p>
    <w:p w14:paraId="5AE46DA5" w14:textId="77777777" w:rsidR="00591A02" w:rsidRDefault="00591A02" w:rsidP="00591A02">
      <w:pPr>
        <w:rPr>
          <w:sz w:val="24"/>
          <w:szCs w:val="24"/>
        </w:rPr>
      </w:pPr>
      <w:r>
        <w:rPr>
          <w:sz w:val="24"/>
          <w:szCs w:val="24"/>
        </w:rPr>
        <w:t>200 g Suppennudeln</w:t>
      </w:r>
    </w:p>
    <w:p w14:paraId="084F351A" w14:textId="77777777" w:rsidR="00591A02" w:rsidRDefault="00591A02" w:rsidP="00591A02">
      <w:pPr>
        <w:rPr>
          <w:sz w:val="24"/>
          <w:szCs w:val="24"/>
        </w:rPr>
      </w:pPr>
      <w:r>
        <w:rPr>
          <w:sz w:val="24"/>
          <w:szCs w:val="24"/>
        </w:rPr>
        <w:t>3 Knoblauchzehen</w:t>
      </w:r>
    </w:p>
    <w:p w14:paraId="61B4D7F9" w14:textId="77777777" w:rsidR="00591A02" w:rsidRDefault="00591A02" w:rsidP="00591A02">
      <w:pPr>
        <w:rPr>
          <w:sz w:val="24"/>
          <w:szCs w:val="24"/>
        </w:rPr>
      </w:pPr>
      <w:r>
        <w:rPr>
          <w:sz w:val="24"/>
          <w:szCs w:val="24"/>
        </w:rPr>
        <w:t>3 Stängel Petersilie</w:t>
      </w:r>
    </w:p>
    <w:p w14:paraId="71CE47C4" w14:textId="77777777" w:rsidR="00591A02" w:rsidRDefault="00591A02" w:rsidP="00591A02">
      <w:pPr>
        <w:rPr>
          <w:sz w:val="24"/>
          <w:szCs w:val="24"/>
        </w:rPr>
      </w:pPr>
      <w:r>
        <w:rPr>
          <w:sz w:val="24"/>
          <w:szCs w:val="24"/>
        </w:rPr>
        <w:t>3 EL Öl</w:t>
      </w:r>
    </w:p>
    <w:p w14:paraId="11A42204" w14:textId="77777777" w:rsidR="00591A02" w:rsidRDefault="00591A02" w:rsidP="00591A02">
      <w:pPr>
        <w:rPr>
          <w:sz w:val="24"/>
          <w:szCs w:val="24"/>
        </w:rPr>
      </w:pPr>
      <w:r>
        <w:rPr>
          <w:sz w:val="24"/>
          <w:szCs w:val="24"/>
        </w:rPr>
        <w:t>2 El frisch geriebener Gruyère</w:t>
      </w:r>
    </w:p>
    <w:p w14:paraId="60B9B803" w14:textId="77777777" w:rsidR="00591A02" w:rsidRDefault="00591A02" w:rsidP="00591A02">
      <w:pPr>
        <w:rPr>
          <w:sz w:val="24"/>
          <w:szCs w:val="24"/>
        </w:rPr>
      </w:pPr>
      <w:r>
        <w:rPr>
          <w:sz w:val="24"/>
          <w:szCs w:val="24"/>
        </w:rPr>
        <w:t>Salz, Pfeffer</w:t>
      </w:r>
    </w:p>
    <w:p w14:paraId="4FD52CA5" w14:textId="77777777" w:rsidR="00591A02" w:rsidRDefault="00591A02" w:rsidP="00591A02">
      <w:pPr>
        <w:rPr>
          <w:sz w:val="24"/>
          <w:szCs w:val="24"/>
        </w:rPr>
      </w:pPr>
    </w:p>
    <w:p w14:paraId="401EA2D0" w14:textId="77777777" w:rsidR="00591A02" w:rsidRDefault="00591A02" w:rsidP="00591A02">
      <w:pPr>
        <w:rPr>
          <w:sz w:val="24"/>
          <w:szCs w:val="24"/>
        </w:rPr>
      </w:pPr>
      <w:r>
        <w:rPr>
          <w:sz w:val="24"/>
          <w:szCs w:val="24"/>
        </w:rPr>
        <w:t>Zubereitungszeit:</w:t>
      </w:r>
      <w:r>
        <w:rPr>
          <w:sz w:val="24"/>
          <w:szCs w:val="24"/>
        </w:rPr>
        <w:tab/>
        <w:t>1 Stunde</w:t>
      </w:r>
    </w:p>
    <w:p w14:paraId="7258DC7A" w14:textId="77777777" w:rsidR="00591A02" w:rsidRPr="001424E5" w:rsidRDefault="00591A02" w:rsidP="00B40E8C">
      <w:pPr>
        <w:pStyle w:val="ListParagraph"/>
        <w:numPr>
          <w:ilvl w:val="0"/>
          <w:numId w:val="1693"/>
        </w:numPr>
        <w:spacing w:after="120"/>
        <w:ind w:left="714" w:hanging="357"/>
        <w:contextualSpacing w:val="0"/>
        <w:rPr>
          <w:sz w:val="24"/>
          <w:szCs w:val="24"/>
        </w:rPr>
      </w:pPr>
      <w:r w:rsidRPr="001424E5">
        <w:rPr>
          <w:sz w:val="24"/>
          <w:szCs w:val="24"/>
        </w:rPr>
        <w:t>Die Bohnen putzen, eventuell von den Fäden befreien, waschen. In etwa 1 cm lange Stücke schneiden. Die Tomaten kochendheiß überbrühen, häuten und von den Kernen befreien. Das Fruchtfleisch fein würfeln. Die Kartoffeln schälen, waschen und fein würfeln.</w:t>
      </w:r>
    </w:p>
    <w:p w14:paraId="560F2922" w14:textId="77777777" w:rsidR="00591A02" w:rsidRPr="001424E5" w:rsidRDefault="00591A02" w:rsidP="00B40E8C">
      <w:pPr>
        <w:pStyle w:val="ListParagraph"/>
        <w:numPr>
          <w:ilvl w:val="0"/>
          <w:numId w:val="1693"/>
        </w:numPr>
        <w:spacing w:after="120"/>
        <w:ind w:left="714" w:hanging="357"/>
        <w:contextualSpacing w:val="0"/>
        <w:rPr>
          <w:sz w:val="24"/>
          <w:szCs w:val="24"/>
        </w:rPr>
      </w:pPr>
      <w:r w:rsidRPr="001424E5">
        <w:rPr>
          <w:sz w:val="24"/>
          <w:szCs w:val="24"/>
        </w:rPr>
        <w:t>Das Gemüse mit 2 l Wasser einen Topf geben und zugedeckt bei mittlerer Hitze etwa 40 Minuten kochen.</w:t>
      </w:r>
    </w:p>
    <w:p w14:paraId="1EA9DE16" w14:textId="77777777" w:rsidR="00591A02" w:rsidRPr="001424E5" w:rsidRDefault="00591A02" w:rsidP="00B40E8C">
      <w:pPr>
        <w:pStyle w:val="ListParagraph"/>
        <w:numPr>
          <w:ilvl w:val="0"/>
          <w:numId w:val="1693"/>
        </w:numPr>
        <w:spacing w:after="120"/>
        <w:ind w:left="714" w:hanging="357"/>
        <w:contextualSpacing w:val="0"/>
        <w:rPr>
          <w:sz w:val="24"/>
          <w:szCs w:val="24"/>
        </w:rPr>
      </w:pPr>
      <w:r w:rsidRPr="001424E5">
        <w:rPr>
          <w:sz w:val="24"/>
          <w:szCs w:val="24"/>
        </w:rPr>
        <w:t>Die Suppennudeln dazugeben und bei milder Hitze in der Suppe garen. Die Suppe sollte dickflüssig werden. Wenn die Nudeln gar, aber nicht zu weich sind, die Suppe mit Salz und Pfeffer abschmecken. Vom Herd nehmen.</w:t>
      </w:r>
    </w:p>
    <w:p w14:paraId="75B9B892" w14:textId="77777777" w:rsidR="00591A02" w:rsidRPr="001424E5" w:rsidRDefault="00591A02" w:rsidP="00B40E8C">
      <w:pPr>
        <w:pStyle w:val="ListParagraph"/>
        <w:numPr>
          <w:ilvl w:val="0"/>
          <w:numId w:val="1693"/>
        </w:numPr>
        <w:spacing w:after="120"/>
        <w:ind w:left="714" w:hanging="357"/>
        <w:contextualSpacing w:val="0"/>
        <w:rPr>
          <w:sz w:val="24"/>
          <w:szCs w:val="24"/>
        </w:rPr>
      </w:pPr>
      <w:r w:rsidRPr="001424E5">
        <w:rPr>
          <w:sz w:val="24"/>
          <w:szCs w:val="24"/>
        </w:rPr>
        <w:t>Die Knoblauchzehen schälen du in ein Schüsselchen pressen. Das Basilikum waschen, fein hacken und mit dem Knoblauch vermengen. Das öl in dünnem Strahl dazugeben. Aus den Zutaten eine Paste rühren. 2 Schöpflöffel heiße Suppe dazugeben. Die Mischung in die Suppe geben und verrühren. Den geriebenen Käse unter die Suppe rühren. Die Suppe noch einmal erhitzen. Sehr heiß servieren.</w:t>
      </w:r>
    </w:p>
    <w:p w14:paraId="70EABD49" w14:textId="77777777" w:rsidR="00591A02" w:rsidRDefault="00591A02" w:rsidP="00591A02">
      <w:pPr>
        <w:rPr>
          <w:sz w:val="24"/>
          <w:szCs w:val="24"/>
        </w:rPr>
      </w:pPr>
    </w:p>
    <w:p w14:paraId="786C8A49" w14:textId="77777777" w:rsidR="00591A02" w:rsidRDefault="00591A02" w:rsidP="00591A02">
      <w:pPr>
        <w:ind w:left="708" w:hanging="708"/>
        <w:rPr>
          <w:sz w:val="24"/>
          <w:szCs w:val="24"/>
        </w:rPr>
      </w:pPr>
      <w:r>
        <w:rPr>
          <w:sz w:val="24"/>
          <w:szCs w:val="24"/>
        </w:rPr>
        <w:t>Info:</w:t>
      </w:r>
      <w:r>
        <w:rPr>
          <w:sz w:val="24"/>
          <w:szCs w:val="24"/>
        </w:rPr>
        <w:tab/>
        <w:t>Diese Suppe gilt heute als typisch provenzalisch, stammt aber ursprünglich aus Genua. In der Provence wird sie in nahezu unendlich vielen Varianten zubereitet. Wichtigster Bestandteil ist immer die Basilikumpaste. Das Wort pistou stammt vom Altprovencalischen pistar, was soviel bedeutet wie zerreiben, zermahlen.</w:t>
      </w:r>
    </w:p>
    <w:p w14:paraId="458FA246" w14:textId="24C399D5" w:rsidR="00591A02" w:rsidRDefault="00591A02" w:rsidP="00591A02">
      <w:pPr>
        <w:rPr>
          <w:rFonts w:asciiTheme="majorHAnsi" w:eastAsiaTheme="majorEastAsia" w:hAnsiTheme="majorHAnsi" w:cstheme="majorBidi"/>
          <w:color w:val="2F5496" w:themeColor="accent1" w:themeShade="BF"/>
          <w:sz w:val="26"/>
          <w:szCs w:val="26"/>
        </w:rPr>
      </w:pPr>
      <w:r>
        <w:rPr>
          <w:sz w:val="24"/>
          <w:szCs w:val="24"/>
        </w:rPr>
        <w:br w:type="page"/>
      </w:r>
    </w:p>
    <w:p w14:paraId="06CE5FC3" w14:textId="7655684F" w:rsidR="00637E56" w:rsidRDefault="00637E56" w:rsidP="001C43FD">
      <w:pPr>
        <w:pStyle w:val="Heading2"/>
        <w:spacing w:after="240"/>
      </w:pPr>
      <w:r>
        <w:lastRenderedPageBreak/>
        <w:t>Fenchelsuppe mit Pastis</w:t>
      </w:r>
      <w:r w:rsidR="00BD7142">
        <w:rPr>
          <w:rStyle w:val="FootnoteReference"/>
        </w:rPr>
        <w:footnoteReference w:id="358"/>
      </w:r>
    </w:p>
    <w:p w14:paraId="727F0665" w14:textId="087F5FBA" w:rsidR="00637E56" w:rsidRDefault="00637E56">
      <w:pPr>
        <w:rPr>
          <w:sz w:val="24"/>
          <w:szCs w:val="24"/>
        </w:rPr>
      </w:pPr>
      <w:r w:rsidRPr="001C43FD">
        <w:rPr>
          <w:sz w:val="24"/>
          <w:szCs w:val="24"/>
          <w:u w:val="single"/>
        </w:rPr>
        <w:t>Zutaten</w:t>
      </w:r>
      <w:r>
        <w:rPr>
          <w:sz w:val="24"/>
          <w:szCs w:val="24"/>
        </w:rPr>
        <w:t xml:space="preserve"> </w:t>
      </w:r>
      <w:r w:rsidR="001C43FD">
        <w:rPr>
          <w:sz w:val="24"/>
          <w:szCs w:val="24"/>
        </w:rPr>
        <w:t>(</w:t>
      </w:r>
      <w:r>
        <w:rPr>
          <w:sz w:val="24"/>
          <w:szCs w:val="24"/>
        </w:rPr>
        <w:t>für 6 Portionen</w:t>
      </w:r>
      <w:r w:rsidR="001C43FD">
        <w:rPr>
          <w:sz w:val="24"/>
          <w:szCs w:val="24"/>
        </w:rPr>
        <w:t>):</w:t>
      </w:r>
    </w:p>
    <w:p w14:paraId="75D79612" w14:textId="77777777" w:rsidR="00637E56" w:rsidRDefault="00637E56">
      <w:pPr>
        <w:rPr>
          <w:sz w:val="24"/>
          <w:szCs w:val="24"/>
        </w:rPr>
      </w:pPr>
      <w:r>
        <w:rPr>
          <w:sz w:val="24"/>
          <w:szCs w:val="24"/>
        </w:rPr>
        <w:t>1 TL Koriandersamen</w:t>
      </w:r>
    </w:p>
    <w:p w14:paraId="30230E12" w14:textId="77777777" w:rsidR="00637E56" w:rsidRDefault="00637E56">
      <w:pPr>
        <w:rPr>
          <w:sz w:val="24"/>
          <w:szCs w:val="24"/>
        </w:rPr>
      </w:pPr>
      <w:r>
        <w:rPr>
          <w:sz w:val="24"/>
          <w:szCs w:val="24"/>
        </w:rPr>
        <w:t>2 Sternanisfrüchte</w:t>
      </w:r>
    </w:p>
    <w:p w14:paraId="3E1553EE" w14:textId="168C9AB8" w:rsidR="00637E56" w:rsidRDefault="00637E56">
      <w:pPr>
        <w:rPr>
          <w:sz w:val="24"/>
          <w:szCs w:val="24"/>
        </w:rPr>
      </w:pPr>
      <w:r>
        <w:rPr>
          <w:sz w:val="24"/>
          <w:szCs w:val="24"/>
        </w:rPr>
        <w:t>2 Kardamomkapseln</w:t>
      </w:r>
    </w:p>
    <w:p w14:paraId="7E24450B" w14:textId="25511359" w:rsidR="00637E56" w:rsidRDefault="00637E56">
      <w:pPr>
        <w:rPr>
          <w:sz w:val="24"/>
          <w:szCs w:val="24"/>
        </w:rPr>
      </w:pPr>
      <w:r>
        <w:rPr>
          <w:sz w:val="24"/>
          <w:szCs w:val="24"/>
        </w:rPr>
        <w:t xml:space="preserve">4 </w:t>
      </w:r>
      <w:r w:rsidR="001C43FD">
        <w:rPr>
          <w:sz w:val="24"/>
          <w:szCs w:val="24"/>
        </w:rPr>
        <w:t>F</w:t>
      </w:r>
      <w:r>
        <w:rPr>
          <w:sz w:val="24"/>
          <w:szCs w:val="24"/>
        </w:rPr>
        <w:t>enchelknollen</w:t>
      </w:r>
    </w:p>
    <w:p w14:paraId="52C5DDCE" w14:textId="77777777" w:rsidR="00637E56" w:rsidRDefault="00637E56">
      <w:pPr>
        <w:rPr>
          <w:sz w:val="24"/>
          <w:szCs w:val="24"/>
        </w:rPr>
      </w:pPr>
      <w:r>
        <w:rPr>
          <w:sz w:val="24"/>
          <w:szCs w:val="24"/>
        </w:rPr>
        <w:t>1 Lauchstange</w:t>
      </w:r>
    </w:p>
    <w:p w14:paraId="46B72D82" w14:textId="77777777" w:rsidR="00637E56" w:rsidRDefault="00637E56">
      <w:pPr>
        <w:rPr>
          <w:sz w:val="24"/>
          <w:szCs w:val="24"/>
        </w:rPr>
      </w:pPr>
      <w:r>
        <w:rPr>
          <w:sz w:val="24"/>
          <w:szCs w:val="24"/>
        </w:rPr>
        <w:t>1 große Zwiebel</w:t>
      </w:r>
    </w:p>
    <w:p w14:paraId="4BDFFAD9" w14:textId="77777777" w:rsidR="00637E56" w:rsidRDefault="00637E56">
      <w:pPr>
        <w:rPr>
          <w:sz w:val="24"/>
          <w:szCs w:val="24"/>
        </w:rPr>
      </w:pPr>
      <w:r>
        <w:rPr>
          <w:sz w:val="24"/>
          <w:szCs w:val="24"/>
        </w:rPr>
        <w:t>Olivenöl</w:t>
      </w:r>
    </w:p>
    <w:p w14:paraId="7F190563" w14:textId="77777777" w:rsidR="00637E56" w:rsidRDefault="00637E56">
      <w:pPr>
        <w:rPr>
          <w:sz w:val="24"/>
          <w:szCs w:val="24"/>
        </w:rPr>
      </w:pPr>
      <w:r>
        <w:rPr>
          <w:sz w:val="24"/>
          <w:szCs w:val="24"/>
        </w:rPr>
        <w:t>Salz</w:t>
      </w:r>
    </w:p>
    <w:p w14:paraId="23C78EEA" w14:textId="77777777" w:rsidR="00637E56" w:rsidRDefault="00637E56">
      <w:pPr>
        <w:rPr>
          <w:sz w:val="24"/>
          <w:szCs w:val="24"/>
        </w:rPr>
      </w:pPr>
      <w:r>
        <w:rPr>
          <w:sz w:val="24"/>
          <w:szCs w:val="24"/>
        </w:rPr>
        <w:t>250 ml Weißwein</w:t>
      </w:r>
    </w:p>
    <w:p w14:paraId="596E34BA" w14:textId="77777777" w:rsidR="00637E56" w:rsidRDefault="00637E56">
      <w:pPr>
        <w:rPr>
          <w:sz w:val="24"/>
          <w:szCs w:val="24"/>
        </w:rPr>
      </w:pPr>
      <w:r>
        <w:rPr>
          <w:sz w:val="24"/>
          <w:szCs w:val="24"/>
        </w:rPr>
        <w:t>1,3 l Gemüsebrühe</w:t>
      </w:r>
    </w:p>
    <w:p w14:paraId="4207ECCE" w14:textId="77777777" w:rsidR="00637E56" w:rsidRDefault="00637E56">
      <w:pPr>
        <w:rPr>
          <w:sz w:val="24"/>
          <w:szCs w:val="24"/>
        </w:rPr>
      </w:pPr>
      <w:r>
        <w:rPr>
          <w:sz w:val="24"/>
          <w:szCs w:val="24"/>
        </w:rPr>
        <w:t>100 ml Sahne</w:t>
      </w:r>
    </w:p>
    <w:p w14:paraId="350E6535" w14:textId="28DB5635" w:rsidR="00637E56" w:rsidRDefault="00637E56">
      <w:pPr>
        <w:rPr>
          <w:sz w:val="24"/>
          <w:szCs w:val="24"/>
        </w:rPr>
      </w:pPr>
      <w:r>
        <w:rPr>
          <w:sz w:val="24"/>
          <w:szCs w:val="24"/>
        </w:rPr>
        <w:t>50 ml Pastis</w:t>
      </w:r>
    </w:p>
    <w:p w14:paraId="6E8F4310" w14:textId="77777777" w:rsidR="00BB2012" w:rsidRDefault="00BB2012">
      <w:pPr>
        <w:rPr>
          <w:sz w:val="24"/>
          <w:szCs w:val="24"/>
        </w:rPr>
      </w:pPr>
      <w:r>
        <w:rPr>
          <w:sz w:val="24"/>
          <w:szCs w:val="24"/>
        </w:rPr>
        <w:t>Ein paar Scheiben Brot</w:t>
      </w:r>
    </w:p>
    <w:p w14:paraId="47940172" w14:textId="77777777" w:rsidR="00BB2012" w:rsidRDefault="00BB2012">
      <w:pPr>
        <w:rPr>
          <w:sz w:val="24"/>
          <w:szCs w:val="24"/>
        </w:rPr>
      </w:pPr>
    </w:p>
    <w:p w14:paraId="1DAFC7CC" w14:textId="77777777" w:rsidR="00BB2012" w:rsidRDefault="00BB2012">
      <w:pPr>
        <w:rPr>
          <w:sz w:val="24"/>
          <w:szCs w:val="24"/>
        </w:rPr>
      </w:pPr>
    </w:p>
    <w:p w14:paraId="1FBE4FB7" w14:textId="77777777" w:rsidR="00BB2012" w:rsidRDefault="00BB2012">
      <w:pPr>
        <w:rPr>
          <w:sz w:val="24"/>
          <w:szCs w:val="24"/>
        </w:rPr>
      </w:pPr>
      <w:r>
        <w:rPr>
          <w:sz w:val="24"/>
          <w:szCs w:val="24"/>
        </w:rPr>
        <w:t>Zubereitung:</w:t>
      </w:r>
    </w:p>
    <w:p w14:paraId="46A50B52" w14:textId="77777777" w:rsidR="001C43FD" w:rsidRPr="001C43FD" w:rsidRDefault="00BB2012" w:rsidP="00B40E8C">
      <w:pPr>
        <w:pStyle w:val="ListParagraph"/>
        <w:numPr>
          <w:ilvl w:val="0"/>
          <w:numId w:val="1721"/>
        </w:numPr>
        <w:spacing w:after="120"/>
        <w:contextualSpacing w:val="0"/>
        <w:jc w:val="both"/>
        <w:rPr>
          <w:sz w:val="24"/>
          <w:szCs w:val="24"/>
        </w:rPr>
      </w:pPr>
      <w:r w:rsidRPr="001C43FD">
        <w:rPr>
          <w:sz w:val="24"/>
          <w:szCs w:val="24"/>
        </w:rPr>
        <w:t xml:space="preserve">Die </w:t>
      </w:r>
      <w:r w:rsidR="001C43FD" w:rsidRPr="001C43FD">
        <w:rPr>
          <w:sz w:val="24"/>
          <w:szCs w:val="24"/>
        </w:rPr>
        <w:t>F</w:t>
      </w:r>
      <w:r w:rsidRPr="001C43FD">
        <w:rPr>
          <w:sz w:val="24"/>
          <w:szCs w:val="24"/>
        </w:rPr>
        <w:t xml:space="preserve">enchelknollen in grobe Stücke schneiden, Lauch in ringe, Zwiebeln grobhacken. Olivenöl in den </w:t>
      </w:r>
      <w:r w:rsidR="001C43FD" w:rsidRPr="001C43FD">
        <w:rPr>
          <w:sz w:val="24"/>
          <w:szCs w:val="24"/>
        </w:rPr>
        <w:t>T</w:t>
      </w:r>
      <w:r w:rsidRPr="001C43FD">
        <w:rPr>
          <w:sz w:val="24"/>
          <w:szCs w:val="24"/>
        </w:rPr>
        <w:t xml:space="preserve">opf geben, darin das Gemüse erhitzen. Gewürze und eine Prise Salz dazugeben, den </w:t>
      </w:r>
      <w:r w:rsidR="001C43FD" w:rsidRPr="001C43FD">
        <w:rPr>
          <w:sz w:val="24"/>
          <w:szCs w:val="24"/>
        </w:rPr>
        <w:t>T</w:t>
      </w:r>
      <w:r w:rsidRPr="001C43FD">
        <w:rPr>
          <w:sz w:val="24"/>
          <w:szCs w:val="24"/>
        </w:rPr>
        <w:t xml:space="preserve">opf zudecken und bei mittlerer Hitze ungefähr 25 Minuten lang dünsten. Dabei sollte das </w:t>
      </w:r>
      <w:r w:rsidR="001C43FD" w:rsidRPr="001C43FD">
        <w:rPr>
          <w:sz w:val="24"/>
          <w:szCs w:val="24"/>
        </w:rPr>
        <w:t>G</w:t>
      </w:r>
      <w:r w:rsidRPr="001C43FD">
        <w:rPr>
          <w:sz w:val="24"/>
          <w:szCs w:val="24"/>
        </w:rPr>
        <w:t>emüse nicht ansetzen</w:t>
      </w:r>
      <w:r w:rsidR="001C43FD" w:rsidRPr="001C43FD">
        <w:rPr>
          <w:sz w:val="24"/>
          <w:szCs w:val="24"/>
        </w:rPr>
        <w:t>.</w:t>
      </w:r>
    </w:p>
    <w:p w14:paraId="36CAD3F4" w14:textId="44B022DA" w:rsidR="00BB2012" w:rsidRPr="001C43FD" w:rsidRDefault="00BB2012" w:rsidP="00B40E8C">
      <w:pPr>
        <w:pStyle w:val="ListParagraph"/>
        <w:numPr>
          <w:ilvl w:val="0"/>
          <w:numId w:val="1721"/>
        </w:numPr>
        <w:spacing w:after="120"/>
        <w:contextualSpacing w:val="0"/>
        <w:jc w:val="both"/>
        <w:rPr>
          <w:sz w:val="24"/>
          <w:szCs w:val="24"/>
        </w:rPr>
      </w:pPr>
      <w:r w:rsidRPr="001C43FD">
        <w:rPr>
          <w:sz w:val="24"/>
          <w:szCs w:val="24"/>
        </w:rPr>
        <w:t>Schließlich Weißwein dazugießen, Flüssigkeit ungefähr um die Hälfte einkochen, was ungefähr 3 oder 4 Minuten dauert. Dann die Brühe angießen, das Ganze weitere 10 Minuten lang köcheln lassen. Die Suppe fein pürieren. Sahne und Pastis hineinrühren, eventuell nachsalzen. Dazu Brot servieren.</w:t>
      </w:r>
    </w:p>
    <w:p w14:paraId="001AC147" w14:textId="77777777" w:rsidR="00BB2012" w:rsidRDefault="00BB2012" w:rsidP="001C43FD">
      <w:pPr>
        <w:spacing w:after="120"/>
        <w:jc w:val="both"/>
        <w:rPr>
          <w:sz w:val="24"/>
          <w:szCs w:val="24"/>
        </w:rPr>
      </w:pPr>
    </w:p>
    <w:p w14:paraId="163D50CE" w14:textId="71DC795D" w:rsidR="00BF58A5" w:rsidRDefault="00BB2012" w:rsidP="001C43FD">
      <w:pPr>
        <w:ind w:left="708" w:hanging="708"/>
        <w:jc w:val="both"/>
        <w:rPr>
          <w:sz w:val="24"/>
          <w:szCs w:val="24"/>
        </w:rPr>
      </w:pPr>
      <w:r>
        <w:rPr>
          <w:sz w:val="24"/>
          <w:szCs w:val="24"/>
        </w:rPr>
        <w:t>Info:</w:t>
      </w:r>
      <w:r>
        <w:rPr>
          <w:sz w:val="24"/>
          <w:szCs w:val="24"/>
        </w:rPr>
        <w:tab/>
        <w:t>Dieses Gericht ist ein suppegewordener A</w:t>
      </w:r>
      <w:r w:rsidR="001C43FD">
        <w:rPr>
          <w:sz w:val="24"/>
          <w:szCs w:val="24"/>
        </w:rPr>
        <w:t>p</w:t>
      </w:r>
      <w:r>
        <w:rPr>
          <w:sz w:val="24"/>
          <w:szCs w:val="24"/>
        </w:rPr>
        <w:t>eritif, denn geschmacklich her</w:t>
      </w:r>
      <w:r w:rsidR="001C43FD">
        <w:rPr>
          <w:sz w:val="24"/>
          <w:szCs w:val="24"/>
        </w:rPr>
        <w:t>r</w:t>
      </w:r>
      <w:r>
        <w:rPr>
          <w:sz w:val="24"/>
          <w:szCs w:val="24"/>
        </w:rPr>
        <w:t>scht der Pastis vor. Der wird n</w:t>
      </w:r>
      <w:r w:rsidR="001C43FD">
        <w:rPr>
          <w:sz w:val="24"/>
          <w:szCs w:val="24"/>
        </w:rPr>
        <w:t>ämlich nicht etwa so früh zugegeben, dass alles Schöne verdampft, sondern erst zum Schluss, zum Abschmecken sozusagen.</w:t>
      </w:r>
      <w:r w:rsidR="00BF58A5">
        <w:rPr>
          <w:sz w:val="24"/>
          <w:szCs w:val="24"/>
        </w:rPr>
        <w:br w:type="page"/>
      </w:r>
    </w:p>
    <w:p w14:paraId="2A9E75EF" w14:textId="77777777" w:rsidR="00274625" w:rsidRDefault="00274625" w:rsidP="00274625">
      <w:pPr>
        <w:pStyle w:val="Heading2"/>
        <w:spacing w:after="240"/>
      </w:pPr>
      <w:r>
        <w:lastRenderedPageBreak/>
        <w:t>Eintopf mit Mangold</w:t>
      </w:r>
      <w:r>
        <w:rPr>
          <w:rStyle w:val="FootnoteReference"/>
        </w:rPr>
        <w:footnoteReference w:id="359"/>
      </w:r>
    </w:p>
    <w:p w14:paraId="1C1F1809" w14:textId="77777777" w:rsidR="00274625" w:rsidRDefault="00274625" w:rsidP="00274625">
      <w:pPr>
        <w:rPr>
          <w:sz w:val="24"/>
          <w:szCs w:val="24"/>
        </w:rPr>
      </w:pPr>
      <w:r w:rsidRPr="00981F6A">
        <w:rPr>
          <w:sz w:val="24"/>
          <w:szCs w:val="24"/>
          <w:u w:val="single"/>
        </w:rPr>
        <w:t>Zutaten</w:t>
      </w:r>
      <w:r>
        <w:rPr>
          <w:sz w:val="24"/>
          <w:szCs w:val="24"/>
        </w:rPr>
        <w:t xml:space="preserve"> (für 4-6 Portionen):</w:t>
      </w:r>
    </w:p>
    <w:p w14:paraId="6FE9CC4F" w14:textId="77777777" w:rsidR="00274625" w:rsidRDefault="00274625" w:rsidP="00274625">
      <w:pPr>
        <w:rPr>
          <w:sz w:val="24"/>
          <w:szCs w:val="24"/>
        </w:rPr>
      </w:pPr>
      <w:r>
        <w:rPr>
          <w:sz w:val="24"/>
          <w:szCs w:val="24"/>
        </w:rPr>
        <w:t>2 Zwiebeln</w:t>
      </w:r>
    </w:p>
    <w:p w14:paraId="774FF7FE" w14:textId="77777777" w:rsidR="00274625" w:rsidRDefault="00274625" w:rsidP="00274625">
      <w:pPr>
        <w:rPr>
          <w:sz w:val="24"/>
          <w:szCs w:val="24"/>
        </w:rPr>
      </w:pPr>
      <w:r>
        <w:rPr>
          <w:sz w:val="24"/>
          <w:szCs w:val="24"/>
        </w:rPr>
        <w:t>2 Karotten</w:t>
      </w:r>
    </w:p>
    <w:p w14:paraId="51E9D0DF" w14:textId="77777777" w:rsidR="00274625" w:rsidRDefault="00274625" w:rsidP="00274625">
      <w:pPr>
        <w:rPr>
          <w:sz w:val="24"/>
          <w:szCs w:val="24"/>
        </w:rPr>
      </w:pPr>
      <w:r>
        <w:rPr>
          <w:sz w:val="24"/>
          <w:szCs w:val="24"/>
        </w:rPr>
        <w:t>1 Fenchelknolle</w:t>
      </w:r>
    </w:p>
    <w:p w14:paraId="11FECFC2" w14:textId="77777777" w:rsidR="00274625" w:rsidRDefault="00274625" w:rsidP="00274625">
      <w:pPr>
        <w:rPr>
          <w:sz w:val="24"/>
          <w:szCs w:val="24"/>
        </w:rPr>
      </w:pPr>
      <w:r>
        <w:rPr>
          <w:sz w:val="24"/>
          <w:szCs w:val="24"/>
        </w:rPr>
        <w:t>5 Kartoffeln</w:t>
      </w:r>
    </w:p>
    <w:p w14:paraId="777509A9" w14:textId="77777777" w:rsidR="00274625" w:rsidRDefault="00274625" w:rsidP="00274625">
      <w:pPr>
        <w:rPr>
          <w:sz w:val="24"/>
          <w:szCs w:val="24"/>
        </w:rPr>
      </w:pPr>
      <w:r>
        <w:rPr>
          <w:sz w:val="24"/>
          <w:szCs w:val="24"/>
        </w:rPr>
        <w:t>400 g Mangold</w:t>
      </w:r>
    </w:p>
    <w:p w14:paraId="60007D79" w14:textId="77777777" w:rsidR="00274625" w:rsidRDefault="00274625" w:rsidP="00274625">
      <w:pPr>
        <w:rPr>
          <w:sz w:val="24"/>
          <w:szCs w:val="24"/>
        </w:rPr>
      </w:pPr>
      <w:r>
        <w:rPr>
          <w:sz w:val="24"/>
          <w:szCs w:val="24"/>
        </w:rPr>
        <w:t>3 Zweige Thymian</w:t>
      </w:r>
    </w:p>
    <w:p w14:paraId="0DDA6626" w14:textId="77777777" w:rsidR="00274625" w:rsidRDefault="00274625" w:rsidP="00274625">
      <w:pPr>
        <w:rPr>
          <w:sz w:val="24"/>
          <w:szCs w:val="24"/>
        </w:rPr>
      </w:pPr>
      <w:r>
        <w:rPr>
          <w:sz w:val="24"/>
          <w:szCs w:val="24"/>
        </w:rPr>
        <w:t>3 EL Olivenöl, plus etwas mehr zum Servieren</w:t>
      </w:r>
    </w:p>
    <w:p w14:paraId="0E8D7575" w14:textId="77777777" w:rsidR="00274625" w:rsidRDefault="00274625" w:rsidP="00274625">
      <w:pPr>
        <w:rPr>
          <w:sz w:val="24"/>
          <w:szCs w:val="24"/>
        </w:rPr>
      </w:pPr>
      <w:r>
        <w:rPr>
          <w:sz w:val="24"/>
          <w:szCs w:val="24"/>
        </w:rPr>
        <w:t>Salz, Pfeffer</w:t>
      </w:r>
    </w:p>
    <w:p w14:paraId="63DFBF13" w14:textId="77777777" w:rsidR="00274625" w:rsidRDefault="00274625" w:rsidP="00274625">
      <w:pPr>
        <w:rPr>
          <w:sz w:val="24"/>
          <w:szCs w:val="24"/>
        </w:rPr>
      </w:pPr>
      <w:r>
        <w:rPr>
          <w:sz w:val="24"/>
          <w:szCs w:val="24"/>
        </w:rPr>
        <w:t>1 Lorbeerblatt</w:t>
      </w:r>
    </w:p>
    <w:p w14:paraId="19B2373D" w14:textId="77777777" w:rsidR="00274625" w:rsidRDefault="00274625" w:rsidP="00274625">
      <w:pPr>
        <w:rPr>
          <w:sz w:val="24"/>
          <w:szCs w:val="24"/>
        </w:rPr>
      </w:pPr>
      <w:r>
        <w:rPr>
          <w:sz w:val="24"/>
          <w:szCs w:val="24"/>
        </w:rPr>
        <w:t>2 TL Tomatenmark</w:t>
      </w:r>
    </w:p>
    <w:p w14:paraId="64FDD1E2" w14:textId="77777777" w:rsidR="00274625" w:rsidRDefault="00274625" w:rsidP="00274625">
      <w:pPr>
        <w:rPr>
          <w:sz w:val="24"/>
          <w:szCs w:val="24"/>
        </w:rPr>
      </w:pPr>
      <w:r>
        <w:rPr>
          <w:sz w:val="24"/>
          <w:szCs w:val="24"/>
        </w:rPr>
        <w:t>1,5 l Gemüsebrühe</w:t>
      </w:r>
    </w:p>
    <w:p w14:paraId="7869CA2D" w14:textId="77777777" w:rsidR="00274625" w:rsidRDefault="00274625" w:rsidP="00274625">
      <w:pPr>
        <w:rPr>
          <w:sz w:val="24"/>
          <w:szCs w:val="24"/>
        </w:rPr>
      </w:pPr>
      <w:r>
        <w:rPr>
          <w:sz w:val="24"/>
          <w:szCs w:val="24"/>
        </w:rPr>
        <w:t>200 g kurze Pasta</w:t>
      </w:r>
    </w:p>
    <w:p w14:paraId="0D7E22F3" w14:textId="77777777" w:rsidR="00274625" w:rsidRDefault="00274625" w:rsidP="00274625">
      <w:pPr>
        <w:rPr>
          <w:sz w:val="24"/>
          <w:szCs w:val="24"/>
        </w:rPr>
      </w:pPr>
      <w:r>
        <w:rPr>
          <w:sz w:val="24"/>
          <w:szCs w:val="24"/>
        </w:rPr>
        <w:t>Frisch geriebenen Parmesan zum Servieren</w:t>
      </w:r>
    </w:p>
    <w:p w14:paraId="3B0F8ED5" w14:textId="77777777" w:rsidR="00274625" w:rsidRDefault="00274625" w:rsidP="00274625">
      <w:pPr>
        <w:rPr>
          <w:sz w:val="24"/>
          <w:szCs w:val="24"/>
        </w:rPr>
      </w:pPr>
    </w:p>
    <w:p w14:paraId="567CA3E7" w14:textId="57F5FE93" w:rsidR="00B0582E" w:rsidRDefault="00B0582E" w:rsidP="00274625">
      <w:pPr>
        <w:rPr>
          <w:sz w:val="24"/>
          <w:szCs w:val="24"/>
        </w:rPr>
      </w:pPr>
      <w:r>
        <w:rPr>
          <w:sz w:val="24"/>
          <w:szCs w:val="24"/>
        </w:rPr>
        <w:t>Zubereitung:</w:t>
      </w:r>
    </w:p>
    <w:p w14:paraId="5EE750F4" w14:textId="77777777" w:rsidR="00274625" w:rsidRPr="00981F6A" w:rsidRDefault="00274625" w:rsidP="00B40E8C">
      <w:pPr>
        <w:pStyle w:val="ListParagraph"/>
        <w:numPr>
          <w:ilvl w:val="0"/>
          <w:numId w:val="1919"/>
        </w:numPr>
        <w:spacing w:after="120"/>
        <w:ind w:left="714" w:hanging="357"/>
        <w:contextualSpacing w:val="0"/>
        <w:jc w:val="both"/>
        <w:rPr>
          <w:sz w:val="24"/>
          <w:szCs w:val="24"/>
        </w:rPr>
      </w:pPr>
      <w:r w:rsidRPr="00981F6A">
        <w:rPr>
          <w:sz w:val="24"/>
          <w:szCs w:val="24"/>
        </w:rPr>
        <w:t>Zwiebeln schälen, Karotten putzen und schälen, Fenchel waschen und vom Strunk befreien und alle drei Zutaten hacken. Kartoffeln waschen, schälen und in 2 cm große Würfel schneiden. Mangold waschen, die Stiele abschneiden und in Stücke schneiden. Blätter beiseitelegen. Thymian waschen, trocken schütteln.</w:t>
      </w:r>
    </w:p>
    <w:p w14:paraId="6B1976BB" w14:textId="77777777" w:rsidR="00274625" w:rsidRPr="00981F6A" w:rsidRDefault="00274625" w:rsidP="00B40E8C">
      <w:pPr>
        <w:pStyle w:val="ListParagraph"/>
        <w:numPr>
          <w:ilvl w:val="0"/>
          <w:numId w:val="1919"/>
        </w:numPr>
        <w:spacing w:after="120"/>
        <w:ind w:left="714" w:hanging="357"/>
        <w:contextualSpacing w:val="0"/>
        <w:jc w:val="both"/>
        <w:rPr>
          <w:sz w:val="24"/>
          <w:szCs w:val="24"/>
        </w:rPr>
      </w:pPr>
      <w:r w:rsidRPr="00981F6A">
        <w:rPr>
          <w:sz w:val="24"/>
          <w:szCs w:val="24"/>
        </w:rPr>
        <w:t>In einem großen Topf 3 EL Olivenöl erhitzen, darin Zwiebeln, Karotten und Fenchel andünsten. Salzen und pfeffern. Nach 5 Minuten Lorbeer, Thymian, Tomatenmark, Brühe und Kartoffeln dazugeben- ebenso die Mangoldstiele hinzufügen – die Blätter in Streifen schneiden und beiseitestellen.</w:t>
      </w:r>
    </w:p>
    <w:p w14:paraId="4AECD8D2" w14:textId="77777777" w:rsidR="00274625" w:rsidRPr="00981F6A" w:rsidRDefault="00274625" w:rsidP="00B40E8C">
      <w:pPr>
        <w:pStyle w:val="ListParagraph"/>
        <w:numPr>
          <w:ilvl w:val="0"/>
          <w:numId w:val="1919"/>
        </w:numPr>
        <w:spacing w:after="120"/>
        <w:ind w:left="714" w:hanging="357"/>
        <w:contextualSpacing w:val="0"/>
        <w:jc w:val="both"/>
        <w:rPr>
          <w:sz w:val="24"/>
          <w:szCs w:val="24"/>
        </w:rPr>
      </w:pPr>
      <w:r w:rsidRPr="00981F6A">
        <w:rPr>
          <w:sz w:val="24"/>
          <w:szCs w:val="24"/>
        </w:rPr>
        <w:t xml:space="preserve">Die Gemüsemischung im Topf mit Brühe begießen. Brühe aufkochen, Hitze reduzieren und den Eintopf 20 Minuten lang köcheln lassen. </w:t>
      </w:r>
    </w:p>
    <w:p w14:paraId="7B46D7E9" w14:textId="77777777" w:rsidR="00274625" w:rsidRDefault="00274625" w:rsidP="00B40E8C">
      <w:pPr>
        <w:pStyle w:val="ListParagraph"/>
        <w:numPr>
          <w:ilvl w:val="0"/>
          <w:numId w:val="1919"/>
        </w:numPr>
        <w:spacing w:after="120"/>
        <w:ind w:left="714" w:hanging="357"/>
        <w:contextualSpacing w:val="0"/>
        <w:jc w:val="both"/>
        <w:rPr>
          <w:sz w:val="24"/>
          <w:szCs w:val="24"/>
        </w:rPr>
      </w:pPr>
      <w:r w:rsidRPr="00981F6A">
        <w:rPr>
          <w:sz w:val="24"/>
          <w:szCs w:val="24"/>
        </w:rPr>
        <w:t>Nun die Mangoldblätter und die Pasta in die Suppe geben, eventuell noch etwas Brühe hinzugießen – das Gemüse sollte mit Flüssigkeit bedeckt sein. Noch einmal aufkochen, die Hitze wieder herunterschalten, dann ungefähr 7-10 Minuten lang köcheln lassen, bis die Pasta gar ist. Servieren mit gerieben Parmesan und dazu etwas Olivenöl.</w:t>
      </w:r>
    </w:p>
    <w:p w14:paraId="6BF82B35" w14:textId="77777777" w:rsidR="00274625" w:rsidRDefault="00274625">
      <w:pPr>
        <w:rPr>
          <w:rFonts w:asciiTheme="majorHAnsi" w:eastAsiaTheme="majorEastAsia" w:hAnsiTheme="majorHAnsi" w:cstheme="majorBidi"/>
          <w:color w:val="2F5496" w:themeColor="accent1" w:themeShade="BF"/>
          <w:sz w:val="26"/>
          <w:szCs w:val="26"/>
        </w:rPr>
      </w:pPr>
      <w:r>
        <w:br w:type="page"/>
      </w:r>
    </w:p>
    <w:p w14:paraId="466A06B4" w14:textId="40CF4E35" w:rsidR="00FB7427" w:rsidRDefault="00FB7427" w:rsidP="00064DE1">
      <w:pPr>
        <w:pStyle w:val="Heading2"/>
        <w:spacing w:after="240"/>
      </w:pPr>
      <w:r>
        <w:lastRenderedPageBreak/>
        <w:t xml:space="preserve">Borschtsch (Eintopf mit Roter </w:t>
      </w:r>
      <w:r w:rsidR="00064DE1">
        <w:t>B</w:t>
      </w:r>
      <w:r>
        <w:t>ete)</w:t>
      </w:r>
      <w:r w:rsidR="0032047C">
        <w:rPr>
          <w:rStyle w:val="FootnoteReference"/>
        </w:rPr>
        <w:footnoteReference w:id="360"/>
      </w:r>
      <w:r>
        <w:t xml:space="preserve"> </w:t>
      </w:r>
    </w:p>
    <w:p w14:paraId="43DAFDE8" w14:textId="3038EE53" w:rsidR="00FB7427" w:rsidRDefault="00FB7427">
      <w:pPr>
        <w:rPr>
          <w:sz w:val="24"/>
          <w:szCs w:val="24"/>
        </w:rPr>
      </w:pPr>
      <w:r w:rsidRPr="00064DE1">
        <w:rPr>
          <w:sz w:val="24"/>
          <w:szCs w:val="24"/>
          <w:u w:val="single"/>
        </w:rPr>
        <w:t>Zutaten</w:t>
      </w:r>
      <w:r>
        <w:rPr>
          <w:sz w:val="24"/>
          <w:szCs w:val="24"/>
        </w:rPr>
        <w:t xml:space="preserve"> </w:t>
      </w:r>
      <w:r w:rsidR="00064DE1">
        <w:rPr>
          <w:sz w:val="24"/>
          <w:szCs w:val="24"/>
        </w:rPr>
        <w:t>(</w:t>
      </w:r>
      <w:r>
        <w:rPr>
          <w:sz w:val="24"/>
          <w:szCs w:val="24"/>
        </w:rPr>
        <w:t>für 6 Portionen</w:t>
      </w:r>
      <w:r w:rsidR="00064DE1">
        <w:rPr>
          <w:sz w:val="24"/>
          <w:szCs w:val="24"/>
        </w:rPr>
        <w:t>):</w:t>
      </w:r>
    </w:p>
    <w:p w14:paraId="6C7D5FEC" w14:textId="77777777" w:rsidR="00FB7427" w:rsidRDefault="00FB7427">
      <w:pPr>
        <w:rPr>
          <w:sz w:val="24"/>
          <w:szCs w:val="24"/>
        </w:rPr>
      </w:pPr>
      <w:r>
        <w:rPr>
          <w:sz w:val="24"/>
          <w:szCs w:val="24"/>
        </w:rPr>
        <w:t>2 mittelgroße Zwiebeln</w:t>
      </w:r>
    </w:p>
    <w:p w14:paraId="6C8CEE07" w14:textId="77777777" w:rsidR="00FB7427" w:rsidRDefault="00FB7427">
      <w:pPr>
        <w:rPr>
          <w:sz w:val="24"/>
          <w:szCs w:val="24"/>
        </w:rPr>
      </w:pPr>
      <w:r>
        <w:rPr>
          <w:sz w:val="24"/>
          <w:szCs w:val="24"/>
        </w:rPr>
        <w:t>500 g Rote Bete</w:t>
      </w:r>
    </w:p>
    <w:p w14:paraId="27182D8F" w14:textId="2AE47C7D" w:rsidR="00FB7427" w:rsidRDefault="00FB7427">
      <w:pPr>
        <w:rPr>
          <w:sz w:val="24"/>
          <w:szCs w:val="24"/>
        </w:rPr>
      </w:pPr>
      <w:r>
        <w:rPr>
          <w:sz w:val="24"/>
          <w:szCs w:val="24"/>
        </w:rPr>
        <w:t>2 Karotten</w:t>
      </w:r>
    </w:p>
    <w:p w14:paraId="6F1034DA" w14:textId="37A53437" w:rsidR="00FB7427" w:rsidRDefault="00FB7427">
      <w:pPr>
        <w:rPr>
          <w:sz w:val="24"/>
          <w:szCs w:val="24"/>
        </w:rPr>
      </w:pPr>
      <w:r>
        <w:rPr>
          <w:sz w:val="24"/>
          <w:szCs w:val="24"/>
        </w:rPr>
        <w:t>2 Kartoffeln</w:t>
      </w:r>
    </w:p>
    <w:p w14:paraId="3DF9392C" w14:textId="77777777" w:rsidR="00FB7427" w:rsidRDefault="00FB7427">
      <w:pPr>
        <w:rPr>
          <w:sz w:val="24"/>
          <w:szCs w:val="24"/>
        </w:rPr>
      </w:pPr>
      <w:r>
        <w:rPr>
          <w:sz w:val="24"/>
          <w:szCs w:val="24"/>
        </w:rPr>
        <w:t>1 Stange Sellerie</w:t>
      </w:r>
    </w:p>
    <w:p w14:paraId="0260A97E" w14:textId="75CD6CA4" w:rsidR="00FB7427" w:rsidRDefault="00FB7427">
      <w:pPr>
        <w:rPr>
          <w:sz w:val="24"/>
          <w:szCs w:val="24"/>
        </w:rPr>
      </w:pPr>
      <w:r>
        <w:rPr>
          <w:sz w:val="24"/>
          <w:szCs w:val="24"/>
        </w:rPr>
        <w:t>1 Lauchstange</w:t>
      </w:r>
    </w:p>
    <w:p w14:paraId="204DAC4D" w14:textId="77777777" w:rsidR="00FB7427" w:rsidRDefault="00FB7427">
      <w:pPr>
        <w:rPr>
          <w:sz w:val="24"/>
          <w:szCs w:val="24"/>
        </w:rPr>
      </w:pPr>
      <w:r>
        <w:rPr>
          <w:sz w:val="24"/>
          <w:szCs w:val="24"/>
        </w:rPr>
        <w:t>½ mittelgroßer Weißkohlkopf</w:t>
      </w:r>
    </w:p>
    <w:p w14:paraId="49C46036" w14:textId="77777777" w:rsidR="00FB7427" w:rsidRDefault="00FB7427">
      <w:pPr>
        <w:rPr>
          <w:sz w:val="24"/>
          <w:szCs w:val="24"/>
        </w:rPr>
      </w:pPr>
      <w:r>
        <w:rPr>
          <w:sz w:val="24"/>
          <w:szCs w:val="24"/>
        </w:rPr>
        <w:t>2 Knoblauchzehen</w:t>
      </w:r>
    </w:p>
    <w:p w14:paraId="330A1EE5" w14:textId="77777777" w:rsidR="00FB7427" w:rsidRDefault="00FB7427">
      <w:pPr>
        <w:rPr>
          <w:sz w:val="24"/>
          <w:szCs w:val="24"/>
        </w:rPr>
      </w:pPr>
      <w:r>
        <w:rPr>
          <w:sz w:val="24"/>
          <w:szCs w:val="24"/>
        </w:rPr>
        <w:t>50 g Butter</w:t>
      </w:r>
    </w:p>
    <w:p w14:paraId="185EB90F" w14:textId="77777777" w:rsidR="00FB7427" w:rsidRDefault="00FB7427">
      <w:pPr>
        <w:rPr>
          <w:sz w:val="24"/>
          <w:szCs w:val="24"/>
        </w:rPr>
      </w:pPr>
      <w:r>
        <w:rPr>
          <w:sz w:val="24"/>
          <w:szCs w:val="24"/>
        </w:rPr>
        <w:t>1 Lorbeerblatt</w:t>
      </w:r>
    </w:p>
    <w:p w14:paraId="003951EB" w14:textId="77777777" w:rsidR="00FB7427" w:rsidRDefault="00FB7427">
      <w:pPr>
        <w:rPr>
          <w:sz w:val="24"/>
          <w:szCs w:val="24"/>
        </w:rPr>
      </w:pPr>
      <w:r>
        <w:rPr>
          <w:sz w:val="24"/>
          <w:szCs w:val="24"/>
        </w:rPr>
        <w:t>1 TL gemahlener Piment</w:t>
      </w:r>
    </w:p>
    <w:p w14:paraId="560C9A03" w14:textId="77777777" w:rsidR="00FB7427" w:rsidRDefault="00FB7427">
      <w:pPr>
        <w:rPr>
          <w:sz w:val="24"/>
          <w:szCs w:val="24"/>
        </w:rPr>
      </w:pPr>
      <w:r>
        <w:rPr>
          <w:sz w:val="24"/>
          <w:szCs w:val="24"/>
        </w:rPr>
        <w:t>Salz</w:t>
      </w:r>
    </w:p>
    <w:p w14:paraId="7B004806" w14:textId="2A3129FE" w:rsidR="00FB7427" w:rsidRDefault="00FB7427">
      <w:pPr>
        <w:rPr>
          <w:sz w:val="24"/>
          <w:szCs w:val="24"/>
        </w:rPr>
      </w:pPr>
      <w:r>
        <w:rPr>
          <w:sz w:val="24"/>
          <w:szCs w:val="24"/>
        </w:rPr>
        <w:t xml:space="preserve">1,5 l </w:t>
      </w:r>
      <w:r w:rsidR="00064DE1">
        <w:rPr>
          <w:sz w:val="24"/>
          <w:szCs w:val="24"/>
        </w:rPr>
        <w:t>G</w:t>
      </w:r>
      <w:r>
        <w:rPr>
          <w:sz w:val="24"/>
          <w:szCs w:val="24"/>
        </w:rPr>
        <w:t>emüsebrühe</w:t>
      </w:r>
    </w:p>
    <w:p w14:paraId="73D9C6A7" w14:textId="77777777" w:rsidR="00FB7427" w:rsidRDefault="00FB7427">
      <w:pPr>
        <w:rPr>
          <w:sz w:val="24"/>
          <w:szCs w:val="24"/>
        </w:rPr>
      </w:pPr>
      <w:r>
        <w:rPr>
          <w:sz w:val="24"/>
          <w:szCs w:val="24"/>
        </w:rPr>
        <w:t>2 EL Essig</w:t>
      </w:r>
    </w:p>
    <w:p w14:paraId="67DF6849" w14:textId="77777777" w:rsidR="00FB7427" w:rsidRDefault="00FB7427">
      <w:pPr>
        <w:rPr>
          <w:sz w:val="24"/>
          <w:szCs w:val="24"/>
        </w:rPr>
      </w:pPr>
      <w:r>
        <w:rPr>
          <w:sz w:val="24"/>
          <w:szCs w:val="24"/>
        </w:rPr>
        <w:t>Crème fraîche</w:t>
      </w:r>
    </w:p>
    <w:p w14:paraId="0F73EB78" w14:textId="77777777" w:rsidR="00FB7427" w:rsidRDefault="00FB7427">
      <w:pPr>
        <w:rPr>
          <w:sz w:val="24"/>
          <w:szCs w:val="24"/>
        </w:rPr>
      </w:pPr>
      <w:r>
        <w:rPr>
          <w:sz w:val="24"/>
          <w:szCs w:val="24"/>
        </w:rPr>
        <w:t>Dill</w:t>
      </w:r>
    </w:p>
    <w:p w14:paraId="10CE01E7" w14:textId="77777777" w:rsidR="00FB7427" w:rsidRDefault="00FB7427">
      <w:pPr>
        <w:rPr>
          <w:sz w:val="24"/>
          <w:szCs w:val="24"/>
        </w:rPr>
      </w:pPr>
    </w:p>
    <w:p w14:paraId="097033A8" w14:textId="0A2CDBA6" w:rsidR="00064DE1" w:rsidRDefault="00064DE1">
      <w:pPr>
        <w:rPr>
          <w:sz w:val="24"/>
          <w:szCs w:val="24"/>
        </w:rPr>
      </w:pPr>
      <w:r>
        <w:rPr>
          <w:sz w:val="24"/>
          <w:szCs w:val="24"/>
        </w:rPr>
        <w:t>Zubereitung:</w:t>
      </w:r>
    </w:p>
    <w:p w14:paraId="6145DAAA" w14:textId="6E7901C4" w:rsidR="00DB40EF" w:rsidRPr="00180C32" w:rsidRDefault="00564A1E" w:rsidP="00B40E8C">
      <w:pPr>
        <w:pStyle w:val="ListParagraph"/>
        <w:numPr>
          <w:ilvl w:val="0"/>
          <w:numId w:val="1166"/>
        </w:numPr>
        <w:spacing w:after="120"/>
        <w:ind w:left="714" w:hanging="357"/>
        <w:contextualSpacing w:val="0"/>
        <w:jc w:val="both"/>
        <w:rPr>
          <w:sz w:val="24"/>
          <w:szCs w:val="24"/>
        </w:rPr>
      </w:pPr>
      <w:r w:rsidRPr="00180C32">
        <w:rPr>
          <w:sz w:val="24"/>
          <w:szCs w:val="24"/>
        </w:rPr>
        <w:t xml:space="preserve">Zunächst wird das Gemüse vorbereitet. Zwiebeln in feine Streifen schneiden. Bete, Karotten und </w:t>
      </w:r>
      <w:r w:rsidR="00B95B03" w:rsidRPr="00180C32">
        <w:rPr>
          <w:sz w:val="24"/>
          <w:szCs w:val="24"/>
        </w:rPr>
        <w:t>Kartoffeln -</w:t>
      </w:r>
      <w:r w:rsidRPr="00180C32">
        <w:rPr>
          <w:sz w:val="24"/>
          <w:szCs w:val="24"/>
        </w:rPr>
        <w:t xml:space="preserve"> alles roh – schälen und würfeln. Sellerie und Lauchstange in Scheiben schneiden. Knoblauch schälen und mit der flachen Seite</w:t>
      </w:r>
      <w:r w:rsidR="00DB40EF" w:rsidRPr="00180C32">
        <w:rPr>
          <w:sz w:val="24"/>
          <w:szCs w:val="24"/>
        </w:rPr>
        <w:t xml:space="preserve"> des Messers andrücken.</w:t>
      </w:r>
    </w:p>
    <w:p w14:paraId="7443FDFA" w14:textId="107FEB66" w:rsidR="0081182D" w:rsidRPr="00180C32" w:rsidRDefault="00DB40EF" w:rsidP="00B40E8C">
      <w:pPr>
        <w:pStyle w:val="ListParagraph"/>
        <w:numPr>
          <w:ilvl w:val="0"/>
          <w:numId w:val="1166"/>
        </w:numPr>
        <w:spacing w:after="120"/>
        <w:ind w:left="714" w:hanging="357"/>
        <w:contextualSpacing w:val="0"/>
        <w:jc w:val="both"/>
        <w:rPr>
          <w:sz w:val="24"/>
          <w:szCs w:val="24"/>
        </w:rPr>
      </w:pPr>
      <w:r w:rsidRPr="00180C32">
        <w:rPr>
          <w:sz w:val="24"/>
          <w:szCs w:val="24"/>
        </w:rPr>
        <w:t>Zunächst die Zwiebeln in einem großen Topf in B</w:t>
      </w:r>
      <w:r w:rsidR="0081182D" w:rsidRPr="00180C32">
        <w:rPr>
          <w:sz w:val="24"/>
          <w:szCs w:val="24"/>
        </w:rPr>
        <w:t>ut</w:t>
      </w:r>
      <w:r w:rsidRPr="00180C32">
        <w:rPr>
          <w:sz w:val="24"/>
          <w:szCs w:val="24"/>
        </w:rPr>
        <w:t xml:space="preserve">ter ungefähr 5 Minuten lang </w:t>
      </w:r>
      <w:r w:rsidR="00B95B03" w:rsidRPr="00180C32">
        <w:rPr>
          <w:sz w:val="24"/>
          <w:szCs w:val="24"/>
        </w:rPr>
        <w:t>unter Rühren</w:t>
      </w:r>
      <w:r w:rsidRPr="00180C32">
        <w:rPr>
          <w:sz w:val="24"/>
          <w:szCs w:val="24"/>
        </w:rPr>
        <w:t xml:space="preserve"> anschwitzen. Dann das Gemüse hinzufügen sowie Lorbeerblatt, Piment und eine gute Prise Salz. Weiter</w:t>
      </w:r>
      <w:r w:rsidR="00180C32">
        <w:rPr>
          <w:sz w:val="24"/>
          <w:szCs w:val="24"/>
        </w:rPr>
        <w:t>e</w:t>
      </w:r>
      <w:r w:rsidRPr="00180C32">
        <w:rPr>
          <w:sz w:val="24"/>
          <w:szCs w:val="24"/>
        </w:rPr>
        <w:t xml:space="preserve"> 5 Minuten lang dünsten, gut umrühren, damit nichts ansetzt</w:t>
      </w:r>
      <w:r w:rsidR="0081182D" w:rsidRPr="00180C32">
        <w:rPr>
          <w:sz w:val="24"/>
          <w:szCs w:val="24"/>
        </w:rPr>
        <w:t xml:space="preserve">. Brühe dazugießen und alles zum Kochen bringen. Dann die Hitze runterschalten und alles bei mittlerer Temperatur 20 Minuten simmern lassen. Weißkohl dazugeben und die Suppe weitere 20 Minuten köcheln lassen. Wenn nötig, </w:t>
      </w:r>
      <w:r w:rsidR="0081182D" w:rsidRPr="00180C32">
        <w:rPr>
          <w:sz w:val="24"/>
          <w:szCs w:val="24"/>
        </w:rPr>
        <w:lastRenderedPageBreak/>
        <w:t>noch Wasser dazugießen. Zum Schluss mit Salz und Essig abschmecken. Mit Crème fraîche und etwas Dill abschmecken.</w:t>
      </w:r>
    </w:p>
    <w:p w14:paraId="36886B54" w14:textId="77777777" w:rsidR="0081182D" w:rsidRDefault="0081182D">
      <w:pPr>
        <w:rPr>
          <w:sz w:val="24"/>
          <w:szCs w:val="24"/>
        </w:rPr>
      </w:pPr>
    </w:p>
    <w:p w14:paraId="02A294BA" w14:textId="30F1EEFD" w:rsidR="00FB7427" w:rsidRDefault="0081182D" w:rsidP="00180C32">
      <w:pPr>
        <w:ind w:left="1416" w:hanging="1416"/>
        <w:jc w:val="both"/>
        <w:rPr>
          <w:sz w:val="24"/>
          <w:szCs w:val="24"/>
        </w:rPr>
      </w:pPr>
      <w:r>
        <w:rPr>
          <w:sz w:val="24"/>
          <w:szCs w:val="24"/>
        </w:rPr>
        <w:t>Kommentar:</w:t>
      </w:r>
      <w:r>
        <w:rPr>
          <w:sz w:val="24"/>
          <w:szCs w:val="24"/>
        </w:rPr>
        <w:tab/>
        <w:t xml:space="preserve">Also ich bin kein Fan von diesem osteuropäischen Gericht </w:t>
      </w:r>
      <w:r w:rsidRPr="0081182D">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Pr>
          <w:sz w:val="24"/>
          <w:szCs w:val="24"/>
        </w:rPr>
        <w:t>Aber ich dachte, der Vollständigkeit halber sollte ich es mitaufnehmen. Und man weiß ja nie, vielleicht will jemand mal eine russische Party machen. Zu meiner Studizeit haben einige sehr linke Studis (Spartakusbund), mit denen ich befreundet war, tatsächlich in der Mensa Borschtsch gegessen, um ihre Verbundenheit mit Russland zu zeigen, sozusagen als politisches Statement. Die Aktion hat aber keiner kapiert</w:t>
      </w:r>
      <w:r w:rsidRPr="0081182D">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sidR="00FB7427">
        <w:rPr>
          <w:sz w:val="24"/>
          <w:szCs w:val="24"/>
        </w:rPr>
        <w:br w:type="page"/>
      </w:r>
    </w:p>
    <w:p w14:paraId="43830DDF" w14:textId="77777777" w:rsidR="00F16B62" w:rsidRDefault="00F16B62" w:rsidP="00F16B62">
      <w:pPr>
        <w:pStyle w:val="Heading2"/>
        <w:spacing w:after="240"/>
      </w:pPr>
      <w:r w:rsidRPr="00D330EC">
        <w:lastRenderedPageBreak/>
        <w:t>Eintopf mit Knödeln</w:t>
      </w:r>
      <w:r>
        <w:rPr>
          <w:rStyle w:val="FootnoteReference"/>
        </w:rPr>
        <w:footnoteReference w:id="361"/>
      </w:r>
    </w:p>
    <w:p w14:paraId="15B7F802" w14:textId="77777777" w:rsidR="00F16B62" w:rsidRDefault="00F16B62" w:rsidP="00F16B62">
      <w:pPr>
        <w:rPr>
          <w:sz w:val="24"/>
          <w:szCs w:val="24"/>
        </w:rPr>
      </w:pPr>
      <w:r w:rsidRPr="00890F7F">
        <w:rPr>
          <w:sz w:val="24"/>
          <w:szCs w:val="24"/>
          <w:u w:val="single"/>
        </w:rPr>
        <w:t>Zutaten</w:t>
      </w:r>
      <w:r>
        <w:rPr>
          <w:sz w:val="24"/>
          <w:szCs w:val="24"/>
        </w:rPr>
        <w:t xml:space="preserve"> (für 6 bis 8 Portionen)</w:t>
      </w:r>
    </w:p>
    <w:p w14:paraId="4DB22FF4" w14:textId="77777777" w:rsidR="00F16B62" w:rsidRDefault="00F16B62" w:rsidP="00F16B62">
      <w:pPr>
        <w:rPr>
          <w:sz w:val="24"/>
          <w:szCs w:val="24"/>
        </w:rPr>
      </w:pPr>
      <w:r>
        <w:rPr>
          <w:sz w:val="24"/>
          <w:szCs w:val="24"/>
        </w:rPr>
        <w:t>Olivenöl</w:t>
      </w:r>
    </w:p>
    <w:p w14:paraId="47E68B91" w14:textId="77777777" w:rsidR="00F16B62" w:rsidRDefault="00F16B62" w:rsidP="00F16B62">
      <w:pPr>
        <w:rPr>
          <w:sz w:val="24"/>
          <w:szCs w:val="24"/>
        </w:rPr>
      </w:pPr>
      <w:r>
        <w:rPr>
          <w:sz w:val="24"/>
          <w:szCs w:val="24"/>
        </w:rPr>
        <w:t>6 kleine Zwiebeln (geschält und geviertelt)</w:t>
      </w:r>
    </w:p>
    <w:p w14:paraId="7285110A" w14:textId="77777777" w:rsidR="00F16B62" w:rsidRDefault="00F16B62" w:rsidP="00F16B62">
      <w:pPr>
        <w:rPr>
          <w:sz w:val="24"/>
          <w:szCs w:val="24"/>
        </w:rPr>
      </w:pPr>
      <w:r>
        <w:rPr>
          <w:sz w:val="24"/>
          <w:szCs w:val="24"/>
        </w:rPr>
        <w:t>½ Knoblauchknolle (Zehen geschält, im Ganzen belassen)</w:t>
      </w:r>
    </w:p>
    <w:p w14:paraId="75EBA4E4" w14:textId="77777777" w:rsidR="00F16B62" w:rsidRDefault="00F16B62" w:rsidP="00F16B62">
      <w:pPr>
        <w:rPr>
          <w:sz w:val="24"/>
          <w:szCs w:val="24"/>
        </w:rPr>
      </w:pPr>
      <w:r>
        <w:rPr>
          <w:sz w:val="24"/>
          <w:szCs w:val="24"/>
        </w:rPr>
        <w:t>1 Stange Lauch (in Ringe geschnitten)</w:t>
      </w:r>
    </w:p>
    <w:p w14:paraId="6C21AD32" w14:textId="77777777" w:rsidR="00F16B62" w:rsidRDefault="00F16B62" w:rsidP="00F16B62">
      <w:pPr>
        <w:rPr>
          <w:sz w:val="24"/>
          <w:szCs w:val="24"/>
        </w:rPr>
      </w:pPr>
      <w:r>
        <w:rPr>
          <w:sz w:val="24"/>
          <w:szCs w:val="24"/>
        </w:rPr>
        <w:t>3 Karotten (geschält, in 1 bis 2 cm große Stücke geschnitten)</w:t>
      </w:r>
    </w:p>
    <w:p w14:paraId="62FE466E" w14:textId="77777777" w:rsidR="00F16B62" w:rsidRDefault="00F16B62" w:rsidP="00F16B62">
      <w:pPr>
        <w:rPr>
          <w:sz w:val="24"/>
          <w:szCs w:val="24"/>
        </w:rPr>
      </w:pPr>
      <w:r>
        <w:rPr>
          <w:sz w:val="24"/>
          <w:szCs w:val="24"/>
        </w:rPr>
        <w:t>Ungefähr 1 kg Knollensellerie (großzügig geschält, in 1 bis 2 cm große Würfel geschnitten)</w:t>
      </w:r>
    </w:p>
    <w:p w14:paraId="4FE0E01F" w14:textId="77777777" w:rsidR="00F16B62" w:rsidRDefault="00F16B62" w:rsidP="00F16B62">
      <w:pPr>
        <w:rPr>
          <w:sz w:val="24"/>
          <w:szCs w:val="24"/>
        </w:rPr>
      </w:pPr>
      <w:r>
        <w:rPr>
          <w:sz w:val="24"/>
          <w:szCs w:val="24"/>
        </w:rPr>
        <w:t>½ Flasche Rotwein</w:t>
      </w:r>
    </w:p>
    <w:p w14:paraId="0102F043" w14:textId="77777777" w:rsidR="00F16B62" w:rsidRDefault="00F16B62" w:rsidP="00F16B62">
      <w:pPr>
        <w:rPr>
          <w:sz w:val="24"/>
          <w:szCs w:val="24"/>
        </w:rPr>
      </w:pPr>
      <w:r>
        <w:rPr>
          <w:sz w:val="24"/>
          <w:szCs w:val="24"/>
        </w:rPr>
        <w:t>1 l Brühe</w:t>
      </w:r>
    </w:p>
    <w:p w14:paraId="68C7FC80" w14:textId="77777777" w:rsidR="00F16B62" w:rsidRDefault="00F16B62" w:rsidP="00F16B62">
      <w:pPr>
        <w:rPr>
          <w:sz w:val="24"/>
          <w:szCs w:val="24"/>
        </w:rPr>
      </w:pPr>
      <w:r>
        <w:rPr>
          <w:sz w:val="24"/>
          <w:szCs w:val="24"/>
        </w:rPr>
        <w:t>2 Lorbeerblätter</w:t>
      </w:r>
    </w:p>
    <w:p w14:paraId="5B2EA340" w14:textId="77777777" w:rsidR="00F16B62" w:rsidRDefault="00F16B62" w:rsidP="00F16B62">
      <w:pPr>
        <w:rPr>
          <w:sz w:val="24"/>
          <w:szCs w:val="24"/>
        </w:rPr>
      </w:pPr>
      <w:r>
        <w:rPr>
          <w:sz w:val="24"/>
          <w:szCs w:val="24"/>
        </w:rPr>
        <w:t>Ein paar Zweige Rosmarin</w:t>
      </w:r>
    </w:p>
    <w:p w14:paraId="2739B102" w14:textId="77777777" w:rsidR="00F16B62" w:rsidRDefault="00F16B62" w:rsidP="00F16B62">
      <w:pPr>
        <w:rPr>
          <w:sz w:val="24"/>
          <w:szCs w:val="24"/>
        </w:rPr>
      </w:pPr>
      <w:r>
        <w:rPr>
          <w:sz w:val="24"/>
          <w:szCs w:val="24"/>
        </w:rPr>
        <w:t>1 EL Tomatenmark</w:t>
      </w:r>
    </w:p>
    <w:p w14:paraId="6B485CA3" w14:textId="77777777" w:rsidR="00F16B62" w:rsidRDefault="00F16B62" w:rsidP="00F16B62">
      <w:pPr>
        <w:rPr>
          <w:sz w:val="24"/>
          <w:szCs w:val="24"/>
        </w:rPr>
      </w:pPr>
      <w:r>
        <w:rPr>
          <w:sz w:val="24"/>
          <w:szCs w:val="24"/>
        </w:rPr>
        <w:t>Salz, Pfeffer</w:t>
      </w:r>
    </w:p>
    <w:p w14:paraId="5216BAEC" w14:textId="77777777" w:rsidR="00F16B62" w:rsidRDefault="00F16B62" w:rsidP="00F16B62">
      <w:pPr>
        <w:rPr>
          <w:sz w:val="24"/>
          <w:szCs w:val="24"/>
        </w:rPr>
      </w:pPr>
    </w:p>
    <w:p w14:paraId="4D0DC42E" w14:textId="77777777" w:rsidR="00F16B62" w:rsidRPr="00890F7F" w:rsidRDefault="00F16B62" w:rsidP="00F16B62">
      <w:pPr>
        <w:rPr>
          <w:i/>
          <w:iCs/>
          <w:sz w:val="24"/>
          <w:szCs w:val="24"/>
        </w:rPr>
      </w:pPr>
      <w:r w:rsidRPr="00890F7F">
        <w:rPr>
          <w:i/>
          <w:iCs/>
          <w:sz w:val="24"/>
          <w:szCs w:val="24"/>
        </w:rPr>
        <w:t>Für die Knödel:</w:t>
      </w:r>
    </w:p>
    <w:p w14:paraId="242BE763" w14:textId="77777777" w:rsidR="00F16B62" w:rsidRDefault="00F16B62" w:rsidP="00F16B62">
      <w:pPr>
        <w:rPr>
          <w:sz w:val="24"/>
          <w:szCs w:val="24"/>
        </w:rPr>
      </w:pPr>
      <w:r>
        <w:rPr>
          <w:sz w:val="24"/>
          <w:szCs w:val="24"/>
        </w:rPr>
        <w:t>120 g Mehl</w:t>
      </w:r>
    </w:p>
    <w:p w14:paraId="4358902A" w14:textId="77777777" w:rsidR="00F16B62" w:rsidRDefault="00F16B62" w:rsidP="00F16B62">
      <w:pPr>
        <w:rPr>
          <w:sz w:val="24"/>
          <w:szCs w:val="24"/>
        </w:rPr>
      </w:pPr>
      <w:r>
        <w:rPr>
          <w:sz w:val="24"/>
          <w:szCs w:val="24"/>
        </w:rPr>
        <w:t>2 TL Backpulver</w:t>
      </w:r>
    </w:p>
    <w:p w14:paraId="379F74DF" w14:textId="77777777" w:rsidR="00F16B62" w:rsidRDefault="00F16B62" w:rsidP="00F16B62">
      <w:pPr>
        <w:rPr>
          <w:sz w:val="24"/>
          <w:szCs w:val="24"/>
        </w:rPr>
      </w:pPr>
      <w:r>
        <w:rPr>
          <w:sz w:val="24"/>
          <w:szCs w:val="24"/>
        </w:rPr>
        <w:t>½ TL Salz</w:t>
      </w:r>
    </w:p>
    <w:p w14:paraId="7B537223" w14:textId="77777777" w:rsidR="00F16B62" w:rsidRDefault="00F16B62" w:rsidP="00F16B62">
      <w:pPr>
        <w:rPr>
          <w:sz w:val="24"/>
          <w:szCs w:val="24"/>
        </w:rPr>
      </w:pPr>
      <w:r>
        <w:rPr>
          <w:sz w:val="24"/>
          <w:szCs w:val="24"/>
        </w:rPr>
        <w:t>1 EL Butter</w:t>
      </w:r>
    </w:p>
    <w:p w14:paraId="4B4EB4D5" w14:textId="77777777" w:rsidR="00F16B62" w:rsidRDefault="00F16B62" w:rsidP="00F16B62">
      <w:pPr>
        <w:rPr>
          <w:sz w:val="24"/>
          <w:szCs w:val="24"/>
        </w:rPr>
      </w:pPr>
      <w:r>
        <w:rPr>
          <w:sz w:val="24"/>
          <w:szCs w:val="24"/>
        </w:rPr>
        <w:t>100 g geriebener Käse (Gouda oder Cheddar)</w:t>
      </w:r>
    </w:p>
    <w:p w14:paraId="257C1CA2" w14:textId="77777777" w:rsidR="00F16B62" w:rsidRDefault="00F16B62" w:rsidP="00F16B62">
      <w:pPr>
        <w:rPr>
          <w:sz w:val="24"/>
          <w:szCs w:val="24"/>
        </w:rPr>
      </w:pPr>
      <w:r>
        <w:rPr>
          <w:sz w:val="24"/>
          <w:szCs w:val="24"/>
        </w:rPr>
        <w:t>Ca. 80 ml Milch</w:t>
      </w:r>
    </w:p>
    <w:p w14:paraId="256330BF" w14:textId="77777777" w:rsidR="00F16B62" w:rsidRDefault="00F16B62" w:rsidP="00F16B62">
      <w:pPr>
        <w:rPr>
          <w:sz w:val="24"/>
          <w:szCs w:val="24"/>
        </w:rPr>
      </w:pPr>
    </w:p>
    <w:p w14:paraId="6951C435" w14:textId="77777777" w:rsidR="00F16B62" w:rsidRDefault="00F16B62" w:rsidP="00F16B62">
      <w:pPr>
        <w:rPr>
          <w:sz w:val="24"/>
          <w:szCs w:val="24"/>
        </w:rPr>
      </w:pPr>
      <w:r>
        <w:rPr>
          <w:sz w:val="24"/>
          <w:szCs w:val="24"/>
        </w:rPr>
        <w:t>Zubereitung:</w:t>
      </w:r>
    </w:p>
    <w:p w14:paraId="00E127A2" w14:textId="77777777" w:rsidR="00F16B62" w:rsidRPr="00A20726" w:rsidRDefault="00F16B62" w:rsidP="00B40E8C">
      <w:pPr>
        <w:pStyle w:val="ListParagraph"/>
        <w:numPr>
          <w:ilvl w:val="0"/>
          <w:numId w:val="1226"/>
        </w:numPr>
        <w:spacing w:after="120"/>
        <w:ind w:left="714" w:hanging="357"/>
        <w:contextualSpacing w:val="0"/>
        <w:jc w:val="both"/>
        <w:rPr>
          <w:sz w:val="24"/>
          <w:szCs w:val="24"/>
        </w:rPr>
      </w:pPr>
      <w:r w:rsidRPr="00A20726">
        <w:rPr>
          <w:sz w:val="24"/>
          <w:szCs w:val="24"/>
        </w:rPr>
        <w:t>In einem großen Topf in Olivenöl Zwiebeln, Knoblauch und Lauch für einige Minuten unter Rühren andünsten. Dann Karotten und Sellerie dazugeben, kurz mitdünsten. Wein, Brühe, Lorbeer, Rosmarinzweige, Tomatenmark und Salz dazugeben. Aufkochen. Hitze herunterschalten, den Deckel auf den Topf setzen, ungefähr 1 Stunde und 15 Minuten lang simmern lassen.</w:t>
      </w:r>
    </w:p>
    <w:p w14:paraId="58BA276D" w14:textId="77777777" w:rsidR="00F16B62" w:rsidRPr="00A20726" w:rsidRDefault="00F16B62" w:rsidP="00B40E8C">
      <w:pPr>
        <w:pStyle w:val="ListParagraph"/>
        <w:numPr>
          <w:ilvl w:val="0"/>
          <w:numId w:val="1226"/>
        </w:numPr>
        <w:spacing w:after="120"/>
        <w:ind w:left="714" w:hanging="357"/>
        <w:contextualSpacing w:val="0"/>
        <w:jc w:val="both"/>
        <w:rPr>
          <w:sz w:val="24"/>
          <w:szCs w:val="24"/>
        </w:rPr>
      </w:pPr>
      <w:r w:rsidRPr="00A20726">
        <w:rPr>
          <w:sz w:val="24"/>
          <w:szCs w:val="24"/>
        </w:rPr>
        <w:lastRenderedPageBreak/>
        <w:t>Währenddessen die Knödel vorberieten: Mehl, Backpulver und Salz in einer Schüssel vermengen. Butter in Würfel schneiden und mit den Fingern hineinkneten, sodass eine krümelige Masse entsteht. Gerieben Käse hinzugeben. Milch hinzugießen, sodass der Teig sich zusammenfügt. Eventuell nimmt man etwas mehr der weniger Milch als angegeben. Der Teig sollte nicht trocken, sondern etwas klebrig sein. Mit einem Esslöffel Teignocken auf den Eintopf setzen, das Ganze ohne Deckel 10 Minuten lang garen, dann noch mal 10 Minuten mit Deckel.</w:t>
      </w:r>
    </w:p>
    <w:p w14:paraId="78875590" w14:textId="77777777" w:rsidR="00F16B62" w:rsidRDefault="00F16B62" w:rsidP="00F16B62">
      <w:pPr>
        <w:jc w:val="both"/>
        <w:rPr>
          <w:sz w:val="24"/>
          <w:szCs w:val="24"/>
        </w:rPr>
      </w:pPr>
    </w:p>
    <w:p w14:paraId="5926E098" w14:textId="7AEA803A" w:rsidR="00F16B62" w:rsidRDefault="00F16B62" w:rsidP="00F16B62">
      <w:pPr>
        <w:rPr>
          <w:rFonts w:asciiTheme="majorHAnsi" w:eastAsiaTheme="majorEastAsia" w:hAnsiTheme="majorHAnsi" w:cstheme="majorBidi"/>
          <w:color w:val="2F5496" w:themeColor="accent1" w:themeShade="BF"/>
          <w:sz w:val="26"/>
          <w:szCs w:val="26"/>
        </w:rPr>
      </w:pPr>
      <w:r>
        <w:rPr>
          <w:sz w:val="24"/>
          <w:szCs w:val="24"/>
        </w:rPr>
        <w:t>Info:</w:t>
      </w:r>
      <w:r>
        <w:rPr>
          <w:sz w:val="24"/>
          <w:szCs w:val="24"/>
        </w:rPr>
        <w:tab/>
        <w:t xml:space="preserve">Das hier sind angelsächsische Knödel. Sie werden weder aus Kartoffeln noch aus Brot gemacht, sondern aus Mehl und Backpulver. Man könnte sagen kulturlos </w:t>
      </w:r>
      <w:r w:rsidRPr="009101CE">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br w:type="page"/>
      </w:r>
    </w:p>
    <w:p w14:paraId="4CD38983" w14:textId="5F3D9917" w:rsidR="00567B63" w:rsidRPr="00902FBE" w:rsidRDefault="00567B63" w:rsidP="00902FBE">
      <w:pPr>
        <w:pStyle w:val="Heading2"/>
        <w:spacing w:after="240"/>
      </w:pPr>
      <w:r w:rsidRPr="00902FBE">
        <w:lastRenderedPageBreak/>
        <w:t>Frühlingseintopf aus grünem Spargel und frischen Erbsen  - Vignarola</w:t>
      </w:r>
      <w:r w:rsidR="00617B41">
        <w:rPr>
          <w:rStyle w:val="FootnoteReference"/>
        </w:rPr>
        <w:footnoteReference w:id="362"/>
      </w:r>
    </w:p>
    <w:p w14:paraId="73163323" w14:textId="77777777" w:rsidR="00865CA6" w:rsidRPr="00902FBE" w:rsidRDefault="00567B63">
      <w:pPr>
        <w:rPr>
          <w:sz w:val="24"/>
          <w:szCs w:val="24"/>
        </w:rPr>
      </w:pPr>
      <w:r w:rsidRPr="00902FBE">
        <w:rPr>
          <w:sz w:val="24"/>
          <w:szCs w:val="24"/>
          <w:u w:val="single"/>
        </w:rPr>
        <w:t>Zutaten</w:t>
      </w:r>
      <w:r w:rsidRPr="00902FBE">
        <w:rPr>
          <w:sz w:val="24"/>
          <w:szCs w:val="24"/>
        </w:rPr>
        <w:t xml:space="preserve"> für 4 Portionen</w:t>
      </w:r>
    </w:p>
    <w:p w14:paraId="2A478525" w14:textId="77777777" w:rsidR="00865CA6" w:rsidRPr="00902FBE" w:rsidRDefault="00865CA6">
      <w:pPr>
        <w:rPr>
          <w:sz w:val="24"/>
          <w:szCs w:val="24"/>
        </w:rPr>
      </w:pPr>
      <w:r w:rsidRPr="00902FBE">
        <w:rPr>
          <w:sz w:val="24"/>
          <w:szCs w:val="24"/>
        </w:rPr>
        <w:t>250 g breite Bohnen</w:t>
      </w:r>
    </w:p>
    <w:p w14:paraId="6EC11725" w14:textId="77777777" w:rsidR="00865CA6" w:rsidRPr="00902FBE" w:rsidRDefault="00865CA6">
      <w:pPr>
        <w:rPr>
          <w:sz w:val="24"/>
          <w:szCs w:val="24"/>
        </w:rPr>
      </w:pPr>
      <w:r w:rsidRPr="00902FBE">
        <w:rPr>
          <w:sz w:val="24"/>
          <w:szCs w:val="24"/>
        </w:rPr>
        <w:t>100 g Pancetta (oder Speck)</w:t>
      </w:r>
    </w:p>
    <w:p w14:paraId="6F2236D8" w14:textId="77777777" w:rsidR="00865CA6" w:rsidRPr="00902FBE" w:rsidRDefault="00865CA6">
      <w:pPr>
        <w:rPr>
          <w:sz w:val="24"/>
          <w:szCs w:val="24"/>
        </w:rPr>
      </w:pPr>
      <w:r w:rsidRPr="00902FBE">
        <w:rPr>
          <w:sz w:val="24"/>
          <w:szCs w:val="24"/>
        </w:rPr>
        <w:t>Olivenöl</w:t>
      </w:r>
    </w:p>
    <w:p w14:paraId="125FD842" w14:textId="77777777" w:rsidR="00865CA6" w:rsidRPr="00902FBE" w:rsidRDefault="00865CA6">
      <w:pPr>
        <w:rPr>
          <w:sz w:val="24"/>
          <w:szCs w:val="24"/>
        </w:rPr>
      </w:pPr>
      <w:r w:rsidRPr="00902FBE">
        <w:rPr>
          <w:sz w:val="24"/>
          <w:szCs w:val="24"/>
        </w:rPr>
        <w:t>3 Frühlingszwiebeln</w:t>
      </w:r>
    </w:p>
    <w:p w14:paraId="53710E10" w14:textId="77777777" w:rsidR="00865CA6" w:rsidRPr="00902FBE" w:rsidRDefault="00865CA6">
      <w:pPr>
        <w:rPr>
          <w:sz w:val="24"/>
          <w:szCs w:val="24"/>
        </w:rPr>
      </w:pPr>
      <w:r w:rsidRPr="00902FBE">
        <w:rPr>
          <w:sz w:val="24"/>
          <w:szCs w:val="24"/>
        </w:rPr>
        <w:t>Etwa ½ Knolle junger Knoblauch</w:t>
      </w:r>
    </w:p>
    <w:p w14:paraId="6D78308B" w14:textId="77777777" w:rsidR="00865CA6" w:rsidRPr="00902FBE" w:rsidRDefault="00865CA6">
      <w:pPr>
        <w:rPr>
          <w:sz w:val="24"/>
          <w:szCs w:val="24"/>
        </w:rPr>
      </w:pPr>
      <w:r w:rsidRPr="00902FBE">
        <w:rPr>
          <w:sz w:val="24"/>
          <w:szCs w:val="24"/>
        </w:rPr>
        <w:t>400 g Erbsen in der Schote</w:t>
      </w:r>
    </w:p>
    <w:p w14:paraId="56C4693F" w14:textId="77777777" w:rsidR="00865CA6" w:rsidRPr="00902FBE" w:rsidRDefault="00865CA6">
      <w:pPr>
        <w:rPr>
          <w:sz w:val="24"/>
          <w:szCs w:val="24"/>
        </w:rPr>
      </w:pPr>
      <w:r w:rsidRPr="00902FBE">
        <w:rPr>
          <w:sz w:val="24"/>
          <w:szCs w:val="24"/>
        </w:rPr>
        <w:t>200 ml Wasser</w:t>
      </w:r>
    </w:p>
    <w:p w14:paraId="13826BB0" w14:textId="1DA4A1F5" w:rsidR="00865CA6" w:rsidRPr="00902FBE" w:rsidRDefault="00865CA6">
      <w:pPr>
        <w:rPr>
          <w:sz w:val="24"/>
          <w:szCs w:val="24"/>
        </w:rPr>
      </w:pPr>
      <w:r w:rsidRPr="00902FBE">
        <w:rPr>
          <w:sz w:val="24"/>
          <w:szCs w:val="24"/>
        </w:rPr>
        <w:t>Salz, Pfeffer</w:t>
      </w:r>
    </w:p>
    <w:p w14:paraId="49387349" w14:textId="77777777" w:rsidR="00865CA6" w:rsidRPr="00902FBE" w:rsidRDefault="00865CA6">
      <w:pPr>
        <w:rPr>
          <w:sz w:val="24"/>
          <w:szCs w:val="24"/>
        </w:rPr>
      </w:pPr>
      <w:r w:rsidRPr="00902FBE">
        <w:rPr>
          <w:sz w:val="24"/>
          <w:szCs w:val="24"/>
        </w:rPr>
        <w:t>400 g grüner Spargel</w:t>
      </w:r>
    </w:p>
    <w:p w14:paraId="4F349C68" w14:textId="77777777" w:rsidR="00865CA6" w:rsidRPr="00902FBE" w:rsidRDefault="00865CA6">
      <w:pPr>
        <w:rPr>
          <w:sz w:val="24"/>
          <w:szCs w:val="24"/>
        </w:rPr>
      </w:pPr>
      <w:r w:rsidRPr="00902FBE">
        <w:rPr>
          <w:sz w:val="24"/>
          <w:szCs w:val="24"/>
        </w:rPr>
        <w:t>150 g Blätter vom Römersalat</w:t>
      </w:r>
    </w:p>
    <w:p w14:paraId="4244677A" w14:textId="77777777" w:rsidR="00865CA6" w:rsidRPr="00902FBE" w:rsidRDefault="00865CA6">
      <w:pPr>
        <w:rPr>
          <w:sz w:val="24"/>
          <w:szCs w:val="24"/>
        </w:rPr>
      </w:pPr>
      <w:r w:rsidRPr="00902FBE">
        <w:rPr>
          <w:sz w:val="24"/>
          <w:szCs w:val="24"/>
        </w:rPr>
        <w:t>2 Scheiben Brot</w:t>
      </w:r>
    </w:p>
    <w:p w14:paraId="73D53F15" w14:textId="77777777" w:rsidR="00865CA6" w:rsidRPr="00902FBE" w:rsidRDefault="00865CA6">
      <w:pPr>
        <w:rPr>
          <w:sz w:val="24"/>
          <w:szCs w:val="24"/>
        </w:rPr>
      </w:pPr>
    </w:p>
    <w:p w14:paraId="27935C11" w14:textId="77777777" w:rsidR="00865CA6" w:rsidRPr="00902FBE" w:rsidRDefault="00865CA6">
      <w:pPr>
        <w:rPr>
          <w:sz w:val="24"/>
          <w:szCs w:val="24"/>
        </w:rPr>
      </w:pPr>
      <w:r w:rsidRPr="00902FBE">
        <w:rPr>
          <w:sz w:val="24"/>
          <w:szCs w:val="24"/>
        </w:rPr>
        <w:t>Zubereitung:</w:t>
      </w:r>
    </w:p>
    <w:p w14:paraId="01441EE2" w14:textId="77777777" w:rsidR="00E52AD9" w:rsidRPr="00902FBE" w:rsidRDefault="00E52AD9" w:rsidP="00B40E8C">
      <w:pPr>
        <w:pStyle w:val="ListParagraph"/>
        <w:numPr>
          <w:ilvl w:val="0"/>
          <w:numId w:val="1722"/>
        </w:numPr>
        <w:spacing w:after="120"/>
        <w:ind w:left="714" w:hanging="357"/>
        <w:contextualSpacing w:val="0"/>
        <w:jc w:val="both"/>
        <w:rPr>
          <w:sz w:val="24"/>
          <w:szCs w:val="24"/>
        </w:rPr>
      </w:pPr>
      <w:r w:rsidRPr="00902FBE">
        <w:rPr>
          <w:sz w:val="24"/>
          <w:szCs w:val="24"/>
        </w:rPr>
        <w:t>Enden der Bohnen abschneiden, in 1 bis 2 cm lange Stücke schneiden. Einen Topf mit Wasser aufsetzen. Wenn es kocht, Bohnen darin 5 Minuten lang garen. Abgießen.</w:t>
      </w:r>
    </w:p>
    <w:p w14:paraId="79704586" w14:textId="4049CCAD" w:rsidR="007A7F29" w:rsidRPr="00902FBE" w:rsidRDefault="00E52AD9" w:rsidP="00B40E8C">
      <w:pPr>
        <w:pStyle w:val="ListParagraph"/>
        <w:numPr>
          <w:ilvl w:val="0"/>
          <w:numId w:val="1722"/>
        </w:numPr>
        <w:spacing w:after="120"/>
        <w:ind w:left="714" w:hanging="357"/>
        <w:contextualSpacing w:val="0"/>
        <w:jc w:val="both"/>
        <w:rPr>
          <w:sz w:val="24"/>
          <w:szCs w:val="24"/>
        </w:rPr>
      </w:pPr>
      <w:r w:rsidRPr="00902FBE">
        <w:rPr>
          <w:sz w:val="24"/>
          <w:szCs w:val="24"/>
        </w:rPr>
        <w:t xml:space="preserve">Pancetta (oder Speck) </w:t>
      </w:r>
      <w:r w:rsidR="006301F7" w:rsidRPr="00902FBE">
        <w:rPr>
          <w:sz w:val="24"/>
          <w:szCs w:val="24"/>
        </w:rPr>
        <w:t xml:space="preserve">in Streifen schneiden, in einem </w:t>
      </w:r>
      <w:r w:rsidR="00902FBE" w:rsidRPr="00902FBE">
        <w:rPr>
          <w:sz w:val="24"/>
          <w:szCs w:val="24"/>
        </w:rPr>
        <w:t>T</w:t>
      </w:r>
      <w:r w:rsidR="006301F7" w:rsidRPr="00902FBE">
        <w:rPr>
          <w:sz w:val="24"/>
          <w:szCs w:val="24"/>
        </w:rPr>
        <w:t>opf unter Rühren erhitzen, bis sie knusprig ist. Etwas Olivenöl hinzufügen, Frühlingszwiebeln in Ringe schneiden und mit den Zehen der Knoblauchknolle (2 bis 3 Stück für später beiseite legen) in</w:t>
      </w:r>
      <w:r w:rsidR="00902FBE" w:rsidRPr="00902FBE">
        <w:rPr>
          <w:sz w:val="24"/>
          <w:szCs w:val="24"/>
        </w:rPr>
        <w:t xml:space="preserve"> </w:t>
      </w:r>
      <w:r w:rsidR="006301F7" w:rsidRPr="00902FBE">
        <w:rPr>
          <w:sz w:val="24"/>
          <w:szCs w:val="24"/>
        </w:rPr>
        <w:t>den Topf geben. Erbsen aus der Schale befreien, dazugeben, ebenso die vorbereiteten Bohnen. Wasser hinzugießen. Salzen und pfeffern. Aufkochen, dann auf mittlere Hitze schla</w:t>
      </w:r>
      <w:r w:rsidR="00902FBE" w:rsidRPr="00902FBE">
        <w:rPr>
          <w:sz w:val="24"/>
          <w:szCs w:val="24"/>
        </w:rPr>
        <w:t>f</w:t>
      </w:r>
      <w:r w:rsidR="006301F7" w:rsidRPr="00902FBE">
        <w:rPr>
          <w:sz w:val="24"/>
          <w:szCs w:val="24"/>
        </w:rPr>
        <w:t>en</w:t>
      </w:r>
      <w:r w:rsidR="007A7F29" w:rsidRPr="00902FBE">
        <w:rPr>
          <w:sz w:val="24"/>
          <w:szCs w:val="24"/>
        </w:rPr>
        <w:t xml:space="preserve"> und ungefähr 15 Minuten lang köcheln lassen.</w:t>
      </w:r>
    </w:p>
    <w:p w14:paraId="0A880651" w14:textId="04153647" w:rsidR="00902FBE" w:rsidRPr="00902FBE" w:rsidRDefault="007A7F29" w:rsidP="00B40E8C">
      <w:pPr>
        <w:pStyle w:val="ListParagraph"/>
        <w:numPr>
          <w:ilvl w:val="0"/>
          <w:numId w:val="1722"/>
        </w:numPr>
        <w:spacing w:after="120"/>
        <w:ind w:left="714" w:hanging="357"/>
        <w:contextualSpacing w:val="0"/>
        <w:jc w:val="both"/>
        <w:rPr>
          <w:sz w:val="24"/>
          <w:szCs w:val="24"/>
        </w:rPr>
      </w:pPr>
      <w:r w:rsidRPr="00902FBE">
        <w:rPr>
          <w:sz w:val="24"/>
          <w:szCs w:val="24"/>
        </w:rPr>
        <w:t xml:space="preserve">Den Spargel von den holzigen </w:t>
      </w:r>
      <w:r w:rsidR="00902FBE" w:rsidRPr="00902FBE">
        <w:rPr>
          <w:sz w:val="24"/>
          <w:szCs w:val="24"/>
        </w:rPr>
        <w:t>E</w:t>
      </w:r>
      <w:r w:rsidRPr="00902FBE">
        <w:rPr>
          <w:sz w:val="24"/>
          <w:szCs w:val="24"/>
        </w:rPr>
        <w:t>nden befreien und eventuell schälen, in 2 cm große Stücke schneiden. Römersalat</w:t>
      </w:r>
      <w:r w:rsidR="00902FBE" w:rsidRPr="00902FBE">
        <w:rPr>
          <w:sz w:val="24"/>
          <w:szCs w:val="24"/>
        </w:rPr>
        <w:t xml:space="preserve">blätter in 2 cm breite Streifen schneiden. Beides in den Topf geben, das Ganze weitere 5 Minuten garen (oder bis die Spargel die gewünschte Konsistenz hat). </w:t>
      </w:r>
    </w:p>
    <w:p w14:paraId="03E7E5A5" w14:textId="77777777" w:rsidR="00536043" w:rsidRPr="00536043" w:rsidRDefault="00902FBE" w:rsidP="00B40E8C">
      <w:pPr>
        <w:pStyle w:val="ListParagraph"/>
        <w:numPr>
          <w:ilvl w:val="0"/>
          <w:numId w:val="1722"/>
        </w:numPr>
        <w:spacing w:after="120"/>
        <w:ind w:left="714" w:hanging="357"/>
        <w:contextualSpacing w:val="0"/>
        <w:jc w:val="both"/>
        <w:rPr>
          <w:rFonts w:asciiTheme="majorHAnsi" w:eastAsiaTheme="majorEastAsia" w:hAnsiTheme="majorHAnsi" w:cstheme="majorBidi"/>
          <w:color w:val="2F5496" w:themeColor="accent1" w:themeShade="BF"/>
          <w:sz w:val="26"/>
          <w:szCs w:val="26"/>
        </w:rPr>
      </w:pPr>
      <w:r w:rsidRPr="00902FBE">
        <w:rPr>
          <w:sz w:val="24"/>
          <w:szCs w:val="24"/>
        </w:rPr>
        <w:t>In einer Pfanne die verbliebenen Knoblauchzehen in Olivenöl erhitzen. Brotscheibe darin von beiden Seiten knusprig braten, zum Eintopf servieren.</w:t>
      </w:r>
    </w:p>
    <w:p w14:paraId="68C6B9DC" w14:textId="77777777" w:rsidR="00405AAA" w:rsidRDefault="00405AAA" w:rsidP="00536043">
      <w:pPr>
        <w:spacing w:after="120"/>
        <w:jc w:val="both"/>
        <w:rPr>
          <w:sz w:val="24"/>
          <w:szCs w:val="24"/>
        </w:rPr>
      </w:pPr>
    </w:p>
    <w:p w14:paraId="5B436819" w14:textId="7EF14BE7" w:rsidR="00567B63" w:rsidRPr="00536043" w:rsidRDefault="00536043" w:rsidP="00405AAA">
      <w:pPr>
        <w:spacing w:after="120"/>
        <w:ind w:left="708" w:hanging="708"/>
        <w:jc w:val="both"/>
        <w:rPr>
          <w:rFonts w:asciiTheme="majorHAnsi" w:eastAsiaTheme="majorEastAsia" w:hAnsiTheme="majorHAnsi" w:cstheme="majorBidi"/>
          <w:color w:val="2F5496" w:themeColor="accent1" w:themeShade="BF"/>
          <w:sz w:val="26"/>
          <w:szCs w:val="26"/>
        </w:rPr>
      </w:pPr>
      <w:r>
        <w:rPr>
          <w:sz w:val="24"/>
          <w:szCs w:val="24"/>
        </w:rPr>
        <w:t>Info:</w:t>
      </w:r>
      <w:r>
        <w:rPr>
          <w:sz w:val="24"/>
          <w:szCs w:val="24"/>
        </w:rPr>
        <w:tab/>
        <w:t>Eigentlich ist die ein frühlingshafte Eintopf aus Italien mit frischen Erbsen und Artischo</w:t>
      </w:r>
      <w:r w:rsidR="00405AAA">
        <w:rPr>
          <w:sz w:val="24"/>
          <w:szCs w:val="24"/>
        </w:rPr>
        <w:t>c</w:t>
      </w:r>
      <w:r>
        <w:rPr>
          <w:sz w:val="24"/>
          <w:szCs w:val="24"/>
        </w:rPr>
        <w:t xml:space="preserve">ken. Ich habe aber </w:t>
      </w:r>
      <w:r w:rsidR="002608C2">
        <w:rPr>
          <w:sz w:val="24"/>
          <w:szCs w:val="24"/>
        </w:rPr>
        <w:t xml:space="preserve">keine Ahnung wie man mit den italienischen Artischocken </w:t>
      </w:r>
      <w:r w:rsidR="00405AAA">
        <w:rPr>
          <w:sz w:val="24"/>
          <w:szCs w:val="24"/>
        </w:rPr>
        <w:t>(</w:t>
      </w:r>
      <w:r w:rsidR="00303D81">
        <w:rPr>
          <w:sz w:val="24"/>
          <w:szCs w:val="24"/>
        </w:rPr>
        <w:t xml:space="preserve">bei den französischen Artischocken kenn ich mich einigermaßen aus) </w:t>
      </w:r>
      <w:r w:rsidR="002608C2">
        <w:rPr>
          <w:sz w:val="24"/>
          <w:szCs w:val="24"/>
        </w:rPr>
        <w:t xml:space="preserve">umgeht. Ich weiß </w:t>
      </w:r>
      <w:r w:rsidR="002608C2">
        <w:rPr>
          <w:sz w:val="24"/>
          <w:szCs w:val="24"/>
        </w:rPr>
        <w:lastRenderedPageBreak/>
        <w:t>nicht, wie man sie richtig s</w:t>
      </w:r>
      <w:r w:rsidR="00405AAA">
        <w:rPr>
          <w:sz w:val="24"/>
          <w:szCs w:val="24"/>
        </w:rPr>
        <w:t>ch</w:t>
      </w:r>
      <w:r w:rsidR="002608C2">
        <w:rPr>
          <w:sz w:val="24"/>
          <w:szCs w:val="24"/>
        </w:rPr>
        <w:t>neidet, wie man die innenliegende Behaarung loswird</w:t>
      </w:r>
      <w:r w:rsidR="00405AAA">
        <w:rPr>
          <w:sz w:val="24"/>
          <w:szCs w:val="24"/>
        </w:rPr>
        <w:t xml:space="preserve"> und wie viele der harten äußeren Blätter man entfernen muss. Rätselhafte Wesen. Daher habe ich die Artischocken durch grünen Spargel ersetzt.</w:t>
      </w:r>
      <w:r w:rsidR="00567B63" w:rsidRPr="00536043">
        <w:rPr>
          <w:sz w:val="24"/>
          <w:szCs w:val="24"/>
        </w:rPr>
        <w:br w:type="page"/>
      </w:r>
    </w:p>
    <w:p w14:paraId="7DE56EA8" w14:textId="44DA5F5A" w:rsidR="000C503D" w:rsidRPr="001322C3" w:rsidRDefault="000C503D" w:rsidP="001322C3">
      <w:pPr>
        <w:pStyle w:val="Heading2"/>
        <w:spacing w:after="240"/>
      </w:pPr>
      <w:r w:rsidRPr="001322C3">
        <w:lastRenderedPageBreak/>
        <w:t>Karottensuppe mit Kokosmilch</w:t>
      </w:r>
      <w:r w:rsidR="001322C3">
        <w:rPr>
          <w:rStyle w:val="FootnoteReference"/>
        </w:rPr>
        <w:footnoteReference w:id="363"/>
      </w:r>
    </w:p>
    <w:p w14:paraId="340C0985" w14:textId="77777777" w:rsidR="000C503D" w:rsidRPr="001322C3" w:rsidRDefault="000C503D" w:rsidP="000C503D">
      <w:pPr>
        <w:spacing w:after="120"/>
        <w:jc w:val="both"/>
        <w:rPr>
          <w:sz w:val="24"/>
          <w:szCs w:val="24"/>
        </w:rPr>
      </w:pPr>
      <w:r w:rsidRPr="00BD3A1B">
        <w:rPr>
          <w:sz w:val="24"/>
          <w:szCs w:val="24"/>
          <w:u w:val="single"/>
        </w:rPr>
        <w:t>Zutaten</w:t>
      </w:r>
      <w:r w:rsidRPr="001322C3">
        <w:rPr>
          <w:sz w:val="24"/>
          <w:szCs w:val="24"/>
        </w:rPr>
        <w:t xml:space="preserve"> (für 2 Portionen)</w:t>
      </w:r>
    </w:p>
    <w:p w14:paraId="2F97033D" w14:textId="77777777" w:rsidR="000C503D" w:rsidRPr="00BD3A1B" w:rsidRDefault="000C503D" w:rsidP="000C503D">
      <w:pPr>
        <w:spacing w:after="120"/>
        <w:jc w:val="both"/>
        <w:rPr>
          <w:i/>
          <w:iCs/>
          <w:sz w:val="24"/>
          <w:szCs w:val="24"/>
        </w:rPr>
      </w:pPr>
      <w:r w:rsidRPr="00BD3A1B">
        <w:rPr>
          <w:i/>
          <w:iCs/>
          <w:sz w:val="24"/>
          <w:szCs w:val="24"/>
        </w:rPr>
        <w:t>Für die Currypaste:</w:t>
      </w:r>
    </w:p>
    <w:p w14:paraId="56F7CDC9" w14:textId="77777777" w:rsidR="000C503D" w:rsidRPr="001322C3" w:rsidRDefault="000C503D" w:rsidP="000C503D">
      <w:pPr>
        <w:spacing w:after="120"/>
        <w:jc w:val="both"/>
        <w:rPr>
          <w:sz w:val="24"/>
          <w:szCs w:val="24"/>
        </w:rPr>
      </w:pPr>
      <w:r w:rsidRPr="001322C3">
        <w:rPr>
          <w:sz w:val="24"/>
          <w:szCs w:val="24"/>
        </w:rPr>
        <w:t>2 kleine rote Chilischoten</w:t>
      </w:r>
    </w:p>
    <w:p w14:paraId="4855E755" w14:textId="77777777" w:rsidR="000C503D" w:rsidRPr="001322C3" w:rsidRDefault="000C503D" w:rsidP="000C503D">
      <w:pPr>
        <w:spacing w:after="120"/>
        <w:jc w:val="both"/>
        <w:rPr>
          <w:sz w:val="24"/>
          <w:szCs w:val="24"/>
        </w:rPr>
      </w:pPr>
      <w:r w:rsidRPr="001322C3">
        <w:rPr>
          <w:sz w:val="24"/>
          <w:szCs w:val="24"/>
        </w:rPr>
        <w:t>2 mittelgroße Zwiebeln</w:t>
      </w:r>
    </w:p>
    <w:p w14:paraId="109C76FF" w14:textId="77777777" w:rsidR="00AB172C" w:rsidRPr="001322C3" w:rsidRDefault="00AB172C" w:rsidP="000C503D">
      <w:pPr>
        <w:spacing w:after="120"/>
        <w:jc w:val="both"/>
        <w:rPr>
          <w:sz w:val="24"/>
          <w:szCs w:val="24"/>
        </w:rPr>
      </w:pPr>
      <w:r w:rsidRPr="001322C3">
        <w:rPr>
          <w:sz w:val="24"/>
          <w:szCs w:val="24"/>
        </w:rPr>
        <w:t>4 Knoblauchzehen</w:t>
      </w:r>
    </w:p>
    <w:p w14:paraId="633DA4C9" w14:textId="77777777" w:rsidR="00AB172C" w:rsidRPr="001322C3" w:rsidRDefault="00AB172C" w:rsidP="000C503D">
      <w:pPr>
        <w:spacing w:after="120"/>
        <w:jc w:val="both"/>
        <w:rPr>
          <w:sz w:val="24"/>
          <w:szCs w:val="24"/>
        </w:rPr>
      </w:pPr>
      <w:r w:rsidRPr="001322C3">
        <w:rPr>
          <w:sz w:val="24"/>
          <w:szCs w:val="24"/>
        </w:rPr>
        <w:t>40 g Ingwer</w:t>
      </w:r>
    </w:p>
    <w:p w14:paraId="4EE56246" w14:textId="77777777" w:rsidR="00AB172C" w:rsidRPr="001322C3" w:rsidRDefault="00AB172C" w:rsidP="000C503D">
      <w:pPr>
        <w:spacing w:after="120"/>
        <w:jc w:val="both"/>
        <w:rPr>
          <w:sz w:val="24"/>
          <w:szCs w:val="24"/>
        </w:rPr>
      </w:pPr>
      <w:r w:rsidRPr="001322C3">
        <w:rPr>
          <w:sz w:val="24"/>
          <w:szCs w:val="24"/>
        </w:rPr>
        <w:t>2 Stangen Zitronengras (klein geschnitten)</w:t>
      </w:r>
    </w:p>
    <w:p w14:paraId="361E6E44" w14:textId="77777777" w:rsidR="00AB172C" w:rsidRPr="001322C3" w:rsidRDefault="00AB172C" w:rsidP="000C503D">
      <w:pPr>
        <w:spacing w:after="120"/>
        <w:jc w:val="both"/>
        <w:rPr>
          <w:sz w:val="24"/>
          <w:szCs w:val="24"/>
        </w:rPr>
      </w:pPr>
      <w:r w:rsidRPr="001322C3">
        <w:rPr>
          <w:sz w:val="24"/>
          <w:szCs w:val="24"/>
        </w:rPr>
        <w:t>2 TL Koriandersamen</w:t>
      </w:r>
    </w:p>
    <w:p w14:paraId="485BA0C7" w14:textId="77777777" w:rsidR="00AB172C" w:rsidRPr="001322C3" w:rsidRDefault="00AB172C" w:rsidP="000C503D">
      <w:pPr>
        <w:spacing w:after="120"/>
        <w:jc w:val="both"/>
        <w:rPr>
          <w:sz w:val="24"/>
          <w:szCs w:val="24"/>
        </w:rPr>
      </w:pPr>
      <w:r w:rsidRPr="001322C3">
        <w:rPr>
          <w:sz w:val="24"/>
          <w:szCs w:val="24"/>
        </w:rPr>
        <w:t>1 TL Kreuzkümmelsamen</w:t>
      </w:r>
    </w:p>
    <w:p w14:paraId="63C27CE6" w14:textId="77777777" w:rsidR="00AB172C" w:rsidRPr="001322C3" w:rsidRDefault="00AB172C" w:rsidP="000C503D">
      <w:pPr>
        <w:spacing w:after="120"/>
        <w:jc w:val="both"/>
        <w:rPr>
          <w:sz w:val="24"/>
          <w:szCs w:val="24"/>
        </w:rPr>
      </w:pPr>
      <w:r w:rsidRPr="001322C3">
        <w:rPr>
          <w:sz w:val="24"/>
          <w:szCs w:val="24"/>
        </w:rPr>
        <w:t>1 TL gemahlene Kurkuma</w:t>
      </w:r>
    </w:p>
    <w:p w14:paraId="63C7D02E" w14:textId="77777777" w:rsidR="00AB172C" w:rsidRPr="001322C3" w:rsidRDefault="00AB172C" w:rsidP="000C503D">
      <w:pPr>
        <w:spacing w:after="120"/>
        <w:jc w:val="both"/>
        <w:rPr>
          <w:sz w:val="24"/>
          <w:szCs w:val="24"/>
        </w:rPr>
      </w:pPr>
      <w:r w:rsidRPr="001322C3">
        <w:rPr>
          <w:sz w:val="24"/>
          <w:szCs w:val="24"/>
        </w:rPr>
        <w:t>1 TL Salz</w:t>
      </w:r>
    </w:p>
    <w:p w14:paraId="70275886" w14:textId="77777777" w:rsidR="00AB172C" w:rsidRPr="00BD3A1B" w:rsidRDefault="00AB172C" w:rsidP="000C503D">
      <w:pPr>
        <w:spacing w:after="120"/>
        <w:jc w:val="both"/>
        <w:rPr>
          <w:i/>
          <w:iCs/>
          <w:sz w:val="24"/>
          <w:szCs w:val="24"/>
        </w:rPr>
      </w:pPr>
    </w:p>
    <w:p w14:paraId="58526E88" w14:textId="77777777" w:rsidR="00AB172C" w:rsidRPr="00BD3A1B" w:rsidRDefault="00AB172C" w:rsidP="000C503D">
      <w:pPr>
        <w:spacing w:after="120"/>
        <w:jc w:val="both"/>
        <w:rPr>
          <w:i/>
          <w:iCs/>
          <w:sz w:val="24"/>
          <w:szCs w:val="24"/>
        </w:rPr>
      </w:pPr>
      <w:r w:rsidRPr="00BD3A1B">
        <w:rPr>
          <w:i/>
          <w:iCs/>
          <w:sz w:val="24"/>
          <w:szCs w:val="24"/>
        </w:rPr>
        <w:t>Für die Suppe:</w:t>
      </w:r>
    </w:p>
    <w:p w14:paraId="3C186F75" w14:textId="011CAACB" w:rsidR="00AB172C" w:rsidRPr="001322C3" w:rsidRDefault="00AB172C" w:rsidP="000C503D">
      <w:pPr>
        <w:spacing w:after="120"/>
        <w:jc w:val="both"/>
        <w:rPr>
          <w:sz w:val="24"/>
          <w:szCs w:val="24"/>
        </w:rPr>
      </w:pPr>
      <w:r w:rsidRPr="001322C3">
        <w:rPr>
          <w:sz w:val="24"/>
          <w:szCs w:val="24"/>
        </w:rPr>
        <w:t>700 g Karotten</w:t>
      </w:r>
    </w:p>
    <w:p w14:paraId="0E400ED5" w14:textId="26B400F0" w:rsidR="00DA3FF4" w:rsidRPr="001322C3" w:rsidRDefault="00DA3FF4" w:rsidP="000C503D">
      <w:pPr>
        <w:spacing w:after="120"/>
        <w:jc w:val="both"/>
        <w:rPr>
          <w:sz w:val="24"/>
          <w:szCs w:val="24"/>
        </w:rPr>
      </w:pPr>
      <w:r w:rsidRPr="001322C3">
        <w:rPr>
          <w:sz w:val="24"/>
          <w:szCs w:val="24"/>
        </w:rPr>
        <w:t>2 EL Kokosöl</w:t>
      </w:r>
    </w:p>
    <w:p w14:paraId="009FBCAE" w14:textId="5A820009" w:rsidR="00DA3FF4" w:rsidRPr="001322C3" w:rsidRDefault="00DA3FF4" w:rsidP="000C503D">
      <w:pPr>
        <w:spacing w:after="120"/>
        <w:jc w:val="both"/>
        <w:rPr>
          <w:sz w:val="24"/>
          <w:szCs w:val="24"/>
        </w:rPr>
      </w:pPr>
      <w:r w:rsidRPr="001322C3">
        <w:rPr>
          <w:sz w:val="24"/>
          <w:szCs w:val="24"/>
        </w:rPr>
        <w:t>400 g Kokosmilch</w:t>
      </w:r>
    </w:p>
    <w:p w14:paraId="17502EA7" w14:textId="77777777" w:rsidR="00DA3FF4" w:rsidRPr="001322C3" w:rsidRDefault="00DA3FF4" w:rsidP="000C503D">
      <w:pPr>
        <w:spacing w:after="120"/>
        <w:jc w:val="both"/>
        <w:rPr>
          <w:sz w:val="24"/>
          <w:szCs w:val="24"/>
        </w:rPr>
      </w:pPr>
    </w:p>
    <w:p w14:paraId="66946759" w14:textId="331729FA" w:rsidR="00DA3FF4" w:rsidRPr="001322C3" w:rsidRDefault="00DA3FF4" w:rsidP="000C503D">
      <w:pPr>
        <w:spacing w:after="120"/>
        <w:jc w:val="both"/>
        <w:rPr>
          <w:sz w:val="24"/>
          <w:szCs w:val="24"/>
        </w:rPr>
      </w:pPr>
      <w:r w:rsidRPr="001322C3">
        <w:rPr>
          <w:sz w:val="24"/>
          <w:szCs w:val="24"/>
        </w:rPr>
        <w:t>Zubereitung:</w:t>
      </w:r>
    </w:p>
    <w:p w14:paraId="42CF99E9" w14:textId="0B304235" w:rsidR="00DA3FF4" w:rsidRPr="00BD3A1B" w:rsidRDefault="002000B9" w:rsidP="00B40E8C">
      <w:pPr>
        <w:pStyle w:val="ListParagraph"/>
        <w:numPr>
          <w:ilvl w:val="0"/>
          <w:numId w:val="1941"/>
        </w:numPr>
        <w:spacing w:after="120"/>
        <w:ind w:left="714" w:hanging="357"/>
        <w:contextualSpacing w:val="0"/>
        <w:jc w:val="both"/>
        <w:rPr>
          <w:sz w:val="24"/>
          <w:szCs w:val="24"/>
        </w:rPr>
      </w:pPr>
      <w:r w:rsidRPr="00BD3A1B">
        <w:rPr>
          <w:sz w:val="24"/>
          <w:szCs w:val="24"/>
        </w:rPr>
        <w:t>Für die Currypaste die Chilischoten w</w:t>
      </w:r>
      <w:r w:rsidR="00B50158" w:rsidRPr="00BD3A1B">
        <w:rPr>
          <w:sz w:val="24"/>
          <w:szCs w:val="24"/>
        </w:rPr>
        <w:t>as</w:t>
      </w:r>
      <w:r w:rsidRPr="00BD3A1B">
        <w:rPr>
          <w:sz w:val="24"/>
          <w:szCs w:val="24"/>
        </w:rPr>
        <w:t>chen, klein schneiden, Kerne eventuell entfernen, je nachdem, wie scharf ihr es mögt.</w:t>
      </w:r>
      <w:r w:rsidR="000E25A9" w:rsidRPr="00BD3A1B">
        <w:rPr>
          <w:sz w:val="24"/>
          <w:szCs w:val="24"/>
        </w:rPr>
        <w:t xml:space="preserve"> Zwiebeln, Knoblauch und Ingwer schälen und fein hacken, Zitronengras klein schneiden. Alles in den Mörser geben, Koriander- und Kreuzkümmelsamen dazugeben und das Ganze zu einer groben Paste vermengen. Zulet</w:t>
      </w:r>
      <w:r w:rsidR="00B50158" w:rsidRPr="00BD3A1B">
        <w:rPr>
          <w:sz w:val="24"/>
          <w:szCs w:val="24"/>
        </w:rPr>
        <w:t>z</w:t>
      </w:r>
      <w:r w:rsidR="000E25A9" w:rsidRPr="00BD3A1B">
        <w:rPr>
          <w:sz w:val="24"/>
          <w:szCs w:val="24"/>
        </w:rPr>
        <w:t>t Kurkuma und Salz zufügen.</w:t>
      </w:r>
    </w:p>
    <w:p w14:paraId="00A1963A" w14:textId="56C31F95" w:rsidR="000E25A9" w:rsidRPr="00BD3A1B" w:rsidRDefault="000E25A9" w:rsidP="00B40E8C">
      <w:pPr>
        <w:pStyle w:val="ListParagraph"/>
        <w:numPr>
          <w:ilvl w:val="0"/>
          <w:numId w:val="1941"/>
        </w:numPr>
        <w:spacing w:after="120"/>
        <w:ind w:left="714" w:hanging="357"/>
        <w:contextualSpacing w:val="0"/>
        <w:jc w:val="both"/>
        <w:rPr>
          <w:sz w:val="24"/>
          <w:szCs w:val="24"/>
        </w:rPr>
      </w:pPr>
      <w:r w:rsidRPr="00BD3A1B">
        <w:rPr>
          <w:sz w:val="24"/>
          <w:szCs w:val="24"/>
        </w:rPr>
        <w:t>Für die Suppe Karotten putzen, schälen und in grobe Stücke schneiden. Das Kokosöl in einen Topf geben</w:t>
      </w:r>
      <w:r w:rsidR="00B50158" w:rsidRPr="00BD3A1B">
        <w:rPr>
          <w:sz w:val="24"/>
          <w:szCs w:val="24"/>
        </w:rPr>
        <w:t>, darin die Paste erhitzen, bis sie zu duften beginnt. Dann Karotten dazugeben, kurz andünsten. Mit Kokosmilch aufgießen. Ungefähr eine halbe Stunde bei geschlossenem Deckel auf mittlerer Hitze köcheln lassen. Zum Schluss pürieren und eventuell nachsalzen.</w:t>
      </w:r>
    </w:p>
    <w:p w14:paraId="7DA98CAB" w14:textId="77777777" w:rsidR="00B50158" w:rsidRPr="001322C3" w:rsidRDefault="00B50158" w:rsidP="000C503D">
      <w:pPr>
        <w:spacing w:after="120"/>
        <w:jc w:val="both"/>
        <w:rPr>
          <w:sz w:val="24"/>
          <w:szCs w:val="24"/>
        </w:rPr>
      </w:pPr>
    </w:p>
    <w:p w14:paraId="7CDDFF2C" w14:textId="1060A72E" w:rsidR="00B50158" w:rsidRPr="001322C3" w:rsidRDefault="00B50158" w:rsidP="00BD3A1B">
      <w:pPr>
        <w:spacing w:after="120"/>
        <w:ind w:left="1416" w:hanging="1416"/>
        <w:jc w:val="both"/>
        <w:rPr>
          <w:sz w:val="24"/>
          <w:szCs w:val="24"/>
        </w:rPr>
      </w:pPr>
      <w:r w:rsidRPr="001322C3">
        <w:rPr>
          <w:sz w:val="24"/>
          <w:szCs w:val="24"/>
        </w:rPr>
        <w:t>Kommentar:</w:t>
      </w:r>
      <w:r w:rsidRPr="001322C3">
        <w:rPr>
          <w:sz w:val="24"/>
          <w:szCs w:val="24"/>
        </w:rPr>
        <w:tab/>
      </w:r>
      <w:r w:rsidR="007B3761" w:rsidRPr="001322C3">
        <w:rPr>
          <w:sz w:val="24"/>
          <w:szCs w:val="24"/>
        </w:rPr>
        <w:t xml:space="preserve">Diese Suppe ist besonders cremig durch die Kokosmilch vor allem durch das Weglassen von jeder Art von Brühe oder Wasser. Aber das kennt ihr ja schon. </w:t>
      </w:r>
    </w:p>
    <w:p w14:paraId="294F615A" w14:textId="74752828" w:rsidR="003B5AE9" w:rsidRPr="001322C3" w:rsidRDefault="003B5AE9" w:rsidP="00BD3A1B">
      <w:pPr>
        <w:spacing w:after="120"/>
        <w:ind w:left="1416"/>
        <w:jc w:val="both"/>
        <w:rPr>
          <w:sz w:val="24"/>
          <w:szCs w:val="24"/>
        </w:rPr>
      </w:pPr>
      <w:r w:rsidRPr="001322C3">
        <w:rPr>
          <w:sz w:val="24"/>
          <w:szCs w:val="24"/>
        </w:rPr>
        <w:t xml:space="preserve">Die Würzpaste ist auch für andere Gerichte verwendbar, z.B. Currys auf Kokosmilchbasis (wie erstaunlich, oder?), in die man </w:t>
      </w:r>
      <w:r w:rsidR="009743AB" w:rsidRPr="001322C3">
        <w:rPr>
          <w:sz w:val="24"/>
          <w:szCs w:val="24"/>
        </w:rPr>
        <w:t xml:space="preserve">Gemüse oder Fleisch gibt. </w:t>
      </w:r>
      <w:r w:rsidR="009743AB" w:rsidRPr="001322C3">
        <w:rPr>
          <w:sz w:val="24"/>
          <w:szCs w:val="24"/>
        </w:rPr>
        <w:lastRenderedPageBreak/>
        <w:t>Man kann diese Pasten natürlich auch im Laden kaufen (was ich auch immer wieder mache), aber das Selbermachen ist recht einfach und das Ergebnis schmeckt doch besser.</w:t>
      </w:r>
    </w:p>
    <w:p w14:paraId="326A2162" w14:textId="43A0E362" w:rsidR="006641A8" w:rsidRPr="001B52B1" w:rsidRDefault="006641A8" w:rsidP="000C503D">
      <w:pPr>
        <w:spacing w:after="120"/>
        <w:jc w:val="both"/>
      </w:pPr>
      <w:r>
        <w:br w:type="page"/>
      </w:r>
    </w:p>
    <w:p w14:paraId="213AC304" w14:textId="48C99DD9" w:rsidR="00264DD1" w:rsidRDefault="00264DD1" w:rsidP="003F1FF3">
      <w:pPr>
        <w:pStyle w:val="Heading2"/>
        <w:spacing w:after="240"/>
      </w:pPr>
      <w:r>
        <w:lastRenderedPageBreak/>
        <w:t>Suppe mit Lauch, Erbsen und Kräutern</w:t>
      </w:r>
      <w:r w:rsidR="00046E88">
        <w:rPr>
          <w:rStyle w:val="FootnoteReference"/>
        </w:rPr>
        <w:footnoteReference w:id="364"/>
      </w:r>
      <w:r>
        <w:t xml:space="preserve"> </w:t>
      </w:r>
    </w:p>
    <w:p w14:paraId="44F3638F" w14:textId="25DEB2F2" w:rsidR="00264DD1" w:rsidRDefault="00264DD1">
      <w:pPr>
        <w:rPr>
          <w:sz w:val="24"/>
          <w:szCs w:val="24"/>
        </w:rPr>
      </w:pPr>
      <w:r w:rsidRPr="003F1FF3">
        <w:rPr>
          <w:sz w:val="24"/>
          <w:szCs w:val="24"/>
          <w:u w:val="single"/>
        </w:rPr>
        <w:t>Zutaten</w:t>
      </w:r>
      <w:r>
        <w:rPr>
          <w:sz w:val="24"/>
          <w:szCs w:val="24"/>
        </w:rPr>
        <w:t xml:space="preserve"> </w:t>
      </w:r>
      <w:r w:rsidR="003F1FF3">
        <w:rPr>
          <w:sz w:val="24"/>
          <w:szCs w:val="24"/>
        </w:rPr>
        <w:t>(</w:t>
      </w:r>
      <w:r>
        <w:rPr>
          <w:sz w:val="24"/>
          <w:szCs w:val="24"/>
        </w:rPr>
        <w:t>für 4 – 6 Portionen</w:t>
      </w:r>
      <w:r w:rsidR="003F1FF3">
        <w:rPr>
          <w:sz w:val="24"/>
          <w:szCs w:val="24"/>
        </w:rPr>
        <w:t>)</w:t>
      </w:r>
    </w:p>
    <w:p w14:paraId="705B4A36" w14:textId="77777777" w:rsidR="00264DD1" w:rsidRDefault="00264DD1">
      <w:pPr>
        <w:rPr>
          <w:sz w:val="24"/>
          <w:szCs w:val="24"/>
        </w:rPr>
      </w:pPr>
      <w:r>
        <w:rPr>
          <w:sz w:val="24"/>
          <w:szCs w:val="24"/>
        </w:rPr>
        <w:t>Ca. 500 g Lauch</w:t>
      </w:r>
    </w:p>
    <w:p w14:paraId="3A909200" w14:textId="77777777" w:rsidR="00264DD1" w:rsidRDefault="00264DD1">
      <w:pPr>
        <w:rPr>
          <w:sz w:val="24"/>
          <w:szCs w:val="24"/>
        </w:rPr>
      </w:pPr>
      <w:r>
        <w:rPr>
          <w:sz w:val="24"/>
          <w:szCs w:val="24"/>
        </w:rPr>
        <w:t>Je ein kleines Bund Petersilie, Basilikum, Minze</w:t>
      </w:r>
    </w:p>
    <w:p w14:paraId="31B64FB0" w14:textId="77777777" w:rsidR="00264DD1" w:rsidRDefault="00264DD1">
      <w:pPr>
        <w:rPr>
          <w:sz w:val="24"/>
          <w:szCs w:val="24"/>
        </w:rPr>
      </w:pPr>
      <w:r>
        <w:rPr>
          <w:sz w:val="24"/>
          <w:szCs w:val="24"/>
        </w:rPr>
        <w:t>1 mittelgroße Zwiebel</w:t>
      </w:r>
    </w:p>
    <w:p w14:paraId="63736F74" w14:textId="77777777" w:rsidR="00264DD1" w:rsidRDefault="00264DD1">
      <w:pPr>
        <w:rPr>
          <w:sz w:val="24"/>
          <w:szCs w:val="24"/>
        </w:rPr>
      </w:pPr>
      <w:r>
        <w:rPr>
          <w:sz w:val="24"/>
          <w:szCs w:val="24"/>
        </w:rPr>
        <w:t>1,5 TL Salz</w:t>
      </w:r>
    </w:p>
    <w:p w14:paraId="54568BAB" w14:textId="77777777" w:rsidR="00264DD1" w:rsidRDefault="00264DD1">
      <w:pPr>
        <w:rPr>
          <w:sz w:val="24"/>
          <w:szCs w:val="24"/>
        </w:rPr>
      </w:pPr>
      <w:r>
        <w:rPr>
          <w:sz w:val="24"/>
          <w:szCs w:val="24"/>
        </w:rPr>
        <w:t>30 g Butter</w:t>
      </w:r>
    </w:p>
    <w:p w14:paraId="3AEB6CD3" w14:textId="77777777" w:rsidR="002F2B4D" w:rsidRDefault="00264DD1">
      <w:pPr>
        <w:rPr>
          <w:sz w:val="24"/>
          <w:szCs w:val="24"/>
        </w:rPr>
      </w:pPr>
      <w:r>
        <w:rPr>
          <w:sz w:val="24"/>
          <w:szCs w:val="24"/>
        </w:rPr>
        <w:t>200 g TK-Erbsen</w:t>
      </w:r>
    </w:p>
    <w:p w14:paraId="4C4D9288" w14:textId="77777777" w:rsidR="002F2B4D" w:rsidRDefault="002F2B4D">
      <w:pPr>
        <w:rPr>
          <w:sz w:val="24"/>
          <w:szCs w:val="24"/>
        </w:rPr>
      </w:pPr>
      <w:r>
        <w:rPr>
          <w:sz w:val="24"/>
          <w:szCs w:val="24"/>
        </w:rPr>
        <w:t>Crème fraîche zum Garnieren</w:t>
      </w:r>
    </w:p>
    <w:p w14:paraId="7E912B18" w14:textId="77777777" w:rsidR="002F2B4D" w:rsidRDefault="002F2B4D">
      <w:pPr>
        <w:rPr>
          <w:sz w:val="24"/>
          <w:szCs w:val="24"/>
        </w:rPr>
      </w:pPr>
    </w:p>
    <w:p w14:paraId="36A4CA8A" w14:textId="5FBC81C7" w:rsidR="003F1FF3" w:rsidRDefault="003F1FF3">
      <w:pPr>
        <w:rPr>
          <w:sz w:val="24"/>
          <w:szCs w:val="24"/>
        </w:rPr>
      </w:pPr>
      <w:r>
        <w:rPr>
          <w:sz w:val="24"/>
          <w:szCs w:val="24"/>
        </w:rPr>
        <w:t>Zubereitung:</w:t>
      </w:r>
    </w:p>
    <w:p w14:paraId="0A064BEE" w14:textId="59B6AA4E" w:rsidR="00933826" w:rsidRPr="00E24F29" w:rsidRDefault="001E355F" w:rsidP="00B40E8C">
      <w:pPr>
        <w:pStyle w:val="ListParagraph"/>
        <w:numPr>
          <w:ilvl w:val="0"/>
          <w:numId w:val="1149"/>
        </w:numPr>
        <w:spacing w:after="120"/>
        <w:ind w:left="714" w:hanging="357"/>
        <w:contextualSpacing w:val="0"/>
        <w:jc w:val="both"/>
        <w:rPr>
          <w:sz w:val="24"/>
          <w:szCs w:val="24"/>
        </w:rPr>
      </w:pPr>
      <w:r w:rsidRPr="00E24F29">
        <w:rPr>
          <w:sz w:val="24"/>
          <w:szCs w:val="24"/>
        </w:rPr>
        <w:t>Das Dunkelgrün der Lauchstangen in größere Stücke schneiden, waschen, in einen großen Topf geben. Das Hellgrün und Weiß in Ringe schneiden</w:t>
      </w:r>
      <w:r w:rsidR="00933826" w:rsidRPr="00E24F29">
        <w:rPr>
          <w:sz w:val="24"/>
          <w:szCs w:val="24"/>
        </w:rPr>
        <w:t xml:space="preserve"> und beiseitestellen. In den Topf auch die Stängel der Kräuter geben, die geviertelte Zwiebel, außerdem 1,5 l Wasser und 1,5 TL Salz. Flüssigkeit zum Kochen bringen, das Ganze ungefähr 30 Minuten lang köcheln lassen. Dann das </w:t>
      </w:r>
      <w:r w:rsidR="00E24F29" w:rsidRPr="00E24F29">
        <w:rPr>
          <w:sz w:val="24"/>
          <w:szCs w:val="24"/>
        </w:rPr>
        <w:t>Ge</w:t>
      </w:r>
      <w:r w:rsidR="00933826" w:rsidRPr="00E24F29">
        <w:rPr>
          <w:sz w:val="24"/>
          <w:szCs w:val="24"/>
        </w:rPr>
        <w:t>müse aus der Brühe sieben, die Brühe beiseitestellen, das zerkochte Gemüse braucht man nicht mehr.</w:t>
      </w:r>
    </w:p>
    <w:p w14:paraId="2812395C" w14:textId="0682F1A3" w:rsidR="001C4382" w:rsidRPr="00E24F29" w:rsidRDefault="00933826" w:rsidP="00B40E8C">
      <w:pPr>
        <w:pStyle w:val="ListParagraph"/>
        <w:numPr>
          <w:ilvl w:val="0"/>
          <w:numId w:val="1149"/>
        </w:numPr>
        <w:spacing w:after="120"/>
        <w:ind w:left="714" w:hanging="357"/>
        <w:contextualSpacing w:val="0"/>
        <w:jc w:val="both"/>
        <w:rPr>
          <w:sz w:val="24"/>
          <w:szCs w:val="24"/>
        </w:rPr>
      </w:pPr>
      <w:r w:rsidRPr="00E24F29">
        <w:rPr>
          <w:sz w:val="24"/>
          <w:szCs w:val="24"/>
        </w:rPr>
        <w:t xml:space="preserve">In demselben Topf, Butter zergehen lassen. Dann das Hellgrün und Weiß des Lauchs in </w:t>
      </w:r>
      <w:r w:rsidR="00E24F29">
        <w:rPr>
          <w:sz w:val="24"/>
          <w:szCs w:val="24"/>
        </w:rPr>
        <w:t>d</w:t>
      </w:r>
      <w:r w:rsidRPr="00E24F29">
        <w:rPr>
          <w:sz w:val="24"/>
          <w:szCs w:val="24"/>
        </w:rPr>
        <w:t>en Topf geben, salzen und den Lauch ungefähr zehn Minuten lang dünsten, bis er weich ist</w:t>
      </w:r>
      <w:r w:rsidR="001C4382" w:rsidRPr="00E24F29">
        <w:rPr>
          <w:sz w:val="24"/>
          <w:szCs w:val="24"/>
        </w:rPr>
        <w:t xml:space="preserve"> und glasig. Die Erbsen dazugeben, dann die warme Brühe hinzug</w:t>
      </w:r>
      <w:r w:rsidR="00E24F29" w:rsidRPr="00E24F29">
        <w:rPr>
          <w:sz w:val="24"/>
          <w:szCs w:val="24"/>
        </w:rPr>
        <w:t>i</w:t>
      </w:r>
      <w:r w:rsidR="001C4382" w:rsidRPr="00E24F29">
        <w:rPr>
          <w:sz w:val="24"/>
          <w:szCs w:val="24"/>
        </w:rPr>
        <w:t>eßen. Die Temperatur abschalten, die Suppe abkühlen lassen. Die Blättchen der Petersilie, der Minze und des Basilikums dazugeben. Mit dem Pürierstab das Ganze mixen. Mit Salz abschmecken. Die Suppe vor dem Servieren wieder erwärmen, mit etwas Crème fraîche garnieren.</w:t>
      </w:r>
    </w:p>
    <w:p w14:paraId="5457CDB1" w14:textId="77777777" w:rsidR="001C4382" w:rsidRDefault="001C4382">
      <w:pPr>
        <w:rPr>
          <w:sz w:val="24"/>
          <w:szCs w:val="24"/>
        </w:rPr>
      </w:pPr>
    </w:p>
    <w:p w14:paraId="6C9E05CD" w14:textId="77777777" w:rsidR="005951EE" w:rsidRDefault="001C4382">
      <w:pPr>
        <w:rPr>
          <w:sz w:val="24"/>
          <w:szCs w:val="24"/>
        </w:rPr>
      </w:pPr>
      <w:r>
        <w:rPr>
          <w:sz w:val="24"/>
          <w:szCs w:val="24"/>
        </w:rPr>
        <w:t>Kommentar:</w:t>
      </w:r>
      <w:r>
        <w:rPr>
          <w:sz w:val="24"/>
          <w:szCs w:val="24"/>
        </w:rPr>
        <w:tab/>
        <w:t xml:space="preserve"> Eine wunderbare</w:t>
      </w:r>
      <w:r w:rsidR="00E24F29">
        <w:rPr>
          <w:sz w:val="24"/>
          <w:szCs w:val="24"/>
        </w:rPr>
        <w:t xml:space="preserve"> leichte, grüne und frühlingshafte Suppe!</w:t>
      </w:r>
    </w:p>
    <w:p w14:paraId="23B9C7FE" w14:textId="77777777" w:rsidR="005951EE" w:rsidRDefault="005951EE">
      <w:pPr>
        <w:rPr>
          <w:sz w:val="24"/>
          <w:szCs w:val="24"/>
        </w:rPr>
      </w:pPr>
      <w:r>
        <w:rPr>
          <w:sz w:val="24"/>
          <w:szCs w:val="24"/>
        </w:rPr>
        <w:br w:type="page"/>
      </w:r>
    </w:p>
    <w:p w14:paraId="53FDC5C3" w14:textId="1A8BC593" w:rsidR="001272B6" w:rsidRDefault="00D363D2" w:rsidP="003C05C8">
      <w:pPr>
        <w:pStyle w:val="Heading2"/>
        <w:spacing w:after="240"/>
      </w:pPr>
      <w:r>
        <w:lastRenderedPageBreak/>
        <w:t>Flädlesuppe</w:t>
      </w:r>
      <w:r w:rsidR="00A53AE5">
        <w:t xml:space="preserve"> Nr. 1</w:t>
      </w:r>
      <w:r w:rsidR="00D30D9B">
        <w:rPr>
          <w:rStyle w:val="FootnoteReference"/>
        </w:rPr>
        <w:footnoteReference w:id="365"/>
      </w:r>
      <w:r>
        <w:t xml:space="preserve"> </w:t>
      </w:r>
    </w:p>
    <w:p w14:paraId="3EF26CD0" w14:textId="3560D252" w:rsidR="005668C5" w:rsidRDefault="005668C5">
      <w:pPr>
        <w:rPr>
          <w:sz w:val="24"/>
          <w:szCs w:val="24"/>
        </w:rPr>
      </w:pPr>
      <w:r w:rsidRPr="003C05C8">
        <w:rPr>
          <w:sz w:val="24"/>
          <w:szCs w:val="24"/>
          <w:u w:val="single"/>
        </w:rPr>
        <w:t>Zutaten</w:t>
      </w:r>
      <w:r>
        <w:rPr>
          <w:sz w:val="24"/>
          <w:szCs w:val="24"/>
        </w:rPr>
        <w:t xml:space="preserve"> </w:t>
      </w:r>
      <w:r w:rsidR="003C05C8">
        <w:rPr>
          <w:sz w:val="24"/>
          <w:szCs w:val="24"/>
        </w:rPr>
        <w:t>(</w:t>
      </w:r>
      <w:r>
        <w:rPr>
          <w:sz w:val="24"/>
          <w:szCs w:val="24"/>
        </w:rPr>
        <w:t>für 4 Portionen</w:t>
      </w:r>
      <w:r w:rsidR="003C05C8">
        <w:rPr>
          <w:sz w:val="24"/>
          <w:szCs w:val="24"/>
        </w:rPr>
        <w:t>)</w:t>
      </w:r>
    </w:p>
    <w:p w14:paraId="3A77A2A7" w14:textId="77777777" w:rsidR="005668C5" w:rsidRDefault="005668C5">
      <w:pPr>
        <w:rPr>
          <w:sz w:val="24"/>
          <w:szCs w:val="24"/>
        </w:rPr>
      </w:pPr>
      <w:r>
        <w:rPr>
          <w:sz w:val="24"/>
          <w:szCs w:val="24"/>
        </w:rPr>
        <w:t>125 g Mehl</w:t>
      </w:r>
    </w:p>
    <w:p w14:paraId="05172886" w14:textId="77777777" w:rsidR="005668C5" w:rsidRDefault="005668C5">
      <w:pPr>
        <w:rPr>
          <w:sz w:val="24"/>
          <w:szCs w:val="24"/>
        </w:rPr>
      </w:pPr>
      <w:r>
        <w:rPr>
          <w:sz w:val="24"/>
          <w:szCs w:val="24"/>
        </w:rPr>
        <w:t>Salz</w:t>
      </w:r>
    </w:p>
    <w:p w14:paraId="3B542540" w14:textId="77777777" w:rsidR="005668C5" w:rsidRDefault="005668C5">
      <w:pPr>
        <w:rPr>
          <w:sz w:val="24"/>
          <w:szCs w:val="24"/>
        </w:rPr>
      </w:pPr>
      <w:r>
        <w:rPr>
          <w:sz w:val="24"/>
          <w:szCs w:val="24"/>
        </w:rPr>
        <w:t>200 – 250 ml Milch</w:t>
      </w:r>
    </w:p>
    <w:p w14:paraId="61C331C3" w14:textId="77777777" w:rsidR="005668C5" w:rsidRDefault="005668C5">
      <w:pPr>
        <w:rPr>
          <w:sz w:val="24"/>
          <w:szCs w:val="24"/>
        </w:rPr>
      </w:pPr>
      <w:r>
        <w:rPr>
          <w:sz w:val="24"/>
          <w:szCs w:val="24"/>
        </w:rPr>
        <w:t>2 Eier</w:t>
      </w:r>
    </w:p>
    <w:p w14:paraId="05E7BEEB" w14:textId="77777777" w:rsidR="005668C5" w:rsidRDefault="005668C5">
      <w:pPr>
        <w:rPr>
          <w:sz w:val="24"/>
          <w:szCs w:val="24"/>
        </w:rPr>
      </w:pPr>
      <w:r>
        <w:rPr>
          <w:sz w:val="24"/>
          <w:szCs w:val="24"/>
        </w:rPr>
        <w:t>30 g Butterschmalz</w:t>
      </w:r>
    </w:p>
    <w:p w14:paraId="6272773B" w14:textId="77777777" w:rsidR="005668C5" w:rsidRDefault="005668C5">
      <w:pPr>
        <w:rPr>
          <w:sz w:val="24"/>
          <w:szCs w:val="24"/>
        </w:rPr>
      </w:pPr>
      <w:r>
        <w:rPr>
          <w:sz w:val="24"/>
          <w:szCs w:val="24"/>
        </w:rPr>
        <w:t>½ Bund Petersilie</w:t>
      </w:r>
    </w:p>
    <w:p w14:paraId="353B4029" w14:textId="77777777" w:rsidR="005668C5" w:rsidRDefault="005668C5">
      <w:pPr>
        <w:rPr>
          <w:sz w:val="24"/>
          <w:szCs w:val="24"/>
        </w:rPr>
      </w:pPr>
      <w:r>
        <w:rPr>
          <w:sz w:val="24"/>
          <w:szCs w:val="24"/>
        </w:rPr>
        <w:t>1 l Brühe</w:t>
      </w:r>
    </w:p>
    <w:p w14:paraId="0907AC52" w14:textId="77777777" w:rsidR="005668C5" w:rsidRDefault="005668C5">
      <w:pPr>
        <w:rPr>
          <w:sz w:val="24"/>
          <w:szCs w:val="24"/>
        </w:rPr>
      </w:pPr>
    </w:p>
    <w:p w14:paraId="50850205" w14:textId="7685703A" w:rsidR="005668C5" w:rsidRDefault="005668C5">
      <w:pPr>
        <w:rPr>
          <w:sz w:val="24"/>
          <w:szCs w:val="24"/>
        </w:rPr>
      </w:pPr>
      <w:r>
        <w:rPr>
          <w:sz w:val="24"/>
          <w:szCs w:val="24"/>
        </w:rPr>
        <w:t>Zubereitungszeit:</w:t>
      </w:r>
      <w:r w:rsidR="00D30D9B">
        <w:rPr>
          <w:sz w:val="24"/>
          <w:szCs w:val="24"/>
        </w:rPr>
        <w:tab/>
      </w:r>
      <w:r>
        <w:rPr>
          <w:sz w:val="24"/>
          <w:szCs w:val="24"/>
        </w:rPr>
        <w:t>25 Minuten</w:t>
      </w:r>
    </w:p>
    <w:p w14:paraId="2E6419AE" w14:textId="715E26CC" w:rsidR="00E45A23" w:rsidRPr="00E45A23" w:rsidRDefault="004442C8" w:rsidP="00B40E8C">
      <w:pPr>
        <w:pStyle w:val="ListParagraph"/>
        <w:numPr>
          <w:ilvl w:val="0"/>
          <w:numId w:val="1117"/>
        </w:numPr>
        <w:spacing w:after="120"/>
        <w:ind w:left="714" w:hanging="357"/>
        <w:contextualSpacing w:val="0"/>
        <w:jc w:val="both"/>
        <w:rPr>
          <w:sz w:val="24"/>
          <w:szCs w:val="24"/>
        </w:rPr>
      </w:pPr>
      <w:r w:rsidRPr="00E45A23">
        <w:rPr>
          <w:sz w:val="24"/>
          <w:szCs w:val="24"/>
        </w:rPr>
        <w:t xml:space="preserve">Das Mehl mit </w:t>
      </w:r>
      <w:r w:rsidR="00E45A23" w:rsidRPr="00E45A23">
        <w:rPr>
          <w:sz w:val="24"/>
          <w:szCs w:val="24"/>
        </w:rPr>
        <w:t>einer</w:t>
      </w:r>
      <w:r w:rsidRPr="00E45A23">
        <w:rPr>
          <w:sz w:val="24"/>
          <w:szCs w:val="24"/>
        </w:rPr>
        <w:t xml:space="preserve"> Prise Salz in eine Schüssel geben, mit etwas Milch glattrühren. Nach und nach die Eier </w:t>
      </w:r>
      <w:r w:rsidR="00FB5812" w:rsidRPr="00E45A23">
        <w:rPr>
          <w:sz w:val="24"/>
          <w:szCs w:val="24"/>
        </w:rPr>
        <w:t>zugeben und zu einem glatten, dickflüssigen Teig verrühren.</w:t>
      </w:r>
      <w:r w:rsidR="00E45A23" w:rsidRPr="00E45A23">
        <w:rPr>
          <w:sz w:val="24"/>
          <w:szCs w:val="24"/>
        </w:rPr>
        <w:t xml:space="preserve"> Dabei eventuell noch etwas Milch zugeben.</w:t>
      </w:r>
    </w:p>
    <w:p w14:paraId="0B41963B" w14:textId="7142EB79" w:rsidR="00E45A23" w:rsidRPr="003C0669" w:rsidRDefault="00E45A23" w:rsidP="00B40E8C">
      <w:pPr>
        <w:pStyle w:val="ListParagraph"/>
        <w:numPr>
          <w:ilvl w:val="0"/>
          <w:numId w:val="1117"/>
        </w:numPr>
        <w:spacing w:after="120"/>
        <w:ind w:left="714" w:hanging="357"/>
        <w:contextualSpacing w:val="0"/>
        <w:jc w:val="both"/>
        <w:rPr>
          <w:sz w:val="24"/>
          <w:szCs w:val="24"/>
        </w:rPr>
      </w:pPr>
      <w:r w:rsidRPr="003C0669">
        <w:rPr>
          <w:sz w:val="24"/>
          <w:szCs w:val="24"/>
        </w:rPr>
        <w:t>Das Butterschmalz in einer Pfanne erhitzen und eine Schöpfkelle Teig hineingeben. Die Pfanne schwenken, den Teig dünn verlaufen lassen und den Pfannkuchen goldbraun backen, anschließend wenden.</w:t>
      </w:r>
      <w:r w:rsidR="003C0669" w:rsidRPr="003C0669">
        <w:rPr>
          <w:sz w:val="24"/>
          <w:szCs w:val="24"/>
        </w:rPr>
        <w:t xml:space="preserve"> </w:t>
      </w:r>
      <w:r w:rsidRPr="003C0669">
        <w:rPr>
          <w:sz w:val="24"/>
          <w:szCs w:val="24"/>
        </w:rPr>
        <w:t>Aus dem Teig weitere dünne Pfannkuchen backen. Herausnehmen und auf Küchenkrepp abtropfen lassen.</w:t>
      </w:r>
      <w:r w:rsidR="003C0669" w:rsidRPr="003C0669">
        <w:rPr>
          <w:sz w:val="24"/>
          <w:szCs w:val="24"/>
        </w:rPr>
        <w:t xml:space="preserve"> </w:t>
      </w:r>
      <w:r w:rsidRPr="003C0669">
        <w:rPr>
          <w:sz w:val="24"/>
          <w:szCs w:val="24"/>
        </w:rPr>
        <w:t>Die Pfannkuchen aufrollen und in dünne Scheiben schneiden.</w:t>
      </w:r>
    </w:p>
    <w:p w14:paraId="657CC650" w14:textId="77777777" w:rsidR="00E45A23" w:rsidRPr="00E45A23" w:rsidRDefault="00E45A23" w:rsidP="00B40E8C">
      <w:pPr>
        <w:pStyle w:val="ListParagraph"/>
        <w:numPr>
          <w:ilvl w:val="0"/>
          <w:numId w:val="1117"/>
        </w:numPr>
        <w:spacing w:after="120"/>
        <w:ind w:left="714" w:hanging="357"/>
        <w:contextualSpacing w:val="0"/>
        <w:jc w:val="both"/>
        <w:rPr>
          <w:sz w:val="24"/>
          <w:szCs w:val="24"/>
        </w:rPr>
      </w:pPr>
      <w:r w:rsidRPr="00E45A23">
        <w:rPr>
          <w:sz w:val="24"/>
          <w:szCs w:val="24"/>
        </w:rPr>
        <w:t>Die Petersilie waschen, trocken schütteln und fein hacken.</w:t>
      </w:r>
    </w:p>
    <w:p w14:paraId="794805FD" w14:textId="77777777" w:rsidR="00F41E47" w:rsidRDefault="00E45A23" w:rsidP="00B40E8C">
      <w:pPr>
        <w:pStyle w:val="ListParagraph"/>
        <w:numPr>
          <w:ilvl w:val="0"/>
          <w:numId w:val="1117"/>
        </w:numPr>
        <w:spacing w:after="120"/>
        <w:ind w:left="714" w:hanging="357"/>
        <w:contextualSpacing w:val="0"/>
        <w:jc w:val="both"/>
        <w:rPr>
          <w:sz w:val="24"/>
          <w:szCs w:val="24"/>
        </w:rPr>
      </w:pPr>
      <w:r w:rsidRPr="00E45A23">
        <w:rPr>
          <w:sz w:val="24"/>
          <w:szCs w:val="24"/>
        </w:rPr>
        <w:t>In einem Topf die Brühe erhitzen und die Flädle hineingeben, kurz erwärmen und in vorgewärmte Suppenteller verteilen. Mit Petersilie bestreut servieren.</w:t>
      </w:r>
    </w:p>
    <w:p w14:paraId="1D7945F9" w14:textId="77777777" w:rsidR="002835A4" w:rsidRDefault="002835A4">
      <w:pPr>
        <w:rPr>
          <w:sz w:val="24"/>
          <w:szCs w:val="24"/>
        </w:rPr>
      </w:pPr>
    </w:p>
    <w:p w14:paraId="1359FF71" w14:textId="77777777" w:rsidR="002835A4" w:rsidRDefault="002835A4">
      <w:pPr>
        <w:rPr>
          <w:sz w:val="24"/>
          <w:szCs w:val="24"/>
        </w:rPr>
      </w:pPr>
      <w:r>
        <w:rPr>
          <w:sz w:val="24"/>
          <w:szCs w:val="24"/>
        </w:rPr>
        <w:br w:type="page"/>
      </w:r>
    </w:p>
    <w:p w14:paraId="43C38FD9" w14:textId="52AEB712" w:rsidR="002835A4" w:rsidRDefault="002835A4" w:rsidP="00DD6F61">
      <w:pPr>
        <w:pStyle w:val="Heading2"/>
        <w:spacing w:after="240"/>
      </w:pPr>
      <w:r>
        <w:lastRenderedPageBreak/>
        <w:t>Flädlesuppe</w:t>
      </w:r>
      <w:r w:rsidR="00A53AE5">
        <w:t xml:space="preserve"> Nr. 2</w:t>
      </w:r>
      <w:r w:rsidR="00FB753D">
        <w:rPr>
          <w:rStyle w:val="FootnoteReference"/>
        </w:rPr>
        <w:footnoteReference w:id="366"/>
      </w:r>
    </w:p>
    <w:p w14:paraId="7586946F" w14:textId="77777777" w:rsidR="002835A4" w:rsidRDefault="002835A4">
      <w:pPr>
        <w:rPr>
          <w:sz w:val="24"/>
          <w:szCs w:val="24"/>
        </w:rPr>
      </w:pPr>
      <w:r w:rsidRPr="00DD6F61">
        <w:rPr>
          <w:sz w:val="24"/>
          <w:szCs w:val="24"/>
          <w:u w:val="single"/>
        </w:rPr>
        <w:t>Zutaten</w:t>
      </w:r>
      <w:r>
        <w:rPr>
          <w:sz w:val="24"/>
          <w:szCs w:val="24"/>
        </w:rPr>
        <w:t xml:space="preserve"> für 6-8 Portionen</w:t>
      </w:r>
    </w:p>
    <w:p w14:paraId="6D375FFF" w14:textId="77777777" w:rsidR="002835A4" w:rsidRDefault="002835A4">
      <w:pPr>
        <w:rPr>
          <w:sz w:val="24"/>
          <w:szCs w:val="24"/>
        </w:rPr>
      </w:pPr>
      <w:r>
        <w:rPr>
          <w:sz w:val="24"/>
          <w:szCs w:val="24"/>
        </w:rPr>
        <w:t>80 g Mehl</w:t>
      </w:r>
    </w:p>
    <w:p w14:paraId="208CBF3B" w14:textId="77777777" w:rsidR="002835A4" w:rsidRDefault="002835A4">
      <w:pPr>
        <w:rPr>
          <w:sz w:val="24"/>
          <w:szCs w:val="24"/>
        </w:rPr>
      </w:pPr>
      <w:r>
        <w:rPr>
          <w:sz w:val="24"/>
          <w:szCs w:val="24"/>
        </w:rPr>
        <w:t>2 EL gemahlene Haselnüsse</w:t>
      </w:r>
    </w:p>
    <w:p w14:paraId="71748209" w14:textId="5B1AD625" w:rsidR="002835A4" w:rsidRDefault="002835A4">
      <w:pPr>
        <w:rPr>
          <w:sz w:val="24"/>
          <w:szCs w:val="24"/>
        </w:rPr>
      </w:pPr>
      <w:r>
        <w:rPr>
          <w:sz w:val="24"/>
          <w:szCs w:val="24"/>
        </w:rPr>
        <w:t xml:space="preserve">1 Prise </w:t>
      </w:r>
      <w:r w:rsidR="00DD6F61">
        <w:rPr>
          <w:sz w:val="24"/>
          <w:szCs w:val="24"/>
        </w:rPr>
        <w:t>S</w:t>
      </w:r>
      <w:r>
        <w:rPr>
          <w:sz w:val="24"/>
          <w:szCs w:val="24"/>
        </w:rPr>
        <w:t>alz</w:t>
      </w:r>
    </w:p>
    <w:p w14:paraId="6C49E032" w14:textId="77777777" w:rsidR="002835A4" w:rsidRDefault="002835A4">
      <w:pPr>
        <w:rPr>
          <w:sz w:val="24"/>
          <w:szCs w:val="24"/>
        </w:rPr>
      </w:pPr>
      <w:r>
        <w:rPr>
          <w:sz w:val="24"/>
          <w:szCs w:val="24"/>
        </w:rPr>
        <w:t>2 Eier</w:t>
      </w:r>
    </w:p>
    <w:p w14:paraId="4CD2B717" w14:textId="77777777" w:rsidR="002835A4" w:rsidRDefault="002835A4">
      <w:pPr>
        <w:rPr>
          <w:sz w:val="24"/>
          <w:szCs w:val="24"/>
        </w:rPr>
      </w:pPr>
      <w:r>
        <w:rPr>
          <w:sz w:val="24"/>
          <w:szCs w:val="24"/>
        </w:rPr>
        <w:t>Etwa 200 ml Milch</w:t>
      </w:r>
    </w:p>
    <w:p w14:paraId="4FCCC7EA" w14:textId="77777777" w:rsidR="004D791A" w:rsidRDefault="002835A4">
      <w:pPr>
        <w:rPr>
          <w:sz w:val="24"/>
          <w:szCs w:val="24"/>
        </w:rPr>
      </w:pPr>
      <w:r>
        <w:rPr>
          <w:sz w:val="24"/>
          <w:szCs w:val="24"/>
        </w:rPr>
        <w:t>2 Frühlings</w:t>
      </w:r>
      <w:r w:rsidR="004D791A">
        <w:rPr>
          <w:sz w:val="24"/>
          <w:szCs w:val="24"/>
        </w:rPr>
        <w:t>zwiebeln</w:t>
      </w:r>
    </w:p>
    <w:p w14:paraId="0EBC9927" w14:textId="77777777" w:rsidR="004D791A" w:rsidRDefault="004D791A">
      <w:pPr>
        <w:rPr>
          <w:sz w:val="24"/>
          <w:szCs w:val="24"/>
        </w:rPr>
      </w:pPr>
      <w:r>
        <w:rPr>
          <w:sz w:val="24"/>
          <w:szCs w:val="24"/>
        </w:rPr>
        <w:t>1 EL Butterschmalz</w:t>
      </w:r>
    </w:p>
    <w:p w14:paraId="0FCEC88F" w14:textId="77777777" w:rsidR="004D791A" w:rsidRDefault="004D791A">
      <w:pPr>
        <w:rPr>
          <w:sz w:val="24"/>
          <w:szCs w:val="24"/>
        </w:rPr>
      </w:pPr>
      <w:r>
        <w:rPr>
          <w:sz w:val="24"/>
          <w:szCs w:val="24"/>
        </w:rPr>
        <w:t>Etwa 2 l Brühe</w:t>
      </w:r>
    </w:p>
    <w:p w14:paraId="7FC6E124" w14:textId="77777777" w:rsidR="004D791A" w:rsidRDefault="004D791A">
      <w:pPr>
        <w:rPr>
          <w:sz w:val="24"/>
          <w:szCs w:val="24"/>
        </w:rPr>
      </w:pPr>
      <w:r>
        <w:rPr>
          <w:sz w:val="24"/>
          <w:szCs w:val="24"/>
        </w:rPr>
        <w:t>1 Bund Schnittlauch</w:t>
      </w:r>
    </w:p>
    <w:p w14:paraId="33EAE02D" w14:textId="77777777" w:rsidR="004D791A" w:rsidRDefault="004D791A">
      <w:pPr>
        <w:rPr>
          <w:sz w:val="24"/>
          <w:szCs w:val="24"/>
        </w:rPr>
      </w:pPr>
    </w:p>
    <w:p w14:paraId="4A47039A" w14:textId="77777777" w:rsidR="00E26A7A" w:rsidRDefault="004D791A">
      <w:pPr>
        <w:rPr>
          <w:sz w:val="24"/>
          <w:szCs w:val="24"/>
        </w:rPr>
      </w:pPr>
      <w:r>
        <w:rPr>
          <w:sz w:val="24"/>
          <w:szCs w:val="24"/>
        </w:rPr>
        <w:t>Zubereitungszeit:</w:t>
      </w:r>
      <w:r>
        <w:rPr>
          <w:sz w:val="24"/>
          <w:szCs w:val="24"/>
        </w:rPr>
        <w:tab/>
        <w:t>etwa 30 Minuten plus zum Abkühl</w:t>
      </w:r>
      <w:r w:rsidR="00E26A7A">
        <w:rPr>
          <w:sz w:val="24"/>
          <w:szCs w:val="24"/>
        </w:rPr>
        <w:t>zeit</w:t>
      </w:r>
    </w:p>
    <w:p w14:paraId="49BC9F4C" w14:textId="77777777" w:rsidR="00E26A7A" w:rsidRPr="000D58E3" w:rsidRDefault="00E26A7A" w:rsidP="00B40E8C">
      <w:pPr>
        <w:pStyle w:val="ListParagraph"/>
        <w:numPr>
          <w:ilvl w:val="0"/>
          <w:numId w:val="1853"/>
        </w:numPr>
        <w:spacing w:after="120"/>
        <w:ind w:left="714" w:hanging="357"/>
        <w:contextualSpacing w:val="0"/>
        <w:jc w:val="both"/>
        <w:rPr>
          <w:sz w:val="24"/>
          <w:szCs w:val="24"/>
        </w:rPr>
      </w:pPr>
      <w:r w:rsidRPr="000D58E3">
        <w:rPr>
          <w:sz w:val="24"/>
          <w:szCs w:val="24"/>
        </w:rPr>
        <w:t>Das Mehl mit den Haselnüssen mischen, salzen. Mit den Eiern und der Milch zu einem glatten Teig schlagen. Kurz ruhen lassen.</w:t>
      </w:r>
    </w:p>
    <w:p w14:paraId="57489BA8" w14:textId="77777777" w:rsidR="00FA3ACE" w:rsidRPr="000D58E3" w:rsidRDefault="00E26A7A" w:rsidP="00B40E8C">
      <w:pPr>
        <w:pStyle w:val="ListParagraph"/>
        <w:numPr>
          <w:ilvl w:val="0"/>
          <w:numId w:val="1853"/>
        </w:numPr>
        <w:spacing w:after="120"/>
        <w:ind w:left="714" w:hanging="357"/>
        <w:contextualSpacing w:val="0"/>
        <w:jc w:val="both"/>
        <w:rPr>
          <w:sz w:val="24"/>
          <w:szCs w:val="24"/>
        </w:rPr>
      </w:pPr>
      <w:r w:rsidRPr="000D58E3">
        <w:rPr>
          <w:sz w:val="24"/>
          <w:szCs w:val="24"/>
        </w:rPr>
        <w:t>Die Frühlingszwiebeln putzen und waschen</w:t>
      </w:r>
      <w:r w:rsidR="00FA3ACE" w:rsidRPr="000D58E3">
        <w:rPr>
          <w:sz w:val="24"/>
          <w:szCs w:val="24"/>
        </w:rPr>
        <w:t>, in sehr feine Ringe schneiden.</w:t>
      </w:r>
    </w:p>
    <w:p w14:paraId="4D184C64" w14:textId="77777777" w:rsidR="000B7989" w:rsidRPr="000D58E3" w:rsidRDefault="00FA3ACE" w:rsidP="00B40E8C">
      <w:pPr>
        <w:pStyle w:val="ListParagraph"/>
        <w:numPr>
          <w:ilvl w:val="0"/>
          <w:numId w:val="1853"/>
        </w:numPr>
        <w:spacing w:after="120"/>
        <w:ind w:left="714" w:hanging="357"/>
        <w:contextualSpacing w:val="0"/>
        <w:jc w:val="both"/>
        <w:rPr>
          <w:sz w:val="24"/>
          <w:szCs w:val="24"/>
        </w:rPr>
      </w:pPr>
      <w:r w:rsidRPr="000D58E3">
        <w:rPr>
          <w:sz w:val="24"/>
          <w:szCs w:val="24"/>
        </w:rPr>
        <w:t>Für die Flädle hauchdünne Pfannkuchen backen. In einer Pfanne einen Teil v</w:t>
      </w:r>
      <w:r w:rsidR="0018788A" w:rsidRPr="000D58E3">
        <w:rPr>
          <w:sz w:val="24"/>
          <w:szCs w:val="24"/>
        </w:rPr>
        <w:t>om Butterschmalz erhitzen. Einige Zwiebelringe andünsten, dann etwas Teig einfüllen und gleichmäßig verteilen. Einen ha</w:t>
      </w:r>
      <w:r w:rsidR="00657891" w:rsidRPr="000D58E3">
        <w:rPr>
          <w:sz w:val="24"/>
          <w:szCs w:val="24"/>
        </w:rPr>
        <w:t>uch</w:t>
      </w:r>
      <w:r w:rsidR="0018788A" w:rsidRPr="000D58E3">
        <w:rPr>
          <w:sz w:val="24"/>
          <w:szCs w:val="24"/>
        </w:rPr>
        <w:t>dünnen Pfannkuchen backen, zwischendurch wenden</w:t>
      </w:r>
      <w:r w:rsidR="00657891" w:rsidRPr="000D58E3">
        <w:rPr>
          <w:sz w:val="24"/>
          <w:szCs w:val="24"/>
        </w:rPr>
        <w:t>. Aus der Pfanne nehmen, noch warm zusammenrollen. Im restlichen Butterschmalz weitere Pfannkuchen</w:t>
      </w:r>
      <w:r w:rsidR="000B7989" w:rsidRPr="000D58E3">
        <w:rPr>
          <w:sz w:val="24"/>
          <w:szCs w:val="24"/>
        </w:rPr>
        <w:t xml:space="preserve"> backen, aufrollen und abkühlen lassen.</w:t>
      </w:r>
    </w:p>
    <w:p w14:paraId="2B01FF49" w14:textId="58647E35" w:rsidR="00F41E47" w:rsidRPr="000D58E3" w:rsidRDefault="000B7989" w:rsidP="00B40E8C">
      <w:pPr>
        <w:pStyle w:val="ListParagraph"/>
        <w:numPr>
          <w:ilvl w:val="0"/>
          <w:numId w:val="1853"/>
        </w:numPr>
        <w:spacing w:after="120"/>
        <w:ind w:left="714" w:hanging="357"/>
        <w:contextualSpacing w:val="0"/>
        <w:jc w:val="both"/>
        <w:rPr>
          <w:sz w:val="24"/>
          <w:szCs w:val="24"/>
        </w:rPr>
      </w:pPr>
      <w:r w:rsidRPr="000D58E3">
        <w:rPr>
          <w:sz w:val="24"/>
          <w:szCs w:val="24"/>
        </w:rPr>
        <w:t>Vorm Servieren die Pfannkuchen-Röllchen in millimeterdünne Scheibchen schneiden. Die vorgeseh</w:t>
      </w:r>
      <w:r w:rsidR="00CA5575" w:rsidRPr="000D58E3">
        <w:rPr>
          <w:sz w:val="24"/>
          <w:szCs w:val="24"/>
        </w:rPr>
        <w:t xml:space="preserve">ene Brühe aufkochen, die Flädle darin kurz heiß werden lassen (oder die Pfannkuchenstreifen direkt </w:t>
      </w:r>
      <w:r w:rsidR="00064532" w:rsidRPr="000D58E3">
        <w:rPr>
          <w:sz w:val="24"/>
          <w:szCs w:val="24"/>
        </w:rPr>
        <w:t>in die Teller legen, heiße Brühe angießen). Den Schnittlauch in Röllchen schneiden und vorm Servieren aufstreuen.</w:t>
      </w:r>
      <w:r w:rsidR="00F41E47" w:rsidRPr="000D58E3">
        <w:rPr>
          <w:sz w:val="24"/>
          <w:szCs w:val="24"/>
        </w:rPr>
        <w:br w:type="page"/>
      </w:r>
    </w:p>
    <w:p w14:paraId="3B31F72A" w14:textId="40B5EC45" w:rsidR="00A53AE5" w:rsidRDefault="00A53AE5" w:rsidP="00A53AE5">
      <w:pPr>
        <w:pStyle w:val="Heading2"/>
        <w:spacing w:after="240"/>
      </w:pPr>
      <w:r>
        <w:lastRenderedPageBreak/>
        <w:t>Flädlesuppe mit Gemüse</w:t>
      </w:r>
      <w:r>
        <w:rPr>
          <w:rStyle w:val="FootnoteReference"/>
        </w:rPr>
        <w:footnoteReference w:id="367"/>
      </w:r>
      <w:r>
        <w:t xml:space="preserve"> </w:t>
      </w:r>
    </w:p>
    <w:p w14:paraId="06E3D550" w14:textId="77777777" w:rsidR="00A53AE5" w:rsidRDefault="00A53AE5" w:rsidP="00A53AE5">
      <w:pPr>
        <w:rPr>
          <w:sz w:val="24"/>
          <w:szCs w:val="24"/>
        </w:rPr>
      </w:pPr>
      <w:r w:rsidRPr="005700F5">
        <w:rPr>
          <w:sz w:val="24"/>
          <w:szCs w:val="24"/>
          <w:u w:val="single"/>
        </w:rPr>
        <w:t>Zutaten</w:t>
      </w:r>
      <w:r>
        <w:rPr>
          <w:sz w:val="24"/>
          <w:szCs w:val="24"/>
        </w:rPr>
        <w:t xml:space="preserve"> (für 4 Portionen):</w:t>
      </w:r>
    </w:p>
    <w:p w14:paraId="6D7B0360" w14:textId="77777777" w:rsidR="00A53AE5" w:rsidRDefault="00A53AE5" w:rsidP="00A53AE5">
      <w:pPr>
        <w:rPr>
          <w:sz w:val="24"/>
          <w:szCs w:val="24"/>
        </w:rPr>
      </w:pPr>
      <w:r>
        <w:rPr>
          <w:sz w:val="24"/>
          <w:szCs w:val="24"/>
        </w:rPr>
        <w:t>100 g Mehl</w:t>
      </w:r>
    </w:p>
    <w:p w14:paraId="233D6540" w14:textId="77777777" w:rsidR="00A53AE5" w:rsidRDefault="00A53AE5" w:rsidP="00A53AE5">
      <w:pPr>
        <w:rPr>
          <w:sz w:val="24"/>
          <w:szCs w:val="24"/>
        </w:rPr>
      </w:pPr>
      <w:r>
        <w:rPr>
          <w:sz w:val="24"/>
          <w:szCs w:val="24"/>
        </w:rPr>
        <w:t>1/8 l Milch</w:t>
      </w:r>
    </w:p>
    <w:p w14:paraId="056206F8" w14:textId="77777777" w:rsidR="00A53AE5" w:rsidRDefault="00A53AE5" w:rsidP="00A53AE5">
      <w:pPr>
        <w:rPr>
          <w:sz w:val="24"/>
          <w:szCs w:val="24"/>
        </w:rPr>
      </w:pPr>
      <w:r>
        <w:rPr>
          <w:sz w:val="24"/>
          <w:szCs w:val="24"/>
        </w:rPr>
        <w:t>2 Eier</w:t>
      </w:r>
    </w:p>
    <w:p w14:paraId="1CB20CD9" w14:textId="77777777" w:rsidR="00A53AE5" w:rsidRDefault="00A53AE5" w:rsidP="00A53AE5">
      <w:pPr>
        <w:rPr>
          <w:sz w:val="24"/>
          <w:szCs w:val="24"/>
        </w:rPr>
      </w:pPr>
      <w:r>
        <w:rPr>
          <w:sz w:val="24"/>
          <w:szCs w:val="24"/>
        </w:rPr>
        <w:t>Salz, Pfeffer</w:t>
      </w:r>
    </w:p>
    <w:p w14:paraId="75A38F82" w14:textId="77777777" w:rsidR="00A53AE5" w:rsidRDefault="00A53AE5" w:rsidP="00A53AE5">
      <w:pPr>
        <w:rPr>
          <w:sz w:val="24"/>
          <w:szCs w:val="24"/>
        </w:rPr>
      </w:pPr>
      <w:r>
        <w:rPr>
          <w:sz w:val="24"/>
          <w:szCs w:val="24"/>
        </w:rPr>
        <w:t>1 großes Bund Suppengrün (ca. 400 g)</w:t>
      </w:r>
    </w:p>
    <w:p w14:paraId="1EC574A6" w14:textId="77777777" w:rsidR="00A53AE5" w:rsidRDefault="00A53AE5" w:rsidP="00A53AE5">
      <w:pPr>
        <w:rPr>
          <w:sz w:val="24"/>
          <w:szCs w:val="24"/>
        </w:rPr>
      </w:pPr>
      <w:r>
        <w:rPr>
          <w:sz w:val="24"/>
          <w:szCs w:val="24"/>
        </w:rPr>
        <w:t>1 L Gemüsebrühe (am besten selbst gekocht)</w:t>
      </w:r>
    </w:p>
    <w:p w14:paraId="1818D90D" w14:textId="77777777" w:rsidR="00A53AE5" w:rsidRDefault="00A53AE5" w:rsidP="00A53AE5">
      <w:pPr>
        <w:rPr>
          <w:sz w:val="24"/>
          <w:szCs w:val="24"/>
        </w:rPr>
      </w:pPr>
      <w:r>
        <w:rPr>
          <w:sz w:val="24"/>
          <w:szCs w:val="24"/>
        </w:rPr>
        <w:t>½ TL Majoran</w:t>
      </w:r>
    </w:p>
    <w:p w14:paraId="0C4B8BE9" w14:textId="77777777" w:rsidR="00A53AE5" w:rsidRDefault="00A53AE5" w:rsidP="00A53AE5">
      <w:pPr>
        <w:rPr>
          <w:sz w:val="24"/>
          <w:szCs w:val="24"/>
        </w:rPr>
      </w:pPr>
      <w:r>
        <w:rPr>
          <w:sz w:val="24"/>
          <w:szCs w:val="24"/>
        </w:rPr>
        <w:t>½ Bund Petersilie</w:t>
      </w:r>
    </w:p>
    <w:p w14:paraId="4943285C" w14:textId="77777777" w:rsidR="00A53AE5" w:rsidRDefault="00A53AE5" w:rsidP="00A53AE5">
      <w:pPr>
        <w:rPr>
          <w:sz w:val="24"/>
          <w:szCs w:val="24"/>
        </w:rPr>
      </w:pPr>
      <w:r>
        <w:rPr>
          <w:sz w:val="24"/>
          <w:szCs w:val="24"/>
        </w:rPr>
        <w:t>Butterschmalz zum Ausbacken</w:t>
      </w:r>
    </w:p>
    <w:p w14:paraId="30702C89" w14:textId="77777777" w:rsidR="00A53AE5" w:rsidRDefault="00A53AE5" w:rsidP="00A53AE5">
      <w:pPr>
        <w:rPr>
          <w:sz w:val="24"/>
          <w:szCs w:val="24"/>
        </w:rPr>
      </w:pPr>
    </w:p>
    <w:p w14:paraId="5A6958D0" w14:textId="77777777" w:rsidR="00A53AE5" w:rsidRDefault="00A53AE5" w:rsidP="00A53AE5">
      <w:pPr>
        <w:rPr>
          <w:sz w:val="24"/>
          <w:szCs w:val="24"/>
        </w:rPr>
      </w:pPr>
      <w:r>
        <w:rPr>
          <w:sz w:val="24"/>
          <w:szCs w:val="24"/>
        </w:rPr>
        <w:t>Zubereitungszeit: 40 Minuten</w:t>
      </w:r>
    </w:p>
    <w:p w14:paraId="168103A0" w14:textId="77777777" w:rsidR="00A53AE5" w:rsidRPr="00CC5E04" w:rsidRDefault="00A53AE5" w:rsidP="00B40E8C">
      <w:pPr>
        <w:pStyle w:val="ListParagraph"/>
        <w:numPr>
          <w:ilvl w:val="0"/>
          <w:numId w:val="899"/>
        </w:numPr>
        <w:spacing w:after="120"/>
        <w:ind w:left="714" w:hanging="357"/>
        <w:contextualSpacing w:val="0"/>
        <w:jc w:val="both"/>
        <w:rPr>
          <w:sz w:val="24"/>
          <w:szCs w:val="24"/>
        </w:rPr>
      </w:pPr>
      <w:r w:rsidRPr="00CC5E04">
        <w:rPr>
          <w:sz w:val="24"/>
          <w:szCs w:val="24"/>
        </w:rPr>
        <w:t>Für die Flädle das Mehl mit der Milch, den Eiern und 1 guten Prise Salz verschlagen. Den Teig 15 Minuten ruhen lassen.</w:t>
      </w:r>
    </w:p>
    <w:p w14:paraId="6E74BF5A" w14:textId="77777777" w:rsidR="00A53AE5" w:rsidRPr="00CC5E04" w:rsidRDefault="00A53AE5" w:rsidP="00B40E8C">
      <w:pPr>
        <w:pStyle w:val="ListParagraph"/>
        <w:numPr>
          <w:ilvl w:val="0"/>
          <w:numId w:val="899"/>
        </w:numPr>
        <w:spacing w:after="120"/>
        <w:ind w:left="714" w:hanging="357"/>
        <w:contextualSpacing w:val="0"/>
        <w:jc w:val="both"/>
        <w:rPr>
          <w:sz w:val="24"/>
          <w:szCs w:val="24"/>
        </w:rPr>
      </w:pPr>
      <w:r w:rsidRPr="00CC5E04">
        <w:rPr>
          <w:sz w:val="24"/>
          <w:szCs w:val="24"/>
        </w:rPr>
        <w:t>Inzwischen für die Suppe das Suppengrün waschen, putzen und klein schneiden. Das Gemüse mit der Brühe und dem Majoran zum Kochen bringen und in 20 Minuten bei geringer Hitze garen.</w:t>
      </w:r>
    </w:p>
    <w:p w14:paraId="0FDDE2AC" w14:textId="77777777" w:rsidR="00A53AE5" w:rsidRPr="00CC5E04" w:rsidRDefault="00A53AE5" w:rsidP="00B40E8C">
      <w:pPr>
        <w:pStyle w:val="ListParagraph"/>
        <w:numPr>
          <w:ilvl w:val="0"/>
          <w:numId w:val="899"/>
        </w:numPr>
        <w:spacing w:after="120"/>
        <w:ind w:left="714" w:hanging="357"/>
        <w:contextualSpacing w:val="0"/>
        <w:jc w:val="both"/>
        <w:rPr>
          <w:sz w:val="24"/>
          <w:szCs w:val="24"/>
        </w:rPr>
      </w:pPr>
      <w:r w:rsidRPr="00CC5E04">
        <w:rPr>
          <w:sz w:val="24"/>
          <w:szCs w:val="24"/>
        </w:rPr>
        <w:t>In einer Pfanne wenig Butterschmalz erhitzen und aus dem Flädleteig nacheinander 3-4 dünne Pfannkuchen backen. Die fertigen Pfannkuchen etwas abkühlen lassen, aufrollen und in möglichst feine Streifen schneiden.</w:t>
      </w:r>
    </w:p>
    <w:p w14:paraId="4E4DA771" w14:textId="77777777" w:rsidR="00A53AE5" w:rsidRPr="00CC5E04" w:rsidRDefault="00A53AE5" w:rsidP="00B40E8C">
      <w:pPr>
        <w:pStyle w:val="ListParagraph"/>
        <w:numPr>
          <w:ilvl w:val="0"/>
          <w:numId w:val="899"/>
        </w:numPr>
        <w:spacing w:after="120"/>
        <w:ind w:left="714" w:hanging="357"/>
        <w:contextualSpacing w:val="0"/>
        <w:jc w:val="both"/>
        <w:rPr>
          <w:sz w:val="24"/>
          <w:szCs w:val="24"/>
        </w:rPr>
      </w:pPr>
      <w:r w:rsidRPr="00CC5E04">
        <w:rPr>
          <w:sz w:val="24"/>
          <w:szCs w:val="24"/>
        </w:rPr>
        <w:t>Die Petersilie waschen, trockenschütteln und hacken.</w:t>
      </w:r>
    </w:p>
    <w:p w14:paraId="141D746B" w14:textId="77777777" w:rsidR="00A53AE5" w:rsidRPr="005700F5" w:rsidRDefault="00A53AE5" w:rsidP="00B40E8C">
      <w:pPr>
        <w:pStyle w:val="ListParagraph"/>
        <w:numPr>
          <w:ilvl w:val="0"/>
          <w:numId w:val="899"/>
        </w:numPr>
        <w:spacing w:after="120"/>
        <w:ind w:left="714" w:hanging="357"/>
        <w:contextualSpacing w:val="0"/>
        <w:jc w:val="both"/>
        <w:rPr>
          <w:sz w:val="24"/>
          <w:szCs w:val="24"/>
        </w:rPr>
      </w:pPr>
      <w:r w:rsidRPr="005700F5">
        <w:rPr>
          <w:sz w:val="24"/>
          <w:szCs w:val="24"/>
        </w:rPr>
        <w:t>Sobald das Gemüse gar ist, die Suppe mit Salz und Pfeffer würzen und abschmecken.</w:t>
      </w:r>
      <w:r>
        <w:rPr>
          <w:sz w:val="24"/>
          <w:szCs w:val="24"/>
        </w:rPr>
        <w:t xml:space="preserve"> </w:t>
      </w:r>
      <w:r w:rsidRPr="005700F5">
        <w:rPr>
          <w:sz w:val="24"/>
          <w:szCs w:val="24"/>
        </w:rPr>
        <w:t>Die Flädle auf Suppenteller verteilen und die heiße Suppe darüber geben. Petersilie drüberstreuseln.</w:t>
      </w:r>
    </w:p>
    <w:p w14:paraId="2E0CC6C3" w14:textId="77777777" w:rsidR="00A53AE5" w:rsidRDefault="00A53AE5">
      <w:pPr>
        <w:rPr>
          <w:rFonts w:asciiTheme="majorHAnsi" w:eastAsiaTheme="majorEastAsia" w:hAnsiTheme="majorHAnsi" w:cstheme="majorBidi"/>
          <w:color w:val="2F5496" w:themeColor="accent1" w:themeShade="BF"/>
          <w:sz w:val="26"/>
          <w:szCs w:val="26"/>
        </w:rPr>
      </w:pPr>
      <w:r>
        <w:br w:type="page"/>
      </w:r>
    </w:p>
    <w:p w14:paraId="0F4A8DCE" w14:textId="64EE890E" w:rsidR="00F41E47" w:rsidRDefault="00F41E47" w:rsidP="003C0669">
      <w:pPr>
        <w:pStyle w:val="Heading2"/>
        <w:spacing w:after="240"/>
      </w:pPr>
      <w:r>
        <w:lastRenderedPageBreak/>
        <w:t>Maultaschen in der Brühe</w:t>
      </w:r>
      <w:r w:rsidR="00D30D9B">
        <w:rPr>
          <w:rStyle w:val="FootnoteReference"/>
        </w:rPr>
        <w:footnoteReference w:id="368"/>
      </w:r>
      <w:r>
        <w:t xml:space="preserve"> </w:t>
      </w:r>
    </w:p>
    <w:p w14:paraId="726F80DA" w14:textId="4B881B21" w:rsidR="00F41E47" w:rsidRDefault="00F41E47" w:rsidP="00F41E47">
      <w:pPr>
        <w:rPr>
          <w:sz w:val="24"/>
          <w:szCs w:val="24"/>
        </w:rPr>
      </w:pPr>
      <w:r w:rsidRPr="003C0669">
        <w:rPr>
          <w:sz w:val="24"/>
          <w:szCs w:val="24"/>
          <w:u w:val="single"/>
        </w:rPr>
        <w:t>Zutaten</w:t>
      </w:r>
      <w:r>
        <w:rPr>
          <w:sz w:val="24"/>
          <w:szCs w:val="24"/>
        </w:rPr>
        <w:t xml:space="preserve"> </w:t>
      </w:r>
      <w:r w:rsidR="003C0669">
        <w:rPr>
          <w:sz w:val="24"/>
          <w:szCs w:val="24"/>
        </w:rPr>
        <w:t>(</w:t>
      </w:r>
      <w:r>
        <w:rPr>
          <w:sz w:val="24"/>
          <w:szCs w:val="24"/>
        </w:rPr>
        <w:t>für 4 Portionen</w:t>
      </w:r>
      <w:r w:rsidR="003C0669">
        <w:rPr>
          <w:sz w:val="24"/>
          <w:szCs w:val="24"/>
        </w:rPr>
        <w:t>):</w:t>
      </w:r>
    </w:p>
    <w:p w14:paraId="14DFC22C" w14:textId="3F85AF0F" w:rsidR="00C954B6" w:rsidRPr="003C0669" w:rsidRDefault="00C954B6" w:rsidP="00F41E47">
      <w:pPr>
        <w:rPr>
          <w:i/>
          <w:iCs/>
          <w:sz w:val="24"/>
          <w:szCs w:val="24"/>
        </w:rPr>
      </w:pPr>
      <w:r w:rsidRPr="003C0669">
        <w:rPr>
          <w:i/>
          <w:iCs/>
          <w:sz w:val="24"/>
          <w:szCs w:val="24"/>
        </w:rPr>
        <w:t>Für den Teig</w:t>
      </w:r>
      <w:r w:rsidR="003C0669">
        <w:rPr>
          <w:i/>
          <w:iCs/>
          <w:sz w:val="24"/>
          <w:szCs w:val="24"/>
        </w:rPr>
        <w:t>:</w:t>
      </w:r>
    </w:p>
    <w:p w14:paraId="71C182DD" w14:textId="77777777" w:rsidR="00C954B6" w:rsidRDefault="00C954B6" w:rsidP="00F41E47">
      <w:pPr>
        <w:rPr>
          <w:sz w:val="24"/>
          <w:szCs w:val="24"/>
        </w:rPr>
      </w:pPr>
      <w:r>
        <w:rPr>
          <w:sz w:val="24"/>
          <w:szCs w:val="24"/>
        </w:rPr>
        <w:t>250 g Mehl</w:t>
      </w:r>
    </w:p>
    <w:p w14:paraId="585C1058" w14:textId="77777777" w:rsidR="00C954B6" w:rsidRDefault="00C954B6" w:rsidP="00F41E47">
      <w:pPr>
        <w:rPr>
          <w:sz w:val="24"/>
          <w:szCs w:val="24"/>
        </w:rPr>
      </w:pPr>
      <w:r>
        <w:rPr>
          <w:sz w:val="24"/>
          <w:szCs w:val="24"/>
        </w:rPr>
        <w:t>2 Eier</w:t>
      </w:r>
    </w:p>
    <w:p w14:paraId="00B0AA68" w14:textId="77777777" w:rsidR="00C954B6" w:rsidRDefault="00C954B6" w:rsidP="00F41E47">
      <w:pPr>
        <w:rPr>
          <w:sz w:val="24"/>
          <w:szCs w:val="24"/>
        </w:rPr>
      </w:pPr>
      <w:r>
        <w:rPr>
          <w:sz w:val="24"/>
          <w:szCs w:val="24"/>
        </w:rPr>
        <w:t>1 TL Salz</w:t>
      </w:r>
    </w:p>
    <w:p w14:paraId="4A0CB2A3" w14:textId="77777777" w:rsidR="00C954B6" w:rsidRDefault="00C954B6" w:rsidP="00F41E47">
      <w:pPr>
        <w:rPr>
          <w:sz w:val="24"/>
          <w:szCs w:val="24"/>
        </w:rPr>
      </w:pPr>
      <w:r>
        <w:rPr>
          <w:sz w:val="24"/>
          <w:szCs w:val="24"/>
        </w:rPr>
        <w:t>1 EL Sonnenblumenöl</w:t>
      </w:r>
    </w:p>
    <w:p w14:paraId="69A311EB" w14:textId="77777777" w:rsidR="00C954B6" w:rsidRDefault="00C954B6" w:rsidP="00F41E47">
      <w:pPr>
        <w:rPr>
          <w:sz w:val="24"/>
          <w:szCs w:val="24"/>
        </w:rPr>
      </w:pPr>
      <w:r>
        <w:rPr>
          <w:sz w:val="24"/>
          <w:szCs w:val="24"/>
        </w:rPr>
        <w:t>Mehl</w:t>
      </w:r>
    </w:p>
    <w:p w14:paraId="26DC3349" w14:textId="77777777" w:rsidR="00C954B6" w:rsidRDefault="00C954B6" w:rsidP="00F41E47">
      <w:pPr>
        <w:rPr>
          <w:sz w:val="24"/>
          <w:szCs w:val="24"/>
        </w:rPr>
      </w:pPr>
    </w:p>
    <w:p w14:paraId="0F95E071" w14:textId="0699A5C6" w:rsidR="00C954B6" w:rsidRPr="003C0669" w:rsidRDefault="00C954B6" w:rsidP="00F41E47">
      <w:pPr>
        <w:rPr>
          <w:i/>
          <w:iCs/>
          <w:sz w:val="24"/>
          <w:szCs w:val="24"/>
        </w:rPr>
      </w:pPr>
      <w:r w:rsidRPr="003C0669">
        <w:rPr>
          <w:i/>
          <w:iCs/>
          <w:sz w:val="24"/>
          <w:szCs w:val="24"/>
        </w:rPr>
        <w:t>Für die Füllung</w:t>
      </w:r>
      <w:r w:rsidR="003C0669">
        <w:rPr>
          <w:i/>
          <w:iCs/>
          <w:sz w:val="24"/>
          <w:szCs w:val="24"/>
        </w:rPr>
        <w:t>:</w:t>
      </w:r>
    </w:p>
    <w:p w14:paraId="160F2DCD" w14:textId="77777777" w:rsidR="00C954B6" w:rsidRDefault="00C954B6" w:rsidP="00F41E47">
      <w:pPr>
        <w:rPr>
          <w:sz w:val="24"/>
          <w:szCs w:val="24"/>
        </w:rPr>
      </w:pPr>
      <w:r>
        <w:rPr>
          <w:sz w:val="24"/>
          <w:szCs w:val="24"/>
        </w:rPr>
        <w:t>1 Brötchen, altbacken</w:t>
      </w:r>
    </w:p>
    <w:p w14:paraId="3147AFAB" w14:textId="77777777" w:rsidR="00C954B6" w:rsidRDefault="00C954B6" w:rsidP="00F41E47">
      <w:pPr>
        <w:rPr>
          <w:sz w:val="24"/>
          <w:szCs w:val="24"/>
        </w:rPr>
      </w:pPr>
      <w:r>
        <w:rPr>
          <w:sz w:val="24"/>
          <w:szCs w:val="24"/>
        </w:rPr>
        <w:t>60 ml lauwarme Milch</w:t>
      </w:r>
    </w:p>
    <w:p w14:paraId="37F7E671" w14:textId="77777777" w:rsidR="00C954B6" w:rsidRDefault="00C954B6" w:rsidP="00F41E47">
      <w:pPr>
        <w:rPr>
          <w:sz w:val="24"/>
          <w:szCs w:val="24"/>
        </w:rPr>
      </w:pPr>
      <w:r>
        <w:rPr>
          <w:sz w:val="24"/>
          <w:szCs w:val="24"/>
        </w:rPr>
        <w:t>1 Zwiebel</w:t>
      </w:r>
    </w:p>
    <w:p w14:paraId="7AC7F511" w14:textId="77777777" w:rsidR="00C954B6" w:rsidRDefault="00C954B6" w:rsidP="00F41E47">
      <w:pPr>
        <w:rPr>
          <w:sz w:val="24"/>
          <w:szCs w:val="24"/>
        </w:rPr>
      </w:pPr>
      <w:r>
        <w:rPr>
          <w:sz w:val="24"/>
          <w:szCs w:val="24"/>
        </w:rPr>
        <w:t>1 EL Butter</w:t>
      </w:r>
    </w:p>
    <w:p w14:paraId="38783D6D" w14:textId="77777777" w:rsidR="00C954B6" w:rsidRDefault="00C954B6" w:rsidP="00F41E47">
      <w:pPr>
        <w:rPr>
          <w:sz w:val="24"/>
          <w:szCs w:val="24"/>
        </w:rPr>
      </w:pPr>
      <w:r>
        <w:rPr>
          <w:sz w:val="24"/>
          <w:szCs w:val="24"/>
        </w:rPr>
        <w:t>400 g Blattspinat (oder TK)</w:t>
      </w:r>
    </w:p>
    <w:p w14:paraId="0FB4E9DA" w14:textId="77777777" w:rsidR="00302CD3" w:rsidRDefault="00302CD3" w:rsidP="00F41E47">
      <w:pPr>
        <w:rPr>
          <w:sz w:val="24"/>
          <w:szCs w:val="24"/>
        </w:rPr>
      </w:pPr>
      <w:r>
        <w:rPr>
          <w:sz w:val="24"/>
          <w:szCs w:val="24"/>
        </w:rPr>
        <w:t>Salz</w:t>
      </w:r>
    </w:p>
    <w:p w14:paraId="1D4716CA" w14:textId="77777777" w:rsidR="00302CD3" w:rsidRDefault="00302CD3" w:rsidP="00F41E47">
      <w:pPr>
        <w:rPr>
          <w:sz w:val="24"/>
          <w:szCs w:val="24"/>
        </w:rPr>
      </w:pPr>
      <w:r>
        <w:rPr>
          <w:sz w:val="24"/>
          <w:szCs w:val="24"/>
        </w:rPr>
        <w:t>250 g Bratwurstbrät</w:t>
      </w:r>
    </w:p>
    <w:p w14:paraId="262F1CEB" w14:textId="77777777" w:rsidR="00302CD3" w:rsidRDefault="00302CD3" w:rsidP="00F41E47">
      <w:pPr>
        <w:rPr>
          <w:sz w:val="24"/>
          <w:szCs w:val="24"/>
        </w:rPr>
      </w:pPr>
      <w:r>
        <w:rPr>
          <w:sz w:val="24"/>
          <w:szCs w:val="24"/>
        </w:rPr>
        <w:t>1 EI</w:t>
      </w:r>
    </w:p>
    <w:p w14:paraId="3B7A9449" w14:textId="77777777" w:rsidR="00302CD3" w:rsidRDefault="00302CD3" w:rsidP="00F41E47">
      <w:pPr>
        <w:rPr>
          <w:sz w:val="24"/>
          <w:szCs w:val="24"/>
        </w:rPr>
      </w:pPr>
      <w:r>
        <w:rPr>
          <w:sz w:val="24"/>
          <w:szCs w:val="24"/>
        </w:rPr>
        <w:t>Pfeffer</w:t>
      </w:r>
    </w:p>
    <w:p w14:paraId="0020E598" w14:textId="77777777" w:rsidR="00302CD3" w:rsidRDefault="00302CD3" w:rsidP="00F41E47">
      <w:pPr>
        <w:rPr>
          <w:sz w:val="24"/>
          <w:szCs w:val="24"/>
        </w:rPr>
      </w:pPr>
      <w:r>
        <w:rPr>
          <w:sz w:val="24"/>
          <w:szCs w:val="24"/>
        </w:rPr>
        <w:t>Muskat</w:t>
      </w:r>
    </w:p>
    <w:p w14:paraId="792E1BC8" w14:textId="77777777" w:rsidR="00302CD3" w:rsidRDefault="00302CD3" w:rsidP="00F41E47">
      <w:pPr>
        <w:rPr>
          <w:sz w:val="24"/>
          <w:szCs w:val="24"/>
        </w:rPr>
      </w:pPr>
    </w:p>
    <w:p w14:paraId="41D575D9" w14:textId="3435BDE9" w:rsidR="003C0669" w:rsidRDefault="003C0669" w:rsidP="00F41E47">
      <w:pPr>
        <w:rPr>
          <w:sz w:val="24"/>
          <w:szCs w:val="24"/>
        </w:rPr>
      </w:pPr>
      <w:r>
        <w:rPr>
          <w:sz w:val="24"/>
          <w:szCs w:val="24"/>
        </w:rPr>
        <w:t>Für die Brühe:</w:t>
      </w:r>
    </w:p>
    <w:p w14:paraId="3196343D" w14:textId="77777777" w:rsidR="00302CD3" w:rsidRDefault="00302CD3" w:rsidP="00F41E47">
      <w:pPr>
        <w:rPr>
          <w:sz w:val="24"/>
          <w:szCs w:val="24"/>
        </w:rPr>
      </w:pPr>
      <w:r>
        <w:rPr>
          <w:sz w:val="24"/>
          <w:szCs w:val="24"/>
        </w:rPr>
        <w:t>1 L Brühe</w:t>
      </w:r>
    </w:p>
    <w:p w14:paraId="73C036BF" w14:textId="77777777" w:rsidR="00302CD3" w:rsidRDefault="00302CD3" w:rsidP="00F41E47">
      <w:pPr>
        <w:rPr>
          <w:sz w:val="24"/>
          <w:szCs w:val="24"/>
        </w:rPr>
      </w:pPr>
      <w:r>
        <w:rPr>
          <w:sz w:val="24"/>
          <w:szCs w:val="24"/>
        </w:rPr>
        <w:t>2 EL Schnittlauchröllchen</w:t>
      </w:r>
    </w:p>
    <w:p w14:paraId="3B6AF29B" w14:textId="77777777" w:rsidR="00302CD3" w:rsidRDefault="00302CD3" w:rsidP="00F41E47">
      <w:pPr>
        <w:rPr>
          <w:sz w:val="24"/>
          <w:szCs w:val="24"/>
        </w:rPr>
      </w:pPr>
    </w:p>
    <w:p w14:paraId="7BF7787C" w14:textId="2E282FDC" w:rsidR="003C0669" w:rsidRDefault="003C0669" w:rsidP="00F41E47">
      <w:pPr>
        <w:rPr>
          <w:sz w:val="24"/>
          <w:szCs w:val="24"/>
        </w:rPr>
      </w:pPr>
      <w:r>
        <w:rPr>
          <w:sz w:val="24"/>
          <w:szCs w:val="24"/>
        </w:rPr>
        <w:t>Zubereitung:</w:t>
      </w:r>
    </w:p>
    <w:p w14:paraId="03D258C4" w14:textId="77777777" w:rsidR="0020571C" w:rsidRPr="00B3106D" w:rsidRDefault="009C709E" w:rsidP="00B40E8C">
      <w:pPr>
        <w:pStyle w:val="ListParagraph"/>
        <w:numPr>
          <w:ilvl w:val="0"/>
          <w:numId w:val="1118"/>
        </w:numPr>
        <w:spacing w:after="120"/>
        <w:ind w:left="714" w:hanging="357"/>
        <w:contextualSpacing w:val="0"/>
        <w:jc w:val="both"/>
        <w:rPr>
          <w:sz w:val="24"/>
          <w:szCs w:val="24"/>
        </w:rPr>
      </w:pPr>
      <w:r w:rsidRPr="00B3106D">
        <w:rPr>
          <w:sz w:val="24"/>
          <w:szCs w:val="24"/>
        </w:rPr>
        <w:t xml:space="preserve">Das Mehl in eine Schüssel geben. Eier, Salz und Öl hineingeben. Mit dem Knethacken des Handrührgeräts zu einem festen, geschmeidigen Teig verkneten. Eventuell etwas </w:t>
      </w:r>
      <w:r w:rsidRPr="00B3106D">
        <w:rPr>
          <w:sz w:val="24"/>
          <w:szCs w:val="24"/>
        </w:rPr>
        <w:lastRenderedPageBreak/>
        <w:t xml:space="preserve">Wasser zugeben. Zu </w:t>
      </w:r>
      <w:r w:rsidR="0020571C" w:rsidRPr="00B3106D">
        <w:rPr>
          <w:sz w:val="24"/>
          <w:szCs w:val="24"/>
        </w:rPr>
        <w:t>einer</w:t>
      </w:r>
      <w:r w:rsidRPr="00B3106D">
        <w:rPr>
          <w:sz w:val="24"/>
          <w:szCs w:val="24"/>
        </w:rPr>
        <w:t xml:space="preserve"> Kugel formen und in Frischhaltefolie gewickelt ca. 20 Minten ruhen lassen.</w:t>
      </w:r>
    </w:p>
    <w:p w14:paraId="7F5EB9AE" w14:textId="1E7F6EF7" w:rsidR="008B40A1" w:rsidRPr="00B3106D" w:rsidRDefault="0020571C" w:rsidP="00B40E8C">
      <w:pPr>
        <w:pStyle w:val="ListParagraph"/>
        <w:numPr>
          <w:ilvl w:val="0"/>
          <w:numId w:val="1118"/>
        </w:numPr>
        <w:spacing w:after="120"/>
        <w:ind w:left="714" w:hanging="357"/>
        <w:contextualSpacing w:val="0"/>
        <w:jc w:val="both"/>
        <w:rPr>
          <w:sz w:val="24"/>
          <w:szCs w:val="24"/>
        </w:rPr>
      </w:pPr>
      <w:r w:rsidRPr="00B3106D">
        <w:rPr>
          <w:sz w:val="24"/>
          <w:szCs w:val="24"/>
        </w:rPr>
        <w:t>Während</w:t>
      </w:r>
      <w:r w:rsidR="00B3106D" w:rsidRPr="00B3106D">
        <w:rPr>
          <w:sz w:val="24"/>
          <w:szCs w:val="24"/>
        </w:rPr>
        <w:t>d</w:t>
      </w:r>
      <w:r w:rsidRPr="00B3106D">
        <w:rPr>
          <w:sz w:val="24"/>
          <w:szCs w:val="24"/>
        </w:rPr>
        <w:t xml:space="preserve">essen für die Füllung das Brötchen in lauwarmer Milch einweichen. </w:t>
      </w:r>
      <w:r w:rsidR="008B40A1" w:rsidRPr="00B3106D">
        <w:rPr>
          <w:sz w:val="24"/>
          <w:szCs w:val="24"/>
        </w:rPr>
        <w:t xml:space="preserve">Die Zwiebel schälen, fein würfeln und in der Butter glasig anschwitzen. </w:t>
      </w:r>
    </w:p>
    <w:p w14:paraId="1B2AFEC8" w14:textId="656F9B58" w:rsidR="008B40A1" w:rsidRPr="00B3106D" w:rsidRDefault="008B40A1" w:rsidP="00B40E8C">
      <w:pPr>
        <w:pStyle w:val="ListParagraph"/>
        <w:numPr>
          <w:ilvl w:val="0"/>
          <w:numId w:val="1118"/>
        </w:numPr>
        <w:spacing w:after="120"/>
        <w:ind w:left="714" w:hanging="357"/>
        <w:contextualSpacing w:val="0"/>
        <w:jc w:val="both"/>
        <w:rPr>
          <w:sz w:val="24"/>
          <w:szCs w:val="24"/>
        </w:rPr>
      </w:pPr>
      <w:r w:rsidRPr="00B3106D">
        <w:rPr>
          <w:sz w:val="24"/>
          <w:szCs w:val="24"/>
        </w:rPr>
        <w:t>Den Spinat waschen, trocken schütteln, kurz in Salzwasser blanchieren, mit kaltem Wasser abschrecken, ausdrücken und fein hacken. Zusammen mit dem aus</w:t>
      </w:r>
      <w:r w:rsidR="00C662D6" w:rsidRPr="00B3106D">
        <w:rPr>
          <w:sz w:val="24"/>
          <w:szCs w:val="24"/>
        </w:rPr>
        <w:t>gedrückten Brötchen, der Zwiebel, dem Brät und dem Ei in eine Schüssel geben und gut vermengen. Mit Salz, Pfeffer und Muskat abschme</w:t>
      </w:r>
      <w:r w:rsidR="00B3106D" w:rsidRPr="00B3106D">
        <w:rPr>
          <w:sz w:val="24"/>
          <w:szCs w:val="24"/>
        </w:rPr>
        <w:t>c</w:t>
      </w:r>
      <w:r w:rsidR="00C662D6" w:rsidRPr="00B3106D">
        <w:rPr>
          <w:sz w:val="24"/>
          <w:szCs w:val="24"/>
        </w:rPr>
        <w:t>ken</w:t>
      </w:r>
      <w:r w:rsidR="00002F48" w:rsidRPr="00B3106D">
        <w:rPr>
          <w:sz w:val="24"/>
          <w:szCs w:val="24"/>
        </w:rPr>
        <w:t>.</w:t>
      </w:r>
    </w:p>
    <w:p w14:paraId="56D8B867" w14:textId="028C2263" w:rsidR="00002F48" w:rsidRPr="00B3106D" w:rsidRDefault="00002F48" w:rsidP="00B40E8C">
      <w:pPr>
        <w:pStyle w:val="ListParagraph"/>
        <w:numPr>
          <w:ilvl w:val="0"/>
          <w:numId w:val="1118"/>
        </w:numPr>
        <w:spacing w:after="120"/>
        <w:ind w:left="714" w:hanging="357"/>
        <w:contextualSpacing w:val="0"/>
        <w:jc w:val="both"/>
        <w:rPr>
          <w:sz w:val="24"/>
          <w:szCs w:val="24"/>
        </w:rPr>
      </w:pPr>
      <w:r w:rsidRPr="00B3106D">
        <w:rPr>
          <w:sz w:val="24"/>
          <w:szCs w:val="24"/>
        </w:rPr>
        <w:t xml:space="preserve">Den Nudelteig auf einer bemehlten Arbeitsfläche gleichmäßig dünn ausrollen (ca. 12 cm breit). Je 1 EL Füllung auf den Nudelteig setzen und um die Füllung herum mit verquirltem </w:t>
      </w:r>
      <w:r w:rsidR="00B3106D" w:rsidRPr="00B3106D">
        <w:rPr>
          <w:sz w:val="24"/>
          <w:szCs w:val="24"/>
        </w:rPr>
        <w:t>E</w:t>
      </w:r>
      <w:r w:rsidRPr="00B3106D">
        <w:rPr>
          <w:sz w:val="24"/>
          <w:szCs w:val="24"/>
        </w:rPr>
        <w:t>i bestreichen</w:t>
      </w:r>
      <w:r w:rsidR="00943953" w:rsidRPr="00B3106D">
        <w:rPr>
          <w:sz w:val="24"/>
          <w:szCs w:val="24"/>
        </w:rPr>
        <w:t xml:space="preserve">. Die Teigbahn zuklappen (Ränder ein Stück übereinander), gut festdrücken </w:t>
      </w:r>
      <w:r w:rsidR="00B3106D" w:rsidRPr="00B3106D">
        <w:rPr>
          <w:sz w:val="24"/>
          <w:szCs w:val="24"/>
        </w:rPr>
        <w:t>und</w:t>
      </w:r>
      <w:r w:rsidR="00943953" w:rsidRPr="00B3106D">
        <w:rPr>
          <w:sz w:val="24"/>
          <w:szCs w:val="24"/>
        </w:rPr>
        <w:t xml:space="preserve"> Rechtecke schneiden.</w:t>
      </w:r>
    </w:p>
    <w:p w14:paraId="2D9A28AB" w14:textId="76749007" w:rsidR="00943953" w:rsidRPr="00B3106D" w:rsidRDefault="00943953" w:rsidP="00B40E8C">
      <w:pPr>
        <w:pStyle w:val="ListParagraph"/>
        <w:numPr>
          <w:ilvl w:val="0"/>
          <w:numId w:val="1118"/>
        </w:numPr>
        <w:spacing w:after="120"/>
        <w:ind w:left="714" w:hanging="357"/>
        <w:contextualSpacing w:val="0"/>
        <w:jc w:val="both"/>
        <w:rPr>
          <w:sz w:val="24"/>
          <w:szCs w:val="24"/>
        </w:rPr>
      </w:pPr>
      <w:r w:rsidRPr="00B3106D">
        <w:rPr>
          <w:sz w:val="24"/>
          <w:szCs w:val="24"/>
        </w:rPr>
        <w:t>Wenn alle Maultaschen fertig geformt sind, in kochendes Salzwasser geben und gar ziehen lassen bis sie hochsteigen.</w:t>
      </w:r>
    </w:p>
    <w:p w14:paraId="0539F934" w14:textId="3E8B736C" w:rsidR="00943953" w:rsidRDefault="00943953" w:rsidP="00B40E8C">
      <w:pPr>
        <w:pStyle w:val="ListParagraph"/>
        <w:numPr>
          <w:ilvl w:val="0"/>
          <w:numId w:val="1118"/>
        </w:numPr>
        <w:spacing w:after="120"/>
        <w:ind w:left="714" w:hanging="357"/>
        <w:contextualSpacing w:val="0"/>
        <w:jc w:val="both"/>
        <w:rPr>
          <w:sz w:val="24"/>
          <w:szCs w:val="24"/>
        </w:rPr>
      </w:pPr>
      <w:r w:rsidRPr="00B3106D">
        <w:rPr>
          <w:sz w:val="24"/>
          <w:szCs w:val="24"/>
        </w:rPr>
        <w:t>Inzwischen d</w:t>
      </w:r>
      <w:r w:rsidR="00B3106D" w:rsidRPr="00B3106D">
        <w:rPr>
          <w:sz w:val="24"/>
          <w:szCs w:val="24"/>
        </w:rPr>
        <w:t>ie</w:t>
      </w:r>
      <w:r w:rsidRPr="00B3106D">
        <w:rPr>
          <w:sz w:val="24"/>
          <w:szCs w:val="24"/>
        </w:rPr>
        <w:t xml:space="preserve"> Brühe erhitzen und je mit</w:t>
      </w:r>
      <w:r w:rsidR="00B3106D">
        <w:rPr>
          <w:sz w:val="24"/>
          <w:szCs w:val="24"/>
        </w:rPr>
        <w:t xml:space="preserve"> </w:t>
      </w:r>
      <w:r w:rsidRPr="00B3106D">
        <w:rPr>
          <w:sz w:val="24"/>
          <w:szCs w:val="24"/>
        </w:rPr>
        <w:t>einer M</w:t>
      </w:r>
      <w:r w:rsidR="00B3106D" w:rsidRPr="00B3106D">
        <w:rPr>
          <w:sz w:val="24"/>
          <w:szCs w:val="24"/>
        </w:rPr>
        <w:t>aultasche</w:t>
      </w:r>
      <w:r w:rsidRPr="00B3106D">
        <w:rPr>
          <w:sz w:val="24"/>
          <w:szCs w:val="24"/>
        </w:rPr>
        <w:t xml:space="preserve"> in vorgewärmte Suppenteller anrichten und mit Schnittlauchröllchen bestreuen.</w:t>
      </w:r>
    </w:p>
    <w:p w14:paraId="54337472" w14:textId="77777777" w:rsidR="003C0669" w:rsidRDefault="003C0669" w:rsidP="003C0669">
      <w:pPr>
        <w:spacing w:after="120"/>
        <w:jc w:val="both"/>
        <w:rPr>
          <w:sz w:val="24"/>
          <w:szCs w:val="24"/>
        </w:rPr>
      </w:pPr>
    </w:p>
    <w:p w14:paraId="5A69172B" w14:textId="3E2B027F" w:rsidR="003C0669" w:rsidRPr="003C0669" w:rsidRDefault="003C0669" w:rsidP="003C0669">
      <w:pPr>
        <w:spacing w:after="120"/>
        <w:ind w:left="708" w:hanging="708"/>
        <w:jc w:val="both"/>
        <w:rPr>
          <w:sz w:val="24"/>
          <w:szCs w:val="24"/>
        </w:rPr>
      </w:pPr>
      <w:r>
        <w:rPr>
          <w:sz w:val="24"/>
          <w:szCs w:val="24"/>
        </w:rPr>
        <w:t>Info:</w:t>
      </w:r>
      <w:r>
        <w:rPr>
          <w:sz w:val="24"/>
          <w:szCs w:val="24"/>
        </w:rPr>
        <w:tab/>
        <w:t xml:space="preserve">Ich weiß eigentlich gar nicht, wieso ich so ein Rezept mit aufnehme </w:t>
      </w:r>
      <w:r w:rsidRPr="003C0669">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Pr>
          <w:sz w:val="24"/>
          <w:szCs w:val="24"/>
        </w:rPr>
        <w:t xml:space="preserve">. Das hat man doch im Blut </w:t>
      </w:r>
      <w:r w:rsidRPr="003C0669">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7498ED6E" w14:textId="77777777" w:rsidR="008B40A1" w:rsidRDefault="008B40A1">
      <w:pPr>
        <w:rPr>
          <w:sz w:val="24"/>
          <w:szCs w:val="24"/>
        </w:rPr>
      </w:pPr>
      <w:r>
        <w:rPr>
          <w:sz w:val="24"/>
          <w:szCs w:val="24"/>
        </w:rPr>
        <w:br w:type="page"/>
      </w:r>
    </w:p>
    <w:p w14:paraId="2C77C71E" w14:textId="77777777" w:rsidR="0047713A" w:rsidRDefault="0047713A" w:rsidP="0047713A">
      <w:pPr>
        <w:pStyle w:val="Heading2"/>
        <w:spacing w:after="240"/>
      </w:pPr>
      <w:r>
        <w:lastRenderedPageBreak/>
        <w:t>Kartoffelsuppe</w:t>
      </w:r>
      <w:r>
        <w:rPr>
          <w:rStyle w:val="FootnoteReference"/>
        </w:rPr>
        <w:footnoteReference w:id="369"/>
      </w:r>
      <w:r>
        <w:t xml:space="preserve"> </w:t>
      </w:r>
    </w:p>
    <w:p w14:paraId="0A1EA158" w14:textId="77777777" w:rsidR="0047713A" w:rsidRDefault="0047713A" w:rsidP="0047713A">
      <w:pPr>
        <w:jc w:val="both"/>
        <w:rPr>
          <w:sz w:val="24"/>
          <w:szCs w:val="24"/>
        </w:rPr>
      </w:pPr>
      <w:r>
        <w:rPr>
          <w:sz w:val="24"/>
          <w:szCs w:val="24"/>
        </w:rPr>
        <w:t>Zutaten für 4 Portionen:</w:t>
      </w:r>
    </w:p>
    <w:p w14:paraId="54205F78" w14:textId="77777777" w:rsidR="0047713A" w:rsidRDefault="0047713A" w:rsidP="0047713A">
      <w:pPr>
        <w:jc w:val="both"/>
        <w:rPr>
          <w:sz w:val="24"/>
          <w:szCs w:val="24"/>
        </w:rPr>
      </w:pPr>
      <w:r>
        <w:rPr>
          <w:sz w:val="24"/>
          <w:szCs w:val="24"/>
        </w:rPr>
        <w:t>500 g Kartoffeln</w:t>
      </w:r>
    </w:p>
    <w:p w14:paraId="78FB68C4" w14:textId="77777777" w:rsidR="0047713A" w:rsidRDefault="0047713A" w:rsidP="0047713A">
      <w:pPr>
        <w:jc w:val="both"/>
        <w:rPr>
          <w:sz w:val="24"/>
          <w:szCs w:val="24"/>
        </w:rPr>
      </w:pPr>
      <w:r>
        <w:rPr>
          <w:sz w:val="24"/>
          <w:szCs w:val="24"/>
        </w:rPr>
        <w:t>1 Zwiebel</w:t>
      </w:r>
    </w:p>
    <w:p w14:paraId="5FEF0FCD" w14:textId="77777777" w:rsidR="0047713A" w:rsidRDefault="0047713A" w:rsidP="0047713A">
      <w:pPr>
        <w:jc w:val="both"/>
        <w:rPr>
          <w:sz w:val="24"/>
          <w:szCs w:val="24"/>
        </w:rPr>
      </w:pPr>
      <w:r>
        <w:rPr>
          <w:sz w:val="24"/>
          <w:szCs w:val="24"/>
        </w:rPr>
        <w:t>1 EL Öl</w:t>
      </w:r>
    </w:p>
    <w:p w14:paraId="713E1B30" w14:textId="77777777" w:rsidR="0047713A" w:rsidRDefault="0047713A" w:rsidP="0047713A">
      <w:pPr>
        <w:jc w:val="both"/>
        <w:rPr>
          <w:sz w:val="24"/>
          <w:szCs w:val="24"/>
        </w:rPr>
      </w:pPr>
      <w:r>
        <w:rPr>
          <w:sz w:val="24"/>
          <w:szCs w:val="24"/>
        </w:rPr>
        <w:t>¾ l milde Gemüsebrühe</w:t>
      </w:r>
    </w:p>
    <w:p w14:paraId="76A5F9F8" w14:textId="77777777" w:rsidR="0047713A" w:rsidRDefault="0047713A" w:rsidP="0047713A">
      <w:pPr>
        <w:jc w:val="both"/>
        <w:rPr>
          <w:sz w:val="24"/>
          <w:szCs w:val="24"/>
        </w:rPr>
      </w:pPr>
      <w:r>
        <w:rPr>
          <w:sz w:val="24"/>
          <w:szCs w:val="24"/>
        </w:rPr>
        <w:t>Salz, Pfeffer</w:t>
      </w:r>
    </w:p>
    <w:p w14:paraId="587390E9" w14:textId="77777777" w:rsidR="0047713A" w:rsidRDefault="0047713A" w:rsidP="0047713A">
      <w:pPr>
        <w:jc w:val="both"/>
        <w:rPr>
          <w:sz w:val="24"/>
          <w:szCs w:val="24"/>
        </w:rPr>
      </w:pPr>
      <w:r>
        <w:rPr>
          <w:sz w:val="24"/>
          <w:szCs w:val="24"/>
        </w:rPr>
        <w:t>1 EL frisches Koriandergrün (oder 2-3 El gehackte Petersilie)</w:t>
      </w:r>
    </w:p>
    <w:p w14:paraId="648B112F" w14:textId="77777777" w:rsidR="0047713A" w:rsidRDefault="0047713A" w:rsidP="0047713A">
      <w:pPr>
        <w:jc w:val="both"/>
        <w:rPr>
          <w:sz w:val="24"/>
          <w:szCs w:val="24"/>
        </w:rPr>
      </w:pPr>
      <w:r>
        <w:rPr>
          <w:sz w:val="24"/>
          <w:szCs w:val="24"/>
        </w:rPr>
        <w:t>2 kleine feste Tomaten</w:t>
      </w:r>
    </w:p>
    <w:p w14:paraId="461F3069" w14:textId="77777777" w:rsidR="0047713A" w:rsidRDefault="0047713A" w:rsidP="0047713A">
      <w:pPr>
        <w:jc w:val="both"/>
        <w:rPr>
          <w:sz w:val="24"/>
          <w:szCs w:val="24"/>
        </w:rPr>
      </w:pPr>
      <w:r>
        <w:rPr>
          <w:sz w:val="24"/>
          <w:szCs w:val="24"/>
        </w:rPr>
        <w:t>1 reife Avocado</w:t>
      </w:r>
    </w:p>
    <w:p w14:paraId="3590FB0C" w14:textId="77777777" w:rsidR="0047713A" w:rsidRDefault="0047713A" w:rsidP="0047713A">
      <w:pPr>
        <w:jc w:val="both"/>
        <w:rPr>
          <w:sz w:val="24"/>
          <w:szCs w:val="24"/>
        </w:rPr>
      </w:pPr>
      <w:r>
        <w:rPr>
          <w:sz w:val="24"/>
          <w:szCs w:val="24"/>
        </w:rPr>
        <w:t>2 EL Zitronensaft</w:t>
      </w:r>
    </w:p>
    <w:p w14:paraId="15FBB91A" w14:textId="77777777" w:rsidR="0047713A" w:rsidRDefault="0047713A" w:rsidP="0047713A">
      <w:pPr>
        <w:jc w:val="both"/>
        <w:rPr>
          <w:sz w:val="24"/>
          <w:szCs w:val="24"/>
        </w:rPr>
      </w:pPr>
    </w:p>
    <w:p w14:paraId="74F8E7B2" w14:textId="77777777" w:rsidR="0047713A" w:rsidRDefault="0047713A" w:rsidP="0047713A">
      <w:pPr>
        <w:jc w:val="both"/>
        <w:rPr>
          <w:sz w:val="24"/>
          <w:szCs w:val="24"/>
        </w:rPr>
      </w:pPr>
      <w:r>
        <w:rPr>
          <w:sz w:val="24"/>
          <w:szCs w:val="24"/>
        </w:rPr>
        <w:t>Zubereitung:</w:t>
      </w:r>
      <w:r>
        <w:rPr>
          <w:sz w:val="24"/>
          <w:szCs w:val="24"/>
        </w:rPr>
        <w:tab/>
        <w:t>45 Minuten</w:t>
      </w:r>
    </w:p>
    <w:p w14:paraId="0BDD7BEC" w14:textId="77777777" w:rsidR="0047713A" w:rsidRPr="001E78F2" w:rsidRDefault="0047713A" w:rsidP="00B40E8C">
      <w:pPr>
        <w:pStyle w:val="ListParagraph"/>
        <w:numPr>
          <w:ilvl w:val="0"/>
          <w:numId w:val="1689"/>
        </w:numPr>
        <w:spacing w:after="120"/>
        <w:ind w:left="714" w:hanging="357"/>
        <w:contextualSpacing w:val="0"/>
        <w:jc w:val="both"/>
        <w:rPr>
          <w:sz w:val="24"/>
          <w:szCs w:val="24"/>
        </w:rPr>
      </w:pPr>
      <w:r w:rsidRPr="001E78F2">
        <w:rPr>
          <w:sz w:val="24"/>
          <w:szCs w:val="24"/>
        </w:rPr>
        <w:t>Die Kartoffeln waschen, schälen und grob würfeln. Die Zwiebel fein hacken.</w:t>
      </w:r>
      <w:r>
        <w:rPr>
          <w:sz w:val="24"/>
          <w:szCs w:val="24"/>
        </w:rPr>
        <w:t xml:space="preserve"> </w:t>
      </w:r>
      <w:r w:rsidRPr="001E78F2">
        <w:rPr>
          <w:sz w:val="24"/>
          <w:szCs w:val="24"/>
        </w:rPr>
        <w:t>Das Öl in einem breiten Topf erhitzen, die Zwiebel darin bei mittlerer Hitze glasig dünsten. Die Kartoffeln einrühren und die Gemüsebrühe angießen.</w:t>
      </w:r>
    </w:p>
    <w:p w14:paraId="4AE7C1B5" w14:textId="77777777" w:rsidR="0047713A" w:rsidRPr="001E78F2" w:rsidRDefault="0047713A" w:rsidP="00B40E8C">
      <w:pPr>
        <w:pStyle w:val="ListParagraph"/>
        <w:numPr>
          <w:ilvl w:val="0"/>
          <w:numId w:val="1689"/>
        </w:numPr>
        <w:spacing w:after="120"/>
        <w:ind w:left="714" w:hanging="357"/>
        <w:contextualSpacing w:val="0"/>
        <w:jc w:val="both"/>
        <w:rPr>
          <w:sz w:val="24"/>
          <w:szCs w:val="24"/>
        </w:rPr>
      </w:pPr>
      <w:r w:rsidRPr="001E78F2">
        <w:rPr>
          <w:sz w:val="24"/>
          <w:szCs w:val="24"/>
        </w:rPr>
        <w:t>Mit Salz und Pfeffer würzen und etwa 1 TL Koriandergrün einrühren. Die Kartoffeln zugedeckt etwa 20 Minuten garen. Die Kartoffeln glatt pürieren, wieder aufkochen. Mit Salz und Pfeffer abschmecken. Je nach Konsistenz der Suppe etwas einkochen lassen oder noch etwas Wasser oder Brühe angießen.</w:t>
      </w:r>
    </w:p>
    <w:p w14:paraId="37FF26B4" w14:textId="44ED2905" w:rsidR="0047713A" w:rsidRPr="008120CC" w:rsidRDefault="0047713A" w:rsidP="00B40E8C">
      <w:pPr>
        <w:pStyle w:val="ListParagraph"/>
        <w:numPr>
          <w:ilvl w:val="0"/>
          <w:numId w:val="1689"/>
        </w:numPr>
        <w:spacing w:after="120"/>
        <w:ind w:left="714" w:hanging="357"/>
        <w:contextualSpacing w:val="0"/>
        <w:jc w:val="both"/>
        <w:rPr>
          <w:sz w:val="24"/>
          <w:szCs w:val="24"/>
        </w:rPr>
      </w:pPr>
      <w:r w:rsidRPr="008120CC">
        <w:rPr>
          <w:sz w:val="24"/>
          <w:szCs w:val="24"/>
        </w:rPr>
        <w:t>Die Tomaten waschen und in kleine Würfel schneiden. Die Avocado rundherum bis auf den Stein einschneiden, die Hälften trennen, den Stein entfernen. Das Fruchtfleisch aus der Schale lösen und in kleine Würfel schneiden, sofort mit Zitronensaft beträufeln. Die A</w:t>
      </w:r>
      <w:r w:rsidR="00037B2F">
        <w:rPr>
          <w:sz w:val="24"/>
          <w:szCs w:val="24"/>
        </w:rPr>
        <w:t>v</w:t>
      </w:r>
      <w:r w:rsidRPr="008120CC">
        <w:rPr>
          <w:sz w:val="24"/>
          <w:szCs w:val="24"/>
        </w:rPr>
        <w:t>ocadowürfel mit den Tomaten mischen, mit Salz und Pfeffer würzen.</w:t>
      </w:r>
    </w:p>
    <w:p w14:paraId="527C9B16" w14:textId="77777777" w:rsidR="0047713A" w:rsidRPr="008120CC" w:rsidRDefault="0047713A" w:rsidP="00B40E8C">
      <w:pPr>
        <w:pStyle w:val="ListParagraph"/>
        <w:numPr>
          <w:ilvl w:val="0"/>
          <w:numId w:val="1689"/>
        </w:numPr>
        <w:spacing w:after="120"/>
        <w:ind w:left="714" w:hanging="357"/>
        <w:contextualSpacing w:val="0"/>
        <w:jc w:val="both"/>
        <w:rPr>
          <w:sz w:val="24"/>
          <w:szCs w:val="24"/>
        </w:rPr>
      </w:pPr>
      <w:r w:rsidRPr="008120CC">
        <w:rPr>
          <w:sz w:val="24"/>
          <w:szCs w:val="24"/>
        </w:rPr>
        <w:t>Zum Servieren die Kartoffelsuppe auf Teller verteilen, die Avocado-Tomatenmischung darauf streuen. Mit dem restlichen Koriandergrün oder mit Petersilie bestreuen.</w:t>
      </w:r>
    </w:p>
    <w:p w14:paraId="115670B7" w14:textId="77777777" w:rsidR="0047713A" w:rsidRDefault="0047713A" w:rsidP="0047713A">
      <w:pPr>
        <w:jc w:val="both"/>
        <w:rPr>
          <w:sz w:val="24"/>
          <w:szCs w:val="24"/>
        </w:rPr>
      </w:pPr>
    </w:p>
    <w:p w14:paraId="3C2EC82A" w14:textId="77777777" w:rsidR="0047713A" w:rsidRDefault="0047713A" w:rsidP="0047713A">
      <w:pPr>
        <w:ind w:left="708" w:hanging="708"/>
        <w:jc w:val="both"/>
        <w:rPr>
          <w:sz w:val="24"/>
          <w:szCs w:val="24"/>
        </w:rPr>
      </w:pPr>
      <w:r>
        <w:rPr>
          <w:sz w:val="24"/>
          <w:szCs w:val="24"/>
        </w:rPr>
        <w:t>Info:</w:t>
      </w:r>
      <w:r>
        <w:rPr>
          <w:sz w:val="24"/>
          <w:szCs w:val="24"/>
        </w:rPr>
        <w:tab/>
        <w:t>Unsere Kartoffelsuppe, so oft schon gemacht und immer wieder lecker. Man kann Koriander/Petersilie und auch die Avocado weglassen. Die Tomaten würde ich weiterhin dazunehmen, denn das schmeckt einfach erfrischend. Und die Saitenwürstchen kann man locker ergänzen. Die Suppe habe ich zum ersten Mal gemacht, als ihr euren Skikurs im Skiclub Horben hattet. Nach so einem langen Skitag war die Suppe wunderbar und vor allem schon vorgekocht.</w:t>
      </w:r>
    </w:p>
    <w:p w14:paraId="374DDC04" w14:textId="289519A7" w:rsidR="00C967A8" w:rsidRDefault="00C967A8" w:rsidP="00116C72">
      <w:pPr>
        <w:pStyle w:val="Heading2"/>
        <w:spacing w:after="240"/>
      </w:pPr>
      <w:r>
        <w:lastRenderedPageBreak/>
        <w:t>Badische Kartoffelsuppe mit Kracherle</w:t>
      </w:r>
    </w:p>
    <w:p w14:paraId="5CD12AC7" w14:textId="3D11FA3E" w:rsidR="00C967A8" w:rsidRDefault="00C967A8">
      <w:pPr>
        <w:rPr>
          <w:sz w:val="24"/>
          <w:szCs w:val="24"/>
        </w:rPr>
      </w:pPr>
      <w:r w:rsidRPr="00116C72">
        <w:rPr>
          <w:sz w:val="24"/>
          <w:szCs w:val="24"/>
          <w:u w:val="single"/>
        </w:rPr>
        <w:t>Zutaten</w:t>
      </w:r>
      <w:r>
        <w:rPr>
          <w:sz w:val="24"/>
          <w:szCs w:val="24"/>
        </w:rPr>
        <w:t xml:space="preserve"> </w:t>
      </w:r>
      <w:r w:rsidR="00116C72">
        <w:rPr>
          <w:sz w:val="24"/>
          <w:szCs w:val="24"/>
        </w:rPr>
        <w:t>(</w:t>
      </w:r>
      <w:r>
        <w:rPr>
          <w:sz w:val="24"/>
          <w:szCs w:val="24"/>
        </w:rPr>
        <w:t>für 4 Portionen</w:t>
      </w:r>
      <w:r w:rsidR="00116C72">
        <w:rPr>
          <w:sz w:val="24"/>
          <w:szCs w:val="24"/>
        </w:rPr>
        <w:t>)</w:t>
      </w:r>
    </w:p>
    <w:p w14:paraId="49699EA7" w14:textId="183129D5" w:rsidR="00C967A8" w:rsidRDefault="00C967A8">
      <w:pPr>
        <w:rPr>
          <w:sz w:val="24"/>
          <w:szCs w:val="24"/>
        </w:rPr>
      </w:pPr>
      <w:r>
        <w:rPr>
          <w:sz w:val="24"/>
          <w:szCs w:val="24"/>
        </w:rPr>
        <w:t>750 g mehligkochende Kartoffeln</w:t>
      </w:r>
    </w:p>
    <w:p w14:paraId="43A96D98" w14:textId="77777777" w:rsidR="00C967A8" w:rsidRDefault="00C967A8">
      <w:pPr>
        <w:rPr>
          <w:sz w:val="24"/>
          <w:szCs w:val="24"/>
        </w:rPr>
      </w:pPr>
      <w:r>
        <w:rPr>
          <w:sz w:val="24"/>
          <w:szCs w:val="24"/>
        </w:rPr>
        <w:t>1 Bund Suppengrün</w:t>
      </w:r>
    </w:p>
    <w:p w14:paraId="1AC37A9D" w14:textId="77777777" w:rsidR="00C967A8" w:rsidRDefault="00C967A8">
      <w:pPr>
        <w:rPr>
          <w:sz w:val="24"/>
          <w:szCs w:val="24"/>
        </w:rPr>
      </w:pPr>
      <w:r>
        <w:rPr>
          <w:sz w:val="24"/>
          <w:szCs w:val="24"/>
        </w:rPr>
        <w:t>2 Zwiebeln</w:t>
      </w:r>
    </w:p>
    <w:p w14:paraId="6AB8E72B" w14:textId="77777777" w:rsidR="00C967A8" w:rsidRDefault="00C967A8">
      <w:pPr>
        <w:rPr>
          <w:sz w:val="24"/>
          <w:szCs w:val="24"/>
        </w:rPr>
      </w:pPr>
      <w:r>
        <w:rPr>
          <w:sz w:val="24"/>
          <w:szCs w:val="24"/>
        </w:rPr>
        <w:t>4 EL Butter</w:t>
      </w:r>
    </w:p>
    <w:p w14:paraId="028DD026" w14:textId="77777777" w:rsidR="00D604DD" w:rsidRDefault="00C967A8">
      <w:pPr>
        <w:rPr>
          <w:sz w:val="24"/>
          <w:szCs w:val="24"/>
        </w:rPr>
      </w:pPr>
      <w:r>
        <w:rPr>
          <w:sz w:val="24"/>
          <w:szCs w:val="24"/>
        </w:rPr>
        <w:t>1,5 l Gemüsebrühe</w:t>
      </w:r>
    </w:p>
    <w:p w14:paraId="7B99BF74" w14:textId="77777777" w:rsidR="00D604DD" w:rsidRDefault="00D604DD">
      <w:pPr>
        <w:rPr>
          <w:sz w:val="24"/>
          <w:szCs w:val="24"/>
        </w:rPr>
      </w:pPr>
      <w:r>
        <w:rPr>
          <w:sz w:val="24"/>
          <w:szCs w:val="24"/>
        </w:rPr>
        <w:t>1 Lorbeerblatt</w:t>
      </w:r>
    </w:p>
    <w:p w14:paraId="14D85868" w14:textId="3D258AAE" w:rsidR="00D604DD" w:rsidRDefault="00D604DD">
      <w:pPr>
        <w:rPr>
          <w:sz w:val="24"/>
          <w:szCs w:val="24"/>
        </w:rPr>
      </w:pPr>
      <w:r>
        <w:rPr>
          <w:sz w:val="24"/>
          <w:szCs w:val="24"/>
        </w:rPr>
        <w:t xml:space="preserve">1 TL getrockneter </w:t>
      </w:r>
      <w:r w:rsidR="00C3416F">
        <w:rPr>
          <w:sz w:val="24"/>
          <w:szCs w:val="24"/>
        </w:rPr>
        <w:t>M</w:t>
      </w:r>
      <w:r>
        <w:rPr>
          <w:sz w:val="24"/>
          <w:szCs w:val="24"/>
        </w:rPr>
        <w:t>ajoran</w:t>
      </w:r>
    </w:p>
    <w:p w14:paraId="5DA72347" w14:textId="77777777" w:rsidR="00C3416F" w:rsidRDefault="00D604DD">
      <w:pPr>
        <w:rPr>
          <w:sz w:val="24"/>
          <w:szCs w:val="24"/>
        </w:rPr>
      </w:pPr>
      <w:r>
        <w:rPr>
          <w:sz w:val="24"/>
          <w:szCs w:val="24"/>
        </w:rPr>
        <w:t xml:space="preserve">200 ml </w:t>
      </w:r>
      <w:r w:rsidR="00C3416F">
        <w:rPr>
          <w:sz w:val="24"/>
          <w:szCs w:val="24"/>
        </w:rPr>
        <w:t>Sahne</w:t>
      </w:r>
    </w:p>
    <w:p w14:paraId="7B519A41" w14:textId="77777777" w:rsidR="00C3416F" w:rsidRDefault="00C3416F">
      <w:pPr>
        <w:rPr>
          <w:sz w:val="24"/>
          <w:szCs w:val="24"/>
        </w:rPr>
      </w:pPr>
      <w:r>
        <w:rPr>
          <w:sz w:val="24"/>
          <w:szCs w:val="24"/>
        </w:rPr>
        <w:t>1 Prise Muskat</w:t>
      </w:r>
    </w:p>
    <w:p w14:paraId="05F00EA6" w14:textId="77777777" w:rsidR="00C3416F" w:rsidRDefault="00C3416F">
      <w:pPr>
        <w:rPr>
          <w:sz w:val="24"/>
          <w:szCs w:val="24"/>
        </w:rPr>
      </w:pPr>
      <w:r>
        <w:rPr>
          <w:sz w:val="24"/>
          <w:szCs w:val="24"/>
        </w:rPr>
        <w:t>Salz, Pfeffer</w:t>
      </w:r>
    </w:p>
    <w:p w14:paraId="16FE9749" w14:textId="77777777" w:rsidR="00C3416F" w:rsidRDefault="00C3416F">
      <w:pPr>
        <w:rPr>
          <w:sz w:val="24"/>
          <w:szCs w:val="24"/>
        </w:rPr>
      </w:pPr>
      <w:r>
        <w:rPr>
          <w:sz w:val="24"/>
          <w:szCs w:val="24"/>
        </w:rPr>
        <w:t>2 Scheiben Weißbrot</w:t>
      </w:r>
    </w:p>
    <w:p w14:paraId="67F8CF9B" w14:textId="77777777" w:rsidR="00C3416F" w:rsidRDefault="00C3416F">
      <w:pPr>
        <w:rPr>
          <w:sz w:val="24"/>
          <w:szCs w:val="24"/>
        </w:rPr>
      </w:pPr>
      <w:r>
        <w:rPr>
          <w:sz w:val="24"/>
          <w:szCs w:val="24"/>
        </w:rPr>
        <w:t>5 EL Petersilie</w:t>
      </w:r>
    </w:p>
    <w:p w14:paraId="78F98D4B" w14:textId="77777777" w:rsidR="00116C72" w:rsidRDefault="00116C72">
      <w:pPr>
        <w:rPr>
          <w:sz w:val="24"/>
          <w:szCs w:val="24"/>
        </w:rPr>
      </w:pPr>
    </w:p>
    <w:p w14:paraId="750C0DAA" w14:textId="3D60F3BA" w:rsidR="00116C72" w:rsidRDefault="00116C72">
      <w:pPr>
        <w:rPr>
          <w:sz w:val="24"/>
          <w:szCs w:val="24"/>
        </w:rPr>
      </w:pPr>
      <w:r>
        <w:rPr>
          <w:sz w:val="24"/>
          <w:szCs w:val="24"/>
        </w:rPr>
        <w:t>Zubereitung:</w:t>
      </w:r>
    </w:p>
    <w:p w14:paraId="7E67E996" w14:textId="77777777" w:rsidR="00654D74" w:rsidRDefault="00C3416F" w:rsidP="00B40E8C">
      <w:pPr>
        <w:pStyle w:val="ListParagraph"/>
        <w:numPr>
          <w:ilvl w:val="0"/>
          <w:numId w:val="1091"/>
        </w:numPr>
        <w:spacing w:after="120"/>
        <w:ind w:left="714" w:hanging="357"/>
        <w:contextualSpacing w:val="0"/>
        <w:jc w:val="both"/>
        <w:rPr>
          <w:sz w:val="24"/>
          <w:szCs w:val="24"/>
        </w:rPr>
      </w:pPr>
      <w:r w:rsidRPr="00654D74">
        <w:rPr>
          <w:sz w:val="24"/>
          <w:szCs w:val="24"/>
        </w:rPr>
        <w:t xml:space="preserve">Die Kartoffeln waschen, schälen und würfeln. Das Suppengrün putzen, ggf. schälen und in kleine Stücke schneiden. Die Zwiebeln schälen, fein hacken und in einem großen Topf in 2 EL Butter andünsten. Die Kartoffeln </w:t>
      </w:r>
      <w:r w:rsidR="00654D74" w:rsidRPr="00654D74">
        <w:rPr>
          <w:sz w:val="24"/>
          <w:szCs w:val="24"/>
        </w:rPr>
        <w:t>und da</w:t>
      </w:r>
      <w:r w:rsidRPr="00654D74">
        <w:rPr>
          <w:sz w:val="24"/>
          <w:szCs w:val="24"/>
        </w:rPr>
        <w:t>s Suppengrün dazugeben. Das Lorbeerblatt und den Majoran zugeben.</w:t>
      </w:r>
    </w:p>
    <w:p w14:paraId="29618AE5" w14:textId="7A392C5D" w:rsidR="00C3416F" w:rsidRPr="00654D74" w:rsidRDefault="00C3416F" w:rsidP="00B40E8C">
      <w:pPr>
        <w:pStyle w:val="ListParagraph"/>
        <w:numPr>
          <w:ilvl w:val="0"/>
          <w:numId w:val="1091"/>
        </w:numPr>
        <w:spacing w:after="120"/>
        <w:ind w:left="714" w:hanging="357"/>
        <w:contextualSpacing w:val="0"/>
        <w:jc w:val="both"/>
        <w:rPr>
          <w:sz w:val="24"/>
          <w:szCs w:val="24"/>
        </w:rPr>
      </w:pPr>
      <w:r w:rsidRPr="00654D74">
        <w:rPr>
          <w:sz w:val="24"/>
          <w:szCs w:val="24"/>
        </w:rPr>
        <w:t xml:space="preserve">Die Suppe aufkochen und bei geringer Temperatur ca. 20 Minuten köcheln lassen. Das Lorbeerblatt entfernen. Die Sahne dazugeben, und die Suppe pürieren. Mit frischer Muskatnuss, Salz und </w:t>
      </w:r>
      <w:r w:rsidR="00654D74" w:rsidRPr="00654D74">
        <w:rPr>
          <w:sz w:val="24"/>
          <w:szCs w:val="24"/>
        </w:rPr>
        <w:t>Pf</w:t>
      </w:r>
      <w:r w:rsidRPr="00654D74">
        <w:rPr>
          <w:sz w:val="24"/>
          <w:szCs w:val="24"/>
        </w:rPr>
        <w:t xml:space="preserve">effer abschmecken. </w:t>
      </w:r>
    </w:p>
    <w:p w14:paraId="4AB3BB48" w14:textId="0ADD8178" w:rsidR="00C967A8" w:rsidRPr="00654D74" w:rsidRDefault="00C3416F" w:rsidP="00B40E8C">
      <w:pPr>
        <w:pStyle w:val="ListParagraph"/>
        <w:numPr>
          <w:ilvl w:val="0"/>
          <w:numId w:val="1091"/>
        </w:numPr>
        <w:spacing w:after="120"/>
        <w:ind w:left="714" w:hanging="357"/>
        <w:contextualSpacing w:val="0"/>
        <w:jc w:val="both"/>
        <w:rPr>
          <w:sz w:val="24"/>
          <w:szCs w:val="24"/>
        </w:rPr>
      </w:pPr>
      <w:r w:rsidRPr="00654D74">
        <w:rPr>
          <w:sz w:val="24"/>
          <w:szCs w:val="24"/>
        </w:rPr>
        <w:t>Für die Kracherle die Brotscheiben entrinden, würfeln und in 2 EL heißer Butter anröst</w:t>
      </w:r>
      <w:r w:rsidR="00654D74" w:rsidRPr="00654D74">
        <w:rPr>
          <w:sz w:val="24"/>
          <w:szCs w:val="24"/>
        </w:rPr>
        <w:t>e</w:t>
      </w:r>
      <w:r w:rsidRPr="00654D74">
        <w:rPr>
          <w:sz w:val="24"/>
          <w:szCs w:val="24"/>
        </w:rPr>
        <w:t>n. Die Suppe mit Petersilie und Kracherle servieren.</w:t>
      </w:r>
      <w:r w:rsidR="00C967A8" w:rsidRPr="00654D74">
        <w:rPr>
          <w:sz w:val="24"/>
          <w:szCs w:val="24"/>
        </w:rPr>
        <w:br w:type="page"/>
      </w:r>
    </w:p>
    <w:p w14:paraId="336D2DB8" w14:textId="77777777" w:rsidR="006E1B81" w:rsidRDefault="006E1B81" w:rsidP="006E1B81">
      <w:pPr>
        <w:pStyle w:val="Heading2"/>
        <w:spacing w:after="240"/>
      </w:pPr>
      <w:r>
        <w:lastRenderedPageBreak/>
        <w:t>Zucchinisuppe</w:t>
      </w:r>
      <w:r>
        <w:rPr>
          <w:rStyle w:val="FootnoteReference"/>
        </w:rPr>
        <w:footnoteReference w:id="370"/>
      </w:r>
    </w:p>
    <w:p w14:paraId="7E7FCCB9" w14:textId="77777777" w:rsidR="006E1B81" w:rsidRDefault="006E1B81" w:rsidP="006E1B81">
      <w:pPr>
        <w:rPr>
          <w:sz w:val="24"/>
          <w:szCs w:val="24"/>
        </w:rPr>
      </w:pPr>
      <w:r w:rsidRPr="001E0D5B">
        <w:rPr>
          <w:sz w:val="24"/>
          <w:szCs w:val="24"/>
          <w:u w:val="single"/>
        </w:rPr>
        <w:t>Zutaten</w:t>
      </w:r>
      <w:r>
        <w:rPr>
          <w:sz w:val="24"/>
          <w:szCs w:val="24"/>
        </w:rPr>
        <w:t xml:space="preserve"> (für 4 Portionen):</w:t>
      </w:r>
    </w:p>
    <w:p w14:paraId="07DDD018" w14:textId="77777777" w:rsidR="006E1B81" w:rsidRDefault="006E1B81" w:rsidP="006E1B81">
      <w:pPr>
        <w:rPr>
          <w:sz w:val="24"/>
          <w:szCs w:val="24"/>
        </w:rPr>
      </w:pPr>
      <w:r>
        <w:rPr>
          <w:sz w:val="24"/>
          <w:szCs w:val="24"/>
        </w:rPr>
        <w:t>500 g Zucchini</w:t>
      </w:r>
    </w:p>
    <w:p w14:paraId="6384D7FF" w14:textId="77777777" w:rsidR="006E1B81" w:rsidRDefault="006E1B81" w:rsidP="006E1B81">
      <w:pPr>
        <w:rPr>
          <w:sz w:val="24"/>
          <w:szCs w:val="24"/>
        </w:rPr>
      </w:pPr>
      <w:r>
        <w:rPr>
          <w:sz w:val="24"/>
          <w:szCs w:val="24"/>
        </w:rPr>
        <w:t>200 g Kartoffeln</w:t>
      </w:r>
    </w:p>
    <w:p w14:paraId="7A5F4313" w14:textId="77777777" w:rsidR="006E1B81" w:rsidRDefault="006E1B81" w:rsidP="006E1B81">
      <w:pPr>
        <w:rPr>
          <w:sz w:val="24"/>
          <w:szCs w:val="24"/>
        </w:rPr>
      </w:pPr>
      <w:r>
        <w:rPr>
          <w:sz w:val="24"/>
          <w:szCs w:val="24"/>
        </w:rPr>
        <w:t>2 Schalotten</w:t>
      </w:r>
    </w:p>
    <w:p w14:paraId="339D3041" w14:textId="77777777" w:rsidR="006E1B81" w:rsidRDefault="006E1B81" w:rsidP="006E1B81">
      <w:pPr>
        <w:rPr>
          <w:sz w:val="24"/>
          <w:szCs w:val="24"/>
        </w:rPr>
      </w:pPr>
      <w:r>
        <w:rPr>
          <w:sz w:val="24"/>
          <w:szCs w:val="24"/>
        </w:rPr>
        <w:t>2 EL Butterschmalz</w:t>
      </w:r>
    </w:p>
    <w:p w14:paraId="30510D4C" w14:textId="77777777" w:rsidR="006E1B81" w:rsidRDefault="006E1B81" w:rsidP="006E1B81">
      <w:pPr>
        <w:rPr>
          <w:sz w:val="24"/>
          <w:szCs w:val="24"/>
        </w:rPr>
      </w:pPr>
      <w:r>
        <w:rPr>
          <w:sz w:val="24"/>
          <w:szCs w:val="24"/>
        </w:rPr>
        <w:t>¾ l Gemüsebrühe</w:t>
      </w:r>
    </w:p>
    <w:p w14:paraId="3077F4BA" w14:textId="77777777" w:rsidR="006E1B81" w:rsidRDefault="006E1B81" w:rsidP="006E1B81">
      <w:pPr>
        <w:rPr>
          <w:sz w:val="24"/>
          <w:szCs w:val="24"/>
        </w:rPr>
      </w:pPr>
      <w:r>
        <w:rPr>
          <w:sz w:val="24"/>
          <w:szCs w:val="24"/>
        </w:rPr>
        <w:t>1 TL gemahlener Koriander</w:t>
      </w:r>
    </w:p>
    <w:p w14:paraId="04F44E6D" w14:textId="77777777" w:rsidR="006E1B81" w:rsidRDefault="006E1B81" w:rsidP="006E1B81">
      <w:pPr>
        <w:rPr>
          <w:sz w:val="24"/>
          <w:szCs w:val="24"/>
        </w:rPr>
      </w:pPr>
      <w:r>
        <w:rPr>
          <w:sz w:val="24"/>
          <w:szCs w:val="24"/>
        </w:rPr>
        <w:t>100 g Crème fraîche</w:t>
      </w:r>
    </w:p>
    <w:p w14:paraId="2B7170AF" w14:textId="77777777" w:rsidR="006E1B81" w:rsidRDefault="006E1B81" w:rsidP="006E1B81">
      <w:pPr>
        <w:rPr>
          <w:sz w:val="24"/>
          <w:szCs w:val="24"/>
        </w:rPr>
      </w:pPr>
      <w:r>
        <w:rPr>
          <w:sz w:val="24"/>
          <w:szCs w:val="24"/>
        </w:rPr>
        <w:t>1 Knoblauchzehe</w:t>
      </w:r>
    </w:p>
    <w:p w14:paraId="39FCAF2F" w14:textId="77777777" w:rsidR="006E1B81" w:rsidRDefault="006E1B81" w:rsidP="006E1B81">
      <w:pPr>
        <w:rPr>
          <w:sz w:val="24"/>
          <w:szCs w:val="24"/>
        </w:rPr>
      </w:pPr>
      <w:r>
        <w:rPr>
          <w:sz w:val="24"/>
          <w:szCs w:val="24"/>
        </w:rPr>
        <w:t>40 g Mandelblättchen</w:t>
      </w:r>
    </w:p>
    <w:p w14:paraId="2DD96E19" w14:textId="77777777" w:rsidR="006E1B81" w:rsidRDefault="006E1B81" w:rsidP="006E1B81">
      <w:pPr>
        <w:rPr>
          <w:sz w:val="24"/>
          <w:szCs w:val="24"/>
        </w:rPr>
      </w:pPr>
      <w:r>
        <w:rPr>
          <w:sz w:val="24"/>
          <w:szCs w:val="24"/>
        </w:rPr>
        <w:t>Pfeffer</w:t>
      </w:r>
    </w:p>
    <w:p w14:paraId="09618EA0" w14:textId="77777777" w:rsidR="006E1B81" w:rsidRDefault="006E1B81" w:rsidP="006E1B81">
      <w:pPr>
        <w:rPr>
          <w:sz w:val="24"/>
          <w:szCs w:val="24"/>
        </w:rPr>
      </w:pPr>
    </w:p>
    <w:p w14:paraId="7EA945EC" w14:textId="77777777" w:rsidR="006E1B81" w:rsidRDefault="006E1B81" w:rsidP="006E1B81">
      <w:pPr>
        <w:rPr>
          <w:sz w:val="24"/>
          <w:szCs w:val="24"/>
        </w:rPr>
      </w:pPr>
      <w:r>
        <w:rPr>
          <w:sz w:val="24"/>
          <w:szCs w:val="24"/>
        </w:rPr>
        <w:t>Zubereitungszeit:</w:t>
      </w:r>
      <w:r>
        <w:rPr>
          <w:sz w:val="24"/>
          <w:szCs w:val="24"/>
        </w:rPr>
        <w:tab/>
        <w:t>45 Minuten (sagt das Rezept, ich bin aber schneller!)</w:t>
      </w:r>
    </w:p>
    <w:p w14:paraId="3EEC589C" w14:textId="77777777" w:rsidR="006E1B81" w:rsidRPr="001E0D5B" w:rsidRDefault="006E1B81" w:rsidP="00B40E8C">
      <w:pPr>
        <w:pStyle w:val="ListParagraph"/>
        <w:numPr>
          <w:ilvl w:val="0"/>
          <w:numId w:val="1684"/>
        </w:numPr>
        <w:jc w:val="both"/>
        <w:rPr>
          <w:sz w:val="24"/>
          <w:szCs w:val="24"/>
        </w:rPr>
      </w:pPr>
      <w:r w:rsidRPr="001E0D5B">
        <w:rPr>
          <w:sz w:val="24"/>
          <w:szCs w:val="24"/>
        </w:rPr>
        <w:t>Die Zucchini waschen und putzen. Etwa 150 g davon grob raspeln, den Rest in etwa 2 cm große Würfel schneiden. Die Kartoffeln waschen, schälen und ebenfalls in etwa 2 cm große Würfel schneiden.</w:t>
      </w:r>
    </w:p>
    <w:p w14:paraId="0C10257A" w14:textId="77777777" w:rsidR="006E1B81" w:rsidRPr="001E0D5B" w:rsidRDefault="006E1B81" w:rsidP="00B40E8C">
      <w:pPr>
        <w:pStyle w:val="ListParagraph"/>
        <w:numPr>
          <w:ilvl w:val="0"/>
          <w:numId w:val="1684"/>
        </w:numPr>
        <w:jc w:val="both"/>
        <w:rPr>
          <w:sz w:val="24"/>
          <w:szCs w:val="24"/>
        </w:rPr>
      </w:pPr>
      <w:r w:rsidRPr="001E0D5B">
        <w:rPr>
          <w:sz w:val="24"/>
          <w:szCs w:val="24"/>
        </w:rPr>
        <w:t>Die Schalotten fein hacken. Etwa 1,5 EL Butterschmalz in einem breiten Topf erhitzen, die Schalotten dann glasig dünsten.</w:t>
      </w:r>
    </w:p>
    <w:p w14:paraId="627A73C3" w14:textId="77777777" w:rsidR="006E1B81" w:rsidRPr="001E0D5B" w:rsidRDefault="006E1B81" w:rsidP="00B40E8C">
      <w:pPr>
        <w:pStyle w:val="ListParagraph"/>
        <w:numPr>
          <w:ilvl w:val="0"/>
          <w:numId w:val="1684"/>
        </w:numPr>
        <w:jc w:val="both"/>
        <w:rPr>
          <w:sz w:val="24"/>
          <w:szCs w:val="24"/>
        </w:rPr>
      </w:pPr>
      <w:r w:rsidRPr="001E0D5B">
        <w:rPr>
          <w:sz w:val="24"/>
          <w:szCs w:val="24"/>
        </w:rPr>
        <w:t>Die Kartoffel- und Zucchiniwürfel einrühren und kurz andünsten, dann mit dem Gemüsefond ablöschen. Aufkochen, mit Pfeffer und Koriander würzen, zugedeckt bei mittlerer Hitze etwa 15 Minuten köcheln lassen.</w:t>
      </w:r>
    </w:p>
    <w:p w14:paraId="0EB7F3C2" w14:textId="77777777" w:rsidR="006E1B81" w:rsidRPr="001E0D5B" w:rsidRDefault="006E1B81" w:rsidP="00B40E8C">
      <w:pPr>
        <w:pStyle w:val="ListParagraph"/>
        <w:numPr>
          <w:ilvl w:val="0"/>
          <w:numId w:val="1684"/>
        </w:numPr>
        <w:jc w:val="both"/>
        <w:rPr>
          <w:sz w:val="24"/>
          <w:szCs w:val="24"/>
        </w:rPr>
      </w:pPr>
      <w:r w:rsidRPr="001E0D5B">
        <w:rPr>
          <w:sz w:val="24"/>
          <w:szCs w:val="24"/>
        </w:rPr>
        <w:t>Die Suppe pürieren. Wieder aufkochen, die Crème fraîche einrühren, mit Salz und Pfeffer abschmecken.</w:t>
      </w:r>
    </w:p>
    <w:p w14:paraId="420F0CE1" w14:textId="77777777" w:rsidR="006E1B81" w:rsidRPr="001E0D5B" w:rsidRDefault="006E1B81" w:rsidP="00B40E8C">
      <w:pPr>
        <w:pStyle w:val="ListParagraph"/>
        <w:numPr>
          <w:ilvl w:val="0"/>
          <w:numId w:val="1684"/>
        </w:numPr>
        <w:jc w:val="both"/>
        <w:rPr>
          <w:sz w:val="24"/>
          <w:szCs w:val="24"/>
        </w:rPr>
      </w:pPr>
      <w:r w:rsidRPr="001E0D5B">
        <w:rPr>
          <w:sz w:val="24"/>
          <w:szCs w:val="24"/>
        </w:rPr>
        <w:t>Inzwischen das restlic</w:t>
      </w:r>
      <w:r>
        <w:rPr>
          <w:sz w:val="24"/>
          <w:szCs w:val="24"/>
        </w:rPr>
        <w:t>he</w:t>
      </w:r>
      <w:r w:rsidRPr="001E0D5B">
        <w:rPr>
          <w:sz w:val="24"/>
          <w:szCs w:val="24"/>
        </w:rPr>
        <w:t xml:space="preserve"> Butterschmalz in einer Pfanne zerlassen. Den Knoblauch durch die Presse drücken, die M</w:t>
      </w:r>
      <w:r>
        <w:rPr>
          <w:sz w:val="24"/>
          <w:szCs w:val="24"/>
        </w:rPr>
        <w:t>a</w:t>
      </w:r>
      <w:r w:rsidRPr="001E0D5B">
        <w:rPr>
          <w:sz w:val="24"/>
          <w:szCs w:val="24"/>
        </w:rPr>
        <w:t>ndelblättchen darin goldbraun rösten. Die Zucchiniraspel einrühren, salzen und pfeffern, bei mittlerer Hitze ganz kurz braten.</w:t>
      </w:r>
    </w:p>
    <w:p w14:paraId="566DDE71" w14:textId="77777777" w:rsidR="006E1B81" w:rsidRPr="001E0D5B" w:rsidRDefault="006E1B81" w:rsidP="00B40E8C">
      <w:pPr>
        <w:pStyle w:val="ListParagraph"/>
        <w:numPr>
          <w:ilvl w:val="0"/>
          <w:numId w:val="1684"/>
        </w:numPr>
        <w:jc w:val="both"/>
        <w:rPr>
          <w:sz w:val="24"/>
          <w:szCs w:val="24"/>
        </w:rPr>
      </w:pPr>
      <w:r w:rsidRPr="001E0D5B">
        <w:rPr>
          <w:sz w:val="24"/>
          <w:szCs w:val="24"/>
        </w:rPr>
        <w:t>Die Suppe mit den Mandeln und en Zucchiniraspeln best</w:t>
      </w:r>
      <w:r>
        <w:rPr>
          <w:sz w:val="24"/>
          <w:szCs w:val="24"/>
        </w:rPr>
        <w:t>re</w:t>
      </w:r>
      <w:r w:rsidRPr="001E0D5B">
        <w:rPr>
          <w:sz w:val="24"/>
          <w:szCs w:val="24"/>
        </w:rPr>
        <w:t>ut servieren.</w:t>
      </w:r>
    </w:p>
    <w:p w14:paraId="4FFB7290" w14:textId="77777777" w:rsidR="006E1B81" w:rsidRDefault="006E1B81" w:rsidP="006E1B81">
      <w:pPr>
        <w:rPr>
          <w:sz w:val="24"/>
          <w:szCs w:val="24"/>
        </w:rPr>
      </w:pPr>
    </w:p>
    <w:p w14:paraId="7C66CC29" w14:textId="77777777" w:rsidR="006E1B81" w:rsidRDefault="006E1B81" w:rsidP="006E1B81">
      <w:pPr>
        <w:ind w:left="708" w:hanging="708"/>
        <w:jc w:val="both"/>
        <w:rPr>
          <w:sz w:val="24"/>
          <w:szCs w:val="24"/>
        </w:rPr>
      </w:pPr>
      <w:r>
        <w:rPr>
          <w:sz w:val="24"/>
          <w:szCs w:val="24"/>
        </w:rPr>
        <w:t>Info:</w:t>
      </w:r>
      <w:r>
        <w:rPr>
          <w:sz w:val="24"/>
          <w:szCs w:val="24"/>
        </w:rPr>
        <w:tab/>
        <w:t xml:space="preserve">Dies ist unsere allseits beliebte und berüchtigte Hexensuppe. Ich lasse allerdings das ganze Gedöns mit Zucchiniraspeln und Mandeln weg. Aber wenn man Gäste hat, kann man das natürlich so aufhübschen. Ist aber eigentlich nicht nötig. </w:t>
      </w:r>
    </w:p>
    <w:p w14:paraId="0EB33689" w14:textId="77777777" w:rsidR="006E1B81" w:rsidRDefault="006E1B81" w:rsidP="006E1B81">
      <w:pPr>
        <w:ind w:left="708" w:hanging="708"/>
        <w:jc w:val="both"/>
        <w:rPr>
          <w:sz w:val="24"/>
          <w:szCs w:val="24"/>
        </w:rPr>
      </w:pPr>
      <w:r>
        <w:rPr>
          <w:sz w:val="24"/>
          <w:szCs w:val="24"/>
        </w:rPr>
        <w:tab/>
        <w:t>Wir haben diese Suppe auch oft Hexensuppe genannt, weil sie so schön grün ist.</w:t>
      </w:r>
    </w:p>
    <w:p w14:paraId="0C3FE024" w14:textId="77777777" w:rsidR="006E1B81" w:rsidRDefault="006E1B81" w:rsidP="006E1B81">
      <w:pPr>
        <w:ind w:left="708"/>
        <w:jc w:val="both"/>
        <w:rPr>
          <w:sz w:val="24"/>
          <w:szCs w:val="24"/>
        </w:rPr>
      </w:pPr>
      <w:r>
        <w:rPr>
          <w:sz w:val="24"/>
          <w:szCs w:val="24"/>
        </w:rPr>
        <w:lastRenderedPageBreak/>
        <w:t>Übrigens kann man die Suppe auch als Sauce servieren. Wenn man nur 400 ml Gemüsebrühe nimmt, wird die Suppe zu einer cremigen Sauce und passt super zu Nudeln oder auch Fleisch.</w:t>
      </w:r>
    </w:p>
    <w:p w14:paraId="09868BAA" w14:textId="77777777" w:rsidR="006E1B81" w:rsidRDefault="006E1B81" w:rsidP="006E1B81">
      <w:pPr>
        <w:rPr>
          <w:sz w:val="24"/>
          <w:szCs w:val="24"/>
        </w:rPr>
      </w:pPr>
    </w:p>
    <w:p w14:paraId="4C03936C" w14:textId="36D9CEB4" w:rsidR="008958A1" w:rsidRDefault="008958A1">
      <w:pPr>
        <w:rPr>
          <w:sz w:val="24"/>
          <w:szCs w:val="24"/>
        </w:rPr>
      </w:pPr>
    </w:p>
    <w:p w14:paraId="0A9C90D7" w14:textId="77777777" w:rsidR="006E1B81" w:rsidRDefault="006E1B81">
      <w:pPr>
        <w:rPr>
          <w:rFonts w:asciiTheme="majorHAnsi" w:eastAsiaTheme="majorEastAsia" w:hAnsiTheme="majorHAnsi" w:cstheme="majorBidi"/>
          <w:color w:val="2F5496" w:themeColor="accent1" w:themeShade="BF"/>
          <w:sz w:val="26"/>
          <w:szCs w:val="26"/>
        </w:rPr>
      </w:pPr>
      <w:r>
        <w:br w:type="page"/>
      </w:r>
    </w:p>
    <w:p w14:paraId="41AC4D11" w14:textId="682FBE18" w:rsidR="008958A1" w:rsidRDefault="003E0C1B" w:rsidP="00273176">
      <w:pPr>
        <w:pStyle w:val="Heading2"/>
        <w:spacing w:after="240"/>
      </w:pPr>
      <w:r>
        <w:lastRenderedPageBreak/>
        <w:t>Zucchini-Erbsen-Suppe</w:t>
      </w:r>
      <w:r w:rsidR="00C56822">
        <w:rPr>
          <w:rStyle w:val="FootnoteReference"/>
        </w:rPr>
        <w:footnoteReference w:id="371"/>
      </w:r>
      <w:r>
        <w:t xml:space="preserve"> </w:t>
      </w:r>
    </w:p>
    <w:p w14:paraId="27E24601" w14:textId="77B10B86" w:rsidR="003E0C1B" w:rsidRPr="00273176" w:rsidRDefault="00A66F6D" w:rsidP="00273176">
      <w:pPr>
        <w:jc w:val="both"/>
        <w:rPr>
          <w:sz w:val="24"/>
          <w:szCs w:val="24"/>
        </w:rPr>
      </w:pPr>
      <w:r w:rsidRPr="00273176">
        <w:rPr>
          <w:sz w:val="24"/>
          <w:szCs w:val="24"/>
          <w:u w:val="single"/>
        </w:rPr>
        <w:t>Zutaten</w:t>
      </w:r>
      <w:r w:rsidRPr="00273176">
        <w:rPr>
          <w:sz w:val="24"/>
          <w:szCs w:val="24"/>
        </w:rPr>
        <w:t xml:space="preserve"> </w:t>
      </w:r>
      <w:r w:rsidR="00273176">
        <w:rPr>
          <w:sz w:val="24"/>
          <w:szCs w:val="24"/>
        </w:rPr>
        <w:t>(</w:t>
      </w:r>
      <w:r w:rsidRPr="00273176">
        <w:rPr>
          <w:sz w:val="24"/>
          <w:szCs w:val="24"/>
        </w:rPr>
        <w:t>für 8 Portionen</w:t>
      </w:r>
      <w:r w:rsidR="00273176">
        <w:rPr>
          <w:sz w:val="24"/>
          <w:szCs w:val="24"/>
        </w:rPr>
        <w:t>):</w:t>
      </w:r>
    </w:p>
    <w:p w14:paraId="49A66F57" w14:textId="3FB849D0" w:rsidR="00A66F6D" w:rsidRPr="00273176" w:rsidRDefault="00A66F6D" w:rsidP="00273176">
      <w:pPr>
        <w:jc w:val="both"/>
        <w:rPr>
          <w:sz w:val="24"/>
          <w:szCs w:val="24"/>
        </w:rPr>
      </w:pPr>
      <w:r w:rsidRPr="00273176">
        <w:rPr>
          <w:sz w:val="24"/>
          <w:szCs w:val="24"/>
        </w:rPr>
        <w:t>5 EL Olivenöl</w:t>
      </w:r>
    </w:p>
    <w:p w14:paraId="11656C76" w14:textId="146431CC" w:rsidR="00A66F6D" w:rsidRPr="00273176" w:rsidRDefault="00A66F6D" w:rsidP="00273176">
      <w:pPr>
        <w:jc w:val="both"/>
        <w:rPr>
          <w:sz w:val="24"/>
          <w:szCs w:val="24"/>
        </w:rPr>
      </w:pPr>
      <w:r w:rsidRPr="00273176">
        <w:rPr>
          <w:sz w:val="24"/>
          <w:szCs w:val="24"/>
        </w:rPr>
        <w:t>1 Knoblauchknolle, die Zehen abgelöst und geschält</w:t>
      </w:r>
    </w:p>
    <w:p w14:paraId="6FA059C8" w14:textId="49497717" w:rsidR="00A66F6D" w:rsidRPr="00273176" w:rsidRDefault="00E917FC" w:rsidP="00273176">
      <w:pPr>
        <w:jc w:val="both"/>
        <w:rPr>
          <w:sz w:val="24"/>
          <w:szCs w:val="24"/>
        </w:rPr>
      </w:pPr>
      <w:r w:rsidRPr="00273176">
        <w:rPr>
          <w:sz w:val="24"/>
          <w:szCs w:val="24"/>
        </w:rPr>
        <w:t>6 Zucchini, in 3 cm dicke Scheiben</w:t>
      </w:r>
      <w:r w:rsidR="00AE45D0" w:rsidRPr="00273176">
        <w:rPr>
          <w:sz w:val="24"/>
          <w:szCs w:val="24"/>
        </w:rPr>
        <w:t xml:space="preserve"> geschnitten</w:t>
      </w:r>
    </w:p>
    <w:p w14:paraId="6D3E6A69" w14:textId="7273EDAA" w:rsidR="00AE45D0" w:rsidRPr="00273176" w:rsidRDefault="00AE45D0" w:rsidP="00273176">
      <w:pPr>
        <w:jc w:val="both"/>
        <w:rPr>
          <w:sz w:val="24"/>
          <w:szCs w:val="24"/>
        </w:rPr>
      </w:pPr>
      <w:r w:rsidRPr="00273176">
        <w:rPr>
          <w:sz w:val="24"/>
          <w:szCs w:val="24"/>
        </w:rPr>
        <w:t>1 l Gemüsebrühe</w:t>
      </w:r>
    </w:p>
    <w:p w14:paraId="71E692B8" w14:textId="6EF5258D" w:rsidR="00AE45D0" w:rsidRPr="00273176" w:rsidRDefault="00AE45D0" w:rsidP="00273176">
      <w:pPr>
        <w:jc w:val="both"/>
        <w:rPr>
          <w:sz w:val="24"/>
          <w:szCs w:val="24"/>
        </w:rPr>
      </w:pPr>
      <w:r w:rsidRPr="00273176">
        <w:rPr>
          <w:sz w:val="24"/>
          <w:szCs w:val="24"/>
        </w:rPr>
        <w:t>500 g TK-Erbsen</w:t>
      </w:r>
    </w:p>
    <w:p w14:paraId="3C28DD72" w14:textId="4F77D1F6" w:rsidR="00AE45D0" w:rsidRPr="00273176" w:rsidRDefault="00AE45D0" w:rsidP="00273176">
      <w:pPr>
        <w:jc w:val="both"/>
        <w:rPr>
          <w:sz w:val="24"/>
          <w:szCs w:val="24"/>
        </w:rPr>
      </w:pPr>
      <w:r w:rsidRPr="00273176">
        <w:rPr>
          <w:sz w:val="24"/>
          <w:szCs w:val="24"/>
        </w:rPr>
        <w:t>50 g Basilikumblätter</w:t>
      </w:r>
    </w:p>
    <w:p w14:paraId="27AB4B8C" w14:textId="76F96A2C" w:rsidR="00AE45D0" w:rsidRPr="00273176" w:rsidRDefault="00AE45D0" w:rsidP="00273176">
      <w:pPr>
        <w:jc w:val="both"/>
        <w:rPr>
          <w:sz w:val="24"/>
          <w:szCs w:val="24"/>
        </w:rPr>
      </w:pPr>
      <w:r w:rsidRPr="00273176">
        <w:rPr>
          <w:sz w:val="24"/>
          <w:szCs w:val="24"/>
        </w:rPr>
        <w:t>200 g Feta, in 1 -2 cm große Stücke zerbröckelt</w:t>
      </w:r>
    </w:p>
    <w:p w14:paraId="79FE5608" w14:textId="560896E2" w:rsidR="00AE45D0" w:rsidRPr="00273176" w:rsidRDefault="00AE45D0" w:rsidP="00273176">
      <w:pPr>
        <w:jc w:val="both"/>
        <w:rPr>
          <w:sz w:val="24"/>
          <w:szCs w:val="24"/>
        </w:rPr>
      </w:pPr>
      <w:r w:rsidRPr="00273176">
        <w:rPr>
          <w:sz w:val="24"/>
          <w:szCs w:val="24"/>
        </w:rPr>
        <w:t>1 Bio-Zitrone</w:t>
      </w:r>
      <w:r w:rsidR="00B34C43" w:rsidRPr="00273176">
        <w:rPr>
          <w:sz w:val="24"/>
          <w:szCs w:val="24"/>
        </w:rPr>
        <w:t>, 1 TL Schale abgerieben</w:t>
      </w:r>
    </w:p>
    <w:p w14:paraId="372E3777" w14:textId="2B23A77E" w:rsidR="00B34C43" w:rsidRPr="00273176" w:rsidRDefault="00B34C43" w:rsidP="00273176">
      <w:pPr>
        <w:jc w:val="both"/>
        <w:rPr>
          <w:sz w:val="24"/>
          <w:szCs w:val="24"/>
        </w:rPr>
      </w:pPr>
      <w:r w:rsidRPr="00273176">
        <w:rPr>
          <w:sz w:val="24"/>
          <w:szCs w:val="24"/>
        </w:rPr>
        <w:t>Salz, Pfeffer</w:t>
      </w:r>
    </w:p>
    <w:p w14:paraId="026B9DD5" w14:textId="77777777" w:rsidR="00273176" w:rsidRDefault="00273176" w:rsidP="00273176">
      <w:pPr>
        <w:jc w:val="both"/>
        <w:rPr>
          <w:sz w:val="24"/>
          <w:szCs w:val="24"/>
        </w:rPr>
      </w:pPr>
    </w:p>
    <w:p w14:paraId="6A078D8F" w14:textId="1AB5090D" w:rsidR="00273176" w:rsidRPr="00273176" w:rsidRDefault="00273176" w:rsidP="00273176">
      <w:pPr>
        <w:jc w:val="both"/>
        <w:rPr>
          <w:sz w:val="24"/>
          <w:szCs w:val="24"/>
        </w:rPr>
      </w:pPr>
      <w:r>
        <w:rPr>
          <w:sz w:val="24"/>
          <w:szCs w:val="24"/>
        </w:rPr>
        <w:t>Zubereitung:</w:t>
      </w:r>
    </w:p>
    <w:p w14:paraId="387A5A6A" w14:textId="32000666" w:rsidR="003D67E3" w:rsidRPr="00273176" w:rsidRDefault="00CB3F96" w:rsidP="00B40E8C">
      <w:pPr>
        <w:pStyle w:val="ListParagraph"/>
        <w:numPr>
          <w:ilvl w:val="0"/>
          <w:numId w:val="1571"/>
        </w:numPr>
        <w:spacing w:after="120"/>
        <w:ind w:left="714" w:hanging="357"/>
        <w:contextualSpacing w:val="0"/>
        <w:jc w:val="both"/>
        <w:rPr>
          <w:sz w:val="24"/>
          <w:szCs w:val="24"/>
        </w:rPr>
      </w:pPr>
      <w:r w:rsidRPr="00273176">
        <w:rPr>
          <w:sz w:val="24"/>
          <w:szCs w:val="24"/>
        </w:rPr>
        <w:t xml:space="preserve">Das Öl in einen sehr großen </w:t>
      </w:r>
      <w:r w:rsidR="00256A33" w:rsidRPr="00273176">
        <w:rPr>
          <w:sz w:val="24"/>
          <w:szCs w:val="24"/>
        </w:rPr>
        <w:t xml:space="preserve">Topf </w:t>
      </w:r>
      <w:r w:rsidR="001F7CB0" w:rsidRPr="00273176">
        <w:rPr>
          <w:sz w:val="24"/>
          <w:szCs w:val="24"/>
        </w:rPr>
        <w:t>und bei mittlerer bis hoher Temperatur erhitzen. Die Knoblauchzehen unzerklei</w:t>
      </w:r>
      <w:r w:rsidR="003E54DF" w:rsidRPr="00273176">
        <w:rPr>
          <w:sz w:val="24"/>
          <w:szCs w:val="24"/>
        </w:rPr>
        <w:t>ner</w:t>
      </w:r>
      <w:r w:rsidR="001F7CB0" w:rsidRPr="00273176">
        <w:rPr>
          <w:sz w:val="24"/>
          <w:szCs w:val="24"/>
        </w:rPr>
        <w:t xml:space="preserve">t hineingeben und </w:t>
      </w:r>
      <w:r w:rsidR="00941AD8" w:rsidRPr="00273176">
        <w:rPr>
          <w:sz w:val="24"/>
          <w:szCs w:val="24"/>
        </w:rPr>
        <w:t>2 – 3 Minuten braten, bis sie Farbe annehmen, dabei immer wieder rühren. Die Zucchini mit 2 TL Sal</w:t>
      </w:r>
      <w:r w:rsidR="005B51F9" w:rsidRPr="00273176">
        <w:rPr>
          <w:sz w:val="24"/>
          <w:szCs w:val="24"/>
        </w:rPr>
        <w:t>z</w:t>
      </w:r>
      <w:r w:rsidR="003E54DF" w:rsidRPr="00273176">
        <w:rPr>
          <w:sz w:val="24"/>
          <w:szCs w:val="24"/>
        </w:rPr>
        <w:t xml:space="preserve"> und </w:t>
      </w:r>
      <w:r w:rsidR="005B51F9" w:rsidRPr="00273176">
        <w:rPr>
          <w:sz w:val="24"/>
          <w:szCs w:val="24"/>
        </w:rPr>
        <w:t>reichlich Pfeffer hinzufügen. Unter ständigem Rühren 3 Minuten mitbraten, bis sie bräunen. Die Brühe und 500 ml Wasser angießen und bei starker Hitze zum Kochen bringen. Die Suppe 7 Minuten kochen lasse, bis die Zucchini weich, aber immer n</w:t>
      </w:r>
      <w:r w:rsidR="00AA658C" w:rsidRPr="00273176">
        <w:rPr>
          <w:sz w:val="24"/>
          <w:szCs w:val="24"/>
        </w:rPr>
        <w:t>och</w:t>
      </w:r>
      <w:r w:rsidR="005B51F9" w:rsidRPr="00273176">
        <w:rPr>
          <w:sz w:val="24"/>
          <w:szCs w:val="24"/>
        </w:rPr>
        <w:t xml:space="preserve"> grün sind.</w:t>
      </w:r>
    </w:p>
    <w:p w14:paraId="6E36A820" w14:textId="4D66B174" w:rsidR="005B51F9" w:rsidRPr="00273176" w:rsidRDefault="005B51F9" w:rsidP="00B40E8C">
      <w:pPr>
        <w:pStyle w:val="ListParagraph"/>
        <w:numPr>
          <w:ilvl w:val="0"/>
          <w:numId w:val="1571"/>
        </w:numPr>
        <w:spacing w:after="120"/>
        <w:ind w:left="714" w:hanging="357"/>
        <w:contextualSpacing w:val="0"/>
        <w:jc w:val="both"/>
        <w:rPr>
          <w:sz w:val="24"/>
          <w:szCs w:val="24"/>
        </w:rPr>
      </w:pPr>
      <w:r w:rsidRPr="00273176">
        <w:rPr>
          <w:sz w:val="24"/>
          <w:szCs w:val="24"/>
        </w:rPr>
        <w:t xml:space="preserve">Die gefrorenen Erbsen </w:t>
      </w:r>
      <w:r w:rsidR="00791B96" w:rsidRPr="00273176">
        <w:rPr>
          <w:sz w:val="24"/>
          <w:szCs w:val="24"/>
        </w:rPr>
        <w:t>hinzuf</w:t>
      </w:r>
      <w:r w:rsidR="003E54DF" w:rsidRPr="00273176">
        <w:rPr>
          <w:sz w:val="24"/>
          <w:szCs w:val="24"/>
        </w:rPr>
        <w:t>ü</w:t>
      </w:r>
      <w:r w:rsidR="00791B96" w:rsidRPr="00273176">
        <w:rPr>
          <w:sz w:val="24"/>
          <w:szCs w:val="24"/>
        </w:rPr>
        <w:t xml:space="preserve">gen. 1 Minuten rühren, dann das Basilikum in den Topf geben. Die Suppe vom Herd nehmen </w:t>
      </w:r>
      <w:r w:rsidR="00AA658C" w:rsidRPr="00273176">
        <w:rPr>
          <w:sz w:val="24"/>
          <w:szCs w:val="24"/>
        </w:rPr>
        <w:t>und</w:t>
      </w:r>
      <w:r w:rsidR="00791B96" w:rsidRPr="00273176">
        <w:rPr>
          <w:sz w:val="24"/>
          <w:szCs w:val="24"/>
        </w:rPr>
        <w:t xml:space="preserve"> </w:t>
      </w:r>
      <w:r w:rsidR="003E54DF" w:rsidRPr="00273176">
        <w:rPr>
          <w:sz w:val="24"/>
          <w:szCs w:val="24"/>
        </w:rPr>
        <w:t>pürieren, bis sie glatt und leuchtend grün ist.</w:t>
      </w:r>
    </w:p>
    <w:p w14:paraId="17FB03A8" w14:textId="7095FBE1" w:rsidR="003E54DF" w:rsidRPr="00273176" w:rsidRDefault="003E54DF" w:rsidP="00B40E8C">
      <w:pPr>
        <w:pStyle w:val="ListParagraph"/>
        <w:numPr>
          <w:ilvl w:val="0"/>
          <w:numId w:val="1571"/>
        </w:numPr>
        <w:spacing w:after="120"/>
        <w:ind w:left="714" w:hanging="357"/>
        <w:contextualSpacing w:val="0"/>
        <w:jc w:val="both"/>
        <w:rPr>
          <w:sz w:val="24"/>
          <w:szCs w:val="24"/>
        </w:rPr>
      </w:pPr>
      <w:r w:rsidRPr="00273176">
        <w:rPr>
          <w:sz w:val="24"/>
          <w:szCs w:val="24"/>
        </w:rPr>
        <w:t>Zum</w:t>
      </w:r>
      <w:r w:rsidR="00273176" w:rsidRPr="00273176">
        <w:rPr>
          <w:sz w:val="24"/>
          <w:szCs w:val="24"/>
        </w:rPr>
        <w:t xml:space="preserve"> </w:t>
      </w:r>
      <w:r w:rsidRPr="00273176">
        <w:rPr>
          <w:sz w:val="24"/>
          <w:szCs w:val="24"/>
        </w:rPr>
        <w:t xml:space="preserve">Servieren die Suppe auf Schalen verteilen </w:t>
      </w:r>
      <w:r w:rsidR="00AA658C" w:rsidRPr="00273176">
        <w:rPr>
          <w:sz w:val="24"/>
          <w:szCs w:val="24"/>
        </w:rPr>
        <w:t>und</w:t>
      </w:r>
      <w:r w:rsidRPr="00273176">
        <w:rPr>
          <w:sz w:val="24"/>
          <w:szCs w:val="24"/>
        </w:rPr>
        <w:t xml:space="preserve"> mit Feta und Zitronenschale bestreuen. Zum Schluss mit 1 kräftigen Prise Pfeffer würzen und mit etwa Öl beträufeln</w:t>
      </w:r>
      <w:r w:rsidR="00B237FD" w:rsidRPr="00273176">
        <w:rPr>
          <w:sz w:val="24"/>
          <w:szCs w:val="24"/>
        </w:rPr>
        <w:t>.</w:t>
      </w:r>
    </w:p>
    <w:p w14:paraId="0ED551A3" w14:textId="1B133F65" w:rsidR="00D46F64" w:rsidRDefault="00D46F64">
      <w:pPr>
        <w:rPr>
          <w:sz w:val="24"/>
          <w:szCs w:val="24"/>
        </w:rPr>
      </w:pPr>
      <w:r>
        <w:rPr>
          <w:sz w:val="24"/>
          <w:szCs w:val="24"/>
        </w:rPr>
        <w:br w:type="page"/>
      </w:r>
    </w:p>
    <w:p w14:paraId="7D240BEC" w14:textId="69423A7F" w:rsidR="002005DB" w:rsidRDefault="002005DB" w:rsidP="00273176">
      <w:pPr>
        <w:pStyle w:val="Heading2"/>
        <w:spacing w:after="240"/>
      </w:pPr>
      <w:r>
        <w:lastRenderedPageBreak/>
        <w:t>Chili sin Carne</w:t>
      </w:r>
      <w:r w:rsidR="003146CC">
        <w:t xml:space="preserve"> Nr. 1</w:t>
      </w:r>
      <w:r w:rsidR="002F32C7">
        <w:rPr>
          <w:rStyle w:val="FootnoteReference"/>
        </w:rPr>
        <w:footnoteReference w:id="372"/>
      </w:r>
    </w:p>
    <w:p w14:paraId="31262E38" w14:textId="79863A86" w:rsidR="006203A6" w:rsidRDefault="002005DB">
      <w:pPr>
        <w:rPr>
          <w:sz w:val="24"/>
          <w:szCs w:val="24"/>
        </w:rPr>
      </w:pPr>
      <w:r w:rsidRPr="00273176">
        <w:rPr>
          <w:sz w:val="24"/>
          <w:szCs w:val="24"/>
          <w:u w:val="single"/>
        </w:rPr>
        <w:t>Zutaten</w:t>
      </w:r>
      <w:r>
        <w:rPr>
          <w:sz w:val="24"/>
          <w:szCs w:val="24"/>
        </w:rPr>
        <w:t xml:space="preserve"> </w:t>
      </w:r>
      <w:r w:rsidR="00273176">
        <w:rPr>
          <w:sz w:val="24"/>
          <w:szCs w:val="24"/>
        </w:rPr>
        <w:t>(</w:t>
      </w:r>
      <w:r>
        <w:rPr>
          <w:sz w:val="24"/>
          <w:szCs w:val="24"/>
        </w:rPr>
        <w:t>für 4 Portionen</w:t>
      </w:r>
      <w:r w:rsidR="00273176">
        <w:rPr>
          <w:sz w:val="24"/>
          <w:szCs w:val="24"/>
        </w:rPr>
        <w:t>):</w:t>
      </w:r>
    </w:p>
    <w:p w14:paraId="06FACEA9" w14:textId="77777777" w:rsidR="006203A6" w:rsidRDefault="006203A6">
      <w:pPr>
        <w:rPr>
          <w:sz w:val="24"/>
          <w:szCs w:val="24"/>
        </w:rPr>
      </w:pPr>
      <w:r>
        <w:rPr>
          <w:sz w:val="24"/>
          <w:szCs w:val="24"/>
        </w:rPr>
        <w:t>200 g Kidneybohnen</w:t>
      </w:r>
    </w:p>
    <w:p w14:paraId="2B8AC28B" w14:textId="77777777" w:rsidR="006203A6" w:rsidRDefault="006203A6">
      <w:pPr>
        <w:rPr>
          <w:sz w:val="24"/>
          <w:szCs w:val="24"/>
        </w:rPr>
      </w:pPr>
      <w:r>
        <w:rPr>
          <w:sz w:val="24"/>
          <w:szCs w:val="24"/>
        </w:rPr>
        <w:t>100 g Walnüsse oder 200 g Champignons</w:t>
      </w:r>
    </w:p>
    <w:p w14:paraId="2BDA9B45" w14:textId="77777777" w:rsidR="006203A6" w:rsidRDefault="006203A6">
      <w:pPr>
        <w:rPr>
          <w:sz w:val="24"/>
          <w:szCs w:val="24"/>
        </w:rPr>
      </w:pPr>
      <w:r>
        <w:rPr>
          <w:sz w:val="24"/>
          <w:szCs w:val="24"/>
        </w:rPr>
        <w:t>3 – 4 japanische Sojasauce</w:t>
      </w:r>
    </w:p>
    <w:p w14:paraId="56B668E1" w14:textId="77777777" w:rsidR="006203A6" w:rsidRDefault="006203A6">
      <w:pPr>
        <w:rPr>
          <w:sz w:val="24"/>
          <w:szCs w:val="24"/>
        </w:rPr>
      </w:pPr>
      <w:r>
        <w:rPr>
          <w:sz w:val="24"/>
          <w:szCs w:val="24"/>
        </w:rPr>
        <w:t>1 Bund Koriandergrün</w:t>
      </w:r>
    </w:p>
    <w:p w14:paraId="0957C193" w14:textId="77777777" w:rsidR="006203A6" w:rsidRDefault="006203A6">
      <w:pPr>
        <w:rPr>
          <w:sz w:val="24"/>
          <w:szCs w:val="24"/>
        </w:rPr>
      </w:pPr>
      <w:r>
        <w:rPr>
          <w:sz w:val="24"/>
          <w:szCs w:val="24"/>
        </w:rPr>
        <w:t>1 große Zwiebel</w:t>
      </w:r>
    </w:p>
    <w:p w14:paraId="3E5E6E7D" w14:textId="77777777" w:rsidR="006203A6" w:rsidRDefault="006203A6">
      <w:pPr>
        <w:rPr>
          <w:sz w:val="24"/>
          <w:szCs w:val="24"/>
        </w:rPr>
      </w:pPr>
      <w:r>
        <w:rPr>
          <w:sz w:val="24"/>
          <w:szCs w:val="24"/>
        </w:rPr>
        <w:t>2 rote Paprikaschoten</w:t>
      </w:r>
    </w:p>
    <w:p w14:paraId="5EE8BDCE" w14:textId="57B9E0AD" w:rsidR="006203A6" w:rsidRDefault="006203A6">
      <w:pPr>
        <w:rPr>
          <w:sz w:val="24"/>
          <w:szCs w:val="24"/>
        </w:rPr>
      </w:pPr>
      <w:r>
        <w:rPr>
          <w:sz w:val="24"/>
          <w:szCs w:val="24"/>
        </w:rPr>
        <w:t>1 mittelgroße Karotte</w:t>
      </w:r>
    </w:p>
    <w:p w14:paraId="6D1B8E1F" w14:textId="063BEE39" w:rsidR="006203A6" w:rsidRDefault="006203A6">
      <w:pPr>
        <w:rPr>
          <w:sz w:val="24"/>
          <w:szCs w:val="24"/>
        </w:rPr>
      </w:pPr>
      <w:r>
        <w:rPr>
          <w:sz w:val="24"/>
          <w:szCs w:val="24"/>
        </w:rPr>
        <w:t>2 Stangen Sellerie mit grün</w:t>
      </w:r>
    </w:p>
    <w:p w14:paraId="6AC798C0" w14:textId="77777777" w:rsidR="006203A6" w:rsidRDefault="006203A6">
      <w:pPr>
        <w:rPr>
          <w:sz w:val="24"/>
          <w:szCs w:val="24"/>
        </w:rPr>
      </w:pPr>
      <w:r>
        <w:rPr>
          <w:sz w:val="24"/>
          <w:szCs w:val="24"/>
        </w:rPr>
        <w:t>2 lange rote Chilischoten, fein gehackt</w:t>
      </w:r>
    </w:p>
    <w:p w14:paraId="4CB81848" w14:textId="3AAA5458" w:rsidR="006203A6" w:rsidRDefault="00976DAA">
      <w:pPr>
        <w:rPr>
          <w:sz w:val="24"/>
          <w:szCs w:val="24"/>
        </w:rPr>
      </w:pPr>
      <w:r>
        <w:rPr>
          <w:sz w:val="24"/>
          <w:szCs w:val="24"/>
        </w:rPr>
        <w:t>4 EL Knoblauchzehen, zerdrückt</w:t>
      </w:r>
    </w:p>
    <w:p w14:paraId="4BF95868" w14:textId="718B03CF" w:rsidR="00976DAA" w:rsidRDefault="00976DAA">
      <w:pPr>
        <w:rPr>
          <w:sz w:val="24"/>
          <w:szCs w:val="24"/>
        </w:rPr>
      </w:pPr>
      <w:r>
        <w:rPr>
          <w:sz w:val="24"/>
          <w:szCs w:val="24"/>
        </w:rPr>
        <w:t>1 Msp. Cayennepfeffer</w:t>
      </w:r>
    </w:p>
    <w:p w14:paraId="06207995" w14:textId="103D31D6" w:rsidR="00976DAA" w:rsidRDefault="00976DAA">
      <w:pPr>
        <w:rPr>
          <w:sz w:val="24"/>
          <w:szCs w:val="24"/>
        </w:rPr>
      </w:pPr>
      <w:r>
        <w:rPr>
          <w:sz w:val="24"/>
          <w:szCs w:val="24"/>
        </w:rPr>
        <w:t>1 TL Paprikapulver</w:t>
      </w:r>
    </w:p>
    <w:p w14:paraId="1A4291DD" w14:textId="3CED054A" w:rsidR="00976DAA" w:rsidRDefault="00976DAA">
      <w:pPr>
        <w:rPr>
          <w:sz w:val="24"/>
          <w:szCs w:val="24"/>
        </w:rPr>
      </w:pPr>
      <w:r>
        <w:rPr>
          <w:sz w:val="24"/>
          <w:szCs w:val="24"/>
        </w:rPr>
        <w:t>1 EL getrockneter Oregano</w:t>
      </w:r>
    </w:p>
    <w:p w14:paraId="1024B249" w14:textId="5477EA78" w:rsidR="00976DAA" w:rsidRDefault="00976DAA">
      <w:pPr>
        <w:rPr>
          <w:sz w:val="24"/>
          <w:szCs w:val="24"/>
        </w:rPr>
      </w:pPr>
      <w:r>
        <w:rPr>
          <w:sz w:val="24"/>
          <w:szCs w:val="24"/>
        </w:rPr>
        <w:t>200 g Tomaten</w:t>
      </w:r>
      <w:r w:rsidR="00FF5F9E">
        <w:rPr>
          <w:sz w:val="24"/>
          <w:szCs w:val="24"/>
        </w:rPr>
        <w:t>, enthäutet, entkernt und gewürfelt</w:t>
      </w:r>
    </w:p>
    <w:p w14:paraId="7CB182A2" w14:textId="35BC60CC" w:rsidR="00FF5F9E" w:rsidRDefault="00FF5F9E">
      <w:pPr>
        <w:rPr>
          <w:sz w:val="24"/>
          <w:szCs w:val="24"/>
        </w:rPr>
      </w:pPr>
      <w:r>
        <w:rPr>
          <w:sz w:val="24"/>
          <w:szCs w:val="24"/>
        </w:rPr>
        <w:t>400 ml passierte Tomaten</w:t>
      </w:r>
    </w:p>
    <w:p w14:paraId="4C61C053" w14:textId="7F78CA9B" w:rsidR="00FF5F9E" w:rsidRDefault="00FF5F9E">
      <w:pPr>
        <w:rPr>
          <w:sz w:val="24"/>
          <w:szCs w:val="24"/>
        </w:rPr>
      </w:pPr>
      <w:r>
        <w:rPr>
          <w:sz w:val="24"/>
          <w:szCs w:val="24"/>
        </w:rPr>
        <w:t>200 ml Gemüsebrühe</w:t>
      </w:r>
    </w:p>
    <w:p w14:paraId="4DEA2146" w14:textId="60260719" w:rsidR="00FF5F9E" w:rsidRDefault="00FF5F9E">
      <w:pPr>
        <w:rPr>
          <w:sz w:val="24"/>
          <w:szCs w:val="24"/>
        </w:rPr>
      </w:pPr>
      <w:r>
        <w:rPr>
          <w:sz w:val="24"/>
          <w:szCs w:val="24"/>
        </w:rPr>
        <w:t>Pfeffer, Salz</w:t>
      </w:r>
    </w:p>
    <w:p w14:paraId="32C20FE8" w14:textId="56E30774" w:rsidR="00FF5F9E" w:rsidRDefault="00FF5F9E">
      <w:pPr>
        <w:rPr>
          <w:sz w:val="24"/>
          <w:szCs w:val="24"/>
        </w:rPr>
      </w:pPr>
      <w:r>
        <w:rPr>
          <w:sz w:val="24"/>
          <w:szCs w:val="24"/>
        </w:rPr>
        <w:t>2 EL Kakaopulver</w:t>
      </w:r>
    </w:p>
    <w:p w14:paraId="57B49C91" w14:textId="52D863FB" w:rsidR="00FF5F9E" w:rsidRDefault="00FF5F9E">
      <w:pPr>
        <w:rPr>
          <w:sz w:val="24"/>
          <w:szCs w:val="24"/>
        </w:rPr>
      </w:pPr>
      <w:r>
        <w:rPr>
          <w:sz w:val="24"/>
          <w:szCs w:val="24"/>
        </w:rPr>
        <w:t>100 ml Rotwein</w:t>
      </w:r>
    </w:p>
    <w:p w14:paraId="27E3A17F" w14:textId="77777777" w:rsidR="00FF5F9E" w:rsidRDefault="00FF5F9E">
      <w:pPr>
        <w:rPr>
          <w:sz w:val="24"/>
          <w:szCs w:val="24"/>
        </w:rPr>
      </w:pPr>
    </w:p>
    <w:p w14:paraId="2AD58745" w14:textId="1C9C0307" w:rsidR="00FF5F9E" w:rsidRDefault="00FF5F9E">
      <w:pPr>
        <w:rPr>
          <w:sz w:val="24"/>
          <w:szCs w:val="24"/>
        </w:rPr>
      </w:pPr>
      <w:r>
        <w:rPr>
          <w:sz w:val="24"/>
          <w:szCs w:val="24"/>
        </w:rPr>
        <w:t>Zubereitungszeit:</w:t>
      </w:r>
      <w:r>
        <w:rPr>
          <w:sz w:val="24"/>
          <w:szCs w:val="24"/>
        </w:rPr>
        <w:tab/>
        <w:t>20 Minuten plus Kochzeit 40 Minuten</w:t>
      </w:r>
    </w:p>
    <w:p w14:paraId="4668316D" w14:textId="5204D359" w:rsidR="00FF5F9E" w:rsidRPr="002E71B8" w:rsidRDefault="00A04C41" w:rsidP="00B40E8C">
      <w:pPr>
        <w:pStyle w:val="ListParagraph"/>
        <w:numPr>
          <w:ilvl w:val="0"/>
          <w:numId w:val="967"/>
        </w:numPr>
        <w:spacing w:after="120"/>
        <w:ind w:left="714" w:hanging="357"/>
        <w:contextualSpacing w:val="0"/>
        <w:jc w:val="both"/>
        <w:rPr>
          <w:sz w:val="24"/>
          <w:szCs w:val="24"/>
        </w:rPr>
      </w:pPr>
      <w:r w:rsidRPr="002E71B8">
        <w:rPr>
          <w:sz w:val="24"/>
          <w:szCs w:val="24"/>
        </w:rPr>
        <w:t>Für das Chili d</w:t>
      </w:r>
      <w:r w:rsidR="00546890" w:rsidRPr="002E71B8">
        <w:rPr>
          <w:sz w:val="24"/>
          <w:szCs w:val="24"/>
        </w:rPr>
        <w:t xml:space="preserve">ie Walnüsse grob hacken. </w:t>
      </w:r>
      <w:r w:rsidR="002565B2" w:rsidRPr="002E71B8">
        <w:rPr>
          <w:sz w:val="24"/>
          <w:szCs w:val="24"/>
        </w:rPr>
        <w:t>3 – 4 EL Sojasauce mit Wasser verrühren und die Nüsse 30 Minuten darin einweichen. Abgießen.</w:t>
      </w:r>
    </w:p>
    <w:p w14:paraId="3BCB67B0" w14:textId="2B521F40" w:rsidR="002565B2" w:rsidRPr="002E71B8" w:rsidRDefault="00483CA0" w:rsidP="00B40E8C">
      <w:pPr>
        <w:pStyle w:val="ListParagraph"/>
        <w:numPr>
          <w:ilvl w:val="0"/>
          <w:numId w:val="967"/>
        </w:numPr>
        <w:spacing w:after="120"/>
        <w:ind w:left="714" w:hanging="357"/>
        <w:contextualSpacing w:val="0"/>
        <w:jc w:val="both"/>
        <w:rPr>
          <w:sz w:val="24"/>
          <w:szCs w:val="24"/>
        </w:rPr>
      </w:pPr>
      <w:r w:rsidRPr="002E71B8">
        <w:rPr>
          <w:sz w:val="24"/>
          <w:szCs w:val="24"/>
        </w:rPr>
        <w:t>Eine Handvoll Blätter von dem Koriander zupfen und beiseitestellen, den Rest mit Stielen fein hacken. Die Zwiebel, die Paprikaschoten, die Karotte und den Sellerie fein, die Chilischoten sehr fein würfeln.</w:t>
      </w:r>
    </w:p>
    <w:p w14:paraId="4E4D6BB3" w14:textId="35ABA059" w:rsidR="00483CA0" w:rsidRPr="002E71B8" w:rsidRDefault="00483CA0" w:rsidP="00B40E8C">
      <w:pPr>
        <w:pStyle w:val="ListParagraph"/>
        <w:numPr>
          <w:ilvl w:val="0"/>
          <w:numId w:val="967"/>
        </w:numPr>
        <w:spacing w:after="120"/>
        <w:ind w:left="714" w:hanging="357"/>
        <w:contextualSpacing w:val="0"/>
        <w:jc w:val="both"/>
        <w:rPr>
          <w:sz w:val="24"/>
          <w:szCs w:val="24"/>
        </w:rPr>
      </w:pPr>
      <w:r w:rsidRPr="002E71B8">
        <w:rPr>
          <w:sz w:val="24"/>
          <w:szCs w:val="24"/>
        </w:rPr>
        <w:t>Das Öl in einem schweren Topf erhitzen u</w:t>
      </w:r>
      <w:r w:rsidR="009170FE" w:rsidRPr="002E71B8">
        <w:rPr>
          <w:sz w:val="24"/>
          <w:szCs w:val="24"/>
        </w:rPr>
        <w:t>nd da</w:t>
      </w:r>
      <w:r w:rsidRPr="002E71B8">
        <w:rPr>
          <w:sz w:val="24"/>
          <w:szCs w:val="24"/>
        </w:rPr>
        <w:t xml:space="preserve">rin bei mittlerer Hitze den Kreuzkümmel anrösten, bis er duftet. Die Zwiebel und die Chilischoten dazugeben </w:t>
      </w:r>
      <w:r w:rsidR="0083065D" w:rsidRPr="002E71B8">
        <w:rPr>
          <w:sz w:val="24"/>
          <w:szCs w:val="24"/>
        </w:rPr>
        <w:t xml:space="preserve">und leicht </w:t>
      </w:r>
      <w:r w:rsidR="0083065D" w:rsidRPr="002E71B8">
        <w:rPr>
          <w:sz w:val="24"/>
          <w:szCs w:val="24"/>
        </w:rPr>
        <w:lastRenderedPageBreak/>
        <w:t>anbräunen. Den Knoblauch u</w:t>
      </w:r>
      <w:r w:rsidR="009170FE" w:rsidRPr="002E71B8">
        <w:rPr>
          <w:sz w:val="24"/>
          <w:szCs w:val="24"/>
        </w:rPr>
        <w:t>nd da</w:t>
      </w:r>
      <w:r w:rsidR="0083065D" w:rsidRPr="002E71B8">
        <w:rPr>
          <w:sz w:val="24"/>
          <w:szCs w:val="24"/>
        </w:rPr>
        <w:t xml:space="preserve">s Gemüse untermischen und alles weitere 2 – 3 Minuten braten. Die Bohnen und die Walnüsse, die Tomatenwürfel, die passierten Tomaten und die </w:t>
      </w:r>
      <w:r w:rsidR="009170FE" w:rsidRPr="002E71B8">
        <w:rPr>
          <w:sz w:val="24"/>
          <w:szCs w:val="24"/>
        </w:rPr>
        <w:t>G</w:t>
      </w:r>
      <w:r w:rsidR="0083065D" w:rsidRPr="002E71B8">
        <w:rPr>
          <w:sz w:val="24"/>
          <w:szCs w:val="24"/>
        </w:rPr>
        <w:t xml:space="preserve">emüsebrühe dazugeben. Die Mischung 30 Minuten bei niedriger </w:t>
      </w:r>
      <w:r w:rsidR="009170FE" w:rsidRPr="002E71B8">
        <w:rPr>
          <w:sz w:val="24"/>
          <w:szCs w:val="24"/>
        </w:rPr>
        <w:t>T</w:t>
      </w:r>
      <w:r w:rsidR="0083065D" w:rsidRPr="002E71B8">
        <w:rPr>
          <w:sz w:val="24"/>
          <w:szCs w:val="24"/>
        </w:rPr>
        <w:t>emperatur köcheln lassen, bis das Gemüse weich ist.</w:t>
      </w:r>
    </w:p>
    <w:p w14:paraId="62652759" w14:textId="3C56CABC" w:rsidR="0083065D" w:rsidRPr="002E71B8" w:rsidRDefault="0083065D" w:rsidP="00B40E8C">
      <w:pPr>
        <w:pStyle w:val="ListParagraph"/>
        <w:numPr>
          <w:ilvl w:val="0"/>
          <w:numId w:val="967"/>
        </w:numPr>
        <w:spacing w:after="120"/>
        <w:ind w:left="714" w:hanging="357"/>
        <w:contextualSpacing w:val="0"/>
        <w:jc w:val="both"/>
        <w:rPr>
          <w:sz w:val="24"/>
          <w:szCs w:val="24"/>
        </w:rPr>
      </w:pPr>
      <w:r w:rsidRPr="002E71B8">
        <w:rPr>
          <w:sz w:val="24"/>
          <w:szCs w:val="24"/>
        </w:rPr>
        <w:t>Das Kakaopulver einrühren</w:t>
      </w:r>
      <w:r w:rsidR="002C2F6E" w:rsidRPr="002E71B8">
        <w:rPr>
          <w:sz w:val="24"/>
          <w:szCs w:val="24"/>
        </w:rPr>
        <w:t>. Den Rotwein und den Koriander hinzufügen, alles mit Pfeffer und Salz abschmecken und weitere 5 Minuten köcheln lassen. Vom Herd nehmen u</w:t>
      </w:r>
      <w:r w:rsidR="009170FE" w:rsidRPr="002E71B8">
        <w:rPr>
          <w:sz w:val="24"/>
          <w:szCs w:val="24"/>
        </w:rPr>
        <w:t>nd</w:t>
      </w:r>
      <w:r w:rsidR="002C2F6E" w:rsidRPr="002E71B8">
        <w:rPr>
          <w:sz w:val="24"/>
          <w:szCs w:val="24"/>
        </w:rPr>
        <w:t xml:space="preserve"> 5 Minuten abkühlen lassen.</w:t>
      </w:r>
      <w:r w:rsidR="009170FE" w:rsidRPr="002E71B8">
        <w:rPr>
          <w:sz w:val="24"/>
          <w:szCs w:val="24"/>
        </w:rPr>
        <w:t xml:space="preserve"> Fertig. Es schadet aber nicht, den Eintopf noch eine weitere Zeit köcheln lassen, Dann verbindet sich alles mehr.</w:t>
      </w:r>
    </w:p>
    <w:p w14:paraId="332A24D9" w14:textId="77777777" w:rsidR="00FF5F9E" w:rsidRDefault="00FF5F9E">
      <w:pPr>
        <w:rPr>
          <w:sz w:val="24"/>
          <w:szCs w:val="24"/>
        </w:rPr>
      </w:pPr>
    </w:p>
    <w:p w14:paraId="50D0E25F" w14:textId="77777777" w:rsidR="004968B2" w:rsidRDefault="004968B2">
      <w:pPr>
        <w:rPr>
          <w:sz w:val="24"/>
          <w:szCs w:val="24"/>
        </w:rPr>
      </w:pPr>
      <w:r>
        <w:rPr>
          <w:sz w:val="24"/>
          <w:szCs w:val="24"/>
        </w:rPr>
        <w:br w:type="page"/>
      </w:r>
    </w:p>
    <w:p w14:paraId="225235D6" w14:textId="421AB244" w:rsidR="004968B2" w:rsidRDefault="004968B2" w:rsidP="00E14625">
      <w:pPr>
        <w:pStyle w:val="Heading2"/>
        <w:spacing w:after="240"/>
      </w:pPr>
      <w:r>
        <w:lastRenderedPageBreak/>
        <w:t>Chili sin carne Nr. 2</w:t>
      </w:r>
      <w:r w:rsidR="007F1553">
        <w:rPr>
          <w:rStyle w:val="FootnoteReference"/>
        </w:rPr>
        <w:footnoteReference w:id="373"/>
      </w:r>
    </w:p>
    <w:p w14:paraId="7891EED5" w14:textId="04018405" w:rsidR="004968B2" w:rsidRDefault="004968B2">
      <w:pPr>
        <w:rPr>
          <w:sz w:val="24"/>
          <w:szCs w:val="24"/>
        </w:rPr>
      </w:pPr>
      <w:r w:rsidRPr="00E14625">
        <w:rPr>
          <w:sz w:val="24"/>
          <w:szCs w:val="24"/>
          <w:u w:val="single"/>
        </w:rPr>
        <w:t xml:space="preserve">Zutaten </w:t>
      </w:r>
      <w:r w:rsidR="00E14625">
        <w:rPr>
          <w:sz w:val="24"/>
          <w:szCs w:val="24"/>
        </w:rPr>
        <w:t>(</w:t>
      </w:r>
      <w:r>
        <w:rPr>
          <w:sz w:val="24"/>
          <w:szCs w:val="24"/>
        </w:rPr>
        <w:t>für 4 Portionen</w:t>
      </w:r>
      <w:r w:rsidR="00E14625">
        <w:rPr>
          <w:sz w:val="24"/>
          <w:szCs w:val="24"/>
        </w:rPr>
        <w:t>)</w:t>
      </w:r>
    </w:p>
    <w:p w14:paraId="43B6F51F" w14:textId="5904391C" w:rsidR="004968B2" w:rsidRPr="00E14625" w:rsidRDefault="004968B2">
      <w:pPr>
        <w:rPr>
          <w:i/>
          <w:iCs/>
          <w:sz w:val="24"/>
          <w:szCs w:val="24"/>
        </w:rPr>
      </w:pPr>
      <w:r w:rsidRPr="00E14625">
        <w:rPr>
          <w:i/>
          <w:iCs/>
          <w:sz w:val="24"/>
          <w:szCs w:val="24"/>
        </w:rPr>
        <w:t>Für das Chili</w:t>
      </w:r>
      <w:r w:rsidR="00E14625">
        <w:rPr>
          <w:i/>
          <w:iCs/>
          <w:sz w:val="24"/>
          <w:szCs w:val="24"/>
        </w:rPr>
        <w:t>:</w:t>
      </w:r>
    </w:p>
    <w:p w14:paraId="38126E28" w14:textId="77777777" w:rsidR="004968B2" w:rsidRDefault="004968B2">
      <w:pPr>
        <w:rPr>
          <w:sz w:val="24"/>
          <w:szCs w:val="24"/>
        </w:rPr>
      </w:pPr>
      <w:r>
        <w:rPr>
          <w:sz w:val="24"/>
          <w:szCs w:val="24"/>
        </w:rPr>
        <w:t>Rapsöl</w:t>
      </w:r>
    </w:p>
    <w:p w14:paraId="42BB319D" w14:textId="77777777" w:rsidR="004968B2" w:rsidRDefault="004968B2">
      <w:pPr>
        <w:rPr>
          <w:sz w:val="24"/>
          <w:szCs w:val="24"/>
        </w:rPr>
      </w:pPr>
      <w:r>
        <w:rPr>
          <w:sz w:val="24"/>
          <w:szCs w:val="24"/>
        </w:rPr>
        <w:t>3 Zwiebeln</w:t>
      </w:r>
    </w:p>
    <w:p w14:paraId="0C9777B5" w14:textId="77777777" w:rsidR="004968B2" w:rsidRDefault="004968B2">
      <w:pPr>
        <w:rPr>
          <w:sz w:val="24"/>
          <w:szCs w:val="24"/>
        </w:rPr>
      </w:pPr>
      <w:r>
        <w:rPr>
          <w:sz w:val="24"/>
          <w:szCs w:val="24"/>
        </w:rPr>
        <w:t>4 Knoblauchzehen</w:t>
      </w:r>
    </w:p>
    <w:p w14:paraId="4E274541" w14:textId="017D671F" w:rsidR="004968B2" w:rsidRDefault="004968B2">
      <w:pPr>
        <w:rPr>
          <w:sz w:val="24"/>
          <w:szCs w:val="24"/>
        </w:rPr>
      </w:pPr>
      <w:r>
        <w:rPr>
          <w:sz w:val="24"/>
          <w:szCs w:val="24"/>
        </w:rPr>
        <w:t>1 daumengroßes Stück Ingwer</w:t>
      </w:r>
    </w:p>
    <w:p w14:paraId="1BA84B1D" w14:textId="77777777" w:rsidR="004968B2" w:rsidRDefault="004968B2">
      <w:pPr>
        <w:rPr>
          <w:sz w:val="24"/>
          <w:szCs w:val="24"/>
        </w:rPr>
      </w:pPr>
      <w:r>
        <w:rPr>
          <w:sz w:val="24"/>
          <w:szCs w:val="24"/>
        </w:rPr>
        <w:t>1 grüne Chilischote</w:t>
      </w:r>
    </w:p>
    <w:p w14:paraId="4F1D67C4" w14:textId="77777777" w:rsidR="004968B2" w:rsidRDefault="004968B2">
      <w:pPr>
        <w:rPr>
          <w:sz w:val="24"/>
          <w:szCs w:val="24"/>
        </w:rPr>
      </w:pPr>
      <w:r>
        <w:rPr>
          <w:sz w:val="24"/>
          <w:szCs w:val="24"/>
        </w:rPr>
        <w:t>1 EL Chilipulver</w:t>
      </w:r>
    </w:p>
    <w:p w14:paraId="333A89B6" w14:textId="77777777" w:rsidR="004968B2" w:rsidRDefault="004968B2">
      <w:pPr>
        <w:rPr>
          <w:sz w:val="24"/>
          <w:szCs w:val="24"/>
        </w:rPr>
      </w:pPr>
      <w:r>
        <w:rPr>
          <w:sz w:val="24"/>
          <w:szCs w:val="24"/>
        </w:rPr>
        <w:t>1 TL Kreuzkümmelsamen</w:t>
      </w:r>
    </w:p>
    <w:p w14:paraId="305857FA" w14:textId="77777777" w:rsidR="004968B2" w:rsidRDefault="004968B2">
      <w:pPr>
        <w:rPr>
          <w:sz w:val="24"/>
          <w:szCs w:val="24"/>
        </w:rPr>
      </w:pPr>
      <w:r>
        <w:rPr>
          <w:sz w:val="24"/>
          <w:szCs w:val="24"/>
        </w:rPr>
        <w:t>2 Dosen geschälte Tomaten (à 400 g)</w:t>
      </w:r>
    </w:p>
    <w:p w14:paraId="10197CAC" w14:textId="77777777" w:rsidR="004968B2" w:rsidRDefault="004968B2">
      <w:pPr>
        <w:rPr>
          <w:sz w:val="24"/>
          <w:szCs w:val="24"/>
        </w:rPr>
      </w:pPr>
      <w:r>
        <w:rPr>
          <w:sz w:val="24"/>
          <w:szCs w:val="24"/>
        </w:rPr>
        <w:t>80 g Linsen (Du Puy oder Beluga)</w:t>
      </w:r>
    </w:p>
    <w:p w14:paraId="6FC14198" w14:textId="77777777" w:rsidR="004968B2" w:rsidRDefault="004968B2">
      <w:pPr>
        <w:rPr>
          <w:sz w:val="24"/>
          <w:szCs w:val="24"/>
        </w:rPr>
      </w:pPr>
      <w:r>
        <w:rPr>
          <w:sz w:val="24"/>
          <w:szCs w:val="24"/>
        </w:rPr>
        <w:t>80 g Bulgur</w:t>
      </w:r>
    </w:p>
    <w:p w14:paraId="1FC9E13E" w14:textId="77777777" w:rsidR="004968B2" w:rsidRDefault="004968B2">
      <w:pPr>
        <w:rPr>
          <w:sz w:val="24"/>
          <w:szCs w:val="24"/>
        </w:rPr>
      </w:pPr>
      <w:r>
        <w:rPr>
          <w:sz w:val="24"/>
          <w:szCs w:val="24"/>
        </w:rPr>
        <w:t>80 g Quinoa</w:t>
      </w:r>
    </w:p>
    <w:p w14:paraId="758A8056" w14:textId="1AF27C3E" w:rsidR="004968B2" w:rsidRDefault="004968B2">
      <w:pPr>
        <w:rPr>
          <w:sz w:val="24"/>
          <w:szCs w:val="24"/>
        </w:rPr>
      </w:pPr>
      <w:r>
        <w:rPr>
          <w:sz w:val="24"/>
          <w:szCs w:val="24"/>
        </w:rPr>
        <w:t>1 Dose weiße Bohnen (ca. 250 g Abtropfgewicht)</w:t>
      </w:r>
    </w:p>
    <w:p w14:paraId="7430027C" w14:textId="371D52BD" w:rsidR="00E14625" w:rsidRDefault="004968B2">
      <w:pPr>
        <w:rPr>
          <w:sz w:val="24"/>
          <w:szCs w:val="24"/>
        </w:rPr>
      </w:pPr>
      <w:r>
        <w:rPr>
          <w:sz w:val="24"/>
          <w:szCs w:val="24"/>
        </w:rPr>
        <w:t xml:space="preserve">1 </w:t>
      </w:r>
      <w:r w:rsidR="00E14625">
        <w:rPr>
          <w:sz w:val="24"/>
          <w:szCs w:val="24"/>
        </w:rPr>
        <w:t>l</w:t>
      </w:r>
      <w:r>
        <w:rPr>
          <w:sz w:val="24"/>
          <w:szCs w:val="24"/>
        </w:rPr>
        <w:t xml:space="preserve"> </w:t>
      </w:r>
      <w:r w:rsidR="00E14625">
        <w:rPr>
          <w:sz w:val="24"/>
          <w:szCs w:val="24"/>
        </w:rPr>
        <w:t>Gemüsebrühe</w:t>
      </w:r>
    </w:p>
    <w:p w14:paraId="2DDC0D4E" w14:textId="73E8B8FA" w:rsidR="00E14625" w:rsidRDefault="00E14625">
      <w:pPr>
        <w:rPr>
          <w:sz w:val="24"/>
          <w:szCs w:val="24"/>
        </w:rPr>
      </w:pPr>
      <w:r>
        <w:rPr>
          <w:sz w:val="24"/>
          <w:szCs w:val="24"/>
        </w:rPr>
        <w:t>1 TL Kakaopulver</w:t>
      </w:r>
    </w:p>
    <w:p w14:paraId="10646FF9" w14:textId="74D30A9F" w:rsidR="00E14625" w:rsidRDefault="00E14625">
      <w:pPr>
        <w:rPr>
          <w:sz w:val="24"/>
          <w:szCs w:val="24"/>
        </w:rPr>
      </w:pPr>
      <w:r>
        <w:rPr>
          <w:sz w:val="24"/>
          <w:szCs w:val="24"/>
        </w:rPr>
        <w:t>Etwas Joghurt</w:t>
      </w:r>
    </w:p>
    <w:p w14:paraId="69E2D9F7" w14:textId="77777777" w:rsidR="00E14625" w:rsidRDefault="00E14625">
      <w:pPr>
        <w:rPr>
          <w:sz w:val="24"/>
          <w:szCs w:val="24"/>
        </w:rPr>
      </w:pPr>
    </w:p>
    <w:p w14:paraId="6A6A59A9" w14:textId="564FB7B2" w:rsidR="00E14625" w:rsidRPr="00E14625" w:rsidRDefault="00E14625">
      <w:pPr>
        <w:rPr>
          <w:i/>
          <w:iCs/>
          <w:sz w:val="24"/>
          <w:szCs w:val="24"/>
        </w:rPr>
      </w:pPr>
      <w:r w:rsidRPr="00E14625">
        <w:rPr>
          <w:i/>
          <w:iCs/>
          <w:sz w:val="24"/>
          <w:szCs w:val="24"/>
        </w:rPr>
        <w:t>Für das Thymianöl</w:t>
      </w:r>
    </w:p>
    <w:p w14:paraId="428F10E7" w14:textId="50EFB863" w:rsidR="00E14625" w:rsidRDefault="00E14625">
      <w:pPr>
        <w:rPr>
          <w:sz w:val="24"/>
          <w:szCs w:val="24"/>
        </w:rPr>
      </w:pPr>
      <w:r>
        <w:rPr>
          <w:sz w:val="24"/>
          <w:szCs w:val="24"/>
        </w:rPr>
        <w:t>1 grüne Chilischote</w:t>
      </w:r>
    </w:p>
    <w:p w14:paraId="5FA2973D" w14:textId="2F71D322" w:rsidR="00E14625" w:rsidRDefault="00E14625">
      <w:pPr>
        <w:rPr>
          <w:sz w:val="24"/>
          <w:szCs w:val="24"/>
        </w:rPr>
      </w:pPr>
      <w:r>
        <w:rPr>
          <w:sz w:val="24"/>
          <w:szCs w:val="24"/>
        </w:rPr>
        <w:t>½ Bund Thymian</w:t>
      </w:r>
    </w:p>
    <w:p w14:paraId="516B55CF" w14:textId="4D32D2B2" w:rsidR="00E14625" w:rsidRPr="00C84C5E" w:rsidRDefault="00E14625">
      <w:pPr>
        <w:rPr>
          <w:sz w:val="24"/>
          <w:szCs w:val="24"/>
        </w:rPr>
      </w:pPr>
      <w:r w:rsidRPr="00C84C5E">
        <w:rPr>
          <w:sz w:val="24"/>
          <w:szCs w:val="24"/>
        </w:rPr>
        <w:t>6 EL Olivenöl</w:t>
      </w:r>
    </w:p>
    <w:p w14:paraId="24960A74" w14:textId="7D4C856A" w:rsidR="00E14625" w:rsidRPr="00E14625" w:rsidRDefault="00E14625">
      <w:pPr>
        <w:rPr>
          <w:sz w:val="24"/>
          <w:szCs w:val="24"/>
        </w:rPr>
      </w:pPr>
      <w:r w:rsidRPr="00E14625">
        <w:rPr>
          <w:sz w:val="24"/>
          <w:szCs w:val="24"/>
        </w:rPr>
        <w:t>Je 1 Prise Salz und Pfeffer</w:t>
      </w:r>
    </w:p>
    <w:p w14:paraId="545179BB" w14:textId="77777777" w:rsidR="00FA0394" w:rsidRDefault="00FA0394">
      <w:pPr>
        <w:rPr>
          <w:sz w:val="24"/>
          <w:szCs w:val="24"/>
        </w:rPr>
      </w:pPr>
    </w:p>
    <w:p w14:paraId="03BF0FA8" w14:textId="77777777" w:rsidR="00FA0394" w:rsidRDefault="00FA0394">
      <w:pPr>
        <w:rPr>
          <w:sz w:val="24"/>
          <w:szCs w:val="24"/>
        </w:rPr>
      </w:pPr>
      <w:r>
        <w:rPr>
          <w:sz w:val="24"/>
          <w:szCs w:val="24"/>
        </w:rPr>
        <w:t>Zubereitung:</w:t>
      </w:r>
    </w:p>
    <w:p w14:paraId="042EEDB3" w14:textId="7706D222" w:rsidR="00D30C12" w:rsidRPr="00193C57" w:rsidRDefault="00FA0394" w:rsidP="00B40E8C">
      <w:pPr>
        <w:pStyle w:val="ListParagraph"/>
        <w:numPr>
          <w:ilvl w:val="0"/>
          <w:numId w:val="1915"/>
        </w:numPr>
        <w:spacing w:after="120"/>
        <w:ind w:left="714" w:hanging="357"/>
        <w:contextualSpacing w:val="0"/>
        <w:jc w:val="both"/>
        <w:rPr>
          <w:sz w:val="24"/>
          <w:szCs w:val="24"/>
        </w:rPr>
      </w:pPr>
      <w:r w:rsidRPr="00193C57">
        <w:rPr>
          <w:sz w:val="24"/>
          <w:szCs w:val="24"/>
        </w:rPr>
        <w:t>Zwiebeln, Knoblauch und Ingwer schälen und fein hacken. Chili waschen, nach Belieb</w:t>
      </w:r>
      <w:r w:rsidR="00193C57" w:rsidRPr="00193C57">
        <w:rPr>
          <w:sz w:val="24"/>
          <w:szCs w:val="24"/>
        </w:rPr>
        <w:t>e</w:t>
      </w:r>
      <w:r w:rsidRPr="00193C57">
        <w:rPr>
          <w:sz w:val="24"/>
          <w:szCs w:val="24"/>
        </w:rPr>
        <w:t xml:space="preserve">n entkernen und fein würfeln. In etwas Rapsöl werden Zwiebel, Knoblauch, </w:t>
      </w:r>
      <w:r w:rsidRPr="00193C57">
        <w:rPr>
          <w:sz w:val="24"/>
          <w:szCs w:val="24"/>
        </w:rPr>
        <w:lastRenderedPageBreak/>
        <w:t xml:space="preserve">Ingwer und Chilischote ungefähr 10 Minuten lang erhitzt. Chilipulver </w:t>
      </w:r>
      <w:r w:rsidR="00193C57" w:rsidRPr="00193C57">
        <w:rPr>
          <w:sz w:val="24"/>
          <w:szCs w:val="24"/>
        </w:rPr>
        <w:t>und</w:t>
      </w:r>
      <w:r w:rsidRPr="00193C57">
        <w:rPr>
          <w:sz w:val="24"/>
          <w:szCs w:val="24"/>
        </w:rPr>
        <w:t xml:space="preserve"> </w:t>
      </w:r>
      <w:r w:rsidR="00193C57" w:rsidRPr="00193C57">
        <w:rPr>
          <w:sz w:val="24"/>
          <w:szCs w:val="24"/>
        </w:rPr>
        <w:t>K</w:t>
      </w:r>
      <w:r w:rsidRPr="00193C57">
        <w:rPr>
          <w:sz w:val="24"/>
          <w:szCs w:val="24"/>
        </w:rPr>
        <w:t>reuzkümmelsamen hinzufügen und 2 Minuten</w:t>
      </w:r>
      <w:r w:rsidR="00D30C12" w:rsidRPr="00193C57">
        <w:rPr>
          <w:sz w:val="24"/>
          <w:szCs w:val="24"/>
        </w:rPr>
        <w:t xml:space="preserve"> lang unter Rühren dünsten. </w:t>
      </w:r>
    </w:p>
    <w:p w14:paraId="62E709E0" w14:textId="365D8CDD" w:rsidR="002005DB" w:rsidRPr="00193C57" w:rsidRDefault="00D30C12" w:rsidP="00B40E8C">
      <w:pPr>
        <w:pStyle w:val="ListParagraph"/>
        <w:numPr>
          <w:ilvl w:val="0"/>
          <w:numId w:val="1915"/>
        </w:numPr>
        <w:spacing w:after="120"/>
        <w:ind w:left="714" w:hanging="357"/>
        <w:contextualSpacing w:val="0"/>
        <w:jc w:val="both"/>
        <w:rPr>
          <w:sz w:val="24"/>
          <w:szCs w:val="24"/>
        </w:rPr>
      </w:pPr>
      <w:r w:rsidRPr="00193C57">
        <w:rPr>
          <w:sz w:val="24"/>
          <w:szCs w:val="24"/>
        </w:rPr>
        <w:t xml:space="preserve">Dann </w:t>
      </w:r>
      <w:r w:rsidR="00193C57" w:rsidRPr="00193C57">
        <w:rPr>
          <w:sz w:val="24"/>
          <w:szCs w:val="24"/>
        </w:rPr>
        <w:t>T</w:t>
      </w:r>
      <w:r w:rsidRPr="00193C57">
        <w:rPr>
          <w:sz w:val="24"/>
          <w:szCs w:val="24"/>
        </w:rPr>
        <w:t>omaten, Linsen, Bulgur, Quinoa, Bohnen, Brühe und Kak</w:t>
      </w:r>
      <w:r w:rsidR="00193C57" w:rsidRPr="00193C57">
        <w:rPr>
          <w:sz w:val="24"/>
          <w:szCs w:val="24"/>
        </w:rPr>
        <w:t>a</w:t>
      </w:r>
      <w:r w:rsidRPr="00193C57">
        <w:rPr>
          <w:sz w:val="24"/>
          <w:szCs w:val="24"/>
        </w:rPr>
        <w:t xml:space="preserve">o dazugeben. Erhitzen, bis die Flüssigkeit sanft köchelt, dann Hitze senken, Deckel schließen und alles bei mittlerer Hitze ungefähr 35 Minuten lang schmoren. </w:t>
      </w:r>
      <w:r w:rsidRPr="00193C57">
        <w:rPr>
          <w:sz w:val="24"/>
          <w:szCs w:val="24"/>
        </w:rPr>
        <w:br/>
        <w:t xml:space="preserve">Währenddessen das </w:t>
      </w:r>
      <w:r w:rsidR="00193C57" w:rsidRPr="00193C57">
        <w:rPr>
          <w:sz w:val="24"/>
          <w:szCs w:val="24"/>
        </w:rPr>
        <w:t>T</w:t>
      </w:r>
      <w:r w:rsidRPr="00193C57">
        <w:rPr>
          <w:sz w:val="24"/>
          <w:szCs w:val="24"/>
        </w:rPr>
        <w:t xml:space="preserve">hymianöl zubereiten: Chili waschen, nach Belieben entkernen und </w:t>
      </w:r>
      <w:r w:rsidR="00193C57" w:rsidRPr="00193C57">
        <w:rPr>
          <w:sz w:val="24"/>
          <w:szCs w:val="24"/>
        </w:rPr>
        <w:t xml:space="preserve">hacken. Thymian waschen, trocken schütteln und die Blätter abzupfen. Olivenöl in einer Pfanne erhitzen, Chilischote, Thymianblättchen, Salz und Pfeffer dazugeben. Einen Moment lang dünsten, dann alles pürieren. Zum Servieren in einem Teller erst den Joghurt auf </w:t>
      </w:r>
      <w:r w:rsidR="00193C57">
        <w:rPr>
          <w:sz w:val="24"/>
          <w:szCs w:val="24"/>
        </w:rPr>
        <w:t>das</w:t>
      </w:r>
      <w:r w:rsidR="00193C57" w:rsidRPr="00193C57">
        <w:rPr>
          <w:sz w:val="24"/>
          <w:szCs w:val="24"/>
        </w:rPr>
        <w:t xml:space="preserve"> Chili geben, darauf dann als Topping das Thymianöl.</w:t>
      </w:r>
      <w:r w:rsidR="002005DB" w:rsidRPr="00193C57">
        <w:rPr>
          <w:sz w:val="24"/>
          <w:szCs w:val="24"/>
        </w:rPr>
        <w:br w:type="page"/>
      </w:r>
    </w:p>
    <w:p w14:paraId="39C99E08" w14:textId="77777777" w:rsidR="00817FA8" w:rsidRDefault="00817FA8" w:rsidP="00817FA8">
      <w:pPr>
        <w:pStyle w:val="Heading2"/>
        <w:spacing w:after="240"/>
      </w:pPr>
      <w:r>
        <w:lastRenderedPageBreak/>
        <w:t>Chili mit zweierlei Bohnen und Kichererbsen (vom Kessenicher Karneval)</w:t>
      </w:r>
    </w:p>
    <w:p w14:paraId="06C05EF8" w14:textId="77777777" w:rsidR="00817FA8" w:rsidRDefault="00817FA8" w:rsidP="00817FA8">
      <w:pPr>
        <w:rPr>
          <w:sz w:val="24"/>
          <w:szCs w:val="24"/>
        </w:rPr>
      </w:pPr>
      <w:r w:rsidRPr="00A25D28">
        <w:rPr>
          <w:sz w:val="24"/>
          <w:szCs w:val="24"/>
          <w:u w:val="single"/>
        </w:rPr>
        <w:t>Zutaten</w:t>
      </w:r>
      <w:r>
        <w:rPr>
          <w:sz w:val="24"/>
          <w:szCs w:val="24"/>
        </w:rPr>
        <w:t xml:space="preserve"> (für 4 Portionen)</w:t>
      </w:r>
    </w:p>
    <w:p w14:paraId="1D07FD34" w14:textId="77777777" w:rsidR="00817FA8" w:rsidRDefault="00817FA8" w:rsidP="00817FA8">
      <w:pPr>
        <w:rPr>
          <w:sz w:val="24"/>
          <w:szCs w:val="24"/>
        </w:rPr>
      </w:pPr>
      <w:r>
        <w:rPr>
          <w:sz w:val="24"/>
          <w:szCs w:val="24"/>
        </w:rPr>
        <w:t>Je 400 g schwarze Bohnen, Kichererbsen und rote Kidneybohnen aus der Dose, abgetropft und abgespült</w:t>
      </w:r>
    </w:p>
    <w:p w14:paraId="568974B4" w14:textId="77777777" w:rsidR="00817FA8" w:rsidRDefault="00817FA8" w:rsidP="00817FA8">
      <w:pPr>
        <w:rPr>
          <w:sz w:val="24"/>
          <w:szCs w:val="24"/>
        </w:rPr>
      </w:pPr>
      <w:r>
        <w:rPr>
          <w:sz w:val="24"/>
          <w:szCs w:val="24"/>
        </w:rPr>
        <w:t>2 EL Öl</w:t>
      </w:r>
    </w:p>
    <w:p w14:paraId="724EFBCC" w14:textId="77777777" w:rsidR="00817FA8" w:rsidRDefault="00817FA8" w:rsidP="00817FA8">
      <w:pPr>
        <w:rPr>
          <w:sz w:val="24"/>
          <w:szCs w:val="24"/>
        </w:rPr>
      </w:pPr>
      <w:r>
        <w:rPr>
          <w:sz w:val="24"/>
          <w:szCs w:val="24"/>
        </w:rPr>
        <w:t>1 große Zwiebel, fein gewürfelt</w:t>
      </w:r>
    </w:p>
    <w:p w14:paraId="5B1EBC37" w14:textId="77777777" w:rsidR="00817FA8" w:rsidRDefault="00817FA8" w:rsidP="00817FA8">
      <w:pPr>
        <w:rPr>
          <w:sz w:val="24"/>
          <w:szCs w:val="24"/>
        </w:rPr>
      </w:pPr>
      <w:r>
        <w:rPr>
          <w:sz w:val="24"/>
          <w:szCs w:val="24"/>
        </w:rPr>
        <w:t>3 Knoblauchzehen, zerdrückt</w:t>
      </w:r>
    </w:p>
    <w:p w14:paraId="4527749A" w14:textId="77777777" w:rsidR="00817FA8" w:rsidRDefault="00817FA8" w:rsidP="00817FA8">
      <w:pPr>
        <w:rPr>
          <w:sz w:val="24"/>
          <w:szCs w:val="24"/>
        </w:rPr>
      </w:pPr>
      <w:r>
        <w:rPr>
          <w:sz w:val="24"/>
          <w:szCs w:val="24"/>
        </w:rPr>
        <w:t>2 EL gemahlener Kreuzkümmel</w:t>
      </w:r>
    </w:p>
    <w:p w14:paraId="15B123FF" w14:textId="77777777" w:rsidR="00817FA8" w:rsidRDefault="00817FA8" w:rsidP="00817FA8">
      <w:pPr>
        <w:rPr>
          <w:sz w:val="24"/>
          <w:szCs w:val="24"/>
        </w:rPr>
      </w:pPr>
      <w:r>
        <w:rPr>
          <w:sz w:val="24"/>
          <w:szCs w:val="24"/>
        </w:rPr>
        <w:t>1 EL gemahlener Koriander</w:t>
      </w:r>
    </w:p>
    <w:p w14:paraId="47BE9E44" w14:textId="77777777" w:rsidR="00817FA8" w:rsidRDefault="00817FA8" w:rsidP="00817FA8">
      <w:pPr>
        <w:rPr>
          <w:sz w:val="24"/>
          <w:szCs w:val="24"/>
        </w:rPr>
      </w:pPr>
      <w:r>
        <w:rPr>
          <w:sz w:val="24"/>
          <w:szCs w:val="24"/>
        </w:rPr>
        <w:t>Je 1 TL gemahlener Zimt und gemahlener Chili</w:t>
      </w:r>
    </w:p>
    <w:p w14:paraId="76CA6C1E" w14:textId="77777777" w:rsidR="00817FA8" w:rsidRDefault="00817FA8" w:rsidP="00817FA8">
      <w:pPr>
        <w:rPr>
          <w:sz w:val="24"/>
          <w:szCs w:val="24"/>
        </w:rPr>
      </w:pPr>
      <w:r>
        <w:rPr>
          <w:sz w:val="24"/>
          <w:szCs w:val="24"/>
        </w:rPr>
        <w:t>400 g stückige Tomaten aus der Dose</w:t>
      </w:r>
    </w:p>
    <w:p w14:paraId="4EA2BDCC" w14:textId="77777777" w:rsidR="00817FA8" w:rsidRDefault="00817FA8" w:rsidP="00817FA8">
      <w:pPr>
        <w:rPr>
          <w:sz w:val="24"/>
          <w:szCs w:val="24"/>
        </w:rPr>
      </w:pPr>
      <w:r>
        <w:rPr>
          <w:sz w:val="24"/>
          <w:szCs w:val="24"/>
        </w:rPr>
        <w:t>375 ml Gemüsefond</w:t>
      </w:r>
    </w:p>
    <w:p w14:paraId="54582189" w14:textId="77777777" w:rsidR="00817FA8" w:rsidRDefault="00817FA8" w:rsidP="00817FA8">
      <w:pPr>
        <w:rPr>
          <w:sz w:val="24"/>
          <w:szCs w:val="24"/>
        </w:rPr>
      </w:pPr>
      <w:r>
        <w:rPr>
          <w:sz w:val="24"/>
          <w:szCs w:val="24"/>
        </w:rPr>
        <w:t>2 EL Tomatenmark</w:t>
      </w:r>
    </w:p>
    <w:p w14:paraId="540B6A39" w14:textId="77777777" w:rsidR="00817FA8" w:rsidRDefault="00817FA8" w:rsidP="00817FA8">
      <w:pPr>
        <w:rPr>
          <w:sz w:val="24"/>
          <w:szCs w:val="24"/>
        </w:rPr>
      </w:pPr>
      <w:r>
        <w:rPr>
          <w:sz w:val="24"/>
          <w:szCs w:val="24"/>
        </w:rPr>
        <w:t>1 EL Zucker</w:t>
      </w:r>
    </w:p>
    <w:p w14:paraId="54F6E44C" w14:textId="77777777" w:rsidR="00817FA8" w:rsidRDefault="00817FA8" w:rsidP="00817FA8">
      <w:pPr>
        <w:rPr>
          <w:sz w:val="24"/>
          <w:szCs w:val="24"/>
        </w:rPr>
      </w:pPr>
      <w:r>
        <w:rPr>
          <w:sz w:val="24"/>
          <w:szCs w:val="24"/>
        </w:rPr>
        <w:t>Sauerrahm und Tortillachips zum Servieren</w:t>
      </w:r>
    </w:p>
    <w:p w14:paraId="1EA11E6A" w14:textId="77777777" w:rsidR="00817FA8" w:rsidRDefault="00817FA8" w:rsidP="00817FA8">
      <w:pPr>
        <w:rPr>
          <w:sz w:val="24"/>
          <w:szCs w:val="24"/>
        </w:rPr>
      </w:pPr>
    </w:p>
    <w:p w14:paraId="26188414" w14:textId="77777777" w:rsidR="00817FA8" w:rsidRDefault="00817FA8" w:rsidP="00817FA8">
      <w:pPr>
        <w:rPr>
          <w:sz w:val="24"/>
          <w:szCs w:val="24"/>
        </w:rPr>
      </w:pPr>
      <w:r>
        <w:rPr>
          <w:sz w:val="24"/>
          <w:szCs w:val="24"/>
        </w:rPr>
        <w:t>Zubereitungszeit: 2 Stunden</w:t>
      </w:r>
    </w:p>
    <w:p w14:paraId="158FB641" w14:textId="77777777" w:rsidR="00817FA8" w:rsidRPr="002968DC" w:rsidRDefault="00817FA8" w:rsidP="00B40E8C">
      <w:pPr>
        <w:pStyle w:val="ListParagraph"/>
        <w:numPr>
          <w:ilvl w:val="0"/>
          <w:numId w:val="787"/>
        </w:numPr>
        <w:spacing w:after="120"/>
        <w:ind w:left="714" w:hanging="357"/>
        <w:contextualSpacing w:val="0"/>
        <w:jc w:val="both"/>
        <w:rPr>
          <w:sz w:val="24"/>
          <w:szCs w:val="24"/>
        </w:rPr>
      </w:pPr>
      <w:r w:rsidRPr="002968DC">
        <w:rPr>
          <w:sz w:val="24"/>
          <w:szCs w:val="24"/>
        </w:rPr>
        <w:t>Das Öl in einem großen Topf erhitzen und die Zwiebel auf kleiner bis mittlerer Stufe in 5 Minuten unter Rühren goldgelb schwitzen. Die Hitze reduzieren, Knoblauch und Gewürze hinzufügen und 1 Minute weiterrühren.</w:t>
      </w:r>
    </w:p>
    <w:p w14:paraId="454F9DED" w14:textId="77777777" w:rsidR="00817FA8" w:rsidRPr="00C92264" w:rsidRDefault="00817FA8" w:rsidP="00B40E8C">
      <w:pPr>
        <w:pStyle w:val="ListParagraph"/>
        <w:numPr>
          <w:ilvl w:val="0"/>
          <w:numId w:val="787"/>
        </w:numPr>
        <w:spacing w:after="120"/>
        <w:ind w:left="714" w:hanging="357"/>
        <w:contextualSpacing w:val="0"/>
        <w:jc w:val="both"/>
        <w:rPr>
          <w:sz w:val="24"/>
          <w:szCs w:val="24"/>
        </w:rPr>
      </w:pPr>
      <w:r w:rsidRPr="00C92264">
        <w:rPr>
          <w:sz w:val="24"/>
          <w:szCs w:val="24"/>
        </w:rPr>
        <w:t>Die Tomaten, den Gemüsefond, die Kichererbsen, die Kidneybohnen und die schwarzen Bohnen zu der Zwiebelmischung geben, zum Kochen bringen und die Zutaten unter gelegentlichem Rühren 20 Minuten köcheln lassen. Das Tomatenmark und den Zucker einrühren, mit Salz und Pfeffer abschmecken und weitere 5 Minuten köcheln lassen. DAS Chili mit Sauerrahm und Tortillachips servieren.</w:t>
      </w:r>
    </w:p>
    <w:p w14:paraId="1A6A5D6C" w14:textId="77777777" w:rsidR="00817FA8" w:rsidRDefault="00817FA8" w:rsidP="00817FA8">
      <w:pPr>
        <w:spacing w:after="120"/>
        <w:jc w:val="both"/>
        <w:rPr>
          <w:sz w:val="24"/>
          <w:szCs w:val="24"/>
        </w:rPr>
      </w:pPr>
    </w:p>
    <w:p w14:paraId="7D8EC748" w14:textId="77777777" w:rsidR="00817FA8" w:rsidRDefault="00817FA8" w:rsidP="00817FA8">
      <w:pPr>
        <w:spacing w:after="120"/>
        <w:ind w:left="1416" w:hanging="1416"/>
        <w:jc w:val="both"/>
        <w:rPr>
          <w:sz w:val="24"/>
          <w:szCs w:val="24"/>
        </w:rPr>
      </w:pPr>
      <w:r>
        <w:rPr>
          <w:sz w:val="24"/>
          <w:szCs w:val="24"/>
        </w:rPr>
        <w:t>Kommentar:</w:t>
      </w:r>
      <w:r>
        <w:rPr>
          <w:sz w:val="24"/>
          <w:szCs w:val="24"/>
        </w:rPr>
        <w:tab/>
        <w:t xml:space="preserve">Jedes Jahr trifft sich meine Bonner Gruppe an der Ecke von Franks Wohnung, um den Kessenicher Zug zu sehen. Immer kommt mal jemand vorbei, zieht weiter etc. Ich bin immer mit Kiki unterwegs und dem Eierbär, den Fußbroichs Daggi und Frank, Ingo Ray (der mit mir Simons Gitarre ausprobiert hat) etc. Für mich ist das eine Herzensangelegenheit, Karneval dort zu feiern: verkleidet, mit Bützje und Kamelle. Wie sich das anfühlt, beschreiben die Bläck Fööss ganz gut.  </w:t>
      </w:r>
      <w:r>
        <w:fldChar w:fldCharType="begin"/>
      </w:r>
      <w:r>
        <w:instrText>HYPERLINK "https://www.youtube.com/watch?v=atrQo8Zm6z0"</w:instrText>
      </w:r>
      <w:r>
        <w:fldChar w:fldCharType="separate"/>
      </w:r>
      <w:r w:rsidRPr="008163B0">
        <w:rPr>
          <w:rStyle w:val="Hyperlink"/>
          <w:sz w:val="24"/>
          <w:szCs w:val="24"/>
        </w:rPr>
        <w:t>https://www.youtube.com/watch?v=atrQo8Zm6z0</w:t>
      </w:r>
      <w:r>
        <w:rPr>
          <w:rStyle w:val="Hyperlink"/>
          <w:sz w:val="24"/>
          <w:szCs w:val="24"/>
        </w:rPr>
        <w:fldChar w:fldCharType="end"/>
      </w:r>
      <w:r>
        <w:rPr>
          <w:sz w:val="24"/>
          <w:szCs w:val="24"/>
        </w:rPr>
        <w:t xml:space="preserve"> Und dort kocht Regina auch immer dieses Gericht. Für mich ist das alles ein wenig wie Heimat.</w:t>
      </w:r>
    </w:p>
    <w:p w14:paraId="2621D92A" w14:textId="1E52C091" w:rsidR="0026758D" w:rsidRDefault="0026758D" w:rsidP="0026758D">
      <w:pPr>
        <w:pStyle w:val="Heading2"/>
        <w:spacing w:after="240"/>
      </w:pPr>
      <w:r>
        <w:lastRenderedPageBreak/>
        <w:t>Schoko-Bohnen-Chili mit Walnüssen</w:t>
      </w:r>
      <w:r>
        <w:rPr>
          <w:rStyle w:val="FootnoteReference"/>
        </w:rPr>
        <w:footnoteReference w:id="374"/>
      </w:r>
      <w:r>
        <w:t xml:space="preserve"> </w:t>
      </w:r>
    </w:p>
    <w:p w14:paraId="7B94D980" w14:textId="77777777" w:rsidR="0026758D" w:rsidRPr="00F40D66" w:rsidRDefault="0026758D" w:rsidP="0026758D">
      <w:pPr>
        <w:rPr>
          <w:sz w:val="24"/>
          <w:szCs w:val="24"/>
          <w:u w:val="single"/>
        </w:rPr>
      </w:pPr>
      <w:r w:rsidRPr="00F40D66">
        <w:rPr>
          <w:sz w:val="24"/>
          <w:szCs w:val="24"/>
          <w:u w:val="single"/>
        </w:rPr>
        <w:t>Zutaten:</w:t>
      </w:r>
    </w:p>
    <w:p w14:paraId="1868FB03" w14:textId="77777777" w:rsidR="0026758D" w:rsidRDefault="0026758D" w:rsidP="0026758D">
      <w:pPr>
        <w:rPr>
          <w:sz w:val="24"/>
          <w:szCs w:val="24"/>
        </w:rPr>
      </w:pPr>
      <w:r>
        <w:rPr>
          <w:sz w:val="24"/>
          <w:szCs w:val="24"/>
        </w:rPr>
        <w:t>2 EL Kokosfett/Butterschmalz</w:t>
      </w:r>
    </w:p>
    <w:p w14:paraId="0E727124" w14:textId="77777777" w:rsidR="0026758D" w:rsidRDefault="0026758D" w:rsidP="0026758D">
      <w:pPr>
        <w:rPr>
          <w:sz w:val="24"/>
          <w:szCs w:val="24"/>
        </w:rPr>
      </w:pPr>
      <w:r>
        <w:rPr>
          <w:sz w:val="24"/>
          <w:szCs w:val="24"/>
        </w:rPr>
        <w:t>1 große gelbe Zwiebel, fein gehackt</w:t>
      </w:r>
    </w:p>
    <w:p w14:paraId="576B3DC1" w14:textId="77777777" w:rsidR="0026758D" w:rsidRDefault="0026758D" w:rsidP="0026758D">
      <w:pPr>
        <w:rPr>
          <w:sz w:val="24"/>
          <w:szCs w:val="24"/>
        </w:rPr>
      </w:pPr>
      <w:r>
        <w:rPr>
          <w:sz w:val="24"/>
          <w:szCs w:val="24"/>
        </w:rPr>
        <w:t>2 Knoblauchzehen, fein gehackt</w:t>
      </w:r>
    </w:p>
    <w:p w14:paraId="482D007C" w14:textId="77777777" w:rsidR="0026758D" w:rsidRDefault="0026758D" w:rsidP="0026758D">
      <w:pPr>
        <w:rPr>
          <w:sz w:val="24"/>
          <w:szCs w:val="24"/>
        </w:rPr>
      </w:pPr>
      <w:r>
        <w:rPr>
          <w:sz w:val="24"/>
          <w:szCs w:val="24"/>
        </w:rPr>
        <w:t>2 TL Kreuzkümmelsamen (oder 1 TL gemahlener Kreuzkümmel)</w:t>
      </w:r>
    </w:p>
    <w:p w14:paraId="01787A0E" w14:textId="77777777" w:rsidR="0026758D" w:rsidRDefault="0026758D" w:rsidP="0026758D">
      <w:pPr>
        <w:rPr>
          <w:sz w:val="24"/>
          <w:szCs w:val="24"/>
        </w:rPr>
      </w:pPr>
      <w:r>
        <w:rPr>
          <w:sz w:val="24"/>
          <w:szCs w:val="24"/>
        </w:rPr>
        <w:t>1 frische Chilischote, von Stiel und Kernen befreit und fein gehackt (wenn schärfer sein soll, dann muss man mehr davon nehmen)</w:t>
      </w:r>
    </w:p>
    <w:p w14:paraId="05EF18DF" w14:textId="77777777" w:rsidR="0026758D" w:rsidRDefault="0026758D" w:rsidP="0026758D">
      <w:pPr>
        <w:rPr>
          <w:sz w:val="24"/>
          <w:szCs w:val="24"/>
        </w:rPr>
      </w:pPr>
      <w:r>
        <w:rPr>
          <w:sz w:val="24"/>
          <w:szCs w:val="24"/>
        </w:rPr>
        <w:t>1 TL Paprikapulver</w:t>
      </w:r>
    </w:p>
    <w:p w14:paraId="4099D5D1" w14:textId="77777777" w:rsidR="0026758D" w:rsidRDefault="0026758D" w:rsidP="0026758D">
      <w:pPr>
        <w:rPr>
          <w:sz w:val="24"/>
          <w:szCs w:val="24"/>
        </w:rPr>
      </w:pPr>
      <w:r>
        <w:rPr>
          <w:sz w:val="24"/>
          <w:szCs w:val="24"/>
        </w:rPr>
        <w:t>1 TL getrockneter Oregano</w:t>
      </w:r>
    </w:p>
    <w:p w14:paraId="68AC77BE" w14:textId="77777777" w:rsidR="0026758D" w:rsidRDefault="0026758D" w:rsidP="0026758D">
      <w:pPr>
        <w:rPr>
          <w:sz w:val="24"/>
          <w:szCs w:val="24"/>
        </w:rPr>
      </w:pPr>
      <w:r>
        <w:rPr>
          <w:sz w:val="24"/>
          <w:szCs w:val="24"/>
        </w:rPr>
        <w:t>Je 1 rote und gelbe Paprikaschote, von Stielen und Kernen befreit und gewürfelt</w:t>
      </w:r>
    </w:p>
    <w:p w14:paraId="3B7A932F" w14:textId="77777777" w:rsidR="0026758D" w:rsidRDefault="0026758D" w:rsidP="0026758D">
      <w:pPr>
        <w:rPr>
          <w:sz w:val="24"/>
          <w:szCs w:val="24"/>
        </w:rPr>
      </w:pPr>
      <w:r>
        <w:rPr>
          <w:sz w:val="24"/>
          <w:szCs w:val="24"/>
        </w:rPr>
        <w:t>1 Karotte, gewürfelt</w:t>
      </w:r>
    </w:p>
    <w:p w14:paraId="686D3FC6" w14:textId="77777777" w:rsidR="0026758D" w:rsidRDefault="0026758D" w:rsidP="0026758D">
      <w:pPr>
        <w:rPr>
          <w:sz w:val="24"/>
          <w:szCs w:val="24"/>
        </w:rPr>
      </w:pPr>
      <w:r>
        <w:rPr>
          <w:sz w:val="24"/>
          <w:szCs w:val="24"/>
        </w:rPr>
        <w:t>Körner von 2 Maiskolben (oder 150 g aufgetauter TK-Mais)</w:t>
      </w:r>
    </w:p>
    <w:p w14:paraId="423476A1" w14:textId="77777777" w:rsidR="0026758D" w:rsidRDefault="0026758D" w:rsidP="0026758D">
      <w:pPr>
        <w:rPr>
          <w:sz w:val="24"/>
          <w:szCs w:val="24"/>
        </w:rPr>
      </w:pPr>
      <w:r>
        <w:rPr>
          <w:sz w:val="24"/>
          <w:szCs w:val="24"/>
        </w:rPr>
        <w:t>2 große Stangen Staudensellerie (mit Grün), fein gewürfelt</w:t>
      </w:r>
    </w:p>
    <w:p w14:paraId="71B7E74F" w14:textId="77777777" w:rsidR="0026758D" w:rsidRDefault="0026758D" w:rsidP="0026758D">
      <w:pPr>
        <w:rPr>
          <w:sz w:val="24"/>
          <w:szCs w:val="24"/>
        </w:rPr>
      </w:pPr>
      <w:r>
        <w:rPr>
          <w:sz w:val="24"/>
          <w:szCs w:val="24"/>
        </w:rPr>
        <w:t>150 g Walnüsse, sehr fein gehackt</w:t>
      </w:r>
    </w:p>
    <w:p w14:paraId="3731C653" w14:textId="77777777" w:rsidR="0026758D" w:rsidRDefault="0026758D" w:rsidP="0026758D">
      <w:pPr>
        <w:rPr>
          <w:sz w:val="24"/>
          <w:szCs w:val="24"/>
        </w:rPr>
      </w:pPr>
      <w:r>
        <w:rPr>
          <w:sz w:val="24"/>
          <w:szCs w:val="24"/>
        </w:rPr>
        <w:t>300 g gemischte getrocknete Bohnen (z.b. Schwarze, Kidney-, Adzuki-, Schwarzaugen- oder Borlottibohnen) (oder 3 Dosen gekochte gemischte Bohnen à 400 g, abgetropft)</w:t>
      </w:r>
    </w:p>
    <w:p w14:paraId="0B92251D" w14:textId="77777777" w:rsidR="0026758D" w:rsidRDefault="0026758D" w:rsidP="0026758D">
      <w:pPr>
        <w:rPr>
          <w:sz w:val="24"/>
          <w:szCs w:val="24"/>
        </w:rPr>
      </w:pPr>
      <w:r>
        <w:rPr>
          <w:sz w:val="24"/>
          <w:szCs w:val="24"/>
        </w:rPr>
        <w:t>2 Dosen geschälte Tomaten (à 400 g)</w:t>
      </w:r>
    </w:p>
    <w:p w14:paraId="00A67D8A" w14:textId="77777777" w:rsidR="0026758D" w:rsidRDefault="0026758D" w:rsidP="0026758D">
      <w:pPr>
        <w:rPr>
          <w:sz w:val="24"/>
          <w:szCs w:val="24"/>
        </w:rPr>
      </w:pPr>
      <w:r>
        <w:rPr>
          <w:sz w:val="24"/>
          <w:szCs w:val="24"/>
        </w:rPr>
        <w:t>Meersalz und schwarzer Pfeffer aus der Mühle</w:t>
      </w:r>
    </w:p>
    <w:p w14:paraId="0E2ACCDC" w14:textId="77777777" w:rsidR="0026758D" w:rsidRDefault="0026758D" w:rsidP="0026758D">
      <w:pPr>
        <w:rPr>
          <w:sz w:val="24"/>
          <w:szCs w:val="24"/>
        </w:rPr>
      </w:pPr>
      <w:r>
        <w:rPr>
          <w:sz w:val="24"/>
          <w:szCs w:val="24"/>
        </w:rPr>
        <w:t>60 g dunkle Schokolade (mindestens 80% Kakaoanteil), grob geraspelt</w:t>
      </w:r>
    </w:p>
    <w:p w14:paraId="1B01D078" w14:textId="77777777" w:rsidR="0026758D" w:rsidRDefault="0026758D" w:rsidP="0026758D">
      <w:pPr>
        <w:rPr>
          <w:sz w:val="24"/>
          <w:szCs w:val="24"/>
        </w:rPr>
      </w:pPr>
    </w:p>
    <w:p w14:paraId="2FA74195" w14:textId="77777777" w:rsidR="0026758D" w:rsidRDefault="0026758D" w:rsidP="0026758D">
      <w:pPr>
        <w:rPr>
          <w:sz w:val="24"/>
          <w:szCs w:val="24"/>
        </w:rPr>
      </w:pPr>
      <w:r w:rsidRPr="00F40D66">
        <w:rPr>
          <w:i/>
          <w:iCs/>
          <w:sz w:val="24"/>
          <w:szCs w:val="24"/>
        </w:rPr>
        <w:t>Zum Anrichten</w:t>
      </w:r>
      <w:r w:rsidRPr="00F40D66">
        <w:rPr>
          <w:i/>
          <w:iCs/>
          <w:sz w:val="24"/>
          <w:szCs w:val="24"/>
        </w:rPr>
        <w:br/>
      </w:r>
      <w:r>
        <w:rPr>
          <w:sz w:val="24"/>
          <w:szCs w:val="24"/>
        </w:rPr>
        <w:t>120 ml Naturjoghurt</w:t>
      </w:r>
    </w:p>
    <w:p w14:paraId="3E8BB2E1" w14:textId="77777777" w:rsidR="0026758D" w:rsidRDefault="0026758D" w:rsidP="0026758D">
      <w:pPr>
        <w:rPr>
          <w:sz w:val="24"/>
          <w:szCs w:val="24"/>
        </w:rPr>
      </w:pPr>
      <w:r>
        <w:rPr>
          <w:sz w:val="24"/>
          <w:szCs w:val="24"/>
        </w:rPr>
        <w:t>1 große Handvoll frische Korianderblätter, grob gehackt</w:t>
      </w:r>
    </w:p>
    <w:p w14:paraId="105A3759" w14:textId="77777777" w:rsidR="0026758D" w:rsidRDefault="0026758D" w:rsidP="0026758D">
      <w:pPr>
        <w:rPr>
          <w:sz w:val="24"/>
          <w:szCs w:val="24"/>
        </w:rPr>
      </w:pPr>
      <w:r>
        <w:rPr>
          <w:sz w:val="24"/>
          <w:szCs w:val="24"/>
        </w:rPr>
        <w:t>4 Maistortillas, in der Pfanne geröstet</w:t>
      </w:r>
    </w:p>
    <w:p w14:paraId="700A05C7" w14:textId="77777777" w:rsidR="0026758D" w:rsidRDefault="0026758D" w:rsidP="0026758D">
      <w:pPr>
        <w:rPr>
          <w:sz w:val="24"/>
          <w:szCs w:val="24"/>
        </w:rPr>
      </w:pPr>
    </w:p>
    <w:p w14:paraId="4B8CA930" w14:textId="77777777" w:rsidR="0026758D" w:rsidRDefault="0026758D" w:rsidP="0026758D">
      <w:pPr>
        <w:rPr>
          <w:sz w:val="24"/>
          <w:szCs w:val="24"/>
        </w:rPr>
      </w:pPr>
      <w:r>
        <w:rPr>
          <w:sz w:val="24"/>
          <w:szCs w:val="24"/>
        </w:rPr>
        <w:t>Zubereitung:</w:t>
      </w:r>
    </w:p>
    <w:p w14:paraId="6E43870D" w14:textId="77777777" w:rsidR="0026758D" w:rsidRPr="00B2773F" w:rsidRDefault="0026758D" w:rsidP="0026758D">
      <w:pPr>
        <w:pStyle w:val="ListParagraph"/>
        <w:numPr>
          <w:ilvl w:val="0"/>
          <w:numId w:val="132"/>
        </w:numPr>
        <w:spacing w:after="120"/>
        <w:ind w:left="714" w:hanging="357"/>
        <w:contextualSpacing w:val="0"/>
        <w:jc w:val="both"/>
        <w:rPr>
          <w:sz w:val="24"/>
          <w:szCs w:val="24"/>
        </w:rPr>
      </w:pPr>
      <w:r w:rsidRPr="00B2773F">
        <w:rPr>
          <w:sz w:val="24"/>
          <w:szCs w:val="24"/>
        </w:rPr>
        <w:t xml:space="preserve">In einem großen Topf mit schwerem Boden bei mittlerer Hitze das Öl erhitzen. Zwiebel, Knoblauch, Kreuzkümmel, Chili, Paprikapulver und Oregano darin unter </w:t>
      </w:r>
      <w:r w:rsidRPr="00B2773F">
        <w:rPr>
          <w:sz w:val="24"/>
          <w:szCs w:val="24"/>
        </w:rPr>
        <w:lastRenderedPageBreak/>
        <w:t>gelegentlichem Rühren anbraten, bis die Gewürze duften und die Zwiebel weich, aber nicht braun ist.</w:t>
      </w:r>
    </w:p>
    <w:p w14:paraId="2FA0FE27" w14:textId="77777777" w:rsidR="0026758D" w:rsidRPr="00B2773F" w:rsidRDefault="0026758D" w:rsidP="0026758D">
      <w:pPr>
        <w:pStyle w:val="ListParagraph"/>
        <w:numPr>
          <w:ilvl w:val="0"/>
          <w:numId w:val="132"/>
        </w:numPr>
        <w:spacing w:after="120"/>
        <w:ind w:left="714" w:hanging="357"/>
        <w:contextualSpacing w:val="0"/>
        <w:jc w:val="both"/>
        <w:rPr>
          <w:sz w:val="24"/>
          <w:szCs w:val="24"/>
        </w:rPr>
      </w:pPr>
      <w:r w:rsidRPr="00B2773F">
        <w:rPr>
          <w:sz w:val="24"/>
          <w:szCs w:val="24"/>
        </w:rPr>
        <w:t>Paprikaschoten, Karotte, Mais und Staudensellerie hinzufügen und ein paar Minuten mitbraten. Walnüsse, Bohnen, Tomaten, 250 ml Wasser (optional 120 ml davon durch Rotwein ersetzen) und Salz dazugeben.</w:t>
      </w:r>
    </w:p>
    <w:p w14:paraId="4E42DE88" w14:textId="77777777" w:rsidR="0026758D" w:rsidRPr="00B2773F" w:rsidRDefault="0026758D" w:rsidP="0026758D">
      <w:pPr>
        <w:pStyle w:val="ListParagraph"/>
        <w:numPr>
          <w:ilvl w:val="0"/>
          <w:numId w:val="132"/>
        </w:numPr>
        <w:spacing w:after="120"/>
        <w:ind w:left="714" w:hanging="357"/>
        <w:contextualSpacing w:val="0"/>
        <w:jc w:val="both"/>
        <w:rPr>
          <w:sz w:val="24"/>
          <w:szCs w:val="24"/>
        </w:rPr>
      </w:pPr>
      <w:r w:rsidRPr="00B2773F">
        <w:rPr>
          <w:sz w:val="24"/>
          <w:szCs w:val="24"/>
        </w:rPr>
        <w:t>Das Chili kurz aufkochen lassen und die Hitze reduzieren. Das Ganze 20 Minuten köcheln lassen, vom Herd nehmen, die Schokolade einrühren und alles noch ein paar Minuten köcheln lassen. Das Chili mit Salz und Pfeffer abschmecken.</w:t>
      </w:r>
    </w:p>
    <w:p w14:paraId="765FE25E" w14:textId="77777777" w:rsidR="0026758D" w:rsidRPr="00B2773F" w:rsidRDefault="0026758D" w:rsidP="0026758D">
      <w:pPr>
        <w:pStyle w:val="ListParagraph"/>
        <w:numPr>
          <w:ilvl w:val="0"/>
          <w:numId w:val="132"/>
        </w:numPr>
        <w:spacing w:after="120"/>
        <w:ind w:left="714" w:hanging="357"/>
        <w:contextualSpacing w:val="0"/>
        <w:jc w:val="both"/>
        <w:rPr>
          <w:sz w:val="24"/>
          <w:szCs w:val="24"/>
        </w:rPr>
      </w:pPr>
      <w:r w:rsidRPr="00B2773F">
        <w:rPr>
          <w:sz w:val="24"/>
          <w:szCs w:val="24"/>
        </w:rPr>
        <w:t>Auf Schüsselchen verteilen, mit etwas Joghurt sowie Korianderblättern garnieren und mit Maistortillas servieren.</w:t>
      </w:r>
    </w:p>
    <w:p w14:paraId="577C1D9E" w14:textId="77777777" w:rsidR="0026758D" w:rsidRDefault="0026758D" w:rsidP="0026758D">
      <w:pPr>
        <w:spacing w:after="120"/>
        <w:jc w:val="both"/>
        <w:rPr>
          <w:sz w:val="24"/>
          <w:szCs w:val="24"/>
        </w:rPr>
      </w:pPr>
    </w:p>
    <w:p w14:paraId="4F891EC6" w14:textId="77777777" w:rsidR="0026758D" w:rsidRPr="00F40D66" w:rsidRDefault="0026758D" w:rsidP="0026758D">
      <w:pPr>
        <w:spacing w:after="120"/>
        <w:jc w:val="both"/>
        <w:rPr>
          <w:sz w:val="24"/>
          <w:szCs w:val="24"/>
        </w:rPr>
      </w:pPr>
      <w:r>
        <w:rPr>
          <w:sz w:val="24"/>
          <w:szCs w:val="24"/>
        </w:rPr>
        <w:t>Tipp:</w:t>
      </w:r>
      <w:r>
        <w:rPr>
          <w:sz w:val="24"/>
          <w:szCs w:val="24"/>
        </w:rPr>
        <w:tab/>
      </w:r>
      <w:r w:rsidRPr="00F40D66">
        <w:rPr>
          <w:sz w:val="24"/>
          <w:szCs w:val="24"/>
        </w:rPr>
        <w:t>Reste halten sich 3-5 Tage im Kühlschrank</w:t>
      </w:r>
    </w:p>
    <w:p w14:paraId="5A6E6CBE" w14:textId="77777777" w:rsidR="0026758D" w:rsidRDefault="0026758D" w:rsidP="0026758D">
      <w:pPr>
        <w:rPr>
          <w:sz w:val="24"/>
          <w:szCs w:val="24"/>
        </w:rPr>
      </w:pPr>
    </w:p>
    <w:p w14:paraId="450D311C" w14:textId="77777777" w:rsidR="0026758D" w:rsidRDefault="0026758D">
      <w:pPr>
        <w:rPr>
          <w:rFonts w:asciiTheme="majorHAnsi" w:eastAsiaTheme="majorEastAsia" w:hAnsiTheme="majorHAnsi" w:cstheme="majorBidi"/>
          <w:color w:val="2F5496" w:themeColor="accent1" w:themeShade="BF"/>
          <w:sz w:val="26"/>
          <w:szCs w:val="26"/>
        </w:rPr>
      </w:pPr>
      <w:r>
        <w:br w:type="page"/>
      </w:r>
    </w:p>
    <w:p w14:paraId="277B6EEE" w14:textId="4F7E8DA7" w:rsidR="008F3839" w:rsidRDefault="008F3839" w:rsidP="00D34859">
      <w:pPr>
        <w:pStyle w:val="Heading2"/>
        <w:spacing w:after="240"/>
      </w:pPr>
      <w:r>
        <w:lastRenderedPageBreak/>
        <w:t>Maronensuppe</w:t>
      </w:r>
      <w:r w:rsidR="00D64293">
        <w:rPr>
          <w:rStyle w:val="FootnoteReference"/>
        </w:rPr>
        <w:footnoteReference w:id="375"/>
      </w:r>
    </w:p>
    <w:p w14:paraId="34022787" w14:textId="313A9C26" w:rsidR="008F3839" w:rsidRDefault="008F3839">
      <w:pPr>
        <w:rPr>
          <w:sz w:val="24"/>
          <w:szCs w:val="24"/>
        </w:rPr>
      </w:pPr>
      <w:r w:rsidRPr="00D34859">
        <w:rPr>
          <w:sz w:val="24"/>
          <w:szCs w:val="24"/>
          <w:u w:val="single"/>
        </w:rPr>
        <w:t>Zutaten</w:t>
      </w:r>
      <w:r>
        <w:rPr>
          <w:sz w:val="24"/>
          <w:szCs w:val="24"/>
        </w:rPr>
        <w:t xml:space="preserve"> </w:t>
      </w:r>
      <w:r w:rsidR="00D34859">
        <w:rPr>
          <w:sz w:val="24"/>
          <w:szCs w:val="24"/>
        </w:rPr>
        <w:t>(</w:t>
      </w:r>
      <w:r>
        <w:rPr>
          <w:sz w:val="24"/>
          <w:szCs w:val="24"/>
        </w:rPr>
        <w:t>für 4 Portionen</w:t>
      </w:r>
      <w:r w:rsidR="00D34859">
        <w:rPr>
          <w:sz w:val="24"/>
          <w:szCs w:val="24"/>
        </w:rPr>
        <w:t>):</w:t>
      </w:r>
    </w:p>
    <w:p w14:paraId="58A9D6D3" w14:textId="77777777" w:rsidR="008F3839" w:rsidRDefault="008F3839">
      <w:pPr>
        <w:rPr>
          <w:sz w:val="24"/>
          <w:szCs w:val="24"/>
        </w:rPr>
      </w:pPr>
      <w:r>
        <w:rPr>
          <w:sz w:val="24"/>
          <w:szCs w:val="24"/>
        </w:rPr>
        <w:t>400 g gegarte Maronen</w:t>
      </w:r>
    </w:p>
    <w:p w14:paraId="5F2B6E85" w14:textId="77777777" w:rsidR="008F3839" w:rsidRDefault="008F3839">
      <w:pPr>
        <w:rPr>
          <w:sz w:val="24"/>
          <w:szCs w:val="24"/>
        </w:rPr>
      </w:pPr>
      <w:r>
        <w:rPr>
          <w:sz w:val="24"/>
          <w:szCs w:val="24"/>
        </w:rPr>
        <w:t>1 mittelgroße rote Zwiebel</w:t>
      </w:r>
    </w:p>
    <w:p w14:paraId="08BE8E9A" w14:textId="77777777" w:rsidR="008F3839" w:rsidRDefault="008F3839">
      <w:pPr>
        <w:rPr>
          <w:sz w:val="24"/>
          <w:szCs w:val="24"/>
        </w:rPr>
      </w:pPr>
      <w:r>
        <w:rPr>
          <w:sz w:val="24"/>
          <w:szCs w:val="24"/>
        </w:rPr>
        <w:t>1 Stange Sellerie</w:t>
      </w:r>
    </w:p>
    <w:p w14:paraId="65F8634C" w14:textId="77777777" w:rsidR="008F3839" w:rsidRDefault="008F3839">
      <w:pPr>
        <w:rPr>
          <w:sz w:val="24"/>
          <w:szCs w:val="24"/>
        </w:rPr>
      </w:pPr>
      <w:r>
        <w:rPr>
          <w:sz w:val="24"/>
          <w:szCs w:val="24"/>
        </w:rPr>
        <w:t>2 Knoblauchzehen</w:t>
      </w:r>
    </w:p>
    <w:p w14:paraId="43C141DD" w14:textId="77777777" w:rsidR="008F3839" w:rsidRDefault="008F3839">
      <w:pPr>
        <w:rPr>
          <w:sz w:val="24"/>
          <w:szCs w:val="24"/>
        </w:rPr>
      </w:pPr>
      <w:r>
        <w:rPr>
          <w:sz w:val="24"/>
          <w:szCs w:val="24"/>
        </w:rPr>
        <w:t>4 EL Olivenöl</w:t>
      </w:r>
    </w:p>
    <w:p w14:paraId="7FAF9E72" w14:textId="33A87187" w:rsidR="00971704" w:rsidRDefault="00971704">
      <w:pPr>
        <w:rPr>
          <w:sz w:val="24"/>
          <w:szCs w:val="24"/>
        </w:rPr>
      </w:pPr>
      <w:r>
        <w:rPr>
          <w:sz w:val="24"/>
          <w:szCs w:val="24"/>
        </w:rPr>
        <w:t>2 große Karotten</w:t>
      </w:r>
    </w:p>
    <w:p w14:paraId="222B326A" w14:textId="3CF38544" w:rsidR="00971704" w:rsidRDefault="00971704">
      <w:pPr>
        <w:rPr>
          <w:sz w:val="24"/>
          <w:szCs w:val="24"/>
        </w:rPr>
      </w:pPr>
      <w:r>
        <w:rPr>
          <w:sz w:val="24"/>
          <w:szCs w:val="24"/>
        </w:rPr>
        <w:t>1 kleine Kartoffel</w:t>
      </w:r>
    </w:p>
    <w:p w14:paraId="6B5DB277" w14:textId="77777777" w:rsidR="00971704" w:rsidRDefault="00971704">
      <w:pPr>
        <w:rPr>
          <w:sz w:val="24"/>
          <w:szCs w:val="24"/>
        </w:rPr>
      </w:pPr>
      <w:r>
        <w:rPr>
          <w:sz w:val="24"/>
          <w:szCs w:val="24"/>
        </w:rPr>
        <w:t>750 ml Gemüsebrühe</w:t>
      </w:r>
    </w:p>
    <w:p w14:paraId="3D259660" w14:textId="5B5748AD" w:rsidR="00971704" w:rsidRDefault="00971704">
      <w:pPr>
        <w:rPr>
          <w:sz w:val="24"/>
          <w:szCs w:val="24"/>
        </w:rPr>
      </w:pPr>
      <w:r>
        <w:rPr>
          <w:sz w:val="24"/>
          <w:szCs w:val="24"/>
        </w:rPr>
        <w:t>300 ml Hafermilch</w:t>
      </w:r>
    </w:p>
    <w:p w14:paraId="57BD6DC6" w14:textId="423415D4" w:rsidR="00971704" w:rsidRDefault="00E376D6">
      <w:pPr>
        <w:rPr>
          <w:sz w:val="24"/>
          <w:szCs w:val="24"/>
        </w:rPr>
      </w:pPr>
      <w:r>
        <w:rPr>
          <w:sz w:val="24"/>
          <w:szCs w:val="24"/>
        </w:rPr>
        <w:t>200 ml Hafersahne</w:t>
      </w:r>
    </w:p>
    <w:p w14:paraId="6569E285" w14:textId="296D1DF3" w:rsidR="00E376D6" w:rsidRDefault="00E376D6">
      <w:pPr>
        <w:rPr>
          <w:sz w:val="24"/>
          <w:szCs w:val="24"/>
        </w:rPr>
      </w:pPr>
      <w:r>
        <w:rPr>
          <w:sz w:val="24"/>
          <w:szCs w:val="24"/>
        </w:rPr>
        <w:t>1 Msp. Gemahlene Gewürznelke</w:t>
      </w:r>
    </w:p>
    <w:p w14:paraId="2707BB1E" w14:textId="210C08F9" w:rsidR="00E376D6" w:rsidRDefault="00E376D6">
      <w:pPr>
        <w:rPr>
          <w:sz w:val="24"/>
          <w:szCs w:val="24"/>
        </w:rPr>
      </w:pPr>
      <w:r>
        <w:rPr>
          <w:sz w:val="24"/>
          <w:szCs w:val="24"/>
        </w:rPr>
        <w:t>1 EL frischer Thymian, fein gehackt</w:t>
      </w:r>
    </w:p>
    <w:p w14:paraId="39D3CBB2" w14:textId="0686733F" w:rsidR="00E376D6" w:rsidRDefault="00E376D6">
      <w:pPr>
        <w:rPr>
          <w:sz w:val="24"/>
          <w:szCs w:val="24"/>
        </w:rPr>
      </w:pPr>
      <w:r>
        <w:rPr>
          <w:sz w:val="24"/>
          <w:szCs w:val="24"/>
        </w:rPr>
        <w:t>1 Lorbeerblatt</w:t>
      </w:r>
    </w:p>
    <w:p w14:paraId="6D8A42B6" w14:textId="02766D5D" w:rsidR="00E376D6" w:rsidRDefault="00E376D6">
      <w:pPr>
        <w:rPr>
          <w:sz w:val="24"/>
          <w:szCs w:val="24"/>
        </w:rPr>
      </w:pPr>
      <w:r>
        <w:rPr>
          <w:sz w:val="24"/>
          <w:szCs w:val="24"/>
        </w:rPr>
        <w:t>Pfeffer, Salz</w:t>
      </w:r>
    </w:p>
    <w:p w14:paraId="16B5BBAD" w14:textId="77777777" w:rsidR="00E376D6" w:rsidRDefault="00E376D6">
      <w:pPr>
        <w:rPr>
          <w:sz w:val="24"/>
          <w:szCs w:val="24"/>
        </w:rPr>
      </w:pPr>
    </w:p>
    <w:p w14:paraId="01166DBB" w14:textId="39B5117D" w:rsidR="00D34859" w:rsidRDefault="00D34859">
      <w:pPr>
        <w:rPr>
          <w:sz w:val="24"/>
          <w:szCs w:val="24"/>
        </w:rPr>
      </w:pPr>
      <w:r>
        <w:rPr>
          <w:sz w:val="24"/>
          <w:szCs w:val="24"/>
        </w:rPr>
        <w:t>Zubereitung:</w:t>
      </w:r>
    </w:p>
    <w:p w14:paraId="38249A63" w14:textId="1D6CC773" w:rsidR="00E376D6" w:rsidRPr="00A138EA" w:rsidRDefault="00E376D6" w:rsidP="00B40E8C">
      <w:pPr>
        <w:pStyle w:val="ListParagraph"/>
        <w:numPr>
          <w:ilvl w:val="0"/>
          <w:numId w:val="962"/>
        </w:numPr>
        <w:spacing w:after="120"/>
        <w:ind w:left="714" w:hanging="357"/>
        <w:contextualSpacing w:val="0"/>
        <w:jc w:val="both"/>
        <w:rPr>
          <w:sz w:val="24"/>
          <w:szCs w:val="24"/>
        </w:rPr>
      </w:pPr>
      <w:r w:rsidRPr="00A138EA">
        <w:rPr>
          <w:sz w:val="24"/>
          <w:szCs w:val="24"/>
        </w:rPr>
        <w:t>Vier Maronen beiseitelegen. Die Zwiebel, die Selleriestangen und den Knoblauch fein hacken und in d</w:t>
      </w:r>
      <w:r w:rsidR="005536B8" w:rsidRPr="00A138EA">
        <w:rPr>
          <w:sz w:val="24"/>
          <w:szCs w:val="24"/>
        </w:rPr>
        <w:t xml:space="preserve">em Öl sanft anbraten. Die Karotten, die Kartoffel und die restlichen Maronen würfeln. Zu dem </w:t>
      </w:r>
      <w:r w:rsidR="00A138EA" w:rsidRPr="00A138EA">
        <w:rPr>
          <w:sz w:val="24"/>
          <w:szCs w:val="24"/>
        </w:rPr>
        <w:t>G</w:t>
      </w:r>
      <w:r w:rsidR="005536B8" w:rsidRPr="00A138EA">
        <w:rPr>
          <w:sz w:val="24"/>
          <w:szCs w:val="24"/>
        </w:rPr>
        <w:t xml:space="preserve">emüse in den Topf geben und 5 Minuten mitbraten. Mit der Gemüsebrühe, der Hafermilch und der Hafersahne aufgießen. Die </w:t>
      </w:r>
      <w:r w:rsidR="00A138EA" w:rsidRPr="00A138EA">
        <w:rPr>
          <w:sz w:val="24"/>
          <w:szCs w:val="24"/>
        </w:rPr>
        <w:t>G</w:t>
      </w:r>
      <w:r w:rsidR="005536B8" w:rsidRPr="00A138EA">
        <w:rPr>
          <w:sz w:val="24"/>
          <w:szCs w:val="24"/>
        </w:rPr>
        <w:t>ewürznelke</w:t>
      </w:r>
      <w:r w:rsidR="002D0162" w:rsidRPr="00A138EA">
        <w:rPr>
          <w:sz w:val="24"/>
          <w:szCs w:val="24"/>
        </w:rPr>
        <w:t xml:space="preserve">, den Thymian und das Lorbeerblatt dazugeben und alles 40 Minuten bei mittlerer </w:t>
      </w:r>
      <w:r w:rsidR="00A138EA" w:rsidRPr="00A138EA">
        <w:rPr>
          <w:sz w:val="24"/>
          <w:szCs w:val="24"/>
        </w:rPr>
        <w:t>T</w:t>
      </w:r>
      <w:r w:rsidR="002D0162" w:rsidRPr="00A138EA">
        <w:rPr>
          <w:sz w:val="24"/>
          <w:szCs w:val="24"/>
        </w:rPr>
        <w:t xml:space="preserve">emperatur köcheln </w:t>
      </w:r>
      <w:r w:rsidR="00A138EA" w:rsidRPr="00A138EA">
        <w:rPr>
          <w:sz w:val="24"/>
          <w:szCs w:val="24"/>
        </w:rPr>
        <w:t>l</w:t>
      </w:r>
      <w:r w:rsidR="002D0162" w:rsidRPr="00A138EA">
        <w:rPr>
          <w:sz w:val="24"/>
          <w:szCs w:val="24"/>
        </w:rPr>
        <w:t>assen</w:t>
      </w:r>
      <w:r w:rsidR="00A138EA" w:rsidRPr="00A138EA">
        <w:rPr>
          <w:sz w:val="24"/>
          <w:szCs w:val="24"/>
        </w:rPr>
        <w:t>, bis die Maronen weich sind.</w:t>
      </w:r>
    </w:p>
    <w:p w14:paraId="1393EE90" w14:textId="4FF1D869" w:rsidR="00A138EA" w:rsidRPr="00A138EA" w:rsidRDefault="00A138EA" w:rsidP="00B40E8C">
      <w:pPr>
        <w:pStyle w:val="ListParagraph"/>
        <w:numPr>
          <w:ilvl w:val="0"/>
          <w:numId w:val="962"/>
        </w:numPr>
        <w:spacing w:after="120"/>
        <w:ind w:left="714" w:hanging="357"/>
        <w:contextualSpacing w:val="0"/>
        <w:jc w:val="both"/>
        <w:rPr>
          <w:sz w:val="24"/>
          <w:szCs w:val="24"/>
        </w:rPr>
      </w:pPr>
      <w:r w:rsidRPr="00A138EA">
        <w:rPr>
          <w:sz w:val="24"/>
          <w:szCs w:val="24"/>
        </w:rPr>
        <w:t>Die Suppe mit Pfeffer und Salz abschmecken. Das Lorbeerblatt entfernen und die Suppe pürieren. Die beiseitegelegten Maronen zerkrümeln und damit die Suppe garnieren.</w:t>
      </w:r>
    </w:p>
    <w:p w14:paraId="4278449F" w14:textId="46260F4B" w:rsidR="008F3839" w:rsidRDefault="008F3839">
      <w:pPr>
        <w:rPr>
          <w:sz w:val="24"/>
          <w:szCs w:val="24"/>
        </w:rPr>
      </w:pPr>
      <w:r>
        <w:rPr>
          <w:sz w:val="24"/>
          <w:szCs w:val="24"/>
        </w:rPr>
        <w:br w:type="page"/>
      </w:r>
    </w:p>
    <w:p w14:paraId="160ED01B" w14:textId="48FBFF02" w:rsidR="00F72A3C" w:rsidRPr="008F49C1" w:rsidRDefault="00F72A3C" w:rsidP="00F72A3C">
      <w:pPr>
        <w:pStyle w:val="Heading2"/>
        <w:spacing w:after="240"/>
      </w:pPr>
      <w:r w:rsidRPr="008F49C1">
        <w:lastRenderedPageBreak/>
        <w:t>Kastaniensuppe - Cousinat</w:t>
      </w:r>
      <w:r>
        <w:rPr>
          <w:rStyle w:val="FootnoteReference"/>
        </w:rPr>
        <w:footnoteReference w:id="376"/>
      </w:r>
    </w:p>
    <w:p w14:paraId="51526935" w14:textId="77777777" w:rsidR="00F72A3C" w:rsidRDefault="00F72A3C" w:rsidP="00F72A3C">
      <w:pPr>
        <w:jc w:val="both"/>
        <w:rPr>
          <w:sz w:val="24"/>
          <w:szCs w:val="24"/>
        </w:rPr>
      </w:pPr>
      <w:r w:rsidRPr="008F49C1">
        <w:rPr>
          <w:sz w:val="24"/>
          <w:szCs w:val="24"/>
          <w:u w:val="single"/>
        </w:rPr>
        <w:t>Zutaten</w:t>
      </w:r>
      <w:r>
        <w:rPr>
          <w:sz w:val="24"/>
          <w:szCs w:val="24"/>
        </w:rPr>
        <w:t xml:space="preserve"> (für 6 Portionen):</w:t>
      </w:r>
    </w:p>
    <w:p w14:paraId="619B0871" w14:textId="77777777" w:rsidR="00F72A3C" w:rsidRDefault="00F72A3C" w:rsidP="00F72A3C">
      <w:pPr>
        <w:jc w:val="both"/>
        <w:rPr>
          <w:sz w:val="24"/>
          <w:szCs w:val="24"/>
        </w:rPr>
      </w:pPr>
      <w:r>
        <w:rPr>
          <w:sz w:val="24"/>
          <w:szCs w:val="24"/>
        </w:rPr>
        <w:t>200g Kartoffeln</w:t>
      </w:r>
    </w:p>
    <w:p w14:paraId="139FD05D" w14:textId="77777777" w:rsidR="00F72A3C" w:rsidRDefault="00F72A3C" w:rsidP="00F72A3C">
      <w:pPr>
        <w:jc w:val="both"/>
        <w:rPr>
          <w:sz w:val="24"/>
          <w:szCs w:val="24"/>
        </w:rPr>
      </w:pPr>
      <w:r>
        <w:rPr>
          <w:sz w:val="24"/>
          <w:szCs w:val="24"/>
        </w:rPr>
        <w:t>100 g Möhren</w:t>
      </w:r>
    </w:p>
    <w:p w14:paraId="7509362E" w14:textId="77777777" w:rsidR="00F72A3C" w:rsidRDefault="00F72A3C" w:rsidP="00F72A3C">
      <w:pPr>
        <w:jc w:val="both"/>
        <w:rPr>
          <w:sz w:val="24"/>
          <w:szCs w:val="24"/>
        </w:rPr>
      </w:pPr>
      <w:r>
        <w:rPr>
          <w:sz w:val="24"/>
          <w:szCs w:val="24"/>
        </w:rPr>
        <w:t>100 g Lauch</w:t>
      </w:r>
    </w:p>
    <w:p w14:paraId="7D707DF7" w14:textId="77777777" w:rsidR="00F72A3C" w:rsidRDefault="00F72A3C" w:rsidP="00F72A3C">
      <w:pPr>
        <w:jc w:val="both"/>
        <w:rPr>
          <w:sz w:val="24"/>
          <w:szCs w:val="24"/>
        </w:rPr>
      </w:pPr>
      <w:r>
        <w:rPr>
          <w:sz w:val="24"/>
          <w:szCs w:val="24"/>
        </w:rPr>
        <w:t>1 Stange Sellerie</w:t>
      </w:r>
    </w:p>
    <w:p w14:paraId="5F9D654A" w14:textId="77777777" w:rsidR="00F72A3C" w:rsidRDefault="00F72A3C" w:rsidP="00F72A3C">
      <w:pPr>
        <w:jc w:val="both"/>
        <w:rPr>
          <w:sz w:val="24"/>
          <w:szCs w:val="24"/>
        </w:rPr>
      </w:pPr>
      <w:r>
        <w:rPr>
          <w:sz w:val="24"/>
          <w:szCs w:val="24"/>
        </w:rPr>
        <w:t>500 g Esskastanien</w:t>
      </w:r>
    </w:p>
    <w:p w14:paraId="3443ABC3" w14:textId="77777777" w:rsidR="00F72A3C" w:rsidRDefault="00F72A3C" w:rsidP="00F72A3C">
      <w:pPr>
        <w:jc w:val="both"/>
        <w:rPr>
          <w:sz w:val="24"/>
          <w:szCs w:val="24"/>
        </w:rPr>
      </w:pPr>
      <w:r>
        <w:rPr>
          <w:sz w:val="24"/>
          <w:szCs w:val="24"/>
        </w:rPr>
        <w:t>100 g durchwachsener Räucherspeck</w:t>
      </w:r>
    </w:p>
    <w:p w14:paraId="2321368D" w14:textId="77777777" w:rsidR="00F72A3C" w:rsidRDefault="00F72A3C" w:rsidP="00F72A3C">
      <w:pPr>
        <w:jc w:val="both"/>
        <w:rPr>
          <w:sz w:val="24"/>
          <w:szCs w:val="24"/>
        </w:rPr>
      </w:pPr>
      <w:r>
        <w:rPr>
          <w:sz w:val="24"/>
          <w:szCs w:val="24"/>
        </w:rPr>
        <w:t>1 Gewürznelke</w:t>
      </w:r>
    </w:p>
    <w:p w14:paraId="4C36897A" w14:textId="77777777" w:rsidR="00F72A3C" w:rsidRDefault="00F72A3C" w:rsidP="00F72A3C">
      <w:pPr>
        <w:jc w:val="both"/>
        <w:rPr>
          <w:sz w:val="24"/>
          <w:szCs w:val="24"/>
        </w:rPr>
      </w:pPr>
      <w:r>
        <w:rPr>
          <w:sz w:val="24"/>
          <w:szCs w:val="24"/>
        </w:rPr>
        <w:t>1 Lorbeerblatt</w:t>
      </w:r>
    </w:p>
    <w:p w14:paraId="6344E762" w14:textId="77777777" w:rsidR="00F72A3C" w:rsidRDefault="00F72A3C" w:rsidP="00F72A3C">
      <w:pPr>
        <w:jc w:val="both"/>
        <w:rPr>
          <w:sz w:val="24"/>
          <w:szCs w:val="24"/>
        </w:rPr>
      </w:pPr>
      <w:r>
        <w:rPr>
          <w:sz w:val="24"/>
          <w:szCs w:val="24"/>
        </w:rPr>
        <w:t>1 Eigelb</w:t>
      </w:r>
    </w:p>
    <w:p w14:paraId="656D812D" w14:textId="77777777" w:rsidR="00F72A3C" w:rsidRDefault="00F72A3C" w:rsidP="00F72A3C">
      <w:pPr>
        <w:jc w:val="both"/>
        <w:rPr>
          <w:sz w:val="24"/>
          <w:szCs w:val="24"/>
        </w:rPr>
      </w:pPr>
      <w:r>
        <w:rPr>
          <w:sz w:val="24"/>
          <w:szCs w:val="24"/>
        </w:rPr>
        <w:t>100 g Crème fraîche</w:t>
      </w:r>
    </w:p>
    <w:p w14:paraId="35018EBD" w14:textId="77777777" w:rsidR="00F72A3C" w:rsidRDefault="00F72A3C" w:rsidP="00F72A3C">
      <w:pPr>
        <w:jc w:val="both"/>
        <w:rPr>
          <w:sz w:val="24"/>
          <w:szCs w:val="24"/>
        </w:rPr>
      </w:pPr>
      <w:r>
        <w:rPr>
          <w:sz w:val="24"/>
          <w:szCs w:val="24"/>
        </w:rPr>
        <w:t>1 EL Butter</w:t>
      </w:r>
    </w:p>
    <w:p w14:paraId="17CDB803" w14:textId="77777777" w:rsidR="00F72A3C" w:rsidRDefault="00F72A3C" w:rsidP="00F72A3C">
      <w:pPr>
        <w:jc w:val="both"/>
        <w:rPr>
          <w:sz w:val="24"/>
          <w:szCs w:val="24"/>
        </w:rPr>
      </w:pPr>
      <w:r>
        <w:rPr>
          <w:sz w:val="24"/>
          <w:szCs w:val="24"/>
        </w:rPr>
        <w:t>6 Scheiben Baguette</w:t>
      </w:r>
    </w:p>
    <w:p w14:paraId="4A190C47" w14:textId="77777777" w:rsidR="00F72A3C" w:rsidRDefault="00F72A3C" w:rsidP="00F72A3C">
      <w:pPr>
        <w:jc w:val="both"/>
        <w:rPr>
          <w:sz w:val="24"/>
          <w:szCs w:val="24"/>
        </w:rPr>
      </w:pPr>
      <w:r>
        <w:rPr>
          <w:sz w:val="24"/>
          <w:szCs w:val="24"/>
        </w:rPr>
        <w:t>Salz, Pfeffer</w:t>
      </w:r>
    </w:p>
    <w:p w14:paraId="3DF8DAAE" w14:textId="77777777" w:rsidR="00F72A3C" w:rsidRDefault="00F72A3C" w:rsidP="00F72A3C">
      <w:pPr>
        <w:jc w:val="both"/>
        <w:rPr>
          <w:sz w:val="24"/>
          <w:szCs w:val="24"/>
        </w:rPr>
      </w:pPr>
    </w:p>
    <w:p w14:paraId="0EEA2BB7" w14:textId="77777777" w:rsidR="00F72A3C" w:rsidRDefault="00F72A3C" w:rsidP="00F72A3C">
      <w:pPr>
        <w:jc w:val="both"/>
        <w:rPr>
          <w:sz w:val="24"/>
          <w:szCs w:val="24"/>
        </w:rPr>
      </w:pPr>
      <w:r>
        <w:rPr>
          <w:sz w:val="24"/>
          <w:szCs w:val="24"/>
        </w:rPr>
        <w:t>Zubereitung:</w:t>
      </w:r>
      <w:r>
        <w:rPr>
          <w:sz w:val="24"/>
          <w:szCs w:val="24"/>
        </w:rPr>
        <w:tab/>
        <w:t>etwa 2 Stunden</w:t>
      </w:r>
    </w:p>
    <w:p w14:paraId="489BD18A" w14:textId="77777777" w:rsidR="00F72A3C" w:rsidRPr="00062D1F" w:rsidRDefault="00F72A3C" w:rsidP="00B40E8C">
      <w:pPr>
        <w:pStyle w:val="ListParagraph"/>
        <w:numPr>
          <w:ilvl w:val="0"/>
          <w:numId w:val="1695"/>
        </w:numPr>
        <w:spacing w:after="120"/>
        <w:ind w:left="714" w:hanging="357"/>
        <w:contextualSpacing w:val="0"/>
        <w:jc w:val="both"/>
        <w:rPr>
          <w:sz w:val="24"/>
          <w:szCs w:val="24"/>
        </w:rPr>
      </w:pPr>
      <w:r w:rsidRPr="00062D1F">
        <w:rPr>
          <w:sz w:val="24"/>
          <w:szCs w:val="24"/>
        </w:rPr>
        <w:t>Den Backofen auf 250 Grad vorheizen. Das Gemüse putzen, waschen und in mundgerechte Stücke schneiden.</w:t>
      </w:r>
    </w:p>
    <w:p w14:paraId="1CC26E9B" w14:textId="77777777" w:rsidR="00F72A3C" w:rsidRPr="00062D1F" w:rsidRDefault="00F72A3C" w:rsidP="00B40E8C">
      <w:pPr>
        <w:pStyle w:val="ListParagraph"/>
        <w:numPr>
          <w:ilvl w:val="0"/>
          <w:numId w:val="1695"/>
        </w:numPr>
        <w:spacing w:after="120"/>
        <w:ind w:left="714" w:hanging="357"/>
        <w:contextualSpacing w:val="0"/>
        <w:jc w:val="both"/>
        <w:rPr>
          <w:sz w:val="24"/>
          <w:szCs w:val="24"/>
        </w:rPr>
      </w:pPr>
      <w:r w:rsidRPr="00062D1F">
        <w:rPr>
          <w:sz w:val="24"/>
          <w:szCs w:val="24"/>
        </w:rPr>
        <w:t>Die Schalen der Kastanien auf der Seite der Blüte kreuzweise einritzen. Auf einem Backblech im Backofen (Mitte, Gas Stufe 5) etwa 20 Minuten erhitzen, bis die Schalen aufspringen. Die Schalen und die braune Haut entfernen.</w:t>
      </w:r>
    </w:p>
    <w:p w14:paraId="6A19F11F" w14:textId="77777777" w:rsidR="00F72A3C" w:rsidRPr="00062D1F" w:rsidRDefault="00F72A3C" w:rsidP="00B40E8C">
      <w:pPr>
        <w:pStyle w:val="ListParagraph"/>
        <w:numPr>
          <w:ilvl w:val="0"/>
          <w:numId w:val="1695"/>
        </w:numPr>
        <w:spacing w:after="120"/>
        <w:ind w:left="714" w:hanging="357"/>
        <w:contextualSpacing w:val="0"/>
        <w:jc w:val="both"/>
        <w:rPr>
          <w:sz w:val="24"/>
          <w:szCs w:val="24"/>
        </w:rPr>
      </w:pPr>
      <w:r w:rsidRPr="00062D1F">
        <w:rPr>
          <w:sz w:val="24"/>
          <w:szCs w:val="24"/>
        </w:rPr>
        <w:t>In einem Suppentopf 2,5 l Wasser aufkochen. Das Gemüse, die Kastanien, den Speck, die Gewürznelke und das Lorbeerblatt hineingeben. Salzen, pfeffern und wieder zum Kochen bringen. Die Hitze reduzieren und die Suppe zugedeckt etwa 1 Stunde garen.</w:t>
      </w:r>
    </w:p>
    <w:p w14:paraId="004410AD" w14:textId="77777777" w:rsidR="00F72A3C" w:rsidRPr="00062D1F" w:rsidRDefault="00F72A3C" w:rsidP="00B40E8C">
      <w:pPr>
        <w:pStyle w:val="ListParagraph"/>
        <w:numPr>
          <w:ilvl w:val="0"/>
          <w:numId w:val="1695"/>
        </w:numPr>
        <w:spacing w:after="120"/>
        <w:ind w:left="714" w:hanging="357"/>
        <w:contextualSpacing w:val="0"/>
        <w:jc w:val="both"/>
        <w:rPr>
          <w:sz w:val="24"/>
          <w:szCs w:val="24"/>
        </w:rPr>
      </w:pPr>
      <w:r w:rsidRPr="00062D1F">
        <w:rPr>
          <w:sz w:val="24"/>
          <w:szCs w:val="24"/>
        </w:rPr>
        <w:t>Den Speck aus der Suppe nehmen. Das Gemüse pürieren und wieder in die Suppe geben. Das Eigelb mit Crème fraîche verquirlen. Die Suppe damit binden. Nicht mehr kochen lassen.</w:t>
      </w:r>
    </w:p>
    <w:p w14:paraId="4E406B3A" w14:textId="77777777" w:rsidR="00F72A3C" w:rsidRPr="00062D1F" w:rsidRDefault="00F72A3C" w:rsidP="00B40E8C">
      <w:pPr>
        <w:pStyle w:val="ListParagraph"/>
        <w:numPr>
          <w:ilvl w:val="0"/>
          <w:numId w:val="1695"/>
        </w:numPr>
        <w:spacing w:after="120"/>
        <w:ind w:left="714" w:hanging="357"/>
        <w:contextualSpacing w:val="0"/>
        <w:jc w:val="both"/>
        <w:rPr>
          <w:sz w:val="24"/>
          <w:szCs w:val="24"/>
        </w:rPr>
      </w:pPr>
      <w:r w:rsidRPr="00062D1F">
        <w:rPr>
          <w:sz w:val="24"/>
          <w:szCs w:val="24"/>
        </w:rPr>
        <w:t>Die Butter in einer Pfanne zerlassen und die Brotscheiben darin goldgelb braten, In eine Terrine legen. Die Suppe darüber gießen.</w:t>
      </w:r>
    </w:p>
    <w:p w14:paraId="185E7A9F" w14:textId="77777777" w:rsidR="00F72A3C" w:rsidRDefault="00F72A3C" w:rsidP="00F72A3C">
      <w:pPr>
        <w:jc w:val="both"/>
        <w:rPr>
          <w:sz w:val="24"/>
          <w:szCs w:val="24"/>
        </w:rPr>
      </w:pPr>
    </w:p>
    <w:p w14:paraId="10CF120A" w14:textId="7AAD9868" w:rsidR="00431F96" w:rsidRDefault="00431F96" w:rsidP="00D34859">
      <w:pPr>
        <w:pStyle w:val="Heading2"/>
        <w:spacing w:after="240"/>
      </w:pPr>
      <w:r>
        <w:lastRenderedPageBreak/>
        <w:t>Afrikanische Erdnusssuppe mit Bananenküchlein</w:t>
      </w:r>
      <w:r w:rsidR="00CA5916">
        <w:rPr>
          <w:rStyle w:val="FootnoteReference"/>
        </w:rPr>
        <w:footnoteReference w:id="377"/>
      </w:r>
    </w:p>
    <w:p w14:paraId="2AD22B88" w14:textId="4B71F147" w:rsidR="00431F96" w:rsidRDefault="00431F96">
      <w:pPr>
        <w:rPr>
          <w:sz w:val="24"/>
          <w:szCs w:val="24"/>
        </w:rPr>
      </w:pPr>
      <w:r w:rsidRPr="00D34859">
        <w:rPr>
          <w:sz w:val="24"/>
          <w:szCs w:val="24"/>
          <w:u w:val="single"/>
        </w:rPr>
        <w:t>Zutaten</w:t>
      </w:r>
      <w:r>
        <w:rPr>
          <w:sz w:val="24"/>
          <w:szCs w:val="24"/>
        </w:rPr>
        <w:t xml:space="preserve"> </w:t>
      </w:r>
      <w:r w:rsidR="00D34859">
        <w:rPr>
          <w:sz w:val="24"/>
          <w:szCs w:val="24"/>
        </w:rPr>
        <w:t>(</w:t>
      </w:r>
      <w:r>
        <w:rPr>
          <w:sz w:val="24"/>
          <w:szCs w:val="24"/>
        </w:rPr>
        <w:t>für 4 Portionen</w:t>
      </w:r>
      <w:r w:rsidR="00D34859">
        <w:rPr>
          <w:sz w:val="24"/>
          <w:szCs w:val="24"/>
        </w:rPr>
        <w:t>)</w:t>
      </w:r>
    </w:p>
    <w:p w14:paraId="3DAC6F57" w14:textId="77777777" w:rsidR="00431F96" w:rsidRPr="00D34859" w:rsidRDefault="00431F96">
      <w:pPr>
        <w:rPr>
          <w:i/>
          <w:iCs/>
          <w:sz w:val="24"/>
          <w:szCs w:val="24"/>
        </w:rPr>
      </w:pPr>
      <w:r w:rsidRPr="00D34859">
        <w:rPr>
          <w:i/>
          <w:iCs/>
          <w:sz w:val="24"/>
          <w:szCs w:val="24"/>
        </w:rPr>
        <w:t>Für die Suppe:</w:t>
      </w:r>
    </w:p>
    <w:p w14:paraId="0DA7E575" w14:textId="77777777" w:rsidR="007469B1" w:rsidRDefault="007469B1">
      <w:pPr>
        <w:rPr>
          <w:sz w:val="24"/>
          <w:szCs w:val="24"/>
        </w:rPr>
      </w:pPr>
      <w:r>
        <w:rPr>
          <w:sz w:val="24"/>
          <w:szCs w:val="24"/>
        </w:rPr>
        <w:t>2 EL Erdnussöl</w:t>
      </w:r>
    </w:p>
    <w:p w14:paraId="641F232D" w14:textId="77777777" w:rsidR="007469B1" w:rsidRDefault="007469B1">
      <w:pPr>
        <w:rPr>
          <w:sz w:val="24"/>
          <w:szCs w:val="24"/>
        </w:rPr>
      </w:pPr>
      <w:r>
        <w:rPr>
          <w:sz w:val="24"/>
          <w:szCs w:val="24"/>
        </w:rPr>
        <w:t>1 große rote Zwiebel, fein gehackt</w:t>
      </w:r>
    </w:p>
    <w:p w14:paraId="728EE117" w14:textId="77777777" w:rsidR="007469B1" w:rsidRDefault="007469B1">
      <w:pPr>
        <w:rPr>
          <w:sz w:val="24"/>
          <w:szCs w:val="24"/>
        </w:rPr>
      </w:pPr>
      <w:r>
        <w:rPr>
          <w:sz w:val="24"/>
          <w:szCs w:val="24"/>
        </w:rPr>
        <w:t>1 Stück frischer Ingwer (5 cm), fein gehackt</w:t>
      </w:r>
    </w:p>
    <w:p w14:paraId="4EE60024" w14:textId="77777777" w:rsidR="007469B1" w:rsidRDefault="007469B1">
      <w:pPr>
        <w:rPr>
          <w:sz w:val="24"/>
          <w:szCs w:val="24"/>
        </w:rPr>
      </w:pPr>
      <w:r>
        <w:rPr>
          <w:sz w:val="24"/>
          <w:szCs w:val="24"/>
        </w:rPr>
        <w:t>1 große Süßkartoffel (400 g), geschält und in kleine Würfel geschnitten</w:t>
      </w:r>
    </w:p>
    <w:p w14:paraId="0A793B86" w14:textId="77777777" w:rsidR="007469B1" w:rsidRDefault="007469B1">
      <w:pPr>
        <w:rPr>
          <w:sz w:val="24"/>
          <w:szCs w:val="24"/>
        </w:rPr>
      </w:pPr>
      <w:r>
        <w:rPr>
          <w:sz w:val="24"/>
          <w:szCs w:val="24"/>
        </w:rPr>
        <w:t>4 Knoblauchzehen, zerdrückt</w:t>
      </w:r>
    </w:p>
    <w:p w14:paraId="20384A60" w14:textId="77777777" w:rsidR="007469B1" w:rsidRDefault="007469B1">
      <w:pPr>
        <w:rPr>
          <w:sz w:val="24"/>
          <w:szCs w:val="24"/>
        </w:rPr>
      </w:pPr>
      <w:r>
        <w:rPr>
          <w:sz w:val="24"/>
          <w:szCs w:val="24"/>
        </w:rPr>
        <w:t>1 TL gemahlener Koriander</w:t>
      </w:r>
    </w:p>
    <w:p w14:paraId="3BC576E4" w14:textId="77777777" w:rsidR="007469B1" w:rsidRDefault="007469B1">
      <w:pPr>
        <w:rPr>
          <w:sz w:val="24"/>
          <w:szCs w:val="24"/>
        </w:rPr>
      </w:pPr>
      <w:r>
        <w:rPr>
          <w:sz w:val="24"/>
          <w:szCs w:val="24"/>
        </w:rPr>
        <w:t>1 TL scharfes Paprikapulver</w:t>
      </w:r>
    </w:p>
    <w:p w14:paraId="77723E89" w14:textId="77777777" w:rsidR="007469B1" w:rsidRDefault="007469B1">
      <w:pPr>
        <w:rPr>
          <w:sz w:val="24"/>
          <w:szCs w:val="24"/>
        </w:rPr>
      </w:pPr>
      <w:r>
        <w:rPr>
          <w:sz w:val="24"/>
          <w:szCs w:val="24"/>
        </w:rPr>
        <w:t>1 Msp. Cayennepfeffer</w:t>
      </w:r>
    </w:p>
    <w:p w14:paraId="3C06F8D9" w14:textId="77777777" w:rsidR="007469B1" w:rsidRDefault="007469B1">
      <w:pPr>
        <w:rPr>
          <w:sz w:val="24"/>
          <w:szCs w:val="24"/>
        </w:rPr>
      </w:pPr>
      <w:r>
        <w:rPr>
          <w:sz w:val="24"/>
          <w:szCs w:val="24"/>
        </w:rPr>
        <w:t>Pfeffer</w:t>
      </w:r>
    </w:p>
    <w:p w14:paraId="1C9E920C" w14:textId="77777777" w:rsidR="007469B1" w:rsidRDefault="007469B1">
      <w:pPr>
        <w:rPr>
          <w:sz w:val="24"/>
          <w:szCs w:val="24"/>
        </w:rPr>
      </w:pPr>
      <w:r>
        <w:rPr>
          <w:sz w:val="24"/>
          <w:szCs w:val="24"/>
        </w:rPr>
        <w:t>½ TL Meersalz</w:t>
      </w:r>
    </w:p>
    <w:p w14:paraId="21845763" w14:textId="77777777" w:rsidR="007469B1" w:rsidRDefault="007469B1">
      <w:pPr>
        <w:rPr>
          <w:sz w:val="24"/>
          <w:szCs w:val="24"/>
        </w:rPr>
      </w:pPr>
      <w:r>
        <w:rPr>
          <w:sz w:val="24"/>
          <w:szCs w:val="24"/>
        </w:rPr>
        <w:t>4 mittelgroße Tomaten</w:t>
      </w:r>
    </w:p>
    <w:p w14:paraId="71131B56" w14:textId="77777777" w:rsidR="007469B1" w:rsidRDefault="007469B1">
      <w:pPr>
        <w:rPr>
          <w:sz w:val="24"/>
          <w:szCs w:val="24"/>
        </w:rPr>
      </w:pPr>
      <w:r>
        <w:rPr>
          <w:sz w:val="24"/>
          <w:szCs w:val="24"/>
        </w:rPr>
        <w:t>120 ml cremige, ungesalzene Erdnussbutter</w:t>
      </w:r>
    </w:p>
    <w:p w14:paraId="55D67041" w14:textId="77777777" w:rsidR="007469B1" w:rsidRDefault="007469B1">
      <w:pPr>
        <w:rPr>
          <w:sz w:val="24"/>
          <w:szCs w:val="24"/>
        </w:rPr>
      </w:pPr>
      <w:r>
        <w:rPr>
          <w:sz w:val="24"/>
          <w:szCs w:val="24"/>
        </w:rPr>
        <w:t>200 ml Kokosmilch</w:t>
      </w:r>
    </w:p>
    <w:p w14:paraId="5FD48960" w14:textId="77777777" w:rsidR="007469B1" w:rsidRDefault="007469B1">
      <w:pPr>
        <w:rPr>
          <w:sz w:val="24"/>
          <w:szCs w:val="24"/>
        </w:rPr>
      </w:pPr>
      <w:r>
        <w:rPr>
          <w:sz w:val="24"/>
          <w:szCs w:val="24"/>
        </w:rPr>
        <w:t>150 g Babyspinat</w:t>
      </w:r>
    </w:p>
    <w:p w14:paraId="5DAEB301" w14:textId="77777777" w:rsidR="007469B1" w:rsidRDefault="007469B1">
      <w:pPr>
        <w:rPr>
          <w:sz w:val="24"/>
          <w:szCs w:val="24"/>
        </w:rPr>
      </w:pPr>
    </w:p>
    <w:p w14:paraId="7ACE4600" w14:textId="77777777" w:rsidR="007469B1" w:rsidRPr="00D34859" w:rsidRDefault="007469B1">
      <w:pPr>
        <w:rPr>
          <w:i/>
          <w:iCs/>
          <w:sz w:val="24"/>
          <w:szCs w:val="24"/>
        </w:rPr>
      </w:pPr>
      <w:r w:rsidRPr="00D34859">
        <w:rPr>
          <w:i/>
          <w:iCs/>
          <w:sz w:val="24"/>
          <w:szCs w:val="24"/>
        </w:rPr>
        <w:t>Für die Bananenküchlein</w:t>
      </w:r>
    </w:p>
    <w:p w14:paraId="0E3706BB" w14:textId="77777777" w:rsidR="007469B1" w:rsidRDefault="007469B1">
      <w:pPr>
        <w:rPr>
          <w:sz w:val="24"/>
          <w:szCs w:val="24"/>
        </w:rPr>
      </w:pPr>
      <w:r>
        <w:rPr>
          <w:sz w:val="24"/>
          <w:szCs w:val="24"/>
        </w:rPr>
        <w:t>3 reife Bananen</w:t>
      </w:r>
    </w:p>
    <w:p w14:paraId="1FF9C7B9" w14:textId="77777777" w:rsidR="007469B1" w:rsidRDefault="007469B1">
      <w:pPr>
        <w:rPr>
          <w:sz w:val="24"/>
          <w:szCs w:val="24"/>
        </w:rPr>
      </w:pPr>
      <w:r>
        <w:rPr>
          <w:sz w:val="24"/>
          <w:szCs w:val="24"/>
        </w:rPr>
        <w:t>100 g Mehl</w:t>
      </w:r>
    </w:p>
    <w:p w14:paraId="3409D37C" w14:textId="77777777" w:rsidR="007469B1" w:rsidRDefault="007469B1">
      <w:pPr>
        <w:rPr>
          <w:sz w:val="24"/>
          <w:szCs w:val="24"/>
        </w:rPr>
      </w:pPr>
      <w:r>
        <w:rPr>
          <w:sz w:val="24"/>
          <w:szCs w:val="24"/>
        </w:rPr>
        <w:t>50 ml Kokosmilch</w:t>
      </w:r>
    </w:p>
    <w:p w14:paraId="60F50499" w14:textId="77777777" w:rsidR="0076617F" w:rsidRDefault="007469B1">
      <w:pPr>
        <w:rPr>
          <w:sz w:val="24"/>
          <w:szCs w:val="24"/>
        </w:rPr>
      </w:pPr>
      <w:r>
        <w:rPr>
          <w:sz w:val="24"/>
          <w:szCs w:val="24"/>
        </w:rPr>
        <w:t>¼ TL geriebene Muskatnuss</w:t>
      </w:r>
    </w:p>
    <w:p w14:paraId="1D2A12A9" w14:textId="77777777" w:rsidR="0076617F" w:rsidRDefault="0076617F">
      <w:pPr>
        <w:rPr>
          <w:sz w:val="24"/>
          <w:szCs w:val="24"/>
        </w:rPr>
      </w:pPr>
      <w:r>
        <w:rPr>
          <w:sz w:val="24"/>
          <w:szCs w:val="24"/>
        </w:rPr>
        <w:t>1 Msp. Cayennepfeffer</w:t>
      </w:r>
    </w:p>
    <w:p w14:paraId="75CB5CE2" w14:textId="77777777" w:rsidR="0076617F" w:rsidRDefault="0076617F">
      <w:pPr>
        <w:rPr>
          <w:sz w:val="24"/>
          <w:szCs w:val="24"/>
        </w:rPr>
      </w:pPr>
      <w:r>
        <w:rPr>
          <w:sz w:val="24"/>
          <w:szCs w:val="24"/>
        </w:rPr>
        <w:t>1 TL Meersalz</w:t>
      </w:r>
    </w:p>
    <w:p w14:paraId="4D770E00" w14:textId="0222AE2B" w:rsidR="0076617F" w:rsidRDefault="0076617F">
      <w:pPr>
        <w:rPr>
          <w:sz w:val="24"/>
          <w:szCs w:val="24"/>
        </w:rPr>
      </w:pPr>
      <w:r>
        <w:rPr>
          <w:sz w:val="24"/>
          <w:szCs w:val="24"/>
        </w:rPr>
        <w:t>1 TL Backpulver</w:t>
      </w:r>
    </w:p>
    <w:p w14:paraId="6BC54103" w14:textId="77777777" w:rsidR="0076617F" w:rsidRDefault="0076617F">
      <w:pPr>
        <w:rPr>
          <w:sz w:val="24"/>
          <w:szCs w:val="24"/>
        </w:rPr>
      </w:pPr>
      <w:r>
        <w:rPr>
          <w:sz w:val="24"/>
          <w:szCs w:val="24"/>
        </w:rPr>
        <w:t>Sonnenblumenöl zum Braten</w:t>
      </w:r>
    </w:p>
    <w:p w14:paraId="57ED362E" w14:textId="77777777" w:rsidR="008248D8" w:rsidRDefault="008248D8">
      <w:pPr>
        <w:rPr>
          <w:sz w:val="24"/>
          <w:szCs w:val="24"/>
        </w:rPr>
      </w:pPr>
    </w:p>
    <w:p w14:paraId="0A3222B9" w14:textId="6D421498" w:rsidR="0076617F" w:rsidRDefault="0076617F">
      <w:pPr>
        <w:rPr>
          <w:sz w:val="24"/>
          <w:szCs w:val="24"/>
        </w:rPr>
      </w:pPr>
      <w:r>
        <w:rPr>
          <w:sz w:val="24"/>
          <w:szCs w:val="24"/>
        </w:rPr>
        <w:lastRenderedPageBreak/>
        <w:t>Zubereitungszeit: 30 Minuten plus 30 Minuten Kochzeit</w:t>
      </w:r>
    </w:p>
    <w:p w14:paraId="4968DA29" w14:textId="77777777" w:rsidR="00265C11" w:rsidRPr="008248D8" w:rsidRDefault="0076617F" w:rsidP="00B40E8C">
      <w:pPr>
        <w:pStyle w:val="ListParagraph"/>
        <w:numPr>
          <w:ilvl w:val="0"/>
          <w:numId w:val="959"/>
        </w:numPr>
        <w:spacing w:after="120"/>
        <w:ind w:left="714" w:hanging="357"/>
        <w:contextualSpacing w:val="0"/>
        <w:jc w:val="both"/>
        <w:rPr>
          <w:sz w:val="24"/>
          <w:szCs w:val="24"/>
        </w:rPr>
      </w:pPr>
      <w:r w:rsidRPr="008248D8">
        <w:rPr>
          <w:sz w:val="24"/>
          <w:szCs w:val="24"/>
        </w:rPr>
        <w:t>Für die Suppe das Erdnussöl in einem Topf erhitzen und darin die Zwiebel und den Ingwer sanft anbräunen. Die Süßkartoffelwürfel dazugeben und mitbraten</w:t>
      </w:r>
      <w:r w:rsidR="0015252B" w:rsidRPr="008248D8">
        <w:rPr>
          <w:sz w:val="24"/>
          <w:szCs w:val="24"/>
        </w:rPr>
        <w:t>. Die Mischung mit 1 l Wasser ablöschen. Den Knoblauch, den Koriander, das Paprikapulver, den Cayennepfeffer</w:t>
      </w:r>
      <w:r w:rsidR="00265C11" w:rsidRPr="008248D8">
        <w:rPr>
          <w:sz w:val="24"/>
          <w:szCs w:val="24"/>
        </w:rPr>
        <w:t>, Pfeffer und Salz dazugeben und alles abgedeckt 20 Minuten köcheln lassen, bis die Kartoffelwürfel gerade eben weich sind.</w:t>
      </w:r>
    </w:p>
    <w:p w14:paraId="7C963123" w14:textId="77777777" w:rsidR="00BA1C40" w:rsidRPr="008248D8" w:rsidRDefault="00265C11" w:rsidP="00B40E8C">
      <w:pPr>
        <w:pStyle w:val="ListParagraph"/>
        <w:numPr>
          <w:ilvl w:val="0"/>
          <w:numId w:val="959"/>
        </w:numPr>
        <w:spacing w:after="120"/>
        <w:ind w:left="714" w:hanging="357"/>
        <w:contextualSpacing w:val="0"/>
        <w:jc w:val="both"/>
        <w:rPr>
          <w:sz w:val="24"/>
          <w:szCs w:val="24"/>
        </w:rPr>
      </w:pPr>
      <w:r w:rsidRPr="008248D8">
        <w:rPr>
          <w:sz w:val="24"/>
          <w:szCs w:val="24"/>
        </w:rPr>
        <w:t>In der Zwischenzeit alle Zutaten für die Bananen</w:t>
      </w:r>
      <w:r w:rsidR="00FF07BD" w:rsidRPr="008248D8">
        <w:rPr>
          <w:sz w:val="24"/>
          <w:szCs w:val="24"/>
        </w:rPr>
        <w:t>küchlein zu einemglatten teig verarbeiten du diesen 20 Minuten ruhen lassen. Für dünnere, crêpeartige Küchlein die Kokosmilchmenge verdoppeln.</w:t>
      </w:r>
    </w:p>
    <w:p w14:paraId="39F5B26B" w14:textId="77777777" w:rsidR="00BA1C40" w:rsidRPr="008248D8" w:rsidRDefault="00BA1C40" w:rsidP="00B40E8C">
      <w:pPr>
        <w:pStyle w:val="ListParagraph"/>
        <w:numPr>
          <w:ilvl w:val="0"/>
          <w:numId w:val="959"/>
        </w:numPr>
        <w:spacing w:after="120"/>
        <w:ind w:left="714" w:hanging="357"/>
        <w:contextualSpacing w:val="0"/>
        <w:jc w:val="both"/>
        <w:rPr>
          <w:sz w:val="24"/>
          <w:szCs w:val="24"/>
        </w:rPr>
      </w:pPr>
      <w:r w:rsidRPr="008248D8">
        <w:rPr>
          <w:sz w:val="24"/>
          <w:szCs w:val="24"/>
        </w:rPr>
        <w:t>Die Tomaten mit kochendem Wasser abbrühen, enthäuten, fein hacken und in die Suppe geben. Die Erdnussbutter und die Kokosmilch hinzufügen. Die Mischung abschmecken und weitere 10 Minuten köcheln lassen.</w:t>
      </w:r>
    </w:p>
    <w:p w14:paraId="2A1732EE" w14:textId="105EA35D" w:rsidR="00781496" w:rsidRPr="008248D8" w:rsidRDefault="00BA1C40" w:rsidP="00B40E8C">
      <w:pPr>
        <w:pStyle w:val="ListParagraph"/>
        <w:numPr>
          <w:ilvl w:val="0"/>
          <w:numId w:val="959"/>
        </w:numPr>
        <w:spacing w:after="120"/>
        <w:ind w:left="714" w:hanging="357"/>
        <w:contextualSpacing w:val="0"/>
        <w:jc w:val="both"/>
        <w:rPr>
          <w:sz w:val="24"/>
          <w:szCs w:val="24"/>
        </w:rPr>
      </w:pPr>
      <w:r w:rsidRPr="008248D8">
        <w:rPr>
          <w:sz w:val="24"/>
          <w:szCs w:val="24"/>
        </w:rPr>
        <w:t xml:space="preserve">In einer Pfanne etwas Öl erhitzen. Pro Küchlein 1 EL Teig hineingeben, flach drücken </w:t>
      </w:r>
      <w:r w:rsidR="005700F5">
        <w:rPr>
          <w:sz w:val="24"/>
          <w:szCs w:val="24"/>
        </w:rPr>
        <w:t>und</w:t>
      </w:r>
      <w:r w:rsidRPr="008248D8">
        <w:rPr>
          <w:sz w:val="24"/>
          <w:szCs w:val="24"/>
        </w:rPr>
        <w:t xml:space="preserve"> die Küchlein bei mittlerer Temperatur von beiden Seiten goldgelb und knusprig braten. Abtropfen lasse</w:t>
      </w:r>
      <w:r w:rsidR="00781496" w:rsidRPr="008248D8">
        <w:rPr>
          <w:sz w:val="24"/>
          <w:szCs w:val="24"/>
        </w:rPr>
        <w:t>n, auf einen vorgewärmten Teller legen und mit einem sauberen Geschirrtuch abdecken. Auf diese Weise den gesamten Teig verarbeiten.</w:t>
      </w:r>
    </w:p>
    <w:p w14:paraId="05117DE9" w14:textId="5C4F8C88" w:rsidR="00431F96" w:rsidRPr="008248D8" w:rsidRDefault="00781496" w:rsidP="00B40E8C">
      <w:pPr>
        <w:pStyle w:val="ListParagraph"/>
        <w:numPr>
          <w:ilvl w:val="0"/>
          <w:numId w:val="959"/>
        </w:numPr>
        <w:spacing w:after="120"/>
        <w:ind w:left="714" w:hanging="357"/>
        <w:contextualSpacing w:val="0"/>
        <w:jc w:val="both"/>
        <w:rPr>
          <w:sz w:val="24"/>
          <w:szCs w:val="24"/>
        </w:rPr>
      </w:pPr>
      <w:r w:rsidRPr="008248D8">
        <w:rPr>
          <w:sz w:val="24"/>
          <w:szCs w:val="24"/>
        </w:rPr>
        <w:t xml:space="preserve">Die Suppe </w:t>
      </w:r>
      <w:r w:rsidR="008248D8" w:rsidRPr="008248D8">
        <w:rPr>
          <w:sz w:val="24"/>
          <w:szCs w:val="24"/>
        </w:rPr>
        <w:t>glatt pürieren. Den Babyspinat in feine Streifen schneiden und unterrühren. Jede Portion mit einem Tupfen Harissa würzen und mit gerösteten Erdnüssen und Paprikawürfeln bestreuen. Mit den Küchlein zum Tunken servieren.</w:t>
      </w:r>
      <w:r w:rsidR="00431F96" w:rsidRPr="008248D8">
        <w:rPr>
          <w:sz w:val="24"/>
          <w:szCs w:val="24"/>
        </w:rPr>
        <w:br w:type="page"/>
      </w:r>
    </w:p>
    <w:p w14:paraId="76E7E1CA" w14:textId="4EB2E052" w:rsidR="004820C5" w:rsidRDefault="00FE75F7" w:rsidP="005700F5">
      <w:pPr>
        <w:pStyle w:val="Heading2"/>
        <w:spacing w:after="240"/>
      </w:pPr>
      <w:r>
        <w:lastRenderedPageBreak/>
        <w:t>Artischo</w:t>
      </w:r>
      <w:r w:rsidR="004820C5">
        <w:t>ckensuppe</w:t>
      </w:r>
      <w:r w:rsidR="002A3E16">
        <w:rPr>
          <w:rStyle w:val="FootnoteReference"/>
        </w:rPr>
        <w:footnoteReference w:id="378"/>
      </w:r>
      <w:r w:rsidR="004820C5">
        <w:t xml:space="preserve"> </w:t>
      </w:r>
    </w:p>
    <w:p w14:paraId="345D6BE0" w14:textId="0ACABE4D" w:rsidR="004820C5" w:rsidRDefault="004820C5">
      <w:pPr>
        <w:rPr>
          <w:sz w:val="24"/>
          <w:szCs w:val="24"/>
        </w:rPr>
      </w:pPr>
      <w:r w:rsidRPr="005700F5">
        <w:rPr>
          <w:sz w:val="24"/>
          <w:szCs w:val="24"/>
          <w:u w:val="single"/>
        </w:rPr>
        <w:t>Zutaten</w:t>
      </w:r>
      <w:r>
        <w:rPr>
          <w:sz w:val="24"/>
          <w:szCs w:val="24"/>
        </w:rPr>
        <w:t xml:space="preserve"> </w:t>
      </w:r>
      <w:r w:rsidR="005700F5">
        <w:rPr>
          <w:sz w:val="24"/>
          <w:szCs w:val="24"/>
        </w:rPr>
        <w:t>(</w:t>
      </w:r>
      <w:r>
        <w:rPr>
          <w:sz w:val="24"/>
          <w:szCs w:val="24"/>
        </w:rPr>
        <w:t>für 4 Portionen</w:t>
      </w:r>
      <w:r w:rsidR="005700F5">
        <w:rPr>
          <w:sz w:val="24"/>
          <w:szCs w:val="24"/>
        </w:rPr>
        <w:t>)</w:t>
      </w:r>
    </w:p>
    <w:p w14:paraId="7D5F5D59" w14:textId="6DFB2B6A" w:rsidR="004820C5" w:rsidRDefault="004820C5">
      <w:pPr>
        <w:rPr>
          <w:sz w:val="24"/>
          <w:szCs w:val="24"/>
        </w:rPr>
      </w:pPr>
      <w:r>
        <w:rPr>
          <w:sz w:val="24"/>
          <w:szCs w:val="24"/>
        </w:rPr>
        <w:t>8 Babyartischo</w:t>
      </w:r>
      <w:r w:rsidR="008B5CA0">
        <w:rPr>
          <w:sz w:val="24"/>
          <w:szCs w:val="24"/>
        </w:rPr>
        <w:t>c</w:t>
      </w:r>
      <w:r>
        <w:rPr>
          <w:sz w:val="24"/>
          <w:szCs w:val="24"/>
        </w:rPr>
        <w:t>ken oder 400 g Artischo</w:t>
      </w:r>
      <w:r w:rsidR="008B5CA0">
        <w:rPr>
          <w:sz w:val="24"/>
          <w:szCs w:val="24"/>
        </w:rPr>
        <w:t>c</w:t>
      </w:r>
      <w:r>
        <w:rPr>
          <w:sz w:val="24"/>
          <w:szCs w:val="24"/>
        </w:rPr>
        <w:t>kenherzen (in Salzlake oder TK)</w:t>
      </w:r>
    </w:p>
    <w:p w14:paraId="5732ADE4" w14:textId="77777777" w:rsidR="00034962" w:rsidRDefault="00034962">
      <w:pPr>
        <w:rPr>
          <w:sz w:val="24"/>
          <w:szCs w:val="24"/>
        </w:rPr>
      </w:pPr>
      <w:r>
        <w:rPr>
          <w:sz w:val="24"/>
          <w:szCs w:val="24"/>
        </w:rPr>
        <w:t>Saft von 2 Zitronen</w:t>
      </w:r>
    </w:p>
    <w:p w14:paraId="50D4C743" w14:textId="77777777" w:rsidR="00034962" w:rsidRDefault="00034962">
      <w:pPr>
        <w:rPr>
          <w:sz w:val="24"/>
          <w:szCs w:val="24"/>
        </w:rPr>
      </w:pPr>
      <w:r>
        <w:rPr>
          <w:sz w:val="24"/>
          <w:szCs w:val="24"/>
        </w:rPr>
        <w:t>4 mittelgroße Kartoffeln</w:t>
      </w:r>
    </w:p>
    <w:p w14:paraId="1354EEAB" w14:textId="77777777" w:rsidR="00034962" w:rsidRDefault="00034962">
      <w:pPr>
        <w:rPr>
          <w:sz w:val="24"/>
          <w:szCs w:val="24"/>
        </w:rPr>
      </w:pPr>
      <w:r>
        <w:rPr>
          <w:sz w:val="24"/>
          <w:szCs w:val="24"/>
        </w:rPr>
        <w:t>1 Stange Lauch</w:t>
      </w:r>
    </w:p>
    <w:p w14:paraId="23303DF0" w14:textId="77777777" w:rsidR="00034962" w:rsidRDefault="00034962">
      <w:pPr>
        <w:rPr>
          <w:sz w:val="24"/>
          <w:szCs w:val="24"/>
        </w:rPr>
      </w:pPr>
      <w:r>
        <w:rPr>
          <w:sz w:val="24"/>
          <w:szCs w:val="24"/>
        </w:rPr>
        <w:t>1 große Zwiebel</w:t>
      </w:r>
    </w:p>
    <w:p w14:paraId="7F034771" w14:textId="77777777" w:rsidR="00461801" w:rsidRDefault="00461801">
      <w:pPr>
        <w:rPr>
          <w:sz w:val="24"/>
          <w:szCs w:val="24"/>
        </w:rPr>
      </w:pPr>
      <w:r>
        <w:rPr>
          <w:sz w:val="24"/>
          <w:szCs w:val="24"/>
        </w:rPr>
        <w:t>6 EL Olivenöl</w:t>
      </w:r>
    </w:p>
    <w:p w14:paraId="40361380" w14:textId="66864585" w:rsidR="00461801" w:rsidRDefault="00461801">
      <w:pPr>
        <w:rPr>
          <w:sz w:val="24"/>
          <w:szCs w:val="24"/>
        </w:rPr>
      </w:pPr>
      <w:r>
        <w:rPr>
          <w:sz w:val="24"/>
          <w:szCs w:val="24"/>
        </w:rPr>
        <w:t>2 Knoblauchzehen, zerdrückt</w:t>
      </w:r>
    </w:p>
    <w:p w14:paraId="7030B7E1" w14:textId="6FB8B1EB" w:rsidR="00461801" w:rsidRDefault="00D63FA9">
      <w:pPr>
        <w:rPr>
          <w:sz w:val="24"/>
          <w:szCs w:val="24"/>
        </w:rPr>
      </w:pPr>
      <w:r>
        <w:rPr>
          <w:sz w:val="24"/>
          <w:szCs w:val="24"/>
        </w:rPr>
        <w:t>Pfeffer</w:t>
      </w:r>
      <w:r w:rsidR="005700F5">
        <w:rPr>
          <w:sz w:val="24"/>
          <w:szCs w:val="24"/>
        </w:rPr>
        <w:t>, Meersalz</w:t>
      </w:r>
    </w:p>
    <w:p w14:paraId="42EF1F34" w14:textId="16CB6177" w:rsidR="00D63FA9" w:rsidRDefault="00D63FA9">
      <w:pPr>
        <w:rPr>
          <w:sz w:val="24"/>
          <w:szCs w:val="24"/>
        </w:rPr>
      </w:pPr>
      <w:r>
        <w:rPr>
          <w:sz w:val="24"/>
          <w:szCs w:val="24"/>
        </w:rPr>
        <w:t>1 Lorbeerblatt</w:t>
      </w:r>
    </w:p>
    <w:p w14:paraId="6893443C" w14:textId="1B2A6D39" w:rsidR="00D63FA9" w:rsidRDefault="00D63FA9">
      <w:pPr>
        <w:rPr>
          <w:sz w:val="24"/>
          <w:szCs w:val="24"/>
        </w:rPr>
      </w:pPr>
      <w:r>
        <w:rPr>
          <w:sz w:val="24"/>
          <w:szCs w:val="24"/>
        </w:rPr>
        <w:t>½ TL Thymianblätter</w:t>
      </w:r>
    </w:p>
    <w:p w14:paraId="15295C55" w14:textId="06C1C176" w:rsidR="00D63FA9" w:rsidRDefault="00D63FA9">
      <w:pPr>
        <w:rPr>
          <w:sz w:val="24"/>
          <w:szCs w:val="24"/>
        </w:rPr>
      </w:pPr>
      <w:r>
        <w:rPr>
          <w:sz w:val="24"/>
          <w:szCs w:val="24"/>
        </w:rPr>
        <w:t>1,2 l Gemüsebrühe</w:t>
      </w:r>
    </w:p>
    <w:p w14:paraId="4197FBE5" w14:textId="53EBBE5E" w:rsidR="00D63FA9" w:rsidRDefault="00D63FA9">
      <w:pPr>
        <w:rPr>
          <w:sz w:val="24"/>
          <w:szCs w:val="24"/>
        </w:rPr>
      </w:pPr>
      <w:r>
        <w:rPr>
          <w:sz w:val="24"/>
          <w:szCs w:val="24"/>
        </w:rPr>
        <w:t xml:space="preserve">½ </w:t>
      </w:r>
      <w:r w:rsidR="00C4470B">
        <w:rPr>
          <w:sz w:val="24"/>
          <w:szCs w:val="24"/>
        </w:rPr>
        <w:t>Bund glatte Petersilie, fein gehackt</w:t>
      </w:r>
    </w:p>
    <w:p w14:paraId="27FE581D" w14:textId="77777777" w:rsidR="00C4470B" w:rsidRDefault="00C4470B">
      <w:pPr>
        <w:rPr>
          <w:sz w:val="24"/>
          <w:szCs w:val="24"/>
        </w:rPr>
      </w:pPr>
    </w:p>
    <w:p w14:paraId="5D94FDA7" w14:textId="77777777" w:rsidR="005700F5" w:rsidRDefault="005700F5">
      <w:pPr>
        <w:rPr>
          <w:sz w:val="24"/>
          <w:szCs w:val="24"/>
        </w:rPr>
      </w:pPr>
    </w:p>
    <w:p w14:paraId="51B10AB9" w14:textId="2475F3DF" w:rsidR="00C4470B" w:rsidRDefault="00C4470B" w:rsidP="00530ED0">
      <w:pPr>
        <w:ind w:left="2120" w:hanging="2120"/>
        <w:rPr>
          <w:sz w:val="24"/>
          <w:szCs w:val="24"/>
        </w:rPr>
      </w:pPr>
      <w:r>
        <w:rPr>
          <w:sz w:val="24"/>
          <w:szCs w:val="24"/>
        </w:rPr>
        <w:t>Zubereitungszeit:</w:t>
      </w:r>
      <w:r>
        <w:rPr>
          <w:sz w:val="24"/>
          <w:szCs w:val="24"/>
        </w:rPr>
        <w:tab/>
        <w:t xml:space="preserve">15 Minuten </w:t>
      </w:r>
      <w:r w:rsidR="00AC01E3">
        <w:rPr>
          <w:sz w:val="24"/>
          <w:szCs w:val="24"/>
        </w:rPr>
        <w:t>plus 40 Minuten Kochzeit plus eventuell Kochzeit für Artischocken 40 Minuten</w:t>
      </w:r>
    </w:p>
    <w:p w14:paraId="4575C1FE" w14:textId="5692B78F" w:rsidR="00AC01E3" w:rsidRPr="00A276E1" w:rsidRDefault="00AC01E3" w:rsidP="00B40E8C">
      <w:pPr>
        <w:pStyle w:val="ListParagraph"/>
        <w:numPr>
          <w:ilvl w:val="0"/>
          <w:numId w:val="955"/>
        </w:numPr>
        <w:spacing w:after="120"/>
        <w:ind w:left="714" w:hanging="357"/>
        <w:contextualSpacing w:val="0"/>
        <w:jc w:val="both"/>
        <w:rPr>
          <w:sz w:val="24"/>
          <w:szCs w:val="24"/>
        </w:rPr>
      </w:pPr>
      <w:r w:rsidRPr="00A276E1">
        <w:rPr>
          <w:sz w:val="24"/>
          <w:szCs w:val="24"/>
        </w:rPr>
        <w:t xml:space="preserve">Die frischen Artischocken von den </w:t>
      </w:r>
      <w:r w:rsidR="00F00CD9" w:rsidRPr="00A276E1">
        <w:rPr>
          <w:sz w:val="24"/>
          <w:szCs w:val="24"/>
        </w:rPr>
        <w:t xml:space="preserve">harten äußeren Blättern befreien und 30 – 40 Minuten in Salzwasser mit dem Saft einer Zitrone </w:t>
      </w:r>
      <w:r w:rsidR="009300BD" w:rsidRPr="00A276E1">
        <w:rPr>
          <w:sz w:val="24"/>
          <w:szCs w:val="24"/>
        </w:rPr>
        <w:t>weichkochen</w:t>
      </w:r>
      <w:r w:rsidR="00F00CD9" w:rsidRPr="00A276E1">
        <w:rPr>
          <w:sz w:val="24"/>
          <w:szCs w:val="24"/>
        </w:rPr>
        <w:t>.</w:t>
      </w:r>
      <w:r w:rsidR="00DC6927" w:rsidRPr="00A276E1">
        <w:rPr>
          <w:sz w:val="24"/>
          <w:szCs w:val="24"/>
        </w:rPr>
        <w:t xml:space="preserve"> Eingelegte Artischockenherzen unter Wasser gut abspülen.</w:t>
      </w:r>
    </w:p>
    <w:p w14:paraId="738A4574" w14:textId="0764D647" w:rsidR="00DC6927" w:rsidRPr="00A276E1" w:rsidRDefault="00DC6927" w:rsidP="00B40E8C">
      <w:pPr>
        <w:pStyle w:val="ListParagraph"/>
        <w:numPr>
          <w:ilvl w:val="0"/>
          <w:numId w:val="955"/>
        </w:numPr>
        <w:spacing w:after="120"/>
        <w:ind w:left="714" w:hanging="357"/>
        <w:contextualSpacing w:val="0"/>
        <w:jc w:val="both"/>
        <w:rPr>
          <w:sz w:val="24"/>
          <w:szCs w:val="24"/>
        </w:rPr>
      </w:pPr>
      <w:r w:rsidRPr="00A276E1">
        <w:rPr>
          <w:sz w:val="24"/>
          <w:szCs w:val="24"/>
        </w:rPr>
        <w:t xml:space="preserve">Die Kartoffeln mit oder ohne Schale würfeln. Das Weiße vom Lauch in dünne Ringe </w:t>
      </w:r>
      <w:r w:rsidR="00A276E1" w:rsidRPr="00A276E1">
        <w:rPr>
          <w:sz w:val="24"/>
          <w:szCs w:val="24"/>
        </w:rPr>
        <w:t>s</w:t>
      </w:r>
      <w:r w:rsidRPr="00A276E1">
        <w:rPr>
          <w:sz w:val="24"/>
          <w:szCs w:val="24"/>
        </w:rPr>
        <w:t>chneiden und mit der Zwiebel in einem S</w:t>
      </w:r>
      <w:r w:rsidR="003F154D" w:rsidRPr="00A276E1">
        <w:rPr>
          <w:sz w:val="24"/>
          <w:szCs w:val="24"/>
        </w:rPr>
        <w:t>uppentopf im Öl anbräunen. Die abgetropften Artischocken vierteln und zusammen mit den Kartoffelwürfeln dazugeben. Alles 2 – 3 Minuten</w:t>
      </w:r>
      <w:r w:rsidR="00BF7958" w:rsidRPr="00A276E1">
        <w:rPr>
          <w:sz w:val="24"/>
          <w:szCs w:val="24"/>
        </w:rPr>
        <w:t xml:space="preserve"> anbraten. Den Knoblauch, reichlich Pfeffer, das Lorbeerblatt und en Thymian dazugeben und 1 – 2 Minuten anschwitzen, bis der Knoblauch am Topf ansetzt. Die Mischung mit der Gemüse</w:t>
      </w:r>
      <w:r w:rsidR="00A276E1" w:rsidRPr="00A276E1">
        <w:rPr>
          <w:sz w:val="24"/>
          <w:szCs w:val="24"/>
        </w:rPr>
        <w:t>brühe ablöschen, salzen und 30 -40 Minuten köcheln lassen.</w:t>
      </w:r>
    </w:p>
    <w:p w14:paraId="6BC4EE55" w14:textId="172C16BF" w:rsidR="00A276E1" w:rsidRPr="00A276E1" w:rsidRDefault="00A276E1" w:rsidP="00B40E8C">
      <w:pPr>
        <w:pStyle w:val="ListParagraph"/>
        <w:numPr>
          <w:ilvl w:val="0"/>
          <w:numId w:val="955"/>
        </w:numPr>
        <w:spacing w:after="120"/>
        <w:ind w:left="714" w:hanging="357"/>
        <w:contextualSpacing w:val="0"/>
        <w:jc w:val="both"/>
        <w:rPr>
          <w:sz w:val="24"/>
          <w:szCs w:val="24"/>
        </w:rPr>
      </w:pPr>
      <w:r w:rsidRPr="00A276E1">
        <w:rPr>
          <w:sz w:val="24"/>
          <w:szCs w:val="24"/>
        </w:rPr>
        <w:t>Die Suppe pürieren, den Saft der zweiten Zitrone und den Großteil der Petersilie einrühren, mit der restlichen Petersilie garnieren und heiß servieren.</w:t>
      </w:r>
    </w:p>
    <w:p w14:paraId="3F4EB050" w14:textId="2A34F4E8" w:rsidR="004156C2" w:rsidRDefault="004156C2">
      <w:pPr>
        <w:rPr>
          <w:sz w:val="24"/>
          <w:szCs w:val="24"/>
        </w:rPr>
      </w:pPr>
      <w:r>
        <w:rPr>
          <w:sz w:val="24"/>
          <w:szCs w:val="24"/>
        </w:rPr>
        <w:br w:type="page"/>
      </w:r>
    </w:p>
    <w:p w14:paraId="514DD168" w14:textId="40EF23A1" w:rsidR="003A6085" w:rsidRDefault="003A6085" w:rsidP="005700F5">
      <w:pPr>
        <w:pStyle w:val="Heading2"/>
        <w:spacing w:after="240"/>
      </w:pPr>
      <w:r w:rsidRPr="003A6085">
        <w:lastRenderedPageBreak/>
        <w:t>Allgäuer Käsesuppe</w:t>
      </w:r>
      <w:r w:rsidR="00683416">
        <w:rPr>
          <w:rStyle w:val="FootnoteReference"/>
        </w:rPr>
        <w:footnoteReference w:id="379"/>
      </w:r>
      <w:r w:rsidRPr="003A6085">
        <w:t xml:space="preserve"> </w:t>
      </w:r>
    </w:p>
    <w:p w14:paraId="5DE53BBB" w14:textId="55D05484" w:rsidR="003A6085" w:rsidRDefault="003A6085" w:rsidP="003A6085">
      <w:pPr>
        <w:rPr>
          <w:sz w:val="24"/>
          <w:szCs w:val="24"/>
        </w:rPr>
      </w:pPr>
      <w:r w:rsidRPr="005700F5">
        <w:rPr>
          <w:sz w:val="24"/>
          <w:szCs w:val="24"/>
          <w:u w:val="single"/>
        </w:rPr>
        <w:t>Zutaten</w:t>
      </w:r>
      <w:r>
        <w:rPr>
          <w:sz w:val="24"/>
          <w:szCs w:val="24"/>
        </w:rPr>
        <w:t xml:space="preserve"> </w:t>
      </w:r>
      <w:r w:rsidR="005700F5">
        <w:rPr>
          <w:sz w:val="24"/>
          <w:szCs w:val="24"/>
        </w:rPr>
        <w:t>(</w:t>
      </w:r>
      <w:r>
        <w:rPr>
          <w:sz w:val="24"/>
          <w:szCs w:val="24"/>
        </w:rPr>
        <w:t>für 4 Portionen</w:t>
      </w:r>
      <w:r w:rsidR="005700F5">
        <w:rPr>
          <w:sz w:val="24"/>
          <w:szCs w:val="24"/>
        </w:rPr>
        <w:t>)</w:t>
      </w:r>
    </w:p>
    <w:p w14:paraId="77AF7A08" w14:textId="4A9D6270" w:rsidR="003A6085" w:rsidRDefault="003A6085" w:rsidP="003A6085">
      <w:pPr>
        <w:rPr>
          <w:sz w:val="24"/>
          <w:szCs w:val="24"/>
        </w:rPr>
      </w:pPr>
      <w:r>
        <w:rPr>
          <w:sz w:val="24"/>
          <w:szCs w:val="24"/>
        </w:rPr>
        <w:t xml:space="preserve">2 </w:t>
      </w:r>
      <w:r w:rsidR="002D1E12">
        <w:rPr>
          <w:sz w:val="24"/>
          <w:szCs w:val="24"/>
        </w:rPr>
        <w:t>Zwiebeln</w:t>
      </w:r>
    </w:p>
    <w:p w14:paraId="42C562AF" w14:textId="57B9A647" w:rsidR="002D1E12" w:rsidRDefault="002D1E12" w:rsidP="003A6085">
      <w:pPr>
        <w:rPr>
          <w:sz w:val="24"/>
          <w:szCs w:val="24"/>
        </w:rPr>
      </w:pPr>
      <w:r>
        <w:rPr>
          <w:sz w:val="24"/>
          <w:szCs w:val="24"/>
        </w:rPr>
        <w:t>1 Knoblauchzehe</w:t>
      </w:r>
    </w:p>
    <w:p w14:paraId="3D8669BE" w14:textId="6746CEB6" w:rsidR="002D1E12" w:rsidRDefault="002D1E12" w:rsidP="003A6085">
      <w:pPr>
        <w:rPr>
          <w:sz w:val="24"/>
          <w:szCs w:val="24"/>
        </w:rPr>
      </w:pPr>
      <w:r>
        <w:rPr>
          <w:sz w:val="24"/>
          <w:szCs w:val="24"/>
        </w:rPr>
        <w:t>1 EL Butter</w:t>
      </w:r>
    </w:p>
    <w:p w14:paraId="7C76E4E3" w14:textId="187DEE2E" w:rsidR="002D1E12" w:rsidRDefault="00234C05" w:rsidP="003A6085">
      <w:pPr>
        <w:rPr>
          <w:sz w:val="24"/>
          <w:szCs w:val="24"/>
        </w:rPr>
      </w:pPr>
      <w:r>
        <w:rPr>
          <w:sz w:val="24"/>
          <w:szCs w:val="24"/>
        </w:rPr>
        <w:t>100 ml Weißwein oder Gemüsebrühe</w:t>
      </w:r>
    </w:p>
    <w:p w14:paraId="23B366EF" w14:textId="0BB40DB1" w:rsidR="00234C05" w:rsidRDefault="00234C05" w:rsidP="003A6085">
      <w:pPr>
        <w:rPr>
          <w:sz w:val="24"/>
          <w:szCs w:val="24"/>
        </w:rPr>
      </w:pPr>
      <w:r>
        <w:rPr>
          <w:sz w:val="24"/>
          <w:szCs w:val="24"/>
        </w:rPr>
        <w:t>400 ml Brühe</w:t>
      </w:r>
    </w:p>
    <w:p w14:paraId="1EFF49A0" w14:textId="72CA8F35" w:rsidR="00234C05" w:rsidRDefault="00234C05" w:rsidP="003A6085">
      <w:pPr>
        <w:rPr>
          <w:sz w:val="24"/>
          <w:szCs w:val="24"/>
        </w:rPr>
      </w:pPr>
      <w:r>
        <w:rPr>
          <w:sz w:val="24"/>
          <w:szCs w:val="24"/>
        </w:rPr>
        <w:t>200 ml Milch</w:t>
      </w:r>
    </w:p>
    <w:p w14:paraId="679C5699" w14:textId="75FC3D5E" w:rsidR="00234C05" w:rsidRDefault="00234C05" w:rsidP="003A6085">
      <w:pPr>
        <w:rPr>
          <w:sz w:val="24"/>
          <w:szCs w:val="24"/>
        </w:rPr>
      </w:pPr>
      <w:r>
        <w:rPr>
          <w:sz w:val="24"/>
          <w:szCs w:val="24"/>
        </w:rPr>
        <w:t>200 g Sahne</w:t>
      </w:r>
    </w:p>
    <w:p w14:paraId="54A6DB58" w14:textId="29AAD134" w:rsidR="00234C05" w:rsidRDefault="00234C05" w:rsidP="003A6085">
      <w:pPr>
        <w:rPr>
          <w:sz w:val="24"/>
          <w:szCs w:val="24"/>
        </w:rPr>
      </w:pPr>
      <w:r>
        <w:rPr>
          <w:sz w:val="24"/>
          <w:szCs w:val="24"/>
        </w:rPr>
        <w:t>200 g Allgäuer Emmentaler frisch gerieben</w:t>
      </w:r>
    </w:p>
    <w:p w14:paraId="4118AAE3" w14:textId="2CC665C6" w:rsidR="00234C05" w:rsidRDefault="00234C05" w:rsidP="003A6085">
      <w:pPr>
        <w:rPr>
          <w:sz w:val="24"/>
          <w:szCs w:val="24"/>
        </w:rPr>
      </w:pPr>
      <w:r>
        <w:rPr>
          <w:sz w:val="24"/>
          <w:szCs w:val="24"/>
        </w:rPr>
        <w:t>Salz, Pfeffer</w:t>
      </w:r>
    </w:p>
    <w:p w14:paraId="4FF65A0D" w14:textId="41D90AA5" w:rsidR="00540DA1" w:rsidRDefault="00540DA1" w:rsidP="003A6085">
      <w:pPr>
        <w:rPr>
          <w:sz w:val="24"/>
          <w:szCs w:val="24"/>
        </w:rPr>
      </w:pPr>
      <w:r>
        <w:rPr>
          <w:sz w:val="24"/>
          <w:szCs w:val="24"/>
        </w:rPr>
        <w:t>Muskatnuss</w:t>
      </w:r>
    </w:p>
    <w:p w14:paraId="6F309517" w14:textId="77777777" w:rsidR="00540DA1" w:rsidRDefault="00540DA1" w:rsidP="003A6085">
      <w:pPr>
        <w:rPr>
          <w:sz w:val="24"/>
          <w:szCs w:val="24"/>
        </w:rPr>
      </w:pPr>
    </w:p>
    <w:p w14:paraId="3350D32F" w14:textId="45DB582B" w:rsidR="00540DA1" w:rsidRDefault="00540DA1" w:rsidP="003A6085">
      <w:pPr>
        <w:rPr>
          <w:sz w:val="24"/>
          <w:szCs w:val="24"/>
        </w:rPr>
      </w:pPr>
      <w:r>
        <w:rPr>
          <w:sz w:val="24"/>
          <w:szCs w:val="24"/>
        </w:rPr>
        <w:t>Zubereitungszeit: 30 Minuten</w:t>
      </w:r>
    </w:p>
    <w:p w14:paraId="48D3A983" w14:textId="1E5CFD7B" w:rsidR="00540DA1" w:rsidRPr="00C81C14" w:rsidRDefault="00540DA1" w:rsidP="00B40E8C">
      <w:pPr>
        <w:pStyle w:val="ListParagraph"/>
        <w:numPr>
          <w:ilvl w:val="0"/>
          <w:numId w:val="898"/>
        </w:numPr>
        <w:spacing w:after="120"/>
        <w:ind w:left="714" w:hanging="357"/>
        <w:contextualSpacing w:val="0"/>
        <w:jc w:val="both"/>
        <w:rPr>
          <w:sz w:val="24"/>
          <w:szCs w:val="24"/>
        </w:rPr>
      </w:pPr>
      <w:r w:rsidRPr="00C81C14">
        <w:rPr>
          <w:sz w:val="24"/>
          <w:szCs w:val="24"/>
        </w:rPr>
        <w:t>Zwiebeln schälen und fein würfeln</w:t>
      </w:r>
      <w:r w:rsidR="00D54A29" w:rsidRPr="00C81C14">
        <w:rPr>
          <w:sz w:val="24"/>
          <w:szCs w:val="24"/>
        </w:rPr>
        <w:t>. Knoblauch schälen.</w:t>
      </w:r>
    </w:p>
    <w:p w14:paraId="57BAF8BA" w14:textId="55A29BDA" w:rsidR="00D54A29" w:rsidRPr="00C81C14" w:rsidRDefault="00D54A29" w:rsidP="00B40E8C">
      <w:pPr>
        <w:pStyle w:val="ListParagraph"/>
        <w:numPr>
          <w:ilvl w:val="0"/>
          <w:numId w:val="898"/>
        </w:numPr>
        <w:spacing w:after="120"/>
        <w:ind w:left="714" w:hanging="357"/>
        <w:contextualSpacing w:val="0"/>
        <w:jc w:val="both"/>
        <w:rPr>
          <w:sz w:val="24"/>
          <w:szCs w:val="24"/>
        </w:rPr>
      </w:pPr>
      <w:r w:rsidRPr="00C81C14">
        <w:rPr>
          <w:sz w:val="24"/>
          <w:szCs w:val="24"/>
        </w:rPr>
        <w:t>Die Butter erhitzen und die Zwiebel darin 5 Minuten anschwitzen. Den Knoblauch dazupressen und 2 Minuten mitdünsten</w:t>
      </w:r>
      <w:r w:rsidR="003536D4" w:rsidRPr="00C81C14">
        <w:rPr>
          <w:sz w:val="24"/>
          <w:szCs w:val="24"/>
        </w:rPr>
        <w:t>, dann mit Weißwein ablöschen. Brühe, Milch und Sahne angießen.</w:t>
      </w:r>
    </w:p>
    <w:p w14:paraId="14A8EF5E" w14:textId="45EA38FE" w:rsidR="00612F98" w:rsidRPr="00C81C14" w:rsidRDefault="00612F98" w:rsidP="00B40E8C">
      <w:pPr>
        <w:pStyle w:val="ListParagraph"/>
        <w:numPr>
          <w:ilvl w:val="0"/>
          <w:numId w:val="898"/>
        </w:numPr>
        <w:spacing w:after="120"/>
        <w:ind w:left="714" w:hanging="357"/>
        <w:contextualSpacing w:val="0"/>
        <w:jc w:val="both"/>
        <w:rPr>
          <w:sz w:val="24"/>
          <w:szCs w:val="24"/>
        </w:rPr>
      </w:pPr>
      <w:r w:rsidRPr="00C81C14">
        <w:rPr>
          <w:sz w:val="24"/>
          <w:szCs w:val="24"/>
        </w:rPr>
        <w:t>Die Suppe kurz aufkochen lassen</w:t>
      </w:r>
      <w:r w:rsidR="00FE707B" w:rsidRPr="00C81C14">
        <w:rPr>
          <w:sz w:val="24"/>
          <w:szCs w:val="24"/>
        </w:rPr>
        <w:t>, dann den Käse bei schwacher Hitze nach und nach dazugeben. Dabei ständig rühren, b</w:t>
      </w:r>
      <w:r w:rsidR="00C81C14" w:rsidRPr="00C81C14">
        <w:rPr>
          <w:sz w:val="24"/>
          <w:szCs w:val="24"/>
        </w:rPr>
        <w:t>i</w:t>
      </w:r>
      <w:r w:rsidR="00FE707B" w:rsidRPr="00C81C14">
        <w:rPr>
          <w:sz w:val="24"/>
          <w:szCs w:val="24"/>
        </w:rPr>
        <w:t xml:space="preserve">s der Käse </w:t>
      </w:r>
      <w:r w:rsidR="00C81C14" w:rsidRPr="00C81C14">
        <w:rPr>
          <w:sz w:val="24"/>
          <w:szCs w:val="24"/>
        </w:rPr>
        <w:t>sich aufgelöst hat.</w:t>
      </w:r>
    </w:p>
    <w:p w14:paraId="233F6792" w14:textId="774D3AA1" w:rsidR="00C81C14" w:rsidRPr="00C81C14" w:rsidRDefault="00C81C14" w:rsidP="00B40E8C">
      <w:pPr>
        <w:pStyle w:val="ListParagraph"/>
        <w:numPr>
          <w:ilvl w:val="0"/>
          <w:numId w:val="898"/>
        </w:numPr>
        <w:spacing w:after="120"/>
        <w:ind w:left="714" w:hanging="357"/>
        <w:contextualSpacing w:val="0"/>
        <w:jc w:val="both"/>
        <w:rPr>
          <w:sz w:val="24"/>
          <w:szCs w:val="24"/>
        </w:rPr>
      </w:pPr>
      <w:r w:rsidRPr="00C81C14">
        <w:rPr>
          <w:sz w:val="24"/>
          <w:szCs w:val="24"/>
        </w:rPr>
        <w:t>Die Suppe pürieren, mit Salz, Pfeffer und Muskatnuss abschmecken. Geröstete Weißbrotwürfel passen gut dazu.</w:t>
      </w:r>
    </w:p>
    <w:p w14:paraId="1D14A7CA" w14:textId="08E2193A" w:rsidR="00B134C4" w:rsidRPr="005700F5" w:rsidRDefault="003A6085" w:rsidP="00A53AE5">
      <w:pPr>
        <w:pStyle w:val="Heading2"/>
        <w:spacing w:after="240"/>
        <w:rPr>
          <w:sz w:val="24"/>
          <w:szCs w:val="24"/>
        </w:rPr>
      </w:pPr>
      <w:r w:rsidRPr="003A6085">
        <w:br w:type="page"/>
      </w:r>
    </w:p>
    <w:p w14:paraId="71112DA0" w14:textId="77777777" w:rsidR="003D31E6" w:rsidRPr="00D103E1" w:rsidRDefault="003D31E6" w:rsidP="003D31E6">
      <w:pPr>
        <w:pStyle w:val="Heading2"/>
        <w:spacing w:after="240"/>
      </w:pPr>
      <w:r>
        <w:lastRenderedPageBreak/>
        <w:t>Käsesuppe aus der Auvergne</w:t>
      </w:r>
      <w:r>
        <w:rPr>
          <w:rStyle w:val="FootnoteReference"/>
        </w:rPr>
        <w:footnoteReference w:id="380"/>
      </w:r>
    </w:p>
    <w:p w14:paraId="3B10519B" w14:textId="77777777" w:rsidR="003D31E6" w:rsidRDefault="003D31E6" w:rsidP="003D31E6">
      <w:pPr>
        <w:rPr>
          <w:sz w:val="24"/>
          <w:szCs w:val="24"/>
        </w:rPr>
      </w:pPr>
      <w:r w:rsidRPr="0055018D">
        <w:rPr>
          <w:sz w:val="24"/>
          <w:szCs w:val="24"/>
          <w:u w:val="single"/>
        </w:rPr>
        <w:t>Zutaten</w:t>
      </w:r>
      <w:r>
        <w:rPr>
          <w:sz w:val="24"/>
          <w:szCs w:val="24"/>
        </w:rPr>
        <w:t xml:space="preserve"> (für 6 Portionen):</w:t>
      </w:r>
    </w:p>
    <w:p w14:paraId="7C177DB3" w14:textId="77777777" w:rsidR="003D31E6" w:rsidRDefault="003D31E6" w:rsidP="003D31E6">
      <w:pPr>
        <w:rPr>
          <w:sz w:val="24"/>
          <w:szCs w:val="24"/>
        </w:rPr>
      </w:pPr>
      <w:r>
        <w:rPr>
          <w:sz w:val="24"/>
          <w:szCs w:val="24"/>
        </w:rPr>
        <w:t>6 Zwiebeln</w:t>
      </w:r>
    </w:p>
    <w:p w14:paraId="2C3E266D" w14:textId="77777777" w:rsidR="003D31E6" w:rsidRDefault="003D31E6" w:rsidP="003D31E6">
      <w:pPr>
        <w:rPr>
          <w:sz w:val="24"/>
          <w:szCs w:val="24"/>
        </w:rPr>
      </w:pPr>
      <w:r>
        <w:rPr>
          <w:sz w:val="24"/>
          <w:szCs w:val="24"/>
        </w:rPr>
        <w:t>3 Knoblauchzehen</w:t>
      </w:r>
    </w:p>
    <w:p w14:paraId="6754FABD" w14:textId="77777777" w:rsidR="003D31E6" w:rsidRDefault="003D31E6" w:rsidP="003D31E6">
      <w:pPr>
        <w:rPr>
          <w:sz w:val="24"/>
          <w:szCs w:val="24"/>
        </w:rPr>
      </w:pPr>
      <w:r>
        <w:rPr>
          <w:sz w:val="24"/>
          <w:szCs w:val="24"/>
        </w:rPr>
        <w:t>1 EL Butter</w:t>
      </w:r>
    </w:p>
    <w:p w14:paraId="42240804" w14:textId="77777777" w:rsidR="003D31E6" w:rsidRDefault="003D31E6" w:rsidP="003D31E6">
      <w:pPr>
        <w:rPr>
          <w:sz w:val="24"/>
          <w:szCs w:val="24"/>
        </w:rPr>
      </w:pPr>
      <w:r>
        <w:rPr>
          <w:sz w:val="24"/>
          <w:szCs w:val="24"/>
        </w:rPr>
        <w:t>500 g dunkles Landbrot in Scheiben</w:t>
      </w:r>
    </w:p>
    <w:p w14:paraId="7B5455BF" w14:textId="77777777" w:rsidR="003D31E6" w:rsidRDefault="003D31E6" w:rsidP="003D31E6">
      <w:pPr>
        <w:rPr>
          <w:sz w:val="24"/>
          <w:szCs w:val="24"/>
        </w:rPr>
      </w:pPr>
      <w:r>
        <w:rPr>
          <w:sz w:val="24"/>
          <w:szCs w:val="24"/>
        </w:rPr>
        <w:t>300 g frisch geriebener Cantalkäse</w:t>
      </w:r>
    </w:p>
    <w:p w14:paraId="6D6A677C" w14:textId="77777777" w:rsidR="003D31E6" w:rsidRDefault="003D31E6" w:rsidP="003D31E6">
      <w:pPr>
        <w:rPr>
          <w:sz w:val="24"/>
          <w:szCs w:val="24"/>
        </w:rPr>
      </w:pPr>
      <w:r>
        <w:rPr>
          <w:sz w:val="24"/>
          <w:szCs w:val="24"/>
        </w:rPr>
        <w:t>Salz</w:t>
      </w:r>
    </w:p>
    <w:p w14:paraId="2610FDDA" w14:textId="77777777" w:rsidR="003D31E6" w:rsidRDefault="003D31E6" w:rsidP="003D31E6">
      <w:pPr>
        <w:rPr>
          <w:sz w:val="24"/>
          <w:szCs w:val="24"/>
        </w:rPr>
      </w:pPr>
    </w:p>
    <w:p w14:paraId="74E76D22" w14:textId="77777777" w:rsidR="003D31E6" w:rsidRDefault="003D31E6" w:rsidP="003D31E6">
      <w:pPr>
        <w:rPr>
          <w:sz w:val="24"/>
          <w:szCs w:val="24"/>
        </w:rPr>
      </w:pPr>
      <w:r>
        <w:rPr>
          <w:sz w:val="24"/>
          <w:szCs w:val="24"/>
        </w:rPr>
        <w:t>Zubereitungszeit: etwa 45 Minuten</w:t>
      </w:r>
    </w:p>
    <w:p w14:paraId="6D52A27E" w14:textId="77777777" w:rsidR="003D31E6" w:rsidRPr="0055018D" w:rsidRDefault="003D31E6" w:rsidP="00B40E8C">
      <w:pPr>
        <w:pStyle w:val="ListParagraph"/>
        <w:numPr>
          <w:ilvl w:val="0"/>
          <w:numId w:val="1576"/>
        </w:numPr>
        <w:spacing w:after="120"/>
        <w:ind w:left="714" w:hanging="357"/>
        <w:contextualSpacing w:val="0"/>
        <w:jc w:val="both"/>
        <w:rPr>
          <w:sz w:val="24"/>
          <w:szCs w:val="24"/>
        </w:rPr>
      </w:pPr>
      <w:r w:rsidRPr="0055018D">
        <w:rPr>
          <w:sz w:val="24"/>
          <w:szCs w:val="24"/>
        </w:rPr>
        <w:t>Die Zwiebeln schälen und in dünne Scheiben schneide. Die Knoblauchzehen schälen und hacken.</w:t>
      </w:r>
    </w:p>
    <w:p w14:paraId="1630A068" w14:textId="77777777" w:rsidR="003D31E6" w:rsidRPr="0055018D" w:rsidRDefault="003D31E6" w:rsidP="00B40E8C">
      <w:pPr>
        <w:pStyle w:val="ListParagraph"/>
        <w:numPr>
          <w:ilvl w:val="0"/>
          <w:numId w:val="1576"/>
        </w:numPr>
        <w:spacing w:after="120"/>
        <w:ind w:left="714" w:hanging="357"/>
        <w:contextualSpacing w:val="0"/>
        <w:jc w:val="both"/>
        <w:rPr>
          <w:sz w:val="24"/>
          <w:szCs w:val="24"/>
        </w:rPr>
      </w:pPr>
      <w:r w:rsidRPr="0055018D">
        <w:rPr>
          <w:sz w:val="24"/>
          <w:szCs w:val="24"/>
        </w:rPr>
        <w:t>Die Butter in einer Kasserolle zerlassen. Die Zwiebeln und den Knoblauch dazugeben und bei milder Hitze hellgoldgelb dünsten. Etwa 1 ½ l Wasser angießen, salzen und alles etwa 10 Minuten kochen lassen.</w:t>
      </w:r>
    </w:p>
    <w:p w14:paraId="62866728" w14:textId="77777777" w:rsidR="003D31E6" w:rsidRPr="0055018D" w:rsidRDefault="003D31E6" w:rsidP="00B40E8C">
      <w:pPr>
        <w:pStyle w:val="ListParagraph"/>
        <w:numPr>
          <w:ilvl w:val="0"/>
          <w:numId w:val="1576"/>
        </w:numPr>
        <w:spacing w:after="120"/>
        <w:ind w:left="714" w:hanging="357"/>
        <w:contextualSpacing w:val="0"/>
        <w:jc w:val="both"/>
        <w:rPr>
          <w:sz w:val="24"/>
          <w:szCs w:val="24"/>
        </w:rPr>
      </w:pPr>
      <w:r w:rsidRPr="0055018D">
        <w:rPr>
          <w:sz w:val="24"/>
          <w:szCs w:val="24"/>
        </w:rPr>
        <w:t>Den Backofen auf 240°C vorheizen. Eine feuerfeste Suppenterrine oder tiefe Form mit einer Schicht Brotscheiben auslegen. Einen Teil des Käses darauf streuen. Mit einer weiteren Schicht Brot bedecken und den übrigen Käse in weiteren Schichten in die Terrine legen. Die Suppe darauf gießen.  Sie soll die Brot-Käse-Schicht nur knapp bedecken.</w:t>
      </w:r>
    </w:p>
    <w:p w14:paraId="59305E45" w14:textId="77777777" w:rsidR="003D31E6" w:rsidRPr="0055018D" w:rsidRDefault="003D31E6" w:rsidP="00B40E8C">
      <w:pPr>
        <w:pStyle w:val="ListParagraph"/>
        <w:numPr>
          <w:ilvl w:val="0"/>
          <w:numId w:val="1576"/>
        </w:numPr>
        <w:spacing w:after="120"/>
        <w:ind w:left="714" w:hanging="357"/>
        <w:contextualSpacing w:val="0"/>
        <w:jc w:val="both"/>
        <w:rPr>
          <w:sz w:val="24"/>
          <w:szCs w:val="24"/>
        </w:rPr>
      </w:pPr>
      <w:r w:rsidRPr="0055018D">
        <w:rPr>
          <w:sz w:val="24"/>
          <w:szCs w:val="24"/>
        </w:rPr>
        <w:t>Die Suppe im Backofen (Mitte, Gas Stufe 5) etwa 15 Minuten überbacken. Der Löffel soll darin stecken.</w:t>
      </w:r>
    </w:p>
    <w:p w14:paraId="2F9D56C2" w14:textId="77777777" w:rsidR="003D31E6" w:rsidRDefault="003D31E6" w:rsidP="003D31E6">
      <w:pPr>
        <w:rPr>
          <w:sz w:val="24"/>
          <w:szCs w:val="24"/>
        </w:rPr>
      </w:pPr>
    </w:p>
    <w:p w14:paraId="08CE3894" w14:textId="42161436" w:rsidR="00B134C4" w:rsidRDefault="003D31E6" w:rsidP="00037B2F">
      <w:pPr>
        <w:ind w:left="708" w:hanging="708"/>
        <w:rPr>
          <w:sz w:val="24"/>
          <w:szCs w:val="24"/>
        </w:rPr>
      </w:pPr>
      <w:r>
        <w:rPr>
          <w:sz w:val="24"/>
          <w:szCs w:val="24"/>
        </w:rPr>
        <w:t>Tipp:</w:t>
      </w:r>
      <w:r>
        <w:rPr>
          <w:sz w:val="24"/>
          <w:szCs w:val="24"/>
        </w:rPr>
        <w:tab/>
        <w:t>Cantal gilt als eine der ältesten französischen Käsesorten. Schon Plinius d.Ä. erwähnte ihn. Er wird in der Auvergne hergestellt, wo er in vulkanischen Felsenkellern reift.</w:t>
      </w:r>
      <w:r w:rsidR="00B134C4">
        <w:rPr>
          <w:sz w:val="24"/>
          <w:szCs w:val="24"/>
        </w:rPr>
        <w:br w:type="page"/>
      </w:r>
    </w:p>
    <w:p w14:paraId="7676C279" w14:textId="3DE6B04F" w:rsidR="002950FC" w:rsidRPr="00F0625D" w:rsidRDefault="00165FAA" w:rsidP="00F35720">
      <w:pPr>
        <w:pStyle w:val="Heading2"/>
        <w:spacing w:after="240"/>
      </w:pPr>
      <w:r w:rsidRPr="00F0625D">
        <w:lastRenderedPageBreak/>
        <w:t>Pistaziensuppe</w:t>
      </w:r>
      <w:r w:rsidR="002C72AF">
        <w:rPr>
          <w:rStyle w:val="FootnoteReference"/>
          <w:lang w:val="en-US"/>
        </w:rPr>
        <w:footnoteReference w:id="381"/>
      </w:r>
    </w:p>
    <w:p w14:paraId="6FFBE3D2" w14:textId="1558B726" w:rsidR="00F9435C" w:rsidRPr="008B3891" w:rsidRDefault="00F9435C" w:rsidP="00165FAA">
      <w:pPr>
        <w:rPr>
          <w:sz w:val="24"/>
          <w:szCs w:val="24"/>
        </w:rPr>
      </w:pPr>
      <w:r w:rsidRPr="00F35720">
        <w:rPr>
          <w:sz w:val="24"/>
          <w:szCs w:val="24"/>
          <w:u w:val="single"/>
        </w:rPr>
        <w:t>Zutaten</w:t>
      </w:r>
      <w:r w:rsidRPr="008B3891">
        <w:rPr>
          <w:sz w:val="24"/>
          <w:szCs w:val="24"/>
        </w:rPr>
        <w:t xml:space="preserve"> </w:t>
      </w:r>
      <w:r w:rsidR="00F35720">
        <w:rPr>
          <w:sz w:val="24"/>
          <w:szCs w:val="24"/>
        </w:rPr>
        <w:t>(</w:t>
      </w:r>
      <w:r w:rsidRPr="008B3891">
        <w:rPr>
          <w:sz w:val="24"/>
          <w:szCs w:val="24"/>
        </w:rPr>
        <w:t>für 4 Portionen</w:t>
      </w:r>
      <w:r w:rsidR="00F35720">
        <w:rPr>
          <w:sz w:val="24"/>
          <w:szCs w:val="24"/>
        </w:rPr>
        <w:t>)</w:t>
      </w:r>
    </w:p>
    <w:p w14:paraId="47FB5FDC" w14:textId="33A0F67F" w:rsidR="00F9435C" w:rsidRPr="008B3891" w:rsidRDefault="00F9435C" w:rsidP="00165FAA">
      <w:pPr>
        <w:rPr>
          <w:sz w:val="24"/>
          <w:szCs w:val="24"/>
        </w:rPr>
      </w:pPr>
      <w:r w:rsidRPr="008B3891">
        <w:rPr>
          <w:sz w:val="24"/>
          <w:szCs w:val="24"/>
        </w:rPr>
        <w:t>¼ TL Safranfäden</w:t>
      </w:r>
    </w:p>
    <w:p w14:paraId="18EA39FB" w14:textId="56C6C712" w:rsidR="00F9435C" w:rsidRPr="008B3891" w:rsidRDefault="00F9435C" w:rsidP="00165FAA">
      <w:pPr>
        <w:rPr>
          <w:sz w:val="24"/>
          <w:szCs w:val="24"/>
        </w:rPr>
      </w:pPr>
      <w:r w:rsidRPr="008B3891">
        <w:rPr>
          <w:sz w:val="24"/>
          <w:szCs w:val="24"/>
        </w:rPr>
        <w:t>200 g Pistazienkerne</w:t>
      </w:r>
    </w:p>
    <w:p w14:paraId="19F99C40" w14:textId="5CEDE4EB" w:rsidR="00F9435C" w:rsidRPr="008B3891" w:rsidRDefault="00F9435C" w:rsidP="00165FAA">
      <w:pPr>
        <w:rPr>
          <w:sz w:val="24"/>
          <w:szCs w:val="24"/>
        </w:rPr>
      </w:pPr>
      <w:r w:rsidRPr="008B3891">
        <w:rPr>
          <w:sz w:val="24"/>
          <w:szCs w:val="24"/>
        </w:rPr>
        <w:t>30 g Butter</w:t>
      </w:r>
    </w:p>
    <w:p w14:paraId="5204DC19" w14:textId="7241DAEA" w:rsidR="00F9435C" w:rsidRPr="008B3891" w:rsidRDefault="00F9435C" w:rsidP="00165FAA">
      <w:pPr>
        <w:rPr>
          <w:sz w:val="24"/>
          <w:szCs w:val="24"/>
        </w:rPr>
      </w:pPr>
      <w:r w:rsidRPr="008B3891">
        <w:rPr>
          <w:sz w:val="24"/>
          <w:szCs w:val="24"/>
        </w:rPr>
        <w:t>100 g S</w:t>
      </w:r>
      <w:r w:rsidR="00F55380" w:rsidRPr="008B3891">
        <w:rPr>
          <w:sz w:val="24"/>
          <w:szCs w:val="24"/>
        </w:rPr>
        <w:t>c</w:t>
      </w:r>
      <w:r w:rsidRPr="008B3891">
        <w:rPr>
          <w:sz w:val="24"/>
          <w:szCs w:val="24"/>
        </w:rPr>
        <w:t>halotte</w:t>
      </w:r>
      <w:r w:rsidR="00F55380" w:rsidRPr="008B3891">
        <w:rPr>
          <w:sz w:val="24"/>
          <w:szCs w:val="24"/>
        </w:rPr>
        <w:t>n, fein gehackt</w:t>
      </w:r>
    </w:p>
    <w:p w14:paraId="1D59B51D" w14:textId="2D64D1CD" w:rsidR="00F55380" w:rsidRPr="008B3891" w:rsidRDefault="00F55380" w:rsidP="00165FAA">
      <w:pPr>
        <w:rPr>
          <w:sz w:val="24"/>
          <w:szCs w:val="24"/>
        </w:rPr>
      </w:pPr>
      <w:r w:rsidRPr="008B3891">
        <w:rPr>
          <w:sz w:val="24"/>
          <w:szCs w:val="24"/>
        </w:rPr>
        <w:t>25 g Ingwer, fein gehackt</w:t>
      </w:r>
    </w:p>
    <w:p w14:paraId="1580F9EB" w14:textId="0FD07300" w:rsidR="00F55380" w:rsidRPr="008B3891" w:rsidRDefault="00F55380" w:rsidP="00165FAA">
      <w:pPr>
        <w:rPr>
          <w:sz w:val="24"/>
          <w:szCs w:val="24"/>
        </w:rPr>
      </w:pPr>
      <w:r w:rsidRPr="008B3891">
        <w:rPr>
          <w:sz w:val="24"/>
          <w:szCs w:val="24"/>
        </w:rPr>
        <w:t>150 g Lauch, fein gehackt</w:t>
      </w:r>
    </w:p>
    <w:p w14:paraId="7394CC63" w14:textId="7BBE7481" w:rsidR="00F55380" w:rsidRPr="008B3891" w:rsidRDefault="00F55380" w:rsidP="00165FAA">
      <w:pPr>
        <w:rPr>
          <w:sz w:val="24"/>
          <w:szCs w:val="24"/>
        </w:rPr>
      </w:pPr>
      <w:r w:rsidRPr="008B3891">
        <w:rPr>
          <w:sz w:val="24"/>
          <w:szCs w:val="24"/>
        </w:rPr>
        <w:t>2 TL Kreuzkümmel</w:t>
      </w:r>
    </w:p>
    <w:p w14:paraId="3EB1B8C6" w14:textId="36452ED8" w:rsidR="008874C0" w:rsidRPr="008874C0" w:rsidRDefault="008874C0" w:rsidP="00165FAA">
      <w:pPr>
        <w:rPr>
          <w:sz w:val="24"/>
          <w:szCs w:val="24"/>
        </w:rPr>
      </w:pPr>
      <w:r w:rsidRPr="008874C0">
        <w:rPr>
          <w:sz w:val="24"/>
          <w:szCs w:val="24"/>
        </w:rPr>
        <w:t>700 ml Hühnerbrühe/G</w:t>
      </w:r>
      <w:r>
        <w:rPr>
          <w:sz w:val="24"/>
          <w:szCs w:val="24"/>
        </w:rPr>
        <w:t>emüsebrühe</w:t>
      </w:r>
    </w:p>
    <w:p w14:paraId="4DED7594" w14:textId="32BB3742" w:rsidR="008874C0" w:rsidRDefault="008874C0" w:rsidP="00165FAA">
      <w:pPr>
        <w:rPr>
          <w:sz w:val="24"/>
          <w:szCs w:val="24"/>
        </w:rPr>
      </w:pPr>
      <w:r w:rsidRPr="008874C0">
        <w:rPr>
          <w:sz w:val="24"/>
          <w:szCs w:val="24"/>
        </w:rPr>
        <w:t xml:space="preserve">80 ml </w:t>
      </w:r>
      <w:r>
        <w:rPr>
          <w:sz w:val="24"/>
          <w:szCs w:val="24"/>
        </w:rPr>
        <w:t>f</w:t>
      </w:r>
      <w:r w:rsidRPr="008874C0">
        <w:rPr>
          <w:sz w:val="24"/>
          <w:szCs w:val="24"/>
        </w:rPr>
        <w:t>risch gepresster Orangensaft</w:t>
      </w:r>
    </w:p>
    <w:p w14:paraId="688BD64B" w14:textId="3946FB29" w:rsidR="008874C0" w:rsidRDefault="000069A8" w:rsidP="00165FAA">
      <w:pPr>
        <w:rPr>
          <w:sz w:val="24"/>
          <w:szCs w:val="24"/>
        </w:rPr>
      </w:pPr>
      <w:r>
        <w:rPr>
          <w:sz w:val="24"/>
          <w:szCs w:val="24"/>
        </w:rPr>
        <w:t>1 EL Zitronensaft</w:t>
      </w:r>
      <w:r w:rsidR="00F35720">
        <w:rPr>
          <w:sz w:val="24"/>
          <w:szCs w:val="24"/>
        </w:rPr>
        <w:t>, Salz, Pfeffer</w:t>
      </w:r>
    </w:p>
    <w:p w14:paraId="6AF45317" w14:textId="7BA9F75D" w:rsidR="000069A8" w:rsidRDefault="000069A8" w:rsidP="00165FAA">
      <w:pPr>
        <w:rPr>
          <w:sz w:val="24"/>
          <w:szCs w:val="24"/>
        </w:rPr>
      </w:pPr>
      <w:r>
        <w:rPr>
          <w:sz w:val="24"/>
          <w:szCs w:val="24"/>
        </w:rPr>
        <w:t>Saure Sahne zum Servieren</w:t>
      </w:r>
    </w:p>
    <w:p w14:paraId="61ADB3B5" w14:textId="77777777" w:rsidR="000069A8" w:rsidRDefault="000069A8" w:rsidP="00165FAA">
      <w:pPr>
        <w:rPr>
          <w:sz w:val="24"/>
          <w:szCs w:val="24"/>
        </w:rPr>
      </w:pPr>
    </w:p>
    <w:p w14:paraId="75B24565" w14:textId="718B1A5A" w:rsidR="00F35720" w:rsidRDefault="00F35720" w:rsidP="00165FAA">
      <w:pPr>
        <w:rPr>
          <w:sz w:val="24"/>
          <w:szCs w:val="24"/>
        </w:rPr>
      </w:pPr>
      <w:r>
        <w:rPr>
          <w:sz w:val="24"/>
          <w:szCs w:val="24"/>
        </w:rPr>
        <w:t>Zubereitung:</w:t>
      </w:r>
    </w:p>
    <w:p w14:paraId="66F3F4E9" w14:textId="04F0B2F9" w:rsidR="000069A8" w:rsidRPr="001F05A3" w:rsidRDefault="000069A8" w:rsidP="00B40E8C">
      <w:pPr>
        <w:pStyle w:val="ListParagraph"/>
        <w:numPr>
          <w:ilvl w:val="0"/>
          <w:numId w:val="878"/>
        </w:numPr>
        <w:spacing w:after="120"/>
        <w:ind w:left="714" w:hanging="357"/>
        <w:contextualSpacing w:val="0"/>
        <w:jc w:val="both"/>
        <w:rPr>
          <w:sz w:val="24"/>
          <w:szCs w:val="24"/>
        </w:rPr>
      </w:pPr>
      <w:r w:rsidRPr="001F05A3">
        <w:rPr>
          <w:sz w:val="24"/>
          <w:szCs w:val="24"/>
        </w:rPr>
        <w:t>Den Backofen auf 180 Grad vorheizen.</w:t>
      </w:r>
    </w:p>
    <w:p w14:paraId="1BBD0227" w14:textId="0A7B8AA3" w:rsidR="000069A8" w:rsidRPr="001F05A3" w:rsidRDefault="000069A8" w:rsidP="00B40E8C">
      <w:pPr>
        <w:pStyle w:val="ListParagraph"/>
        <w:numPr>
          <w:ilvl w:val="0"/>
          <w:numId w:val="878"/>
        </w:numPr>
        <w:spacing w:after="120"/>
        <w:ind w:left="714" w:hanging="357"/>
        <w:contextualSpacing w:val="0"/>
        <w:jc w:val="both"/>
        <w:rPr>
          <w:sz w:val="24"/>
          <w:szCs w:val="24"/>
        </w:rPr>
      </w:pPr>
      <w:r w:rsidRPr="001F05A3">
        <w:rPr>
          <w:sz w:val="24"/>
          <w:szCs w:val="24"/>
        </w:rPr>
        <w:t>Die Safranfäden in einer kleinen Tasse mit 2 EL kochendem Wasser bedecken und 30 Minuten ziehen lassen.</w:t>
      </w:r>
    </w:p>
    <w:p w14:paraId="62649987" w14:textId="5C850660" w:rsidR="000069A8" w:rsidRPr="001F05A3" w:rsidRDefault="000069A8" w:rsidP="00B40E8C">
      <w:pPr>
        <w:pStyle w:val="ListParagraph"/>
        <w:numPr>
          <w:ilvl w:val="0"/>
          <w:numId w:val="878"/>
        </w:numPr>
        <w:spacing w:after="120"/>
        <w:ind w:left="714" w:hanging="357"/>
        <w:contextualSpacing w:val="0"/>
        <w:jc w:val="both"/>
        <w:rPr>
          <w:sz w:val="24"/>
          <w:szCs w:val="24"/>
        </w:rPr>
      </w:pPr>
      <w:r w:rsidRPr="001F05A3">
        <w:rPr>
          <w:sz w:val="24"/>
          <w:szCs w:val="24"/>
        </w:rPr>
        <w:t>Die Pistazien 1 Minute in kochendem Wasser blanchieren, abgießen und die Häutchen mit den Fingern abrubbeln. Es macht nichts, wenn sich die Häutchen nicht vollständig entfernen lassen. Die Pistazien auf einem Backblech verteilen, 8 Minuten im Ofen rösten, herausnehmen und abkühlen lassen.</w:t>
      </w:r>
    </w:p>
    <w:p w14:paraId="56AEB3CB" w14:textId="0A7FAD5F" w:rsidR="000069A8" w:rsidRPr="001F05A3" w:rsidRDefault="000069A8" w:rsidP="00B40E8C">
      <w:pPr>
        <w:pStyle w:val="ListParagraph"/>
        <w:numPr>
          <w:ilvl w:val="0"/>
          <w:numId w:val="878"/>
        </w:numPr>
        <w:spacing w:after="120"/>
        <w:ind w:left="714" w:hanging="357"/>
        <w:contextualSpacing w:val="0"/>
        <w:jc w:val="both"/>
        <w:rPr>
          <w:sz w:val="24"/>
          <w:szCs w:val="24"/>
        </w:rPr>
      </w:pPr>
      <w:r w:rsidRPr="001F05A3">
        <w:rPr>
          <w:sz w:val="24"/>
          <w:szCs w:val="24"/>
        </w:rPr>
        <w:t xml:space="preserve">Die Butter in einem großen Topf erhitzen und die Schalotten mit Ingwer, Lauch, Kreuzkümmel, ½ TL Salz </w:t>
      </w:r>
      <w:r w:rsidR="00DB5846" w:rsidRPr="001F05A3">
        <w:rPr>
          <w:sz w:val="24"/>
          <w:szCs w:val="24"/>
        </w:rPr>
        <w:t>sowie</w:t>
      </w:r>
      <w:r w:rsidRPr="001F05A3">
        <w:rPr>
          <w:sz w:val="24"/>
          <w:szCs w:val="24"/>
        </w:rPr>
        <w:t xml:space="preserve"> etwas Pfeffer 10 Minuten bei mittlerer Hitze darin anschwitzen, bis sie weich sind</w:t>
      </w:r>
      <w:r w:rsidR="00DB5846" w:rsidRPr="001F05A3">
        <w:rPr>
          <w:sz w:val="24"/>
          <w:szCs w:val="24"/>
        </w:rPr>
        <w:t>. Dabei immer wieder umrühren. Die Brühe und die Hälfte der Safranflüssigkeit angießen, die Wärmezufuhr verringern und die Suppe 20 Minuten zugedeckt köcheln lassen.</w:t>
      </w:r>
    </w:p>
    <w:p w14:paraId="0A810026" w14:textId="2069FAB3" w:rsidR="00DB5846" w:rsidRPr="001F05A3" w:rsidRDefault="001F05A3" w:rsidP="00B40E8C">
      <w:pPr>
        <w:pStyle w:val="ListParagraph"/>
        <w:numPr>
          <w:ilvl w:val="0"/>
          <w:numId w:val="878"/>
        </w:numPr>
        <w:spacing w:after="120"/>
        <w:ind w:left="714" w:hanging="357"/>
        <w:contextualSpacing w:val="0"/>
        <w:jc w:val="both"/>
        <w:rPr>
          <w:sz w:val="24"/>
          <w:szCs w:val="24"/>
        </w:rPr>
      </w:pPr>
      <w:r w:rsidRPr="001F05A3">
        <w:rPr>
          <w:sz w:val="24"/>
          <w:szCs w:val="24"/>
        </w:rPr>
        <w:t>1 EL Pistazie zum Garnieren beiseitelegen, den Rest mit der Hälfte der Suppe in eine Schüssel füllen, mit dem Stabmixer glatt pürieren und in den Topf zurückgießen. Orangen- und Zitronensaft unterrühren, die Suppe noch einmal erhitzen und abschmecken.</w:t>
      </w:r>
    </w:p>
    <w:p w14:paraId="7B78C4D1" w14:textId="4F82E482" w:rsidR="00A63DF1" w:rsidRDefault="001F05A3" w:rsidP="00B40E8C">
      <w:pPr>
        <w:pStyle w:val="ListParagraph"/>
        <w:numPr>
          <w:ilvl w:val="0"/>
          <w:numId w:val="878"/>
        </w:numPr>
        <w:spacing w:after="120"/>
        <w:ind w:left="714" w:hanging="357"/>
        <w:contextualSpacing w:val="0"/>
        <w:jc w:val="both"/>
        <w:rPr>
          <w:sz w:val="24"/>
          <w:szCs w:val="24"/>
        </w:rPr>
      </w:pPr>
      <w:r w:rsidRPr="001F05A3">
        <w:rPr>
          <w:sz w:val="24"/>
          <w:szCs w:val="24"/>
        </w:rPr>
        <w:lastRenderedPageBreak/>
        <w:t>Die restlichen Pistazien grob hacken. Die Suppe auf vier tiefe Teller verteilen und jeweils mit einem Klecks saurer Sahne garnieren. Mit den gehackten Pistazien bestreuen und mit der restlichen Safranflüssigkeit beträufeln.</w:t>
      </w:r>
    </w:p>
    <w:p w14:paraId="0BD9AB7B" w14:textId="77777777" w:rsidR="008B5CA0" w:rsidRDefault="008B5CA0" w:rsidP="008B5CA0">
      <w:pPr>
        <w:spacing w:after="120"/>
        <w:jc w:val="both"/>
        <w:rPr>
          <w:sz w:val="24"/>
          <w:szCs w:val="24"/>
        </w:rPr>
      </w:pPr>
    </w:p>
    <w:p w14:paraId="1AB6056C" w14:textId="22DBB6C8" w:rsidR="008B5CA0" w:rsidRPr="008B5CA0" w:rsidRDefault="008B5CA0" w:rsidP="00955851">
      <w:pPr>
        <w:spacing w:after="120"/>
        <w:ind w:left="708" w:hanging="708"/>
        <w:jc w:val="both"/>
        <w:rPr>
          <w:sz w:val="24"/>
          <w:szCs w:val="24"/>
        </w:rPr>
      </w:pPr>
      <w:r>
        <w:rPr>
          <w:sz w:val="24"/>
          <w:szCs w:val="24"/>
        </w:rPr>
        <w:t>Info:</w:t>
      </w:r>
      <w:r>
        <w:rPr>
          <w:sz w:val="24"/>
          <w:szCs w:val="24"/>
        </w:rPr>
        <w:tab/>
        <w:t xml:space="preserve">Diese Suppe habe ich auch einmal versucht. Am </w:t>
      </w:r>
      <w:r w:rsidR="00955851">
        <w:rPr>
          <w:sz w:val="24"/>
          <w:szCs w:val="24"/>
        </w:rPr>
        <w:t>a</w:t>
      </w:r>
      <w:r>
        <w:rPr>
          <w:sz w:val="24"/>
          <w:szCs w:val="24"/>
        </w:rPr>
        <w:t xml:space="preserve">ufwändigsten war das </w:t>
      </w:r>
      <w:r w:rsidR="00955851">
        <w:rPr>
          <w:sz w:val="24"/>
          <w:szCs w:val="24"/>
        </w:rPr>
        <w:t>Schälen der Pistazien. Hat aber ganz gut geschmeckt.</w:t>
      </w:r>
    </w:p>
    <w:p w14:paraId="7A209862" w14:textId="162B585C" w:rsidR="001F05A3" w:rsidRPr="00A63DF1" w:rsidRDefault="00A63DF1" w:rsidP="00A63DF1">
      <w:pPr>
        <w:rPr>
          <w:sz w:val="24"/>
          <w:szCs w:val="24"/>
        </w:rPr>
      </w:pPr>
      <w:r>
        <w:rPr>
          <w:sz w:val="24"/>
          <w:szCs w:val="24"/>
        </w:rPr>
        <w:br w:type="page"/>
      </w:r>
    </w:p>
    <w:p w14:paraId="003DD30E" w14:textId="6F6EF516" w:rsidR="00510BE3" w:rsidRDefault="00347005" w:rsidP="00F35720">
      <w:pPr>
        <w:pStyle w:val="Heading2"/>
        <w:spacing w:after="240"/>
      </w:pPr>
      <w:r>
        <w:lastRenderedPageBreak/>
        <w:t xml:space="preserve">Spargelsuppe mit Schnittlauch und </w:t>
      </w:r>
      <w:r w:rsidR="00510BE3">
        <w:t>geröstetem Brot</w:t>
      </w:r>
      <w:r w:rsidR="00A63DF1">
        <w:rPr>
          <w:rStyle w:val="FootnoteReference"/>
        </w:rPr>
        <w:footnoteReference w:id="382"/>
      </w:r>
      <w:r w:rsidR="00510BE3">
        <w:t xml:space="preserve"> </w:t>
      </w:r>
    </w:p>
    <w:p w14:paraId="3E134FAC" w14:textId="2CC38929" w:rsidR="00510BE3" w:rsidRDefault="00510BE3">
      <w:pPr>
        <w:rPr>
          <w:sz w:val="24"/>
          <w:szCs w:val="24"/>
        </w:rPr>
      </w:pPr>
      <w:r w:rsidRPr="00F35720">
        <w:rPr>
          <w:sz w:val="24"/>
          <w:szCs w:val="24"/>
          <w:u w:val="single"/>
        </w:rPr>
        <w:t>Zutaten</w:t>
      </w:r>
      <w:r>
        <w:rPr>
          <w:sz w:val="24"/>
          <w:szCs w:val="24"/>
        </w:rPr>
        <w:t xml:space="preserve"> </w:t>
      </w:r>
      <w:r w:rsidR="00F35720">
        <w:rPr>
          <w:sz w:val="24"/>
          <w:szCs w:val="24"/>
        </w:rPr>
        <w:t>(</w:t>
      </w:r>
      <w:r>
        <w:rPr>
          <w:sz w:val="24"/>
          <w:szCs w:val="24"/>
        </w:rPr>
        <w:t>für 2 Portionen</w:t>
      </w:r>
      <w:r w:rsidR="00F35720">
        <w:rPr>
          <w:sz w:val="24"/>
          <w:szCs w:val="24"/>
        </w:rPr>
        <w:t>):</w:t>
      </w:r>
    </w:p>
    <w:p w14:paraId="76A2924C" w14:textId="77777777" w:rsidR="00510BE3" w:rsidRDefault="00510BE3">
      <w:pPr>
        <w:rPr>
          <w:sz w:val="24"/>
          <w:szCs w:val="24"/>
        </w:rPr>
      </w:pPr>
      <w:r>
        <w:rPr>
          <w:sz w:val="24"/>
          <w:szCs w:val="24"/>
        </w:rPr>
        <w:t>600 g Abschnitte und Schalen von etwa 1,5 kg grünem und weißem Spargel</w:t>
      </w:r>
    </w:p>
    <w:p w14:paraId="4365EF57" w14:textId="77777777" w:rsidR="00AB2BF7" w:rsidRDefault="00AB2BF7">
      <w:pPr>
        <w:rPr>
          <w:sz w:val="24"/>
          <w:szCs w:val="24"/>
        </w:rPr>
      </w:pPr>
      <w:r>
        <w:rPr>
          <w:sz w:val="24"/>
          <w:szCs w:val="24"/>
        </w:rPr>
        <w:t>1 Schalotte</w:t>
      </w:r>
    </w:p>
    <w:p w14:paraId="46B6D6EC" w14:textId="77777777" w:rsidR="00AB2BF7" w:rsidRDefault="00AB2BF7">
      <w:pPr>
        <w:rPr>
          <w:sz w:val="24"/>
          <w:szCs w:val="24"/>
        </w:rPr>
      </w:pPr>
      <w:r>
        <w:rPr>
          <w:sz w:val="24"/>
          <w:szCs w:val="24"/>
        </w:rPr>
        <w:t>1 TL Butter</w:t>
      </w:r>
    </w:p>
    <w:p w14:paraId="185B7310" w14:textId="77777777" w:rsidR="00AB2BF7" w:rsidRDefault="00AB2BF7">
      <w:pPr>
        <w:rPr>
          <w:sz w:val="24"/>
          <w:szCs w:val="24"/>
        </w:rPr>
      </w:pPr>
      <w:r>
        <w:rPr>
          <w:sz w:val="24"/>
          <w:szCs w:val="24"/>
        </w:rPr>
        <w:t>3 kleinere Kartoffeln</w:t>
      </w:r>
    </w:p>
    <w:p w14:paraId="0227BF30" w14:textId="0EBD32E6" w:rsidR="00AB2BF7" w:rsidRDefault="00AB2BF7" w:rsidP="006B6903">
      <w:pPr>
        <w:tabs>
          <w:tab w:val="left" w:pos="6740"/>
        </w:tabs>
        <w:rPr>
          <w:sz w:val="24"/>
          <w:szCs w:val="24"/>
        </w:rPr>
      </w:pPr>
      <w:r>
        <w:rPr>
          <w:sz w:val="24"/>
          <w:szCs w:val="24"/>
        </w:rPr>
        <w:t>Salz</w:t>
      </w:r>
      <w:r w:rsidR="006B6903">
        <w:rPr>
          <w:sz w:val="24"/>
          <w:szCs w:val="24"/>
        </w:rPr>
        <w:tab/>
      </w:r>
    </w:p>
    <w:p w14:paraId="2A8A8EF4" w14:textId="77777777" w:rsidR="00AB2BF7" w:rsidRDefault="00AB2BF7">
      <w:pPr>
        <w:rPr>
          <w:sz w:val="24"/>
          <w:szCs w:val="24"/>
        </w:rPr>
      </w:pPr>
      <w:r>
        <w:rPr>
          <w:sz w:val="24"/>
          <w:szCs w:val="24"/>
        </w:rPr>
        <w:t>30 ml Sahne</w:t>
      </w:r>
    </w:p>
    <w:p w14:paraId="2C880EE3" w14:textId="77777777" w:rsidR="00AB2BF7" w:rsidRDefault="00AB2BF7">
      <w:pPr>
        <w:rPr>
          <w:sz w:val="24"/>
          <w:szCs w:val="24"/>
        </w:rPr>
      </w:pPr>
      <w:r>
        <w:rPr>
          <w:sz w:val="24"/>
          <w:szCs w:val="24"/>
        </w:rPr>
        <w:t>1 Prise Zucker</w:t>
      </w:r>
    </w:p>
    <w:p w14:paraId="4F15424B" w14:textId="77777777" w:rsidR="00AB2BF7" w:rsidRDefault="00AB2BF7">
      <w:pPr>
        <w:rPr>
          <w:sz w:val="24"/>
          <w:szCs w:val="24"/>
        </w:rPr>
      </w:pPr>
      <w:r>
        <w:rPr>
          <w:sz w:val="24"/>
          <w:szCs w:val="24"/>
        </w:rPr>
        <w:t>1 Brötchen</w:t>
      </w:r>
    </w:p>
    <w:p w14:paraId="08C57D77" w14:textId="77777777" w:rsidR="00AB2BF7" w:rsidRDefault="00AB2BF7">
      <w:pPr>
        <w:rPr>
          <w:sz w:val="24"/>
          <w:szCs w:val="24"/>
        </w:rPr>
      </w:pPr>
      <w:r>
        <w:rPr>
          <w:sz w:val="24"/>
          <w:szCs w:val="24"/>
        </w:rPr>
        <w:t>Etwas Olivenöl</w:t>
      </w:r>
    </w:p>
    <w:p w14:paraId="450A1544" w14:textId="77777777" w:rsidR="00AB2BF7" w:rsidRDefault="00AB2BF7">
      <w:pPr>
        <w:rPr>
          <w:sz w:val="24"/>
          <w:szCs w:val="24"/>
        </w:rPr>
      </w:pPr>
      <w:r>
        <w:rPr>
          <w:sz w:val="24"/>
          <w:szCs w:val="24"/>
        </w:rPr>
        <w:t>Schnittlauch zum Servieren</w:t>
      </w:r>
    </w:p>
    <w:p w14:paraId="2EE38B1E" w14:textId="77777777" w:rsidR="00AB2BF7" w:rsidRDefault="00AB2BF7">
      <w:pPr>
        <w:rPr>
          <w:sz w:val="24"/>
          <w:szCs w:val="24"/>
        </w:rPr>
      </w:pPr>
    </w:p>
    <w:p w14:paraId="76EE28D3" w14:textId="711F6A65" w:rsidR="00F35720" w:rsidRDefault="00F35720">
      <w:pPr>
        <w:rPr>
          <w:sz w:val="24"/>
          <w:szCs w:val="24"/>
        </w:rPr>
      </w:pPr>
      <w:r>
        <w:rPr>
          <w:sz w:val="24"/>
          <w:szCs w:val="24"/>
        </w:rPr>
        <w:t>Zubereitung:</w:t>
      </w:r>
    </w:p>
    <w:p w14:paraId="3B16BC7C" w14:textId="77777777" w:rsidR="006050ED" w:rsidRPr="003E6C2B" w:rsidRDefault="006050ED" w:rsidP="00B40E8C">
      <w:pPr>
        <w:pStyle w:val="ListParagraph"/>
        <w:numPr>
          <w:ilvl w:val="0"/>
          <w:numId w:val="801"/>
        </w:numPr>
        <w:spacing w:after="120"/>
        <w:ind w:left="714" w:hanging="357"/>
        <w:contextualSpacing w:val="0"/>
        <w:jc w:val="both"/>
        <w:rPr>
          <w:sz w:val="24"/>
          <w:szCs w:val="24"/>
        </w:rPr>
      </w:pPr>
      <w:r w:rsidRPr="003E6C2B">
        <w:rPr>
          <w:sz w:val="24"/>
          <w:szCs w:val="24"/>
        </w:rPr>
        <w:t>Spargelabschnitte und -schalen in ca. 1,2 l Wasser bei geschlossenem Deckel 45 Minuten lang auskochen (etwas mehr oder weniger Wasser wird nicht schaden). Den Fond durch ein feines Sieb absieben, die Flüssigkeit aus den Spargelstücken drücken.</w:t>
      </w:r>
    </w:p>
    <w:p w14:paraId="6620C674" w14:textId="0588B15C" w:rsidR="00B61FFE" w:rsidRPr="003E6C2B" w:rsidRDefault="006050ED" w:rsidP="00B40E8C">
      <w:pPr>
        <w:pStyle w:val="ListParagraph"/>
        <w:numPr>
          <w:ilvl w:val="0"/>
          <w:numId w:val="801"/>
        </w:numPr>
        <w:spacing w:after="120"/>
        <w:ind w:left="714" w:hanging="357"/>
        <w:contextualSpacing w:val="0"/>
        <w:jc w:val="both"/>
        <w:rPr>
          <w:sz w:val="24"/>
          <w:szCs w:val="24"/>
        </w:rPr>
      </w:pPr>
      <w:r w:rsidRPr="003E6C2B">
        <w:rPr>
          <w:sz w:val="24"/>
          <w:szCs w:val="24"/>
        </w:rPr>
        <w:t xml:space="preserve">Schalotte fein hacken, in Butter kurz dünsten, bis sie glasig ist. Kartoffeln schälen und in kleine </w:t>
      </w:r>
      <w:r w:rsidR="00131A24" w:rsidRPr="003E6C2B">
        <w:rPr>
          <w:sz w:val="24"/>
          <w:szCs w:val="24"/>
        </w:rPr>
        <w:t>Würfel schneiden. Zur Schalotte in den Topf geben, dann nach und nach langsam den Spargelfond dazu</w:t>
      </w:r>
      <w:r w:rsidR="003E6C2B" w:rsidRPr="003E6C2B">
        <w:rPr>
          <w:sz w:val="24"/>
          <w:szCs w:val="24"/>
        </w:rPr>
        <w:t xml:space="preserve"> </w:t>
      </w:r>
      <w:r w:rsidR="00131A24" w:rsidRPr="003E6C2B">
        <w:rPr>
          <w:sz w:val="24"/>
          <w:szCs w:val="24"/>
        </w:rPr>
        <w:t>gießen. Salzen. Die Kartoffeln im Fond ga</w:t>
      </w:r>
      <w:r w:rsidR="003E6C2B" w:rsidRPr="003E6C2B">
        <w:rPr>
          <w:sz w:val="24"/>
          <w:szCs w:val="24"/>
        </w:rPr>
        <w:t>r</w:t>
      </w:r>
      <w:r w:rsidR="00131A24" w:rsidRPr="003E6C2B">
        <w:rPr>
          <w:sz w:val="24"/>
          <w:szCs w:val="24"/>
        </w:rPr>
        <w:t>kochen</w:t>
      </w:r>
      <w:r w:rsidR="00B61FFE" w:rsidRPr="003E6C2B">
        <w:rPr>
          <w:sz w:val="24"/>
          <w:szCs w:val="24"/>
        </w:rPr>
        <w:t>, ungefähr 15 Minuten lang. Sahne hinzufügen. Pürieren und eine Prise Zucker dazugeben, mit Salz abschmecken.</w:t>
      </w:r>
    </w:p>
    <w:p w14:paraId="075674A4" w14:textId="13CD1B76" w:rsidR="00347005" w:rsidRPr="003E6C2B" w:rsidRDefault="00B61FFE" w:rsidP="00B40E8C">
      <w:pPr>
        <w:pStyle w:val="ListParagraph"/>
        <w:numPr>
          <w:ilvl w:val="0"/>
          <w:numId w:val="801"/>
        </w:numPr>
        <w:spacing w:after="120"/>
        <w:ind w:left="714" w:hanging="357"/>
        <w:contextualSpacing w:val="0"/>
        <w:jc w:val="both"/>
        <w:rPr>
          <w:sz w:val="24"/>
          <w:szCs w:val="24"/>
        </w:rPr>
      </w:pPr>
      <w:r w:rsidRPr="003E6C2B">
        <w:rPr>
          <w:sz w:val="24"/>
          <w:szCs w:val="24"/>
        </w:rPr>
        <w:t xml:space="preserve">Während die Suppe kocht, ein Brötchen (vom Vortag) in Stücke reißen, in </w:t>
      </w:r>
      <w:r w:rsidR="003E6C2B" w:rsidRPr="003E6C2B">
        <w:rPr>
          <w:sz w:val="24"/>
          <w:szCs w:val="24"/>
        </w:rPr>
        <w:t>einer</w:t>
      </w:r>
      <w:r w:rsidRPr="003E6C2B">
        <w:rPr>
          <w:sz w:val="24"/>
          <w:szCs w:val="24"/>
        </w:rPr>
        <w:t xml:space="preserve"> Pfanne in Olivenöl rösten, bis die Croûtons etwas Farbe annehmen</w:t>
      </w:r>
      <w:r w:rsidR="003E6C2B" w:rsidRPr="003E6C2B">
        <w:rPr>
          <w:sz w:val="24"/>
          <w:szCs w:val="24"/>
        </w:rPr>
        <w:t>. Dann abkühlen lassen, eventuell zwischen den Fingern zerkrümeln, sodass die Croûto</w:t>
      </w:r>
      <w:r w:rsidR="003E6C2B">
        <w:rPr>
          <w:sz w:val="24"/>
          <w:szCs w:val="24"/>
        </w:rPr>
        <w:t>n</w:t>
      </w:r>
      <w:r w:rsidR="003E6C2B" w:rsidRPr="003E6C2B">
        <w:rPr>
          <w:sz w:val="24"/>
          <w:szCs w:val="24"/>
        </w:rPr>
        <w:t>s kleiner werden. Die Suppe mit gehacktem Schnittlauch und Croûtons servieren.</w:t>
      </w:r>
      <w:r w:rsidR="00347005" w:rsidRPr="003E6C2B">
        <w:rPr>
          <w:sz w:val="24"/>
          <w:szCs w:val="24"/>
        </w:rPr>
        <w:br w:type="page"/>
      </w:r>
    </w:p>
    <w:p w14:paraId="6C01FAC4" w14:textId="77777777" w:rsidR="00E251DC" w:rsidRDefault="00E251DC" w:rsidP="00E251DC">
      <w:pPr>
        <w:pStyle w:val="Heading2"/>
        <w:spacing w:after="240"/>
      </w:pPr>
      <w:r>
        <w:lastRenderedPageBreak/>
        <w:t>Pilz-Suppe</w:t>
      </w:r>
      <w:r>
        <w:rPr>
          <w:rStyle w:val="FootnoteReference"/>
        </w:rPr>
        <w:footnoteReference w:id="383"/>
      </w:r>
    </w:p>
    <w:p w14:paraId="22FE28B7" w14:textId="77777777" w:rsidR="00E251DC" w:rsidRDefault="00E251DC" w:rsidP="00E251DC">
      <w:pPr>
        <w:jc w:val="both"/>
        <w:rPr>
          <w:sz w:val="24"/>
          <w:szCs w:val="24"/>
        </w:rPr>
      </w:pPr>
      <w:r w:rsidRPr="007A3893">
        <w:rPr>
          <w:sz w:val="24"/>
          <w:szCs w:val="24"/>
          <w:u w:val="single"/>
        </w:rPr>
        <w:t>Zutaten</w:t>
      </w:r>
      <w:r>
        <w:rPr>
          <w:sz w:val="24"/>
          <w:szCs w:val="24"/>
        </w:rPr>
        <w:t xml:space="preserve"> (für 4 Portionen):</w:t>
      </w:r>
    </w:p>
    <w:p w14:paraId="0B6CC389" w14:textId="77777777" w:rsidR="00E251DC" w:rsidRDefault="00E251DC" w:rsidP="00E251DC">
      <w:pPr>
        <w:jc w:val="both"/>
        <w:rPr>
          <w:sz w:val="24"/>
          <w:szCs w:val="24"/>
        </w:rPr>
      </w:pPr>
      <w:r>
        <w:rPr>
          <w:sz w:val="24"/>
          <w:szCs w:val="24"/>
        </w:rPr>
        <w:t>600 g Pilze</w:t>
      </w:r>
    </w:p>
    <w:p w14:paraId="66960415" w14:textId="77777777" w:rsidR="00E251DC" w:rsidRDefault="00E251DC" w:rsidP="00E251DC">
      <w:pPr>
        <w:jc w:val="both"/>
        <w:rPr>
          <w:sz w:val="24"/>
          <w:szCs w:val="24"/>
        </w:rPr>
      </w:pPr>
      <w:r>
        <w:rPr>
          <w:sz w:val="24"/>
          <w:szCs w:val="24"/>
        </w:rPr>
        <w:t>20 g frischer Ingwer</w:t>
      </w:r>
    </w:p>
    <w:p w14:paraId="24278501" w14:textId="77777777" w:rsidR="00E251DC" w:rsidRDefault="00E251DC" w:rsidP="00E251DC">
      <w:pPr>
        <w:jc w:val="both"/>
        <w:rPr>
          <w:sz w:val="24"/>
          <w:szCs w:val="24"/>
        </w:rPr>
      </w:pPr>
      <w:r>
        <w:rPr>
          <w:sz w:val="24"/>
          <w:szCs w:val="24"/>
        </w:rPr>
        <w:t>2 Knoblauchzehen</w:t>
      </w:r>
    </w:p>
    <w:p w14:paraId="1B263602" w14:textId="77777777" w:rsidR="00E251DC" w:rsidRDefault="00E251DC" w:rsidP="00E251DC">
      <w:pPr>
        <w:jc w:val="both"/>
        <w:rPr>
          <w:sz w:val="24"/>
          <w:szCs w:val="24"/>
        </w:rPr>
      </w:pPr>
      <w:r>
        <w:rPr>
          <w:sz w:val="24"/>
          <w:szCs w:val="24"/>
        </w:rPr>
        <w:t>150 g Zwiebeln</w:t>
      </w:r>
    </w:p>
    <w:p w14:paraId="23F29883" w14:textId="77777777" w:rsidR="00E251DC" w:rsidRDefault="00E251DC" w:rsidP="00E251DC">
      <w:pPr>
        <w:jc w:val="both"/>
        <w:rPr>
          <w:sz w:val="24"/>
          <w:szCs w:val="24"/>
        </w:rPr>
      </w:pPr>
      <w:r>
        <w:rPr>
          <w:sz w:val="24"/>
          <w:szCs w:val="24"/>
        </w:rPr>
        <w:t>25 g Butter</w:t>
      </w:r>
    </w:p>
    <w:p w14:paraId="2CD18C65" w14:textId="77777777" w:rsidR="00E251DC" w:rsidRDefault="00E251DC" w:rsidP="00E251DC">
      <w:pPr>
        <w:jc w:val="both"/>
        <w:rPr>
          <w:sz w:val="24"/>
          <w:szCs w:val="24"/>
        </w:rPr>
      </w:pPr>
      <w:r>
        <w:rPr>
          <w:sz w:val="24"/>
          <w:szCs w:val="24"/>
        </w:rPr>
        <w:t>5 EL trockener Sherry</w:t>
      </w:r>
    </w:p>
    <w:p w14:paraId="7E03B802" w14:textId="77777777" w:rsidR="00E251DC" w:rsidRDefault="00E251DC" w:rsidP="00E251DC">
      <w:pPr>
        <w:jc w:val="both"/>
        <w:rPr>
          <w:sz w:val="24"/>
          <w:szCs w:val="24"/>
        </w:rPr>
      </w:pPr>
      <w:r>
        <w:rPr>
          <w:sz w:val="24"/>
          <w:szCs w:val="24"/>
        </w:rPr>
        <w:t>800 ml Gemüsebrühe</w:t>
      </w:r>
    </w:p>
    <w:p w14:paraId="6FB72334" w14:textId="77777777" w:rsidR="00E251DC" w:rsidRDefault="00E251DC" w:rsidP="00E251DC">
      <w:pPr>
        <w:jc w:val="both"/>
        <w:rPr>
          <w:sz w:val="24"/>
          <w:szCs w:val="24"/>
        </w:rPr>
      </w:pPr>
      <w:r>
        <w:rPr>
          <w:sz w:val="24"/>
          <w:szCs w:val="24"/>
        </w:rPr>
        <w:t>200 ml Schlagsahne</w:t>
      </w:r>
    </w:p>
    <w:p w14:paraId="5FCE731B" w14:textId="77777777" w:rsidR="00E251DC" w:rsidRDefault="00E251DC" w:rsidP="00E251DC">
      <w:pPr>
        <w:jc w:val="both"/>
        <w:rPr>
          <w:sz w:val="24"/>
          <w:szCs w:val="24"/>
        </w:rPr>
      </w:pPr>
      <w:r>
        <w:rPr>
          <w:sz w:val="24"/>
          <w:szCs w:val="24"/>
        </w:rPr>
        <w:t>Salz, Pfeffer, Zucker</w:t>
      </w:r>
    </w:p>
    <w:p w14:paraId="0E22BE56" w14:textId="77777777" w:rsidR="00E251DC" w:rsidRDefault="00E251DC" w:rsidP="00E251DC">
      <w:pPr>
        <w:jc w:val="both"/>
        <w:rPr>
          <w:sz w:val="24"/>
          <w:szCs w:val="24"/>
        </w:rPr>
      </w:pPr>
      <w:r>
        <w:rPr>
          <w:sz w:val="24"/>
          <w:szCs w:val="24"/>
        </w:rPr>
        <w:t>3 – 4 EL Limettensaft</w:t>
      </w:r>
    </w:p>
    <w:p w14:paraId="65EC8F74" w14:textId="77777777" w:rsidR="00E251DC" w:rsidRDefault="00E251DC" w:rsidP="00E251DC">
      <w:pPr>
        <w:jc w:val="both"/>
        <w:rPr>
          <w:sz w:val="24"/>
          <w:szCs w:val="24"/>
        </w:rPr>
      </w:pPr>
      <w:r>
        <w:rPr>
          <w:sz w:val="24"/>
          <w:szCs w:val="24"/>
        </w:rPr>
        <w:t>1 TL Pfefferkörner</w:t>
      </w:r>
    </w:p>
    <w:p w14:paraId="3F484768" w14:textId="77777777" w:rsidR="00E251DC" w:rsidRDefault="00E251DC" w:rsidP="00E251DC">
      <w:pPr>
        <w:jc w:val="both"/>
        <w:rPr>
          <w:sz w:val="24"/>
          <w:szCs w:val="24"/>
        </w:rPr>
      </w:pPr>
      <w:r>
        <w:rPr>
          <w:sz w:val="24"/>
          <w:szCs w:val="24"/>
        </w:rPr>
        <w:t>6 Stiele Thai-Basilikum</w:t>
      </w:r>
    </w:p>
    <w:p w14:paraId="52E83AB2" w14:textId="77777777" w:rsidR="00E251DC" w:rsidRDefault="00E251DC" w:rsidP="00E251DC">
      <w:pPr>
        <w:jc w:val="both"/>
        <w:rPr>
          <w:sz w:val="24"/>
          <w:szCs w:val="24"/>
        </w:rPr>
      </w:pPr>
    </w:p>
    <w:p w14:paraId="3220974E" w14:textId="77777777" w:rsidR="00E251DC" w:rsidRDefault="00E251DC" w:rsidP="00E251DC">
      <w:pPr>
        <w:jc w:val="both"/>
        <w:rPr>
          <w:sz w:val="24"/>
          <w:szCs w:val="24"/>
        </w:rPr>
      </w:pPr>
      <w:r>
        <w:rPr>
          <w:sz w:val="24"/>
          <w:szCs w:val="24"/>
        </w:rPr>
        <w:t>Zubereitungszeit: 45 Minuten</w:t>
      </w:r>
    </w:p>
    <w:p w14:paraId="2759609B" w14:textId="77777777" w:rsidR="00E251DC" w:rsidRPr="007334D0" w:rsidRDefault="00E251DC" w:rsidP="00B40E8C">
      <w:pPr>
        <w:pStyle w:val="ListParagraph"/>
        <w:numPr>
          <w:ilvl w:val="0"/>
          <w:numId w:val="416"/>
        </w:numPr>
        <w:spacing w:after="120"/>
        <w:ind w:left="714" w:hanging="357"/>
        <w:contextualSpacing w:val="0"/>
        <w:jc w:val="both"/>
        <w:rPr>
          <w:sz w:val="24"/>
          <w:szCs w:val="24"/>
        </w:rPr>
      </w:pPr>
      <w:r w:rsidRPr="007334D0">
        <w:rPr>
          <w:sz w:val="24"/>
          <w:szCs w:val="24"/>
        </w:rPr>
        <w:t>Pilze sorgfältig putzen und klein schneiden. Ingwer grob hacken. Knoblauch und Zwiebeln in feien Würfel schneiden.</w:t>
      </w:r>
    </w:p>
    <w:p w14:paraId="2ADBE8E9" w14:textId="77777777" w:rsidR="00E251DC" w:rsidRPr="007334D0" w:rsidRDefault="00E251DC" w:rsidP="00B40E8C">
      <w:pPr>
        <w:pStyle w:val="ListParagraph"/>
        <w:numPr>
          <w:ilvl w:val="0"/>
          <w:numId w:val="416"/>
        </w:numPr>
        <w:spacing w:after="120"/>
        <w:ind w:left="714" w:hanging="357"/>
        <w:contextualSpacing w:val="0"/>
        <w:jc w:val="both"/>
        <w:rPr>
          <w:sz w:val="24"/>
          <w:szCs w:val="24"/>
        </w:rPr>
      </w:pPr>
      <w:r w:rsidRPr="007334D0">
        <w:rPr>
          <w:sz w:val="24"/>
          <w:szCs w:val="24"/>
        </w:rPr>
        <w:t>Butter in einem Topf erhitzen. Knoblauch, Zwiebeln und Ingwer darin andünsten. Pilze zugeben und unter Rühren 8 – 10 Minuten bei mittlerer Hitze kochen lassen. Sahne zugeben und alles fein pürieren. Mit Salz, Pfeffer und Limettensaft abschmecken.</w:t>
      </w:r>
    </w:p>
    <w:p w14:paraId="5182FAE0" w14:textId="77777777" w:rsidR="00E251DC" w:rsidRPr="007334D0" w:rsidRDefault="00E251DC" w:rsidP="00B40E8C">
      <w:pPr>
        <w:pStyle w:val="ListParagraph"/>
        <w:numPr>
          <w:ilvl w:val="0"/>
          <w:numId w:val="416"/>
        </w:numPr>
        <w:spacing w:after="120"/>
        <w:ind w:left="714" w:hanging="357"/>
        <w:contextualSpacing w:val="0"/>
        <w:jc w:val="both"/>
        <w:rPr>
          <w:sz w:val="24"/>
          <w:szCs w:val="24"/>
        </w:rPr>
      </w:pPr>
      <w:r w:rsidRPr="007334D0">
        <w:rPr>
          <w:sz w:val="24"/>
          <w:szCs w:val="24"/>
        </w:rPr>
        <w:t>Pfefferkörner in einer Pfanne ohne Fett anrösten. Herausnehmen, abkühlen lassen und im Mörser fein zerstoßen. Basilikumblätter von den Stielen zupfen. Suppe in vorgewärmten Schalen mit Basilikum und Pfeffer bestreut servieren.</w:t>
      </w:r>
    </w:p>
    <w:p w14:paraId="28DF411D" w14:textId="77777777" w:rsidR="00E251DC" w:rsidRDefault="00E251DC" w:rsidP="00E251DC">
      <w:pPr>
        <w:jc w:val="both"/>
        <w:rPr>
          <w:sz w:val="24"/>
          <w:szCs w:val="24"/>
        </w:rPr>
      </w:pPr>
    </w:p>
    <w:p w14:paraId="3D0E633D" w14:textId="77777777" w:rsidR="00E251DC" w:rsidRDefault="00E251DC">
      <w:pPr>
        <w:rPr>
          <w:rFonts w:asciiTheme="majorHAnsi" w:eastAsiaTheme="majorEastAsia" w:hAnsiTheme="majorHAnsi" w:cstheme="majorBidi"/>
          <w:color w:val="2F5496" w:themeColor="accent1" w:themeShade="BF"/>
          <w:sz w:val="26"/>
          <w:szCs w:val="26"/>
        </w:rPr>
      </w:pPr>
      <w:r>
        <w:br w:type="page"/>
      </w:r>
    </w:p>
    <w:p w14:paraId="79C78363" w14:textId="40349A40" w:rsidR="00453010" w:rsidRDefault="001A5E54" w:rsidP="00E8145D">
      <w:pPr>
        <w:pStyle w:val="Heading2"/>
        <w:spacing w:after="240"/>
      </w:pPr>
      <w:r>
        <w:lastRenderedPageBreak/>
        <w:t>Pfifferlingssuppe mit Kräutern</w:t>
      </w:r>
      <w:r w:rsidR="007D22AF">
        <w:rPr>
          <w:rStyle w:val="FootnoteReference"/>
        </w:rPr>
        <w:footnoteReference w:id="384"/>
      </w:r>
      <w:r>
        <w:t xml:space="preserve"> </w:t>
      </w:r>
    </w:p>
    <w:p w14:paraId="65D81C1A" w14:textId="44D67725" w:rsidR="00453010" w:rsidRDefault="00453010">
      <w:pPr>
        <w:rPr>
          <w:sz w:val="24"/>
          <w:szCs w:val="24"/>
        </w:rPr>
      </w:pPr>
      <w:r w:rsidRPr="00E8145D">
        <w:rPr>
          <w:sz w:val="24"/>
          <w:szCs w:val="24"/>
          <w:u w:val="single"/>
        </w:rPr>
        <w:t>Zutaten</w:t>
      </w:r>
      <w:r>
        <w:rPr>
          <w:sz w:val="24"/>
          <w:szCs w:val="24"/>
        </w:rPr>
        <w:t xml:space="preserve"> </w:t>
      </w:r>
      <w:r w:rsidR="00E8145D">
        <w:rPr>
          <w:sz w:val="24"/>
          <w:szCs w:val="24"/>
        </w:rPr>
        <w:t>(</w:t>
      </w:r>
      <w:r>
        <w:rPr>
          <w:sz w:val="24"/>
          <w:szCs w:val="24"/>
        </w:rPr>
        <w:t>für 4 Portionen</w:t>
      </w:r>
      <w:r w:rsidR="00E8145D">
        <w:rPr>
          <w:sz w:val="24"/>
          <w:szCs w:val="24"/>
        </w:rPr>
        <w:t>):</w:t>
      </w:r>
    </w:p>
    <w:p w14:paraId="0E583D6D" w14:textId="77777777" w:rsidR="00453010" w:rsidRDefault="00453010">
      <w:pPr>
        <w:rPr>
          <w:sz w:val="24"/>
          <w:szCs w:val="24"/>
        </w:rPr>
      </w:pPr>
      <w:r>
        <w:rPr>
          <w:sz w:val="24"/>
          <w:szCs w:val="24"/>
        </w:rPr>
        <w:t>1 kg Kalbsknochen</w:t>
      </w:r>
    </w:p>
    <w:p w14:paraId="6121B792" w14:textId="77777777" w:rsidR="00453010" w:rsidRDefault="00453010">
      <w:pPr>
        <w:rPr>
          <w:sz w:val="24"/>
          <w:szCs w:val="24"/>
        </w:rPr>
      </w:pPr>
      <w:r>
        <w:rPr>
          <w:sz w:val="24"/>
          <w:szCs w:val="24"/>
        </w:rPr>
        <w:t>100 g Lauch</w:t>
      </w:r>
    </w:p>
    <w:p w14:paraId="466BD634" w14:textId="77777777" w:rsidR="00453010" w:rsidRDefault="00453010">
      <w:pPr>
        <w:rPr>
          <w:sz w:val="24"/>
          <w:szCs w:val="24"/>
        </w:rPr>
      </w:pPr>
      <w:r>
        <w:rPr>
          <w:sz w:val="24"/>
          <w:szCs w:val="24"/>
        </w:rPr>
        <w:t>100 g Möhren</w:t>
      </w:r>
    </w:p>
    <w:p w14:paraId="4C362C2C" w14:textId="77777777" w:rsidR="00453010" w:rsidRDefault="00453010">
      <w:pPr>
        <w:rPr>
          <w:sz w:val="24"/>
          <w:szCs w:val="24"/>
        </w:rPr>
      </w:pPr>
      <w:r>
        <w:rPr>
          <w:sz w:val="24"/>
          <w:szCs w:val="24"/>
        </w:rPr>
        <w:t>100 g Petersilienwurzeln</w:t>
      </w:r>
    </w:p>
    <w:p w14:paraId="4671D73A" w14:textId="77777777" w:rsidR="00453010" w:rsidRDefault="00453010">
      <w:pPr>
        <w:rPr>
          <w:sz w:val="24"/>
          <w:szCs w:val="24"/>
        </w:rPr>
      </w:pPr>
      <w:r>
        <w:rPr>
          <w:sz w:val="24"/>
          <w:szCs w:val="24"/>
        </w:rPr>
        <w:t>½ TL schwarze Pfefferkörner</w:t>
      </w:r>
    </w:p>
    <w:p w14:paraId="509012E2" w14:textId="03452E6C" w:rsidR="00453010" w:rsidRDefault="00453010">
      <w:pPr>
        <w:rPr>
          <w:sz w:val="24"/>
          <w:szCs w:val="24"/>
        </w:rPr>
      </w:pPr>
      <w:r>
        <w:rPr>
          <w:sz w:val="24"/>
          <w:szCs w:val="24"/>
        </w:rPr>
        <w:t>Salz</w:t>
      </w:r>
      <w:r w:rsidR="00E8145D">
        <w:rPr>
          <w:sz w:val="24"/>
          <w:szCs w:val="24"/>
        </w:rPr>
        <w:t>, Pfeffer</w:t>
      </w:r>
    </w:p>
    <w:p w14:paraId="13008ECB" w14:textId="77777777" w:rsidR="00453010" w:rsidRDefault="00453010">
      <w:pPr>
        <w:rPr>
          <w:sz w:val="24"/>
          <w:szCs w:val="24"/>
        </w:rPr>
      </w:pPr>
      <w:r>
        <w:rPr>
          <w:sz w:val="24"/>
          <w:szCs w:val="24"/>
        </w:rPr>
        <w:t>1 Lorbeerblatt</w:t>
      </w:r>
    </w:p>
    <w:p w14:paraId="6C208F97" w14:textId="77777777" w:rsidR="00453010" w:rsidRDefault="00453010">
      <w:pPr>
        <w:rPr>
          <w:sz w:val="24"/>
          <w:szCs w:val="24"/>
        </w:rPr>
      </w:pPr>
      <w:r>
        <w:rPr>
          <w:sz w:val="24"/>
          <w:szCs w:val="24"/>
        </w:rPr>
        <w:t>1,5 Bund glatter Petersilie</w:t>
      </w:r>
    </w:p>
    <w:p w14:paraId="64DF5792" w14:textId="3D8C1B64" w:rsidR="00CA22FA" w:rsidRDefault="00453010">
      <w:pPr>
        <w:rPr>
          <w:sz w:val="24"/>
          <w:szCs w:val="24"/>
        </w:rPr>
      </w:pPr>
      <w:r>
        <w:rPr>
          <w:sz w:val="24"/>
          <w:szCs w:val="24"/>
        </w:rPr>
        <w:t xml:space="preserve">1 </w:t>
      </w:r>
      <w:r w:rsidR="00CA22FA">
        <w:rPr>
          <w:sz w:val="24"/>
          <w:szCs w:val="24"/>
        </w:rPr>
        <w:t>Z</w:t>
      </w:r>
      <w:r>
        <w:rPr>
          <w:sz w:val="24"/>
          <w:szCs w:val="24"/>
        </w:rPr>
        <w:t>wiebel</w:t>
      </w:r>
    </w:p>
    <w:p w14:paraId="3597B001" w14:textId="77777777" w:rsidR="00CA22FA" w:rsidRDefault="00CA22FA">
      <w:pPr>
        <w:rPr>
          <w:sz w:val="24"/>
          <w:szCs w:val="24"/>
        </w:rPr>
      </w:pPr>
      <w:r>
        <w:rPr>
          <w:sz w:val="24"/>
          <w:szCs w:val="24"/>
        </w:rPr>
        <w:t>250 g frische Pfifferlinge (hier ist wieder das Problem Radioaktivität und Pilz)</w:t>
      </w:r>
    </w:p>
    <w:p w14:paraId="28E1E925" w14:textId="77777777" w:rsidR="00CA22FA" w:rsidRDefault="00CA22FA">
      <w:pPr>
        <w:rPr>
          <w:sz w:val="24"/>
          <w:szCs w:val="24"/>
        </w:rPr>
      </w:pPr>
      <w:r>
        <w:rPr>
          <w:sz w:val="24"/>
          <w:szCs w:val="24"/>
        </w:rPr>
        <w:t>50 g Schalotten</w:t>
      </w:r>
    </w:p>
    <w:p w14:paraId="185FEDE1" w14:textId="77777777" w:rsidR="00CA22FA" w:rsidRDefault="00CA22FA">
      <w:pPr>
        <w:rPr>
          <w:sz w:val="24"/>
          <w:szCs w:val="24"/>
        </w:rPr>
      </w:pPr>
      <w:r>
        <w:rPr>
          <w:sz w:val="24"/>
          <w:szCs w:val="24"/>
        </w:rPr>
        <w:t>25 g Butter</w:t>
      </w:r>
    </w:p>
    <w:p w14:paraId="4A4ACEC4" w14:textId="77777777" w:rsidR="00CA22FA" w:rsidRDefault="00CA22FA">
      <w:pPr>
        <w:rPr>
          <w:sz w:val="24"/>
          <w:szCs w:val="24"/>
        </w:rPr>
      </w:pPr>
      <w:r>
        <w:rPr>
          <w:sz w:val="24"/>
          <w:szCs w:val="24"/>
        </w:rPr>
        <w:t>1/8 l Schlagsahne</w:t>
      </w:r>
    </w:p>
    <w:p w14:paraId="010903B0" w14:textId="77777777" w:rsidR="00CA22FA" w:rsidRDefault="00CA22FA">
      <w:pPr>
        <w:rPr>
          <w:sz w:val="24"/>
          <w:szCs w:val="24"/>
        </w:rPr>
      </w:pPr>
      <w:r>
        <w:rPr>
          <w:sz w:val="24"/>
          <w:szCs w:val="24"/>
        </w:rPr>
        <w:t>Muskatnuss frisch gerieben</w:t>
      </w:r>
    </w:p>
    <w:p w14:paraId="5BBCBBFD" w14:textId="55ACAB38" w:rsidR="00CA22FA" w:rsidRDefault="00CA22FA">
      <w:pPr>
        <w:rPr>
          <w:sz w:val="24"/>
          <w:szCs w:val="24"/>
        </w:rPr>
      </w:pPr>
      <w:r>
        <w:rPr>
          <w:sz w:val="24"/>
          <w:szCs w:val="24"/>
        </w:rPr>
        <w:t xml:space="preserve">4 </w:t>
      </w:r>
      <w:r w:rsidR="00E8145D">
        <w:rPr>
          <w:sz w:val="24"/>
          <w:szCs w:val="24"/>
        </w:rPr>
        <w:t>Z</w:t>
      </w:r>
      <w:r>
        <w:rPr>
          <w:sz w:val="24"/>
          <w:szCs w:val="24"/>
        </w:rPr>
        <w:t xml:space="preserve">weige </w:t>
      </w:r>
      <w:r w:rsidR="00643BB9">
        <w:rPr>
          <w:sz w:val="24"/>
          <w:szCs w:val="24"/>
        </w:rPr>
        <w:t>T</w:t>
      </w:r>
      <w:r>
        <w:rPr>
          <w:sz w:val="24"/>
          <w:szCs w:val="24"/>
        </w:rPr>
        <w:t>hymian</w:t>
      </w:r>
    </w:p>
    <w:p w14:paraId="2C797C7E" w14:textId="77777777" w:rsidR="00643BB9" w:rsidRDefault="00643BB9">
      <w:pPr>
        <w:rPr>
          <w:sz w:val="24"/>
          <w:szCs w:val="24"/>
        </w:rPr>
      </w:pPr>
      <w:r>
        <w:rPr>
          <w:sz w:val="24"/>
          <w:szCs w:val="24"/>
        </w:rPr>
        <w:t>½ Bund Schnittlauch</w:t>
      </w:r>
    </w:p>
    <w:p w14:paraId="47FA6AA2" w14:textId="77777777" w:rsidR="00643BB9" w:rsidRDefault="00643BB9">
      <w:pPr>
        <w:rPr>
          <w:sz w:val="24"/>
          <w:szCs w:val="24"/>
        </w:rPr>
      </w:pPr>
    </w:p>
    <w:p w14:paraId="2E34C794" w14:textId="79886D21" w:rsidR="00643BB9" w:rsidRDefault="00643BB9">
      <w:pPr>
        <w:rPr>
          <w:sz w:val="24"/>
          <w:szCs w:val="24"/>
        </w:rPr>
      </w:pPr>
      <w:r>
        <w:rPr>
          <w:sz w:val="24"/>
          <w:szCs w:val="24"/>
        </w:rPr>
        <w:t xml:space="preserve">Zubereitungszeit: </w:t>
      </w:r>
      <w:r w:rsidR="00E47729">
        <w:rPr>
          <w:sz w:val="24"/>
          <w:szCs w:val="24"/>
        </w:rPr>
        <w:t>2</w:t>
      </w:r>
      <w:r>
        <w:rPr>
          <w:sz w:val="24"/>
          <w:szCs w:val="24"/>
        </w:rPr>
        <w:t xml:space="preserve"> Stunden</w:t>
      </w:r>
    </w:p>
    <w:p w14:paraId="5111D8DA" w14:textId="77777777" w:rsidR="00903175" w:rsidRPr="00664747" w:rsidRDefault="00643BB9" w:rsidP="00B40E8C">
      <w:pPr>
        <w:pStyle w:val="ListParagraph"/>
        <w:numPr>
          <w:ilvl w:val="0"/>
          <w:numId w:val="775"/>
        </w:numPr>
        <w:spacing w:after="120"/>
        <w:ind w:left="714" w:hanging="357"/>
        <w:contextualSpacing w:val="0"/>
        <w:jc w:val="both"/>
        <w:rPr>
          <w:sz w:val="24"/>
          <w:szCs w:val="24"/>
        </w:rPr>
      </w:pPr>
      <w:r w:rsidRPr="00664747">
        <w:rPr>
          <w:sz w:val="24"/>
          <w:szCs w:val="24"/>
        </w:rPr>
        <w:t>Für den Kalbsfond die Kalbsknochen in 1,5 l kaltes Wasser geben, alles zum Kochen bringen und abschäumen.</w:t>
      </w:r>
    </w:p>
    <w:p w14:paraId="0FC2E3A8" w14:textId="77777777" w:rsidR="00E47729" w:rsidRPr="00664747" w:rsidRDefault="00903175" w:rsidP="00B40E8C">
      <w:pPr>
        <w:pStyle w:val="ListParagraph"/>
        <w:numPr>
          <w:ilvl w:val="0"/>
          <w:numId w:val="775"/>
        </w:numPr>
        <w:spacing w:after="120"/>
        <w:ind w:left="714" w:hanging="357"/>
        <w:contextualSpacing w:val="0"/>
        <w:jc w:val="both"/>
        <w:rPr>
          <w:sz w:val="24"/>
          <w:szCs w:val="24"/>
        </w:rPr>
      </w:pPr>
      <w:r w:rsidRPr="00664747">
        <w:rPr>
          <w:sz w:val="24"/>
          <w:szCs w:val="24"/>
        </w:rPr>
        <w:t>Inzwischen Lauch, Möhren und Petersilienwurzel putzen, waschen und grob zerkleinern. Das Gemüse zusammen mit Pfefferkörnern, Salz, Lorbeerblatt, 1 Bund Petersilie und der halb</w:t>
      </w:r>
      <w:r w:rsidR="00E47729" w:rsidRPr="00664747">
        <w:rPr>
          <w:sz w:val="24"/>
          <w:szCs w:val="24"/>
        </w:rPr>
        <w:t>ierten, ungeschälten Zwiebel hinzufügen und die Brühe bei milder Hitze im offenen Topf 1,5 Stunden kochen lassen.</w:t>
      </w:r>
    </w:p>
    <w:p w14:paraId="037D6515" w14:textId="7E38AB1B" w:rsidR="00E47729" w:rsidRPr="00664747" w:rsidRDefault="00E47729" w:rsidP="00B40E8C">
      <w:pPr>
        <w:pStyle w:val="ListParagraph"/>
        <w:numPr>
          <w:ilvl w:val="0"/>
          <w:numId w:val="775"/>
        </w:numPr>
        <w:spacing w:after="120"/>
        <w:ind w:left="714" w:hanging="357"/>
        <w:contextualSpacing w:val="0"/>
        <w:jc w:val="both"/>
        <w:rPr>
          <w:sz w:val="24"/>
          <w:szCs w:val="24"/>
        </w:rPr>
      </w:pPr>
      <w:r w:rsidRPr="00664747">
        <w:rPr>
          <w:sz w:val="24"/>
          <w:szCs w:val="24"/>
        </w:rPr>
        <w:t>Anschließend die Brühe durch ein Sieb gießen und, falls nötig, auf ¾ l Flüssigkeit einkochen lassen.</w:t>
      </w:r>
    </w:p>
    <w:p w14:paraId="790B00CA" w14:textId="2E9C9652" w:rsidR="00172448" w:rsidRPr="00664747" w:rsidRDefault="00E47729" w:rsidP="00B40E8C">
      <w:pPr>
        <w:pStyle w:val="ListParagraph"/>
        <w:numPr>
          <w:ilvl w:val="0"/>
          <w:numId w:val="775"/>
        </w:numPr>
        <w:spacing w:after="120"/>
        <w:ind w:left="714" w:hanging="357"/>
        <w:contextualSpacing w:val="0"/>
        <w:jc w:val="both"/>
        <w:rPr>
          <w:sz w:val="24"/>
          <w:szCs w:val="24"/>
        </w:rPr>
      </w:pPr>
      <w:r w:rsidRPr="00664747">
        <w:rPr>
          <w:sz w:val="24"/>
          <w:szCs w:val="24"/>
        </w:rPr>
        <w:t>Die Pfifferlinge</w:t>
      </w:r>
      <w:r w:rsidR="00010287" w:rsidRPr="00664747">
        <w:rPr>
          <w:sz w:val="24"/>
          <w:szCs w:val="24"/>
        </w:rPr>
        <w:t xml:space="preserve"> putzen, Die Schalotten pellen und sehr fein würfeln. Die Butter in einem Topf erhitzen, die Pfifferlinge </w:t>
      </w:r>
      <w:r w:rsidR="00172448" w:rsidRPr="00664747">
        <w:rPr>
          <w:sz w:val="24"/>
          <w:szCs w:val="24"/>
        </w:rPr>
        <w:t xml:space="preserve">und die Schalotten darin andünsten und mit Salz und </w:t>
      </w:r>
      <w:r w:rsidR="00172448" w:rsidRPr="00664747">
        <w:rPr>
          <w:sz w:val="24"/>
          <w:szCs w:val="24"/>
        </w:rPr>
        <w:lastRenderedPageBreak/>
        <w:t xml:space="preserve">Pfeffer würzen. 2/3 der Pfifferlinge mit der Schaumkelle herausnehmen, </w:t>
      </w:r>
      <w:r w:rsidR="009300BD" w:rsidRPr="00664747">
        <w:rPr>
          <w:sz w:val="24"/>
          <w:szCs w:val="24"/>
        </w:rPr>
        <w:t>beiseitestellen</w:t>
      </w:r>
      <w:r w:rsidR="00172448" w:rsidRPr="00664747">
        <w:rPr>
          <w:sz w:val="24"/>
          <w:szCs w:val="24"/>
        </w:rPr>
        <w:t>.</w:t>
      </w:r>
    </w:p>
    <w:p w14:paraId="2076EDE0" w14:textId="77777777" w:rsidR="00172448" w:rsidRPr="00664747" w:rsidRDefault="00172448" w:rsidP="00B40E8C">
      <w:pPr>
        <w:pStyle w:val="ListParagraph"/>
        <w:numPr>
          <w:ilvl w:val="0"/>
          <w:numId w:val="775"/>
        </w:numPr>
        <w:spacing w:after="120"/>
        <w:ind w:left="714" w:hanging="357"/>
        <w:contextualSpacing w:val="0"/>
        <w:jc w:val="both"/>
        <w:rPr>
          <w:sz w:val="24"/>
          <w:szCs w:val="24"/>
        </w:rPr>
      </w:pPr>
      <w:r w:rsidRPr="00664747">
        <w:rPr>
          <w:sz w:val="24"/>
          <w:szCs w:val="24"/>
        </w:rPr>
        <w:t>Etwas Brühe zu den restlichen Pfifferlingen in den Topf gießen und die Pilze fein pürieren. Mit der restlichen Brühe und der Sahne auffüllen. Die Pfifferlinge dazugeben und 5-7 Minuten bei schwacher Hitze kochen lassen, mit Pfeffer, Salz und Muskat abschmecken.</w:t>
      </w:r>
    </w:p>
    <w:p w14:paraId="528B5276" w14:textId="629D896B" w:rsidR="009103D7" w:rsidRPr="00037B2F" w:rsidRDefault="00172448" w:rsidP="00B40E8C">
      <w:pPr>
        <w:pStyle w:val="ListParagraph"/>
        <w:numPr>
          <w:ilvl w:val="0"/>
          <w:numId w:val="775"/>
        </w:numPr>
        <w:spacing w:after="120"/>
        <w:ind w:left="714" w:hanging="357"/>
        <w:contextualSpacing w:val="0"/>
        <w:jc w:val="both"/>
        <w:rPr>
          <w:sz w:val="24"/>
          <w:szCs w:val="24"/>
        </w:rPr>
      </w:pPr>
      <w:r w:rsidRPr="00664747">
        <w:rPr>
          <w:sz w:val="24"/>
          <w:szCs w:val="24"/>
        </w:rPr>
        <w:t xml:space="preserve">Die </w:t>
      </w:r>
      <w:r w:rsidR="00E516AE" w:rsidRPr="00664747">
        <w:rPr>
          <w:sz w:val="24"/>
          <w:szCs w:val="24"/>
        </w:rPr>
        <w:t>T</w:t>
      </w:r>
      <w:r w:rsidRPr="00664747">
        <w:rPr>
          <w:sz w:val="24"/>
          <w:szCs w:val="24"/>
        </w:rPr>
        <w:t>hymian</w:t>
      </w:r>
      <w:r w:rsidR="00E516AE" w:rsidRPr="00664747">
        <w:rPr>
          <w:sz w:val="24"/>
          <w:szCs w:val="24"/>
        </w:rPr>
        <w:t>blätter von den Stielen zupfen. Die restliche Petersilie wa</w:t>
      </w:r>
      <w:r w:rsidR="00664747" w:rsidRPr="00664747">
        <w:rPr>
          <w:sz w:val="24"/>
          <w:szCs w:val="24"/>
        </w:rPr>
        <w:t>s</w:t>
      </w:r>
      <w:r w:rsidR="00E516AE" w:rsidRPr="00664747">
        <w:rPr>
          <w:sz w:val="24"/>
          <w:szCs w:val="24"/>
        </w:rPr>
        <w:t xml:space="preserve">chen, abtropfen lassen und ebenfalls von den Stielen </w:t>
      </w:r>
      <w:r w:rsidR="00E64F34" w:rsidRPr="00664747">
        <w:rPr>
          <w:sz w:val="24"/>
          <w:szCs w:val="24"/>
        </w:rPr>
        <w:t>zupfen. Beides fein hacken. Den Schnittlauch waschen und in feine Röllchen schneiden. Die Kräuter zum Schluss in die Suppe geben. Dazu passen in Butter geröstete Roggencr</w:t>
      </w:r>
      <w:r w:rsidR="00664747" w:rsidRPr="00664747">
        <w:rPr>
          <w:sz w:val="24"/>
          <w:szCs w:val="24"/>
        </w:rPr>
        <w:t>oûtons.</w:t>
      </w:r>
      <w:r w:rsidR="001A5E54" w:rsidRPr="00664747">
        <w:rPr>
          <w:sz w:val="24"/>
          <w:szCs w:val="24"/>
        </w:rPr>
        <w:br w:type="page"/>
      </w:r>
    </w:p>
    <w:p w14:paraId="53E9E4C8" w14:textId="7BE0B51D" w:rsidR="005D60AE" w:rsidRDefault="0016695B" w:rsidP="0016695B">
      <w:pPr>
        <w:pStyle w:val="Heading2"/>
        <w:spacing w:after="240"/>
      </w:pPr>
      <w:r>
        <w:lastRenderedPageBreak/>
        <w:t>G</w:t>
      </w:r>
      <w:r w:rsidR="005D60AE">
        <w:t>utedelrahmsuppe mit asiatischen Aromen</w:t>
      </w:r>
      <w:r w:rsidR="0063347F">
        <w:rPr>
          <w:rStyle w:val="FootnoteReference"/>
        </w:rPr>
        <w:footnoteReference w:id="385"/>
      </w:r>
      <w:r w:rsidR="005D60AE">
        <w:t xml:space="preserve"> </w:t>
      </w:r>
    </w:p>
    <w:p w14:paraId="5E0685E9" w14:textId="1AFABBC2" w:rsidR="00DC79B6" w:rsidRDefault="005D60AE">
      <w:pPr>
        <w:rPr>
          <w:sz w:val="24"/>
          <w:szCs w:val="24"/>
        </w:rPr>
      </w:pPr>
      <w:r w:rsidRPr="0016695B">
        <w:rPr>
          <w:sz w:val="24"/>
          <w:szCs w:val="24"/>
          <w:u w:val="single"/>
        </w:rPr>
        <w:t>Zutaten</w:t>
      </w:r>
      <w:r>
        <w:rPr>
          <w:sz w:val="24"/>
          <w:szCs w:val="24"/>
        </w:rPr>
        <w:t xml:space="preserve"> </w:t>
      </w:r>
      <w:r w:rsidR="0016695B">
        <w:rPr>
          <w:sz w:val="24"/>
          <w:szCs w:val="24"/>
        </w:rPr>
        <w:t>(</w:t>
      </w:r>
      <w:r>
        <w:rPr>
          <w:sz w:val="24"/>
          <w:szCs w:val="24"/>
        </w:rPr>
        <w:t>für 4 Personen</w:t>
      </w:r>
      <w:r w:rsidR="0016695B">
        <w:rPr>
          <w:sz w:val="24"/>
          <w:szCs w:val="24"/>
        </w:rPr>
        <w:t>)</w:t>
      </w:r>
    </w:p>
    <w:p w14:paraId="7BABDCDA" w14:textId="1C93110E" w:rsidR="00DC79B6" w:rsidRDefault="00DC79B6">
      <w:pPr>
        <w:rPr>
          <w:sz w:val="24"/>
          <w:szCs w:val="24"/>
        </w:rPr>
      </w:pPr>
      <w:r>
        <w:rPr>
          <w:sz w:val="24"/>
          <w:szCs w:val="24"/>
        </w:rPr>
        <w:t>1 große Zwiebel</w:t>
      </w:r>
    </w:p>
    <w:p w14:paraId="568A5B8F" w14:textId="77777777" w:rsidR="00DC79B6" w:rsidRDefault="00DC79B6">
      <w:pPr>
        <w:rPr>
          <w:sz w:val="24"/>
          <w:szCs w:val="24"/>
        </w:rPr>
      </w:pPr>
      <w:r>
        <w:rPr>
          <w:sz w:val="24"/>
          <w:szCs w:val="24"/>
        </w:rPr>
        <w:t>2 Stangen Sellerie</w:t>
      </w:r>
    </w:p>
    <w:p w14:paraId="24A0F8C5" w14:textId="77777777" w:rsidR="00DC79B6" w:rsidRDefault="00DC79B6">
      <w:pPr>
        <w:rPr>
          <w:sz w:val="24"/>
          <w:szCs w:val="24"/>
        </w:rPr>
      </w:pPr>
      <w:r>
        <w:rPr>
          <w:sz w:val="24"/>
          <w:szCs w:val="24"/>
        </w:rPr>
        <w:t>1 Stange Lauch</w:t>
      </w:r>
    </w:p>
    <w:p w14:paraId="1725A3ED" w14:textId="77777777" w:rsidR="00DC79B6" w:rsidRDefault="00DC79B6">
      <w:pPr>
        <w:rPr>
          <w:sz w:val="24"/>
          <w:szCs w:val="24"/>
        </w:rPr>
      </w:pPr>
      <w:r>
        <w:rPr>
          <w:sz w:val="24"/>
          <w:szCs w:val="24"/>
        </w:rPr>
        <w:t>2 EL Olivenöl</w:t>
      </w:r>
    </w:p>
    <w:p w14:paraId="07D3F8DE" w14:textId="77777777" w:rsidR="00DC79B6" w:rsidRDefault="00DC79B6">
      <w:pPr>
        <w:rPr>
          <w:sz w:val="24"/>
          <w:szCs w:val="24"/>
        </w:rPr>
      </w:pPr>
      <w:r>
        <w:rPr>
          <w:sz w:val="24"/>
          <w:szCs w:val="24"/>
        </w:rPr>
        <w:t>40 g Butter</w:t>
      </w:r>
    </w:p>
    <w:p w14:paraId="0DB7626D" w14:textId="77777777" w:rsidR="00DC79B6" w:rsidRDefault="00DC79B6">
      <w:pPr>
        <w:rPr>
          <w:sz w:val="24"/>
          <w:szCs w:val="24"/>
        </w:rPr>
      </w:pPr>
      <w:r>
        <w:rPr>
          <w:sz w:val="24"/>
          <w:szCs w:val="24"/>
        </w:rPr>
        <w:t>20 g Mehl</w:t>
      </w:r>
    </w:p>
    <w:p w14:paraId="41259A96" w14:textId="77777777" w:rsidR="00DC79B6" w:rsidRDefault="00DC79B6">
      <w:pPr>
        <w:rPr>
          <w:sz w:val="24"/>
          <w:szCs w:val="24"/>
        </w:rPr>
      </w:pPr>
      <w:r>
        <w:rPr>
          <w:sz w:val="24"/>
          <w:szCs w:val="24"/>
        </w:rPr>
        <w:t>400 ml Gutedel</w:t>
      </w:r>
    </w:p>
    <w:p w14:paraId="6A815118" w14:textId="469F485A" w:rsidR="00DC79B6" w:rsidRDefault="00DC79B6">
      <w:pPr>
        <w:rPr>
          <w:sz w:val="24"/>
          <w:szCs w:val="24"/>
        </w:rPr>
      </w:pPr>
      <w:r>
        <w:rPr>
          <w:sz w:val="24"/>
          <w:szCs w:val="24"/>
        </w:rPr>
        <w:t xml:space="preserve">400 ml </w:t>
      </w:r>
      <w:r w:rsidR="00591EB2">
        <w:rPr>
          <w:sz w:val="24"/>
          <w:szCs w:val="24"/>
        </w:rPr>
        <w:t>G</w:t>
      </w:r>
      <w:r>
        <w:rPr>
          <w:sz w:val="24"/>
          <w:szCs w:val="24"/>
        </w:rPr>
        <w:t>emüsebrühe oder Geflügelbrühe</w:t>
      </w:r>
    </w:p>
    <w:p w14:paraId="1F10068E" w14:textId="1B67730D" w:rsidR="00591EB2" w:rsidRDefault="00591EB2">
      <w:pPr>
        <w:rPr>
          <w:sz w:val="24"/>
          <w:szCs w:val="24"/>
        </w:rPr>
      </w:pPr>
      <w:r>
        <w:rPr>
          <w:sz w:val="24"/>
          <w:szCs w:val="24"/>
        </w:rPr>
        <w:t>2 Zitronengras</w:t>
      </w:r>
    </w:p>
    <w:p w14:paraId="6AB58626" w14:textId="2447B894" w:rsidR="00591EB2" w:rsidRDefault="00591EB2">
      <w:pPr>
        <w:rPr>
          <w:sz w:val="24"/>
          <w:szCs w:val="24"/>
        </w:rPr>
      </w:pPr>
      <w:r>
        <w:rPr>
          <w:sz w:val="24"/>
          <w:szCs w:val="24"/>
        </w:rPr>
        <w:t>200 ml Sahne</w:t>
      </w:r>
    </w:p>
    <w:p w14:paraId="6E80D437" w14:textId="34C40DEB" w:rsidR="00591EB2" w:rsidRDefault="00591EB2">
      <w:pPr>
        <w:rPr>
          <w:sz w:val="24"/>
          <w:szCs w:val="24"/>
        </w:rPr>
      </w:pPr>
      <w:r>
        <w:rPr>
          <w:sz w:val="24"/>
          <w:szCs w:val="24"/>
        </w:rPr>
        <w:t>Salz und Pfeffer</w:t>
      </w:r>
    </w:p>
    <w:p w14:paraId="6056B6E1" w14:textId="5307D6E8" w:rsidR="00591EB2" w:rsidRDefault="00591EB2">
      <w:pPr>
        <w:rPr>
          <w:sz w:val="24"/>
          <w:szCs w:val="24"/>
        </w:rPr>
      </w:pPr>
      <w:r>
        <w:rPr>
          <w:sz w:val="24"/>
          <w:szCs w:val="24"/>
        </w:rPr>
        <w:t>½ Zitrone</w:t>
      </w:r>
    </w:p>
    <w:p w14:paraId="6ECC64F6" w14:textId="6BF468A5" w:rsidR="00591EB2" w:rsidRDefault="00591EB2">
      <w:pPr>
        <w:rPr>
          <w:sz w:val="24"/>
          <w:szCs w:val="24"/>
        </w:rPr>
      </w:pPr>
      <w:r>
        <w:rPr>
          <w:sz w:val="24"/>
          <w:szCs w:val="24"/>
        </w:rPr>
        <w:t>4 Kaffir-Limettenblätter</w:t>
      </w:r>
    </w:p>
    <w:p w14:paraId="1A5F68AC" w14:textId="593F4328" w:rsidR="000C73A6" w:rsidRDefault="000C73A6">
      <w:pPr>
        <w:rPr>
          <w:sz w:val="24"/>
          <w:szCs w:val="24"/>
        </w:rPr>
      </w:pPr>
    </w:p>
    <w:p w14:paraId="6B0049F8" w14:textId="090E6140" w:rsidR="000C73A6" w:rsidRPr="0016695B" w:rsidRDefault="0016695B">
      <w:pPr>
        <w:rPr>
          <w:i/>
          <w:iCs/>
          <w:sz w:val="24"/>
          <w:szCs w:val="24"/>
        </w:rPr>
      </w:pPr>
      <w:r w:rsidRPr="0016695B">
        <w:rPr>
          <w:i/>
          <w:iCs/>
          <w:sz w:val="24"/>
          <w:szCs w:val="24"/>
        </w:rPr>
        <w:t>Für die k</w:t>
      </w:r>
      <w:r w:rsidR="000C73A6" w:rsidRPr="0016695B">
        <w:rPr>
          <w:i/>
          <w:iCs/>
          <w:sz w:val="24"/>
          <w:szCs w:val="24"/>
        </w:rPr>
        <w:t>nusprige</w:t>
      </w:r>
      <w:r w:rsidRPr="0016695B">
        <w:rPr>
          <w:i/>
          <w:iCs/>
          <w:sz w:val="24"/>
          <w:szCs w:val="24"/>
        </w:rPr>
        <w:t>n</w:t>
      </w:r>
      <w:r w:rsidR="000C73A6" w:rsidRPr="0016695B">
        <w:rPr>
          <w:i/>
          <w:iCs/>
          <w:sz w:val="24"/>
          <w:szCs w:val="24"/>
        </w:rPr>
        <w:t xml:space="preserve"> Brotwürfel:</w:t>
      </w:r>
    </w:p>
    <w:p w14:paraId="69EFE7D7" w14:textId="2A0A7CA7" w:rsidR="000C73A6" w:rsidRDefault="000C73A6">
      <w:pPr>
        <w:rPr>
          <w:sz w:val="24"/>
          <w:szCs w:val="24"/>
        </w:rPr>
      </w:pPr>
      <w:r>
        <w:rPr>
          <w:sz w:val="24"/>
          <w:szCs w:val="24"/>
        </w:rPr>
        <w:t>4 Scheiben Bauernbrot</w:t>
      </w:r>
    </w:p>
    <w:p w14:paraId="1F067D56" w14:textId="2FC410DB" w:rsidR="000C73A6" w:rsidRDefault="000C73A6">
      <w:pPr>
        <w:rPr>
          <w:sz w:val="24"/>
          <w:szCs w:val="24"/>
        </w:rPr>
      </w:pPr>
      <w:r>
        <w:rPr>
          <w:sz w:val="24"/>
          <w:szCs w:val="24"/>
        </w:rPr>
        <w:t>2 EL Sonnenblumenöl</w:t>
      </w:r>
    </w:p>
    <w:p w14:paraId="0FC764C6" w14:textId="04CEA156" w:rsidR="000C73A6" w:rsidRDefault="000C73A6">
      <w:pPr>
        <w:rPr>
          <w:sz w:val="24"/>
          <w:szCs w:val="24"/>
        </w:rPr>
      </w:pPr>
      <w:r>
        <w:rPr>
          <w:sz w:val="24"/>
          <w:szCs w:val="24"/>
        </w:rPr>
        <w:t>20 g Butter</w:t>
      </w:r>
    </w:p>
    <w:p w14:paraId="06101465" w14:textId="40E3ABF8" w:rsidR="000C73A6" w:rsidRDefault="000C73A6">
      <w:pPr>
        <w:rPr>
          <w:sz w:val="24"/>
          <w:szCs w:val="24"/>
        </w:rPr>
      </w:pPr>
      <w:r>
        <w:rPr>
          <w:sz w:val="24"/>
          <w:szCs w:val="24"/>
        </w:rPr>
        <w:t>1 Prise Salz</w:t>
      </w:r>
    </w:p>
    <w:p w14:paraId="3271B6E0" w14:textId="701D407A" w:rsidR="000C73A6" w:rsidRDefault="000C73A6">
      <w:pPr>
        <w:rPr>
          <w:sz w:val="24"/>
          <w:szCs w:val="24"/>
        </w:rPr>
      </w:pPr>
    </w:p>
    <w:p w14:paraId="2D3F756B" w14:textId="3CCA0567" w:rsidR="000C73A6" w:rsidRDefault="0016695B">
      <w:pPr>
        <w:rPr>
          <w:sz w:val="24"/>
          <w:szCs w:val="24"/>
        </w:rPr>
      </w:pPr>
      <w:r>
        <w:rPr>
          <w:sz w:val="24"/>
          <w:szCs w:val="24"/>
        </w:rPr>
        <w:t>Zubereitungs</w:t>
      </w:r>
      <w:r w:rsidR="000C73A6">
        <w:rPr>
          <w:sz w:val="24"/>
          <w:szCs w:val="24"/>
        </w:rPr>
        <w:t>zeit: 30 Minuten, Kochzeit: 25 Minuten</w:t>
      </w:r>
    </w:p>
    <w:p w14:paraId="2D592C21" w14:textId="0BB3A28A" w:rsidR="000C73A6" w:rsidRPr="00D9786A" w:rsidRDefault="000C73A6" w:rsidP="00B40E8C">
      <w:pPr>
        <w:pStyle w:val="ListParagraph"/>
        <w:numPr>
          <w:ilvl w:val="0"/>
          <w:numId w:val="269"/>
        </w:numPr>
        <w:spacing w:after="120"/>
        <w:ind w:left="714" w:hanging="357"/>
        <w:contextualSpacing w:val="0"/>
        <w:jc w:val="both"/>
        <w:rPr>
          <w:sz w:val="24"/>
          <w:szCs w:val="24"/>
        </w:rPr>
      </w:pPr>
      <w:r w:rsidRPr="00D9786A">
        <w:rPr>
          <w:sz w:val="24"/>
          <w:szCs w:val="24"/>
        </w:rPr>
        <w:t>Zwiebel schälen und in feine Würfel schneiden, Sellerie in Würfel schneiden. Das Grün vom Lauch entfernen und das weiße Stück in Ringe schneiden.</w:t>
      </w:r>
    </w:p>
    <w:p w14:paraId="056F2CA0" w14:textId="0002AA4A" w:rsidR="00126568" w:rsidRPr="00D9786A" w:rsidRDefault="00126568" w:rsidP="00B40E8C">
      <w:pPr>
        <w:pStyle w:val="ListParagraph"/>
        <w:numPr>
          <w:ilvl w:val="0"/>
          <w:numId w:val="269"/>
        </w:numPr>
        <w:spacing w:after="120"/>
        <w:ind w:left="714" w:hanging="357"/>
        <w:contextualSpacing w:val="0"/>
        <w:jc w:val="both"/>
        <w:rPr>
          <w:sz w:val="24"/>
          <w:szCs w:val="24"/>
        </w:rPr>
      </w:pPr>
      <w:r w:rsidRPr="00D9786A">
        <w:rPr>
          <w:sz w:val="24"/>
          <w:szCs w:val="24"/>
        </w:rPr>
        <w:t>Olivenöl in einem Topf erhitzen und das Gemüse darin anschwitzen. Die Butter hinzugeben und aufschäumen lassen. Das Mehl in den Topf sieben und unter das Ge</w:t>
      </w:r>
      <w:r w:rsidR="00F56E0D" w:rsidRPr="00D9786A">
        <w:rPr>
          <w:sz w:val="24"/>
          <w:szCs w:val="24"/>
        </w:rPr>
        <w:t>müse rühren. Mit Weißwein ablöschen, mit Brühe auffüllen und auf die Hälfte einköcheln lassen.</w:t>
      </w:r>
    </w:p>
    <w:p w14:paraId="014B7B21" w14:textId="7BFFA557" w:rsidR="00F56E0D" w:rsidRPr="00D9786A" w:rsidRDefault="00F56E0D" w:rsidP="00B40E8C">
      <w:pPr>
        <w:pStyle w:val="ListParagraph"/>
        <w:numPr>
          <w:ilvl w:val="0"/>
          <w:numId w:val="269"/>
        </w:numPr>
        <w:spacing w:after="120"/>
        <w:ind w:left="714" w:hanging="357"/>
        <w:contextualSpacing w:val="0"/>
        <w:jc w:val="both"/>
        <w:rPr>
          <w:sz w:val="24"/>
          <w:szCs w:val="24"/>
        </w:rPr>
      </w:pPr>
      <w:r w:rsidRPr="00D9786A">
        <w:rPr>
          <w:sz w:val="24"/>
          <w:szCs w:val="24"/>
        </w:rPr>
        <w:lastRenderedPageBreak/>
        <w:t xml:space="preserve">Das Zitronengras </w:t>
      </w:r>
      <w:r w:rsidR="00455713" w:rsidRPr="00D9786A">
        <w:rPr>
          <w:sz w:val="24"/>
          <w:szCs w:val="24"/>
        </w:rPr>
        <w:t>mit dem Messerrücken aufklopfen und während des Kochvorgangs mitkochen. Sahne hinzugeben und einmal aufkochen.</w:t>
      </w:r>
    </w:p>
    <w:p w14:paraId="30CB50D4" w14:textId="0EEF50AE" w:rsidR="00455713" w:rsidRPr="00D9786A" w:rsidRDefault="00455713" w:rsidP="00B40E8C">
      <w:pPr>
        <w:pStyle w:val="ListParagraph"/>
        <w:numPr>
          <w:ilvl w:val="0"/>
          <w:numId w:val="269"/>
        </w:numPr>
        <w:spacing w:after="120"/>
        <w:ind w:left="714" w:hanging="357"/>
        <w:contextualSpacing w:val="0"/>
        <w:jc w:val="both"/>
        <w:rPr>
          <w:sz w:val="24"/>
          <w:szCs w:val="24"/>
        </w:rPr>
      </w:pPr>
      <w:r w:rsidRPr="00D9786A">
        <w:rPr>
          <w:sz w:val="24"/>
          <w:szCs w:val="24"/>
        </w:rPr>
        <w:t>Zitronengras herausnehmen und die Suppe mit dem Stabmixer sämig pürieren. Mit Salz, Pfeffer und Zitronensaft abschmecken.</w:t>
      </w:r>
    </w:p>
    <w:p w14:paraId="0DF6EDC5" w14:textId="45A8AD75" w:rsidR="000603B9" w:rsidRPr="00D9786A" w:rsidRDefault="000603B9" w:rsidP="00B40E8C">
      <w:pPr>
        <w:pStyle w:val="ListParagraph"/>
        <w:numPr>
          <w:ilvl w:val="0"/>
          <w:numId w:val="269"/>
        </w:numPr>
        <w:spacing w:after="120"/>
        <w:ind w:left="714" w:hanging="357"/>
        <w:contextualSpacing w:val="0"/>
        <w:jc w:val="both"/>
        <w:rPr>
          <w:sz w:val="24"/>
          <w:szCs w:val="24"/>
        </w:rPr>
      </w:pPr>
      <w:r w:rsidRPr="00D9786A">
        <w:rPr>
          <w:sz w:val="24"/>
          <w:szCs w:val="24"/>
        </w:rPr>
        <w:t>Die Kaffir-Limettenblätter in hauchdünne Streifen schneiden und kurz vor dem Servieren auf die Suppe geben.</w:t>
      </w:r>
    </w:p>
    <w:p w14:paraId="73134023" w14:textId="4490685D" w:rsidR="000603B9" w:rsidRDefault="000603B9">
      <w:pPr>
        <w:rPr>
          <w:sz w:val="24"/>
          <w:szCs w:val="24"/>
        </w:rPr>
      </w:pPr>
    </w:p>
    <w:p w14:paraId="7300961E" w14:textId="1E26C284" w:rsidR="000603B9" w:rsidRDefault="000603B9">
      <w:pPr>
        <w:rPr>
          <w:sz w:val="24"/>
          <w:szCs w:val="24"/>
        </w:rPr>
      </w:pPr>
      <w:r>
        <w:rPr>
          <w:sz w:val="24"/>
          <w:szCs w:val="24"/>
        </w:rPr>
        <w:t>Knusprige Brotwürfel:</w:t>
      </w:r>
    </w:p>
    <w:p w14:paraId="5000FAAC" w14:textId="670BAD66" w:rsidR="000603B9" w:rsidRPr="00D9786A" w:rsidRDefault="000603B9" w:rsidP="00B40E8C">
      <w:pPr>
        <w:pStyle w:val="ListParagraph"/>
        <w:numPr>
          <w:ilvl w:val="0"/>
          <w:numId w:val="268"/>
        </w:numPr>
        <w:spacing w:after="120"/>
        <w:ind w:left="714" w:hanging="357"/>
        <w:contextualSpacing w:val="0"/>
        <w:jc w:val="both"/>
        <w:rPr>
          <w:sz w:val="24"/>
          <w:szCs w:val="24"/>
        </w:rPr>
      </w:pPr>
      <w:r w:rsidRPr="00D9786A">
        <w:rPr>
          <w:sz w:val="24"/>
          <w:szCs w:val="24"/>
        </w:rPr>
        <w:t xml:space="preserve">Das Bauernbrot in grobe Würfel schneiden und in einer Pfanne mit Öl bei mittlerer Hitze </w:t>
      </w:r>
      <w:r w:rsidR="00D9786A" w:rsidRPr="00D9786A">
        <w:rPr>
          <w:sz w:val="24"/>
          <w:szCs w:val="24"/>
        </w:rPr>
        <w:t>knusprig braten. Die Butter in kleinen Flocken hinzugeben und mit Salz würzen.</w:t>
      </w:r>
    </w:p>
    <w:p w14:paraId="491ECCDC" w14:textId="7A3C4417" w:rsidR="00D9786A" w:rsidRPr="00D9786A" w:rsidRDefault="00D9786A" w:rsidP="00B40E8C">
      <w:pPr>
        <w:pStyle w:val="ListParagraph"/>
        <w:numPr>
          <w:ilvl w:val="0"/>
          <w:numId w:val="268"/>
        </w:numPr>
        <w:spacing w:after="120"/>
        <w:ind w:left="714" w:hanging="357"/>
        <w:contextualSpacing w:val="0"/>
        <w:jc w:val="both"/>
        <w:rPr>
          <w:sz w:val="24"/>
          <w:szCs w:val="24"/>
        </w:rPr>
      </w:pPr>
      <w:r w:rsidRPr="00D9786A">
        <w:rPr>
          <w:sz w:val="24"/>
          <w:szCs w:val="24"/>
        </w:rPr>
        <w:t xml:space="preserve">Auf </w:t>
      </w:r>
      <w:r>
        <w:rPr>
          <w:sz w:val="24"/>
          <w:szCs w:val="24"/>
        </w:rPr>
        <w:t>K</w:t>
      </w:r>
      <w:r w:rsidRPr="00D9786A">
        <w:rPr>
          <w:sz w:val="24"/>
          <w:szCs w:val="24"/>
        </w:rPr>
        <w:t>üchenkrepp abtropfen lassen und kurz vor dem Servieren in die Suppe geben.</w:t>
      </w:r>
    </w:p>
    <w:p w14:paraId="57A49B0C" w14:textId="60DD042F" w:rsidR="00591EB2" w:rsidRDefault="00591EB2">
      <w:pPr>
        <w:rPr>
          <w:sz w:val="24"/>
          <w:szCs w:val="24"/>
        </w:rPr>
      </w:pPr>
      <w:r>
        <w:rPr>
          <w:sz w:val="24"/>
          <w:szCs w:val="24"/>
        </w:rPr>
        <w:br w:type="page"/>
      </w:r>
    </w:p>
    <w:p w14:paraId="19F65D56" w14:textId="6107DD9F" w:rsidR="00591EB2" w:rsidRDefault="00E06A69" w:rsidP="008F01B0">
      <w:pPr>
        <w:pStyle w:val="Heading2"/>
        <w:spacing w:after="240"/>
      </w:pPr>
      <w:r>
        <w:lastRenderedPageBreak/>
        <w:t>Gemüsefond</w:t>
      </w:r>
      <w:r w:rsidR="00795CFF">
        <w:rPr>
          <w:rStyle w:val="FootnoteReference"/>
        </w:rPr>
        <w:footnoteReference w:id="386"/>
      </w:r>
      <w:r>
        <w:t xml:space="preserve"> </w:t>
      </w:r>
    </w:p>
    <w:p w14:paraId="3B8A360C" w14:textId="0FF2A3B7" w:rsidR="00E06A69" w:rsidRPr="008F01B0" w:rsidRDefault="00E06A69">
      <w:pPr>
        <w:rPr>
          <w:sz w:val="24"/>
          <w:szCs w:val="24"/>
          <w:u w:val="single"/>
        </w:rPr>
      </w:pPr>
      <w:r w:rsidRPr="008F01B0">
        <w:rPr>
          <w:sz w:val="24"/>
          <w:szCs w:val="24"/>
          <w:u w:val="single"/>
        </w:rPr>
        <w:t>Zutaten</w:t>
      </w:r>
      <w:r w:rsidR="008F01B0">
        <w:rPr>
          <w:sz w:val="24"/>
          <w:szCs w:val="24"/>
          <w:u w:val="single"/>
        </w:rPr>
        <w:t>:</w:t>
      </w:r>
    </w:p>
    <w:p w14:paraId="2E46C573" w14:textId="13A9A7F0" w:rsidR="00E06A69" w:rsidRDefault="00E06A69">
      <w:pPr>
        <w:rPr>
          <w:sz w:val="24"/>
          <w:szCs w:val="24"/>
        </w:rPr>
      </w:pPr>
      <w:r>
        <w:rPr>
          <w:sz w:val="24"/>
          <w:szCs w:val="24"/>
        </w:rPr>
        <w:t>1 EL Salz</w:t>
      </w:r>
    </w:p>
    <w:p w14:paraId="6E9C5EBA" w14:textId="094A4183" w:rsidR="00E06A69" w:rsidRDefault="00E06A69">
      <w:pPr>
        <w:rPr>
          <w:sz w:val="24"/>
          <w:szCs w:val="24"/>
        </w:rPr>
      </w:pPr>
      <w:r>
        <w:rPr>
          <w:sz w:val="24"/>
          <w:szCs w:val="24"/>
        </w:rPr>
        <w:t>4 l Wasser</w:t>
      </w:r>
    </w:p>
    <w:p w14:paraId="00BFE82E" w14:textId="6D2E8645" w:rsidR="00E06A69" w:rsidRDefault="00E06A69">
      <w:pPr>
        <w:rPr>
          <w:sz w:val="24"/>
          <w:szCs w:val="24"/>
        </w:rPr>
      </w:pPr>
      <w:r>
        <w:rPr>
          <w:sz w:val="24"/>
          <w:szCs w:val="24"/>
        </w:rPr>
        <w:t>2 Karotten</w:t>
      </w:r>
    </w:p>
    <w:p w14:paraId="2CE1F263" w14:textId="7142FDA1" w:rsidR="00E06A69" w:rsidRDefault="00E06A69">
      <w:pPr>
        <w:rPr>
          <w:sz w:val="24"/>
          <w:szCs w:val="24"/>
        </w:rPr>
      </w:pPr>
      <w:r>
        <w:rPr>
          <w:sz w:val="24"/>
          <w:szCs w:val="24"/>
        </w:rPr>
        <w:t>½ Sellerieknolle</w:t>
      </w:r>
    </w:p>
    <w:p w14:paraId="320903D9" w14:textId="7853441D" w:rsidR="00CA4735" w:rsidRDefault="00CA4735">
      <w:pPr>
        <w:rPr>
          <w:sz w:val="24"/>
          <w:szCs w:val="24"/>
        </w:rPr>
      </w:pPr>
      <w:r>
        <w:rPr>
          <w:sz w:val="24"/>
          <w:szCs w:val="24"/>
        </w:rPr>
        <w:t>1 Stange Lauch</w:t>
      </w:r>
    </w:p>
    <w:p w14:paraId="7CE609B2" w14:textId="1DA20976" w:rsidR="00CA4735" w:rsidRDefault="00CA4735">
      <w:pPr>
        <w:rPr>
          <w:sz w:val="24"/>
          <w:szCs w:val="24"/>
        </w:rPr>
      </w:pPr>
      <w:r>
        <w:rPr>
          <w:sz w:val="24"/>
          <w:szCs w:val="24"/>
        </w:rPr>
        <w:t>1 Zwiebel</w:t>
      </w:r>
    </w:p>
    <w:p w14:paraId="6C51B2F4" w14:textId="41BE14AD" w:rsidR="00CA4735" w:rsidRDefault="00CA4735">
      <w:pPr>
        <w:rPr>
          <w:sz w:val="24"/>
          <w:szCs w:val="24"/>
        </w:rPr>
      </w:pPr>
      <w:r>
        <w:rPr>
          <w:sz w:val="24"/>
          <w:szCs w:val="24"/>
        </w:rPr>
        <w:t>1-2 Kaffir-Limettenblätter</w:t>
      </w:r>
    </w:p>
    <w:p w14:paraId="342BFB1A" w14:textId="243FF22E" w:rsidR="00CA4735" w:rsidRDefault="00CA4735">
      <w:pPr>
        <w:rPr>
          <w:sz w:val="24"/>
          <w:szCs w:val="24"/>
        </w:rPr>
      </w:pPr>
      <w:r>
        <w:rPr>
          <w:sz w:val="24"/>
          <w:szCs w:val="24"/>
        </w:rPr>
        <w:t>1 TL Koriandersamen</w:t>
      </w:r>
    </w:p>
    <w:p w14:paraId="443A81BD" w14:textId="3A82901B" w:rsidR="00CA4735" w:rsidRDefault="00CA4735">
      <w:pPr>
        <w:rPr>
          <w:sz w:val="24"/>
          <w:szCs w:val="24"/>
        </w:rPr>
      </w:pPr>
      <w:r>
        <w:rPr>
          <w:sz w:val="24"/>
          <w:szCs w:val="24"/>
        </w:rPr>
        <w:t>1 TL Kreuzkümmel</w:t>
      </w:r>
    </w:p>
    <w:p w14:paraId="3DDF3533" w14:textId="0B2DF0DA" w:rsidR="00CA4735" w:rsidRDefault="00CA4735">
      <w:pPr>
        <w:rPr>
          <w:sz w:val="24"/>
          <w:szCs w:val="24"/>
        </w:rPr>
      </w:pPr>
      <w:r>
        <w:rPr>
          <w:sz w:val="24"/>
          <w:szCs w:val="24"/>
        </w:rPr>
        <w:t>1 TL Pfefferkörner</w:t>
      </w:r>
    </w:p>
    <w:p w14:paraId="7C7D982F" w14:textId="30EEF1F8" w:rsidR="00CA4735" w:rsidRDefault="00CA4735">
      <w:pPr>
        <w:rPr>
          <w:sz w:val="24"/>
          <w:szCs w:val="24"/>
        </w:rPr>
      </w:pPr>
      <w:r>
        <w:rPr>
          <w:sz w:val="24"/>
          <w:szCs w:val="24"/>
        </w:rPr>
        <w:t>1-2 Stangen Zitronengras</w:t>
      </w:r>
    </w:p>
    <w:p w14:paraId="59C584DE" w14:textId="43399E22" w:rsidR="00CA4735" w:rsidRDefault="00CA4735">
      <w:pPr>
        <w:rPr>
          <w:sz w:val="24"/>
          <w:szCs w:val="24"/>
        </w:rPr>
      </w:pPr>
      <w:r>
        <w:rPr>
          <w:sz w:val="24"/>
          <w:szCs w:val="24"/>
        </w:rPr>
        <w:t>2 Korianderwurzeln</w:t>
      </w:r>
    </w:p>
    <w:p w14:paraId="14745772" w14:textId="4E4B62C4" w:rsidR="00CA4735" w:rsidRDefault="00CA4735">
      <w:pPr>
        <w:rPr>
          <w:sz w:val="24"/>
          <w:szCs w:val="24"/>
        </w:rPr>
      </w:pPr>
    </w:p>
    <w:p w14:paraId="34992B42" w14:textId="26352BC1" w:rsidR="008F01B0" w:rsidRDefault="008F01B0">
      <w:pPr>
        <w:rPr>
          <w:sz w:val="24"/>
          <w:szCs w:val="24"/>
        </w:rPr>
      </w:pPr>
      <w:r>
        <w:rPr>
          <w:sz w:val="24"/>
          <w:szCs w:val="24"/>
        </w:rPr>
        <w:t>Zubereitung:</w:t>
      </w:r>
    </w:p>
    <w:p w14:paraId="3D18D571" w14:textId="006B1ACB" w:rsidR="00CA4735" w:rsidRPr="00167695" w:rsidRDefault="00CA4735" w:rsidP="00B40E8C">
      <w:pPr>
        <w:pStyle w:val="ListParagraph"/>
        <w:numPr>
          <w:ilvl w:val="0"/>
          <w:numId w:val="302"/>
        </w:numPr>
        <w:spacing w:after="120"/>
        <w:ind w:left="714" w:hanging="357"/>
        <w:contextualSpacing w:val="0"/>
        <w:jc w:val="both"/>
        <w:rPr>
          <w:sz w:val="24"/>
          <w:szCs w:val="24"/>
        </w:rPr>
      </w:pPr>
      <w:r w:rsidRPr="00167695">
        <w:rPr>
          <w:sz w:val="24"/>
          <w:szCs w:val="24"/>
        </w:rPr>
        <w:t>Gemüse in grobe Stücke schneiden</w:t>
      </w:r>
      <w:r w:rsidR="00B119C7" w:rsidRPr="00167695">
        <w:rPr>
          <w:sz w:val="24"/>
          <w:szCs w:val="24"/>
        </w:rPr>
        <w:t>, in einem Topf mit kaltem Wasser und Salz aufkochen</w:t>
      </w:r>
      <w:r w:rsidR="002E5E82" w:rsidRPr="00167695">
        <w:rPr>
          <w:sz w:val="24"/>
          <w:szCs w:val="24"/>
        </w:rPr>
        <w:t xml:space="preserve"> und etwa 30 Minuten köcheln lassen. </w:t>
      </w:r>
    </w:p>
    <w:p w14:paraId="27EF9139" w14:textId="29514B76" w:rsidR="002E5E82" w:rsidRPr="00167695" w:rsidRDefault="002E5E82" w:rsidP="00B40E8C">
      <w:pPr>
        <w:pStyle w:val="ListParagraph"/>
        <w:numPr>
          <w:ilvl w:val="0"/>
          <w:numId w:val="302"/>
        </w:numPr>
        <w:spacing w:after="120"/>
        <w:ind w:left="714" w:hanging="357"/>
        <w:contextualSpacing w:val="0"/>
        <w:jc w:val="both"/>
        <w:rPr>
          <w:sz w:val="24"/>
          <w:szCs w:val="24"/>
        </w:rPr>
      </w:pPr>
      <w:r w:rsidRPr="00167695">
        <w:rPr>
          <w:sz w:val="24"/>
          <w:szCs w:val="24"/>
        </w:rPr>
        <w:t xml:space="preserve">Limettenblätter, Zitronengras, Korianderwurzeln, </w:t>
      </w:r>
      <w:r w:rsidR="00167695" w:rsidRPr="00167695">
        <w:rPr>
          <w:sz w:val="24"/>
          <w:szCs w:val="24"/>
        </w:rPr>
        <w:t>G</w:t>
      </w:r>
      <w:r w:rsidRPr="00167695">
        <w:rPr>
          <w:sz w:val="24"/>
          <w:szCs w:val="24"/>
        </w:rPr>
        <w:t xml:space="preserve">ewürze hinzugeben und nochmals etwa 30 Minuten </w:t>
      </w:r>
      <w:r w:rsidR="00167695" w:rsidRPr="00167695">
        <w:rPr>
          <w:sz w:val="24"/>
          <w:szCs w:val="24"/>
        </w:rPr>
        <w:t>köcheln lassen. Durch ein Sieb seihen.</w:t>
      </w:r>
    </w:p>
    <w:p w14:paraId="46F8B8FC" w14:textId="77777777" w:rsidR="00167695" w:rsidRDefault="00167695">
      <w:pPr>
        <w:rPr>
          <w:sz w:val="24"/>
          <w:szCs w:val="24"/>
        </w:rPr>
      </w:pPr>
      <w:r>
        <w:rPr>
          <w:sz w:val="24"/>
          <w:szCs w:val="24"/>
        </w:rPr>
        <w:br w:type="page"/>
      </w:r>
    </w:p>
    <w:p w14:paraId="5885EAEC" w14:textId="77777777" w:rsidR="00633F44" w:rsidRDefault="00633F44" w:rsidP="00F93D09">
      <w:pPr>
        <w:pStyle w:val="Heading2"/>
        <w:spacing w:after="240"/>
      </w:pPr>
      <w:r>
        <w:lastRenderedPageBreak/>
        <w:t>Gemüsefond Variante 2</w:t>
      </w:r>
    </w:p>
    <w:p w14:paraId="4250D489" w14:textId="14375DCE" w:rsidR="00633F44" w:rsidRPr="007664AB" w:rsidRDefault="00633F44">
      <w:pPr>
        <w:rPr>
          <w:sz w:val="24"/>
          <w:szCs w:val="24"/>
        </w:rPr>
      </w:pPr>
      <w:r w:rsidRPr="007664AB">
        <w:rPr>
          <w:sz w:val="24"/>
          <w:szCs w:val="24"/>
          <w:u w:val="single"/>
        </w:rPr>
        <w:t xml:space="preserve">Zutaten </w:t>
      </w:r>
      <w:r w:rsidR="007664AB">
        <w:rPr>
          <w:sz w:val="24"/>
          <w:szCs w:val="24"/>
        </w:rPr>
        <w:t>(</w:t>
      </w:r>
      <w:r w:rsidRPr="007664AB">
        <w:rPr>
          <w:sz w:val="24"/>
          <w:szCs w:val="24"/>
        </w:rPr>
        <w:t>für ca. 2 l</w:t>
      </w:r>
      <w:r w:rsidR="007664AB">
        <w:rPr>
          <w:sz w:val="24"/>
          <w:szCs w:val="24"/>
        </w:rPr>
        <w:t>)</w:t>
      </w:r>
    </w:p>
    <w:p w14:paraId="30B2A85B" w14:textId="77777777" w:rsidR="00633F44" w:rsidRPr="007664AB" w:rsidRDefault="00633F44">
      <w:pPr>
        <w:rPr>
          <w:sz w:val="24"/>
          <w:szCs w:val="24"/>
        </w:rPr>
      </w:pPr>
      <w:r w:rsidRPr="007664AB">
        <w:rPr>
          <w:sz w:val="24"/>
          <w:szCs w:val="24"/>
        </w:rPr>
        <w:t>2 Gemüsezwiebeln</w:t>
      </w:r>
    </w:p>
    <w:p w14:paraId="1D453A96" w14:textId="77777777" w:rsidR="00633F44" w:rsidRPr="007664AB" w:rsidRDefault="00633F44">
      <w:pPr>
        <w:rPr>
          <w:sz w:val="24"/>
          <w:szCs w:val="24"/>
        </w:rPr>
      </w:pPr>
      <w:r w:rsidRPr="007664AB">
        <w:rPr>
          <w:sz w:val="24"/>
          <w:szCs w:val="24"/>
        </w:rPr>
        <w:t>4 Staudenselleriestangen</w:t>
      </w:r>
    </w:p>
    <w:p w14:paraId="4998647F" w14:textId="77777777" w:rsidR="00F93D09" w:rsidRPr="007664AB" w:rsidRDefault="00F93D09">
      <w:pPr>
        <w:rPr>
          <w:sz w:val="24"/>
          <w:szCs w:val="24"/>
        </w:rPr>
      </w:pPr>
      <w:r w:rsidRPr="007664AB">
        <w:rPr>
          <w:sz w:val="24"/>
          <w:szCs w:val="24"/>
        </w:rPr>
        <w:t>¼ Knollensellerie</w:t>
      </w:r>
    </w:p>
    <w:p w14:paraId="50C2B154" w14:textId="77777777" w:rsidR="00F93D09" w:rsidRPr="007664AB" w:rsidRDefault="00F93D09">
      <w:pPr>
        <w:rPr>
          <w:sz w:val="24"/>
          <w:szCs w:val="24"/>
        </w:rPr>
      </w:pPr>
      <w:r w:rsidRPr="007664AB">
        <w:rPr>
          <w:sz w:val="24"/>
          <w:szCs w:val="24"/>
        </w:rPr>
        <w:t>3 Möhren</w:t>
      </w:r>
    </w:p>
    <w:p w14:paraId="0645D8DF" w14:textId="77777777" w:rsidR="00F93D09" w:rsidRPr="007664AB" w:rsidRDefault="00F93D09">
      <w:pPr>
        <w:rPr>
          <w:sz w:val="24"/>
          <w:szCs w:val="24"/>
        </w:rPr>
      </w:pPr>
      <w:r w:rsidRPr="007664AB">
        <w:rPr>
          <w:sz w:val="24"/>
          <w:szCs w:val="24"/>
        </w:rPr>
        <w:t>4 Strauchtomaten</w:t>
      </w:r>
    </w:p>
    <w:p w14:paraId="4ACD0CFA" w14:textId="77777777" w:rsidR="00F93D09" w:rsidRPr="007664AB" w:rsidRDefault="00F93D09">
      <w:pPr>
        <w:rPr>
          <w:sz w:val="24"/>
          <w:szCs w:val="24"/>
        </w:rPr>
      </w:pPr>
      <w:r w:rsidRPr="007664AB">
        <w:rPr>
          <w:sz w:val="24"/>
          <w:szCs w:val="24"/>
        </w:rPr>
        <w:t>½ Stange Lauch</w:t>
      </w:r>
    </w:p>
    <w:p w14:paraId="6F371D15" w14:textId="77777777" w:rsidR="00F93D09" w:rsidRPr="007664AB" w:rsidRDefault="00F93D09">
      <w:pPr>
        <w:rPr>
          <w:sz w:val="24"/>
          <w:szCs w:val="24"/>
        </w:rPr>
      </w:pPr>
      <w:r w:rsidRPr="007664AB">
        <w:rPr>
          <w:sz w:val="24"/>
          <w:szCs w:val="24"/>
        </w:rPr>
        <w:t>4 Knoblauchzehen</w:t>
      </w:r>
    </w:p>
    <w:p w14:paraId="0EC97174" w14:textId="77777777" w:rsidR="00F93D09" w:rsidRPr="007664AB" w:rsidRDefault="00F93D09">
      <w:pPr>
        <w:rPr>
          <w:sz w:val="24"/>
          <w:szCs w:val="24"/>
        </w:rPr>
      </w:pPr>
      <w:r w:rsidRPr="007664AB">
        <w:rPr>
          <w:sz w:val="24"/>
          <w:szCs w:val="24"/>
        </w:rPr>
        <w:t>2 Lorbeerblätter</w:t>
      </w:r>
    </w:p>
    <w:p w14:paraId="33193A75" w14:textId="77777777" w:rsidR="00F93D09" w:rsidRPr="007664AB" w:rsidRDefault="00F93D09">
      <w:pPr>
        <w:rPr>
          <w:sz w:val="24"/>
          <w:szCs w:val="24"/>
        </w:rPr>
      </w:pPr>
      <w:r w:rsidRPr="007664AB">
        <w:rPr>
          <w:sz w:val="24"/>
          <w:szCs w:val="24"/>
        </w:rPr>
        <w:t>1 TL Pfefferkörner</w:t>
      </w:r>
    </w:p>
    <w:p w14:paraId="32046746" w14:textId="77777777" w:rsidR="00F93D09" w:rsidRPr="007664AB" w:rsidRDefault="00F93D09">
      <w:pPr>
        <w:rPr>
          <w:sz w:val="24"/>
          <w:szCs w:val="24"/>
        </w:rPr>
      </w:pPr>
      <w:r w:rsidRPr="007664AB">
        <w:rPr>
          <w:sz w:val="24"/>
          <w:szCs w:val="24"/>
        </w:rPr>
        <w:t>4 Zweige Thymian</w:t>
      </w:r>
    </w:p>
    <w:p w14:paraId="2C276275" w14:textId="77777777" w:rsidR="00F93D09" w:rsidRPr="007664AB" w:rsidRDefault="00F93D09">
      <w:pPr>
        <w:rPr>
          <w:sz w:val="24"/>
          <w:szCs w:val="24"/>
        </w:rPr>
      </w:pPr>
      <w:r w:rsidRPr="007664AB">
        <w:rPr>
          <w:sz w:val="24"/>
          <w:szCs w:val="24"/>
        </w:rPr>
        <w:t>2 EL Meersalz</w:t>
      </w:r>
    </w:p>
    <w:p w14:paraId="560CEA58" w14:textId="77777777" w:rsidR="00F93D09" w:rsidRPr="007664AB" w:rsidRDefault="00F93D09">
      <w:pPr>
        <w:rPr>
          <w:sz w:val="24"/>
          <w:szCs w:val="24"/>
        </w:rPr>
      </w:pPr>
      <w:r w:rsidRPr="007664AB">
        <w:rPr>
          <w:sz w:val="24"/>
          <w:szCs w:val="24"/>
        </w:rPr>
        <w:t>2 EL Olivenöl</w:t>
      </w:r>
    </w:p>
    <w:p w14:paraId="01C85FC3" w14:textId="77777777" w:rsidR="00F93D09" w:rsidRPr="007664AB" w:rsidRDefault="00F93D09">
      <w:pPr>
        <w:rPr>
          <w:sz w:val="24"/>
          <w:szCs w:val="24"/>
        </w:rPr>
      </w:pPr>
    </w:p>
    <w:p w14:paraId="4F9AFBBE" w14:textId="77777777" w:rsidR="00F93D09" w:rsidRPr="007664AB" w:rsidRDefault="00F93D09">
      <w:pPr>
        <w:rPr>
          <w:sz w:val="24"/>
          <w:szCs w:val="24"/>
        </w:rPr>
      </w:pPr>
      <w:r w:rsidRPr="007664AB">
        <w:rPr>
          <w:sz w:val="24"/>
          <w:szCs w:val="24"/>
        </w:rPr>
        <w:t>Zubereitungszeit:</w:t>
      </w:r>
      <w:r w:rsidRPr="007664AB">
        <w:rPr>
          <w:sz w:val="24"/>
          <w:szCs w:val="24"/>
        </w:rPr>
        <w:tab/>
        <w:t>50 Minuten</w:t>
      </w:r>
    </w:p>
    <w:p w14:paraId="2F20F725" w14:textId="6DEE12D9" w:rsidR="00F93D09" w:rsidRPr="007664AB" w:rsidRDefault="00F93D09" w:rsidP="00F93D09">
      <w:pPr>
        <w:jc w:val="both"/>
        <w:rPr>
          <w:sz w:val="24"/>
          <w:szCs w:val="24"/>
        </w:rPr>
      </w:pPr>
      <w:r w:rsidRPr="007664AB">
        <w:rPr>
          <w:sz w:val="24"/>
          <w:szCs w:val="24"/>
        </w:rPr>
        <w:t>Gemüsezwiebeln mit Schale halbieren und in einer unbeschichteten Pfanne ohne Öl auf den Schnittflächen schwarz anrösten. Das restliche Gemüse waschen und grob würfeln, den Knoblauch schälen und würfeln. Alles in einen großen Topf geben und mit kaltem Wasser bedecken. Gewürze und das Olivenöl dazugeben und alles langsam aufkochen lassen. Hitze reduzieren und noch ca. 30 Minuten ziehen lassen. Alles durch ein sehr feines Sieb gießen.</w:t>
      </w:r>
    </w:p>
    <w:p w14:paraId="2AA27BD3" w14:textId="77777777" w:rsidR="001816A1" w:rsidRPr="007664AB" w:rsidRDefault="001816A1">
      <w:pPr>
        <w:rPr>
          <w:sz w:val="24"/>
          <w:szCs w:val="24"/>
        </w:rPr>
      </w:pPr>
      <w:r w:rsidRPr="007664AB">
        <w:rPr>
          <w:sz w:val="24"/>
          <w:szCs w:val="24"/>
        </w:rPr>
        <w:br w:type="page"/>
      </w:r>
    </w:p>
    <w:p w14:paraId="2B772CF3" w14:textId="2B80749F" w:rsidR="001816A1" w:rsidRDefault="001816A1" w:rsidP="00EA1094">
      <w:pPr>
        <w:pStyle w:val="Heading2"/>
        <w:spacing w:after="240"/>
      </w:pPr>
      <w:r>
        <w:lastRenderedPageBreak/>
        <w:t>Gemüsebrühe Nr. 3</w:t>
      </w:r>
      <w:r w:rsidR="00CA5F06">
        <w:rPr>
          <w:rStyle w:val="FootnoteReference"/>
        </w:rPr>
        <w:footnoteReference w:id="387"/>
      </w:r>
      <w:r>
        <w:t xml:space="preserve"> </w:t>
      </w:r>
    </w:p>
    <w:p w14:paraId="5271216F" w14:textId="1C767146" w:rsidR="00D44496" w:rsidRPr="007664AB" w:rsidRDefault="001816A1">
      <w:pPr>
        <w:rPr>
          <w:sz w:val="24"/>
          <w:szCs w:val="24"/>
        </w:rPr>
      </w:pPr>
      <w:r w:rsidRPr="007664AB">
        <w:rPr>
          <w:sz w:val="24"/>
          <w:szCs w:val="24"/>
          <w:u w:val="single"/>
        </w:rPr>
        <w:t>Zutaten</w:t>
      </w:r>
      <w:r w:rsidR="00D44496" w:rsidRPr="007664AB">
        <w:rPr>
          <w:sz w:val="24"/>
          <w:szCs w:val="24"/>
        </w:rPr>
        <w:t xml:space="preserve"> </w:t>
      </w:r>
      <w:r w:rsidR="00EA1094" w:rsidRPr="007664AB">
        <w:rPr>
          <w:sz w:val="24"/>
          <w:szCs w:val="24"/>
        </w:rPr>
        <w:t>(</w:t>
      </w:r>
      <w:r w:rsidR="00D44496" w:rsidRPr="007664AB">
        <w:rPr>
          <w:sz w:val="24"/>
          <w:szCs w:val="24"/>
        </w:rPr>
        <w:t>für 3,5 Liter</w:t>
      </w:r>
      <w:r w:rsidR="00EA1094" w:rsidRPr="007664AB">
        <w:rPr>
          <w:sz w:val="24"/>
          <w:szCs w:val="24"/>
        </w:rPr>
        <w:t>):</w:t>
      </w:r>
    </w:p>
    <w:p w14:paraId="663DDFCC" w14:textId="77777777" w:rsidR="00D44496" w:rsidRPr="007664AB" w:rsidRDefault="00D44496">
      <w:pPr>
        <w:rPr>
          <w:sz w:val="24"/>
          <w:szCs w:val="24"/>
        </w:rPr>
      </w:pPr>
      <w:r w:rsidRPr="007664AB">
        <w:rPr>
          <w:sz w:val="24"/>
          <w:szCs w:val="24"/>
        </w:rPr>
        <w:t>2 EL Olivenöl</w:t>
      </w:r>
    </w:p>
    <w:p w14:paraId="342E3400" w14:textId="77777777" w:rsidR="00D44496" w:rsidRPr="007664AB" w:rsidRDefault="00D44496">
      <w:pPr>
        <w:rPr>
          <w:sz w:val="24"/>
          <w:szCs w:val="24"/>
        </w:rPr>
      </w:pPr>
      <w:r w:rsidRPr="007664AB">
        <w:rPr>
          <w:sz w:val="24"/>
          <w:szCs w:val="24"/>
        </w:rPr>
        <w:t>2 Zwiebeln, geviertelt, ungeschält</w:t>
      </w:r>
    </w:p>
    <w:p w14:paraId="686D85CA" w14:textId="123A5E31" w:rsidR="00D44496" w:rsidRPr="007664AB" w:rsidRDefault="00D44496">
      <w:pPr>
        <w:rPr>
          <w:sz w:val="24"/>
          <w:szCs w:val="24"/>
        </w:rPr>
      </w:pPr>
      <w:r w:rsidRPr="007664AB">
        <w:rPr>
          <w:sz w:val="24"/>
          <w:szCs w:val="24"/>
        </w:rPr>
        <w:t>3 Zehen Knoblauch, ungeschält</w:t>
      </w:r>
    </w:p>
    <w:p w14:paraId="63155433" w14:textId="04A1FFD9" w:rsidR="0026043D" w:rsidRPr="007664AB" w:rsidRDefault="0026043D">
      <w:pPr>
        <w:rPr>
          <w:sz w:val="24"/>
          <w:szCs w:val="24"/>
        </w:rPr>
      </w:pPr>
      <w:r w:rsidRPr="007664AB">
        <w:rPr>
          <w:sz w:val="24"/>
          <w:szCs w:val="24"/>
        </w:rPr>
        <w:t>2 Karotten, gehackt</w:t>
      </w:r>
    </w:p>
    <w:p w14:paraId="310A77B0" w14:textId="3BABF0A0" w:rsidR="0026043D" w:rsidRPr="007664AB" w:rsidRDefault="0026043D">
      <w:pPr>
        <w:rPr>
          <w:sz w:val="24"/>
          <w:szCs w:val="24"/>
        </w:rPr>
      </w:pPr>
      <w:r w:rsidRPr="007664AB">
        <w:rPr>
          <w:sz w:val="24"/>
          <w:szCs w:val="24"/>
        </w:rPr>
        <w:t>2 Stangen Lauch, gehackt</w:t>
      </w:r>
    </w:p>
    <w:p w14:paraId="4A785C5E" w14:textId="667B91B8" w:rsidR="0026043D" w:rsidRPr="007664AB" w:rsidRDefault="0026043D">
      <w:pPr>
        <w:rPr>
          <w:sz w:val="24"/>
          <w:szCs w:val="24"/>
        </w:rPr>
      </w:pPr>
      <w:r w:rsidRPr="007664AB">
        <w:rPr>
          <w:sz w:val="24"/>
          <w:szCs w:val="24"/>
        </w:rPr>
        <w:t>1 Knolle Fenchel, gehackt</w:t>
      </w:r>
    </w:p>
    <w:p w14:paraId="5A34F1A2" w14:textId="4680117D" w:rsidR="0026043D" w:rsidRPr="007664AB" w:rsidRDefault="0026043D">
      <w:pPr>
        <w:rPr>
          <w:sz w:val="24"/>
          <w:szCs w:val="24"/>
        </w:rPr>
      </w:pPr>
      <w:r w:rsidRPr="007664AB">
        <w:rPr>
          <w:sz w:val="24"/>
          <w:szCs w:val="24"/>
        </w:rPr>
        <w:t>1 Stange Sellerie, gehackt</w:t>
      </w:r>
    </w:p>
    <w:p w14:paraId="3D62F06E" w14:textId="315A78FC" w:rsidR="0026043D" w:rsidRPr="007664AB" w:rsidRDefault="0026043D">
      <w:pPr>
        <w:rPr>
          <w:sz w:val="24"/>
          <w:szCs w:val="24"/>
        </w:rPr>
      </w:pPr>
      <w:r w:rsidRPr="007664AB">
        <w:rPr>
          <w:sz w:val="24"/>
          <w:szCs w:val="24"/>
        </w:rPr>
        <w:t>10-20 Zweige glatte Petersilie</w:t>
      </w:r>
    </w:p>
    <w:p w14:paraId="12E88314" w14:textId="062CDB92" w:rsidR="0026043D" w:rsidRPr="007664AB" w:rsidRDefault="0026043D">
      <w:pPr>
        <w:rPr>
          <w:sz w:val="24"/>
          <w:szCs w:val="24"/>
        </w:rPr>
      </w:pPr>
      <w:r w:rsidRPr="007664AB">
        <w:rPr>
          <w:sz w:val="24"/>
          <w:szCs w:val="24"/>
        </w:rPr>
        <w:t>4 Lorbeerblätter</w:t>
      </w:r>
    </w:p>
    <w:p w14:paraId="73811CC7" w14:textId="2E8F4939" w:rsidR="0026043D" w:rsidRPr="007664AB" w:rsidRDefault="0026043D">
      <w:pPr>
        <w:rPr>
          <w:sz w:val="24"/>
          <w:szCs w:val="24"/>
        </w:rPr>
      </w:pPr>
      <w:r w:rsidRPr="007664AB">
        <w:rPr>
          <w:sz w:val="24"/>
          <w:szCs w:val="24"/>
        </w:rPr>
        <w:t>5 schwarze oder weiße Pfefferkörner</w:t>
      </w:r>
    </w:p>
    <w:p w14:paraId="6C1BFD6D" w14:textId="3DA5577E" w:rsidR="0026043D" w:rsidRPr="007664AB" w:rsidRDefault="0026043D">
      <w:pPr>
        <w:rPr>
          <w:sz w:val="24"/>
          <w:szCs w:val="24"/>
        </w:rPr>
      </w:pPr>
      <w:r w:rsidRPr="007664AB">
        <w:rPr>
          <w:sz w:val="24"/>
          <w:szCs w:val="24"/>
        </w:rPr>
        <w:t>2 TL Meersalz</w:t>
      </w:r>
    </w:p>
    <w:p w14:paraId="0D6B0BD9" w14:textId="77777777" w:rsidR="0026043D" w:rsidRPr="007664AB" w:rsidRDefault="0026043D">
      <w:pPr>
        <w:rPr>
          <w:sz w:val="24"/>
          <w:szCs w:val="24"/>
        </w:rPr>
      </w:pPr>
    </w:p>
    <w:p w14:paraId="75CCE5B2" w14:textId="236E9EDA" w:rsidR="0026043D" w:rsidRPr="007664AB" w:rsidRDefault="0026043D">
      <w:pPr>
        <w:rPr>
          <w:sz w:val="24"/>
          <w:szCs w:val="24"/>
        </w:rPr>
      </w:pPr>
      <w:r w:rsidRPr="007664AB">
        <w:rPr>
          <w:sz w:val="24"/>
          <w:szCs w:val="24"/>
        </w:rPr>
        <w:t>Zubereitung:</w:t>
      </w:r>
    </w:p>
    <w:p w14:paraId="17409333" w14:textId="6A30375A" w:rsidR="0026043D" w:rsidRPr="007664AB" w:rsidRDefault="0026043D" w:rsidP="00B40E8C">
      <w:pPr>
        <w:pStyle w:val="ListParagraph"/>
        <w:numPr>
          <w:ilvl w:val="0"/>
          <w:numId w:val="1765"/>
        </w:numPr>
        <w:spacing w:after="120"/>
        <w:ind w:left="714" w:hanging="357"/>
        <w:contextualSpacing w:val="0"/>
        <w:jc w:val="both"/>
        <w:rPr>
          <w:sz w:val="24"/>
          <w:szCs w:val="24"/>
        </w:rPr>
      </w:pPr>
      <w:r w:rsidRPr="007664AB">
        <w:rPr>
          <w:sz w:val="24"/>
          <w:szCs w:val="24"/>
        </w:rPr>
        <w:t>Das Öl in einem Suppentopf bei mittlerer Hitze erwärmen. Die Zwiebeln, den Knoblauch, die Karotten</w:t>
      </w:r>
      <w:r w:rsidR="005C47C8" w:rsidRPr="007664AB">
        <w:rPr>
          <w:sz w:val="24"/>
          <w:szCs w:val="24"/>
        </w:rPr>
        <w:t>,</w:t>
      </w:r>
      <w:r w:rsidRPr="007664AB">
        <w:rPr>
          <w:sz w:val="24"/>
          <w:szCs w:val="24"/>
        </w:rPr>
        <w:t xml:space="preserve"> den Lauch, den Fenchel und den Sellerie</w:t>
      </w:r>
      <w:r w:rsidR="00BC7151" w:rsidRPr="007664AB">
        <w:rPr>
          <w:sz w:val="24"/>
          <w:szCs w:val="24"/>
        </w:rPr>
        <w:t xml:space="preserve"> hinzufügen. 3-5 Minuten leiht anbraten und weich werden lassen.</w:t>
      </w:r>
    </w:p>
    <w:p w14:paraId="6BBE2796" w14:textId="132593E4" w:rsidR="00BC7151" w:rsidRPr="007664AB" w:rsidRDefault="00BC7151" w:rsidP="00B40E8C">
      <w:pPr>
        <w:pStyle w:val="ListParagraph"/>
        <w:numPr>
          <w:ilvl w:val="0"/>
          <w:numId w:val="1765"/>
        </w:numPr>
        <w:spacing w:after="120"/>
        <w:ind w:left="714" w:hanging="357"/>
        <w:contextualSpacing w:val="0"/>
        <w:jc w:val="both"/>
        <w:rPr>
          <w:sz w:val="24"/>
          <w:szCs w:val="24"/>
        </w:rPr>
      </w:pPr>
      <w:r w:rsidRPr="007664AB">
        <w:rPr>
          <w:sz w:val="24"/>
          <w:szCs w:val="24"/>
        </w:rPr>
        <w:t>Die Petersilie, die Lorbeerblätter, Pfeffer, Salz und 4 Liter Wasser hinzugeben. Zum Kochen bringen, danach die Hitze stark reduzieren</w:t>
      </w:r>
      <w:r w:rsidR="00E14577" w:rsidRPr="007664AB">
        <w:rPr>
          <w:sz w:val="24"/>
          <w:szCs w:val="24"/>
        </w:rPr>
        <w:t xml:space="preserve"> und ca. 1 Stunde oder länger leicht köcheln lassen. Abschmecken und falls nötig nachwürzen.</w:t>
      </w:r>
    </w:p>
    <w:p w14:paraId="620F3F09" w14:textId="352B85A7" w:rsidR="00E14577" w:rsidRPr="007664AB" w:rsidRDefault="00E14577" w:rsidP="00B40E8C">
      <w:pPr>
        <w:pStyle w:val="ListParagraph"/>
        <w:numPr>
          <w:ilvl w:val="0"/>
          <w:numId w:val="1765"/>
        </w:numPr>
        <w:spacing w:after="120"/>
        <w:ind w:left="714" w:hanging="357"/>
        <w:contextualSpacing w:val="0"/>
        <w:jc w:val="both"/>
        <w:rPr>
          <w:sz w:val="24"/>
          <w:szCs w:val="24"/>
        </w:rPr>
      </w:pPr>
      <w:r w:rsidRPr="007664AB">
        <w:rPr>
          <w:sz w:val="24"/>
          <w:szCs w:val="24"/>
        </w:rPr>
        <w:t>Die Suppe abseihen</w:t>
      </w:r>
      <w:r w:rsidR="00EA1094" w:rsidRPr="007664AB">
        <w:rPr>
          <w:sz w:val="24"/>
          <w:szCs w:val="24"/>
        </w:rPr>
        <w:t xml:space="preserve"> und abkühlen lassen, dabei gelegentlich umrühren. Portionen von 250 ml oder 450 ml abmessen und in Gläser füllen. Die Suppe hält sich im Kühlschrank ca. 1 Woche, im Gefrierfach 6 Monate.</w:t>
      </w:r>
    </w:p>
    <w:p w14:paraId="00E39A09" w14:textId="1DB29E3F" w:rsidR="00633F44" w:rsidRPr="007664AB" w:rsidRDefault="00633F44">
      <w:pPr>
        <w:rPr>
          <w:sz w:val="24"/>
          <w:szCs w:val="24"/>
        </w:rPr>
      </w:pPr>
      <w:r w:rsidRPr="007664AB">
        <w:rPr>
          <w:sz w:val="24"/>
          <w:szCs w:val="24"/>
        </w:rPr>
        <w:br w:type="page"/>
      </w:r>
    </w:p>
    <w:p w14:paraId="6C4444E1" w14:textId="666E682E" w:rsidR="00167695" w:rsidRDefault="00167695" w:rsidP="008F01B0">
      <w:pPr>
        <w:pStyle w:val="Heading2"/>
        <w:spacing w:after="240"/>
      </w:pPr>
      <w:r>
        <w:lastRenderedPageBreak/>
        <w:t>Hühnerfond</w:t>
      </w:r>
      <w:r w:rsidR="000E71D7">
        <w:rPr>
          <w:rStyle w:val="FootnoteReference"/>
        </w:rPr>
        <w:footnoteReference w:id="388"/>
      </w:r>
    </w:p>
    <w:p w14:paraId="57861920" w14:textId="77777777" w:rsidR="008F01B0" w:rsidRPr="00326689" w:rsidRDefault="008F01B0">
      <w:pPr>
        <w:rPr>
          <w:sz w:val="24"/>
          <w:szCs w:val="24"/>
          <w:u w:val="single"/>
        </w:rPr>
      </w:pPr>
      <w:r w:rsidRPr="00326689">
        <w:rPr>
          <w:sz w:val="24"/>
          <w:szCs w:val="24"/>
          <w:u w:val="single"/>
        </w:rPr>
        <w:t>Zutaten:</w:t>
      </w:r>
    </w:p>
    <w:p w14:paraId="5E09C532" w14:textId="7CC97478" w:rsidR="009137B1" w:rsidRDefault="00167695">
      <w:pPr>
        <w:rPr>
          <w:sz w:val="24"/>
          <w:szCs w:val="24"/>
        </w:rPr>
      </w:pPr>
      <w:r>
        <w:rPr>
          <w:sz w:val="24"/>
          <w:szCs w:val="24"/>
        </w:rPr>
        <w:t>1 Suppenhuhn oder Hähnchenknochen</w:t>
      </w:r>
    </w:p>
    <w:p w14:paraId="1C171826" w14:textId="77777777" w:rsidR="009137B1" w:rsidRDefault="009137B1">
      <w:pPr>
        <w:rPr>
          <w:sz w:val="24"/>
          <w:szCs w:val="24"/>
        </w:rPr>
      </w:pPr>
      <w:r>
        <w:rPr>
          <w:sz w:val="24"/>
          <w:szCs w:val="24"/>
        </w:rPr>
        <w:t>1 EL Salz</w:t>
      </w:r>
    </w:p>
    <w:p w14:paraId="1410CD7D" w14:textId="77777777" w:rsidR="009137B1" w:rsidRDefault="009137B1">
      <w:pPr>
        <w:rPr>
          <w:sz w:val="24"/>
          <w:szCs w:val="24"/>
        </w:rPr>
      </w:pPr>
      <w:r>
        <w:rPr>
          <w:sz w:val="24"/>
          <w:szCs w:val="24"/>
        </w:rPr>
        <w:t>4 l Wasser</w:t>
      </w:r>
    </w:p>
    <w:p w14:paraId="201196A2" w14:textId="77777777" w:rsidR="009137B1" w:rsidRDefault="009137B1">
      <w:pPr>
        <w:rPr>
          <w:sz w:val="24"/>
          <w:szCs w:val="24"/>
        </w:rPr>
      </w:pPr>
      <w:r>
        <w:rPr>
          <w:sz w:val="24"/>
          <w:szCs w:val="24"/>
        </w:rPr>
        <w:t>2 Karotten</w:t>
      </w:r>
    </w:p>
    <w:p w14:paraId="428025F3" w14:textId="77777777" w:rsidR="009137B1" w:rsidRDefault="009137B1">
      <w:pPr>
        <w:rPr>
          <w:sz w:val="24"/>
          <w:szCs w:val="24"/>
        </w:rPr>
      </w:pPr>
      <w:r>
        <w:rPr>
          <w:sz w:val="24"/>
          <w:szCs w:val="24"/>
        </w:rPr>
        <w:t>½ Sellerieknolle</w:t>
      </w:r>
    </w:p>
    <w:p w14:paraId="4FA4F05B" w14:textId="3F348D3F" w:rsidR="009137B1" w:rsidRDefault="009137B1">
      <w:pPr>
        <w:rPr>
          <w:sz w:val="24"/>
          <w:szCs w:val="24"/>
        </w:rPr>
      </w:pPr>
      <w:r>
        <w:rPr>
          <w:sz w:val="24"/>
          <w:szCs w:val="24"/>
        </w:rPr>
        <w:t>1 Stange Lauch</w:t>
      </w:r>
    </w:p>
    <w:p w14:paraId="304E2AE4" w14:textId="77777777" w:rsidR="009137B1" w:rsidRDefault="009137B1">
      <w:pPr>
        <w:rPr>
          <w:sz w:val="24"/>
          <w:szCs w:val="24"/>
        </w:rPr>
      </w:pPr>
      <w:r>
        <w:rPr>
          <w:sz w:val="24"/>
          <w:szCs w:val="24"/>
        </w:rPr>
        <w:t>1 Zwiebel</w:t>
      </w:r>
    </w:p>
    <w:p w14:paraId="38944F75" w14:textId="77777777" w:rsidR="001A6325" w:rsidRDefault="009137B1">
      <w:pPr>
        <w:rPr>
          <w:sz w:val="24"/>
          <w:szCs w:val="24"/>
        </w:rPr>
      </w:pPr>
      <w:r>
        <w:rPr>
          <w:sz w:val="24"/>
          <w:szCs w:val="24"/>
        </w:rPr>
        <w:t xml:space="preserve">1-2 </w:t>
      </w:r>
      <w:r w:rsidR="001A6325">
        <w:rPr>
          <w:sz w:val="24"/>
          <w:szCs w:val="24"/>
        </w:rPr>
        <w:t>Kaffir-Limettenblätter</w:t>
      </w:r>
    </w:p>
    <w:p w14:paraId="40C43E1E" w14:textId="77777777" w:rsidR="001A6325" w:rsidRDefault="001A6325">
      <w:pPr>
        <w:rPr>
          <w:sz w:val="24"/>
          <w:szCs w:val="24"/>
        </w:rPr>
      </w:pPr>
      <w:r>
        <w:rPr>
          <w:sz w:val="24"/>
          <w:szCs w:val="24"/>
        </w:rPr>
        <w:t>1 TL Koriandersamen</w:t>
      </w:r>
    </w:p>
    <w:p w14:paraId="4AAFCF03" w14:textId="77777777" w:rsidR="001A6325" w:rsidRDefault="001A6325">
      <w:pPr>
        <w:rPr>
          <w:sz w:val="24"/>
          <w:szCs w:val="24"/>
        </w:rPr>
      </w:pPr>
      <w:r>
        <w:rPr>
          <w:sz w:val="24"/>
          <w:szCs w:val="24"/>
        </w:rPr>
        <w:t>1 TL Kreuzkümmel</w:t>
      </w:r>
    </w:p>
    <w:p w14:paraId="4DD2D249" w14:textId="77777777" w:rsidR="001A6325" w:rsidRDefault="001A6325">
      <w:pPr>
        <w:rPr>
          <w:sz w:val="24"/>
          <w:szCs w:val="24"/>
        </w:rPr>
      </w:pPr>
      <w:r>
        <w:rPr>
          <w:sz w:val="24"/>
          <w:szCs w:val="24"/>
        </w:rPr>
        <w:t>1 TL Pfefferkörner</w:t>
      </w:r>
    </w:p>
    <w:p w14:paraId="41C7C0D3" w14:textId="77777777" w:rsidR="00477B5C" w:rsidRDefault="00477B5C">
      <w:pPr>
        <w:rPr>
          <w:sz w:val="24"/>
          <w:szCs w:val="24"/>
        </w:rPr>
      </w:pPr>
      <w:r>
        <w:rPr>
          <w:sz w:val="24"/>
          <w:szCs w:val="24"/>
        </w:rPr>
        <w:t>1-2 Stangen Zitronengras</w:t>
      </w:r>
    </w:p>
    <w:p w14:paraId="0EBDCF25" w14:textId="0515719E" w:rsidR="00477B5C" w:rsidRDefault="00477B5C">
      <w:pPr>
        <w:rPr>
          <w:sz w:val="24"/>
          <w:szCs w:val="24"/>
        </w:rPr>
      </w:pPr>
      <w:r>
        <w:rPr>
          <w:sz w:val="24"/>
          <w:szCs w:val="24"/>
        </w:rPr>
        <w:t>2 Korianderwurzeln</w:t>
      </w:r>
    </w:p>
    <w:p w14:paraId="4A5827A2" w14:textId="77777777" w:rsidR="00477B5C" w:rsidRDefault="00477B5C">
      <w:pPr>
        <w:rPr>
          <w:sz w:val="24"/>
          <w:szCs w:val="24"/>
        </w:rPr>
      </w:pPr>
    </w:p>
    <w:p w14:paraId="10354E64" w14:textId="1F7E8B99" w:rsidR="00326689" w:rsidRDefault="00326689">
      <w:pPr>
        <w:rPr>
          <w:sz w:val="24"/>
          <w:szCs w:val="24"/>
        </w:rPr>
      </w:pPr>
      <w:r>
        <w:rPr>
          <w:sz w:val="24"/>
          <w:szCs w:val="24"/>
        </w:rPr>
        <w:t>Zubereitung:</w:t>
      </w:r>
    </w:p>
    <w:p w14:paraId="3491C032" w14:textId="206FC0DB" w:rsidR="00E24243" w:rsidRPr="00755F8A" w:rsidRDefault="00477B5C" w:rsidP="00B40E8C">
      <w:pPr>
        <w:pStyle w:val="ListParagraph"/>
        <w:numPr>
          <w:ilvl w:val="0"/>
          <w:numId w:val="303"/>
        </w:numPr>
        <w:spacing w:after="120"/>
        <w:ind w:left="714" w:hanging="357"/>
        <w:contextualSpacing w:val="0"/>
        <w:jc w:val="both"/>
        <w:rPr>
          <w:sz w:val="24"/>
          <w:szCs w:val="24"/>
        </w:rPr>
      </w:pPr>
      <w:r w:rsidRPr="00755F8A">
        <w:rPr>
          <w:sz w:val="24"/>
          <w:szCs w:val="24"/>
        </w:rPr>
        <w:t xml:space="preserve">Das Huhn abbrausen, mit kaltem Wasser und Salz langsam </w:t>
      </w:r>
      <w:r w:rsidR="008D7C27" w:rsidRPr="00755F8A">
        <w:rPr>
          <w:sz w:val="24"/>
          <w:szCs w:val="24"/>
        </w:rPr>
        <w:t>zum Kochen</w:t>
      </w:r>
      <w:r w:rsidRPr="00755F8A">
        <w:rPr>
          <w:sz w:val="24"/>
          <w:szCs w:val="24"/>
        </w:rPr>
        <w:t xml:space="preserve"> bringen.</w:t>
      </w:r>
      <w:r w:rsidR="0025440F" w:rsidRPr="00755F8A">
        <w:rPr>
          <w:sz w:val="24"/>
          <w:szCs w:val="24"/>
        </w:rPr>
        <w:t xml:space="preserve"> Sobald das Wasser kocht, die Hitze reduzieren und alles eine Stunde leise köcheln lassen. Währenddessen den aufkommende</w:t>
      </w:r>
      <w:r w:rsidR="00E24243" w:rsidRPr="00755F8A">
        <w:rPr>
          <w:sz w:val="24"/>
          <w:szCs w:val="24"/>
        </w:rPr>
        <w:t>n Schaum und das Fett abschöpfen.</w:t>
      </w:r>
    </w:p>
    <w:p w14:paraId="1E3E5826" w14:textId="77777777" w:rsidR="00755F8A" w:rsidRPr="00755F8A" w:rsidRDefault="00E24243" w:rsidP="00B40E8C">
      <w:pPr>
        <w:pStyle w:val="ListParagraph"/>
        <w:numPr>
          <w:ilvl w:val="0"/>
          <w:numId w:val="303"/>
        </w:numPr>
        <w:spacing w:after="120"/>
        <w:ind w:left="714" w:hanging="357"/>
        <w:contextualSpacing w:val="0"/>
        <w:jc w:val="both"/>
        <w:rPr>
          <w:sz w:val="24"/>
          <w:szCs w:val="24"/>
        </w:rPr>
      </w:pPr>
      <w:r w:rsidRPr="00755F8A">
        <w:rPr>
          <w:sz w:val="24"/>
          <w:szCs w:val="24"/>
        </w:rPr>
        <w:t>Gemüse in grobe Stücke schneiden und mit dem Salz der Hühnerbrühe beifügen. Weitere 30 Minuten</w:t>
      </w:r>
      <w:r w:rsidR="00755F8A" w:rsidRPr="00755F8A">
        <w:rPr>
          <w:sz w:val="24"/>
          <w:szCs w:val="24"/>
        </w:rPr>
        <w:t xml:space="preserve"> köcheln lassen. </w:t>
      </w:r>
    </w:p>
    <w:p w14:paraId="56927205" w14:textId="3624D9D5" w:rsidR="00630E78" w:rsidRPr="00755F8A" w:rsidRDefault="00755F8A" w:rsidP="00B40E8C">
      <w:pPr>
        <w:pStyle w:val="ListParagraph"/>
        <w:numPr>
          <w:ilvl w:val="0"/>
          <w:numId w:val="303"/>
        </w:numPr>
        <w:spacing w:after="120"/>
        <w:ind w:left="714" w:hanging="357"/>
        <w:contextualSpacing w:val="0"/>
        <w:jc w:val="both"/>
        <w:rPr>
          <w:sz w:val="24"/>
          <w:szCs w:val="24"/>
        </w:rPr>
      </w:pPr>
      <w:r w:rsidRPr="00755F8A">
        <w:rPr>
          <w:sz w:val="24"/>
          <w:szCs w:val="24"/>
        </w:rPr>
        <w:t>Limettenblätter, Zitronengras, Korianderwurzeln, Gewürze hinzugeben und nochmals etwa 30 Minuten sanft köcheln lassen. Durch ein Sieb seihen.</w:t>
      </w:r>
      <w:r w:rsidR="00630E78" w:rsidRPr="00755F8A">
        <w:rPr>
          <w:sz w:val="24"/>
          <w:szCs w:val="24"/>
        </w:rPr>
        <w:br w:type="page"/>
      </w:r>
    </w:p>
    <w:p w14:paraId="21496B3B" w14:textId="77777777" w:rsidR="00F93D09" w:rsidRDefault="00F93D09" w:rsidP="00137F51">
      <w:pPr>
        <w:pStyle w:val="Heading2"/>
        <w:spacing w:after="240"/>
      </w:pPr>
      <w:r>
        <w:lastRenderedPageBreak/>
        <w:t>Hühnerfond Variante 2</w:t>
      </w:r>
    </w:p>
    <w:p w14:paraId="3A4E0D06" w14:textId="77777777" w:rsidR="001C1EBB" w:rsidRPr="007664AB" w:rsidRDefault="001C1EBB">
      <w:pPr>
        <w:rPr>
          <w:sz w:val="24"/>
          <w:szCs w:val="24"/>
        </w:rPr>
      </w:pPr>
      <w:r w:rsidRPr="007664AB">
        <w:rPr>
          <w:sz w:val="24"/>
          <w:szCs w:val="24"/>
        </w:rPr>
        <w:t>Zutaten für 2 L</w:t>
      </w:r>
    </w:p>
    <w:p w14:paraId="60D5CE42" w14:textId="77777777" w:rsidR="001C1EBB" w:rsidRPr="007664AB" w:rsidRDefault="001C1EBB">
      <w:pPr>
        <w:rPr>
          <w:sz w:val="24"/>
          <w:szCs w:val="24"/>
        </w:rPr>
      </w:pPr>
      <w:r w:rsidRPr="007664AB">
        <w:rPr>
          <w:sz w:val="24"/>
          <w:szCs w:val="24"/>
        </w:rPr>
        <w:t>1 Gemüsezwiebel</w:t>
      </w:r>
    </w:p>
    <w:p w14:paraId="18C5902F" w14:textId="77777777" w:rsidR="001C1EBB" w:rsidRPr="007664AB" w:rsidRDefault="001C1EBB">
      <w:pPr>
        <w:rPr>
          <w:sz w:val="24"/>
          <w:szCs w:val="24"/>
        </w:rPr>
      </w:pPr>
      <w:r w:rsidRPr="007664AB">
        <w:rPr>
          <w:sz w:val="24"/>
          <w:szCs w:val="24"/>
        </w:rPr>
        <w:t>1 Möhre</w:t>
      </w:r>
    </w:p>
    <w:p w14:paraId="2A669206" w14:textId="77777777" w:rsidR="001C1EBB" w:rsidRPr="007664AB" w:rsidRDefault="001C1EBB">
      <w:pPr>
        <w:rPr>
          <w:sz w:val="24"/>
          <w:szCs w:val="24"/>
        </w:rPr>
      </w:pPr>
      <w:r w:rsidRPr="007664AB">
        <w:rPr>
          <w:sz w:val="24"/>
          <w:szCs w:val="24"/>
        </w:rPr>
        <w:t>2 Stangen Staudensellerie</w:t>
      </w:r>
    </w:p>
    <w:p w14:paraId="7046A702" w14:textId="77777777" w:rsidR="001C1EBB" w:rsidRPr="007664AB" w:rsidRDefault="001C1EBB">
      <w:pPr>
        <w:rPr>
          <w:sz w:val="24"/>
          <w:szCs w:val="24"/>
        </w:rPr>
      </w:pPr>
      <w:r w:rsidRPr="007664AB">
        <w:rPr>
          <w:sz w:val="24"/>
          <w:szCs w:val="24"/>
        </w:rPr>
        <w:t>½ Stange Lauch (nur das Weiße)</w:t>
      </w:r>
    </w:p>
    <w:p w14:paraId="4D468924" w14:textId="77777777" w:rsidR="001C1EBB" w:rsidRPr="007664AB" w:rsidRDefault="001C1EBB">
      <w:pPr>
        <w:rPr>
          <w:sz w:val="24"/>
          <w:szCs w:val="24"/>
        </w:rPr>
      </w:pPr>
      <w:r w:rsidRPr="007664AB">
        <w:rPr>
          <w:sz w:val="24"/>
          <w:szCs w:val="24"/>
        </w:rPr>
        <w:t>1 Tomate</w:t>
      </w:r>
    </w:p>
    <w:p w14:paraId="29E253CE" w14:textId="77777777" w:rsidR="001C1EBB" w:rsidRPr="007664AB" w:rsidRDefault="001C1EBB">
      <w:pPr>
        <w:rPr>
          <w:sz w:val="24"/>
          <w:szCs w:val="24"/>
        </w:rPr>
      </w:pPr>
      <w:r w:rsidRPr="007664AB">
        <w:rPr>
          <w:sz w:val="24"/>
          <w:szCs w:val="24"/>
        </w:rPr>
        <w:t>1 Suppenhuhn</w:t>
      </w:r>
    </w:p>
    <w:p w14:paraId="1CC6923F" w14:textId="77777777" w:rsidR="001C1EBB" w:rsidRPr="007664AB" w:rsidRDefault="001C1EBB">
      <w:pPr>
        <w:rPr>
          <w:sz w:val="24"/>
          <w:szCs w:val="24"/>
        </w:rPr>
      </w:pPr>
      <w:r w:rsidRPr="007664AB">
        <w:rPr>
          <w:sz w:val="24"/>
          <w:szCs w:val="24"/>
        </w:rPr>
        <w:t>2 Knoblauchzehen, zerdrückt</w:t>
      </w:r>
    </w:p>
    <w:p w14:paraId="5EBD75A4" w14:textId="77777777" w:rsidR="001C1EBB" w:rsidRPr="007664AB" w:rsidRDefault="001C1EBB">
      <w:pPr>
        <w:rPr>
          <w:sz w:val="24"/>
          <w:szCs w:val="24"/>
        </w:rPr>
      </w:pPr>
      <w:r w:rsidRPr="007664AB">
        <w:rPr>
          <w:sz w:val="24"/>
          <w:szCs w:val="24"/>
        </w:rPr>
        <w:t>1 Lorbeerblatt</w:t>
      </w:r>
    </w:p>
    <w:p w14:paraId="67028B93" w14:textId="2555AEA6" w:rsidR="001C1EBB" w:rsidRPr="007664AB" w:rsidRDefault="001C1EBB">
      <w:pPr>
        <w:rPr>
          <w:sz w:val="24"/>
          <w:szCs w:val="24"/>
        </w:rPr>
      </w:pPr>
      <w:r w:rsidRPr="007664AB">
        <w:rPr>
          <w:sz w:val="24"/>
          <w:szCs w:val="24"/>
        </w:rPr>
        <w:t>1 TL Pfefferkörner</w:t>
      </w:r>
    </w:p>
    <w:p w14:paraId="7419F6D0" w14:textId="77777777" w:rsidR="001C1EBB" w:rsidRPr="007664AB" w:rsidRDefault="001C1EBB">
      <w:pPr>
        <w:rPr>
          <w:sz w:val="24"/>
          <w:szCs w:val="24"/>
        </w:rPr>
      </w:pPr>
      <w:r w:rsidRPr="007664AB">
        <w:rPr>
          <w:sz w:val="24"/>
          <w:szCs w:val="24"/>
        </w:rPr>
        <w:t>3 Pimentkörner</w:t>
      </w:r>
    </w:p>
    <w:p w14:paraId="74848F40" w14:textId="77777777" w:rsidR="001C1EBB" w:rsidRPr="007664AB" w:rsidRDefault="001C1EBB">
      <w:pPr>
        <w:rPr>
          <w:sz w:val="24"/>
          <w:szCs w:val="24"/>
        </w:rPr>
      </w:pPr>
      <w:r w:rsidRPr="007664AB">
        <w:rPr>
          <w:sz w:val="24"/>
          <w:szCs w:val="24"/>
        </w:rPr>
        <w:t>1 Nelke</w:t>
      </w:r>
    </w:p>
    <w:p w14:paraId="49DCB38B" w14:textId="77777777" w:rsidR="001C1EBB" w:rsidRPr="007664AB" w:rsidRDefault="001C1EBB">
      <w:pPr>
        <w:rPr>
          <w:sz w:val="24"/>
          <w:szCs w:val="24"/>
        </w:rPr>
      </w:pPr>
      <w:r w:rsidRPr="007664AB">
        <w:rPr>
          <w:sz w:val="24"/>
          <w:szCs w:val="24"/>
        </w:rPr>
        <w:t>Je 1 Zweig glatte Petersilie, Thymian und Liebstöckl</w:t>
      </w:r>
    </w:p>
    <w:p w14:paraId="73D3FBFC" w14:textId="77777777" w:rsidR="001C1EBB" w:rsidRPr="007664AB" w:rsidRDefault="001C1EBB">
      <w:pPr>
        <w:rPr>
          <w:sz w:val="24"/>
          <w:szCs w:val="24"/>
        </w:rPr>
      </w:pPr>
      <w:r w:rsidRPr="007664AB">
        <w:rPr>
          <w:sz w:val="24"/>
          <w:szCs w:val="24"/>
        </w:rPr>
        <w:t>100 ml Weißwein</w:t>
      </w:r>
    </w:p>
    <w:p w14:paraId="3882CD28" w14:textId="77777777" w:rsidR="001C1EBB" w:rsidRPr="007664AB" w:rsidRDefault="001C1EBB">
      <w:pPr>
        <w:rPr>
          <w:sz w:val="24"/>
          <w:szCs w:val="24"/>
        </w:rPr>
      </w:pPr>
    </w:p>
    <w:p w14:paraId="3B472866" w14:textId="77777777" w:rsidR="001C1EBB" w:rsidRPr="007664AB" w:rsidRDefault="001C1EBB">
      <w:pPr>
        <w:rPr>
          <w:sz w:val="24"/>
          <w:szCs w:val="24"/>
        </w:rPr>
      </w:pPr>
      <w:r w:rsidRPr="007664AB">
        <w:rPr>
          <w:sz w:val="24"/>
          <w:szCs w:val="24"/>
        </w:rPr>
        <w:t>Zubereitungszeit:</w:t>
      </w:r>
      <w:r w:rsidRPr="007664AB">
        <w:rPr>
          <w:sz w:val="24"/>
          <w:szCs w:val="24"/>
        </w:rPr>
        <w:tab/>
        <w:t>2 Stunden</w:t>
      </w:r>
    </w:p>
    <w:p w14:paraId="3A1E1619" w14:textId="77777777" w:rsidR="007664AB" w:rsidRDefault="001C1EBB" w:rsidP="00B40E8C">
      <w:pPr>
        <w:pStyle w:val="ListParagraph"/>
        <w:numPr>
          <w:ilvl w:val="0"/>
          <w:numId w:val="1710"/>
        </w:numPr>
        <w:spacing w:after="120"/>
        <w:ind w:left="714" w:hanging="357"/>
        <w:contextualSpacing w:val="0"/>
        <w:jc w:val="both"/>
        <w:rPr>
          <w:sz w:val="24"/>
          <w:szCs w:val="24"/>
        </w:rPr>
      </w:pPr>
      <w:r w:rsidRPr="007664AB">
        <w:rPr>
          <w:sz w:val="24"/>
          <w:szCs w:val="24"/>
        </w:rPr>
        <w:t xml:space="preserve">Gemüsezwiebel halbieren und auf den Schnittflächen in einer unbeschichteten Pfanne ohne Öl richtig schwarz rösten. Gemüse waschen, schälen und grob würfeln. Suppenhuhn waschen und mit allen weiteren Zutaten in einen großen Topf geben. </w:t>
      </w:r>
    </w:p>
    <w:p w14:paraId="044C237F" w14:textId="1BC6F127" w:rsidR="00F93D09" w:rsidRPr="007664AB" w:rsidRDefault="001C1EBB" w:rsidP="00B40E8C">
      <w:pPr>
        <w:pStyle w:val="ListParagraph"/>
        <w:numPr>
          <w:ilvl w:val="0"/>
          <w:numId w:val="1710"/>
        </w:numPr>
        <w:spacing w:after="120"/>
        <w:ind w:left="714" w:hanging="357"/>
        <w:contextualSpacing w:val="0"/>
        <w:jc w:val="both"/>
        <w:rPr>
          <w:sz w:val="24"/>
          <w:szCs w:val="24"/>
        </w:rPr>
      </w:pPr>
      <w:r w:rsidRPr="007664AB">
        <w:rPr>
          <w:sz w:val="24"/>
          <w:szCs w:val="24"/>
        </w:rPr>
        <w:t>Mit 3 l kaltem Wasser auffüllen und langsam aufkochen lassen. Den aufsteigenden Schaum von der Oberfläche abschöpfen. Den Fond 1 ¾ Stunden zugedeckt köcheln lassen. Huhn aus dem Topf nehmen, Fond durch ein Sieb gießen und das Fett abschöpfen. Oder den Fond abkühlen lassen und das erstarrte Fett von der Oberfläche entfernen. Das Hühnerfleisch weiterverarbeiten.</w:t>
      </w:r>
      <w:r w:rsidR="00F93D09" w:rsidRPr="007664AB">
        <w:rPr>
          <w:sz w:val="24"/>
          <w:szCs w:val="24"/>
        </w:rPr>
        <w:br w:type="page"/>
      </w:r>
    </w:p>
    <w:p w14:paraId="506F12C1" w14:textId="2A7C7974" w:rsidR="0008135B" w:rsidRDefault="006D6DD0" w:rsidP="00F03CB1">
      <w:pPr>
        <w:pStyle w:val="Heading2"/>
        <w:spacing w:after="240"/>
      </w:pPr>
      <w:r>
        <w:lastRenderedPageBreak/>
        <w:t>Kalbsfond</w:t>
      </w:r>
    </w:p>
    <w:p w14:paraId="7A46A04D" w14:textId="6502AC0E" w:rsidR="0008135B" w:rsidRPr="007664AB" w:rsidRDefault="0008135B">
      <w:pPr>
        <w:rPr>
          <w:sz w:val="24"/>
          <w:szCs w:val="24"/>
        </w:rPr>
      </w:pPr>
      <w:r w:rsidRPr="007664AB">
        <w:rPr>
          <w:sz w:val="24"/>
          <w:szCs w:val="24"/>
          <w:u w:val="single"/>
        </w:rPr>
        <w:t>Zutaten</w:t>
      </w:r>
      <w:r w:rsidRPr="007664AB">
        <w:rPr>
          <w:sz w:val="24"/>
          <w:szCs w:val="24"/>
        </w:rPr>
        <w:t xml:space="preserve"> </w:t>
      </w:r>
      <w:r w:rsidR="00F03CB1" w:rsidRPr="007664AB">
        <w:rPr>
          <w:sz w:val="24"/>
          <w:szCs w:val="24"/>
        </w:rPr>
        <w:t>(</w:t>
      </w:r>
      <w:r w:rsidRPr="007664AB">
        <w:rPr>
          <w:sz w:val="24"/>
          <w:szCs w:val="24"/>
        </w:rPr>
        <w:t>für ca. 2 l</w:t>
      </w:r>
      <w:r w:rsidR="00F03CB1" w:rsidRPr="007664AB">
        <w:rPr>
          <w:sz w:val="24"/>
          <w:szCs w:val="24"/>
        </w:rPr>
        <w:t>):</w:t>
      </w:r>
    </w:p>
    <w:p w14:paraId="79D88A41" w14:textId="77777777" w:rsidR="0008135B" w:rsidRPr="007664AB" w:rsidRDefault="0008135B">
      <w:pPr>
        <w:rPr>
          <w:sz w:val="24"/>
          <w:szCs w:val="24"/>
        </w:rPr>
      </w:pPr>
      <w:r w:rsidRPr="007664AB">
        <w:rPr>
          <w:sz w:val="24"/>
          <w:szCs w:val="24"/>
        </w:rPr>
        <w:t>2 kg gehackte Kalbsknochen</w:t>
      </w:r>
    </w:p>
    <w:p w14:paraId="78A86A6E" w14:textId="77777777" w:rsidR="0008135B" w:rsidRPr="007664AB" w:rsidRDefault="0008135B">
      <w:pPr>
        <w:rPr>
          <w:sz w:val="24"/>
          <w:szCs w:val="24"/>
        </w:rPr>
      </w:pPr>
      <w:r w:rsidRPr="007664AB">
        <w:rPr>
          <w:sz w:val="24"/>
          <w:szCs w:val="24"/>
        </w:rPr>
        <w:t>Grobes Meersalz</w:t>
      </w:r>
    </w:p>
    <w:p w14:paraId="2CE781C9" w14:textId="77777777" w:rsidR="0008135B" w:rsidRPr="007664AB" w:rsidRDefault="0008135B">
      <w:pPr>
        <w:rPr>
          <w:sz w:val="24"/>
          <w:szCs w:val="24"/>
        </w:rPr>
      </w:pPr>
      <w:r w:rsidRPr="007664AB">
        <w:rPr>
          <w:sz w:val="24"/>
          <w:szCs w:val="24"/>
        </w:rPr>
        <w:t>16 Schalotten</w:t>
      </w:r>
    </w:p>
    <w:p w14:paraId="23AA6C76" w14:textId="77777777" w:rsidR="0008135B" w:rsidRPr="007664AB" w:rsidRDefault="0008135B">
      <w:pPr>
        <w:rPr>
          <w:sz w:val="24"/>
          <w:szCs w:val="24"/>
        </w:rPr>
      </w:pPr>
      <w:r w:rsidRPr="007664AB">
        <w:rPr>
          <w:sz w:val="24"/>
          <w:szCs w:val="24"/>
        </w:rPr>
        <w:t>2 Möhren</w:t>
      </w:r>
    </w:p>
    <w:p w14:paraId="4EA112AE" w14:textId="77777777" w:rsidR="0008135B" w:rsidRPr="007664AB" w:rsidRDefault="0008135B">
      <w:pPr>
        <w:rPr>
          <w:sz w:val="24"/>
          <w:szCs w:val="24"/>
        </w:rPr>
      </w:pPr>
      <w:r w:rsidRPr="007664AB">
        <w:rPr>
          <w:sz w:val="24"/>
          <w:szCs w:val="24"/>
        </w:rPr>
        <w:t>200 g Knollensellerie</w:t>
      </w:r>
    </w:p>
    <w:p w14:paraId="08BE3E6B" w14:textId="77777777" w:rsidR="0008135B" w:rsidRPr="007664AB" w:rsidRDefault="0008135B">
      <w:pPr>
        <w:rPr>
          <w:sz w:val="24"/>
          <w:szCs w:val="24"/>
        </w:rPr>
      </w:pPr>
      <w:r w:rsidRPr="007664AB">
        <w:rPr>
          <w:sz w:val="24"/>
          <w:szCs w:val="24"/>
        </w:rPr>
        <w:t>2 kleine Stangen Lauch</w:t>
      </w:r>
    </w:p>
    <w:p w14:paraId="7514DA6C" w14:textId="77777777" w:rsidR="0008135B" w:rsidRPr="007664AB" w:rsidRDefault="0008135B">
      <w:pPr>
        <w:rPr>
          <w:sz w:val="24"/>
          <w:szCs w:val="24"/>
        </w:rPr>
      </w:pPr>
      <w:r w:rsidRPr="007664AB">
        <w:rPr>
          <w:sz w:val="24"/>
          <w:szCs w:val="24"/>
        </w:rPr>
        <w:t>2 Tomaten</w:t>
      </w:r>
    </w:p>
    <w:p w14:paraId="3B775646" w14:textId="77777777" w:rsidR="0008135B" w:rsidRPr="007664AB" w:rsidRDefault="0008135B">
      <w:pPr>
        <w:rPr>
          <w:sz w:val="24"/>
          <w:szCs w:val="24"/>
        </w:rPr>
      </w:pPr>
      <w:r w:rsidRPr="007664AB">
        <w:rPr>
          <w:sz w:val="24"/>
          <w:szCs w:val="24"/>
        </w:rPr>
        <w:t>2 Lorbeerblätter</w:t>
      </w:r>
    </w:p>
    <w:p w14:paraId="1E962D91" w14:textId="57C72D7E" w:rsidR="0008135B" w:rsidRPr="007664AB" w:rsidRDefault="0008135B">
      <w:pPr>
        <w:rPr>
          <w:sz w:val="24"/>
          <w:szCs w:val="24"/>
        </w:rPr>
      </w:pPr>
      <w:r w:rsidRPr="007664AB">
        <w:rPr>
          <w:sz w:val="24"/>
          <w:szCs w:val="24"/>
        </w:rPr>
        <w:t xml:space="preserve">Je 4 Zweige Petersilie und </w:t>
      </w:r>
      <w:r w:rsidR="00DD09D9" w:rsidRPr="007664AB">
        <w:rPr>
          <w:sz w:val="24"/>
          <w:szCs w:val="24"/>
        </w:rPr>
        <w:t>T</w:t>
      </w:r>
      <w:r w:rsidRPr="007664AB">
        <w:rPr>
          <w:sz w:val="24"/>
          <w:szCs w:val="24"/>
        </w:rPr>
        <w:t>hymian</w:t>
      </w:r>
    </w:p>
    <w:p w14:paraId="42F62777" w14:textId="77777777" w:rsidR="0008135B" w:rsidRPr="007664AB" w:rsidRDefault="0008135B">
      <w:pPr>
        <w:rPr>
          <w:sz w:val="24"/>
          <w:szCs w:val="24"/>
        </w:rPr>
      </w:pPr>
      <w:r w:rsidRPr="007664AB">
        <w:rPr>
          <w:sz w:val="24"/>
          <w:szCs w:val="24"/>
        </w:rPr>
        <w:t>4 Knoblauchzehen zerdrückt</w:t>
      </w:r>
    </w:p>
    <w:p w14:paraId="3573236F" w14:textId="766BC4A3" w:rsidR="00DD09D9" w:rsidRPr="007664AB" w:rsidRDefault="00DD09D9">
      <w:pPr>
        <w:rPr>
          <w:sz w:val="24"/>
          <w:szCs w:val="24"/>
        </w:rPr>
      </w:pPr>
      <w:r w:rsidRPr="007664AB">
        <w:rPr>
          <w:sz w:val="24"/>
          <w:szCs w:val="24"/>
        </w:rPr>
        <w:t>1 TL weiße Pfefferkörner</w:t>
      </w:r>
    </w:p>
    <w:p w14:paraId="4DA16745" w14:textId="705DD731" w:rsidR="00DD09D9" w:rsidRPr="007664AB" w:rsidRDefault="00DD09D9">
      <w:pPr>
        <w:rPr>
          <w:sz w:val="24"/>
          <w:szCs w:val="24"/>
        </w:rPr>
      </w:pPr>
      <w:r w:rsidRPr="007664AB">
        <w:rPr>
          <w:sz w:val="24"/>
          <w:szCs w:val="24"/>
        </w:rPr>
        <w:t>100 ml Weißwein</w:t>
      </w:r>
    </w:p>
    <w:p w14:paraId="5EF5959C" w14:textId="77777777" w:rsidR="00DD09D9" w:rsidRPr="007664AB" w:rsidRDefault="00DD09D9">
      <w:pPr>
        <w:rPr>
          <w:sz w:val="24"/>
          <w:szCs w:val="24"/>
        </w:rPr>
      </w:pPr>
    </w:p>
    <w:p w14:paraId="65AC293A" w14:textId="5B228DA5" w:rsidR="00DD09D9" w:rsidRPr="007664AB" w:rsidRDefault="00DD09D9">
      <w:pPr>
        <w:rPr>
          <w:sz w:val="24"/>
          <w:szCs w:val="24"/>
        </w:rPr>
      </w:pPr>
      <w:r w:rsidRPr="007664AB">
        <w:rPr>
          <w:sz w:val="24"/>
          <w:szCs w:val="24"/>
        </w:rPr>
        <w:t>Zubereitung</w:t>
      </w:r>
      <w:r w:rsidR="00F03CB1" w:rsidRPr="007664AB">
        <w:rPr>
          <w:sz w:val="24"/>
          <w:szCs w:val="24"/>
        </w:rPr>
        <w:t>szeit:</w:t>
      </w:r>
      <w:r w:rsidR="00F03CB1" w:rsidRPr="007664AB">
        <w:rPr>
          <w:sz w:val="24"/>
          <w:szCs w:val="24"/>
        </w:rPr>
        <w:tab/>
        <w:t>3,5 Stunden</w:t>
      </w:r>
    </w:p>
    <w:p w14:paraId="7C91E273" w14:textId="510AA43E" w:rsidR="00DD09D9" w:rsidRPr="007664AB" w:rsidRDefault="00DD09D9" w:rsidP="00B40E8C">
      <w:pPr>
        <w:pStyle w:val="ListParagraph"/>
        <w:numPr>
          <w:ilvl w:val="0"/>
          <w:numId w:val="1708"/>
        </w:numPr>
        <w:spacing w:after="120"/>
        <w:ind w:left="714" w:hanging="357"/>
        <w:contextualSpacing w:val="0"/>
        <w:jc w:val="both"/>
        <w:rPr>
          <w:sz w:val="24"/>
          <w:szCs w:val="24"/>
        </w:rPr>
      </w:pPr>
      <w:r w:rsidRPr="007664AB">
        <w:rPr>
          <w:sz w:val="24"/>
          <w:szCs w:val="24"/>
        </w:rPr>
        <w:t>Knochen in reichlich kochendes Salzwasser geben und einmal aufkochen lassen. D</w:t>
      </w:r>
      <w:r w:rsidR="00F03CB1" w:rsidRPr="007664AB">
        <w:rPr>
          <w:sz w:val="24"/>
          <w:szCs w:val="24"/>
        </w:rPr>
        <w:t>u</w:t>
      </w:r>
      <w:r w:rsidRPr="007664AB">
        <w:rPr>
          <w:sz w:val="24"/>
          <w:szCs w:val="24"/>
        </w:rPr>
        <w:t>rch ein Sieb gießen und kalt abspüle</w:t>
      </w:r>
      <w:r w:rsidR="00F03CB1" w:rsidRPr="007664AB">
        <w:rPr>
          <w:sz w:val="24"/>
          <w:szCs w:val="24"/>
        </w:rPr>
        <w:t>n. Schalotten schälen und halbieren, Gemüse putzen und würfeln.</w:t>
      </w:r>
    </w:p>
    <w:p w14:paraId="7F371805" w14:textId="5BED644A" w:rsidR="00F03CB1" w:rsidRPr="007664AB" w:rsidRDefault="00F03CB1" w:rsidP="00B40E8C">
      <w:pPr>
        <w:pStyle w:val="ListParagraph"/>
        <w:numPr>
          <w:ilvl w:val="0"/>
          <w:numId w:val="1708"/>
        </w:numPr>
        <w:spacing w:after="120"/>
        <w:ind w:left="714" w:hanging="357"/>
        <w:contextualSpacing w:val="0"/>
        <w:jc w:val="both"/>
        <w:rPr>
          <w:sz w:val="24"/>
          <w:szCs w:val="24"/>
        </w:rPr>
      </w:pPr>
      <w:r w:rsidRPr="007664AB">
        <w:rPr>
          <w:sz w:val="24"/>
          <w:szCs w:val="24"/>
        </w:rPr>
        <w:t xml:space="preserve">Mit Lorbeer, Knochen, Kräutern. Knoblauch, Pfeffer, etwas Salz und Wein in einem großen Topf geben. 4 l kaltes Wasser zufügen und alles zum Kochen bringen. Den aufsteigenden Schaum nach und nach von der Oberfläche abschöpfen. </w:t>
      </w:r>
    </w:p>
    <w:p w14:paraId="616EC70A" w14:textId="3D2D6205" w:rsidR="00F03CB1" w:rsidRPr="007664AB" w:rsidRDefault="00F03CB1" w:rsidP="00B40E8C">
      <w:pPr>
        <w:pStyle w:val="ListParagraph"/>
        <w:numPr>
          <w:ilvl w:val="0"/>
          <w:numId w:val="1708"/>
        </w:numPr>
        <w:spacing w:after="120"/>
        <w:ind w:left="714" w:hanging="357"/>
        <w:contextualSpacing w:val="0"/>
        <w:jc w:val="both"/>
        <w:rPr>
          <w:sz w:val="24"/>
          <w:szCs w:val="24"/>
        </w:rPr>
      </w:pPr>
      <w:r w:rsidRPr="007664AB">
        <w:rPr>
          <w:sz w:val="24"/>
          <w:szCs w:val="24"/>
        </w:rPr>
        <w:t>Fond ohne Deckel bei geringer Hitze ca. 3 Stunden köcheln lassen. Durch ein feines Sieb gießen und abschließend mit Salz würzen.</w:t>
      </w:r>
    </w:p>
    <w:p w14:paraId="5A0996D5" w14:textId="77777777" w:rsidR="00A60BB6" w:rsidRDefault="006D6DD0" w:rsidP="00633F44">
      <w:pPr>
        <w:pStyle w:val="Heading2"/>
        <w:spacing w:after="240"/>
      </w:pPr>
      <w:r w:rsidRPr="007664AB">
        <w:rPr>
          <w:sz w:val="24"/>
          <w:szCs w:val="24"/>
        </w:rPr>
        <w:br w:type="page"/>
      </w:r>
      <w:r w:rsidR="00A60BB6">
        <w:lastRenderedPageBreak/>
        <w:t>Dunkler Kalbsfond</w:t>
      </w:r>
    </w:p>
    <w:p w14:paraId="201EC470" w14:textId="77777777" w:rsidR="00A60BB6" w:rsidRPr="007664AB" w:rsidRDefault="00A60BB6">
      <w:pPr>
        <w:rPr>
          <w:sz w:val="24"/>
          <w:szCs w:val="24"/>
        </w:rPr>
      </w:pPr>
      <w:r w:rsidRPr="007664AB">
        <w:rPr>
          <w:sz w:val="24"/>
          <w:szCs w:val="24"/>
        </w:rPr>
        <w:t>Zutaten für ca. 2 l</w:t>
      </w:r>
    </w:p>
    <w:p w14:paraId="700020F9" w14:textId="77777777" w:rsidR="00A60BB6" w:rsidRPr="007664AB" w:rsidRDefault="00A60BB6">
      <w:pPr>
        <w:rPr>
          <w:sz w:val="24"/>
          <w:szCs w:val="24"/>
        </w:rPr>
      </w:pPr>
      <w:r w:rsidRPr="007664AB">
        <w:rPr>
          <w:sz w:val="24"/>
          <w:szCs w:val="24"/>
        </w:rPr>
        <w:t>2 kg kleingehackte Kalbsknochen</w:t>
      </w:r>
    </w:p>
    <w:p w14:paraId="24E18642" w14:textId="77777777" w:rsidR="00A60BB6" w:rsidRPr="007664AB" w:rsidRDefault="00A60BB6">
      <w:pPr>
        <w:rPr>
          <w:sz w:val="24"/>
          <w:szCs w:val="24"/>
        </w:rPr>
      </w:pPr>
      <w:r w:rsidRPr="007664AB">
        <w:rPr>
          <w:sz w:val="24"/>
          <w:szCs w:val="24"/>
        </w:rPr>
        <w:t>6 Schalotten</w:t>
      </w:r>
    </w:p>
    <w:p w14:paraId="0E41E24B" w14:textId="77777777" w:rsidR="00A60BB6" w:rsidRPr="007664AB" w:rsidRDefault="00A60BB6">
      <w:pPr>
        <w:rPr>
          <w:sz w:val="24"/>
          <w:szCs w:val="24"/>
        </w:rPr>
      </w:pPr>
      <w:r w:rsidRPr="007664AB">
        <w:rPr>
          <w:sz w:val="24"/>
          <w:szCs w:val="24"/>
        </w:rPr>
        <w:t>200 g Knollensellerie</w:t>
      </w:r>
    </w:p>
    <w:p w14:paraId="133BE15E" w14:textId="77777777" w:rsidR="00A60BB6" w:rsidRPr="007664AB" w:rsidRDefault="00A60BB6">
      <w:pPr>
        <w:rPr>
          <w:sz w:val="24"/>
          <w:szCs w:val="24"/>
        </w:rPr>
      </w:pPr>
      <w:r w:rsidRPr="007664AB">
        <w:rPr>
          <w:sz w:val="24"/>
          <w:szCs w:val="24"/>
        </w:rPr>
        <w:t>2 Möhren</w:t>
      </w:r>
    </w:p>
    <w:p w14:paraId="2343B225" w14:textId="77777777" w:rsidR="00A60BB6" w:rsidRPr="007664AB" w:rsidRDefault="00A60BB6">
      <w:pPr>
        <w:rPr>
          <w:sz w:val="24"/>
          <w:szCs w:val="24"/>
        </w:rPr>
      </w:pPr>
      <w:r w:rsidRPr="007664AB">
        <w:rPr>
          <w:sz w:val="24"/>
          <w:szCs w:val="24"/>
        </w:rPr>
        <w:t>2 kleinen Stangen Lauch</w:t>
      </w:r>
    </w:p>
    <w:p w14:paraId="206FA082" w14:textId="77777777" w:rsidR="00A60BB6" w:rsidRPr="007664AB" w:rsidRDefault="00A60BB6">
      <w:pPr>
        <w:rPr>
          <w:sz w:val="24"/>
          <w:szCs w:val="24"/>
        </w:rPr>
      </w:pPr>
      <w:r w:rsidRPr="007664AB">
        <w:rPr>
          <w:sz w:val="24"/>
          <w:szCs w:val="24"/>
        </w:rPr>
        <w:t>2 Tomaten</w:t>
      </w:r>
    </w:p>
    <w:p w14:paraId="3398D962" w14:textId="77777777" w:rsidR="00A60BB6" w:rsidRPr="007664AB" w:rsidRDefault="00A60BB6">
      <w:pPr>
        <w:rPr>
          <w:sz w:val="24"/>
          <w:szCs w:val="24"/>
        </w:rPr>
      </w:pPr>
      <w:r w:rsidRPr="007664AB">
        <w:rPr>
          <w:sz w:val="24"/>
          <w:szCs w:val="24"/>
        </w:rPr>
        <w:t>4 EL Olivenöl</w:t>
      </w:r>
    </w:p>
    <w:p w14:paraId="7FBDA3BC" w14:textId="77777777" w:rsidR="00A60BB6" w:rsidRPr="007664AB" w:rsidRDefault="00A60BB6">
      <w:pPr>
        <w:rPr>
          <w:sz w:val="24"/>
          <w:szCs w:val="24"/>
        </w:rPr>
      </w:pPr>
      <w:r w:rsidRPr="007664AB">
        <w:rPr>
          <w:sz w:val="24"/>
          <w:szCs w:val="24"/>
        </w:rPr>
        <w:t>4 Knoblauchzehen, zerdrückt</w:t>
      </w:r>
    </w:p>
    <w:p w14:paraId="3AD7B0CC" w14:textId="77777777" w:rsidR="00D52782" w:rsidRPr="007664AB" w:rsidRDefault="00A60BB6">
      <w:pPr>
        <w:rPr>
          <w:sz w:val="24"/>
          <w:szCs w:val="24"/>
        </w:rPr>
      </w:pPr>
      <w:r w:rsidRPr="007664AB">
        <w:rPr>
          <w:sz w:val="24"/>
          <w:szCs w:val="24"/>
        </w:rPr>
        <w:t>2 EL Tomatenmark</w:t>
      </w:r>
    </w:p>
    <w:p w14:paraId="6272C9AA" w14:textId="77777777" w:rsidR="00D52782" w:rsidRPr="007664AB" w:rsidRDefault="00D52782">
      <w:pPr>
        <w:rPr>
          <w:sz w:val="24"/>
          <w:szCs w:val="24"/>
        </w:rPr>
      </w:pPr>
      <w:r w:rsidRPr="007664AB">
        <w:rPr>
          <w:sz w:val="24"/>
          <w:szCs w:val="24"/>
        </w:rPr>
        <w:t>2 Lorbeerblätter</w:t>
      </w:r>
    </w:p>
    <w:p w14:paraId="1E56B933" w14:textId="77777777" w:rsidR="00D52782" w:rsidRPr="007664AB" w:rsidRDefault="00D52782">
      <w:pPr>
        <w:rPr>
          <w:sz w:val="24"/>
          <w:szCs w:val="24"/>
        </w:rPr>
      </w:pPr>
      <w:r w:rsidRPr="007664AB">
        <w:rPr>
          <w:sz w:val="24"/>
          <w:szCs w:val="24"/>
        </w:rPr>
        <w:t>Je 4 Zweige Rosmarin und Thymian</w:t>
      </w:r>
    </w:p>
    <w:p w14:paraId="6E515C8B" w14:textId="77777777" w:rsidR="00D52782" w:rsidRPr="007664AB" w:rsidRDefault="00D52782">
      <w:pPr>
        <w:rPr>
          <w:sz w:val="24"/>
          <w:szCs w:val="24"/>
        </w:rPr>
      </w:pPr>
      <w:r w:rsidRPr="007664AB">
        <w:rPr>
          <w:sz w:val="24"/>
          <w:szCs w:val="24"/>
        </w:rPr>
        <w:t>2 TL Pfefferkörner</w:t>
      </w:r>
    </w:p>
    <w:p w14:paraId="05428031" w14:textId="77777777" w:rsidR="00D52782" w:rsidRPr="007664AB" w:rsidRDefault="00D52782">
      <w:pPr>
        <w:rPr>
          <w:sz w:val="24"/>
          <w:szCs w:val="24"/>
        </w:rPr>
      </w:pPr>
      <w:r w:rsidRPr="007664AB">
        <w:rPr>
          <w:sz w:val="24"/>
          <w:szCs w:val="24"/>
        </w:rPr>
        <w:t>Salz</w:t>
      </w:r>
    </w:p>
    <w:p w14:paraId="1FCCA9B5" w14:textId="77777777" w:rsidR="00D52782" w:rsidRPr="007664AB" w:rsidRDefault="00D52782">
      <w:pPr>
        <w:rPr>
          <w:sz w:val="24"/>
          <w:szCs w:val="24"/>
        </w:rPr>
      </w:pPr>
      <w:r w:rsidRPr="007664AB">
        <w:rPr>
          <w:sz w:val="24"/>
          <w:szCs w:val="24"/>
        </w:rPr>
        <w:t>400 ml Rotwein</w:t>
      </w:r>
    </w:p>
    <w:p w14:paraId="7D3C9CDA" w14:textId="77777777" w:rsidR="00D52782" w:rsidRPr="007664AB" w:rsidRDefault="00D52782">
      <w:pPr>
        <w:rPr>
          <w:sz w:val="24"/>
          <w:szCs w:val="24"/>
        </w:rPr>
      </w:pPr>
      <w:r w:rsidRPr="007664AB">
        <w:rPr>
          <w:sz w:val="24"/>
          <w:szCs w:val="24"/>
        </w:rPr>
        <w:t>200 ml roter Portwein</w:t>
      </w:r>
    </w:p>
    <w:p w14:paraId="38B842BC" w14:textId="77777777" w:rsidR="00D52782" w:rsidRPr="007664AB" w:rsidRDefault="00D52782">
      <w:pPr>
        <w:rPr>
          <w:sz w:val="24"/>
          <w:szCs w:val="24"/>
        </w:rPr>
      </w:pPr>
    </w:p>
    <w:p w14:paraId="59210A21" w14:textId="77777777" w:rsidR="00D52782" w:rsidRPr="007664AB" w:rsidRDefault="00D52782">
      <w:pPr>
        <w:rPr>
          <w:sz w:val="24"/>
          <w:szCs w:val="24"/>
        </w:rPr>
      </w:pPr>
      <w:r w:rsidRPr="007664AB">
        <w:rPr>
          <w:sz w:val="24"/>
          <w:szCs w:val="24"/>
        </w:rPr>
        <w:t>Zubereitungszeit:</w:t>
      </w:r>
      <w:r w:rsidRPr="007664AB">
        <w:rPr>
          <w:sz w:val="24"/>
          <w:szCs w:val="24"/>
        </w:rPr>
        <w:tab/>
        <w:t>4-5 Stunden</w:t>
      </w:r>
    </w:p>
    <w:p w14:paraId="6485C8C6" w14:textId="19C12DC2" w:rsidR="00D52782" w:rsidRPr="007664AB" w:rsidRDefault="00D52782" w:rsidP="00B40E8C">
      <w:pPr>
        <w:pStyle w:val="ListParagraph"/>
        <w:numPr>
          <w:ilvl w:val="0"/>
          <w:numId w:val="1709"/>
        </w:numPr>
        <w:spacing w:after="120"/>
        <w:ind w:left="714" w:hanging="357"/>
        <w:contextualSpacing w:val="0"/>
        <w:jc w:val="both"/>
        <w:rPr>
          <w:sz w:val="24"/>
          <w:szCs w:val="24"/>
        </w:rPr>
      </w:pPr>
      <w:r w:rsidRPr="007664AB">
        <w:rPr>
          <w:sz w:val="24"/>
          <w:szCs w:val="24"/>
        </w:rPr>
        <w:t>Backofen auf 180 Grad vorheizen. Knochen kalt abspülen und auf einem tiefen Blech ca. 1 Stunde unter g</w:t>
      </w:r>
      <w:r w:rsidR="00633F44" w:rsidRPr="007664AB">
        <w:rPr>
          <w:sz w:val="24"/>
          <w:szCs w:val="24"/>
        </w:rPr>
        <w:t>e</w:t>
      </w:r>
      <w:r w:rsidRPr="007664AB">
        <w:rPr>
          <w:sz w:val="24"/>
          <w:szCs w:val="24"/>
        </w:rPr>
        <w:t>legentlichem Wenden braun rösten, dann auskühlen lassen. Schalotten und Gemüse schälen, putzen und würfeln. In einem großen topf Olivenöl anbraten. Knoblauch, Tomatenmark, Lorbeer, Kräuter und Pfeffer zufügen und alles einige Minuten mitbraten. Nach und nach mit Rot- und Portwein ablöschen und fast vollständig einkochen lassen.</w:t>
      </w:r>
    </w:p>
    <w:p w14:paraId="6DF5144A" w14:textId="49CB5D25" w:rsidR="00A60BB6" w:rsidRDefault="00D52782" w:rsidP="00B40E8C">
      <w:pPr>
        <w:pStyle w:val="ListParagraph"/>
        <w:numPr>
          <w:ilvl w:val="0"/>
          <w:numId w:val="1709"/>
        </w:numPr>
        <w:spacing w:after="120"/>
        <w:ind w:left="714" w:hanging="357"/>
        <w:contextualSpacing w:val="0"/>
        <w:jc w:val="both"/>
      </w:pPr>
      <w:r w:rsidRPr="007664AB">
        <w:rPr>
          <w:sz w:val="24"/>
          <w:szCs w:val="24"/>
        </w:rPr>
        <w:t xml:space="preserve">Geröstete Knochen zufügen und alles mit 4 l kaltem Wasser auffüllen. Aufkochen und den an die Oberfläche steigenden Schaum abschöpfen. Bei geringer Hitze 3-4 Stunden </w:t>
      </w:r>
      <w:r w:rsidR="00633F44" w:rsidRPr="007664AB">
        <w:rPr>
          <w:sz w:val="24"/>
          <w:szCs w:val="24"/>
        </w:rPr>
        <w:t>ohne Deckel köcheln lassen. Zum Schluss durch ein feines Sieb gießen und salzen.</w:t>
      </w:r>
      <w:r w:rsidR="00A60BB6">
        <w:br w:type="page"/>
      </w:r>
    </w:p>
    <w:p w14:paraId="18A291C3" w14:textId="25B6B972" w:rsidR="00827EB1" w:rsidRDefault="00827EB1" w:rsidP="00326689">
      <w:pPr>
        <w:pStyle w:val="Heading2"/>
        <w:spacing w:after="240"/>
      </w:pPr>
      <w:r>
        <w:lastRenderedPageBreak/>
        <w:t>Rinderbrühe</w:t>
      </w:r>
      <w:r w:rsidR="004C2233">
        <w:rPr>
          <w:rStyle w:val="FootnoteReference"/>
        </w:rPr>
        <w:footnoteReference w:id="389"/>
      </w:r>
      <w:r>
        <w:t xml:space="preserve"> </w:t>
      </w:r>
    </w:p>
    <w:p w14:paraId="18298F16" w14:textId="0F34B4F1" w:rsidR="00827EB1" w:rsidRDefault="00827EB1">
      <w:pPr>
        <w:rPr>
          <w:sz w:val="24"/>
          <w:szCs w:val="24"/>
        </w:rPr>
      </w:pPr>
      <w:r w:rsidRPr="00326689">
        <w:rPr>
          <w:sz w:val="24"/>
          <w:szCs w:val="24"/>
          <w:u w:val="single"/>
        </w:rPr>
        <w:t>Zutaten</w:t>
      </w:r>
      <w:r>
        <w:rPr>
          <w:sz w:val="24"/>
          <w:szCs w:val="24"/>
        </w:rPr>
        <w:t xml:space="preserve"> </w:t>
      </w:r>
      <w:r w:rsidR="00326689">
        <w:rPr>
          <w:sz w:val="24"/>
          <w:szCs w:val="24"/>
        </w:rPr>
        <w:t>(</w:t>
      </w:r>
      <w:r>
        <w:rPr>
          <w:sz w:val="24"/>
          <w:szCs w:val="24"/>
        </w:rPr>
        <w:t>für 4 Liter</w:t>
      </w:r>
      <w:r w:rsidR="00326689">
        <w:rPr>
          <w:sz w:val="24"/>
          <w:szCs w:val="24"/>
        </w:rPr>
        <w:t>)</w:t>
      </w:r>
      <w:r>
        <w:rPr>
          <w:sz w:val="24"/>
          <w:szCs w:val="24"/>
        </w:rPr>
        <w:t>:</w:t>
      </w:r>
    </w:p>
    <w:p w14:paraId="5500BDB7" w14:textId="1CBEFDB8" w:rsidR="00827EB1" w:rsidRDefault="00827EB1">
      <w:pPr>
        <w:rPr>
          <w:sz w:val="24"/>
          <w:szCs w:val="24"/>
        </w:rPr>
      </w:pPr>
      <w:r>
        <w:rPr>
          <w:sz w:val="24"/>
          <w:szCs w:val="24"/>
        </w:rPr>
        <w:t xml:space="preserve">3 kg </w:t>
      </w:r>
      <w:r w:rsidR="008466E2">
        <w:rPr>
          <w:sz w:val="24"/>
          <w:szCs w:val="24"/>
        </w:rPr>
        <w:t>R</w:t>
      </w:r>
      <w:r>
        <w:rPr>
          <w:sz w:val="24"/>
          <w:szCs w:val="24"/>
        </w:rPr>
        <w:t>inderknochen</w:t>
      </w:r>
    </w:p>
    <w:p w14:paraId="3B933E17" w14:textId="77777777" w:rsidR="00827EB1" w:rsidRDefault="00827EB1">
      <w:pPr>
        <w:rPr>
          <w:sz w:val="24"/>
          <w:szCs w:val="24"/>
        </w:rPr>
      </w:pPr>
      <w:r>
        <w:rPr>
          <w:sz w:val="24"/>
          <w:szCs w:val="24"/>
        </w:rPr>
        <w:t>200 g Suppenfleisch</w:t>
      </w:r>
    </w:p>
    <w:p w14:paraId="19092B06" w14:textId="2101DBE7" w:rsidR="00827EB1" w:rsidRDefault="00827EB1">
      <w:pPr>
        <w:rPr>
          <w:sz w:val="24"/>
          <w:szCs w:val="24"/>
        </w:rPr>
      </w:pPr>
      <w:r>
        <w:rPr>
          <w:sz w:val="24"/>
          <w:szCs w:val="24"/>
        </w:rPr>
        <w:t xml:space="preserve">1 TL </w:t>
      </w:r>
      <w:r w:rsidR="00F17796">
        <w:rPr>
          <w:sz w:val="24"/>
          <w:szCs w:val="24"/>
        </w:rPr>
        <w:t>S</w:t>
      </w:r>
      <w:r>
        <w:rPr>
          <w:sz w:val="24"/>
          <w:szCs w:val="24"/>
        </w:rPr>
        <w:t>alz</w:t>
      </w:r>
    </w:p>
    <w:p w14:paraId="519F1FDB" w14:textId="75B070A7" w:rsidR="00827EB1" w:rsidRDefault="00827EB1">
      <w:pPr>
        <w:rPr>
          <w:sz w:val="24"/>
          <w:szCs w:val="24"/>
        </w:rPr>
      </w:pPr>
      <w:r>
        <w:rPr>
          <w:sz w:val="24"/>
          <w:szCs w:val="24"/>
        </w:rPr>
        <w:t>1 Karotte</w:t>
      </w:r>
    </w:p>
    <w:p w14:paraId="28E1B983" w14:textId="77777777" w:rsidR="00827EB1" w:rsidRDefault="00827EB1">
      <w:pPr>
        <w:rPr>
          <w:sz w:val="24"/>
          <w:szCs w:val="24"/>
        </w:rPr>
      </w:pPr>
      <w:r>
        <w:rPr>
          <w:sz w:val="24"/>
          <w:szCs w:val="24"/>
        </w:rPr>
        <w:t>¼ Sellerieknolle</w:t>
      </w:r>
    </w:p>
    <w:p w14:paraId="6AE5C32A" w14:textId="77777777" w:rsidR="00827EB1" w:rsidRDefault="00827EB1">
      <w:pPr>
        <w:rPr>
          <w:sz w:val="24"/>
          <w:szCs w:val="24"/>
        </w:rPr>
      </w:pPr>
      <w:r>
        <w:rPr>
          <w:sz w:val="24"/>
          <w:szCs w:val="24"/>
        </w:rPr>
        <w:t>1 Petersilienwurzel</w:t>
      </w:r>
    </w:p>
    <w:p w14:paraId="427F3353" w14:textId="5E209B92" w:rsidR="00827EB1" w:rsidRDefault="00827EB1">
      <w:pPr>
        <w:rPr>
          <w:sz w:val="24"/>
          <w:szCs w:val="24"/>
        </w:rPr>
      </w:pPr>
      <w:r>
        <w:rPr>
          <w:sz w:val="24"/>
          <w:szCs w:val="24"/>
        </w:rPr>
        <w:t>1 Lauch</w:t>
      </w:r>
    </w:p>
    <w:p w14:paraId="438F5679" w14:textId="77777777" w:rsidR="00827EB1" w:rsidRDefault="00827EB1">
      <w:pPr>
        <w:rPr>
          <w:sz w:val="24"/>
          <w:szCs w:val="24"/>
        </w:rPr>
      </w:pPr>
      <w:r>
        <w:rPr>
          <w:sz w:val="24"/>
          <w:szCs w:val="24"/>
        </w:rPr>
        <w:t>½ große Zwiebel</w:t>
      </w:r>
    </w:p>
    <w:p w14:paraId="39C9E388" w14:textId="41621FF7" w:rsidR="00827EB1" w:rsidRDefault="00827EB1">
      <w:pPr>
        <w:rPr>
          <w:sz w:val="24"/>
          <w:szCs w:val="24"/>
        </w:rPr>
      </w:pPr>
      <w:r>
        <w:rPr>
          <w:sz w:val="24"/>
          <w:szCs w:val="24"/>
        </w:rPr>
        <w:t>1 Zweig Thymian</w:t>
      </w:r>
    </w:p>
    <w:p w14:paraId="3977C61F" w14:textId="77777777" w:rsidR="00827EB1" w:rsidRDefault="00827EB1">
      <w:pPr>
        <w:rPr>
          <w:sz w:val="24"/>
          <w:szCs w:val="24"/>
        </w:rPr>
      </w:pPr>
      <w:r>
        <w:rPr>
          <w:sz w:val="24"/>
          <w:szCs w:val="24"/>
        </w:rPr>
        <w:t>Muskatnuss</w:t>
      </w:r>
    </w:p>
    <w:p w14:paraId="144BFC8D" w14:textId="77777777" w:rsidR="00827EB1" w:rsidRDefault="00827EB1">
      <w:pPr>
        <w:rPr>
          <w:sz w:val="24"/>
          <w:szCs w:val="24"/>
        </w:rPr>
      </w:pPr>
      <w:r>
        <w:rPr>
          <w:sz w:val="24"/>
          <w:szCs w:val="24"/>
        </w:rPr>
        <w:t>1 Lorbeerblatt</w:t>
      </w:r>
    </w:p>
    <w:p w14:paraId="04653A5D" w14:textId="77777777" w:rsidR="00827EB1" w:rsidRDefault="00827EB1">
      <w:pPr>
        <w:rPr>
          <w:sz w:val="24"/>
          <w:szCs w:val="24"/>
        </w:rPr>
      </w:pPr>
      <w:r>
        <w:rPr>
          <w:sz w:val="24"/>
          <w:szCs w:val="24"/>
        </w:rPr>
        <w:t>5 schwarze Pfefferkörner</w:t>
      </w:r>
    </w:p>
    <w:p w14:paraId="3299E532" w14:textId="77777777" w:rsidR="00827EB1" w:rsidRDefault="00827EB1">
      <w:pPr>
        <w:rPr>
          <w:sz w:val="24"/>
          <w:szCs w:val="24"/>
        </w:rPr>
      </w:pPr>
      <w:r>
        <w:rPr>
          <w:sz w:val="24"/>
          <w:szCs w:val="24"/>
        </w:rPr>
        <w:t>2 Wacholderbeeren</w:t>
      </w:r>
    </w:p>
    <w:p w14:paraId="7F5ADCD6" w14:textId="77777777" w:rsidR="00827EB1" w:rsidRDefault="00827EB1">
      <w:pPr>
        <w:rPr>
          <w:sz w:val="24"/>
          <w:szCs w:val="24"/>
        </w:rPr>
      </w:pPr>
      <w:r>
        <w:rPr>
          <w:sz w:val="24"/>
          <w:szCs w:val="24"/>
        </w:rPr>
        <w:t>Petersilienstiele</w:t>
      </w:r>
    </w:p>
    <w:p w14:paraId="34197EF4" w14:textId="77777777" w:rsidR="00F17796" w:rsidRDefault="00F17796">
      <w:pPr>
        <w:rPr>
          <w:sz w:val="24"/>
          <w:szCs w:val="24"/>
        </w:rPr>
      </w:pPr>
    </w:p>
    <w:p w14:paraId="4B6FB90F" w14:textId="5F5DFF56" w:rsidR="00827EB1" w:rsidRDefault="00827EB1">
      <w:pPr>
        <w:rPr>
          <w:sz w:val="24"/>
          <w:szCs w:val="24"/>
        </w:rPr>
      </w:pPr>
      <w:r>
        <w:rPr>
          <w:sz w:val="24"/>
          <w:szCs w:val="24"/>
        </w:rPr>
        <w:t>Kochzeit: 120 Minuten, Zubereitungszeit: 25 Minuten</w:t>
      </w:r>
    </w:p>
    <w:p w14:paraId="7349C58F" w14:textId="77777777" w:rsidR="00827EB1" w:rsidRPr="00827EB1" w:rsidRDefault="00827EB1" w:rsidP="00B40E8C">
      <w:pPr>
        <w:pStyle w:val="ListParagraph"/>
        <w:numPr>
          <w:ilvl w:val="0"/>
          <w:numId w:val="257"/>
        </w:numPr>
        <w:spacing w:after="120"/>
        <w:ind w:left="714" w:hanging="357"/>
        <w:contextualSpacing w:val="0"/>
        <w:jc w:val="both"/>
        <w:rPr>
          <w:sz w:val="24"/>
          <w:szCs w:val="24"/>
        </w:rPr>
      </w:pPr>
      <w:r w:rsidRPr="00827EB1">
        <w:rPr>
          <w:sz w:val="24"/>
          <w:szCs w:val="24"/>
        </w:rPr>
        <w:t>Knochen und Fleisch in sprudelndem Wasser abkochen. Wasser danach weggießen. Dann die Knochen in einem großen Topf mit kaltem Wasser und Salz langsam zum Kochen bringen.</w:t>
      </w:r>
    </w:p>
    <w:p w14:paraId="03108E64" w14:textId="178789D3" w:rsidR="00827EB1" w:rsidRPr="00827EB1" w:rsidRDefault="00827EB1" w:rsidP="00B40E8C">
      <w:pPr>
        <w:pStyle w:val="ListParagraph"/>
        <w:numPr>
          <w:ilvl w:val="0"/>
          <w:numId w:val="257"/>
        </w:numPr>
        <w:spacing w:after="120"/>
        <w:ind w:left="714" w:hanging="357"/>
        <w:contextualSpacing w:val="0"/>
        <w:jc w:val="both"/>
        <w:rPr>
          <w:sz w:val="24"/>
          <w:szCs w:val="24"/>
        </w:rPr>
      </w:pPr>
      <w:r w:rsidRPr="00827EB1">
        <w:rPr>
          <w:sz w:val="24"/>
          <w:szCs w:val="24"/>
        </w:rPr>
        <w:t>Sobald das Wasser kocht, die Hitze reduzieren und alles 1 Stunde köcheln lassen. Dabei unbedingt den aufkommenden Schaum mit einer Schaumkelle abschöpfen und den Fettfilm abnehmen.</w:t>
      </w:r>
    </w:p>
    <w:p w14:paraId="45BF2284" w14:textId="757CD44F" w:rsidR="00827EB1" w:rsidRPr="00827EB1" w:rsidRDefault="00827EB1" w:rsidP="00B40E8C">
      <w:pPr>
        <w:pStyle w:val="ListParagraph"/>
        <w:numPr>
          <w:ilvl w:val="0"/>
          <w:numId w:val="257"/>
        </w:numPr>
        <w:spacing w:after="120"/>
        <w:ind w:left="714" w:hanging="357"/>
        <w:contextualSpacing w:val="0"/>
        <w:jc w:val="both"/>
        <w:rPr>
          <w:sz w:val="24"/>
          <w:szCs w:val="24"/>
        </w:rPr>
      </w:pPr>
      <w:r w:rsidRPr="00827EB1">
        <w:rPr>
          <w:sz w:val="24"/>
          <w:szCs w:val="24"/>
        </w:rPr>
        <w:t xml:space="preserve">Dann das klein geschnittene Gemüse und die Kräuter hinzugeben und nochmals 1 Stunde köcheln lassen. In der letzten ½ Stunde die Gewürze und die geschwärzte Zwiebel (Zwiebel mit Schale halbieren und in einer Eisenpfanne ohne Fett rabenschwarz brennen) hinzugeben. Durch ein Sieb mit Tuch passieren und </w:t>
      </w:r>
      <w:r w:rsidR="008D7C27" w:rsidRPr="00827EB1">
        <w:rPr>
          <w:sz w:val="24"/>
          <w:szCs w:val="24"/>
        </w:rPr>
        <w:t>kaltstellen</w:t>
      </w:r>
      <w:r w:rsidRPr="00827EB1">
        <w:rPr>
          <w:sz w:val="24"/>
          <w:szCs w:val="24"/>
        </w:rPr>
        <w:t>.</w:t>
      </w:r>
    </w:p>
    <w:p w14:paraId="0B932100" w14:textId="2665A889" w:rsidR="00827EB1" w:rsidRDefault="00827EB1">
      <w:pPr>
        <w:rPr>
          <w:sz w:val="24"/>
          <w:szCs w:val="24"/>
        </w:rPr>
      </w:pPr>
    </w:p>
    <w:p w14:paraId="525347BC" w14:textId="5098A55B" w:rsidR="00827EB1" w:rsidRDefault="00827EB1" w:rsidP="00F17796">
      <w:pPr>
        <w:ind w:left="708" w:hanging="708"/>
        <w:jc w:val="both"/>
        <w:rPr>
          <w:sz w:val="24"/>
          <w:szCs w:val="24"/>
        </w:rPr>
      </w:pPr>
      <w:r>
        <w:rPr>
          <w:sz w:val="24"/>
          <w:szCs w:val="24"/>
        </w:rPr>
        <w:t>Tipp:</w:t>
      </w:r>
      <w:r w:rsidR="00F17796">
        <w:rPr>
          <w:sz w:val="24"/>
          <w:szCs w:val="24"/>
        </w:rPr>
        <w:tab/>
      </w:r>
      <w:r>
        <w:rPr>
          <w:sz w:val="24"/>
          <w:szCs w:val="24"/>
        </w:rPr>
        <w:t>Brühe kocht man am besten in einer großen Menge, gefriert diese in Beuteln portioniert ein oder konserviert sie in Einmachgläsern. So kann man auch im Alltag schnell darauf zurückgreifen.</w:t>
      </w:r>
      <w:r w:rsidR="00F17796">
        <w:rPr>
          <w:sz w:val="24"/>
          <w:szCs w:val="24"/>
        </w:rPr>
        <w:t xml:space="preserve"> </w:t>
      </w:r>
      <w:r>
        <w:rPr>
          <w:sz w:val="24"/>
          <w:szCs w:val="24"/>
        </w:rPr>
        <w:t xml:space="preserve">Man sollte Brühen und Fonds immer mit größter Sorgfalt </w:t>
      </w:r>
      <w:r>
        <w:rPr>
          <w:sz w:val="24"/>
          <w:szCs w:val="24"/>
        </w:rPr>
        <w:lastRenderedPageBreak/>
        <w:t xml:space="preserve">und Ruhe kochen, dann kommt </w:t>
      </w:r>
      <w:r w:rsidR="008466E2">
        <w:rPr>
          <w:sz w:val="24"/>
          <w:szCs w:val="24"/>
        </w:rPr>
        <w:t>da</w:t>
      </w:r>
      <w:r>
        <w:rPr>
          <w:sz w:val="24"/>
          <w:szCs w:val="24"/>
        </w:rPr>
        <w:t>s beste Ergebnis raus. Am einfachsten ist es,</w:t>
      </w:r>
      <w:r w:rsidR="008466E2">
        <w:rPr>
          <w:sz w:val="24"/>
          <w:szCs w:val="24"/>
        </w:rPr>
        <w:t xml:space="preserve"> </w:t>
      </w:r>
      <w:r>
        <w:rPr>
          <w:sz w:val="24"/>
          <w:szCs w:val="24"/>
        </w:rPr>
        <w:t xml:space="preserve">die Brühen über Nacht auf leiser </w:t>
      </w:r>
      <w:r w:rsidR="00F17796">
        <w:rPr>
          <w:sz w:val="24"/>
          <w:szCs w:val="24"/>
        </w:rPr>
        <w:t>F</w:t>
      </w:r>
      <w:r>
        <w:rPr>
          <w:sz w:val="24"/>
          <w:szCs w:val="24"/>
        </w:rPr>
        <w:t xml:space="preserve">lamme </w:t>
      </w:r>
      <w:r w:rsidR="008466E2">
        <w:rPr>
          <w:sz w:val="24"/>
          <w:szCs w:val="24"/>
        </w:rPr>
        <w:t>hinschlummern lassen, dann sind sie am nächsten Morgen perfekt. Es gilt: je langsamer etwas auskocht, desto schmackhafter ist es. Aber die erste halbe Stunde immer dabei sein, dann könnt ihr euch auf die faule Haut legen</w:t>
      </w:r>
      <w:r w:rsidR="008466E2" w:rsidRPr="008466E2">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64076607" w14:textId="77777777" w:rsidR="00F17796" w:rsidRDefault="00F17796" w:rsidP="00F17796">
      <w:pPr>
        <w:spacing w:after="240"/>
        <w:rPr>
          <w:rStyle w:val="Heading2Char"/>
        </w:rPr>
      </w:pPr>
    </w:p>
    <w:p w14:paraId="0AA72392" w14:textId="614F773D" w:rsidR="008466E2" w:rsidRDefault="008466E2">
      <w:pPr>
        <w:rPr>
          <w:sz w:val="24"/>
          <w:szCs w:val="24"/>
        </w:rPr>
      </w:pPr>
      <w:r w:rsidRPr="00F17796">
        <w:rPr>
          <w:sz w:val="24"/>
          <w:szCs w:val="24"/>
          <w:u w:val="single"/>
        </w:rPr>
        <w:t xml:space="preserve">Zutaten </w:t>
      </w:r>
      <w:r w:rsidR="00F17796">
        <w:rPr>
          <w:sz w:val="24"/>
          <w:szCs w:val="24"/>
          <w:u w:val="single"/>
        </w:rPr>
        <w:t>(</w:t>
      </w:r>
      <w:r>
        <w:rPr>
          <w:sz w:val="24"/>
          <w:szCs w:val="24"/>
        </w:rPr>
        <w:t>für die Flädle</w:t>
      </w:r>
      <w:r w:rsidR="00F17796">
        <w:rPr>
          <w:sz w:val="24"/>
          <w:szCs w:val="24"/>
        </w:rPr>
        <w:t>):</w:t>
      </w:r>
    </w:p>
    <w:p w14:paraId="1897E79F" w14:textId="3ED2B411" w:rsidR="008466E2" w:rsidRDefault="008466E2">
      <w:pPr>
        <w:rPr>
          <w:sz w:val="24"/>
          <w:szCs w:val="24"/>
        </w:rPr>
      </w:pPr>
      <w:r>
        <w:rPr>
          <w:sz w:val="24"/>
          <w:szCs w:val="24"/>
        </w:rPr>
        <w:t>4 Eier</w:t>
      </w:r>
    </w:p>
    <w:p w14:paraId="008F7AF2" w14:textId="77777777" w:rsidR="008466E2" w:rsidRDefault="008466E2">
      <w:pPr>
        <w:rPr>
          <w:sz w:val="24"/>
          <w:szCs w:val="24"/>
        </w:rPr>
      </w:pPr>
      <w:r>
        <w:rPr>
          <w:sz w:val="24"/>
          <w:szCs w:val="24"/>
        </w:rPr>
        <w:t>250 ml Milch</w:t>
      </w:r>
    </w:p>
    <w:p w14:paraId="1BD4D11B" w14:textId="77777777" w:rsidR="008466E2" w:rsidRDefault="008466E2">
      <w:pPr>
        <w:rPr>
          <w:sz w:val="24"/>
          <w:szCs w:val="24"/>
        </w:rPr>
      </w:pPr>
      <w:r>
        <w:rPr>
          <w:sz w:val="24"/>
          <w:szCs w:val="24"/>
        </w:rPr>
        <w:t>120 g Mehl</w:t>
      </w:r>
    </w:p>
    <w:p w14:paraId="6212214B" w14:textId="77777777" w:rsidR="008466E2" w:rsidRDefault="008466E2">
      <w:pPr>
        <w:rPr>
          <w:sz w:val="24"/>
          <w:szCs w:val="24"/>
        </w:rPr>
      </w:pPr>
      <w:r>
        <w:rPr>
          <w:sz w:val="24"/>
          <w:szCs w:val="24"/>
        </w:rPr>
        <w:t>Verschiedene Kräuter, z.B. Petersilie, Kerbel, Schnittlauch</w:t>
      </w:r>
    </w:p>
    <w:p w14:paraId="4573823A" w14:textId="77777777" w:rsidR="00652A3A" w:rsidRDefault="008466E2">
      <w:pPr>
        <w:rPr>
          <w:sz w:val="24"/>
          <w:szCs w:val="24"/>
        </w:rPr>
      </w:pPr>
      <w:r>
        <w:rPr>
          <w:sz w:val="24"/>
          <w:szCs w:val="24"/>
        </w:rPr>
        <w:t>2 EL Butterschmalz oder Sonnenblumenöl</w:t>
      </w:r>
    </w:p>
    <w:p w14:paraId="737CF58B" w14:textId="77777777" w:rsidR="00652A3A" w:rsidRDefault="00652A3A">
      <w:pPr>
        <w:rPr>
          <w:sz w:val="24"/>
          <w:szCs w:val="24"/>
        </w:rPr>
      </w:pPr>
    </w:p>
    <w:p w14:paraId="10241A8C" w14:textId="6754E723" w:rsidR="00652A3A" w:rsidRPr="00652A3A" w:rsidRDefault="00652A3A" w:rsidP="00652A3A">
      <w:pPr>
        <w:rPr>
          <w:sz w:val="24"/>
          <w:szCs w:val="24"/>
        </w:rPr>
      </w:pPr>
      <w:r>
        <w:rPr>
          <w:sz w:val="24"/>
          <w:szCs w:val="24"/>
        </w:rPr>
        <w:t>Zubereitung:</w:t>
      </w:r>
    </w:p>
    <w:p w14:paraId="6539E2DA" w14:textId="7DD9306F" w:rsidR="008466E2" w:rsidRPr="008466E2" w:rsidRDefault="008466E2" w:rsidP="00B40E8C">
      <w:pPr>
        <w:pStyle w:val="ListParagraph"/>
        <w:numPr>
          <w:ilvl w:val="0"/>
          <w:numId w:val="258"/>
        </w:numPr>
        <w:spacing w:after="120"/>
        <w:ind w:left="714" w:hanging="357"/>
        <w:contextualSpacing w:val="0"/>
        <w:jc w:val="both"/>
        <w:rPr>
          <w:sz w:val="24"/>
          <w:szCs w:val="24"/>
        </w:rPr>
      </w:pPr>
      <w:r w:rsidRPr="008466E2">
        <w:rPr>
          <w:sz w:val="24"/>
          <w:szCs w:val="24"/>
        </w:rPr>
        <w:t>Eier, Milch und Salz in eine Schüssel geben. Butter in der Pfanne schmelzen und dazugießen. Mehl hinzugeben und gut einrühren. Die fein geschnittenen Kräuter dazugeben.</w:t>
      </w:r>
    </w:p>
    <w:p w14:paraId="66C33952" w14:textId="0FF2B829" w:rsidR="008466E2" w:rsidRPr="008466E2" w:rsidRDefault="008466E2" w:rsidP="00B40E8C">
      <w:pPr>
        <w:pStyle w:val="ListParagraph"/>
        <w:numPr>
          <w:ilvl w:val="0"/>
          <w:numId w:val="258"/>
        </w:numPr>
        <w:spacing w:after="120"/>
        <w:ind w:left="714" w:hanging="357"/>
        <w:contextualSpacing w:val="0"/>
        <w:jc w:val="both"/>
        <w:rPr>
          <w:sz w:val="24"/>
          <w:szCs w:val="24"/>
        </w:rPr>
      </w:pPr>
      <w:r w:rsidRPr="008466E2">
        <w:rPr>
          <w:sz w:val="24"/>
          <w:szCs w:val="24"/>
        </w:rPr>
        <w:t>Eine kleine Pfanne mit Butterschmalz oder Öl auspinseln, etwas Teig in die Pfanne geben, gleichmäßig und dünn verteilen und beide Seiten bei schwacher Hitze goldgelb backen. Nach dem Erkalten die Fladen übereinanderlegen, einrollen und in dünne Streifen schneiden.</w:t>
      </w:r>
    </w:p>
    <w:p w14:paraId="14C34E71" w14:textId="77777777" w:rsidR="00827EB1" w:rsidRDefault="00827EB1">
      <w:pPr>
        <w:rPr>
          <w:sz w:val="24"/>
          <w:szCs w:val="24"/>
        </w:rPr>
      </w:pPr>
    </w:p>
    <w:p w14:paraId="4185C5B3" w14:textId="77777777" w:rsidR="00827EB1" w:rsidRDefault="00827EB1">
      <w:pPr>
        <w:rPr>
          <w:sz w:val="24"/>
          <w:szCs w:val="24"/>
        </w:rPr>
      </w:pPr>
    </w:p>
    <w:p w14:paraId="2EF6BD6D" w14:textId="77777777" w:rsidR="00CD5EBF" w:rsidRDefault="00CD5EBF">
      <w:pPr>
        <w:rPr>
          <w:sz w:val="24"/>
          <w:szCs w:val="24"/>
        </w:rPr>
      </w:pPr>
      <w:r>
        <w:rPr>
          <w:sz w:val="24"/>
          <w:szCs w:val="24"/>
        </w:rPr>
        <w:br w:type="page"/>
      </w:r>
    </w:p>
    <w:p w14:paraId="06009828" w14:textId="77777777" w:rsidR="005F78FF" w:rsidRDefault="005F78FF" w:rsidP="005F78FF">
      <w:pPr>
        <w:pStyle w:val="Heading2"/>
        <w:spacing w:after="240"/>
      </w:pPr>
      <w:r>
        <w:lastRenderedPageBreak/>
        <w:t>Pho Bo – Rindfleischsuppe vietnamesischer Art</w:t>
      </w:r>
      <w:r>
        <w:rPr>
          <w:rStyle w:val="FootnoteReference"/>
        </w:rPr>
        <w:footnoteReference w:id="390"/>
      </w:r>
      <w:r>
        <w:t xml:space="preserve"> </w:t>
      </w:r>
    </w:p>
    <w:p w14:paraId="5FD9E31D" w14:textId="77777777" w:rsidR="005F78FF" w:rsidRDefault="005F78FF" w:rsidP="005F78FF">
      <w:pPr>
        <w:rPr>
          <w:sz w:val="24"/>
          <w:szCs w:val="24"/>
        </w:rPr>
      </w:pPr>
      <w:r w:rsidRPr="00966E6E">
        <w:rPr>
          <w:sz w:val="24"/>
          <w:szCs w:val="24"/>
          <w:u w:val="single"/>
        </w:rPr>
        <w:t>Zutaten</w:t>
      </w:r>
      <w:r>
        <w:rPr>
          <w:sz w:val="24"/>
          <w:szCs w:val="24"/>
        </w:rPr>
        <w:t xml:space="preserve"> (für 4 – 6 Portionen):</w:t>
      </w:r>
    </w:p>
    <w:p w14:paraId="44EAAC4C" w14:textId="77777777" w:rsidR="005F78FF" w:rsidRPr="00966E6E" w:rsidRDefault="005F78FF" w:rsidP="005F78FF">
      <w:pPr>
        <w:rPr>
          <w:i/>
          <w:iCs/>
          <w:sz w:val="24"/>
          <w:szCs w:val="24"/>
        </w:rPr>
      </w:pPr>
      <w:r w:rsidRPr="00966E6E">
        <w:rPr>
          <w:i/>
          <w:iCs/>
          <w:sz w:val="24"/>
          <w:szCs w:val="24"/>
        </w:rPr>
        <w:t>Für die Rinderbrühe</w:t>
      </w:r>
      <w:r>
        <w:rPr>
          <w:i/>
          <w:iCs/>
          <w:sz w:val="24"/>
          <w:szCs w:val="24"/>
        </w:rPr>
        <w:t>:</w:t>
      </w:r>
    </w:p>
    <w:p w14:paraId="79E0B480" w14:textId="77777777" w:rsidR="005F78FF" w:rsidRDefault="005F78FF" w:rsidP="005F78FF">
      <w:pPr>
        <w:rPr>
          <w:sz w:val="24"/>
          <w:szCs w:val="24"/>
        </w:rPr>
      </w:pPr>
      <w:r>
        <w:rPr>
          <w:sz w:val="24"/>
          <w:szCs w:val="24"/>
        </w:rPr>
        <w:t>40 g geschälter Ingwer, grob geschnitten</w:t>
      </w:r>
    </w:p>
    <w:p w14:paraId="3C798AFC" w14:textId="77777777" w:rsidR="005F78FF" w:rsidRDefault="005F78FF" w:rsidP="005F78FF">
      <w:pPr>
        <w:rPr>
          <w:sz w:val="24"/>
          <w:szCs w:val="24"/>
        </w:rPr>
      </w:pPr>
      <w:r>
        <w:rPr>
          <w:sz w:val="24"/>
          <w:szCs w:val="24"/>
        </w:rPr>
        <w:t>350 g Schalotten, grob geschnitten</w:t>
      </w:r>
    </w:p>
    <w:p w14:paraId="1DD5C263" w14:textId="77777777" w:rsidR="005F78FF" w:rsidRDefault="005F78FF" w:rsidP="005F78FF">
      <w:pPr>
        <w:rPr>
          <w:sz w:val="24"/>
          <w:szCs w:val="24"/>
        </w:rPr>
      </w:pPr>
      <w:r>
        <w:rPr>
          <w:sz w:val="24"/>
          <w:szCs w:val="24"/>
        </w:rPr>
        <w:t>4 Sternanis</w:t>
      </w:r>
    </w:p>
    <w:p w14:paraId="2C8F0577" w14:textId="77777777" w:rsidR="005F78FF" w:rsidRDefault="005F78FF" w:rsidP="005F78FF">
      <w:pPr>
        <w:rPr>
          <w:sz w:val="24"/>
          <w:szCs w:val="24"/>
        </w:rPr>
      </w:pPr>
      <w:r>
        <w:rPr>
          <w:sz w:val="24"/>
          <w:szCs w:val="24"/>
        </w:rPr>
        <w:t>8 Nelken</w:t>
      </w:r>
    </w:p>
    <w:p w14:paraId="05D1743C" w14:textId="77777777" w:rsidR="005F78FF" w:rsidRDefault="005F78FF" w:rsidP="005F78FF">
      <w:pPr>
        <w:rPr>
          <w:sz w:val="24"/>
          <w:szCs w:val="24"/>
        </w:rPr>
      </w:pPr>
      <w:r>
        <w:rPr>
          <w:sz w:val="24"/>
          <w:szCs w:val="24"/>
        </w:rPr>
        <w:t>4 schwarze Pfefferkörner</w:t>
      </w:r>
    </w:p>
    <w:p w14:paraId="4F64D8A5" w14:textId="77777777" w:rsidR="005F78FF" w:rsidRDefault="005F78FF" w:rsidP="005F78FF">
      <w:pPr>
        <w:rPr>
          <w:sz w:val="24"/>
          <w:szCs w:val="24"/>
        </w:rPr>
      </w:pPr>
      <w:r>
        <w:rPr>
          <w:sz w:val="24"/>
          <w:szCs w:val="24"/>
        </w:rPr>
        <w:t>2 Zimtstangen</w:t>
      </w:r>
    </w:p>
    <w:p w14:paraId="6AD80A48" w14:textId="77777777" w:rsidR="005F78FF" w:rsidRDefault="005F78FF" w:rsidP="005F78FF">
      <w:pPr>
        <w:rPr>
          <w:sz w:val="24"/>
          <w:szCs w:val="24"/>
        </w:rPr>
      </w:pPr>
      <w:r>
        <w:rPr>
          <w:sz w:val="24"/>
          <w:szCs w:val="24"/>
        </w:rPr>
        <w:t>½ TL Fenchelsamen</w:t>
      </w:r>
    </w:p>
    <w:p w14:paraId="7D0F4BE9" w14:textId="77777777" w:rsidR="005F78FF" w:rsidRDefault="005F78FF" w:rsidP="005F78FF">
      <w:pPr>
        <w:rPr>
          <w:sz w:val="24"/>
          <w:szCs w:val="24"/>
        </w:rPr>
      </w:pPr>
      <w:r>
        <w:rPr>
          <w:sz w:val="24"/>
          <w:szCs w:val="24"/>
        </w:rPr>
        <w:t>1 kg Suppenfleisch vom Rind</w:t>
      </w:r>
    </w:p>
    <w:p w14:paraId="4EE02F3E" w14:textId="77777777" w:rsidR="005F78FF" w:rsidRDefault="005F78FF" w:rsidP="005F78FF">
      <w:pPr>
        <w:rPr>
          <w:sz w:val="24"/>
          <w:szCs w:val="24"/>
        </w:rPr>
      </w:pPr>
      <w:r>
        <w:rPr>
          <w:sz w:val="24"/>
          <w:szCs w:val="24"/>
        </w:rPr>
        <w:t>2 Stück Stangensellerie, grob geschnitten</w:t>
      </w:r>
    </w:p>
    <w:p w14:paraId="09813245" w14:textId="77777777" w:rsidR="005F78FF" w:rsidRDefault="005F78FF" w:rsidP="005F78FF">
      <w:pPr>
        <w:rPr>
          <w:sz w:val="24"/>
          <w:szCs w:val="24"/>
        </w:rPr>
      </w:pPr>
      <w:r>
        <w:rPr>
          <w:sz w:val="24"/>
          <w:szCs w:val="24"/>
        </w:rPr>
        <w:t>2 Karotten, grob geschnitten</w:t>
      </w:r>
    </w:p>
    <w:p w14:paraId="3C724540" w14:textId="77777777" w:rsidR="005F78FF" w:rsidRDefault="005F78FF" w:rsidP="005F78FF">
      <w:pPr>
        <w:rPr>
          <w:sz w:val="24"/>
          <w:szCs w:val="24"/>
        </w:rPr>
      </w:pPr>
      <w:r>
        <w:rPr>
          <w:sz w:val="24"/>
          <w:szCs w:val="24"/>
        </w:rPr>
        <w:t>1 TL schwarze Pfefferkörner</w:t>
      </w:r>
    </w:p>
    <w:p w14:paraId="06D78D55" w14:textId="77777777" w:rsidR="005F78FF" w:rsidRDefault="005F78FF" w:rsidP="005F78FF">
      <w:pPr>
        <w:rPr>
          <w:sz w:val="24"/>
          <w:szCs w:val="24"/>
        </w:rPr>
      </w:pPr>
      <w:r>
        <w:rPr>
          <w:sz w:val="24"/>
          <w:szCs w:val="24"/>
        </w:rPr>
        <w:t>1 TL Salz</w:t>
      </w:r>
    </w:p>
    <w:p w14:paraId="1655AAA2" w14:textId="77777777" w:rsidR="005F78FF" w:rsidRDefault="005F78FF" w:rsidP="005F78FF">
      <w:pPr>
        <w:rPr>
          <w:sz w:val="24"/>
          <w:szCs w:val="24"/>
        </w:rPr>
      </w:pPr>
    </w:p>
    <w:p w14:paraId="6F7FB788" w14:textId="77777777" w:rsidR="005F78FF" w:rsidRPr="00966E6E" w:rsidRDefault="005F78FF" w:rsidP="005F78FF">
      <w:pPr>
        <w:rPr>
          <w:i/>
          <w:iCs/>
          <w:sz w:val="24"/>
          <w:szCs w:val="24"/>
        </w:rPr>
      </w:pPr>
      <w:r w:rsidRPr="00966E6E">
        <w:rPr>
          <w:i/>
          <w:iCs/>
          <w:sz w:val="24"/>
          <w:szCs w:val="24"/>
        </w:rPr>
        <w:t>Für Pho Bo</w:t>
      </w:r>
      <w:r>
        <w:rPr>
          <w:i/>
          <w:iCs/>
          <w:sz w:val="24"/>
          <w:szCs w:val="24"/>
        </w:rPr>
        <w:t>:</w:t>
      </w:r>
    </w:p>
    <w:p w14:paraId="11B0BC78" w14:textId="77777777" w:rsidR="005F78FF" w:rsidRDefault="005F78FF" w:rsidP="005F78FF">
      <w:pPr>
        <w:rPr>
          <w:sz w:val="24"/>
          <w:szCs w:val="24"/>
        </w:rPr>
      </w:pPr>
      <w:r>
        <w:rPr>
          <w:sz w:val="24"/>
          <w:szCs w:val="24"/>
        </w:rPr>
        <w:t>800 ml Rinderbrühe</w:t>
      </w:r>
    </w:p>
    <w:p w14:paraId="443AF5F9" w14:textId="77777777" w:rsidR="005F78FF" w:rsidRDefault="005F78FF" w:rsidP="005F78FF">
      <w:pPr>
        <w:rPr>
          <w:sz w:val="24"/>
          <w:szCs w:val="24"/>
        </w:rPr>
      </w:pPr>
      <w:r>
        <w:rPr>
          <w:sz w:val="24"/>
          <w:szCs w:val="24"/>
        </w:rPr>
        <w:t>300 g Reisnudeln, 1 cm breit</w:t>
      </w:r>
    </w:p>
    <w:p w14:paraId="24FB3C02" w14:textId="77777777" w:rsidR="005F78FF" w:rsidRDefault="005F78FF" w:rsidP="005F78FF">
      <w:pPr>
        <w:rPr>
          <w:sz w:val="24"/>
          <w:szCs w:val="24"/>
        </w:rPr>
      </w:pPr>
      <w:r>
        <w:rPr>
          <w:sz w:val="24"/>
          <w:szCs w:val="24"/>
        </w:rPr>
        <w:t>4 EL Fischsauce</w:t>
      </w:r>
    </w:p>
    <w:p w14:paraId="5539D771" w14:textId="77777777" w:rsidR="005F78FF" w:rsidRDefault="005F78FF" w:rsidP="005F78FF">
      <w:pPr>
        <w:rPr>
          <w:sz w:val="24"/>
          <w:szCs w:val="24"/>
        </w:rPr>
      </w:pPr>
      <w:r>
        <w:rPr>
          <w:sz w:val="24"/>
          <w:szCs w:val="24"/>
        </w:rPr>
        <w:t>½ Bund Thai-Basilikum</w:t>
      </w:r>
    </w:p>
    <w:p w14:paraId="270AE52A" w14:textId="77777777" w:rsidR="005F78FF" w:rsidRDefault="005F78FF" w:rsidP="005F78FF">
      <w:pPr>
        <w:rPr>
          <w:sz w:val="24"/>
          <w:szCs w:val="24"/>
        </w:rPr>
      </w:pPr>
      <w:r>
        <w:rPr>
          <w:sz w:val="24"/>
          <w:szCs w:val="24"/>
        </w:rPr>
        <w:t>½ Bund Minze</w:t>
      </w:r>
    </w:p>
    <w:p w14:paraId="6806514D" w14:textId="77777777" w:rsidR="005F78FF" w:rsidRDefault="005F78FF" w:rsidP="005F78FF">
      <w:pPr>
        <w:rPr>
          <w:sz w:val="24"/>
          <w:szCs w:val="24"/>
        </w:rPr>
      </w:pPr>
      <w:r>
        <w:rPr>
          <w:sz w:val="24"/>
          <w:szCs w:val="24"/>
        </w:rPr>
        <w:t>½ Bund Koriander</w:t>
      </w:r>
    </w:p>
    <w:p w14:paraId="5569D708" w14:textId="77777777" w:rsidR="005F78FF" w:rsidRDefault="005F78FF" w:rsidP="005F78FF">
      <w:pPr>
        <w:rPr>
          <w:sz w:val="24"/>
          <w:szCs w:val="24"/>
        </w:rPr>
      </w:pPr>
      <w:r>
        <w:rPr>
          <w:sz w:val="24"/>
          <w:szCs w:val="24"/>
        </w:rPr>
        <w:t>1 rote Chili, dünn geschnitten</w:t>
      </w:r>
    </w:p>
    <w:p w14:paraId="586B2280" w14:textId="77777777" w:rsidR="005F78FF" w:rsidRDefault="005F78FF" w:rsidP="005F78FF">
      <w:pPr>
        <w:rPr>
          <w:sz w:val="24"/>
          <w:szCs w:val="24"/>
        </w:rPr>
      </w:pPr>
      <w:r>
        <w:rPr>
          <w:sz w:val="24"/>
          <w:szCs w:val="24"/>
        </w:rPr>
        <w:t>2 Limetten, in Stücke geschnitten</w:t>
      </w:r>
    </w:p>
    <w:p w14:paraId="2117651D" w14:textId="77777777" w:rsidR="005F78FF" w:rsidRDefault="005F78FF" w:rsidP="005F78FF">
      <w:pPr>
        <w:rPr>
          <w:sz w:val="24"/>
          <w:szCs w:val="24"/>
        </w:rPr>
      </w:pPr>
      <w:r>
        <w:rPr>
          <w:sz w:val="24"/>
          <w:szCs w:val="24"/>
        </w:rPr>
        <w:t>200 g Mungsprossen</w:t>
      </w:r>
    </w:p>
    <w:p w14:paraId="198ED07F" w14:textId="77777777" w:rsidR="005F78FF" w:rsidRDefault="005F78FF" w:rsidP="005F78FF">
      <w:pPr>
        <w:rPr>
          <w:sz w:val="24"/>
          <w:szCs w:val="24"/>
        </w:rPr>
      </w:pPr>
      <w:r>
        <w:rPr>
          <w:sz w:val="24"/>
          <w:szCs w:val="24"/>
        </w:rPr>
        <w:t>8 Frühlingszwiebeln</w:t>
      </w:r>
    </w:p>
    <w:p w14:paraId="16E14C24" w14:textId="77777777" w:rsidR="005F78FF" w:rsidRDefault="005F78FF" w:rsidP="005F78FF">
      <w:pPr>
        <w:rPr>
          <w:sz w:val="24"/>
          <w:szCs w:val="24"/>
        </w:rPr>
      </w:pPr>
      <w:r>
        <w:rPr>
          <w:sz w:val="24"/>
          <w:szCs w:val="24"/>
        </w:rPr>
        <w:t>2 Stangen Sellerie</w:t>
      </w:r>
    </w:p>
    <w:p w14:paraId="5C32B6CD" w14:textId="77777777" w:rsidR="005F78FF" w:rsidRDefault="005F78FF" w:rsidP="005F78FF">
      <w:pPr>
        <w:rPr>
          <w:sz w:val="24"/>
          <w:szCs w:val="24"/>
        </w:rPr>
      </w:pPr>
      <w:r>
        <w:rPr>
          <w:sz w:val="24"/>
          <w:szCs w:val="24"/>
        </w:rPr>
        <w:lastRenderedPageBreak/>
        <w:t>1 TL gemahlenes Chilipulver</w:t>
      </w:r>
    </w:p>
    <w:p w14:paraId="209BB961" w14:textId="77777777" w:rsidR="005F78FF" w:rsidRDefault="005F78FF" w:rsidP="005F78FF">
      <w:pPr>
        <w:rPr>
          <w:sz w:val="24"/>
          <w:szCs w:val="24"/>
        </w:rPr>
      </w:pPr>
    </w:p>
    <w:p w14:paraId="11238F17" w14:textId="77777777" w:rsidR="005F78FF" w:rsidRDefault="005F78FF" w:rsidP="005F78FF">
      <w:pPr>
        <w:rPr>
          <w:sz w:val="24"/>
          <w:szCs w:val="24"/>
        </w:rPr>
      </w:pPr>
      <w:r>
        <w:rPr>
          <w:sz w:val="24"/>
          <w:szCs w:val="24"/>
        </w:rPr>
        <w:t>Zubereitung: 30 Minuten, Kochzeit: 4 Stunden</w:t>
      </w:r>
    </w:p>
    <w:p w14:paraId="1C351876" w14:textId="77777777" w:rsidR="005F78FF" w:rsidRPr="000A459D" w:rsidRDefault="005F78FF" w:rsidP="00B40E8C">
      <w:pPr>
        <w:pStyle w:val="ListParagraph"/>
        <w:numPr>
          <w:ilvl w:val="0"/>
          <w:numId w:val="1316"/>
        </w:numPr>
        <w:spacing w:after="120"/>
        <w:ind w:left="714" w:hanging="357"/>
        <w:contextualSpacing w:val="0"/>
        <w:jc w:val="both"/>
        <w:rPr>
          <w:sz w:val="24"/>
          <w:szCs w:val="24"/>
        </w:rPr>
      </w:pPr>
      <w:r w:rsidRPr="000A459D">
        <w:rPr>
          <w:sz w:val="24"/>
          <w:szCs w:val="24"/>
        </w:rPr>
        <w:t>Für die Brühe den Ingwer und die Schalotten auf einem Scheidebrett mit dem Boden einer Pfanne oder einem Nudelholz zerdrücken. Eine Pfanne erhitzen und darin Sternanis, Nelken, Pfefferkörner, Zimtstangen und Fenchelsamen ein paar Sekunden anrösten, bis sie Farbe annehmen und gut duften. Die Schalotten und den Ingwer in die heiße Pfanne geben, etwa 10 Minuten anrösten und herausnehmen.</w:t>
      </w:r>
    </w:p>
    <w:p w14:paraId="3BF815B3" w14:textId="77777777" w:rsidR="005F78FF" w:rsidRPr="000A459D" w:rsidRDefault="005F78FF" w:rsidP="00B40E8C">
      <w:pPr>
        <w:pStyle w:val="ListParagraph"/>
        <w:numPr>
          <w:ilvl w:val="0"/>
          <w:numId w:val="1316"/>
        </w:numPr>
        <w:spacing w:after="120"/>
        <w:ind w:left="714" w:hanging="357"/>
        <w:contextualSpacing w:val="0"/>
        <w:jc w:val="both"/>
        <w:rPr>
          <w:sz w:val="24"/>
          <w:szCs w:val="24"/>
        </w:rPr>
      </w:pPr>
      <w:r w:rsidRPr="000A459D">
        <w:rPr>
          <w:sz w:val="24"/>
          <w:szCs w:val="24"/>
        </w:rPr>
        <w:t>Das Fleisch in einen großen Topf geben und mit 5 Liter Wasser auffüllen. Alle Zutaten hinzugeben und langsam zum Kochen bringen. (Ich würde das Fleisch vorher kurz blanchieren) Etwa 4 Stunden sanft köcheln lassen, je länger, desto besser. Danach die Brühe durch ein mit einem Tuch ausgelegtes Sieb passieren.</w:t>
      </w:r>
    </w:p>
    <w:p w14:paraId="37653BA9" w14:textId="77777777" w:rsidR="005F78FF" w:rsidRPr="000A459D" w:rsidRDefault="005F78FF" w:rsidP="00B40E8C">
      <w:pPr>
        <w:pStyle w:val="ListParagraph"/>
        <w:numPr>
          <w:ilvl w:val="0"/>
          <w:numId w:val="1316"/>
        </w:numPr>
        <w:spacing w:after="120"/>
        <w:ind w:left="714" w:hanging="357"/>
        <w:contextualSpacing w:val="0"/>
        <w:jc w:val="both"/>
        <w:rPr>
          <w:sz w:val="24"/>
          <w:szCs w:val="24"/>
        </w:rPr>
      </w:pPr>
      <w:r w:rsidRPr="000A459D">
        <w:rPr>
          <w:sz w:val="24"/>
          <w:szCs w:val="24"/>
        </w:rPr>
        <w:t>Für die Suppe die Brühe zum Kochen bringen. Die Nudeln mit kochendem Wasser übergießen und 10 Minuten ziehen lassen.</w:t>
      </w:r>
    </w:p>
    <w:p w14:paraId="41AE8EBF" w14:textId="77777777" w:rsidR="005F78FF" w:rsidRPr="000A459D" w:rsidRDefault="005F78FF" w:rsidP="00B40E8C">
      <w:pPr>
        <w:pStyle w:val="ListParagraph"/>
        <w:numPr>
          <w:ilvl w:val="0"/>
          <w:numId w:val="1316"/>
        </w:numPr>
        <w:spacing w:after="120"/>
        <w:ind w:left="714" w:hanging="357"/>
        <w:contextualSpacing w:val="0"/>
        <w:jc w:val="both"/>
        <w:rPr>
          <w:sz w:val="24"/>
          <w:szCs w:val="24"/>
        </w:rPr>
      </w:pPr>
      <w:r w:rsidRPr="000A459D">
        <w:rPr>
          <w:sz w:val="24"/>
          <w:szCs w:val="24"/>
        </w:rPr>
        <w:t>Die Fischsauce in die Brühe geben. Die Kräuter grob hacken, mit Chili, Sprossen und Limetten in die Suppenteller verteilen. Die Nudeln abgießen und ebenfalls in die Suppenteller geben, Das gekochte Suppenfleisch in mundgerechte Stücke schneiden und dazulegen.</w:t>
      </w:r>
    </w:p>
    <w:p w14:paraId="60A712BF" w14:textId="77777777" w:rsidR="005F78FF" w:rsidRPr="000A459D" w:rsidRDefault="005F78FF" w:rsidP="00B40E8C">
      <w:pPr>
        <w:pStyle w:val="ListParagraph"/>
        <w:numPr>
          <w:ilvl w:val="0"/>
          <w:numId w:val="1316"/>
        </w:numPr>
        <w:spacing w:after="120"/>
        <w:ind w:left="714" w:hanging="357"/>
        <w:contextualSpacing w:val="0"/>
        <w:jc w:val="both"/>
        <w:rPr>
          <w:sz w:val="24"/>
          <w:szCs w:val="24"/>
        </w:rPr>
      </w:pPr>
      <w:r w:rsidRPr="000A459D">
        <w:rPr>
          <w:sz w:val="24"/>
          <w:szCs w:val="24"/>
        </w:rPr>
        <w:t>Das Grün der Frühlingszwiebeln klein schneiden und zusammen mit den Sellerieblättern darüberstreuen. Die heiße Brühe darübergießen. Mit Chilipulver nach gewünschter Schärfe würzen.</w:t>
      </w:r>
      <w:r w:rsidRPr="000A459D">
        <w:rPr>
          <w:sz w:val="24"/>
          <w:szCs w:val="24"/>
        </w:rPr>
        <w:br w:type="page"/>
      </w:r>
    </w:p>
    <w:p w14:paraId="04870FAB" w14:textId="77777777" w:rsidR="005F78FF" w:rsidRDefault="005F78FF" w:rsidP="005F78FF">
      <w:pPr>
        <w:pStyle w:val="Heading2"/>
        <w:spacing w:after="240"/>
      </w:pPr>
      <w:r>
        <w:lastRenderedPageBreak/>
        <w:t>Gulaschsuppe Nr. 1</w:t>
      </w:r>
    </w:p>
    <w:p w14:paraId="4C70C446" w14:textId="77777777" w:rsidR="005F78FF" w:rsidRDefault="005F78FF" w:rsidP="005F78FF">
      <w:pPr>
        <w:rPr>
          <w:sz w:val="24"/>
          <w:szCs w:val="24"/>
        </w:rPr>
      </w:pPr>
      <w:r>
        <w:rPr>
          <w:sz w:val="24"/>
          <w:szCs w:val="24"/>
        </w:rPr>
        <w:t>Zutaten:</w:t>
      </w:r>
    </w:p>
    <w:p w14:paraId="1D269144" w14:textId="77777777" w:rsidR="005F78FF" w:rsidRDefault="005F78FF" w:rsidP="005F78FF">
      <w:pPr>
        <w:rPr>
          <w:sz w:val="24"/>
          <w:szCs w:val="24"/>
        </w:rPr>
      </w:pPr>
      <w:r>
        <w:rPr>
          <w:sz w:val="24"/>
          <w:szCs w:val="24"/>
        </w:rPr>
        <w:t>250 g Rindergulasch</w:t>
      </w:r>
    </w:p>
    <w:p w14:paraId="6B9F9D64" w14:textId="77777777" w:rsidR="005F78FF" w:rsidRDefault="005F78FF" w:rsidP="005F78FF">
      <w:pPr>
        <w:rPr>
          <w:sz w:val="24"/>
          <w:szCs w:val="24"/>
        </w:rPr>
      </w:pPr>
      <w:r>
        <w:rPr>
          <w:sz w:val="24"/>
          <w:szCs w:val="24"/>
        </w:rPr>
        <w:t>1 große rote Zwiebel</w:t>
      </w:r>
    </w:p>
    <w:p w14:paraId="6565EE4D" w14:textId="77777777" w:rsidR="005F78FF" w:rsidRDefault="005F78FF" w:rsidP="005F78FF">
      <w:pPr>
        <w:rPr>
          <w:sz w:val="24"/>
          <w:szCs w:val="24"/>
        </w:rPr>
      </w:pPr>
      <w:r>
        <w:rPr>
          <w:sz w:val="24"/>
          <w:szCs w:val="24"/>
        </w:rPr>
        <w:t>1 rote Paprika</w:t>
      </w:r>
    </w:p>
    <w:p w14:paraId="1273EC3F" w14:textId="77777777" w:rsidR="005F78FF" w:rsidRDefault="005F78FF" w:rsidP="005F78FF">
      <w:pPr>
        <w:rPr>
          <w:sz w:val="24"/>
          <w:szCs w:val="24"/>
        </w:rPr>
      </w:pPr>
      <w:r>
        <w:rPr>
          <w:sz w:val="24"/>
          <w:szCs w:val="24"/>
        </w:rPr>
        <w:t>2 EL Öl</w:t>
      </w:r>
    </w:p>
    <w:p w14:paraId="043AF26D" w14:textId="77777777" w:rsidR="005F78FF" w:rsidRDefault="005F78FF" w:rsidP="005F78FF">
      <w:pPr>
        <w:rPr>
          <w:sz w:val="24"/>
          <w:szCs w:val="24"/>
        </w:rPr>
      </w:pPr>
      <w:r>
        <w:rPr>
          <w:sz w:val="24"/>
          <w:szCs w:val="24"/>
        </w:rPr>
        <w:t>2 EL Tomatenmark</w:t>
      </w:r>
    </w:p>
    <w:p w14:paraId="6472E24A" w14:textId="77777777" w:rsidR="005F78FF" w:rsidRDefault="005F78FF" w:rsidP="005F78FF">
      <w:pPr>
        <w:rPr>
          <w:sz w:val="24"/>
          <w:szCs w:val="24"/>
        </w:rPr>
      </w:pPr>
      <w:r>
        <w:rPr>
          <w:sz w:val="24"/>
          <w:szCs w:val="24"/>
        </w:rPr>
        <w:t>1 EL rosenscharfes Paprikapulver</w:t>
      </w:r>
    </w:p>
    <w:p w14:paraId="26600E8C" w14:textId="77777777" w:rsidR="005F78FF" w:rsidRDefault="005F78FF" w:rsidP="005F78FF">
      <w:pPr>
        <w:rPr>
          <w:sz w:val="24"/>
          <w:szCs w:val="24"/>
        </w:rPr>
      </w:pPr>
      <w:r>
        <w:rPr>
          <w:sz w:val="24"/>
          <w:szCs w:val="24"/>
        </w:rPr>
        <w:t>1 EL edelsüßes Paprikapulver</w:t>
      </w:r>
    </w:p>
    <w:p w14:paraId="4E1AC648" w14:textId="77777777" w:rsidR="005F78FF" w:rsidRDefault="005F78FF" w:rsidP="005F78FF">
      <w:pPr>
        <w:rPr>
          <w:sz w:val="24"/>
          <w:szCs w:val="24"/>
        </w:rPr>
      </w:pPr>
      <w:r>
        <w:rPr>
          <w:sz w:val="24"/>
          <w:szCs w:val="24"/>
        </w:rPr>
        <w:t>125 ml Rotwein</w:t>
      </w:r>
    </w:p>
    <w:p w14:paraId="7435A58C" w14:textId="77777777" w:rsidR="005F78FF" w:rsidRDefault="005F78FF" w:rsidP="005F78FF">
      <w:pPr>
        <w:rPr>
          <w:sz w:val="24"/>
          <w:szCs w:val="24"/>
        </w:rPr>
      </w:pPr>
      <w:r>
        <w:rPr>
          <w:sz w:val="24"/>
          <w:szCs w:val="24"/>
        </w:rPr>
        <w:t>650 ml Brühe</w:t>
      </w:r>
    </w:p>
    <w:p w14:paraId="491CF38E" w14:textId="77777777" w:rsidR="005F78FF" w:rsidRDefault="005F78FF" w:rsidP="005F78FF">
      <w:pPr>
        <w:rPr>
          <w:sz w:val="24"/>
          <w:szCs w:val="24"/>
        </w:rPr>
      </w:pPr>
      <w:r>
        <w:rPr>
          <w:sz w:val="24"/>
          <w:szCs w:val="24"/>
        </w:rPr>
        <w:t>250 g Kartoffeln</w:t>
      </w:r>
    </w:p>
    <w:p w14:paraId="76B866A0" w14:textId="77777777" w:rsidR="005F78FF" w:rsidRDefault="005F78FF" w:rsidP="005F78FF">
      <w:pPr>
        <w:rPr>
          <w:sz w:val="24"/>
          <w:szCs w:val="24"/>
        </w:rPr>
      </w:pPr>
      <w:r>
        <w:rPr>
          <w:sz w:val="24"/>
          <w:szCs w:val="24"/>
        </w:rPr>
        <w:t>(1 Knoblauchzehe)</w:t>
      </w:r>
    </w:p>
    <w:p w14:paraId="1B45F260" w14:textId="77777777" w:rsidR="005F78FF" w:rsidRDefault="005F78FF" w:rsidP="005F78FF">
      <w:pPr>
        <w:rPr>
          <w:sz w:val="24"/>
          <w:szCs w:val="24"/>
        </w:rPr>
      </w:pPr>
      <w:r>
        <w:rPr>
          <w:sz w:val="24"/>
          <w:szCs w:val="24"/>
        </w:rPr>
        <w:t>1 TL Schale von einer unbehandelten Zitrone</w:t>
      </w:r>
    </w:p>
    <w:p w14:paraId="6570163A" w14:textId="77777777" w:rsidR="005F78FF" w:rsidRDefault="005F78FF" w:rsidP="005F78FF">
      <w:pPr>
        <w:rPr>
          <w:sz w:val="24"/>
          <w:szCs w:val="24"/>
        </w:rPr>
      </w:pPr>
      <w:r>
        <w:rPr>
          <w:sz w:val="24"/>
          <w:szCs w:val="24"/>
        </w:rPr>
        <w:t>1 TL Kümmel</w:t>
      </w:r>
    </w:p>
    <w:p w14:paraId="1811A89B" w14:textId="77777777" w:rsidR="005F78FF" w:rsidRDefault="005F78FF" w:rsidP="005F78FF">
      <w:pPr>
        <w:rPr>
          <w:sz w:val="24"/>
          <w:szCs w:val="24"/>
        </w:rPr>
      </w:pPr>
      <w:r>
        <w:rPr>
          <w:sz w:val="24"/>
          <w:szCs w:val="24"/>
        </w:rPr>
        <w:t>Salz</w:t>
      </w:r>
    </w:p>
    <w:p w14:paraId="787E0D9C" w14:textId="77777777" w:rsidR="005F78FF" w:rsidRDefault="005F78FF" w:rsidP="005F78FF">
      <w:pPr>
        <w:rPr>
          <w:sz w:val="24"/>
          <w:szCs w:val="24"/>
        </w:rPr>
      </w:pPr>
    </w:p>
    <w:p w14:paraId="16DD0892" w14:textId="77777777" w:rsidR="005F78FF" w:rsidRDefault="005F78FF" w:rsidP="005F78FF">
      <w:pPr>
        <w:rPr>
          <w:sz w:val="24"/>
          <w:szCs w:val="24"/>
        </w:rPr>
      </w:pPr>
      <w:r>
        <w:rPr>
          <w:sz w:val="24"/>
          <w:szCs w:val="24"/>
        </w:rPr>
        <w:t>Zubereitung:</w:t>
      </w:r>
    </w:p>
    <w:p w14:paraId="389E75EC" w14:textId="77777777" w:rsidR="005F78FF" w:rsidRPr="004B1D6C" w:rsidRDefault="005F78FF" w:rsidP="00B40E8C">
      <w:pPr>
        <w:pStyle w:val="ListParagraph"/>
        <w:numPr>
          <w:ilvl w:val="0"/>
          <w:numId w:val="1249"/>
        </w:numPr>
        <w:spacing w:after="120"/>
        <w:ind w:left="714" w:hanging="357"/>
        <w:contextualSpacing w:val="0"/>
        <w:jc w:val="both"/>
        <w:rPr>
          <w:sz w:val="24"/>
          <w:szCs w:val="24"/>
        </w:rPr>
      </w:pPr>
      <w:r w:rsidRPr="004B1D6C">
        <w:rPr>
          <w:sz w:val="24"/>
          <w:szCs w:val="24"/>
        </w:rPr>
        <w:t>Fleisch und Zwiebel in feine Würfel schneiden. Paprika in feine Würfel schneiden.</w:t>
      </w:r>
    </w:p>
    <w:p w14:paraId="321EB102" w14:textId="77777777" w:rsidR="005F78FF" w:rsidRDefault="005F78FF" w:rsidP="00B40E8C">
      <w:pPr>
        <w:pStyle w:val="ListParagraph"/>
        <w:numPr>
          <w:ilvl w:val="0"/>
          <w:numId w:val="1249"/>
        </w:numPr>
        <w:spacing w:after="120"/>
        <w:ind w:left="708" w:hanging="357"/>
        <w:contextualSpacing w:val="0"/>
        <w:jc w:val="both"/>
        <w:rPr>
          <w:sz w:val="24"/>
          <w:szCs w:val="24"/>
        </w:rPr>
      </w:pPr>
      <w:r w:rsidRPr="00B455C5">
        <w:rPr>
          <w:sz w:val="24"/>
          <w:szCs w:val="24"/>
        </w:rPr>
        <w:t>Öl im Topf erhitzen und Zwiebel und Fleisch darin anbraten.</w:t>
      </w:r>
    </w:p>
    <w:p w14:paraId="5E795E22" w14:textId="77777777" w:rsidR="005F78FF" w:rsidRDefault="005F78FF" w:rsidP="00B40E8C">
      <w:pPr>
        <w:pStyle w:val="ListParagraph"/>
        <w:numPr>
          <w:ilvl w:val="0"/>
          <w:numId w:val="1249"/>
        </w:numPr>
        <w:spacing w:after="120"/>
        <w:ind w:left="708" w:hanging="357"/>
        <w:contextualSpacing w:val="0"/>
        <w:jc w:val="both"/>
        <w:rPr>
          <w:sz w:val="24"/>
          <w:szCs w:val="24"/>
        </w:rPr>
      </w:pPr>
      <w:r w:rsidRPr="00AC7D3F">
        <w:rPr>
          <w:sz w:val="24"/>
          <w:szCs w:val="24"/>
        </w:rPr>
        <w:t>Tomatenmark und Paprikapulver dazugeben und kurz untermischen. Mit Wein und Brühe ablöschen und zum Kochen bringen.</w:t>
      </w:r>
    </w:p>
    <w:p w14:paraId="711D3855" w14:textId="77777777" w:rsidR="005F78FF" w:rsidRPr="00AC7D3F" w:rsidRDefault="005F78FF" w:rsidP="00B40E8C">
      <w:pPr>
        <w:pStyle w:val="ListParagraph"/>
        <w:numPr>
          <w:ilvl w:val="0"/>
          <w:numId w:val="1249"/>
        </w:numPr>
        <w:spacing w:after="120"/>
        <w:ind w:left="708" w:hanging="357"/>
        <w:contextualSpacing w:val="0"/>
        <w:jc w:val="both"/>
        <w:rPr>
          <w:sz w:val="24"/>
          <w:szCs w:val="24"/>
        </w:rPr>
      </w:pPr>
      <w:r w:rsidRPr="00AC7D3F">
        <w:rPr>
          <w:sz w:val="24"/>
          <w:szCs w:val="24"/>
        </w:rPr>
        <w:t>Zugedeckt bei mittlerer Hitze 40 Minuten kochen. Kartoffeln in 1 cm große Würfel schneiden und nach 25 Minuten in die Suppe geben. Zitronenschale, Knoblauch, Kümmel</w:t>
      </w:r>
      <w:r>
        <w:rPr>
          <w:sz w:val="24"/>
          <w:szCs w:val="24"/>
        </w:rPr>
        <w:t xml:space="preserve"> </w:t>
      </w:r>
      <w:r w:rsidRPr="00AC7D3F">
        <w:rPr>
          <w:sz w:val="24"/>
          <w:szCs w:val="24"/>
        </w:rPr>
        <w:t>und Salz 5 Minuten vor Ende in die Suppe rühren.</w:t>
      </w:r>
    </w:p>
    <w:p w14:paraId="090709FF" w14:textId="77777777" w:rsidR="005F78FF" w:rsidRDefault="005F78FF" w:rsidP="005F78FF">
      <w:pPr>
        <w:rPr>
          <w:sz w:val="24"/>
          <w:szCs w:val="24"/>
        </w:rPr>
      </w:pPr>
      <w:r>
        <w:rPr>
          <w:sz w:val="24"/>
          <w:szCs w:val="24"/>
        </w:rPr>
        <w:br w:type="page"/>
      </w:r>
    </w:p>
    <w:p w14:paraId="6E172B83" w14:textId="77777777" w:rsidR="005F78FF" w:rsidRDefault="005F78FF" w:rsidP="005F78FF">
      <w:pPr>
        <w:pStyle w:val="Heading2"/>
        <w:spacing w:after="240"/>
      </w:pPr>
      <w:r>
        <w:lastRenderedPageBreak/>
        <w:t>Gulaschsuppe Nr. 2</w:t>
      </w:r>
      <w:r>
        <w:rPr>
          <w:rStyle w:val="FootnoteReference"/>
        </w:rPr>
        <w:footnoteReference w:id="391"/>
      </w:r>
      <w:r>
        <w:t xml:space="preserve"> </w:t>
      </w:r>
    </w:p>
    <w:p w14:paraId="09ED436B" w14:textId="77777777" w:rsidR="005F78FF" w:rsidRDefault="005F78FF" w:rsidP="005F78FF">
      <w:pPr>
        <w:rPr>
          <w:sz w:val="24"/>
          <w:szCs w:val="24"/>
        </w:rPr>
      </w:pPr>
      <w:r w:rsidRPr="00897098">
        <w:rPr>
          <w:sz w:val="24"/>
          <w:szCs w:val="24"/>
          <w:u w:val="single"/>
        </w:rPr>
        <w:t>Zutaten</w:t>
      </w:r>
      <w:r>
        <w:rPr>
          <w:sz w:val="24"/>
          <w:szCs w:val="24"/>
        </w:rPr>
        <w:t xml:space="preserve"> (für 4 Portionen)</w:t>
      </w:r>
    </w:p>
    <w:p w14:paraId="6E40190A" w14:textId="77777777" w:rsidR="005F78FF" w:rsidRDefault="005F78FF" w:rsidP="005F78FF">
      <w:pPr>
        <w:rPr>
          <w:sz w:val="24"/>
          <w:szCs w:val="24"/>
        </w:rPr>
      </w:pPr>
      <w:r>
        <w:rPr>
          <w:sz w:val="24"/>
          <w:szCs w:val="24"/>
        </w:rPr>
        <w:t>700 g Rindfleischgulasch</w:t>
      </w:r>
    </w:p>
    <w:p w14:paraId="2C0D852D" w14:textId="77777777" w:rsidR="005F78FF" w:rsidRDefault="005F78FF" w:rsidP="005F78FF">
      <w:pPr>
        <w:rPr>
          <w:sz w:val="24"/>
          <w:szCs w:val="24"/>
        </w:rPr>
      </w:pPr>
      <w:r>
        <w:rPr>
          <w:sz w:val="24"/>
          <w:szCs w:val="24"/>
        </w:rPr>
        <w:t>400 g Zwiebeln</w:t>
      </w:r>
    </w:p>
    <w:p w14:paraId="1DBAE298" w14:textId="77777777" w:rsidR="005F78FF" w:rsidRDefault="005F78FF" w:rsidP="005F78FF">
      <w:pPr>
        <w:rPr>
          <w:sz w:val="24"/>
          <w:szCs w:val="24"/>
        </w:rPr>
      </w:pPr>
      <w:r>
        <w:rPr>
          <w:sz w:val="24"/>
          <w:szCs w:val="24"/>
        </w:rPr>
        <w:t>1-2 EL Öl</w:t>
      </w:r>
    </w:p>
    <w:p w14:paraId="2593B37E" w14:textId="77777777" w:rsidR="005F78FF" w:rsidRDefault="005F78FF" w:rsidP="005F78FF">
      <w:pPr>
        <w:rPr>
          <w:sz w:val="24"/>
          <w:szCs w:val="24"/>
        </w:rPr>
      </w:pPr>
      <w:r>
        <w:rPr>
          <w:sz w:val="24"/>
          <w:szCs w:val="24"/>
        </w:rPr>
        <w:t>1 EL Tomatenmark</w:t>
      </w:r>
    </w:p>
    <w:p w14:paraId="2E59AD2F" w14:textId="77777777" w:rsidR="005F78FF" w:rsidRDefault="005F78FF" w:rsidP="005F78FF">
      <w:pPr>
        <w:rPr>
          <w:sz w:val="24"/>
          <w:szCs w:val="24"/>
        </w:rPr>
      </w:pPr>
      <w:r>
        <w:rPr>
          <w:sz w:val="24"/>
          <w:szCs w:val="24"/>
        </w:rPr>
        <w:t>750 ml Brühe</w:t>
      </w:r>
    </w:p>
    <w:p w14:paraId="4155B7B2" w14:textId="77777777" w:rsidR="005F78FF" w:rsidRDefault="005F78FF" w:rsidP="005F78FF">
      <w:pPr>
        <w:rPr>
          <w:sz w:val="24"/>
          <w:szCs w:val="24"/>
        </w:rPr>
      </w:pPr>
      <w:r>
        <w:rPr>
          <w:sz w:val="24"/>
          <w:szCs w:val="24"/>
        </w:rPr>
        <w:t>Je ½ gelbe und rote Paprikaschote</w:t>
      </w:r>
    </w:p>
    <w:p w14:paraId="1074F66B" w14:textId="77777777" w:rsidR="005F78FF" w:rsidRDefault="005F78FF" w:rsidP="005F78FF">
      <w:pPr>
        <w:rPr>
          <w:sz w:val="24"/>
          <w:szCs w:val="24"/>
        </w:rPr>
      </w:pPr>
      <w:r>
        <w:rPr>
          <w:sz w:val="24"/>
          <w:szCs w:val="24"/>
        </w:rPr>
        <w:t>½ Zucchino</w:t>
      </w:r>
    </w:p>
    <w:p w14:paraId="721E16AC" w14:textId="77777777" w:rsidR="005F78FF" w:rsidRDefault="005F78FF" w:rsidP="005F78FF">
      <w:pPr>
        <w:rPr>
          <w:sz w:val="24"/>
          <w:szCs w:val="24"/>
        </w:rPr>
      </w:pPr>
      <w:r>
        <w:rPr>
          <w:sz w:val="24"/>
          <w:szCs w:val="24"/>
        </w:rPr>
        <w:t>400 g Kartoffeln</w:t>
      </w:r>
    </w:p>
    <w:p w14:paraId="0758C058" w14:textId="77777777" w:rsidR="005F78FF" w:rsidRDefault="005F78FF" w:rsidP="005F78FF">
      <w:pPr>
        <w:rPr>
          <w:sz w:val="24"/>
          <w:szCs w:val="24"/>
        </w:rPr>
      </w:pPr>
      <w:r>
        <w:rPr>
          <w:sz w:val="24"/>
          <w:szCs w:val="24"/>
        </w:rPr>
        <w:t>Salz</w:t>
      </w:r>
    </w:p>
    <w:p w14:paraId="72D7AD2F" w14:textId="77777777" w:rsidR="005F78FF" w:rsidRDefault="005F78FF" w:rsidP="005F78FF">
      <w:pPr>
        <w:rPr>
          <w:sz w:val="24"/>
          <w:szCs w:val="24"/>
        </w:rPr>
      </w:pPr>
      <w:r>
        <w:rPr>
          <w:sz w:val="24"/>
          <w:szCs w:val="24"/>
        </w:rPr>
        <w:t>Mildes Chilipulver</w:t>
      </w:r>
    </w:p>
    <w:p w14:paraId="571BCD46" w14:textId="77777777" w:rsidR="005F78FF" w:rsidRDefault="005F78FF" w:rsidP="005F78FF">
      <w:pPr>
        <w:rPr>
          <w:sz w:val="24"/>
          <w:szCs w:val="24"/>
        </w:rPr>
      </w:pPr>
      <w:r>
        <w:rPr>
          <w:sz w:val="24"/>
          <w:szCs w:val="24"/>
        </w:rPr>
        <w:t>1 Lorbeerblatt</w:t>
      </w:r>
    </w:p>
    <w:p w14:paraId="609ED12B" w14:textId="77777777" w:rsidR="005F78FF" w:rsidRDefault="005F78FF" w:rsidP="005F78FF">
      <w:pPr>
        <w:rPr>
          <w:sz w:val="24"/>
          <w:szCs w:val="24"/>
        </w:rPr>
      </w:pPr>
    </w:p>
    <w:p w14:paraId="47CB3730" w14:textId="77777777" w:rsidR="005F78FF" w:rsidRPr="00897098" w:rsidRDefault="005F78FF" w:rsidP="005F78FF">
      <w:pPr>
        <w:rPr>
          <w:i/>
          <w:iCs/>
          <w:sz w:val="24"/>
          <w:szCs w:val="24"/>
        </w:rPr>
      </w:pPr>
      <w:r w:rsidRPr="00897098">
        <w:rPr>
          <w:i/>
          <w:iCs/>
          <w:sz w:val="24"/>
          <w:szCs w:val="24"/>
        </w:rPr>
        <w:t>Für das Gulaschgewürz</w:t>
      </w:r>
    </w:p>
    <w:p w14:paraId="5A10FABC" w14:textId="77777777" w:rsidR="005F78FF" w:rsidRDefault="005F78FF" w:rsidP="005F78FF">
      <w:pPr>
        <w:rPr>
          <w:sz w:val="24"/>
          <w:szCs w:val="24"/>
        </w:rPr>
      </w:pPr>
      <w:r>
        <w:rPr>
          <w:sz w:val="24"/>
          <w:szCs w:val="24"/>
        </w:rPr>
        <w:t>2 Knoblauchzehen</w:t>
      </w:r>
    </w:p>
    <w:p w14:paraId="586FF761" w14:textId="77777777" w:rsidR="005F78FF" w:rsidRDefault="005F78FF" w:rsidP="005F78FF">
      <w:pPr>
        <w:rPr>
          <w:sz w:val="24"/>
          <w:szCs w:val="24"/>
        </w:rPr>
      </w:pPr>
      <w:r>
        <w:rPr>
          <w:sz w:val="24"/>
          <w:szCs w:val="24"/>
        </w:rPr>
        <w:t>2 Streifen unbehandelte Zitronenschale</w:t>
      </w:r>
    </w:p>
    <w:p w14:paraId="5A723275" w14:textId="77777777" w:rsidR="005F78FF" w:rsidRDefault="005F78FF" w:rsidP="005F78FF">
      <w:pPr>
        <w:rPr>
          <w:sz w:val="24"/>
          <w:szCs w:val="24"/>
        </w:rPr>
      </w:pPr>
      <w:r>
        <w:rPr>
          <w:sz w:val="24"/>
          <w:szCs w:val="24"/>
        </w:rPr>
        <w:t>½ TL Kümmelsamen</w:t>
      </w:r>
    </w:p>
    <w:p w14:paraId="6A0693C2" w14:textId="77777777" w:rsidR="005F78FF" w:rsidRDefault="005F78FF" w:rsidP="005F78FF">
      <w:pPr>
        <w:rPr>
          <w:sz w:val="24"/>
          <w:szCs w:val="24"/>
        </w:rPr>
      </w:pPr>
      <w:r>
        <w:rPr>
          <w:sz w:val="24"/>
          <w:szCs w:val="24"/>
        </w:rPr>
        <w:t>½ TL getrockneter Majoran</w:t>
      </w:r>
    </w:p>
    <w:p w14:paraId="195F70D7" w14:textId="77777777" w:rsidR="005F78FF" w:rsidRDefault="005F78FF" w:rsidP="005F78FF">
      <w:pPr>
        <w:rPr>
          <w:sz w:val="24"/>
          <w:szCs w:val="24"/>
        </w:rPr>
      </w:pPr>
      <w:r>
        <w:rPr>
          <w:sz w:val="24"/>
          <w:szCs w:val="24"/>
        </w:rPr>
        <w:t>½ - 1 EL Paprikapulver (edelsüß)</w:t>
      </w:r>
    </w:p>
    <w:p w14:paraId="7D78A924" w14:textId="77777777" w:rsidR="005F78FF" w:rsidRDefault="005F78FF" w:rsidP="005F78FF">
      <w:pPr>
        <w:rPr>
          <w:sz w:val="24"/>
          <w:szCs w:val="24"/>
        </w:rPr>
      </w:pPr>
      <w:r>
        <w:rPr>
          <w:sz w:val="24"/>
          <w:szCs w:val="24"/>
        </w:rPr>
        <w:t>1 – 2 EL Brühe</w:t>
      </w:r>
    </w:p>
    <w:p w14:paraId="18FDBD65" w14:textId="77777777" w:rsidR="005F78FF" w:rsidRDefault="005F78FF" w:rsidP="005F78FF">
      <w:pPr>
        <w:rPr>
          <w:sz w:val="24"/>
          <w:szCs w:val="24"/>
        </w:rPr>
      </w:pPr>
    </w:p>
    <w:p w14:paraId="59579425" w14:textId="77777777" w:rsidR="005F78FF" w:rsidRDefault="005F78FF" w:rsidP="005F78FF">
      <w:pPr>
        <w:rPr>
          <w:sz w:val="24"/>
          <w:szCs w:val="24"/>
        </w:rPr>
      </w:pPr>
      <w:r>
        <w:rPr>
          <w:sz w:val="24"/>
          <w:szCs w:val="24"/>
        </w:rPr>
        <w:t>Zubereitung:</w:t>
      </w:r>
    </w:p>
    <w:p w14:paraId="011BE8A5" w14:textId="14AA2CAF" w:rsidR="00037B2F" w:rsidRDefault="005F78FF" w:rsidP="00B40E8C">
      <w:pPr>
        <w:pStyle w:val="ListParagraph"/>
        <w:numPr>
          <w:ilvl w:val="0"/>
          <w:numId w:val="1187"/>
        </w:numPr>
        <w:spacing w:after="120"/>
        <w:ind w:left="714" w:hanging="357"/>
        <w:contextualSpacing w:val="0"/>
        <w:jc w:val="both"/>
        <w:rPr>
          <w:sz w:val="24"/>
          <w:szCs w:val="24"/>
        </w:rPr>
      </w:pPr>
      <w:r w:rsidRPr="00037B2F">
        <w:rPr>
          <w:sz w:val="24"/>
          <w:szCs w:val="24"/>
        </w:rPr>
        <w:t>Für die Suppe das Fleisch in 1 cm große Würfel schneiden. Die Zwiebeln schälen, halbieren und in kleine Würfel schneiden. In einem großen, flachen Topf das Öl erhitzen, die Fleischstücke darin bei mittlerer Hitze rundherum gut anbraten und aus dem Topf nehmen. Die Zwiebelwürfel in den Topf geben und darin glasig dünsten, das Tomatenmark unterrühren und einige Minuten mitdünsten. Das Fleisch wieder hinzufügen und die Brühe dazugießen. Bei milder Hitze zugedeckt etwa 2,5 Stunden k</w:t>
      </w:r>
      <w:r w:rsidR="00037B2F">
        <w:rPr>
          <w:sz w:val="24"/>
          <w:szCs w:val="24"/>
        </w:rPr>
        <w:t>na</w:t>
      </w:r>
      <w:r w:rsidRPr="00037B2F">
        <w:rPr>
          <w:sz w:val="24"/>
          <w:szCs w:val="24"/>
        </w:rPr>
        <w:t>pp unter dem Siedepunkt ziehen lassen.</w:t>
      </w:r>
    </w:p>
    <w:p w14:paraId="49F58CEF" w14:textId="77777777" w:rsidR="00037B2F" w:rsidRDefault="005F78FF" w:rsidP="00B40E8C">
      <w:pPr>
        <w:pStyle w:val="ListParagraph"/>
        <w:numPr>
          <w:ilvl w:val="0"/>
          <w:numId w:val="1187"/>
        </w:numPr>
        <w:spacing w:after="120"/>
        <w:ind w:left="708" w:hanging="708"/>
        <w:contextualSpacing w:val="0"/>
        <w:jc w:val="both"/>
        <w:rPr>
          <w:sz w:val="24"/>
          <w:szCs w:val="24"/>
        </w:rPr>
      </w:pPr>
      <w:r w:rsidRPr="00037B2F">
        <w:rPr>
          <w:sz w:val="24"/>
          <w:szCs w:val="24"/>
        </w:rPr>
        <w:lastRenderedPageBreak/>
        <w:t>In der Zwischenzeit die roten und gelben Paprikaschoten entkernen, waschen und in 0,5 – 1 cm große Würfel schneiden. Den Zucchino waschen und wie die Paprika in Würfel schneiden. Die Kartoffeln waschen, schälen und in 1 cm große Würfel schneiden.</w:t>
      </w:r>
    </w:p>
    <w:p w14:paraId="29B4998E" w14:textId="543D2D09" w:rsidR="00037B2F" w:rsidRPr="00037B2F" w:rsidRDefault="005F78FF" w:rsidP="00B40E8C">
      <w:pPr>
        <w:pStyle w:val="ListParagraph"/>
        <w:numPr>
          <w:ilvl w:val="0"/>
          <w:numId w:val="1187"/>
        </w:numPr>
        <w:spacing w:after="120"/>
        <w:ind w:left="708" w:hanging="708"/>
        <w:contextualSpacing w:val="0"/>
        <w:jc w:val="both"/>
        <w:rPr>
          <w:sz w:val="24"/>
          <w:szCs w:val="24"/>
        </w:rPr>
      </w:pPr>
      <w:r w:rsidRPr="00037B2F">
        <w:rPr>
          <w:sz w:val="24"/>
          <w:szCs w:val="24"/>
        </w:rPr>
        <w:t>Nach 2 Stunden Garzeit die Paprika-, Zucchini- und Kartoffelwürfel in die Suppe geben. Mit Salz und 1 Prise Chilipulver würzen und das Lorbeerblatt dazugeben und weitere 30 Minuten garen.</w:t>
      </w:r>
    </w:p>
    <w:p w14:paraId="07B8FD20" w14:textId="6479A4D0" w:rsidR="005F78FF" w:rsidRPr="00037B2F" w:rsidRDefault="005F78FF" w:rsidP="00B40E8C">
      <w:pPr>
        <w:pStyle w:val="ListParagraph"/>
        <w:numPr>
          <w:ilvl w:val="0"/>
          <w:numId w:val="1187"/>
        </w:numPr>
        <w:spacing w:after="120"/>
        <w:ind w:left="708" w:hanging="708"/>
        <w:contextualSpacing w:val="0"/>
        <w:jc w:val="both"/>
        <w:rPr>
          <w:sz w:val="24"/>
          <w:szCs w:val="24"/>
        </w:rPr>
      </w:pPr>
      <w:r w:rsidRPr="00037B2F">
        <w:rPr>
          <w:sz w:val="24"/>
          <w:szCs w:val="24"/>
        </w:rPr>
        <w:t>Für das Gulaschgewürz den Knoblauch schälen, in Scheiben schneiden und mit Zitronenschale, Kümmel und Majoran fein hacken. Das Paprikapulver mit etwas Gewürzmischung und dem angerührten Paprikapulver würzen und weitere 5 Minuten ziehen lassen.</w:t>
      </w:r>
    </w:p>
    <w:p w14:paraId="5ED3719D" w14:textId="77777777" w:rsidR="005F78FF" w:rsidRPr="00B455C5" w:rsidRDefault="005F78FF" w:rsidP="00B40E8C">
      <w:pPr>
        <w:pStyle w:val="ListParagraph"/>
        <w:numPr>
          <w:ilvl w:val="0"/>
          <w:numId w:val="1187"/>
        </w:numPr>
        <w:spacing w:after="120"/>
        <w:ind w:left="708" w:hanging="708"/>
        <w:contextualSpacing w:val="0"/>
        <w:jc w:val="both"/>
        <w:rPr>
          <w:sz w:val="24"/>
          <w:szCs w:val="24"/>
        </w:rPr>
      </w:pPr>
      <w:r w:rsidRPr="00B455C5">
        <w:rPr>
          <w:sz w:val="24"/>
          <w:szCs w:val="24"/>
        </w:rPr>
        <w:t>Das Lorbeerblatt aus der Gulaschsuppe entfernen. Die Suppe mit Salz und Pfeffer abschmecken, in Suppentassen füllen und mit Petersilie bestreut servieren.</w:t>
      </w:r>
      <w:r w:rsidRPr="00B455C5">
        <w:rPr>
          <w:sz w:val="24"/>
          <w:szCs w:val="24"/>
        </w:rPr>
        <w:br w:type="page"/>
      </w:r>
    </w:p>
    <w:p w14:paraId="70BA8EB1" w14:textId="77777777" w:rsidR="005F78FF" w:rsidRDefault="005F78FF" w:rsidP="005F78FF">
      <w:pPr>
        <w:pStyle w:val="Heading2"/>
        <w:spacing w:after="240"/>
      </w:pPr>
      <w:r>
        <w:lastRenderedPageBreak/>
        <w:t>Gulaschsuppe Nr. 3</w:t>
      </w:r>
      <w:r>
        <w:rPr>
          <w:rStyle w:val="FootnoteReference"/>
        </w:rPr>
        <w:footnoteReference w:id="392"/>
      </w:r>
    </w:p>
    <w:p w14:paraId="40010367" w14:textId="77777777" w:rsidR="005F78FF" w:rsidRDefault="005F78FF" w:rsidP="005F78FF">
      <w:pPr>
        <w:rPr>
          <w:sz w:val="24"/>
          <w:szCs w:val="24"/>
        </w:rPr>
      </w:pPr>
      <w:r w:rsidRPr="00E8145D">
        <w:rPr>
          <w:sz w:val="24"/>
          <w:szCs w:val="24"/>
          <w:u w:val="single"/>
        </w:rPr>
        <w:t>Zutaten</w:t>
      </w:r>
      <w:r>
        <w:rPr>
          <w:sz w:val="24"/>
          <w:szCs w:val="24"/>
        </w:rPr>
        <w:t xml:space="preserve"> (für 4 Portionen):</w:t>
      </w:r>
    </w:p>
    <w:p w14:paraId="01EC5DDD" w14:textId="77777777" w:rsidR="005F78FF" w:rsidRDefault="005F78FF" w:rsidP="005F78FF">
      <w:pPr>
        <w:rPr>
          <w:sz w:val="24"/>
          <w:szCs w:val="24"/>
        </w:rPr>
      </w:pPr>
      <w:r>
        <w:rPr>
          <w:sz w:val="24"/>
          <w:szCs w:val="24"/>
        </w:rPr>
        <w:t>500 g Rinderbrust</w:t>
      </w:r>
    </w:p>
    <w:p w14:paraId="63D999C9" w14:textId="77777777" w:rsidR="005F78FF" w:rsidRDefault="005F78FF" w:rsidP="005F78FF">
      <w:pPr>
        <w:rPr>
          <w:sz w:val="24"/>
          <w:szCs w:val="24"/>
        </w:rPr>
      </w:pPr>
      <w:r>
        <w:rPr>
          <w:sz w:val="24"/>
          <w:szCs w:val="24"/>
        </w:rPr>
        <w:t>2 Zwiebeln</w:t>
      </w:r>
    </w:p>
    <w:p w14:paraId="2DED9E32" w14:textId="77777777" w:rsidR="005F78FF" w:rsidRDefault="005F78FF" w:rsidP="005F78FF">
      <w:pPr>
        <w:rPr>
          <w:sz w:val="24"/>
          <w:szCs w:val="24"/>
        </w:rPr>
      </w:pPr>
      <w:r>
        <w:rPr>
          <w:sz w:val="24"/>
          <w:szCs w:val="24"/>
        </w:rPr>
        <w:t>100 g Möhren</w:t>
      </w:r>
    </w:p>
    <w:p w14:paraId="0FDABD68" w14:textId="77777777" w:rsidR="005F78FF" w:rsidRDefault="005F78FF" w:rsidP="005F78FF">
      <w:pPr>
        <w:rPr>
          <w:sz w:val="24"/>
          <w:szCs w:val="24"/>
        </w:rPr>
      </w:pPr>
      <w:r>
        <w:rPr>
          <w:sz w:val="24"/>
          <w:szCs w:val="24"/>
        </w:rPr>
        <w:t>1 grüne Paprikaschote</w:t>
      </w:r>
    </w:p>
    <w:p w14:paraId="55A0FF12" w14:textId="77777777" w:rsidR="005F78FF" w:rsidRDefault="005F78FF" w:rsidP="005F78FF">
      <w:pPr>
        <w:rPr>
          <w:sz w:val="24"/>
          <w:szCs w:val="24"/>
        </w:rPr>
      </w:pPr>
      <w:r>
        <w:rPr>
          <w:sz w:val="24"/>
          <w:szCs w:val="24"/>
        </w:rPr>
        <w:t>4 Fleischtomaten</w:t>
      </w:r>
    </w:p>
    <w:p w14:paraId="1C662989" w14:textId="77777777" w:rsidR="005F78FF" w:rsidRDefault="005F78FF" w:rsidP="005F78FF">
      <w:pPr>
        <w:rPr>
          <w:sz w:val="24"/>
          <w:szCs w:val="24"/>
        </w:rPr>
      </w:pPr>
      <w:r>
        <w:rPr>
          <w:sz w:val="24"/>
          <w:szCs w:val="24"/>
        </w:rPr>
        <w:t>2 EL Öl</w:t>
      </w:r>
    </w:p>
    <w:p w14:paraId="16543800" w14:textId="77777777" w:rsidR="005F78FF" w:rsidRDefault="005F78FF" w:rsidP="005F78FF">
      <w:pPr>
        <w:rPr>
          <w:sz w:val="24"/>
          <w:szCs w:val="24"/>
        </w:rPr>
      </w:pPr>
      <w:r>
        <w:rPr>
          <w:sz w:val="24"/>
          <w:szCs w:val="24"/>
        </w:rPr>
        <w:t>1 l heißes Wasser</w:t>
      </w:r>
    </w:p>
    <w:p w14:paraId="37F51990" w14:textId="77777777" w:rsidR="005F78FF" w:rsidRDefault="005F78FF" w:rsidP="005F78FF">
      <w:pPr>
        <w:rPr>
          <w:sz w:val="24"/>
          <w:szCs w:val="24"/>
        </w:rPr>
      </w:pPr>
      <w:r>
        <w:rPr>
          <w:sz w:val="24"/>
          <w:szCs w:val="24"/>
        </w:rPr>
        <w:t>1 TL Salz</w:t>
      </w:r>
    </w:p>
    <w:p w14:paraId="50E280AE" w14:textId="77777777" w:rsidR="005F78FF" w:rsidRDefault="005F78FF" w:rsidP="005F78FF">
      <w:pPr>
        <w:rPr>
          <w:sz w:val="24"/>
          <w:szCs w:val="24"/>
        </w:rPr>
      </w:pPr>
      <w:r>
        <w:rPr>
          <w:sz w:val="24"/>
          <w:szCs w:val="24"/>
        </w:rPr>
        <w:t>1 EL Paprikapulver</w:t>
      </w:r>
    </w:p>
    <w:p w14:paraId="1C6F651C" w14:textId="77777777" w:rsidR="005F78FF" w:rsidRDefault="005F78FF" w:rsidP="005F78FF">
      <w:pPr>
        <w:rPr>
          <w:sz w:val="24"/>
          <w:szCs w:val="24"/>
        </w:rPr>
      </w:pPr>
      <w:r>
        <w:rPr>
          <w:sz w:val="24"/>
          <w:szCs w:val="24"/>
        </w:rPr>
        <w:t>Je 1 Prise Pfeffer, Rosenpaprika und Knoblauch</w:t>
      </w:r>
    </w:p>
    <w:p w14:paraId="7886AB1A" w14:textId="77777777" w:rsidR="005F78FF" w:rsidRDefault="005F78FF" w:rsidP="005F78FF">
      <w:pPr>
        <w:rPr>
          <w:sz w:val="24"/>
          <w:szCs w:val="24"/>
        </w:rPr>
      </w:pPr>
      <w:r>
        <w:rPr>
          <w:sz w:val="24"/>
          <w:szCs w:val="24"/>
        </w:rPr>
        <w:t>1/16 l Sahne</w:t>
      </w:r>
    </w:p>
    <w:p w14:paraId="615EECAB" w14:textId="77777777" w:rsidR="005F78FF" w:rsidRDefault="005F78FF" w:rsidP="005F78FF">
      <w:pPr>
        <w:rPr>
          <w:sz w:val="24"/>
          <w:szCs w:val="24"/>
        </w:rPr>
      </w:pPr>
    </w:p>
    <w:p w14:paraId="11AA4F70" w14:textId="77777777" w:rsidR="005F78FF" w:rsidRDefault="005F78FF" w:rsidP="005F78FF">
      <w:pPr>
        <w:rPr>
          <w:sz w:val="24"/>
          <w:szCs w:val="24"/>
        </w:rPr>
      </w:pPr>
      <w:r>
        <w:rPr>
          <w:sz w:val="24"/>
          <w:szCs w:val="24"/>
        </w:rPr>
        <w:t>Zubereitung:</w:t>
      </w:r>
    </w:p>
    <w:p w14:paraId="4DB64411" w14:textId="77777777" w:rsidR="005F78FF" w:rsidRPr="0061270E" w:rsidRDefault="005F78FF" w:rsidP="00B40E8C">
      <w:pPr>
        <w:pStyle w:val="ListParagraph"/>
        <w:numPr>
          <w:ilvl w:val="0"/>
          <w:numId w:val="569"/>
        </w:numPr>
        <w:spacing w:after="120"/>
        <w:ind w:left="714" w:hanging="357"/>
        <w:contextualSpacing w:val="0"/>
        <w:jc w:val="both"/>
        <w:rPr>
          <w:sz w:val="24"/>
          <w:szCs w:val="24"/>
        </w:rPr>
      </w:pPr>
      <w:r w:rsidRPr="0061270E">
        <w:rPr>
          <w:sz w:val="24"/>
          <w:szCs w:val="24"/>
        </w:rPr>
        <w:t>Das Fleisch waschen, trockentupfen und gleich in kleine Würfel schneiden. Die Zwiebeln schälen und in Ringe schneiden. Die Möhren schaben, waschen und in Scheiben schneiden. Die Paprikaschote halbieren, von Rippen und Kernen befreien, die Schotenhälften waschen und in Streifen schneiden. Die Tomaten häuten, von den Stängelansätzen befreien und die Tomaten würfeln; den dabei ausfließenden Saft aufbewahren.</w:t>
      </w:r>
    </w:p>
    <w:p w14:paraId="645E2BD9" w14:textId="77777777" w:rsidR="005F78FF" w:rsidRPr="0061270E" w:rsidRDefault="005F78FF" w:rsidP="00B40E8C">
      <w:pPr>
        <w:pStyle w:val="ListParagraph"/>
        <w:numPr>
          <w:ilvl w:val="0"/>
          <w:numId w:val="569"/>
        </w:numPr>
        <w:spacing w:after="120"/>
        <w:ind w:left="714" w:hanging="357"/>
        <w:contextualSpacing w:val="0"/>
        <w:jc w:val="both"/>
        <w:rPr>
          <w:sz w:val="24"/>
          <w:szCs w:val="24"/>
        </w:rPr>
      </w:pPr>
      <w:r w:rsidRPr="0061270E">
        <w:rPr>
          <w:sz w:val="24"/>
          <w:szCs w:val="24"/>
        </w:rPr>
        <w:t>Das Öl in einem Topf erhitzen und die Zwiebelringe darin anbraten. Die Fleischwürfel zugeben und unter Umwenden 5 Minuten von allen Seiten anbraten. Die Möhrenscheiben und die Paprikastreifen sowie die Tomaten mit dem Saft dazugeben, kurz andünsten, mit dem heißen Wasser auffüllen, das Salz und das Paprikapulver zufügen und die Suppe zugedeckt bei schwacher Hitze 1 Stunde leicht kochen lassen.</w:t>
      </w:r>
    </w:p>
    <w:p w14:paraId="0BC4FE59" w14:textId="77777777" w:rsidR="005F78FF" w:rsidRPr="0061270E" w:rsidRDefault="005F78FF" w:rsidP="00B40E8C">
      <w:pPr>
        <w:pStyle w:val="ListParagraph"/>
        <w:numPr>
          <w:ilvl w:val="0"/>
          <w:numId w:val="569"/>
        </w:numPr>
        <w:spacing w:after="120"/>
        <w:ind w:left="714" w:hanging="357"/>
        <w:contextualSpacing w:val="0"/>
        <w:jc w:val="both"/>
        <w:rPr>
          <w:sz w:val="24"/>
          <w:szCs w:val="24"/>
        </w:rPr>
      </w:pPr>
      <w:r w:rsidRPr="0061270E">
        <w:rPr>
          <w:sz w:val="24"/>
          <w:szCs w:val="24"/>
        </w:rPr>
        <w:t xml:space="preserve">Die Suppe danach mit dem Pfeffer, den Paprikapulver und dem Knoblauch und eventuell noch etwas Salz abschmecken. Vor dem Servieren die </w:t>
      </w:r>
      <w:r>
        <w:rPr>
          <w:sz w:val="24"/>
          <w:szCs w:val="24"/>
        </w:rPr>
        <w:t>S</w:t>
      </w:r>
      <w:r w:rsidRPr="0061270E">
        <w:rPr>
          <w:sz w:val="24"/>
          <w:szCs w:val="24"/>
        </w:rPr>
        <w:t>ahne in die Suppe rühren.</w:t>
      </w:r>
    </w:p>
    <w:p w14:paraId="1F5E5FFF" w14:textId="77777777" w:rsidR="005F78FF" w:rsidRDefault="005F78FF" w:rsidP="005F78FF">
      <w:pPr>
        <w:rPr>
          <w:sz w:val="24"/>
          <w:szCs w:val="24"/>
        </w:rPr>
      </w:pPr>
    </w:p>
    <w:p w14:paraId="02956DF1" w14:textId="77777777" w:rsidR="005F78FF" w:rsidRDefault="005F78FF" w:rsidP="005F78FF">
      <w:pPr>
        <w:rPr>
          <w:rFonts w:asciiTheme="majorHAnsi" w:eastAsiaTheme="majorEastAsia" w:hAnsiTheme="majorHAnsi" w:cstheme="majorBidi"/>
          <w:color w:val="2F5496" w:themeColor="accent1" w:themeShade="BF"/>
          <w:sz w:val="26"/>
          <w:szCs w:val="26"/>
        </w:rPr>
      </w:pPr>
      <w:r>
        <w:br w:type="page"/>
      </w:r>
    </w:p>
    <w:p w14:paraId="39A761C9" w14:textId="77777777" w:rsidR="005F78FF" w:rsidRDefault="005F78FF" w:rsidP="005F78FF">
      <w:pPr>
        <w:pStyle w:val="Heading2"/>
        <w:spacing w:after="240"/>
      </w:pPr>
      <w:r>
        <w:lastRenderedPageBreak/>
        <w:t>Hühnersuppe mit Reis</w:t>
      </w:r>
      <w:r>
        <w:rPr>
          <w:rStyle w:val="FootnoteReference"/>
        </w:rPr>
        <w:footnoteReference w:id="393"/>
      </w:r>
      <w:r>
        <w:t xml:space="preserve"> </w:t>
      </w:r>
    </w:p>
    <w:p w14:paraId="655F2E71" w14:textId="77777777" w:rsidR="005F78FF" w:rsidRDefault="005F78FF" w:rsidP="005F78FF">
      <w:pPr>
        <w:rPr>
          <w:sz w:val="24"/>
          <w:szCs w:val="24"/>
        </w:rPr>
      </w:pPr>
      <w:r w:rsidRPr="00897098">
        <w:rPr>
          <w:sz w:val="24"/>
          <w:szCs w:val="24"/>
          <w:u w:val="single"/>
        </w:rPr>
        <w:t xml:space="preserve">Zutaten </w:t>
      </w:r>
      <w:r>
        <w:rPr>
          <w:sz w:val="24"/>
          <w:szCs w:val="24"/>
        </w:rPr>
        <w:t>(für 4 bis 6 Portionen):</w:t>
      </w:r>
    </w:p>
    <w:p w14:paraId="0F858E67" w14:textId="77777777" w:rsidR="005F78FF" w:rsidRDefault="005F78FF" w:rsidP="005F78FF">
      <w:pPr>
        <w:rPr>
          <w:sz w:val="24"/>
          <w:szCs w:val="24"/>
        </w:rPr>
      </w:pPr>
      <w:r>
        <w:rPr>
          <w:sz w:val="24"/>
          <w:szCs w:val="24"/>
        </w:rPr>
        <w:t>1 Zwiebel, geschält und halbiert</w:t>
      </w:r>
    </w:p>
    <w:p w14:paraId="11B4C7BC" w14:textId="77777777" w:rsidR="005F78FF" w:rsidRDefault="005F78FF" w:rsidP="005F78FF">
      <w:pPr>
        <w:rPr>
          <w:sz w:val="24"/>
          <w:szCs w:val="24"/>
        </w:rPr>
      </w:pPr>
      <w:r>
        <w:rPr>
          <w:sz w:val="24"/>
          <w:szCs w:val="24"/>
        </w:rPr>
        <w:t>1 Huhn (ungefähr 1,5 – 2 kg, Haut entfernt)</w:t>
      </w:r>
    </w:p>
    <w:p w14:paraId="5F5F2141" w14:textId="77777777" w:rsidR="005F78FF" w:rsidRDefault="005F78FF" w:rsidP="005F78FF">
      <w:pPr>
        <w:rPr>
          <w:sz w:val="24"/>
          <w:szCs w:val="24"/>
        </w:rPr>
      </w:pPr>
      <w:r>
        <w:rPr>
          <w:sz w:val="24"/>
          <w:szCs w:val="24"/>
        </w:rPr>
        <w:t>500 g Karotten, geschält</w:t>
      </w:r>
    </w:p>
    <w:p w14:paraId="5F8BB006" w14:textId="77777777" w:rsidR="005F78FF" w:rsidRDefault="005F78FF" w:rsidP="005F78FF">
      <w:pPr>
        <w:rPr>
          <w:sz w:val="24"/>
          <w:szCs w:val="24"/>
        </w:rPr>
      </w:pPr>
      <w:r>
        <w:rPr>
          <w:sz w:val="24"/>
          <w:szCs w:val="24"/>
        </w:rPr>
        <w:t>1 ganze Knoblauchknolle, oben angeschnitten</w:t>
      </w:r>
    </w:p>
    <w:p w14:paraId="0CECC839" w14:textId="77777777" w:rsidR="005F78FF" w:rsidRDefault="005F78FF" w:rsidP="005F78FF">
      <w:pPr>
        <w:rPr>
          <w:sz w:val="24"/>
          <w:szCs w:val="24"/>
        </w:rPr>
      </w:pPr>
      <w:r>
        <w:rPr>
          <w:sz w:val="24"/>
          <w:szCs w:val="24"/>
        </w:rPr>
        <w:t>20 Pfefferkörner</w:t>
      </w:r>
    </w:p>
    <w:p w14:paraId="72C9F7B7" w14:textId="77777777" w:rsidR="005F78FF" w:rsidRDefault="005F78FF" w:rsidP="005F78FF">
      <w:pPr>
        <w:rPr>
          <w:sz w:val="24"/>
          <w:szCs w:val="24"/>
        </w:rPr>
      </w:pPr>
      <w:r>
        <w:rPr>
          <w:sz w:val="24"/>
          <w:szCs w:val="24"/>
        </w:rPr>
        <w:t>1 Lorbeerblatt</w:t>
      </w:r>
    </w:p>
    <w:p w14:paraId="49310C7C" w14:textId="77777777" w:rsidR="005F78FF" w:rsidRDefault="005F78FF" w:rsidP="005F78FF">
      <w:pPr>
        <w:rPr>
          <w:sz w:val="24"/>
          <w:szCs w:val="24"/>
        </w:rPr>
      </w:pPr>
      <w:r>
        <w:rPr>
          <w:sz w:val="24"/>
          <w:szCs w:val="24"/>
        </w:rPr>
        <w:t>Salz</w:t>
      </w:r>
    </w:p>
    <w:p w14:paraId="79B8C530" w14:textId="77777777" w:rsidR="005F78FF" w:rsidRDefault="005F78FF" w:rsidP="005F78FF">
      <w:pPr>
        <w:rPr>
          <w:sz w:val="24"/>
          <w:szCs w:val="24"/>
        </w:rPr>
      </w:pPr>
      <w:r>
        <w:rPr>
          <w:sz w:val="24"/>
          <w:szCs w:val="24"/>
        </w:rPr>
        <w:t>80 g Reis</w:t>
      </w:r>
    </w:p>
    <w:p w14:paraId="4071C1F7" w14:textId="77777777" w:rsidR="005F78FF" w:rsidRDefault="005F78FF" w:rsidP="005F78FF">
      <w:pPr>
        <w:rPr>
          <w:sz w:val="24"/>
          <w:szCs w:val="24"/>
        </w:rPr>
      </w:pPr>
      <w:r>
        <w:rPr>
          <w:sz w:val="24"/>
          <w:szCs w:val="24"/>
        </w:rPr>
        <w:t>1 TL Tomatenmark</w:t>
      </w:r>
    </w:p>
    <w:p w14:paraId="672B0090" w14:textId="77777777" w:rsidR="005F78FF" w:rsidRDefault="005F78FF" w:rsidP="005F78FF">
      <w:pPr>
        <w:rPr>
          <w:sz w:val="24"/>
          <w:szCs w:val="24"/>
        </w:rPr>
      </w:pPr>
      <w:r>
        <w:rPr>
          <w:sz w:val="24"/>
          <w:szCs w:val="24"/>
        </w:rPr>
        <w:t>200 g Grünkohl (oder Palmkohl)</w:t>
      </w:r>
    </w:p>
    <w:p w14:paraId="77C17A5D" w14:textId="77777777" w:rsidR="005F78FF" w:rsidRDefault="005F78FF" w:rsidP="005F78FF">
      <w:pPr>
        <w:rPr>
          <w:sz w:val="24"/>
          <w:szCs w:val="24"/>
        </w:rPr>
      </w:pPr>
      <w:r>
        <w:rPr>
          <w:sz w:val="24"/>
          <w:szCs w:val="24"/>
        </w:rPr>
        <w:t>Geriebener Pecorino</w:t>
      </w:r>
    </w:p>
    <w:p w14:paraId="54802AC2" w14:textId="77777777" w:rsidR="005F78FF" w:rsidRDefault="005F78FF" w:rsidP="005F78FF">
      <w:pPr>
        <w:rPr>
          <w:sz w:val="24"/>
          <w:szCs w:val="24"/>
        </w:rPr>
      </w:pPr>
      <w:r>
        <w:rPr>
          <w:sz w:val="24"/>
          <w:szCs w:val="24"/>
        </w:rPr>
        <w:t>Chiliflocken</w:t>
      </w:r>
    </w:p>
    <w:p w14:paraId="53F540BF" w14:textId="77777777" w:rsidR="005F78FF" w:rsidRDefault="005F78FF" w:rsidP="005F78FF">
      <w:pPr>
        <w:rPr>
          <w:sz w:val="24"/>
          <w:szCs w:val="24"/>
        </w:rPr>
      </w:pPr>
    </w:p>
    <w:p w14:paraId="02C1CB4A" w14:textId="77777777" w:rsidR="005F78FF" w:rsidRDefault="005F78FF" w:rsidP="005F78FF">
      <w:pPr>
        <w:rPr>
          <w:sz w:val="24"/>
          <w:szCs w:val="24"/>
        </w:rPr>
      </w:pPr>
      <w:r>
        <w:rPr>
          <w:sz w:val="24"/>
          <w:szCs w:val="24"/>
        </w:rPr>
        <w:t>Zubereitung:</w:t>
      </w:r>
    </w:p>
    <w:p w14:paraId="5FA07893" w14:textId="77777777" w:rsidR="005F78FF" w:rsidRPr="00CA1913" w:rsidRDefault="005F78FF" w:rsidP="00B40E8C">
      <w:pPr>
        <w:pStyle w:val="ListParagraph"/>
        <w:numPr>
          <w:ilvl w:val="0"/>
          <w:numId w:val="1286"/>
        </w:numPr>
        <w:spacing w:after="120"/>
        <w:ind w:left="714" w:hanging="357"/>
        <w:contextualSpacing w:val="0"/>
        <w:jc w:val="both"/>
        <w:rPr>
          <w:sz w:val="24"/>
          <w:szCs w:val="24"/>
        </w:rPr>
      </w:pPr>
      <w:r w:rsidRPr="00CA1913">
        <w:rPr>
          <w:sz w:val="24"/>
          <w:szCs w:val="24"/>
        </w:rPr>
        <w:t xml:space="preserve">Das Huhn, Zwiebel, Karotten, Knoblauch, Pfeffer, Lorbeer und Salz in einen großen Suppentopf geben. So viel Wasser hinzufügen, dass das Huhn knapp bedeckt ist. </w:t>
      </w:r>
    </w:p>
    <w:p w14:paraId="2A3E7D11" w14:textId="77777777" w:rsidR="005F78FF" w:rsidRPr="00CA1913" w:rsidRDefault="005F78FF" w:rsidP="00B40E8C">
      <w:pPr>
        <w:pStyle w:val="ListParagraph"/>
        <w:numPr>
          <w:ilvl w:val="0"/>
          <w:numId w:val="1286"/>
        </w:numPr>
        <w:spacing w:after="120"/>
        <w:ind w:left="714" w:hanging="357"/>
        <w:contextualSpacing w:val="0"/>
        <w:jc w:val="both"/>
        <w:rPr>
          <w:sz w:val="24"/>
          <w:szCs w:val="24"/>
        </w:rPr>
      </w:pPr>
      <w:r w:rsidRPr="00CA1913">
        <w:rPr>
          <w:sz w:val="24"/>
          <w:szCs w:val="24"/>
        </w:rPr>
        <w:t>Flüssigkeit zum Kochen bringen, herunterschalten, sodass es simmert. Schaum abschöpfen. Ungefähr 1 Stunde und 10 Minuten köcheln lassen. Die Brühe abgießen und beiseitestellen.</w:t>
      </w:r>
    </w:p>
    <w:p w14:paraId="3A50C19A" w14:textId="77777777" w:rsidR="005F78FF" w:rsidRPr="00CA1913" w:rsidRDefault="005F78FF" w:rsidP="00B40E8C">
      <w:pPr>
        <w:pStyle w:val="ListParagraph"/>
        <w:numPr>
          <w:ilvl w:val="0"/>
          <w:numId w:val="1286"/>
        </w:numPr>
        <w:spacing w:after="120"/>
        <w:ind w:left="714" w:hanging="357"/>
        <w:contextualSpacing w:val="0"/>
        <w:jc w:val="both"/>
        <w:rPr>
          <w:sz w:val="24"/>
          <w:szCs w:val="24"/>
        </w:rPr>
      </w:pPr>
      <w:r w:rsidRPr="00CA1913">
        <w:rPr>
          <w:sz w:val="24"/>
          <w:szCs w:val="24"/>
        </w:rPr>
        <w:t>Den Reis in Salzwasser garen. Das Fleisch, sobald es abgekühlt ist, mit den Fingern von den Knochen zupfen. Die Karotten in mundgerechte Stücke schneiden. Karotten und ungefähr 600 ml Brühe in den Suppentropf zurückgeben. Das weiche Knoblauchmus aus der Schale drücken, in die Brühe geben- Tomatenmark der Brühe hinzufügen. Das Ganze noch mal kurz aufkochen, gegarten Reis hinzufügen. Den in feine Streifen geschnittenen Grünkohl hinzugeben. Er soll nach wenigen Minuten in der heißen Brühe gar sein. Die Suppe mit geriebenem Pecorino und Chiliflocken servieren.</w:t>
      </w:r>
    </w:p>
    <w:p w14:paraId="47201546" w14:textId="77777777" w:rsidR="005F78FF" w:rsidRDefault="005F78FF" w:rsidP="005F78FF">
      <w:pPr>
        <w:rPr>
          <w:sz w:val="24"/>
          <w:szCs w:val="24"/>
        </w:rPr>
      </w:pPr>
    </w:p>
    <w:p w14:paraId="34DD0096" w14:textId="77777777" w:rsidR="005F78FF" w:rsidRDefault="005F78FF" w:rsidP="005F78FF">
      <w:pPr>
        <w:rPr>
          <w:sz w:val="24"/>
          <w:szCs w:val="24"/>
        </w:rPr>
      </w:pPr>
      <w:r>
        <w:rPr>
          <w:sz w:val="24"/>
          <w:szCs w:val="24"/>
        </w:rPr>
        <w:br w:type="page"/>
      </w:r>
    </w:p>
    <w:p w14:paraId="1D6C5263" w14:textId="77777777" w:rsidR="005F78FF" w:rsidRDefault="005F78FF" w:rsidP="005F78FF">
      <w:pPr>
        <w:pStyle w:val="Heading2"/>
        <w:spacing w:after="240"/>
      </w:pPr>
      <w:r>
        <w:lastRenderedPageBreak/>
        <w:t>Hühnersuppe mit Nudeln</w:t>
      </w:r>
      <w:r>
        <w:rPr>
          <w:rStyle w:val="FootnoteReference"/>
        </w:rPr>
        <w:footnoteReference w:id="394"/>
      </w:r>
      <w:r>
        <w:t xml:space="preserve"> </w:t>
      </w:r>
    </w:p>
    <w:p w14:paraId="5FA155E9" w14:textId="77777777" w:rsidR="005F78FF" w:rsidRPr="003165C5" w:rsidRDefault="005F78FF" w:rsidP="005F78FF">
      <w:pPr>
        <w:rPr>
          <w:sz w:val="24"/>
          <w:szCs w:val="24"/>
        </w:rPr>
      </w:pPr>
      <w:r w:rsidRPr="003165C5">
        <w:rPr>
          <w:sz w:val="24"/>
          <w:szCs w:val="24"/>
        </w:rPr>
        <w:t>Zutaten für 8 Portionen</w:t>
      </w:r>
    </w:p>
    <w:p w14:paraId="4B69C374" w14:textId="77777777" w:rsidR="005F78FF" w:rsidRPr="003165C5" w:rsidRDefault="005F78FF" w:rsidP="005F78FF">
      <w:pPr>
        <w:rPr>
          <w:sz w:val="24"/>
          <w:szCs w:val="24"/>
        </w:rPr>
      </w:pPr>
      <w:r w:rsidRPr="003165C5">
        <w:rPr>
          <w:sz w:val="24"/>
          <w:szCs w:val="24"/>
        </w:rPr>
        <w:t>12 schwarze Pfefferkörner</w:t>
      </w:r>
    </w:p>
    <w:p w14:paraId="337C23FD" w14:textId="77777777" w:rsidR="005F78FF" w:rsidRPr="003165C5" w:rsidRDefault="005F78FF" w:rsidP="005F78FF">
      <w:pPr>
        <w:rPr>
          <w:sz w:val="24"/>
          <w:szCs w:val="24"/>
        </w:rPr>
      </w:pPr>
      <w:r w:rsidRPr="003165C5">
        <w:rPr>
          <w:sz w:val="24"/>
          <w:szCs w:val="24"/>
        </w:rPr>
        <w:t>4 Stangen Staudensellerie</w:t>
      </w:r>
    </w:p>
    <w:p w14:paraId="3C7D7B80" w14:textId="77777777" w:rsidR="005F78FF" w:rsidRPr="003165C5" w:rsidRDefault="005F78FF" w:rsidP="005F78FF">
      <w:pPr>
        <w:rPr>
          <w:sz w:val="24"/>
          <w:szCs w:val="24"/>
        </w:rPr>
      </w:pPr>
      <w:r w:rsidRPr="003165C5">
        <w:rPr>
          <w:sz w:val="24"/>
          <w:szCs w:val="24"/>
        </w:rPr>
        <w:t>4 mittelgroße Karotten</w:t>
      </w:r>
    </w:p>
    <w:p w14:paraId="34F7A821" w14:textId="77777777" w:rsidR="005F78FF" w:rsidRPr="003165C5" w:rsidRDefault="005F78FF" w:rsidP="005F78FF">
      <w:pPr>
        <w:rPr>
          <w:sz w:val="24"/>
          <w:szCs w:val="24"/>
        </w:rPr>
      </w:pPr>
      <w:r w:rsidRPr="003165C5">
        <w:rPr>
          <w:sz w:val="24"/>
          <w:szCs w:val="24"/>
        </w:rPr>
        <w:t>4 Zweige Thymian</w:t>
      </w:r>
    </w:p>
    <w:p w14:paraId="1BF9D088" w14:textId="77777777" w:rsidR="005F78FF" w:rsidRPr="003165C5" w:rsidRDefault="005F78FF" w:rsidP="005F78FF">
      <w:pPr>
        <w:rPr>
          <w:sz w:val="24"/>
          <w:szCs w:val="24"/>
        </w:rPr>
      </w:pPr>
      <w:r w:rsidRPr="003165C5">
        <w:rPr>
          <w:sz w:val="24"/>
          <w:szCs w:val="24"/>
        </w:rPr>
        <w:t>4 Zweige Petersilie</w:t>
      </w:r>
    </w:p>
    <w:p w14:paraId="59C1C360" w14:textId="77777777" w:rsidR="005F78FF" w:rsidRPr="003165C5" w:rsidRDefault="005F78FF" w:rsidP="005F78FF">
      <w:pPr>
        <w:rPr>
          <w:sz w:val="24"/>
          <w:szCs w:val="24"/>
        </w:rPr>
      </w:pPr>
      <w:r w:rsidRPr="003165C5">
        <w:rPr>
          <w:sz w:val="24"/>
          <w:szCs w:val="24"/>
        </w:rPr>
        <w:t>2 Lorbeerblätter</w:t>
      </w:r>
    </w:p>
    <w:p w14:paraId="79712F22" w14:textId="77777777" w:rsidR="005F78FF" w:rsidRPr="003165C5" w:rsidRDefault="005F78FF" w:rsidP="005F78FF">
      <w:pPr>
        <w:rPr>
          <w:sz w:val="24"/>
          <w:szCs w:val="24"/>
        </w:rPr>
      </w:pPr>
      <w:r w:rsidRPr="003165C5">
        <w:rPr>
          <w:sz w:val="24"/>
          <w:szCs w:val="24"/>
        </w:rPr>
        <w:t>1 große Zwiebel</w:t>
      </w:r>
    </w:p>
    <w:p w14:paraId="062A35D3" w14:textId="77777777" w:rsidR="005F78FF" w:rsidRPr="003165C5" w:rsidRDefault="005F78FF" w:rsidP="005F78FF">
      <w:pPr>
        <w:rPr>
          <w:sz w:val="24"/>
          <w:szCs w:val="24"/>
        </w:rPr>
      </w:pPr>
      <w:r w:rsidRPr="003165C5">
        <w:rPr>
          <w:sz w:val="24"/>
          <w:szCs w:val="24"/>
        </w:rPr>
        <w:t>1 ganzes Huhn (1,5 kg)</w:t>
      </w:r>
    </w:p>
    <w:p w14:paraId="1C5F868B" w14:textId="77777777" w:rsidR="005F78FF" w:rsidRPr="003165C5" w:rsidRDefault="005F78FF" w:rsidP="005F78FF">
      <w:pPr>
        <w:rPr>
          <w:sz w:val="24"/>
          <w:szCs w:val="24"/>
        </w:rPr>
      </w:pPr>
      <w:r w:rsidRPr="003165C5">
        <w:rPr>
          <w:sz w:val="24"/>
          <w:szCs w:val="24"/>
        </w:rPr>
        <w:t>Ein kleines Stück Butter</w:t>
      </w:r>
    </w:p>
    <w:p w14:paraId="17B94064" w14:textId="77777777" w:rsidR="005F78FF" w:rsidRPr="003165C5" w:rsidRDefault="005F78FF" w:rsidP="005F78FF">
      <w:pPr>
        <w:rPr>
          <w:sz w:val="24"/>
          <w:szCs w:val="24"/>
        </w:rPr>
      </w:pPr>
      <w:r w:rsidRPr="003165C5">
        <w:rPr>
          <w:sz w:val="24"/>
          <w:szCs w:val="24"/>
        </w:rPr>
        <w:t>200 g breite Nudeln</w:t>
      </w:r>
    </w:p>
    <w:p w14:paraId="38E7F127" w14:textId="77777777" w:rsidR="005F78FF" w:rsidRPr="003165C5" w:rsidRDefault="005F78FF" w:rsidP="005F78FF">
      <w:pPr>
        <w:rPr>
          <w:sz w:val="24"/>
          <w:szCs w:val="24"/>
        </w:rPr>
      </w:pPr>
      <w:r w:rsidRPr="003165C5">
        <w:rPr>
          <w:sz w:val="24"/>
          <w:szCs w:val="24"/>
        </w:rPr>
        <w:t>Salz</w:t>
      </w:r>
    </w:p>
    <w:p w14:paraId="351B412E" w14:textId="77777777" w:rsidR="005F78FF" w:rsidRPr="003165C5" w:rsidRDefault="005F78FF" w:rsidP="005F78FF">
      <w:pPr>
        <w:rPr>
          <w:sz w:val="24"/>
          <w:szCs w:val="24"/>
        </w:rPr>
      </w:pPr>
    </w:p>
    <w:p w14:paraId="71A05DA5" w14:textId="77777777" w:rsidR="005F78FF" w:rsidRPr="003165C5" w:rsidRDefault="005F78FF" w:rsidP="005F78FF">
      <w:pPr>
        <w:rPr>
          <w:sz w:val="24"/>
          <w:szCs w:val="24"/>
        </w:rPr>
      </w:pPr>
      <w:r w:rsidRPr="003165C5">
        <w:rPr>
          <w:sz w:val="24"/>
          <w:szCs w:val="24"/>
        </w:rPr>
        <w:t>Zubereitung:</w:t>
      </w:r>
    </w:p>
    <w:p w14:paraId="7DBA703D" w14:textId="77777777" w:rsidR="00782459" w:rsidRDefault="005F78FF" w:rsidP="00B40E8C">
      <w:pPr>
        <w:pStyle w:val="ListParagraph"/>
        <w:numPr>
          <w:ilvl w:val="0"/>
          <w:numId w:val="1964"/>
        </w:numPr>
        <w:spacing w:after="120"/>
        <w:jc w:val="both"/>
        <w:rPr>
          <w:sz w:val="24"/>
          <w:szCs w:val="24"/>
        </w:rPr>
      </w:pPr>
      <w:r w:rsidRPr="00782459">
        <w:rPr>
          <w:sz w:val="24"/>
          <w:szCs w:val="24"/>
        </w:rPr>
        <w:t>Ungefähr 2,5 l Wasser in einem großen Topf aufsetzen. Hinein gibt man Pfefferkörner, 2 in grobe Stücke zerteilte Selleriestangen, 2 in grobe Stücke zerteilte und geschälte Karotten, thymianzweige, Petersilienzweige, Lorbeerblätter, die geschälte, grob zerteilte Zwiebel und schließlich das in 8 Stücke zerteilte Huhn. Wasser aufkochen, dann Hitze runterschalten, das Ganze ungefähr 45 Minuten lang köcheln lassen, ab und zu umrühren. Das Huhn ist dann gar. Fleisch aus dem Topf nehmen, abkühlen lassen, das Fleisch abzupfen und beiseitestellen.</w:t>
      </w:r>
    </w:p>
    <w:p w14:paraId="6DE596C7" w14:textId="0426D54B" w:rsidR="00782459" w:rsidRPr="00782459" w:rsidRDefault="00782459" w:rsidP="00B40E8C">
      <w:pPr>
        <w:pStyle w:val="ListParagraph"/>
        <w:numPr>
          <w:ilvl w:val="0"/>
          <w:numId w:val="1964"/>
        </w:numPr>
        <w:spacing w:after="120"/>
        <w:jc w:val="both"/>
        <w:rPr>
          <w:sz w:val="24"/>
          <w:szCs w:val="24"/>
        </w:rPr>
      </w:pPr>
      <w:r>
        <w:rPr>
          <w:sz w:val="24"/>
          <w:szCs w:val="24"/>
        </w:rPr>
        <w:t xml:space="preserve">Die </w:t>
      </w:r>
      <w:r w:rsidRPr="00782459">
        <w:rPr>
          <w:sz w:val="24"/>
          <w:szCs w:val="24"/>
        </w:rPr>
        <w:t>Brühe durch ein Sieb gießen und beiseitestellen, das Gemüse entfernen. In dem großen Topf Butter erhitzen. Die verbliebenen Selleriestangen und Karotten fein schneiden und gemeinsam in der Butter dünsten, ungefähr 6 Minuten lang. Das Hühnerfleisch und die Brühe zurück in den Topf geben. Großzügig salzen. Nudeln hinzufügen. Alles einmal aufkochen und dann ungefähr 8 Minuten lang köcheln lassen, bis die Nudeln gar sind</w:t>
      </w:r>
      <w:r>
        <w:rPr>
          <w:sz w:val="24"/>
          <w:szCs w:val="24"/>
        </w:rPr>
        <w:t>.</w:t>
      </w:r>
    </w:p>
    <w:p w14:paraId="436AB2C6" w14:textId="77777777" w:rsidR="005F78FF" w:rsidRDefault="005F78FF" w:rsidP="005F78FF">
      <w:pPr>
        <w:rPr>
          <w:sz w:val="24"/>
          <w:szCs w:val="24"/>
        </w:rPr>
      </w:pPr>
      <w:r>
        <w:rPr>
          <w:sz w:val="24"/>
          <w:szCs w:val="24"/>
        </w:rPr>
        <w:br w:type="page"/>
      </w:r>
    </w:p>
    <w:p w14:paraId="6F5929EC" w14:textId="77777777" w:rsidR="005F78FF" w:rsidRPr="00D943F9" w:rsidRDefault="005F78FF" w:rsidP="005F78FF">
      <w:pPr>
        <w:pStyle w:val="Heading2"/>
        <w:spacing w:after="240"/>
      </w:pPr>
      <w:r w:rsidRPr="00D943F9">
        <w:lastRenderedPageBreak/>
        <w:t>Hühnersuppe mit Freekeh</w:t>
      </w:r>
      <w:r>
        <w:rPr>
          <w:rStyle w:val="FootnoteReference"/>
        </w:rPr>
        <w:footnoteReference w:id="395"/>
      </w:r>
    </w:p>
    <w:p w14:paraId="4AAA3453" w14:textId="77777777" w:rsidR="005F78FF" w:rsidRPr="00D943F9" w:rsidRDefault="005F78FF" w:rsidP="005F78FF">
      <w:pPr>
        <w:spacing w:after="120"/>
        <w:jc w:val="both"/>
        <w:rPr>
          <w:sz w:val="24"/>
          <w:szCs w:val="24"/>
        </w:rPr>
      </w:pPr>
      <w:r w:rsidRPr="00D943F9">
        <w:rPr>
          <w:sz w:val="24"/>
          <w:szCs w:val="24"/>
          <w:u w:val="single"/>
        </w:rPr>
        <w:t>Zutaten</w:t>
      </w:r>
      <w:r w:rsidRPr="00D943F9">
        <w:rPr>
          <w:sz w:val="24"/>
          <w:szCs w:val="24"/>
        </w:rPr>
        <w:t xml:space="preserve"> </w:t>
      </w:r>
      <w:r>
        <w:rPr>
          <w:sz w:val="24"/>
          <w:szCs w:val="24"/>
        </w:rPr>
        <w:t>(</w:t>
      </w:r>
      <w:r w:rsidRPr="00D943F9">
        <w:rPr>
          <w:sz w:val="24"/>
          <w:szCs w:val="24"/>
        </w:rPr>
        <w:t>für 5 Portionen</w:t>
      </w:r>
      <w:r>
        <w:rPr>
          <w:sz w:val="24"/>
          <w:szCs w:val="24"/>
        </w:rPr>
        <w:t>)</w:t>
      </w:r>
    </w:p>
    <w:p w14:paraId="7EA63C13" w14:textId="77777777" w:rsidR="005F78FF" w:rsidRPr="00D943F9" w:rsidRDefault="005F78FF" w:rsidP="005F78FF">
      <w:pPr>
        <w:spacing w:after="120"/>
        <w:jc w:val="both"/>
        <w:rPr>
          <w:sz w:val="24"/>
          <w:szCs w:val="24"/>
        </w:rPr>
      </w:pPr>
      <w:r w:rsidRPr="00D943F9">
        <w:rPr>
          <w:sz w:val="24"/>
          <w:szCs w:val="24"/>
        </w:rPr>
        <w:t>1 Huhn (ca. 1,3 kg schwer)</w:t>
      </w:r>
      <w:r>
        <w:rPr>
          <w:sz w:val="24"/>
          <w:szCs w:val="24"/>
        </w:rPr>
        <w:t>, am besten ein Maishühnchen</w:t>
      </w:r>
    </w:p>
    <w:p w14:paraId="4A5BA2A2" w14:textId="77777777" w:rsidR="005F78FF" w:rsidRPr="00D943F9" w:rsidRDefault="005F78FF" w:rsidP="005F78FF">
      <w:pPr>
        <w:spacing w:after="120"/>
        <w:jc w:val="both"/>
        <w:rPr>
          <w:sz w:val="24"/>
          <w:szCs w:val="24"/>
        </w:rPr>
      </w:pPr>
      <w:r w:rsidRPr="00D943F9">
        <w:rPr>
          <w:sz w:val="24"/>
          <w:szCs w:val="24"/>
        </w:rPr>
        <w:t>1,5 l Wasser</w:t>
      </w:r>
    </w:p>
    <w:p w14:paraId="387AF2E6" w14:textId="77777777" w:rsidR="005F78FF" w:rsidRPr="00D943F9" w:rsidRDefault="005F78FF" w:rsidP="005F78FF">
      <w:pPr>
        <w:spacing w:after="120"/>
        <w:jc w:val="both"/>
        <w:rPr>
          <w:sz w:val="24"/>
          <w:szCs w:val="24"/>
        </w:rPr>
      </w:pPr>
      <w:r w:rsidRPr="00D943F9">
        <w:rPr>
          <w:sz w:val="24"/>
          <w:szCs w:val="24"/>
        </w:rPr>
        <w:t>2 mittelgroße Zwiebeln</w:t>
      </w:r>
    </w:p>
    <w:p w14:paraId="5FC5376C" w14:textId="77777777" w:rsidR="005F78FF" w:rsidRPr="00D943F9" w:rsidRDefault="005F78FF" w:rsidP="005F78FF">
      <w:pPr>
        <w:spacing w:after="120"/>
        <w:jc w:val="both"/>
        <w:rPr>
          <w:sz w:val="24"/>
          <w:szCs w:val="24"/>
        </w:rPr>
      </w:pPr>
      <w:r w:rsidRPr="00D943F9">
        <w:rPr>
          <w:sz w:val="24"/>
          <w:szCs w:val="24"/>
        </w:rPr>
        <w:t>4 Kardamomkapseln</w:t>
      </w:r>
    </w:p>
    <w:p w14:paraId="2BEC0A38" w14:textId="77777777" w:rsidR="005F78FF" w:rsidRPr="00D943F9" w:rsidRDefault="005F78FF" w:rsidP="005F78FF">
      <w:pPr>
        <w:spacing w:after="120"/>
        <w:jc w:val="both"/>
        <w:rPr>
          <w:sz w:val="24"/>
          <w:szCs w:val="24"/>
        </w:rPr>
      </w:pPr>
      <w:r w:rsidRPr="00D943F9">
        <w:rPr>
          <w:sz w:val="24"/>
          <w:szCs w:val="24"/>
        </w:rPr>
        <w:t>1 Lorbeerblatt</w:t>
      </w:r>
    </w:p>
    <w:p w14:paraId="1950D3F9" w14:textId="77777777" w:rsidR="005F78FF" w:rsidRPr="00D943F9" w:rsidRDefault="005F78FF" w:rsidP="005F78FF">
      <w:pPr>
        <w:spacing w:after="120"/>
        <w:jc w:val="both"/>
        <w:rPr>
          <w:sz w:val="24"/>
          <w:szCs w:val="24"/>
        </w:rPr>
      </w:pPr>
      <w:r w:rsidRPr="00D943F9">
        <w:rPr>
          <w:sz w:val="24"/>
          <w:szCs w:val="24"/>
        </w:rPr>
        <w:t>1 TL Salz</w:t>
      </w:r>
    </w:p>
    <w:p w14:paraId="4CE0B1D3" w14:textId="77777777" w:rsidR="005F78FF" w:rsidRPr="00D943F9" w:rsidRDefault="005F78FF" w:rsidP="005F78FF">
      <w:pPr>
        <w:spacing w:after="120"/>
        <w:jc w:val="both"/>
        <w:rPr>
          <w:sz w:val="24"/>
          <w:szCs w:val="24"/>
        </w:rPr>
      </w:pPr>
      <w:r w:rsidRPr="00D943F9">
        <w:rPr>
          <w:sz w:val="24"/>
          <w:szCs w:val="24"/>
        </w:rPr>
        <w:t>Etwas Oliven- oder Sonnenblumenöl</w:t>
      </w:r>
    </w:p>
    <w:p w14:paraId="6312D899" w14:textId="77777777" w:rsidR="005F78FF" w:rsidRPr="00D943F9" w:rsidRDefault="005F78FF" w:rsidP="005F78FF">
      <w:pPr>
        <w:spacing w:after="120"/>
        <w:jc w:val="both"/>
        <w:rPr>
          <w:sz w:val="24"/>
          <w:szCs w:val="24"/>
        </w:rPr>
      </w:pPr>
      <w:r w:rsidRPr="00D943F9">
        <w:rPr>
          <w:sz w:val="24"/>
          <w:szCs w:val="24"/>
        </w:rPr>
        <w:t>200 g Freekeh</w:t>
      </w:r>
    </w:p>
    <w:p w14:paraId="650C4377" w14:textId="77777777" w:rsidR="005F78FF" w:rsidRPr="00D943F9" w:rsidRDefault="005F78FF" w:rsidP="005F78FF">
      <w:pPr>
        <w:spacing w:after="120"/>
        <w:jc w:val="both"/>
        <w:rPr>
          <w:sz w:val="24"/>
          <w:szCs w:val="24"/>
        </w:rPr>
      </w:pPr>
      <w:r w:rsidRPr="00D943F9">
        <w:rPr>
          <w:sz w:val="24"/>
          <w:szCs w:val="24"/>
        </w:rPr>
        <w:t>1 TL gemahlener Zimt</w:t>
      </w:r>
    </w:p>
    <w:p w14:paraId="22851CED" w14:textId="77777777" w:rsidR="005F78FF" w:rsidRPr="00D943F9" w:rsidRDefault="005F78FF" w:rsidP="005F78FF">
      <w:pPr>
        <w:spacing w:after="120"/>
        <w:jc w:val="both"/>
        <w:rPr>
          <w:sz w:val="24"/>
          <w:szCs w:val="24"/>
        </w:rPr>
      </w:pPr>
      <w:r w:rsidRPr="00D943F9">
        <w:rPr>
          <w:sz w:val="24"/>
          <w:szCs w:val="24"/>
        </w:rPr>
        <w:t>1 TL gemahlene Muskatnuss</w:t>
      </w:r>
    </w:p>
    <w:p w14:paraId="67B36AC4" w14:textId="77777777" w:rsidR="005F78FF" w:rsidRPr="00D943F9" w:rsidRDefault="005F78FF" w:rsidP="005F78FF">
      <w:pPr>
        <w:spacing w:after="120"/>
        <w:jc w:val="both"/>
        <w:rPr>
          <w:sz w:val="24"/>
          <w:szCs w:val="24"/>
        </w:rPr>
      </w:pPr>
      <w:r w:rsidRPr="00D943F9">
        <w:rPr>
          <w:sz w:val="24"/>
          <w:szCs w:val="24"/>
        </w:rPr>
        <w:t>1 TL gemahlener schwarzer Pfeffer</w:t>
      </w:r>
    </w:p>
    <w:p w14:paraId="6913C3A8" w14:textId="77777777" w:rsidR="005F78FF" w:rsidRPr="00D943F9" w:rsidRDefault="005F78FF" w:rsidP="005F78FF">
      <w:pPr>
        <w:spacing w:after="120"/>
        <w:jc w:val="both"/>
        <w:rPr>
          <w:sz w:val="24"/>
          <w:szCs w:val="24"/>
        </w:rPr>
      </w:pPr>
      <w:r w:rsidRPr="00D943F9">
        <w:rPr>
          <w:sz w:val="24"/>
          <w:szCs w:val="24"/>
        </w:rPr>
        <w:t>Etwas griechischer Joghurt</w:t>
      </w:r>
    </w:p>
    <w:p w14:paraId="3645F7CC" w14:textId="77777777" w:rsidR="005F78FF" w:rsidRPr="00D943F9" w:rsidRDefault="005F78FF" w:rsidP="005F78FF">
      <w:pPr>
        <w:spacing w:after="120"/>
        <w:jc w:val="both"/>
        <w:rPr>
          <w:sz w:val="24"/>
          <w:szCs w:val="24"/>
        </w:rPr>
      </w:pPr>
    </w:p>
    <w:p w14:paraId="354018F0" w14:textId="77777777" w:rsidR="005F78FF" w:rsidRPr="00D943F9" w:rsidRDefault="005F78FF" w:rsidP="005F78FF">
      <w:pPr>
        <w:spacing w:after="120"/>
        <w:jc w:val="both"/>
        <w:rPr>
          <w:sz w:val="24"/>
          <w:szCs w:val="24"/>
        </w:rPr>
      </w:pPr>
      <w:r w:rsidRPr="00D943F9">
        <w:rPr>
          <w:sz w:val="24"/>
          <w:szCs w:val="24"/>
        </w:rPr>
        <w:t>Zubereitung:</w:t>
      </w:r>
    </w:p>
    <w:p w14:paraId="77098221" w14:textId="77777777" w:rsidR="005F78FF" w:rsidRPr="00D943F9" w:rsidRDefault="005F78FF" w:rsidP="00B40E8C">
      <w:pPr>
        <w:pStyle w:val="ListParagraph"/>
        <w:numPr>
          <w:ilvl w:val="0"/>
          <w:numId w:val="1719"/>
        </w:numPr>
        <w:spacing w:after="120"/>
        <w:ind w:left="714" w:hanging="357"/>
        <w:contextualSpacing w:val="0"/>
        <w:jc w:val="both"/>
        <w:rPr>
          <w:sz w:val="24"/>
          <w:szCs w:val="24"/>
        </w:rPr>
      </w:pPr>
      <w:r w:rsidRPr="00D943F9">
        <w:rPr>
          <w:sz w:val="24"/>
          <w:szCs w:val="24"/>
        </w:rPr>
        <w:t>Das Huhn in einem großen Topf mit kaltem Wasser aufsetzen, in den man außerdem eine geviertelte Zwiebel, leicht angedrückte Kardamomkapseln, Lorbeer und Salz gibt. Deckel auf den Topf setzen, Wasser einmal zum Kochen bringen, dann die Hitze herunterschalten, sodass die Flüssigkeit köchelt. In 45 Minuten das Huhn gar kochen.</w:t>
      </w:r>
    </w:p>
    <w:p w14:paraId="42D22F1D" w14:textId="77777777" w:rsidR="005F78FF" w:rsidRDefault="005F78FF" w:rsidP="00B40E8C">
      <w:pPr>
        <w:pStyle w:val="ListParagraph"/>
        <w:numPr>
          <w:ilvl w:val="0"/>
          <w:numId w:val="1719"/>
        </w:numPr>
        <w:spacing w:after="120"/>
        <w:ind w:left="714" w:hanging="357"/>
        <w:contextualSpacing w:val="0"/>
        <w:jc w:val="both"/>
        <w:rPr>
          <w:sz w:val="24"/>
          <w:szCs w:val="24"/>
        </w:rPr>
      </w:pPr>
      <w:r w:rsidRPr="00D943F9">
        <w:rPr>
          <w:sz w:val="24"/>
          <w:szCs w:val="24"/>
        </w:rPr>
        <w:t>Zwiebel und Gewürze mit einem Schaumlöffel aus dem Fond nehmen. Fond abgießen und beiseitestellen. Wenn das Huhn etwas abgekühlt ist, das Fleisch von den Knochen zupfen</w:t>
      </w:r>
      <w:r>
        <w:rPr>
          <w:sz w:val="24"/>
          <w:szCs w:val="24"/>
        </w:rPr>
        <w:t>.</w:t>
      </w:r>
    </w:p>
    <w:p w14:paraId="0264D50E" w14:textId="77777777" w:rsidR="00471C65" w:rsidRPr="00D943F9" w:rsidRDefault="00471C65" w:rsidP="00B40E8C">
      <w:pPr>
        <w:pStyle w:val="ListParagraph"/>
        <w:numPr>
          <w:ilvl w:val="0"/>
          <w:numId w:val="1719"/>
        </w:numPr>
        <w:spacing w:after="120"/>
        <w:ind w:left="714" w:hanging="357"/>
        <w:contextualSpacing w:val="0"/>
        <w:jc w:val="both"/>
        <w:rPr>
          <w:sz w:val="24"/>
          <w:szCs w:val="24"/>
        </w:rPr>
      </w:pPr>
      <w:r w:rsidRPr="00D943F9">
        <w:rPr>
          <w:sz w:val="24"/>
          <w:szCs w:val="24"/>
        </w:rPr>
        <w:t>In dem großen Topf die zweite Zwiebel fein gehackt in Olivenöl andünsten. Freekeh dazugeben, kurz mitdünsten, dann mit dem Hühnerfond ablöschen. Freekeh in 20 bis 25 Minuten gar kochen.</w:t>
      </w:r>
    </w:p>
    <w:p w14:paraId="714E3BCC" w14:textId="77777777" w:rsidR="00471C65" w:rsidRPr="00D943F9" w:rsidRDefault="00471C65" w:rsidP="00B40E8C">
      <w:pPr>
        <w:pStyle w:val="ListParagraph"/>
        <w:numPr>
          <w:ilvl w:val="0"/>
          <w:numId w:val="1719"/>
        </w:numPr>
        <w:spacing w:after="120"/>
        <w:ind w:left="714" w:hanging="357"/>
        <w:contextualSpacing w:val="0"/>
        <w:jc w:val="both"/>
        <w:rPr>
          <w:rFonts w:asciiTheme="majorHAnsi" w:eastAsiaTheme="majorEastAsia" w:hAnsiTheme="majorHAnsi" w:cstheme="majorBidi"/>
          <w:color w:val="2F5496" w:themeColor="accent1" w:themeShade="BF"/>
          <w:sz w:val="26"/>
          <w:szCs w:val="26"/>
        </w:rPr>
      </w:pPr>
      <w:r w:rsidRPr="00D943F9">
        <w:rPr>
          <w:sz w:val="24"/>
          <w:szCs w:val="24"/>
        </w:rPr>
        <w:t>Hühnerfleisch in die Suppe geben, um es noch einmal zu erhitzen. Würzen mit Zimt, Muskat und Pfeffer. Man kann Joghurt zur Suppe essen, aber ohne schmeckt sie auch gut.</w:t>
      </w:r>
    </w:p>
    <w:p w14:paraId="39836FCD" w14:textId="2A8C513E" w:rsidR="00471C65" w:rsidRPr="00471C65" w:rsidRDefault="00471C65" w:rsidP="00471C65">
      <w:pPr>
        <w:spacing w:after="120"/>
        <w:ind w:left="357"/>
        <w:rPr>
          <w:sz w:val="24"/>
          <w:szCs w:val="24"/>
        </w:rPr>
      </w:pPr>
    </w:p>
    <w:p w14:paraId="14664095" w14:textId="77777777" w:rsidR="005F78FF" w:rsidRDefault="005F78FF" w:rsidP="005F78FF">
      <w:pPr>
        <w:spacing w:after="120"/>
        <w:rPr>
          <w:sz w:val="24"/>
          <w:szCs w:val="24"/>
        </w:rPr>
      </w:pPr>
    </w:p>
    <w:p w14:paraId="31C84DD3" w14:textId="77777777" w:rsidR="005F78FF" w:rsidRPr="00526473" w:rsidRDefault="005F78FF" w:rsidP="005F78FF">
      <w:pPr>
        <w:spacing w:after="120"/>
        <w:ind w:left="708" w:hanging="708"/>
        <w:jc w:val="both"/>
        <w:rPr>
          <w:sz w:val="24"/>
          <w:szCs w:val="24"/>
        </w:rPr>
      </w:pPr>
      <w:r>
        <w:rPr>
          <w:sz w:val="24"/>
          <w:szCs w:val="24"/>
        </w:rPr>
        <w:t>Info:</w:t>
      </w:r>
      <w:r>
        <w:rPr>
          <w:sz w:val="24"/>
          <w:szCs w:val="24"/>
        </w:rPr>
        <w:tab/>
        <w:t xml:space="preserve">Freekeh bezeichnet ein Getreide (nämlich Weizen, der unreif geerntet und dann geröstet wird, weshalb er ein bisschen rauchig und nussig schmeckt. Vom Prinzip her ist Freekeh der Grünkern des Nahen Ostens. Wer keinen türkischen oder arabischen </w:t>
      </w:r>
      <w:r>
        <w:rPr>
          <w:sz w:val="24"/>
          <w:szCs w:val="24"/>
        </w:rPr>
        <w:lastRenderedPageBreak/>
        <w:t xml:space="preserve">Lebensmittelhändler um die Ecke hat, kann stattdessen einfach Grünkern verwenden. Der Freekeh macht aus der Hühnersuppe eine sämige Angelegenheit, ein Gericht für Tage zwischen den Jahren, wenn man sich satt fühlt, aber trotzdem etwas Wärmendes, Gemütliches essen will. </w:t>
      </w:r>
    </w:p>
    <w:p w14:paraId="6C5E6C3E" w14:textId="01FAC7A9" w:rsidR="005F78FF" w:rsidRPr="00526473" w:rsidRDefault="005F78FF" w:rsidP="005F78FF">
      <w:pPr>
        <w:spacing w:after="120"/>
        <w:ind w:left="357"/>
        <w:rPr>
          <w:sz w:val="24"/>
          <w:szCs w:val="24"/>
        </w:rPr>
      </w:pPr>
      <w:r>
        <w:br w:type="page"/>
      </w:r>
    </w:p>
    <w:p w14:paraId="07E0A49C" w14:textId="77777777" w:rsidR="005F78FF" w:rsidRDefault="005F78FF" w:rsidP="005F78FF">
      <w:pPr>
        <w:pStyle w:val="Heading2"/>
        <w:spacing w:after="240"/>
      </w:pPr>
      <w:r>
        <w:lastRenderedPageBreak/>
        <w:t>Hühnersuppe</w:t>
      </w:r>
      <w:r>
        <w:rPr>
          <w:rStyle w:val="FootnoteReference"/>
        </w:rPr>
        <w:footnoteReference w:id="396"/>
      </w:r>
      <w:r>
        <w:t xml:space="preserve"> </w:t>
      </w:r>
    </w:p>
    <w:p w14:paraId="5017AD18" w14:textId="77777777" w:rsidR="005F78FF" w:rsidRDefault="005F78FF" w:rsidP="005F78FF">
      <w:pPr>
        <w:rPr>
          <w:sz w:val="24"/>
          <w:szCs w:val="24"/>
        </w:rPr>
      </w:pPr>
      <w:r w:rsidRPr="003C0669">
        <w:rPr>
          <w:sz w:val="24"/>
          <w:szCs w:val="24"/>
          <w:u w:val="single"/>
        </w:rPr>
        <w:t>Zutaten</w:t>
      </w:r>
      <w:r>
        <w:rPr>
          <w:sz w:val="24"/>
          <w:szCs w:val="24"/>
        </w:rPr>
        <w:t xml:space="preserve"> (für 8 Portionen):</w:t>
      </w:r>
    </w:p>
    <w:p w14:paraId="375842F1" w14:textId="77777777" w:rsidR="005F78FF" w:rsidRDefault="005F78FF" w:rsidP="005F78FF">
      <w:pPr>
        <w:rPr>
          <w:sz w:val="24"/>
          <w:szCs w:val="24"/>
        </w:rPr>
      </w:pPr>
      <w:r>
        <w:rPr>
          <w:sz w:val="24"/>
          <w:szCs w:val="24"/>
        </w:rPr>
        <w:t>12 schwarze Pfefferkörner (im Ganzen)</w:t>
      </w:r>
    </w:p>
    <w:p w14:paraId="500CED7E" w14:textId="77777777" w:rsidR="005F78FF" w:rsidRDefault="005F78FF" w:rsidP="005F78FF">
      <w:pPr>
        <w:rPr>
          <w:sz w:val="24"/>
          <w:szCs w:val="24"/>
        </w:rPr>
      </w:pPr>
      <w:r>
        <w:rPr>
          <w:sz w:val="24"/>
          <w:szCs w:val="24"/>
        </w:rPr>
        <w:t>4 Stangen Staudensellerie</w:t>
      </w:r>
    </w:p>
    <w:p w14:paraId="1AFFE1BA" w14:textId="77777777" w:rsidR="005F78FF" w:rsidRDefault="005F78FF" w:rsidP="005F78FF">
      <w:pPr>
        <w:rPr>
          <w:sz w:val="24"/>
          <w:szCs w:val="24"/>
        </w:rPr>
      </w:pPr>
      <w:r>
        <w:rPr>
          <w:sz w:val="24"/>
          <w:szCs w:val="24"/>
        </w:rPr>
        <w:t>4 mittelgroße Karotten</w:t>
      </w:r>
    </w:p>
    <w:p w14:paraId="65836613" w14:textId="77777777" w:rsidR="005F78FF" w:rsidRDefault="005F78FF" w:rsidP="005F78FF">
      <w:pPr>
        <w:rPr>
          <w:sz w:val="24"/>
          <w:szCs w:val="24"/>
        </w:rPr>
      </w:pPr>
      <w:r>
        <w:rPr>
          <w:sz w:val="24"/>
          <w:szCs w:val="24"/>
        </w:rPr>
        <w:t>4 Zweige Thymian</w:t>
      </w:r>
    </w:p>
    <w:p w14:paraId="7CEFC802" w14:textId="77777777" w:rsidR="005F78FF" w:rsidRDefault="005F78FF" w:rsidP="005F78FF">
      <w:pPr>
        <w:rPr>
          <w:sz w:val="24"/>
          <w:szCs w:val="24"/>
        </w:rPr>
      </w:pPr>
      <w:r>
        <w:rPr>
          <w:sz w:val="24"/>
          <w:szCs w:val="24"/>
        </w:rPr>
        <w:t>4 Zweige Petersilie</w:t>
      </w:r>
    </w:p>
    <w:p w14:paraId="15D8DE27" w14:textId="77777777" w:rsidR="005F78FF" w:rsidRDefault="005F78FF" w:rsidP="005F78FF">
      <w:pPr>
        <w:rPr>
          <w:sz w:val="24"/>
          <w:szCs w:val="24"/>
        </w:rPr>
      </w:pPr>
      <w:r>
        <w:rPr>
          <w:sz w:val="24"/>
          <w:szCs w:val="24"/>
        </w:rPr>
        <w:t>2 Lorbeerblätter</w:t>
      </w:r>
    </w:p>
    <w:p w14:paraId="3BCF4786" w14:textId="77777777" w:rsidR="005F78FF" w:rsidRDefault="005F78FF" w:rsidP="005F78FF">
      <w:pPr>
        <w:rPr>
          <w:sz w:val="24"/>
          <w:szCs w:val="24"/>
        </w:rPr>
      </w:pPr>
      <w:r>
        <w:rPr>
          <w:sz w:val="24"/>
          <w:szCs w:val="24"/>
        </w:rPr>
        <w:t>1 große Zwiebel</w:t>
      </w:r>
    </w:p>
    <w:p w14:paraId="19F7B2DA" w14:textId="77777777" w:rsidR="005F78FF" w:rsidRDefault="005F78FF" w:rsidP="005F78FF">
      <w:pPr>
        <w:rPr>
          <w:sz w:val="24"/>
          <w:szCs w:val="24"/>
        </w:rPr>
      </w:pPr>
      <w:r>
        <w:rPr>
          <w:sz w:val="24"/>
          <w:szCs w:val="24"/>
        </w:rPr>
        <w:t>1 ganzes Huhn (a. 1,5 kg)</w:t>
      </w:r>
    </w:p>
    <w:p w14:paraId="4E95207F" w14:textId="77777777" w:rsidR="005F78FF" w:rsidRDefault="005F78FF" w:rsidP="005F78FF">
      <w:pPr>
        <w:rPr>
          <w:sz w:val="24"/>
          <w:szCs w:val="24"/>
        </w:rPr>
      </w:pPr>
      <w:r>
        <w:rPr>
          <w:sz w:val="24"/>
          <w:szCs w:val="24"/>
        </w:rPr>
        <w:t>Ein kleines Stück Butter</w:t>
      </w:r>
    </w:p>
    <w:p w14:paraId="4A0C9708" w14:textId="77777777" w:rsidR="005F78FF" w:rsidRDefault="005F78FF" w:rsidP="005F78FF">
      <w:pPr>
        <w:rPr>
          <w:sz w:val="24"/>
          <w:szCs w:val="24"/>
        </w:rPr>
      </w:pPr>
      <w:r>
        <w:rPr>
          <w:sz w:val="24"/>
          <w:szCs w:val="24"/>
        </w:rPr>
        <w:t>200 g breite Nudeln (Conchiglie)</w:t>
      </w:r>
    </w:p>
    <w:p w14:paraId="600AE126" w14:textId="77777777" w:rsidR="005F78FF" w:rsidRDefault="005F78FF" w:rsidP="005F78FF">
      <w:pPr>
        <w:rPr>
          <w:sz w:val="24"/>
          <w:szCs w:val="24"/>
        </w:rPr>
      </w:pPr>
      <w:r>
        <w:rPr>
          <w:sz w:val="24"/>
          <w:szCs w:val="24"/>
        </w:rPr>
        <w:t>Salz</w:t>
      </w:r>
    </w:p>
    <w:p w14:paraId="1C6C6771" w14:textId="77777777" w:rsidR="005F78FF" w:rsidRDefault="005F78FF" w:rsidP="005F78FF">
      <w:pPr>
        <w:rPr>
          <w:sz w:val="24"/>
          <w:szCs w:val="24"/>
        </w:rPr>
      </w:pPr>
    </w:p>
    <w:p w14:paraId="05C91E77" w14:textId="77777777" w:rsidR="005F78FF" w:rsidRDefault="005F78FF" w:rsidP="005F78FF">
      <w:pPr>
        <w:rPr>
          <w:sz w:val="24"/>
          <w:szCs w:val="24"/>
        </w:rPr>
      </w:pPr>
      <w:r>
        <w:rPr>
          <w:sz w:val="24"/>
          <w:szCs w:val="24"/>
        </w:rPr>
        <w:t>Zubereitung:</w:t>
      </w:r>
    </w:p>
    <w:p w14:paraId="0FA2687E" w14:textId="77777777" w:rsidR="005F78FF" w:rsidRPr="00664C4A" w:rsidRDefault="005F78FF" w:rsidP="00B40E8C">
      <w:pPr>
        <w:pStyle w:val="ListParagraph"/>
        <w:numPr>
          <w:ilvl w:val="0"/>
          <w:numId w:val="1115"/>
        </w:numPr>
        <w:spacing w:after="120"/>
        <w:ind w:left="714" w:hanging="357"/>
        <w:contextualSpacing w:val="0"/>
        <w:jc w:val="both"/>
        <w:rPr>
          <w:sz w:val="24"/>
          <w:szCs w:val="24"/>
        </w:rPr>
      </w:pPr>
      <w:r w:rsidRPr="00664C4A">
        <w:rPr>
          <w:sz w:val="24"/>
          <w:szCs w:val="24"/>
        </w:rPr>
        <w:t>Ungefähr 2,5 l Wasser in einem großen Topf aufsetzen. Hinein gibt man Pfefferkörner, 2 grobe Stücke zerteilte Selleriestangen, 2 in grobe Stücke zerteilte und geschälte Karotten, Thymianzweige, Petersilienzweige, Lorbeerblätter, die geschälte, grob zerkleinerte Zwiebel und schließlich das in 8 Stücke zerteilte Huhn.</w:t>
      </w:r>
    </w:p>
    <w:p w14:paraId="648F5228" w14:textId="77777777" w:rsidR="005F78FF" w:rsidRPr="00664C4A" w:rsidRDefault="005F78FF" w:rsidP="00B40E8C">
      <w:pPr>
        <w:pStyle w:val="ListParagraph"/>
        <w:numPr>
          <w:ilvl w:val="0"/>
          <w:numId w:val="1115"/>
        </w:numPr>
        <w:spacing w:after="120"/>
        <w:ind w:left="714" w:hanging="357"/>
        <w:contextualSpacing w:val="0"/>
        <w:jc w:val="both"/>
        <w:rPr>
          <w:sz w:val="24"/>
          <w:szCs w:val="24"/>
        </w:rPr>
      </w:pPr>
      <w:r w:rsidRPr="00664C4A">
        <w:rPr>
          <w:sz w:val="24"/>
          <w:szCs w:val="24"/>
        </w:rPr>
        <w:t>Wasser aufkochen, dann Hitze herunterschalten, das Ganze halb zugedeckt bei mittlerer Hitze herunterschalten, das Ganze halb zugedeckt bei mittlerer Hitze ungefähr 45 Minuten köcheln lassen, ab und zu umrühren. Das Huhn ist gar. Fleisch aus dem Topf nehmen, abkühlen lassen, das Fleisch abzupfen und beiseitestellen.</w:t>
      </w:r>
    </w:p>
    <w:p w14:paraId="694FC50F" w14:textId="77777777" w:rsidR="005F78FF" w:rsidRDefault="005F78FF" w:rsidP="00B40E8C">
      <w:pPr>
        <w:pStyle w:val="ListParagraph"/>
        <w:numPr>
          <w:ilvl w:val="0"/>
          <w:numId w:val="1115"/>
        </w:numPr>
        <w:spacing w:after="120"/>
        <w:ind w:left="714" w:hanging="357"/>
        <w:contextualSpacing w:val="0"/>
        <w:jc w:val="both"/>
        <w:rPr>
          <w:sz w:val="24"/>
          <w:szCs w:val="24"/>
        </w:rPr>
      </w:pPr>
      <w:r w:rsidRPr="00664C4A">
        <w:rPr>
          <w:sz w:val="24"/>
          <w:szCs w:val="24"/>
        </w:rPr>
        <w:t>Die Brühe durch ein Sieb abgießen und beiseitestellen, das Gemüse entfernen. In dem großen Topf Butter erhitzen. Die verbliebenen Selleriestangen und Karotten fein schneiden und gemeinsam in der Butter dünsten, ungefähr 6 Minuten lang. Das Hühnerfleisch und die Brühe zurück in den Topf geben. Großzügig salzen. Nudeln hinzufügen. Alles einmal aufkochen und dann ungefähr 8 Minuten lang köcheln lassen, bis die Nudeln gar sind.</w:t>
      </w:r>
    </w:p>
    <w:p w14:paraId="3447CC4F" w14:textId="77777777" w:rsidR="005F78FF" w:rsidRDefault="005F78FF" w:rsidP="005F78FF">
      <w:pPr>
        <w:jc w:val="both"/>
        <w:rPr>
          <w:sz w:val="24"/>
          <w:szCs w:val="24"/>
        </w:rPr>
      </w:pPr>
    </w:p>
    <w:p w14:paraId="4175AFD7" w14:textId="77777777" w:rsidR="005F78FF" w:rsidRPr="009A2C5D" w:rsidRDefault="005F78FF" w:rsidP="005F78FF">
      <w:pPr>
        <w:jc w:val="both"/>
        <w:rPr>
          <w:sz w:val="24"/>
          <w:szCs w:val="24"/>
        </w:rPr>
      </w:pPr>
      <w:r>
        <w:rPr>
          <w:sz w:val="24"/>
          <w:szCs w:val="24"/>
        </w:rPr>
        <w:t>Tipp:</w:t>
      </w:r>
      <w:r>
        <w:rPr>
          <w:sz w:val="24"/>
          <w:szCs w:val="24"/>
        </w:rPr>
        <w:tab/>
        <w:t>Hühnersuppe hilft auch immer gut bei Erkältungen</w:t>
      </w:r>
      <w:r w:rsidRPr="009A2C5D">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5AE7AD56" w14:textId="77777777" w:rsidR="005F78FF" w:rsidRDefault="005F78FF" w:rsidP="005F78FF">
      <w:pPr>
        <w:rPr>
          <w:sz w:val="24"/>
          <w:szCs w:val="24"/>
        </w:rPr>
      </w:pPr>
      <w:r>
        <w:rPr>
          <w:sz w:val="24"/>
          <w:szCs w:val="24"/>
        </w:rPr>
        <w:br w:type="page"/>
      </w:r>
    </w:p>
    <w:p w14:paraId="04F19B1B" w14:textId="77777777" w:rsidR="005F78FF" w:rsidRDefault="005F78FF" w:rsidP="005F78FF">
      <w:pPr>
        <w:pStyle w:val="Heading2"/>
        <w:spacing w:after="240"/>
      </w:pPr>
      <w:r>
        <w:lastRenderedPageBreak/>
        <w:t>Noch einmal Hühnersuppe</w:t>
      </w:r>
      <w:r>
        <w:rPr>
          <w:rStyle w:val="FootnoteReference"/>
        </w:rPr>
        <w:footnoteReference w:id="397"/>
      </w:r>
    </w:p>
    <w:p w14:paraId="43D80CA3" w14:textId="77777777" w:rsidR="005F78FF" w:rsidRDefault="005F78FF" w:rsidP="005F78FF">
      <w:pPr>
        <w:rPr>
          <w:sz w:val="24"/>
          <w:szCs w:val="24"/>
        </w:rPr>
      </w:pPr>
      <w:r w:rsidRPr="00D42B75">
        <w:rPr>
          <w:sz w:val="24"/>
          <w:szCs w:val="24"/>
          <w:u w:val="single"/>
        </w:rPr>
        <w:t>Zutaten</w:t>
      </w:r>
      <w:r>
        <w:rPr>
          <w:sz w:val="24"/>
          <w:szCs w:val="24"/>
        </w:rPr>
        <w:t xml:space="preserve"> (für 2- 3 Portionen):</w:t>
      </w:r>
    </w:p>
    <w:p w14:paraId="52699B09" w14:textId="77777777" w:rsidR="005F78FF" w:rsidRDefault="005F78FF" w:rsidP="005F78FF">
      <w:pPr>
        <w:rPr>
          <w:sz w:val="24"/>
          <w:szCs w:val="24"/>
        </w:rPr>
      </w:pPr>
      <w:r>
        <w:rPr>
          <w:sz w:val="24"/>
          <w:szCs w:val="24"/>
        </w:rPr>
        <w:t>1 Stück Ingwer</w:t>
      </w:r>
    </w:p>
    <w:p w14:paraId="386D8F99" w14:textId="77777777" w:rsidR="005F78FF" w:rsidRDefault="005F78FF" w:rsidP="005F78FF">
      <w:pPr>
        <w:rPr>
          <w:sz w:val="24"/>
          <w:szCs w:val="24"/>
        </w:rPr>
      </w:pPr>
      <w:r>
        <w:rPr>
          <w:sz w:val="24"/>
          <w:szCs w:val="24"/>
        </w:rPr>
        <w:t>1 Lauchstange</w:t>
      </w:r>
    </w:p>
    <w:p w14:paraId="5E2AA690" w14:textId="77777777" w:rsidR="005F78FF" w:rsidRDefault="005F78FF" w:rsidP="005F78FF">
      <w:pPr>
        <w:rPr>
          <w:sz w:val="24"/>
          <w:szCs w:val="24"/>
        </w:rPr>
      </w:pPr>
      <w:r>
        <w:rPr>
          <w:sz w:val="24"/>
          <w:szCs w:val="24"/>
        </w:rPr>
        <w:t>1 kleiner Bund frischer Koriander</w:t>
      </w:r>
    </w:p>
    <w:p w14:paraId="2544D52E" w14:textId="77777777" w:rsidR="005F78FF" w:rsidRDefault="005F78FF" w:rsidP="005F78FF">
      <w:pPr>
        <w:rPr>
          <w:sz w:val="24"/>
          <w:szCs w:val="24"/>
        </w:rPr>
      </w:pPr>
      <w:r>
        <w:rPr>
          <w:sz w:val="24"/>
          <w:szCs w:val="24"/>
        </w:rPr>
        <w:t>400 g Hühnchenfleisch (Flügel und Keulen mit Knochen und Haut oder 1 ganzes kleines Suppenhuhn)</w:t>
      </w:r>
    </w:p>
    <w:p w14:paraId="5CB30AA5" w14:textId="77777777" w:rsidR="005F78FF" w:rsidRDefault="005F78FF" w:rsidP="005F78FF">
      <w:pPr>
        <w:rPr>
          <w:sz w:val="24"/>
          <w:szCs w:val="24"/>
        </w:rPr>
      </w:pPr>
      <w:r>
        <w:rPr>
          <w:sz w:val="24"/>
          <w:szCs w:val="24"/>
        </w:rPr>
        <w:t>10 schwarze Pfefferkörner</w:t>
      </w:r>
    </w:p>
    <w:p w14:paraId="5BAC39FA" w14:textId="77777777" w:rsidR="005F78FF" w:rsidRDefault="005F78FF" w:rsidP="005F78FF">
      <w:pPr>
        <w:rPr>
          <w:sz w:val="24"/>
          <w:szCs w:val="24"/>
        </w:rPr>
      </w:pPr>
      <w:r>
        <w:rPr>
          <w:sz w:val="24"/>
          <w:szCs w:val="24"/>
        </w:rPr>
        <w:t>2 Sternanis</w:t>
      </w:r>
    </w:p>
    <w:p w14:paraId="79390415" w14:textId="77777777" w:rsidR="005F78FF" w:rsidRDefault="005F78FF" w:rsidP="005F78FF">
      <w:pPr>
        <w:rPr>
          <w:sz w:val="24"/>
          <w:szCs w:val="24"/>
        </w:rPr>
      </w:pPr>
      <w:r>
        <w:rPr>
          <w:sz w:val="24"/>
          <w:szCs w:val="24"/>
        </w:rPr>
        <w:t>1 Zimtstange</w:t>
      </w:r>
    </w:p>
    <w:p w14:paraId="1B5E98C9" w14:textId="77777777" w:rsidR="005F78FF" w:rsidRDefault="005F78FF" w:rsidP="005F78FF">
      <w:pPr>
        <w:rPr>
          <w:sz w:val="24"/>
          <w:szCs w:val="24"/>
        </w:rPr>
      </w:pPr>
      <w:r>
        <w:rPr>
          <w:sz w:val="24"/>
          <w:szCs w:val="24"/>
        </w:rPr>
        <w:t>1 TL brauner Zucker</w:t>
      </w:r>
    </w:p>
    <w:p w14:paraId="171813F0" w14:textId="77777777" w:rsidR="005F78FF" w:rsidRDefault="005F78FF" w:rsidP="005F78FF">
      <w:pPr>
        <w:rPr>
          <w:sz w:val="24"/>
          <w:szCs w:val="24"/>
        </w:rPr>
      </w:pPr>
      <w:r>
        <w:rPr>
          <w:sz w:val="24"/>
          <w:szCs w:val="24"/>
        </w:rPr>
        <w:t>2 TL Salz</w:t>
      </w:r>
    </w:p>
    <w:p w14:paraId="11C1AB84" w14:textId="77777777" w:rsidR="005F78FF" w:rsidRDefault="005F78FF" w:rsidP="005F78FF">
      <w:pPr>
        <w:rPr>
          <w:sz w:val="24"/>
          <w:szCs w:val="24"/>
        </w:rPr>
      </w:pPr>
      <w:r>
        <w:rPr>
          <w:sz w:val="24"/>
          <w:szCs w:val="24"/>
        </w:rPr>
        <w:t>1 Prise Chiliflocken (oder klein geschnittene getrocknete Chilischote)</w:t>
      </w:r>
    </w:p>
    <w:p w14:paraId="4DDDABD0" w14:textId="77777777" w:rsidR="005F78FF" w:rsidRDefault="005F78FF" w:rsidP="005F78FF">
      <w:pPr>
        <w:rPr>
          <w:sz w:val="24"/>
          <w:szCs w:val="24"/>
        </w:rPr>
      </w:pPr>
      <w:r>
        <w:rPr>
          <w:sz w:val="24"/>
          <w:szCs w:val="24"/>
        </w:rPr>
        <w:t>1,2 l Wasser</w:t>
      </w:r>
    </w:p>
    <w:p w14:paraId="4C1521A1" w14:textId="77777777" w:rsidR="005F78FF" w:rsidRDefault="005F78FF" w:rsidP="005F78FF">
      <w:pPr>
        <w:rPr>
          <w:sz w:val="24"/>
          <w:szCs w:val="24"/>
        </w:rPr>
      </w:pPr>
      <w:r>
        <w:rPr>
          <w:sz w:val="24"/>
          <w:szCs w:val="24"/>
        </w:rPr>
        <w:t>120 g dünne Reisnudeln</w:t>
      </w:r>
    </w:p>
    <w:p w14:paraId="61B7F9E0" w14:textId="77777777" w:rsidR="005F78FF" w:rsidRDefault="005F78FF" w:rsidP="005F78FF">
      <w:pPr>
        <w:rPr>
          <w:sz w:val="24"/>
          <w:szCs w:val="24"/>
        </w:rPr>
      </w:pPr>
      <w:r>
        <w:rPr>
          <w:sz w:val="24"/>
          <w:szCs w:val="24"/>
        </w:rPr>
        <w:t>1 Handvoll frischer Spinat</w:t>
      </w:r>
    </w:p>
    <w:p w14:paraId="69F9DECA" w14:textId="77777777" w:rsidR="005F78FF" w:rsidRDefault="005F78FF" w:rsidP="005F78FF">
      <w:pPr>
        <w:rPr>
          <w:sz w:val="24"/>
          <w:szCs w:val="24"/>
        </w:rPr>
      </w:pPr>
      <w:r>
        <w:rPr>
          <w:sz w:val="24"/>
          <w:szCs w:val="24"/>
        </w:rPr>
        <w:t>5 Frühlingszwiebeln</w:t>
      </w:r>
    </w:p>
    <w:p w14:paraId="31E4D21C" w14:textId="77777777" w:rsidR="005F78FF" w:rsidRDefault="005F78FF" w:rsidP="005F78FF">
      <w:pPr>
        <w:rPr>
          <w:sz w:val="24"/>
          <w:szCs w:val="24"/>
        </w:rPr>
      </w:pPr>
    </w:p>
    <w:p w14:paraId="325D5723" w14:textId="77777777" w:rsidR="005F78FF" w:rsidRDefault="005F78FF" w:rsidP="005F78FF">
      <w:pPr>
        <w:rPr>
          <w:sz w:val="24"/>
          <w:szCs w:val="24"/>
        </w:rPr>
      </w:pPr>
      <w:r>
        <w:rPr>
          <w:sz w:val="24"/>
          <w:szCs w:val="24"/>
        </w:rPr>
        <w:t>Zubereitung:</w:t>
      </w:r>
    </w:p>
    <w:p w14:paraId="41E4A0D2" w14:textId="77777777" w:rsidR="005F78FF" w:rsidRPr="00D42B75" w:rsidRDefault="005F78FF" w:rsidP="00B40E8C">
      <w:pPr>
        <w:pStyle w:val="ListParagraph"/>
        <w:numPr>
          <w:ilvl w:val="0"/>
          <w:numId w:val="1797"/>
        </w:numPr>
        <w:spacing w:after="120"/>
        <w:ind w:left="714" w:hanging="357"/>
        <w:contextualSpacing w:val="0"/>
        <w:jc w:val="both"/>
        <w:rPr>
          <w:sz w:val="24"/>
          <w:szCs w:val="24"/>
        </w:rPr>
      </w:pPr>
      <w:r w:rsidRPr="00D42B75">
        <w:rPr>
          <w:sz w:val="24"/>
          <w:szCs w:val="24"/>
        </w:rPr>
        <w:t>Ingwer schälen und in Scheiben schneiden. Lauch putzen, waschen und in Ringe schneiden. Koriander waschen, trocken schütteln und die Blättchen von den Stängeln zupfen. In einen großen Topf gibt man Hühnerfleisch, Pfeffer, Sternanis, die Zimtstange, Zucker, Salz, Ingwer, Lauch, Korianderstängel und Chili. Außerdem gießt man das Wasser hinzu.</w:t>
      </w:r>
    </w:p>
    <w:p w14:paraId="7AFA8096" w14:textId="77777777" w:rsidR="005F78FF" w:rsidRPr="00D42B75" w:rsidRDefault="005F78FF" w:rsidP="00B40E8C">
      <w:pPr>
        <w:pStyle w:val="ListParagraph"/>
        <w:numPr>
          <w:ilvl w:val="0"/>
          <w:numId w:val="1797"/>
        </w:numPr>
        <w:spacing w:after="120"/>
        <w:ind w:left="714" w:hanging="357"/>
        <w:contextualSpacing w:val="0"/>
        <w:jc w:val="both"/>
        <w:rPr>
          <w:sz w:val="24"/>
          <w:szCs w:val="24"/>
        </w:rPr>
      </w:pPr>
      <w:r w:rsidRPr="00D42B75">
        <w:rPr>
          <w:sz w:val="24"/>
          <w:szCs w:val="24"/>
        </w:rPr>
        <w:t>Das Ganze aufkochen, die Hitze reduzieren und etwa 1 Stunde lang zugedeckt köcheln lassen. Brühe abseihen, mit Salz abschmecken. Die Haut vom Fleisch entfernen (sie wird nicht mitgegessen), das Fleisch vom Knochen lösen und in mundgerechte Stücke reißen. Nudeln separat gar kochen, abgießen. Spinat putzen, sehr große Blätter zerteilen, blanchieren, abschrecken.</w:t>
      </w:r>
    </w:p>
    <w:p w14:paraId="7723F4B2" w14:textId="77777777" w:rsidR="005F78FF" w:rsidRPr="00D42B75" w:rsidRDefault="005F78FF" w:rsidP="00B40E8C">
      <w:pPr>
        <w:pStyle w:val="ListParagraph"/>
        <w:numPr>
          <w:ilvl w:val="0"/>
          <w:numId w:val="1797"/>
        </w:numPr>
        <w:spacing w:after="120"/>
        <w:ind w:left="714" w:hanging="357"/>
        <w:contextualSpacing w:val="0"/>
        <w:jc w:val="both"/>
        <w:rPr>
          <w:sz w:val="24"/>
          <w:szCs w:val="24"/>
        </w:rPr>
      </w:pPr>
      <w:r w:rsidRPr="00D42B75">
        <w:rPr>
          <w:sz w:val="24"/>
          <w:szCs w:val="24"/>
        </w:rPr>
        <w:t>Hühnerfleisch, Nudeln und Spinat auf Suppenteller verteilen. Brühe dazugießen. In Ringe geschnittene Frühlingszwiebeln und gehackte Korianderblätter darüberstreuen.</w:t>
      </w:r>
    </w:p>
    <w:p w14:paraId="396F5AC2" w14:textId="77777777" w:rsidR="005F78FF" w:rsidRDefault="005F78FF" w:rsidP="005F78FF">
      <w:pPr>
        <w:rPr>
          <w:sz w:val="24"/>
          <w:szCs w:val="24"/>
        </w:rPr>
      </w:pPr>
    </w:p>
    <w:p w14:paraId="24E26A9E" w14:textId="77777777" w:rsidR="005F78FF" w:rsidRPr="00444A36" w:rsidRDefault="005F78FF" w:rsidP="005F78FF">
      <w:pPr>
        <w:pStyle w:val="Heading2"/>
        <w:spacing w:after="240"/>
      </w:pPr>
      <w:r w:rsidRPr="00444A36">
        <w:lastRenderedPageBreak/>
        <w:t>Griechische Hühnersuppe mit Zitrone und Reis – Avgolemono</w:t>
      </w:r>
      <w:r>
        <w:rPr>
          <w:rStyle w:val="FootnoteReference"/>
        </w:rPr>
        <w:footnoteReference w:id="398"/>
      </w:r>
    </w:p>
    <w:p w14:paraId="1D2104BF" w14:textId="77777777" w:rsidR="005F78FF" w:rsidRPr="00782459" w:rsidRDefault="005F78FF" w:rsidP="00782459">
      <w:pPr>
        <w:jc w:val="both"/>
        <w:rPr>
          <w:sz w:val="24"/>
          <w:szCs w:val="24"/>
        </w:rPr>
      </w:pPr>
      <w:r w:rsidRPr="00782459">
        <w:rPr>
          <w:sz w:val="24"/>
          <w:szCs w:val="24"/>
          <w:u w:val="single"/>
        </w:rPr>
        <w:t>Zutaten</w:t>
      </w:r>
      <w:r w:rsidRPr="00782459">
        <w:rPr>
          <w:sz w:val="24"/>
          <w:szCs w:val="24"/>
        </w:rPr>
        <w:t xml:space="preserve"> (für 4 Portionen):</w:t>
      </w:r>
    </w:p>
    <w:p w14:paraId="16BFC298" w14:textId="77777777" w:rsidR="005F78FF" w:rsidRPr="00782459" w:rsidRDefault="005F78FF" w:rsidP="00782459">
      <w:pPr>
        <w:jc w:val="both"/>
        <w:rPr>
          <w:sz w:val="24"/>
          <w:szCs w:val="24"/>
        </w:rPr>
      </w:pPr>
      <w:r w:rsidRPr="00782459">
        <w:rPr>
          <w:sz w:val="24"/>
          <w:szCs w:val="24"/>
        </w:rPr>
        <w:t>1 große Karotte</w:t>
      </w:r>
    </w:p>
    <w:p w14:paraId="55990554" w14:textId="77777777" w:rsidR="005F78FF" w:rsidRPr="00782459" w:rsidRDefault="005F78FF" w:rsidP="00782459">
      <w:pPr>
        <w:jc w:val="both"/>
        <w:rPr>
          <w:sz w:val="24"/>
          <w:szCs w:val="24"/>
        </w:rPr>
      </w:pPr>
      <w:r w:rsidRPr="00782459">
        <w:rPr>
          <w:sz w:val="24"/>
          <w:szCs w:val="24"/>
        </w:rPr>
        <w:t>1 Lauchstange</w:t>
      </w:r>
    </w:p>
    <w:p w14:paraId="6A6E45A0" w14:textId="77777777" w:rsidR="005F78FF" w:rsidRPr="00782459" w:rsidRDefault="005F78FF" w:rsidP="00782459">
      <w:pPr>
        <w:jc w:val="both"/>
        <w:rPr>
          <w:sz w:val="24"/>
          <w:szCs w:val="24"/>
        </w:rPr>
      </w:pPr>
      <w:r w:rsidRPr="00782459">
        <w:rPr>
          <w:sz w:val="24"/>
          <w:szCs w:val="24"/>
        </w:rPr>
        <w:t>1 kleine Zwiebel</w:t>
      </w:r>
    </w:p>
    <w:p w14:paraId="2371EA5C" w14:textId="77777777" w:rsidR="005F78FF" w:rsidRPr="00782459" w:rsidRDefault="005F78FF" w:rsidP="00782459">
      <w:pPr>
        <w:jc w:val="both"/>
        <w:rPr>
          <w:sz w:val="24"/>
          <w:szCs w:val="24"/>
        </w:rPr>
      </w:pPr>
      <w:r w:rsidRPr="00782459">
        <w:rPr>
          <w:sz w:val="24"/>
          <w:szCs w:val="24"/>
        </w:rPr>
        <w:t>1 kg Hühnerfleisch (Keulen und Flügel)</w:t>
      </w:r>
    </w:p>
    <w:p w14:paraId="6438A017" w14:textId="77777777" w:rsidR="005F78FF" w:rsidRPr="00782459" w:rsidRDefault="005F78FF" w:rsidP="00782459">
      <w:pPr>
        <w:jc w:val="both"/>
        <w:rPr>
          <w:sz w:val="24"/>
          <w:szCs w:val="24"/>
        </w:rPr>
      </w:pPr>
      <w:r w:rsidRPr="00782459">
        <w:rPr>
          <w:sz w:val="24"/>
          <w:szCs w:val="24"/>
        </w:rPr>
        <w:t>2 EL Wasser</w:t>
      </w:r>
    </w:p>
    <w:p w14:paraId="6B6275EF" w14:textId="77777777" w:rsidR="005F78FF" w:rsidRPr="00782459" w:rsidRDefault="005F78FF" w:rsidP="00782459">
      <w:pPr>
        <w:jc w:val="both"/>
        <w:rPr>
          <w:sz w:val="24"/>
          <w:szCs w:val="24"/>
        </w:rPr>
      </w:pPr>
      <w:r w:rsidRPr="00782459">
        <w:rPr>
          <w:sz w:val="24"/>
          <w:szCs w:val="24"/>
        </w:rPr>
        <w:t>Salz, Pfeffer</w:t>
      </w:r>
    </w:p>
    <w:p w14:paraId="3B533B06" w14:textId="77777777" w:rsidR="005F78FF" w:rsidRPr="00782459" w:rsidRDefault="005F78FF" w:rsidP="00782459">
      <w:pPr>
        <w:jc w:val="both"/>
        <w:rPr>
          <w:sz w:val="24"/>
          <w:szCs w:val="24"/>
        </w:rPr>
      </w:pPr>
      <w:r w:rsidRPr="00782459">
        <w:rPr>
          <w:sz w:val="24"/>
          <w:szCs w:val="24"/>
        </w:rPr>
        <w:t>2 Eier</w:t>
      </w:r>
    </w:p>
    <w:p w14:paraId="030C2FEC" w14:textId="77777777" w:rsidR="005F78FF" w:rsidRPr="00782459" w:rsidRDefault="005F78FF" w:rsidP="00782459">
      <w:pPr>
        <w:jc w:val="both"/>
        <w:rPr>
          <w:sz w:val="24"/>
          <w:szCs w:val="24"/>
        </w:rPr>
      </w:pPr>
      <w:r w:rsidRPr="00782459">
        <w:rPr>
          <w:sz w:val="24"/>
          <w:szCs w:val="24"/>
        </w:rPr>
        <w:t>Saft und abgeriebene Schale von 2 kleinen Bio-Zitronen</w:t>
      </w:r>
    </w:p>
    <w:p w14:paraId="059722F1" w14:textId="77777777" w:rsidR="005F78FF" w:rsidRPr="00782459" w:rsidRDefault="005F78FF" w:rsidP="00782459">
      <w:pPr>
        <w:jc w:val="both"/>
        <w:rPr>
          <w:sz w:val="24"/>
          <w:szCs w:val="24"/>
        </w:rPr>
      </w:pPr>
      <w:r w:rsidRPr="00782459">
        <w:rPr>
          <w:sz w:val="24"/>
          <w:szCs w:val="24"/>
        </w:rPr>
        <w:t>150 g Reis</w:t>
      </w:r>
    </w:p>
    <w:p w14:paraId="12241F7E" w14:textId="77777777" w:rsidR="005F78FF" w:rsidRPr="00782459" w:rsidRDefault="005F78FF" w:rsidP="00782459">
      <w:pPr>
        <w:jc w:val="both"/>
        <w:rPr>
          <w:sz w:val="24"/>
          <w:szCs w:val="24"/>
        </w:rPr>
      </w:pPr>
      <w:r w:rsidRPr="00782459">
        <w:rPr>
          <w:sz w:val="24"/>
          <w:szCs w:val="24"/>
        </w:rPr>
        <w:t>Olivenöl</w:t>
      </w:r>
    </w:p>
    <w:p w14:paraId="0ED8E821" w14:textId="77777777" w:rsidR="005F78FF" w:rsidRPr="00782459" w:rsidRDefault="005F78FF" w:rsidP="00782459">
      <w:pPr>
        <w:jc w:val="both"/>
        <w:rPr>
          <w:sz w:val="24"/>
          <w:szCs w:val="24"/>
        </w:rPr>
      </w:pPr>
    </w:p>
    <w:p w14:paraId="324DE988" w14:textId="77777777" w:rsidR="005F78FF" w:rsidRPr="00782459" w:rsidRDefault="005F78FF" w:rsidP="00782459">
      <w:pPr>
        <w:jc w:val="both"/>
        <w:rPr>
          <w:sz w:val="24"/>
          <w:szCs w:val="24"/>
        </w:rPr>
      </w:pPr>
      <w:r w:rsidRPr="00782459">
        <w:rPr>
          <w:sz w:val="24"/>
          <w:szCs w:val="24"/>
        </w:rPr>
        <w:t>Zubereitung:</w:t>
      </w:r>
    </w:p>
    <w:p w14:paraId="7204D6B0" w14:textId="77777777" w:rsidR="005F78FF" w:rsidRPr="00782459" w:rsidRDefault="005F78FF" w:rsidP="00B40E8C">
      <w:pPr>
        <w:pStyle w:val="ListParagraph"/>
        <w:numPr>
          <w:ilvl w:val="0"/>
          <w:numId w:val="1803"/>
        </w:numPr>
        <w:spacing w:after="120"/>
        <w:ind w:left="714" w:hanging="357"/>
        <w:contextualSpacing w:val="0"/>
        <w:jc w:val="both"/>
        <w:rPr>
          <w:sz w:val="24"/>
          <w:szCs w:val="24"/>
        </w:rPr>
      </w:pPr>
      <w:r w:rsidRPr="00782459">
        <w:rPr>
          <w:sz w:val="24"/>
          <w:szCs w:val="24"/>
        </w:rPr>
        <w:t>Karotte putzen, schälen und in grobe Stücke schneiden. Lauch putzen, waschen, das Weiße und Hellgrüne in Hälften teilen. Zwiebel schälen und halbieren. Fleisch, Karotte, Lauch und Zwiebel mit dem Wasser zum Kochen bringen. 45 bis 60 Minuten lang köcheln lassen, bis das Fleisch ganz durchgegart ist. Das Fleisch aus dem Topf nehmen, abkühlen lassen und beiseitestellen. Karotte. Lauch und Zwiebel aus dem Fond entfernen. Den Fond weitere 30 Minuten lang etwa auf die Hälfte der Flüssigkeit einkochen. Dann mit Salz abschmecken.</w:t>
      </w:r>
    </w:p>
    <w:p w14:paraId="3EAD230C" w14:textId="77777777" w:rsidR="005F78FF" w:rsidRPr="00782459" w:rsidRDefault="005F78FF" w:rsidP="00B40E8C">
      <w:pPr>
        <w:pStyle w:val="ListParagraph"/>
        <w:numPr>
          <w:ilvl w:val="0"/>
          <w:numId w:val="1803"/>
        </w:numPr>
        <w:spacing w:after="120"/>
        <w:ind w:left="714" w:hanging="357"/>
        <w:contextualSpacing w:val="0"/>
        <w:jc w:val="both"/>
        <w:rPr>
          <w:sz w:val="24"/>
          <w:szCs w:val="24"/>
        </w:rPr>
      </w:pPr>
      <w:r w:rsidRPr="00782459">
        <w:rPr>
          <w:sz w:val="24"/>
          <w:szCs w:val="24"/>
        </w:rPr>
        <w:t>Zunächst die Eier mit Zitronensaft gründlich verquirlen. Dann etwa 250 ml heißen Hühnerfond sehr langsam in die Ei-Mischung rühren – am besten beginnt man, den Fond esslöffelweise dazu zugießen. Es geht darum, die Eier langsam zu erhitzen, damit sie nicht stocken.</w:t>
      </w:r>
    </w:p>
    <w:p w14:paraId="13266465" w14:textId="77777777" w:rsidR="005F78FF" w:rsidRPr="00782459" w:rsidRDefault="005F78FF" w:rsidP="00B40E8C">
      <w:pPr>
        <w:pStyle w:val="ListParagraph"/>
        <w:numPr>
          <w:ilvl w:val="0"/>
          <w:numId w:val="1803"/>
        </w:numPr>
        <w:spacing w:after="120"/>
        <w:ind w:left="714" w:hanging="357"/>
        <w:contextualSpacing w:val="0"/>
        <w:jc w:val="both"/>
        <w:rPr>
          <w:sz w:val="24"/>
          <w:szCs w:val="24"/>
        </w:rPr>
      </w:pPr>
      <w:r w:rsidRPr="00782459">
        <w:rPr>
          <w:sz w:val="24"/>
          <w:szCs w:val="24"/>
        </w:rPr>
        <w:t>In der Zwischenzeit den Reis in den verbliebenen Fond einrühren. Nach ungefähr 5 Minuten das Hühnerfleisch dazugeben. Alles weitere 5 – 10 Minuten lang kochen, bis der Reis weich ist und das Fleisch erhitzt ist, dabei ab und zu umrühren. Schließlich die Ei-Zitronen-Mischung zur Suppe geben, alles noch mal unter Rühren aufkochen, die Suppe sollte dann cremig und leicht angedickt sein. Auf Teller verteilen, mit Pfeffer und nach Geschmack mit fein gehackter Zitronenschal bestreuen, eventuell etwas Olivenöl darüber geben.</w:t>
      </w:r>
    </w:p>
    <w:p w14:paraId="42E632C9" w14:textId="77777777" w:rsidR="005F78FF" w:rsidRPr="00782459" w:rsidRDefault="005F78FF" w:rsidP="00782459">
      <w:pPr>
        <w:jc w:val="both"/>
        <w:rPr>
          <w:sz w:val="24"/>
          <w:szCs w:val="24"/>
        </w:rPr>
      </w:pPr>
    </w:p>
    <w:p w14:paraId="1437166C" w14:textId="77777777" w:rsidR="005F78FF" w:rsidRPr="00782459" w:rsidRDefault="005F78FF" w:rsidP="00782459">
      <w:pPr>
        <w:ind w:left="708" w:hanging="708"/>
        <w:jc w:val="both"/>
        <w:rPr>
          <w:sz w:val="24"/>
          <w:szCs w:val="24"/>
        </w:rPr>
      </w:pPr>
      <w:r w:rsidRPr="00782459">
        <w:rPr>
          <w:sz w:val="24"/>
          <w:szCs w:val="24"/>
        </w:rPr>
        <w:lastRenderedPageBreak/>
        <w:t>Info:</w:t>
      </w:r>
      <w:r w:rsidRPr="00782459">
        <w:rPr>
          <w:sz w:val="24"/>
          <w:szCs w:val="24"/>
        </w:rPr>
        <w:tab/>
        <w:t>Das Besondere an dieser Suppe ist zum einen, dass sie mit Ei gebunden wird, was sie sämig, aber nicht schwer macht. Zum anderen wird der Reis direkt in der Suppe gekocht, was ebenfalls zu ihre Cremigkeit beiträgt.</w:t>
      </w:r>
    </w:p>
    <w:p w14:paraId="2063F910" w14:textId="618C6964" w:rsidR="005F78FF" w:rsidRDefault="005F78FF" w:rsidP="005F78FF">
      <w:pPr>
        <w:pStyle w:val="Heading2"/>
        <w:spacing w:after="240"/>
      </w:pPr>
      <w:r>
        <w:br w:type="page"/>
      </w:r>
      <w:r>
        <w:lastRenderedPageBreak/>
        <w:t xml:space="preserve"> Kokossuppe mit Hühnchen und Glagant</w:t>
      </w:r>
      <w:r w:rsidR="00F16C9A">
        <w:t>-Tom Kha Gai</w:t>
      </w:r>
      <w:r>
        <w:rPr>
          <w:rStyle w:val="FootnoteReference"/>
        </w:rPr>
        <w:footnoteReference w:id="399"/>
      </w:r>
      <w:r>
        <w:t xml:space="preserve"> </w:t>
      </w:r>
    </w:p>
    <w:p w14:paraId="3656ADC2" w14:textId="77777777" w:rsidR="005F78FF" w:rsidRDefault="005F78FF" w:rsidP="005F78FF">
      <w:pPr>
        <w:rPr>
          <w:sz w:val="24"/>
          <w:szCs w:val="24"/>
        </w:rPr>
      </w:pPr>
      <w:r w:rsidRPr="00966E6E">
        <w:rPr>
          <w:sz w:val="24"/>
          <w:szCs w:val="24"/>
          <w:u w:val="single"/>
        </w:rPr>
        <w:t>Zutaten</w:t>
      </w:r>
      <w:r>
        <w:rPr>
          <w:sz w:val="24"/>
          <w:szCs w:val="24"/>
        </w:rPr>
        <w:t xml:space="preserve"> (für 5 Portionen):</w:t>
      </w:r>
    </w:p>
    <w:p w14:paraId="3654C83D" w14:textId="77777777" w:rsidR="005F78FF" w:rsidRPr="00966E6E" w:rsidRDefault="005F78FF" w:rsidP="005F78FF">
      <w:pPr>
        <w:rPr>
          <w:i/>
          <w:iCs/>
          <w:sz w:val="24"/>
          <w:szCs w:val="24"/>
        </w:rPr>
      </w:pPr>
      <w:r w:rsidRPr="00966E6E">
        <w:rPr>
          <w:i/>
          <w:iCs/>
          <w:sz w:val="24"/>
          <w:szCs w:val="24"/>
        </w:rPr>
        <w:t>Für die Paste:</w:t>
      </w:r>
    </w:p>
    <w:p w14:paraId="6D92A10D" w14:textId="77777777" w:rsidR="005F78FF" w:rsidRDefault="005F78FF" w:rsidP="005F78FF">
      <w:pPr>
        <w:rPr>
          <w:sz w:val="24"/>
          <w:szCs w:val="24"/>
        </w:rPr>
      </w:pPr>
      <w:r>
        <w:rPr>
          <w:sz w:val="24"/>
          <w:szCs w:val="24"/>
        </w:rPr>
        <w:t>½ TL weiße Pfefferkörner</w:t>
      </w:r>
    </w:p>
    <w:p w14:paraId="2D396835" w14:textId="77777777" w:rsidR="005F78FF" w:rsidRDefault="005F78FF" w:rsidP="005F78FF">
      <w:pPr>
        <w:rPr>
          <w:sz w:val="24"/>
          <w:szCs w:val="24"/>
        </w:rPr>
      </w:pPr>
      <w:r>
        <w:rPr>
          <w:sz w:val="24"/>
          <w:szCs w:val="24"/>
        </w:rPr>
        <w:t>2 Stängel Zitronengras</w:t>
      </w:r>
    </w:p>
    <w:p w14:paraId="0E5F9618" w14:textId="77777777" w:rsidR="005F78FF" w:rsidRDefault="005F78FF" w:rsidP="005F78FF">
      <w:pPr>
        <w:rPr>
          <w:sz w:val="24"/>
          <w:szCs w:val="24"/>
        </w:rPr>
      </w:pPr>
      <w:r>
        <w:rPr>
          <w:sz w:val="24"/>
          <w:szCs w:val="24"/>
        </w:rPr>
        <w:t>1 Stück Galgant</w:t>
      </w:r>
    </w:p>
    <w:p w14:paraId="040DCC39" w14:textId="77777777" w:rsidR="005F78FF" w:rsidRDefault="005F78FF" w:rsidP="005F78FF">
      <w:pPr>
        <w:rPr>
          <w:sz w:val="24"/>
          <w:szCs w:val="24"/>
        </w:rPr>
      </w:pPr>
      <w:r>
        <w:rPr>
          <w:sz w:val="24"/>
          <w:szCs w:val="24"/>
        </w:rPr>
        <w:t>2 Knoblauchzehen</w:t>
      </w:r>
    </w:p>
    <w:p w14:paraId="20604E59" w14:textId="77777777" w:rsidR="005F78FF" w:rsidRDefault="005F78FF" w:rsidP="005F78FF">
      <w:pPr>
        <w:rPr>
          <w:sz w:val="24"/>
          <w:szCs w:val="24"/>
        </w:rPr>
      </w:pPr>
      <w:r>
        <w:rPr>
          <w:sz w:val="24"/>
          <w:szCs w:val="24"/>
        </w:rPr>
        <w:t>4 Kaffirlimettenblätter</w:t>
      </w:r>
    </w:p>
    <w:p w14:paraId="29AA632E" w14:textId="77777777" w:rsidR="005F78FF" w:rsidRDefault="005F78FF" w:rsidP="005F78FF">
      <w:pPr>
        <w:rPr>
          <w:sz w:val="24"/>
          <w:szCs w:val="24"/>
        </w:rPr>
      </w:pPr>
      <w:r>
        <w:rPr>
          <w:sz w:val="24"/>
          <w:szCs w:val="24"/>
        </w:rPr>
        <w:t>1 TL Salz</w:t>
      </w:r>
    </w:p>
    <w:p w14:paraId="08ABB40E" w14:textId="77777777" w:rsidR="005F78FF" w:rsidRDefault="005F78FF" w:rsidP="005F78FF">
      <w:pPr>
        <w:rPr>
          <w:sz w:val="24"/>
          <w:szCs w:val="24"/>
        </w:rPr>
      </w:pPr>
    </w:p>
    <w:p w14:paraId="3E27367B" w14:textId="77777777" w:rsidR="005F78FF" w:rsidRPr="00966E6E" w:rsidRDefault="005F78FF" w:rsidP="005F78FF">
      <w:pPr>
        <w:rPr>
          <w:i/>
          <w:iCs/>
          <w:sz w:val="24"/>
          <w:szCs w:val="24"/>
        </w:rPr>
      </w:pPr>
      <w:r w:rsidRPr="00966E6E">
        <w:rPr>
          <w:i/>
          <w:iCs/>
          <w:sz w:val="24"/>
          <w:szCs w:val="24"/>
        </w:rPr>
        <w:t>Für die Suppe:</w:t>
      </w:r>
    </w:p>
    <w:p w14:paraId="0161EBC6" w14:textId="77777777" w:rsidR="005F78FF" w:rsidRDefault="005F78FF" w:rsidP="005F78FF">
      <w:pPr>
        <w:rPr>
          <w:sz w:val="24"/>
          <w:szCs w:val="24"/>
        </w:rPr>
      </w:pPr>
      <w:r>
        <w:rPr>
          <w:sz w:val="24"/>
          <w:szCs w:val="24"/>
        </w:rPr>
        <w:t>400 ml Kokosmilch</w:t>
      </w:r>
    </w:p>
    <w:p w14:paraId="249EAB4D" w14:textId="77777777" w:rsidR="005F78FF" w:rsidRDefault="005F78FF" w:rsidP="005F78FF">
      <w:pPr>
        <w:rPr>
          <w:sz w:val="24"/>
          <w:szCs w:val="24"/>
        </w:rPr>
      </w:pPr>
      <w:r>
        <w:rPr>
          <w:sz w:val="24"/>
          <w:szCs w:val="24"/>
        </w:rPr>
        <w:t>200 ml Brühe oder Wasser</w:t>
      </w:r>
    </w:p>
    <w:p w14:paraId="761E6E6E" w14:textId="77777777" w:rsidR="005F78FF" w:rsidRDefault="005F78FF" w:rsidP="005F78FF">
      <w:pPr>
        <w:rPr>
          <w:sz w:val="24"/>
          <w:szCs w:val="24"/>
        </w:rPr>
      </w:pPr>
      <w:r>
        <w:rPr>
          <w:sz w:val="24"/>
          <w:szCs w:val="24"/>
        </w:rPr>
        <w:t>4 Champignons</w:t>
      </w:r>
    </w:p>
    <w:p w14:paraId="087F65EB" w14:textId="77777777" w:rsidR="005F78FF" w:rsidRDefault="005F78FF" w:rsidP="005F78FF">
      <w:pPr>
        <w:rPr>
          <w:sz w:val="24"/>
          <w:szCs w:val="24"/>
        </w:rPr>
      </w:pPr>
      <w:r>
        <w:rPr>
          <w:sz w:val="24"/>
          <w:szCs w:val="24"/>
        </w:rPr>
        <w:t>1 Zwiebel</w:t>
      </w:r>
    </w:p>
    <w:p w14:paraId="1A758C1D" w14:textId="77777777" w:rsidR="005F78FF" w:rsidRDefault="005F78FF" w:rsidP="005F78FF">
      <w:pPr>
        <w:rPr>
          <w:sz w:val="24"/>
          <w:szCs w:val="24"/>
        </w:rPr>
      </w:pPr>
      <w:r>
        <w:rPr>
          <w:sz w:val="24"/>
          <w:szCs w:val="24"/>
        </w:rPr>
        <w:t>1 Bund Frühlingszwiebeln</w:t>
      </w:r>
    </w:p>
    <w:p w14:paraId="2A8D00AA" w14:textId="77777777" w:rsidR="005F78FF" w:rsidRDefault="005F78FF" w:rsidP="005F78FF">
      <w:pPr>
        <w:rPr>
          <w:sz w:val="24"/>
          <w:szCs w:val="24"/>
        </w:rPr>
      </w:pPr>
      <w:r>
        <w:rPr>
          <w:sz w:val="24"/>
          <w:szCs w:val="24"/>
        </w:rPr>
        <w:t>2 Thai-Auberginen</w:t>
      </w:r>
    </w:p>
    <w:p w14:paraId="7E5F4236" w14:textId="77777777" w:rsidR="005F78FF" w:rsidRDefault="005F78FF" w:rsidP="005F78FF">
      <w:pPr>
        <w:rPr>
          <w:sz w:val="24"/>
          <w:szCs w:val="24"/>
        </w:rPr>
      </w:pPr>
      <w:r>
        <w:rPr>
          <w:sz w:val="24"/>
          <w:szCs w:val="24"/>
        </w:rPr>
        <w:t>4 Datteltomaten</w:t>
      </w:r>
    </w:p>
    <w:p w14:paraId="277C0442" w14:textId="77777777" w:rsidR="005F78FF" w:rsidRDefault="005F78FF" w:rsidP="005F78FF">
      <w:pPr>
        <w:rPr>
          <w:sz w:val="24"/>
          <w:szCs w:val="24"/>
        </w:rPr>
      </w:pPr>
      <w:r>
        <w:rPr>
          <w:sz w:val="24"/>
          <w:szCs w:val="24"/>
        </w:rPr>
        <w:t>1 Hähnchenbrust ohne Haut</w:t>
      </w:r>
    </w:p>
    <w:p w14:paraId="5BBC2E84" w14:textId="77777777" w:rsidR="005F78FF" w:rsidRDefault="005F78FF" w:rsidP="005F78FF">
      <w:pPr>
        <w:rPr>
          <w:sz w:val="24"/>
          <w:szCs w:val="24"/>
        </w:rPr>
      </w:pPr>
      <w:r>
        <w:rPr>
          <w:sz w:val="24"/>
          <w:szCs w:val="24"/>
        </w:rPr>
        <w:t>3 EL Fischsauce</w:t>
      </w:r>
    </w:p>
    <w:p w14:paraId="5D517649" w14:textId="77777777" w:rsidR="005F78FF" w:rsidRDefault="005F78FF" w:rsidP="005F78FF">
      <w:pPr>
        <w:rPr>
          <w:sz w:val="24"/>
          <w:szCs w:val="24"/>
        </w:rPr>
      </w:pPr>
      <w:r>
        <w:rPr>
          <w:sz w:val="24"/>
          <w:szCs w:val="24"/>
        </w:rPr>
        <w:t>1 große Prise Salz</w:t>
      </w:r>
    </w:p>
    <w:p w14:paraId="1933C3C9" w14:textId="77777777" w:rsidR="005F78FF" w:rsidRDefault="005F78FF" w:rsidP="005F78FF">
      <w:pPr>
        <w:rPr>
          <w:sz w:val="24"/>
          <w:szCs w:val="24"/>
        </w:rPr>
      </w:pPr>
      <w:r>
        <w:rPr>
          <w:sz w:val="24"/>
          <w:szCs w:val="24"/>
        </w:rPr>
        <w:t>1 kleine rote Chili</w:t>
      </w:r>
    </w:p>
    <w:p w14:paraId="71EAB3C2" w14:textId="77777777" w:rsidR="005F78FF" w:rsidRDefault="005F78FF" w:rsidP="005F78FF">
      <w:pPr>
        <w:rPr>
          <w:sz w:val="24"/>
          <w:szCs w:val="24"/>
        </w:rPr>
      </w:pPr>
      <w:r>
        <w:rPr>
          <w:sz w:val="24"/>
          <w:szCs w:val="24"/>
        </w:rPr>
        <w:t>1 Limette</w:t>
      </w:r>
    </w:p>
    <w:p w14:paraId="53FF0D17" w14:textId="77777777" w:rsidR="005F78FF" w:rsidRDefault="005F78FF" w:rsidP="005F78FF">
      <w:pPr>
        <w:rPr>
          <w:sz w:val="24"/>
          <w:szCs w:val="24"/>
        </w:rPr>
      </w:pPr>
      <w:r>
        <w:rPr>
          <w:sz w:val="24"/>
          <w:szCs w:val="24"/>
        </w:rPr>
        <w:t>½ Bund Koriander</w:t>
      </w:r>
    </w:p>
    <w:p w14:paraId="7AA60FAE" w14:textId="77777777" w:rsidR="005F78FF" w:rsidRDefault="005F78FF" w:rsidP="005F78FF">
      <w:pPr>
        <w:rPr>
          <w:sz w:val="24"/>
          <w:szCs w:val="24"/>
        </w:rPr>
      </w:pPr>
      <w:r>
        <w:rPr>
          <w:sz w:val="24"/>
          <w:szCs w:val="24"/>
        </w:rPr>
        <w:t>6 Kaffirlimettenblätter</w:t>
      </w:r>
    </w:p>
    <w:p w14:paraId="4FB48EBB" w14:textId="77777777" w:rsidR="005F78FF" w:rsidRDefault="005F78FF" w:rsidP="005F78FF">
      <w:pPr>
        <w:rPr>
          <w:sz w:val="24"/>
          <w:szCs w:val="24"/>
        </w:rPr>
      </w:pPr>
    </w:p>
    <w:p w14:paraId="5CD473F9" w14:textId="77777777" w:rsidR="005F78FF" w:rsidRDefault="005F78FF" w:rsidP="005F78FF">
      <w:pPr>
        <w:rPr>
          <w:sz w:val="24"/>
          <w:szCs w:val="24"/>
        </w:rPr>
      </w:pPr>
      <w:r>
        <w:rPr>
          <w:sz w:val="24"/>
          <w:szCs w:val="24"/>
        </w:rPr>
        <w:t>Zubereitungszeit:</w:t>
      </w:r>
      <w:r>
        <w:rPr>
          <w:sz w:val="24"/>
          <w:szCs w:val="24"/>
        </w:rPr>
        <w:tab/>
        <w:t>35 Minuten</w:t>
      </w:r>
    </w:p>
    <w:p w14:paraId="5D7201B4" w14:textId="77777777" w:rsidR="005F78FF" w:rsidRPr="00BE1C00" w:rsidRDefault="005F78FF" w:rsidP="00B40E8C">
      <w:pPr>
        <w:pStyle w:val="ListParagraph"/>
        <w:numPr>
          <w:ilvl w:val="0"/>
          <w:numId w:val="1315"/>
        </w:numPr>
        <w:spacing w:after="120"/>
        <w:ind w:left="714" w:hanging="357"/>
        <w:contextualSpacing w:val="0"/>
        <w:jc w:val="both"/>
        <w:rPr>
          <w:sz w:val="24"/>
          <w:szCs w:val="24"/>
        </w:rPr>
      </w:pPr>
      <w:r w:rsidRPr="00BE1C00">
        <w:rPr>
          <w:sz w:val="24"/>
          <w:szCs w:val="24"/>
        </w:rPr>
        <w:t xml:space="preserve">Für die Paste die Pfefferkörner im Mörser fein mahlen. Zitronengras, Galgant und Knoblauch schälen und fein hacken. Von den Kaffirlimettenblättern den Stiel entfernen </w:t>
      </w:r>
      <w:r w:rsidRPr="00BE1C00">
        <w:rPr>
          <w:sz w:val="24"/>
          <w:szCs w:val="24"/>
        </w:rPr>
        <w:lastRenderedPageBreak/>
        <w:t>und die Blätter fein hacken. Alles zusammen mit dem Salz im Mörser zu einer Paste verarbeiten.</w:t>
      </w:r>
    </w:p>
    <w:p w14:paraId="79B845F5" w14:textId="77777777" w:rsidR="005F78FF" w:rsidRPr="00BE1C00" w:rsidRDefault="005F78FF" w:rsidP="00B40E8C">
      <w:pPr>
        <w:pStyle w:val="ListParagraph"/>
        <w:numPr>
          <w:ilvl w:val="0"/>
          <w:numId w:val="1315"/>
        </w:numPr>
        <w:spacing w:after="120"/>
        <w:ind w:left="714" w:hanging="357"/>
        <w:contextualSpacing w:val="0"/>
        <w:jc w:val="both"/>
        <w:rPr>
          <w:sz w:val="24"/>
          <w:szCs w:val="24"/>
        </w:rPr>
      </w:pPr>
      <w:r w:rsidRPr="00BE1C00">
        <w:rPr>
          <w:sz w:val="24"/>
          <w:szCs w:val="24"/>
        </w:rPr>
        <w:t xml:space="preserve">Für die Suppe 2 EL Kokosfett von der Kokosmilch abschöpfen und in einem Topf erhitzen. Die Paste darin anbraten, bis es gut duftet. Mit Kokosmilch und Brühe oder Wasser aufgießen und einmal aufkochen lassen. Die Pilze in Scheiben schneiden. Die Zwiebel vierteln, die einzelnen Schichten ablösen und hinzugeben. Die Frühlingszwiebeln in Ringe schneiden, die Auberginen würfeln. Die Suppe mit dem Gemüse 10 Minuten sanft köcheln lassen. Die Hähnchenbrust in sehr dünne Scheiben schneiden, hinzufügen und weitere 2 Minuten köcheln lassen. Mit Fischsauce, Salz, Chili und Limettensaft abschmecken. Den Koriander samt Stiel grob hacken und zusammen mit den Kaffirlimettenblättern darüberstreuen. </w:t>
      </w:r>
      <w:r w:rsidRPr="00BE1C00">
        <w:rPr>
          <w:sz w:val="24"/>
          <w:szCs w:val="24"/>
        </w:rPr>
        <w:br w:type="page"/>
      </w:r>
    </w:p>
    <w:p w14:paraId="2D60B39A" w14:textId="4E9971BA" w:rsidR="005F78FF" w:rsidRDefault="005F78FF" w:rsidP="005F78FF">
      <w:pPr>
        <w:pStyle w:val="Heading2"/>
        <w:spacing w:after="240"/>
      </w:pPr>
      <w:r>
        <w:lastRenderedPageBreak/>
        <w:t xml:space="preserve">Thai-Suppe mit Huhn und Kokosmilch </w:t>
      </w:r>
      <w:r w:rsidR="00F16C9A">
        <w:t xml:space="preserve">- </w:t>
      </w:r>
      <w:r>
        <w:t>Tom Kha Gai</w:t>
      </w:r>
      <w:r>
        <w:rPr>
          <w:rStyle w:val="FootnoteReference"/>
        </w:rPr>
        <w:footnoteReference w:id="400"/>
      </w:r>
      <w:r>
        <w:t xml:space="preserve"> </w:t>
      </w:r>
    </w:p>
    <w:p w14:paraId="71D6EE7D" w14:textId="77777777" w:rsidR="005F78FF" w:rsidRDefault="005F78FF" w:rsidP="005F78FF">
      <w:pPr>
        <w:rPr>
          <w:sz w:val="24"/>
          <w:szCs w:val="24"/>
        </w:rPr>
      </w:pPr>
      <w:r w:rsidRPr="003C05C8">
        <w:rPr>
          <w:sz w:val="24"/>
          <w:szCs w:val="24"/>
          <w:u w:val="single"/>
        </w:rPr>
        <w:t>Zutaten</w:t>
      </w:r>
      <w:r>
        <w:rPr>
          <w:sz w:val="24"/>
          <w:szCs w:val="24"/>
        </w:rPr>
        <w:t xml:space="preserve"> (für 2 bis 3 Portionen):</w:t>
      </w:r>
    </w:p>
    <w:p w14:paraId="5D881F8E" w14:textId="77777777" w:rsidR="005F78FF" w:rsidRDefault="005F78FF" w:rsidP="005F78FF">
      <w:pPr>
        <w:rPr>
          <w:sz w:val="24"/>
          <w:szCs w:val="24"/>
        </w:rPr>
      </w:pPr>
      <w:r>
        <w:rPr>
          <w:sz w:val="24"/>
          <w:szCs w:val="24"/>
        </w:rPr>
        <w:t>1 l gute Hühnerbrühe</w:t>
      </w:r>
    </w:p>
    <w:p w14:paraId="4A2F6506" w14:textId="77777777" w:rsidR="005F78FF" w:rsidRDefault="005F78FF" w:rsidP="005F78FF">
      <w:pPr>
        <w:rPr>
          <w:sz w:val="24"/>
          <w:szCs w:val="24"/>
        </w:rPr>
      </w:pPr>
      <w:r>
        <w:rPr>
          <w:sz w:val="24"/>
          <w:szCs w:val="24"/>
        </w:rPr>
        <w:t>2 Dosen Kokosmilch (à 400 ml)</w:t>
      </w:r>
    </w:p>
    <w:p w14:paraId="17437A3D" w14:textId="77777777" w:rsidR="005F78FF" w:rsidRDefault="005F78FF" w:rsidP="005F78FF">
      <w:pPr>
        <w:rPr>
          <w:sz w:val="24"/>
          <w:szCs w:val="24"/>
        </w:rPr>
      </w:pPr>
      <w:r>
        <w:rPr>
          <w:sz w:val="24"/>
          <w:szCs w:val="24"/>
        </w:rPr>
        <w:t>1 Prise Salz</w:t>
      </w:r>
    </w:p>
    <w:p w14:paraId="12B52E96" w14:textId="77777777" w:rsidR="005F78FF" w:rsidRDefault="005F78FF" w:rsidP="005F78FF">
      <w:pPr>
        <w:rPr>
          <w:sz w:val="24"/>
          <w:szCs w:val="24"/>
        </w:rPr>
      </w:pPr>
      <w:r>
        <w:rPr>
          <w:sz w:val="24"/>
          <w:szCs w:val="24"/>
        </w:rPr>
        <w:t>2 TL brauner Zucker</w:t>
      </w:r>
    </w:p>
    <w:p w14:paraId="4BC8DB5A" w14:textId="77777777" w:rsidR="005F78FF" w:rsidRDefault="005F78FF" w:rsidP="005F78FF">
      <w:pPr>
        <w:rPr>
          <w:sz w:val="24"/>
          <w:szCs w:val="24"/>
        </w:rPr>
      </w:pPr>
      <w:r>
        <w:rPr>
          <w:sz w:val="24"/>
          <w:szCs w:val="24"/>
        </w:rPr>
        <w:t>2 Stängel Zitronengras</w:t>
      </w:r>
    </w:p>
    <w:p w14:paraId="7393E1A3" w14:textId="77777777" w:rsidR="005F78FF" w:rsidRDefault="005F78FF" w:rsidP="005F78FF">
      <w:pPr>
        <w:rPr>
          <w:sz w:val="24"/>
          <w:szCs w:val="24"/>
        </w:rPr>
      </w:pPr>
      <w:r>
        <w:rPr>
          <w:sz w:val="24"/>
          <w:szCs w:val="24"/>
        </w:rPr>
        <w:t>5 Schalotten</w:t>
      </w:r>
    </w:p>
    <w:p w14:paraId="0B44112B" w14:textId="77777777" w:rsidR="005F78FF" w:rsidRDefault="005F78FF" w:rsidP="005F78FF">
      <w:pPr>
        <w:rPr>
          <w:sz w:val="24"/>
          <w:szCs w:val="24"/>
        </w:rPr>
      </w:pPr>
      <w:r>
        <w:rPr>
          <w:sz w:val="24"/>
          <w:szCs w:val="24"/>
        </w:rPr>
        <w:t>10 Scheibchen Ingwer</w:t>
      </w:r>
    </w:p>
    <w:p w14:paraId="4D536846" w14:textId="77777777" w:rsidR="005F78FF" w:rsidRDefault="005F78FF" w:rsidP="005F78FF">
      <w:pPr>
        <w:rPr>
          <w:sz w:val="24"/>
          <w:szCs w:val="24"/>
        </w:rPr>
      </w:pPr>
      <w:r>
        <w:rPr>
          <w:sz w:val="24"/>
          <w:szCs w:val="24"/>
        </w:rPr>
        <w:t>5 kleine rote Chilischoten</w:t>
      </w:r>
    </w:p>
    <w:p w14:paraId="13D4347A" w14:textId="77777777" w:rsidR="005F78FF" w:rsidRDefault="005F78FF" w:rsidP="005F78FF">
      <w:pPr>
        <w:rPr>
          <w:sz w:val="24"/>
          <w:szCs w:val="24"/>
        </w:rPr>
      </w:pPr>
      <w:r>
        <w:rPr>
          <w:sz w:val="24"/>
          <w:szCs w:val="24"/>
        </w:rPr>
        <w:t xml:space="preserve">3 Kaffirlimettenblätter </w:t>
      </w:r>
    </w:p>
    <w:p w14:paraId="4EEDE723" w14:textId="77777777" w:rsidR="005F78FF" w:rsidRDefault="005F78FF" w:rsidP="005F78FF">
      <w:pPr>
        <w:rPr>
          <w:sz w:val="24"/>
          <w:szCs w:val="24"/>
        </w:rPr>
      </w:pPr>
      <w:r>
        <w:rPr>
          <w:sz w:val="24"/>
          <w:szCs w:val="24"/>
        </w:rPr>
        <w:t>200 g Pilze (Kräuterseitlinge oder Austernpilze)</w:t>
      </w:r>
    </w:p>
    <w:p w14:paraId="17C91A1C" w14:textId="77777777" w:rsidR="005F78FF" w:rsidRDefault="005F78FF" w:rsidP="005F78FF">
      <w:pPr>
        <w:rPr>
          <w:sz w:val="24"/>
          <w:szCs w:val="24"/>
        </w:rPr>
      </w:pPr>
      <w:r>
        <w:rPr>
          <w:sz w:val="24"/>
          <w:szCs w:val="24"/>
        </w:rPr>
        <w:t>2 Hühnerschenkel</w:t>
      </w:r>
    </w:p>
    <w:p w14:paraId="18FB6955" w14:textId="77777777" w:rsidR="005F78FF" w:rsidRDefault="005F78FF" w:rsidP="005F78FF">
      <w:pPr>
        <w:rPr>
          <w:sz w:val="24"/>
          <w:szCs w:val="24"/>
        </w:rPr>
      </w:pPr>
      <w:r>
        <w:rPr>
          <w:sz w:val="24"/>
          <w:szCs w:val="24"/>
        </w:rPr>
        <w:t>Fischsoße</w:t>
      </w:r>
    </w:p>
    <w:p w14:paraId="0004AE76" w14:textId="77777777" w:rsidR="005F78FF" w:rsidRDefault="005F78FF" w:rsidP="005F78FF">
      <w:pPr>
        <w:rPr>
          <w:sz w:val="24"/>
          <w:szCs w:val="24"/>
        </w:rPr>
      </w:pPr>
      <w:r>
        <w:rPr>
          <w:sz w:val="24"/>
          <w:szCs w:val="24"/>
        </w:rPr>
        <w:t>Saft von 1 -2 Limetten</w:t>
      </w:r>
    </w:p>
    <w:p w14:paraId="4EA58A68" w14:textId="77777777" w:rsidR="005F78FF" w:rsidRDefault="005F78FF" w:rsidP="005F78FF">
      <w:pPr>
        <w:rPr>
          <w:sz w:val="24"/>
          <w:szCs w:val="24"/>
        </w:rPr>
      </w:pPr>
    </w:p>
    <w:p w14:paraId="3FBB91B2" w14:textId="77777777" w:rsidR="005F78FF" w:rsidRDefault="005F78FF" w:rsidP="005F78FF">
      <w:pPr>
        <w:rPr>
          <w:sz w:val="24"/>
          <w:szCs w:val="24"/>
        </w:rPr>
      </w:pPr>
      <w:r>
        <w:rPr>
          <w:sz w:val="24"/>
          <w:szCs w:val="24"/>
        </w:rPr>
        <w:t>Zubereitung:</w:t>
      </w:r>
    </w:p>
    <w:p w14:paraId="19D1402B" w14:textId="77777777" w:rsidR="005F78FF" w:rsidRDefault="005F78FF" w:rsidP="00B40E8C">
      <w:pPr>
        <w:pStyle w:val="ListParagraph"/>
        <w:numPr>
          <w:ilvl w:val="0"/>
          <w:numId w:val="1144"/>
        </w:numPr>
        <w:spacing w:after="120"/>
        <w:ind w:left="714" w:hanging="357"/>
        <w:contextualSpacing w:val="0"/>
        <w:jc w:val="both"/>
        <w:rPr>
          <w:sz w:val="24"/>
          <w:szCs w:val="24"/>
        </w:rPr>
      </w:pPr>
      <w:r w:rsidRPr="00AC4488">
        <w:rPr>
          <w:sz w:val="24"/>
          <w:szCs w:val="24"/>
        </w:rPr>
        <w:t>Die Hühnerbrühe mit der Kokosmilch in einen Topf geben, zum Kochen bringen. Salz und Zucker hinzufügen. Zitronengras, Schalotten, Ingwer und Chilis in einem Mörser zerkleinern, zusammen mit den Kaffirlimettenblättern in die kochende Brühe geben. Suppe ein paar Minuten köcheln lassen.</w:t>
      </w:r>
    </w:p>
    <w:p w14:paraId="0B9777AF" w14:textId="77777777" w:rsidR="005F78FF" w:rsidRPr="00AC4488" w:rsidRDefault="005F78FF" w:rsidP="00B40E8C">
      <w:pPr>
        <w:pStyle w:val="ListParagraph"/>
        <w:numPr>
          <w:ilvl w:val="0"/>
          <w:numId w:val="1144"/>
        </w:numPr>
        <w:spacing w:after="120"/>
        <w:ind w:left="714" w:hanging="357"/>
        <w:contextualSpacing w:val="0"/>
        <w:jc w:val="both"/>
        <w:rPr>
          <w:sz w:val="24"/>
          <w:szCs w:val="24"/>
        </w:rPr>
      </w:pPr>
      <w:r w:rsidRPr="00AC4488">
        <w:rPr>
          <w:sz w:val="24"/>
          <w:szCs w:val="24"/>
        </w:rPr>
        <w:t>Pilze dazugeben, ebenso Hühnerschenkel. Am besten wären solche, die schon entbeint sind (aber ich würde es auc</w:t>
      </w:r>
      <w:r>
        <w:rPr>
          <w:sz w:val="24"/>
          <w:szCs w:val="24"/>
        </w:rPr>
        <w:t>h</w:t>
      </w:r>
      <w:r w:rsidRPr="00AC4488">
        <w:rPr>
          <w:sz w:val="24"/>
          <w:szCs w:val="24"/>
        </w:rPr>
        <w:t xml:space="preserve"> mit Brust versuchen). Hitze herunterschalten, das Ganze köcheln lassen, bis das Fleisch gar isst (ungefähr 20 Minuten lang)</w:t>
      </w:r>
    </w:p>
    <w:p w14:paraId="4CD721AE" w14:textId="77777777" w:rsidR="005F78FF" w:rsidRPr="00AC4488" w:rsidRDefault="005F78FF" w:rsidP="00B40E8C">
      <w:pPr>
        <w:pStyle w:val="ListParagraph"/>
        <w:numPr>
          <w:ilvl w:val="0"/>
          <w:numId w:val="1144"/>
        </w:numPr>
        <w:spacing w:after="120"/>
        <w:ind w:left="714" w:hanging="357"/>
        <w:contextualSpacing w:val="0"/>
        <w:jc w:val="both"/>
        <w:rPr>
          <w:sz w:val="24"/>
          <w:szCs w:val="24"/>
        </w:rPr>
      </w:pPr>
      <w:r w:rsidRPr="00AC4488">
        <w:rPr>
          <w:sz w:val="24"/>
          <w:szCs w:val="24"/>
        </w:rPr>
        <w:t>Das Fleisch aus der Suppe nehmen und in mundgerechte Stücke reißen oder schneiden. Fleisch in 2 Suppenteller legen, etwas Fischsoße, Limettensaft, eventuell noch mehr gehackte Chilis hinzufügen. Mit Suppe aufgießen.</w:t>
      </w:r>
    </w:p>
    <w:p w14:paraId="7433F762" w14:textId="77777777" w:rsidR="005F78FF" w:rsidRDefault="005F78FF" w:rsidP="005F78FF">
      <w:pPr>
        <w:rPr>
          <w:sz w:val="24"/>
          <w:szCs w:val="24"/>
        </w:rPr>
      </w:pPr>
      <w:r>
        <w:rPr>
          <w:sz w:val="24"/>
          <w:szCs w:val="24"/>
        </w:rPr>
        <w:br w:type="page"/>
      </w:r>
    </w:p>
    <w:p w14:paraId="740B8A9E" w14:textId="77777777" w:rsidR="005F78FF" w:rsidRDefault="005F78FF" w:rsidP="005F78FF">
      <w:pPr>
        <w:pStyle w:val="Heading2"/>
        <w:spacing w:after="240"/>
      </w:pPr>
      <w:r>
        <w:lastRenderedPageBreak/>
        <w:t>Reissuppe mit Hühnchen</w:t>
      </w:r>
      <w:r>
        <w:rPr>
          <w:rStyle w:val="FootnoteReference"/>
        </w:rPr>
        <w:footnoteReference w:id="401"/>
      </w:r>
      <w:r>
        <w:t xml:space="preserve"> </w:t>
      </w:r>
    </w:p>
    <w:p w14:paraId="79D1B9F1" w14:textId="77777777" w:rsidR="005F78FF" w:rsidRDefault="005F78FF" w:rsidP="005F78FF">
      <w:pPr>
        <w:rPr>
          <w:sz w:val="24"/>
          <w:szCs w:val="24"/>
        </w:rPr>
      </w:pPr>
      <w:r w:rsidRPr="00966E6E">
        <w:rPr>
          <w:sz w:val="24"/>
          <w:szCs w:val="24"/>
          <w:u w:val="single"/>
        </w:rPr>
        <w:t>Zutaten</w:t>
      </w:r>
      <w:r>
        <w:rPr>
          <w:sz w:val="24"/>
          <w:szCs w:val="24"/>
        </w:rPr>
        <w:t xml:space="preserve"> (für 4 Portionen)</w:t>
      </w:r>
    </w:p>
    <w:p w14:paraId="7DD75E24" w14:textId="77777777" w:rsidR="005F78FF" w:rsidRDefault="005F78FF" w:rsidP="005F78FF">
      <w:pPr>
        <w:rPr>
          <w:sz w:val="24"/>
          <w:szCs w:val="24"/>
        </w:rPr>
      </w:pPr>
      <w:r>
        <w:rPr>
          <w:sz w:val="24"/>
          <w:szCs w:val="24"/>
        </w:rPr>
        <w:t>200 g Hühnerfleisch</w:t>
      </w:r>
    </w:p>
    <w:p w14:paraId="4A437434" w14:textId="77777777" w:rsidR="005F78FF" w:rsidRDefault="005F78FF" w:rsidP="005F78FF">
      <w:pPr>
        <w:rPr>
          <w:sz w:val="24"/>
          <w:szCs w:val="24"/>
        </w:rPr>
      </w:pPr>
      <w:r>
        <w:rPr>
          <w:sz w:val="24"/>
          <w:szCs w:val="24"/>
        </w:rPr>
        <w:t>1 Bund Frühlingszwiebeln</w:t>
      </w:r>
    </w:p>
    <w:p w14:paraId="18CDC2BD" w14:textId="77777777" w:rsidR="005F78FF" w:rsidRDefault="005F78FF" w:rsidP="005F78FF">
      <w:pPr>
        <w:rPr>
          <w:sz w:val="24"/>
          <w:szCs w:val="24"/>
        </w:rPr>
      </w:pPr>
      <w:r>
        <w:rPr>
          <w:sz w:val="24"/>
          <w:szCs w:val="24"/>
        </w:rPr>
        <w:t>2 TL Sonnenblumenöl</w:t>
      </w:r>
    </w:p>
    <w:p w14:paraId="28B489F4" w14:textId="77777777" w:rsidR="005F78FF" w:rsidRDefault="005F78FF" w:rsidP="005F78FF">
      <w:pPr>
        <w:rPr>
          <w:sz w:val="24"/>
          <w:szCs w:val="24"/>
        </w:rPr>
      </w:pPr>
      <w:r>
        <w:rPr>
          <w:sz w:val="24"/>
          <w:szCs w:val="24"/>
        </w:rPr>
        <w:t>2 Knoblauchzehen</w:t>
      </w:r>
    </w:p>
    <w:p w14:paraId="311D1F72" w14:textId="77777777" w:rsidR="005F78FF" w:rsidRDefault="005F78FF" w:rsidP="005F78FF">
      <w:pPr>
        <w:rPr>
          <w:sz w:val="24"/>
          <w:szCs w:val="24"/>
        </w:rPr>
      </w:pPr>
      <w:r>
        <w:rPr>
          <w:sz w:val="24"/>
          <w:szCs w:val="24"/>
        </w:rPr>
        <w:t>1 l Gemüsebrühe</w:t>
      </w:r>
    </w:p>
    <w:p w14:paraId="454C2F08" w14:textId="77777777" w:rsidR="005F78FF" w:rsidRDefault="005F78FF" w:rsidP="005F78FF">
      <w:pPr>
        <w:rPr>
          <w:sz w:val="24"/>
          <w:szCs w:val="24"/>
        </w:rPr>
      </w:pPr>
      <w:r>
        <w:rPr>
          <w:sz w:val="24"/>
          <w:szCs w:val="24"/>
        </w:rPr>
        <w:t>200 g gekochter Jasminreis</w:t>
      </w:r>
    </w:p>
    <w:p w14:paraId="16B51ED9" w14:textId="77777777" w:rsidR="005F78FF" w:rsidRDefault="005F78FF" w:rsidP="005F78FF">
      <w:pPr>
        <w:rPr>
          <w:sz w:val="24"/>
          <w:szCs w:val="24"/>
        </w:rPr>
      </w:pPr>
      <w:r>
        <w:rPr>
          <w:sz w:val="24"/>
          <w:szCs w:val="24"/>
        </w:rPr>
        <w:t>2 EL Sojasauce</w:t>
      </w:r>
    </w:p>
    <w:p w14:paraId="3D6D359C" w14:textId="77777777" w:rsidR="005F78FF" w:rsidRDefault="005F78FF" w:rsidP="005F78FF">
      <w:pPr>
        <w:rPr>
          <w:sz w:val="24"/>
          <w:szCs w:val="24"/>
        </w:rPr>
      </w:pPr>
      <w:r>
        <w:rPr>
          <w:sz w:val="24"/>
          <w:szCs w:val="24"/>
        </w:rPr>
        <w:t>2 EL Fischsauce</w:t>
      </w:r>
    </w:p>
    <w:p w14:paraId="21AE8627" w14:textId="77777777" w:rsidR="005F78FF" w:rsidRDefault="005F78FF" w:rsidP="005F78FF">
      <w:pPr>
        <w:rPr>
          <w:sz w:val="24"/>
          <w:szCs w:val="24"/>
        </w:rPr>
      </w:pPr>
      <w:r>
        <w:rPr>
          <w:sz w:val="24"/>
          <w:szCs w:val="24"/>
        </w:rPr>
        <w:t>1 EL fein gehackter Ingwer</w:t>
      </w:r>
    </w:p>
    <w:p w14:paraId="3F5D4FE6" w14:textId="77777777" w:rsidR="005F78FF" w:rsidRDefault="005F78FF" w:rsidP="005F78FF">
      <w:pPr>
        <w:rPr>
          <w:sz w:val="24"/>
          <w:szCs w:val="24"/>
        </w:rPr>
      </w:pPr>
      <w:r>
        <w:rPr>
          <w:sz w:val="24"/>
          <w:szCs w:val="24"/>
        </w:rPr>
        <w:t>½ TL weiße Pfefferkörner</w:t>
      </w:r>
    </w:p>
    <w:p w14:paraId="79CEFA33" w14:textId="77777777" w:rsidR="005F78FF" w:rsidRDefault="005F78FF" w:rsidP="005F78FF">
      <w:pPr>
        <w:rPr>
          <w:sz w:val="24"/>
          <w:szCs w:val="24"/>
        </w:rPr>
      </w:pPr>
      <w:r>
        <w:rPr>
          <w:sz w:val="24"/>
          <w:szCs w:val="24"/>
        </w:rPr>
        <w:t>2 Eier</w:t>
      </w:r>
    </w:p>
    <w:p w14:paraId="146179F4" w14:textId="77777777" w:rsidR="005F78FF" w:rsidRDefault="005F78FF" w:rsidP="005F78FF">
      <w:pPr>
        <w:rPr>
          <w:sz w:val="24"/>
          <w:szCs w:val="24"/>
        </w:rPr>
      </w:pPr>
      <w:r>
        <w:rPr>
          <w:sz w:val="24"/>
          <w:szCs w:val="24"/>
        </w:rPr>
        <w:t>Currypulver</w:t>
      </w:r>
    </w:p>
    <w:p w14:paraId="7A905031" w14:textId="77777777" w:rsidR="005F78FF" w:rsidRDefault="005F78FF" w:rsidP="005F78FF">
      <w:pPr>
        <w:rPr>
          <w:sz w:val="24"/>
          <w:szCs w:val="24"/>
        </w:rPr>
      </w:pPr>
    </w:p>
    <w:p w14:paraId="0D615DBE" w14:textId="77777777" w:rsidR="005F78FF" w:rsidRDefault="005F78FF" w:rsidP="005F78FF">
      <w:pPr>
        <w:rPr>
          <w:sz w:val="24"/>
          <w:szCs w:val="24"/>
        </w:rPr>
      </w:pPr>
      <w:r>
        <w:rPr>
          <w:sz w:val="24"/>
          <w:szCs w:val="24"/>
        </w:rPr>
        <w:t>Zubereitungszeit:</w:t>
      </w:r>
      <w:r>
        <w:rPr>
          <w:sz w:val="24"/>
          <w:szCs w:val="24"/>
        </w:rPr>
        <w:tab/>
        <w:t>25 Minuten</w:t>
      </w:r>
    </w:p>
    <w:p w14:paraId="259202A5" w14:textId="77777777" w:rsidR="002C6F51" w:rsidRPr="002C6F51" w:rsidRDefault="005F78FF" w:rsidP="00B40E8C">
      <w:pPr>
        <w:pStyle w:val="ListParagraph"/>
        <w:numPr>
          <w:ilvl w:val="0"/>
          <w:numId w:val="1956"/>
        </w:numPr>
        <w:spacing w:after="120"/>
        <w:ind w:left="714" w:hanging="357"/>
        <w:contextualSpacing w:val="0"/>
        <w:jc w:val="both"/>
        <w:rPr>
          <w:rFonts w:asciiTheme="majorHAnsi" w:eastAsiaTheme="majorEastAsia" w:hAnsiTheme="majorHAnsi" w:cstheme="majorBidi"/>
          <w:color w:val="2F5496" w:themeColor="accent1" w:themeShade="BF"/>
          <w:sz w:val="26"/>
          <w:szCs w:val="26"/>
        </w:rPr>
      </w:pPr>
      <w:r w:rsidRPr="00035C97">
        <w:rPr>
          <w:sz w:val="24"/>
          <w:szCs w:val="24"/>
        </w:rPr>
        <w:t>Das Hühnerfleisch fein würfeln, den Knoblauch fein würfeln, die Frühlingszwiebeln in Ringe schneiden. Das Sonnenblumenöl erhitzen, das Hühnerfleisch mit Knoblauch und Frühlingszwiebeln darin anbraten. Mit der Gemüsebrühe ablöschen. Den Jasminreis einrühren und einmal aufkochen. Mit Sojasauce und Fischsauce abschmecken. Den Ingwer hinzugeben und kurz mitkochen lassen.</w:t>
      </w:r>
    </w:p>
    <w:p w14:paraId="5B2E0761" w14:textId="1C167BA4" w:rsidR="005F78FF" w:rsidRPr="002C6F51" w:rsidRDefault="005F78FF" w:rsidP="00B40E8C">
      <w:pPr>
        <w:pStyle w:val="ListParagraph"/>
        <w:numPr>
          <w:ilvl w:val="0"/>
          <w:numId w:val="1956"/>
        </w:numPr>
        <w:spacing w:after="120"/>
        <w:ind w:left="714" w:hanging="357"/>
        <w:contextualSpacing w:val="0"/>
        <w:jc w:val="both"/>
        <w:rPr>
          <w:rFonts w:asciiTheme="majorHAnsi" w:eastAsiaTheme="majorEastAsia" w:hAnsiTheme="majorHAnsi" w:cstheme="majorBidi"/>
          <w:color w:val="2F5496" w:themeColor="accent1" w:themeShade="BF"/>
          <w:sz w:val="26"/>
          <w:szCs w:val="26"/>
        </w:rPr>
      </w:pPr>
      <w:r w:rsidRPr="002C6F51">
        <w:rPr>
          <w:sz w:val="24"/>
          <w:szCs w:val="24"/>
        </w:rPr>
        <w:t>Den Pfeffer im Mörser grob zerstoßen und zur Suppe geben. Die Eier in eine Schüssel schlagen und in die Suppe gleiten und einige Minuten ziehen lassen. Die Suppe mit Chilipulver bestreuen.</w:t>
      </w:r>
      <w:r>
        <w:br w:type="page"/>
      </w:r>
    </w:p>
    <w:p w14:paraId="0FDDF3C6" w14:textId="77777777" w:rsidR="005F78FF" w:rsidRDefault="005F78FF" w:rsidP="005F78FF">
      <w:pPr>
        <w:pStyle w:val="Heading2"/>
        <w:spacing w:after="240"/>
      </w:pPr>
      <w:r>
        <w:lastRenderedPageBreak/>
        <w:t>Hühnersuppe mit Pilzen – Potage aux meuniers</w:t>
      </w:r>
      <w:r>
        <w:rPr>
          <w:rStyle w:val="FootnoteReference"/>
        </w:rPr>
        <w:footnoteReference w:id="402"/>
      </w:r>
    </w:p>
    <w:p w14:paraId="50DDBD1C" w14:textId="77777777" w:rsidR="005F78FF" w:rsidRDefault="005F78FF" w:rsidP="005F78FF">
      <w:pPr>
        <w:rPr>
          <w:sz w:val="24"/>
          <w:szCs w:val="24"/>
        </w:rPr>
      </w:pPr>
      <w:r w:rsidRPr="00687B0A">
        <w:rPr>
          <w:sz w:val="24"/>
          <w:szCs w:val="24"/>
          <w:u w:val="single"/>
        </w:rPr>
        <w:t>Zutaten</w:t>
      </w:r>
      <w:r>
        <w:rPr>
          <w:sz w:val="24"/>
          <w:szCs w:val="24"/>
        </w:rPr>
        <w:t xml:space="preserve"> (für 4-6 Portionen):</w:t>
      </w:r>
    </w:p>
    <w:p w14:paraId="65ACAE44" w14:textId="77777777" w:rsidR="005F78FF" w:rsidRDefault="005F78FF" w:rsidP="005F78FF">
      <w:pPr>
        <w:rPr>
          <w:sz w:val="24"/>
          <w:szCs w:val="24"/>
        </w:rPr>
      </w:pPr>
      <w:r>
        <w:rPr>
          <w:sz w:val="24"/>
          <w:szCs w:val="24"/>
        </w:rPr>
        <w:t>½ l Hühnerbrühe</w:t>
      </w:r>
    </w:p>
    <w:p w14:paraId="2CA65167" w14:textId="77777777" w:rsidR="005F78FF" w:rsidRDefault="005F78FF" w:rsidP="005F78FF">
      <w:pPr>
        <w:rPr>
          <w:sz w:val="24"/>
          <w:szCs w:val="24"/>
        </w:rPr>
      </w:pPr>
      <w:r>
        <w:rPr>
          <w:sz w:val="24"/>
          <w:szCs w:val="24"/>
        </w:rPr>
        <w:t>250 g Hähnchenbrustfilets</w:t>
      </w:r>
    </w:p>
    <w:p w14:paraId="038DA913" w14:textId="77777777" w:rsidR="005F78FF" w:rsidRDefault="005F78FF" w:rsidP="005F78FF">
      <w:pPr>
        <w:rPr>
          <w:sz w:val="24"/>
          <w:szCs w:val="24"/>
        </w:rPr>
      </w:pPr>
      <w:r>
        <w:rPr>
          <w:sz w:val="24"/>
          <w:szCs w:val="24"/>
        </w:rPr>
        <w:t>50 g Butter</w:t>
      </w:r>
    </w:p>
    <w:p w14:paraId="6C9BEA68" w14:textId="77777777" w:rsidR="005F78FF" w:rsidRDefault="005F78FF" w:rsidP="005F78FF">
      <w:pPr>
        <w:rPr>
          <w:sz w:val="24"/>
          <w:szCs w:val="24"/>
        </w:rPr>
      </w:pPr>
      <w:r>
        <w:rPr>
          <w:sz w:val="24"/>
          <w:szCs w:val="24"/>
        </w:rPr>
        <w:t>2 EL Mehl</w:t>
      </w:r>
    </w:p>
    <w:p w14:paraId="347C93F0" w14:textId="77777777" w:rsidR="005F78FF" w:rsidRDefault="005F78FF" w:rsidP="005F78FF">
      <w:pPr>
        <w:rPr>
          <w:sz w:val="24"/>
          <w:szCs w:val="24"/>
        </w:rPr>
      </w:pPr>
      <w:r>
        <w:rPr>
          <w:sz w:val="24"/>
          <w:szCs w:val="24"/>
        </w:rPr>
        <w:t>Etwa 1 ¼ l Milch</w:t>
      </w:r>
    </w:p>
    <w:p w14:paraId="2A443747" w14:textId="77777777" w:rsidR="005F78FF" w:rsidRDefault="005F78FF" w:rsidP="005F78FF">
      <w:pPr>
        <w:rPr>
          <w:sz w:val="24"/>
          <w:szCs w:val="24"/>
        </w:rPr>
      </w:pPr>
      <w:r>
        <w:rPr>
          <w:sz w:val="24"/>
          <w:szCs w:val="24"/>
        </w:rPr>
        <w:t>Frisch geriebene Muskatnuss</w:t>
      </w:r>
    </w:p>
    <w:p w14:paraId="16097783" w14:textId="77777777" w:rsidR="005F78FF" w:rsidRDefault="005F78FF" w:rsidP="005F78FF">
      <w:pPr>
        <w:rPr>
          <w:sz w:val="24"/>
          <w:szCs w:val="24"/>
        </w:rPr>
      </w:pPr>
      <w:r>
        <w:rPr>
          <w:sz w:val="24"/>
          <w:szCs w:val="24"/>
        </w:rPr>
        <w:t>350 g Champignons oder Egerlinge</w:t>
      </w:r>
    </w:p>
    <w:p w14:paraId="043A9278" w14:textId="77777777" w:rsidR="005F78FF" w:rsidRDefault="005F78FF" w:rsidP="005F78FF">
      <w:pPr>
        <w:rPr>
          <w:sz w:val="24"/>
          <w:szCs w:val="24"/>
        </w:rPr>
      </w:pPr>
      <w:r>
        <w:rPr>
          <w:sz w:val="24"/>
          <w:szCs w:val="24"/>
        </w:rPr>
        <w:t>1 Bund Petersilie</w:t>
      </w:r>
    </w:p>
    <w:p w14:paraId="5611A9B5" w14:textId="77777777" w:rsidR="005F78FF" w:rsidRPr="00C10C96" w:rsidRDefault="005F78FF" w:rsidP="005F78FF">
      <w:pPr>
        <w:rPr>
          <w:sz w:val="24"/>
          <w:szCs w:val="24"/>
        </w:rPr>
      </w:pPr>
      <w:r w:rsidRPr="00C10C96">
        <w:rPr>
          <w:sz w:val="24"/>
          <w:szCs w:val="24"/>
        </w:rPr>
        <w:t>1 TL Zitronensaft</w:t>
      </w:r>
    </w:p>
    <w:p w14:paraId="7EA873B8" w14:textId="77777777" w:rsidR="005F78FF" w:rsidRPr="00C10C96" w:rsidRDefault="005F78FF" w:rsidP="005F78FF">
      <w:pPr>
        <w:rPr>
          <w:sz w:val="24"/>
          <w:szCs w:val="24"/>
        </w:rPr>
      </w:pPr>
      <w:r w:rsidRPr="00C10C96">
        <w:rPr>
          <w:sz w:val="24"/>
          <w:szCs w:val="24"/>
        </w:rPr>
        <w:t>2 EL Calvados</w:t>
      </w:r>
    </w:p>
    <w:p w14:paraId="1F6C5A6C" w14:textId="77777777" w:rsidR="005F78FF" w:rsidRPr="00C10C96" w:rsidRDefault="005F78FF" w:rsidP="005F78FF">
      <w:pPr>
        <w:rPr>
          <w:sz w:val="24"/>
          <w:szCs w:val="24"/>
        </w:rPr>
      </w:pPr>
      <w:r w:rsidRPr="00C10C96">
        <w:rPr>
          <w:sz w:val="24"/>
          <w:szCs w:val="24"/>
        </w:rPr>
        <w:t>2 Eigelb</w:t>
      </w:r>
    </w:p>
    <w:p w14:paraId="1AD5AF63" w14:textId="77777777" w:rsidR="005F78FF" w:rsidRPr="00C10C96" w:rsidRDefault="005F78FF" w:rsidP="005F78FF">
      <w:pPr>
        <w:rPr>
          <w:sz w:val="24"/>
          <w:szCs w:val="24"/>
        </w:rPr>
      </w:pPr>
      <w:r w:rsidRPr="00C10C96">
        <w:rPr>
          <w:sz w:val="24"/>
          <w:szCs w:val="24"/>
        </w:rPr>
        <w:t>200 g Crème double</w:t>
      </w:r>
    </w:p>
    <w:p w14:paraId="12B62DC1" w14:textId="77777777" w:rsidR="005F78FF" w:rsidRDefault="005F78FF" w:rsidP="005F78FF">
      <w:pPr>
        <w:rPr>
          <w:sz w:val="24"/>
          <w:szCs w:val="24"/>
        </w:rPr>
      </w:pPr>
      <w:r>
        <w:rPr>
          <w:sz w:val="24"/>
          <w:szCs w:val="24"/>
        </w:rPr>
        <w:t>Salz, Pfeffer aus der Mühle</w:t>
      </w:r>
    </w:p>
    <w:p w14:paraId="7205EED8" w14:textId="77777777" w:rsidR="005F78FF" w:rsidRDefault="005F78FF" w:rsidP="005F78FF">
      <w:pPr>
        <w:rPr>
          <w:sz w:val="24"/>
          <w:szCs w:val="24"/>
        </w:rPr>
      </w:pPr>
    </w:p>
    <w:p w14:paraId="68A8DB56" w14:textId="77777777" w:rsidR="005F78FF" w:rsidRDefault="005F78FF" w:rsidP="005F78FF">
      <w:pPr>
        <w:rPr>
          <w:sz w:val="24"/>
          <w:szCs w:val="24"/>
        </w:rPr>
      </w:pPr>
      <w:r>
        <w:rPr>
          <w:sz w:val="24"/>
          <w:szCs w:val="24"/>
        </w:rPr>
        <w:t>Zubereitungszeit: etwa 1,5 Stunden</w:t>
      </w:r>
    </w:p>
    <w:p w14:paraId="30F370A6" w14:textId="77777777" w:rsidR="005F78FF" w:rsidRPr="00072D62" w:rsidRDefault="005F78FF" w:rsidP="00E76E01">
      <w:pPr>
        <w:pStyle w:val="ListParagraph"/>
        <w:numPr>
          <w:ilvl w:val="0"/>
          <w:numId w:val="72"/>
        </w:numPr>
        <w:spacing w:after="120"/>
        <w:ind w:left="714" w:hanging="357"/>
        <w:contextualSpacing w:val="0"/>
        <w:jc w:val="both"/>
        <w:rPr>
          <w:sz w:val="24"/>
          <w:szCs w:val="24"/>
        </w:rPr>
      </w:pPr>
      <w:r w:rsidRPr="00072D62">
        <w:rPr>
          <w:sz w:val="24"/>
          <w:szCs w:val="24"/>
        </w:rPr>
        <w:t>Die Hühnerbrühe in einer kleinen Kasserolle zum Kochen bringen. Die Hähnchenbrustfilets waschen und in der Brühe in etwa 20 Minuten garen. Das Fleisch mit einem Schaumlöffel herausnehmen und würfeln.</w:t>
      </w:r>
    </w:p>
    <w:p w14:paraId="06355432" w14:textId="77777777" w:rsidR="005F78FF" w:rsidRPr="00072D62" w:rsidRDefault="005F78FF" w:rsidP="00E76E01">
      <w:pPr>
        <w:pStyle w:val="ListParagraph"/>
        <w:numPr>
          <w:ilvl w:val="0"/>
          <w:numId w:val="72"/>
        </w:numPr>
        <w:spacing w:after="120"/>
        <w:ind w:left="714" w:hanging="357"/>
        <w:contextualSpacing w:val="0"/>
        <w:jc w:val="both"/>
        <w:rPr>
          <w:sz w:val="24"/>
          <w:szCs w:val="24"/>
        </w:rPr>
      </w:pPr>
      <w:r w:rsidRPr="00072D62">
        <w:rPr>
          <w:sz w:val="24"/>
          <w:szCs w:val="24"/>
        </w:rPr>
        <w:t>2 EL Butter in einer Stielkasserolle zerlassen. Das Mehl anstäuben, mit der Butter verrühren, mit etwa 200 ml Milch ablöschen. Mit einem Schneebesen gut verrühren. Bei milder Hitze etwa 15 Minuten kochen lassen, bis eine dickflüssige Béchamelsauce entsteht. Mit Muskatnuss würzen</w:t>
      </w:r>
    </w:p>
    <w:p w14:paraId="46EBA501" w14:textId="77777777" w:rsidR="005F78FF" w:rsidRPr="0055018D" w:rsidRDefault="005F78FF" w:rsidP="00E76E01">
      <w:pPr>
        <w:pStyle w:val="ListParagraph"/>
        <w:numPr>
          <w:ilvl w:val="0"/>
          <w:numId w:val="72"/>
        </w:numPr>
        <w:spacing w:after="120"/>
        <w:ind w:left="714" w:hanging="357"/>
        <w:contextualSpacing w:val="0"/>
        <w:jc w:val="both"/>
        <w:rPr>
          <w:sz w:val="24"/>
          <w:szCs w:val="24"/>
        </w:rPr>
      </w:pPr>
      <w:r w:rsidRPr="0055018D">
        <w:rPr>
          <w:sz w:val="24"/>
          <w:szCs w:val="24"/>
        </w:rPr>
        <w:t>Die Pilze sorgfältig putzen, mit Küchenpapier abreiben, nicht waschen. Klein hacken.</w:t>
      </w:r>
      <w:r>
        <w:rPr>
          <w:sz w:val="24"/>
          <w:szCs w:val="24"/>
        </w:rPr>
        <w:t xml:space="preserve"> </w:t>
      </w:r>
      <w:r w:rsidRPr="0055018D">
        <w:rPr>
          <w:sz w:val="24"/>
          <w:szCs w:val="24"/>
        </w:rPr>
        <w:t>Die Petersilie abbrausen und im Ganzen mit 1 EL Butter und dem Zitronensaft in einen Topf geben. Das Pilzpüree dazu geben. Alles unter häufigem Umrühren erhitzen, bis die Flüssigkeit von den Pilzen eingekocht ist. Salzen, pfeffern.</w:t>
      </w:r>
    </w:p>
    <w:p w14:paraId="592602F6" w14:textId="77777777" w:rsidR="005F78FF" w:rsidRPr="00072D62" w:rsidRDefault="005F78FF" w:rsidP="00E76E01">
      <w:pPr>
        <w:pStyle w:val="ListParagraph"/>
        <w:numPr>
          <w:ilvl w:val="0"/>
          <w:numId w:val="72"/>
        </w:numPr>
        <w:spacing w:after="120"/>
        <w:ind w:left="714" w:hanging="357"/>
        <w:contextualSpacing w:val="0"/>
        <w:jc w:val="both"/>
        <w:rPr>
          <w:sz w:val="24"/>
          <w:szCs w:val="24"/>
        </w:rPr>
      </w:pPr>
      <w:r w:rsidRPr="00072D62">
        <w:rPr>
          <w:sz w:val="24"/>
          <w:szCs w:val="24"/>
        </w:rPr>
        <w:t>Die Béchamelsauce angießen und alles noch einmal unter Umrühren erhitzen. Den Topf vom Herd nehmen, die Petersilie entfernen. Das Pilzpüree zugedeckt beiseitestellen.</w:t>
      </w:r>
    </w:p>
    <w:p w14:paraId="224C6AEA" w14:textId="77777777" w:rsidR="005F78FF" w:rsidRPr="00072D62" w:rsidRDefault="005F78FF" w:rsidP="00E76E01">
      <w:pPr>
        <w:pStyle w:val="ListParagraph"/>
        <w:numPr>
          <w:ilvl w:val="0"/>
          <w:numId w:val="72"/>
        </w:numPr>
        <w:spacing w:after="120"/>
        <w:ind w:left="714" w:hanging="357"/>
        <w:contextualSpacing w:val="0"/>
        <w:jc w:val="both"/>
        <w:rPr>
          <w:sz w:val="24"/>
          <w:szCs w:val="24"/>
        </w:rPr>
      </w:pPr>
      <w:r w:rsidRPr="00072D62">
        <w:rPr>
          <w:sz w:val="24"/>
          <w:szCs w:val="24"/>
        </w:rPr>
        <w:lastRenderedPageBreak/>
        <w:t>Die restliche Milch erhitzen. Das Hühnerfleisch mit dem Calvados pürieren. ¼ l heiße Milch angießen und alles durch ein feines Sieb passieren. Zu dem Pilzpüree in den Topf gießen. Die restliche Milch dazugeben und langsam erwärmen. Salzen und pfeffern.</w:t>
      </w:r>
    </w:p>
    <w:p w14:paraId="68AE5AC9" w14:textId="77777777" w:rsidR="005F78FF" w:rsidRPr="00072D62" w:rsidRDefault="005F78FF" w:rsidP="00E76E01">
      <w:pPr>
        <w:pStyle w:val="ListParagraph"/>
        <w:numPr>
          <w:ilvl w:val="0"/>
          <w:numId w:val="72"/>
        </w:numPr>
        <w:spacing w:after="120"/>
        <w:contextualSpacing w:val="0"/>
        <w:jc w:val="both"/>
        <w:rPr>
          <w:sz w:val="24"/>
          <w:szCs w:val="24"/>
        </w:rPr>
      </w:pPr>
      <w:r w:rsidRPr="00072D62">
        <w:rPr>
          <w:sz w:val="24"/>
          <w:szCs w:val="24"/>
        </w:rPr>
        <w:t>Das Eigelb mit der Créme double verquirlen. Die restliche Butter in Flöckchen auf dem Boden einer Terrine verteilen.</w:t>
      </w:r>
    </w:p>
    <w:p w14:paraId="03DDD1AD" w14:textId="77777777" w:rsidR="005F78FF" w:rsidRPr="00072D62" w:rsidRDefault="005F78FF" w:rsidP="00E76E01">
      <w:pPr>
        <w:pStyle w:val="ListParagraph"/>
        <w:numPr>
          <w:ilvl w:val="0"/>
          <w:numId w:val="72"/>
        </w:numPr>
        <w:spacing w:after="120"/>
        <w:contextualSpacing w:val="0"/>
        <w:jc w:val="both"/>
        <w:rPr>
          <w:sz w:val="24"/>
          <w:szCs w:val="24"/>
        </w:rPr>
      </w:pPr>
      <w:r w:rsidRPr="00072D62">
        <w:rPr>
          <w:sz w:val="24"/>
          <w:szCs w:val="24"/>
        </w:rPr>
        <w:t>Die Suppe von der Kochstelle nehmen und die Eigelb-mischung einrühren. Noch einmal erwärmen, jedoch nicht kochen lassen. Auf die Butterflöckchen in der Terrine gießen. Sofort servieren.</w:t>
      </w:r>
    </w:p>
    <w:p w14:paraId="6FC1889A" w14:textId="77777777" w:rsidR="005F78FF" w:rsidRDefault="005F78FF" w:rsidP="005F78FF">
      <w:pPr>
        <w:rPr>
          <w:sz w:val="24"/>
          <w:szCs w:val="24"/>
        </w:rPr>
      </w:pPr>
    </w:p>
    <w:p w14:paraId="6EA262F8" w14:textId="77777777" w:rsidR="005F78FF" w:rsidRDefault="005F78FF" w:rsidP="005F78FF">
      <w:pPr>
        <w:rPr>
          <w:sz w:val="24"/>
          <w:szCs w:val="24"/>
        </w:rPr>
      </w:pPr>
    </w:p>
    <w:p w14:paraId="66BBBB01" w14:textId="77777777" w:rsidR="005F78FF" w:rsidRDefault="005F78FF" w:rsidP="005F78FF">
      <w:pPr>
        <w:rPr>
          <w:rFonts w:asciiTheme="majorHAnsi" w:eastAsiaTheme="majorEastAsia" w:hAnsiTheme="majorHAnsi" w:cstheme="majorBidi"/>
          <w:color w:val="2F5496" w:themeColor="accent1" w:themeShade="BF"/>
          <w:sz w:val="26"/>
          <w:szCs w:val="26"/>
        </w:rPr>
      </w:pPr>
      <w:r>
        <w:br w:type="page"/>
      </w:r>
    </w:p>
    <w:p w14:paraId="4B01F964" w14:textId="77777777" w:rsidR="005F78FF" w:rsidRDefault="005F78FF" w:rsidP="005F78FF">
      <w:pPr>
        <w:pStyle w:val="Heading2"/>
        <w:spacing w:after="240"/>
      </w:pPr>
      <w:r>
        <w:lastRenderedPageBreak/>
        <w:t>Gaisburger Marsch</w:t>
      </w:r>
      <w:r>
        <w:rPr>
          <w:rStyle w:val="FootnoteReference"/>
        </w:rPr>
        <w:footnoteReference w:id="403"/>
      </w:r>
      <w:r>
        <w:t xml:space="preserve"> </w:t>
      </w:r>
    </w:p>
    <w:p w14:paraId="25C95DFA" w14:textId="77777777" w:rsidR="005F78FF" w:rsidRDefault="005F78FF" w:rsidP="005F78FF">
      <w:pPr>
        <w:rPr>
          <w:sz w:val="24"/>
          <w:szCs w:val="24"/>
        </w:rPr>
      </w:pPr>
      <w:r w:rsidRPr="005700F5">
        <w:rPr>
          <w:sz w:val="24"/>
          <w:szCs w:val="24"/>
          <w:u w:val="single"/>
        </w:rPr>
        <w:t xml:space="preserve">Zutaten </w:t>
      </w:r>
      <w:r>
        <w:rPr>
          <w:sz w:val="24"/>
          <w:szCs w:val="24"/>
        </w:rPr>
        <w:t>(für 4 – 6 Portionen):</w:t>
      </w:r>
    </w:p>
    <w:p w14:paraId="392701D5" w14:textId="77777777" w:rsidR="005F78FF" w:rsidRDefault="005F78FF" w:rsidP="005F78FF">
      <w:pPr>
        <w:rPr>
          <w:sz w:val="24"/>
          <w:szCs w:val="24"/>
        </w:rPr>
      </w:pPr>
      <w:r>
        <w:rPr>
          <w:sz w:val="24"/>
          <w:szCs w:val="24"/>
        </w:rPr>
        <w:t>800 g Rindfleisch</w:t>
      </w:r>
    </w:p>
    <w:p w14:paraId="287E2332" w14:textId="77777777" w:rsidR="005F78FF" w:rsidRDefault="005F78FF" w:rsidP="005F78FF">
      <w:pPr>
        <w:rPr>
          <w:sz w:val="24"/>
          <w:szCs w:val="24"/>
        </w:rPr>
      </w:pPr>
      <w:r>
        <w:rPr>
          <w:sz w:val="24"/>
          <w:szCs w:val="24"/>
        </w:rPr>
        <w:t>2 Suppenknochen</w:t>
      </w:r>
    </w:p>
    <w:p w14:paraId="0A18EE57" w14:textId="77777777" w:rsidR="005F78FF" w:rsidRDefault="005F78FF" w:rsidP="005F78FF">
      <w:pPr>
        <w:rPr>
          <w:sz w:val="24"/>
          <w:szCs w:val="24"/>
        </w:rPr>
      </w:pPr>
      <w:r>
        <w:rPr>
          <w:sz w:val="24"/>
          <w:szCs w:val="24"/>
        </w:rPr>
        <w:t>Salz, Pfeffer</w:t>
      </w:r>
    </w:p>
    <w:p w14:paraId="797C236B" w14:textId="77777777" w:rsidR="005F78FF" w:rsidRDefault="005F78FF" w:rsidP="005F78FF">
      <w:pPr>
        <w:rPr>
          <w:sz w:val="24"/>
          <w:szCs w:val="24"/>
        </w:rPr>
      </w:pPr>
      <w:r>
        <w:rPr>
          <w:sz w:val="24"/>
          <w:szCs w:val="24"/>
        </w:rPr>
        <w:t>1 großes Bund Suppengrün</w:t>
      </w:r>
    </w:p>
    <w:p w14:paraId="2A67B955" w14:textId="77777777" w:rsidR="005F78FF" w:rsidRDefault="005F78FF" w:rsidP="005F78FF">
      <w:pPr>
        <w:rPr>
          <w:sz w:val="24"/>
          <w:szCs w:val="24"/>
        </w:rPr>
      </w:pPr>
      <w:r>
        <w:rPr>
          <w:sz w:val="24"/>
          <w:szCs w:val="24"/>
        </w:rPr>
        <w:t>4 Zwiebeln</w:t>
      </w:r>
    </w:p>
    <w:p w14:paraId="683DB649" w14:textId="77777777" w:rsidR="005F78FF" w:rsidRDefault="005F78FF" w:rsidP="005F78FF">
      <w:pPr>
        <w:rPr>
          <w:sz w:val="24"/>
          <w:szCs w:val="24"/>
        </w:rPr>
      </w:pPr>
      <w:r>
        <w:rPr>
          <w:sz w:val="24"/>
          <w:szCs w:val="24"/>
        </w:rPr>
        <w:t>1 Gewürznelke</w:t>
      </w:r>
    </w:p>
    <w:p w14:paraId="22870881" w14:textId="77777777" w:rsidR="005F78FF" w:rsidRDefault="005F78FF" w:rsidP="005F78FF">
      <w:pPr>
        <w:rPr>
          <w:sz w:val="24"/>
          <w:szCs w:val="24"/>
        </w:rPr>
      </w:pPr>
      <w:r>
        <w:rPr>
          <w:sz w:val="24"/>
          <w:szCs w:val="24"/>
        </w:rPr>
        <w:t>1 Lorbeerblatt</w:t>
      </w:r>
    </w:p>
    <w:p w14:paraId="315E0B9D" w14:textId="77777777" w:rsidR="005F78FF" w:rsidRDefault="005F78FF" w:rsidP="005F78FF">
      <w:pPr>
        <w:rPr>
          <w:sz w:val="24"/>
          <w:szCs w:val="24"/>
        </w:rPr>
      </w:pPr>
      <w:r>
        <w:rPr>
          <w:sz w:val="24"/>
          <w:szCs w:val="24"/>
        </w:rPr>
        <w:t>500 g Kartoffeln</w:t>
      </w:r>
    </w:p>
    <w:p w14:paraId="7FF05C33" w14:textId="77777777" w:rsidR="005F78FF" w:rsidRDefault="005F78FF" w:rsidP="005F78FF">
      <w:pPr>
        <w:rPr>
          <w:sz w:val="24"/>
          <w:szCs w:val="24"/>
        </w:rPr>
      </w:pPr>
      <w:r>
        <w:rPr>
          <w:sz w:val="24"/>
          <w:szCs w:val="24"/>
        </w:rPr>
        <w:t>300 g gegarte Spätzle</w:t>
      </w:r>
    </w:p>
    <w:p w14:paraId="430E0C62" w14:textId="77777777" w:rsidR="005F78FF" w:rsidRDefault="005F78FF" w:rsidP="005F78FF">
      <w:pPr>
        <w:rPr>
          <w:sz w:val="24"/>
          <w:szCs w:val="24"/>
        </w:rPr>
      </w:pPr>
      <w:r>
        <w:rPr>
          <w:sz w:val="24"/>
          <w:szCs w:val="24"/>
        </w:rPr>
        <w:t>½ Bund Petersilie</w:t>
      </w:r>
    </w:p>
    <w:p w14:paraId="0CFDEF2F" w14:textId="77777777" w:rsidR="005F78FF" w:rsidRDefault="005F78FF" w:rsidP="005F78FF">
      <w:pPr>
        <w:rPr>
          <w:sz w:val="24"/>
          <w:szCs w:val="24"/>
        </w:rPr>
      </w:pPr>
      <w:r>
        <w:rPr>
          <w:sz w:val="24"/>
          <w:szCs w:val="24"/>
        </w:rPr>
        <w:t>1 EL Öl</w:t>
      </w:r>
    </w:p>
    <w:p w14:paraId="04CDA0EA" w14:textId="77777777" w:rsidR="005F78FF" w:rsidRDefault="005F78FF" w:rsidP="005F78FF">
      <w:pPr>
        <w:rPr>
          <w:sz w:val="24"/>
          <w:szCs w:val="24"/>
        </w:rPr>
      </w:pPr>
    </w:p>
    <w:p w14:paraId="5FA2E562" w14:textId="77777777" w:rsidR="005F78FF" w:rsidRDefault="005F78FF" w:rsidP="005F78FF">
      <w:pPr>
        <w:rPr>
          <w:sz w:val="24"/>
          <w:szCs w:val="24"/>
        </w:rPr>
      </w:pPr>
      <w:r>
        <w:rPr>
          <w:sz w:val="24"/>
          <w:szCs w:val="24"/>
        </w:rPr>
        <w:t>Zubereitungszeit:</w:t>
      </w:r>
      <w:r>
        <w:rPr>
          <w:sz w:val="24"/>
          <w:szCs w:val="24"/>
        </w:rPr>
        <w:tab/>
        <w:t>1,5 Stunden</w:t>
      </w:r>
    </w:p>
    <w:p w14:paraId="0746B92C" w14:textId="77777777" w:rsidR="005F78FF" w:rsidRPr="006405ED" w:rsidRDefault="005F78FF" w:rsidP="00B40E8C">
      <w:pPr>
        <w:pStyle w:val="ListParagraph"/>
        <w:numPr>
          <w:ilvl w:val="0"/>
          <w:numId w:val="900"/>
        </w:numPr>
        <w:spacing w:after="120"/>
        <w:ind w:left="714" w:hanging="357"/>
        <w:contextualSpacing w:val="0"/>
        <w:jc w:val="both"/>
        <w:rPr>
          <w:sz w:val="24"/>
          <w:szCs w:val="24"/>
        </w:rPr>
      </w:pPr>
      <w:r w:rsidRPr="006405ED">
        <w:rPr>
          <w:sz w:val="24"/>
          <w:szCs w:val="24"/>
        </w:rPr>
        <w:t>Fleisch und Knochen mit 1,5 l Wasser und 2 TL Salz in einen Topf geben. Suppengrün putzen und grob zerkleinern. 1 Zwiebel schälen und halbieren. Gemüse und Gewürze in den Topf geben. Aufkochen lassen, in 1,5 Stunden bei schwacher Hitze gar ziehen lassen.</w:t>
      </w:r>
    </w:p>
    <w:p w14:paraId="3F3A74EC" w14:textId="77777777" w:rsidR="005F78FF" w:rsidRPr="006405ED" w:rsidRDefault="005F78FF" w:rsidP="00B40E8C">
      <w:pPr>
        <w:pStyle w:val="ListParagraph"/>
        <w:numPr>
          <w:ilvl w:val="0"/>
          <w:numId w:val="900"/>
        </w:numPr>
        <w:spacing w:after="120"/>
        <w:ind w:left="714" w:hanging="357"/>
        <w:contextualSpacing w:val="0"/>
        <w:jc w:val="both"/>
        <w:rPr>
          <w:sz w:val="24"/>
          <w:szCs w:val="24"/>
        </w:rPr>
      </w:pPr>
      <w:r w:rsidRPr="006405ED">
        <w:rPr>
          <w:sz w:val="24"/>
          <w:szCs w:val="24"/>
        </w:rPr>
        <w:t>Inzwischen Kartoffeln waschen, schälen und würfeln. Die restlichen Zwiebeln schälen und in Ringe schneiden. Di Petersilie waschen und fein hacken.</w:t>
      </w:r>
    </w:p>
    <w:p w14:paraId="40A45475" w14:textId="77777777" w:rsidR="005F78FF" w:rsidRPr="006405ED" w:rsidRDefault="005F78FF" w:rsidP="00B40E8C">
      <w:pPr>
        <w:pStyle w:val="ListParagraph"/>
        <w:numPr>
          <w:ilvl w:val="0"/>
          <w:numId w:val="900"/>
        </w:numPr>
        <w:spacing w:after="120"/>
        <w:ind w:left="714" w:hanging="357"/>
        <w:contextualSpacing w:val="0"/>
        <w:jc w:val="both"/>
        <w:rPr>
          <w:sz w:val="24"/>
          <w:szCs w:val="24"/>
        </w:rPr>
      </w:pPr>
      <w:r w:rsidRPr="006405ED">
        <w:rPr>
          <w:sz w:val="24"/>
          <w:szCs w:val="24"/>
        </w:rPr>
        <w:t>Wenn das Fleisch gar ist, die Brühe durch ein Sieb in einen zweiten Topf gießen. Kartoffeln darin 15 Minuten garen. Das Fleisch klein würfeln. Das Öl erhitzen, die Zwiebeln darin goldbraun braten. Sobald die Kartoffeln gar sind, Fleisch und Spätzle in den Topf geben und alles erhitzen. Die Suppe mit Salz und Pfeffer abschmecken, mit Petersilie und gerösteten Zwiebeln bestreut servieren.</w:t>
      </w:r>
    </w:p>
    <w:p w14:paraId="7B48D45B" w14:textId="77777777" w:rsidR="005F78FF" w:rsidRDefault="005F78FF" w:rsidP="005F78FF">
      <w:pPr>
        <w:jc w:val="both"/>
        <w:rPr>
          <w:sz w:val="24"/>
          <w:szCs w:val="24"/>
        </w:rPr>
      </w:pPr>
    </w:p>
    <w:p w14:paraId="3407AEAE" w14:textId="77777777" w:rsidR="005F78FF" w:rsidRPr="00D502CB" w:rsidRDefault="005F78FF" w:rsidP="005F78FF">
      <w:pPr>
        <w:ind w:left="708" w:hanging="708"/>
        <w:jc w:val="both"/>
        <w:rPr>
          <w:sz w:val="24"/>
          <w:szCs w:val="24"/>
        </w:rPr>
      </w:pPr>
      <w:r>
        <w:rPr>
          <w:sz w:val="24"/>
          <w:szCs w:val="24"/>
        </w:rPr>
        <w:t>Info:</w:t>
      </w:r>
      <w:r>
        <w:rPr>
          <w:sz w:val="24"/>
          <w:szCs w:val="24"/>
        </w:rPr>
        <w:tab/>
        <w:t>Die Suppe stammt angeblich aus dem Stuttgarter Stadtteil Gaisburg. Man erzählt, dass er das Lieblingsgericht der „Einjährigen“ war, die immer am Sonntag von ihrer Kaserne und einem Gaisburger Wirt pilgerten, der diesen Rindfleischeintopf mit Kartoffeln und Spätzle erfunden haben soll.</w:t>
      </w:r>
      <w:r w:rsidRPr="00D502CB">
        <w:rPr>
          <w:sz w:val="24"/>
          <w:szCs w:val="24"/>
        </w:rPr>
        <w:br w:type="page"/>
      </w:r>
    </w:p>
    <w:p w14:paraId="7848AFC3" w14:textId="77777777" w:rsidR="005F78FF" w:rsidRDefault="005F78FF" w:rsidP="005F78FF">
      <w:pPr>
        <w:pStyle w:val="Heading2"/>
        <w:spacing w:after="240"/>
      </w:pPr>
      <w:r>
        <w:lastRenderedPageBreak/>
        <w:t>Suppe mit weißen Bohnen und Lamm</w:t>
      </w:r>
      <w:r>
        <w:rPr>
          <w:rStyle w:val="FootnoteReference"/>
        </w:rPr>
        <w:footnoteReference w:id="404"/>
      </w:r>
    </w:p>
    <w:p w14:paraId="178BBB56" w14:textId="77777777" w:rsidR="005F78FF" w:rsidRDefault="005F78FF" w:rsidP="005F78FF">
      <w:pPr>
        <w:rPr>
          <w:sz w:val="24"/>
          <w:szCs w:val="24"/>
        </w:rPr>
      </w:pPr>
      <w:r w:rsidRPr="005700F5">
        <w:rPr>
          <w:sz w:val="24"/>
          <w:szCs w:val="24"/>
          <w:u w:val="single"/>
        </w:rPr>
        <w:t>Zutaten</w:t>
      </w:r>
      <w:r>
        <w:rPr>
          <w:sz w:val="24"/>
          <w:szCs w:val="24"/>
        </w:rPr>
        <w:t xml:space="preserve"> (für 4 Portionen):</w:t>
      </w:r>
    </w:p>
    <w:p w14:paraId="669E9081" w14:textId="77777777" w:rsidR="005F78FF" w:rsidRDefault="005F78FF" w:rsidP="005F78FF">
      <w:pPr>
        <w:rPr>
          <w:sz w:val="24"/>
          <w:szCs w:val="24"/>
        </w:rPr>
      </w:pPr>
      <w:r>
        <w:rPr>
          <w:sz w:val="24"/>
          <w:szCs w:val="24"/>
        </w:rPr>
        <w:t>1 EL Sonnenblumenöl</w:t>
      </w:r>
    </w:p>
    <w:p w14:paraId="6C1AA2E4" w14:textId="77777777" w:rsidR="005F78FF" w:rsidRDefault="005F78FF" w:rsidP="005F78FF">
      <w:pPr>
        <w:rPr>
          <w:sz w:val="24"/>
          <w:szCs w:val="24"/>
        </w:rPr>
      </w:pPr>
      <w:r>
        <w:rPr>
          <w:sz w:val="24"/>
          <w:szCs w:val="24"/>
        </w:rPr>
        <w:t>1 kleine Zwiebel, gehackt</w:t>
      </w:r>
    </w:p>
    <w:p w14:paraId="54E7F299" w14:textId="77777777" w:rsidR="005F78FF" w:rsidRDefault="005F78FF" w:rsidP="005F78FF">
      <w:pPr>
        <w:rPr>
          <w:sz w:val="24"/>
          <w:szCs w:val="24"/>
        </w:rPr>
      </w:pPr>
      <w:r>
        <w:rPr>
          <w:sz w:val="24"/>
          <w:szCs w:val="24"/>
        </w:rPr>
        <w:t>170 g Knollensellerie, geschält und in 0,5 große Würfel geschnitten</w:t>
      </w:r>
    </w:p>
    <w:p w14:paraId="6152B577" w14:textId="77777777" w:rsidR="005F78FF" w:rsidRDefault="005F78FF" w:rsidP="005F78FF">
      <w:pPr>
        <w:rPr>
          <w:sz w:val="24"/>
          <w:szCs w:val="24"/>
        </w:rPr>
      </w:pPr>
      <w:r>
        <w:rPr>
          <w:sz w:val="24"/>
          <w:szCs w:val="24"/>
        </w:rPr>
        <w:t>20 große Knoblauchzehen, geschält</w:t>
      </w:r>
    </w:p>
    <w:p w14:paraId="3D0886EC" w14:textId="77777777" w:rsidR="005F78FF" w:rsidRDefault="005F78FF" w:rsidP="005F78FF">
      <w:pPr>
        <w:rPr>
          <w:sz w:val="24"/>
          <w:szCs w:val="24"/>
        </w:rPr>
      </w:pPr>
      <w:r>
        <w:rPr>
          <w:sz w:val="24"/>
          <w:szCs w:val="24"/>
        </w:rPr>
        <w:t>1 TL gemahlener Kreuzkümmel</w:t>
      </w:r>
    </w:p>
    <w:p w14:paraId="0B2CECC5" w14:textId="77777777" w:rsidR="005F78FF" w:rsidRDefault="005F78FF" w:rsidP="005F78FF">
      <w:pPr>
        <w:rPr>
          <w:sz w:val="24"/>
          <w:szCs w:val="24"/>
        </w:rPr>
      </w:pPr>
      <w:r>
        <w:rPr>
          <w:sz w:val="24"/>
          <w:szCs w:val="24"/>
        </w:rPr>
        <w:t>500 g Schmorfleisch vom Lamm oder Rind, in 2 cm große Würfel geschnitten</w:t>
      </w:r>
    </w:p>
    <w:p w14:paraId="5583FDA8" w14:textId="77777777" w:rsidR="005F78FF" w:rsidRDefault="005F78FF" w:rsidP="005F78FF">
      <w:pPr>
        <w:rPr>
          <w:sz w:val="24"/>
          <w:szCs w:val="24"/>
        </w:rPr>
      </w:pPr>
      <w:r>
        <w:rPr>
          <w:sz w:val="24"/>
          <w:szCs w:val="24"/>
        </w:rPr>
        <w:t>100 g getrocknete weiße Bohnen, über Nacht in reichlich kaltem Wasser eingeweicht und abgetropft</w:t>
      </w:r>
    </w:p>
    <w:p w14:paraId="43A709CC" w14:textId="77777777" w:rsidR="005F78FF" w:rsidRDefault="005F78FF" w:rsidP="005F78FF">
      <w:pPr>
        <w:rPr>
          <w:sz w:val="24"/>
          <w:szCs w:val="24"/>
        </w:rPr>
      </w:pPr>
      <w:r>
        <w:rPr>
          <w:sz w:val="24"/>
          <w:szCs w:val="24"/>
        </w:rPr>
        <w:t>7 Kardamonkapseln, leicht zerdrückt</w:t>
      </w:r>
    </w:p>
    <w:p w14:paraId="7A2FA2EF" w14:textId="77777777" w:rsidR="005F78FF" w:rsidRDefault="005F78FF" w:rsidP="005F78FF">
      <w:pPr>
        <w:rPr>
          <w:sz w:val="24"/>
          <w:szCs w:val="24"/>
        </w:rPr>
      </w:pPr>
      <w:r>
        <w:rPr>
          <w:sz w:val="24"/>
          <w:szCs w:val="24"/>
        </w:rPr>
        <w:t>½ TL gemahlenen Kurkuma</w:t>
      </w:r>
    </w:p>
    <w:p w14:paraId="108AA423" w14:textId="77777777" w:rsidR="005F78FF" w:rsidRDefault="005F78FF" w:rsidP="005F78FF">
      <w:pPr>
        <w:rPr>
          <w:sz w:val="24"/>
          <w:szCs w:val="24"/>
        </w:rPr>
      </w:pPr>
      <w:r>
        <w:rPr>
          <w:sz w:val="24"/>
          <w:szCs w:val="24"/>
        </w:rPr>
        <w:t>2 EL Tomatenmark</w:t>
      </w:r>
    </w:p>
    <w:p w14:paraId="31C78930" w14:textId="77777777" w:rsidR="005F78FF" w:rsidRDefault="005F78FF" w:rsidP="005F78FF">
      <w:pPr>
        <w:rPr>
          <w:sz w:val="24"/>
          <w:szCs w:val="24"/>
        </w:rPr>
      </w:pPr>
      <w:r>
        <w:rPr>
          <w:sz w:val="24"/>
          <w:szCs w:val="24"/>
        </w:rPr>
        <w:t>1 TL Zucker</w:t>
      </w:r>
    </w:p>
    <w:p w14:paraId="4EE6D24D" w14:textId="77777777" w:rsidR="005F78FF" w:rsidRDefault="005F78FF" w:rsidP="005F78FF">
      <w:pPr>
        <w:rPr>
          <w:sz w:val="24"/>
          <w:szCs w:val="24"/>
        </w:rPr>
      </w:pPr>
      <w:r>
        <w:rPr>
          <w:sz w:val="24"/>
          <w:szCs w:val="24"/>
        </w:rPr>
        <w:t>4 vorwiegend festkochende Kartoffeln (250 g) geschält und in 2 cm große Würfel geschnitten</w:t>
      </w:r>
    </w:p>
    <w:p w14:paraId="081EA1FA" w14:textId="77777777" w:rsidR="005F78FF" w:rsidRDefault="005F78FF" w:rsidP="005F78FF">
      <w:pPr>
        <w:rPr>
          <w:sz w:val="24"/>
          <w:szCs w:val="24"/>
        </w:rPr>
      </w:pPr>
      <w:r>
        <w:rPr>
          <w:sz w:val="24"/>
          <w:szCs w:val="24"/>
        </w:rPr>
        <w:t>Gehacktes Koriandergrün, Salz, Pfeffer</w:t>
      </w:r>
    </w:p>
    <w:p w14:paraId="1A38AAAC" w14:textId="77777777" w:rsidR="005F78FF" w:rsidRDefault="005F78FF" w:rsidP="005F78FF">
      <w:pPr>
        <w:rPr>
          <w:sz w:val="24"/>
          <w:szCs w:val="24"/>
        </w:rPr>
      </w:pPr>
      <w:r>
        <w:rPr>
          <w:sz w:val="24"/>
          <w:szCs w:val="24"/>
        </w:rPr>
        <w:t>Zitronenspalten zum Servieren</w:t>
      </w:r>
    </w:p>
    <w:p w14:paraId="0AF83A77" w14:textId="77777777" w:rsidR="005F78FF" w:rsidRDefault="005F78FF" w:rsidP="005F78FF">
      <w:pPr>
        <w:rPr>
          <w:sz w:val="24"/>
          <w:szCs w:val="24"/>
        </w:rPr>
      </w:pPr>
    </w:p>
    <w:p w14:paraId="6FE7A09F" w14:textId="77777777" w:rsidR="005F78FF" w:rsidRDefault="005F78FF" w:rsidP="005F78FF">
      <w:pPr>
        <w:rPr>
          <w:sz w:val="24"/>
          <w:szCs w:val="24"/>
        </w:rPr>
      </w:pPr>
      <w:r>
        <w:rPr>
          <w:sz w:val="24"/>
          <w:szCs w:val="24"/>
        </w:rPr>
        <w:t>Zubereitung:</w:t>
      </w:r>
    </w:p>
    <w:p w14:paraId="2409F936" w14:textId="77777777" w:rsidR="005F78FF" w:rsidRPr="002950FC" w:rsidRDefault="005F78FF" w:rsidP="00B40E8C">
      <w:pPr>
        <w:pStyle w:val="ListParagraph"/>
        <w:numPr>
          <w:ilvl w:val="0"/>
          <w:numId w:val="877"/>
        </w:numPr>
        <w:spacing w:after="120"/>
        <w:ind w:left="714" w:hanging="357"/>
        <w:contextualSpacing w:val="0"/>
        <w:jc w:val="both"/>
        <w:rPr>
          <w:sz w:val="24"/>
          <w:szCs w:val="24"/>
        </w:rPr>
      </w:pPr>
      <w:r w:rsidRPr="002950FC">
        <w:rPr>
          <w:sz w:val="24"/>
          <w:szCs w:val="24"/>
        </w:rPr>
        <w:t>Öl in einer Pfanne erhitzen und die Zwiebel mit dem Sellerie 5 Minuten bei mittlerer Hitze anbraten, bis sie Farbe annimmt. Die Knoblauchzehen und den Kreuzkümmel dazugeben und 2 Minuten mitbraten. Die Pfanne danach vom Herd nehmen und zur Seite stellen.</w:t>
      </w:r>
    </w:p>
    <w:p w14:paraId="2DAA536D" w14:textId="77777777" w:rsidR="005F78FF" w:rsidRPr="002950FC" w:rsidRDefault="005F78FF" w:rsidP="00B40E8C">
      <w:pPr>
        <w:pStyle w:val="ListParagraph"/>
        <w:numPr>
          <w:ilvl w:val="0"/>
          <w:numId w:val="877"/>
        </w:numPr>
        <w:spacing w:after="120"/>
        <w:ind w:left="714" w:hanging="357"/>
        <w:contextualSpacing w:val="0"/>
        <w:jc w:val="both"/>
        <w:rPr>
          <w:sz w:val="24"/>
          <w:szCs w:val="24"/>
        </w:rPr>
      </w:pPr>
      <w:r w:rsidRPr="002950FC">
        <w:rPr>
          <w:sz w:val="24"/>
          <w:szCs w:val="24"/>
        </w:rPr>
        <w:t>Das Fleisch mit 1,75 l Wasser in einen großen Topf geben. Bei mittlerer bis starker Hitze zum Kochen bringen und 10 Minuten köcheln lassen. Aufsteigenden Schaum abschöpfen. Die Zwiebel-Sellerie-Mischung hinzufügen und das Ganze wieder zum Kochen bringen. Den Deckel auflegen und die Suppe 1 Stunde köcheln lassen, bis das Fleisch weich ist.</w:t>
      </w:r>
    </w:p>
    <w:p w14:paraId="7A4F4905" w14:textId="77777777" w:rsidR="005F78FF" w:rsidRDefault="005F78FF" w:rsidP="00B40E8C">
      <w:pPr>
        <w:pStyle w:val="ListParagraph"/>
        <w:numPr>
          <w:ilvl w:val="0"/>
          <w:numId w:val="877"/>
        </w:numPr>
        <w:spacing w:after="120"/>
        <w:ind w:left="714" w:hanging="357"/>
        <w:contextualSpacing w:val="0"/>
        <w:jc w:val="both"/>
        <w:rPr>
          <w:sz w:val="24"/>
          <w:szCs w:val="24"/>
        </w:rPr>
      </w:pPr>
      <w:r w:rsidRPr="002950FC">
        <w:rPr>
          <w:sz w:val="24"/>
          <w:szCs w:val="24"/>
        </w:rPr>
        <w:t xml:space="preserve">Die Kartoffeln dazugeben, mit 1 TL Salz und ½ TL Pfeffer würzen, erneut zum Kochen bringen und die Suppe bei geöffnetem Topf weitere 20 Minuten köcheln lassen, bis die Kartoffeln und die Bohnen weich sind. Die Suppe sollte dick sein. Falls nötig, noch </w:t>
      </w:r>
      <w:r w:rsidRPr="002950FC">
        <w:rPr>
          <w:sz w:val="24"/>
          <w:szCs w:val="24"/>
        </w:rPr>
        <w:lastRenderedPageBreak/>
        <w:t>etwas einkochen lassen. Abschmecken, mit Koriandergrün bestreuen und mit Brot und Zitronenspalten servieren.</w:t>
      </w:r>
    </w:p>
    <w:p w14:paraId="4EB14F82" w14:textId="77777777" w:rsidR="005F78FF" w:rsidRDefault="005F78FF" w:rsidP="005F78FF">
      <w:pPr>
        <w:rPr>
          <w:rFonts w:asciiTheme="majorHAnsi" w:eastAsiaTheme="majorEastAsia" w:hAnsiTheme="majorHAnsi" w:cstheme="majorBidi"/>
          <w:color w:val="2F5496" w:themeColor="accent1" w:themeShade="BF"/>
          <w:sz w:val="26"/>
          <w:szCs w:val="26"/>
        </w:rPr>
      </w:pPr>
      <w:r>
        <w:br w:type="page"/>
      </w:r>
    </w:p>
    <w:p w14:paraId="03441076" w14:textId="77777777" w:rsidR="005F78FF" w:rsidRDefault="005F78FF" w:rsidP="005F78FF">
      <w:pPr>
        <w:pStyle w:val="Heading2"/>
        <w:spacing w:after="240"/>
      </w:pPr>
      <w:r>
        <w:lastRenderedPageBreak/>
        <w:t>Eintopf mit Reisnudeln und Lamm– Giouvétsi me kritharáki</w:t>
      </w:r>
      <w:r>
        <w:rPr>
          <w:rStyle w:val="FootnoteReference"/>
        </w:rPr>
        <w:footnoteReference w:id="405"/>
      </w:r>
      <w:r>
        <w:t xml:space="preserve"> </w:t>
      </w:r>
    </w:p>
    <w:p w14:paraId="6538375C" w14:textId="77777777" w:rsidR="005F78FF" w:rsidRDefault="005F78FF" w:rsidP="005F78FF">
      <w:pPr>
        <w:rPr>
          <w:sz w:val="24"/>
          <w:szCs w:val="24"/>
        </w:rPr>
      </w:pPr>
      <w:r w:rsidRPr="008C5989">
        <w:rPr>
          <w:sz w:val="24"/>
          <w:szCs w:val="24"/>
          <w:u w:val="single"/>
        </w:rPr>
        <w:t>Zutaten</w:t>
      </w:r>
      <w:r>
        <w:rPr>
          <w:sz w:val="24"/>
          <w:szCs w:val="24"/>
        </w:rPr>
        <w:t xml:space="preserve"> (für 4 Portionen)</w:t>
      </w:r>
    </w:p>
    <w:p w14:paraId="38B0C2FB" w14:textId="77777777" w:rsidR="005F78FF" w:rsidRDefault="005F78FF" w:rsidP="005F78FF">
      <w:pPr>
        <w:rPr>
          <w:sz w:val="24"/>
          <w:szCs w:val="24"/>
        </w:rPr>
      </w:pPr>
      <w:r>
        <w:rPr>
          <w:sz w:val="24"/>
          <w:szCs w:val="24"/>
        </w:rPr>
        <w:t>700 g Lammfleisch aus der Keule</w:t>
      </w:r>
    </w:p>
    <w:p w14:paraId="7034D9A4" w14:textId="77777777" w:rsidR="005F78FF" w:rsidRDefault="005F78FF" w:rsidP="005F78FF">
      <w:pPr>
        <w:rPr>
          <w:sz w:val="24"/>
          <w:szCs w:val="24"/>
        </w:rPr>
      </w:pPr>
      <w:r>
        <w:rPr>
          <w:sz w:val="24"/>
          <w:szCs w:val="24"/>
        </w:rPr>
        <w:t>200 g Zwiebeln</w:t>
      </w:r>
    </w:p>
    <w:p w14:paraId="368E6D34" w14:textId="77777777" w:rsidR="005F78FF" w:rsidRDefault="005F78FF" w:rsidP="005F78FF">
      <w:pPr>
        <w:rPr>
          <w:sz w:val="24"/>
          <w:szCs w:val="24"/>
        </w:rPr>
      </w:pPr>
      <w:r>
        <w:rPr>
          <w:sz w:val="24"/>
          <w:szCs w:val="24"/>
        </w:rPr>
        <w:t>3 Knoblauchzehen</w:t>
      </w:r>
    </w:p>
    <w:p w14:paraId="11002ADA" w14:textId="77777777" w:rsidR="005F78FF" w:rsidRDefault="005F78FF" w:rsidP="005F78FF">
      <w:pPr>
        <w:rPr>
          <w:sz w:val="24"/>
          <w:szCs w:val="24"/>
        </w:rPr>
      </w:pPr>
      <w:r>
        <w:rPr>
          <w:sz w:val="24"/>
          <w:szCs w:val="24"/>
        </w:rPr>
        <w:t>500 g reife Fleischtomaten</w:t>
      </w:r>
    </w:p>
    <w:p w14:paraId="4E78A132" w14:textId="77777777" w:rsidR="005F78FF" w:rsidRDefault="005F78FF" w:rsidP="005F78FF">
      <w:pPr>
        <w:rPr>
          <w:sz w:val="24"/>
          <w:szCs w:val="24"/>
        </w:rPr>
      </w:pPr>
      <w:r>
        <w:rPr>
          <w:sz w:val="24"/>
          <w:szCs w:val="24"/>
        </w:rPr>
        <w:t>40 g Butter</w:t>
      </w:r>
    </w:p>
    <w:p w14:paraId="04CCD741" w14:textId="77777777" w:rsidR="005F78FF" w:rsidRDefault="005F78FF" w:rsidP="005F78FF">
      <w:pPr>
        <w:rPr>
          <w:sz w:val="24"/>
          <w:szCs w:val="24"/>
        </w:rPr>
      </w:pPr>
      <w:r>
        <w:rPr>
          <w:sz w:val="24"/>
          <w:szCs w:val="24"/>
        </w:rPr>
        <w:t>1 EL Tomatenmark</w:t>
      </w:r>
    </w:p>
    <w:p w14:paraId="416A9528" w14:textId="77777777" w:rsidR="005F78FF" w:rsidRDefault="005F78FF" w:rsidP="005F78FF">
      <w:pPr>
        <w:rPr>
          <w:sz w:val="24"/>
          <w:szCs w:val="24"/>
        </w:rPr>
      </w:pPr>
      <w:r>
        <w:rPr>
          <w:sz w:val="24"/>
          <w:szCs w:val="24"/>
        </w:rPr>
        <w:t>Salz, Pfeffer</w:t>
      </w:r>
    </w:p>
    <w:p w14:paraId="30E8F061" w14:textId="77777777" w:rsidR="005F78FF" w:rsidRDefault="005F78FF" w:rsidP="005F78FF">
      <w:pPr>
        <w:rPr>
          <w:sz w:val="24"/>
          <w:szCs w:val="24"/>
        </w:rPr>
      </w:pPr>
      <w:r>
        <w:rPr>
          <w:sz w:val="24"/>
          <w:szCs w:val="24"/>
        </w:rPr>
        <w:t>1 TL mildes Paprikapulver</w:t>
      </w:r>
    </w:p>
    <w:p w14:paraId="735A92B3" w14:textId="77777777" w:rsidR="005F78FF" w:rsidRDefault="005F78FF" w:rsidP="005F78FF">
      <w:pPr>
        <w:rPr>
          <w:sz w:val="24"/>
          <w:szCs w:val="24"/>
        </w:rPr>
      </w:pPr>
      <w:r>
        <w:rPr>
          <w:sz w:val="24"/>
          <w:szCs w:val="24"/>
        </w:rPr>
        <w:t>1 TL getrockneter Thymian</w:t>
      </w:r>
    </w:p>
    <w:p w14:paraId="74BAD895" w14:textId="77777777" w:rsidR="005F78FF" w:rsidRDefault="005F78FF" w:rsidP="005F78FF">
      <w:pPr>
        <w:rPr>
          <w:sz w:val="24"/>
          <w:szCs w:val="24"/>
        </w:rPr>
      </w:pPr>
      <w:r>
        <w:rPr>
          <w:sz w:val="24"/>
          <w:szCs w:val="24"/>
        </w:rPr>
        <w:t>200 g Kritharáki</w:t>
      </w:r>
    </w:p>
    <w:p w14:paraId="3F13BA33" w14:textId="77777777" w:rsidR="005F78FF" w:rsidRDefault="005F78FF" w:rsidP="005F78FF">
      <w:pPr>
        <w:rPr>
          <w:sz w:val="24"/>
          <w:szCs w:val="24"/>
        </w:rPr>
      </w:pPr>
      <w:r>
        <w:rPr>
          <w:sz w:val="24"/>
          <w:szCs w:val="24"/>
        </w:rPr>
        <w:t>100 g Gruyère, gerieben</w:t>
      </w:r>
    </w:p>
    <w:p w14:paraId="72DB09EB" w14:textId="77777777" w:rsidR="005F78FF" w:rsidRDefault="005F78FF" w:rsidP="005F78FF">
      <w:pPr>
        <w:rPr>
          <w:sz w:val="24"/>
          <w:szCs w:val="24"/>
        </w:rPr>
      </w:pPr>
    </w:p>
    <w:p w14:paraId="581882F1" w14:textId="77777777" w:rsidR="005F78FF" w:rsidRDefault="005F78FF" w:rsidP="005F78FF">
      <w:pPr>
        <w:rPr>
          <w:sz w:val="24"/>
          <w:szCs w:val="24"/>
        </w:rPr>
      </w:pPr>
      <w:r>
        <w:rPr>
          <w:sz w:val="24"/>
          <w:szCs w:val="24"/>
        </w:rPr>
        <w:t>Zubereitungszeit: 45 Minuten plus 1 ½ Stunden garen</w:t>
      </w:r>
    </w:p>
    <w:p w14:paraId="3F643A15" w14:textId="77777777" w:rsidR="005F78FF" w:rsidRPr="002E38B8" w:rsidRDefault="005F78FF" w:rsidP="00B40E8C">
      <w:pPr>
        <w:pStyle w:val="ListParagraph"/>
        <w:numPr>
          <w:ilvl w:val="0"/>
          <w:numId w:val="440"/>
        </w:numPr>
        <w:spacing w:after="120"/>
        <w:ind w:left="714" w:hanging="357"/>
        <w:contextualSpacing w:val="0"/>
        <w:jc w:val="both"/>
        <w:rPr>
          <w:sz w:val="24"/>
          <w:szCs w:val="24"/>
        </w:rPr>
      </w:pPr>
      <w:r w:rsidRPr="002E38B8">
        <w:rPr>
          <w:sz w:val="24"/>
          <w:szCs w:val="24"/>
        </w:rPr>
        <w:t>Lammfleisch in Würfel von etwa 3 cm Kantenlänge schneiden. Zwiebeln und Knoblauchzehen schälen und klein würfeln. Tomaten mit heißem Wasser übergießen, häuten, Stielansätze entfernen und das Fruchtfleisch würfeln. Backofen auf 225 Grad (Gas 4) vorheizen.</w:t>
      </w:r>
    </w:p>
    <w:p w14:paraId="03150C01" w14:textId="77777777" w:rsidR="005F78FF" w:rsidRPr="002E38B8" w:rsidRDefault="005F78FF" w:rsidP="00B40E8C">
      <w:pPr>
        <w:pStyle w:val="ListParagraph"/>
        <w:numPr>
          <w:ilvl w:val="0"/>
          <w:numId w:val="440"/>
        </w:numPr>
        <w:spacing w:after="120"/>
        <w:ind w:left="714" w:hanging="357"/>
        <w:contextualSpacing w:val="0"/>
        <w:jc w:val="both"/>
        <w:rPr>
          <w:sz w:val="24"/>
          <w:szCs w:val="24"/>
        </w:rPr>
      </w:pPr>
      <w:r w:rsidRPr="002E38B8">
        <w:rPr>
          <w:sz w:val="24"/>
          <w:szCs w:val="24"/>
        </w:rPr>
        <w:t>Butter erhitzen und das Fleisch bei starker Hitze rundum anbraten. Zwiebeln und Knoblauch hinzufügen und glasig werden lassen. Tomaten unterrühren und bei mittlerer Hitze etwa 5 Minuten mitschmoren. Tomatenmark in ¼ l heißem Wasser auflösen und unterrühren. Mit Salz, Pfeffer, Paprikapulver und Thymian abschmecken.</w:t>
      </w:r>
    </w:p>
    <w:p w14:paraId="597A23B5" w14:textId="77777777" w:rsidR="005F78FF" w:rsidRPr="002E38B8" w:rsidRDefault="005F78FF" w:rsidP="00B40E8C">
      <w:pPr>
        <w:pStyle w:val="ListParagraph"/>
        <w:numPr>
          <w:ilvl w:val="0"/>
          <w:numId w:val="440"/>
        </w:numPr>
        <w:spacing w:after="120"/>
        <w:ind w:left="714" w:hanging="357"/>
        <w:contextualSpacing w:val="0"/>
        <w:jc w:val="both"/>
        <w:rPr>
          <w:sz w:val="24"/>
          <w:szCs w:val="24"/>
        </w:rPr>
      </w:pPr>
      <w:r w:rsidRPr="002E38B8">
        <w:rPr>
          <w:sz w:val="24"/>
          <w:szCs w:val="24"/>
        </w:rPr>
        <w:t>Alles in eine feuerfeste Form geben und zugedeckt im Ofen (Mitte) etwa 1 Stunde garen. Dann ¾ l kochend heißes, leicht gesalzenes Wasser dazugießen und die Reisnudeln unterrühren. Das Gericht im Backofen in etwa 30 Minuten fertiggaren.</w:t>
      </w:r>
    </w:p>
    <w:p w14:paraId="3DB8AA14" w14:textId="77777777" w:rsidR="005F78FF" w:rsidRPr="002E38B8" w:rsidRDefault="005F78FF" w:rsidP="00B40E8C">
      <w:pPr>
        <w:pStyle w:val="ListParagraph"/>
        <w:numPr>
          <w:ilvl w:val="0"/>
          <w:numId w:val="440"/>
        </w:numPr>
        <w:spacing w:after="120"/>
        <w:ind w:left="714" w:hanging="357"/>
        <w:contextualSpacing w:val="0"/>
        <w:jc w:val="both"/>
        <w:rPr>
          <w:sz w:val="24"/>
          <w:szCs w:val="24"/>
        </w:rPr>
      </w:pPr>
      <w:r w:rsidRPr="002E38B8">
        <w:rPr>
          <w:sz w:val="24"/>
          <w:szCs w:val="24"/>
        </w:rPr>
        <w:t>Den Eintopf zwischendurch umrühren und nach Bedarf etwas mehr Flüssigkeit dazugeben. Mit Salz und Pfeffer abschmecken und mit geriebenem Käse bestreut servieren.</w:t>
      </w:r>
    </w:p>
    <w:p w14:paraId="70618B24" w14:textId="77777777" w:rsidR="005F78FF" w:rsidRDefault="005F78FF" w:rsidP="005F78FF">
      <w:pPr>
        <w:rPr>
          <w:sz w:val="24"/>
          <w:szCs w:val="24"/>
        </w:rPr>
      </w:pPr>
    </w:p>
    <w:p w14:paraId="6923E806" w14:textId="77777777" w:rsidR="005F78FF" w:rsidRDefault="005F78FF" w:rsidP="005F78FF">
      <w:pPr>
        <w:rPr>
          <w:rFonts w:asciiTheme="majorHAnsi" w:eastAsiaTheme="majorEastAsia" w:hAnsiTheme="majorHAnsi" w:cstheme="majorBidi"/>
          <w:color w:val="2F5496" w:themeColor="accent1" w:themeShade="BF"/>
          <w:sz w:val="26"/>
          <w:szCs w:val="26"/>
        </w:rPr>
      </w:pPr>
      <w:r>
        <w:br w:type="page"/>
      </w:r>
    </w:p>
    <w:p w14:paraId="21892970" w14:textId="77777777" w:rsidR="005F78FF" w:rsidRPr="00C24CC1" w:rsidRDefault="005F78FF" w:rsidP="005F78FF">
      <w:pPr>
        <w:pStyle w:val="Heading2"/>
        <w:spacing w:after="240"/>
      </w:pPr>
      <w:r w:rsidRPr="00C24CC1">
        <w:lastRenderedPageBreak/>
        <w:t>Türkischer Eintopf mit Lamm, Feigen und Zwiebeln</w:t>
      </w:r>
      <w:r>
        <w:rPr>
          <w:rStyle w:val="FootnoteReference"/>
        </w:rPr>
        <w:footnoteReference w:id="406"/>
      </w:r>
    </w:p>
    <w:p w14:paraId="26077FD0" w14:textId="77777777" w:rsidR="005F78FF" w:rsidRDefault="005F78FF" w:rsidP="005F78FF">
      <w:pPr>
        <w:spacing w:after="120"/>
        <w:jc w:val="both"/>
        <w:rPr>
          <w:sz w:val="24"/>
          <w:szCs w:val="24"/>
        </w:rPr>
      </w:pPr>
      <w:r w:rsidRPr="00C24CC1">
        <w:rPr>
          <w:sz w:val="24"/>
          <w:szCs w:val="24"/>
          <w:u w:val="single"/>
        </w:rPr>
        <w:t>Zutaten</w:t>
      </w:r>
      <w:r>
        <w:rPr>
          <w:sz w:val="24"/>
          <w:szCs w:val="24"/>
        </w:rPr>
        <w:t xml:space="preserve"> für 6 Portionen</w:t>
      </w:r>
    </w:p>
    <w:p w14:paraId="08BF050A" w14:textId="77777777" w:rsidR="005F78FF" w:rsidRDefault="005F78FF" w:rsidP="005F78FF">
      <w:pPr>
        <w:spacing w:after="120"/>
        <w:jc w:val="both"/>
        <w:rPr>
          <w:sz w:val="24"/>
          <w:szCs w:val="24"/>
        </w:rPr>
      </w:pPr>
      <w:r>
        <w:rPr>
          <w:sz w:val="24"/>
          <w:szCs w:val="24"/>
        </w:rPr>
        <w:t>300 g getrocknete Feigen ohne Stiele</w:t>
      </w:r>
    </w:p>
    <w:p w14:paraId="23310622" w14:textId="77777777" w:rsidR="005F78FF" w:rsidRDefault="005F78FF" w:rsidP="005F78FF">
      <w:pPr>
        <w:spacing w:after="120"/>
        <w:jc w:val="both"/>
        <w:rPr>
          <w:sz w:val="24"/>
          <w:szCs w:val="24"/>
        </w:rPr>
      </w:pPr>
      <w:r>
        <w:rPr>
          <w:sz w:val="24"/>
          <w:szCs w:val="24"/>
        </w:rPr>
        <w:t>250 ml Wasser</w:t>
      </w:r>
    </w:p>
    <w:p w14:paraId="2AC5145B" w14:textId="77777777" w:rsidR="005F78FF" w:rsidRDefault="005F78FF" w:rsidP="005F78FF">
      <w:pPr>
        <w:spacing w:after="120"/>
        <w:jc w:val="both"/>
        <w:rPr>
          <w:sz w:val="24"/>
          <w:szCs w:val="24"/>
        </w:rPr>
      </w:pPr>
      <w:r>
        <w:rPr>
          <w:sz w:val="24"/>
          <w:szCs w:val="24"/>
        </w:rPr>
        <w:t>100 ml Olivenöl</w:t>
      </w:r>
    </w:p>
    <w:p w14:paraId="65AA9DE7" w14:textId="77777777" w:rsidR="005F78FF" w:rsidRDefault="005F78FF" w:rsidP="005F78FF">
      <w:pPr>
        <w:spacing w:after="120"/>
        <w:jc w:val="both"/>
        <w:rPr>
          <w:sz w:val="24"/>
          <w:szCs w:val="24"/>
        </w:rPr>
      </w:pPr>
      <w:r>
        <w:rPr>
          <w:sz w:val="24"/>
          <w:szCs w:val="24"/>
        </w:rPr>
        <w:t>5 Zwiebeln</w:t>
      </w:r>
    </w:p>
    <w:p w14:paraId="5D78A59F" w14:textId="77777777" w:rsidR="005F78FF" w:rsidRDefault="005F78FF" w:rsidP="005F78FF">
      <w:pPr>
        <w:spacing w:after="120"/>
        <w:jc w:val="both"/>
        <w:rPr>
          <w:sz w:val="24"/>
          <w:szCs w:val="24"/>
        </w:rPr>
      </w:pPr>
      <w:r>
        <w:rPr>
          <w:sz w:val="24"/>
          <w:szCs w:val="24"/>
        </w:rPr>
        <w:t>Lammfleisch aus der Schulter oder Keule in Würfel geschnitten</w:t>
      </w:r>
    </w:p>
    <w:p w14:paraId="7876A484" w14:textId="77777777" w:rsidR="005F78FF" w:rsidRDefault="005F78FF" w:rsidP="005F78FF">
      <w:pPr>
        <w:spacing w:after="120"/>
        <w:jc w:val="both"/>
        <w:rPr>
          <w:sz w:val="24"/>
          <w:szCs w:val="24"/>
        </w:rPr>
      </w:pPr>
      <w:r>
        <w:rPr>
          <w:sz w:val="24"/>
          <w:szCs w:val="24"/>
        </w:rPr>
        <w:t>75 g Mehl</w:t>
      </w:r>
    </w:p>
    <w:p w14:paraId="7A926166" w14:textId="77777777" w:rsidR="005F78FF" w:rsidRDefault="005F78FF" w:rsidP="005F78FF">
      <w:pPr>
        <w:spacing w:after="120"/>
        <w:jc w:val="both"/>
        <w:rPr>
          <w:sz w:val="24"/>
          <w:szCs w:val="24"/>
        </w:rPr>
      </w:pPr>
      <w:r>
        <w:rPr>
          <w:sz w:val="24"/>
          <w:szCs w:val="24"/>
        </w:rPr>
        <w:t>2 EL Tomatenmark</w:t>
      </w:r>
    </w:p>
    <w:p w14:paraId="5CAF7339" w14:textId="77777777" w:rsidR="005F78FF" w:rsidRDefault="005F78FF" w:rsidP="005F78FF">
      <w:pPr>
        <w:spacing w:after="120"/>
        <w:jc w:val="both"/>
        <w:rPr>
          <w:sz w:val="24"/>
          <w:szCs w:val="24"/>
        </w:rPr>
      </w:pPr>
      <w:r>
        <w:rPr>
          <w:sz w:val="24"/>
          <w:szCs w:val="24"/>
        </w:rPr>
        <w:t>1 TL gemahlener Piment</w:t>
      </w:r>
    </w:p>
    <w:p w14:paraId="51E44492" w14:textId="77777777" w:rsidR="005F78FF" w:rsidRDefault="005F78FF" w:rsidP="005F78FF">
      <w:pPr>
        <w:spacing w:after="120"/>
        <w:jc w:val="both"/>
        <w:rPr>
          <w:sz w:val="24"/>
          <w:szCs w:val="24"/>
        </w:rPr>
      </w:pPr>
      <w:r>
        <w:rPr>
          <w:sz w:val="24"/>
          <w:szCs w:val="24"/>
        </w:rPr>
        <w:t>250 ml Rotwein</w:t>
      </w:r>
    </w:p>
    <w:p w14:paraId="3D278056" w14:textId="77777777" w:rsidR="005F78FF" w:rsidRDefault="005F78FF" w:rsidP="005F78FF">
      <w:pPr>
        <w:spacing w:after="120"/>
        <w:jc w:val="both"/>
        <w:rPr>
          <w:sz w:val="24"/>
          <w:szCs w:val="24"/>
        </w:rPr>
      </w:pPr>
      <w:r>
        <w:rPr>
          <w:sz w:val="24"/>
          <w:szCs w:val="24"/>
        </w:rPr>
        <w:t>125 ml Hühnerbrühe</w:t>
      </w:r>
    </w:p>
    <w:p w14:paraId="2F734147" w14:textId="77777777" w:rsidR="005F78FF" w:rsidRDefault="005F78FF" w:rsidP="005F78FF">
      <w:pPr>
        <w:spacing w:after="120"/>
        <w:jc w:val="both"/>
        <w:rPr>
          <w:sz w:val="24"/>
          <w:szCs w:val="24"/>
        </w:rPr>
      </w:pPr>
      <w:r>
        <w:rPr>
          <w:sz w:val="24"/>
          <w:szCs w:val="24"/>
        </w:rPr>
        <w:t>2 Lorbeerblätter</w:t>
      </w:r>
    </w:p>
    <w:p w14:paraId="739C190E" w14:textId="77777777" w:rsidR="005F78FF" w:rsidRDefault="005F78FF" w:rsidP="005F78FF">
      <w:pPr>
        <w:spacing w:after="120"/>
        <w:jc w:val="both"/>
        <w:rPr>
          <w:sz w:val="24"/>
          <w:szCs w:val="24"/>
        </w:rPr>
      </w:pPr>
      <w:r>
        <w:rPr>
          <w:sz w:val="24"/>
          <w:szCs w:val="24"/>
        </w:rPr>
        <w:t>Salz, Pfeffer</w:t>
      </w:r>
    </w:p>
    <w:p w14:paraId="467A2D3D" w14:textId="77777777" w:rsidR="005F78FF" w:rsidRDefault="005F78FF" w:rsidP="005F78FF">
      <w:pPr>
        <w:spacing w:after="120"/>
        <w:jc w:val="both"/>
        <w:rPr>
          <w:sz w:val="24"/>
          <w:szCs w:val="24"/>
        </w:rPr>
      </w:pPr>
    </w:p>
    <w:p w14:paraId="58266070" w14:textId="77777777" w:rsidR="005F78FF" w:rsidRDefault="005F78FF" w:rsidP="005F78FF">
      <w:pPr>
        <w:spacing w:after="120"/>
        <w:jc w:val="both"/>
        <w:rPr>
          <w:sz w:val="24"/>
          <w:szCs w:val="24"/>
        </w:rPr>
      </w:pPr>
      <w:r>
        <w:rPr>
          <w:sz w:val="24"/>
          <w:szCs w:val="24"/>
        </w:rPr>
        <w:t>Zubereitung:</w:t>
      </w:r>
    </w:p>
    <w:p w14:paraId="534E9C60" w14:textId="2894A9E1" w:rsidR="005F78FF" w:rsidRPr="00C24CC1" w:rsidRDefault="005F78FF" w:rsidP="00B40E8C">
      <w:pPr>
        <w:pStyle w:val="ListParagraph"/>
        <w:numPr>
          <w:ilvl w:val="0"/>
          <w:numId w:val="1814"/>
        </w:numPr>
        <w:spacing w:after="120"/>
        <w:ind w:left="714" w:hanging="357"/>
        <w:contextualSpacing w:val="0"/>
        <w:jc w:val="both"/>
        <w:rPr>
          <w:sz w:val="24"/>
          <w:szCs w:val="24"/>
        </w:rPr>
      </w:pPr>
      <w:r w:rsidRPr="00C24CC1">
        <w:rPr>
          <w:sz w:val="24"/>
          <w:szCs w:val="24"/>
        </w:rPr>
        <w:t xml:space="preserve">Zunächst die Feigen in einmal aufgekochten Wasser 45 Minuten lang einweichen. Den Ofen auf 170 Grad vorheizen. Die Hälfte des Olivenöls erhitzt man in einem feuerbeständigen Bräter. So sollte man die Zwiebeln präparieren: schälen, das Wurzelende intakt lassen </w:t>
      </w:r>
      <w:r w:rsidR="00782459">
        <w:rPr>
          <w:sz w:val="24"/>
          <w:szCs w:val="24"/>
        </w:rPr>
        <w:t xml:space="preserve">und </w:t>
      </w:r>
      <w:r w:rsidRPr="00C24CC1">
        <w:rPr>
          <w:sz w:val="24"/>
          <w:szCs w:val="24"/>
        </w:rPr>
        <w:t>der Länge nach vierteln. Sie werden in das heiße Öl gegeben. Jetzt rührt man 15 Minuten lang häufig um, bis die Zwiebeln goldbraun sind und vor sich hin schmoren.</w:t>
      </w:r>
    </w:p>
    <w:p w14:paraId="09D1FA1A" w14:textId="77777777" w:rsidR="005F78FF" w:rsidRPr="00C24CC1" w:rsidRDefault="005F78FF" w:rsidP="00B40E8C">
      <w:pPr>
        <w:pStyle w:val="ListParagraph"/>
        <w:numPr>
          <w:ilvl w:val="0"/>
          <w:numId w:val="1814"/>
        </w:numPr>
        <w:spacing w:after="120"/>
        <w:ind w:left="714" w:hanging="357"/>
        <w:contextualSpacing w:val="0"/>
        <w:jc w:val="both"/>
        <w:rPr>
          <w:sz w:val="24"/>
          <w:szCs w:val="24"/>
        </w:rPr>
      </w:pPr>
      <w:r w:rsidRPr="00C24CC1">
        <w:rPr>
          <w:sz w:val="24"/>
          <w:szCs w:val="24"/>
        </w:rPr>
        <w:t>Dann werden sie in eine Schüssel gegeben und beiseite gestellt. Das Fleisch bestäubt man mit Mehl. In derselben Auflaufform wird das restliche Öl bei mittlerer Stufe erhitzt, und darin brät man das Lammfleisch portionsweise an. Nach ein paar Minuten färbt sich das Fleisch goldbraun. So kommt es in die Schüssel mit den Zwiebeln.</w:t>
      </w:r>
    </w:p>
    <w:p w14:paraId="57746826" w14:textId="77777777" w:rsidR="005F78FF" w:rsidRDefault="005F78FF" w:rsidP="00B40E8C">
      <w:pPr>
        <w:pStyle w:val="ListParagraph"/>
        <w:numPr>
          <w:ilvl w:val="0"/>
          <w:numId w:val="1814"/>
        </w:numPr>
        <w:spacing w:after="120"/>
        <w:ind w:left="714" w:hanging="357"/>
        <w:contextualSpacing w:val="0"/>
        <w:jc w:val="both"/>
        <w:rPr>
          <w:sz w:val="24"/>
          <w:szCs w:val="24"/>
        </w:rPr>
      </w:pPr>
      <w:r w:rsidRPr="00C24CC1">
        <w:rPr>
          <w:sz w:val="24"/>
          <w:szCs w:val="24"/>
        </w:rPr>
        <w:t>Im Bratensatz werden Tomatenmark und Piment unter ständigem Rühren geröstet. Man löscht mit Wein ab und lässt alles 3 -4 Minuten köcheln, bis etwas Flüssigkeit verdampft ist. Dazu kommen die Brühe, die Feigen und das Wasser, in dem man die Feigen eingeweicht hat, das Fleisch, die Zwiebeln und die Lorbeerblätter. Außerdem Salz und Pfeffer dazugeben. Das Ganze schmort zugedeckt 1,5 Stunden lang im Ofen. Wenn das Fleisch zart ist, entfernt man die Lorbeerblätter und schneidet schon mal das Weißbrot auf, das man zum Lammtopf isst. Vielleicht macht man noch einen grünen Salat dazu</w:t>
      </w:r>
      <w:r>
        <w:rPr>
          <w:sz w:val="24"/>
          <w:szCs w:val="24"/>
        </w:rPr>
        <w:t>.</w:t>
      </w:r>
    </w:p>
    <w:p w14:paraId="27CC5631" w14:textId="77777777" w:rsidR="005F78FF" w:rsidRDefault="005F78FF" w:rsidP="005F78FF">
      <w:pPr>
        <w:rPr>
          <w:sz w:val="24"/>
          <w:szCs w:val="24"/>
        </w:rPr>
      </w:pPr>
      <w:r>
        <w:rPr>
          <w:sz w:val="24"/>
          <w:szCs w:val="24"/>
        </w:rPr>
        <w:br w:type="page"/>
      </w:r>
    </w:p>
    <w:p w14:paraId="404BE67B" w14:textId="77777777" w:rsidR="00184880" w:rsidRDefault="00184880" w:rsidP="00184880">
      <w:pPr>
        <w:pStyle w:val="Heading2"/>
        <w:spacing w:after="240"/>
      </w:pPr>
      <w:r>
        <w:lastRenderedPageBreak/>
        <w:t>Iranischer Rindfleischeintopf mit Rhabarber</w:t>
      </w:r>
      <w:r>
        <w:rPr>
          <w:rStyle w:val="FootnoteReference"/>
        </w:rPr>
        <w:footnoteReference w:id="407"/>
      </w:r>
      <w:r>
        <w:t xml:space="preserve"> </w:t>
      </w:r>
    </w:p>
    <w:p w14:paraId="3AD5CE5B" w14:textId="77777777" w:rsidR="00184880" w:rsidRDefault="00184880" w:rsidP="00184880">
      <w:pPr>
        <w:rPr>
          <w:sz w:val="24"/>
          <w:szCs w:val="24"/>
        </w:rPr>
      </w:pPr>
      <w:r w:rsidRPr="00433776">
        <w:rPr>
          <w:sz w:val="24"/>
          <w:szCs w:val="24"/>
          <w:u w:val="single"/>
        </w:rPr>
        <w:t>Zutaten</w:t>
      </w:r>
      <w:r>
        <w:rPr>
          <w:sz w:val="24"/>
          <w:szCs w:val="24"/>
        </w:rPr>
        <w:t xml:space="preserve"> (für 2 bis 3 Portionen):</w:t>
      </w:r>
    </w:p>
    <w:p w14:paraId="375A5273" w14:textId="77777777" w:rsidR="00184880" w:rsidRDefault="00184880" w:rsidP="00184880">
      <w:pPr>
        <w:rPr>
          <w:sz w:val="24"/>
          <w:szCs w:val="24"/>
        </w:rPr>
      </w:pPr>
      <w:r>
        <w:rPr>
          <w:sz w:val="24"/>
          <w:szCs w:val="24"/>
        </w:rPr>
        <w:t>Etwas Olivenöl</w:t>
      </w:r>
    </w:p>
    <w:p w14:paraId="1F19D401" w14:textId="77777777" w:rsidR="00184880" w:rsidRDefault="00184880" w:rsidP="00184880">
      <w:pPr>
        <w:rPr>
          <w:sz w:val="24"/>
          <w:szCs w:val="24"/>
        </w:rPr>
      </w:pPr>
      <w:r>
        <w:rPr>
          <w:sz w:val="24"/>
          <w:szCs w:val="24"/>
        </w:rPr>
        <w:t>1 Zwiebel</w:t>
      </w:r>
    </w:p>
    <w:p w14:paraId="3CE6F61E" w14:textId="77777777" w:rsidR="00184880" w:rsidRDefault="00184880" w:rsidP="00184880">
      <w:pPr>
        <w:rPr>
          <w:sz w:val="24"/>
          <w:szCs w:val="24"/>
        </w:rPr>
      </w:pPr>
      <w:r>
        <w:rPr>
          <w:sz w:val="24"/>
          <w:szCs w:val="24"/>
        </w:rPr>
        <w:t>½ TL gemahlener Kurkuma</w:t>
      </w:r>
    </w:p>
    <w:p w14:paraId="037CA8E1" w14:textId="77777777" w:rsidR="00184880" w:rsidRDefault="00184880" w:rsidP="00184880">
      <w:pPr>
        <w:rPr>
          <w:sz w:val="24"/>
          <w:szCs w:val="24"/>
        </w:rPr>
      </w:pPr>
      <w:r>
        <w:rPr>
          <w:sz w:val="24"/>
          <w:szCs w:val="24"/>
        </w:rPr>
        <w:t>600 g Rinderschmorfleisch (zum Beispiel Gulasch)</w:t>
      </w:r>
    </w:p>
    <w:p w14:paraId="60677A41" w14:textId="77777777" w:rsidR="00184880" w:rsidRDefault="00184880" w:rsidP="00184880">
      <w:pPr>
        <w:rPr>
          <w:sz w:val="24"/>
          <w:szCs w:val="24"/>
        </w:rPr>
      </w:pPr>
      <w:r>
        <w:rPr>
          <w:sz w:val="24"/>
          <w:szCs w:val="24"/>
        </w:rPr>
        <w:t>Salz</w:t>
      </w:r>
    </w:p>
    <w:p w14:paraId="7CCA0A7E" w14:textId="77777777" w:rsidR="00184880" w:rsidRDefault="00184880" w:rsidP="00184880">
      <w:pPr>
        <w:rPr>
          <w:sz w:val="24"/>
          <w:szCs w:val="24"/>
        </w:rPr>
      </w:pPr>
      <w:r>
        <w:rPr>
          <w:sz w:val="24"/>
          <w:szCs w:val="24"/>
        </w:rPr>
        <w:t>1 großes Bund glatte Petersilie</w:t>
      </w:r>
    </w:p>
    <w:p w14:paraId="6E017FC7" w14:textId="77777777" w:rsidR="00184880" w:rsidRDefault="00184880" w:rsidP="00184880">
      <w:pPr>
        <w:rPr>
          <w:sz w:val="24"/>
          <w:szCs w:val="24"/>
        </w:rPr>
      </w:pPr>
      <w:r>
        <w:rPr>
          <w:sz w:val="24"/>
          <w:szCs w:val="24"/>
        </w:rPr>
        <w:t>4 Stangen Rhabarber</w:t>
      </w:r>
    </w:p>
    <w:p w14:paraId="4A8FE6CF" w14:textId="77777777" w:rsidR="00184880" w:rsidRDefault="00184880" w:rsidP="00184880">
      <w:pPr>
        <w:rPr>
          <w:sz w:val="24"/>
          <w:szCs w:val="24"/>
        </w:rPr>
      </w:pPr>
      <w:r>
        <w:rPr>
          <w:sz w:val="24"/>
          <w:szCs w:val="24"/>
        </w:rPr>
        <w:t>Evtl. 2 – 3 TL Zucker</w:t>
      </w:r>
    </w:p>
    <w:p w14:paraId="0D96743C" w14:textId="77777777" w:rsidR="00184880" w:rsidRDefault="00184880" w:rsidP="00184880">
      <w:pPr>
        <w:rPr>
          <w:sz w:val="24"/>
          <w:szCs w:val="24"/>
        </w:rPr>
      </w:pPr>
    </w:p>
    <w:p w14:paraId="5FF5DDE3" w14:textId="77777777" w:rsidR="00184880" w:rsidRDefault="00184880" w:rsidP="00184880">
      <w:pPr>
        <w:rPr>
          <w:sz w:val="24"/>
          <w:szCs w:val="24"/>
        </w:rPr>
      </w:pPr>
      <w:r>
        <w:rPr>
          <w:sz w:val="24"/>
          <w:szCs w:val="24"/>
        </w:rPr>
        <w:t>Zubereitung:</w:t>
      </w:r>
    </w:p>
    <w:p w14:paraId="764E413A" w14:textId="77777777" w:rsidR="00184880" w:rsidRPr="0014707B" w:rsidRDefault="00184880" w:rsidP="00B40E8C">
      <w:pPr>
        <w:pStyle w:val="ListParagraph"/>
        <w:numPr>
          <w:ilvl w:val="0"/>
          <w:numId w:val="1162"/>
        </w:numPr>
        <w:spacing w:after="120"/>
        <w:ind w:left="714" w:hanging="357"/>
        <w:contextualSpacing w:val="0"/>
        <w:jc w:val="both"/>
        <w:rPr>
          <w:sz w:val="24"/>
          <w:szCs w:val="24"/>
        </w:rPr>
      </w:pPr>
      <w:r w:rsidRPr="0014707B">
        <w:rPr>
          <w:sz w:val="24"/>
          <w:szCs w:val="24"/>
        </w:rPr>
        <w:t>Olivenöl, fein gehackte Zwiebel und Kurkuma in einem Topf mit schwerem Boden langsam erhitzen und alles ungefähr 3 Minuten lang unter Rühren andünsten. Fleisch in mundgerechte Stücke schneiden, hinzufügen und kurz mitbraten. Dann mit Wasser gerade so bedecken. Etwas Salz hinzufügen. Die Flüssigkeit einmal aufkochen. Den Topf zudecken und alles 1 Stunde lang bei mittlerer Hitze köcheln lassen.</w:t>
      </w:r>
    </w:p>
    <w:p w14:paraId="33294043" w14:textId="77777777" w:rsidR="00184880" w:rsidRPr="0014707B" w:rsidRDefault="00184880" w:rsidP="00B40E8C">
      <w:pPr>
        <w:pStyle w:val="ListParagraph"/>
        <w:numPr>
          <w:ilvl w:val="0"/>
          <w:numId w:val="1162"/>
        </w:numPr>
        <w:spacing w:after="120"/>
        <w:ind w:left="714" w:hanging="357"/>
        <w:contextualSpacing w:val="0"/>
        <w:jc w:val="both"/>
        <w:rPr>
          <w:sz w:val="24"/>
          <w:szCs w:val="24"/>
        </w:rPr>
      </w:pPr>
      <w:r w:rsidRPr="0014707B">
        <w:rPr>
          <w:sz w:val="24"/>
          <w:szCs w:val="24"/>
        </w:rPr>
        <w:t>Petersilie fein hacken, in einer Pfanne ungefähr 5 Minuten lang in etwas Olivenöl dünsten, dann in den Topf geben. Den Eintopf weitere 30 Minuten schmoren lassen.</w:t>
      </w:r>
    </w:p>
    <w:p w14:paraId="50931D49" w14:textId="77777777" w:rsidR="00184880" w:rsidRPr="0014707B" w:rsidRDefault="00184880" w:rsidP="00B40E8C">
      <w:pPr>
        <w:pStyle w:val="ListParagraph"/>
        <w:numPr>
          <w:ilvl w:val="0"/>
          <w:numId w:val="1162"/>
        </w:numPr>
        <w:spacing w:after="120"/>
        <w:ind w:left="714" w:hanging="357"/>
        <w:contextualSpacing w:val="0"/>
        <w:jc w:val="both"/>
        <w:rPr>
          <w:sz w:val="24"/>
          <w:szCs w:val="24"/>
        </w:rPr>
      </w:pPr>
      <w:r w:rsidRPr="0014707B">
        <w:rPr>
          <w:sz w:val="24"/>
          <w:szCs w:val="24"/>
        </w:rPr>
        <w:t>Man kann die Rhabarberstangen schälen, muss es aber nicht. Jedenfalls werden sie in ungefähr 4 cm große Stücke geschnitten und dann wie zuvor die Petersilie in der Pfanne in etwas Öl kurz angedünstet. Zum Fleisch in den Topf geben. Weitere 15 Minuten lang schmoren lassen. (Insgesamt beträgt die Garzeit also etwas mehr als 1 Stunde und 45 Minuten). Am Ende mit Salz und Zucker – falls der Rhabarber doch zu sauer ist – abschmecken. Dazu Reis.</w:t>
      </w:r>
    </w:p>
    <w:p w14:paraId="36D75648" w14:textId="77777777" w:rsidR="00184880" w:rsidRDefault="00184880" w:rsidP="00184880">
      <w:pPr>
        <w:rPr>
          <w:sz w:val="24"/>
          <w:szCs w:val="24"/>
        </w:rPr>
      </w:pPr>
    </w:p>
    <w:p w14:paraId="7E15DD0C" w14:textId="77777777" w:rsidR="00184880" w:rsidRDefault="00184880" w:rsidP="00782459">
      <w:pPr>
        <w:ind w:left="1416" w:hanging="1416"/>
        <w:jc w:val="both"/>
        <w:rPr>
          <w:sz w:val="24"/>
          <w:szCs w:val="24"/>
        </w:rPr>
      </w:pPr>
      <w:r>
        <w:rPr>
          <w:sz w:val="24"/>
          <w:szCs w:val="24"/>
        </w:rPr>
        <w:t>Kommentar:</w:t>
      </w:r>
      <w:r>
        <w:rPr>
          <w:sz w:val="24"/>
          <w:szCs w:val="24"/>
        </w:rPr>
        <w:tab/>
        <w:t xml:space="preserve">Wenn man mal keine Lust auf Rhabarberkuchen hat, dann wäre das hier vielleicht eine Alternative </w:t>
      </w:r>
      <w:r w:rsidRPr="0014707B">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Pr>
          <w:sz w:val="24"/>
          <w:szCs w:val="24"/>
        </w:rPr>
        <w:t>. Auf persisch heißt dieser Eintopf übrigens Chorescht.</w:t>
      </w:r>
    </w:p>
    <w:p w14:paraId="27CE0DD9" w14:textId="77777777" w:rsidR="00184880" w:rsidRDefault="00184880" w:rsidP="00184880">
      <w:pPr>
        <w:rPr>
          <w:sz w:val="24"/>
          <w:szCs w:val="24"/>
        </w:rPr>
      </w:pPr>
      <w:r>
        <w:rPr>
          <w:sz w:val="24"/>
          <w:szCs w:val="24"/>
        </w:rPr>
        <w:br w:type="page"/>
      </w:r>
    </w:p>
    <w:p w14:paraId="35781AB5" w14:textId="51A5A981" w:rsidR="005F78FF" w:rsidRDefault="005F78FF" w:rsidP="005F78FF">
      <w:pPr>
        <w:pStyle w:val="Heading2"/>
        <w:spacing w:after="240"/>
      </w:pPr>
      <w:r>
        <w:lastRenderedPageBreak/>
        <w:t>Irish Stew Nr. 1</w:t>
      </w:r>
    </w:p>
    <w:p w14:paraId="5BA56CB7" w14:textId="77777777" w:rsidR="005F78FF" w:rsidRDefault="005F78FF" w:rsidP="005F78FF">
      <w:pPr>
        <w:rPr>
          <w:sz w:val="24"/>
          <w:szCs w:val="24"/>
        </w:rPr>
      </w:pPr>
      <w:r w:rsidRPr="00F35720">
        <w:rPr>
          <w:sz w:val="24"/>
          <w:szCs w:val="24"/>
          <w:u w:val="single"/>
        </w:rPr>
        <w:t>Zutaten</w:t>
      </w:r>
      <w:r>
        <w:rPr>
          <w:sz w:val="24"/>
          <w:szCs w:val="24"/>
        </w:rPr>
        <w:t xml:space="preserve"> (für 4 Portionen)</w:t>
      </w:r>
    </w:p>
    <w:p w14:paraId="744895F3" w14:textId="77777777" w:rsidR="005F78FF" w:rsidRDefault="005F78FF" w:rsidP="005F78FF">
      <w:pPr>
        <w:rPr>
          <w:sz w:val="24"/>
          <w:szCs w:val="24"/>
        </w:rPr>
      </w:pPr>
      <w:r>
        <w:rPr>
          <w:sz w:val="24"/>
          <w:szCs w:val="24"/>
        </w:rPr>
        <w:t>500 g Spitzkohl</w:t>
      </w:r>
    </w:p>
    <w:p w14:paraId="1FAD7394" w14:textId="77777777" w:rsidR="005F78FF" w:rsidRDefault="005F78FF" w:rsidP="005F78FF">
      <w:pPr>
        <w:rPr>
          <w:sz w:val="24"/>
          <w:szCs w:val="24"/>
        </w:rPr>
      </w:pPr>
      <w:r>
        <w:rPr>
          <w:sz w:val="24"/>
          <w:szCs w:val="24"/>
        </w:rPr>
        <w:t>100 g Zwiebeln</w:t>
      </w:r>
    </w:p>
    <w:p w14:paraId="5C37C89C" w14:textId="77777777" w:rsidR="005F78FF" w:rsidRDefault="005F78FF" w:rsidP="005F78FF">
      <w:pPr>
        <w:rPr>
          <w:sz w:val="24"/>
          <w:szCs w:val="24"/>
        </w:rPr>
      </w:pPr>
      <w:r>
        <w:rPr>
          <w:sz w:val="24"/>
          <w:szCs w:val="24"/>
        </w:rPr>
        <w:t>800 g Lammrücken</w:t>
      </w:r>
    </w:p>
    <w:p w14:paraId="6317EC53" w14:textId="77777777" w:rsidR="005F78FF" w:rsidRDefault="005F78FF" w:rsidP="005F78FF">
      <w:pPr>
        <w:rPr>
          <w:sz w:val="24"/>
          <w:szCs w:val="24"/>
        </w:rPr>
      </w:pPr>
      <w:r>
        <w:rPr>
          <w:sz w:val="24"/>
          <w:szCs w:val="24"/>
        </w:rPr>
        <w:t>600 g Kartoffeln</w:t>
      </w:r>
    </w:p>
    <w:p w14:paraId="27D21C52" w14:textId="77777777" w:rsidR="005F78FF" w:rsidRDefault="005F78FF" w:rsidP="005F78FF">
      <w:pPr>
        <w:rPr>
          <w:sz w:val="24"/>
          <w:szCs w:val="24"/>
        </w:rPr>
      </w:pPr>
      <w:r>
        <w:rPr>
          <w:sz w:val="24"/>
          <w:szCs w:val="24"/>
        </w:rPr>
        <w:t>500 g Möhren</w:t>
      </w:r>
    </w:p>
    <w:p w14:paraId="42954C68" w14:textId="77777777" w:rsidR="005F78FF" w:rsidRDefault="005F78FF" w:rsidP="005F78FF">
      <w:pPr>
        <w:rPr>
          <w:sz w:val="24"/>
          <w:szCs w:val="24"/>
        </w:rPr>
      </w:pPr>
      <w:r>
        <w:rPr>
          <w:sz w:val="24"/>
          <w:szCs w:val="24"/>
        </w:rPr>
        <w:t>6 EL Öl</w:t>
      </w:r>
    </w:p>
    <w:p w14:paraId="74A10AB8" w14:textId="77777777" w:rsidR="005F78FF" w:rsidRDefault="005F78FF" w:rsidP="005F78FF">
      <w:pPr>
        <w:rPr>
          <w:sz w:val="24"/>
          <w:szCs w:val="24"/>
        </w:rPr>
      </w:pPr>
      <w:r>
        <w:rPr>
          <w:sz w:val="24"/>
          <w:szCs w:val="24"/>
        </w:rPr>
        <w:t>Salz, Pfeffer</w:t>
      </w:r>
    </w:p>
    <w:p w14:paraId="612525FC" w14:textId="77777777" w:rsidR="005F78FF" w:rsidRDefault="005F78FF" w:rsidP="005F78FF">
      <w:pPr>
        <w:rPr>
          <w:sz w:val="24"/>
          <w:szCs w:val="24"/>
        </w:rPr>
      </w:pPr>
      <w:r>
        <w:rPr>
          <w:sz w:val="24"/>
          <w:szCs w:val="24"/>
        </w:rPr>
        <w:t>2 TL Kümmelkörner</w:t>
      </w:r>
    </w:p>
    <w:p w14:paraId="692F192C" w14:textId="77777777" w:rsidR="005F78FF" w:rsidRDefault="005F78FF" w:rsidP="005F78FF">
      <w:pPr>
        <w:rPr>
          <w:sz w:val="24"/>
          <w:szCs w:val="24"/>
        </w:rPr>
      </w:pPr>
      <w:r>
        <w:rPr>
          <w:sz w:val="24"/>
          <w:szCs w:val="24"/>
        </w:rPr>
        <w:t>1 l Gemüsebrühe</w:t>
      </w:r>
    </w:p>
    <w:p w14:paraId="4EE5AB03" w14:textId="77777777" w:rsidR="005F78FF" w:rsidRDefault="005F78FF" w:rsidP="005F78FF">
      <w:pPr>
        <w:rPr>
          <w:sz w:val="24"/>
          <w:szCs w:val="24"/>
        </w:rPr>
      </w:pPr>
      <w:r>
        <w:rPr>
          <w:sz w:val="24"/>
          <w:szCs w:val="24"/>
        </w:rPr>
        <w:t>1 Tüte Zwiebelsuppenpulver (für 0,75 l)</w:t>
      </w:r>
    </w:p>
    <w:p w14:paraId="5BDE7FDC" w14:textId="77777777" w:rsidR="005F78FF" w:rsidRDefault="005F78FF" w:rsidP="005F78FF">
      <w:pPr>
        <w:rPr>
          <w:sz w:val="24"/>
          <w:szCs w:val="24"/>
        </w:rPr>
      </w:pPr>
      <w:r>
        <w:rPr>
          <w:sz w:val="24"/>
          <w:szCs w:val="24"/>
        </w:rPr>
        <w:t>4 EL gehackter Kerbel</w:t>
      </w:r>
    </w:p>
    <w:p w14:paraId="01DBF8BC" w14:textId="77777777" w:rsidR="005F78FF" w:rsidRDefault="005F78FF" w:rsidP="005F78FF">
      <w:pPr>
        <w:rPr>
          <w:sz w:val="24"/>
          <w:szCs w:val="24"/>
        </w:rPr>
      </w:pPr>
    </w:p>
    <w:p w14:paraId="6EE207A8" w14:textId="77777777" w:rsidR="005F78FF" w:rsidRDefault="005F78FF" w:rsidP="005F78FF">
      <w:pPr>
        <w:rPr>
          <w:sz w:val="24"/>
          <w:szCs w:val="24"/>
        </w:rPr>
      </w:pPr>
      <w:r>
        <w:rPr>
          <w:sz w:val="24"/>
          <w:szCs w:val="24"/>
        </w:rPr>
        <w:t>Zubereitung:</w:t>
      </w:r>
    </w:p>
    <w:p w14:paraId="704C9D2F" w14:textId="77777777" w:rsidR="005F78FF" w:rsidRPr="0064331A" w:rsidRDefault="005F78FF" w:rsidP="00B40E8C">
      <w:pPr>
        <w:pStyle w:val="ListParagraph"/>
        <w:numPr>
          <w:ilvl w:val="0"/>
          <w:numId w:val="837"/>
        </w:numPr>
        <w:spacing w:after="120"/>
        <w:ind w:left="714" w:hanging="357"/>
        <w:contextualSpacing w:val="0"/>
        <w:jc w:val="both"/>
        <w:rPr>
          <w:sz w:val="24"/>
          <w:szCs w:val="24"/>
        </w:rPr>
      </w:pPr>
      <w:r w:rsidRPr="0064331A">
        <w:rPr>
          <w:sz w:val="24"/>
          <w:szCs w:val="24"/>
        </w:rPr>
        <w:t>Spitzkohl putzen, vierteln, den Strunk entfernen. Viertel in ca. 2 cm breite Streifen schneiden. Zwiebeln würfeln. Lammrücken ca. 2 cm groß würfeln. Kartoffeln und Möhren schälen und 1,5 cm große würfeln.</w:t>
      </w:r>
    </w:p>
    <w:p w14:paraId="46370D3C" w14:textId="77777777" w:rsidR="005F78FF" w:rsidRPr="0064331A" w:rsidRDefault="005F78FF" w:rsidP="00B40E8C">
      <w:pPr>
        <w:pStyle w:val="ListParagraph"/>
        <w:numPr>
          <w:ilvl w:val="0"/>
          <w:numId w:val="837"/>
        </w:numPr>
        <w:spacing w:after="120"/>
        <w:ind w:left="714" w:hanging="357"/>
        <w:contextualSpacing w:val="0"/>
        <w:jc w:val="both"/>
        <w:rPr>
          <w:sz w:val="24"/>
          <w:szCs w:val="24"/>
        </w:rPr>
      </w:pPr>
      <w:r w:rsidRPr="0064331A">
        <w:rPr>
          <w:sz w:val="24"/>
          <w:szCs w:val="24"/>
        </w:rPr>
        <w:t>Fleisch in 2 Portionen in einem Bräter in je 2 EL heißem Öl rundherum scharf anbraten. Mit Salz, Pfeffer und je ½ TL Kümmelkörner würzen. Fleisch herausnehmen. Kartoffeln, Möhren, Spitzkohl und Zwiebeln in 2 EL Öl im Bräter anbraten. Mit Salz, Pfeffer und 1 TL Kümmel würzen.</w:t>
      </w:r>
    </w:p>
    <w:p w14:paraId="490385B2" w14:textId="77777777" w:rsidR="005F78FF" w:rsidRDefault="005F78FF" w:rsidP="00B40E8C">
      <w:pPr>
        <w:pStyle w:val="ListParagraph"/>
        <w:numPr>
          <w:ilvl w:val="0"/>
          <w:numId w:val="837"/>
        </w:numPr>
        <w:spacing w:after="120"/>
        <w:ind w:left="714" w:hanging="357"/>
        <w:contextualSpacing w:val="0"/>
        <w:jc w:val="both"/>
        <w:rPr>
          <w:sz w:val="24"/>
          <w:szCs w:val="24"/>
        </w:rPr>
      </w:pPr>
      <w:r w:rsidRPr="0064331A">
        <w:rPr>
          <w:sz w:val="24"/>
          <w:szCs w:val="24"/>
        </w:rPr>
        <w:t>Gemüsebrühe zugießen, Zwiebelsuppenpulver einrühren. Zugedeckt bei mittlerer Hitze 20 Minuten garen. Fleisch 3 Minuten vor Ende zugeben. Kerbel unterheben und eventuell nachwürzen.</w:t>
      </w:r>
    </w:p>
    <w:p w14:paraId="272CE1C5" w14:textId="77777777" w:rsidR="005F78FF" w:rsidRDefault="005F78FF" w:rsidP="005F78FF">
      <w:pPr>
        <w:rPr>
          <w:sz w:val="24"/>
          <w:szCs w:val="24"/>
        </w:rPr>
      </w:pPr>
      <w:r>
        <w:rPr>
          <w:sz w:val="24"/>
          <w:szCs w:val="24"/>
        </w:rPr>
        <w:br w:type="page"/>
      </w:r>
    </w:p>
    <w:p w14:paraId="7FDE0FD0" w14:textId="77777777" w:rsidR="005F78FF" w:rsidRDefault="005F78FF" w:rsidP="005F78FF">
      <w:pPr>
        <w:pStyle w:val="Heading2"/>
        <w:spacing w:after="240"/>
      </w:pPr>
      <w:r>
        <w:lastRenderedPageBreak/>
        <w:t>Irish Stew Nr. 2</w:t>
      </w:r>
    </w:p>
    <w:p w14:paraId="0511A92F" w14:textId="77777777" w:rsidR="005F78FF" w:rsidRDefault="005F78FF" w:rsidP="005F78FF">
      <w:pPr>
        <w:rPr>
          <w:sz w:val="24"/>
          <w:szCs w:val="24"/>
        </w:rPr>
      </w:pPr>
      <w:r w:rsidRPr="00F35720">
        <w:rPr>
          <w:sz w:val="24"/>
          <w:szCs w:val="24"/>
          <w:u w:val="single"/>
        </w:rPr>
        <w:t>Zutaten</w:t>
      </w:r>
      <w:r>
        <w:rPr>
          <w:sz w:val="24"/>
          <w:szCs w:val="24"/>
        </w:rPr>
        <w:t xml:space="preserve"> (für 4-5 Portionen)</w:t>
      </w:r>
    </w:p>
    <w:p w14:paraId="1194250D" w14:textId="77777777" w:rsidR="005F78FF" w:rsidRDefault="005F78FF" w:rsidP="005F78FF">
      <w:pPr>
        <w:rPr>
          <w:sz w:val="24"/>
          <w:szCs w:val="24"/>
        </w:rPr>
      </w:pPr>
      <w:r>
        <w:rPr>
          <w:sz w:val="24"/>
          <w:szCs w:val="24"/>
        </w:rPr>
        <w:t xml:space="preserve">1 kg kleingeschnittenes Lammfleisch </w:t>
      </w:r>
    </w:p>
    <w:p w14:paraId="7B5E274E" w14:textId="77777777" w:rsidR="005F78FF" w:rsidRDefault="005F78FF" w:rsidP="005F78FF">
      <w:pPr>
        <w:rPr>
          <w:sz w:val="24"/>
          <w:szCs w:val="24"/>
        </w:rPr>
      </w:pPr>
      <w:r>
        <w:rPr>
          <w:sz w:val="24"/>
          <w:szCs w:val="24"/>
        </w:rPr>
        <w:t>1 kg Spitzkohl oder Wirsing</w:t>
      </w:r>
    </w:p>
    <w:p w14:paraId="6616D564" w14:textId="77777777" w:rsidR="005F78FF" w:rsidRDefault="005F78FF" w:rsidP="005F78FF">
      <w:pPr>
        <w:rPr>
          <w:sz w:val="24"/>
          <w:szCs w:val="24"/>
        </w:rPr>
      </w:pPr>
      <w:r>
        <w:rPr>
          <w:sz w:val="24"/>
          <w:szCs w:val="24"/>
        </w:rPr>
        <w:t>4 große Karotten</w:t>
      </w:r>
    </w:p>
    <w:p w14:paraId="1505597D" w14:textId="77777777" w:rsidR="005F78FF" w:rsidRDefault="005F78FF" w:rsidP="005F78FF">
      <w:pPr>
        <w:rPr>
          <w:sz w:val="24"/>
          <w:szCs w:val="24"/>
        </w:rPr>
      </w:pPr>
      <w:r>
        <w:rPr>
          <w:sz w:val="24"/>
          <w:szCs w:val="24"/>
        </w:rPr>
        <w:t>2 mittelgroße Zwiebeln</w:t>
      </w:r>
    </w:p>
    <w:p w14:paraId="0946C311" w14:textId="77777777" w:rsidR="005F78FF" w:rsidRDefault="005F78FF" w:rsidP="005F78FF">
      <w:pPr>
        <w:rPr>
          <w:sz w:val="24"/>
          <w:szCs w:val="24"/>
        </w:rPr>
      </w:pPr>
      <w:r>
        <w:rPr>
          <w:sz w:val="24"/>
          <w:szCs w:val="24"/>
        </w:rPr>
        <w:t>5 mittelgroße Kartoffeln</w:t>
      </w:r>
    </w:p>
    <w:p w14:paraId="7AB60E8E" w14:textId="77777777" w:rsidR="005F78FF" w:rsidRDefault="005F78FF" w:rsidP="005F78FF">
      <w:pPr>
        <w:rPr>
          <w:sz w:val="24"/>
          <w:szCs w:val="24"/>
        </w:rPr>
      </w:pPr>
      <w:r>
        <w:rPr>
          <w:sz w:val="24"/>
          <w:szCs w:val="24"/>
        </w:rPr>
        <w:t>Thymian</w:t>
      </w:r>
    </w:p>
    <w:p w14:paraId="3559644F" w14:textId="77777777" w:rsidR="005F78FF" w:rsidRDefault="005F78FF" w:rsidP="005F78FF">
      <w:pPr>
        <w:rPr>
          <w:sz w:val="24"/>
          <w:szCs w:val="24"/>
        </w:rPr>
      </w:pPr>
    </w:p>
    <w:p w14:paraId="4169F4F4" w14:textId="77777777" w:rsidR="005F78FF" w:rsidRDefault="005F78FF" w:rsidP="005F78FF">
      <w:pPr>
        <w:rPr>
          <w:sz w:val="24"/>
          <w:szCs w:val="24"/>
        </w:rPr>
      </w:pPr>
      <w:r>
        <w:rPr>
          <w:sz w:val="24"/>
          <w:szCs w:val="24"/>
        </w:rPr>
        <w:t>Zubereitung:</w:t>
      </w:r>
    </w:p>
    <w:p w14:paraId="18E70EB5" w14:textId="77777777" w:rsidR="005F78FF" w:rsidRPr="00FE103B" w:rsidRDefault="005F78FF" w:rsidP="00B40E8C">
      <w:pPr>
        <w:pStyle w:val="ListParagraph"/>
        <w:numPr>
          <w:ilvl w:val="0"/>
          <w:numId w:val="838"/>
        </w:numPr>
        <w:jc w:val="both"/>
        <w:rPr>
          <w:sz w:val="24"/>
          <w:szCs w:val="24"/>
        </w:rPr>
      </w:pPr>
      <w:r w:rsidRPr="00FE103B">
        <w:rPr>
          <w:sz w:val="24"/>
          <w:szCs w:val="24"/>
        </w:rPr>
        <w:t>Gemüse putzen und zerkleinern, mit dem Fleisch und den geschälten und gewürfelten Kartoffeln sowie dem Thymian abwechselnd in einem großen Topf schichten. Lagenweise mild salzen und pfeffern, mit Wasser hoch angießen und 2,5 Stunden im Ofen bei 180 Grad garen.</w:t>
      </w:r>
    </w:p>
    <w:p w14:paraId="732BF5F7" w14:textId="77777777" w:rsidR="005F78FF" w:rsidRDefault="005F78FF" w:rsidP="005F78FF">
      <w:pPr>
        <w:ind w:left="708" w:hanging="708"/>
        <w:jc w:val="both"/>
        <w:rPr>
          <w:sz w:val="24"/>
          <w:szCs w:val="24"/>
        </w:rPr>
      </w:pPr>
    </w:p>
    <w:p w14:paraId="7887F81E" w14:textId="77777777" w:rsidR="005F78FF" w:rsidRPr="00FE103B" w:rsidRDefault="005F78FF" w:rsidP="005F78FF">
      <w:pPr>
        <w:ind w:left="708" w:hanging="708"/>
        <w:jc w:val="both"/>
        <w:rPr>
          <w:sz w:val="24"/>
          <w:szCs w:val="24"/>
        </w:rPr>
      </w:pPr>
      <w:r>
        <w:rPr>
          <w:sz w:val="24"/>
          <w:szCs w:val="24"/>
        </w:rPr>
        <w:t>Tipp:</w:t>
      </w:r>
      <w:r>
        <w:rPr>
          <w:sz w:val="24"/>
          <w:szCs w:val="24"/>
        </w:rPr>
        <w:tab/>
      </w:r>
      <w:r w:rsidRPr="00FE103B">
        <w:rPr>
          <w:sz w:val="24"/>
          <w:szCs w:val="24"/>
        </w:rPr>
        <w:t>Statt Lamm kann man durchaus auch Rindfleisch nehmen. Dazu Guinness und Brot servieren.</w:t>
      </w:r>
    </w:p>
    <w:p w14:paraId="13468C9D" w14:textId="77777777" w:rsidR="005F78FF" w:rsidRDefault="005F78FF" w:rsidP="005F78FF">
      <w:pPr>
        <w:rPr>
          <w:sz w:val="24"/>
          <w:szCs w:val="24"/>
        </w:rPr>
      </w:pPr>
      <w:r>
        <w:rPr>
          <w:sz w:val="24"/>
          <w:szCs w:val="24"/>
        </w:rPr>
        <w:br w:type="page"/>
      </w:r>
    </w:p>
    <w:p w14:paraId="148D244D" w14:textId="77777777" w:rsidR="005F78FF" w:rsidRDefault="005F78FF" w:rsidP="005F78FF">
      <w:pPr>
        <w:pStyle w:val="Heading2"/>
        <w:spacing w:after="240"/>
      </w:pPr>
      <w:r>
        <w:lastRenderedPageBreak/>
        <w:t>Irish Stew Nr. 3</w:t>
      </w:r>
    </w:p>
    <w:p w14:paraId="05B65978" w14:textId="77777777" w:rsidR="005F78FF" w:rsidRDefault="005F78FF" w:rsidP="005F78FF">
      <w:pPr>
        <w:rPr>
          <w:sz w:val="24"/>
          <w:szCs w:val="24"/>
        </w:rPr>
      </w:pPr>
      <w:r w:rsidRPr="00F35720">
        <w:rPr>
          <w:sz w:val="24"/>
          <w:szCs w:val="24"/>
          <w:u w:val="single"/>
        </w:rPr>
        <w:t>Zutaten</w:t>
      </w:r>
      <w:r>
        <w:rPr>
          <w:sz w:val="24"/>
          <w:szCs w:val="24"/>
        </w:rPr>
        <w:t xml:space="preserve"> (für 4 Portionen)</w:t>
      </w:r>
    </w:p>
    <w:p w14:paraId="3F930C9D" w14:textId="77777777" w:rsidR="005F78FF" w:rsidRDefault="005F78FF" w:rsidP="005F78FF">
      <w:pPr>
        <w:rPr>
          <w:sz w:val="24"/>
          <w:szCs w:val="24"/>
        </w:rPr>
      </w:pPr>
      <w:r>
        <w:rPr>
          <w:sz w:val="24"/>
          <w:szCs w:val="24"/>
        </w:rPr>
        <w:t>1 kg Lammknochen und Fleischstücke</w:t>
      </w:r>
    </w:p>
    <w:p w14:paraId="0757A979" w14:textId="77777777" w:rsidR="005F78FF" w:rsidRDefault="005F78FF" w:rsidP="005F78FF">
      <w:pPr>
        <w:rPr>
          <w:sz w:val="24"/>
          <w:szCs w:val="24"/>
        </w:rPr>
      </w:pPr>
      <w:r>
        <w:rPr>
          <w:sz w:val="24"/>
          <w:szCs w:val="24"/>
        </w:rPr>
        <w:t>2 mittelgroße Karotten</w:t>
      </w:r>
    </w:p>
    <w:p w14:paraId="490D308B" w14:textId="77777777" w:rsidR="005F78FF" w:rsidRDefault="005F78FF" w:rsidP="005F78FF">
      <w:pPr>
        <w:rPr>
          <w:sz w:val="24"/>
          <w:szCs w:val="24"/>
        </w:rPr>
      </w:pPr>
      <w:r>
        <w:rPr>
          <w:sz w:val="24"/>
          <w:szCs w:val="24"/>
        </w:rPr>
        <w:t>2 Stangen Staudensellerie</w:t>
      </w:r>
    </w:p>
    <w:p w14:paraId="1A0C1712" w14:textId="77777777" w:rsidR="005F78FF" w:rsidRDefault="005F78FF" w:rsidP="005F78FF">
      <w:pPr>
        <w:rPr>
          <w:sz w:val="24"/>
          <w:szCs w:val="24"/>
        </w:rPr>
      </w:pPr>
      <w:r>
        <w:rPr>
          <w:sz w:val="24"/>
          <w:szCs w:val="24"/>
        </w:rPr>
        <w:t>1 mittelgroße Zwiebel</w:t>
      </w:r>
    </w:p>
    <w:p w14:paraId="5CDDC775" w14:textId="77777777" w:rsidR="005F78FF" w:rsidRDefault="005F78FF" w:rsidP="005F78FF">
      <w:pPr>
        <w:rPr>
          <w:sz w:val="24"/>
          <w:szCs w:val="24"/>
        </w:rPr>
      </w:pPr>
      <w:r>
        <w:rPr>
          <w:sz w:val="24"/>
          <w:szCs w:val="24"/>
        </w:rPr>
        <w:t>2 Knoblauchzehen</w:t>
      </w:r>
    </w:p>
    <w:p w14:paraId="4339BD01" w14:textId="77777777" w:rsidR="005F78FF" w:rsidRDefault="005F78FF" w:rsidP="005F78FF">
      <w:pPr>
        <w:rPr>
          <w:sz w:val="24"/>
          <w:szCs w:val="24"/>
        </w:rPr>
      </w:pPr>
      <w:r>
        <w:rPr>
          <w:sz w:val="24"/>
          <w:szCs w:val="24"/>
        </w:rPr>
        <w:t>Je ein Stängel Rosmarin und Thymian</w:t>
      </w:r>
    </w:p>
    <w:p w14:paraId="19149F9D" w14:textId="77777777" w:rsidR="005F78FF" w:rsidRDefault="005F78FF" w:rsidP="005F78FF">
      <w:pPr>
        <w:rPr>
          <w:sz w:val="24"/>
          <w:szCs w:val="24"/>
        </w:rPr>
      </w:pPr>
    </w:p>
    <w:p w14:paraId="473C121E" w14:textId="77777777" w:rsidR="005F78FF" w:rsidRPr="00F35720" w:rsidRDefault="005F78FF" w:rsidP="005F78FF">
      <w:pPr>
        <w:rPr>
          <w:i/>
          <w:iCs/>
          <w:sz w:val="24"/>
          <w:szCs w:val="24"/>
        </w:rPr>
      </w:pPr>
      <w:r w:rsidRPr="00F35720">
        <w:rPr>
          <w:i/>
          <w:iCs/>
          <w:sz w:val="24"/>
          <w:szCs w:val="24"/>
        </w:rPr>
        <w:t>Für das Stew:</w:t>
      </w:r>
    </w:p>
    <w:p w14:paraId="668FD8B2" w14:textId="77777777" w:rsidR="005F78FF" w:rsidRDefault="005F78FF" w:rsidP="005F78FF">
      <w:pPr>
        <w:rPr>
          <w:sz w:val="24"/>
          <w:szCs w:val="24"/>
        </w:rPr>
      </w:pPr>
      <w:r>
        <w:rPr>
          <w:sz w:val="24"/>
          <w:szCs w:val="24"/>
        </w:rPr>
        <w:t>1 EL Olivenöl</w:t>
      </w:r>
    </w:p>
    <w:p w14:paraId="37790FAA" w14:textId="77777777" w:rsidR="005F78FF" w:rsidRDefault="005F78FF" w:rsidP="005F78FF">
      <w:pPr>
        <w:rPr>
          <w:sz w:val="24"/>
          <w:szCs w:val="24"/>
        </w:rPr>
      </w:pPr>
      <w:r>
        <w:rPr>
          <w:sz w:val="24"/>
          <w:szCs w:val="24"/>
        </w:rPr>
        <w:t>400 g gewürfeltes Lamm</w:t>
      </w:r>
    </w:p>
    <w:p w14:paraId="3A5AAEEC" w14:textId="77777777" w:rsidR="005F78FF" w:rsidRDefault="005F78FF" w:rsidP="005F78FF">
      <w:pPr>
        <w:rPr>
          <w:sz w:val="24"/>
          <w:szCs w:val="24"/>
        </w:rPr>
      </w:pPr>
      <w:r>
        <w:rPr>
          <w:sz w:val="24"/>
          <w:szCs w:val="24"/>
        </w:rPr>
        <w:t>Butter</w:t>
      </w:r>
    </w:p>
    <w:p w14:paraId="43F5561F" w14:textId="77777777" w:rsidR="005F78FF" w:rsidRDefault="005F78FF" w:rsidP="005F78FF">
      <w:pPr>
        <w:rPr>
          <w:sz w:val="24"/>
          <w:szCs w:val="24"/>
        </w:rPr>
      </w:pPr>
      <w:r>
        <w:rPr>
          <w:sz w:val="24"/>
          <w:szCs w:val="24"/>
        </w:rPr>
        <w:t>2 Stangen Staudensellerie</w:t>
      </w:r>
    </w:p>
    <w:p w14:paraId="35F5BA8E" w14:textId="77777777" w:rsidR="005F78FF" w:rsidRDefault="005F78FF" w:rsidP="005F78FF">
      <w:pPr>
        <w:rPr>
          <w:sz w:val="24"/>
          <w:szCs w:val="24"/>
        </w:rPr>
      </w:pPr>
      <w:r>
        <w:rPr>
          <w:sz w:val="24"/>
          <w:szCs w:val="24"/>
        </w:rPr>
        <w:t>1 mittelgroße Stange Lauch</w:t>
      </w:r>
    </w:p>
    <w:p w14:paraId="2F02A484" w14:textId="77777777" w:rsidR="005F78FF" w:rsidRDefault="005F78FF" w:rsidP="005F78FF">
      <w:pPr>
        <w:rPr>
          <w:sz w:val="24"/>
          <w:szCs w:val="24"/>
        </w:rPr>
      </w:pPr>
      <w:r>
        <w:rPr>
          <w:sz w:val="24"/>
          <w:szCs w:val="24"/>
        </w:rPr>
        <w:t>2 Karotten</w:t>
      </w:r>
    </w:p>
    <w:p w14:paraId="136E2802" w14:textId="77777777" w:rsidR="005F78FF" w:rsidRDefault="005F78FF" w:rsidP="005F78FF">
      <w:pPr>
        <w:rPr>
          <w:sz w:val="24"/>
          <w:szCs w:val="24"/>
        </w:rPr>
      </w:pPr>
      <w:r>
        <w:rPr>
          <w:sz w:val="24"/>
          <w:szCs w:val="24"/>
        </w:rPr>
        <w:t>400 ml Lammfonds</w:t>
      </w:r>
    </w:p>
    <w:p w14:paraId="04019638" w14:textId="77777777" w:rsidR="005F78FF" w:rsidRDefault="005F78FF" w:rsidP="005F78FF">
      <w:pPr>
        <w:rPr>
          <w:sz w:val="24"/>
          <w:szCs w:val="24"/>
        </w:rPr>
      </w:pPr>
      <w:r>
        <w:rPr>
          <w:sz w:val="24"/>
          <w:szCs w:val="24"/>
        </w:rPr>
        <w:t>1 Stängel Rosmarin, 1 Lorbeerblatt</w:t>
      </w:r>
    </w:p>
    <w:p w14:paraId="4BEC8C61" w14:textId="77777777" w:rsidR="005F78FF" w:rsidRDefault="005F78FF" w:rsidP="005F78FF">
      <w:pPr>
        <w:rPr>
          <w:sz w:val="24"/>
          <w:szCs w:val="24"/>
        </w:rPr>
      </w:pPr>
    </w:p>
    <w:p w14:paraId="4CD23B41" w14:textId="77777777" w:rsidR="005F78FF" w:rsidRDefault="005F78FF" w:rsidP="005F78FF">
      <w:pPr>
        <w:rPr>
          <w:sz w:val="24"/>
          <w:szCs w:val="24"/>
        </w:rPr>
      </w:pPr>
      <w:r>
        <w:rPr>
          <w:sz w:val="24"/>
          <w:szCs w:val="24"/>
        </w:rPr>
        <w:t>Zubereitung:</w:t>
      </w:r>
    </w:p>
    <w:p w14:paraId="38381A89" w14:textId="77777777" w:rsidR="005F78FF" w:rsidRPr="00F35720" w:rsidRDefault="005F78FF" w:rsidP="00B40E8C">
      <w:pPr>
        <w:pStyle w:val="ListParagraph"/>
        <w:numPr>
          <w:ilvl w:val="0"/>
          <w:numId w:val="1572"/>
        </w:numPr>
        <w:spacing w:after="120"/>
        <w:ind w:left="1077" w:hanging="357"/>
        <w:contextualSpacing w:val="0"/>
        <w:jc w:val="both"/>
        <w:rPr>
          <w:sz w:val="24"/>
          <w:szCs w:val="24"/>
        </w:rPr>
      </w:pPr>
      <w:r w:rsidRPr="00F35720">
        <w:rPr>
          <w:sz w:val="24"/>
          <w:szCs w:val="24"/>
        </w:rPr>
        <w:t>Für den Fonds den Ofen auf 200 Grad vorheizen und die Lammknochen und Fleischabschnitte mit dem grob zerkleinerten Gemüse, den Zwiebeln und Knoblauch für eine Stunde braten. Danach die Zutaten in einen großen Topf geben, die Kräuter hinzufügen und alles mit Wasser bedecken. Den Fond für mindestens 2 -4 Stunden zugedeckt auf dem Herd simmern lassen. Dann die Brühe durch ein Sieb gießen und im Kühlschrank aufbewahren. Nach dem Erkalten das Fett abschöpfen.</w:t>
      </w:r>
    </w:p>
    <w:p w14:paraId="661B1CB4" w14:textId="3C3AAFAF" w:rsidR="00595ECD" w:rsidRPr="00DA537A" w:rsidRDefault="005F78FF" w:rsidP="00B40E8C">
      <w:pPr>
        <w:pStyle w:val="ListParagraph"/>
        <w:numPr>
          <w:ilvl w:val="0"/>
          <w:numId w:val="1572"/>
        </w:numPr>
        <w:spacing w:after="120"/>
        <w:ind w:left="1077" w:hanging="357"/>
        <w:contextualSpacing w:val="0"/>
        <w:jc w:val="both"/>
        <w:rPr>
          <w:sz w:val="24"/>
          <w:szCs w:val="24"/>
        </w:rPr>
      </w:pPr>
      <w:r w:rsidRPr="00F35720">
        <w:rPr>
          <w:sz w:val="24"/>
          <w:szCs w:val="24"/>
        </w:rPr>
        <w:t>Für das Stew das Olivenöl in eine große Kasserolle geben und die Lammstücke auf mittlerer bis hoher Temperatur einige Minuten braun anbraten lassen- Die Hitze herunterschalten, die Butter zufügen und die Gemüse ca. 15 Minuten darin andünsten. Mit 400 ml Fond angießen, Lorbeer und Rosmarin zugeben und 90 Minuten sanft kochen lassen. Bei Bedarf Fond oder Wasser dazugießen. Die Sauce eventuell mit etwas Mehl binden</w:t>
      </w:r>
      <w:r w:rsidR="00DA537A">
        <w:rPr>
          <w:sz w:val="24"/>
          <w:szCs w:val="24"/>
        </w:rPr>
        <w:t>.</w:t>
      </w:r>
      <w:r w:rsidR="00595ECD" w:rsidRPr="00DA537A">
        <w:rPr>
          <w:sz w:val="24"/>
          <w:szCs w:val="24"/>
        </w:rPr>
        <w:br w:type="page"/>
      </w:r>
    </w:p>
    <w:p w14:paraId="7A50217C" w14:textId="7D310CB7" w:rsidR="00FA0BE9" w:rsidRDefault="00DA537A" w:rsidP="00FE3F40">
      <w:pPr>
        <w:pStyle w:val="Heading1"/>
      </w:pPr>
      <w:r>
        <w:lastRenderedPageBreak/>
        <w:t>F</w:t>
      </w:r>
      <w:r w:rsidR="00FA0BE9">
        <w:t>isch</w:t>
      </w:r>
      <w:r w:rsidR="00FA0BE9">
        <w:br w:type="page"/>
      </w:r>
    </w:p>
    <w:p w14:paraId="7D5E74C6" w14:textId="77777777" w:rsidR="002F03B3" w:rsidRDefault="002F03B3" w:rsidP="00A27853">
      <w:pPr>
        <w:pStyle w:val="Heading2"/>
        <w:spacing w:after="240"/>
      </w:pPr>
      <w:r>
        <w:lastRenderedPageBreak/>
        <w:t>Fischfilets in brauner Butter mit Kapern und Zitrone</w:t>
      </w:r>
    </w:p>
    <w:p w14:paraId="4AD4506E" w14:textId="49DB2443" w:rsidR="002F03B3" w:rsidRDefault="002F03B3">
      <w:pPr>
        <w:rPr>
          <w:sz w:val="24"/>
          <w:szCs w:val="24"/>
        </w:rPr>
      </w:pPr>
      <w:r w:rsidRPr="00A27853">
        <w:rPr>
          <w:sz w:val="24"/>
          <w:szCs w:val="24"/>
          <w:u w:val="single"/>
        </w:rPr>
        <w:t>Zutaten</w:t>
      </w:r>
      <w:r>
        <w:rPr>
          <w:sz w:val="24"/>
          <w:szCs w:val="24"/>
        </w:rPr>
        <w:t xml:space="preserve"> </w:t>
      </w:r>
      <w:r w:rsidR="00A27853">
        <w:rPr>
          <w:sz w:val="24"/>
          <w:szCs w:val="24"/>
        </w:rPr>
        <w:t>(</w:t>
      </w:r>
      <w:r>
        <w:rPr>
          <w:sz w:val="24"/>
          <w:szCs w:val="24"/>
        </w:rPr>
        <w:t>für 2 Portionen</w:t>
      </w:r>
      <w:r w:rsidR="00A27853">
        <w:rPr>
          <w:sz w:val="24"/>
          <w:szCs w:val="24"/>
        </w:rPr>
        <w:t>):</w:t>
      </w:r>
    </w:p>
    <w:p w14:paraId="5CE5B7F6" w14:textId="77777777" w:rsidR="002F03B3" w:rsidRDefault="002F03B3">
      <w:pPr>
        <w:rPr>
          <w:sz w:val="24"/>
          <w:szCs w:val="24"/>
        </w:rPr>
      </w:pPr>
      <w:r>
        <w:rPr>
          <w:sz w:val="24"/>
          <w:szCs w:val="24"/>
        </w:rPr>
        <w:t>2 Fischfilets</w:t>
      </w:r>
    </w:p>
    <w:p w14:paraId="03A936ED" w14:textId="378ABC9B" w:rsidR="002F03B3" w:rsidRDefault="002F03B3">
      <w:pPr>
        <w:rPr>
          <w:sz w:val="24"/>
          <w:szCs w:val="24"/>
        </w:rPr>
      </w:pPr>
      <w:r>
        <w:rPr>
          <w:sz w:val="24"/>
          <w:szCs w:val="24"/>
        </w:rPr>
        <w:t>Salz, Pfeffer</w:t>
      </w:r>
    </w:p>
    <w:p w14:paraId="7EE6FCD0" w14:textId="77777777" w:rsidR="002F03B3" w:rsidRDefault="002F03B3">
      <w:pPr>
        <w:rPr>
          <w:sz w:val="24"/>
          <w:szCs w:val="24"/>
        </w:rPr>
      </w:pPr>
      <w:r>
        <w:rPr>
          <w:sz w:val="24"/>
          <w:szCs w:val="24"/>
        </w:rPr>
        <w:t>Etwas Olivenöl</w:t>
      </w:r>
    </w:p>
    <w:p w14:paraId="13755B05" w14:textId="77777777" w:rsidR="002F03B3" w:rsidRDefault="002F03B3">
      <w:pPr>
        <w:rPr>
          <w:sz w:val="24"/>
          <w:szCs w:val="24"/>
        </w:rPr>
      </w:pPr>
      <w:r>
        <w:rPr>
          <w:sz w:val="24"/>
          <w:szCs w:val="24"/>
        </w:rPr>
        <w:t>40 g Butter</w:t>
      </w:r>
    </w:p>
    <w:p w14:paraId="7A10FF61" w14:textId="77777777" w:rsidR="002F03B3" w:rsidRDefault="002F03B3">
      <w:pPr>
        <w:rPr>
          <w:sz w:val="24"/>
          <w:szCs w:val="24"/>
        </w:rPr>
      </w:pPr>
      <w:r>
        <w:rPr>
          <w:sz w:val="24"/>
          <w:szCs w:val="24"/>
        </w:rPr>
        <w:t>1 Schalotte</w:t>
      </w:r>
    </w:p>
    <w:p w14:paraId="34954290" w14:textId="77777777" w:rsidR="002F03B3" w:rsidRDefault="002F03B3">
      <w:pPr>
        <w:rPr>
          <w:sz w:val="24"/>
          <w:szCs w:val="24"/>
        </w:rPr>
      </w:pPr>
      <w:r>
        <w:rPr>
          <w:sz w:val="24"/>
          <w:szCs w:val="24"/>
        </w:rPr>
        <w:t>2 EL Kapern</w:t>
      </w:r>
    </w:p>
    <w:p w14:paraId="46F5288A" w14:textId="77777777" w:rsidR="002F03B3" w:rsidRDefault="002F03B3">
      <w:pPr>
        <w:rPr>
          <w:sz w:val="24"/>
          <w:szCs w:val="24"/>
        </w:rPr>
      </w:pPr>
      <w:r>
        <w:rPr>
          <w:sz w:val="24"/>
          <w:szCs w:val="24"/>
        </w:rPr>
        <w:t>Saft von ½ Zitrone</w:t>
      </w:r>
    </w:p>
    <w:p w14:paraId="60C761BD" w14:textId="77777777" w:rsidR="002F03B3" w:rsidRDefault="002F03B3">
      <w:pPr>
        <w:rPr>
          <w:sz w:val="24"/>
          <w:szCs w:val="24"/>
        </w:rPr>
      </w:pPr>
      <w:r>
        <w:rPr>
          <w:sz w:val="24"/>
          <w:szCs w:val="24"/>
        </w:rPr>
        <w:t>1 Handvoll Petersilie</w:t>
      </w:r>
    </w:p>
    <w:p w14:paraId="2535149F" w14:textId="77777777" w:rsidR="002F03B3" w:rsidRDefault="002F03B3">
      <w:pPr>
        <w:rPr>
          <w:sz w:val="24"/>
          <w:szCs w:val="24"/>
        </w:rPr>
      </w:pPr>
    </w:p>
    <w:p w14:paraId="79A67C7A" w14:textId="74484C60" w:rsidR="00A27853" w:rsidRDefault="00A27853">
      <w:pPr>
        <w:rPr>
          <w:sz w:val="24"/>
          <w:szCs w:val="24"/>
        </w:rPr>
      </w:pPr>
      <w:r>
        <w:rPr>
          <w:sz w:val="24"/>
          <w:szCs w:val="24"/>
        </w:rPr>
        <w:t>Zubereitung:</w:t>
      </w:r>
    </w:p>
    <w:p w14:paraId="57BFAB24" w14:textId="7790C20E" w:rsidR="002F03B3" w:rsidRPr="00A27853" w:rsidRDefault="002F03B3" w:rsidP="00B40E8C">
      <w:pPr>
        <w:pStyle w:val="ListParagraph"/>
        <w:numPr>
          <w:ilvl w:val="0"/>
          <w:numId w:val="1578"/>
        </w:numPr>
        <w:spacing w:after="120"/>
        <w:ind w:left="714" w:hanging="357"/>
        <w:contextualSpacing w:val="0"/>
        <w:jc w:val="both"/>
        <w:rPr>
          <w:sz w:val="24"/>
          <w:szCs w:val="24"/>
        </w:rPr>
      </w:pPr>
      <w:r w:rsidRPr="00A27853">
        <w:rPr>
          <w:sz w:val="24"/>
          <w:szCs w:val="24"/>
        </w:rPr>
        <w:t>Fisch salzen und pfeffern und in etwas Olivenöl in einer beschichteten Pfanne auf beiden Seiten braten.</w:t>
      </w:r>
    </w:p>
    <w:p w14:paraId="13ACFB54" w14:textId="77777777" w:rsidR="00097AAF" w:rsidRPr="00A27853" w:rsidRDefault="002F03B3" w:rsidP="00B40E8C">
      <w:pPr>
        <w:pStyle w:val="ListParagraph"/>
        <w:numPr>
          <w:ilvl w:val="0"/>
          <w:numId w:val="1578"/>
        </w:numPr>
        <w:spacing w:after="120"/>
        <w:ind w:left="714" w:hanging="357"/>
        <w:contextualSpacing w:val="0"/>
        <w:jc w:val="both"/>
        <w:rPr>
          <w:sz w:val="24"/>
          <w:szCs w:val="24"/>
        </w:rPr>
      </w:pPr>
      <w:r w:rsidRPr="00A27853">
        <w:rPr>
          <w:sz w:val="24"/>
          <w:szCs w:val="24"/>
        </w:rPr>
        <w:t>In derselben Pfanne Butter zerlassen und erhitzen, bis sie ein</w:t>
      </w:r>
      <w:r w:rsidR="00A92B5D" w:rsidRPr="00A27853">
        <w:rPr>
          <w:sz w:val="24"/>
          <w:szCs w:val="24"/>
        </w:rPr>
        <w:t xml:space="preserve"> </w:t>
      </w:r>
      <w:r w:rsidRPr="00A27853">
        <w:rPr>
          <w:sz w:val="24"/>
          <w:szCs w:val="24"/>
        </w:rPr>
        <w:t>bis</w:t>
      </w:r>
      <w:r w:rsidR="00A92B5D" w:rsidRPr="00A27853">
        <w:rPr>
          <w:sz w:val="24"/>
          <w:szCs w:val="24"/>
        </w:rPr>
        <w:t>s</w:t>
      </w:r>
      <w:r w:rsidRPr="00A27853">
        <w:rPr>
          <w:sz w:val="24"/>
          <w:szCs w:val="24"/>
        </w:rPr>
        <w:t xml:space="preserve">chen schäumt und sich bräunlich färbt. Schalotten sehr fein hacken, mit den Kapern in die Pfanne geben und alles 1 Minute dünsten. Zitronensaft und </w:t>
      </w:r>
      <w:r w:rsidR="00A92B5D" w:rsidRPr="00A27853">
        <w:rPr>
          <w:sz w:val="24"/>
          <w:szCs w:val="24"/>
        </w:rPr>
        <w:t>Petersilie</w:t>
      </w:r>
      <w:r w:rsidRPr="00A27853">
        <w:rPr>
          <w:sz w:val="24"/>
          <w:szCs w:val="24"/>
        </w:rPr>
        <w:t xml:space="preserve"> dazugeben.</w:t>
      </w:r>
    </w:p>
    <w:p w14:paraId="2F486CC1" w14:textId="59E8221C" w:rsidR="00625F25" w:rsidRDefault="00097AAF" w:rsidP="00CD20D3">
      <w:pPr>
        <w:pStyle w:val="Heading2"/>
        <w:spacing w:after="240"/>
      </w:pPr>
      <w:r>
        <w:br w:type="page"/>
      </w:r>
      <w:r w:rsidR="00625F25">
        <w:lastRenderedPageBreak/>
        <w:t>Heilbutt mit Spargel und Erbsen in brauner Butter</w:t>
      </w:r>
      <w:r w:rsidR="002416B9">
        <w:rPr>
          <w:rStyle w:val="FootnoteReference"/>
        </w:rPr>
        <w:footnoteReference w:id="408"/>
      </w:r>
    </w:p>
    <w:p w14:paraId="4B2E3808" w14:textId="0F3A9661" w:rsidR="005609C2" w:rsidRPr="005609C2" w:rsidRDefault="00625F25">
      <w:pPr>
        <w:rPr>
          <w:sz w:val="24"/>
          <w:szCs w:val="24"/>
        </w:rPr>
      </w:pPr>
      <w:r w:rsidRPr="00CD20D3">
        <w:rPr>
          <w:sz w:val="24"/>
          <w:szCs w:val="24"/>
          <w:u w:val="single"/>
        </w:rPr>
        <w:t>Zutaten</w:t>
      </w:r>
      <w:r w:rsidR="005609C2" w:rsidRPr="005609C2">
        <w:rPr>
          <w:sz w:val="24"/>
          <w:szCs w:val="24"/>
        </w:rPr>
        <w:t xml:space="preserve"> </w:t>
      </w:r>
      <w:r w:rsidR="00CD20D3">
        <w:rPr>
          <w:sz w:val="24"/>
          <w:szCs w:val="24"/>
        </w:rPr>
        <w:t>(</w:t>
      </w:r>
      <w:r w:rsidR="005609C2" w:rsidRPr="005609C2">
        <w:rPr>
          <w:sz w:val="24"/>
          <w:szCs w:val="24"/>
        </w:rPr>
        <w:t>für 4 – 8 Portionen</w:t>
      </w:r>
      <w:r w:rsidR="00CD20D3">
        <w:rPr>
          <w:sz w:val="24"/>
          <w:szCs w:val="24"/>
        </w:rPr>
        <w:t>):</w:t>
      </w:r>
    </w:p>
    <w:p w14:paraId="1C39C38B" w14:textId="2EAC33A6" w:rsidR="005609C2" w:rsidRDefault="005609C2">
      <w:pPr>
        <w:rPr>
          <w:sz w:val="24"/>
          <w:szCs w:val="24"/>
        </w:rPr>
      </w:pPr>
      <w:r w:rsidRPr="005609C2">
        <w:rPr>
          <w:sz w:val="24"/>
          <w:szCs w:val="24"/>
        </w:rPr>
        <w:t>Je nach Anzahl der Per</w:t>
      </w:r>
      <w:r>
        <w:rPr>
          <w:sz w:val="24"/>
          <w:szCs w:val="24"/>
        </w:rPr>
        <w:t>s</w:t>
      </w:r>
      <w:r w:rsidR="00CD20D3">
        <w:rPr>
          <w:sz w:val="24"/>
          <w:szCs w:val="24"/>
        </w:rPr>
        <w:t>o</w:t>
      </w:r>
      <w:r>
        <w:rPr>
          <w:sz w:val="24"/>
          <w:szCs w:val="24"/>
        </w:rPr>
        <w:t xml:space="preserve">nen zwischen 700 und 1000 g Heilbutt ohne Haut (wahlweise </w:t>
      </w:r>
      <w:r w:rsidR="00CD20D3">
        <w:rPr>
          <w:sz w:val="24"/>
          <w:szCs w:val="24"/>
        </w:rPr>
        <w:t>La</w:t>
      </w:r>
      <w:r>
        <w:rPr>
          <w:sz w:val="24"/>
          <w:szCs w:val="24"/>
        </w:rPr>
        <w:t>chs, Seesaibling oder Filet von irgendeinem anderen großen, fetten, festen Fisch)</w:t>
      </w:r>
    </w:p>
    <w:p w14:paraId="505C069A" w14:textId="17E578F6" w:rsidR="005609C2" w:rsidRDefault="005609C2">
      <w:pPr>
        <w:rPr>
          <w:sz w:val="24"/>
          <w:szCs w:val="24"/>
        </w:rPr>
      </w:pPr>
      <w:r>
        <w:rPr>
          <w:sz w:val="24"/>
          <w:szCs w:val="24"/>
        </w:rPr>
        <w:t>1 Bund grüner Spargel. je dünner umso besser</w:t>
      </w:r>
    </w:p>
    <w:p w14:paraId="24632474" w14:textId="77777777" w:rsidR="005609C2" w:rsidRDefault="005609C2">
      <w:pPr>
        <w:rPr>
          <w:sz w:val="24"/>
          <w:szCs w:val="24"/>
        </w:rPr>
      </w:pPr>
      <w:r>
        <w:rPr>
          <w:sz w:val="24"/>
          <w:szCs w:val="24"/>
        </w:rPr>
        <w:t>1 Bund Frühlingszwiebeln</w:t>
      </w:r>
    </w:p>
    <w:p w14:paraId="5B438E27" w14:textId="77777777" w:rsidR="005609C2" w:rsidRDefault="005609C2">
      <w:pPr>
        <w:rPr>
          <w:sz w:val="24"/>
          <w:szCs w:val="24"/>
        </w:rPr>
      </w:pPr>
      <w:r>
        <w:rPr>
          <w:sz w:val="24"/>
          <w:szCs w:val="24"/>
        </w:rPr>
        <w:t>100 ml Olivenöl</w:t>
      </w:r>
    </w:p>
    <w:p w14:paraId="79ADE82E" w14:textId="6C231298" w:rsidR="005609C2" w:rsidRDefault="005609C2">
      <w:pPr>
        <w:rPr>
          <w:sz w:val="24"/>
          <w:szCs w:val="24"/>
        </w:rPr>
      </w:pPr>
      <w:r>
        <w:rPr>
          <w:sz w:val="24"/>
          <w:szCs w:val="24"/>
        </w:rPr>
        <w:t>Salz, Pfeffer</w:t>
      </w:r>
    </w:p>
    <w:p w14:paraId="264AF44C" w14:textId="77777777" w:rsidR="005609C2" w:rsidRDefault="005609C2">
      <w:pPr>
        <w:rPr>
          <w:sz w:val="24"/>
          <w:szCs w:val="24"/>
        </w:rPr>
      </w:pPr>
      <w:r>
        <w:rPr>
          <w:sz w:val="24"/>
          <w:szCs w:val="24"/>
        </w:rPr>
        <w:t>Mindestens 60 g ungesalzene Butter</w:t>
      </w:r>
    </w:p>
    <w:p w14:paraId="3FB726DC" w14:textId="77777777" w:rsidR="005609C2" w:rsidRDefault="005609C2">
      <w:pPr>
        <w:rPr>
          <w:sz w:val="24"/>
          <w:szCs w:val="24"/>
        </w:rPr>
      </w:pPr>
      <w:r>
        <w:rPr>
          <w:sz w:val="24"/>
          <w:szCs w:val="24"/>
        </w:rPr>
        <w:t>300 g Erbsen (frisch oder TK)</w:t>
      </w:r>
    </w:p>
    <w:p w14:paraId="39B1A9D1" w14:textId="11F7EDA0" w:rsidR="005609C2" w:rsidRDefault="005609C2">
      <w:pPr>
        <w:rPr>
          <w:sz w:val="24"/>
          <w:szCs w:val="24"/>
        </w:rPr>
      </w:pPr>
      <w:r>
        <w:rPr>
          <w:sz w:val="24"/>
          <w:szCs w:val="24"/>
        </w:rPr>
        <w:t>2 EL Schnittlauch</w:t>
      </w:r>
    </w:p>
    <w:p w14:paraId="4FE3ADB1" w14:textId="004FFE90" w:rsidR="005609C2" w:rsidRDefault="005609C2">
      <w:pPr>
        <w:rPr>
          <w:sz w:val="24"/>
          <w:szCs w:val="24"/>
        </w:rPr>
      </w:pPr>
      <w:r>
        <w:rPr>
          <w:sz w:val="24"/>
          <w:szCs w:val="24"/>
        </w:rPr>
        <w:t xml:space="preserve">2 EL </w:t>
      </w:r>
      <w:r w:rsidR="00CD20D3">
        <w:rPr>
          <w:sz w:val="24"/>
          <w:szCs w:val="24"/>
        </w:rPr>
        <w:t>f</w:t>
      </w:r>
      <w:r>
        <w:rPr>
          <w:sz w:val="24"/>
          <w:szCs w:val="24"/>
        </w:rPr>
        <w:t>rischer Estragon</w:t>
      </w:r>
    </w:p>
    <w:p w14:paraId="198AC203" w14:textId="77777777" w:rsidR="005609C2" w:rsidRDefault="005609C2">
      <w:pPr>
        <w:rPr>
          <w:sz w:val="24"/>
          <w:szCs w:val="24"/>
        </w:rPr>
      </w:pPr>
      <w:r>
        <w:rPr>
          <w:sz w:val="24"/>
          <w:szCs w:val="24"/>
        </w:rPr>
        <w:t>1 Zitrone</w:t>
      </w:r>
    </w:p>
    <w:p w14:paraId="1F46B186" w14:textId="77777777" w:rsidR="005609C2" w:rsidRDefault="005609C2">
      <w:pPr>
        <w:rPr>
          <w:sz w:val="24"/>
          <w:szCs w:val="24"/>
        </w:rPr>
      </w:pPr>
    </w:p>
    <w:p w14:paraId="5369E34D" w14:textId="77777777" w:rsidR="005609C2" w:rsidRDefault="005609C2">
      <w:pPr>
        <w:rPr>
          <w:sz w:val="24"/>
          <w:szCs w:val="24"/>
        </w:rPr>
      </w:pPr>
      <w:r>
        <w:rPr>
          <w:sz w:val="24"/>
          <w:szCs w:val="24"/>
        </w:rPr>
        <w:t>Zubereitung:</w:t>
      </w:r>
    </w:p>
    <w:p w14:paraId="58C59564" w14:textId="77777777" w:rsidR="005609C2" w:rsidRPr="00CD20D3" w:rsidRDefault="005609C2" w:rsidP="00B40E8C">
      <w:pPr>
        <w:pStyle w:val="ListParagraph"/>
        <w:numPr>
          <w:ilvl w:val="0"/>
          <w:numId w:val="1729"/>
        </w:numPr>
        <w:spacing w:after="120"/>
        <w:ind w:left="714" w:hanging="357"/>
        <w:contextualSpacing w:val="0"/>
        <w:jc w:val="both"/>
        <w:rPr>
          <w:sz w:val="24"/>
          <w:szCs w:val="24"/>
        </w:rPr>
      </w:pPr>
      <w:r w:rsidRPr="00CD20D3">
        <w:rPr>
          <w:sz w:val="24"/>
          <w:szCs w:val="24"/>
        </w:rPr>
        <w:t>Ofen auf 200 Grad Umluft vorheizen.</w:t>
      </w:r>
    </w:p>
    <w:p w14:paraId="57FCFDC2" w14:textId="77777777" w:rsidR="005609C2" w:rsidRPr="00CD20D3" w:rsidRDefault="005609C2" w:rsidP="00B40E8C">
      <w:pPr>
        <w:pStyle w:val="ListParagraph"/>
        <w:numPr>
          <w:ilvl w:val="0"/>
          <w:numId w:val="1729"/>
        </w:numPr>
        <w:spacing w:after="120"/>
        <w:ind w:left="714" w:hanging="357"/>
        <w:contextualSpacing w:val="0"/>
        <w:jc w:val="both"/>
        <w:rPr>
          <w:sz w:val="24"/>
          <w:szCs w:val="24"/>
        </w:rPr>
      </w:pPr>
      <w:r w:rsidRPr="00CD20D3">
        <w:rPr>
          <w:sz w:val="24"/>
          <w:szCs w:val="24"/>
        </w:rPr>
        <w:t>Beim Spargel die holzigen Enden abschneiden und die Stangen halbieren, falls sie zu dick sind. Frühlingszwiebeln ebenfalls halbieren, falls sie zu dick sind.</w:t>
      </w:r>
    </w:p>
    <w:p w14:paraId="400633AA" w14:textId="24FC99F0" w:rsidR="005609C2" w:rsidRPr="00CD20D3" w:rsidRDefault="005609C2" w:rsidP="00B40E8C">
      <w:pPr>
        <w:pStyle w:val="ListParagraph"/>
        <w:numPr>
          <w:ilvl w:val="0"/>
          <w:numId w:val="1729"/>
        </w:numPr>
        <w:spacing w:after="120"/>
        <w:ind w:left="714" w:hanging="357"/>
        <w:contextualSpacing w:val="0"/>
        <w:jc w:val="both"/>
        <w:rPr>
          <w:sz w:val="24"/>
          <w:szCs w:val="24"/>
        </w:rPr>
      </w:pPr>
      <w:r w:rsidRPr="00CD20D3">
        <w:rPr>
          <w:sz w:val="24"/>
          <w:szCs w:val="24"/>
        </w:rPr>
        <w:t>#Den Fisch auf ein Backblech legen, dann Spargel und Frühlingszwiebeln rundherum verteilen. Olivenöl darüber geben, salzen u</w:t>
      </w:r>
      <w:r w:rsidR="00CD20D3" w:rsidRPr="00CD20D3">
        <w:rPr>
          <w:sz w:val="24"/>
          <w:szCs w:val="24"/>
        </w:rPr>
        <w:t xml:space="preserve">nd </w:t>
      </w:r>
      <w:r w:rsidRPr="00CD20D3">
        <w:rPr>
          <w:sz w:val="24"/>
          <w:szCs w:val="24"/>
        </w:rPr>
        <w:t xml:space="preserve">pfeffern. So lange im Ofen lassen, bis der Fisch gerade durch ist und sich der Spargel mit </w:t>
      </w:r>
      <w:r w:rsidR="00CD20D3" w:rsidRPr="00CD20D3">
        <w:rPr>
          <w:sz w:val="24"/>
          <w:szCs w:val="24"/>
        </w:rPr>
        <w:t>einer</w:t>
      </w:r>
      <w:r w:rsidRPr="00CD20D3">
        <w:rPr>
          <w:sz w:val="24"/>
          <w:szCs w:val="24"/>
        </w:rPr>
        <w:t xml:space="preserve"> Gabel leicht zerteilen lässt. Das dauert ungefähr 10-12 Minuten.</w:t>
      </w:r>
    </w:p>
    <w:p w14:paraId="1CBC5974" w14:textId="25B38A72" w:rsidR="00CD20D3" w:rsidRPr="00CD20D3" w:rsidRDefault="005609C2" w:rsidP="00B40E8C">
      <w:pPr>
        <w:pStyle w:val="ListParagraph"/>
        <w:numPr>
          <w:ilvl w:val="0"/>
          <w:numId w:val="1729"/>
        </w:numPr>
        <w:spacing w:after="120"/>
        <w:ind w:left="714" w:hanging="357"/>
        <w:contextualSpacing w:val="0"/>
        <w:jc w:val="both"/>
        <w:rPr>
          <w:sz w:val="24"/>
          <w:szCs w:val="24"/>
        </w:rPr>
      </w:pPr>
      <w:r w:rsidRPr="00CD20D3">
        <w:rPr>
          <w:sz w:val="24"/>
          <w:szCs w:val="24"/>
        </w:rPr>
        <w:t>Inzwischen die Butter in einem Topf bei mittlerer Temperatur erhitzen und so lange köcheln lassen, bis sie aufschäumt und zu bräunen beginnt (nach ungefähr 3 Minuten)</w:t>
      </w:r>
      <w:r w:rsidR="00B24083" w:rsidRPr="00CD20D3">
        <w:rPr>
          <w:sz w:val="24"/>
          <w:szCs w:val="24"/>
        </w:rPr>
        <w:t>. Dabei geleg</w:t>
      </w:r>
      <w:r w:rsidR="00CD20D3" w:rsidRPr="00CD20D3">
        <w:rPr>
          <w:sz w:val="24"/>
          <w:szCs w:val="24"/>
        </w:rPr>
        <w:t>en</w:t>
      </w:r>
      <w:r w:rsidR="00B24083" w:rsidRPr="00CD20D3">
        <w:rPr>
          <w:sz w:val="24"/>
          <w:szCs w:val="24"/>
        </w:rPr>
        <w:t>tlich mit einem kleinen Schneebesen durchschlagen. Schnittlauch und Estragon hacken. Erbsen zur Butter in den Topf geben und circa 2 Minuten durchziehen lassen. Salzen und kräftig pfeffern, dann die Kräuter untermischen. Alles in eine Schüssel geben, und, falls gewünscht, ein klei</w:t>
      </w:r>
      <w:r w:rsidR="00CD20D3" w:rsidRPr="00CD20D3">
        <w:rPr>
          <w:sz w:val="24"/>
          <w:szCs w:val="24"/>
        </w:rPr>
        <w:t>n</w:t>
      </w:r>
      <w:r w:rsidR="00B24083" w:rsidRPr="00CD20D3">
        <w:rPr>
          <w:sz w:val="24"/>
          <w:szCs w:val="24"/>
        </w:rPr>
        <w:t>es Stück Butter oben auflegen. Die Zitrone vierteln oder achteln</w:t>
      </w:r>
      <w:r w:rsidR="00CD20D3" w:rsidRPr="00CD20D3">
        <w:rPr>
          <w:sz w:val="24"/>
          <w:szCs w:val="24"/>
        </w:rPr>
        <w:t>.</w:t>
      </w:r>
    </w:p>
    <w:p w14:paraId="22021251" w14:textId="2606BAC3" w:rsidR="00625F25" w:rsidRPr="00CD20D3" w:rsidRDefault="00CD20D3" w:rsidP="00B40E8C">
      <w:pPr>
        <w:pStyle w:val="ListParagraph"/>
        <w:numPr>
          <w:ilvl w:val="0"/>
          <w:numId w:val="1729"/>
        </w:numPr>
        <w:spacing w:after="120"/>
        <w:ind w:left="714" w:hanging="357"/>
        <w:contextualSpacing w:val="0"/>
        <w:jc w:val="both"/>
        <w:rPr>
          <w:sz w:val="24"/>
          <w:szCs w:val="24"/>
        </w:rPr>
      </w:pPr>
      <w:r w:rsidRPr="00CD20D3">
        <w:rPr>
          <w:sz w:val="24"/>
          <w:szCs w:val="24"/>
        </w:rPr>
        <w:t>Fisch und Gemüse mit den Zitronenspalten auf eine Servierplatte legen. Wer mag, kann weiteren Schnittlauch, Estragon und Pfeffer darüberstreuen.</w:t>
      </w:r>
      <w:r w:rsidR="00625F25" w:rsidRPr="00CD20D3">
        <w:rPr>
          <w:sz w:val="24"/>
          <w:szCs w:val="24"/>
        </w:rPr>
        <w:br w:type="page"/>
      </w:r>
    </w:p>
    <w:p w14:paraId="2EEB0A43" w14:textId="77777777" w:rsidR="00097AAF" w:rsidRPr="00625F25" w:rsidRDefault="00097AAF" w:rsidP="00A27853">
      <w:pPr>
        <w:pStyle w:val="Heading2"/>
        <w:spacing w:after="240"/>
        <w:rPr>
          <w:lang w:val="en-US"/>
        </w:rPr>
      </w:pPr>
      <w:r w:rsidRPr="00625F25">
        <w:rPr>
          <w:lang w:val="en-US"/>
        </w:rPr>
        <w:lastRenderedPageBreak/>
        <w:t>Baked Salmon</w:t>
      </w:r>
    </w:p>
    <w:p w14:paraId="1B9B41C3" w14:textId="7CC594A4" w:rsidR="00A27853" w:rsidRPr="00625F25" w:rsidRDefault="00A27853">
      <w:pPr>
        <w:rPr>
          <w:sz w:val="24"/>
          <w:szCs w:val="24"/>
          <w:u w:val="single"/>
          <w:lang w:val="en-US"/>
        </w:rPr>
      </w:pPr>
      <w:proofErr w:type="spellStart"/>
      <w:r w:rsidRPr="00625F25">
        <w:rPr>
          <w:sz w:val="24"/>
          <w:szCs w:val="24"/>
          <w:u w:val="single"/>
          <w:lang w:val="en-US"/>
        </w:rPr>
        <w:t>Zutaten</w:t>
      </w:r>
      <w:proofErr w:type="spellEnd"/>
      <w:r w:rsidRPr="00625F25">
        <w:rPr>
          <w:sz w:val="24"/>
          <w:szCs w:val="24"/>
          <w:u w:val="single"/>
          <w:lang w:val="en-US"/>
        </w:rPr>
        <w:t>:</w:t>
      </w:r>
    </w:p>
    <w:p w14:paraId="321FDBAF" w14:textId="513FE75A" w:rsidR="00097AAF" w:rsidRPr="00625F25" w:rsidRDefault="00097AAF">
      <w:pPr>
        <w:rPr>
          <w:sz w:val="24"/>
          <w:szCs w:val="24"/>
          <w:lang w:val="en-US"/>
        </w:rPr>
      </w:pPr>
      <w:r w:rsidRPr="00625F25">
        <w:rPr>
          <w:sz w:val="24"/>
          <w:szCs w:val="24"/>
          <w:lang w:val="en-US"/>
        </w:rPr>
        <w:t>500 g Salmon filets</w:t>
      </w:r>
    </w:p>
    <w:p w14:paraId="76B1A5D7" w14:textId="77777777" w:rsidR="00097AAF" w:rsidRPr="00625F25" w:rsidRDefault="00097AAF">
      <w:pPr>
        <w:rPr>
          <w:sz w:val="24"/>
          <w:szCs w:val="24"/>
          <w:lang w:val="en-US"/>
        </w:rPr>
      </w:pPr>
      <w:r w:rsidRPr="00625F25">
        <w:rPr>
          <w:sz w:val="24"/>
          <w:szCs w:val="24"/>
          <w:lang w:val="en-US"/>
        </w:rPr>
        <w:t>50 g Quaker Oats</w:t>
      </w:r>
    </w:p>
    <w:p w14:paraId="1027B390" w14:textId="77777777" w:rsidR="00097AAF" w:rsidRPr="00097AAF" w:rsidRDefault="00097AAF">
      <w:pPr>
        <w:rPr>
          <w:sz w:val="24"/>
          <w:szCs w:val="24"/>
          <w:lang w:val="en-US"/>
        </w:rPr>
      </w:pPr>
      <w:r w:rsidRPr="00097AAF">
        <w:rPr>
          <w:sz w:val="24"/>
          <w:szCs w:val="24"/>
          <w:lang w:val="en-US"/>
        </w:rPr>
        <w:t>Grated zest of ½ lemon</w:t>
      </w:r>
    </w:p>
    <w:p w14:paraId="29103A46" w14:textId="77777777" w:rsidR="00097AAF" w:rsidRDefault="00097AAF">
      <w:pPr>
        <w:rPr>
          <w:sz w:val="24"/>
          <w:szCs w:val="24"/>
          <w:lang w:val="en-US"/>
        </w:rPr>
      </w:pPr>
      <w:r w:rsidRPr="00097AAF">
        <w:rPr>
          <w:sz w:val="24"/>
          <w:szCs w:val="24"/>
          <w:lang w:val="en-US"/>
        </w:rPr>
        <w:t>1 tsp. Choppe</w:t>
      </w:r>
      <w:r>
        <w:rPr>
          <w:sz w:val="24"/>
          <w:szCs w:val="24"/>
          <w:lang w:val="en-US"/>
        </w:rPr>
        <w:t>d fresh thyme</w:t>
      </w:r>
    </w:p>
    <w:p w14:paraId="76DA5D40" w14:textId="4C50F349" w:rsidR="00097AAF" w:rsidRDefault="00097AAF">
      <w:pPr>
        <w:rPr>
          <w:sz w:val="24"/>
          <w:szCs w:val="24"/>
          <w:lang w:val="en-US"/>
        </w:rPr>
      </w:pPr>
      <w:r>
        <w:rPr>
          <w:sz w:val="24"/>
          <w:szCs w:val="24"/>
          <w:lang w:val="en-US"/>
        </w:rPr>
        <w:t xml:space="preserve">25 g seed and </w:t>
      </w:r>
      <w:r w:rsidR="006F5777">
        <w:rPr>
          <w:sz w:val="24"/>
          <w:szCs w:val="24"/>
          <w:lang w:val="en-US"/>
        </w:rPr>
        <w:t>sun-dried</w:t>
      </w:r>
      <w:r>
        <w:rPr>
          <w:sz w:val="24"/>
          <w:szCs w:val="24"/>
          <w:lang w:val="en-US"/>
        </w:rPr>
        <w:t xml:space="preserve"> tomato tapper</w:t>
      </w:r>
    </w:p>
    <w:p w14:paraId="379120F9" w14:textId="77777777" w:rsidR="00097AAF" w:rsidRPr="00C10C96" w:rsidRDefault="00097AAF">
      <w:pPr>
        <w:rPr>
          <w:sz w:val="24"/>
          <w:szCs w:val="24"/>
        </w:rPr>
      </w:pPr>
      <w:r w:rsidRPr="00C10C96">
        <w:rPr>
          <w:sz w:val="24"/>
          <w:szCs w:val="24"/>
        </w:rPr>
        <w:t>1 egg, beaten</w:t>
      </w:r>
    </w:p>
    <w:p w14:paraId="24E0DD11" w14:textId="77777777" w:rsidR="00097AAF" w:rsidRPr="00C10C96" w:rsidRDefault="00097AAF">
      <w:pPr>
        <w:rPr>
          <w:sz w:val="24"/>
          <w:szCs w:val="24"/>
        </w:rPr>
      </w:pPr>
      <w:r w:rsidRPr="00C10C96">
        <w:rPr>
          <w:sz w:val="24"/>
          <w:szCs w:val="24"/>
        </w:rPr>
        <w:t>1 tsp. sunflower oil</w:t>
      </w:r>
    </w:p>
    <w:p w14:paraId="0E025D5E" w14:textId="77777777" w:rsidR="00097AAF" w:rsidRPr="00C10C96" w:rsidRDefault="00097AAF">
      <w:pPr>
        <w:rPr>
          <w:sz w:val="24"/>
          <w:szCs w:val="24"/>
        </w:rPr>
      </w:pPr>
    </w:p>
    <w:p w14:paraId="4C113086" w14:textId="69DFF5AB" w:rsidR="00A27853" w:rsidRPr="00C10C96" w:rsidRDefault="00A27853">
      <w:pPr>
        <w:rPr>
          <w:sz w:val="24"/>
          <w:szCs w:val="24"/>
        </w:rPr>
      </w:pPr>
      <w:r w:rsidRPr="00C10C96">
        <w:rPr>
          <w:sz w:val="24"/>
          <w:szCs w:val="24"/>
        </w:rPr>
        <w:t>Zubereitung:</w:t>
      </w:r>
    </w:p>
    <w:p w14:paraId="336778B7" w14:textId="4CB7223E" w:rsidR="00097AAF" w:rsidRPr="004D52D6" w:rsidRDefault="00097AAF" w:rsidP="00B40E8C">
      <w:pPr>
        <w:pStyle w:val="ListParagraph"/>
        <w:numPr>
          <w:ilvl w:val="0"/>
          <w:numId w:val="1235"/>
        </w:numPr>
        <w:spacing w:after="120"/>
        <w:ind w:left="714" w:hanging="357"/>
        <w:contextualSpacing w:val="0"/>
        <w:jc w:val="both"/>
        <w:rPr>
          <w:sz w:val="24"/>
          <w:szCs w:val="24"/>
          <w:lang w:val="en-US"/>
        </w:rPr>
      </w:pPr>
      <w:r w:rsidRPr="004D52D6">
        <w:rPr>
          <w:sz w:val="24"/>
          <w:szCs w:val="24"/>
          <w:lang w:val="en-US"/>
        </w:rPr>
        <w:t xml:space="preserve">Reheat oven to 200 </w:t>
      </w:r>
      <w:proofErr w:type="spellStart"/>
      <w:r w:rsidRPr="004D52D6">
        <w:rPr>
          <w:sz w:val="24"/>
          <w:szCs w:val="24"/>
          <w:lang w:val="en-US"/>
        </w:rPr>
        <w:t>celsius</w:t>
      </w:r>
      <w:proofErr w:type="spellEnd"/>
      <w:r w:rsidRPr="004D52D6">
        <w:rPr>
          <w:sz w:val="24"/>
          <w:szCs w:val="24"/>
          <w:lang w:val="en-US"/>
        </w:rPr>
        <w:t xml:space="preserve">. Remove skin from salmon. </w:t>
      </w:r>
      <w:proofErr w:type="gramStart"/>
      <w:r w:rsidRPr="004D52D6">
        <w:rPr>
          <w:sz w:val="24"/>
          <w:szCs w:val="24"/>
          <w:lang w:val="en-US"/>
        </w:rPr>
        <w:t>Mix together</w:t>
      </w:r>
      <w:proofErr w:type="gramEnd"/>
      <w:r w:rsidRPr="004D52D6">
        <w:rPr>
          <w:sz w:val="24"/>
          <w:szCs w:val="24"/>
          <w:lang w:val="en-US"/>
        </w:rPr>
        <w:t xml:space="preserve"> Quaker oats, lemon zest, thyme, seed topper and seasoning. Add egg and mix well. Place salmon on oiled baking sheet, skinned side up. Brush with littler oil, put on oat crust, drizzle with remaining oil.</w:t>
      </w:r>
    </w:p>
    <w:p w14:paraId="787ADB34" w14:textId="6AF43030" w:rsidR="00097AAF" w:rsidRPr="004D52D6" w:rsidRDefault="00097AAF" w:rsidP="00B40E8C">
      <w:pPr>
        <w:pStyle w:val="ListParagraph"/>
        <w:numPr>
          <w:ilvl w:val="0"/>
          <w:numId w:val="1235"/>
        </w:numPr>
        <w:spacing w:after="120"/>
        <w:ind w:left="714" w:hanging="357"/>
        <w:contextualSpacing w:val="0"/>
        <w:jc w:val="both"/>
        <w:rPr>
          <w:sz w:val="24"/>
          <w:szCs w:val="24"/>
          <w:lang w:val="en-US"/>
        </w:rPr>
      </w:pPr>
      <w:r w:rsidRPr="004D52D6">
        <w:rPr>
          <w:sz w:val="24"/>
          <w:szCs w:val="24"/>
          <w:lang w:val="en-US"/>
        </w:rPr>
        <w:t xml:space="preserve">Bake in oven for 25 minutes, until salmon is </w:t>
      </w:r>
      <w:r w:rsidR="006F5777" w:rsidRPr="004D52D6">
        <w:rPr>
          <w:sz w:val="24"/>
          <w:szCs w:val="24"/>
          <w:lang w:val="en-US"/>
        </w:rPr>
        <w:t>cooked,</w:t>
      </w:r>
      <w:r w:rsidRPr="004D52D6">
        <w:rPr>
          <w:sz w:val="24"/>
          <w:szCs w:val="24"/>
          <w:lang w:val="en-US"/>
        </w:rPr>
        <w:t xml:space="preserve"> and crust is crisp and golden.</w:t>
      </w:r>
    </w:p>
    <w:p w14:paraId="484A51EA" w14:textId="782C9E91" w:rsidR="002F03B3" w:rsidRPr="004D52D6" w:rsidRDefault="00097AAF" w:rsidP="00B40E8C">
      <w:pPr>
        <w:pStyle w:val="ListParagraph"/>
        <w:numPr>
          <w:ilvl w:val="0"/>
          <w:numId w:val="1235"/>
        </w:numPr>
        <w:spacing w:after="120"/>
        <w:ind w:left="714" w:hanging="357"/>
        <w:contextualSpacing w:val="0"/>
        <w:jc w:val="both"/>
        <w:rPr>
          <w:sz w:val="24"/>
          <w:szCs w:val="24"/>
          <w:lang w:val="en-US"/>
        </w:rPr>
      </w:pPr>
      <w:r w:rsidRPr="004D52D6">
        <w:rPr>
          <w:sz w:val="24"/>
          <w:szCs w:val="24"/>
          <w:lang w:val="en-US"/>
        </w:rPr>
        <w:t>Serve with potatoes and steamed broccoli.</w:t>
      </w:r>
      <w:r w:rsidR="002F03B3" w:rsidRPr="004D52D6">
        <w:rPr>
          <w:sz w:val="24"/>
          <w:szCs w:val="24"/>
          <w:lang w:val="en-US"/>
        </w:rPr>
        <w:br w:type="page"/>
      </w:r>
    </w:p>
    <w:p w14:paraId="2B216BED" w14:textId="2D350E2D" w:rsidR="000A0977" w:rsidRPr="000A0977" w:rsidRDefault="000A0977" w:rsidP="00A27853">
      <w:pPr>
        <w:pStyle w:val="Heading2"/>
        <w:spacing w:after="240"/>
      </w:pPr>
      <w:r w:rsidRPr="000A0977">
        <w:lastRenderedPageBreak/>
        <w:t>Cappuccino von Curry und Zitronengras mit J</w:t>
      </w:r>
      <w:r w:rsidR="00943055">
        <w:t>a</w:t>
      </w:r>
      <w:r w:rsidRPr="000A0977">
        <w:t>kobsmuscheln</w:t>
      </w:r>
      <w:r w:rsidR="00574BDC">
        <w:rPr>
          <w:rStyle w:val="FootnoteReference"/>
        </w:rPr>
        <w:footnoteReference w:id="409"/>
      </w:r>
      <w:r w:rsidRPr="000A0977">
        <w:t xml:space="preserve"> </w:t>
      </w:r>
    </w:p>
    <w:p w14:paraId="3E0826C0" w14:textId="675E42BC" w:rsidR="00A173BA" w:rsidRDefault="00A173BA">
      <w:pPr>
        <w:rPr>
          <w:sz w:val="24"/>
          <w:szCs w:val="24"/>
        </w:rPr>
      </w:pPr>
      <w:r w:rsidRPr="00A27853">
        <w:rPr>
          <w:sz w:val="24"/>
          <w:szCs w:val="24"/>
          <w:u w:val="single"/>
        </w:rPr>
        <w:t>Zutaten</w:t>
      </w:r>
      <w:r>
        <w:rPr>
          <w:sz w:val="24"/>
          <w:szCs w:val="24"/>
        </w:rPr>
        <w:t xml:space="preserve"> </w:t>
      </w:r>
      <w:r w:rsidR="00A27853">
        <w:rPr>
          <w:sz w:val="24"/>
          <w:szCs w:val="24"/>
        </w:rPr>
        <w:t>(</w:t>
      </w:r>
      <w:r>
        <w:rPr>
          <w:sz w:val="24"/>
          <w:szCs w:val="24"/>
        </w:rPr>
        <w:t>für 6 Portionen</w:t>
      </w:r>
      <w:r w:rsidR="00A27853">
        <w:rPr>
          <w:sz w:val="24"/>
          <w:szCs w:val="24"/>
        </w:rPr>
        <w:t>)</w:t>
      </w:r>
      <w:r>
        <w:rPr>
          <w:sz w:val="24"/>
          <w:szCs w:val="24"/>
        </w:rPr>
        <w:t>:</w:t>
      </w:r>
    </w:p>
    <w:p w14:paraId="47B74BE4" w14:textId="77777777" w:rsidR="00A173BA" w:rsidRDefault="00A173BA">
      <w:pPr>
        <w:rPr>
          <w:sz w:val="24"/>
          <w:szCs w:val="24"/>
        </w:rPr>
      </w:pPr>
      <w:r>
        <w:rPr>
          <w:sz w:val="24"/>
          <w:szCs w:val="24"/>
        </w:rPr>
        <w:t>2 Schalotten (gewürfelt)</w:t>
      </w:r>
    </w:p>
    <w:p w14:paraId="4DFBF38D" w14:textId="77777777" w:rsidR="00A173BA" w:rsidRDefault="00A173BA">
      <w:pPr>
        <w:rPr>
          <w:sz w:val="24"/>
          <w:szCs w:val="24"/>
        </w:rPr>
      </w:pPr>
      <w:r>
        <w:rPr>
          <w:sz w:val="24"/>
          <w:szCs w:val="24"/>
        </w:rPr>
        <w:t>1 EL frischer Ingwer (fein gewürfelt)</w:t>
      </w:r>
    </w:p>
    <w:p w14:paraId="2619809A" w14:textId="77777777" w:rsidR="00A173BA" w:rsidRDefault="00A173BA">
      <w:pPr>
        <w:rPr>
          <w:sz w:val="24"/>
          <w:szCs w:val="24"/>
        </w:rPr>
      </w:pPr>
      <w:r>
        <w:rPr>
          <w:sz w:val="24"/>
          <w:szCs w:val="24"/>
        </w:rPr>
        <w:t>6 Stangen Zitronengras (klein geschnitten</w:t>
      </w:r>
    </w:p>
    <w:p w14:paraId="3054FFBE" w14:textId="77777777" w:rsidR="00A173BA" w:rsidRDefault="00A173BA">
      <w:pPr>
        <w:rPr>
          <w:sz w:val="24"/>
          <w:szCs w:val="24"/>
        </w:rPr>
      </w:pPr>
      <w:r>
        <w:rPr>
          <w:sz w:val="24"/>
          <w:szCs w:val="24"/>
        </w:rPr>
        <w:t>Rapsöl</w:t>
      </w:r>
    </w:p>
    <w:p w14:paraId="688112A6" w14:textId="77777777" w:rsidR="00A173BA" w:rsidRDefault="00A173BA">
      <w:pPr>
        <w:rPr>
          <w:sz w:val="24"/>
          <w:szCs w:val="24"/>
        </w:rPr>
      </w:pPr>
      <w:r>
        <w:rPr>
          <w:sz w:val="24"/>
          <w:szCs w:val="24"/>
        </w:rPr>
        <w:t>100 ml Weißwein</w:t>
      </w:r>
    </w:p>
    <w:p w14:paraId="325C6D6B" w14:textId="77777777" w:rsidR="00A173BA" w:rsidRDefault="00A173BA">
      <w:pPr>
        <w:rPr>
          <w:sz w:val="24"/>
          <w:szCs w:val="24"/>
        </w:rPr>
      </w:pPr>
      <w:r>
        <w:rPr>
          <w:sz w:val="24"/>
          <w:szCs w:val="24"/>
        </w:rPr>
        <w:t>1 l Geflügelfond</w:t>
      </w:r>
    </w:p>
    <w:p w14:paraId="42488A52" w14:textId="77777777" w:rsidR="00A173BA" w:rsidRDefault="00A173BA">
      <w:pPr>
        <w:rPr>
          <w:sz w:val="24"/>
          <w:szCs w:val="24"/>
        </w:rPr>
      </w:pPr>
      <w:r>
        <w:rPr>
          <w:sz w:val="24"/>
          <w:szCs w:val="24"/>
        </w:rPr>
        <w:t>250 ml Sahne</w:t>
      </w:r>
    </w:p>
    <w:p w14:paraId="554D5052" w14:textId="77777777" w:rsidR="00A173BA" w:rsidRDefault="00A173BA">
      <w:pPr>
        <w:rPr>
          <w:sz w:val="24"/>
          <w:szCs w:val="24"/>
        </w:rPr>
      </w:pPr>
      <w:r>
        <w:rPr>
          <w:sz w:val="24"/>
          <w:szCs w:val="24"/>
        </w:rPr>
        <w:t>250 ml Kokosmilch</w:t>
      </w:r>
    </w:p>
    <w:p w14:paraId="768CE197" w14:textId="77777777" w:rsidR="00A173BA" w:rsidRPr="00AF0606" w:rsidRDefault="00A173BA">
      <w:pPr>
        <w:rPr>
          <w:sz w:val="24"/>
          <w:szCs w:val="24"/>
          <w:lang w:val="en-US"/>
        </w:rPr>
      </w:pPr>
      <w:r w:rsidRPr="00AF0606">
        <w:rPr>
          <w:sz w:val="24"/>
          <w:szCs w:val="24"/>
          <w:lang w:val="en-US"/>
        </w:rPr>
        <w:t xml:space="preserve">1,5 EL </w:t>
      </w:r>
      <w:proofErr w:type="spellStart"/>
      <w:r w:rsidRPr="00AF0606">
        <w:rPr>
          <w:sz w:val="24"/>
          <w:szCs w:val="24"/>
          <w:lang w:val="en-US"/>
        </w:rPr>
        <w:t>Currypulver</w:t>
      </w:r>
      <w:proofErr w:type="spellEnd"/>
      <w:r w:rsidRPr="00AF0606">
        <w:rPr>
          <w:sz w:val="24"/>
          <w:szCs w:val="24"/>
          <w:lang w:val="en-US"/>
        </w:rPr>
        <w:t xml:space="preserve"> (Madras)</w:t>
      </w:r>
    </w:p>
    <w:p w14:paraId="4D0812C5" w14:textId="77777777" w:rsidR="00A173BA" w:rsidRPr="00AF0606" w:rsidRDefault="00A173BA">
      <w:pPr>
        <w:rPr>
          <w:sz w:val="24"/>
          <w:szCs w:val="24"/>
          <w:lang w:val="en-US"/>
        </w:rPr>
      </w:pPr>
      <w:r w:rsidRPr="00AF0606">
        <w:rPr>
          <w:sz w:val="24"/>
          <w:szCs w:val="24"/>
          <w:lang w:val="en-US"/>
        </w:rPr>
        <w:t xml:space="preserve">½ TL </w:t>
      </w:r>
      <w:proofErr w:type="spellStart"/>
      <w:r w:rsidRPr="00AF0606">
        <w:rPr>
          <w:sz w:val="24"/>
          <w:szCs w:val="24"/>
          <w:lang w:val="en-US"/>
        </w:rPr>
        <w:t>grüne</w:t>
      </w:r>
      <w:proofErr w:type="spellEnd"/>
      <w:r w:rsidRPr="00AF0606">
        <w:rPr>
          <w:sz w:val="24"/>
          <w:szCs w:val="24"/>
          <w:lang w:val="en-US"/>
        </w:rPr>
        <w:t xml:space="preserve"> </w:t>
      </w:r>
      <w:proofErr w:type="spellStart"/>
      <w:r w:rsidRPr="00AF0606">
        <w:rPr>
          <w:sz w:val="24"/>
          <w:szCs w:val="24"/>
          <w:lang w:val="en-US"/>
        </w:rPr>
        <w:t>Currypaste</w:t>
      </w:r>
      <w:proofErr w:type="spellEnd"/>
    </w:p>
    <w:p w14:paraId="7F8F619D" w14:textId="77777777" w:rsidR="00A173BA" w:rsidRDefault="00A173BA">
      <w:pPr>
        <w:rPr>
          <w:sz w:val="24"/>
          <w:szCs w:val="24"/>
        </w:rPr>
      </w:pPr>
      <w:r>
        <w:rPr>
          <w:sz w:val="24"/>
          <w:szCs w:val="24"/>
        </w:rPr>
        <w:t>½ Apfel (Granny Smith)</w:t>
      </w:r>
    </w:p>
    <w:p w14:paraId="477F6954" w14:textId="77777777" w:rsidR="00D94463" w:rsidRDefault="00D94463">
      <w:pPr>
        <w:rPr>
          <w:sz w:val="24"/>
          <w:szCs w:val="24"/>
        </w:rPr>
      </w:pPr>
      <w:r>
        <w:rPr>
          <w:sz w:val="24"/>
          <w:szCs w:val="24"/>
        </w:rPr>
        <w:t>2 Scheiben frische Ananas, ca. 1 cm dick</w:t>
      </w:r>
    </w:p>
    <w:p w14:paraId="09681C54" w14:textId="77777777" w:rsidR="00D94463" w:rsidRDefault="00D94463">
      <w:pPr>
        <w:rPr>
          <w:sz w:val="24"/>
          <w:szCs w:val="24"/>
        </w:rPr>
      </w:pPr>
      <w:r>
        <w:rPr>
          <w:sz w:val="24"/>
          <w:szCs w:val="24"/>
        </w:rPr>
        <w:t>1 kleine Banane</w:t>
      </w:r>
    </w:p>
    <w:p w14:paraId="706D77FB" w14:textId="77777777" w:rsidR="00D94463" w:rsidRDefault="00D94463">
      <w:pPr>
        <w:rPr>
          <w:sz w:val="24"/>
          <w:szCs w:val="24"/>
        </w:rPr>
      </w:pPr>
      <w:r>
        <w:rPr>
          <w:sz w:val="24"/>
          <w:szCs w:val="24"/>
        </w:rPr>
        <w:t>½ Bund frische Petersilie</w:t>
      </w:r>
    </w:p>
    <w:p w14:paraId="6B3A3BBC" w14:textId="77777777" w:rsidR="00D94463" w:rsidRDefault="00D94463">
      <w:pPr>
        <w:rPr>
          <w:sz w:val="24"/>
          <w:szCs w:val="24"/>
        </w:rPr>
      </w:pPr>
      <w:r>
        <w:rPr>
          <w:sz w:val="24"/>
          <w:szCs w:val="24"/>
        </w:rPr>
        <w:t>30 g Butterwürfel, kalt</w:t>
      </w:r>
    </w:p>
    <w:p w14:paraId="74A03944" w14:textId="77777777" w:rsidR="00D94463" w:rsidRDefault="00D94463">
      <w:pPr>
        <w:rPr>
          <w:sz w:val="24"/>
          <w:szCs w:val="24"/>
        </w:rPr>
      </w:pPr>
      <w:r>
        <w:rPr>
          <w:sz w:val="24"/>
          <w:szCs w:val="24"/>
        </w:rPr>
        <w:t>Salz</w:t>
      </w:r>
    </w:p>
    <w:p w14:paraId="140465E1" w14:textId="77777777" w:rsidR="00D94463" w:rsidRDefault="00D94463">
      <w:pPr>
        <w:rPr>
          <w:sz w:val="24"/>
          <w:szCs w:val="24"/>
        </w:rPr>
      </w:pPr>
      <w:r>
        <w:rPr>
          <w:sz w:val="24"/>
          <w:szCs w:val="24"/>
        </w:rPr>
        <w:t>6 Jakobsmuscheln (küchenfertig)</w:t>
      </w:r>
    </w:p>
    <w:p w14:paraId="6F95FA7C" w14:textId="77777777" w:rsidR="00D94463" w:rsidRDefault="00D94463">
      <w:pPr>
        <w:rPr>
          <w:sz w:val="24"/>
          <w:szCs w:val="24"/>
        </w:rPr>
      </w:pPr>
      <w:r w:rsidRPr="00D94463">
        <w:rPr>
          <w:sz w:val="24"/>
          <w:szCs w:val="24"/>
        </w:rPr>
        <w:t>1 Prise Currysalz (dafür 1 TL Currypulver mit 5 TL Salz mi</w:t>
      </w:r>
      <w:r>
        <w:rPr>
          <w:sz w:val="24"/>
          <w:szCs w:val="24"/>
        </w:rPr>
        <w:t>schen)</w:t>
      </w:r>
    </w:p>
    <w:p w14:paraId="7DA4319A" w14:textId="4DC14F87" w:rsidR="00D94463" w:rsidRDefault="00D94463">
      <w:pPr>
        <w:rPr>
          <w:sz w:val="24"/>
          <w:szCs w:val="24"/>
        </w:rPr>
      </w:pPr>
      <w:r>
        <w:rPr>
          <w:sz w:val="24"/>
          <w:szCs w:val="24"/>
        </w:rPr>
        <w:t>Erdnussöl</w:t>
      </w:r>
    </w:p>
    <w:p w14:paraId="3F9C1C36" w14:textId="77777777" w:rsidR="00D94463" w:rsidRDefault="00D94463">
      <w:pPr>
        <w:rPr>
          <w:sz w:val="24"/>
          <w:szCs w:val="24"/>
        </w:rPr>
      </w:pPr>
    </w:p>
    <w:p w14:paraId="12BD9529" w14:textId="40EC33AA" w:rsidR="00A27853" w:rsidRDefault="00A27853">
      <w:pPr>
        <w:rPr>
          <w:sz w:val="24"/>
          <w:szCs w:val="24"/>
        </w:rPr>
      </w:pPr>
      <w:r>
        <w:rPr>
          <w:sz w:val="24"/>
          <w:szCs w:val="24"/>
        </w:rPr>
        <w:t>Zubereitung:</w:t>
      </w:r>
    </w:p>
    <w:p w14:paraId="61697DD5" w14:textId="77777777" w:rsidR="002F2FC4" w:rsidRPr="002F2FC4" w:rsidRDefault="00D94463" w:rsidP="00B40E8C">
      <w:pPr>
        <w:pStyle w:val="ListParagraph"/>
        <w:numPr>
          <w:ilvl w:val="0"/>
          <w:numId w:val="790"/>
        </w:numPr>
        <w:spacing w:after="120"/>
        <w:ind w:left="714" w:hanging="357"/>
        <w:contextualSpacing w:val="0"/>
        <w:jc w:val="both"/>
        <w:rPr>
          <w:sz w:val="24"/>
          <w:szCs w:val="24"/>
        </w:rPr>
      </w:pPr>
      <w:r w:rsidRPr="002F2FC4">
        <w:rPr>
          <w:sz w:val="24"/>
          <w:szCs w:val="24"/>
        </w:rPr>
        <w:t>Schalotten, Ingwer und Zitronengras in heißem Rapsöl schwenken, Weißwein zugeben und auf die Hälfte reduzieren. Mit Geflügelfond auffüllen, 8 Minuten köcheln lassen. Anschließend Sahne, Kokosmilch, Currypulver und Currypaste hineingeben und weitere 5 Minuten köcheln lassen.</w:t>
      </w:r>
    </w:p>
    <w:p w14:paraId="2A18B2EF" w14:textId="77777777" w:rsidR="002F2FC4" w:rsidRPr="002F2FC4" w:rsidRDefault="00D94463" w:rsidP="00B40E8C">
      <w:pPr>
        <w:pStyle w:val="ListParagraph"/>
        <w:numPr>
          <w:ilvl w:val="0"/>
          <w:numId w:val="790"/>
        </w:numPr>
        <w:spacing w:after="120"/>
        <w:ind w:left="714" w:hanging="357"/>
        <w:contextualSpacing w:val="0"/>
        <w:jc w:val="both"/>
        <w:rPr>
          <w:sz w:val="24"/>
          <w:szCs w:val="24"/>
        </w:rPr>
      </w:pPr>
      <w:r w:rsidRPr="002F2FC4">
        <w:rPr>
          <w:sz w:val="24"/>
          <w:szCs w:val="24"/>
        </w:rPr>
        <w:t>Entkernten Apfel, Ananas und geschälte Banane grob zerteilen, mit Petersilienblättchen sehr fein pürieren</w:t>
      </w:r>
      <w:r w:rsidR="001B743C" w:rsidRPr="002F2FC4">
        <w:rPr>
          <w:sz w:val="24"/>
          <w:szCs w:val="24"/>
        </w:rPr>
        <w:t xml:space="preserve"> und in die Suppe geben. Alles nochmals etwa 3 </w:t>
      </w:r>
      <w:r w:rsidR="001B743C" w:rsidRPr="002F2FC4">
        <w:rPr>
          <w:sz w:val="24"/>
          <w:szCs w:val="24"/>
        </w:rPr>
        <w:lastRenderedPageBreak/>
        <w:t>Minuten sieden lasse</w:t>
      </w:r>
      <w:r w:rsidR="002F2FC4" w:rsidRPr="002F2FC4">
        <w:rPr>
          <w:sz w:val="24"/>
          <w:szCs w:val="24"/>
        </w:rPr>
        <w:t>n</w:t>
      </w:r>
      <w:r w:rsidR="001B743C" w:rsidRPr="002F2FC4">
        <w:rPr>
          <w:sz w:val="24"/>
          <w:szCs w:val="24"/>
        </w:rPr>
        <w:t>. Dann durch ein feines Sieb passieren und in die heiße Flüssigkeit die kalte Butter einrühren. Gut würzig mit Salz abschmecken.</w:t>
      </w:r>
    </w:p>
    <w:p w14:paraId="65AC498E" w14:textId="4BD0F375" w:rsidR="000A0977" w:rsidRPr="002F2FC4" w:rsidRDefault="001B743C" w:rsidP="00B40E8C">
      <w:pPr>
        <w:pStyle w:val="ListParagraph"/>
        <w:numPr>
          <w:ilvl w:val="0"/>
          <w:numId w:val="790"/>
        </w:numPr>
        <w:spacing w:after="120"/>
        <w:ind w:left="714" w:hanging="357"/>
        <w:contextualSpacing w:val="0"/>
        <w:jc w:val="both"/>
        <w:rPr>
          <w:sz w:val="24"/>
          <w:szCs w:val="24"/>
        </w:rPr>
      </w:pPr>
      <w:r w:rsidRPr="002F2FC4">
        <w:rPr>
          <w:sz w:val="24"/>
          <w:szCs w:val="24"/>
        </w:rPr>
        <w:t>Die Jakobsmuscheln mit Currysalz würzen, in Öl 1 bis 2 Minuten saftig braten, halbieren und auf Spieße stecken</w:t>
      </w:r>
      <w:r w:rsidR="00C778F2" w:rsidRPr="002F2FC4">
        <w:rPr>
          <w:sz w:val="24"/>
          <w:szCs w:val="24"/>
        </w:rPr>
        <w:t>.</w:t>
      </w:r>
      <w:r w:rsidRPr="002F2FC4">
        <w:rPr>
          <w:sz w:val="24"/>
          <w:szCs w:val="24"/>
        </w:rPr>
        <w:t xml:space="preserve"> Die Suppe mit dem Stabmixer aufschäu</w:t>
      </w:r>
      <w:r w:rsidR="00943055" w:rsidRPr="002F2FC4">
        <w:rPr>
          <w:sz w:val="24"/>
          <w:szCs w:val="24"/>
        </w:rPr>
        <w:t>m</w:t>
      </w:r>
      <w:r w:rsidRPr="002F2FC4">
        <w:rPr>
          <w:sz w:val="24"/>
          <w:szCs w:val="24"/>
        </w:rPr>
        <w:t>e</w:t>
      </w:r>
      <w:r w:rsidR="002F2FC4" w:rsidRPr="002F2FC4">
        <w:rPr>
          <w:sz w:val="24"/>
          <w:szCs w:val="24"/>
        </w:rPr>
        <w:t>n, sofort in heiße Schalen verteilen und mit den Muscheln servieren.</w:t>
      </w:r>
      <w:r w:rsidR="000A0977" w:rsidRPr="002F2FC4">
        <w:rPr>
          <w:sz w:val="24"/>
          <w:szCs w:val="24"/>
        </w:rPr>
        <w:br w:type="page"/>
      </w:r>
    </w:p>
    <w:p w14:paraId="5CEA786D" w14:textId="4D9683C8" w:rsidR="0005634B" w:rsidRDefault="00116630" w:rsidP="006A7FCC">
      <w:pPr>
        <w:pStyle w:val="Heading2"/>
        <w:spacing w:after="240"/>
      </w:pPr>
      <w:r>
        <w:lastRenderedPageBreak/>
        <w:t>Fisch-Nuggets mit Römersalat</w:t>
      </w:r>
      <w:r w:rsidR="00EA12F3">
        <w:rPr>
          <w:rStyle w:val="FootnoteReference"/>
        </w:rPr>
        <w:footnoteReference w:id="410"/>
      </w:r>
    </w:p>
    <w:p w14:paraId="0934D815" w14:textId="3D130797" w:rsidR="0005634B" w:rsidRDefault="0005634B">
      <w:pPr>
        <w:rPr>
          <w:sz w:val="24"/>
          <w:szCs w:val="24"/>
        </w:rPr>
      </w:pPr>
      <w:r w:rsidRPr="006A7FCC">
        <w:rPr>
          <w:sz w:val="24"/>
          <w:szCs w:val="24"/>
          <w:u w:val="single"/>
        </w:rPr>
        <w:t>Zutaten</w:t>
      </w:r>
      <w:r>
        <w:rPr>
          <w:sz w:val="24"/>
          <w:szCs w:val="24"/>
        </w:rPr>
        <w:t xml:space="preserve"> </w:t>
      </w:r>
      <w:r w:rsidR="006A7FCC">
        <w:rPr>
          <w:sz w:val="24"/>
          <w:szCs w:val="24"/>
        </w:rPr>
        <w:t>(</w:t>
      </w:r>
      <w:r>
        <w:rPr>
          <w:sz w:val="24"/>
          <w:szCs w:val="24"/>
        </w:rPr>
        <w:t>für 2 Portionen</w:t>
      </w:r>
      <w:r w:rsidR="006A7FCC">
        <w:rPr>
          <w:sz w:val="24"/>
          <w:szCs w:val="24"/>
        </w:rPr>
        <w:t>):</w:t>
      </w:r>
    </w:p>
    <w:p w14:paraId="4AF79872" w14:textId="2D825696" w:rsidR="00782EAA" w:rsidRDefault="00782EAA">
      <w:pPr>
        <w:rPr>
          <w:sz w:val="24"/>
          <w:szCs w:val="24"/>
        </w:rPr>
      </w:pPr>
      <w:r>
        <w:rPr>
          <w:sz w:val="24"/>
          <w:szCs w:val="24"/>
        </w:rPr>
        <w:t>1 TL Dijon-Senf</w:t>
      </w:r>
    </w:p>
    <w:p w14:paraId="7C4081B2" w14:textId="5C7636AC" w:rsidR="00782EAA" w:rsidRDefault="00782EAA">
      <w:pPr>
        <w:rPr>
          <w:sz w:val="24"/>
          <w:szCs w:val="24"/>
        </w:rPr>
      </w:pPr>
      <w:r>
        <w:rPr>
          <w:sz w:val="24"/>
          <w:szCs w:val="24"/>
        </w:rPr>
        <w:t>2 TL flüssiger Honig</w:t>
      </w:r>
    </w:p>
    <w:p w14:paraId="3E1C5E8B" w14:textId="7B43AAB8" w:rsidR="00782EAA" w:rsidRDefault="00782EAA">
      <w:pPr>
        <w:rPr>
          <w:sz w:val="24"/>
          <w:szCs w:val="24"/>
        </w:rPr>
      </w:pPr>
      <w:r>
        <w:rPr>
          <w:sz w:val="24"/>
          <w:szCs w:val="24"/>
        </w:rPr>
        <w:t>2 EL Weißweinessig</w:t>
      </w:r>
    </w:p>
    <w:p w14:paraId="75116E78" w14:textId="11FBCF35" w:rsidR="00782EAA" w:rsidRDefault="00782EAA">
      <w:pPr>
        <w:rPr>
          <w:sz w:val="24"/>
          <w:szCs w:val="24"/>
        </w:rPr>
      </w:pPr>
      <w:r>
        <w:rPr>
          <w:sz w:val="24"/>
          <w:szCs w:val="24"/>
        </w:rPr>
        <w:t>Salz</w:t>
      </w:r>
      <w:r w:rsidR="006A7FCC">
        <w:rPr>
          <w:sz w:val="24"/>
          <w:szCs w:val="24"/>
        </w:rPr>
        <w:t xml:space="preserve">, </w:t>
      </w:r>
      <w:r>
        <w:rPr>
          <w:sz w:val="24"/>
          <w:szCs w:val="24"/>
        </w:rPr>
        <w:t>Pfeffer</w:t>
      </w:r>
      <w:r w:rsidR="006A7FCC">
        <w:rPr>
          <w:sz w:val="24"/>
          <w:szCs w:val="24"/>
        </w:rPr>
        <w:t>, Cayennepfeffer</w:t>
      </w:r>
    </w:p>
    <w:p w14:paraId="0EF339B2" w14:textId="634C652A" w:rsidR="00782EAA" w:rsidRDefault="00782EAA">
      <w:pPr>
        <w:rPr>
          <w:sz w:val="24"/>
          <w:szCs w:val="24"/>
        </w:rPr>
      </w:pPr>
      <w:r>
        <w:rPr>
          <w:sz w:val="24"/>
          <w:szCs w:val="24"/>
        </w:rPr>
        <w:t>4 EL Olivenöl</w:t>
      </w:r>
    </w:p>
    <w:p w14:paraId="04D1F5B8" w14:textId="09D43D02" w:rsidR="00782EAA" w:rsidRDefault="00782EAA">
      <w:pPr>
        <w:rPr>
          <w:sz w:val="24"/>
          <w:szCs w:val="24"/>
        </w:rPr>
      </w:pPr>
      <w:r>
        <w:rPr>
          <w:sz w:val="24"/>
          <w:szCs w:val="24"/>
        </w:rPr>
        <w:t>4 Stiele Estragon</w:t>
      </w:r>
    </w:p>
    <w:p w14:paraId="2E3522E9" w14:textId="66F86516" w:rsidR="00782EAA" w:rsidRDefault="00782EAA">
      <w:pPr>
        <w:rPr>
          <w:sz w:val="24"/>
          <w:szCs w:val="24"/>
        </w:rPr>
      </w:pPr>
      <w:r>
        <w:rPr>
          <w:sz w:val="24"/>
          <w:szCs w:val="24"/>
        </w:rPr>
        <w:t>1 kleiner Granatapfel</w:t>
      </w:r>
    </w:p>
    <w:p w14:paraId="624AD9C0" w14:textId="12EFA729" w:rsidR="00782EAA" w:rsidRDefault="00782EAA">
      <w:pPr>
        <w:rPr>
          <w:sz w:val="24"/>
          <w:szCs w:val="24"/>
        </w:rPr>
      </w:pPr>
      <w:r>
        <w:rPr>
          <w:sz w:val="24"/>
          <w:szCs w:val="24"/>
        </w:rPr>
        <w:t>2 Mini-Römersalate</w:t>
      </w:r>
    </w:p>
    <w:p w14:paraId="0EEC97D4" w14:textId="104177C7" w:rsidR="00782EAA" w:rsidRDefault="00782EAA">
      <w:pPr>
        <w:rPr>
          <w:sz w:val="24"/>
          <w:szCs w:val="24"/>
        </w:rPr>
      </w:pPr>
      <w:r>
        <w:rPr>
          <w:sz w:val="24"/>
          <w:szCs w:val="24"/>
        </w:rPr>
        <w:t>300 g Seelachsfilet</w:t>
      </w:r>
    </w:p>
    <w:p w14:paraId="3A9CC7F6" w14:textId="3DB0BA3E" w:rsidR="00782EAA" w:rsidRDefault="00782EAA">
      <w:pPr>
        <w:rPr>
          <w:sz w:val="24"/>
          <w:szCs w:val="24"/>
        </w:rPr>
      </w:pPr>
      <w:r>
        <w:rPr>
          <w:sz w:val="24"/>
          <w:szCs w:val="24"/>
        </w:rPr>
        <w:t>3 EL Mehl</w:t>
      </w:r>
    </w:p>
    <w:p w14:paraId="3FE5BA69" w14:textId="6A7E2740" w:rsidR="00782EAA" w:rsidRDefault="00782EAA">
      <w:pPr>
        <w:rPr>
          <w:sz w:val="24"/>
          <w:szCs w:val="24"/>
        </w:rPr>
      </w:pPr>
      <w:r>
        <w:rPr>
          <w:sz w:val="24"/>
          <w:szCs w:val="24"/>
        </w:rPr>
        <w:t>2 Eier</w:t>
      </w:r>
    </w:p>
    <w:p w14:paraId="04B4A8E8" w14:textId="2C58CC8E" w:rsidR="00782EAA" w:rsidRDefault="00782EAA">
      <w:pPr>
        <w:rPr>
          <w:sz w:val="24"/>
          <w:szCs w:val="24"/>
        </w:rPr>
      </w:pPr>
      <w:r>
        <w:rPr>
          <w:sz w:val="24"/>
          <w:szCs w:val="24"/>
        </w:rPr>
        <w:t>6 EL Semmelbrösel</w:t>
      </w:r>
    </w:p>
    <w:p w14:paraId="4AC10B4C" w14:textId="06A7D5A9" w:rsidR="00782EAA" w:rsidRDefault="00782EAA">
      <w:pPr>
        <w:rPr>
          <w:sz w:val="24"/>
          <w:szCs w:val="24"/>
        </w:rPr>
      </w:pPr>
      <w:r>
        <w:rPr>
          <w:sz w:val="24"/>
          <w:szCs w:val="24"/>
        </w:rPr>
        <w:t>500 ml Öl zum Frittieren</w:t>
      </w:r>
    </w:p>
    <w:p w14:paraId="6FBC68B1" w14:textId="28646A41" w:rsidR="00782EAA" w:rsidRDefault="00782EAA">
      <w:pPr>
        <w:rPr>
          <w:sz w:val="24"/>
          <w:szCs w:val="24"/>
        </w:rPr>
      </w:pPr>
      <w:r>
        <w:rPr>
          <w:sz w:val="24"/>
          <w:szCs w:val="24"/>
        </w:rPr>
        <w:t>1 Zitrone</w:t>
      </w:r>
    </w:p>
    <w:p w14:paraId="2F4D08D2" w14:textId="0CFFCDDB" w:rsidR="00782EAA" w:rsidRDefault="00782EAA">
      <w:pPr>
        <w:rPr>
          <w:sz w:val="24"/>
          <w:szCs w:val="24"/>
        </w:rPr>
      </w:pPr>
    </w:p>
    <w:p w14:paraId="723A8423" w14:textId="2D3E9B9B" w:rsidR="006A7FCC" w:rsidRDefault="006A7FCC">
      <w:pPr>
        <w:rPr>
          <w:sz w:val="24"/>
          <w:szCs w:val="24"/>
        </w:rPr>
      </w:pPr>
      <w:r>
        <w:rPr>
          <w:sz w:val="24"/>
          <w:szCs w:val="24"/>
        </w:rPr>
        <w:t>Zubereitung:</w:t>
      </w:r>
    </w:p>
    <w:p w14:paraId="4C88FE7C" w14:textId="6C3E1DB3" w:rsidR="00782EAA" w:rsidRPr="005C1D2E" w:rsidRDefault="00782EAA" w:rsidP="00B40E8C">
      <w:pPr>
        <w:pStyle w:val="ListParagraph"/>
        <w:numPr>
          <w:ilvl w:val="0"/>
          <w:numId w:val="383"/>
        </w:numPr>
        <w:spacing w:after="120"/>
        <w:ind w:left="714" w:hanging="357"/>
        <w:contextualSpacing w:val="0"/>
        <w:jc w:val="both"/>
        <w:rPr>
          <w:sz w:val="24"/>
          <w:szCs w:val="24"/>
        </w:rPr>
      </w:pPr>
      <w:r w:rsidRPr="005C1D2E">
        <w:rPr>
          <w:sz w:val="24"/>
          <w:szCs w:val="24"/>
        </w:rPr>
        <w:t>Für das Dressing Senf, Honig, Essig, Salz, Pfeffer, 4 EL Wasser und Olivenöl verrühren. Von 3 Stielen Estragon die Blätter abzupfen, fein schneiden und zum Dressing geben. Granatapfel halbieren, die Schale kurz mit der Hand andrücken und die Kerne mit einem Kochlöffel herausklopfen. Salate putzen, waschen, abtropfen lassen und längs vierteln.</w:t>
      </w:r>
    </w:p>
    <w:p w14:paraId="3364F21A" w14:textId="01EB627B" w:rsidR="00782EAA" w:rsidRPr="005C1D2E" w:rsidRDefault="00782EAA" w:rsidP="00B40E8C">
      <w:pPr>
        <w:pStyle w:val="ListParagraph"/>
        <w:numPr>
          <w:ilvl w:val="0"/>
          <w:numId w:val="383"/>
        </w:numPr>
        <w:spacing w:after="120"/>
        <w:ind w:left="714" w:hanging="357"/>
        <w:contextualSpacing w:val="0"/>
        <w:jc w:val="both"/>
        <w:rPr>
          <w:sz w:val="24"/>
          <w:szCs w:val="24"/>
        </w:rPr>
      </w:pPr>
      <w:r w:rsidRPr="005C1D2E">
        <w:rPr>
          <w:sz w:val="24"/>
          <w:szCs w:val="24"/>
        </w:rPr>
        <w:t>Für die Fisch-Nuggets Fischfilet in 3 – 4 cm große Stücke schneiden. Mehl, Eier und Semmelbrösel jeweils in tiefe Teller geben. Eier mit ½ TL Salz, Pfeffer und ¼ TL Cayennepfeffer gut verquirlen. Fischstücke nacheinander in Mehl, Ei und Brösel wälzen. Brösel gut andrücken.</w:t>
      </w:r>
    </w:p>
    <w:p w14:paraId="3F0CFD2F" w14:textId="626C45FB" w:rsidR="00782EAA" w:rsidRPr="006A7FCC" w:rsidRDefault="00782EAA" w:rsidP="00B40E8C">
      <w:pPr>
        <w:pStyle w:val="ListParagraph"/>
        <w:numPr>
          <w:ilvl w:val="0"/>
          <w:numId w:val="383"/>
        </w:numPr>
        <w:spacing w:after="120"/>
        <w:ind w:left="714" w:hanging="357"/>
        <w:contextualSpacing w:val="0"/>
        <w:jc w:val="both"/>
        <w:rPr>
          <w:sz w:val="24"/>
          <w:szCs w:val="24"/>
        </w:rPr>
      </w:pPr>
      <w:r w:rsidRPr="005C1D2E">
        <w:rPr>
          <w:sz w:val="24"/>
          <w:szCs w:val="24"/>
        </w:rPr>
        <w:t xml:space="preserve">Öl in einem kleinen Topf auf höchstens 170 Grad erhitzen (könnte man mit einem Küchenthermometer kontrollieren, wenn man eines hätte </w:t>
      </w:r>
      <w:r w:rsidRPr="00782EAA">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Pr="005C1D2E">
        <w:rPr>
          <w:sz w:val="24"/>
          <w:szCs w:val="24"/>
        </w:rPr>
        <w:t>) Fischstücke darin portionsweise schwimmend goldbraun ausbacken, mit der Schaumkelle herausheben und auf Küchenpapier abtropfen lassen. Salat auf einer Platte anrichten,</w:t>
      </w:r>
      <w:r w:rsidR="005C1D2E" w:rsidRPr="005C1D2E">
        <w:rPr>
          <w:sz w:val="24"/>
          <w:szCs w:val="24"/>
        </w:rPr>
        <w:t xml:space="preserve"> m</w:t>
      </w:r>
      <w:r w:rsidRPr="005C1D2E">
        <w:rPr>
          <w:sz w:val="24"/>
          <w:szCs w:val="24"/>
        </w:rPr>
        <w:t xml:space="preserve">it Honig-Senf-Dressing beträufeln und mit Granatapfelkernen bestreuen. Fisch-Nuggets </w:t>
      </w:r>
      <w:r w:rsidR="005C1D2E" w:rsidRPr="005C1D2E">
        <w:rPr>
          <w:sz w:val="24"/>
          <w:szCs w:val="24"/>
        </w:rPr>
        <w:lastRenderedPageBreak/>
        <w:t>daraufgeben</w:t>
      </w:r>
      <w:r w:rsidRPr="005C1D2E">
        <w:rPr>
          <w:sz w:val="24"/>
          <w:szCs w:val="24"/>
        </w:rPr>
        <w:t xml:space="preserve"> und mit restlichem abgezupften Estragonblättern best</w:t>
      </w:r>
      <w:r w:rsidR="005C1D2E" w:rsidRPr="005C1D2E">
        <w:rPr>
          <w:sz w:val="24"/>
          <w:szCs w:val="24"/>
        </w:rPr>
        <w:t>r</w:t>
      </w:r>
      <w:r w:rsidRPr="005C1D2E">
        <w:rPr>
          <w:sz w:val="24"/>
          <w:szCs w:val="24"/>
        </w:rPr>
        <w:t>euen. Zitrone in Spalten schneiden und dazu</w:t>
      </w:r>
      <w:r w:rsidR="005C1D2E" w:rsidRPr="005C1D2E">
        <w:rPr>
          <w:sz w:val="24"/>
          <w:szCs w:val="24"/>
        </w:rPr>
        <w:t xml:space="preserve"> </w:t>
      </w:r>
      <w:r w:rsidRPr="005C1D2E">
        <w:rPr>
          <w:sz w:val="24"/>
          <w:szCs w:val="24"/>
        </w:rPr>
        <w:t>se</w:t>
      </w:r>
      <w:r w:rsidR="005C1D2E" w:rsidRPr="005C1D2E">
        <w:rPr>
          <w:sz w:val="24"/>
          <w:szCs w:val="24"/>
        </w:rPr>
        <w:t>r</w:t>
      </w:r>
      <w:r w:rsidRPr="005C1D2E">
        <w:rPr>
          <w:sz w:val="24"/>
          <w:szCs w:val="24"/>
        </w:rPr>
        <w:t>vieren.</w:t>
      </w:r>
    </w:p>
    <w:p w14:paraId="0B667AC4" w14:textId="77777777" w:rsidR="00587A29" w:rsidRDefault="00587A29">
      <w:pPr>
        <w:rPr>
          <w:rFonts w:asciiTheme="majorHAnsi" w:eastAsiaTheme="majorEastAsia" w:hAnsiTheme="majorHAnsi" w:cstheme="majorBidi"/>
          <w:color w:val="2F5496" w:themeColor="accent1" w:themeShade="BF"/>
          <w:sz w:val="32"/>
          <w:szCs w:val="32"/>
        </w:rPr>
      </w:pPr>
      <w:r>
        <w:br w:type="page"/>
      </w:r>
    </w:p>
    <w:p w14:paraId="10D4AC20" w14:textId="4112DAF3" w:rsidR="00A60271" w:rsidRDefault="00A60271" w:rsidP="00881358">
      <w:pPr>
        <w:pStyle w:val="Heading1"/>
      </w:pPr>
      <w:r>
        <w:lastRenderedPageBreak/>
        <w:t>Fleisch, Geflügel und Wild</w:t>
      </w:r>
      <w:r>
        <w:br w:type="page"/>
      </w:r>
    </w:p>
    <w:p w14:paraId="2E96F58B" w14:textId="6945FB05" w:rsidR="00C41CF7" w:rsidRDefault="00C41CF7">
      <w:pPr>
        <w:rPr>
          <w:rFonts w:asciiTheme="majorHAnsi" w:eastAsiaTheme="majorEastAsia" w:hAnsiTheme="majorHAnsi" w:cstheme="majorBidi"/>
          <w:color w:val="2F5496" w:themeColor="accent1" w:themeShade="BF"/>
          <w:sz w:val="26"/>
          <w:szCs w:val="26"/>
        </w:rPr>
      </w:pPr>
      <w:r w:rsidRPr="00454153">
        <w:rPr>
          <w:sz w:val="24"/>
          <w:szCs w:val="24"/>
        </w:rPr>
        <w:lastRenderedPageBreak/>
        <w:br w:type="page"/>
      </w:r>
    </w:p>
    <w:p w14:paraId="4BD74CA9" w14:textId="672C6E79" w:rsidR="006A0BF0" w:rsidRDefault="006A0BF0" w:rsidP="00C0201C">
      <w:pPr>
        <w:pStyle w:val="Heading2"/>
        <w:spacing w:after="240"/>
      </w:pPr>
      <w:r>
        <w:lastRenderedPageBreak/>
        <w:t>Huhn mit Rosmarin und Oliven</w:t>
      </w:r>
      <w:r w:rsidR="00792E5B">
        <w:rPr>
          <w:rStyle w:val="FootnoteReference"/>
        </w:rPr>
        <w:footnoteReference w:id="411"/>
      </w:r>
    </w:p>
    <w:p w14:paraId="251A73A1" w14:textId="77777777" w:rsidR="006A0BF0" w:rsidRPr="00103BBD" w:rsidRDefault="006A0BF0">
      <w:pPr>
        <w:rPr>
          <w:sz w:val="24"/>
          <w:szCs w:val="24"/>
        </w:rPr>
      </w:pPr>
      <w:r w:rsidRPr="00103BBD">
        <w:rPr>
          <w:sz w:val="24"/>
          <w:szCs w:val="24"/>
          <w:u w:val="single"/>
        </w:rPr>
        <w:t>Zutaten</w:t>
      </w:r>
      <w:r w:rsidRPr="00103BBD">
        <w:rPr>
          <w:sz w:val="24"/>
          <w:szCs w:val="24"/>
        </w:rPr>
        <w:t xml:space="preserve"> für 2-3 Portionen</w:t>
      </w:r>
    </w:p>
    <w:p w14:paraId="7906D621" w14:textId="77777777" w:rsidR="006A0BF0" w:rsidRPr="00103BBD" w:rsidRDefault="006A0BF0">
      <w:pPr>
        <w:rPr>
          <w:sz w:val="24"/>
          <w:szCs w:val="24"/>
        </w:rPr>
      </w:pPr>
      <w:r w:rsidRPr="00103BBD">
        <w:rPr>
          <w:sz w:val="24"/>
          <w:szCs w:val="24"/>
        </w:rPr>
        <w:t>2 Knoblauchzehen</w:t>
      </w:r>
    </w:p>
    <w:p w14:paraId="20F2F178" w14:textId="77777777" w:rsidR="006A0BF0" w:rsidRPr="00103BBD" w:rsidRDefault="006A0BF0">
      <w:pPr>
        <w:rPr>
          <w:sz w:val="24"/>
          <w:szCs w:val="24"/>
        </w:rPr>
      </w:pPr>
      <w:r w:rsidRPr="00103BBD">
        <w:rPr>
          <w:sz w:val="24"/>
          <w:szCs w:val="24"/>
        </w:rPr>
        <w:t>1 Zweig Rosmarin</w:t>
      </w:r>
    </w:p>
    <w:p w14:paraId="762D688C" w14:textId="77777777" w:rsidR="006A0BF0" w:rsidRPr="00103BBD" w:rsidRDefault="006A0BF0">
      <w:pPr>
        <w:rPr>
          <w:sz w:val="24"/>
          <w:szCs w:val="24"/>
        </w:rPr>
      </w:pPr>
      <w:r w:rsidRPr="00103BBD">
        <w:rPr>
          <w:sz w:val="24"/>
          <w:szCs w:val="24"/>
        </w:rPr>
        <w:t>Reichlich Olivenöl</w:t>
      </w:r>
    </w:p>
    <w:p w14:paraId="515EBD82" w14:textId="77777777" w:rsidR="00545B92" w:rsidRPr="00103BBD" w:rsidRDefault="006A0BF0">
      <w:pPr>
        <w:rPr>
          <w:sz w:val="24"/>
          <w:szCs w:val="24"/>
        </w:rPr>
      </w:pPr>
      <w:r w:rsidRPr="00103BBD">
        <w:rPr>
          <w:sz w:val="24"/>
          <w:szCs w:val="24"/>
        </w:rPr>
        <w:t>Etwa 750 g H</w:t>
      </w:r>
      <w:r w:rsidR="00545B92" w:rsidRPr="00103BBD">
        <w:rPr>
          <w:sz w:val="24"/>
          <w:szCs w:val="24"/>
        </w:rPr>
        <w:t>ähnchenschenkel</w:t>
      </w:r>
    </w:p>
    <w:p w14:paraId="60DEF38B" w14:textId="77777777" w:rsidR="00545B92" w:rsidRPr="00103BBD" w:rsidRDefault="00545B92">
      <w:pPr>
        <w:rPr>
          <w:sz w:val="24"/>
          <w:szCs w:val="24"/>
        </w:rPr>
      </w:pPr>
      <w:r w:rsidRPr="00103BBD">
        <w:rPr>
          <w:sz w:val="24"/>
          <w:szCs w:val="24"/>
        </w:rPr>
        <w:t>½ TL Chiliflocken</w:t>
      </w:r>
    </w:p>
    <w:p w14:paraId="782BD457" w14:textId="338588B4" w:rsidR="00545B92" w:rsidRPr="00103BBD" w:rsidRDefault="00545B92">
      <w:pPr>
        <w:rPr>
          <w:sz w:val="24"/>
          <w:szCs w:val="24"/>
        </w:rPr>
      </w:pPr>
      <w:r w:rsidRPr="00103BBD">
        <w:rPr>
          <w:sz w:val="24"/>
          <w:szCs w:val="24"/>
        </w:rPr>
        <w:t>Salz, Pfeffer</w:t>
      </w:r>
    </w:p>
    <w:p w14:paraId="548573CD" w14:textId="2FDAD8B2" w:rsidR="00545B92" w:rsidRPr="00103BBD" w:rsidRDefault="00545B92">
      <w:pPr>
        <w:rPr>
          <w:sz w:val="24"/>
          <w:szCs w:val="24"/>
        </w:rPr>
      </w:pPr>
      <w:r w:rsidRPr="00103BBD">
        <w:rPr>
          <w:sz w:val="24"/>
          <w:szCs w:val="24"/>
        </w:rPr>
        <w:t>200 ml Weißwein</w:t>
      </w:r>
    </w:p>
    <w:p w14:paraId="60AFFFBF" w14:textId="77777777" w:rsidR="00545B92" w:rsidRPr="00103BBD" w:rsidRDefault="00545B92">
      <w:pPr>
        <w:rPr>
          <w:sz w:val="24"/>
          <w:szCs w:val="24"/>
        </w:rPr>
      </w:pPr>
      <w:r w:rsidRPr="00103BBD">
        <w:rPr>
          <w:sz w:val="24"/>
          <w:szCs w:val="24"/>
        </w:rPr>
        <w:t>1 EL Weinessig</w:t>
      </w:r>
    </w:p>
    <w:p w14:paraId="1EFF76D4" w14:textId="77777777" w:rsidR="00545B92" w:rsidRPr="00103BBD" w:rsidRDefault="00545B92">
      <w:pPr>
        <w:rPr>
          <w:sz w:val="24"/>
          <w:szCs w:val="24"/>
        </w:rPr>
      </w:pPr>
      <w:r w:rsidRPr="00103BBD">
        <w:rPr>
          <w:sz w:val="24"/>
          <w:szCs w:val="24"/>
        </w:rPr>
        <w:t>1 Handvoll schwarze Oliven ohne Stein</w:t>
      </w:r>
    </w:p>
    <w:p w14:paraId="0F7569B0" w14:textId="77777777" w:rsidR="00545B92" w:rsidRPr="00103BBD" w:rsidRDefault="00545B92">
      <w:pPr>
        <w:rPr>
          <w:sz w:val="24"/>
          <w:szCs w:val="24"/>
        </w:rPr>
      </w:pPr>
    </w:p>
    <w:p w14:paraId="4725F12F" w14:textId="77777777" w:rsidR="00545B92" w:rsidRPr="00103BBD" w:rsidRDefault="00545B92">
      <w:pPr>
        <w:rPr>
          <w:sz w:val="24"/>
          <w:szCs w:val="24"/>
        </w:rPr>
      </w:pPr>
      <w:r w:rsidRPr="00103BBD">
        <w:rPr>
          <w:sz w:val="24"/>
          <w:szCs w:val="24"/>
        </w:rPr>
        <w:t>Zubereitung:</w:t>
      </w:r>
    </w:p>
    <w:p w14:paraId="44221E44" w14:textId="77777777" w:rsidR="005E3AF4" w:rsidRPr="00103BBD" w:rsidRDefault="005E3AF4" w:rsidP="00B40E8C">
      <w:pPr>
        <w:pStyle w:val="ListParagraph"/>
        <w:numPr>
          <w:ilvl w:val="0"/>
          <w:numId w:val="1911"/>
        </w:numPr>
        <w:spacing w:after="120"/>
        <w:ind w:left="714" w:hanging="357"/>
        <w:contextualSpacing w:val="0"/>
        <w:jc w:val="both"/>
        <w:rPr>
          <w:sz w:val="24"/>
          <w:szCs w:val="24"/>
        </w:rPr>
      </w:pPr>
      <w:r w:rsidRPr="00103BBD">
        <w:rPr>
          <w:sz w:val="24"/>
          <w:szCs w:val="24"/>
        </w:rPr>
        <w:t xml:space="preserve">Knoblauch schälen und andrücken. Rosmarin waschen, trocken schütteln, die Nadeln abzupfen und diese fein hacken. </w:t>
      </w:r>
    </w:p>
    <w:p w14:paraId="7B2E2762" w14:textId="211EA8E1" w:rsidR="009C0C50" w:rsidRPr="00103BBD" w:rsidRDefault="005E3AF4" w:rsidP="00B40E8C">
      <w:pPr>
        <w:pStyle w:val="ListParagraph"/>
        <w:numPr>
          <w:ilvl w:val="0"/>
          <w:numId w:val="1911"/>
        </w:numPr>
        <w:spacing w:after="120"/>
        <w:ind w:left="714" w:hanging="357"/>
        <w:contextualSpacing w:val="0"/>
        <w:jc w:val="both"/>
        <w:rPr>
          <w:sz w:val="24"/>
          <w:szCs w:val="24"/>
        </w:rPr>
      </w:pPr>
      <w:r w:rsidRPr="00103BBD">
        <w:rPr>
          <w:sz w:val="24"/>
          <w:szCs w:val="24"/>
        </w:rPr>
        <w:t xml:space="preserve">Olivenöl in einen großen </w:t>
      </w:r>
      <w:r w:rsidR="007F128F" w:rsidRPr="00103BBD">
        <w:rPr>
          <w:sz w:val="24"/>
          <w:szCs w:val="24"/>
        </w:rPr>
        <w:t>T</w:t>
      </w:r>
      <w:r w:rsidRPr="00103BBD">
        <w:rPr>
          <w:sz w:val="24"/>
          <w:szCs w:val="24"/>
        </w:rPr>
        <w:t>opf mit schwerem Boden geben, erhitzen, dann das Hühnchenfleisch darin von beiden Seiten anbrate</w:t>
      </w:r>
      <w:r w:rsidR="009C0C50" w:rsidRPr="00103BBD">
        <w:rPr>
          <w:sz w:val="24"/>
          <w:szCs w:val="24"/>
        </w:rPr>
        <w:t>n, bis es Farbe angenommen hat. Das dauert ungefähr 15 Minuten.</w:t>
      </w:r>
    </w:p>
    <w:p w14:paraId="284C9EF6" w14:textId="4D2BCF91" w:rsidR="00C977DC" w:rsidRPr="00103BBD" w:rsidRDefault="009C0C50" w:rsidP="00B40E8C">
      <w:pPr>
        <w:pStyle w:val="ListParagraph"/>
        <w:numPr>
          <w:ilvl w:val="0"/>
          <w:numId w:val="1911"/>
        </w:numPr>
        <w:spacing w:after="120"/>
        <w:ind w:left="714" w:hanging="357"/>
        <w:contextualSpacing w:val="0"/>
        <w:jc w:val="both"/>
        <w:rPr>
          <w:sz w:val="24"/>
          <w:szCs w:val="24"/>
        </w:rPr>
      </w:pPr>
      <w:r w:rsidRPr="00103BBD">
        <w:rPr>
          <w:sz w:val="24"/>
          <w:szCs w:val="24"/>
        </w:rPr>
        <w:t>Chili, Knoblauch und Rosmarin dazugeben, salzen und pfeffern und mit Weißwein ablöschen. Den Topf zudecken und das Ganze ungefähr 40 Minuten lang bei klei</w:t>
      </w:r>
      <w:r w:rsidR="007F128F" w:rsidRPr="00103BBD">
        <w:rPr>
          <w:sz w:val="24"/>
          <w:szCs w:val="24"/>
        </w:rPr>
        <w:t>ner</w:t>
      </w:r>
      <w:r w:rsidRPr="00103BBD">
        <w:rPr>
          <w:sz w:val="24"/>
          <w:szCs w:val="24"/>
        </w:rPr>
        <w:t xml:space="preserve"> Hitze schmoren (die Flüssigkeit sollte ständig leicht köcheln)</w:t>
      </w:r>
      <w:r w:rsidR="00C977DC" w:rsidRPr="00103BBD">
        <w:rPr>
          <w:sz w:val="24"/>
          <w:szCs w:val="24"/>
        </w:rPr>
        <w:t>. Zum Schluss Essig und Oliven dazugeben.</w:t>
      </w:r>
    </w:p>
    <w:p w14:paraId="2A112035" w14:textId="7A39D51A" w:rsidR="00C977DC" w:rsidRPr="00103BBD" w:rsidRDefault="00C977DC" w:rsidP="00B40E8C">
      <w:pPr>
        <w:pStyle w:val="ListParagraph"/>
        <w:numPr>
          <w:ilvl w:val="0"/>
          <w:numId w:val="1911"/>
        </w:numPr>
        <w:spacing w:after="120"/>
        <w:ind w:left="714" w:hanging="357"/>
        <w:contextualSpacing w:val="0"/>
        <w:jc w:val="both"/>
        <w:rPr>
          <w:sz w:val="24"/>
          <w:szCs w:val="24"/>
        </w:rPr>
      </w:pPr>
      <w:r w:rsidRPr="00103BBD">
        <w:rPr>
          <w:sz w:val="24"/>
          <w:szCs w:val="24"/>
        </w:rPr>
        <w:t>Wenn einem die Soße zu dünnerscheint, das Fleisch aus dem Topf nehmen, die Hitze hochschalten und die Flüssigkeit reduzieren, also ungefähr 3-4 Minuten lan</w:t>
      </w:r>
      <w:r w:rsidR="007F128F" w:rsidRPr="00103BBD">
        <w:rPr>
          <w:sz w:val="24"/>
          <w:szCs w:val="24"/>
        </w:rPr>
        <w:t>g</w:t>
      </w:r>
      <w:r w:rsidRPr="00103BBD">
        <w:rPr>
          <w:sz w:val="24"/>
          <w:szCs w:val="24"/>
        </w:rPr>
        <w:t xml:space="preserve"> aufkochen.</w:t>
      </w:r>
    </w:p>
    <w:p w14:paraId="121A7D2E" w14:textId="77777777" w:rsidR="00C977DC" w:rsidRPr="00103BBD" w:rsidRDefault="00C977DC">
      <w:pPr>
        <w:rPr>
          <w:sz w:val="24"/>
          <w:szCs w:val="24"/>
        </w:rPr>
      </w:pPr>
    </w:p>
    <w:p w14:paraId="264C9D04" w14:textId="51CA2D60" w:rsidR="0021400E" w:rsidRPr="00C977DC" w:rsidRDefault="00C977DC" w:rsidP="007F128F">
      <w:pPr>
        <w:ind w:left="708" w:hanging="708"/>
      </w:pPr>
      <w:r w:rsidRPr="00103BBD">
        <w:rPr>
          <w:sz w:val="24"/>
          <w:szCs w:val="24"/>
        </w:rPr>
        <w:t>Tipp:</w:t>
      </w:r>
      <w:r w:rsidRPr="00103BBD">
        <w:rPr>
          <w:sz w:val="24"/>
          <w:szCs w:val="24"/>
        </w:rPr>
        <w:tab/>
        <w:t>Mit gute</w:t>
      </w:r>
      <w:r w:rsidR="00C0201C" w:rsidRPr="00103BBD">
        <w:rPr>
          <w:sz w:val="24"/>
          <w:szCs w:val="24"/>
        </w:rPr>
        <w:t xml:space="preserve">m Huhn und sehr guten Oliven schmeckt das Ganze ziemlich sehr gut </w:t>
      </w:r>
      <w:r w:rsidR="00C0201C" w:rsidRPr="00103BBD">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sidR="00C0201C" w:rsidRPr="00103BBD">
        <w:rPr>
          <w:sz w:val="24"/>
          <w:szCs w:val="24"/>
        </w:rPr>
        <w:t>. Als Beilage pass</w:t>
      </w:r>
      <w:r w:rsidR="007F128F" w:rsidRPr="00103BBD">
        <w:rPr>
          <w:sz w:val="24"/>
          <w:szCs w:val="24"/>
        </w:rPr>
        <w:t>t</w:t>
      </w:r>
      <w:r w:rsidR="00C0201C" w:rsidRPr="00103BBD">
        <w:rPr>
          <w:sz w:val="24"/>
          <w:szCs w:val="24"/>
        </w:rPr>
        <w:t xml:space="preserve"> z.B. ei</w:t>
      </w:r>
      <w:r w:rsidR="007F128F" w:rsidRPr="00103BBD">
        <w:rPr>
          <w:sz w:val="24"/>
          <w:szCs w:val="24"/>
        </w:rPr>
        <w:t>ne</w:t>
      </w:r>
      <w:r w:rsidR="00C0201C" w:rsidRPr="00103BBD">
        <w:rPr>
          <w:sz w:val="24"/>
          <w:szCs w:val="24"/>
        </w:rPr>
        <w:t xml:space="preserve"> Polenta, die man mit nicht zu wenig Butter abschmeckt und ein Salat.</w:t>
      </w:r>
      <w:r w:rsidR="0021400E">
        <w:br w:type="page"/>
      </w:r>
    </w:p>
    <w:p w14:paraId="271FA753" w14:textId="2D72C06B" w:rsidR="00944082" w:rsidRDefault="00944082" w:rsidP="00B318AD">
      <w:pPr>
        <w:pStyle w:val="Heading2"/>
        <w:spacing w:after="240"/>
      </w:pPr>
      <w:r>
        <w:lastRenderedPageBreak/>
        <w:t>Hühnchen mit Blutorangen, Honig und Chili</w:t>
      </w:r>
      <w:r w:rsidR="00440C8C">
        <w:rPr>
          <w:rStyle w:val="FootnoteReference"/>
        </w:rPr>
        <w:footnoteReference w:id="412"/>
      </w:r>
    </w:p>
    <w:p w14:paraId="41A2AC06" w14:textId="14B5F231" w:rsidR="00944082" w:rsidRPr="00103BBD" w:rsidRDefault="00944082">
      <w:pPr>
        <w:rPr>
          <w:sz w:val="24"/>
          <w:szCs w:val="24"/>
        </w:rPr>
      </w:pPr>
      <w:r w:rsidRPr="00103BBD">
        <w:rPr>
          <w:sz w:val="24"/>
          <w:szCs w:val="24"/>
          <w:u w:val="single"/>
        </w:rPr>
        <w:t>Zutaten</w:t>
      </w:r>
      <w:r w:rsidRPr="00103BBD">
        <w:rPr>
          <w:sz w:val="24"/>
          <w:szCs w:val="24"/>
        </w:rPr>
        <w:t xml:space="preserve"> </w:t>
      </w:r>
      <w:r w:rsidR="00B318AD" w:rsidRPr="00103BBD">
        <w:rPr>
          <w:sz w:val="24"/>
          <w:szCs w:val="24"/>
        </w:rPr>
        <w:t>(</w:t>
      </w:r>
      <w:r w:rsidRPr="00103BBD">
        <w:rPr>
          <w:sz w:val="24"/>
          <w:szCs w:val="24"/>
        </w:rPr>
        <w:t>für 4 Portionen</w:t>
      </w:r>
      <w:r w:rsidR="00B318AD" w:rsidRPr="00103BBD">
        <w:rPr>
          <w:sz w:val="24"/>
          <w:szCs w:val="24"/>
        </w:rPr>
        <w:t>):</w:t>
      </w:r>
    </w:p>
    <w:p w14:paraId="5CF668C5" w14:textId="77777777" w:rsidR="00061497" w:rsidRPr="00103BBD" w:rsidRDefault="00061497">
      <w:pPr>
        <w:rPr>
          <w:sz w:val="24"/>
          <w:szCs w:val="24"/>
        </w:rPr>
      </w:pPr>
      <w:r w:rsidRPr="00103BBD">
        <w:rPr>
          <w:sz w:val="24"/>
          <w:szCs w:val="24"/>
        </w:rPr>
        <w:t>4 EL flüssiger Honig</w:t>
      </w:r>
    </w:p>
    <w:p w14:paraId="481BB58A" w14:textId="77777777" w:rsidR="00061497" w:rsidRPr="00103BBD" w:rsidRDefault="00061497">
      <w:pPr>
        <w:rPr>
          <w:sz w:val="24"/>
          <w:szCs w:val="24"/>
        </w:rPr>
      </w:pPr>
      <w:r w:rsidRPr="00103BBD">
        <w:rPr>
          <w:sz w:val="24"/>
          <w:szCs w:val="24"/>
        </w:rPr>
        <w:t>1 EL Sambal Oelek (oder eine andere Chilipaste)</w:t>
      </w:r>
    </w:p>
    <w:p w14:paraId="2B477D6E" w14:textId="77777777" w:rsidR="00061497" w:rsidRPr="00103BBD" w:rsidRDefault="00061497">
      <w:pPr>
        <w:rPr>
          <w:sz w:val="24"/>
          <w:szCs w:val="24"/>
        </w:rPr>
      </w:pPr>
      <w:r w:rsidRPr="00103BBD">
        <w:rPr>
          <w:sz w:val="24"/>
          <w:szCs w:val="24"/>
        </w:rPr>
        <w:t>3 EL Olivenöl</w:t>
      </w:r>
    </w:p>
    <w:p w14:paraId="0A1CE5D1" w14:textId="77777777" w:rsidR="00D027B8" w:rsidRPr="00103BBD" w:rsidRDefault="00061497">
      <w:pPr>
        <w:rPr>
          <w:sz w:val="24"/>
          <w:szCs w:val="24"/>
        </w:rPr>
      </w:pPr>
      <w:r w:rsidRPr="00103BBD">
        <w:rPr>
          <w:sz w:val="24"/>
          <w:szCs w:val="24"/>
        </w:rPr>
        <w:t>2 Bio-Blutorangen (Schale zum Verzehr geeignet)</w:t>
      </w:r>
    </w:p>
    <w:p w14:paraId="75B7796A" w14:textId="77777777" w:rsidR="00D027B8" w:rsidRPr="00103BBD" w:rsidRDefault="00D027B8">
      <w:pPr>
        <w:rPr>
          <w:sz w:val="24"/>
          <w:szCs w:val="24"/>
        </w:rPr>
      </w:pPr>
      <w:r w:rsidRPr="00103BBD">
        <w:rPr>
          <w:sz w:val="24"/>
          <w:szCs w:val="24"/>
        </w:rPr>
        <w:t>Ein paar Zweige Thymian</w:t>
      </w:r>
    </w:p>
    <w:p w14:paraId="719175E9" w14:textId="4F17449B" w:rsidR="00D027B8" w:rsidRPr="00103BBD" w:rsidRDefault="00D027B8">
      <w:pPr>
        <w:rPr>
          <w:sz w:val="24"/>
          <w:szCs w:val="24"/>
        </w:rPr>
      </w:pPr>
      <w:r w:rsidRPr="00103BBD">
        <w:rPr>
          <w:sz w:val="24"/>
          <w:szCs w:val="24"/>
        </w:rPr>
        <w:t xml:space="preserve">Ein paar Zweige </w:t>
      </w:r>
      <w:r w:rsidR="00465901" w:rsidRPr="00103BBD">
        <w:rPr>
          <w:sz w:val="24"/>
          <w:szCs w:val="24"/>
        </w:rPr>
        <w:t>E</w:t>
      </w:r>
      <w:r w:rsidRPr="00103BBD">
        <w:rPr>
          <w:sz w:val="24"/>
          <w:szCs w:val="24"/>
        </w:rPr>
        <w:t>stragon</w:t>
      </w:r>
    </w:p>
    <w:p w14:paraId="701B1B02" w14:textId="12203244" w:rsidR="00D027B8" w:rsidRPr="00103BBD" w:rsidRDefault="00D027B8">
      <w:pPr>
        <w:rPr>
          <w:sz w:val="24"/>
          <w:szCs w:val="24"/>
        </w:rPr>
      </w:pPr>
      <w:r w:rsidRPr="00103BBD">
        <w:rPr>
          <w:sz w:val="24"/>
          <w:szCs w:val="24"/>
        </w:rPr>
        <w:t>600 g möglichst kleine Kartoffeln</w:t>
      </w:r>
    </w:p>
    <w:p w14:paraId="5050F55A" w14:textId="77777777" w:rsidR="00465901" w:rsidRPr="00103BBD" w:rsidRDefault="00D027B8">
      <w:pPr>
        <w:rPr>
          <w:sz w:val="24"/>
          <w:szCs w:val="24"/>
        </w:rPr>
      </w:pPr>
      <w:r w:rsidRPr="00103BBD">
        <w:rPr>
          <w:sz w:val="24"/>
          <w:szCs w:val="24"/>
        </w:rPr>
        <w:t>1 Huhn (ca. 1,5 kg vom Metzger in 8 Teile zerteilen lass</w:t>
      </w:r>
      <w:r w:rsidR="00465901" w:rsidRPr="00103BBD">
        <w:rPr>
          <w:sz w:val="24"/>
          <w:szCs w:val="24"/>
        </w:rPr>
        <w:t>en)</w:t>
      </w:r>
    </w:p>
    <w:p w14:paraId="7813BCEA" w14:textId="39E3233B" w:rsidR="00465901" w:rsidRPr="00103BBD" w:rsidRDefault="00465901">
      <w:pPr>
        <w:rPr>
          <w:sz w:val="24"/>
          <w:szCs w:val="24"/>
        </w:rPr>
      </w:pPr>
      <w:r w:rsidRPr="00103BBD">
        <w:rPr>
          <w:sz w:val="24"/>
          <w:szCs w:val="24"/>
        </w:rPr>
        <w:t>Salz</w:t>
      </w:r>
    </w:p>
    <w:p w14:paraId="7E34DC09" w14:textId="77777777" w:rsidR="00465901" w:rsidRPr="00103BBD" w:rsidRDefault="00465901">
      <w:pPr>
        <w:rPr>
          <w:sz w:val="24"/>
          <w:szCs w:val="24"/>
        </w:rPr>
      </w:pPr>
      <w:r w:rsidRPr="00103BBD">
        <w:rPr>
          <w:sz w:val="24"/>
          <w:szCs w:val="24"/>
        </w:rPr>
        <w:t>4 Knoblauchzehen, ungeschält</w:t>
      </w:r>
    </w:p>
    <w:p w14:paraId="54580F2E" w14:textId="77777777" w:rsidR="00465901" w:rsidRPr="00103BBD" w:rsidRDefault="00465901">
      <w:pPr>
        <w:rPr>
          <w:sz w:val="24"/>
          <w:szCs w:val="24"/>
        </w:rPr>
      </w:pPr>
    </w:p>
    <w:p w14:paraId="46F74204" w14:textId="77777777" w:rsidR="00465901" w:rsidRPr="00103BBD" w:rsidRDefault="00465901">
      <w:pPr>
        <w:rPr>
          <w:sz w:val="24"/>
          <w:szCs w:val="24"/>
        </w:rPr>
      </w:pPr>
      <w:r w:rsidRPr="00103BBD">
        <w:rPr>
          <w:sz w:val="24"/>
          <w:szCs w:val="24"/>
        </w:rPr>
        <w:t>Zubereitung:</w:t>
      </w:r>
    </w:p>
    <w:p w14:paraId="03207E43" w14:textId="1C84758A" w:rsidR="00751ABA" w:rsidRPr="00103BBD" w:rsidRDefault="003947AF" w:rsidP="00B40E8C">
      <w:pPr>
        <w:pStyle w:val="ListParagraph"/>
        <w:numPr>
          <w:ilvl w:val="0"/>
          <w:numId w:val="1873"/>
        </w:numPr>
        <w:spacing w:after="120"/>
        <w:ind w:left="714" w:hanging="357"/>
        <w:contextualSpacing w:val="0"/>
        <w:jc w:val="both"/>
        <w:rPr>
          <w:sz w:val="24"/>
          <w:szCs w:val="24"/>
        </w:rPr>
      </w:pPr>
      <w:r w:rsidRPr="00103BBD">
        <w:rPr>
          <w:sz w:val="24"/>
          <w:szCs w:val="24"/>
        </w:rPr>
        <w:t xml:space="preserve">Honig mit Chilipaste vermengen, </w:t>
      </w:r>
      <w:r w:rsidR="00751ABA" w:rsidRPr="00103BBD">
        <w:rPr>
          <w:sz w:val="24"/>
          <w:szCs w:val="24"/>
        </w:rPr>
        <w:t xml:space="preserve">1 El </w:t>
      </w:r>
      <w:r w:rsidR="00B318AD" w:rsidRPr="00103BBD">
        <w:rPr>
          <w:sz w:val="24"/>
          <w:szCs w:val="24"/>
        </w:rPr>
        <w:t>O</w:t>
      </w:r>
      <w:r w:rsidR="00751ABA" w:rsidRPr="00103BBD">
        <w:rPr>
          <w:sz w:val="24"/>
          <w:szCs w:val="24"/>
        </w:rPr>
        <w:t>livenöl dazugeben. Eine der Bl</w:t>
      </w:r>
      <w:r w:rsidR="00B318AD" w:rsidRPr="00103BBD">
        <w:rPr>
          <w:sz w:val="24"/>
          <w:szCs w:val="24"/>
        </w:rPr>
        <w:t>ut</w:t>
      </w:r>
      <w:r w:rsidR="00751ABA" w:rsidRPr="00103BBD">
        <w:rPr>
          <w:sz w:val="24"/>
          <w:szCs w:val="24"/>
        </w:rPr>
        <w:t>orangen mit heißem Wasser abwaschen, in feine Scheiben schneiden. Die andere Blutorange auspressen, den Saft mit 2 EL Olivenöl vermengen. Die Blättchen von den Thymian- und den Estragonzweigen zupfen, in die Ölmischung geben. Kartoffeln waschen, aber nicht schälen, dafür halbieren, in eine Auflaufform legen. Die Orangen-Öl-Mischung darübergeben, mit den Händen verengen.</w:t>
      </w:r>
    </w:p>
    <w:p w14:paraId="4EADF545" w14:textId="0DAA81E3" w:rsidR="00751ABA" w:rsidRPr="00103BBD" w:rsidRDefault="00751ABA" w:rsidP="00B40E8C">
      <w:pPr>
        <w:pStyle w:val="ListParagraph"/>
        <w:numPr>
          <w:ilvl w:val="0"/>
          <w:numId w:val="1873"/>
        </w:numPr>
        <w:spacing w:after="120"/>
        <w:ind w:left="714" w:hanging="357"/>
        <w:contextualSpacing w:val="0"/>
        <w:jc w:val="both"/>
        <w:rPr>
          <w:sz w:val="24"/>
          <w:szCs w:val="24"/>
        </w:rPr>
      </w:pPr>
      <w:r w:rsidRPr="00103BBD">
        <w:rPr>
          <w:sz w:val="24"/>
          <w:szCs w:val="24"/>
        </w:rPr>
        <w:t xml:space="preserve">Die Hühnerteile zwischen die halbierten Kartoffeln setzen. Die Chilimischung darübergeben </w:t>
      </w:r>
      <w:r w:rsidR="00B318AD" w:rsidRPr="00103BBD">
        <w:rPr>
          <w:sz w:val="24"/>
          <w:szCs w:val="24"/>
        </w:rPr>
        <w:t>und</w:t>
      </w:r>
      <w:r w:rsidRPr="00103BBD">
        <w:rPr>
          <w:sz w:val="24"/>
          <w:szCs w:val="24"/>
        </w:rPr>
        <w:t xml:space="preserve"> auf Flei</w:t>
      </w:r>
      <w:r w:rsidR="00B318AD" w:rsidRPr="00103BBD">
        <w:rPr>
          <w:sz w:val="24"/>
          <w:szCs w:val="24"/>
        </w:rPr>
        <w:t>sc</w:t>
      </w:r>
      <w:r w:rsidRPr="00103BBD">
        <w:rPr>
          <w:sz w:val="24"/>
          <w:szCs w:val="24"/>
        </w:rPr>
        <w:t>h und Kartoffeln verteilen. Großzügig salzen. Die Knoblauchzehen (ungeschält) in die Auflaufform geben. Zum Schluss die Scheiben der Blutorange auf Huhn und K</w:t>
      </w:r>
      <w:r w:rsidR="00B318AD" w:rsidRPr="00103BBD">
        <w:rPr>
          <w:sz w:val="24"/>
          <w:szCs w:val="24"/>
        </w:rPr>
        <w:t>a</w:t>
      </w:r>
      <w:r w:rsidRPr="00103BBD">
        <w:rPr>
          <w:sz w:val="24"/>
          <w:szCs w:val="24"/>
        </w:rPr>
        <w:t>rtoffeln</w:t>
      </w:r>
      <w:r w:rsidR="00B318AD" w:rsidRPr="00103BBD">
        <w:rPr>
          <w:sz w:val="24"/>
          <w:szCs w:val="24"/>
        </w:rPr>
        <w:t xml:space="preserve"> </w:t>
      </w:r>
      <w:r w:rsidRPr="00103BBD">
        <w:rPr>
          <w:sz w:val="24"/>
          <w:szCs w:val="24"/>
        </w:rPr>
        <w:t>verteilen. Bei 180 Grad Umluft 45 bis 60 Minuten schmoren.</w:t>
      </w:r>
    </w:p>
    <w:p w14:paraId="63FB99E6" w14:textId="77777777" w:rsidR="00751ABA" w:rsidRPr="00103BBD" w:rsidRDefault="00751ABA">
      <w:pPr>
        <w:rPr>
          <w:sz w:val="24"/>
          <w:szCs w:val="24"/>
        </w:rPr>
      </w:pPr>
    </w:p>
    <w:p w14:paraId="04501258" w14:textId="5AF97B3F" w:rsidR="008F0D2B" w:rsidRPr="00D0756E" w:rsidRDefault="00751ABA" w:rsidP="00D0756E">
      <w:pPr>
        <w:ind w:left="1416" w:hanging="1416"/>
        <w:jc w:val="both"/>
        <w:rPr>
          <w:rFonts w:asciiTheme="majorHAnsi" w:eastAsiaTheme="majorEastAsia" w:hAnsiTheme="majorHAnsi" w:cstheme="majorBidi"/>
          <w:color w:val="2F5496" w:themeColor="accent1" w:themeShade="BF"/>
          <w:sz w:val="26"/>
          <w:szCs w:val="26"/>
        </w:rPr>
      </w:pPr>
      <w:r w:rsidRPr="00103BBD">
        <w:rPr>
          <w:sz w:val="24"/>
          <w:szCs w:val="24"/>
        </w:rPr>
        <w:t>Kommentar:</w:t>
      </w:r>
      <w:r w:rsidRPr="00103BBD">
        <w:rPr>
          <w:sz w:val="24"/>
          <w:szCs w:val="24"/>
        </w:rPr>
        <w:tab/>
        <w:t xml:space="preserve">Ein Gericht wie ein Ölgemälde. </w:t>
      </w:r>
      <w:r w:rsidR="00B318AD" w:rsidRPr="00103BBD">
        <w:rPr>
          <w:sz w:val="24"/>
          <w:szCs w:val="24"/>
        </w:rPr>
        <w:t>Ein Vanitas-Gemälde. Blutrote Orangen, dramatisch verbrannt, stehen für die Vergänglichkeit des Lebens, das gebratene Huhn wahrscheinlich auch. Oder für den Sündenfall? Und die Kartoffel, die bildet einen Kontrast, sie steht dafür, dass das Leben doch schön, einfach und lustig sein kann, wenn man etwas Gutes zu essen hat und die Küche sich mit dem Duft nach Selbstgeschmorten füllt.</w:t>
      </w:r>
      <w:r w:rsidR="008F0D2B" w:rsidRPr="00D0756E">
        <w:rPr>
          <w:sz w:val="24"/>
          <w:szCs w:val="24"/>
        </w:rPr>
        <w:br w:type="page"/>
      </w:r>
    </w:p>
    <w:p w14:paraId="45A04D4A" w14:textId="5F52BE01" w:rsidR="00191D87" w:rsidRDefault="00191D87" w:rsidP="00C10C96">
      <w:pPr>
        <w:pStyle w:val="Heading2"/>
        <w:spacing w:after="240"/>
      </w:pPr>
      <w:r>
        <w:lastRenderedPageBreak/>
        <w:t>Huhn mit Quitten</w:t>
      </w:r>
      <w:r w:rsidR="00587A29">
        <w:rPr>
          <w:rStyle w:val="FootnoteReference"/>
        </w:rPr>
        <w:footnoteReference w:id="413"/>
      </w:r>
      <w:r>
        <w:t xml:space="preserve"> </w:t>
      </w:r>
    </w:p>
    <w:p w14:paraId="793F4B51" w14:textId="2672B9C6" w:rsidR="00191D87" w:rsidRDefault="00191D87">
      <w:pPr>
        <w:rPr>
          <w:sz w:val="24"/>
          <w:szCs w:val="24"/>
        </w:rPr>
      </w:pPr>
      <w:r w:rsidRPr="00C10C96">
        <w:rPr>
          <w:sz w:val="24"/>
          <w:szCs w:val="24"/>
          <w:u w:val="single"/>
        </w:rPr>
        <w:t>Zutaten</w:t>
      </w:r>
      <w:r>
        <w:rPr>
          <w:sz w:val="24"/>
          <w:szCs w:val="24"/>
        </w:rPr>
        <w:t xml:space="preserve"> </w:t>
      </w:r>
      <w:r w:rsidR="00C10C96">
        <w:rPr>
          <w:sz w:val="24"/>
          <w:szCs w:val="24"/>
        </w:rPr>
        <w:t>(</w:t>
      </w:r>
      <w:r>
        <w:rPr>
          <w:sz w:val="24"/>
          <w:szCs w:val="24"/>
        </w:rPr>
        <w:t>für 2-4 Portionen</w:t>
      </w:r>
      <w:r w:rsidR="00C10C96">
        <w:rPr>
          <w:sz w:val="24"/>
          <w:szCs w:val="24"/>
        </w:rPr>
        <w:t>):</w:t>
      </w:r>
    </w:p>
    <w:p w14:paraId="3E4D0EDD" w14:textId="77777777" w:rsidR="00191D87" w:rsidRDefault="00191D87">
      <w:pPr>
        <w:rPr>
          <w:sz w:val="24"/>
          <w:szCs w:val="24"/>
        </w:rPr>
      </w:pPr>
      <w:r>
        <w:rPr>
          <w:sz w:val="24"/>
          <w:szCs w:val="24"/>
        </w:rPr>
        <w:t>4 Quitten</w:t>
      </w:r>
    </w:p>
    <w:p w14:paraId="41E55A86" w14:textId="77777777" w:rsidR="00191D87" w:rsidRDefault="00191D87">
      <w:pPr>
        <w:rPr>
          <w:sz w:val="24"/>
          <w:szCs w:val="24"/>
        </w:rPr>
      </w:pPr>
      <w:r>
        <w:rPr>
          <w:sz w:val="24"/>
          <w:szCs w:val="24"/>
        </w:rPr>
        <w:t>50 g Butter</w:t>
      </w:r>
    </w:p>
    <w:p w14:paraId="58BB7AE5" w14:textId="77777777" w:rsidR="00191D87" w:rsidRDefault="00191D87">
      <w:pPr>
        <w:rPr>
          <w:sz w:val="24"/>
          <w:szCs w:val="24"/>
        </w:rPr>
      </w:pPr>
      <w:r>
        <w:rPr>
          <w:sz w:val="24"/>
          <w:szCs w:val="24"/>
        </w:rPr>
        <w:t>1 EL Honig</w:t>
      </w:r>
    </w:p>
    <w:p w14:paraId="5732E49F" w14:textId="56E13531" w:rsidR="00191D87" w:rsidRDefault="00577C5D">
      <w:pPr>
        <w:rPr>
          <w:sz w:val="24"/>
          <w:szCs w:val="24"/>
        </w:rPr>
      </w:pPr>
      <w:r>
        <w:rPr>
          <w:sz w:val="24"/>
          <w:szCs w:val="24"/>
        </w:rPr>
        <w:t>e</w:t>
      </w:r>
      <w:r w:rsidR="00191D87">
        <w:rPr>
          <w:sz w:val="24"/>
          <w:szCs w:val="24"/>
        </w:rPr>
        <w:t>twas Olivenöl</w:t>
      </w:r>
    </w:p>
    <w:p w14:paraId="22354AF3" w14:textId="77777777" w:rsidR="00191D87" w:rsidRDefault="00191D87">
      <w:pPr>
        <w:rPr>
          <w:sz w:val="24"/>
          <w:szCs w:val="24"/>
        </w:rPr>
      </w:pPr>
      <w:r>
        <w:rPr>
          <w:sz w:val="24"/>
          <w:szCs w:val="24"/>
        </w:rPr>
        <w:t>4 Hähnchenschenkel</w:t>
      </w:r>
    </w:p>
    <w:p w14:paraId="6B388AA4" w14:textId="77777777" w:rsidR="00191D87" w:rsidRDefault="00191D87">
      <w:pPr>
        <w:rPr>
          <w:sz w:val="24"/>
          <w:szCs w:val="24"/>
        </w:rPr>
      </w:pPr>
      <w:r>
        <w:rPr>
          <w:sz w:val="24"/>
          <w:szCs w:val="24"/>
        </w:rPr>
        <w:t>Salz</w:t>
      </w:r>
    </w:p>
    <w:p w14:paraId="1D4FE350" w14:textId="7BAE8697" w:rsidR="00191D87" w:rsidRDefault="00191D87">
      <w:pPr>
        <w:rPr>
          <w:sz w:val="24"/>
          <w:szCs w:val="24"/>
        </w:rPr>
      </w:pPr>
      <w:r>
        <w:rPr>
          <w:sz w:val="24"/>
          <w:szCs w:val="24"/>
        </w:rPr>
        <w:t>Schwarzer Pfeffer</w:t>
      </w:r>
    </w:p>
    <w:p w14:paraId="455CE54C" w14:textId="30CF8296" w:rsidR="00191D87" w:rsidRDefault="00191D87">
      <w:pPr>
        <w:rPr>
          <w:sz w:val="24"/>
          <w:szCs w:val="24"/>
        </w:rPr>
      </w:pPr>
      <w:r>
        <w:rPr>
          <w:sz w:val="24"/>
          <w:szCs w:val="24"/>
        </w:rPr>
        <w:t xml:space="preserve">2 </w:t>
      </w:r>
      <w:r w:rsidR="00C10C96">
        <w:rPr>
          <w:sz w:val="24"/>
          <w:szCs w:val="24"/>
        </w:rPr>
        <w:t>Z</w:t>
      </w:r>
      <w:r>
        <w:rPr>
          <w:sz w:val="24"/>
          <w:szCs w:val="24"/>
        </w:rPr>
        <w:t>wiebeln</w:t>
      </w:r>
    </w:p>
    <w:p w14:paraId="18786243" w14:textId="77777777" w:rsidR="00191D87" w:rsidRDefault="00191D87">
      <w:pPr>
        <w:rPr>
          <w:sz w:val="24"/>
          <w:szCs w:val="24"/>
        </w:rPr>
      </w:pPr>
      <w:r>
        <w:rPr>
          <w:sz w:val="24"/>
          <w:szCs w:val="24"/>
        </w:rPr>
        <w:t>1 Zimtstange</w:t>
      </w:r>
    </w:p>
    <w:p w14:paraId="0A662BE2" w14:textId="77777777" w:rsidR="00191D87" w:rsidRDefault="00191D87">
      <w:pPr>
        <w:rPr>
          <w:sz w:val="24"/>
          <w:szCs w:val="24"/>
        </w:rPr>
      </w:pPr>
      <w:r>
        <w:rPr>
          <w:sz w:val="24"/>
          <w:szCs w:val="24"/>
        </w:rPr>
        <w:t>1 Bund frischer Koriander</w:t>
      </w:r>
    </w:p>
    <w:p w14:paraId="70F2B6C2" w14:textId="77777777" w:rsidR="00191D87" w:rsidRDefault="00191D87">
      <w:pPr>
        <w:rPr>
          <w:sz w:val="24"/>
          <w:szCs w:val="24"/>
        </w:rPr>
      </w:pPr>
      <w:r>
        <w:rPr>
          <w:sz w:val="24"/>
          <w:szCs w:val="24"/>
        </w:rPr>
        <w:t>1 TL gemahlener Ingwer</w:t>
      </w:r>
    </w:p>
    <w:p w14:paraId="42DB0CC0" w14:textId="77777777" w:rsidR="00191D87" w:rsidRDefault="00191D87">
      <w:pPr>
        <w:rPr>
          <w:sz w:val="24"/>
          <w:szCs w:val="24"/>
        </w:rPr>
      </w:pPr>
      <w:r>
        <w:rPr>
          <w:sz w:val="24"/>
          <w:szCs w:val="24"/>
        </w:rPr>
        <w:t>¼ TL Safranfäden</w:t>
      </w:r>
    </w:p>
    <w:p w14:paraId="4E647C2B" w14:textId="77777777" w:rsidR="00191D87" w:rsidRDefault="00191D87" w:rsidP="00FA1274">
      <w:pPr>
        <w:jc w:val="both"/>
        <w:rPr>
          <w:sz w:val="24"/>
          <w:szCs w:val="24"/>
        </w:rPr>
      </w:pPr>
    </w:p>
    <w:p w14:paraId="398D61B5" w14:textId="39D4AF4B" w:rsidR="00C10C96" w:rsidRDefault="00C10C96" w:rsidP="00FA1274">
      <w:pPr>
        <w:jc w:val="both"/>
        <w:rPr>
          <w:sz w:val="24"/>
          <w:szCs w:val="24"/>
        </w:rPr>
      </w:pPr>
      <w:r>
        <w:rPr>
          <w:sz w:val="24"/>
          <w:szCs w:val="24"/>
        </w:rPr>
        <w:t>Zubereitung:</w:t>
      </w:r>
    </w:p>
    <w:p w14:paraId="4F1E6D1C" w14:textId="2F5591E2" w:rsidR="00182CE1" w:rsidRPr="00FA1274" w:rsidRDefault="00182CE1" w:rsidP="00B40E8C">
      <w:pPr>
        <w:pStyle w:val="ListParagraph"/>
        <w:numPr>
          <w:ilvl w:val="0"/>
          <w:numId w:val="1551"/>
        </w:numPr>
        <w:ind w:left="714" w:hanging="357"/>
        <w:contextualSpacing w:val="0"/>
        <w:jc w:val="both"/>
        <w:rPr>
          <w:sz w:val="24"/>
          <w:szCs w:val="24"/>
        </w:rPr>
      </w:pPr>
      <w:r w:rsidRPr="00FA1274">
        <w:rPr>
          <w:sz w:val="24"/>
          <w:szCs w:val="24"/>
        </w:rPr>
        <w:t>Die Quitten waschen, eventuell den Flaum abreiben, dann schälen, halbieren, entkernen und vierteln; wenn man will, sogar achte</w:t>
      </w:r>
      <w:r w:rsidR="00C10C96">
        <w:rPr>
          <w:sz w:val="24"/>
          <w:szCs w:val="24"/>
        </w:rPr>
        <w:t>l</w:t>
      </w:r>
      <w:r w:rsidRPr="00FA1274">
        <w:rPr>
          <w:sz w:val="24"/>
          <w:szCs w:val="24"/>
        </w:rPr>
        <w:t xml:space="preserve">n </w:t>
      </w:r>
      <w:r w:rsidRPr="00182CE1">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Pr="00FA1274">
        <w:rPr>
          <w:sz w:val="24"/>
          <w:szCs w:val="24"/>
        </w:rPr>
        <w:t xml:space="preserve">. </w:t>
      </w:r>
    </w:p>
    <w:p w14:paraId="1FCAD8D3" w14:textId="00CA6971" w:rsidR="0079432C" w:rsidRPr="00FA1274" w:rsidRDefault="00182CE1" w:rsidP="00B40E8C">
      <w:pPr>
        <w:pStyle w:val="ListParagraph"/>
        <w:numPr>
          <w:ilvl w:val="0"/>
          <w:numId w:val="1551"/>
        </w:numPr>
        <w:ind w:left="714" w:hanging="357"/>
        <w:contextualSpacing w:val="0"/>
        <w:jc w:val="both"/>
        <w:rPr>
          <w:sz w:val="24"/>
          <w:szCs w:val="24"/>
        </w:rPr>
      </w:pPr>
      <w:r w:rsidRPr="00FA1274">
        <w:rPr>
          <w:sz w:val="24"/>
          <w:szCs w:val="24"/>
        </w:rPr>
        <w:t>Butter in einem feuerfesten Topf zergehen lassen, die Quittenschnitze hineingeben und etwa 15 Minuten lang dünsten</w:t>
      </w:r>
      <w:r w:rsidR="0079432C" w:rsidRPr="00FA1274">
        <w:rPr>
          <w:sz w:val="24"/>
          <w:szCs w:val="24"/>
        </w:rPr>
        <w:t>, dabei nicht ansetzen lassen. Dann den Honig unterrühren, Quitten herausnehmen und be</w:t>
      </w:r>
      <w:r w:rsidR="00C10C96">
        <w:rPr>
          <w:sz w:val="24"/>
          <w:szCs w:val="24"/>
        </w:rPr>
        <w:t>i</w:t>
      </w:r>
      <w:r w:rsidR="0079432C" w:rsidRPr="00FA1274">
        <w:rPr>
          <w:sz w:val="24"/>
          <w:szCs w:val="24"/>
        </w:rPr>
        <w:t>seitestellen.</w:t>
      </w:r>
    </w:p>
    <w:p w14:paraId="7FFE67DD" w14:textId="7834F2BA" w:rsidR="000D70FE" w:rsidRPr="00FA1274" w:rsidRDefault="0079432C" w:rsidP="00B40E8C">
      <w:pPr>
        <w:pStyle w:val="ListParagraph"/>
        <w:numPr>
          <w:ilvl w:val="0"/>
          <w:numId w:val="1551"/>
        </w:numPr>
        <w:ind w:left="714" w:hanging="357"/>
        <w:contextualSpacing w:val="0"/>
        <w:jc w:val="both"/>
        <w:rPr>
          <w:sz w:val="24"/>
          <w:szCs w:val="24"/>
        </w:rPr>
      </w:pPr>
      <w:r w:rsidRPr="00FA1274">
        <w:rPr>
          <w:sz w:val="24"/>
          <w:szCs w:val="24"/>
        </w:rPr>
        <w:t>In dem</w:t>
      </w:r>
      <w:r w:rsidR="00514B37">
        <w:rPr>
          <w:sz w:val="24"/>
          <w:szCs w:val="24"/>
        </w:rPr>
        <w:t xml:space="preserve"> </w:t>
      </w:r>
      <w:r w:rsidRPr="00FA1274">
        <w:rPr>
          <w:sz w:val="24"/>
          <w:szCs w:val="24"/>
        </w:rPr>
        <w:t xml:space="preserve">selben Topf Olivenöl erhitzen, darin die Hähnchenschenkel von beiden Seiten anbraten. Salzen und pfeffern. Aus dem </w:t>
      </w:r>
      <w:r w:rsidR="00FA1274" w:rsidRPr="00FA1274">
        <w:rPr>
          <w:sz w:val="24"/>
          <w:szCs w:val="24"/>
        </w:rPr>
        <w:t xml:space="preserve">Topf </w:t>
      </w:r>
      <w:r w:rsidRPr="00FA1274">
        <w:rPr>
          <w:sz w:val="24"/>
          <w:szCs w:val="24"/>
        </w:rPr>
        <w:t>nehmen und be</w:t>
      </w:r>
      <w:r w:rsidR="00C10C96">
        <w:rPr>
          <w:sz w:val="24"/>
          <w:szCs w:val="24"/>
        </w:rPr>
        <w:t>i</w:t>
      </w:r>
      <w:r w:rsidRPr="00FA1274">
        <w:rPr>
          <w:sz w:val="24"/>
          <w:szCs w:val="24"/>
        </w:rPr>
        <w:t>seites</w:t>
      </w:r>
      <w:r w:rsidR="00FA1274" w:rsidRPr="00FA1274">
        <w:rPr>
          <w:sz w:val="24"/>
          <w:szCs w:val="24"/>
        </w:rPr>
        <w:t>t</w:t>
      </w:r>
      <w:r w:rsidRPr="00FA1274">
        <w:rPr>
          <w:sz w:val="24"/>
          <w:szCs w:val="24"/>
        </w:rPr>
        <w:t>ellen.</w:t>
      </w:r>
      <w:r w:rsidR="000D70FE" w:rsidRPr="00FA1274">
        <w:rPr>
          <w:sz w:val="24"/>
          <w:szCs w:val="24"/>
        </w:rPr>
        <w:t xml:space="preserve"> Zwiebeln schälen und in Streifen schneiden, in dem Topf andünsten. Dann Quitten und Huhn zu den Zwiebeln zurück in den Topf geben. Zimtstange und das ganze (gewaschene) Bund Koriander dazufügen, ebenso wie Ingwer und </w:t>
      </w:r>
      <w:r w:rsidR="00FA1274" w:rsidRPr="00FA1274">
        <w:rPr>
          <w:sz w:val="24"/>
          <w:szCs w:val="24"/>
        </w:rPr>
        <w:t>Safran</w:t>
      </w:r>
      <w:r w:rsidR="000D70FE" w:rsidRPr="00FA1274">
        <w:rPr>
          <w:sz w:val="24"/>
          <w:szCs w:val="24"/>
        </w:rPr>
        <w:t>. Etwa 200 ml Wasser dazugießen, aufkochen. Den Topf abde</w:t>
      </w:r>
      <w:r w:rsidR="00FA1274" w:rsidRPr="00FA1274">
        <w:rPr>
          <w:sz w:val="24"/>
          <w:szCs w:val="24"/>
        </w:rPr>
        <w:t>c</w:t>
      </w:r>
      <w:r w:rsidR="000D70FE" w:rsidRPr="00FA1274">
        <w:rPr>
          <w:sz w:val="24"/>
          <w:szCs w:val="24"/>
        </w:rPr>
        <w:t>ken u</w:t>
      </w:r>
      <w:r w:rsidR="00FA1274" w:rsidRPr="00FA1274">
        <w:rPr>
          <w:sz w:val="24"/>
          <w:szCs w:val="24"/>
        </w:rPr>
        <w:t>nd das Huh</w:t>
      </w:r>
      <w:r w:rsidR="000D70FE" w:rsidRPr="00FA1274">
        <w:rPr>
          <w:sz w:val="24"/>
          <w:szCs w:val="24"/>
        </w:rPr>
        <w:t>n für ungefähr 50 Minuten im 180 Gr</w:t>
      </w:r>
      <w:r w:rsidR="00FA1274" w:rsidRPr="00FA1274">
        <w:rPr>
          <w:sz w:val="24"/>
          <w:szCs w:val="24"/>
        </w:rPr>
        <w:t>a</w:t>
      </w:r>
      <w:r w:rsidR="000D70FE" w:rsidRPr="00FA1274">
        <w:rPr>
          <w:sz w:val="24"/>
          <w:szCs w:val="24"/>
        </w:rPr>
        <w:t xml:space="preserve">d heißen </w:t>
      </w:r>
      <w:r w:rsidR="00FA1274" w:rsidRPr="00FA1274">
        <w:rPr>
          <w:sz w:val="24"/>
          <w:szCs w:val="24"/>
        </w:rPr>
        <w:t>O</w:t>
      </w:r>
      <w:r w:rsidR="000D70FE" w:rsidRPr="00FA1274">
        <w:rPr>
          <w:sz w:val="24"/>
          <w:szCs w:val="24"/>
        </w:rPr>
        <w:t>fen (Umluft) garen. Den Koriander entfer</w:t>
      </w:r>
      <w:r w:rsidR="00FA1274" w:rsidRPr="00FA1274">
        <w:rPr>
          <w:sz w:val="24"/>
          <w:szCs w:val="24"/>
        </w:rPr>
        <w:t>n</w:t>
      </w:r>
      <w:r w:rsidR="000D70FE" w:rsidRPr="00FA1274">
        <w:rPr>
          <w:sz w:val="24"/>
          <w:szCs w:val="24"/>
        </w:rPr>
        <w:t>en. Als Beilage passt zum Quittenhuhn zum Beispiel gebutterter Cousous.</w:t>
      </w:r>
    </w:p>
    <w:p w14:paraId="7E0FC74A" w14:textId="77777777" w:rsidR="000D70FE" w:rsidRDefault="000D70FE" w:rsidP="00FA1274">
      <w:pPr>
        <w:jc w:val="both"/>
        <w:rPr>
          <w:sz w:val="24"/>
          <w:szCs w:val="24"/>
        </w:rPr>
      </w:pPr>
    </w:p>
    <w:p w14:paraId="69F8975F" w14:textId="77777777" w:rsidR="00B96DA9" w:rsidRDefault="000D70FE" w:rsidP="00FA1274">
      <w:pPr>
        <w:ind w:left="708" w:hanging="708"/>
        <w:jc w:val="both"/>
        <w:rPr>
          <w:sz w:val="24"/>
          <w:szCs w:val="24"/>
        </w:rPr>
      </w:pPr>
      <w:r>
        <w:rPr>
          <w:sz w:val="24"/>
          <w:szCs w:val="24"/>
        </w:rPr>
        <w:t>Info:</w:t>
      </w:r>
      <w:r w:rsidR="00FA1274">
        <w:rPr>
          <w:sz w:val="24"/>
          <w:szCs w:val="24"/>
        </w:rPr>
        <w:tab/>
      </w:r>
      <w:r>
        <w:rPr>
          <w:sz w:val="24"/>
          <w:szCs w:val="24"/>
        </w:rPr>
        <w:t>Wenn man mal an einem Novembertag trübsinniger Stimmung ist, weil die Dunkelheit schon um 16 Uhr alles verschluckt hat und einem auf die Augenli</w:t>
      </w:r>
      <w:r w:rsidR="00FA1274">
        <w:rPr>
          <w:sz w:val="24"/>
          <w:szCs w:val="24"/>
        </w:rPr>
        <w:t>d</w:t>
      </w:r>
      <w:r>
        <w:rPr>
          <w:sz w:val="24"/>
          <w:szCs w:val="24"/>
        </w:rPr>
        <w:t xml:space="preserve">er drückt, dann kann </w:t>
      </w:r>
      <w:r>
        <w:rPr>
          <w:sz w:val="24"/>
          <w:szCs w:val="24"/>
        </w:rPr>
        <w:lastRenderedPageBreak/>
        <w:t>man seine Nase ganz dicht an eine Quitte halten und tief einatmen. Quitten riechen wie der italienische Sommer, zitronig, lieblich, als ginge ein warmer Wind durch einen Blütenbaum. Dann öffnet man die Augen du denkt: Jetzt muss ic</w:t>
      </w:r>
      <w:r w:rsidR="00FA1274">
        <w:rPr>
          <w:sz w:val="24"/>
          <w:szCs w:val="24"/>
        </w:rPr>
        <w:t xml:space="preserve">h diese Dinger noch irgendwie klein kriegen, denn sie sind extrem hart, und die Gefahr sich beim Zerschneiden zu verletzen, ist hoch. Ich schaffe es nicht immer unfallfrei </w:t>
      </w:r>
      <w:r w:rsidR="00FA1274" w:rsidRPr="00FA1274">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5F23ACC0" w14:textId="77777777" w:rsidR="00B96DA9" w:rsidRDefault="00B96DA9">
      <w:pPr>
        <w:rPr>
          <w:sz w:val="24"/>
          <w:szCs w:val="24"/>
        </w:rPr>
      </w:pPr>
      <w:r>
        <w:rPr>
          <w:sz w:val="24"/>
          <w:szCs w:val="24"/>
        </w:rPr>
        <w:br w:type="page"/>
      </w:r>
    </w:p>
    <w:p w14:paraId="0B8F8F5C" w14:textId="71290289" w:rsidR="00BE3978" w:rsidRDefault="00BE3978" w:rsidP="006321B1">
      <w:pPr>
        <w:pStyle w:val="Heading2"/>
        <w:spacing w:after="240"/>
      </w:pPr>
      <w:r>
        <w:lastRenderedPageBreak/>
        <w:t>Huhn mit Tomaten und Zitrone</w:t>
      </w:r>
      <w:r w:rsidR="00EE0D5E">
        <w:rPr>
          <w:rStyle w:val="FootnoteReference"/>
        </w:rPr>
        <w:footnoteReference w:id="414"/>
      </w:r>
    </w:p>
    <w:p w14:paraId="054895AF" w14:textId="77777777" w:rsidR="00BE3978" w:rsidRPr="006321B1" w:rsidRDefault="00BE3978">
      <w:pPr>
        <w:rPr>
          <w:sz w:val="24"/>
          <w:szCs w:val="24"/>
        </w:rPr>
      </w:pPr>
      <w:r w:rsidRPr="006321B1">
        <w:rPr>
          <w:sz w:val="24"/>
          <w:szCs w:val="24"/>
          <w:u w:val="single"/>
        </w:rPr>
        <w:t>Zutaten</w:t>
      </w:r>
      <w:r w:rsidRPr="006321B1">
        <w:rPr>
          <w:sz w:val="24"/>
          <w:szCs w:val="24"/>
        </w:rPr>
        <w:t xml:space="preserve"> (für 3-4 Portionen)</w:t>
      </w:r>
    </w:p>
    <w:p w14:paraId="3C2E409A" w14:textId="77777777" w:rsidR="00BE3978" w:rsidRPr="006321B1" w:rsidRDefault="00BE3978">
      <w:pPr>
        <w:rPr>
          <w:sz w:val="24"/>
          <w:szCs w:val="24"/>
        </w:rPr>
      </w:pPr>
      <w:r w:rsidRPr="006321B1">
        <w:rPr>
          <w:sz w:val="24"/>
          <w:szCs w:val="24"/>
        </w:rPr>
        <w:t>1 ganzes Huhn (ca. 1,5 kg)</w:t>
      </w:r>
    </w:p>
    <w:p w14:paraId="495B7B35" w14:textId="77777777" w:rsidR="00BE3978" w:rsidRPr="006321B1" w:rsidRDefault="00BE3978">
      <w:pPr>
        <w:rPr>
          <w:sz w:val="24"/>
          <w:szCs w:val="24"/>
        </w:rPr>
      </w:pPr>
      <w:r w:rsidRPr="006321B1">
        <w:rPr>
          <w:sz w:val="24"/>
          <w:szCs w:val="24"/>
        </w:rPr>
        <w:t>1 Bio-Zitrone</w:t>
      </w:r>
    </w:p>
    <w:p w14:paraId="6D7DF690" w14:textId="75D69E14" w:rsidR="00BE3978" w:rsidRPr="006321B1" w:rsidRDefault="009C68D1" w:rsidP="009C68D1">
      <w:pPr>
        <w:rPr>
          <w:sz w:val="24"/>
          <w:szCs w:val="24"/>
        </w:rPr>
      </w:pPr>
      <w:r w:rsidRPr="006321B1">
        <w:rPr>
          <w:sz w:val="24"/>
          <w:szCs w:val="24"/>
        </w:rPr>
        <w:t xml:space="preserve">3 </w:t>
      </w:r>
      <w:r w:rsidR="00BE3978" w:rsidRPr="006321B1">
        <w:rPr>
          <w:sz w:val="24"/>
          <w:szCs w:val="24"/>
        </w:rPr>
        <w:t>Knoblauchzehen</w:t>
      </w:r>
    </w:p>
    <w:p w14:paraId="2E7855F2" w14:textId="77777777" w:rsidR="00BE3978" w:rsidRPr="006321B1" w:rsidRDefault="00BE3978" w:rsidP="009C68D1">
      <w:pPr>
        <w:rPr>
          <w:rFonts w:asciiTheme="majorHAnsi" w:eastAsiaTheme="majorEastAsia" w:hAnsiTheme="majorHAnsi" w:cstheme="majorBidi"/>
          <w:color w:val="2F5496" w:themeColor="accent1" w:themeShade="BF"/>
          <w:sz w:val="24"/>
          <w:szCs w:val="24"/>
        </w:rPr>
      </w:pPr>
      <w:r w:rsidRPr="006321B1">
        <w:rPr>
          <w:sz w:val="24"/>
          <w:szCs w:val="24"/>
        </w:rPr>
        <w:t>12 Zweige Thymian</w:t>
      </w:r>
    </w:p>
    <w:p w14:paraId="7F5C60E3" w14:textId="77777777" w:rsidR="00BE3978" w:rsidRPr="006321B1" w:rsidRDefault="00BE3978" w:rsidP="009C68D1">
      <w:pPr>
        <w:rPr>
          <w:rFonts w:asciiTheme="majorHAnsi" w:eastAsiaTheme="majorEastAsia" w:hAnsiTheme="majorHAnsi" w:cstheme="majorBidi"/>
          <w:color w:val="2F5496" w:themeColor="accent1" w:themeShade="BF"/>
          <w:sz w:val="24"/>
          <w:szCs w:val="24"/>
        </w:rPr>
      </w:pPr>
      <w:r w:rsidRPr="006321B1">
        <w:rPr>
          <w:sz w:val="24"/>
          <w:szCs w:val="24"/>
        </w:rPr>
        <w:t>2 EL Olivenöl</w:t>
      </w:r>
    </w:p>
    <w:p w14:paraId="4892E0A2" w14:textId="77777777" w:rsidR="009C68D1" w:rsidRPr="006321B1" w:rsidRDefault="00BE3978" w:rsidP="009C68D1">
      <w:pPr>
        <w:rPr>
          <w:rFonts w:asciiTheme="majorHAnsi" w:eastAsiaTheme="majorEastAsia" w:hAnsiTheme="majorHAnsi" w:cstheme="majorBidi"/>
          <w:color w:val="2F5496" w:themeColor="accent1" w:themeShade="BF"/>
          <w:sz w:val="24"/>
          <w:szCs w:val="24"/>
        </w:rPr>
      </w:pPr>
      <w:r w:rsidRPr="006321B1">
        <w:rPr>
          <w:sz w:val="24"/>
          <w:szCs w:val="24"/>
        </w:rPr>
        <w:t>250 ml Weißwein</w:t>
      </w:r>
    </w:p>
    <w:p w14:paraId="358FF707" w14:textId="381C925B" w:rsidR="009C68D1" w:rsidRPr="006321B1" w:rsidRDefault="009C68D1" w:rsidP="009C68D1">
      <w:pPr>
        <w:rPr>
          <w:rFonts w:asciiTheme="majorHAnsi" w:eastAsiaTheme="majorEastAsia" w:hAnsiTheme="majorHAnsi" w:cstheme="majorBidi"/>
          <w:color w:val="2F5496" w:themeColor="accent1" w:themeShade="BF"/>
          <w:sz w:val="24"/>
          <w:szCs w:val="24"/>
        </w:rPr>
      </w:pPr>
      <w:r w:rsidRPr="006321B1">
        <w:rPr>
          <w:sz w:val="24"/>
          <w:szCs w:val="24"/>
        </w:rPr>
        <w:t>ca. 700 g nicht zu große Tomaten</w:t>
      </w:r>
    </w:p>
    <w:p w14:paraId="4AE36A18" w14:textId="77777777" w:rsidR="009C68D1" w:rsidRPr="006321B1" w:rsidRDefault="009C68D1" w:rsidP="009C68D1">
      <w:pPr>
        <w:rPr>
          <w:rFonts w:asciiTheme="majorHAnsi" w:eastAsiaTheme="majorEastAsia" w:hAnsiTheme="majorHAnsi" w:cstheme="majorBidi"/>
          <w:color w:val="2F5496" w:themeColor="accent1" w:themeShade="BF"/>
          <w:sz w:val="24"/>
          <w:szCs w:val="24"/>
        </w:rPr>
      </w:pPr>
      <w:r w:rsidRPr="006321B1">
        <w:rPr>
          <w:sz w:val="24"/>
          <w:szCs w:val="24"/>
        </w:rPr>
        <w:t>Salz</w:t>
      </w:r>
    </w:p>
    <w:p w14:paraId="5AC31F27" w14:textId="77777777" w:rsidR="009C68D1" w:rsidRPr="006321B1" w:rsidRDefault="009C68D1" w:rsidP="009C68D1">
      <w:pPr>
        <w:rPr>
          <w:sz w:val="24"/>
          <w:szCs w:val="24"/>
        </w:rPr>
      </w:pPr>
    </w:p>
    <w:p w14:paraId="752051F9" w14:textId="77777777" w:rsidR="009C68D1" w:rsidRPr="006321B1" w:rsidRDefault="009C68D1" w:rsidP="009C68D1">
      <w:pPr>
        <w:rPr>
          <w:sz w:val="24"/>
          <w:szCs w:val="24"/>
        </w:rPr>
      </w:pPr>
      <w:r w:rsidRPr="006321B1">
        <w:rPr>
          <w:sz w:val="24"/>
          <w:szCs w:val="24"/>
        </w:rPr>
        <w:t>Zubereitung:</w:t>
      </w:r>
    </w:p>
    <w:p w14:paraId="393E4EF9" w14:textId="178313BA" w:rsidR="009C68D1" w:rsidRPr="006321B1" w:rsidRDefault="009C68D1" w:rsidP="009C68D1">
      <w:pPr>
        <w:pStyle w:val="ListParagraph"/>
        <w:numPr>
          <w:ilvl w:val="0"/>
          <w:numId w:val="2003"/>
        </w:numPr>
        <w:spacing w:after="120"/>
        <w:ind w:left="714" w:hanging="357"/>
        <w:contextualSpacing w:val="0"/>
        <w:jc w:val="both"/>
        <w:rPr>
          <w:sz w:val="24"/>
          <w:szCs w:val="24"/>
        </w:rPr>
      </w:pPr>
      <w:r w:rsidRPr="006321B1">
        <w:rPr>
          <w:sz w:val="24"/>
          <w:szCs w:val="24"/>
        </w:rPr>
        <w:t>Den Ofen auf 200 Grad Umluft heizen. Das Huhn in eine Auflaufform setzen. Zitrone halbieren, aus einer Hälfte den Saft pressen und über das Huhn träufeln, beide Zitronenhälften in den Bauch des Huhns stecken, ebenso die geschälten Knoblauchzehen und die Thymianzweige. 1 EL Olivenöl über dem Huhn verteilen. Wein in die Auflaufform gießen, Huhn in den Ofen geben.</w:t>
      </w:r>
    </w:p>
    <w:p w14:paraId="00FED95B" w14:textId="760374AE" w:rsidR="009C68D1" w:rsidRPr="006321B1" w:rsidRDefault="009C68D1" w:rsidP="009C68D1">
      <w:pPr>
        <w:pStyle w:val="ListParagraph"/>
        <w:numPr>
          <w:ilvl w:val="0"/>
          <w:numId w:val="2003"/>
        </w:numPr>
        <w:spacing w:after="120"/>
        <w:ind w:left="714" w:hanging="357"/>
        <w:contextualSpacing w:val="0"/>
        <w:jc w:val="both"/>
        <w:rPr>
          <w:sz w:val="24"/>
          <w:szCs w:val="24"/>
        </w:rPr>
      </w:pPr>
      <w:r w:rsidRPr="006321B1">
        <w:rPr>
          <w:sz w:val="24"/>
          <w:szCs w:val="24"/>
        </w:rPr>
        <w:t>Nach 30 Minuten die Temperatur auf 180 Grad runterschalten. Tomaten im Ganzen um das Huhn herum in die Auflaufform geben. Noch mal 1 EL Olivenöl über das Huhn träufeln. Salzen. Huhn wieder in den Ofen geben, eine Stunde lang garen.</w:t>
      </w:r>
    </w:p>
    <w:p w14:paraId="2DD81485" w14:textId="06219331" w:rsidR="009C68D1" w:rsidRPr="006321B1" w:rsidRDefault="009C68D1" w:rsidP="009C68D1">
      <w:pPr>
        <w:pStyle w:val="ListParagraph"/>
        <w:numPr>
          <w:ilvl w:val="0"/>
          <w:numId w:val="2003"/>
        </w:numPr>
        <w:spacing w:after="120"/>
        <w:ind w:left="714" w:hanging="357"/>
        <w:contextualSpacing w:val="0"/>
        <w:jc w:val="both"/>
        <w:rPr>
          <w:sz w:val="24"/>
          <w:szCs w:val="24"/>
        </w:rPr>
      </w:pPr>
      <w:r w:rsidRPr="006321B1">
        <w:rPr>
          <w:sz w:val="24"/>
          <w:szCs w:val="24"/>
        </w:rPr>
        <w:t>Das Fleisch mit den Tomaten und dem entstandenen Fond servieren. Dazu passe gut eine cremige Polenta und als Gemüse gedünsteter Spinat.</w:t>
      </w:r>
    </w:p>
    <w:p w14:paraId="0123B22A" w14:textId="5A5C9BF6" w:rsidR="00BE3978" w:rsidRPr="006321B1" w:rsidRDefault="00BE3978" w:rsidP="009C68D1">
      <w:pPr>
        <w:rPr>
          <w:rFonts w:asciiTheme="majorHAnsi" w:eastAsiaTheme="majorEastAsia" w:hAnsiTheme="majorHAnsi" w:cstheme="majorBidi"/>
          <w:color w:val="2F5496" w:themeColor="accent1" w:themeShade="BF"/>
          <w:sz w:val="24"/>
          <w:szCs w:val="24"/>
        </w:rPr>
      </w:pPr>
      <w:r w:rsidRPr="006321B1">
        <w:rPr>
          <w:sz w:val="24"/>
          <w:szCs w:val="24"/>
        </w:rPr>
        <w:br w:type="page"/>
      </w:r>
    </w:p>
    <w:p w14:paraId="79B253F7" w14:textId="7E403AFB" w:rsidR="00B96DA9" w:rsidRDefault="00B96DA9" w:rsidP="00893C69">
      <w:pPr>
        <w:pStyle w:val="Heading2"/>
        <w:spacing w:after="240"/>
      </w:pPr>
      <w:r>
        <w:lastRenderedPageBreak/>
        <w:t>Hühnerfrikasee mit Pilzen</w:t>
      </w:r>
      <w:r w:rsidR="00BC6B16">
        <w:rPr>
          <w:rStyle w:val="FootnoteReference"/>
        </w:rPr>
        <w:footnoteReference w:id="415"/>
      </w:r>
    </w:p>
    <w:p w14:paraId="5BC68435" w14:textId="4742A778" w:rsidR="00B96DA9" w:rsidRDefault="00B96DA9" w:rsidP="00B96DA9">
      <w:pPr>
        <w:jc w:val="both"/>
        <w:rPr>
          <w:sz w:val="24"/>
          <w:szCs w:val="24"/>
        </w:rPr>
      </w:pPr>
      <w:r w:rsidRPr="00BA1166">
        <w:rPr>
          <w:sz w:val="24"/>
          <w:szCs w:val="24"/>
          <w:u w:val="single"/>
        </w:rPr>
        <w:t>Zutaten</w:t>
      </w:r>
      <w:r>
        <w:rPr>
          <w:sz w:val="24"/>
          <w:szCs w:val="24"/>
        </w:rPr>
        <w:t xml:space="preserve"> </w:t>
      </w:r>
      <w:r w:rsidR="00BA1166">
        <w:rPr>
          <w:sz w:val="24"/>
          <w:szCs w:val="24"/>
        </w:rPr>
        <w:t>(</w:t>
      </w:r>
      <w:r>
        <w:rPr>
          <w:sz w:val="24"/>
          <w:szCs w:val="24"/>
        </w:rPr>
        <w:t>für 4 Portionen</w:t>
      </w:r>
      <w:r w:rsidR="00BA1166">
        <w:rPr>
          <w:sz w:val="24"/>
          <w:szCs w:val="24"/>
        </w:rPr>
        <w:t>):</w:t>
      </w:r>
    </w:p>
    <w:p w14:paraId="46CFC568" w14:textId="77777777" w:rsidR="00494A9C" w:rsidRDefault="00B96DA9" w:rsidP="00B96DA9">
      <w:pPr>
        <w:jc w:val="both"/>
        <w:rPr>
          <w:sz w:val="24"/>
          <w:szCs w:val="24"/>
        </w:rPr>
      </w:pPr>
      <w:r>
        <w:rPr>
          <w:sz w:val="24"/>
          <w:szCs w:val="24"/>
        </w:rPr>
        <w:t>300 g frische Pilze</w:t>
      </w:r>
    </w:p>
    <w:p w14:paraId="7826D7BE" w14:textId="77777777" w:rsidR="00494A9C" w:rsidRDefault="00494A9C" w:rsidP="00B96DA9">
      <w:pPr>
        <w:jc w:val="both"/>
        <w:rPr>
          <w:sz w:val="24"/>
          <w:szCs w:val="24"/>
        </w:rPr>
      </w:pPr>
      <w:r>
        <w:rPr>
          <w:sz w:val="24"/>
          <w:szCs w:val="24"/>
        </w:rPr>
        <w:t>1 Schalotte</w:t>
      </w:r>
    </w:p>
    <w:p w14:paraId="0A22A090" w14:textId="77777777" w:rsidR="00494A9C" w:rsidRDefault="00494A9C" w:rsidP="00B96DA9">
      <w:pPr>
        <w:jc w:val="both"/>
        <w:rPr>
          <w:sz w:val="24"/>
          <w:szCs w:val="24"/>
        </w:rPr>
      </w:pPr>
      <w:r>
        <w:rPr>
          <w:sz w:val="24"/>
          <w:szCs w:val="24"/>
        </w:rPr>
        <w:t>Pflanzenöl</w:t>
      </w:r>
    </w:p>
    <w:p w14:paraId="603E2259" w14:textId="77777777" w:rsidR="00494A9C" w:rsidRDefault="00494A9C" w:rsidP="00B96DA9">
      <w:pPr>
        <w:jc w:val="both"/>
        <w:rPr>
          <w:sz w:val="24"/>
          <w:szCs w:val="24"/>
        </w:rPr>
      </w:pPr>
      <w:r>
        <w:rPr>
          <w:sz w:val="24"/>
          <w:szCs w:val="24"/>
        </w:rPr>
        <w:t>Salz, Pfeffer</w:t>
      </w:r>
    </w:p>
    <w:p w14:paraId="7EAA9FB7" w14:textId="77777777" w:rsidR="00494A9C" w:rsidRDefault="00494A9C" w:rsidP="00B96DA9">
      <w:pPr>
        <w:jc w:val="both"/>
        <w:rPr>
          <w:sz w:val="24"/>
          <w:szCs w:val="24"/>
        </w:rPr>
      </w:pPr>
      <w:r>
        <w:rPr>
          <w:sz w:val="24"/>
          <w:szCs w:val="24"/>
        </w:rPr>
        <w:t>2 Hühnerfilets</w:t>
      </w:r>
    </w:p>
    <w:p w14:paraId="010F5C82" w14:textId="77777777" w:rsidR="00494A9C" w:rsidRDefault="00494A9C" w:rsidP="00B96DA9">
      <w:pPr>
        <w:jc w:val="both"/>
        <w:rPr>
          <w:sz w:val="24"/>
          <w:szCs w:val="24"/>
        </w:rPr>
      </w:pPr>
      <w:r>
        <w:rPr>
          <w:sz w:val="24"/>
          <w:szCs w:val="24"/>
        </w:rPr>
        <w:t>150 ml Weißwein</w:t>
      </w:r>
    </w:p>
    <w:p w14:paraId="1A44B54F" w14:textId="77777777" w:rsidR="00494A9C" w:rsidRDefault="00494A9C" w:rsidP="00B96DA9">
      <w:pPr>
        <w:jc w:val="both"/>
        <w:rPr>
          <w:sz w:val="24"/>
          <w:szCs w:val="24"/>
        </w:rPr>
      </w:pPr>
      <w:r>
        <w:rPr>
          <w:sz w:val="24"/>
          <w:szCs w:val="24"/>
        </w:rPr>
        <w:t>150 ml Sahne</w:t>
      </w:r>
    </w:p>
    <w:p w14:paraId="416AD4B7" w14:textId="77777777" w:rsidR="00494A9C" w:rsidRDefault="00494A9C" w:rsidP="00B96DA9">
      <w:pPr>
        <w:jc w:val="both"/>
        <w:rPr>
          <w:sz w:val="24"/>
          <w:szCs w:val="24"/>
        </w:rPr>
      </w:pPr>
      <w:r>
        <w:rPr>
          <w:sz w:val="24"/>
          <w:szCs w:val="24"/>
        </w:rPr>
        <w:t>1 Handvoll Estragonblätter</w:t>
      </w:r>
    </w:p>
    <w:p w14:paraId="5CF5A144" w14:textId="77777777" w:rsidR="00494A9C" w:rsidRDefault="00494A9C" w:rsidP="00B96DA9">
      <w:pPr>
        <w:jc w:val="both"/>
        <w:rPr>
          <w:sz w:val="24"/>
          <w:szCs w:val="24"/>
        </w:rPr>
      </w:pPr>
    </w:p>
    <w:p w14:paraId="4EC28DC8" w14:textId="01550123" w:rsidR="00494A9C" w:rsidRDefault="00494A9C" w:rsidP="00B96DA9">
      <w:pPr>
        <w:jc w:val="both"/>
        <w:rPr>
          <w:sz w:val="24"/>
          <w:szCs w:val="24"/>
        </w:rPr>
      </w:pPr>
      <w:r>
        <w:rPr>
          <w:sz w:val="24"/>
          <w:szCs w:val="24"/>
        </w:rPr>
        <w:t>Zu</w:t>
      </w:r>
      <w:r w:rsidR="00893C69">
        <w:rPr>
          <w:sz w:val="24"/>
          <w:szCs w:val="24"/>
        </w:rPr>
        <w:t>ber</w:t>
      </w:r>
      <w:r>
        <w:rPr>
          <w:sz w:val="24"/>
          <w:szCs w:val="24"/>
        </w:rPr>
        <w:t>eitung:</w:t>
      </w:r>
    </w:p>
    <w:p w14:paraId="0A56A8B8" w14:textId="00DB4046" w:rsidR="00F07737" w:rsidRPr="00554442" w:rsidRDefault="007B24C9" w:rsidP="00B40E8C">
      <w:pPr>
        <w:pStyle w:val="ListParagraph"/>
        <w:numPr>
          <w:ilvl w:val="0"/>
          <w:numId w:val="1794"/>
        </w:numPr>
        <w:spacing w:after="120"/>
        <w:ind w:left="714" w:hanging="357"/>
        <w:contextualSpacing w:val="0"/>
        <w:jc w:val="both"/>
        <w:rPr>
          <w:sz w:val="24"/>
          <w:szCs w:val="24"/>
        </w:rPr>
      </w:pPr>
      <w:r w:rsidRPr="00554442">
        <w:rPr>
          <w:sz w:val="24"/>
          <w:szCs w:val="24"/>
        </w:rPr>
        <w:t>Pilze putzen und in 2 cm große Stücke schneiden. Scha</w:t>
      </w:r>
      <w:r w:rsidR="00BA1166" w:rsidRPr="00554442">
        <w:rPr>
          <w:sz w:val="24"/>
          <w:szCs w:val="24"/>
        </w:rPr>
        <w:t>lotte schälen und fein hacken. Pilze im Topf in Öl andünsten, die Schalotte dazugeben. Salzen und pfeffern</w:t>
      </w:r>
      <w:r w:rsidR="00F07737" w:rsidRPr="00554442">
        <w:rPr>
          <w:sz w:val="24"/>
          <w:szCs w:val="24"/>
        </w:rPr>
        <w:t>, unter</w:t>
      </w:r>
      <w:r w:rsidR="00554442" w:rsidRPr="00554442">
        <w:rPr>
          <w:sz w:val="24"/>
          <w:szCs w:val="24"/>
        </w:rPr>
        <w:t xml:space="preserve"> R</w:t>
      </w:r>
      <w:r w:rsidR="00F07737" w:rsidRPr="00554442">
        <w:rPr>
          <w:sz w:val="24"/>
          <w:szCs w:val="24"/>
        </w:rPr>
        <w:t>ühren weiterdünsten, bis beides gar ist. Beiseitestellen.</w:t>
      </w:r>
    </w:p>
    <w:p w14:paraId="74C7932B" w14:textId="237B97C5" w:rsidR="00191D87" w:rsidRPr="00554442" w:rsidRDefault="00F07737" w:rsidP="00B40E8C">
      <w:pPr>
        <w:pStyle w:val="ListParagraph"/>
        <w:numPr>
          <w:ilvl w:val="0"/>
          <w:numId w:val="1794"/>
        </w:numPr>
        <w:spacing w:after="120"/>
        <w:ind w:left="714" w:hanging="357"/>
        <w:contextualSpacing w:val="0"/>
        <w:jc w:val="both"/>
        <w:rPr>
          <w:sz w:val="24"/>
          <w:szCs w:val="24"/>
        </w:rPr>
      </w:pPr>
      <w:r w:rsidRPr="00554442">
        <w:rPr>
          <w:sz w:val="24"/>
          <w:szCs w:val="24"/>
        </w:rPr>
        <w:t>Hühnerfleisch in ungefähr ½ cm dicke Scheiben schneiden. In de</w:t>
      </w:r>
      <w:r w:rsidR="00554442" w:rsidRPr="00554442">
        <w:rPr>
          <w:sz w:val="24"/>
          <w:szCs w:val="24"/>
        </w:rPr>
        <w:t>m</w:t>
      </w:r>
      <w:r w:rsidRPr="00554442">
        <w:rPr>
          <w:sz w:val="24"/>
          <w:szCs w:val="24"/>
        </w:rPr>
        <w:t>selbe</w:t>
      </w:r>
      <w:r w:rsidR="00554442" w:rsidRPr="00554442">
        <w:rPr>
          <w:sz w:val="24"/>
          <w:szCs w:val="24"/>
        </w:rPr>
        <w:t>n</w:t>
      </w:r>
      <w:r w:rsidRPr="00554442">
        <w:rPr>
          <w:sz w:val="24"/>
          <w:szCs w:val="24"/>
        </w:rPr>
        <w:t xml:space="preserve"> Topf in Öl anbr</w:t>
      </w:r>
      <w:r w:rsidR="00554442" w:rsidRPr="00554442">
        <w:rPr>
          <w:sz w:val="24"/>
          <w:szCs w:val="24"/>
        </w:rPr>
        <w:t>a</w:t>
      </w:r>
      <w:r w:rsidRPr="00554442">
        <w:rPr>
          <w:sz w:val="24"/>
          <w:szCs w:val="24"/>
        </w:rPr>
        <w:t>ten. Salzen, pfeffern, mit Wein ablöschen. Einkochen lassen, bis das Fleisch gar ist (falls es anzusetzen droht, etwas Wasser dazugießen). Sahne hinzugießen</w:t>
      </w:r>
      <w:r w:rsidR="00A951A7" w:rsidRPr="00554442">
        <w:rPr>
          <w:sz w:val="24"/>
          <w:szCs w:val="24"/>
        </w:rPr>
        <w:t>, kurz u</w:t>
      </w:r>
      <w:r w:rsidR="00554442" w:rsidRPr="00554442">
        <w:rPr>
          <w:sz w:val="24"/>
          <w:szCs w:val="24"/>
        </w:rPr>
        <w:t>nt</w:t>
      </w:r>
      <w:r w:rsidR="00A951A7" w:rsidRPr="00554442">
        <w:rPr>
          <w:sz w:val="24"/>
          <w:szCs w:val="24"/>
        </w:rPr>
        <w:t>er Rühren einkochen lassen. Zum Schluss die Pilze wieder in den Topf, fein geschnittenen Estragon dazugeben. Mit Salz und Pfeffer würzen</w:t>
      </w:r>
      <w:r w:rsidR="00554442" w:rsidRPr="00554442">
        <w:rPr>
          <w:sz w:val="24"/>
          <w:szCs w:val="24"/>
        </w:rPr>
        <w:t>. Dazu passt mit Parmesan abgeschmeckte Polenta</w:t>
      </w:r>
      <w:r w:rsidR="00554442">
        <w:rPr>
          <w:sz w:val="24"/>
          <w:szCs w:val="24"/>
        </w:rPr>
        <w:t>.</w:t>
      </w:r>
      <w:r w:rsidR="00191D87" w:rsidRPr="00554442">
        <w:rPr>
          <w:sz w:val="24"/>
          <w:szCs w:val="24"/>
        </w:rPr>
        <w:br w:type="page"/>
      </w:r>
    </w:p>
    <w:p w14:paraId="6B80C6B2" w14:textId="1DAB1F12" w:rsidR="00084B8F" w:rsidRPr="00C10C96" w:rsidRDefault="00084B8F" w:rsidP="00C10C96">
      <w:pPr>
        <w:pStyle w:val="Heading2"/>
        <w:spacing w:after="240"/>
      </w:pPr>
      <w:r w:rsidRPr="00C10C96">
        <w:lastRenderedPageBreak/>
        <w:t xml:space="preserve">Butterhühnchen-Curry mit Garlic Naan </w:t>
      </w:r>
      <w:r w:rsidR="00514B37">
        <w:t>aus dem Jamavar</w:t>
      </w:r>
      <w:r w:rsidR="00577C5D">
        <w:rPr>
          <w:rStyle w:val="FootnoteReference"/>
        </w:rPr>
        <w:footnoteReference w:id="416"/>
      </w:r>
      <w:r w:rsidR="00514B37">
        <w:t xml:space="preserve"> </w:t>
      </w:r>
    </w:p>
    <w:p w14:paraId="479681B7" w14:textId="57462476" w:rsidR="00084B8F" w:rsidRDefault="00084B8F">
      <w:pPr>
        <w:rPr>
          <w:sz w:val="24"/>
          <w:szCs w:val="24"/>
        </w:rPr>
      </w:pPr>
      <w:r w:rsidRPr="00514B37">
        <w:rPr>
          <w:sz w:val="24"/>
          <w:szCs w:val="24"/>
          <w:u w:val="single"/>
        </w:rPr>
        <w:t>Zutaten</w:t>
      </w:r>
      <w:r>
        <w:rPr>
          <w:sz w:val="24"/>
          <w:szCs w:val="24"/>
        </w:rPr>
        <w:t xml:space="preserve"> </w:t>
      </w:r>
      <w:r w:rsidR="00514B37">
        <w:rPr>
          <w:sz w:val="24"/>
          <w:szCs w:val="24"/>
        </w:rPr>
        <w:t>(</w:t>
      </w:r>
      <w:r>
        <w:rPr>
          <w:sz w:val="24"/>
          <w:szCs w:val="24"/>
        </w:rPr>
        <w:t>für 8 Portionen</w:t>
      </w:r>
      <w:r w:rsidR="00514B37">
        <w:rPr>
          <w:sz w:val="24"/>
          <w:szCs w:val="24"/>
        </w:rPr>
        <w:t>)</w:t>
      </w:r>
    </w:p>
    <w:p w14:paraId="06DA6D42" w14:textId="77777777" w:rsidR="00084B8F" w:rsidRPr="00514B37" w:rsidRDefault="00084B8F">
      <w:pPr>
        <w:rPr>
          <w:i/>
          <w:iCs/>
          <w:sz w:val="24"/>
          <w:szCs w:val="24"/>
        </w:rPr>
      </w:pPr>
      <w:r w:rsidRPr="00514B37">
        <w:rPr>
          <w:i/>
          <w:iCs/>
          <w:sz w:val="24"/>
          <w:szCs w:val="24"/>
        </w:rPr>
        <w:t>Für das Hühnchen</w:t>
      </w:r>
    </w:p>
    <w:p w14:paraId="4FEB8976" w14:textId="77777777" w:rsidR="00084B8F" w:rsidRDefault="00084B8F">
      <w:pPr>
        <w:rPr>
          <w:sz w:val="24"/>
          <w:szCs w:val="24"/>
        </w:rPr>
      </w:pPr>
      <w:r>
        <w:rPr>
          <w:sz w:val="24"/>
          <w:szCs w:val="24"/>
        </w:rPr>
        <w:t>20 g Kasmiri-Chilipulver</w:t>
      </w:r>
    </w:p>
    <w:p w14:paraId="588A4531" w14:textId="43613196" w:rsidR="00084B8F" w:rsidRDefault="00084B8F">
      <w:pPr>
        <w:rPr>
          <w:sz w:val="24"/>
          <w:szCs w:val="24"/>
        </w:rPr>
      </w:pPr>
      <w:r>
        <w:rPr>
          <w:sz w:val="24"/>
          <w:szCs w:val="24"/>
        </w:rPr>
        <w:t>60 g Joghurt</w:t>
      </w:r>
    </w:p>
    <w:p w14:paraId="293173EB" w14:textId="77777777" w:rsidR="00084B8F" w:rsidRDefault="00084B8F">
      <w:pPr>
        <w:rPr>
          <w:sz w:val="24"/>
          <w:szCs w:val="24"/>
        </w:rPr>
      </w:pPr>
      <w:r>
        <w:rPr>
          <w:sz w:val="24"/>
          <w:szCs w:val="24"/>
        </w:rPr>
        <w:t>5 g Bockshornklee</w:t>
      </w:r>
    </w:p>
    <w:p w14:paraId="6A262B1B" w14:textId="2C0C4FC6" w:rsidR="00084B8F" w:rsidRDefault="004179FA">
      <w:pPr>
        <w:rPr>
          <w:sz w:val="24"/>
          <w:szCs w:val="24"/>
        </w:rPr>
      </w:pPr>
      <w:r>
        <w:rPr>
          <w:sz w:val="24"/>
          <w:szCs w:val="24"/>
        </w:rPr>
        <w:t xml:space="preserve">20 g </w:t>
      </w:r>
      <w:r w:rsidR="00514B37">
        <w:rPr>
          <w:sz w:val="24"/>
          <w:szCs w:val="24"/>
        </w:rPr>
        <w:t>I</w:t>
      </w:r>
      <w:r>
        <w:rPr>
          <w:sz w:val="24"/>
          <w:szCs w:val="24"/>
        </w:rPr>
        <w:t>ngwer-Knoblauch-Paste</w:t>
      </w:r>
    </w:p>
    <w:p w14:paraId="7627B3FB" w14:textId="6CE38C18" w:rsidR="004179FA" w:rsidRDefault="004179FA">
      <w:pPr>
        <w:rPr>
          <w:sz w:val="24"/>
          <w:szCs w:val="24"/>
        </w:rPr>
      </w:pPr>
      <w:r>
        <w:rPr>
          <w:sz w:val="24"/>
          <w:szCs w:val="24"/>
        </w:rPr>
        <w:t>50 ml Senföl (oder ein anderes pflanzliches Öl)</w:t>
      </w:r>
    </w:p>
    <w:p w14:paraId="563FA554" w14:textId="2085D3DF" w:rsidR="004179FA" w:rsidRDefault="004179FA">
      <w:pPr>
        <w:rPr>
          <w:sz w:val="24"/>
          <w:szCs w:val="24"/>
        </w:rPr>
      </w:pPr>
      <w:r>
        <w:rPr>
          <w:sz w:val="24"/>
          <w:szCs w:val="24"/>
        </w:rPr>
        <w:t>Etwas Salz</w:t>
      </w:r>
    </w:p>
    <w:p w14:paraId="1816C819" w14:textId="5663C520" w:rsidR="004179FA" w:rsidRDefault="004179FA">
      <w:pPr>
        <w:rPr>
          <w:sz w:val="24"/>
          <w:szCs w:val="24"/>
        </w:rPr>
      </w:pPr>
      <w:r>
        <w:rPr>
          <w:sz w:val="24"/>
          <w:szCs w:val="24"/>
        </w:rPr>
        <w:t>2 kg Hähnchenbrust</w:t>
      </w:r>
    </w:p>
    <w:p w14:paraId="0747DF58" w14:textId="77777777" w:rsidR="004179FA" w:rsidRDefault="004179FA">
      <w:pPr>
        <w:rPr>
          <w:sz w:val="24"/>
          <w:szCs w:val="24"/>
        </w:rPr>
      </w:pPr>
    </w:p>
    <w:p w14:paraId="7567BCA4" w14:textId="110962CB" w:rsidR="004179FA" w:rsidRPr="00514B37" w:rsidRDefault="004179FA">
      <w:pPr>
        <w:rPr>
          <w:i/>
          <w:iCs/>
          <w:sz w:val="24"/>
          <w:szCs w:val="24"/>
        </w:rPr>
      </w:pPr>
      <w:r w:rsidRPr="00514B37">
        <w:rPr>
          <w:i/>
          <w:iCs/>
          <w:sz w:val="24"/>
          <w:szCs w:val="24"/>
        </w:rPr>
        <w:t>Für die Soße:</w:t>
      </w:r>
    </w:p>
    <w:p w14:paraId="4B623944" w14:textId="0B525FDC" w:rsidR="004179FA" w:rsidRDefault="004179FA">
      <w:pPr>
        <w:rPr>
          <w:sz w:val="24"/>
          <w:szCs w:val="24"/>
        </w:rPr>
      </w:pPr>
      <w:r>
        <w:rPr>
          <w:sz w:val="24"/>
          <w:szCs w:val="24"/>
        </w:rPr>
        <w:t>2 kg reife Roma-Tomaten, gewasch</w:t>
      </w:r>
      <w:r w:rsidR="003565CB">
        <w:rPr>
          <w:sz w:val="24"/>
          <w:szCs w:val="24"/>
        </w:rPr>
        <w:t>en</w:t>
      </w:r>
      <w:r>
        <w:rPr>
          <w:sz w:val="24"/>
          <w:szCs w:val="24"/>
        </w:rPr>
        <w:t xml:space="preserve"> und halbiert</w:t>
      </w:r>
    </w:p>
    <w:p w14:paraId="2458BD98" w14:textId="2324C4BF" w:rsidR="004179FA" w:rsidRDefault="004179FA">
      <w:pPr>
        <w:rPr>
          <w:sz w:val="24"/>
          <w:szCs w:val="24"/>
        </w:rPr>
      </w:pPr>
      <w:r>
        <w:rPr>
          <w:sz w:val="24"/>
          <w:szCs w:val="24"/>
        </w:rPr>
        <w:t>5 g schwarzer Pfeffer (grob)</w:t>
      </w:r>
    </w:p>
    <w:p w14:paraId="17331853" w14:textId="71F95A2E" w:rsidR="004179FA" w:rsidRDefault="004179FA">
      <w:pPr>
        <w:rPr>
          <w:sz w:val="24"/>
          <w:szCs w:val="24"/>
        </w:rPr>
      </w:pPr>
      <w:r>
        <w:rPr>
          <w:sz w:val="24"/>
          <w:szCs w:val="24"/>
        </w:rPr>
        <w:t>5 g grüner Kardamom (ganz)</w:t>
      </w:r>
    </w:p>
    <w:p w14:paraId="1C3F8601" w14:textId="5181BF8B" w:rsidR="004179FA" w:rsidRDefault="004179FA">
      <w:pPr>
        <w:rPr>
          <w:sz w:val="24"/>
          <w:szCs w:val="24"/>
        </w:rPr>
      </w:pPr>
      <w:r>
        <w:rPr>
          <w:sz w:val="24"/>
          <w:szCs w:val="24"/>
        </w:rPr>
        <w:t>1 Zimtstange</w:t>
      </w:r>
    </w:p>
    <w:p w14:paraId="3F42AAF8" w14:textId="0829E51D" w:rsidR="004179FA" w:rsidRDefault="004179FA">
      <w:pPr>
        <w:rPr>
          <w:sz w:val="24"/>
          <w:szCs w:val="24"/>
        </w:rPr>
      </w:pPr>
      <w:r>
        <w:rPr>
          <w:sz w:val="24"/>
          <w:szCs w:val="24"/>
        </w:rPr>
        <w:t>2 Lorbeerblätter</w:t>
      </w:r>
    </w:p>
    <w:p w14:paraId="2CB6EE56" w14:textId="66BC4AB6" w:rsidR="004179FA" w:rsidRDefault="004179FA">
      <w:pPr>
        <w:rPr>
          <w:sz w:val="24"/>
          <w:szCs w:val="24"/>
        </w:rPr>
      </w:pPr>
      <w:r>
        <w:rPr>
          <w:sz w:val="24"/>
          <w:szCs w:val="24"/>
        </w:rPr>
        <w:t xml:space="preserve">100 g </w:t>
      </w:r>
      <w:r w:rsidR="00514B37">
        <w:rPr>
          <w:sz w:val="24"/>
          <w:szCs w:val="24"/>
        </w:rPr>
        <w:t>K</w:t>
      </w:r>
      <w:r>
        <w:rPr>
          <w:sz w:val="24"/>
          <w:szCs w:val="24"/>
        </w:rPr>
        <w:t>asmiri-Chilipulver</w:t>
      </w:r>
    </w:p>
    <w:p w14:paraId="7E9739DD" w14:textId="382C9459" w:rsidR="004179FA" w:rsidRDefault="004179FA">
      <w:pPr>
        <w:rPr>
          <w:sz w:val="24"/>
          <w:szCs w:val="24"/>
        </w:rPr>
      </w:pPr>
      <w:r>
        <w:rPr>
          <w:sz w:val="24"/>
          <w:szCs w:val="24"/>
        </w:rPr>
        <w:t>50 g Honig</w:t>
      </w:r>
    </w:p>
    <w:p w14:paraId="45AD9CA8" w14:textId="603A2C95" w:rsidR="004179FA" w:rsidRDefault="004179FA">
      <w:pPr>
        <w:rPr>
          <w:sz w:val="24"/>
          <w:szCs w:val="24"/>
        </w:rPr>
      </w:pPr>
      <w:r>
        <w:rPr>
          <w:sz w:val="24"/>
          <w:szCs w:val="24"/>
        </w:rPr>
        <w:t>50 g Butter</w:t>
      </w:r>
    </w:p>
    <w:p w14:paraId="07A134CC" w14:textId="0476755D" w:rsidR="004179FA" w:rsidRDefault="004179FA">
      <w:pPr>
        <w:rPr>
          <w:sz w:val="24"/>
          <w:szCs w:val="24"/>
        </w:rPr>
      </w:pPr>
      <w:r>
        <w:rPr>
          <w:sz w:val="24"/>
          <w:szCs w:val="24"/>
        </w:rPr>
        <w:t>2 g Bockshornkleeblätter (getrocknet, im Mörser zerstampft)</w:t>
      </w:r>
    </w:p>
    <w:p w14:paraId="29F6DD64" w14:textId="46007BB3" w:rsidR="004179FA" w:rsidRDefault="003565CB">
      <w:pPr>
        <w:rPr>
          <w:sz w:val="24"/>
          <w:szCs w:val="24"/>
        </w:rPr>
      </w:pPr>
      <w:r>
        <w:rPr>
          <w:sz w:val="24"/>
          <w:szCs w:val="24"/>
        </w:rPr>
        <w:t>5 g Cumin (gemahlen)</w:t>
      </w:r>
    </w:p>
    <w:p w14:paraId="72CD9FA1" w14:textId="512A166A" w:rsidR="003565CB" w:rsidRPr="00DC7F53" w:rsidRDefault="003565CB">
      <w:pPr>
        <w:rPr>
          <w:sz w:val="24"/>
          <w:szCs w:val="24"/>
        </w:rPr>
      </w:pPr>
      <w:r w:rsidRPr="00DC7F53">
        <w:rPr>
          <w:sz w:val="24"/>
          <w:szCs w:val="24"/>
        </w:rPr>
        <w:t xml:space="preserve">2 g </w:t>
      </w:r>
      <w:r w:rsidR="00514B37">
        <w:rPr>
          <w:sz w:val="24"/>
          <w:szCs w:val="24"/>
        </w:rPr>
        <w:t>G</w:t>
      </w:r>
      <w:r w:rsidRPr="00DC7F53">
        <w:rPr>
          <w:sz w:val="24"/>
          <w:szCs w:val="24"/>
        </w:rPr>
        <w:t>aram Masala</w:t>
      </w:r>
    </w:p>
    <w:p w14:paraId="34394E0F" w14:textId="16D21682" w:rsidR="003565CB" w:rsidRPr="00DC7F53" w:rsidRDefault="003565CB">
      <w:pPr>
        <w:rPr>
          <w:sz w:val="24"/>
          <w:szCs w:val="24"/>
        </w:rPr>
      </w:pPr>
      <w:r w:rsidRPr="00DC7F53">
        <w:rPr>
          <w:sz w:val="24"/>
          <w:szCs w:val="24"/>
        </w:rPr>
        <w:t>100 ml Sahne (wenig Fett)</w:t>
      </w:r>
    </w:p>
    <w:p w14:paraId="2FF417FD" w14:textId="13FEAB7B" w:rsidR="003565CB" w:rsidRPr="00DC7F53" w:rsidRDefault="003565CB">
      <w:pPr>
        <w:rPr>
          <w:sz w:val="24"/>
          <w:szCs w:val="24"/>
        </w:rPr>
      </w:pPr>
      <w:r w:rsidRPr="00DC7F53">
        <w:rPr>
          <w:sz w:val="24"/>
          <w:szCs w:val="24"/>
        </w:rPr>
        <w:t>Salz, Zucker</w:t>
      </w:r>
    </w:p>
    <w:p w14:paraId="2D075FB3" w14:textId="77777777" w:rsidR="003565CB" w:rsidRPr="00DC7F53" w:rsidRDefault="003565CB">
      <w:pPr>
        <w:rPr>
          <w:sz w:val="24"/>
          <w:szCs w:val="24"/>
        </w:rPr>
      </w:pPr>
    </w:p>
    <w:p w14:paraId="06040C3E" w14:textId="56AAC656" w:rsidR="003565CB" w:rsidRPr="00514B37" w:rsidRDefault="003565CB">
      <w:pPr>
        <w:rPr>
          <w:i/>
          <w:iCs/>
          <w:sz w:val="24"/>
          <w:szCs w:val="24"/>
        </w:rPr>
      </w:pPr>
      <w:r w:rsidRPr="00514B37">
        <w:rPr>
          <w:i/>
          <w:iCs/>
          <w:sz w:val="24"/>
          <w:szCs w:val="24"/>
        </w:rPr>
        <w:t>Für das Naan</w:t>
      </w:r>
      <w:r w:rsidR="00514B37">
        <w:rPr>
          <w:i/>
          <w:iCs/>
          <w:sz w:val="24"/>
          <w:szCs w:val="24"/>
        </w:rPr>
        <w:t>:</w:t>
      </w:r>
    </w:p>
    <w:p w14:paraId="5389672B" w14:textId="1BA40843" w:rsidR="003565CB" w:rsidRPr="00DC7F53" w:rsidRDefault="003565CB">
      <w:pPr>
        <w:rPr>
          <w:sz w:val="24"/>
          <w:szCs w:val="24"/>
        </w:rPr>
      </w:pPr>
      <w:r w:rsidRPr="00DC7F53">
        <w:rPr>
          <w:sz w:val="24"/>
          <w:szCs w:val="24"/>
        </w:rPr>
        <w:t>80 ml Milch</w:t>
      </w:r>
    </w:p>
    <w:p w14:paraId="18968FF2" w14:textId="6A329A3E" w:rsidR="003565CB" w:rsidRPr="00DC7F53" w:rsidRDefault="003565CB">
      <w:pPr>
        <w:rPr>
          <w:sz w:val="24"/>
          <w:szCs w:val="24"/>
        </w:rPr>
      </w:pPr>
      <w:r w:rsidRPr="00DC7F53">
        <w:rPr>
          <w:sz w:val="24"/>
          <w:szCs w:val="24"/>
        </w:rPr>
        <w:lastRenderedPageBreak/>
        <w:t>1 TL Zucker</w:t>
      </w:r>
    </w:p>
    <w:p w14:paraId="635FEC1D" w14:textId="299A3E08" w:rsidR="003565CB" w:rsidRPr="00DC7F53" w:rsidRDefault="003565CB">
      <w:pPr>
        <w:rPr>
          <w:sz w:val="24"/>
          <w:szCs w:val="24"/>
        </w:rPr>
      </w:pPr>
      <w:r w:rsidRPr="00DC7F53">
        <w:rPr>
          <w:sz w:val="24"/>
          <w:szCs w:val="24"/>
        </w:rPr>
        <w:t>250 g Mehl</w:t>
      </w:r>
    </w:p>
    <w:p w14:paraId="4C12B2ED" w14:textId="233873C5" w:rsidR="003565CB" w:rsidRPr="00DC7F53" w:rsidRDefault="003565CB">
      <w:pPr>
        <w:rPr>
          <w:sz w:val="24"/>
          <w:szCs w:val="24"/>
        </w:rPr>
      </w:pPr>
      <w:r w:rsidRPr="00DC7F53">
        <w:rPr>
          <w:sz w:val="24"/>
          <w:szCs w:val="24"/>
        </w:rPr>
        <w:t>¼ TL Backpulver</w:t>
      </w:r>
    </w:p>
    <w:p w14:paraId="607EA75F" w14:textId="53234E47" w:rsidR="003565CB" w:rsidRPr="00DC7F53" w:rsidRDefault="003565CB">
      <w:pPr>
        <w:rPr>
          <w:sz w:val="24"/>
          <w:szCs w:val="24"/>
        </w:rPr>
      </w:pPr>
      <w:r w:rsidRPr="00DC7F53">
        <w:rPr>
          <w:sz w:val="24"/>
          <w:szCs w:val="24"/>
        </w:rPr>
        <w:t>½ TL Salz</w:t>
      </w:r>
    </w:p>
    <w:p w14:paraId="79EB4F9D" w14:textId="20996055" w:rsidR="003565CB" w:rsidRPr="00DC7F53" w:rsidRDefault="003565CB">
      <w:pPr>
        <w:rPr>
          <w:sz w:val="24"/>
          <w:szCs w:val="24"/>
        </w:rPr>
      </w:pPr>
      <w:r w:rsidRPr="00DC7F53">
        <w:rPr>
          <w:sz w:val="24"/>
          <w:szCs w:val="24"/>
        </w:rPr>
        <w:t>1 TL Öl</w:t>
      </w:r>
    </w:p>
    <w:p w14:paraId="32077968" w14:textId="5AFD6A24" w:rsidR="003565CB" w:rsidRPr="00DC7F53" w:rsidRDefault="003565CB">
      <w:pPr>
        <w:rPr>
          <w:sz w:val="24"/>
          <w:szCs w:val="24"/>
        </w:rPr>
      </w:pPr>
      <w:r w:rsidRPr="00DC7F53">
        <w:rPr>
          <w:sz w:val="24"/>
          <w:szCs w:val="24"/>
        </w:rPr>
        <w:t>50 g Butter</w:t>
      </w:r>
    </w:p>
    <w:p w14:paraId="34331140" w14:textId="74C531EC" w:rsidR="003565CB" w:rsidRPr="00DC7F53" w:rsidRDefault="003565CB">
      <w:pPr>
        <w:rPr>
          <w:sz w:val="24"/>
          <w:szCs w:val="24"/>
        </w:rPr>
      </w:pPr>
      <w:r w:rsidRPr="00DC7F53">
        <w:rPr>
          <w:sz w:val="24"/>
          <w:szCs w:val="24"/>
        </w:rPr>
        <w:t>2-3 EL Knoblauch, fein gehackt</w:t>
      </w:r>
    </w:p>
    <w:p w14:paraId="7C51CDC7" w14:textId="2FD9325F" w:rsidR="003565CB" w:rsidRDefault="003565CB">
      <w:pPr>
        <w:rPr>
          <w:sz w:val="24"/>
          <w:szCs w:val="24"/>
        </w:rPr>
      </w:pPr>
      <w:r w:rsidRPr="003565CB">
        <w:rPr>
          <w:sz w:val="24"/>
          <w:szCs w:val="24"/>
        </w:rPr>
        <w:t>2-3 EL frischer Koriander, fein g</w:t>
      </w:r>
      <w:r>
        <w:rPr>
          <w:sz w:val="24"/>
          <w:szCs w:val="24"/>
        </w:rPr>
        <w:t>ehackt</w:t>
      </w:r>
    </w:p>
    <w:p w14:paraId="5882BE1A" w14:textId="77777777" w:rsidR="003565CB" w:rsidRDefault="003565CB" w:rsidP="0088610B">
      <w:pPr>
        <w:jc w:val="both"/>
        <w:rPr>
          <w:sz w:val="24"/>
          <w:szCs w:val="24"/>
        </w:rPr>
      </w:pPr>
    </w:p>
    <w:p w14:paraId="1EDDC043" w14:textId="7EAB8611" w:rsidR="00514B37" w:rsidRDefault="00514B37" w:rsidP="0088610B">
      <w:pPr>
        <w:jc w:val="both"/>
        <w:rPr>
          <w:sz w:val="24"/>
          <w:szCs w:val="24"/>
        </w:rPr>
      </w:pPr>
      <w:r>
        <w:rPr>
          <w:sz w:val="24"/>
          <w:szCs w:val="24"/>
        </w:rPr>
        <w:t>Zubereitung:</w:t>
      </w:r>
    </w:p>
    <w:p w14:paraId="3676B088" w14:textId="0F165144" w:rsidR="003565CB" w:rsidRPr="0088610B" w:rsidRDefault="003C69B4" w:rsidP="00B40E8C">
      <w:pPr>
        <w:pStyle w:val="ListParagraph"/>
        <w:numPr>
          <w:ilvl w:val="0"/>
          <w:numId w:val="1552"/>
        </w:numPr>
        <w:spacing w:after="120"/>
        <w:ind w:left="714" w:hanging="357"/>
        <w:contextualSpacing w:val="0"/>
        <w:jc w:val="both"/>
        <w:rPr>
          <w:sz w:val="24"/>
          <w:szCs w:val="24"/>
        </w:rPr>
      </w:pPr>
      <w:r w:rsidRPr="0088610B">
        <w:rPr>
          <w:sz w:val="24"/>
          <w:szCs w:val="24"/>
        </w:rPr>
        <w:t>Die Zutaten für die Marinade in ein</w:t>
      </w:r>
      <w:r w:rsidR="00496E6D" w:rsidRPr="0088610B">
        <w:rPr>
          <w:sz w:val="24"/>
          <w:szCs w:val="24"/>
        </w:rPr>
        <w:t>e</w:t>
      </w:r>
      <w:r w:rsidRPr="0088610B">
        <w:rPr>
          <w:sz w:val="24"/>
          <w:szCs w:val="24"/>
        </w:rPr>
        <w:t xml:space="preserve">r Schüssel vermischen und das Hühnchen für mindestens 30 Minuten darin einlegen. Am besten über </w:t>
      </w:r>
      <w:r w:rsidR="00496E6D" w:rsidRPr="0088610B">
        <w:rPr>
          <w:sz w:val="24"/>
          <w:szCs w:val="24"/>
        </w:rPr>
        <w:t>Na</w:t>
      </w:r>
      <w:r w:rsidRPr="0088610B">
        <w:rPr>
          <w:sz w:val="24"/>
          <w:szCs w:val="24"/>
        </w:rPr>
        <w:t>cht und im Kühlschrank lagern</w:t>
      </w:r>
      <w:r w:rsidR="00496E6D" w:rsidRPr="0088610B">
        <w:rPr>
          <w:sz w:val="24"/>
          <w:szCs w:val="24"/>
        </w:rPr>
        <w:t>.</w:t>
      </w:r>
    </w:p>
    <w:p w14:paraId="1C83215F" w14:textId="482E7F7B" w:rsidR="00496E6D" w:rsidRPr="0088610B" w:rsidRDefault="00496E6D" w:rsidP="00B40E8C">
      <w:pPr>
        <w:pStyle w:val="ListParagraph"/>
        <w:numPr>
          <w:ilvl w:val="0"/>
          <w:numId w:val="1552"/>
        </w:numPr>
        <w:spacing w:after="120"/>
        <w:ind w:left="714" w:hanging="357"/>
        <w:contextualSpacing w:val="0"/>
        <w:jc w:val="both"/>
        <w:rPr>
          <w:sz w:val="24"/>
          <w:szCs w:val="24"/>
        </w:rPr>
      </w:pPr>
      <w:r w:rsidRPr="0088610B">
        <w:rPr>
          <w:sz w:val="24"/>
          <w:szCs w:val="24"/>
        </w:rPr>
        <w:t>Das Hühnchen im Ofen bei 180 Grad (Ober-/Unterhitze) für 12 bis 15 Minuten backen, bis es fast durch ist. Abkühlen lassen und mit zwei Gabeln in kleine Stücke reißen.</w:t>
      </w:r>
    </w:p>
    <w:p w14:paraId="5E4CE480" w14:textId="45FBA5D0" w:rsidR="00496E6D" w:rsidRPr="0088610B" w:rsidRDefault="00496E6D" w:rsidP="00B40E8C">
      <w:pPr>
        <w:pStyle w:val="ListParagraph"/>
        <w:numPr>
          <w:ilvl w:val="0"/>
          <w:numId w:val="1552"/>
        </w:numPr>
        <w:spacing w:after="120"/>
        <w:ind w:left="714" w:hanging="357"/>
        <w:contextualSpacing w:val="0"/>
        <w:jc w:val="both"/>
        <w:rPr>
          <w:sz w:val="24"/>
          <w:szCs w:val="24"/>
        </w:rPr>
      </w:pPr>
      <w:r w:rsidRPr="0088610B">
        <w:rPr>
          <w:sz w:val="24"/>
          <w:szCs w:val="24"/>
        </w:rPr>
        <w:t xml:space="preserve">Für die Soße Öl in einem großen Topf erhitzen, die Tomaten mit Pfeffer, Kardamom Zimt, Lorbeer und Chilipulver </w:t>
      </w:r>
      <w:r w:rsidR="00B40227" w:rsidRPr="0088610B">
        <w:rPr>
          <w:sz w:val="24"/>
          <w:szCs w:val="24"/>
        </w:rPr>
        <w:t>dazugeben. Etwa einen halben Liter Wasser hineingießen und mindestens eine Stunde kochen lassen, bis die Tomatenhaut aufreißt.</w:t>
      </w:r>
    </w:p>
    <w:p w14:paraId="5B8DDB73" w14:textId="2EB5B308" w:rsidR="00B40227" w:rsidRPr="0088610B" w:rsidRDefault="00B40227" w:rsidP="00B40E8C">
      <w:pPr>
        <w:pStyle w:val="ListParagraph"/>
        <w:numPr>
          <w:ilvl w:val="0"/>
          <w:numId w:val="1552"/>
        </w:numPr>
        <w:spacing w:after="120"/>
        <w:ind w:left="714" w:hanging="357"/>
        <w:contextualSpacing w:val="0"/>
        <w:jc w:val="both"/>
        <w:rPr>
          <w:sz w:val="24"/>
          <w:szCs w:val="24"/>
        </w:rPr>
      </w:pPr>
      <w:r w:rsidRPr="0088610B">
        <w:rPr>
          <w:sz w:val="24"/>
          <w:szCs w:val="24"/>
        </w:rPr>
        <w:t>Lorbeerblätter und Zimtstange herausnehmen und den Rest pürieren. Honig unterrühren und kurz aufkochen. Butter, Bockshornklee, Cumin und Garam Masala</w:t>
      </w:r>
      <w:r w:rsidR="0088610B" w:rsidRPr="0088610B">
        <w:rPr>
          <w:sz w:val="24"/>
          <w:szCs w:val="24"/>
        </w:rPr>
        <w:t xml:space="preserve"> hinzufügen und gut vermischen. Mit Sahne zu einer geschmeidigen Konsistenz verrühren und mit Salz und Zucker abschmecken. Die Hähnchenstücke dazugeben und für ein paar weitere Minuten kochen.</w:t>
      </w:r>
    </w:p>
    <w:p w14:paraId="613316B5" w14:textId="43C1F7E4" w:rsidR="0088610B" w:rsidRPr="0088610B" w:rsidRDefault="0088610B" w:rsidP="00B40E8C">
      <w:pPr>
        <w:pStyle w:val="ListParagraph"/>
        <w:numPr>
          <w:ilvl w:val="0"/>
          <w:numId w:val="1552"/>
        </w:numPr>
        <w:spacing w:after="120"/>
        <w:ind w:left="714" w:hanging="357"/>
        <w:contextualSpacing w:val="0"/>
        <w:jc w:val="both"/>
        <w:rPr>
          <w:sz w:val="24"/>
          <w:szCs w:val="24"/>
        </w:rPr>
      </w:pPr>
      <w:r w:rsidRPr="0088610B">
        <w:rPr>
          <w:sz w:val="24"/>
          <w:szCs w:val="24"/>
        </w:rPr>
        <w:t>Für das Garlic-Naan die Milch erwärmen, sie sollte allerdings nicht heiß werden. Mit Zucker in eine Schüssel geben und gut verrühren. Mehl, Backpulver und Salz dazugeben. Mit einem Knethaken im Mixer auf niedriger Stufe zu einem gleichmäßigen Teig verarbeiten.</w:t>
      </w:r>
    </w:p>
    <w:p w14:paraId="273660C0" w14:textId="23A876C4" w:rsidR="0088610B" w:rsidRPr="0088610B" w:rsidRDefault="0088610B" w:rsidP="00B40E8C">
      <w:pPr>
        <w:pStyle w:val="ListParagraph"/>
        <w:numPr>
          <w:ilvl w:val="0"/>
          <w:numId w:val="1552"/>
        </w:numPr>
        <w:spacing w:after="120"/>
        <w:ind w:left="714" w:hanging="357"/>
        <w:contextualSpacing w:val="0"/>
        <w:jc w:val="both"/>
        <w:rPr>
          <w:sz w:val="24"/>
          <w:szCs w:val="24"/>
        </w:rPr>
      </w:pPr>
      <w:r w:rsidRPr="0088610B">
        <w:rPr>
          <w:sz w:val="24"/>
          <w:szCs w:val="24"/>
        </w:rPr>
        <w:t xml:space="preserve">Mit einem Pinsel den Teig und die Schüssel innen mit Öl bestreichen. Den Teig bedecken und für ein bis zwei Stunden ruhen lassen, bis er etwa doppelt so groß ist. </w:t>
      </w:r>
    </w:p>
    <w:p w14:paraId="24EAA1EE" w14:textId="5B9E708E" w:rsidR="0088610B" w:rsidRPr="0088610B" w:rsidRDefault="0088610B" w:rsidP="00B40E8C">
      <w:pPr>
        <w:pStyle w:val="ListParagraph"/>
        <w:numPr>
          <w:ilvl w:val="0"/>
          <w:numId w:val="1552"/>
        </w:numPr>
        <w:spacing w:after="120"/>
        <w:ind w:left="714" w:hanging="357"/>
        <w:contextualSpacing w:val="0"/>
        <w:jc w:val="both"/>
        <w:rPr>
          <w:sz w:val="24"/>
          <w:szCs w:val="24"/>
        </w:rPr>
      </w:pPr>
      <w:r w:rsidRPr="0088610B">
        <w:rPr>
          <w:sz w:val="24"/>
          <w:szCs w:val="24"/>
        </w:rPr>
        <w:t>Die Butter in einer kleinen Pfanne zerlassen. Knoblauch dazugeben, kurz anbraten und dabei umrühren. Dann vom Herd nehmen.</w:t>
      </w:r>
    </w:p>
    <w:p w14:paraId="34D0318A" w14:textId="77777777" w:rsidR="0088610B" w:rsidRPr="0088610B" w:rsidRDefault="0088610B" w:rsidP="00B40E8C">
      <w:pPr>
        <w:pStyle w:val="ListParagraph"/>
        <w:numPr>
          <w:ilvl w:val="0"/>
          <w:numId w:val="1552"/>
        </w:numPr>
        <w:spacing w:after="120"/>
        <w:ind w:left="714" w:hanging="357"/>
        <w:contextualSpacing w:val="0"/>
        <w:jc w:val="both"/>
        <w:rPr>
          <w:sz w:val="24"/>
          <w:szCs w:val="24"/>
        </w:rPr>
      </w:pPr>
      <w:r w:rsidRPr="0088610B">
        <w:rPr>
          <w:sz w:val="24"/>
          <w:szCs w:val="24"/>
        </w:rPr>
        <w:t>Mit der Faust den aufgegangenen Teig einboxen und in sechs gleich große Stücke teilen. Diese zu Bällen formen und auf einer leicht bemehlten Arbeitsfläche zu ovalen Fladen ausrollen. Wenn nötig, den Teig dabei immer wieder bemehlen.</w:t>
      </w:r>
    </w:p>
    <w:p w14:paraId="74A73C19" w14:textId="77777777" w:rsidR="0088610B" w:rsidRDefault="0088610B" w:rsidP="00B40E8C">
      <w:pPr>
        <w:pStyle w:val="ListParagraph"/>
        <w:numPr>
          <w:ilvl w:val="0"/>
          <w:numId w:val="1552"/>
        </w:numPr>
        <w:spacing w:after="120"/>
        <w:ind w:left="714" w:hanging="357"/>
        <w:contextualSpacing w:val="0"/>
        <w:jc w:val="both"/>
        <w:rPr>
          <w:sz w:val="24"/>
          <w:szCs w:val="24"/>
        </w:rPr>
      </w:pPr>
      <w:r w:rsidRPr="0088610B">
        <w:rPr>
          <w:sz w:val="24"/>
          <w:szCs w:val="24"/>
        </w:rPr>
        <w:t xml:space="preserve">Die Brote in einer Pfanne nacheinander ohne Öl bei mittlerer bis hoher Hitze backen, bis die Unterseite bräunlich ist. Wenden, sobald die Oberseite Blasen wirft. Nach dem </w:t>
      </w:r>
      <w:r w:rsidRPr="0088610B">
        <w:rPr>
          <w:sz w:val="24"/>
          <w:szCs w:val="24"/>
        </w:rPr>
        <w:lastRenderedPageBreak/>
        <w:t>Backen mit der Knoblauchbutter bestreichen, mit Koriander garnieren und heiß servieren.</w:t>
      </w:r>
    </w:p>
    <w:p w14:paraId="7E2CABE9" w14:textId="77777777" w:rsidR="00802453" w:rsidRDefault="00802453">
      <w:pPr>
        <w:rPr>
          <w:rFonts w:asciiTheme="majorHAnsi" w:eastAsiaTheme="majorEastAsia" w:hAnsiTheme="majorHAnsi" w:cstheme="majorBidi"/>
          <w:color w:val="2F5496" w:themeColor="accent1" w:themeShade="BF"/>
          <w:sz w:val="26"/>
          <w:szCs w:val="26"/>
        </w:rPr>
      </w:pPr>
      <w:r>
        <w:br w:type="page"/>
      </w:r>
    </w:p>
    <w:p w14:paraId="2E79C31E" w14:textId="77777777" w:rsidR="001F27F3" w:rsidRDefault="001F27F3" w:rsidP="001F27F3">
      <w:pPr>
        <w:pStyle w:val="Heading2"/>
        <w:spacing w:after="240"/>
      </w:pPr>
      <w:r>
        <w:lastRenderedPageBreak/>
        <w:t>Gebratenes Hähnchen mit Ingwer - Gai Pad Khing Krapao</w:t>
      </w:r>
      <w:r>
        <w:rPr>
          <w:rStyle w:val="FootnoteReference"/>
        </w:rPr>
        <w:footnoteReference w:id="417"/>
      </w:r>
      <w:r>
        <w:t xml:space="preserve"> </w:t>
      </w:r>
    </w:p>
    <w:p w14:paraId="103F1CEF" w14:textId="77777777" w:rsidR="001F27F3" w:rsidRDefault="001F27F3" w:rsidP="001F27F3">
      <w:pPr>
        <w:rPr>
          <w:sz w:val="24"/>
          <w:szCs w:val="24"/>
        </w:rPr>
      </w:pPr>
      <w:r w:rsidRPr="00A608B2">
        <w:rPr>
          <w:sz w:val="24"/>
          <w:szCs w:val="24"/>
          <w:u w:val="single"/>
        </w:rPr>
        <w:t>Zutaten</w:t>
      </w:r>
      <w:r>
        <w:rPr>
          <w:sz w:val="24"/>
          <w:szCs w:val="24"/>
        </w:rPr>
        <w:t xml:space="preserve"> (für 2 – 4 Portionen)</w:t>
      </w:r>
    </w:p>
    <w:p w14:paraId="6045B7CB" w14:textId="77777777" w:rsidR="001F27F3" w:rsidRDefault="001F27F3" w:rsidP="001F27F3">
      <w:pPr>
        <w:rPr>
          <w:sz w:val="24"/>
          <w:szCs w:val="24"/>
        </w:rPr>
      </w:pPr>
      <w:r>
        <w:rPr>
          <w:sz w:val="24"/>
          <w:szCs w:val="24"/>
        </w:rPr>
        <w:t>400 g Hähnchenbrust ohne Haut</w:t>
      </w:r>
    </w:p>
    <w:p w14:paraId="6DA8BEB6" w14:textId="77777777" w:rsidR="001F27F3" w:rsidRDefault="001F27F3" w:rsidP="001F27F3">
      <w:pPr>
        <w:rPr>
          <w:sz w:val="24"/>
          <w:szCs w:val="24"/>
        </w:rPr>
      </w:pPr>
      <w:r>
        <w:rPr>
          <w:sz w:val="24"/>
          <w:szCs w:val="24"/>
        </w:rPr>
        <w:t>1 Stück Ingwer (ca. 20 g)</w:t>
      </w:r>
    </w:p>
    <w:p w14:paraId="7DA92F65" w14:textId="77777777" w:rsidR="001F27F3" w:rsidRDefault="001F27F3" w:rsidP="001F27F3">
      <w:pPr>
        <w:rPr>
          <w:sz w:val="24"/>
          <w:szCs w:val="24"/>
        </w:rPr>
      </w:pPr>
      <w:r>
        <w:rPr>
          <w:sz w:val="24"/>
          <w:szCs w:val="24"/>
        </w:rPr>
        <w:t>¼ Bund Holy Basil</w:t>
      </w:r>
    </w:p>
    <w:p w14:paraId="5E8C2974" w14:textId="77777777" w:rsidR="001F27F3" w:rsidRDefault="001F27F3" w:rsidP="001F27F3">
      <w:pPr>
        <w:rPr>
          <w:sz w:val="24"/>
          <w:szCs w:val="24"/>
        </w:rPr>
      </w:pPr>
      <w:r>
        <w:rPr>
          <w:sz w:val="24"/>
          <w:szCs w:val="24"/>
        </w:rPr>
        <w:t>2 Knoblauchzehen</w:t>
      </w:r>
    </w:p>
    <w:p w14:paraId="421F3968" w14:textId="77777777" w:rsidR="001F27F3" w:rsidRDefault="001F27F3" w:rsidP="001F27F3">
      <w:pPr>
        <w:rPr>
          <w:sz w:val="24"/>
          <w:szCs w:val="24"/>
        </w:rPr>
      </w:pPr>
      <w:r>
        <w:rPr>
          <w:sz w:val="24"/>
          <w:szCs w:val="24"/>
        </w:rPr>
        <w:t>1 Bund Frühlingszwiebeln oder grüner Spargel</w:t>
      </w:r>
    </w:p>
    <w:p w14:paraId="42EA24B2" w14:textId="77777777" w:rsidR="001F27F3" w:rsidRDefault="001F27F3" w:rsidP="001F27F3">
      <w:pPr>
        <w:rPr>
          <w:sz w:val="24"/>
          <w:szCs w:val="24"/>
        </w:rPr>
      </w:pPr>
      <w:r>
        <w:rPr>
          <w:sz w:val="24"/>
          <w:szCs w:val="24"/>
        </w:rPr>
        <w:t>1 Zwiebel</w:t>
      </w:r>
    </w:p>
    <w:p w14:paraId="2B8E994E" w14:textId="77777777" w:rsidR="001F27F3" w:rsidRDefault="001F27F3" w:rsidP="001F27F3">
      <w:pPr>
        <w:rPr>
          <w:sz w:val="24"/>
          <w:szCs w:val="24"/>
        </w:rPr>
      </w:pPr>
      <w:r>
        <w:rPr>
          <w:sz w:val="24"/>
          <w:szCs w:val="24"/>
        </w:rPr>
        <w:t>2 EL Austernsauce</w:t>
      </w:r>
    </w:p>
    <w:p w14:paraId="189C1A9B" w14:textId="77777777" w:rsidR="001F27F3" w:rsidRDefault="001F27F3" w:rsidP="001F27F3">
      <w:pPr>
        <w:rPr>
          <w:sz w:val="24"/>
          <w:szCs w:val="24"/>
        </w:rPr>
      </w:pPr>
      <w:r>
        <w:rPr>
          <w:sz w:val="24"/>
          <w:szCs w:val="24"/>
        </w:rPr>
        <w:t>1 EL Sojasauce</w:t>
      </w:r>
    </w:p>
    <w:p w14:paraId="37B57AE9" w14:textId="77777777" w:rsidR="001F27F3" w:rsidRDefault="001F27F3" w:rsidP="001F27F3">
      <w:pPr>
        <w:rPr>
          <w:sz w:val="24"/>
          <w:szCs w:val="24"/>
        </w:rPr>
      </w:pPr>
      <w:r>
        <w:rPr>
          <w:sz w:val="24"/>
          <w:szCs w:val="24"/>
        </w:rPr>
        <w:t>2 EL Fischsauce</w:t>
      </w:r>
    </w:p>
    <w:p w14:paraId="483904E0" w14:textId="77777777" w:rsidR="001F27F3" w:rsidRDefault="001F27F3" w:rsidP="001F27F3">
      <w:pPr>
        <w:rPr>
          <w:sz w:val="24"/>
          <w:szCs w:val="24"/>
        </w:rPr>
      </w:pPr>
      <w:r>
        <w:rPr>
          <w:sz w:val="24"/>
          <w:szCs w:val="24"/>
        </w:rPr>
        <w:t>4 EL Wasser</w:t>
      </w:r>
    </w:p>
    <w:p w14:paraId="4E7CE31C" w14:textId="77777777" w:rsidR="001F27F3" w:rsidRDefault="001F27F3" w:rsidP="001F27F3">
      <w:pPr>
        <w:rPr>
          <w:sz w:val="24"/>
          <w:szCs w:val="24"/>
        </w:rPr>
      </w:pPr>
      <w:r>
        <w:rPr>
          <w:sz w:val="24"/>
          <w:szCs w:val="24"/>
        </w:rPr>
        <w:t>1 Prise Zucker</w:t>
      </w:r>
    </w:p>
    <w:p w14:paraId="28218BEE" w14:textId="77777777" w:rsidR="001F27F3" w:rsidRDefault="001F27F3" w:rsidP="001F27F3">
      <w:pPr>
        <w:rPr>
          <w:sz w:val="24"/>
          <w:szCs w:val="24"/>
        </w:rPr>
      </w:pPr>
      <w:r>
        <w:rPr>
          <w:sz w:val="24"/>
          <w:szCs w:val="24"/>
        </w:rPr>
        <w:t>¼ TL schwarze Pfefferkörner</w:t>
      </w:r>
    </w:p>
    <w:p w14:paraId="2A01EC60" w14:textId="77777777" w:rsidR="001F27F3" w:rsidRDefault="001F27F3" w:rsidP="001F27F3">
      <w:pPr>
        <w:rPr>
          <w:sz w:val="24"/>
          <w:szCs w:val="24"/>
        </w:rPr>
      </w:pPr>
      <w:r>
        <w:rPr>
          <w:sz w:val="24"/>
          <w:szCs w:val="24"/>
        </w:rPr>
        <w:t>Erdnussöl zum Braten</w:t>
      </w:r>
    </w:p>
    <w:p w14:paraId="26D5DA38" w14:textId="77777777" w:rsidR="001F27F3" w:rsidRDefault="001F27F3" w:rsidP="001F27F3">
      <w:pPr>
        <w:rPr>
          <w:sz w:val="24"/>
          <w:szCs w:val="24"/>
        </w:rPr>
      </w:pPr>
    </w:p>
    <w:p w14:paraId="75216AC9" w14:textId="77777777" w:rsidR="001F27F3" w:rsidRDefault="001F27F3" w:rsidP="001F27F3">
      <w:pPr>
        <w:rPr>
          <w:sz w:val="24"/>
          <w:szCs w:val="24"/>
        </w:rPr>
      </w:pPr>
      <w:r>
        <w:rPr>
          <w:sz w:val="24"/>
          <w:szCs w:val="24"/>
        </w:rPr>
        <w:t>Zubereitungszeit: 25 Minuten</w:t>
      </w:r>
    </w:p>
    <w:p w14:paraId="1E0A960F" w14:textId="77777777" w:rsidR="001F27F3" w:rsidRPr="00625A53" w:rsidRDefault="001F27F3" w:rsidP="00B40E8C">
      <w:pPr>
        <w:pStyle w:val="ListParagraph"/>
        <w:numPr>
          <w:ilvl w:val="0"/>
          <w:numId w:val="1318"/>
        </w:numPr>
        <w:spacing w:after="120"/>
        <w:ind w:left="714" w:hanging="357"/>
        <w:contextualSpacing w:val="0"/>
        <w:jc w:val="both"/>
        <w:rPr>
          <w:sz w:val="24"/>
          <w:szCs w:val="24"/>
        </w:rPr>
      </w:pPr>
      <w:r w:rsidRPr="00625A53">
        <w:rPr>
          <w:sz w:val="24"/>
          <w:szCs w:val="24"/>
        </w:rPr>
        <w:t>Das Hähnchenfleisch in dünne Streifen schneiden.</w:t>
      </w:r>
    </w:p>
    <w:p w14:paraId="172B8CCD" w14:textId="77777777" w:rsidR="001F27F3" w:rsidRPr="00625A53" w:rsidRDefault="001F27F3" w:rsidP="00B40E8C">
      <w:pPr>
        <w:pStyle w:val="ListParagraph"/>
        <w:numPr>
          <w:ilvl w:val="0"/>
          <w:numId w:val="1318"/>
        </w:numPr>
        <w:spacing w:after="120"/>
        <w:ind w:left="714" w:hanging="357"/>
        <w:contextualSpacing w:val="0"/>
        <w:jc w:val="both"/>
        <w:rPr>
          <w:sz w:val="24"/>
          <w:szCs w:val="24"/>
        </w:rPr>
      </w:pPr>
      <w:r w:rsidRPr="00625A53">
        <w:rPr>
          <w:sz w:val="24"/>
          <w:szCs w:val="24"/>
        </w:rPr>
        <w:t>Den Ingwer schälen und in sehr feine Streifen schneiden. Die Basilikumblätter vom Stiel zupfen. Den Knoblauch feinhacken. Frühlingszwiebeln oder grünen Spargel grob schneiden. Die Zwiebel vierteln und in einzelnen Schichten ablösen.</w:t>
      </w:r>
    </w:p>
    <w:p w14:paraId="7CC555A8" w14:textId="77777777" w:rsidR="001F27F3" w:rsidRPr="00625A53" w:rsidRDefault="001F27F3" w:rsidP="00B40E8C">
      <w:pPr>
        <w:pStyle w:val="ListParagraph"/>
        <w:numPr>
          <w:ilvl w:val="0"/>
          <w:numId w:val="1318"/>
        </w:numPr>
        <w:spacing w:after="120"/>
        <w:ind w:left="714" w:hanging="357"/>
        <w:contextualSpacing w:val="0"/>
        <w:jc w:val="both"/>
        <w:rPr>
          <w:sz w:val="24"/>
          <w:szCs w:val="24"/>
        </w:rPr>
      </w:pPr>
      <w:r w:rsidRPr="00625A53">
        <w:rPr>
          <w:sz w:val="24"/>
          <w:szCs w:val="24"/>
        </w:rPr>
        <w:t>Austernsauce, Sojasauce, Fischsauce, Wasser und Zucker mischen. Den Pfeffer im Mörser grob zerstoßen.</w:t>
      </w:r>
    </w:p>
    <w:p w14:paraId="39740F49" w14:textId="77777777" w:rsidR="001F27F3" w:rsidRPr="00625A53" w:rsidRDefault="001F27F3" w:rsidP="00B40E8C">
      <w:pPr>
        <w:pStyle w:val="ListParagraph"/>
        <w:numPr>
          <w:ilvl w:val="0"/>
          <w:numId w:val="1318"/>
        </w:numPr>
        <w:spacing w:after="120"/>
        <w:ind w:left="714" w:hanging="357"/>
        <w:contextualSpacing w:val="0"/>
        <w:jc w:val="both"/>
        <w:rPr>
          <w:sz w:val="24"/>
          <w:szCs w:val="24"/>
        </w:rPr>
      </w:pPr>
      <w:r w:rsidRPr="00625A53">
        <w:rPr>
          <w:sz w:val="24"/>
          <w:szCs w:val="24"/>
        </w:rPr>
        <w:t>Das Öl in einem Wok oder einer Pfanne stark erhitzen und das Hähnchenfleisch darin etwa 2 Minuten scharf anbraten. Knoblauch, Ingwer und Basilikumblätter hinzugeben und eine weitere Minute unter Rühren anbraten. Das Gemüse hinzugeben und nochmals eine Minute mitrühren. Die Saucenmischung in die Pfanne gießen und etwa 10 Sekunden einköcheln lassen; sofort vom Herd nehmen.</w:t>
      </w:r>
    </w:p>
    <w:p w14:paraId="347B23BC" w14:textId="77777777" w:rsidR="001F27F3" w:rsidRPr="00625A53" w:rsidRDefault="001F27F3" w:rsidP="00B40E8C">
      <w:pPr>
        <w:pStyle w:val="ListParagraph"/>
        <w:numPr>
          <w:ilvl w:val="0"/>
          <w:numId w:val="1318"/>
        </w:numPr>
        <w:spacing w:after="120"/>
        <w:ind w:left="714" w:hanging="357"/>
        <w:contextualSpacing w:val="0"/>
        <w:jc w:val="both"/>
        <w:rPr>
          <w:sz w:val="24"/>
          <w:szCs w:val="24"/>
        </w:rPr>
      </w:pPr>
      <w:r w:rsidRPr="00625A53">
        <w:rPr>
          <w:sz w:val="24"/>
          <w:szCs w:val="24"/>
        </w:rPr>
        <w:t>Den zerstoßenen Pfeffer darüberstreuen.</w:t>
      </w:r>
      <w:r w:rsidRPr="00625A53">
        <w:rPr>
          <w:sz w:val="24"/>
          <w:szCs w:val="24"/>
        </w:rPr>
        <w:br w:type="page"/>
      </w:r>
    </w:p>
    <w:p w14:paraId="7316B052" w14:textId="77777777" w:rsidR="001F27F3" w:rsidRDefault="001F27F3" w:rsidP="001F27F3">
      <w:pPr>
        <w:pStyle w:val="Heading2"/>
        <w:spacing w:after="240"/>
      </w:pPr>
      <w:r>
        <w:lastRenderedPageBreak/>
        <w:t>Gegrillte Hühnerkeule in Pandanblatt</w:t>
      </w:r>
      <w:r>
        <w:rPr>
          <w:rStyle w:val="FootnoteReference"/>
        </w:rPr>
        <w:footnoteReference w:id="418"/>
      </w:r>
      <w:r>
        <w:t xml:space="preserve"> </w:t>
      </w:r>
    </w:p>
    <w:p w14:paraId="48772F80" w14:textId="77777777" w:rsidR="001F27F3" w:rsidRDefault="001F27F3" w:rsidP="001F27F3">
      <w:pPr>
        <w:rPr>
          <w:sz w:val="24"/>
          <w:szCs w:val="24"/>
        </w:rPr>
      </w:pPr>
      <w:r w:rsidRPr="00A608B2">
        <w:rPr>
          <w:sz w:val="24"/>
          <w:szCs w:val="24"/>
          <w:u w:val="single"/>
        </w:rPr>
        <w:t>Zutaten</w:t>
      </w:r>
      <w:r>
        <w:rPr>
          <w:sz w:val="24"/>
          <w:szCs w:val="24"/>
        </w:rPr>
        <w:t xml:space="preserve"> (für 3 – 4 Portionen)</w:t>
      </w:r>
    </w:p>
    <w:p w14:paraId="1F662921" w14:textId="77777777" w:rsidR="001F27F3" w:rsidRDefault="001F27F3" w:rsidP="001F27F3">
      <w:pPr>
        <w:rPr>
          <w:sz w:val="24"/>
          <w:szCs w:val="24"/>
        </w:rPr>
      </w:pPr>
      <w:r>
        <w:rPr>
          <w:sz w:val="24"/>
          <w:szCs w:val="24"/>
        </w:rPr>
        <w:t>2 Hähnchenkeulen</w:t>
      </w:r>
    </w:p>
    <w:p w14:paraId="2D44927C" w14:textId="77777777" w:rsidR="001F27F3" w:rsidRDefault="001F27F3" w:rsidP="001F27F3">
      <w:pPr>
        <w:rPr>
          <w:sz w:val="24"/>
          <w:szCs w:val="24"/>
        </w:rPr>
      </w:pPr>
      <w:r>
        <w:rPr>
          <w:sz w:val="24"/>
          <w:szCs w:val="24"/>
        </w:rPr>
        <w:t>15 Pandanblätter</w:t>
      </w:r>
    </w:p>
    <w:p w14:paraId="3AB45B11" w14:textId="77777777" w:rsidR="001F27F3" w:rsidRDefault="001F27F3" w:rsidP="001F27F3">
      <w:pPr>
        <w:rPr>
          <w:sz w:val="24"/>
          <w:szCs w:val="24"/>
        </w:rPr>
      </w:pPr>
    </w:p>
    <w:p w14:paraId="3416619C" w14:textId="77777777" w:rsidR="001F27F3" w:rsidRPr="00A608B2" w:rsidRDefault="001F27F3" w:rsidP="001F27F3">
      <w:pPr>
        <w:rPr>
          <w:i/>
          <w:iCs/>
          <w:sz w:val="24"/>
          <w:szCs w:val="24"/>
        </w:rPr>
      </w:pPr>
      <w:r w:rsidRPr="00A608B2">
        <w:rPr>
          <w:i/>
          <w:iCs/>
          <w:sz w:val="24"/>
          <w:szCs w:val="24"/>
        </w:rPr>
        <w:t>Für die Marinade:</w:t>
      </w:r>
    </w:p>
    <w:p w14:paraId="59AB6D9E" w14:textId="77777777" w:rsidR="001F27F3" w:rsidRDefault="001F27F3" w:rsidP="001F27F3">
      <w:pPr>
        <w:rPr>
          <w:sz w:val="24"/>
          <w:szCs w:val="24"/>
        </w:rPr>
      </w:pPr>
      <w:r>
        <w:rPr>
          <w:sz w:val="24"/>
          <w:szCs w:val="24"/>
        </w:rPr>
        <w:t>1 Prise Sternanis</w:t>
      </w:r>
    </w:p>
    <w:p w14:paraId="20993F56" w14:textId="77777777" w:rsidR="001F27F3" w:rsidRDefault="001F27F3" w:rsidP="001F27F3">
      <w:pPr>
        <w:rPr>
          <w:sz w:val="24"/>
          <w:szCs w:val="24"/>
        </w:rPr>
      </w:pPr>
      <w:r>
        <w:rPr>
          <w:sz w:val="24"/>
          <w:szCs w:val="24"/>
        </w:rPr>
        <w:t>10 Pfefferkörner</w:t>
      </w:r>
    </w:p>
    <w:p w14:paraId="321F802A" w14:textId="77777777" w:rsidR="001F27F3" w:rsidRDefault="001F27F3" w:rsidP="001F27F3">
      <w:pPr>
        <w:rPr>
          <w:sz w:val="24"/>
          <w:szCs w:val="24"/>
        </w:rPr>
      </w:pPr>
      <w:r>
        <w:rPr>
          <w:sz w:val="24"/>
          <w:szCs w:val="24"/>
        </w:rPr>
        <w:t>4 Knoblauchzehen</w:t>
      </w:r>
    </w:p>
    <w:p w14:paraId="7D848E64" w14:textId="77777777" w:rsidR="001F27F3" w:rsidRDefault="001F27F3" w:rsidP="001F27F3">
      <w:pPr>
        <w:rPr>
          <w:sz w:val="24"/>
          <w:szCs w:val="24"/>
        </w:rPr>
      </w:pPr>
      <w:r>
        <w:rPr>
          <w:sz w:val="24"/>
          <w:szCs w:val="24"/>
        </w:rPr>
        <w:t>2 cm Ingwer</w:t>
      </w:r>
    </w:p>
    <w:p w14:paraId="615788F0" w14:textId="77777777" w:rsidR="001F27F3" w:rsidRDefault="001F27F3" w:rsidP="001F27F3">
      <w:pPr>
        <w:rPr>
          <w:sz w:val="24"/>
          <w:szCs w:val="24"/>
        </w:rPr>
      </w:pPr>
      <w:r>
        <w:rPr>
          <w:sz w:val="24"/>
          <w:szCs w:val="24"/>
        </w:rPr>
        <w:t>1 Prise Salz</w:t>
      </w:r>
    </w:p>
    <w:p w14:paraId="762D4DB4" w14:textId="77777777" w:rsidR="001F27F3" w:rsidRDefault="001F27F3" w:rsidP="001F27F3">
      <w:pPr>
        <w:rPr>
          <w:sz w:val="24"/>
          <w:szCs w:val="24"/>
        </w:rPr>
      </w:pPr>
      <w:r>
        <w:rPr>
          <w:sz w:val="24"/>
          <w:szCs w:val="24"/>
        </w:rPr>
        <w:t>3 EL Kokosblütenzucker</w:t>
      </w:r>
    </w:p>
    <w:p w14:paraId="430AEF85" w14:textId="77777777" w:rsidR="001F27F3" w:rsidRDefault="001F27F3" w:rsidP="001F27F3">
      <w:pPr>
        <w:rPr>
          <w:sz w:val="24"/>
          <w:szCs w:val="24"/>
        </w:rPr>
      </w:pPr>
      <w:r>
        <w:rPr>
          <w:sz w:val="24"/>
          <w:szCs w:val="24"/>
        </w:rPr>
        <w:t>6 EL Austernsauce</w:t>
      </w:r>
    </w:p>
    <w:p w14:paraId="1593A859" w14:textId="77777777" w:rsidR="001F27F3" w:rsidRDefault="001F27F3" w:rsidP="001F27F3">
      <w:pPr>
        <w:rPr>
          <w:sz w:val="24"/>
          <w:szCs w:val="24"/>
        </w:rPr>
      </w:pPr>
      <w:r>
        <w:rPr>
          <w:sz w:val="24"/>
          <w:szCs w:val="24"/>
        </w:rPr>
        <w:t>2 EL Sesamöl</w:t>
      </w:r>
    </w:p>
    <w:p w14:paraId="5CAE0871" w14:textId="77777777" w:rsidR="001F27F3" w:rsidRDefault="001F27F3" w:rsidP="001F27F3">
      <w:pPr>
        <w:rPr>
          <w:sz w:val="24"/>
          <w:szCs w:val="24"/>
        </w:rPr>
      </w:pPr>
    </w:p>
    <w:p w14:paraId="1B86B40A" w14:textId="77777777" w:rsidR="001F27F3" w:rsidRPr="00A608B2" w:rsidRDefault="001F27F3" w:rsidP="001F27F3">
      <w:pPr>
        <w:rPr>
          <w:i/>
          <w:iCs/>
          <w:sz w:val="24"/>
          <w:szCs w:val="24"/>
        </w:rPr>
      </w:pPr>
      <w:r w:rsidRPr="00A608B2">
        <w:rPr>
          <w:i/>
          <w:iCs/>
          <w:sz w:val="24"/>
          <w:szCs w:val="24"/>
        </w:rPr>
        <w:t>Für den Dip:</w:t>
      </w:r>
    </w:p>
    <w:p w14:paraId="19B5A712" w14:textId="77777777" w:rsidR="001F27F3" w:rsidRDefault="001F27F3" w:rsidP="001F27F3">
      <w:pPr>
        <w:rPr>
          <w:sz w:val="24"/>
          <w:szCs w:val="24"/>
        </w:rPr>
      </w:pPr>
      <w:r>
        <w:rPr>
          <w:sz w:val="24"/>
          <w:szCs w:val="24"/>
        </w:rPr>
        <w:t>50 ml Sojasauce</w:t>
      </w:r>
    </w:p>
    <w:p w14:paraId="68D7234C" w14:textId="77777777" w:rsidR="001F27F3" w:rsidRDefault="001F27F3" w:rsidP="001F27F3">
      <w:pPr>
        <w:rPr>
          <w:sz w:val="24"/>
          <w:szCs w:val="24"/>
        </w:rPr>
      </w:pPr>
      <w:r>
        <w:rPr>
          <w:sz w:val="24"/>
          <w:szCs w:val="24"/>
        </w:rPr>
        <w:t>10 ml Fischsauce</w:t>
      </w:r>
    </w:p>
    <w:p w14:paraId="2071F892" w14:textId="77777777" w:rsidR="001F27F3" w:rsidRDefault="001F27F3" w:rsidP="001F27F3">
      <w:pPr>
        <w:rPr>
          <w:sz w:val="24"/>
          <w:szCs w:val="24"/>
        </w:rPr>
      </w:pPr>
      <w:r>
        <w:rPr>
          <w:sz w:val="24"/>
          <w:szCs w:val="24"/>
        </w:rPr>
        <w:t>1 EL gerösteter Sesam</w:t>
      </w:r>
    </w:p>
    <w:p w14:paraId="4F59CA56" w14:textId="77777777" w:rsidR="001F27F3" w:rsidRDefault="001F27F3" w:rsidP="001F27F3">
      <w:pPr>
        <w:rPr>
          <w:sz w:val="24"/>
          <w:szCs w:val="24"/>
        </w:rPr>
      </w:pPr>
    </w:p>
    <w:p w14:paraId="42B42227" w14:textId="77777777" w:rsidR="001F27F3" w:rsidRDefault="001F27F3" w:rsidP="001F27F3">
      <w:pPr>
        <w:rPr>
          <w:sz w:val="24"/>
          <w:szCs w:val="24"/>
        </w:rPr>
      </w:pPr>
      <w:r>
        <w:rPr>
          <w:sz w:val="24"/>
          <w:szCs w:val="24"/>
        </w:rPr>
        <w:t>Zubereitungszeit: 5 Minuten plus Marinierzeit 4 – 5 Stunden</w:t>
      </w:r>
    </w:p>
    <w:p w14:paraId="138F1500" w14:textId="77777777" w:rsidR="001F27F3" w:rsidRPr="00B6421F" w:rsidRDefault="001F27F3" w:rsidP="00B40E8C">
      <w:pPr>
        <w:pStyle w:val="ListParagraph"/>
        <w:numPr>
          <w:ilvl w:val="0"/>
          <w:numId w:val="1312"/>
        </w:numPr>
        <w:spacing w:after="120"/>
        <w:ind w:left="714" w:hanging="357"/>
        <w:contextualSpacing w:val="0"/>
        <w:jc w:val="both"/>
        <w:rPr>
          <w:sz w:val="24"/>
          <w:szCs w:val="24"/>
        </w:rPr>
      </w:pPr>
      <w:r w:rsidRPr="00B6421F">
        <w:rPr>
          <w:sz w:val="24"/>
          <w:szCs w:val="24"/>
        </w:rPr>
        <w:t>Die Hühnerkeule am Gelenk halbieren und von beiden Teilen die Haut entfernen. Die Knochen mit einem scharfen Messer herauslösen, das Fleisch von den Sehnen befreien und in grobe Stücke zerteilen.</w:t>
      </w:r>
    </w:p>
    <w:p w14:paraId="73256AE0" w14:textId="77777777" w:rsidR="001F27F3" w:rsidRPr="00B6421F" w:rsidRDefault="001F27F3" w:rsidP="00B40E8C">
      <w:pPr>
        <w:pStyle w:val="ListParagraph"/>
        <w:numPr>
          <w:ilvl w:val="0"/>
          <w:numId w:val="1312"/>
        </w:numPr>
        <w:spacing w:after="120"/>
        <w:ind w:left="714" w:hanging="357"/>
        <w:contextualSpacing w:val="0"/>
        <w:jc w:val="both"/>
        <w:rPr>
          <w:sz w:val="24"/>
          <w:szCs w:val="24"/>
        </w:rPr>
      </w:pPr>
      <w:r w:rsidRPr="00B6421F">
        <w:rPr>
          <w:sz w:val="24"/>
          <w:szCs w:val="24"/>
        </w:rPr>
        <w:t>Für die Marinade den Sternanis mit den Pfefferkörnern im Mörser zu einem feinen Pulver mahlen. Die Knoblauchzehen schälen und grob hacken. Den Ingwer schälen und fein würfeln. Knoblauch, Ingwer und Salz in den Mörser geben und zu einer Paste verstoßen. Dabei den Kokosblütenzucker einarbeiten. Zuletzt die Austernsauce und das Sesamöl hinzugeben.</w:t>
      </w:r>
    </w:p>
    <w:p w14:paraId="7D821752" w14:textId="77777777" w:rsidR="001F27F3" w:rsidRPr="00B6421F" w:rsidRDefault="001F27F3" w:rsidP="00B40E8C">
      <w:pPr>
        <w:pStyle w:val="ListParagraph"/>
        <w:numPr>
          <w:ilvl w:val="0"/>
          <w:numId w:val="1312"/>
        </w:numPr>
        <w:spacing w:after="120"/>
        <w:ind w:left="714" w:hanging="357"/>
        <w:contextualSpacing w:val="0"/>
        <w:jc w:val="both"/>
        <w:rPr>
          <w:sz w:val="24"/>
          <w:szCs w:val="24"/>
        </w:rPr>
      </w:pPr>
      <w:r w:rsidRPr="00B6421F">
        <w:rPr>
          <w:sz w:val="24"/>
          <w:szCs w:val="24"/>
        </w:rPr>
        <w:t>Das Hühnerfleisch in die Marinade geben und abgedeckt mindestens 4 Stunden im Kühlschrank marinieren.</w:t>
      </w:r>
    </w:p>
    <w:p w14:paraId="02C5A00D" w14:textId="77777777" w:rsidR="001F27F3" w:rsidRPr="00B6421F" w:rsidRDefault="001F27F3" w:rsidP="00B40E8C">
      <w:pPr>
        <w:pStyle w:val="ListParagraph"/>
        <w:numPr>
          <w:ilvl w:val="0"/>
          <w:numId w:val="1312"/>
        </w:numPr>
        <w:spacing w:after="120"/>
        <w:ind w:left="714" w:hanging="357"/>
        <w:contextualSpacing w:val="0"/>
        <w:jc w:val="both"/>
        <w:rPr>
          <w:sz w:val="24"/>
          <w:szCs w:val="24"/>
        </w:rPr>
      </w:pPr>
      <w:r w:rsidRPr="00B6421F">
        <w:rPr>
          <w:sz w:val="24"/>
          <w:szCs w:val="24"/>
        </w:rPr>
        <w:lastRenderedPageBreak/>
        <w:t>Die Hühnerteile aus der Marinade geben, jeweils in ein Pandanblatt einwickeln und dieses ähnlich wie bei einer Krawatte verknoten. Auf dem heißen Grill etwa 5 Minuten rundum grillen.</w:t>
      </w:r>
    </w:p>
    <w:p w14:paraId="7299BE8E" w14:textId="77777777" w:rsidR="001F27F3" w:rsidRPr="00B6421F" w:rsidRDefault="001F27F3" w:rsidP="00B40E8C">
      <w:pPr>
        <w:pStyle w:val="ListParagraph"/>
        <w:numPr>
          <w:ilvl w:val="0"/>
          <w:numId w:val="1312"/>
        </w:numPr>
        <w:spacing w:after="120"/>
        <w:ind w:left="714" w:hanging="357"/>
        <w:contextualSpacing w:val="0"/>
        <w:jc w:val="both"/>
        <w:rPr>
          <w:sz w:val="24"/>
          <w:szCs w:val="24"/>
        </w:rPr>
      </w:pPr>
      <w:r w:rsidRPr="00B6421F">
        <w:rPr>
          <w:sz w:val="24"/>
          <w:szCs w:val="24"/>
        </w:rPr>
        <w:t>Den Sesam in einer Pfanne ohne Fett goldgelb anrösten, herausnehmen und abkühlen lassen. Die Sojasauce mit der Fischsauce verrühren und den Sesam einrühren.</w:t>
      </w:r>
    </w:p>
    <w:p w14:paraId="0F303165" w14:textId="3074DCE1" w:rsidR="001F27F3" w:rsidRDefault="001F27F3" w:rsidP="001F27F3">
      <w:pPr>
        <w:pStyle w:val="Heading2"/>
        <w:spacing w:after="240"/>
      </w:pPr>
      <w:r>
        <w:br w:type="page"/>
      </w:r>
      <w:r>
        <w:lastRenderedPageBreak/>
        <w:t>Hähnchenspie</w:t>
      </w:r>
      <w:r w:rsidR="00D0756E">
        <w:t>ß</w:t>
      </w:r>
      <w:r>
        <w:t>e mit Erdnusssauce - Satay Gai</w:t>
      </w:r>
      <w:r>
        <w:rPr>
          <w:rStyle w:val="FootnoteReference"/>
        </w:rPr>
        <w:footnoteReference w:id="419"/>
      </w:r>
    </w:p>
    <w:p w14:paraId="46E3B826" w14:textId="77777777" w:rsidR="001F27F3" w:rsidRDefault="001F27F3" w:rsidP="001F27F3">
      <w:pPr>
        <w:rPr>
          <w:sz w:val="24"/>
          <w:szCs w:val="24"/>
        </w:rPr>
      </w:pPr>
      <w:r w:rsidRPr="00B77955">
        <w:rPr>
          <w:sz w:val="24"/>
          <w:szCs w:val="24"/>
          <w:u w:val="single"/>
        </w:rPr>
        <w:t>Zutaten</w:t>
      </w:r>
      <w:r>
        <w:rPr>
          <w:sz w:val="24"/>
          <w:szCs w:val="24"/>
        </w:rPr>
        <w:t xml:space="preserve"> (für ca. 12 Stück)</w:t>
      </w:r>
    </w:p>
    <w:p w14:paraId="291C5615" w14:textId="77777777" w:rsidR="001F27F3" w:rsidRDefault="001F27F3" w:rsidP="001F27F3">
      <w:pPr>
        <w:rPr>
          <w:sz w:val="24"/>
          <w:szCs w:val="24"/>
        </w:rPr>
      </w:pPr>
      <w:r>
        <w:rPr>
          <w:sz w:val="24"/>
          <w:szCs w:val="24"/>
        </w:rPr>
        <w:t>2 Hähnchenkeulen</w:t>
      </w:r>
    </w:p>
    <w:p w14:paraId="3F1F3A06" w14:textId="77777777" w:rsidR="001F27F3" w:rsidRDefault="001F27F3" w:rsidP="001F27F3">
      <w:pPr>
        <w:rPr>
          <w:sz w:val="24"/>
          <w:szCs w:val="24"/>
        </w:rPr>
      </w:pPr>
      <w:r>
        <w:rPr>
          <w:sz w:val="24"/>
          <w:szCs w:val="24"/>
        </w:rPr>
        <w:t>2 EL Fischsauce</w:t>
      </w:r>
    </w:p>
    <w:p w14:paraId="2C01BC37" w14:textId="77777777" w:rsidR="001F27F3" w:rsidRDefault="001F27F3" w:rsidP="001F27F3">
      <w:pPr>
        <w:rPr>
          <w:sz w:val="24"/>
          <w:szCs w:val="24"/>
        </w:rPr>
      </w:pPr>
    </w:p>
    <w:p w14:paraId="599E611F" w14:textId="77777777" w:rsidR="001F27F3" w:rsidRPr="00B77955" w:rsidRDefault="001F27F3" w:rsidP="001F27F3">
      <w:pPr>
        <w:rPr>
          <w:i/>
          <w:iCs/>
          <w:sz w:val="24"/>
          <w:szCs w:val="24"/>
        </w:rPr>
      </w:pPr>
      <w:r w:rsidRPr="00B77955">
        <w:rPr>
          <w:i/>
          <w:iCs/>
          <w:sz w:val="24"/>
          <w:szCs w:val="24"/>
        </w:rPr>
        <w:t>Für die Paste:</w:t>
      </w:r>
    </w:p>
    <w:p w14:paraId="2C00C59E" w14:textId="77777777" w:rsidR="001F27F3" w:rsidRDefault="001F27F3" w:rsidP="001F27F3">
      <w:pPr>
        <w:rPr>
          <w:sz w:val="24"/>
          <w:szCs w:val="24"/>
        </w:rPr>
      </w:pPr>
      <w:r>
        <w:rPr>
          <w:sz w:val="24"/>
          <w:szCs w:val="24"/>
        </w:rPr>
        <w:t>5 Pfefferkörner</w:t>
      </w:r>
    </w:p>
    <w:p w14:paraId="34AA12B2" w14:textId="77777777" w:rsidR="001F27F3" w:rsidRDefault="001F27F3" w:rsidP="001F27F3">
      <w:pPr>
        <w:rPr>
          <w:sz w:val="24"/>
          <w:szCs w:val="24"/>
        </w:rPr>
      </w:pPr>
      <w:r>
        <w:rPr>
          <w:sz w:val="24"/>
          <w:szCs w:val="24"/>
        </w:rPr>
        <w:t>1 Knoblauchzehe</w:t>
      </w:r>
    </w:p>
    <w:p w14:paraId="7B9BF766" w14:textId="77777777" w:rsidR="001F27F3" w:rsidRDefault="001F27F3" w:rsidP="001F27F3">
      <w:pPr>
        <w:rPr>
          <w:sz w:val="24"/>
          <w:szCs w:val="24"/>
        </w:rPr>
      </w:pPr>
      <w:r>
        <w:rPr>
          <w:sz w:val="24"/>
          <w:szCs w:val="24"/>
        </w:rPr>
        <w:t>1 Stängel Zitronengras</w:t>
      </w:r>
    </w:p>
    <w:p w14:paraId="296F01DC" w14:textId="77777777" w:rsidR="001F27F3" w:rsidRDefault="001F27F3" w:rsidP="001F27F3">
      <w:pPr>
        <w:rPr>
          <w:sz w:val="24"/>
          <w:szCs w:val="24"/>
        </w:rPr>
      </w:pPr>
      <w:r>
        <w:rPr>
          <w:sz w:val="24"/>
          <w:szCs w:val="24"/>
        </w:rPr>
        <w:t>½ Bund Koriander (5 EL)</w:t>
      </w:r>
    </w:p>
    <w:p w14:paraId="22A72DDD" w14:textId="77777777" w:rsidR="001F27F3" w:rsidRDefault="001F27F3" w:rsidP="001F27F3">
      <w:pPr>
        <w:rPr>
          <w:sz w:val="24"/>
          <w:szCs w:val="24"/>
        </w:rPr>
      </w:pPr>
      <w:r>
        <w:rPr>
          <w:sz w:val="24"/>
          <w:szCs w:val="24"/>
        </w:rPr>
        <w:t>1 große Prise Salz</w:t>
      </w:r>
    </w:p>
    <w:p w14:paraId="02974211" w14:textId="77777777" w:rsidR="001F27F3" w:rsidRDefault="001F27F3" w:rsidP="001F27F3">
      <w:pPr>
        <w:rPr>
          <w:sz w:val="24"/>
          <w:szCs w:val="24"/>
        </w:rPr>
      </w:pPr>
      <w:r>
        <w:rPr>
          <w:sz w:val="24"/>
          <w:szCs w:val="24"/>
        </w:rPr>
        <w:t>1 TL Kurkumapulver</w:t>
      </w:r>
    </w:p>
    <w:p w14:paraId="7FCE444A" w14:textId="77777777" w:rsidR="001F27F3" w:rsidRDefault="001F27F3" w:rsidP="001F27F3">
      <w:pPr>
        <w:rPr>
          <w:sz w:val="24"/>
          <w:szCs w:val="24"/>
        </w:rPr>
      </w:pPr>
      <w:r>
        <w:rPr>
          <w:sz w:val="24"/>
          <w:szCs w:val="24"/>
        </w:rPr>
        <w:t>1 TL Kokosblütenzucker</w:t>
      </w:r>
    </w:p>
    <w:p w14:paraId="271EBAFB" w14:textId="77777777" w:rsidR="001F27F3" w:rsidRDefault="001F27F3" w:rsidP="001F27F3">
      <w:pPr>
        <w:rPr>
          <w:sz w:val="24"/>
          <w:szCs w:val="24"/>
        </w:rPr>
      </w:pPr>
      <w:r>
        <w:rPr>
          <w:sz w:val="24"/>
          <w:szCs w:val="24"/>
        </w:rPr>
        <w:t>2 EL Sonnenblumenöl</w:t>
      </w:r>
    </w:p>
    <w:p w14:paraId="60F7EF8C" w14:textId="77777777" w:rsidR="001F27F3" w:rsidRDefault="001F27F3" w:rsidP="001F27F3">
      <w:pPr>
        <w:rPr>
          <w:sz w:val="24"/>
          <w:szCs w:val="24"/>
        </w:rPr>
      </w:pPr>
    </w:p>
    <w:p w14:paraId="22ADA8D3" w14:textId="77777777" w:rsidR="001F27F3" w:rsidRPr="000E2C1E" w:rsidRDefault="001F27F3" w:rsidP="001F27F3">
      <w:pPr>
        <w:rPr>
          <w:i/>
          <w:iCs/>
          <w:sz w:val="24"/>
          <w:szCs w:val="24"/>
        </w:rPr>
      </w:pPr>
      <w:r w:rsidRPr="000E2C1E">
        <w:rPr>
          <w:i/>
          <w:iCs/>
          <w:sz w:val="24"/>
          <w:szCs w:val="24"/>
        </w:rPr>
        <w:t>Erdnusssauce:</w:t>
      </w:r>
    </w:p>
    <w:p w14:paraId="7B326DC2" w14:textId="77777777" w:rsidR="001F27F3" w:rsidRDefault="001F27F3" w:rsidP="001F27F3">
      <w:pPr>
        <w:rPr>
          <w:sz w:val="24"/>
          <w:szCs w:val="24"/>
        </w:rPr>
      </w:pPr>
      <w:r>
        <w:rPr>
          <w:sz w:val="24"/>
          <w:szCs w:val="24"/>
        </w:rPr>
        <w:t>80 g Erdnüsse</w:t>
      </w:r>
    </w:p>
    <w:p w14:paraId="58A993C7" w14:textId="77777777" w:rsidR="001F27F3" w:rsidRDefault="001F27F3" w:rsidP="001F27F3">
      <w:pPr>
        <w:rPr>
          <w:sz w:val="24"/>
          <w:szCs w:val="24"/>
        </w:rPr>
      </w:pPr>
      <w:r>
        <w:rPr>
          <w:sz w:val="24"/>
          <w:szCs w:val="24"/>
        </w:rPr>
        <w:t>200 ml Kokosmilch</w:t>
      </w:r>
    </w:p>
    <w:p w14:paraId="7C970D22" w14:textId="77777777" w:rsidR="001F27F3" w:rsidRDefault="001F27F3" w:rsidP="001F27F3">
      <w:pPr>
        <w:rPr>
          <w:sz w:val="24"/>
          <w:szCs w:val="24"/>
        </w:rPr>
      </w:pPr>
      <w:r>
        <w:rPr>
          <w:sz w:val="24"/>
          <w:szCs w:val="24"/>
        </w:rPr>
        <w:t>1 TL rote Currypaste</w:t>
      </w:r>
    </w:p>
    <w:p w14:paraId="49DFDB5F" w14:textId="77777777" w:rsidR="001F27F3" w:rsidRDefault="001F27F3" w:rsidP="001F27F3">
      <w:pPr>
        <w:rPr>
          <w:sz w:val="24"/>
          <w:szCs w:val="24"/>
        </w:rPr>
      </w:pPr>
      <w:r>
        <w:rPr>
          <w:sz w:val="24"/>
          <w:szCs w:val="24"/>
        </w:rPr>
        <w:t>1 Pandanblatt</w:t>
      </w:r>
    </w:p>
    <w:p w14:paraId="2BEF9578" w14:textId="77777777" w:rsidR="001F27F3" w:rsidRDefault="001F27F3" w:rsidP="001F27F3">
      <w:pPr>
        <w:rPr>
          <w:sz w:val="24"/>
          <w:szCs w:val="24"/>
        </w:rPr>
      </w:pPr>
      <w:r>
        <w:rPr>
          <w:sz w:val="24"/>
          <w:szCs w:val="24"/>
        </w:rPr>
        <w:t>4 Kaffirlimettenblätter</w:t>
      </w:r>
    </w:p>
    <w:p w14:paraId="2145DAC9" w14:textId="77777777" w:rsidR="001F27F3" w:rsidRDefault="001F27F3" w:rsidP="001F27F3">
      <w:pPr>
        <w:rPr>
          <w:sz w:val="24"/>
          <w:szCs w:val="24"/>
        </w:rPr>
      </w:pPr>
      <w:r>
        <w:rPr>
          <w:sz w:val="24"/>
          <w:szCs w:val="24"/>
        </w:rPr>
        <w:t>1 EL Fischsauce</w:t>
      </w:r>
    </w:p>
    <w:p w14:paraId="0FE721B8" w14:textId="77777777" w:rsidR="001F27F3" w:rsidRDefault="001F27F3" w:rsidP="001F27F3">
      <w:pPr>
        <w:rPr>
          <w:sz w:val="24"/>
          <w:szCs w:val="24"/>
        </w:rPr>
      </w:pPr>
      <w:r>
        <w:rPr>
          <w:sz w:val="24"/>
          <w:szCs w:val="24"/>
        </w:rPr>
        <w:t>1 TL Kokosblütenzucker</w:t>
      </w:r>
    </w:p>
    <w:p w14:paraId="31055B5F" w14:textId="77777777" w:rsidR="001F27F3" w:rsidRDefault="001F27F3" w:rsidP="001F27F3">
      <w:pPr>
        <w:rPr>
          <w:sz w:val="24"/>
          <w:szCs w:val="24"/>
        </w:rPr>
      </w:pPr>
      <w:r>
        <w:rPr>
          <w:sz w:val="24"/>
          <w:szCs w:val="24"/>
        </w:rPr>
        <w:t>1 EL Ketjap Manis (Süße Sojasauce)</w:t>
      </w:r>
    </w:p>
    <w:p w14:paraId="358F28F3" w14:textId="77777777" w:rsidR="001F27F3" w:rsidRDefault="001F27F3" w:rsidP="001F27F3">
      <w:pPr>
        <w:rPr>
          <w:sz w:val="24"/>
          <w:szCs w:val="24"/>
        </w:rPr>
      </w:pPr>
    </w:p>
    <w:p w14:paraId="5022B929" w14:textId="77777777" w:rsidR="001F27F3" w:rsidRDefault="001F27F3" w:rsidP="001F27F3">
      <w:pPr>
        <w:rPr>
          <w:sz w:val="24"/>
          <w:szCs w:val="24"/>
        </w:rPr>
      </w:pPr>
      <w:r>
        <w:rPr>
          <w:sz w:val="24"/>
          <w:szCs w:val="24"/>
        </w:rPr>
        <w:t>Zubereitungszeit: 35 Minuten plus Marinierzeit</w:t>
      </w:r>
    </w:p>
    <w:p w14:paraId="5F262D4A" w14:textId="77777777" w:rsidR="001F27F3" w:rsidRPr="0010537C" w:rsidRDefault="001F27F3" w:rsidP="00B40E8C">
      <w:pPr>
        <w:pStyle w:val="ListParagraph"/>
        <w:numPr>
          <w:ilvl w:val="0"/>
          <w:numId w:val="1313"/>
        </w:numPr>
        <w:spacing w:after="120"/>
        <w:ind w:left="714" w:hanging="357"/>
        <w:contextualSpacing w:val="0"/>
        <w:jc w:val="both"/>
        <w:rPr>
          <w:sz w:val="24"/>
          <w:szCs w:val="24"/>
        </w:rPr>
      </w:pPr>
      <w:r w:rsidRPr="0010537C">
        <w:rPr>
          <w:sz w:val="24"/>
          <w:szCs w:val="24"/>
        </w:rPr>
        <w:t>Die Hähnchenkeulen entbeinen und das Fleisch in 2 – 3 cm große Würfel schneiden. Alternativ kann man auch Hähnchenbrust nehmen. Die Hähnchenstücke mit der Fischsauce beträufeln und einige Minuten marinieren.</w:t>
      </w:r>
    </w:p>
    <w:p w14:paraId="56A45017" w14:textId="77777777" w:rsidR="001F27F3" w:rsidRPr="0010537C" w:rsidRDefault="001F27F3" w:rsidP="00B40E8C">
      <w:pPr>
        <w:pStyle w:val="ListParagraph"/>
        <w:numPr>
          <w:ilvl w:val="0"/>
          <w:numId w:val="1313"/>
        </w:numPr>
        <w:spacing w:after="120"/>
        <w:ind w:left="714" w:hanging="357"/>
        <w:contextualSpacing w:val="0"/>
        <w:jc w:val="both"/>
        <w:rPr>
          <w:sz w:val="24"/>
          <w:szCs w:val="24"/>
        </w:rPr>
      </w:pPr>
      <w:r w:rsidRPr="0010537C">
        <w:rPr>
          <w:sz w:val="24"/>
          <w:szCs w:val="24"/>
        </w:rPr>
        <w:lastRenderedPageBreak/>
        <w:t>Für die Paste den Pfeffer im Mörser fein mahlen. Den Knoblauch schälen, grob hacken und hinzugeben. Vom Zitronengras den Wurzelansatz, das trockene obere Ende und die trockene äußerste Schicht entfernen. Das Zitronengras sehr fein schneiden. Den Koriander samt Stiel hacken. Alle Zutaten mit dem Salz, dem Kurkumapulver, dem Kokosblütenzucker im Mörser zu einer feinen Paste zerstoßen. Dabei nach und nach das Öl dazugebe</w:t>
      </w:r>
      <w:r>
        <w:rPr>
          <w:sz w:val="24"/>
          <w:szCs w:val="24"/>
        </w:rPr>
        <w:t>n</w:t>
      </w:r>
      <w:r w:rsidRPr="0010537C">
        <w:rPr>
          <w:sz w:val="24"/>
          <w:szCs w:val="24"/>
        </w:rPr>
        <w:t xml:space="preserve">. </w:t>
      </w:r>
    </w:p>
    <w:p w14:paraId="78A164E2" w14:textId="77777777" w:rsidR="001F27F3" w:rsidRPr="0010537C" w:rsidRDefault="001F27F3" w:rsidP="00B40E8C">
      <w:pPr>
        <w:pStyle w:val="ListParagraph"/>
        <w:numPr>
          <w:ilvl w:val="0"/>
          <w:numId w:val="1313"/>
        </w:numPr>
        <w:spacing w:after="120"/>
        <w:ind w:left="714" w:hanging="357"/>
        <w:contextualSpacing w:val="0"/>
        <w:jc w:val="both"/>
        <w:rPr>
          <w:sz w:val="24"/>
          <w:szCs w:val="24"/>
        </w:rPr>
      </w:pPr>
      <w:r w:rsidRPr="0010537C">
        <w:rPr>
          <w:sz w:val="24"/>
          <w:szCs w:val="24"/>
        </w:rPr>
        <w:t>Die Hähnchenstücke mit der Paste einreiben und nach Möglichkeit einige Stunden marinieren, mindestens jedoch 30 Minuten. Je drei Hähnchenstücke auf einen Holzspieß stecken und auf dem Grill oder in der Pfanne in Öl etwa 2 Minuten knusprig garen.</w:t>
      </w:r>
    </w:p>
    <w:p w14:paraId="686CF30E" w14:textId="77777777" w:rsidR="00666407" w:rsidRPr="00666407" w:rsidRDefault="001F27F3" w:rsidP="00B40E8C">
      <w:pPr>
        <w:pStyle w:val="ListParagraph"/>
        <w:numPr>
          <w:ilvl w:val="0"/>
          <w:numId w:val="1313"/>
        </w:numPr>
        <w:spacing w:after="120"/>
        <w:ind w:left="714" w:hanging="357"/>
        <w:contextualSpacing w:val="0"/>
        <w:jc w:val="both"/>
        <w:rPr>
          <w:rFonts w:asciiTheme="majorHAnsi" w:eastAsiaTheme="majorEastAsia" w:hAnsiTheme="majorHAnsi" w:cstheme="majorBidi"/>
          <w:color w:val="2F5496" w:themeColor="accent1" w:themeShade="BF"/>
          <w:sz w:val="26"/>
          <w:szCs w:val="26"/>
        </w:rPr>
      </w:pPr>
      <w:r w:rsidRPr="00666407">
        <w:rPr>
          <w:sz w:val="24"/>
          <w:szCs w:val="24"/>
        </w:rPr>
        <w:t>Für die Erdnusssauce die Erdnüsse im Mörser zu einem Brei zerstoßen. Ein Drittel der Kokosmilch in einem Topf erhitzen. Die Currypaste hinzugeben und langsam zu einer öligen, dicken Konsistenz kochen. Die zerstoßenen Erdnüsse hinzugeben und mit der restlichen Kokosmilch aufgießen. Das Pandanblatt und die Kaffirlimettenblätter darin mitkochen; sie werden später wieder entfernt. Die Sauce, ohne zu rühren, etwa 10 Minuten sanft köcheln lassen. Eventuell muss noch etwas Kokosmilch nachgegossen werden.</w:t>
      </w:r>
    </w:p>
    <w:p w14:paraId="27C0E765" w14:textId="1CEA6D39" w:rsidR="001F27F3" w:rsidRPr="00666407" w:rsidRDefault="001F27F3" w:rsidP="00B40E8C">
      <w:pPr>
        <w:pStyle w:val="ListParagraph"/>
        <w:numPr>
          <w:ilvl w:val="0"/>
          <w:numId w:val="1313"/>
        </w:numPr>
        <w:spacing w:after="120"/>
        <w:ind w:left="714" w:hanging="357"/>
        <w:contextualSpacing w:val="0"/>
        <w:jc w:val="both"/>
        <w:rPr>
          <w:rFonts w:asciiTheme="majorHAnsi" w:eastAsiaTheme="majorEastAsia" w:hAnsiTheme="majorHAnsi" w:cstheme="majorBidi"/>
          <w:color w:val="2F5496" w:themeColor="accent1" w:themeShade="BF"/>
          <w:sz w:val="26"/>
          <w:szCs w:val="26"/>
        </w:rPr>
      </w:pPr>
      <w:r w:rsidRPr="00666407">
        <w:rPr>
          <w:sz w:val="24"/>
          <w:szCs w:val="24"/>
        </w:rPr>
        <w:t>Mit Fischsauce, Kokosblütenzucker und Ketjap Manis abschmecken.</w:t>
      </w:r>
      <w:r w:rsidRPr="001F27F3">
        <w:br w:type="page"/>
      </w:r>
    </w:p>
    <w:p w14:paraId="430BB2F3" w14:textId="77777777" w:rsidR="00666407" w:rsidRPr="007A69F2" w:rsidRDefault="00666407" w:rsidP="00666407">
      <w:pPr>
        <w:pStyle w:val="Heading2"/>
        <w:spacing w:after="240"/>
      </w:pPr>
      <w:r w:rsidRPr="007A69F2">
        <w:lastRenderedPageBreak/>
        <w:t>Hähnchenfilets mit Aprikosenfüllung</w:t>
      </w:r>
    </w:p>
    <w:p w14:paraId="32DCDA56" w14:textId="77777777" w:rsidR="00666407" w:rsidRDefault="00666407" w:rsidP="00666407">
      <w:pPr>
        <w:jc w:val="both"/>
        <w:rPr>
          <w:sz w:val="24"/>
          <w:szCs w:val="24"/>
        </w:rPr>
      </w:pPr>
      <w:r w:rsidRPr="001A1AF6">
        <w:rPr>
          <w:sz w:val="24"/>
          <w:szCs w:val="24"/>
          <w:u w:val="single"/>
        </w:rPr>
        <w:t>Zutaten</w:t>
      </w:r>
      <w:r>
        <w:rPr>
          <w:sz w:val="24"/>
          <w:szCs w:val="24"/>
        </w:rPr>
        <w:t xml:space="preserve"> (für ca. 6 Portionen)</w:t>
      </w:r>
    </w:p>
    <w:p w14:paraId="5DB0E8B6" w14:textId="77777777" w:rsidR="00666407" w:rsidRDefault="00666407" w:rsidP="00666407">
      <w:pPr>
        <w:jc w:val="both"/>
        <w:rPr>
          <w:sz w:val="24"/>
          <w:szCs w:val="24"/>
        </w:rPr>
      </w:pPr>
      <w:r>
        <w:rPr>
          <w:sz w:val="24"/>
          <w:szCs w:val="24"/>
        </w:rPr>
        <w:t>6 kleine Zuckeraprikosen (ersatzweise getrocknete Soft-Aprikosen)</w:t>
      </w:r>
    </w:p>
    <w:p w14:paraId="66DC754B" w14:textId="77777777" w:rsidR="00666407" w:rsidRDefault="00666407" w:rsidP="00666407">
      <w:pPr>
        <w:jc w:val="both"/>
        <w:rPr>
          <w:sz w:val="24"/>
          <w:szCs w:val="24"/>
        </w:rPr>
      </w:pPr>
      <w:r>
        <w:rPr>
          <w:sz w:val="24"/>
          <w:szCs w:val="24"/>
        </w:rPr>
        <w:t>172 – 1 TL Chiliflocken</w:t>
      </w:r>
    </w:p>
    <w:p w14:paraId="328C9CA8" w14:textId="77777777" w:rsidR="00666407" w:rsidRDefault="00666407" w:rsidP="00666407">
      <w:pPr>
        <w:jc w:val="both"/>
        <w:rPr>
          <w:sz w:val="24"/>
          <w:szCs w:val="24"/>
        </w:rPr>
      </w:pPr>
      <w:r>
        <w:rPr>
          <w:sz w:val="24"/>
          <w:szCs w:val="24"/>
        </w:rPr>
        <w:t>6 kleine Lorbeerzweige (ca. 8 cm lang oder Holzspieße)</w:t>
      </w:r>
    </w:p>
    <w:p w14:paraId="5762ADC6" w14:textId="77777777" w:rsidR="00666407" w:rsidRDefault="00666407" w:rsidP="00666407">
      <w:pPr>
        <w:jc w:val="both"/>
        <w:rPr>
          <w:sz w:val="24"/>
          <w:szCs w:val="24"/>
        </w:rPr>
      </w:pPr>
      <w:r>
        <w:rPr>
          <w:sz w:val="24"/>
          <w:szCs w:val="24"/>
        </w:rPr>
        <w:t>6 Hähnchenbrustfilets (à 180 g)</w:t>
      </w:r>
    </w:p>
    <w:p w14:paraId="7FB16F79" w14:textId="77777777" w:rsidR="00666407" w:rsidRDefault="00666407" w:rsidP="00666407">
      <w:pPr>
        <w:jc w:val="both"/>
        <w:rPr>
          <w:sz w:val="24"/>
          <w:szCs w:val="24"/>
        </w:rPr>
      </w:pPr>
      <w:r>
        <w:rPr>
          <w:sz w:val="24"/>
          <w:szCs w:val="24"/>
        </w:rPr>
        <w:t>Salz, Pfeffer</w:t>
      </w:r>
    </w:p>
    <w:p w14:paraId="550E8066" w14:textId="77777777" w:rsidR="00666407" w:rsidRDefault="00666407" w:rsidP="00666407">
      <w:pPr>
        <w:jc w:val="both"/>
        <w:rPr>
          <w:sz w:val="24"/>
          <w:szCs w:val="24"/>
        </w:rPr>
      </w:pPr>
    </w:p>
    <w:p w14:paraId="2860A43F" w14:textId="77777777" w:rsidR="00666407" w:rsidRDefault="00666407" w:rsidP="00666407">
      <w:pPr>
        <w:jc w:val="both"/>
        <w:rPr>
          <w:sz w:val="24"/>
          <w:szCs w:val="24"/>
        </w:rPr>
      </w:pPr>
      <w:r>
        <w:rPr>
          <w:sz w:val="24"/>
          <w:szCs w:val="24"/>
        </w:rPr>
        <w:t>Zubereitungszeit: 25 Minuten</w:t>
      </w:r>
    </w:p>
    <w:p w14:paraId="1E89BA8A" w14:textId="77777777" w:rsidR="00666407" w:rsidRPr="00D027EB" w:rsidRDefault="00666407" w:rsidP="00B40E8C">
      <w:pPr>
        <w:pStyle w:val="ListParagraph"/>
        <w:numPr>
          <w:ilvl w:val="0"/>
          <w:numId w:val="1213"/>
        </w:numPr>
        <w:spacing w:after="120"/>
        <w:ind w:left="714" w:hanging="357"/>
        <w:contextualSpacing w:val="0"/>
        <w:jc w:val="both"/>
        <w:rPr>
          <w:sz w:val="24"/>
          <w:szCs w:val="24"/>
        </w:rPr>
      </w:pPr>
      <w:r w:rsidRPr="00D027EB">
        <w:rPr>
          <w:sz w:val="24"/>
          <w:szCs w:val="24"/>
        </w:rPr>
        <w:t>Aprikosen kurz mit kochendem Wasser überbrühen. Schale abziehen, Früchte entsteinen und fein würfeln. Mit Chili mischen. Von den Lorbeerzweigen Blätter bis auf die oberen Spitzen abzupfen.</w:t>
      </w:r>
    </w:p>
    <w:p w14:paraId="24C5F5B5" w14:textId="77777777" w:rsidR="00666407" w:rsidRPr="00D027EB" w:rsidRDefault="00666407" w:rsidP="00B40E8C">
      <w:pPr>
        <w:pStyle w:val="ListParagraph"/>
        <w:numPr>
          <w:ilvl w:val="0"/>
          <w:numId w:val="1213"/>
        </w:numPr>
        <w:spacing w:after="120"/>
        <w:ind w:left="714" w:hanging="357"/>
        <w:contextualSpacing w:val="0"/>
        <w:jc w:val="both"/>
        <w:rPr>
          <w:sz w:val="24"/>
          <w:szCs w:val="24"/>
        </w:rPr>
      </w:pPr>
      <w:r w:rsidRPr="00D027EB">
        <w:rPr>
          <w:sz w:val="24"/>
          <w:szCs w:val="24"/>
        </w:rPr>
        <w:t>Die Hähnchenfilets seitlich tief einschneiden. Mit der Aprikosenmischung und je 1 kleinen Stück Lorbeerblatt füllen. Mit Lorbeerzweigen oder Holzspießchen verschließen und mit Salz und Pfeffer würzen. Hähnchenfilets an einer nicht zu heißen Stelle auf dem Grill rundherum sanft anbräunen und mit grob gemahlenem Pfeffer bestreut servieren.</w:t>
      </w:r>
    </w:p>
    <w:p w14:paraId="596FF5B9" w14:textId="77777777" w:rsidR="00666407" w:rsidRPr="00D027EB" w:rsidRDefault="00666407" w:rsidP="00B40E8C">
      <w:pPr>
        <w:pStyle w:val="ListParagraph"/>
        <w:numPr>
          <w:ilvl w:val="0"/>
          <w:numId w:val="1213"/>
        </w:numPr>
        <w:jc w:val="both"/>
        <w:rPr>
          <w:sz w:val="24"/>
          <w:szCs w:val="24"/>
        </w:rPr>
      </w:pPr>
      <w:r w:rsidRPr="00D027EB">
        <w:rPr>
          <w:sz w:val="24"/>
          <w:szCs w:val="24"/>
        </w:rPr>
        <w:br w:type="page"/>
      </w:r>
    </w:p>
    <w:p w14:paraId="5D009E37" w14:textId="77777777" w:rsidR="00C07C88" w:rsidRDefault="00C07C88" w:rsidP="00C07C88">
      <w:pPr>
        <w:pStyle w:val="Heading2"/>
        <w:spacing w:after="240"/>
      </w:pPr>
      <w:r>
        <w:lastRenderedPageBreak/>
        <w:t>Hähnchen-Tajine auf Tabouléh</w:t>
      </w:r>
      <w:r>
        <w:rPr>
          <w:rStyle w:val="FootnoteReference"/>
        </w:rPr>
        <w:footnoteReference w:id="420"/>
      </w:r>
      <w:r>
        <w:t xml:space="preserve"> </w:t>
      </w:r>
    </w:p>
    <w:p w14:paraId="7BC29651" w14:textId="77777777" w:rsidR="00C07C88" w:rsidRPr="00BC2896" w:rsidRDefault="00C07C88" w:rsidP="00C07C88">
      <w:pPr>
        <w:rPr>
          <w:sz w:val="24"/>
          <w:szCs w:val="24"/>
          <w:u w:val="single"/>
        </w:rPr>
      </w:pPr>
      <w:r w:rsidRPr="00BC2896">
        <w:rPr>
          <w:sz w:val="24"/>
          <w:szCs w:val="24"/>
          <w:u w:val="single"/>
        </w:rPr>
        <w:t>Zutaten</w:t>
      </w:r>
      <w:r>
        <w:rPr>
          <w:sz w:val="24"/>
          <w:szCs w:val="24"/>
          <w:u w:val="single"/>
        </w:rPr>
        <w:t>:</w:t>
      </w:r>
    </w:p>
    <w:p w14:paraId="730DA8AB" w14:textId="77777777" w:rsidR="00C07C88" w:rsidRDefault="00C07C88" w:rsidP="00C07C88">
      <w:pPr>
        <w:rPr>
          <w:sz w:val="24"/>
          <w:szCs w:val="24"/>
        </w:rPr>
      </w:pPr>
      <w:r>
        <w:rPr>
          <w:sz w:val="24"/>
          <w:szCs w:val="24"/>
        </w:rPr>
        <w:t>4 Hähnchenkeulen</w:t>
      </w:r>
    </w:p>
    <w:p w14:paraId="6E0CA313" w14:textId="77777777" w:rsidR="00C07C88" w:rsidRDefault="00C07C88" w:rsidP="00C07C88">
      <w:pPr>
        <w:rPr>
          <w:sz w:val="24"/>
          <w:szCs w:val="24"/>
        </w:rPr>
      </w:pPr>
      <w:r>
        <w:rPr>
          <w:sz w:val="24"/>
          <w:szCs w:val="24"/>
        </w:rPr>
        <w:t>1 Orange (Schale und Saft)</w:t>
      </w:r>
    </w:p>
    <w:p w14:paraId="75D912F3" w14:textId="77777777" w:rsidR="00C07C88" w:rsidRDefault="00C07C88" w:rsidP="00C07C88">
      <w:pPr>
        <w:rPr>
          <w:sz w:val="24"/>
          <w:szCs w:val="24"/>
        </w:rPr>
      </w:pPr>
      <w:r>
        <w:rPr>
          <w:sz w:val="24"/>
          <w:szCs w:val="24"/>
        </w:rPr>
        <w:t>1 TL Ingwer gehackt</w:t>
      </w:r>
    </w:p>
    <w:p w14:paraId="23B8E8A5" w14:textId="77777777" w:rsidR="00C07C88" w:rsidRDefault="00C07C88" w:rsidP="00C07C88">
      <w:pPr>
        <w:rPr>
          <w:sz w:val="24"/>
          <w:szCs w:val="24"/>
        </w:rPr>
      </w:pPr>
      <w:r>
        <w:rPr>
          <w:sz w:val="24"/>
          <w:szCs w:val="24"/>
        </w:rPr>
        <w:t>1 TL Kreuzkümmel</w:t>
      </w:r>
    </w:p>
    <w:p w14:paraId="07C1B8DE" w14:textId="77777777" w:rsidR="00C07C88" w:rsidRDefault="00C07C88" w:rsidP="00C07C88">
      <w:pPr>
        <w:rPr>
          <w:sz w:val="24"/>
          <w:szCs w:val="24"/>
        </w:rPr>
      </w:pPr>
      <w:r>
        <w:rPr>
          <w:sz w:val="24"/>
          <w:szCs w:val="24"/>
        </w:rPr>
        <w:t>½ TL Zimt</w:t>
      </w:r>
    </w:p>
    <w:p w14:paraId="2DDDD598" w14:textId="77777777" w:rsidR="00C07C88" w:rsidRDefault="00C07C88" w:rsidP="00C07C88">
      <w:pPr>
        <w:rPr>
          <w:sz w:val="24"/>
          <w:szCs w:val="24"/>
        </w:rPr>
      </w:pPr>
      <w:r>
        <w:rPr>
          <w:sz w:val="24"/>
          <w:szCs w:val="24"/>
        </w:rPr>
        <w:t>1 TL Pfefferkörner</w:t>
      </w:r>
    </w:p>
    <w:p w14:paraId="325803DB" w14:textId="77777777" w:rsidR="00C07C88" w:rsidRDefault="00C07C88" w:rsidP="00C07C88">
      <w:pPr>
        <w:rPr>
          <w:sz w:val="24"/>
          <w:szCs w:val="24"/>
        </w:rPr>
      </w:pPr>
      <w:r>
        <w:rPr>
          <w:sz w:val="24"/>
          <w:szCs w:val="24"/>
        </w:rPr>
        <w:t>1 TL Koriandersamen</w:t>
      </w:r>
    </w:p>
    <w:p w14:paraId="7598C804" w14:textId="77777777" w:rsidR="00C07C88" w:rsidRDefault="00C07C88" w:rsidP="00C07C88">
      <w:pPr>
        <w:rPr>
          <w:sz w:val="24"/>
          <w:szCs w:val="24"/>
        </w:rPr>
      </w:pPr>
      <w:r>
        <w:rPr>
          <w:sz w:val="24"/>
          <w:szCs w:val="24"/>
        </w:rPr>
        <w:t>6 EL Olivenöl</w:t>
      </w:r>
    </w:p>
    <w:p w14:paraId="013E2B08" w14:textId="77777777" w:rsidR="00C07C88" w:rsidRDefault="00C07C88" w:rsidP="00C07C88">
      <w:pPr>
        <w:rPr>
          <w:sz w:val="24"/>
          <w:szCs w:val="24"/>
        </w:rPr>
      </w:pPr>
      <w:r>
        <w:rPr>
          <w:sz w:val="24"/>
          <w:szCs w:val="24"/>
        </w:rPr>
        <w:t>2 Knoblauchzehen</w:t>
      </w:r>
    </w:p>
    <w:p w14:paraId="490582D6" w14:textId="77777777" w:rsidR="00C07C88" w:rsidRDefault="00C07C88" w:rsidP="00C07C88">
      <w:pPr>
        <w:rPr>
          <w:sz w:val="24"/>
          <w:szCs w:val="24"/>
        </w:rPr>
      </w:pPr>
      <w:r>
        <w:rPr>
          <w:sz w:val="24"/>
          <w:szCs w:val="24"/>
        </w:rPr>
        <w:t>50 g Mandelkerne</w:t>
      </w:r>
    </w:p>
    <w:p w14:paraId="737916AB" w14:textId="77777777" w:rsidR="00C07C88" w:rsidRDefault="00C07C88" w:rsidP="00C07C88">
      <w:pPr>
        <w:rPr>
          <w:sz w:val="24"/>
          <w:szCs w:val="24"/>
        </w:rPr>
      </w:pPr>
      <w:r>
        <w:rPr>
          <w:sz w:val="24"/>
          <w:szCs w:val="24"/>
        </w:rPr>
        <w:t>2 EL Tomatenmark</w:t>
      </w:r>
    </w:p>
    <w:p w14:paraId="07679C01" w14:textId="77777777" w:rsidR="00C07C88" w:rsidRDefault="00C07C88" w:rsidP="00C07C88">
      <w:pPr>
        <w:rPr>
          <w:sz w:val="24"/>
          <w:szCs w:val="24"/>
        </w:rPr>
      </w:pPr>
      <w:r>
        <w:rPr>
          <w:sz w:val="24"/>
          <w:szCs w:val="24"/>
        </w:rPr>
        <w:t>1/8 l trockener Weißwein</w:t>
      </w:r>
    </w:p>
    <w:p w14:paraId="2CD88BD6" w14:textId="77777777" w:rsidR="00C07C88" w:rsidRDefault="00C07C88" w:rsidP="00C07C88">
      <w:pPr>
        <w:rPr>
          <w:sz w:val="24"/>
          <w:szCs w:val="24"/>
        </w:rPr>
      </w:pPr>
      <w:r>
        <w:rPr>
          <w:sz w:val="24"/>
          <w:szCs w:val="24"/>
        </w:rPr>
        <w:t>1 Peperoni</w:t>
      </w:r>
    </w:p>
    <w:p w14:paraId="0A79506F" w14:textId="77777777" w:rsidR="00C07C88" w:rsidRDefault="00C07C88" w:rsidP="00C07C88">
      <w:pPr>
        <w:rPr>
          <w:sz w:val="24"/>
          <w:szCs w:val="24"/>
        </w:rPr>
      </w:pPr>
      <w:r>
        <w:rPr>
          <w:sz w:val="24"/>
          <w:szCs w:val="24"/>
        </w:rPr>
        <w:t>Salz, Pfeffer</w:t>
      </w:r>
    </w:p>
    <w:p w14:paraId="6B0F74EF" w14:textId="77777777" w:rsidR="00C07C88" w:rsidRDefault="00C07C88" w:rsidP="00C07C88">
      <w:pPr>
        <w:rPr>
          <w:sz w:val="24"/>
          <w:szCs w:val="24"/>
        </w:rPr>
      </w:pPr>
      <w:r>
        <w:rPr>
          <w:sz w:val="24"/>
          <w:szCs w:val="24"/>
        </w:rPr>
        <w:t>1 Bund Petersilie</w:t>
      </w:r>
    </w:p>
    <w:p w14:paraId="4B05E105" w14:textId="77777777" w:rsidR="00C07C88" w:rsidRDefault="00C07C88" w:rsidP="00C07C88">
      <w:pPr>
        <w:rPr>
          <w:sz w:val="24"/>
          <w:szCs w:val="24"/>
        </w:rPr>
      </w:pPr>
    </w:p>
    <w:p w14:paraId="3B9661BF" w14:textId="77777777" w:rsidR="00C07C88" w:rsidRPr="00171FF1" w:rsidRDefault="00C07C88" w:rsidP="00C07C88">
      <w:pPr>
        <w:rPr>
          <w:i/>
          <w:iCs/>
          <w:sz w:val="24"/>
          <w:szCs w:val="24"/>
        </w:rPr>
      </w:pPr>
      <w:r w:rsidRPr="00171FF1">
        <w:rPr>
          <w:i/>
          <w:iCs/>
          <w:sz w:val="24"/>
          <w:szCs w:val="24"/>
        </w:rPr>
        <w:t>Für das Tabouléh</w:t>
      </w:r>
    </w:p>
    <w:p w14:paraId="1330A991" w14:textId="77777777" w:rsidR="00C07C88" w:rsidRPr="0091663D" w:rsidRDefault="00C07C88" w:rsidP="00C07C88">
      <w:pPr>
        <w:rPr>
          <w:sz w:val="24"/>
          <w:szCs w:val="24"/>
          <w:lang w:val="en-US"/>
        </w:rPr>
      </w:pPr>
      <w:r w:rsidRPr="0091663D">
        <w:rPr>
          <w:sz w:val="24"/>
          <w:szCs w:val="24"/>
          <w:lang w:val="en-US"/>
        </w:rPr>
        <w:t>120 g Couscous</w:t>
      </w:r>
    </w:p>
    <w:p w14:paraId="4CE5D699" w14:textId="77777777" w:rsidR="00C07C88" w:rsidRPr="0091663D" w:rsidRDefault="00C07C88" w:rsidP="00C07C88">
      <w:pPr>
        <w:rPr>
          <w:sz w:val="24"/>
          <w:szCs w:val="24"/>
          <w:lang w:val="en-US"/>
        </w:rPr>
      </w:pPr>
      <w:r w:rsidRPr="0091663D">
        <w:rPr>
          <w:sz w:val="24"/>
          <w:szCs w:val="24"/>
          <w:lang w:val="en-US"/>
        </w:rPr>
        <w:t xml:space="preserve">240 ml </w:t>
      </w:r>
      <w:proofErr w:type="spellStart"/>
      <w:r w:rsidRPr="0091663D">
        <w:rPr>
          <w:sz w:val="24"/>
          <w:szCs w:val="24"/>
          <w:lang w:val="en-US"/>
        </w:rPr>
        <w:t>Pfefferminztee</w:t>
      </w:r>
      <w:proofErr w:type="spellEnd"/>
    </w:p>
    <w:p w14:paraId="28668AE5" w14:textId="77777777" w:rsidR="00C07C88" w:rsidRPr="0091663D" w:rsidRDefault="00C07C88" w:rsidP="00C07C88">
      <w:pPr>
        <w:rPr>
          <w:sz w:val="24"/>
          <w:szCs w:val="24"/>
          <w:lang w:val="en-US"/>
        </w:rPr>
      </w:pPr>
      <w:r w:rsidRPr="0091663D">
        <w:rPr>
          <w:sz w:val="24"/>
          <w:szCs w:val="24"/>
          <w:lang w:val="en-US"/>
        </w:rPr>
        <w:t>1 EL Razel Hanout</w:t>
      </w:r>
    </w:p>
    <w:p w14:paraId="00EB2878" w14:textId="77777777" w:rsidR="00C07C88" w:rsidRDefault="00C07C88" w:rsidP="00C07C88">
      <w:pPr>
        <w:rPr>
          <w:sz w:val="24"/>
          <w:szCs w:val="24"/>
        </w:rPr>
      </w:pPr>
      <w:r>
        <w:rPr>
          <w:sz w:val="24"/>
          <w:szCs w:val="24"/>
        </w:rPr>
        <w:t>½ EL Kurkumapulver</w:t>
      </w:r>
    </w:p>
    <w:p w14:paraId="587C3CB0" w14:textId="77777777" w:rsidR="00C07C88" w:rsidRDefault="00C07C88" w:rsidP="00C07C88">
      <w:pPr>
        <w:rPr>
          <w:sz w:val="24"/>
          <w:szCs w:val="24"/>
        </w:rPr>
      </w:pPr>
      <w:r>
        <w:rPr>
          <w:sz w:val="24"/>
          <w:szCs w:val="24"/>
        </w:rPr>
        <w:t>2 EL Karottenwürfel</w:t>
      </w:r>
    </w:p>
    <w:p w14:paraId="31311584" w14:textId="77777777" w:rsidR="00C07C88" w:rsidRDefault="00C07C88" w:rsidP="00C07C88">
      <w:pPr>
        <w:rPr>
          <w:sz w:val="24"/>
          <w:szCs w:val="24"/>
        </w:rPr>
      </w:pPr>
      <w:r>
        <w:rPr>
          <w:sz w:val="24"/>
          <w:szCs w:val="24"/>
        </w:rPr>
        <w:t>2 EL Lauchzwiebel geschnitten</w:t>
      </w:r>
    </w:p>
    <w:p w14:paraId="43132545" w14:textId="77777777" w:rsidR="00C07C88" w:rsidRDefault="00C07C88" w:rsidP="00C07C88">
      <w:pPr>
        <w:rPr>
          <w:sz w:val="24"/>
          <w:szCs w:val="24"/>
        </w:rPr>
      </w:pPr>
      <w:r>
        <w:rPr>
          <w:sz w:val="24"/>
          <w:szCs w:val="24"/>
        </w:rPr>
        <w:t>1 TL Knoblauch</w:t>
      </w:r>
    </w:p>
    <w:p w14:paraId="5089AA5F" w14:textId="77777777" w:rsidR="00C07C88" w:rsidRDefault="00C07C88" w:rsidP="00C07C88">
      <w:pPr>
        <w:rPr>
          <w:sz w:val="24"/>
          <w:szCs w:val="24"/>
        </w:rPr>
      </w:pPr>
      <w:r>
        <w:rPr>
          <w:sz w:val="24"/>
          <w:szCs w:val="24"/>
        </w:rPr>
        <w:t>1 TL getrocknete Tomaten</w:t>
      </w:r>
    </w:p>
    <w:p w14:paraId="4C59E457" w14:textId="77777777" w:rsidR="00C07C88" w:rsidRDefault="00C07C88" w:rsidP="00C07C88">
      <w:pPr>
        <w:rPr>
          <w:sz w:val="24"/>
          <w:szCs w:val="24"/>
        </w:rPr>
      </w:pPr>
      <w:r>
        <w:rPr>
          <w:sz w:val="24"/>
          <w:szCs w:val="24"/>
        </w:rPr>
        <w:t>Salz und Pfeffer</w:t>
      </w:r>
    </w:p>
    <w:p w14:paraId="2F99B1AD" w14:textId="77777777" w:rsidR="00C07C88" w:rsidRDefault="00C07C88" w:rsidP="00C07C88">
      <w:pPr>
        <w:rPr>
          <w:sz w:val="24"/>
          <w:szCs w:val="24"/>
        </w:rPr>
      </w:pPr>
      <w:r>
        <w:rPr>
          <w:sz w:val="24"/>
          <w:szCs w:val="24"/>
        </w:rPr>
        <w:lastRenderedPageBreak/>
        <w:t>1 Zweig Koriander grob gehackt</w:t>
      </w:r>
    </w:p>
    <w:p w14:paraId="36420C0B" w14:textId="77777777" w:rsidR="00C07C88" w:rsidRDefault="00C07C88" w:rsidP="00C07C88">
      <w:pPr>
        <w:rPr>
          <w:sz w:val="24"/>
          <w:szCs w:val="24"/>
        </w:rPr>
      </w:pPr>
      <w:r>
        <w:rPr>
          <w:sz w:val="24"/>
          <w:szCs w:val="24"/>
        </w:rPr>
        <w:t>2 EL Olivenöl</w:t>
      </w:r>
    </w:p>
    <w:p w14:paraId="1ED4E5CE" w14:textId="77777777" w:rsidR="00C07C88" w:rsidRDefault="00C07C88" w:rsidP="00C07C88">
      <w:pPr>
        <w:rPr>
          <w:sz w:val="24"/>
          <w:szCs w:val="24"/>
        </w:rPr>
      </w:pPr>
      <w:r>
        <w:rPr>
          <w:sz w:val="24"/>
          <w:szCs w:val="24"/>
        </w:rPr>
        <w:t>1 Prise Chilipulver</w:t>
      </w:r>
    </w:p>
    <w:p w14:paraId="6880C136" w14:textId="77777777" w:rsidR="00C07C88" w:rsidRDefault="00C07C88" w:rsidP="00C07C88">
      <w:pPr>
        <w:rPr>
          <w:sz w:val="24"/>
          <w:szCs w:val="24"/>
        </w:rPr>
      </w:pPr>
      <w:r>
        <w:rPr>
          <w:sz w:val="24"/>
          <w:szCs w:val="24"/>
        </w:rPr>
        <w:t>1 kleiner Granatapfel</w:t>
      </w:r>
    </w:p>
    <w:p w14:paraId="2E81295B" w14:textId="77777777" w:rsidR="00C07C88" w:rsidRDefault="00C07C88" w:rsidP="00C07C88">
      <w:pPr>
        <w:rPr>
          <w:sz w:val="24"/>
          <w:szCs w:val="24"/>
        </w:rPr>
      </w:pPr>
    </w:p>
    <w:p w14:paraId="2C1C61C0" w14:textId="77777777" w:rsidR="00C07C88" w:rsidRDefault="00C07C88" w:rsidP="00C07C88">
      <w:pPr>
        <w:rPr>
          <w:sz w:val="24"/>
          <w:szCs w:val="24"/>
        </w:rPr>
      </w:pPr>
      <w:r>
        <w:rPr>
          <w:sz w:val="24"/>
          <w:szCs w:val="24"/>
        </w:rPr>
        <w:t>Zubereitung:</w:t>
      </w:r>
    </w:p>
    <w:p w14:paraId="57DEC67C" w14:textId="77777777" w:rsidR="00C07C88" w:rsidRPr="00427F05" w:rsidRDefault="00C07C88" w:rsidP="00B40E8C">
      <w:pPr>
        <w:pStyle w:val="ListParagraph"/>
        <w:numPr>
          <w:ilvl w:val="0"/>
          <w:numId w:val="1481"/>
        </w:numPr>
        <w:jc w:val="both"/>
        <w:rPr>
          <w:sz w:val="24"/>
          <w:szCs w:val="24"/>
        </w:rPr>
      </w:pPr>
      <w:r w:rsidRPr="00427F05">
        <w:rPr>
          <w:sz w:val="24"/>
          <w:szCs w:val="24"/>
        </w:rPr>
        <w:t>Im Mörser erst die erst die Gewürze zerstoßen, dann Ingwer und Knoblauch hinzugeben und zu einer Paste zerstoßen. Schale der Orange, eine Prise Salz und Olivenöl hinzugeben. DAS Hähnchen etwa 30 Minuten marinieren. Dann die Hähnchenkeulen in dem Olivenöl knusprig braten. Orangensaft mit Tomatenmark und dem Weißwein anrühren. Damit ablöschen und etwa 30 Minuten schmoren. Mandelkerne hinzugeben. Petersilie hacken und hinzugeben. Mit Salz und Pfeffer würzen. Sauce etwas einkochen lassen und mit Peperoni und Olivenöl abschmecken.</w:t>
      </w:r>
    </w:p>
    <w:p w14:paraId="187164AE" w14:textId="77777777" w:rsidR="00C07C88" w:rsidRDefault="00C07C88" w:rsidP="00C07C88">
      <w:pPr>
        <w:jc w:val="both"/>
        <w:rPr>
          <w:i/>
          <w:iCs/>
          <w:sz w:val="24"/>
          <w:szCs w:val="24"/>
        </w:rPr>
      </w:pPr>
    </w:p>
    <w:p w14:paraId="513034B0" w14:textId="77777777" w:rsidR="00C07C88" w:rsidRPr="00BC2896" w:rsidRDefault="00C07C88" w:rsidP="00C07C88">
      <w:pPr>
        <w:jc w:val="both"/>
        <w:rPr>
          <w:i/>
          <w:iCs/>
          <w:sz w:val="24"/>
          <w:szCs w:val="24"/>
        </w:rPr>
      </w:pPr>
      <w:r w:rsidRPr="00BC2896">
        <w:rPr>
          <w:i/>
          <w:iCs/>
          <w:sz w:val="24"/>
          <w:szCs w:val="24"/>
        </w:rPr>
        <w:t>Für das Tabouléh</w:t>
      </w:r>
    </w:p>
    <w:p w14:paraId="416216BC" w14:textId="77777777" w:rsidR="00C07C88" w:rsidRPr="00427F05" w:rsidRDefault="00C07C88" w:rsidP="00B40E8C">
      <w:pPr>
        <w:pStyle w:val="ListParagraph"/>
        <w:numPr>
          <w:ilvl w:val="0"/>
          <w:numId w:val="1482"/>
        </w:numPr>
        <w:jc w:val="both"/>
        <w:rPr>
          <w:sz w:val="24"/>
          <w:szCs w:val="24"/>
        </w:rPr>
      </w:pPr>
      <w:r w:rsidRPr="00427F05">
        <w:rPr>
          <w:sz w:val="24"/>
          <w:szCs w:val="24"/>
        </w:rPr>
        <w:t>Den Couscous in eine Schüssel geben und mit den Gewürzen mischen. Den heißen Pfefferminztee darüber gießen und alles gut durchrühren. Lauchzwiebel, Karotten und Knoblauch klein schneiden, in etwas Olivenöl knackig anbraten und untermischen. Die getrockneten Tomaten würfeln und den gehackten Koriander hinzugeben. Mit Salz, Pfeffer, Chili und Olivenöl abschmecken. Den Granatapfel halbieren, mit einem Löffel die Kerne ausklopfen und über dem Tabouléh verteilen.</w:t>
      </w:r>
    </w:p>
    <w:p w14:paraId="6B0EF91E" w14:textId="77777777" w:rsidR="00C07C88" w:rsidRDefault="00C07C88" w:rsidP="00C07C88">
      <w:pPr>
        <w:rPr>
          <w:sz w:val="24"/>
          <w:szCs w:val="24"/>
        </w:rPr>
      </w:pPr>
    </w:p>
    <w:p w14:paraId="2AA026E3" w14:textId="77777777" w:rsidR="00C07C88" w:rsidRPr="00C07C88" w:rsidRDefault="00C07C88">
      <w:pPr>
        <w:rPr>
          <w:rFonts w:asciiTheme="majorHAnsi" w:eastAsiaTheme="majorEastAsia" w:hAnsiTheme="majorHAnsi" w:cstheme="majorBidi"/>
          <w:color w:val="2F5496" w:themeColor="accent1" w:themeShade="BF"/>
          <w:sz w:val="26"/>
          <w:szCs w:val="26"/>
        </w:rPr>
      </w:pPr>
      <w:r w:rsidRPr="00C07C88">
        <w:br w:type="page"/>
      </w:r>
    </w:p>
    <w:p w14:paraId="74AC6099" w14:textId="71DBD8CB" w:rsidR="00F61633" w:rsidRDefault="00F61633" w:rsidP="005C68F5">
      <w:pPr>
        <w:pStyle w:val="Heading2"/>
        <w:spacing w:after="240"/>
      </w:pPr>
      <w:r>
        <w:lastRenderedPageBreak/>
        <w:t>Georgisches Walnusshuhn</w:t>
      </w:r>
      <w:r w:rsidR="004772B6">
        <w:rPr>
          <w:rStyle w:val="FootnoteReference"/>
        </w:rPr>
        <w:footnoteReference w:id="421"/>
      </w:r>
      <w:r>
        <w:t xml:space="preserve"> </w:t>
      </w:r>
    </w:p>
    <w:p w14:paraId="2EA21E52" w14:textId="15EE5668" w:rsidR="00A75EFD" w:rsidRDefault="00A75EFD" w:rsidP="00A75EFD">
      <w:pPr>
        <w:jc w:val="both"/>
        <w:rPr>
          <w:sz w:val="24"/>
          <w:szCs w:val="24"/>
        </w:rPr>
      </w:pPr>
      <w:r w:rsidRPr="005C68F5">
        <w:rPr>
          <w:sz w:val="24"/>
          <w:szCs w:val="24"/>
          <w:u w:val="single"/>
        </w:rPr>
        <w:t>Zutaten</w:t>
      </w:r>
      <w:r>
        <w:rPr>
          <w:sz w:val="24"/>
          <w:szCs w:val="24"/>
        </w:rPr>
        <w:t xml:space="preserve"> </w:t>
      </w:r>
      <w:r w:rsidR="005C68F5">
        <w:rPr>
          <w:sz w:val="24"/>
          <w:szCs w:val="24"/>
        </w:rPr>
        <w:t>(</w:t>
      </w:r>
      <w:r>
        <w:rPr>
          <w:sz w:val="24"/>
          <w:szCs w:val="24"/>
        </w:rPr>
        <w:t xml:space="preserve">für </w:t>
      </w:r>
      <w:r w:rsidR="005C68F5">
        <w:rPr>
          <w:sz w:val="24"/>
          <w:szCs w:val="24"/>
        </w:rPr>
        <w:t xml:space="preserve">?? </w:t>
      </w:r>
      <w:r>
        <w:rPr>
          <w:sz w:val="24"/>
          <w:szCs w:val="24"/>
        </w:rPr>
        <w:t>Portionen</w:t>
      </w:r>
      <w:r w:rsidR="005C68F5">
        <w:rPr>
          <w:sz w:val="24"/>
          <w:szCs w:val="24"/>
        </w:rPr>
        <w:t>)</w:t>
      </w:r>
    </w:p>
    <w:p w14:paraId="1EFE535A" w14:textId="4767F0BA" w:rsidR="00A75EFD" w:rsidRPr="005C68F5" w:rsidRDefault="00A75EFD" w:rsidP="005C68F5">
      <w:pPr>
        <w:jc w:val="both"/>
        <w:rPr>
          <w:sz w:val="24"/>
          <w:szCs w:val="24"/>
        </w:rPr>
      </w:pPr>
      <w:r w:rsidRPr="005C68F5">
        <w:rPr>
          <w:sz w:val="24"/>
          <w:szCs w:val="24"/>
        </w:rPr>
        <w:t>2 Stangen Sellerie</w:t>
      </w:r>
    </w:p>
    <w:p w14:paraId="30FC5621" w14:textId="477814FF" w:rsidR="00A75EFD" w:rsidRPr="005C68F5" w:rsidRDefault="00A75EFD" w:rsidP="005C68F5">
      <w:pPr>
        <w:jc w:val="both"/>
        <w:rPr>
          <w:sz w:val="24"/>
          <w:szCs w:val="24"/>
        </w:rPr>
      </w:pPr>
      <w:r w:rsidRPr="005C68F5">
        <w:rPr>
          <w:sz w:val="24"/>
          <w:szCs w:val="24"/>
        </w:rPr>
        <w:t>1 Karotte</w:t>
      </w:r>
    </w:p>
    <w:p w14:paraId="586E529C" w14:textId="37A35BF6" w:rsidR="00A75EFD" w:rsidRPr="005C68F5" w:rsidRDefault="00A75EFD" w:rsidP="005C68F5">
      <w:pPr>
        <w:jc w:val="both"/>
        <w:rPr>
          <w:sz w:val="24"/>
          <w:szCs w:val="24"/>
        </w:rPr>
      </w:pPr>
      <w:r w:rsidRPr="005C68F5">
        <w:rPr>
          <w:sz w:val="24"/>
          <w:szCs w:val="24"/>
        </w:rPr>
        <w:t>1 Zwiebel</w:t>
      </w:r>
    </w:p>
    <w:p w14:paraId="0C04ADD3" w14:textId="250F3BB3" w:rsidR="00A75EFD" w:rsidRPr="005C68F5" w:rsidRDefault="00A75EFD" w:rsidP="005C68F5">
      <w:pPr>
        <w:jc w:val="both"/>
        <w:rPr>
          <w:sz w:val="24"/>
          <w:szCs w:val="24"/>
        </w:rPr>
      </w:pPr>
      <w:r w:rsidRPr="005C68F5">
        <w:rPr>
          <w:sz w:val="24"/>
          <w:szCs w:val="24"/>
        </w:rPr>
        <w:t>3 Pimentkörner</w:t>
      </w:r>
    </w:p>
    <w:p w14:paraId="35A467DA" w14:textId="11B1A968" w:rsidR="00A75EFD" w:rsidRPr="005C68F5" w:rsidRDefault="00A75EFD" w:rsidP="005C68F5">
      <w:pPr>
        <w:jc w:val="both"/>
        <w:rPr>
          <w:sz w:val="24"/>
          <w:szCs w:val="24"/>
        </w:rPr>
      </w:pPr>
      <w:r w:rsidRPr="005C68F5">
        <w:rPr>
          <w:sz w:val="24"/>
          <w:szCs w:val="24"/>
        </w:rPr>
        <w:t>5 Pfefferkörner</w:t>
      </w:r>
    </w:p>
    <w:p w14:paraId="4CB808AC" w14:textId="530FBA69" w:rsidR="00A75EFD" w:rsidRPr="005C68F5" w:rsidRDefault="00A75EFD" w:rsidP="005C68F5">
      <w:pPr>
        <w:jc w:val="both"/>
        <w:rPr>
          <w:sz w:val="24"/>
          <w:szCs w:val="24"/>
        </w:rPr>
      </w:pPr>
      <w:r w:rsidRPr="005C68F5">
        <w:rPr>
          <w:sz w:val="24"/>
          <w:szCs w:val="24"/>
        </w:rPr>
        <w:t>2 Lorbeerblätter</w:t>
      </w:r>
    </w:p>
    <w:p w14:paraId="4D6ED3EF" w14:textId="51E38698" w:rsidR="00A75EFD" w:rsidRPr="005C68F5" w:rsidRDefault="00A75EFD" w:rsidP="005C68F5">
      <w:pPr>
        <w:jc w:val="both"/>
        <w:rPr>
          <w:sz w:val="24"/>
          <w:szCs w:val="24"/>
        </w:rPr>
      </w:pPr>
      <w:r w:rsidRPr="005C68F5">
        <w:rPr>
          <w:sz w:val="24"/>
          <w:szCs w:val="24"/>
        </w:rPr>
        <w:t>½ TL Salz</w:t>
      </w:r>
    </w:p>
    <w:p w14:paraId="02CEA93A" w14:textId="10D91BD2" w:rsidR="00A75EFD" w:rsidRPr="005C68F5" w:rsidRDefault="00A75EFD" w:rsidP="005C68F5">
      <w:pPr>
        <w:jc w:val="both"/>
        <w:rPr>
          <w:sz w:val="24"/>
          <w:szCs w:val="24"/>
        </w:rPr>
      </w:pPr>
      <w:r w:rsidRPr="005C68F5">
        <w:rPr>
          <w:sz w:val="24"/>
          <w:szCs w:val="24"/>
        </w:rPr>
        <w:t>2 Hühnerfilets</w:t>
      </w:r>
    </w:p>
    <w:p w14:paraId="5D981CD3" w14:textId="77777777" w:rsidR="00B82508" w:rsidRDefault="00B82508" w:rsidP="00A75EFD">
      <w:pPr>
        <w:jc w:val="both"/>
        <w:rPr>
          <w:sz w:val="24"/>
          <w:szCs w:val="24"/>
        </w:rPr>
      </w:pPr>
    </w:p>
    <w:p w14:paraId="310DE620" w14:textId="64CE68D2" w:rsidR="00A75EFD" w:rsidRPr="00B82508" w:rsidRDefault="00A75EFD" w:rsidP="00A75EFD">
      <w:pPr>
        <w:jc w:val="both"/>
        <w:rPr>
          <w:i/>
          <w:iCs/>
          <w:sz w:val="24"/>
          <w:szCs w:val="24"/>
        </w:rPr>
      </w:pPr>
      <w:r w:rsidRPr="00B82508">
        <w:rPr>
          <w:i/>
          <w:iCs/>
          <w:sz w:val="24"/>
          <w:szCs w:val="24"/>
        </w:rPr>
        <w:t>Für die Soße:</w:t>
      </w:r>
    </w:p>
    <w:p w14:paraId="49D4C593" w14:textId="0B7ABF73" w:rsidR="00A75EFD" w:rsidRDefault="00A75EFD" w:rsidP="00A75EFD">
      <w:pPr>
        <w:jc w:val="both"/>
        <w:rPr>
          <w:sz w:val="24"/>
          <w:szCs w:val="24"/>
        </w:rPr>
      </w:pPr>
      <w:r>
        <w:rPr>
          <w:sz w:val="24"/>
          <w:szCs w:val="24"/>
        </w:rPr>
        <w:t>200 g Walnüsse</w:t>
      </w:r>
    </w:p>
    <w:p w14:paraId="0A6032F4" w14:textId="391ED943" w:rsidR="00A75EFD" w:rsidRPr="00B82508" w:rsidRDefault="00EC1937" w:rsidP="00B82508">
      <w:pPr>
        <w:jc w:val="both"/>
        <w:rPr>
          <w:sz w:val="24"/>
          <w:szCs w:val="24"/>
        </w:rPr>
      </w:pPr>
      <w:r w:rsidRPr="00B82508">
        <w:rPr>
          <w:sz w:val="24"/>
          <w:szCs w:val="24"/>
        </w:rPr>
        <w:t>4 Knoblauchzehen</w:t>
      </w:r>
    </w:p>
    <w:p w14:paraId="00355015" w14:textId="611DFAC3" w:rsidR="00EC1937" w:rsidRPr="00B82508" w:rsidRDefault="00EC1937" w:rsidP="00B82508">
      <w:pPr>
        <w:jc w:val="both"/>
        <w:rPr>
          <w:sz w:val="24"/>
          <w:szCs w:val="24"/>
        </w:rPr>
      </w:pPr>
      <w:r w:rsidRPr="00B82508">
        <w:rPr>
          <w:sz w:val="24"/>
          <w:szCs w:val="24"/>
        </w:rPr>
        <w:t>½ TL Bockshornklee</w:t>
      </w:r>
    </w:p>
    <w:p w14:paraId="24F6A22E" w14:textId="297044DC" w:rsidR="00EC1937" w:rsidRPr="00B82508" w:rsidRDefault="000A4B59" w:rsidP="00B82508">
      <w:pPr>
        <w:jc w:val="both"/>
        <w:rPr>
          <w:sz w:val="24"/>
          <w:szCs w:val="24"/>
        </w:rPr>
      </w:pPr>
      <w:r w:rsidRPr="00B82508">
        <w:rPr>
          <w:sz w:val="24"/>
          <w:szCs w:val="24"/>
        </w:rPr>
        <w:t>1 TL Korianderkörner</w:t>
      </w:r>
    </w:p>
    <w:p w14:paraId="6A37D4AC" w14:textId="0846144B" w:rsidR="000A4B59" w:rsidRPr="00B82508" w:rsidRDefault="000A4B59" w:rsidP="00B82508">
      <w:pPr>
        <w:jc w:val="both"/>
        <w:rPr>
          <w:sz w:val="24"/>
          <w:szCs w:val="24"/>
        </w:rPr>
      </w:pPr>
      <w:r w:rsidRPr="00B82508">
        <w:rPr>
          <w:sz w:val="24"/>
          <w:szCs w:val="24"/>
        </w:rPr>
        <w:t>1 Messerspitze Chiliflocken</w:t>
      </w:r>
    </w:p>
    <w:p w14:paraId="25F72965" w14:textId="7059A3A6" w:rsidR="000A4B59" w:rsidRPr="00B82508" w:rsidRDefault="000A4B59" w:rsidP="00B82508">
      <w:pPr>
        <w:jc w:val="both"/>
        <w:rPr>
          <w:sz w:val="24"/>
          <w:szCs w:val="24"/>
        </w:rPr>
      </w:pPr>
      <w:r w:rsidRPr="00B82508">
        <w:rPr>
          <w:sz w:val="24"/>
          <w:szCs w:val="24"/>
        </w:rPr>
        <w:t>½ TL gemahlene Nelke</w:t>
      </w:r>
    </w:p>
    <w:p w14:paraId="17846BDB" w14:textId="6D0947D0" w:rsidR="000A4B59" w:rsidRPr="00B82508" w:rsidRDefault="000A4B59" w:rsidP="00B82508">
      <w:pPr>
        <w:jc w:val="both"/>
        <w:rPr>
          <w:sz w:val="24"/>
          <w:szCs w:val="24"/>
        </w:rPr>
      </w:pPr>
      <w:r w:rsidRPr="00B82508">
        <w:rPr>
          <w:sz w:val="24"/>
          <w:szCs w:val="24"/>
        </w:rPr>
        <w:t>1 Messerspitze gerieben</w:t>
      </w:r>
      <w:r w:rsidR="00641DEC" w:rsidRPr="00B82508">
        <w:rPr>
          <w:sz w:val="24"/>
          <w:szCs w:val="24"/>
        </w:rPr>
        <w:t>e</w:t>
      </w:r>
      <w:r w:rsidRPr="00B82508">
        <w:rPr>
          <w:sz w:val="24"/>
          <w:szCs w:val="24"/>
        </w:rPr>
        <w:t xml:space="preserve"> Muskatnuss</w:t>
      </w:r>
    </w:p>
    <w:p w14:paraId="4034073B" w14:textId="1231528A" w:rsidR="000A4B59" w:rsidRPr="00B82508" w:rsidRDefault="000A4B59" w:rsidP="00B82508">
      <w:pPr>
        <w:jc w:val="both"/>
        <w:rPr>
          <w:sz w:val="24"/>
          <w:szCs w:val="24"/>
        </w:rPr>
      </w:pPr>
      <w:r w:rsidRPr="00B82508">
        <w:rPr>
          <w:sz w:val="24"/>
          <w:szCs w:val="24"/>
        </w:rPr>
        <w:t>Salz</w:t>
      </w:r>
    </w:p>
    <w:p w14:paraId="49DCBDA1" w14:textId="545C0673" w:rsidR="000A4B59" w:rsidRPr="00B82508" w:rsidRDefault="000A4B59" w:rsidP="00B82508">
      <w:pPr>
        <w:jc w:val="both"/>
        <w:rPr>
          <w:sz w:val="24"/>
          <w:szCs w:val="24"/>
        </w:rPr>
      </w:pPr>
      <w:r w:rsidRPr="00B82508">
        <w:rPr>
          <w:sz w:val="24"/>
          <w:szCs w:val="24"/>
        </w:rPr>
        <w:t>1 Zwiebel</w:t>
      </w:r>
    </w:p>
    <w:p w14:paraId="14E15EED" w14:textId="5A01A3A5" w:rsidR="000A4B59" w:rsidRPr="00B82508" w:rsidRDefault="000A4B59" w:rsidP="00B82508">
      <w:pPr>
        <w:jc w:val="both"/>
        <w:rPr>
          <w:sz w:val="24"/>
          <w:szCs w:val="24"/>
        </w:rPr>
      </w:pPr>
      <w:r w:rsidRPr="00B82508">
        <w:rPr>
          <w:sz w:val="24"/>
          <w:szCs w:val="24"/>
        </w:rPr>
        <w:t>1 EL Sonnenblumenöl</w:t>
      </w:r>
    </w:p>
    <w:p w14:paraId="1606E328" w14:textId="77777777" w:rsidR="00EC1937" w:rsidRDefault="00EC1937" w:rsidP="00B82508">
      <w:pPr>
        <w:jc w:val="both"/>
        <w:rPr>
          <w:sz w:val="24"/>
          <w:szCs w:val="24"/>
        </w:rPr>
      </w:pPr>
    </w:p>
    <w:p w14:paraId="03EBABA7" w14:textId="2195A2C9" w:rsidR="00B82508" w:rsidRPr="00B82508" w:rsidRDefault="00B82508" w:rsidP="00B82508">
      <w:pPr>
        <w:jc w:val="both"/>
        <w:rPr>
          <w:sz w:val="24"/>
          <w:szCs w:val="24"/>
        </w:rPr>
      </w:pPr>
      <w:r>
        <w:rPr>
          <w:sz w:val="24"/>
          <w:szCs w:val="24"/>
        </w:rPr>
        <w:t>Zubereitung:</w:t>
      </w:r>
    </w:p>
    <w:p w14:paraId="7E0F109C" w14:textId="542D920B" w:rsidR="00184B98" w:rsidRPr="00B61009" w:rsidRDefault="00CA4DBE" w:rsidP="00B40E8C">
      <w:pPr>
        <w:pStyle w:val="ListParagraph"/>
        <w:numPr>
          <w:ilvl w:val="0"/>
          <w:numId w:val="1464"/>
        </w:numPr>
        <w:spacing w:after="120"/>
        <w:ind w:left="714" w:hanging="357"/>
        <w:contextualSpacing w:val="0"/>
        <w:jc w:val="both"/>
        <w:rPr>
          <w:sz w:val="24"/>
          <w:szCs w:val="24"/>
        </w:rPr>
      </w:pPr>
      <w:r w:rsidRPr="00B61009">
        <w:rPr>
          <w:sz w:val="24"/>
          <w:szCs w:val="24"/>
        </w:rPr>
        <w:t>Einen halben Liter Wasser in einen Topf geben und mit Sell</w:t>
      </w:r>
      <w:r w:rsidR="00B527F3" w:rsidRPr="00B61009">
        <w:rPr>
          <w:sz w:val="24"/>
          <w:szCs w:val="24"/>
        </w:rPr>
        <w:t>eriestangen, Karotte (geschält und in große S</w:t>
      </w:r>
      <w:r w:rsidR="008901A5" w:rsidRPr="00B61009">
        <w:rPr>
          <w:sz w:val="24"/>
          <w:szCs w:val="24"/>
        </w:rPr>
        <w:t>tücke geschnitten), Zwiebel (geschält und geachtelt</w:t>
      </w:r>
      <w:r w:rsidR="00721900" w:rsidRPr="00B61009">
        <w:rPr>
          <w:sz w:val="24"/>
          <w:szCs w:val="24"/>
        </w:rPr>
        <w:t xml:space="preserve">), Piment, Pfeffer, Lorbeer und Salz zum Kochen bringen. Wenn das Wasser sprudelt, Temperatur hinunterschalten, bis das Wasser simmert. Hühnerfleisch hineinlegen und etwa 10 bis 15 Minuten bei geschlossenem Deckel garen. Das Fleisch sollte komplett durch sein, </w:t>
      </w:r>
      <w:r w:rsidR="00721900" w:rsidRPr="00B61009">
        <w:rPr>
          <w:sz w:val="24"/>
          <w:szCs w:val="24"/>
        </w:rPr>
        <w:lastRenderedPageBreak/>
        <w:t>eventuell noch ein paar Minuten länger im Topf lassen, schließlich herausnehmen, den Fond auffangen.</w:t>
      </w:r>
    </w:p>
    <w:p w14:paraId="3908CECA" w14:textId="4CBDF826" w:rsidR="00721900" w:rsidRPr="00B61009" w:rsidRDefault="00721900" w:rsidP="00B40E8C">
      <w:pPr>
        <w:pStyle w:val="ListParagraph"/>
        <w:numPr>
          <w:ilvl w:val="0"/>
          <w:numId w:val="1464"/>
        </w:numPr>
        <w:spacing w:after="120"/>
        <w:ind w:left="714" w:hanging="357"/>
        <w:contextualSpacing w:val="0"/>
        <w:jc w:val="both"/>
        <w:rPr>
          <w:sz w:val="24"/>
          <w:szCs w:val="24"/>
        </w:rPr>
      </w:pPr>
      <w:r w:rsidRPr="00B61009">
        <w:rPr>
          <w:sz w:val="24"/>
          <w:szCs w:val="24"/>
        </w:rPr>
        <w:t>Für die Soße Walnüsse mit dem Pürierstab zu einer Art Mehl zerkleinern. Geschälten Knoblauch dazugeben und ebenfalls pürieren. Gewürze fein zerstoßen, in die Masse rühren (oder gleich dazugeben, wenn</w:t>
      </w:r>
      <w:r w:rsidR="00A75EFD" w:rsidRPr="00B61009">
        <w:rPr>
          <w:sz w:val="24"/>
          <w:szCs w:val="24"/>
        </w:rPr>
        <w:t xml:space="preserve"> man gemahlene Gewürze verwendet). Salzen.</w:t>
      </w:r>
    </w:p>
    <w:p w14:paraId="39CF849C" w14:textId="7CB5173E" w:rsidR="00A75EFD" w:rsidRPr="00B61009" w:rsidRDefault="00A75EFD" w:rsidP="00B40E8C">
      <w:pPr>
        <w:pStyle w:val="ListParagraph"/>
        <w:numPr>
          <w:ilvl w:val="0"/>
          <w:numId w:val="1464"/>
        </w:numPr>
        <w:spacing w:after="120"/>
        <w:ind w:left="714" w:hanging="357"/>
        <w:contextualSpacing w:val="0"/>
        <w:jc w:val="both"/>
        <w:rPr>
          <w:sz w:val="24"/>
          <w:szCs w:val="24"/>
        </w:rPr>
      </w:pPr>
      <w:r w:rsidRPr="00B61009">
        <w:rPr>
          <w:sz w:val="24"/>
          <w:szCs w:val="24"/>
        </w:rPr>
        <w:t xml:space="preserve">Dann die Zwiebel schälen und fein reiben und in einer Pfanne mit Sonnenblumenöl anbraten, die Walnuss-Gewürz-Mischung hinzufügen, eine Minute lang unter Rühren dünsten und die Hälfte des Hühnerfonds zugießen. Warten, bis die Soße eindickt. Etwas mehr dazugießen. Rühren. Kurz einkochen lassen. Die Soße soll am </w:t>
      </w:r>
      <w:r w:rsidR="00B82508">
        <w:rPr>
          <w:sz w:val="24"/>
          <w:szCs w:val="24"/>
        </w:rPr>
        <w:t>E</w:t>
      </w:r>
      <w:r w:rsidRPr="00B61009">
        <w:rPr>
          <w:sz w:val="24"/>
          <w:szCs w:val="24"/>
        </w:rPr>
        <w:t>nde dickflüssig, aber cremig sein. Vielleicht hat man Fond übrig, den hebt man für ein anderes Gericht auf. Das Huhn in Scheiben schneiden und mit der Soße anrichten.</w:t>
      </w:r>
    </w:p>
    <w:p w14:paraId="161FB73C" w14:textId="49B210C3" w:rsidR="001B476B" w:rsidRDefault="001B476B" w:rsidP="00700069">
      <w:pPr>
        <w:rPr>
          <w:sz w:val="24"/>
          <w:szCs w:val="24"/>
        </w:rPr>
      </w:pPr>
    </w:p>
    <w:p w14:paraId="035633C1" w14:textId="4F39D604" w:rsidR="00A75EFD" w:rsidRDefault="00A75EFD">
      <w:pPr>
        <w:rPr>
          <w:sz w:val="24"/>
          <w:szCs w:val="24"/>
          <w:vertAlign w:val="subscript"/>
        </w:rPr>
      </w:pPr>
      <w:r>
        <w:rPr>
          <w:sz w:val="24"/>
          <w:szCs w:val="24"/>
          <w:vertAlign w:val="subscript"/>
        </w:rPr>
        <w:br w:type="page"/>
      </w:r>
    </w:p>
    <w:p w14:paraId="067CEB87" w14:textId="77777777" w:rsidR="005E663E" w:rsidRDefault="005E663E" w:rsidP="005E663E">
      <w:pPr>
        <w:pStyle w:val="Heading2"/>
        <w:spacing w:after="240"/>
      </w:pPr>
      <w:r>
        <w:lastRenderedPageBreak/>
        <w:t>Zitronenhuhn mit Bulgur</w:t>
      </w:r>
    </w:p>
    <w:p w14:paraId="01645C22" w14:textId="77777777" w:rsidR="005E663E" w:rsidRDefault="005E663E" w:rsidP="005E663E">
      <w:pPr>
        <w:rPr>
          <w:sz w:val="24"/>
          <w:szCs w:val="24"/>
        </w:rPr>
      </w:pPr>
      <w:r w:rsidRPr="00B6735D">
        <w:rPr>
          <w:sz w:val="24"/>
          <w:szCs w:val="24"/>
          <w:u w:val="single"/>
        </w:rPr>
        <w:t>Zutaten</w:t>
      </w:r>
      <w:r>
        <w:rPr>
          <w:sz w:val="24"/>
          <w:szCs w:val="24"/>
        </w:rPr>
        <w:t xml:space="preserve"> (für 4 Portionen)</w:t>
      </w:r>
    </w:p>
    <w:p w14:paraId="022F3FC6" w14:textId="77777777" w:rsidR="005E663E" w:rsidRDefault="005E663E" w:rsidP="005E663E">
      <w:pPr>
        <w:rPr>
          <w:sz w:val="24"/>
          <w:szCs w:val="24"/>
        </w:rPr>
      </w:pPr>
      <w:r>
        <w:rPr>
          <w:sz w:val="24"/>
          <w:szCs w:val="24"/>
        </w:rPr>
        <w:t>4 Hähnchenschenkel</w:t>
      </w:r>
    </w:p>
    <w:p w14:paraId="69AE43FA" w14:textId="77777777" w:rsidR="005E663E" w:rsidRDefault="005E663E" w:rsidP="005E663E">
      <w:pPr>
        <w:rPr>
          <w:sz w:val="24"/>
          <w:szCs w:val="24"/>
        </w:rPr>
      </w:pPr>
      <w:r>
        <w:rPr>
          <w:sz w:val="24"/>
          <w:szCs w:val="24"/>
        </w:rPr>
        <w:t>4 Zwiebeln</w:t>
      </w:r>
    </w:p>
    <w:p w14:paraId="5D72CA3C" w14:textId="77777777" w:rsidR="005E663E" w:rsidRDefault="005E663E" w:rsidP="005E663E">
      <w:pPr>
        <w:rPr>
          <w:sz w:val="24"/>
          <w:szCs w:val="24"/>
        </w:rPr>
      </w:pPr>
      <w:r>
        <w:rPr>
          <w:sz w:val="24"/>
          <w:szCs w:val="24"/>
        </w:rPr>
        <w:t>2 – 3 Knoblauchzehen</w:t>
      </w:r>
    </w:p>
    <w:p w14:paraId="17C54D6B" w14:textId="77777777" w:rsidR="005E663E" w:rsidRDefault="005E663E" w:rsidP="005E663E">
      <w:pPr>
        <w:rPr>
          <w:sz w:val="24"/>
          <w:szCs w:val="24"/>
        </w:rPr>
      </w:pPr>
      <w:r>
        <w:rPr>
          <w:sz w:val="24"/>
          <w:szCs w:val="24"/>
        </w:rPr>
        <w:t>1 Stück Ingwer</w:t>
      </w:r>
    </w:p>
    <w:p w14:paraId="0737D1C0" w14:textId="77777777" w:rsidR="005E663E" w:rsidRDefault="005E663E" w:rsidP="005E663E">
      <w:pPr>
        <w:rPr>
          <w:sz w:val="24"/>
          <w:szCs w:val="24"/>
        </w:rPr>
      </w:pPr>
      <w:r>
        <w:rPr>
          <w:sz w:val="24"/>
          <w:szCs w:val="24"/>
        </w:rPr>
        <w:t>1 Chilischote (ohne Kerne)</w:t>
      </w:r>
    </w:p>
    <w:p w14:paraId="037657FE" w14:textId="77777777" w:rsidR="005E663E" w:rsidRDefault="005E663E" w:rsidP="005E663E">
      <w:pPr>
        <w:rPr>
          <w:sz w:val="24"/>
          <w:szCs w:val="24"/>
        </w:rPr>
      </w:pPr>
      <w:r>
        <w:rPr>
          <w:sz w:val="24"/>
          <w:szCs w:val="24"/>
        </w:rPr>
        <w:t>1 TL gemahlener Piment</w:t>
      </w:r>
    </w:p>
    <w:p w14:paraId="6E1A6950" w14:textId="77777777" w:rsidR="005E663E" w:rsidRDefault="005E663E" w:rsidP="005E663E">
      <w:pPr>
        <w:rPr>
          <w:sz w:val="24"/>
          <w:szCs w:val="24"/>
        </w:rPr>
      </w:pPr>
      <w:r>
        <w:rPr>
          <w:sz w:val="24"/>
          <w:szCs w:val="24"/>
        </w:rPr>
        <w:t>1 g Safran</w:t>
      </w:r>
    </w:p>
    <w:p w14:paraId="06470B31" w14:textId="77777777" w:rsidR="005E663E" w:rsidRDefault="005E663E" w:rsidP="005E663E">
      <w:pPr>
        <w:rPr>
          <w:sz w:val="24"/>
          <w:szCs w:val="24"/>
        </w:rPr>
      </w:pPr>
      <w:r>
        <w:rPr>
          <w:sz w:val="24"/>
          <w:szCs w:val="24"/>
        </w:rPr>
        <w:t>800 ml dünne Gemüsebrühe</w:t>
      </w:r>
    </w:p>
    <w:p w14:paraId="6E850448" w14:textId="77777777" w:rsidR="005E663E" w:rsidRDefault="005E663E" w:rsidP="005E663E">
      <w:pPr>
        <w:rPr>
          <w:sz w:val="24"/>
          <w:szCs w:val="24"/>
        </w:rPr>
      </w:pPr>
      <w:r>
        <w:rPr>
          <w:sz w:val="24"/>
          <w:szCs w:val="24"/>
        </w:rPr>
        <w:t>4 eingelegte Zitronen</w:t>
      </w:r>
    </w:p>
    <w:p w14:paraId="000221D1" w14:textId="77777777" w:rsidR="005E663E" w:rsidRDefault="005E663E" w:rsidP="005E663E">
      <w:pPr>
        <w:rPr>
          <w:sz w:val="24"/>
          <w:szCs w:val="24"/>
        </w:rPr>
      </w:pPr>
    </w:p>
    <w:p w14:paraId="6CD7F284" w14:textId="77777777" w:rsidR="005E663E" w:rsidRDefault="005E663E" w:rsidP="005E663E">
      <w:pPr>
        <w:rPr>
          <w:sz w:val="24"/>
          <w:szCs w:val="24"/>
        </w:rPr>
      </w:pPr>
      <w:r>
        <w:rPr>
          <w:sz w:val="24"/>
          <w:szCs w:val="24"/>
        </w:rPr>
        <w:t>Für den Bulgur:</w:t>
      </w:r>
    </w:p>
    <w:p w14:paraId="337F9682" w14:textId="77777777" w:rsidR="005E663E" w:rsidRDefault="005E663E" w:rsidP="005E663E">
      <w:pPr>
        <w:rPr>
          <w:sz w:val="24"/>
          <w:szCs w:val="24"/>
        </w:rPr>
      </w:pPr>
      <w:r>
        <w:rPr>
          <w:sz w:val="24"/>
          <w:szCs w:val="24"/>
        </w:rPr>
        <w:t>400 g Bulgur</w:t>
      </w:r>
    </w:p>
    <w:p w14:paraId="40BDD7DC" w14:textId="77777777" w:rsidR="005E663E" w:rsidRDefault="005E663E" w:rsidP="005E663E">
      <w:pPr>
        <w:rPr>
          <w:sz w:val="24"/>
          <w:szCs w:val="24"/>
        </w:rPr>
      </w:pPr>
      <w:r>
        <w:rPr>
          <w:sz w:val="24"/>
          <w:szCs w:val="24"/>
        </w:rPr>
        <w:t>50 g gehackte, getrocknete Cranberries</w:t>
      </w:r>
    </w:p>
    <w:p w14:paraId="4E0EFC92" w14:textId="77777777" w:rsidR="005E663E" w:rsidRDefault="005E663E" w:rsidP="005E663E">
      <w:pPr>
        <w:rPr>
          <w:sz w:val="24"/>
          <w:szCs w:val="24"/>
        </w:rPr>
      </w:pPr>
      <w:r>
        <w:rPr>
          <w:sz w:val="24"/>
          <w:szCs w:val="24"/>
        </w:rPr>
        <w:t>50 g Butter</w:t>
      </w:r>
    </w:p>
    <w:p w14:paraId="2FFC4B3A" w14:textId="77777777" w:rsidR="005E663E" w:rsidRDefault="005E663E" w:rsidP="005E663E">
      <w:pPr>
        <w:rPr>
          <w:sz w:val="24"/>
          <w:szCs w:val="24"/>
        </w:rPr>
      </w:pPr>
      <w:r>
        <w:rPr>
          <w:sz w:val="24"/>
          <w:szCs w:val="24"/>
        </w:rPr>
        <w:t>100 g geröstete Pinienkerne</w:t>
      </w:r>
    </w:p>
    <w:p w14:paraId="7CDEAFE8" w14:textId="77777777" w:rsidR="005E663E" w:rsidRDefault="005E663E" w:rsidP="005E663E">
      <w:pPr>
        <w:rPr>
          <w:sz w:val="24"/>
          <w:szCs w:val="24"/>
        </w:rPr>
      </w:pPr>
      <w:r>
        <w:rPr>
          <w:sz w:val="24"/>
          <w:szCs w:val="24"/>
        </w:rPr>
        <w:t>Salz, Pfeffer</w:t>
      </w:r>
    </w:p>
    <w:p w14:paraId="060F4E32" w14:textId="77777777" w:rsidR="005E663E" w:rsidRDefault="005E663E" w:rsidP="005E663E">
      <w:pPr>
        <w:rPr>
          <w:sz w:val="24"/>
          <w:szCs w:val="24"/>
        </w:rPr>
      </w:pPr>
    </w:p>
    <w:p w14:paraId="143791D5" w14:textId="77777777" w:rsidR="005E663E" w:rsidRDefault="005E663E" w:rsidP="005E663E">
      <w:pPr>
        <w:spacing w:after="120"/>
        <w:rPr>
          <w:sz w:val="24"/>
          <w:szCs w:val="24"/>
        </w:rPr>
      </w:pPr>
      <w:r>
        <w:rPr>
          <w:sz w:val="24"/>
          <w:szCs w:val="24"/>
        </w:rPr>
        <w:t>Zubereitung:</w:t>
      </w:r>
    </w:p>
    <w:p w14:paraId="32E25EAA" w14:textId="77777777" w:rsidR="005E663E" w:rsidRPr="006B0942" w:rsidRDefault="005E663E" w:rsidP="00B40E8C">
      <w:pPr>
        <w:pStyle w:val="ListParagraph"/>
        <w:numPr>
          <w:ilvl w:val="0"/>
          <w:numId w:val="1252"/>
        </w:numPr>
        <w:spacing w:after="120"/>
        <w:contextualSpacing w:val="0"/>
        <w:jc w:val="both"/>
        <w:rPr>
          <w:sz w:val="24"/>
          <w:szCs w:val="24"/>
        </w:rPr>
      </w:pPr>
      <w:r w:rsidRPr="006B0942">
        <w:rPr>
          <w:sz w:val="24"/>
          <w:szCs w:val="24"/>
        </w:rPr>
        <w:t>Hähnchenschenkel von beiden Seiten in heißem Öl in einem schweren Topf anbraten, sodass sie Farbe bekommen. Aus dem Topf nehmen und beiseitestellen.</w:t>
      </w:r>
    </w:p>
    <w:p w14:paraId="315661C5" w14:textId="77777777" w:rsidR="005E663E" w:rsidRPr="006B0942" w:rsidRDefault="005E663E" w:rsidP="00B40E8C">
      <w:pPr>
        <w:pStyle w:val="ListParagraph"/>
        <w:numPr>
          <w:ilvl w:val="0"/>
          <w:numId w:val="1252"/>
        </w:numPr>
        <w:spacing w:after="120"/>
        <w:contextualSpacing w:val="0"/>
        <w:jc w:val="both"/>
        <w:rPr>
          <w:sz w:val="24"/>
          <w:szCs w:val="24"/>
        </w:rPr>
      </w:pPr>
      <w:r w:rsidRPr="006B0942">
        <w:rPr>
          <w:sz w:val="24"/>
          <w:szCs w:val="24"/>
        </w:rPr>
        <w:t>Zwiebeln, Knoblauch, Ingwer und Chili hacken und im selben Topf mit Piment anschwitzen. Mit Brühe angießen. Safran in etwas heißem Wasser auflösen und samt Flüssigkeit dazugeben. Zitronen inklusive Schale klein schneiden und dazugeben. 50 Minuten bei kleiner Hitze zugedeckt garen, bis sich das Fleisch vom Knochen löst.</w:t>
      </w:r>
    </w:p>
    <w:p w14:paraId="59F19D61" w14:textId="77777777" w:rsidR="005E663E" w:rsidRPr="006B0942" w:rsidRDefault="005E663E" w:rsidP="00B40E8C">
      <w:pPr>
        <w:pStyle w:val="ListParagraph"/>
        <w:numPr>
          <w:ilvl w:val="0"/>
          <w:numId w:val="1252"/>
        </w:numPr>
        <w:spacing w:after="120"/>
        <w:contextualSpacing w:val="0"/>
        <w:jc w:val="both"/>
        <w:rPr>
          <w:sz w:val="24"/>
          <w:szCs w:val="24"/>
        </w:rPr>
      </w:pPr>
      <w:r w:rsidRPr="006B0942">
        <w:rPr>
          <w:sz w:val="24"/>
          <w:szCs w:val="24"/>
        </w:rPr>
        <w:t>Für den Bulgur die Körner in Salzwasser garkochen. Vor dem Servieren klein gehackte Cranberries, Pinienkerne (geröstet) und Butter unterrühren. Salzen und pfeffern.</w:t>
      </w:r>
    </w:p>
    <w:p w14:paraId="252F71C6" w14:textId="77777777" w:rsidR="005E663E" w:rsidRDefault="005E663E" w:rsidP="005E663E">
      <w:pPr>
        <w:rPr>
          <w:sz w:val="24"/>
          <w:szCs w:val="24"/>
        </w:rPr>
      </w:pPr>
      <w:r>
        <w:rPr>
          <w:sz w:val="24"/>
          <w:szCs w:val="24"/>
        </w:rPr>
        <w:br w:type="page"/>
      </w:r>
    </w:p>
    <w:p w14:paraId="5DD904F1" w14:textId="77777777" w:rsidR="005E663E" w:rsidRDefault="005E663E" w:rsidP="005E663E">
      <w:pPr>
        <w:pStyle w:val="Heading2"/>
        <w:spacing w:after="240"/>
      </w:pPr>
      <w:r>
        <w:lastRenderedPageBreak/>
        <w:t>Tandoori-Huhn</w:t>
      </w:r>
    </w:p>
    <w:p w14:paraId="699F720E" w14:textId="77777777" w:rsidR="005E663E" w:rsidRDefault="005E663E" w:rsidP="005E663E">
      <w:pPr>
        <w:rPr>
          <w:sz w:val="24"/>
          <w:szCs w:val="24"/>
        </w:rPr>
      </w:pPr>
      <w:r w:rsidRPr="00151F1B">
        <w:rPr>
          <w:sz w:val="24"/>
          <w:szCs w:val="24"/>
          <w:u w:val="single"/>
        </w:rPr>
        <w:t>Zutaten</w:t>
      </w:r>
      <w:r>
        <w:rPr>
          <w:sz w:val="24"/>
          <w:szCs w:val="24"/>
        </w:rPr>
        <w:t xml:space="preserve"> (für 4 – 5 Portionen)</w:t>
      </w:r>
    </w:p>
    <w:p w14:paraId="24E7817E" w14:textId="77777777" w:rsidR="005E663E" w:rsidRDefault="005E663E" w:rsidP="005E663E">
      <w:pPr>
        <w:rPr>
          <w:sz w:val="24"/>
          <w:szCs w:val="24"/>
        </w:rPr>
      </w:pPr>
      <w:r>
        <w:rPr>
          <w:sz w:val="24"/>
          <w:szCs w:val="24"/>
        </w:rPr>
        <w:t>1 Brathuhn bzw. nur die Schlegel (ca. 1,2 kg)</w:t>
      </w:r>
    </w:p>
    <w:p w14:paraId="605F82A8" w14:textId="77777777" w:rsidR="005E663E" w:rsidRDefault="005E663E" w:rsidP="005E663E">
      <w:pPr>
        <w:rPr>
          <w:sz w:val="24"/>
          <w:szCs w:val="24"/>
        </w:rPr>
      </w:pPr>
      <w:r>
        <w:rPr>
          <w:sz w:val="24"/>
          <w:szCs w:val="24"/>
        </w:rPr>
        <w:t>½ l Zitronensaft</w:t>
      </w:r>
    </w:p>
    <w:p w14:paraId="4B245699" w14:textId="77777777" w:rsidR="005E663E" w:rsidRDefault="005E663E" w:rsidP="005E663E">
      <w:pPr>
        <w:rPr>
          <w:sz w:val="24"/>
          <w:szCs w:val="24"/>
        </w:rPr>
      </w:pPr>
      <w:r>
        <w:rPr>
          <w:sz w:val="24"/>
          <w:szCs w:val="24"/>
        </w:rPr>
        <w:t>4-5 Knoblauchzehen</w:t>
      </w:r>
    </w:p>
    <w:p w14:paraId="4C1B172E" w14:textId="77777777" w:rsidR="005E663E" w:rsidRDefault="005E663E" w:rsidP="005E663E">
      <w:pPr>
        <w:rPr>
          <w:sz w:val="24"/>
          <w:szCs w:val="24"/>
        </w:rPr>
      </w:pPr>
      <w:r>
        <w:rPr>
          <w:sz w:val="24"/>
          <w:szCs w:val="24"/>
        </w:rPr>
        <w:t>2 EL frischer Ingwer</w:t>
      </w:r>
    </w:p>
    <w:p w14:paraId="46551342" w14:textId="77777777" w:rsidR="005E663E" w:rsidRDefault="005E663E" w:rsidP="005E663E">
      <w:pPr>
        <w:rPr>
          <w:sz w:val="24"/>
          <w:szCs w:val="24"/>
        </w:rPr>
      </w:pPr>
      <w:r>
        <w:rPr>
          <w:sz w:val="24"/>
          <w:szCs w:val="24"/>
        </w:rPr>
        <w:t>1,5 EL Tandooripulver</w:t>
      </w:r>
    </w:p>
    <w:p w14:paraId="48D092C2" w14:textId="77777777" w:rsidR="005E663E" w:rsidRDefault="005E663E" w:rsidP="005E663E">
      <w:pPr>
        <w:rPr>
          <w:sz w:val="24"/>
          <w:szCs w:val="24"/>
        </w:rPr>
      </w:pPr>
      <w:r>
        <w:rPr>
          <w:sz w:val="24"/>
          <w:szCs w:val="24"/>
        </w:rPr>
        <w:t>½ - 1 TL Chilipulver</w:t>
      </w:r>
    </w:p>
    <w:p w14:paraId="049AF6C5" w14:textId="77777777" w:rsidR="005E663E" w:rsidRDefault="005E663E" w:rsidP="005E663E">
      <w:pPr>
        <w:rPr>
          <w:sz w:val="24"/>
          <w:szCs w:val="24"/>
        </w:rPr>
      </w:pPr>
      <w:r>
        <w:rPr>
          <w:sz w:val="24"/>
          <w:szCs w:val="24"/>
        </w:rPr>
        <w:t>1 TL Korianderpulver</w:t>
      </w:r>
    </w:p>
    <w:p w14:paraId="47F99252" w14:textId="77777777" w:rsidR="005E663E" w:rsidRDefault="005E663E" w:rsidP="005E663E">
      <w:pPr>
        <w:rPr>
          <w:sz w:val="24"/>
          <w:szCs w:val="24"/>
        </w:rPr>
      </w:pPr>
      <w:r>
        <w:rPr>
          <w:sz w:val="24"/>
          <w:szCs w:val="24"/>
        </w:rPr>
        <w:t>1 TLL gemahlener, gerösteter Kreuzkümmel</w:t>
      </w:r>
    </w:p>
    <w:p w14:paraId="4C6F3AD1" w14:textId="77777777" w:rsidR="005E663E" w:rsidRDefault="005E663E" w:rsidP="005E663E">
      <w:pPr>
        <w:rPr>
          <w:sz w:val="24"/>
          <w:szCs w:val="24"/>
        </w:rPr>
      </w:pPr>
      <w:r>
        <w:rPr>
          <w:sz w:val="24"/>
          <w:szCs w:val="24"/>
        </w:rPr>
        <w:t>3 Becher Joghurt</w:t>
      </w:r>
    </w:p>
    <w:p w14:paraId="62303466" w14:textId="77777777" w:rsidR="005E663E" w:rsidRDefault="005E663E" w:rsidP="005E663E">
      <w:pPr>
        <w:rPr>
          <w:sz w:val="24"/>
          <w:szCs w:val="24"/>
        </w:rPr>
      </w:pPr>
      <w:r>
        <w:rPr>
          <w:sz w:val="24"/>
          <w:szCs w:val="24"/>
        </w:rPr>
        <w:t>Salz</w:t>
      </w:r>
    </w:p>
    <w:p w14:paraId="6E570A0A" w14:textId="77777777" w:rsidR="005E663E" w:rsidRDefault="005E663E" w:rsidP="005E663E">
      <w:pPr>
        <w:rPr>
          <w:sz w:val="24"/>
          <w:szCs w:val="24"/>
        </w:rPr>
      </w:pPr>
    </w:p>
    <w:p w14:paraId="1C290B6F" w14:textId="77777777" w:rsidR="005E663E" w:rsidRDefault="005E663E" w:rsidP="005E663E">
      <w:pPr>
        <w:rPr>
          <w:sz w:val="24"/>
          <w:szCs w:val="24"/>
        </w:rPr>
      </w:pPr>
      <w:r>
        <w:rPr>
          <w:sz w:val="24"/>
          <w:szCs w:val="24"/>
        </w:rPr>
        <w:t>Zubereitung:</w:t>
      </w:r>
    </w:p>
    <w:p w14:paraId="6DA86714" w14:textId="77777777" w:rsidR="005E663E" w:rsidRPr="00A16DF1" w:rsidRDefault="005E663E" w:rsidP="00B40E8C">
      <w:pPr>
        <w:pStyle w:val="ListParagraph"/>
        <w:numPr>
          <w:ilvl w:val="0"/>
          <w:numId w:val="1242"/>
        </w:numPr>
        <w:spacing w:after="120"/>
        <w:ind w:left="714" w:hanging="357"/>
        <w:contextualSpacing w:val="0"/>
        <w:jc w:val="both"/>
        <w:rPr>
          <w:sz w:val="24"/>
          <w:szCs w:val="24"/>
        </w:rPr>
      </w:pPr>
      <w:r w:rsidRPr="00A16DF1">
        <w:rPr>
          <w:sz w:val="24"/>
          <w:szCs w:val="24"/>
        </w:rPr>
        <w:t>Huhn in kleine Stücke schneiden bzw. Die Schlegel mit einer Gabel oder einem dünnen Spieß ringsum einstechen (in ca. 1 cm Abstand und 0,5 cm tiefe Schnitte ins Fleisch machen). Fleisch in eine große Schüssel legen.</w:t>
      </w:r>
    </w:p>
    <w:p w14:paraId="70876E96" w14:textId="77777777" w:rsidR="005E663E" w:rsidRPr="00A16DF1" w:rsidRDefault="005E663E" w:rsidP="00B40E8C">
      <w:pPr>
        <w:pStyle w:val="ListParagraph"/>
        <w:numPr>
          <w:ilvl w:val="0"/>
          <w:numId w:val="1242"/>
        </w:numPr>
        <w:spacing w:after="120"/>
        <w:ind w:left="714" w:hanging="357"/>
        <w:contextualSpacing w:val="0"/>
        <w:jc w:val="both"/>
        <w:rPr>
          <w:sz w:val="24"/>
          <w:szCs w:val="24"/>
        </w:rPr>
      </w:pPr>
      <w:r w:rsidRPr="00A16DF1">
        <w:rPr>
          <w:sz w:val="24"/>
          <w:szCs w:val="24"/>
        </w:rPr>
        <w:t>Zitronensaft in die Einschnitte und über das ganze Fleisch geben, einreiben. Zudecken und ½ Stunde ziehen lassen.</w:t>
      </w:r>
    </w:p>
    <w:p w14:paraId="16AA684E" w14:textId="77777777" w:rsidR="005E663E" w:rsidRPr="00A16DF1" w:rsidRDefault="005E663E" w:rsidP="00B40E8C">
      <w:pPr>
        <w:pStyle w:val="ListParagraph"/>
        <w:numPr>
          <w:ilvl w:val="0"/>
          <w:numId w:val="1242"/>
        </w:numPr>
        <w:spacing w:after="120"/>
        <w:ind w:left="714" w:hanging="357"/>
        <w:contextualSpacing w:val="0"/>
        <w:jc w:val="both"/>
        <w:rPr>
          <w:sz w:val="24"/>
          <w:szCs w:val="24"/>
        </w:rPr>
      </w:pPr>
      <w:r w:rsidRPr="00A16DF1">
        <w:rPr>
          <w:sz w:val="24"/>
          <w:szCs w:val="24"/>
        </w:rPr>
        <w:t>Alle Zutaten für die Marinade zusammen zu einer glatten Sauce pürieren evtl. etwas Salz zugeben.</w:t>
      </w:r>
    </w:p>
    <w:p w14:paraId="22703CE6" w14:textId="77777777" w:rsidR="005E663E" w:rsidRPr="00A16DF1" w:rsidRDefault="005E663E" w:rsidP="00B40E8C">
      <w:pPr>
        <w:pStyle w:val="ListParagraph"/>
        <w:numPr>
          <w:ilvl w:val="0"/>
          <w:numId w:val="1242"/>
        </w:numPr>
        <w:spacing w:after="120"/>
        <w:ind w:left="714" w:hanging="357"/>
        <w:contextualSpacing w:val="0"/>
        <w:jc w:val="both"/>
        <w:rPr>
          <w:sz w:val="24"/>
          <w:szCs w:val="24"/>
        </w:rPr>
      </w:pPr>
      <w:r w:rsidRPr="00A16DF1">
        <w:rPr>
          <w:sz w:val="24"/>
          <w:szCs w:val="24"/>
        </w:rPr>
        <w:t>Marinade über das Fleisch geben und gut vermischen. Schüssel zudecken und über Nacht im Kühlschrank stehen lassen (nicht länger als 2 Tage aufheben).</w:t>
      </w:r>
    </w:p>
    <w:p w14:paraId="46DCFEBF" w14:textId="77777777" w:rsidR="005E663E" w:rsidRPr="00A16DF1" w:rsidRDefault="005E663E" w:rsidP="00B40E8C">
      <w:pPr>
        <w:pStyle w:val="ListParagraph"/>
        <w:numPr>
          <w:ilvl w:val="0"/>
          <w:numId w:val="1242"/>
        </w:numPr>
        <w:spacing w:after="120"/>
        <w:ind w:left="714" w:hanging="357"/>
        <w:contextualSpacing w:val="0"/>
        <w:jc w:val="both"/>
        <w:rPr>
          <w:sz w:val="24"/>
          <w:szCs w:val="24"/>
        </w:rPr>
      </w:pPr>
      <w:r w:rsidRPr="00A16DF1">
        <w:rPr>
          <w:sz w:val="24"/>
          <w:szCs w:val="24"/>
        </w:rPr>
        <w:t>Ofen auf 250 Grad vorheizen. Flache Bratpfanne mit Öl bestreichen und das Fleisch mit Sauce hineinlegen und 25 – 30 Minuten schmoren lassen.</w:t>
      </w:r>
    </w:p>
    <w:p w14:paraId="2725D242" w14:textId="77777777" w:rsidR="005E663E" w:rsidRDefault="005E663E" w:rsidP="005E663E">
      <w:pPr>
        <w:jc w:val="both"/>
        <w:rPr>
          <w:sz w:val="24"/>
          <w:szCs w:val="24"/>
        </w:rPr>
      </w:pPr>
    </w:p>
    <w:p w14:paraId="710004E4" w14:textId="77777777" w:rsidR="005E663E" w:rsidRDefault="005E663E" w:rsidP="005E663E">
      <w:pPr>
        <w:rPr>
          <w:sz w:val="24"/>
          <w:szCs w:val="24"/>
        </w:rPr>
      </w:pPr>
      <w:r>
        <w:rPr>
          <w:sz w:val="24"/>
          <w:szCs w:val="24"/>
        </w:rPr>
        <w:br w:type="page"/>
      </w:r>
    </w:p>
    <w:p w14:paraId="28C893A5" w14:textId="77777777" w:rsidR="005E663E" w:rsidRDefault="005E663E" w:rsidP="005E663E">
      <w:pPr>
        <w:pStyle w:val="Heading2"/>
        <w:spacing w:after="240"/>
      </w:pPr>
      <w:r>
        <w:lastRenderedPageBreak/>
        <w:t>Marrokkanisches Huhn mit Möhren und Erbsen</w:t>
      </w:r>
    </w:p>
    <w:p w14:paraId="31D4DB50" w14:textId="77777777" w:rsidR="005E663E" w:rsidRDefault="005E663E" w:rsidP="005E663E">
      <w:pPr>
        <w:rPr>
          <w:sz w:val="24"/>
          <w:szCs w:val="24"/>
        </w:rPr>
      </w:pPr>
      <w:r w:rsidRPr="008C2F65">
        <w:rPr>
          <w:sz w:val="24"/>
          <w:szCs w:val="24"/>
          <w:u w:val="single"/>
        </w:rPr>
        <w:t>Zutaten</w:t>
      </w:r>
      <w:r>
        <w:rPr>
          <w:sz w:val="24"/>
          <w:szCs w:val="24"/>
        </w:rPr>
        <w:t xml:space="preserve"> (für 4 Portionen)</w:t>
      </w:r>
    </w:p>
    <w:p w14:paraId="4DEE52A5" w14:textId="77777777" w:rsidR="005E663E" w:rsidRDefault="005E663E" w:rsidP="005E663E">
      <w:pPr>
        <w:rPr>
          <w:sz w:val="24"/>
          <w:szCs w:val="24"/>
        </w:rPr>
      </w:pPr>
      <w:r>
        <w:rPr>
          <w:sz w:val="24"/>
          <w:szCs w:val="24"/>
        </w:rPr>
        <w:t>2 große Zwiebeln</w:t>
      </w:r>
    </w:p>
    <w:p w14:paraId="4AE561D4" w14:textId="77777777" w:rsidR="005E663E" w:rsidRDefault="005E663E" w:rsidP="005E663E">
      <w:pPr>
        <w:rPr>
          <w:sz w:val="24"/>
          <w:szCs w:val="24"/>
        </w:rPr>
      </w:pPr>
      <w:r>
        <w:rPr>
          <w:sz w:val="24"/>
          <w:szCs w:val="24"/>
        </w:rPr>
        <w:t>Olivenöl</w:t>
      </w:r>
    </w:p>
    <w:p w14:paraId="5CE6CC58" w14:textId="77777777" w:rsidR="005E663E" w:rsidRDefault="005E663E" w:rsidP="005E663E">
      <w:pPr>
        <w:rPr>
          <w:sz w:val="24"/>
          <w:szCs w:val="24"/>
        </w:rPr>
      </w:pPr>
      <w:r>
        <w:rPr>
          <w:sz w:val="24"/>
          <w:szCs w:val="24"/>
        </w:rPr>
        <w:t>500 g Hühnerfleisch</w:t>
      </w:r>
    </w:p>
    <w:p w14:paraId="1D3A2D01" w14:textId="77777777" w:rsidR="005E663E" w:rsidRDefault="005E663E" w:rsidP="005E663E">
      <w:pPr>
        <w:rPr>
          <w:sz w:val="24"/>
          <w:szCs w:val="24"/>
        </w:rPr>
      </w:pPr>
      <w:r>
        <w:rPr>
          <w:sz w:val="24"/>
          <w:szCs w:val="24"/>
        </w:rPr>
        <w:t>1 Knoblauchzehe</w:t>
      </w:r>
    </w:p>
    <w:p w14:paraId="5BDD3B74" w14:textId="77777777" w:rsidR="005E663E" w:rsidRDefault="005E663E" w:rsidP="005E663E">
      <w:pPr>
        <w:rPr>
          <w:sz w:val="24"/>
          <w:szCs w:val="24"/>
        </w:rPr>
      </w:pPr>
      <w:r>
        <w:rPr>
          <w:sz w:val="24"/>
          <w:szCs w:val="24"/>
        </w:rPr>
        <w:t>Petersilie</w:t>
      </w:r>
    </w:p>
    <w:p w14:paraId="513EC4E7" w14:textId="77777777" w:rsidR="005E663E" w:rsidRDefault="005E663E" w:rsidP="005E663E">
      <w:pPr>
        <w:rPr>
          <w:sz w:val="24"/>
          <w:szCs w:val="24"/>
        </w:rPr>
      </w:pPr>
      <w:r>
        <w:rPr>
          <w:sz w:val="24"/>
          <w:szCs w:val="24"/>
        </w:rPr>
        <w:t>Salz, Pfeffer</w:t>
      </w:r>
    </w:p>
    <w:p w14:paraId="7014C41B" w14:textId="77777777" w:rsidR="005E663E" w:rsidRDefault="005E663E" w:rsidP="005E663E">
      <w:pPr>
        <w:rPr>
          <w:sz w:val="24"/>
          <w:szCs w:val="24"/>
        </w:rPr>
      </w:pPr>
      <w:r>
        <w:rPr>
          <w:sz w:val="24"/>
          <w:szCs w:val="24"/>
        </w:rPr>
        <w:t>Je 1 Prise Kurkuma, Ingwerpulver, süßes Paprikapulver</w:t>
      </w:r>
    </w:p>
    <w:p w14:paraId="67B4391E" w14:textId="77777777" w:rsidR="005E663E" w:rsidRDefault="005E663E" w:rsidP="005E663E">
      <w:pPr>
        <w:rPr>
          <w:sz w:val="24"/>
          <w:szCs w:val="24"/>
        </w:rPr>
      </w:pPr>
      <w:r>
        <w:rPr>
          <w:sz w:val="24"/>
          <w:szCs w:val="24"/>
        </w:rPr>
        <w:t>500 g frische Erbsen ohne Schote</w:t>
      </w:r>
    </w:p>
    <w:p w14:paraId="080010BD" w14:textId="77777777" w:rsidR="005E663E" w:rsidRDefault="005E663E" w:rsidP="005E663E">
      <w:pPr>
        <w:rPr>
          <w:sz w:val="24"/>
          <w:szCs w:val="24"/>
        </w:rPr>
      </w:pPr>
      <w:r>
        <w:rPr>
          <w:sz w:val="24"/>
          <w:szCs w:val="24"/>
        </w:rPr>
        <w:t>1 kg junge Möhren</w:t>
      </w:r>
    </w:p>
    <w:p w14:paraId="058ED82A" w14:textId="77777777" w:rsidR="005E663E" w:rsidRDefault="005E663E" w:rsidP="005E663E">
      <w:pPr>
        <w:jc w:val="both"/>
        <w:rPr>
          <w:sz w:val="24"/>
          <w:szCs w:val="24"/>
        </w:rPr>
      </w:pPr>
    </w:p>
    <w:p w14:paraId="54076AE5" w14:textId="77777777" w:rsidR="005E663E" w:rsidRDefault="005E663E" w:rsidP="005E663E">
      <w:pPr>
        <w:jc w:val="both"/>
        <w:rPr>
          <w:sz w:val="24"/>
          <w:szCs w:val="24"/>
        </w:rPr>
      </w:pPr>
      <w:r>
        <w:rPr>
          <w:sz w:val="24"/>
          <w:szCs w:val="24"/>
        </w:rPr>
        <w:t>Zubereitung:</w:t>
      </w:r>
    </w:p>
    <w:p w14:paraId="3B9CB067" w14:textId="77777777" w:rsidR="005E663E" w:rsidRDefault="005E663E" w:rsidP="00B40E8C">
      <w:pPr>
        <w:pStyle w:val="ListParagraph"/>
        <w:numPr>
          <w:ilvl w:val="0"/>
          <w:numId w:val="1243"/>
        </w:numPr>
        <w:spacing w:after="120"/>
        <w:ind w:left="714" w:hanging="357"/>
        <w:contextualSpacing w:val="0"/>
        <w:jc w:val="both"/>
        <w:rPr>
          <w:sz w:val="24"/>
          <w:szCs w:val="24"/>
        </w:rPr>
      </w:pPr>
      <w:r w:rsidRPr="004F6BA2">
        <w:rPr>
          <w:sz w:val="24"/>
          <w:szCs w:val="24"/>
        </w:rPr>
        <w:t>Zwiebeln hacken und in Olivenöl anschwitzen. Hühnerfleisch dazugeben und mit einer zerquetschten Knoblauchzehe leicht anbraten. Ein wenig frische Petersilie, Salz, Pfeffer, Kurkuma, Ingwer- und Paprikapulver hinzugeben und einige Minuten brutzeln lassen.</w:t>
      </w:r>
    </w:p>
    <w:p w14:paraId="052837C3" w14:textId="77777777" w:rsidR="005E663E" w:rsidRPr="004F6BA2" w:rsidRDefault="005E663E" w:rsidP="00B40E8C">
      <w:pPr>
        <w:pStyle w:val="ListParagraph"/>
        <w:numPr>
          <w:ilvl w:val="0"/>
          <w:numId w:val="1243"/>
        </w:numPr>
        <w:spacing w:after="120"/>
        <w:ind w:left="714" w:hanging="357"/>
        <w:contextualSpacing w:val="0"/>
        <w:jc w:val="both"/>
        <w:rPr>
          <w:sz w:val="24"/>
          <w:szCs w:val="24"/>
        </w:rPr>
      </w:pPr>
      <w:r w:rsidRPr="004F6BA2">
        <w:rPr>
          <w:sz w:val="24"/>
          <w:szCs w:val="24"/>
        </w:rPr>
        <w:t xml:space="preserve">Mit einem ½ Liter Wasser auffüllen und weitere 15 Minuten kochen. Die Erbsen und die in Steigen geschnittenen Möhren dazugeben. </w:t>
      </w:r>
    </w:p>
    <w:p w14:paraId="72EFED3B" w14:textId="77777777" w:rsidR="005E663E" w:rsidRDefault="005E663E" w:rsidP="00B40E8C">
      <w:pPr>
        <w:pStyle w:val="ListParagraph"/>
        <w:numPr>
          <w:ilvl w:val="0"/>
          <w:numId w:val="1243"/>
        </w:numPr>
        <w:spacing w:after="120"/>
        <w:ind w:left="714" w:hanging="357"/>
        <w:contextualSpacing w:val="0"/>
        <w:jc w:val="both"/>
        <w:rPr>
          <w:sz w:val="24"/>
          <w:szCs w:val="24"/>
        </w:rPr>
      </w:pPr>
      <w:r w:rsidRPr="004F6BA2">
        <w:rPr>
          <w:sz w:val="24"/>
          <w:szCs w:val="24"/>
        </w:rPr>
        <w:t>30 Minuten auf mittlerer Flamme köcheln lassen. Ziel ist es, einen salzigen Sud zu erhalten, um das Brot einzutunken.</w:t>
      </w:r>
    </w:p>
    <w:p w14:paraId="796CF5E1" w14:textId="77777777" w:rsidR="005E663E" w:rsidRDefault="005E663E" w:rsidP="005E663E">
      <w:pPr>
        <w:rPr>
          <w:sz w:val="24"/>
          <w:szCs w:val="24"/>
        </w:rPr>
      </w:pPr>
      <w:r>
        <w:rPr>
          <w:sz w:val="24"/>
          <w:szCs w:val="24"/>
        </w:rPr>
        <w:br w:type="page"/>
      </w:r>
    </w:p>
    <w:p w14:paraId="5A38FDF8" w14:textId="63D97D9D" w:rsidR="00666407" w:rsidRDefault="00666407" w:rsidP="00666407">
      <w:pPr>
        <w:pStyle w:val="Heading2"/>
        <w:spacing w:after="240"/>
      </w:pPr>
      <w:r>
        <w:lastRenderedPageBreak/>
        <w:t>Coq au vin</w:t>
      </w:r>
      <w:r w:rsidR="00824F81">
        <w:t xml:space="preserve"> Nr. 1</w:t>
      </w:r>
    </w:p>
    <w:p w14:paraId="57740283" w14:textId="77777777" w:rsidR="00666407" w:rsidRDefault="00666407" w:rsidP="00666407">
      <w:pPr>
        <w:jc w:val="both"/>
        <w:rPr>
          <w:sz w:val="24"/>
          <w:szCs w:val="24"/>
        </w:rPr>
      </w:pPr>
      <w:r w:rsidRPr="002007C9">
        <w:rPr>
          <w:sz w:val="24"/>
          <w:szCs w:val="24"/>
          <w:u w:val="single"/>
        </w:rPr>
        <w:t>Zutaten</w:t>
      </w:r>
      <w:r>
        <w:rPr>
          <w:sz w:val="24"/>
          <w:szCs w:val="24"/>
        </w:rPr>
        <w:t xml:space="preserve"> (für 4 Portionen)</w:t>
      </w:r>
    </w:p>
    <w:p w14:paraId="18913941" w14:textId="77777777" w:rsidR="00666407" w:rsidRDefault="00666407" w:rsidP="00666407">
      <w:pPr>
        <w:jc w:val="both"/>
        <w:rPr>
          <w:sz w:val="24"/>
          <w:szCs w:val="24"/>
        </w:rPr>
      </w:pPr>
      <w:r>
        <w:rPr>
          <w:sz w:val="24"/>
          <w:szCs w:val="24"/>
        </w:rPr>
        <w:t>1 Brathähnchen (2,5 – 3 kg)</w:t>
      </w:r>
    </w:p>
    <w:p w14:paraId="164E280A" w14:textId="77777777" w:rsidR="00666407" w:rsidRDefault="00666407" w:rsidP="00666407">
      <w:pPr>
        <w:jc w:val="both"/>
        <w:rPr>
          <w:sz w:val="24"/>
          <w:szCs w:val="24"/>
        </w:rPr>
      </w:pPr>
      <w:r>
        <w:rPr>
          <w:sz w:val="24"/>
          <w:szCs w:val="24"/>
        </w:rPr>
        <w:t>4 EL Pflanzenöl</w:t>
      </w:r>
    </w:p>
    <w:p w14:paraId="4F62CEAA" w14:textId="77777777" w:rsidR="00666407" w:rsidRDefault="00666407" w:rsidP="00666407">
      <w:pPr>
        <w:jc w:val="both"/>
        <w:rPr>
          <w:sz w:val="24"/>
          <w:szCs w:val="24"/>
        </w:rPr>
      </w:pPr>
      <w:r>
        <w:rPr>
          <w:sz w:val="24"/>
          <w:szCs w:val="24"/>
        </w:rPr>
        <w:t>2 in Würfel geschnittene Karotten</w:t>
      </w:r>
    </w:p>
    <w:p w14:paraId="1C9F3118" w14:textId="77777777" w:rsidR="00666407" w:rsidRDefault="00666407" w:rsidP="00666407">
      <w:pPr>
        <w:jc w:val="both"/>
        <w:rPr>
          <w:sz w:val="24"/>
          <w:szCs w:val="24"/>
        </w:rPr>
      </w:pPr>
      <w:r>
        <w:rPr>
          <w:sz w:val="24"/>
          <w:szCs w:val="24"/>
        </w:rPr>
        <w:t>2 in Würfel geschnittene Zwiebeln</w:t>
      </w:r>
    </w:p>
    <w:p w14:paraId="222B1753" w14:textId="77777777" w:rsidR="00666407" w:rsidRDefault="00666407" w:rsidP="00666407">
      <w:pPr>
        <w:jc w:val="both"/>
        <w:rPr>
          <w:sz w:val="24"/>
          <w:szCs w:val="24"/>
        </w:rPr>
      </w:pPr>
      <w:r>
        <w:rPr>
          <w:sz w:val="24"/>
          <w:szCs w:val="24"/>
        </w:rPr>
        <w:t>1 in Scheiben geschnittene Lauchstange</w:t>
      </w:r>
    </w:p>
    <w:p w14:paraId="6A2A8811" w14:textId="77777777" w:rsidR="00666407" w:rsidRDefault="00666407" w:rsidP="00666407">
      <w:pPr>
        <w:jc w:val="both"/>
        <w:rPr>
          <w:sz w:val="24"/>
          <w:szCs w:val="24"/>
        </w:rPr>
      </w:pPr>
      <w:r>
        <w:rPr>
          <w:sz w:val="24"/>
          <w:szCs w:val="24"/>
        </w:rPr>
        <w:t>2 EL geschälter, klein geschnittener Sellerie</w:t>
      </w:r>
    </w:p>
    <w:p w14:paraId="7CB2E7DD" w14:textId="77777777" w:rsidR="00666407" w:rsidRDefault="00666407" w:rsidP="00666407">
      <w:pPr>
        <w:jc w:val="both"/>
        <w:rPr>
          <w:sz w:val="24"/>
          <w:szCs w:val="24"/>
        </w:rPr>
      </w:pPr>
      <w:r>
        <w:rPr>
          <w:sz w:val="24"/>
          <w:szCs w:val="24"/>
        </w:rPr>
        <w:t>2 Knoblauchzehen</w:t>
      </w:r>
    </w:p>
    <w:p w14:paraId="7675F481" w14:textId="77777777" w:rsidR="00666407" w:rsidRDefault="00666407" w:rsidP="00666407">
      <w:pPr>
        <w:jc w:val="both"/>
        <w:rPr>
          <w:sz w:val="24"/>
          <w:szCs w:val="24"/>
        </w:rPr>
      </w:pPr>
      <w:r>
        <w:rPr>
          <w:sz w:val="24"/>
          <w:szCs w:val="24"/>
        </w:rPr>
        <w:t>2 TL Tomatenmark</w:t>
      </w:r>
    </w:p>
    <w:p w14:paraId="2631F65F" w14:textId="77777777" w:rsidR="00666407" w:rsidRDefault="00666407" w:rsidP="00666407">
      <w:pPr>
        <w:jc w:val="both"/>
        <w:rPr>
          <w:sz w:val="24"/>
          <w:szCs w:val="24"/>
        </w:rPr>
      </w:pPr>
      <w:r>
        <w:rPr>
          <w:sz w:val="24"/>
          <w:szCs w:val="24"/>
        </w:rPr>
        <w:t>1,5 l Spätburgunder</w:t>
      </w:r>
    </w:p>
    <w:p w14:paraId="65C55794" w14:textId="77777777" w:rsidR="00666407" w:rsidRDefault="00666407" w:rsidP="00666407">
      <w:pPr>
        <w:jc w:val="both"/>
        <w:rPr>
          <w:sz w:val="24"/>
          <w:szCs w:val="24"/>
        </w:rPr>
      </w:pPr>
      <w:r>
        <w:rPr>
          <w:sz w:val="24"/>
          <w:szCs w:val="24"/>
        </w:rPr>
        <w:t>5 Lorbeerblätter</w:t>
      </w:r>
    </w:p>
    <w:p w14:paraId="5EBDA407" w14:textId="77777777" w:rsidR="00666407" w:rsidRDefault="00666407" w:rsidP="00666407">
      <w:pPr>
        <w:jc w:val="both"/>
        <w:rPr>
          <w:sz w:val="24"/>
          <w:szCs w:val="24"/>
        </w:rPr>
      </w:pPr>
      <w:r>
        <w:rPr>
          <w:sz w:val="24"/>
          <w:szCs w:val="24"/>
        </w:rPr>
        <w:t>5 Pfefferkörner</w:t>
      </w:r>
    </w:p>
    <w:p w14:paraId="2C4A8386" w14:textId="77777777" w:rsidR="00666407" w:rsidRDefault="00666407" w:rsidP="00666407">
      <w:pPr>
        <w:jc w:val="both"/>
        <w:rPr>
          <w:sz w:val="24"/>
          <w:szCs w:val="24"/>
        </w:rPr>
      </w:pPr>
      <w:r>
        <w:rPr>
          <w:sz w:val="24"/>
          <w:szCs w:val="24"/>
        </w:rPr>
        <w:t>3 Wacholderbeeren</w:t>
      </w:r>
    </w:p>
    <w:p w14:paraId="41A4837F" w14:textId="77777777" w:rsidR="00666407" w:rsidRDefault="00666407" w:rsidP="00666407">
      <w:pPr>
        <w:jc w:val="both"/>
        <w:rPr>
          <w:sz w:val="24"/>
          <w:szCs w:val="24"/>
        </w:rPr>
      </w:pPr>
      <w:r>
        <w:rPr>
          <w:sz w:val="24"/>
          <w:szCs w:val="24"/>
        </w:rPr>
        <w:t>Je 1 Rosmarin und Thymianzweig</w:t>
      </w:r>
    </w:p>
    <w:p w14:paraId="5F55747A" w14:textId="77777777" w:rsidR="00666407" w:rsidRDefault="00666407" w:rsidP="00666407">
      <w:pPr>
        <w:jc w:val="both"/>
        <w:rPr>
          <w:sz w:val="24"/>
          <w:szCs w:val="24"/>
        </w:rPr>
      </w:pPr>
      <w:r>
        <w:rPr>
          <w:sz w:val="24"/>
          <w:szCs w:val="24"/>
        </w:rPr>
        <w:t>1 geschälte große mehlige Kartoffel</w:t>
      </w:r>
    </w:p>
    <w:p w14:paraId="6C626840" w14:textId="77777777" w:rsidR="00666407" w:rsidRDefault="00666407" w:rsidP="00666407">
      <w:pPr>
        <w:jc w:val="both"/>
        <w:rPr>
          <w:sz w:val="24"/>
          <w:szCs w:val="24"/>
        </w:rPr>
      </w:pPr>
    </w:p>
    <w:p w14:paraId="164649BA" w14:textId="77777777" w:rsidR="00666407" w:rsidRDefault="00666407" w:rsidP="00666407">
      <w:pPr>
        <w:jc w:val="both"/>
        <w:rPr>
          <w:sz w:val="24"/>
          <w:szCs w:val="24"/>
        </w:rPr>
      </w:pPr>
      <w:r>
        <w:rPr>
          <w:sz w:val="24"/>
          <w:szCs w:val="24"/>
        </w:rPr>
        <w:t>Zubereitung:</w:t>
      </w:r>
    </w:p>
    <w:p w14:paraId="21871C65" w14:textId="77777777" w:rsidR="00666407" w:rsidRDefault="00666407" w:rsidP="00B40E8C">
      <w:pPr>
        <w:pStyle w:val="ListParagraph"/>
        <w:numPr>
          <w:ilvl w:val="0"/>
          <w:numId w:val="1246"/>
        </w:numPr>
        <w:spacing w:after="120"/>
        <w:ind w:left="714" w:hanging="357"/>
        <w:contextualSpacing w:val="0"/>
        <w:jc w:val="both"/>
        <w:rPr>
          <w:sz w:val="24"/>
          <w:szCs w:val="24"/>
        </w:rPr>
      </w:pPr>
      <w:r w:rsidRPr="000A0A94">
        <w:rPr>
          <w:sz w:val="24"/>
          <w:szCs w:val="24"/>
        </w:rPr>
        <w:t>Hähnchen in je 4 Brust- und Keulenstücke teilen. Salzen und pfeffern. Öl erhitzen und Fleisch darin anbraten. Karotten, Zwiebeln, Lauch, Sellerie, Knoblauch mit anschwitzen. Tomatenmark einrühren. Mit etwas Spätburgunder ablöschen. Lorbeer, Pfefferkörner, Wacholder, Rosmarin und Thymian einlegen. Kartoffel zur Bindung einreiben.</w:t>
      </w:r>
    </w:p>
    <w:p w14:paraId="57590E87" w14:textId="77777777" w:rsidR="00666407" w:rsidRPr="000A0A94" w:rsidRDefault="00666407" w:rsidP="00B40E8C">
      <w:pPr>
        <w:pStyle w:val="ListParagraph"/>
        <w:numPr>
          <w:ilvl w:val="0"/>
          <w:numId w:val="1246"/>
        </w:numPr>
        <w:spacing w:after="120"/>
        <w:ind w:left="714" w:hanging="357"/>
        <w:contextualSpacing w:val="0"/>
        <w:jc w:val="both"/>
        <w:rPr>
          <w:sz w:val="24"/>
          <w:szCs w:val="24"/>
        </w:rPr>
      </w:pPr>
      <w:r w:rsidRPr="000A0A94">
        <w:rPr>
          <w:sz w:val="24"/>
          <w:szCs w:val="24"/>
        </w:rPr>
        <w:t>Restlichen Wein angießen. Topf mit Deckel verschließen und ca. 1 Stunde bei niedriger Hitze köcheln lassen. Fleisch entnehmen. Sud mit Pürierstab pürieren, durch ein Sieb geben und auf die Hälfte einköcheln lassen und abschmecken. Geflügelteile einlegen.</w:t>
      </w:r>
    </w:p>
    <w:p w14:paraId="0E8F47F5" w14:textId="77777777" w:rsidR="00666407" w:rsidRDefault="00666407" w:rsidP="00B40E8C">
      <w:pPr>
        <w:pStyle w:val="ListParagraph"/>
        <w:numPr>
          <w:ilvl w:val="0"/>
          <w:numId w:val="1246"/>
        </w:numPr>
        <w:spacing w:after="120"/>
        <w:ind w:left="714" w:hanging="357"/>
        <w:contextualSpacing w:val="0"/>
        <w:jc w:val="both"/>
        <w:rPr>
          <w:sz w:val="24"/>
          <w:szCs w:val="24"/>
        </w:rPr>
      </w:pPr>
      <w:r w:rsidRPr="000A0A94">
        <w:rPr>
          <w:sz w:val="24"/>
          <w:szCs w:val="24"/>
        </w:rPr>
        <w:t xml:space="preserve">Als Beilage eigenem sich Karotten, Perlzwiebeln, geschmorte Tomatenviertel, Frühlingszwiebeln. </w:t>
      </w:r>
    </w:p>
    <w:p w14:paraId="29C83F99" w14:textId="77777777" w:rsidR="00666407" w:rsidRDefault="00666407" w:rsidP="00666407">
      <w:pPr>
        <w:jc w:val="both"/>
        <w:rPr>
          <w:sz w:val="24"/>
          <w:szCs w:val="24"/>
        </w:rPr>
      </w:pPr>
    </w:p>
    <w:p w14:paraId="023C8FE7" w14:textId="77777777" w:rsidR="00666407" w:rsidRPr="00CB4418" w:rsidRDefault="00666407" w:rsidP="00666407">
      <w:pPr>
        <w:ind w:left="1416" w:hanging="1416"/>
        <w:jc w:val="both"/>
        <w:rPr>
          <w:sz w:val="24"/>
          <w:szCs w:val="24"/>
        </w:rPr>
      </w:pPr>
      <w:r>
        <w:rPr>
          <w:sz w:val="24"/>
          <w:szCs w:val="24"/>
        </w:rPr>
        <w:t>Kommentar:</w:t>
      </w:r>
      <w:r>
        <w:rPr>
          <w:sz w:val="24"/>
          <w:szCs w:val="24"/>
        </w:rPr>
        <w:tab/>
        <w:t xml:space="preserve">Dieses Gericht hat Simon als kleiner Junge von 4 Jahren besonders gerne gegessen. Vielleicht war er einfach auch nur immer beschwipst </w:t>
      </w:r>
      <w:r w:rsidRPr="00CB4418">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1B221B45" w14:textId="77777777" w:rsidR="005E663E" w:rsidRDefault="005E663E">
      <w:pPr>
        <w:rPr>
          <w:rFonts w:asciiTheme="majorHAnsi" w:eastAsiaTheme="majorEastAsia" w:hAnsiTheme="majorHAnsi" w:cstheme="majorBidi"/>
          <w:color w:val="2F5496" w:themeColor="accent1" w:themeShade="BF"/>
          <w:sz w:val="26"/>
          <w:szCs w:val="26"/>
        </w:rPr>
      </w:pPr>
      <w:r>
        <w:br w:type="page"/>
      </w:r>
    </w:p>
    <w:p w14:paraId="4A4CFC0A" w14:textId="36EE38E3" w:rsidR="00025D45" w:rsidRPr="00B63E55" w:rsidRDefault="00025D45" w:rsidP="00025D45">
      <w:pPr>
        <w:pStyle w:val="Heading2"/>
        <w:spacing w:after="240"/>
      </w:pPr>
      <w:r w:rsidRPr="00B63E55">
        <w:lastRenderedPageBreak/>
        <w:t>Coq au Vin</w:t>
      </w:r>
      <w:r w:rsidR="00824F81">
        <w:t xml:space="preserve"> Nr. 2</w:t>
      </w:r>
      <w:r>
        <w:rPr>
          <w:rStyle w:val="FootnoteReference"/>
        </w:rPr>
        <w:footnoteReference w:id="422"/>
      </w:r>
    </w:p>
    <w:p w14:paraId="066DE3E7" w14:textId="77777777" w:rsidR="00025D45" w:rsidRPr="00B63E55" w:rsidRDefault="00025D45" w:rsidP="00025D45">
      <w:pPr>
        <w:rPr>
          <w:sz w:val="24"/>
          <w:szCs w:val="24"/>
        </w:rPr>
      </w:pPr>
      <w:r w:rsidRPr="00CC088C">
        <w:rPr>
          <w:sz w:val="24"/>
          <w:szCs w:val="24"/>
          <w:u w:val="single"/>
        </w:rPr>
        <w:t>Zutaten</w:t>
      </w:r>
      <w:r w:rsidRPr="00B63E55">
        <w:rPr>
          <w:sz w:val="24"/>
          <w:szCs w:val="24"/>
        </w:rPr>
        <w:t xml:space="preserve"> </w:t>
      </w:r>
      <w:r>
        <w:rPr>
          <w:sz w:val="24"/>
          <w:szCs w:val="24"/>
        </w:rPr>
        <w:t>(</w:t>
      </w:r>
      <w:r w:rsidRPr="00B63E55">
        <w:rPr>
          <w:sz w:val="24"/>
          <w:szCs w:val="24"/>
        </w:rPr>
        <w:t>für 4 Personen</w:t>
      </w:r>
      <w:r>
        <w:rPr>
          <w:sz w:val="24"/>
          <w:szCs w:val="24"/>
        </w:rPr>
        <w:t>)</w:t>
      </w:r>
      <w:r w:rsidRPr="00B63E55">
        <w:rPr>
          <w:sz w:val="24"/>
          <w:szCs w:val="24"/>
        </w:rPr>
        <w:t>:</w:t>
      </w:r>
    </w:p>
    <w:p w14:paraId="40CCC758" w14:textId="77777777" w:rsidR="00025D45" w:rsidRPr="00B63E55" w:rsidRDefault="00025D45" w:rsidP="00025D45">
      <w:pPr>
        <w:rPr>
          <w:sz w:val="24"/>
          <w:szCs w:val="24"/>
        </w:rPr>
      </w:pPr>
      <w:r w:rsidRPr="00B63E55">
        <w:rPr>
          <w:sz w:val="24"/>
          <w:szCs w:val="24"/>
        </w:rPr>
        <w:t>1 Poularde (etwa 1,2 kg)</w:t>
      </w:r>
    </w:p>
    <w:p w14:paraId="0B085E2D" w14:textId="77777777" w:rsidR="00025D45" w:rsidRPr="00B63E55" w:rsidRDefault="00025D45" w:rsidP="00025D45">
      <w:pPr>
        <w:rPr>
          <w:sz w:val="24"/>
          <w:szCs w:val="24"/>
        </w:rPr>
      </w:pPr>
      <w:r w:rsidRPr="00B63E55">
        <w:rPr>
          <w:sz w:val="24"/>
          <w:szCs w:val="24"/>
        </w:rPr>
        <w:t>Salz</w:t>
      </w:r>
    </w:p>
    <w:p w14:paraId="5B11AAB4" w14:textId="77777777" w:rsidR="00025D45" w:rsidRPr="00B63E55" w:rsidRDefault="00025D45" w:rsidP="00025D45">
      <w:pPr>
        <w:rPr>
          <w:sz w:val="24"/>
          <w:szCs w:val="24"/>
        </w:rPr>
      </w:pPr>
      <w:r w:rsidRPr="00B63E55">
        <w:rPr>
          <w:sz w:val="24"/>
          <w:szCs w:val="24"/>
        </w:rPr>
        <w:t>Schwarzer Pfeffer aus der Mühle</w:t>
      </w:r>
    </w:p>
    <w:p w14:paraId="4FCEAABC" w14:textId="77777777" w:rsidR="00025D45" w:rsidRPr="00B63E55" w:rsidRDefault="00025D45" w:rsidP="00025D45">
      <w:pPr>
        <w:rPr>
          <w:sz w:val="24"/>
          <w:szCs w:val="24"/>
        </w:rPr>
      </w:pPr>
      <w:r w:rsidRPr="00B63E55">
        <w:rPr>
          <w:sz w:val="24"/>
          <w:szCs w:val="24"/>
        </w:rPr>
        <w:t>Etwa 2 EL Mehl zum Bestäuben</w:t>
      </w:r>
    </w:p>
    <w:p w14:paraId="4678C4FD" w14:textId="77777777" w:rsidR="00025D45" w:rsidRPr="00B63E55" w:rsidRDefault="00025D45" w:rsidP="00025D45">
      <w:pPr>
        <w:rPr>
          <w:sz w:val="24"/>
          <w:szCs w:val="24"/>
        </w:rPr>
      </w:pPr>
      <w:r w:rsidRPr="00B63E55">
        <w:rPr>
          <w:sz w:val="24"/>
          <w:szCs w:val="24"/>
        </w:rPr>
        <w:t>200 g Schalotten (oder kleine Zwiebelchen)</w:t>
      </w:r>
    </w:p>
    <w:p w14:paraId="2229FDD2" w14:textId="77777777" w:rsidR="00025D45" w:rsidRPr="00B63E55" w:rsidRDefault="00025D45" w:rsidP="00025D45">
      <w:pPr>
        <w:rPr>
          <w:sz w:val="24"/>
          <w:szCs w:val="24"/>
        </w:rPr>
      </w:pPr>
      <w:r w:rsidRPr="00B63E55">
        <w:rPr>
          <w:sz w:val="24"/>
          <w:szCs w:val="24"/>
        </w:rPr>
        <w:t>200 g kleine Champignons</w:t>
      </w:r>
    </w:p>
    <w:p w14:paraId="3FFB27F2" w14:textId="77777777" w:rsidR="00025D45" w:rsidRPr="00B63E55" w:rsidRDefault="00025D45" w:rsidP="00025D45">
      <w:pPr>
        <w:rPr>
          <w:sz w:val="24"/>
          <w:szCs w:val="24"/>
        </w:rPr>
      </w:pPr>
      <w:r w:rsidRPr="00B63E55">
        <w:rPr>
          <w:sz w:val="24"/>
          <w:szCs w:val="24"/>
        </w:rPr>
        <w:t>100 g durchwachsener Speck</w:t>
      </w:r>
    </w:p>
    <w:p w14:paraId="213853C5" w14:textId="77777777" w:rsidR="00025D45" w:rsidRPr="00B63E55" w:rsidRDefault="00025D45" w:rsidP="00025D45">
      <w:pPr>
        <w:rPr>
          <w:sz w:val="24"/>
          <w:szCs w:val="24"/>
        </w:rPr>
      </w:pPr>
      <w:r w:rsidRPr="00B63E55">
        <w:rPr>
          <w:sz w:val="24"/>
          <w:szCs w:val="24"/>
        </w:rPr>
        <w:t>1 Lorbeerblatt</w:t>
      </w:r>
    </w:p>
    <w:p w14:paraId="08F272C7" w14:textId="77777777" w:rsidR="00025D45" w:rsidRPr="00B63E55" w:rsidRDefault="00025D45" w:rsidP="00025D45">
      <w:pPr>
        <w:rPr>
          <w:sz w:val="24"/>
          <w:szCs w:val="24"/>
        </w:rPr>
      </w:pPr>
      <w:r w:rsidRPr="00B63E55">
        <w:rPr>
          <w:sz w:val="24"/>
          <w:szCs w:val="24"/>
        </w:rPr>
        <w:t>1 Zweig Thymian</w:t>
      </w:r>
    </w:p>
    <w:p w14:paraId="5829F756" w14:textId="77777777" w:rsidR="00025D45" w:rsidRPr="00B63E55" w:rsidRDefault="00025D45" w:rsidP="00025D45">
      <w:pPr>
        <w:rPr>
          <w:sz w:val="24"/>
          <w:szCs w:val="24"/>
        </w:rPr>
      </w:pPr>
      <w:r w:rsidRPr="00B63E55">
        <w:rPr>
          <w:sz w:val="24"/>
          <w:szCs w:val="24"/>
        </w:rPr>
        <w:t>1 Zweig Rosmarin</w:t>
      </w:r>
    </w:p>
    <w:p w14:paraId="5D027D2D" w14:textId="77777777" w:rsidR="00025D45" w:rsidRPr="00B63E55" w:rsidRDefault="00025D45" w:rsidP="00025D45">
      <w:pPr>
        <w:rPr>
          <w:sz w:val="24"/>
          <w:szCs w:val="24"/>
        </w:rPr>
      </w:pPr>
      <w:r w:rsidRPr="00B63E55">
        <w:rPr>
          <w:sz w:val="24"/>
          <w:szCs w:val="24"/>
        </w:rPr>
        <w:t>1 Bund glatte Petersilie</w:t>
      </w:r>
    </w:p>
    <w:p w14:paraId="43890682" w14:textId="77777777" w:rsidR="00025D45" w:rsidRPr="00B63E55" w:rsidRDefault="00025D45" w:rsidP="00025D45">
      <w:pPr>
        <w:rPr>
          <w:sz w:val="24"/>
          <w:szCs w:val="24"/>
        </w:rPr>
      </w:pPr>
      <w:r w:rsidRPr="00B63E55">
        <w:rPr>
          <w:sz w:val="24"/>
          <w:szCs w:val="24"/>
        </w:rPr>
        <w:t>2 EL Butterschmalz</w:t>
      </w:r>
    </w:p>
    <w:p w14:paraId="7ACB76ED" w14:textId="77777777" w:rsidR="00025D45" w:rsidRPr="00B63E55" w:rsidRDefault="00025D45" w:rsidP="00025D45">
      <w:pPr>
        <w:rPr>
          <w:sz w:val="24"/>
          <w:szCs w:val="24"/>
        </w:rPr>
      </w:pPr>
      <w:r w:rsidRPr="00B63E55">
        <w:rPr>
          <w:sz w:val="24"/>
          <w:szCs w:val="24"/>
        </w:rPr>
        <w:t>4 cl Cognac</w:t>
      </w:r>
    </w:p>
    <w:p w14:paraId="6A9E49CC" w14:textId="77777777" w:rsidR="00025D45" w:rsidRPr="00B63E55" w:rsidRDefault="00025D45" w:rsidP="00025D45">
      <w:pPr>
        <w:rPr>
          <w:sz w:val="24"/>
          <w:szCs w:val="24"/>
        </w:rPr>
      </w:pPr>
      <w:r w:rsidRPr="00B63E55">
        <w:rPr>
          <w:sz w:val="24"/>
          <w:szCs w:val="24"/>
        </w:rPr>
        <w:t>¾ l kräftiger Rotwein</w:t>
      </w:r>
    </w:p>
    <w:p w14:paraId="5581FFEF" w14:textId="77777777" w:rsidR="00025D45" w:rsidRPr="00B63E55" w:rsidRDefault="00025D45" w:rsidP="00025D45">
      <w:pPr>
        <w:rPr>
          <w:sz w:val="24"/>
          <w:szCs w:val="24"/>
        </w:rPr>
      </w:pPr>
      <w:r w:rsidRPr="00B63E55">
        <w:rPr>
          <w:sz w:val="24"/>
          <w:szCs w:val="24"/>
        </w:rPr>
        <w:t>2 Knoblauchzehen</w:t>
      </w:r>
    </w:p>
    <w:p w14:paraId="77445215" w14:textId="77777777" w:rsidR="00025D45" w:rsidRPr="00B63E55" w:rsidRDefault="00025D45" w:rsidP="00025D45">
      <w:pPr>
        <w:rPr>
          <w:sz w:val="24"/>
          <w:szCs w:val="24"/>
        </w:rPr>
      </w:pPr>
      <w:r w:rsidRPr="00B63E55">
        <w:rPr>
          <w:sz w:val="24"/>
          <w:szCs w:val="24"/>
        </w:rPr>
        <w:t>Frisch geriebene Muskatnuß</w:t>
      </w:r>
    </w:p>
    <w:p w14:paraId="130DDCCD" w14:textId="77777777" w:rsidR="00025D45" w:rsidRPr="00B63E55" w:rsidRDefault="00025D45" w:rsidP="00025D45">
      <w:pPr>
        <w:rPr>
          <w:sz w:val="24"/>
          <w:szCs w:val="24"/>
        </w:rPr>
      </w:pPr>
      <w:r w:rsidRPr="00B63E55">
        <w:rPr>
          <w:sz w:val="24"/>
          <w:szCs w:val="24"/>
        </w:rPr>
        <w:t>1 Prise Zucker</w:t>
      </w:r>
    </w:p>
    <w:p w14:paraId="15DC70FA" w14:textId="77777777" w:rsidR="00025D45" w:rsidRPr="00B63E55" w:rsidRDefault="00025D45" w:rsidP="00025D45">
      <w:pPr>
        <w:rPr>
          <w:sz w:val="24"/>
          <w:szCs w:val="24"/>
        </w:rPr>
      </w:pPr>
      <w:r w:rsidRPr="00B63E55">
        <w:rPr>
          <w:sz w:val="24"/>
          <w:szCs w:val="24"/>
        </w:rPr>
        <w:t>Baguette</w:t>
      </w:r>
    </w:p>
    <w:p w14:paraId="44E6EBC1" w14:textId="77777777" w:rsidR="00025D45" w:rsidRDefault="00025D45" w:rsidP="00025D45">
      <w:pPr>
        <w:pStyle w:val="ListParagraph"/>
        <w:rPr>
          <w:sz w:val="24"/>
          <w:szCs w:val="24"/>
        </w:rPr>
      </w:pPr>
    </w:p>
    <w:p w14:paraId="69EF2925" w14:textId="77777777" w:rsidR="00025D45" w:rsidRPr="00B63E55" w:rsidRDefault="00025D45" w:rsidP="00025D45">
      <w:pPr>
        <w:rPr>
          <w:sz w:val="24"/>
          <w:szCs w:val="24"/>
        </w:rPr>
      </w:pPr>
      <w:r w:rsidRPr="00B63E55">
        <w:rPr>
          <w:sz w:val="24"/>
          <w:szCs w:val="24"/>
        </w:rPr>
        <w:t xml:space="preserve">Zubereitungszeit: etwa 2 </w:t>
      </w:r>
      <w:r>
        <w:rPr>
          <w:sz w:val="24"/>
          <w:szCs w:val="24"/>
        </w:rPr>
        <w:t>S</w:t>
      </w:r>
      <w:r w:rsidRPr="00B63E55">
        <w:rPr>
          <w:sz w:val="24"/>
          <w:szCs w:val="24"/>
        </w:rPr>
        <w:t>tunden 30 Min.</w:t>
      </w:r>
    </w:p>
    <w:p w14:paraId="170A6F13" w14:textId="77777777" w:rsidR="00025D45" w:rsidRPr="00E8263D" w:rsidRDefault="00025D45" w:rsidP="00B40E8C">
      <w:pPr>
        <w:pStyle w:val="ListParagraph"/>
        <w:numPr>
          <w:ilvl w:val="0"/>
          <w:numId w:val="1490"/>
        </w:numPr>
        <w:spacing w:after="120"/>
        <w:ind w:left="714" w:hanging="357"/>
        <w:contextualSpacing w:val="0"/>
        <w:jc w:val="both"/>
        <w:rPr>
          <w:sz w:val="24"/>
          <w:szCs w:val="24"/>
        </w:rPr>
      </w:pPr>
      <w:r w:rsidRPr="00E8263D">
        <w:rPr>
          <w:sz w:val="24"/>
          <w:szCs w:val="24"/>
        </w:rPr>
        <w:t>Die küchenfertige Poularde in 8 Teile zerlegen, salzen und pfeffern, rundum dünn mit Mehl bestäuben. Die Schalotten oder Zwiebelchen pellen, die Champignons putzen und abreiben, den Speck in feine Streifen schneiden.</w:t>
      </w:r>
    </w:p>
    <w:p w14:paraId="0653DE55" w14:textId="77777777" w:rsidR="00025D45" w:rsidRPr="00E8263D" w:rsidRDefault="00025D45" w:rsidP="00B40E8C">
      <w:pPr>
        <w:pStyle w:val="ListParagraph"/>
        <w:numPr>
          <w:ilvl w:val="0"/>
          <w:numId w:val="1490"/>
        </w:numPr>
        <w:spacing w:after="120"/>
        <w:ind w:left="714" w:hanging="357"/>
        <w:contextualSpacing w:val="0"/>
        <w:jc w:val="both"/>
        <w:rPr>
          <w:sz w:val="24"/>
          <w:szCs w:val="24"/>
        </w:rPr>
      </w:pPr>
      <w:r w:rsidRPr="00E8263D">
        <w:rPr>
          <w:sz w:val="24"/>
          <w:szCs w:val="24"/>
        </w:rPr>
        <w:t>Ein Kräutersträußchen (Bouquet garni) binden aus dem Lorbeerblatt, dem Thymian- und Rosmarinzweig und den Petersilienstängeln. Die Petersilienblättchen für später aufheben.</w:t>
      </w:r>
    </w:p>
    <w:p w14:paraId="5A851FB8" w14:textId="77777777" w:rsidR="00025D45" w:rsidRPr="00E8263D" w:rsidRDefault="00025D45" w:rsidP="00B40E8C">
      <w:pPr>
        <w:pStyle w:val="ListParagraph"/>
        <w:numPr>
          <w:ilvl w:val="0"/>
          <w:numId w:val="1490"/>
        </w:numPr>
        <w:spacing w:after="120"/>
        <w:ind w:left="714" w:hanging="357"/>
        <w:contextualSpacing w:val="0"/>
        <w:jc w:val="both"/>
        <w:rPr>
          <w:sz w:val="24"/>
          <w:szCs w:val="24"/>
        </w:rPr>
      </w:pPr>
      <w:r w:rsidRPr="00E8263D">
        <w:rPr>
          <w:sz w:val="24"/>
          <w:szCs w:val="24"/>
        </w:rPr>
        <w:lastRenderedPageBreak/>
        <w:t xml:space="preserve">In einem Schmortopf 1 EL Butterschmalz erhitzen. Die Schalotten, den Speck und die Champignons hineingeben und bei mittlerer Hitze unter häufigem Rühren etwa 5 Min. braten. Wieder aus dem Topf nehmen und beiseitestellen. </w:t>
      </w:r>
    </w:p>
    <w:p w14:paraId="401EC291" w14:textId="77777777" w:rsidR="00025D45" w:rsidRPr="00E8263D" w:rsidRDefault="00025D45" w:rsidP="00B40E8C">
      <w:pPr>
        <w:pStyle w:val="ListParagraph"/>
        <w:numPr>
          <w:ilvl w:val="0"/>
          <w:numId w:val="1490"/>
        </w:numPr>
        <w:spacing w:after="120"/>
        <w:ind w:left="714" w:hanging="357"/>
        <w:contextualSpacing w:val="0"/>
        <w:jc w:val="both"/>
        <w:rPr>
          <w:sz w:val="24"/>
          <w:szCs w:val="24"/>
        </w:rPr>
      </w:pPr>
      <w:r w:rsidRPr="00E8263D">
        <w:rPr>
          <w:sz w:val="24"/>
          <w:szCs w:val="24"/>
        </w:rPr>
        <w:t>Das übrige Butterschmalz erhitzen, die Poulardenteile rundum schön bräunen. Mit Cognac ablöschen und kräftig aufkochen.</w:t>
      </w:r>
    </w:p>
    <w:p w14:paraId="771AFDA7" w14:textId="77777777" w:rsidR="00025D45" w:rsidRPr="00E8263D" w:rsidRDefault="00025D45" w:rsidP="00B40E8C">
      <w:pPr>
        <w:pStyle w:val="ListParagraph"/>
        <w:numPr>
          <w:ilvl w:val="0"/>
          <w:numId w:val="1490"/>
        </w:numPr>
        <w:spacing w:after="120"/>
        <w:ind w:left="714" w:hanging="357"/>
        <w:contextualSpacing w:val="0"/>
        <w:jc w:val="both"/>
        <w:rPr>
          <w:sz w:val="24"/>
          <w:szCs w:val="24"/>
        </w:rPr>
      </w:pPr>
      <w:r w:rsidRPr="00E8263D">
        <w:rPr>
          <w:sz w:val="24"/>
          <w:szCs w:val="24"/>
        </w:rPr>
        <w:t>Den Rotwein angießen und das Kräutersträußchen hineingeben. Mit 2 grob gehackten Knoblauchzehen, Salz, Pfeffer, etwas Muskat und 1 Prise Zucker würzen. Zugedeckt etwa 1 Std. 15 Min. bei milder Hitze schmoren.</w:t>
      </w:r>
    </w:p>
    <w:p w14:paraId="6181ECB9" w14:textId="77777777" w:rsidR="00025D45" w:rsidRPr="00E8263D" w:rsidRDefault="00025D45" w:rsidP="00B40E8C">
      <w:pPr>
        <w:pStyle w:val="ListParagraph"/>
        <w:numPr>
          <w:ilvl w:val="0"/>
          <w:numId w:val="1490"/>
        </w:numPr>
        <w:spacing w:after="120"/>
        <w:ind w:left="714" w:hanging="357"/>
        <w:contextualSpacing w:val="0"/>
        <w:jc w:val="both"/>
        <w:rPr>
          <w:sz w:val="24"/>
          <w:szCs w:val="24"/>
        </w:rPr>
      </w:pPr>
      <w:r w:rsidRPr="00E8263D">
        <w:rPr>
          <w:sz w:val="24"/>
          <w:szCs w:val="24"/>
        </w:rPr>
        <w:t>Die Geflügelteile und das Kräutersträußchen aus dem Topf nehmen. Die Sauce einköcheln lassen, mit Salz, Pfeffer und Muskat abschmecken.</w:t>
      </w:r>
    </w:p>
    <w:p w14:paraId="50635531" w14:textId="77777777" w:rsidR="00025D45" w:rsidRPr="00E8263D" w:rsidRDefault="00025D45" w:rsidP="00B40E8C">
      <w:pPr>
        <w:pStyle w:val="ListParagraph"/>
        <w:numPr>
          <w:ilvl w:val="0"/>
          <w:numId w:val="1490"/>
        </w:numPr>
        <w:spacing w:after="120"/>
        <w:ind w:left="714" w:hanging="357"/>
        <w:contextualSpacing w:val="0"/>
        <w:jc w:val="both"/>
        <w:rPr>
          <w:sz w:val="24"/>
          <w:szCs w:val="24"/>
        </w:rPr>
      </w:pPr>
      <w:r w:rsidRPr="00E8263D">
        <w:rPr>
          <w:sz w:val="24"/>
          <w:szCs w:val="24"/>
        </w:rPr>
        <w:t>Das Geflügel wieder in die Sauce legen, Schalotten, Champignons und Speck darauf verteilen. Zugedeckt nochmals etwa 20 Min. sanft garen. Die Petersilienblättchen grob hacken und auf das Hähnchen streuen. Mit dem Baguette servieren.</w:t>
      </w:r>
    </w:p>
    <w:p w14:paraId="0DC8066E" w14:textId="02AD300E" w:rsidR="00025D45" w:rsidRDefault="00025D45" w:rsidP="00025D45">
      <w:pPr>
        <w:pStyle w:val="Heading2"/>
        <w:spacing w:after="240"/>
      </w:pPr>
      <w:r>
        <w:br w:type="page"/>
      </w:r>
      <w:r>
        <w:lastRenderedPageBreak/>
        <w:t xml:space="preserve">Coq au vin </w:t>
      </w:r>
      <w:r w:rsidR="00824F81">
        <w:t>Nr. 3</w:t>
      </w:r>
      <w:r>
        <w:rPr>
          <w:rStyle w:val="FootnoteReference"/>
        </w:rPr>
        <w:footnoteReference w:id="423"/>
      </w:r>
    </w:p>
    <w:p w14:paraId="4DAB6454" w14:textId="77777777" w:rsidR="00025D45" w:rsidRDefault="00025D45" w:rsidP="00025D45">
      <w:pPr>
        <w:rPr>
          <w:sz w:val="24"/>
          <w:szCs w:val="24"/>
        </w:rPr>
      </w:pPr>
      <w:r w:rsidRPr="00764261">
        <w:rPr>
          <w:sz w:val="24"/>
          <w:szCs w:val="24"/>
          <w:u w:val="single"/>
        </w:rPr>
        <w:t>Zutaten</w:t>
      </w:r>
      <w:r>
        <w:rPr>
          <w:sz w:val="24"/>
          <w:szCs w:val="24"/>
        </w:rPr>
        <w:t xml:space="preserve"> (für 6 Personen)</w:t>
      </w:r>
    </w:p>
    <w:p w14:paraId="4334D776" w14:textId="77777777" w:rsidR="00025D45" w:rsidRDefault="00025D45" w:rsidP="00025D45">
      <w:pPr>
        <w:rPr>
          <w:sz w:val="24"/>
          <w:szCs w:val="24"/>
        </w:rPr>
      </w:pPr>
      <w:r>
        <w:rPr>
          <w:sz w:val="24"/>
          <w:szCs w:val="24"/>
        </w:rPr>
        <w:t>1 Poularde (ca. 2 kg, in 8 Teile zerlegt)</w:t>
      </w:r>
    </w:p>
    <w:p w14:paraId="5D3AA7C0" w14:textId="77777777" w:rsidR="00025D45" w:rsidRDefault="00025D45" w:rsidP="00025D45">
      <w:pPr>
        <w:rPr>
          <w:sz w:val="24"/>
          <w:szCs w:val="24"/>
        </w:rPr>
      </w:pPr>
      <w:r>
        <w:rPr>
          <w:sz w:val="24"/>
          <w:szCs w:val="24"/>
        </w:rPr>
        <w:t>1 Flasche trockener Rotwein</w:t>
      </w:r>
    </w:p>
    <w:p w14:paraId="2E426172" w14:textId="77777777" w:rsidR="00025D45" w:rsidRDefault="00025D45" w:rsidP="00025D45">
      <w:pPr>
        <w:rPr>
          <w:sz w:val="24"/>
          <w:szCs w:val="24"/>
        </w:rPr>
      </w:pPr>
      <w:r>
        <w:rPr>
          <w:sz w:val="24"/>
          <w:szCs w:val="24"/>
        </w:rPr>
        <w:t>1 Karotte</w:t>
      </w:r>
    </w:p>
    <w:p w14:paraId="43A10D15" w14:textId="77777777" w:rsidR="00025D45" w:rsidRDefault="00025D45" w:rsidP="00025D45">
      <w:pPr>
        <w:rPr>
          <w:sz w:val="24"/>
          <w:szCs w:val="24"/>
        </w:rPr>
      </w:pPr>
      <w:r>
        <w:rPr>
          <w:sz w:val="24"/>
          <w:szCs w:val="24"/>
        </w:rPr>
        <w:t>1 Zwiebel</w:t>
      </w:r>
    </w:p>
    <w:p w14:paraId="147FC116" w14:textId="77777777" w:rsidR="00025D45" w:rsidRDefault="00025D45" w:rsidP="00025D45">
      <w:pPr>
        <w:rPr>
          <w:sz w:val="24"/>
          <w:szCs w:val="24"/>
        </w:rPr>
      </w:pPr>
      <w:r>
        <w:rPr>
          <w:sz w:val="24"/>
          <w:szCs w:val="24"/>
        </w:rPr>
        <w:t>1 Knoblauchzehe</w:t>
      </w:r>
    </w:p>
    <w:p w14:paraId="041F3666" w14:textId="77777777" w:rsidR="00025D45" w:rsidRDefault="00025D45" w:rsidP="00025D45">
      <w:pPr>
        <w:rPr>
          <w:sz w:val="24"/>
          <w:szCs w:val="24"/>
        </w:rPr>
      </w:pPr>
      <w:r>
        <w:rPr>
          <w:sz w:val="24"/>
          <w:szCs w:val="24"/>
        </w:rPr>
        <w:t>Schale von 1 Apfelsine</w:t>
      </w:r>
    </w:p>
    <w:p w14:paraId="3C768C85" w14:textId="77777777" w:rsidR="00025D45" w:rsidRDefault="00025D45" w:rsidP="00025D45">
      <w:pPr>
        <w:rPr>
          <w:sz w:val="24"/>
          <w:szCs w:val="24"/>
        </w:rPr>
      </w:pPr>
      <w:r>
        <w:rPr>
          <w:sz w:val="24"/>
          <w:szCs w:val="24"/>
        </w:rPr>
        <w:t>Cayennepfeffer</w:t>
      </w:r>
    </w:p>
    <w:p w14:paraId="2AF99D43" w14:textId="77777777" w:rsidR="00025D45" w:rsidRDefault="00025D45" w:rsidP="00025D45">
      <w:pPr>
        <w:rPr>
          <w:sz w:val="24"/>
          <w:szCs w:val="24"/>
        </w:rPr>
      </w:pPr>
      <w:r>
        <w:rPr>
          <w:sz w:val="24"/>
          <w:szCs w:val="24"/>
        </w:rPr>
        <w:t>1 EL Speiseöl</w:t>
      </w:r>
    </w:p>
    <w:p w14:paraId="4512F01A" w14:textId="77777777" w:rsidR="00025D45" w:rsidRDefault="00025D45" w:rsidP="00025D45">
      <w:pPr>
        <w:rPr>
          <w:sz w:val="24"/>
          <w:szCs w:val="24"/>
        </w:rPr>
      </w:pPr>
      <w:r>
        <w:rPr>
          <w:sz w:val="24"/>
          <w:szCs w:val="24"/>
        </w:rPr>
        <w:t>50 g fetter „grüner“ Speck</w:t>
      </w:r>
    </w:p>
    <w:p w14:paraId="0291EA58" w14:textId="77777777" w:rsidR="00025D45" w:rsidRDefault="00025D45" w:rsidP="00025D45">
      <w:pPr>
        <w:rPr>
          <w:sz w:val="24"/>
          <w:szCs w:val="24"/>
        </w:rPr>
      </w:pPr>
      <w:r>
        <w:rPr>
          <w:sz w:val="24"/>
          <w:szCs w:val="24"/>
        </w:rPr>
        <w:t>3 EL Obstwasser</w:t>
      </w:r>
    </w:p>
    <w:p w14:paraId="32D7DDBA" w14:textId="77777777" w:rsidR="00025D45" w:rsidRDefault="00025D45" w:rsidP="00025D45">
      <w:pPr>
        <w:rPr>
          <w:sz w:val="24"/>
          <w:szCs w:val="24"/>
        </w:rPr>
      </w:pPr>
      <w:r>
        <w:rPr>
          <w:sz w:val="24"/>
          <w:szCs w:val="24"/>
        </w:rPr>
        <w:t>Salz</w:t>
      </w:r>
    </w:p>
    <w:p w14:paraId="1E620569" w14:textId="77777777" w:rsidR="00025D45" w:rsidRDefault="00025D45" w:rsidP="00025D45">
      <w:pPr>
        <w:rPr>
          <w:sz w:val="24"/>
          <w:szCs w:val="24"/>
        </w:rPr>
      </w:pPr>
      <w:r>
        <w:rPr>
          <w:sz w:val="24"/>
          <w:szCs w:val="24"/>
        </w:rPr>
        <w:t>500 g Champignons</w:t>
      </w:r>
    </w:p>
    <w:p w14:paraId="317659A6" w14:textId="77777777" w:rsidR="00025D45" w:rsidRDefault="00025D45" w:rsidP="00025D45">
      <w:pPr>
        <w:rPr>
          <w:sz w:val="24"/>
          <w:szCs w:val="24"/>
        </w:rPr>
      </w:pPr>
    </w:p>
    <w:p w14:paraId="2459FA3E" w14:textId="77777777" w:rsidR="00025D45" w:rsidRDefault="00025D45" w:rsidP="00025D45">
      <w:pPr>
        <w:rPr>
          <w:sz w:val="24"/>
          <w:szCs w:val="24"/>
        </w:rPr>
      </w:pPr>
      <w:r>
        <w:rPr>
          <w:sz w:val="24"/>
          <w:szCs w:val="24"/>
        </w:rPr>
        <w:t>Zubereitung:</w:t>
      </w:r>
    </w:p>
    <w:p w14:paraId="2AE1D432" w14:textId="77777777" w:rsidR="00025D45" w:rsidRPr="00AA6C07" w:rsidRDefault="00025D45" w:rsidP="00B40E8C">
      <w:pPr>
        <w:pStyle w:val="ListParagraph"/>
        <w:numPr>
          <w:ilvl w:val="0"/>
          <w:numId w:val="252"/>
        </w:numPr>
        <w:spacing w:after="120"/>
        <w:ind w:left="714" w:hanging="357"/>
        <w:contextualSpacing w:val="0"/>
        <w:jc w:val="both"/>
        <w:rPr>
          <w:sz w:val="24"/>
          <w:szCs w:val="24"/>
        </w:rPr>
      </w:pPr>
      <w:r w:rsidRPr="00AA6C07">
        <w:rPr>
          <w:sz w:val="24"/>
          <w:szCs w:val="24"/>
        </w:rPr>
        <w:t>Man mariniert die Teile 12 Stunden lang in Rotwein, dem eine in Stücke geschnittene Karotte, eine geviertelte Zwiebel, eine zerdrückte Knoblauchzehe, etwas Cayennepfeffer, Apfelsinenschale und Öl zugefügt wurden. Die Fleischstücke aus der Marinade nehmen, abtropfen lassen und im ausgelassenen Speck anbraten, bis sie eine schöne braune Farbe annehmen. Ablöschen mit Obstwasser. Die abgeseihte Marinade dazugeben, salzen. Bei kleiner Hitze etwa 60 Minuten lang köcheln lassen.</w:t>
      </w:r>
    </w:p>
    <w:p w14:paraId="34965A6E" w14:textId="77777777" w:rsidR="00025D45" w:rsidRPr="00AA6C07" w:rsidRDefault="00025D45" w:rsidP="00B40E8C">
      <w:pPr>
        <w:pStyle w:val="ListParagraph"/>
        <w:numPr>
          <w:ilvl w:val="0"/>
          <w:numId w:val="252"/>
        </w:numPr>
        <w:spacing w:after="120"/>
        <w:ind w:left="714" w:hanging="357"/>
        <w:contextualSpacing w:val="0"/>
        <w:jc w:val="both"/>
        <w:rPr>
          <w:sz w:val="24"/>
          <w:szCs w:val="24"/>
        </w:rPr>
      </w:pPr>
      <w:r w:rsidRPr="00AA6C07">
        <w:rPr>
          <w:sz w:val="24"/>
          <w:szCs w:val="24"/>
        </w:rPr>
        <w:t>Die Champignons in der Zwischenzeit in nicht zu kleine Stücke schneiden und 5 bis 7 Minuten lang in einer Pfanne anbraten.</w:t>
      </w:r>
    </w:p>
    <w:p w14:paraId="071806C1" w14:textId="77777777" w:rsidR="00025D45" w:rsidRPr="00AA6C07" w:rsidRDefault="00025D45" w:rsidP="00B40E8C">
      <w:pPr>
        <w:pStyle w:val="ListParagraph"/>
        <w:numPr>
          <w:ilvl w:val="0"/>
          <w:numId w:val="252"/>
        </w:numPr>
        <w:spacing w:after="120"/>
        <w:ind w:left="714" w:hanging="357"/>
        <w:contextualSpacing w:val="0"/>
        <w:jc w:val="both"/>
        <w:rPr>
          <w:sz w:val="24"/>
          <w:szCs w:val="24"/>
        </w:rPr>
      </w:pPr>
      <w:r w:rsidRPr="00AA6C07">
        <w:rPr>
          <w:sz w:val="24"/>
          <w:szCs w:val="24"/>
        </w:rPr>
        <w:t>Die Sauce ist am Ende der Garzeit noch recht flüssig. Also nimmt man das Fleisch aus dem Topf und kocht die Sauce ein. Zum Binden gibt man etwas mit Mehl verknetete Butter dazu. Abschmecken mit dem Saft der Apfelsine, Orangenlikör, Honig: Eure Wahl. Hat die Sauce Geschmack und Konsistenz, wie man sich das wünscht, gibt man das Fleisch wieder dazu sowie die Champignons.</w:t>
      </w:r>
    </w:p>
    <w:p w14:paraId="3FC7D6F5" w14:textId="77777777" w:rsidR="00025D45" w:rsidRDefault="00025D45" w:rsidP="00025D45">
      <w:pPr>
        <w:rPr>
          <w:sz w:val="24"/>
          <w:szCs w:val="24"/>
        </w:rPr>
      </w:pPr>
    </w:p>
    <w:p w14:paraId="708E3B5C" w14:textId="77777777" w:rsidR="00025D45" w:rsidRDefault="00025D45" w:rsidP="00025D45">
      <w:pPr>
        <w:ind w:left="708" w:hanging="708"/>
        <w:jc w:val="both"/>
        <w:rPr>
          <w:sz w:val="24"/>
          <w:szCs w:val="24"/>
        </w:rPr>
      </w:pPr>
      <w:r>
        <w:rPr>
          <w:sz w:val="24"/>
          <w:szCs w:val="24"/>
        </w:rPr>
        <w:t>Tipp:</w:t>
      </w:r>
      <w:r>
        <w:rPr>
          <w:sz w:val="24"/>
          <w:szCs w:val="24"/>
        </w:rPr>
        <w:tab/>
        <w:t>In Uganda war das Simons Lieblingsgericht. Warum auch immer. Ist eine ziemlich alkoholische Sache, aber superlecker. Am besten passt einfach frisches Baguette dazu.</w:t>
      </w:r>
    </w:p>
    <w:p w14:paraId="4EFA3429" w14:textId="6A20BBDF" w:rsidR="00025D45" w:rsidRPr="000C4D65" w:rsidRDefault="00025D45" w:rsidP="00025D45">
      <w:pPr>
        <w:pStyle w:val="Heading2"/>
        <w:spacing w:after="240"/>
      </w:pPr>
      <w:r w:rsidRPr="000C4D65">
        <w:lastRenderedPageBreak/>
        <w:t>Coq au vin</w:t>
      </w:r>
      <w:r w:rsidR="00605A5E">
        <w:t xml:space="preserve"> Nr. </w:t>
      </w:r>
      <w:r w:rsidR="00824F81">
        <w:t>4</w:t>
      </w:r>
      <w:r>
        <w:rPr>
          <w:rStyle w:val="FootnoteReference"/>
        </w:rPr>
        <w:footnoteReference w:id="424"/>
      </w:r>
    </w:p>
    <w:p w14:paraId="6FAFDFCD" w14:textId="77777777" w:rsidR="00025D45" w:rsidRPr="000C4D65" w:rsidRDefault="00025D45" w:rsidP="00025D45">
      <w:pPr>
        <w:rPr>
          <w:sz w:val="24"/>
          <w:szCs w:val="24"/>
        </w:rPr>
      </w:pPr>
      <w:r w:rsidRPr="00276ACD">
        <w:rPr>
          <w:sz w:val="24"/>
          <w:szCs w:val="24"/>
          <w:u w:val="single"/>
        </w:rPr>
        <w:t>Zutaten</w:t>
      </w:r>
      <w:r w:rsidRPr="000C4D65">
        <w:rPr>
          <w:sz w:val="24"/>
          <w:szCs w:val="24"/>
        </w:rPr>
        <w:t xml:space="preserve"> </w:t>
      </w:r>
      <w:r>
        <w:rPr>
          <w:sz w:val="24"/>
          <w:szCs w:val="24"/>
        </w:rPr>
        <w:t>(</w:t>
      </w:r>
      <w:r w:rsidRPr="000C4D65">
        <w:rPr>
          <w:sz w:val="24"/>
          <w:szCs w:val="24"/>
        </w:rPr>
        <w:t>für 4 Portionen</w:t>
      </w:r>
      <w:r>
        <w:rPr>
          <w:sz w:val="24"/>
          <w:szCs w:val="24"/>
        </w:rPr>
        <w:t>)</w:t>
      </w:r>
    </w:p>
    <w:p w14:paraId="4929A100" w14:textId="77777777" w:rsidR="00025D45" w:rsidRPr="000C4D65" w:rsidRDefault="00025D45" w:rsidP="00025D45">
      <w:pPr>
        <w:rPr>
          <w:sz w:val="24"/>
          <w:szCs w:val="24"/>
        </w:rPr>
      </w:pPr>
      <w:r w:rsidRPr="000C4D65">
        <w:rPr>
          <w:sz w:val="24"/>
          <w:szCs w:val="24"/>
        </w:rPr>
        <w:t>1 Brathähnchen (etwa 1,2 kg)</w:t>
      </w:r>
    </w:p>
    <w:p w14:paraId="5D125BA2" w14:textId="77777777" w:rsidR="00025D45" w:rsidRPr="000C4D65" w:rsidRDefault="00025D45" w:rsidP="00025D45">
      <w:pPr>
        <w:rPr>
          <w:sz w:val="24"/>
          <w:szCs w:val="24"/>
        </w:rPr>
      </w:pPr>
      <w:r w:rsidRPr="000C4D65">
        <w:rPr>
          <w:sz w:val="24"/>
          <w:szCs w:val="24"/>
        </w:rPr>
        <w:t>8 Frühlingszwiebeln</w:t>
      </w:r>
    </w:p>
    <w:p w14:paraId="24523F81" w14:textId="77777777" w:rsidR="00025D45" w:rsidRPr="000C4D65" w:rsidRDefault="00025D45" w:rsidP="00025D45">
      <w:pPr>
        <w:rPr>
          <w:sz w:val="24"/>
          <w:szCs w:val="24"/>
        </w:rPr>
      </w:pPr>
      <w:r w:rsidRPr="000C4D65">
        <w:rPr>
          <w:sz w:val="24"/>
          <w:szCs w:val="24"/>
        </w:rPr>
        <w:t>100 g durchwachsener Räucherspeck</w:t>
      </w:r>
    </w:p>
    <w:p w14:paraId="025AEFB0" w14:textId="77777777" w:rsidR="00025D45" w:rsidRPr="000C4D65" w:rsidRDefault="00025D45" w:rsidP="00025D45">
      <w:pPr>
        <w:rPr>
          <w:sz w:val="24"/>
          <w:szCs w:val="24"/>
        </w:rPr>
      </w:pPr>
      <w:r w:rsidRPr="000C4D65">
        <w:rPr>
          <w:sz w:val="24"/>
          <w:szCs w:val="24"/>
        </w:rPr>
        <w:t>2 Schalotten</w:t>
      </w:r>
    </w:p>
    <w:p w14:paraId="75A9F2C6" w14:textId="77777777" w:rsidR="00025D45" w:rsidRPr="000C4D65" w:rsidRDefault="00025D45" w:rsidP="00025D45">
      <w:pPr>
        <w:rPr>
          <w:sz w:val="24"/>
          <w:szCs w:val="24"/>
        </w:rPr>
      </w:pPr>
      <w:r w:rsidRPr="000C4D65">
        <w:rPr>
          <w:sz w:val="24"/>
          <w:szCs w:val="24"/>
        </w:rPr>
        <w:t>50 g Butter</w:t>
      </w:r>
    </w:p>
    <w:p w14:paraId="13D38CD9" w14:textId="77777777" w:rsidR="00025D45" w:rsidRPr="000C4D65" w:rsidRDefault="00025D45" w:rsidP="00025D45">
      <w:pPr>
        <w:rPr>
          <w:sz w:val="24"/>
          <w:szCs w:val="24"/>
        </w:rPr>
      </w:pPr>
      <w:r w:rsidRPr="000C4D65">
        <w:rPr>
          <w:sz w:val="24"/>
          <w:szCs w:val="24"/>
        </w:rPr>
        <w:t>1 EL Mehl</w:t>
      </w:r>
    </w:p>
    <w:p w14:paraId="35CF0F10" w14:textId="77777777" w:rsidR="00025D45" w:rsidRPr="000C4D65" w:rsidRDefault="00025D45" w:rsidP="00025D45">
      <w:pPr>
        <w:rPr>
          <w:sz w:val="24"/>
          <w:szCs w:val="24"/>
        </w:rPr>
      </w:pPr>
      <w:r w:rsidRPr="000C4D65">
        <w:rPr>
          <w:sz w:val="24"/>
          <w:szCs w:val="24"/>
        </w:rPr>
        <w:t>½ l Burgunder Rotwein</w:t>
      </w:r>
    </w:p>
    <w:p w14:paraId="6381B56C" w14:textId="77777777" w:rsidR="00025D45" w:rsidRPr="000563B2" w:rsidRDefault="00025D45" w:rsidP="00025D45">
      <w:pPr>
        <w:rPr>
          <w:sz w:val="24"/>
          <w:szCs w:val="24"/>
        </w:rPr>
      </w:pPr>
      <w:r w:rsidRPr="000563B2">
        <w:rPr>
          <w:sz w:val="24"/>
          <w:szCs w:val="24"/>
        </w:rPr>
        <w:t>4 cl Cognac</w:t>
      </w:r>
    </w:p>
    <w:p w14:paraId="0219DD8F" w14:textId="77777777" w:rsidR="00025D45" w:rsidRPr="000C4D65" w:rsidRDefault="00025D45" w:rsidP="00025D45">
      <w:pPr>
        <w:rPr>
          <w:sz w:val="24"/>
          <w:szCs w:val="24"/>
          <w:lang w:val="en-US"/>
        </w:rPr>
      </w:pPr>
      <w:r w:rsidRPr="000C4D65">
        <w:rPr>
          <w:sz w:val="24"/>
          <w:szCs w:val="24"/>
          <w:lang w:val="en-US"/>
        </w:rPr>
        <w:t>Bouquet garni (</w:t>
      </w:r>
      <w:proofErr w:type="spellStart"/>
      <w:r w:rsidRPr="000C4D65">
        <w:rPr>
          <w:sz w:val="24"/>
          <w:szCs w:val="24"/>
          <w:lang w:val="en-US"/>
        </w:rPr>
        <w:t>Lorbeerblatt</w:t>
      </w:r>
      <w:proofErr w:type="spellEnd"/>
      <w:r w:rsidRPr="000C4D65">
        <w:rPr>
          <w:sz w:val="24"/>
          <w:szCs w:val="24"/>
          <w:lang w:val="en-US"/>
        </w:rPr>
        <w:t xml:space="preserve">, </w:t>
      </w:r>
      <w:proofErr w:type="spellStart"/>
      <w:r w:rsidRPr="000C4D65">
        <w:rPr>
          <w:sz w:val="24"/>
          <w:szCs w:val="24"/>
          <w:lang w:val="en-US"/>
        </w:rPr>
        <w:t>Thymian</w:t>
      </w:r>
      <w:proofErr w:type="spellEnd"/>
      <w:r w:rsidRPr="000C4D65">
        <w:rPr>
          <w:sz w:val="24"/>
          <w:szCs w:val="24"/>
          <w:lang w:val="en-US"/>
        </w:rPr>
        <w:t xml:space="preserve">, </w:t>
      </w:r>
      <w:proofErr w:type="spellStart"/>
      <w:r w:rsidRPr="000C4D65">
        <w:rPr>
          <w:sz w:val="24"/>
          <w:szCs w:val="24"/>
          <w:lang w:val="en-US"/>
        </w:rPr>
        <w:t>Petersilie</w:t>
      </w:r>
      <w:proofErr w:type="spellEnd"/>
      <w:r w:rsidRPr="000C4D65">
        <w:rPr>
          <w:sz w:val="24"/>
          <w:szCs w:val="24"/>
          <w:lang w:val="en-US"/>
        </w:rPr>
        <w:t>)</w:t>
      </w:r>
    </w:p>
    <w:p w14:paraId="35556AF3" w14:textId="77777777" w:rsidR="00025D45" w:rsidRPr="000C4D65" w:rsidRDefault="00025D45" w:rsidP="00025D45">
      <w:pPr>
        <w:rPr>
          <w:sz w:val="24"/>
          <w:szCs w:val="24"/>
        </w:rPr>
      </w:pPr>
      <w:r w:rsidRPr="000C4D65">
        <w:rPr>
          <w:sz w:val="24"/>
          <w:szCs w:val="24"/>
        </w:rPr>
        <w:t>Frisch geriebene Muskatnuss</w:t>
      </w:r>
    </w:p>
    <w:p w14:paraId="28F4C85E" w14:textId="77777777" w:rsidR="00025D45" w:rsidRPr="000C4D65" w:rsidRDefault="00025D45" w:rsidP="00025D45">
      <w:pPr>
        <w:rPr>
          <w:sz w:val="24"/>
          <w:szCs w:val="24"/>
        </w:rPr>
      </w:pPr>
      <w:r w:rsidRPr="000C4D65">
        <w:rPr>
          <w:sz w:val="24"/>
          <w:szCs w:val="24"/>
        </w:rPr>
        <w:t>150 g Champignons</w:t>
      </w:r>
    </w:p>
    <w:p w14:paraId="51B791B1" w14:textId="77777777" w:rsidR="00025D45" w:rsidRPr="000C4D65" w:rsidRDefault="00025D45" w:rsidP="00025D45">
      <w:pPr>
        <w:rPr>
          <w:sz w:val="24"/>
          <w:szCs w:val="24"/>
        </w:rPr>
      </w:pPr>
      <w:r w:rsidRPr="000C4D65">
        <w:rPr>
          <w:sz w:val="24"/>
          <w:szCs w:val="24"/>
        </w:rPr>
        <w:t>Salz, Pfeffer aus der Mühle</w:t>
      </w:r>
    </w:p>
    <w:p w14:paraId="0A5D2173" w14:textId="77777777" w:rsidR="00025D45" w:rsidRPr="000C4D65" w:rsidRDefault="00025D45" w:rsidP="00025D45">
      <w:pPr>
        <w:rPr>
          <w:sz w:val="24"/>
          <w:szCs w:val="24"/>
        </w:rPr>
      </w:pPr>
    </w:p>
    <w:p w14:paraId="31D8ECB4" w14:textId="77777777" w:rsidR="00025D45" w:rsidRPr="000C4D65" w:rsidRDefault="00025D45" w:rsidP="00025D45">
      <w:pPr>
        <w:rPr>
          <w:sz w:val="24"/>
          <w:szCs w:val="24"/>
        </w:rPr>
      </w:pPr>
      <w:r w:rsidRPr="000C4D65">
        <w:rPr>
          <w:sz w:val="24"/>
          <w:szCs w:val="24"/>
        </w:rPr>
        <w:t>Zubereitungszeit: etwa 1,5 Stunden</w:t>
      </w:r>
    </w:p>
    <w:p w14:paraId="69FD8A82" w14:textId="77777777" w:rsidR="00025D45" w:rsidRPr="000C4D65" w:rsidRDefault="00025D45" w:rsidP="00B40E8C">
      <w:pPr>
        <w:pStyle w:val="ListParagraph"/>
        <w:numPr>
          <w:ilvl w:val="0"/>
          <w:numId w:val="1486"/>
        </w:numPr>
        <w:spacing w:after="120"/>
        <w:ind w:left="714" w:hanging="357"/>
        <w:contextualSpacing w:val="0"/>
        <w:jc w:val="both"/>
        <w:rPr>
          <w:sz w:val="24"/>
          <w:szCs w:val="24"/>
        </w:rPr>
      </w:pPr>
      <w:r w:rsidRPr="000C4D65">
        <w:rPr>
          <w:sz w:val="24"/>
          <w:szCs w:val="24"/>
        </w:rPr>
        <w:t>Das Hähnchen kalt abbrausen, vierteln. Die Zwiebeln putzen, waschen und ebenfalls vierteln. Den Speck fein würfeln. Die Schalotten schälen und fein hacken.</w:t>
      </w:r>
    </w:p>
    <w:p w14:paraId="3EB78441" w14:textId="77777777" w:rsidR="00025D45" w:rsidRPr="000C4D65" w:rsidRDefault="00025D45" w:rsidP="00B40E8C">
      <w:pPr>
        <w:pStyle w:val="ListParagraph"/>
        <w:numPr>
          <w:ilvl w:val="0"/>
          <w:numId w:val="1486"/>
        </w:numPr>
        <w:spacing w:after="120"/>
        <w:ind w:left="714" w:hanging="357"/>
        <w:contextualSpacing w:val="0"/>
        <w:jc w:val="both"/>
        <w:rPr>
          <w:sz w:val="24"/>
          <w:szCs w:val="24"/>
        </w:rPr>
      </w:pPr>
      <w:r w:rsidRPr="000C4D65">
        <w:rPr>
          <w:sz w:val="24"/>
          <w:szCs w:val="24"/>
        </w:rPr>
        <w:t>In einem dickwandigen Schmortopf die Hälfte der Butter zerlassen. Den Speck und die Zwiebeln darin anbraten, herausnehmen und beiseitestellen. Die Hähnchenteile im Fett anbraten. Mehl darüber stäuben. Die Schalotten dazugeben und alles etwa 5 Minuten dünsten. Wein und Cognac angießen. Das Bouquet einlegen. Mit Muskat, Salz und Pfeffer würzen. Zugedeckt bei mittlerer Hitze etwa 40 Minuten garen.</w:t>
      </w:r>
    </w:p>
    <w:p w14:paraId="21598217" w14:textId="77777777" w:rsidR="00025D45" w:rsidRPr="000C4D65" w:rsidRDefault="00025D45" w:rsidP="00B40E8C">
      <w:pPr>
        <w:pStyle w:val="ListParagraph"/>
        <w:numPr>
          <w:ilvl w:val="0"/>
          <w:numId w:val="1486"/>
        </w:numPr>
        <w:spacing w:after="120"/>
        <w:ind w:left="714" w:hanging="357"/>
        <w:contextualSpacing w:val="0"/>
        <w:jc w:val="both"/>
        <w:rPr>
          <w:sz w:val="24"/>
          <w:szCs w:val="24"/>
        </w:rPr>
      </w:pPr>
      <w:r w:rsidRPr="000C4D65">
        <w:rPr>
          <w:sz w:val="24"/>
          <w:szCs w:val="24"/>
        </w:rPr>
        <w:t>Die Champignons putzen, trockenreiben, je nach Größe vierteln oder ganz lassen. Die restliche Butter in einer Kasserolle zerlassen und die Champignons darin bei schwacher Hitze etwa 10 Minuten garen.</w:t>
      </w:r>
    </w:p>
    <w:p w14:paraId="01E062FB" w14:textId="77777777" w:rsidR="00025D45" w:rsidRPr="000C4D65" w:rsidRDefault="00025D45" w:rsidP="00B40E8C">
      <w:pPr>
        <w:pStyle w:val="ListParagraph"/>
        <w:numPr>
          <w:ilvl w:val="0"/>
          <w:numId w:val="1486"/>
        </w:numPr>
        <w:spacing w:after="120"/>
        <w:ind w:left="714" w:hanging="357"/>
        <w:contextualSpacing w:val="0"/>
        <w:jc w:val="both"/>
        <w:rPr>
          <w:sz w:val="24"/>
          <w:szCs w:val="24"/>
        </w:rPr>
      </w:pPr>
      <w:r w:rsidRPr="000C4D65">
        <w:rPr>
          <w:sz w:val="24"/>
          <w:szCs w:val="24"/>
        </w:rPr>
        <w:t xml:space="preserve">Die Hähnchenteile warm stellen. Die Sauce durch ein Sieb zu den Champignons gießen. Zwiebeln und Speck dazugeben und erhitzen. Das Hähnchen auf einer Platte anrichten und mit der Sauce übergießen. </w:t>
      </w:r>
    </w:p>
    <w:p w14:paraId="1841FA9F" w14:textId="77777777" w:rsidR="00025D45" w:rsidRDefault="00025D45" w:rsidP="00025D45">
      <w:pPr>
        <w:pStyle w:val="ListParagraph"/>
        <w:rPr>
          <w:sz w:val="24"/>
          <w:szCs w:val="24"/>
        </w:rPr>
      </w:pPr>
    </w:p>
    <w:p w14:paraId="36386B86" w14:textId="77777777" w:rsidR="00025D45" w:rsidRPr="000C4D65" w:rsidRDefault="00025D45" w:rsidP="00025D45">
      <w:pPr>
        <w:ind w:left="710" w:hanging="710"/>
        <w:rPr>
          <w:sz w:val="24"/>
          <w:szCs w:val="24"/>
        </w:rPr>
      </w:pPr>
      <w:r w:rsidRPr="000C4D65">
        <w:rPr>
          <w:sz w:val="24"/>
          <w:szCs w:val="24"/>
        </w:rPr>
        <w:t>Tipp:</w:t>
      </w:r>
      <w:r>
        <w:rPr>
          <w:sz w:val="24"/>
          <w:szCs w:val="24"/>
        </w:rPr>
        <w:tab/>
      </w:r>
      <w:r w:rsidRPr="000C4D65">
        <w:rPr>
          <w:sz w:val="24"/>
          <w:szCs w:val="24"/>
        </w:rPr>
        <w:t>Weinempfehlung: derselbe Burgunder Rotwein, der für die Sauce verwendet wurde. Keinen Spitzenwein nehmen, aber auch keinen Billigfusel.</w:t>
      </w:r>
    </w:p>
    <w:p w14:paraId="76E11EEB" w14:textId="0326D24B" w:rsidR="00AD62CE" w:rsidRDefault="00AD62CE" w:rsidP="00AD62CE">
      <w:pPr>
        <w:pStyle w:val="Heading2"/>
        <w:spacing w:after="240"/>
      </w:pPr>
      <w:r>
        <w:lastRenderedPageBreak/>
        <w:t>Huhn in Granatapfelsauce</w:t>
      </w:r>
      <w:r>
        <w:rPr>
          <w:rStyle w:val="FootnoteReference"/>
        </w:rPr>
        <w:footnoteReference w:id="425"/>
      </w:r>
      <w:r>
        <w:t xml:space="preserve"> </w:t>
      </w:r>
    </w:p>
    <w:p w14:paraId="356C1C00" w14:textId="77777777" w:rsidR="00AD62CE" w:rsidRDefault="00AD62CE" w:rsidP="00AD62CE">
      <w:pPr>
        <w:rPr>
          <w:sz w:val="24"/>
          <w:szCs w:val="24"/>
        </w:rPr>
      </w:pPr>
      <w:r w:rsidRPr="009503E8">
        <w:rPr>
          <w:sz w:val="24"/>
          <w:szCs w:val="24"/>
          <w:u w:val="single"/>
        </w:rPr>
        <w:t>Zutaten</w:t>
      </w:r>
      <w:r>
        <w:rPr>
          <w:sz w:val="24"/>
          <w:szCs w:val="24"/>
        </w:rPr>
        <w:t xml:space="preserve"> (für 2 Portionen):</w:t>
      </w:r>
    </w:p>
    <w:p w14:paraId="0F7B04F1" w14:textId="77777777" w:rsidR="00AD62CE" w:rsidRDefault="00AD62CE" w:rsidP="00AD62CE">
      <w:pPr>
        <w:rPr>
          <w:sz w:val="24"/>
          <w:szCs w:val="24"/>
        </w:rPr>
      </w:pPr>
      <w:r>
        <w:rPr>
          <w:sz w:val="24"/>
          <w:szCs w:val="24"/>
        </w:rPr>
        <w:t>2 Hähnchenbrustfilets mit Haut</w:t>
      </w:r>
    </w:p>
    <w:p w14:paraId="7D795C53" w14:textId="77777777" w:rsidR="00AD62CE" w:rsidRDefault="00AD62CE" w:rsidP="00AD62CE">
      <w:pPr>
        <w:rPr>
          <w:sz w:val="24"/>
          <w:szCs w:val="24"/>
        </w:rPr>
      </w:pPr>
      <w:r>
        <w:rPr>
          <w:sz w:val="24"/>
          <w:szCs w:val="24"/>
        </w:rPr>
        <w:t>Olivenöl</w:t>
      </w:r>
    </w:p>
    <w:p w14:paraId="33D7E6FF" w14:textId="77777777" w:rsidR="00AD62CE" w:rsidRDefault="00AD62CE" w:rsidP="00AD62CE">
      <w:pPr>
        <w:rPr>
          <w:sz w:val="24"/>
          <w:szCs w:val="24"/>
        </w:rPr>
      </w:pPr>
      <w:r>
        <w:rPr>
          <w:sz w:val="24"/>
          <w:szCs w:val="24"/>
        </w:rPr>
        <w:t>Salz, Pfeffer</w:t>
      </w:r>
    </w:p>
    <w:p w14:paraId="7CC58E70" w14:textId="77777777" w:rsidR="00AD62CE" w:rsidRDefault="00AD62CE" w:rsidP="00AD62CE">
      <w:pPr>
        <w:rPr>
          <w:sz w:val="24"/>
          <w:szCs w:val="24"/>
        </w:rPr>
      </w:pPr>
      <w:r>
        <w:rPr>
          <w:sz w:val="24"/>
          <w:szCs w:val="24"/>
        </w:rPr>
        <w:t>1 gehackte Schalotte</w:t>
      </w:r>
    </w:p>
    <w:p w14:paraId="41F65BAB" w14:textId="77777777" w:rsidR="00AD62CE" w:rsidRDefault="00AD62CE" w:rsidP="00AD62CE">
      <w:pPr>
        <w:rPr>
          <w:sz w:val="24"/>
          <w:szCs w:val="24"/>
        </w:rPr>
      </w:pPr>
      <w:r>
        <w:rPr>
          <w:sz w:val="24"/>
          <w:szCs w:val="24"/>
        </w:rPr>
        <w:t>200 ml Granatapfelsaft</w:t>
      </w:r>
    </w:p>
    <w:p w14:paraId="23278810" w14:textId="77777777" w:rsidR="00AD62CE" w:rsidRDefault="00AD62CE" w:rsidP="00AD62CE">
      <w:pPr>
        <w:rPr>
          <w:sz w:val="24"/>
          <w:szCs w:val="24"/>
        </w:rPr>
      </w:pPr>
      <w:r>
        <w:rPr>
          <w:sz w:val="24"/>
          <w:szCs w:val="24"/>
        </w:rPr>
        <w:t>2 EL flüssiger Honig</w:t>
      </w:r>
    </w:p>
    <w:p w14:paraId="3E9B9897" w14:textId="77777777" w:rsidR="00AD62CE" w:rsidRDefault="00AD62CE" w:rsidP="00AD62CE">
      <w:pPr>
        <w:rPr>
          <w:sz w:val="24"/>
          <w:szCs w:val="24"/>
        </w:rPr>
      </w:pPr>
      <w:r>
        <w:rPr>
          <w:sz w:val="24"/>
          <w:szCs w:val="24"/>
        </w:rPr>
        <w:t>3 cm geschälte und gehackte Ingwerwurzel</w:t>
      </w:r>
    </w:p>
    <w:p w14:paraId="7239BD55" w14:textId="77777777" w:rsidR="00AD62CE" w:rsidRDefault="00AD62CE" w:rsidP="00AD62CE">
      <w:pPr>
        <w:rPr>
          <w:sz w:val="24"/>
          <w:szCs w:val="24"/>
        </w:rPr>
      </w:pPr>
      <w:r>
        <w:rPr>
          <w:sz w:val="24"/>
          <w:szCs w:val="24"/>
        </w:rPr>
        <w:t>Je 1 TL Piment</w:t>
      </w:r>
    </w:p>
    <w:p w14:paraId="2C2155F9" w14:textId="77777777" w:rsidR="00AD62CE" w:rsidRDefault="00AD62CE" w:rsidP="00AD62CE">
      <w:pPr>
        <w:rPr>
          <w:sz w:val="24"/>
          <w:szCs w:val="24"/>
        </w:rPr>
      </w:pPr>
      <w:r>
        <w:rPr>
          <w:sz w:val="24"/>
          <w:szCs w:val="24"/>
        </w:rPr>
        <w:t>Zimt</w:t>
      </w:r>
    </w:p>
    <w:p w14:paraId="15EC011C" w14:textId="77777777" w:rsidR="00AD62CE" w:rsidRDefault="00AD62CE" w:rsidP="00AD62CE">
      <w:pPr>
        <w:rPr>
          <w:sz w:val="24"/>
          <w:szCs w:val="24"/>
        </w:rPr>
      </w:pPr>
      <w:r>
        <w:rPr>
          <w:sz w:val="24"/>
          <w:szCs w:val="24"/>
        </w:rPr>
        <w:t>Muskatnuss, gemahlen</w:t>
      </w:r>
    </w:p>
    <w:p w14:paraId="79A308F7" w14:textId="77777777" w:rsidR="00AC74B1" w:rsidRDefault="00AC74B1" w:rsidP="00AD62CE">
      <w:pPr>
        <w:rPr>
          <w:sz w:val="24"/>
          <w:szCs w:val="24"/>
        </w:rPr>
      </w:pPr>
    </w:p>
    <w:p w14:paraId="19F345DF" w14:textId="77777777" w:rsidR="00AD62CE" w:rsidRDefault="00AD62CE" w:rsidP="00AD62CE">
      <w:pPr>
        <w:rPr>
          <w:sz w:val="24"/>
          <w:szCs w:val="24"/>
        </w:rPr>
      </w:pPr>
      <w:r>
        <w:rPr>
          <w:sz w:val="24"/>
          <w:szCs w:val="24"/>
        </w:rPr>
        <w:t>1 Prise Nelkenpulver</w:t>
      </w:r>
    </w:p>
    <w:p w14:paraId="24CC466B" w14:textId="77777777" w:rsidR="00AD62CE" w:rsidRDefault="00AD62CE" w:rsidP="00AD62CE">
      <w:pPr>
        <w:rPr>
          <w:sz w:val="24"/>
          <w:szCs w:val="24"/>
        </w:rPr>
      </w:pPr>
      <w:r>
        <w:rPr>
          <w:sz w:val="24"/>
          <w:szCs w:val="24"/>
        </w:rPr>
        <w:t>3 EL Zitronensaft</w:t>
      </w:r>
    </w:p>
    <w:p w14:paraId="4BB63882" w14:textId="77777777" w:rsidR="00AD62CE" w:rsidRDefault="00AD62CE" w:rsidP="00AD62CE">
      <w:pPr>
        <w:rPr>
          <w:sz w:val="24"/>
          <w:szCs w:val="24"/>
        </w:rPr>
      </w:pPr>
      <w:r>
        <w:rPr>
          <w:sz w:val="24"/>
          <w:szCs w:val="24"/>
        </w:rPr>
        <w:t>Die Blättchen von 5 Zweigen Thymian</w:t>
      </w:r>
    </w:p>
    <w:p w14:paraId="28A2B190" w14:textId="77777777" w:rsidR="00AD62CE" w:rsidRDefault="00AD62CE" w:rsidP="00AD62CE">
      <w:pPr>
        <w:rPr>
          <w:sz w:val="24"/>
          <w:szCs w:val="24"/>
        </w:rPr>
      </w:pPr>
      <w:r>
        <w:rPr>
          <w:sz w:val="24"/>
          <w:szCs w:val="24"/>
        </w:rPr>
        <w:t>Eine Handvoll Granatapfelkerne, frischer Koriander</w:t>
      </w:r>
    </w:p>
    <w:p w14:paraId="0482AF18" w14:textId="77777777" w:rsidR="00AD62CE" w:rsidRDefault="00AD62CE" w:rsidP="00AD62CE">
      <w:pPr>
        <w:rPr>
          <w:sz w:val="24"/>
          <w:szCs w:val="24"/>
        </w:rPr>
      </w:pPr>
    </w:p>
    <w:p w14:paraId="2483CDAA" w14:textId="77777777" w:rsidR="00AD62CE" w:rsidRDefault="00AD62CE" w:rsidP="00AD62CE">
      <w:pPr>
        <w:rPr>
          <w:sz w:val="24"/>
          <w:szCs w:val="24"/>
        </w:rPr>
      </w:pPr>
      <w:r>
        <w:rPr>
          <w:sz w:val="24"/>
          <w:szCs w:val="24"/>
        </w:rPr>
        <w:t>Zubereitung:</w:t>
      </w:r>
    </w:p>
    <w:p w14:paraId="6F75B118" w14:textId="77777777" w:rsidR="00AD62CE" w:rsidRPr="006C1F05" w:rsidRDefault="00AD62CE" w:rsidP="00B40E8C">
      <w:pPr>
        <w:pStyle w:val="ListParagraph"/>
        <w:numPr>
          <w:ilvl w:val="0"/>
          <w:numId w:val="819"/>
        </w:numPr>
        <w:spacing w:after="120"/>
        <w:ind w:left="714" w:hanging="357"/>
        <w:contextualSpacing w:val="0"/>
        <w:jc w:val="both"/>
        <w:rPr>
          <w:sz w:val="24"/>
          <w:szCs w:val="24"/>
        </w:rPr>
      </w:pPr>
      <w:r w:rsidRPr="006C1F05">
        <w:rPr>
          <w:sz w:val="24"/>
          <w:szCs w:val="24"/>
        </w:rPr>
        <w:t xml:space="preserve">Die Sauce wie einen Drink zubereiten. Man schmeißt alle Zutaten in den Mixer oder eine Schüssel, gern auch etwas mehr von allem, weil sie bei diesem Gericht wirklich der Clou ist, und püriert sie. </w:t>
      </w:r>
    </w:p>
    <w:p w14:paraId="1117EAB8" w14:textId="77777777" w:rsidR="00AD62CE" w:rsidRPr="006C1F05" w:rsidRDefault="00AD62CE" w:rsidP="00B40E8C">
      <w:pPr>
        <w:pStyle w:val="ListParagraph"/>
        <w:numPr>
          <w:ilvl w:val="0"/>
          <w:numId w:val="819"/>
        </w:numPr>
        <w:spacing w:after="120"/>
        <w:ind w:left="714" w:hanging="357"/>
        <w:contextualSpacing w:val="0"/>
        <w:jc w:val="both"/>
        <w:rPr>
          <w:sz w:val="24"/>
          <w:szCs w:val="24"/>
        </w:rPr>
      </w:pPr>
      <w:r w:rsidRPr="006C1F05">
        <w:rPr>
          <w:sz w:val="24"/>
          <w:szCs w:val="24"/>
        </w:rPr>
        <w:t xml:space="preserve">Den Ofen auf 190 Grad (Umluft 170 Grad) vorheizen. Olivenöl in einer feuerfesten Pfanne erhitzen. Die Hähnchenbrustfilets mit Salz und Pfeffer würzen und im heißen Öl von beiden Seiten goldbraun braten. </w:t>
      </w:r>
    </w:p>
    <w:p w14:paraId="5D945834" w14:textId="77777777" w:rsidR="00AD62CE" w:rsidRPr="006C1F05" w:rsidRDefault="00AD62CE" w:rsidP="00B40E8C">
      <w:pPr>
        <w:pStyle w:val="ListParagraph"/>
        <w:numPr>
          <w:ilvl w:val="0"/>
          <w:numId w:val="819"/>
        </w:numPr>
        <w:spacing w:after="120"/>
        <w:ind w:left="714" w:hanging="357"/>
        <w:contextualSpacing w:val="0"/>
        <w:jc w:val="both"/>
        <w:rPr>
          <w:sz w:val="24"/>
          <w:szCs w:val="24"/>
        </w:rPr>
      </w:pPr>
      <w:r w:rsidRPr="006C1F05">
        <w:rPr>
          <w:sz w:val="24"/>
          <w:szCs w:val="24"/>
        </w:rPr>
        <w:t>Alle übrigen Zutaten – bis auf die Granatapfelkerne und den Koriander – in den Standmixer geben oder eben mit dem Mixstab zu einer glatten Sauce pürieren. Die Hähnchenbrustfilets damit übergießen und etwa 20 Minuten im Ofen garen.</w:t>
      </w:r>
    </w:p>
    <w:p w14:paraId="1F08A80C" w14:textId="77777777" w:rsidR="00AD62CE" w:rsidRPr="009503E8" w:rsidRDefault="00AD62CE" w:rsidP="00B40E8C">
      <w:pPr>
        <w:pStyle w:val="ListParagraph"/>
        <w:numPr>
          <w:ilvl w:val="0"/>
          <w:numId w:val="819"/>
        </w:numPr>
        <w:spacing w:after="120"/>
        <w:ind w:left="714" w:hanging="357"/>
        <w:contextualSpacing w:val="0"/>
        <w:jc w:val="both"/>
        <w:rPr>
          <w:sz w:val="24"/>
          <w:szCs w:val="24"/>
        </w:rPr>
      </w:pPr>
      <w:r w:rsidRPr="006C1F05">
        <w:rPr>
          <w:sz w:val="24"/>
          <w:szCs w:val="24"/>
        </w:rPr>
        <w:t>Vor dem Servieren mit G</w:t>
      </w:r>
      <w:r>
        <w:rPr>
          <w:sz w:val="24"/>
          <w:szCs w:val="24"/>
        </w:rPr>
        <w:t>r</w:t>
      </w:r>
      <w:r w:rsidRPr="006C1F05">
        <w:rPr>
          <w:sz w:val="24"/>
          <w:szCs w:val="24"/>
        </w:rPr>
        <w:t>anatapfelkernen und Korianderblättchen garnieren.</w:t>
      </w:r>
      <w:r>
        <w:rPr>
          <w:sz w:val="24"/>
          <w:szCs w:val="24"/>
        </w:rPr>
        <w:t xml:space="preserve"> Und fertig ist das Partyhuhn.</w:t>
      </w:r>
    </w:p>
    <w:p w14:paraId="2A239014" w14:textId="77777777" w:rsidR="00AD62CE" w:rsidRDefault="00AD62CE" w:rsidP="00AD62CE">
      <w:pPr>
        <w:jc w:val="both"/>
        <w:rPr>
          <w:sz w:val="24"/>
          <w:szCs w:val="24"/>
        </w:rPr>
      </w:pPr>
    </w:p>
    <w:p w14:paraId="315B2030" w14:textId="77777777" w:rsidR="00AD62CE" w:rsidRPr="004918E6" w:rsidRDefault="00AD62CE" w:rsidP="00AD62CE">
      <w:pPr>
        <w:ind w:left="1416" w:hanging="1416"/>
        <w:jc w:val="both"/>
        <w:rPr>
          <w:sz w:val="24"/>
          <w:szCs w:val="24"/>
        </w:rPr>
      </w:pPr>
      <w:r>
        <w:rPr>
          <w:sz w:val="24"/>
          <w:szCs w:val="24"/>
        </w:rPr>
        <w:lastRenderedPageBreak/>
        <w:t>Kommentar:</w:t>
      </w:r>
      <w:r>
        <w:rPr>
          <w:sz w:val="24"/>
          <w:szCs w:val="24"/>
        </w:rPr>
        <w:tab/>
        <w:t>Das Gericht ist wirklich gut. Und ziemlich schnell gekocht. Dazu passt Reis, gewürzt mit Zimt und Piment und vermischt mit je einer Handvoll gerösteter Pistazien und gerösteten Mandelblättchen.</w:t>
      </w:r>
      <w:r w:rsidRPr="004918E6">
        <w:rPr>
          <w:sz w:val="24"/>
          <w:szCs w:val="24"/>
        </w:rPr>
        <w:br w:type="page"/>
      </w:r>
    </w:p>
    <w:p w14:paraId="0FEEB1E0" w14:textId="77777777" w:rsidR="00AD62CE" w:rsidRDefault="00AD62CE" w:rsidP="00AD62CE">
      <w:pPr>
        <w:pStyle w:val="Heading2"/>
        <w:spacing w:after="240"/>
      </w:pPr>
      <w:r>
        <w:lastRenderedPageBreak/>
        <w:t>Indisches Butterhähnchen</w:t>
      </w:r>
      <w:r>
        <w:rPr>
          <w:rStyle w:val="FootnoteReference"/>
        </w:rPr>
        <w:footnoteReference w:id="426"/>
      </w:r>
      <w:r>
        <w:t xml:space="preserve"> </w:t>
      </w:r>
    </w:p>
    <w:p w14:paraId="532A8915" w14:textId="77777777" w:rsidR="00AD62CE" w:rsidRDefault="00AD62CE" w:rsidP="00AD62CE">
      <w:pPr>
        <w:rPr>
          <w:sz w:val="24"/>
          <w:szCs w:val="24"/>
        </w:rPr>
      </w:pPr>
      <w:r w:rsidRPr="001015C0">
        <w:rPr>
          <w:sz w:val="24"/>
          <w:szCs w:val="24"/>
          <w:u w:val="single"/>
        </w:rPr>
        <w:t>Zutaten</w:t>
      </w:r>
      <w:r>
        <w:rPr>
          <w:sz w:val="24"/>
          <w:szCs w:val="24"/>
        </w:rPr>
        <w:t xml:space="preserve"> (für 2 bis 3 Portionen):</w:t>
      </w:r>
    </w:p>
    <w:p w14:paraId="21D9D900" w14:textId="77777777" w:rsidR="00AD62CE" w:rsidRDefault="00AD62CE" w:rsidP="00AD62CE">
      <w:pPr>
        <w:rPr>
          <w:sz w:val="24"/>
          <w:szCs w:val="24"/>
        </w:rPr>
      </w:pPr>
      <w:r>
        <w:rPr>
          <w:sz w:val="24"/>
          <w:szCs w:val="24"/>
        </w:rPr>
        <w:t>250 g griechischer Joghurt (10% Fettgehalt)</w:t>
      </w:r>
    </w:p>
    <w:p w14:paraId="3D669DD5" w14:textId="77777777" w:rsidR="00AD62CE" w:rsidRDefault="00AD62CE" w:rsidP="00AD62CE">
      <w:pPr>
        <w:rPr>
          <w:sz w:val="24"/>
          <w:szCs w:val="24"/>
        </w:rPr>
      </w:pPr>
      <w:r>
        <w:rPr>
          <w:sz w:val="24"/>
          <w:szCs w:val="24"/>
        </w:rPr>
        <w:t>Saft von 1/2 Zitrone</w:t>
      </w:r>
    </w:p>
    <w:p w14:paraId="24C1BD23" w14:textId="77777777" w:rsidR="00AD62CE" w:rsidRDefault="00AD62CE" w:rsidP="00AD62CE">
      <w:pPr>
        <w:rPr>
          <w:sz w:val="24"/>
          <w:szCs w:val="24"/>
        </w:rPr>
      </w:pPr>
      <w:r>
        <w:rPr>
          <w:sz w:val="24"/>
          <w:szCs w:val="24"/>
        </w:rPr>
        <w:t>1 TL Kurkuma</w:t>
      </w:r>
    </w:p>
    <w:p w14:paraId="3781A981" w14:textId="77777777" w:rsidR="00AD62CE" w:rsidRPr="00AF0606" w:rsidRDefault="00AD62CE" w:rsidP="00AD62CE">
      <w:pPr>
        <w:rPr>
          <w:sz w:val="24"/>
          <w:szCs w:val="24"/>
        </w:rPr>
      </w:pPr>
      <w:r w:rsidRPr="00AF0606">
        <w:rPr>
          <w:sz w:val="24"/>
          <w:szCs w:val="24"/>
        </w:rPr>
        <w:t>2 TL Garam Masala</w:t>
      </w:r>
    </w:p>
    <w:p w14:paraId="04507FC6" w14:textId="77777777" w:rsidR="00AD62CE" w:rsidRPr="00FB4669" w:rsidRDefault="00AD62CE" w:rsidP="00AD62CE">
      <w:pPr>
        <w:rPr>
          <w:sz w:val="24"/>
          <w:szCs w:val="24"/>
        </w:rPr>
      </w:pPr>
      <w:r w:rsidRPr="00FB4669">
        <w:rPr>
          <w:sz w:val="24"/>
          <w:szCs w:val="24"/>
        </w:rPr>
        <w:t>1 kg Hühnerschenkel am Knochen</w:t>
      </w:r>
    </w:p>
    <w:p w14:paraId="1F429477" w14:textId="77777777" w:rsidR="00AD62CE" w:rsidRPr="00FB4669" w:rsidRDefault="00AD62CE" w:rsidP="00AD62CE">
      <w:pPr>
        <w:rPr>
          <w:sz w:val="24"/>
          <w:szCs w:val="24"/>
        </w:rPr>
      </w:pPr>
      <w:r w:rsidRPr="00FB4669">
        <w:rPr>
          <w:sz w:val="24"/>
          <w:szCs w:val="24"/>
        </w:rPr>
        <w:t>50 g Butter</w:t>
      </w:r>
    </w:p>
    <w:p w14:paraId="58466249" w14:textId="77777777" w:rsidR="00AD62CE" w:rsidRPr="00FB4669" w:rsidRDefault="00AD62CE" w:rsidP="00AD62CE">
      <w:pPr>
        <w:rPr>
          <w:sz w:val="24"/>
          <w:szCs w:val="24"/>
        </w:rPr>
      </w:pPr>
      <w:r w:rsidRPr="00FB4669">
        <w:rPr>
          <w:sz w:val="24"/>
          <w:szCs w:val="24"/>
        </w:rPr>
        <w:t>2 EL Rapsöl</w:t>
      </w:r>
    </w:p>
    <w:p w14:paraId="1F35682F" w14:textId="77777777" w:rsidR="00AD62CE" w:rsidRPr="00FB4669" w:rsidRDefault="00AD62CE" w:rsidP="00AD62CE">
      <w:pPr>
        <w:rPr>
          <w:sz w:val="24"/>
          <w:szCs w:val="24"/>
        </w:rPr>
      </w:pPr>
      <w:r w:rsidRPr="00FB4669">
        <w:rPr>
          <w:sz w:val="24"/>
          <w:szCs w:val="24"/>
        </w:rPr>
        <w:t>2 mittelgroßen Zwiebeln</w:t>
      </w:r>
    </w:p>
    <w:p w14:paraId="5EEA887F" w14:textId="77777777" w:rsidR="00AD62CE" w:rsidRPr="00FB4669" w:rsidRDefault="00AD62CE" w:rsidP="00AD62CE">
      <w:pPr>
        <w:rPr>
          <w:sz w:val="24"/>
          <w:szCs w:val="24"/>
        </w:rPr>
      </w:pPr>
      <w:r w:rsidRPr="00FB4669">
        <w:rPr>
          <w:sz w:val="24"/>
          <w:szCs w:val="24"/>
        </w:rPr>
        <w:t>4 Knoblauchzehen</w:t>
      </w:r>
    </w:p>
    <w:p w14:paraId="66835D88" w14:textId="77777777" w:rsidR="00AD62CE" w:rsidRPr="00FB4669" w:rsidRDefault="00AD62CE" w:rsidP="00AD62CE">
      <w:pPr>
        <w:rPr>
          <w:sz w:val="24"/>
          <w:szCs w:val="24"/>
        </w:rPr>
      </w:pPr>
      <w:r w:rsidRPr="00FB4669">
        <w:rPr>
          <w:sz w:val="24"/>
          <w:szCs w:val="24"/>
        </w:rPr>
        <w:t>1 kleines Stück Ingwer</w:t>
      </w:r>
    </w:p>
    <w:p w14:paraId="58A80BBD" w14:textId="77777777" w:rsidR="00AD62CE" w:rsidRPr="00FB4669" w:rsidRDefault="00AD62CE" w:rsidP="00AD62CE">
      <w:pPr>
        <w:rPr>
          <w:sz w:val="24"/>
          <w:szCs w:val="24"/>
        </w:rPr>
      </w:pPr>
      <w:r w:rsidRPr="00FB4669">
        <w:rPr>
          <w:sz w:val="24"/>
          <w:szCs w:val="24"/>
        </w:rPr>
        <w:t>1 TL Kumin in Ganzen</w:t>
      </w:r>
    </w:p>
    <w:p w14:paraId="41D729A0" w14:textId="77777777" w:rsidR="00AD62CE" w:rsidRPr="00FB4669" w:rsidRDefault="00AD62CE" w:rsidP="00AD62CE">
      <w:pPr>
        <w:rPr>
          <w:sz w:val="24"/>
          <w:szCs w:val="24"/>
        </w:rPr>
      </w:pPr>
      <w:r w:rsidRPr="00FB4669">
        <w:rPr>
          <w:sz w:val="24"/>
          <w:szCs w:val="24"/>
        </w:rPr>
        <w:t>1 Zimtstange</w:t>
      </w:r>
    </w:p>
    <w:p w14:paraId="7664C267" w14:textId="77777777" w:rsidR="00AD62CE" w:rsidRPr="00FB4669" w:rsidRDefault="00AD62CE" w:rsidP="00AD62CE">
      <w:pPr>
        <w:rPr>
          <w:sz w:val="24"/>
          <w:szCs w:val="24"/>
        </w:rPr>
      </w:pPr>
      <w:r w:rsidRPr="00FB4669">
        <w:rPr>
          <w:sz w:val="24"/>
          <w:szCs w:val="24"/>
        </w:rPr>
        <w:t>2 mittelgroße Tomaten</w:t>
      </w:r>
    </w:p>
    <w:p w14:paraId="1282DD1C" w14:textId="77777777" w:rsidR="00AD62CE" w:rsidRPr="00FB4669" w:rsidRDefault="00AD62CE" w:rsidP="00AD62CE">
      <w:pPr>
        <w:rPr>
          <w:sz w:val="24"/>
          <w:szCs w:val="24"/>
        </w:rPr>
      </w:pPr>
      <w:r w:rsidRPr="00FB4669">
        <w:rPr>
          <w:sz w:val="24"/>
          <w:szCs w:val="24"/>
        </w:rPr>
        <w:t>2 Chilischoten</w:t>
      </w:r>
    </w:p>
    <w:p w14:paraId="41694008" w14:textId="77777777" w:rsidR="00AD62CE" w:rsidRPr="00FB4669" w:rsidRDefault="00AD62CE" w:rsidP="00AD62CE">
      <w:pPr>
        <w:rPr>
          <w:sz w:val="24"/>
          <w:szCs w:val="24"/>
        </w:rPr>
      </w:pPr>
      <w:r w:rsidRPr="00FB4669">
        <w:rPr>
          <w:sz w:val="24"/>
          <w:szCs w:val="24"/>
        </w:rPr>
        <w:t>1 gestrichener TL Salz</w:t>
      </w:r>
    </w:p>
    <w:p w14:paraId="7DCA49F8" w14:textId="77777777" w:rsidR="00AD62CE" w:rsidRPr="00FB4669" w:rsidRDefault="00AD62CE" w:rsidP="00AD62CE">
      <w:pPr>
        <w:rPr>
          <w:sz w:val="24"/>
          <w:szCs w:val="24"/>
        </w:rPr>
      </w:pPr>
      <w:r w:rsidRPr="00FB4669">
        <w:rPr>
          <w:sz w:val="24"/>
          <w:szCs w:val="24"/>
        </w:rPr>
        <w:t>Ca. 80 ml Wasser</w:t>
      </w:r>
    </w:p>
    <w:p w14:paraId="5484B1D8" w14:textId="77777777" w:rsidR="00AD62CE" w:rsidRPr="00FB4669" w:rsidRDefault="00AD62CE" w:rsidP="00AD62CE">
      <w:pPr>
        <w:rPr>
          <w:sz w:val="24"/>
          <w:szCs w:val="24"/>
        </w:rPr>
      </w:pPr>
      <w:r w:rsidRPr="00FB4669">
        <w:rPr>
          <w:sz w:val="24"/>
          <w:szCs w:val="24"/>
        </w:rPr>
        <w:t>250 ml Sahne</w:t>
      </w:r>
    </w:p>
    <w:p w14:paraId="01A783F7" w14:textId="77777777" w:rsidR="00AD62CE" w:rsidRDefault="00AD62CE" w:rsidP="00AD62CE">
      <w:pPr>
        <w:rPr>
          <w:sz w:val="24"/>
          <w:szCs w:val="24"/>
        </w:rPr>
      </w:pPr>
      <w:r w:rsidRPr="00FB4669">
        <w:rPr>
          <w:sz w:val="24"/>
          <w:szCs w:val="24"/>
        </w:rPr>
        <w:t>3 EL gemahlene Mandel</w:t>
      </w:r>
      <w:r>
        <w:rPr>
          <w:sz w:val="24"/>
          <w:szCs w:val="24"/>
        </w:rPr>
        <w:t>n</w:t>
      </w:r>
    </w:p>
    <w:p w14:paraId="127E3BB4" w14:textId="77777777" w:rsidR="00AD62CE" w:rsidRPr="00FB4669" w:rsidRDefault="00AD62CE" w:rsidP="00AD62CE">
      <w:pPr>
        <w:rPr>
          <w:sz w:val="24"/>
          <w:szCs w:val="24"/>
        </w:rPr>
      </w:pPr>
      <w:r w:rsidRPr="00FB4669">
        <w:rPr>
          <w:sz w:val="24"/>
          <w:szCs w:val="24"/>
        </w:rPr>
        <w:t>1 Handvoll gehackter frischer Koriander</w:t>
      </w:r>
    </w:p>
    <w:p w14:paraId="0FC518E0" w14:textId="77777777" w:rsidR="00AD62CE" w:rsidRDefault="00AD62CE" w:rsidP="00AD62CE">
      <w:pPr>
        <w:rPr>
          <w:sz w:val="24"/>
          <w:szCs w:val="24"/>
        </w:rPr>
      </w:pPr>
    </w:p>
    <w:p w14:paraId="1757F5FF" w14:textId="77777777" w:rsidR="00AD62CE" w:rsidRPr="00FB4669" w:rsidRDefault="00AD62CE" w:rsidP="00AD62CE">
      <w:pPr>
        <w:rPr>
          <w:sz w:val="24"/>
          <w:szCs w:val="24"/>
        </w:rPr>
      </w:pPr>
      <w:r>
        <w:rPr>
          <w:sz w:val="24"/>
          <w:szCs w:val="24"/>
        </w:rPr>
        <w:t>Zubereitung:</w:t>
      </w:r>
    </w:p>
    <w:p w14:paraId="248504B4" w14:textId="77777777" w:rsidR="00AD62CE" w:rsidRPr="002C0183" w:rsidRDefault="00AD62CE" w:rsidP="00B40E8C">
      <w:pPr>
        <w:pStyle w:val="ListParagraph"/>
        <w:numPr>
          <w:ilvl w:val="0"/>
          <w:numId w:val="809"/>
        </w:numPr>
        <w:spacing w:after="120"/>
        <w:ind w:left="714" w:hanging="357"/>
        <w:contextualSpacing w:val="0"/>
        <w:jc w:val="both"/>
        <w:rPr>
          <w:sz w:val="24"/>
          <w:szCs w:val="24"/>
        </w:rPr>
      </w:pPr>
      <w:r w:rsidRPr="002C0183">
        <w:rPr>
          <w:sz w:val="24"/>
          <w:szCs w:val="24"/>
        </w:rPr>
        <w:t>In einer größeren Schüssel Joghurt mit Zitronensaft, Kurkuma und Garam Masala vermengen. Das Fleisch hineingeben und mit der Marinade bedecken. Die Schüssel mit Klarsichtfolie abdecken und für einige Stunden in den Kühlschrank stellen.</w:t>
      </w:r>
    </w:p>
    <w:p w14:paraId="1E122D0B" w14:textId="77777777" w:rsidR="00AD62CE" w:rsidRPr="002C0183" w:rsidRDefault="00AD62CE" w:rsidP="00B40E8C">
      <w:pPr>
        <w:pStyle w:val="ListParagraph"/>
        <w:numPr>
          <w:ilvl w:val="0"/>
          <w:numId w:val="809"/>
        </w:numPr>
        <w:spacing w:after="120"/>
        <w:ind w:left="714" w:hanging="357"/>
        <w:contextualSpacing w:val="0"/>
        <w:jc w:val="both"/>
        <w:rPr>
          <w:sz w:val="24"/>
          <w:szCs w:val="24"/>
        </w:rPr>
      </w:pPr>
      <w:r w:rsidRPr="002C0183">
        <w:rPr>
          <w:sz w:val="24"/>
          <w:szCs w:val="24"/>
        </w:rPr>
        <w:t>In einem großen Topf die Butter im Öl schmelzen. Zwiebeln hinzufügen und unter Rühren andünsten. Dann angedrückte Knoblauchzehen, fein gehackten Ingwer und Kumin dazugeben. Alles weiterdünsten. Zimtstange, gewürfelte Tomaten, klein geschnittene Chilischoten und Salz hinzufügen.</w:t>
      </w:r>
    </w:p>
    <w:p w14:paraId="3A56D14E" w14:textId="77777777" w:rsidR="00AD62CE" w:rsidRDefault="00AD62CE" w:rsidP="00B40E8C">
      <w:pPr>
        <w:pStyle w:val="ListParagraph"/>
        <w:numPr>
          <w:ilvl w:val="0"/>
          <w:numId w:val="809"/>
        </w:numPr>
        <w:spacing w:after="120"/>
        <w:ind w:left="714" w:hanging="357"/>
        <w:contextualSpacing w:val="0"/>
        <w:jc w:val="both"/>
        <w:rPr>
          <w:sz w:val="24"/>
          <w:szCs w:val="24"/>
        </w:rPr>
      </w:pPr>
      <w:r w:rsidRPr="002C0183">
        <w:rPr>
          <w:sz w:val="24"/>
          <w:szCs w:val="24"/>
        </w:rPr>
        <w:lastRenderedPageBreak/>
        <w:t>Fleisch mit der Marinade in den Topf geben, fünf Minuten lang dünsten, Wasser dazugießen. Aufkochen, dann Hitze herunterschalten und alles ungefähr 30 Minuten lang simmern lassen. Sahne und Tomatenmark hinzufügen, das Ganze weitere 10 bis 15 Minuten lang köcheln lassen. Schließlich die Mandeln hineinrühren, noch kurz weiterköcheln lassen. Zum Schluss mit Koriander garnieren.</w:t>
      </w:r>
    </w:p>
    <w:p w14:paraId="2FA8786A" w14:textId="77777777" w:rsidR="00AD62CE" w:rsidRDefault="00AD62CE" w:rsidP="00AD62CE">
      <w:pPr>
        <w:pStyle w:val="ListParagraph"/>
        <w:spacing w:after="120"/>
        <w:ind w:left="714"/>
        <w:contextualSpacing w:val="0"/>
        <w:jc w:val="both"/>
        <w:rPr>
          <w:sz w:val="24"/>
          <w:szCs w:val="24"/>
        </w:rPr>
      </w:pPr>
    </w:p>
    <w:p w14:paraId="6D2038D9" w14:textId="77777777" w:rsidR="00AD62CE" w:rsidRDefault="00AD62CE" w:rsidP="00AD62CE">
      <w:pPr>
        <w:spacing w:after="120"/>
        <w:jc w:val="both"/>
        <w:rPr>
          <w:sz w:val="24"/>
          <w:szCs w:val="24"/>
        </w:rPr>
      </w:pPr>
    </w:p>
    <w:p w14:paraId="0831BB78" w14:textId="77777777" w:rsidR="00AD62CE" w:rsidRPr="007E2A95" w:rsidRDefault="00AD62CE" w:rsidP="00AD62CE">
      <w:pPr>
        <w:spacing w:after="120"/>
        <w:ind w:left="1416" w:hanging="1416"/>
        <w:jc w:val="both"/>
        <w:rPr>
          <w:sz w:val="24"/>
          <w:szCs w:val="24"/>
        </w:rPr>
      </w:pPr>
      <w:r>
        <w:rPr>
          <w:sz w:val="24"/>
          <w:szCs w:val="24"/>
        </w:rPr>
        <w:t>Kommentar:</w:t>
      </w:r>
      <w:r>
        <w:rPr>
          <w:sz w:val="24"/>
          <w:szCs w:val="24"/>
        </w:rPr>
        <w:tab/>
        <w:t>Ein Klassiker der indischen Küche</w:t>
      </w:r>
      <w:r w:rsidRPr="007E2A95">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Pr>
          <w:sz w:val="24"/>
          <w:szCs w:val="24"/>
        </w:rPr>
        <w:t>. Ein wunderbares Essen, das cremig und üppig schmeckt, außerdem ein bisschen scharf und sauer wegen der Tomaten.</w:t>
      </w:r>
    </w:p>
    <w:p w14:paraId="76F1ADF4" w14:textId="77777777" w:rsidR="00AD62CE" w:rsidRPr="00AA6EA8" w:rsidRDefault="00AD62CE" w:rsidP="00AD62CE">
      <w:pPr>
        <w:rPr>
          <w:sz w:val="24"/>
          <w:szCs w:val="24"/>
        </w:rPr>
      </w:pPr>
    </w:p>
    <w:p w14:paraId="30AB4ECC" w14:textId="77777777" w:rsidR="00AD62CE" w:rsidRPr="00AA6EA8" w:rsidRDefault="00AD62CE" w:rsidP="00AD62CE">
      <w:pPr>
        <w:rPr>
          <w:sz w:val="24"/>
          <w:szCs w:val="24"/>
        </w:rPr>
      </w:pPr>
    </w:p>
    <w:p w14:paraId="36FAA3FA" w14:textId="77777777" w:rsidR="00AD62CE" w:rsidRPr="00AA6EA8" w:rsidRDefault="00AD62CE" w:rsidP="00AD62CE">
      <w:pPr>
        <w:rPr>
          <w:sz w:val="24"/>
          <w:szCs w:val="24"/>
        </w:rPr>
      </w:pPr>
      <w:r w:rsidRPr="00AA6EA8">
        <w:rPr>
          <w:sz w:val="24"/>
          <w:szCs w:val="24"/>
        </w:rPr>
        <w:br w:type="page"/>
      </w:r>
    </w:p>
    <w:p w14:paraId="48718CAE" w14:textId="77777777" w:rsidR="00AD62CE" w:rsidRDefault="00AD62CE" w:rsidP="00AD62CE">
      <w:pPr>
        <w:pStyle w:val="Heading2"/>
        <w:spacing w:after="240"/>
      </w:pPr>
      <w:r>
        <w:lastRenderedPageBreak/>
        <w:t>Huhn mit Pflaumen</w:t>
      </w:r>
      <w:r>
        <w:rPr>
          <w:rStyle w:val="FootnoteReference"/>
        </w:rPr>
        <w:footnoteReference w:id="427"/>
      </w:r>
      <w:r>
        <w:t xml:space="preserve"> </w:t>
      </w:r>
    </w:p>
    <w:p w14:paraId="472EC767" w14:textId="77777777" w:rsidR="00AD62CE" w:rsidRDefault="00AD62CE" w:rsidP="00AD62CE">
      <w:pPr>
        <w:rPr>
          <w:sz w:val="24"/>
          <w:szCs w:val="24"/>
        </w:rPr>
      </w:pPr>
      <w:r w:rsidRPr="001015C0">
        <w:rPr>
          <w:sz w:val="24"/>
          <w:szCs w:val="24"/>
          <w:u w:val="single"/>
        </w:rPr>
        <w:t>Zutaten</w:t>
      </w:r>
      <w:r>
        <w:rPr>
          <w:sz w:val="24"/>
          <w:szCs w:val="24"/>
        </w:rPr>
        <w:t xml:space="preserve"> (für 3-4 Portionen)</w:t>
      </w:r>
    </w:p>
    <w:p w14:paraId="68A48C3D" w14:textId="77777777" w:rsidR="00AD62CE" w:rsidRDefault="00AD62CE" w:rsidP="00AD62CE">
      <w:pPr>
        <w:rPr>
          <w:sz w:val="24"/>
          <w:szCs w:val="24"/>
        </w:rPr>
      </w:pPr>
      <w:r>
        <w:rPr>
          <w:sz w:val="24"/>
          <w:szCs w:val="24"/>
        </w:rPr>
        <w:t>3 bis 4 Hühnerschenkel</w:t>
      </w:r>
    </w:p>
    <w:p w14:paraId="0BA4E77D" w14:textId="77777777" w:rsidR="00AD62CE" w:rsidRDefault="00AD62CE" w:rsidP="00AD62CE">
      <w:pPr>
        <w:rPr>
          <w:sz w:val="24"/>
          <w:szCs w:val="24"/>
        </w:rPr>
      </w:pPr>
      <w:r>
        <w:rPr>
          <w:sz w:val="24"/>
          <w:szCs w:val="24"/>
        </w:rPr>
        <w:t>1 gestrichener EL Sumach</w:t>
      </w:r>
    </w:p>
    <w:p w14:paraId="50516C64" w14:textId="77777777" w:rsidR="00AD62CE" w:rsidRDefault="00AD62CE" w:rsidP="00AD62CE">
      <w:pPr>
        <w:rPr>
          <w:sz w:val="24"/>
          <w:szCs w:val="24"/>
        </w:rPr>
      </w:pPr>
      <w:r>
        <w:rPr>
          <w:sz w:val="24"/>
          <w:szCs w:val="24"/>
        </w:rPr>
        <w:t>1 EL Korianderkörner (im Mörser zerstoßen)</w:t>
      </w:r>
    </w:p>
    <w:p w14:paraId="5EB82B31" w14:textId="77777777" w:rsidR="00AD62CE" w:rsidRDefault="00AD62CE" w:rsidP="00AD62CE">
      <w:pPr>
        <w:rPr>
          <w:sz w:val="24"/>
          <w:szCs w:val="24"/>
        </w:rPr>
      </w:pPr>
      <w:r>
        <w:rPr>
          <w:sz w:val="24"/>
          <w:szCs w:val="24"/>
        </w:rPr>
        <w:t>2 EL Olivenöl</w:t>
      </w:r>
    </w:p>
    <w:p w14:paraId="5A5DE219" w14:textId="77777777" w:rsidR="00AD62CE" w:rsidRDefault="00AD62CE" w:rsidP="00AD62CE">
      <w:pPr>
        <w:rPr>
          <w:sz w:val="24"/>
          <w:szCs w:val="24"/>
        </w:rPr>
      </w:pPr>
      <w:r>
        <w:rPr>
          <w:sz w:val="24"/>
          <w:szCs w:val="24"/>
        </w:rPr>
        <w:t>Salz</w:t>
      </w:r>
    </w:p>
    <w:p w14:paraId="5EB7B71E" w14:textId="77777777" w:rsidR="00AD62CE" w:rsidRDefault="00AD62CE" w:rsidP="00AD62CE">
      <w:pPr>
        <w:rPr>
          <w:sz w:val="24"/>
          <w:szCs w:val="24"/>
        </w:rPr>
      </w:pPr>
      <w:r>
        <w:rPr>
          <w:sz w:val="24"/>
          <w:szCs w:val="24"/>
        </w:rPr>
        <w:t>Schwarzer Pfeffer</w:t>
      </w:r>
    </w:p>
    <w:p w14:paraId="48F8D22A" w14:textId="77777777" w:rsidR="00AD62CE" w:rsidRDefault="00AD62CE" w:rsidP="00AD62CE">
      <w:pPr>
        <w:rPr>
          <w:sz w:val="24"/>
          <w:szCs w:val="24"/>
        </w:rPr>
      </w:pPr>
      <w:r>
        <w:rPr>
          <w:sz w:val="24"/>
          <w:szCs w:val="24"/>
        </w:rPr>
        <w:t>1 rote Zwiebel</w:t>
      </w:r>
    </w:p>
    <w:p w14:paraId="0CA36E0D" w14:textId="77777777" w:rsidR="00AD62CE" w:rsidRDefault="00AD62CE" w:rsidP="00AD62CE">
      <w:pPr>
        <w:rPr>
          <w:sz w:val="24"/>
          <w:szCs w:val="24"/>
        </w:rPr>
      </w:pPr>
      <w:r>
        <w:rPr>
          <w:sz w:val="24"/>
          <w:szCs w:val="24"/>
        </w:rPr>
        <w:t>5 reife Pflaumen</w:t>
      </w:r>
    </w:p>
    <w:p w14:paraId="74C1A590" w14:textId="77777777" w:rsidR="00AD62CE" w:rsidRDefault="00AD62CE" w:rsidP="00AD62CE">
      <w:pPr>
        <w:rPr>
          <w:sz w:val="24"/>
          <w:szCs w:val="24"/>
        </w:rPr>
      </w:pPr>
      <w:r>
        <w:rPr>
          <w:sz w:val="24"/>
          <w:szCs w:val="24"/>
        </w:rPr>
        <w:t>4 bis 6 TL flüssiger Honig</w:t>
      </w:r>
    </w:p>
    <w:p w14:paraId="43F97209" w14:textId="77777777" w:rsidR="00AD62CE" w:rsidRDefault="00AD62CE" w:rsidP="00AD62CE">
      <w:pPr>
        <w:rPr>
          <w:sz w:val="24"/>
          <w:szCs w:val="24"/>
        </w:rPr>
      </w:pPr>
      <w:r>
        <w:rPr>
          <w:sz w:val="24"/>
          <w:szCs w:val="24"/>
        </w:rPr>
        <w:t>Saft von ½ Zitrone</w:t>
      </w:r>
    </w:p>
    <w:p w14:paraId="53988C53" w14:textId="77777777" w:rsidR="00AD62CE" w:rsidRDefault="00AD62CE" w:rsidP="00AD62CE">
      <w:pPr>
        <w:rPr>
          <w:sz w:val="24"/>
          <w:szCs w:val="24"/>
        </w:rPr>
      </w:pPr>
    </w:p>
    <w:p w14:paraId="1E4C29D1" w14:textId="77777777" w:rsidR="00AD62CE" w:rsidRDefault="00AD62CE" w:rsidP="00AD62CE">
      <w:pPr>
        <w:rPr>
          <w:sz w:val="24"/>
          <w:szCs w:val="24"/>
        </w:rPr>
      </w:pPr>
      <w:r>
        <w:rPr>
          <w:sz w:val="24"/>
          <w:szCs w:val="24"/>
        </w:rPr>
        <w:t>Zubereitung</w:t>
      </w:r>
    </w:p>
    <w:p w14:paraId="6AECEC59" w14:textId="77777777" w:rsidR="00AD62CE" w:rsidRDefault="00AD62CE" w:rsidP="00B40E8C">
      <w:pPr>
        <w:pStyle w:val="ListParagraph"/>
        <w:numPr>
          <w:ilvl w:val="0"/>
          <w:numId w:val="791"/>
        </w:numPr>
        <w:spacing w:after="120"/>
        <w:ind w:left="714" w:hanging="357"/>
        <w:contextualSpacing w:val="0"/>
        <w:jc w:val="both"/>
        <w:rPr>
          <w:sz w:val="24"/>
          <w:szCs w:val="24"/>
        </w:rPr>
      </w:pPr>
      <w:r w:rsidRPr="00970730">
        <w:rPr>
          <w:sz w:val="24"/>
          <w:szCs w:val="24"/>
        </w:rPr>
        <w:t xml:space="preserve">Backofen auf 180 </w:t>
      </w:r>
      <w:r>
        <w:rPr>
          <w:sz w:val="24"/>
          <w:szCs w:val="24"/>
        </w:rPr>
        <w:t>G</w:t>
      </w:r>
      <w:r w:rsidRPr="00970730">
        <w:rPr>
          <w:sz w:val="24"/>
          <w:szCs w:val="24"/>
        </w:rPr>
        <w:t>rad Umluft heizen. Hähnchen in eine Auflaufform legen, mit der Hautseite nach oben. Sumach und Koriander darüberstreuen, mit Olivenöl beträufeln. Salzen und pfeffern.</w:t>
      </w:r>
    </w:p>
    <w:p w14:paraId="1E33FFBB" w14:textId="77777777" w:rsidR="00AD62CE" w:rsidRDefault="00AD62CE" w:rsidP="00B40E8C">
      <w:pPr>
        <w:pStyle w:val="ListParagraph"/>
        <w:numPr>
          <w:ilvl w:val="0"/>
          <w:numId w:val="791"/>
        </w:numPr>
        <w:spacing w:after="120"/>
        <w:ind w:left="714" w:hanging="357"/>
        <w:contextualSpacing w:val="0"/>
        <w:jc w:val="both"/>
        <w:rPr>
          <w:sz w:val="24"/>
          <w:szCs w:val="24"/>
        </w:rPr>
      </w:pPr>
      <w:r w:rsidRPr="00970730">
        <w:rPr>
          <w:sz w:val="24"/>
          <w:szCs w:val="24"/>
        </w:rPr>
        <w:t xml:space="preserve">Die </w:t>
      </w:r>
      <w:r>
        <w:rPr>
          <w:sz w:val="24"/>
          <w:szCs w:val="24"/>
        </w:rPr>
        <w:t>Z</w:t>
      </w:r>
      <w:r w:rsidRPr="00970730">
        <w:rPr>
          <w:sz w:val="24"/>
          <w:szCs w:val="24"/>
        </w:rPr>
        <w:t xml:space="preserve">wiebel in feine Ringe schneiden, zwischen dem Fleisch verteilen. Die Pflaumen entkernen und achteln (oder vierteln, je </w:t>
      </w:r>
      <w:r>
        <w:rPr>
          <w:sz w:val="24"/>
          <w:szCs w:val="24"/>
        </w:rPr>
        <w:t>nac</w:t>
      </w:r>
      <w:r w:rsidRPr="00970730">
        <w:rPr>
          <w:sz w:val="24"/>
          <w:szCs w:val="24"/>
        </w:rPr>
        <w:t>h Größe), zw</w:t>
      </w:r>
      <w:r>
        <w:rPr>
          <w:sz w:val="24"/>
          <w:szCs w:val="24"/>
        </w:rPr>
        <w:t>i</w:t>
      </w:r>
      <w:r w:rsidRPr="001866DA">
        <w:rPr>
          <w:sz w:val="24"/>
          <w:szCs w:val="24"/>
        </w:rPr>
        <w:t>schen das Fleisch drücken.</w:t>
      </w:r>
    </w:p>
    <w:p w14:paraId="4BE663E7" w14:textId="77777777" w:rsidR="00AD62CE" w:rsidRPr="001866DA" w:rsidRDefault="00AD62CE" w:rsidP="00B40E8C">
      <w:pPr>
        <w:pStyle w:val="ListParagraph"/>
        <w:numPr>
          <w:ilvl w:val="0"/>
          <w:numId w:val="791"/>
        </w:numPr>
        <w:spacing w:after="120"/>
        <w:ind w:left="714" w:hanging="357"/>
        <w:contextualSpacing w:val="0"/>
        <w:jc w:val="both"/>
        <w:rPr>
          <w:sz w:val="24"/>
          <w:szCs w:val="24"/>
        </w:rPr>
      </w:pPr>
      <w:r w:rsidRPr="001866DA">
        <w:rPr>
          <w:sz w:val="24"/>
          <w:szCs w:val="24"/>
        </w:rPr>
        <w:t xml:space="preserve">2 bis 3 TL Honig mit Zitronensaft vermengen, über das Huhn und die Pflaumen geben. In den Ofen schieben, ungefähr 2 bis 3 TL Honig auf das Fleisch streichen. Die </w:t>
      </w:r>
      <w:r>
        <w:rPr>
          <w:sz w:val="24"/>
          <w:szCs w:val="24"/>
        </w:rPr>
        <w:t>Z</w:t>
      </w:r>
      <w:r w:rsidRPr="001866DA">
        <w:rPr>
          <w:sz w:val="24"/>
          <w:szCs w:val="24"/>
        </w:rPr>
        <w:t>wiebeln und die Pflaumen drückt man so zurecht, dass s</w:t>
      </w:r>
      <w:r>
        <w:rPr>
          <w:sz w:val="24"/>
          <w:szCs w:val="24"/>
        </w:rPr>
        <w:t>i</w:t>
      </w:r>
      <w:r w:rsidRPr="001866DA">
        <w:rPr>
          <w:sz w:val="24"/>
          <w:szCs w:val="24"/>
        </w:rPr>
        <w:t xml:space="preserve">e mit der entstandenen </w:t>
      </w:r>
      <w:r>
        <w:rPr>
          <w:sz w:val="24"/>
          <w:szCs w:val="24"/>
        </w:rPr>
        <w:t>F</w:t>
      </w:r>
      <w:r w:rsidRPr="001866DA">
        <w:rPr>
          <w:sz w:val="24"/>
          <w:szCs w:val="24"/>
        </w:rPr>
        <w:t xml:space="preserve">lüssigkeit bedeckt </w:t>
      </w:r>
      <w:r>
        <w:rPr>
          <w:sz w:val="24"/>
          <w:szCs w:val="24"/>
        </w:rPr>
        <w:t>sin</w:t>
      </w:r>
      <w:r w:rsidRPr="001866DA">
        <w:rPr>
          <w:sz w:val="24"/>
          <w:szCs w:val="24"/>
        </w:rPr>
        <w:t>d, dann trocknen sie nicht aus, während das Huhn brutzelt. Das Ganze weitere 15 Minuten lang garen. Fertig.</w:t>
      </w:r>
    </w:p>
    <w:p w14:paraId="60936CE2" w14:textId="77777777" w:rsidR="00AD62CE" w:rsidRDefault="00AD62CE" w:rsidP="00AD62CE">
      <w:pPr>
        <w:rPr>
          <w:sz w:val="24"/>
          <w:szCs w:val="24"/>
        </w:rPr>
      </w:pPr>
      <w:r>
        <w:rPr>
          <w:sz w:val="24"/>
          <w:szCs w:val="24"/>
        </w:rPr>
        <w:br w:type="page"/>
      </w:r>
    </w:p>
    <w:p w14:paraId="12C4FD62" w14:textId="77777777" w:rsidR="00AD62CE" w:rsidRDefault="00AD62CE" w:rsidP="00AD62CE">
      <w:pPr>
        <w:pStyle w:val="Heading2"/>
        <w:spacing w:after="240"/>
      </w:pPr>
      <w:r>
        <w:lastRenderedPageBreak/>
        <w:t>Huhn mit 40 (!!!) Knoblauchzehen</w:t>
      </w:r>
      <w:r>
        <w:rPr>
          <w:rStyle w:val="FootnoteReference"/>
        </w:rPr>
        <w:footnoteReference w:id="428"/>
      </w:r>
      <w:r>
        <w:t xml:space="preserve"> </w:t>
      </w:r>
    </w:p>
    <w:p w14:paraId="2A3965EE" w14:textId="77777777" w:rsidR="00AD62CE" w:rsidRDefault="00AD62CE" w:rsidP="00AD62CE">
      <w:pPr>
        <w:rPr>
          <w:sz w:val="24"/>
          <w:szCs w:val="24"/>
        </w:rPr>
      </w:pPr>
      <w:r w:rsidRPr="00A65D05">
        <w:rPr>
          <w:sz w:val="24"/>
          <w:szCs w:val="24"/>
          <w:u w:val="single"/>
        </w:rPr>
        <w:t>Zutaten</w:t>
      </w:r>
      <w:r>
        <w:rPr>
          <w:sz w:val="24"/>
          <w:szCs w:val="24"/>
        </w:rPr>
        <w:t xml:space="preserve"> (für 3 bis 4 Portionen)</w:t>
      </w:r>
    </w:p>
    <w:p w14:paraId="77082051" w14:textId="77777777" w:rsidR="00AD62CE" w:rsidRDefault="00AD62CE" w:rsidP="00AD62CE">
      <w:pPr>
        <w:rPr>
          <w:sz w:val="24"/>
          <w:szCs w:val="24"/>
        </w:rPr>
      </w:pPr>
      <w:r>
        <w:rPr>
          <w:sz w:val="24"/>
          <w:szCs w:val="24"/>
        </w:rPr>
        <w:t>1 küchenfertiges Huhn</w:t>
      </w:r>
    </w:p>
    <w:p w14:paraId="0DCCC0DC" w14:textId="77777777" w:rsidR="00AD62CE" w:rsidRDefault="00AD62CE" w:rsidP="00AD62CE">
      <w:pPr>
        <w:rPr>
          <w:sz w:val="24"/>
          <w:szCs w:val="24"/>
        </w:rPr>
      </w:pPr>
      <w:r>
        <w:rPr>
          <w:sz w:val="24"/>
          <w:szCs w:val="24"/>
        </w:rPr>
        <w:t>15 ml Weißweinessig</w:t>
      </w:r>
    </w:p>
    <w:p w14:paraId="030F6E19" w14:textId="77777777" w:rsidR="00AD62CE" w:rsidRDefault="00AD62CE" w:rsidP="00AD62CE">
      <w:pPr>
        <w:rPr>
          <w:sz w:val="24"/>
          <w:szCs w:val="24"/>
        </w:rPr>
      </w:pPr>
      <w:r>
        <w:rPr>
          <w:sz w:val="24"/>
          <w:szCs w:val="24"/>
        </w:rPr>
        <w:t>Salz, Pfeffer</w:t>
      </w:r>
    </w:p>
    <w:p w14:paraId="01FF7513" w14:textId="77777777" w:rsidR="00AD62CE" w:rsidRDefault="00AD62CE" w:rsidP="00AD62CE">
      <w:pPr>
        <w:rPr>
          <w:sz w:val="24"/>
          <w:szCs w:val="24"/>
        </w:rPr>
      </w:pPr>
      <w:r>
        <w:rPr>
          <w:sz w:val="24"/>
          <w:szCs w:val="24"/>
        </w:rPr>
        <w:t>40 Knoblauchzehen (etwa vier Knollen)</w:t>
      </w:r>
    </w:p>
    <w:p w14:paraId="403B1207" w14:textId="77777777" w:rsidR="00AD62CE" w:rsidRDefault="00AD62CE" w:rsidP="00AD62CE">
      <w:pPr>
        <w:rPr>
          <w:sz w:val="24"/>
          <w:szCs w:val="24"/>
        </w:rPr>
      </w:pPr>
      <w:r>
        <w:rPr>
          <w:sz w:val="24"/>
          <w:szCs w:val="24"/>
        </w:rPr>
        <w:t>250 ml Weißwein</w:t>
      </w:r>
    </w:p>
    <w:p w14:paraId="352F62E4" w14:textId="77777777" w:rsidR="00AD62CE" w:rsidRDefault="00AD62CE" w:rsidP="00AD62CE">
      <w:pPr>
        <w:rPr>
          <w:sz w:val="24"/>
          <w:szCs w:val="24"/>
        </w:rPr>
      </w:pPr>
    </w:p>
    <w:p w14:paraId="75F19A8B" w14:textId="77777777" w:rsidR="00AD62CE" w:rsidRDefault="00AD62CE" w:rsidP="00AD62CE">
      <w:pPr>
        <w:rPr>
          <w:sz w:val="24"/>
          <w:szCs w:val="24"/>
        </w:rPr>
      </w:pPr>
      <w:r>
        <w:rPr>
          <w:sz w:val="24"/>
          <w:szCs w:val="24"/>
        </w:rPr>
        <w:t>Zubereitung:</w:t>
      </w:r>
    </w:p>
    <w:p w14:paraId="50C2BEE8" w14:textId="77777777" w:rsidR="00AD62CE" w:rsidRPr="004C3CC8" w:rsidRDefault="00AD62CE" w:rsidP="00B40E8C">
      <w:pPr>
        <w:pStyle w:val="ListParagraph"/>
        <w:numPr>
          <w:ilvl w:val="0"/>
          <w:numId w:val="779"/>
        </w:numPr>
        <w:spacing w:after="120"/>
        <w:ind w:left="714" w:hanging="357"/>
        <w:contextualSpacing w:val="0"/>
        <w:jc w:val="both"/>
        <w:rPr>
          <w:sz w:val="24"/>
          <w:szCs w:val="24"/>
        </w:rPr>
      </w:pPr>
      <w:r w:rsidRPr="004C3CC8">
        <w:rPr>
          <w:sz w:val="24"/>
          <w:szCs w:val="24"/>
        </w:rPr>
        <w:t>Den Ofen auf 200 Grad Umluft heizen. Das Huhn in einen Bräter setzen und mit Essig einreiben, salzen und pfeffern. Die (ungeschälten) Knoblauchzehen in den Topf um das Huhn herum verteilen, und den Weißwein hinzugießen. Topf zudecken, und das Ganze eine Stunde lang im Ofen garen. Dann den Deckel abnehmen, das Huhn mit dem Bratensaft begießen und weitere 45 Minuten lang garen.</w:t>
      </w:r>
    </w:p>
    <w:p w14:paraId="5A22A039" w14:textId="77777777" w:rsidR="00AD62CE" w:rsidRDefault="00AD62CE" w:rsidP="00B40E8C">
      <w:pPr>
        <w:pStyle w:val="ListParagraph"/>
        <w:numPr>
          <w:ilvl w:val="0"/>
          <w:numId w:val="779"/>
        </w:numPr>
        <w:spacing w:after="120"/>
        <w:ind w:left="714" w:hanging="357"/>
        <w:contextualSpacing w:val="0"/>
        <w:jc w:val="both"/>
        <w:rPr>
          <w:sz w:val="24"/>
          <w:szCs w:val="24"/>
        </w:rPr>
      </w:pPr>
      <w:r w:rsidRPr="004C3CC8">
        <w:rPr>
          <w:sz w:val="24"/>
          <w:szCs w:val="24"/>
        </w:rPr>
        <w:t>Dazu passt grüner Salat mit einer scharfen Senf-Vinaigrette. Die geschmorten Knoblauchzehen sind ganz weich geworden und haben ihre Schärfe verloren, das Mus lässt sich leicht aus der papierenen Hülle lösen und schmeckt super – süß und etwas buttrig – auf geröstetem Weißbrot.</w:t>
      </w:r>
    </w:p>
    <w:p w14:paraId="7D6991A8" w14:textId="77777777" w:rsidR="00AD62CE" w:rsidRDefault="00AD62CE" w:rsidP="00AD62CE">
      <w:pPr>
        <w:jc w:val="both"/>
        <w:rPr>
          <w:sz w:val="24"/>
          <w:szCs w:val="24"/>
        </w:rPr>
      </w:pPr>
    </w:p>
    <w:p w14:paraId="5605C9E6" w14:textId="12B6B9C1" w:rsidR="00AD62CE" w:rsidRPr="00D077E2" w:rsidRDefault="00AD62CE" w:rsidP="00AD62CE">
      <w:pPr>
        <w:ind w:left="1420" w:hanging="1420"/>
        <w:jc w:val="both"/>
        <w:rPr>
          <w:sz w:val="24"/>
          <w:szCs w:val="24"/>
        </w:rPr>
      </w:pPr>
      <w:r>
        <w:rPr>
          <w:sz w:val="24"/>
          <w:szCs w:val="24"/>
        </w:rPr>
        <w:t>Kommentar:</w:t>
      </w:r>
      <w:r>
        <w:rPr>
          <w:sz w:val="24"/>
          <w:szCs w:val="24"/>
        </w:rPr>
        <w:tab/>
        <w:t>Also</w:t>
      </w:r>
      <w:r w:rsidR="00605A5E">
        <w:rPr>
          <w:sz w:val="24"/>
          <w:szCs w:val="24"/>
        </w:rPr>
        <w:t>,</w:t>
      </w:r>
      <w:r>
        <w:rPr>
          <w:sz w:val="24"/>
          <w:szCs w:val="24"/>
        </w:rPr>
        <w:t xml:space="preserve"> ich hab es noch nicht ausprobiert. Hört sich für mich aber sehr interessant an </w:t>
      </w:r>
      <w:r w:rsidRPr="00D077E2">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3EA9103F" w14:textId="77777777" w:rsidR="00AD62CE" w:rsidRDefault="00AD62CE">
      <w:pPr>
        <w:rPr>
          <w:rFonts w:asciiTheme="majorHAnsi" w:eastAsiaTheme="majorEastAsia" w:hAnsiTheme="majorHAnsi" w:cstheme="majorBidi"/>
          <w:color w:val="2F5496" w:themeColor="accent1" w:themeShade="BF"/>
          <w:sz w:val="26"/>
          <w:szCs w:val="26"/>
        </w:rPr>
      </w:pPr>
      <w:r>
        <w:br w:type="page"/>
      </w:r>
    </w:p>
    <w:p w14:paraId="0941471E" w14:textId="77777777" w:rsidR="00AD62CE" w:rsidRDefault="00AD62CE" w:rsidP="00AD62CE">
      <w:pPr>
        <w:pStyle w:val="Heading2"/>
        <w:spacing w:after="240"/>
      </w:pPr>
      <w:r>
        <w:lastRenderedPageBreak/>
        <w:t>Süsses Hühnchen</w:t>
      </w:r>
      <w:r>
        <w:rPr>
          <w:rStyle w:val="FootnoteReference"/>
        </w:rPr>
        <w:footnoteReference w:id="429"/>
      </w:r>
      <w:r>
        <w:t xml:space="preserve"> </w:t>
      </w:r>
    </w:p>
    <w:p w14:paraId="285210DB" w14:textId="77777777" w:rsidR="00AD62CE" w:rsidRDefault="00AD62CE" w:rsidP="00AD62CE">
      <w:pPr>
        <w:rPr>
          <w:sz w:val="24"/>
          <w:szCs w:val="24"/>
        </w:rPr>
      </w:pPr>
      <w:r w:rsidRPr="003A498F">
        <w:rPr>
          <w:sz w:val="24"/>
          <w:szCs w:val="24"/>
          <w:u w:val="single"/>
        </w:rPr>
        <w:t>Zutaten</w:t>
      </w:r>
      <w:r>
        <w:rPr>
          <w:sz w:val="24"/>
          <w:szCs w:val="24"/>
        </w:rPr>
        <w:t xml:space="preserve"> (für 2 – 3 Portionen)</w:t>
      </w:r>
    </w:p>
    <w:p w14:paraId="6F5D7BEB" w14:textId="77777777" w:rsidR="00AD62CE" w:rsidRDefault="00AD62CE" w:rsidP="00AD62CE">
      <w:pPr>
        <w:rPr>
          <w:sz w:val="24"/>
          <w:szCs w:val="24"/>
        </w:rPr>
      </w:pPr>
      <w:r>
        <w:rPr>
          <w:sz w:val="24"/>
          <w:szCs w:val="24"/>
        </w:rPr>
        <w:t>2 TL schwarze Pfefferkörner</w:t>
      </w:r>
    </w:p>
    <w:p w14:paraId="7067E8D2" w14:textId="77777777" w:rsidR="00AD62CE" w:rsidRDefault="00AD62CE" w:rsidP="00AD62CE">
      <w:pPr>
        <w:rPr>
          <w:sz w:val="24"/>
          <w:szCs w:val="24"/>
        </w:rPr>
      </w:pPr>
      <w:r>
        <w:rPr>
          <w:sz w:val="24"/>
          <w:szCs w:val="24"/>
        </w:rPr>
        <w:t>1 TL gemahlener Zimt</w:t>
      </w:r>
    </w:p>
    <w:p w14:paraId="5D5BA345" w14:textId="77777777" w:rsidR="00AD62CE" w:rsidRDefault="00AD62CE" w:rsidP="00AD62CE">
      <w:pPr>
        <w:rPr>
          <w:sz w:val="24"/>
          <w:szCs w:val="24"/>
        </w:rPr>
      </w:pPr>
      <w:r>
        <w:rPr>
          <w:sz w:val="24"/>
          <w:szCs w:val="24"/>
        </w:rPr>
        <w:t>1 TL gemahlener Piment</w:t>
      </w:r>
    </w:p>
    <w:p w14:paraId="1F9365F6" w14:textId="77777777" w:rsidR="00AD62CE" w:rsidRDefault="00AD62CE" w:rsidP="00AD62CE">
      <w:pPr>
        <w:rPr>
          <w:sz w:val="24"/>
          <w:szCs w:val="24"/>
        </w:rPr>
      </w:pPr>
      <w:r>
        <w:rPr>
          <w:sz w:val="24"/>
          <w:szCs w:val="24"/>
        </w:rPr>
        <w:t>2 TL gemahlene Nelken</w:t>
      </w:r>
    </w:p>
    <w:p w14:paraId="74BB4450" w14:textId="77777777" w:rsidR="00AD62CE" w:rsidRDefault="00AD62CE" w:rsidP="00AD62CE">
      <w:pPr>
        <w:rPr>
          <w:sz w:val="24"/>
          <w:szCs w:val="24"/>
        </w:rPr>
      </w:pPr>
      <w:r>
        <w:rPr>
          <w:sz w:val="24"/>
          <w:szCs w:val="24"/>
        </w:rPr>
        <w:t>1 TL Cayennepfeffer</w:t>
      </w:r>
    </w:p>
    <w:p w14:paraId="4F38A8DF" w14:textId="77777777" w:rsidR="00AD62CE" w:rsidRDefault="00AD62CE" w:rsidP="00AD62CE">
      <w:pPr>
        <w:rPr>
          <w:sz w:val="24"/>
          <w:szCs w:val="24"/>
        </w:rPr>
      </w:pPr>
      <w:r>
        <w:rPr>
          <w:sz w:val="24"/>
          <w:szCs w:val="24"/>
        </w:rPr>
        <w:t>2 EL brauner Zucker</w:t>
      </w:r>
    </w:p>
    <w:p w14:paraId="4BB35DEF" w14:textId="77777777" w:rsidR="00AD62CE" w:rsidRDefault="00AD62CE" w:rsidP="00AD62CE">
      <w:pPr>
        <w:rPr>
          <w:sz w:val="24"/>
          <w:szCs w:val="24"/>
        </w:rPr>
      </w:pPr>
      <w:r>
        <w:rPr>
          <w:sz w:val="24"/>
          <w:szCs w:val="24"/>
        </w:rPr>
        <w:t>2 EL Thymianblättchen</w:t>
      </w:r>
    </w:p>
    <w:p w14:paraId="3B277B62" w14:textId="77777777" w:rsidR="00AD62CE" w:rsidRDefault="00AD62CE" w:rsidP="00AD62CE">
      <w:pPr>
        <w:rPr>
          <w:sz w:val="24"/>
          <w:szCs w:val="24"/>
        </w:rPr>
      </w:pPr>
      <w:r>
        <w:rPr>
          <w:sz w:val="24"/>
          <w:szCs w:val="24"/>
        </w:rPr>
        <w:t>60 ml Olivenöl</w:t>
      </w:r>
    </w:p>
    <w:p w14:paraId="74B5251B" w14:textId="77777777" w:rsidR="00AD62CE" w:rsidRDefault="00AD62CE" w:rsidP="00AD62CE">
      <w:pPr>
        <w:rPr>
          <w:sz w:val="24"/>
          <w:szCs w:val="24"/>
        </w:rPr>
      </w:pPr>
      <w:r>
        <w:rPr>
          <w:sz w:val="24"/>
          <w:szCs w:val="24"/>
        </w:rPr>
        <w:t>4 Hähnchenschenkel (oder 1 zerlegtes Huhn)</w:t>
      </w:r>
    </w:p>
    <w:p w14:paraId="645D7A16" w14:textId="77777777" w:rsidR="00AD62CE" w:rsidRDefault="00AD62CE" w:rsidP="00AD62CE">
      <w:pPr>
        <w:rPr>
          <w:sz w:val="24"/>
          <w:szCs w:val="24"/>
        </w:rPr>
      </w:pPr>
      <w:r>
        <w:rPr>
          <w:sz w:val="24"/>
          <w:szCs w:val="24"/>
        </w:rPr>
        <w:t>Salz</w:t>
      </w:r>
    </w:p>
    <w:p w14:paraId="712192CD" w14:textId="77777777" w:rsidR="00AD62CE" w:rsidRDefault="00AD62CE" w:rsidP="00AD62CE">
      <w:pPr>
        <w:rPr>
          <w:sz w:val="24"/>
          <w:szCs w:val="24"/>
        </w:rPr>
      </w:pPr>
      <w:r>
        <w:rPr>
          <w:sz w:val="24"/>
          <w:szCs w:val="24"/>
        </w:rPr>
        <w:t>400 g Süßkartoffeln</w:t>
      </w:r>
    </w:p>
    <w:p w14:paraId="3009C97F" w14:textId="77777777" w:rsidR="00AD62CE" w:rsidRDefault="00AD62CE" w:rsidP="00AD62CE">
      <w:pPr>
        <w:rPr>
          <w:sz w:val="24"/>
          <w:szCs w:val="24"/>
        </w:rPr>
      </w:pPr>
    </w:p>
    <w:p w14:paraId="0283CCE8" w14:textId="77777777" w:rsidR="00AD62CE" w:rsidRDefault="00AD62CE" w:rsidP="00AD62CE">
      <w:pPr>
        <w:rPr>
          <w:sz w:val="24"/>
          <w:szCs w:val="24"/>
        </w:rPr>
      </w:pPr>
      <w:r>
        <w:rPr>
          <w:sz w:val="24"/>
          <w:szCs w:val="24"/>
        </w:rPr>
        <w:t>Zubereitung:</w:t>
      </w:r>
    </w:p>
    <w:p w14:paraId="15588380" w14:textId="77777777" w:rsidR="00AD62CE" w:rsidRPr="00C147BE" w:rsidRDefault="00AD62CE" w:rsidP="00B40E8C">
      <w:pPr>
        <w:pStyle w:val="ListParagraph"/>
        <w:numPr>
          <w:ilvl w:val="0"/>
          <w:numId w:val="1467"/>
        </w:numPr>
        <w:spacing w:after="120"/>
        <w:ind w:left="714" w:hanging="357"/>
        <w:contextualSpacing w:val="0"/>
        <w:jc w:val="both"/>
        <w:rPr>
          <w:sz w:val="24"/>
          <w:szCs w:val="24"/>
        </w:rPr>
      </w:pPr>
      <w:r w:rsidRPr="00C147BE">
        <w:rPr>
          <w:sz w:val="24"/>
          <w:szCs w:val="24"/>
        </w:rPr>
        <w:t xml:space="preserve">Pfefferkörner im Mörser zerstoßen. Mit Zimt, Piment, Nelke, Cayennepfeffer, Zucker und Thymianblättchen vermengen. Dann Olivenöl dazugießen und alles gut verrühren. Die Hähnchenschenkel samt Haut abwaschen, mit einem Küchentuch abtupfen und in eine Auflaufform legen, die so groß sein sollte, dass die Hähnchenschenkel nebeneinanderpassen. </w:t>
      </w:r>
    </w:p>
    <w:p w14:paraId="7FB98736" w14:textId="77777777" w:rsidR="00AD62CE" w:rsidRPr="00C147BE" w:rsidRDefault="00AD62CE" w:rsidP="00B40E8C">
      <w:pPr>
        <w:pStyle w:val="ListParagraph"/>
        <w:numPr>
          <w:ilvl w:val="0"/>
          <w:numId w:val="1467"/>
        </w:numPr>
        <w:spacing w:after="120"/>
        <w:ind w:left="714" w:hanging="357"/>
        <w:contextualSpacing w:val="0"/>
        <w:jc w:val="both"/>
        <w:rPr>
          <w:sz w:val="24"/>
          <w:szCs w:val="24"/>
        </w:rPr>
      </w:pPr>
      <w:r w:rsidRPr="00C147BE">
        <w:rPr>
          <w:sz w:val="24"/>
          <w:szCs w:val="24"/>
        </w:rPr>
        <w:t>Süßkartoffeln ungeschält erst mal quer halbieren, dann vierteln oder achteln, wenn sie sehr groß sind. Die Schnitze zwischen das Fleisch (nicht auf das Fleisch) in die Auflaufform setzen. Bei 180 Grad Ober- und Unterhitze für 45 bis 55 Minuten in den Ofen geben. In den letzten drei Minuten der Garzeit den Grill anstellen.</w:t>
      </w:r>
    </w:p>
    <w:p w14:paraId="0B851EED" w14:textId="77777777" w:rsidR="00AD62CE" w:rsidRDefault="00AD62CE" w:rsidP="00AD62CE">
      <w:pPr>
        <w:jc w:val="both"/>
        <w:rPr>
          <w:sz w:val="24"/>
          <w:szCs w:val="24"/>
        </w:rPr>
      </w:pPr>
    </w:p>
    <w:p w14:paraId="267C4A76" w14:textId="0D002AC4" w:rsidR="00AD62CE" w:rsidRDefault="00AD62CE" w:rsidP="00D0756E">
      <w:pPr>
        <w:ind w:left="1416" w:hanging="1416"/>
        <w:rPr>
          <w:rFonts w:asciiTheme="majorHAnsi" w:eastAsiaTheme="majorEastAsia" w:hAnsiTheme="majorHAnsi" w:cstheme="majorBidi"/>
          <w:color w:val="2F5496" w:themeColor="accent1" w:themeShade="BF"/>
          <w:sz w:val="26"/>
          <w:szCs w:val="26"/>
        </w:rPr>
      </w:pPr>
      <w:r>
        <w:rPr>
          <w:sz w:val="24"/>
          <w:szCs w:val="24"/>
        </w:rPr>
        <w:t>Kommentar:</w:t>
      </w:r>
      <w:r>
        <w:rPr>
          <w:sz w:val="24"/>
          <w:szCs w:val="24"/>
        </w:rPr>
        <w:tab/>
        <w:t xml:space="preserve">Das ist sozusagen ein halbes jamaikanisches Huhn (jerk chicken), weil es nicht mariniert wird. Marinieren bedeutet, dass man vorausplanen muss. Wie soll ich aber wissen, ob ich das morgen noch essen will? Und denke ich überhaupt am Abend daran, das alles vorzubereiten? Und ich habe auch ein paar Zutaten weggelassen, aber das Huhn schmeckt trotzdem gut </w:t>
      </w:r>
      <w:r w:rsidRPr="00DC602D">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br w:type="page"/>
      </w:r>
    </w:p>
    <w:p w14:paraId="79169090" w14:textId="77777777" w:rsidR="00AD62CE" w:rsidRDefault="00AD62CE" w:rsidP="00AD62CE">
      <w:pPr>
        <w:pStyle w:val="Heading2"/>
        <w:spacing w:after="240"/>
      </w:pPr>
      <w:r>
        <w:lastRenderedPageBreak/>
        <w:t>Zitronenhähnchen</w:t>
      </w:r>
      <w:r>
        <w:rPr>
          <w:rStyle w:val="FootnoteReference"/>
        </w:rPr>
        <w:footnoteReference w:id="430"/>
      </w:r>
      <w:r>
        <w:t xml:space="preserve"> </w:t>
      </w:r>
    </w:p>
    <w:p w14:paraId="71B4EEC7" w14:textId="77777777" w:rsidR="00AD62CE" w:rsidRDefault="00AD62CE" w:rsidP="00AD62CE">
      <w:pPr>
        <w:rPr>
          <w:sz w:val="24"/>
          <w:szCs w:val="24"/>
        </w:rPr>
      </w:pPr>
      <w:r w:rsidRPr="00495601">
        <w:rPr>
          <w:sz w:val="24"/>
          <w:szCs w:val="24"/>
          <w:u w:val="single"/>
        </w:rPr>
        <w:t>Zutaten</w:t>
      </w:r>
      <w:r>
        <w:rPr>
          <w:sz w:val="24"/>
          <w:szCs w:val="24"/>
        </w:rPr>
        <w:t xml:space="preserve"> (für 4 Portionen)</w:t>
      </w:r>
    </w:p>
    <w:p w14:paraId="45393BE8" w14:textId="77777777" w:rsidR="00AD62CE" w:rsidRDefault="00AD62CE" w:rsidP="00AD62CE">
      <w:pPr>
        <w:rPr>
          <w:sz w:val="24"/>
          <w:szCs w:val="24"/>
        </w:rPr>
      </w:pPr>
      <w:r>
        <w:rPr>
          <w:sz w:val="24"/>
          <w:szCs w:val="24"/>
        </w:rPr>
        <w:t>70 g weiche Butter</w:t>
      </w:r>
    </w:p>
    <w:p w14:paraId="3FBC179C" w14:textId="77777777" w:rsidR="00AD62CE" w:rsidRDefault="00AD62CE" w:rsidP="00AD62CE">
      <w:pPr>
        <w:rPr>
          <w:sz w:val="24"/>
          <w:szCs w:val="24"/>
        </w:rPr>
      </w:pPr>
      <w:r>
        <w:rPr>
          <w:sz w:val="24"/>
          <w:szCs w:val="24"/>
        </w:rPr>
        <w:t>3 EL Thymianblätter</w:t>
      </w:r>
    </w:p>
    <w:p w14:paraId="2DE29DD4" w14:textId="77777777" w:rsidR="00AD62CE" w:rsidRDefault="00AD62CE" w:rsidP="00AD62CE">
      <w:pPr>
        <w:rPr>
          <w:sz w:val="24"/>
          <w:szCs w:val="24"/>
        </w:rPr>
      </w:pPr>
      <w:r>
        <w:rPr>
          <w:sz w:val="24"/>
          <w:szCs w:val="24"/>
        </w:rPr>
        <w:t>3 Knoblauchzehen, zerdrückt</w:t>
      </w:r>
    </w:p>
    <w:p w14:paraId="69CDA5E7" w14:textId="77777777" w:rsidR="00AD62CE" w:rsidRDefault="00AD62CE" w:rsidP="00AD62CE">
      <w:pPr>
        <w:rPr>
          <w:sz w:val="24"/>
          <w:szCs w:val="24"/>
        </w:rPr>
      </w:pPr>
      <w:r>
        <w:rPr>
          <w:sz w:val="24"/>
          <w:szCs w:val="24"/>
        </w:rPr>
        <w:t>1 kleine eingelegte Zitrone, entkernt, Schale und Fruchtfleisch grob gehackt</w:t>
      </w:r>
    </w:p>
    <w:p w14:paraId="11629199" w14:textId="77777777" w:rsidR="00AD62CE" w:rsidRDefault="00AD62CE" w:rsidP="00AD62CE">
      <w:pPr>
        <w:rPr>
          <w:sz w:val="24"/>
          <w:szCs w:val="24"/>
        </w:rPr>
      </w:pPr>
      <w:r>
        <w:rPr>
          <w:sz w:val="24"/>
          <w:szCs w:val="24"/>
        </w:rPr>
        <w:t>1 Bio-Zitrone, die Schale abgerieben, dann 1,5 EL Saft ausgepresst</w:t>
      </w:r>
    </w:p>
    <w:p w14:paraId="0D7845AB" w14:textId="77777777" w:rsidR="00AD62CE" w:rsidRDefault="00AD62CE" w:rsidP="00AD62CE">
      <w:pPr>
        <w:rPr>
          <w:sz w:val="24"/>
          <w:szCs w:val="24"/>
        </w:rPr>
      </w:pPr>
      <w:r>
        <w:rPr>
          <w:sz w:val="24"/>
          <w:szCs w:val="24"/>
        </w:rPr>
        <w:t>1 Hähnchen (1,5 kg)</w:t>
      </w:r>
    </w:p>
    <w:p w14:paraId="5A15759B" w14:textId="77777777" w:rsidR="00AD62CE" w:rsidRDefault="00AD62CE" w:rsidP="00AD62CE">
      <w:pPr>
        <w:rPr>
          <w:sz w:val="24"/>
          <w:szCs w:val="24"/>
        </w:rPr>
      </w:pPr>
      <w:r>
        <w:rPr>
          <w:sz w:val="24"/>
          <w:szCs w:val="24"/>
        </w:rPr>
        <w:t>Salz, Pfeffer</w:t>
      </w:r>
    </w:p>
    <w:p w14:paraId="044D95E7" w14:textId="77777777" w:rsidR="00AD62CE" w:rsidRDefault="00AD62CE" w:rsidP="00AD62CE">
      <w:pPr>
        <w:rPr>
          <w:sz w:val="24"/>
          <w:szCs w:val="24"/>
        </w:rPr>
      </w:pPr>
    </w:p>
    <w:p w14:paraId="2F7C632F" w14:textId="77777777" w:rsidR="00AD62CE" w:rsidRDefault="00AD62CE" w:rsidP="00AD62CE">
      <w:pPr>
        <w:rPr>
          <w:sz w:val="24"/>
          <w:szCs w:val="24"/>
        </w:rPr>
      </w:pPr>
      <w:r>
        <w:rPr>
          <w:sz w:val="24"/>
          <w:szCs w:val="24"/>
        </w:rPr>
        <w:t>Zubereitung:</w:t>
      </w:r>
    </w:p>
    <w:p w14:paraId="51F5D89E" w14:textId="77777777" w:rsidR="00AD62CE" w:rsidRPr="004362B4" w:rsidRDefault="00AD62CE" w:rsidP="00B40E8C">
      <w:pPr>
        <w:pStyle w:val="ListParagraph"/>
        <w:numPr>
          <w:ilvl w:val="0"/>
          <w:numId w:val="1062"/>
        </w:numPr>
        <w:spacing w:after="120"/>
        <w:ind w:left="714" w:hanging="357"/>
        <w:contextualSpacing w:val="0"/>
        <w:jc w:val="both"/>
        <w:rPr>
          <w:sz w:val="24"/>
          <w:szCs w:val="24"/>
        </w:rPr>
      </w:pPr>
      <w:r w:rsidRPr="004362B4">
        <w:rPr>
          <w:sz w:val="24"/>
          <w:szCs w:val="24"/>
        </w:rPr>
        <w:t>Den Backofen auf 190 Grad Umluft vorheizen.</w:t>
      </w:r>
    </w:p>
    <w:p w14:paraId="5F83F75E" w14:textId="77777777" w:rsidR="00AD62CE" w:rsidRPr="004362B4" w:rsidRDefault="00AD62CE" w:rsidP="00B40E8C">
      <w:pPr>
        <w:pStyle w:val="ListParagraph"/>
        <w:numPr>
          <w:ilvl w:val="0"/>
          <w:numId w:val="1062"/>
        </w:numPr>
        <w:spacing w:after="120"/>
        <w:ind w:left="714" w:hanging="357"/>
        <w:contextualSpacing w:val="0"/>
        <w:jc w:val="both"/>
        <w:rPr>
          <w:sz w:val="24"/>
          <w:szCs w:val="24"/>
        </w:rPr>
      </w:pPr>
      <w:r w:rsidRPr="004362B4">
        <w:rPr>
          <w:sz w:val="24"/>
          <w:szCs w:val="24"/>
        </w:rPr>
        <w:t>Butter, Thymian, Knoblauch, eingelegte Zitrone und Zitronenschale mit ¼ TL Salz und 1 kräftige Prise Pfeffer zu einer Paste verarbeiten.</w:t>
      </w:r>
    </w:p>
    <w:p w14:paraId="64B5C669" w14:textId="77777777" w:rsidR="00AD62CE" w:rsidRPr="004362B4" w:rsidRDefault="00AD62CE" w:rsidP="00B40E8C">
      <w:pPr>
        <w:pStyle w:val="ListParagraph"/>
        <w:numPr>
          <w:ilvl w:val="0"/>
          <w:numId w:val="1062"/>
        </w:numPr>
        <w:spacing w:after="120"/>
        <w:ind w:left="714" w:hanging="357"/>
        <w:contextualSpacing w:val="0"/>
        <w:jc w:val="both"/>
        <w:rPr>
          <w:sz w:val="24"/>
          <w:szCs w:val="24"/>
        </w:rPr>
      </w:pPr>
      <w:r w:rsidRPr="004362B4">
        <w:rPr>
          <w:sz w:val="24"/>
          <w:szCs w:val="24"/>
        </w:rPr>
        <w:t>Das Hähnchen so platzieren, dass die keulen zum Eingang zeigen. Mit den Händen vorsichtig die Haut von der Brust lösen, die Buttermischung darunterschieben und gleichmäßig auf den Brustfilets verstreichen. Mit der restlichen Butter die Keulen einreiben.</w:t>
      </w:r>
    </w:p>
    <w:p w14:paraId="2C898E40" w14:textId="77777777" w:rsidR="00AD62CE" w:rsidRPr="004362B4" w:rsidRDefault="00AD62CE" w:rsidP="00B40E8C">
      <w:pPr>
        <w:pStyle w:val="ListParagraph"/>
        <w:numPr>
          <w:ilvl w:val="0"/>
          <w:numId w:val="1062"/>
        </w:numPr>
        <w:spacing w:after="120"/>
        <w:ind w:left="714" w:hanging="357"/>
        <w:contextualSpacing w:val="0"/>
        <w:jc w:val="both"/>
        <w:rPr>
          <w:sz w:val="24"/>
          <w:szCs w:val="24"/>
        </w:rPr>
      </w:pPr>
      <w:r w:rsidRPr="004362B4">
        <w:rPr>
          <w:sz w:val="24"/>
          <w:szCs w:val="24"/>
        </w:rPr>
        <w:t>Das Hähnchen in einen passenden Bräter setzen, mit dem Zitronensaft beträufeln und mit ½ TL Salz und reichlich Pfeffer würzen. Etwa 70 Minuten im Ofen braten und alle 20 Minuten mit dem Bratensaft übergießen, bis die Haut goldbraun und knusprig und das Fleisch durchgegart ist. Für die Garprobe eine Keule an der dicksten Stelle einstechen: der austretende Saft sollte klar sein.</w:t>
      </w:r>
    </w:p>
    <w:p w14:paraId="3422FA81" w14:textId="77777777" w:rsidR="00AD62CE" w:rsidRPr="004362B4" w:rsidRDefault="00AD62CE" w:rsidP="00B40E8C">
      <w:pPr>
        <w:pStyle w:val="ListParagraph"/>
        <w:numPr>
          <w:ilvl w:val="0"/>
          <w:numId w:val="1062"/>
        </w:numPr>
        <w:spacing w:after="120"/>
        <w:ind w:left="714" w:hanging="357"/>
        <w:contextualSpacing w:val="0"/>
        <w:jc w:val="both"/>
        <w:rPr>
          <w:sz w:val="24"/>
          <w:szCs w:val="24"/>
        </w:rPr>
      </w:pPr>
      <w:r w:rsidRPr="004362B4">
        <w:rPr>
          <w:sz w:val="24"/>
          <w:szCs w:val="24"/>
        </w:rPr>
        <w:t>Das Hähnchen aus dem Ofen nehmen und vor dem Servieren 10 Minuten ruhen lassen.</w:t>
      </w:r>
    </w:p>
    <w:p w14:paraId="3CF0E4C1" w14:textId="77777777" w:rsidR="00AD62CE" w:rsidRDefault="00AD62CE" w:rsidP="00AD62CE">
      <w:pPr>
        <w:rPr>
          <w:sz w:val="24"/>
          <w:szCs w:val="24"/>
        </w:rPr>
      </w:pPr>
    </w:p>
    <w:p w14:paraId="00849B4E" w14:textId="77777777" w:rsidR="00AD62CE" w:rsidRDefault="00AD62CE" w:rsidP="00AD62CE">
      <w:pPr>
        <w:rPr>
          <w:sz w:val="24"/>
          <w:szCs w:val="24"/>
        </w:rPr>
      </w:pPr>
      <w:r w:rsidRPr="00A25392">
        <w:rPr>
          <w:sz w:val="24"/>
          <w:szCs w:val="24"/>
        </w:rPr>
        <w:br w:type="page"/>
      </w:r>
    </w:p>
    <w:p w14:paraId="51468D11" w14:textId="143B6126" w:rsidR="002D08A5" w:rsidRDefault="002D08A5" w:rsidP="00DC5BD2">
      <w:pPr>
        <w:pStyle w:val="Heading2"/>
        <w:spacing w:after="240"/>
      </w:pPr>
      <w:r>
        <w:lastRenderedPageBreak/>
        <w:t>Hähnchen mit Perlgraupen und Rhabarber</w:t>
      </w:r>
      <w:r w:rsidR="0091679F">
        <w:rPr>
          <w:rStyle w:val="FootnoteReference"/>
        </w:rPr>
        <w:footnoteReference w:id="431"/>
      </w:r>
    </w:p>
    <w:p w14:paraId="7E19CD14" w14:textId="77777777" w:rsidR="002D08A5" w:rsidRPr="00AE2B6B" w:rsidRDefault="002D08A5">
      <w:pPr>
        <w:rPr>
          <w:sz w:val="24"/>
          <w:szCs w:val="24"/>
        </w:rPr>
      </w:pPr>
      <w:r w:rsidRPr="00AE2B6B">
        <w:rPr>
          <w:sz w:val="24"/>
          <w:szCs w:val="24"/>
        </w:rPr>
        <w:t>Zutaten (für 4 Portionen)</w:t>
      </w:r>
    </w:p>
    <w:p w14:paraId="097CB981" w14:textId="77777777" w:rsidR="005F1533" w:rsidRPr="00AE2B6B" w:rsidRDefault="005F1533">
      <w:pPr>
        <w:rPr>
          <w:sz w:val="24"/>
          <w:szCs w:val="24"/>
        </w:rPr>
      </w:pPr>
      <w:r w:rsidRPr="00AE2B6B">
        <w:rPr>
          <w:sz w:val="24"/>
          <w:szCs w:val="24"/>
        </w:rPr>
        <w:t>150 g Bacon (gewürfelt)</w:t>
      </w:r>
    </w:p>
    <w:p w14:paraId="19BBBD2E" w14:textId="77777777" w:rsidR="005F1533" w:rsidRPr="00AE2B6B" w:rsidRDefault="005F1533">
      <w:pPr>
        <w:rPr>
          <w:sz w:val="24"/>
          <w:szCs w:val="24"/>
        </w:rPr>
      </w:pPr>
      <w:r w:rsidRPr="00AE2B6B">
        <w:rPr>
          <w:sz w:val="24"/>
          <w:szCs w:val="24"/>
        </w:rPr>
        <w:t>1 kleinen Handvoll frische Minze (nach Geschmack)</w:t>
      </w:r>
    </w:p>
    <w:p w14:paraId="3F8E9F97" w14:textId="77777777" w:rsidR="005F1533" w:rsidRPr="00AE2B6B" w:rsidRDefault="005F1533">
      <w:pPr>
        <w:rPr>
          <w:sz w:val="24"/>
          <w:szCs w:val="24"/>
        </w:rPr>
      </w:pPr>
      <w:r w:rsidRPr="00AE2B6B">
        <w:rPr>
          <w:sz w:val="24"/>
          <w:szCs w:val="24"/>
        </w:rPr>
        <w:t>1 kleine Handvoll frischer Schnittlauch (nach Geschmack)</w:t>
      </w:r>
    </w:p>
    <w:p w14:paraId="66EF77C1" w14:textId="77777777" w:rsidR="005F1533" w:rsidRPr="00AE2B6B" w:rsidRDefault="005F1533">
      <w:pPr>
        <w:rPr>
          <w:sz w:val="24"/>
          <w:szCs w:val="24"/>
        </w:rPr>
      </w:pPr>
      <w:r w:rsidRPr="00AE2B6B">
        <w:rPr>
          <w:sz w:val="24"/>
          <w:szCs w:val="24"/>
        </w:rPr>
        <w:t>2 Hähnchenbrustfilets</w:t>
      </w:r>
    </w:p>
    <w:p w14:paraId="2746DB9D" w14:textId="77777777" w:rsidR="005F1533" w:rsidRPr="00AE2B6B" w:rsidRDefault="005F1533">
      <w:pPr>
        <w:rPr>
          <w:sz w:val="24"/>
          <w:szCs w:val="24"/>
        </w:rPr>
      </w:pPr>
      <w:r w:rsidRPr="00AE2B6B">
        <w:rPr>
          <w:sz w:val="24"/>
          <w:szCs w:val="24"/>
        </w:rPr>
        <w:t>Öl</w:t>
      </w:r>
    </w:p>
    <w:p w14:paraId="71E869C2" w14:textId="77777777" w:rsidR="005F1533" w:rsidRPr="00AE2B6B" w:rsidRDefault="005F1533">
      <w:pPr>
        <w:rPr>
          <w:sz w:val="24"/>
          <w:szCs w:val="24"/>
        </w:rPr>
      </w:pPr>
      <w:r w:rsidRPr="00AE2B6B">
        <w:rPr>
          <w:sz w:val="24"/>
          <w:szCs w:val="24"/>
        </w:rPr>
        <w:t>150 g Rhabarberstiele</w:t>
      </w:r>
    </w:p>
    <w:p w14:paraId="0D92C569" w14:textId="77777777" w:rsidR="005F1533" w:rsidRPr="00AE2B6B" w:rsidRDefault="005F1533">
      <w:pPr>
        <w:rPr>
          <w:sz w:val="24"/>
          <w:szCs w:val="24"/>
        </w:rPr>
      </w:pPr>
      <w:r w:rsidRPr="00AE2B6B">
        <w:rPr>
          <w:sz w:val="24"/>
          <w:szCs w:val="24"/>
        </w:rPr>
        <w:t>1 Zwiebel</w:t>
      </w:r>
    </w:p>
    <w:p w14:paraId="0989A06C" w14:textId="77777777" w:rsidR="005F1533" w:rsidRPr="00AE2B6B" w:rsidRDefault="005F1533">
      <w:pPr>
        <w:rPr>
          <w:sz w:val="24"/>
          <w:szCs w:val="24"/>
        </w:rPr>
      </w:pPr>
      <w:r w:rsidRPr="00AE2B6B">
        <w:rPr>
          <w:sz w:val="24"/>
          <w:szCs w:val="24"/>
        </w:rPr>
        <w:t>210 g Perlgraupen</w:t>
      </w:r>
    </w:p>
    <w:p w14:paraId="5ACD29B6" w14:textId="77777777" w:rsidR="005F1533" w:rsidRPr="00AE2B6B" w:rsidRDefault="005F1533">
      <w:pPr>
        <w:rPr>
          <w:sz w:val="24"/>
          <w:szCs w:val="24"/>
        </w:rPr>
      </w:pPr>
      <w:r w:rsidRPr="00AE2B6B">
        <w:rPr>
          <w:sz w:val="24"/>
          <w:szCs w:val="24"/>
        </w:rPr>
        <w:t>2 TL frischer Ingwer (geschält, zerstoßen)</w:t>
      </w:r>
    </w:p>
    <w:p w14:paraId="2F932671" w14:textId="77777777" w:rsidR="005F1533" w:rsidRPr="00AE2B6B" w:rsidRDefault="005F1533">
      <w:pPr>
        <w:rPr>
          <w:sz w:val="24"/>
          <w:szCs w:val="24"/>
        </w:rPr>
      </w:pPr>
      <w:r w:rsidRPr="00AE2B6B">
        <w:rPr>
          <w:sz w:val="24"/>
          <w:szCs w:val="24"/>
        </w:rPr>
        <w:t>350 ml Weißwein</w:t>
      </w:r>
    </w:p>
    <w:p w14:paraId="3CF71F7F" w14:textId="77777777" w:rsidR="005F1533" w:rsidRPr="00AE2B6B" w:rsidRDefault="005F1533">
      <w:pPr>
        <w:rPr>
          <w:sz w:val="24"/>
          <w:szCs w:val="24"/>
        </w:rPr>
      </w:pPr>
      <w:r w:rsidRPr="00AE2B6B">
        <w:rPr>
          <w:sz w:val="24"/>
          <w:szCs w:val="24"/>
        </w:rPr>
        <w:t>300 ml Gemüsebrühe</w:t>
      </w:r>
    </w:p>
    <w:p w14:paraId="02F9E2E4" w14:textId="77777777" w:rsidR="005F1533" w:rsidRPr="00AE2B6B" w:rsidRDefault="005F1533">
      <w:pPr>
        <w:rPr>
          <w:sz w:val="24"/>
          <w:szCs w:val="24"/>
        </w:rPr>
      </w:pPr>
      <w:r w:rsidRPr="00AE2B6B">
        <w:rPr>
          <w:sz w:val="24"/>
          <w:szCs w:val="24"/>
        </w:rPr>
        <w:t>100 ml Sahne</w:t>
      </w:r>
    </w:p>
    <w:p w14:paraId="77D71190" w14:textId="27B86F33" w:rsidR="005F1533" w:rsidRPr="00AE2B6B" w:rsidRDefault="005F1533">
      <w:pPr>
        <w:rPr>
          <w:sz w:val="24"/>
          <w:szCs w:val="24"/>
        </w:rPr>
      </w:pPr>
      <w:r w:rsidRPr="00AE2B6B">
        <w:rPr>
          <w:sz w:val="24"/>
          <w:szCs w:val="24"/>
        </w:rPr>
        <w:t>Salz, Pfeffer</w:t>
      </w:r>
    </w:p>
    <w:p w14:paraId="26A9B8D5" w14:textId="77777777" w:rsidR="005F1533" w:rsidRPr="00AE2B6B" w:rsidRDefault="005F1533">
      <w:pPr>
        <w:rPr>
          <w:sz w:val="24"/>
          <w:szCs w:val="24"/>
        </w:rPr>
      </w:pPr>
    </w:p>
    <w:p w14:paraId="66C8E8EE" w14:textId="77777777" w:rsidR="00AE2B6B" w:rsidRPr="00AE2B6B" w:rsidRDefault="00AE2B6B">
      <w:pPr>
        <w:rPr>
          <w:sz w:val="24"/>
          <w:szCs w:val="24"/>
        </w:rPr>
      </w:pPr>
      <w:r w:rsidRPr="00AE2B6B">
        <w:rPr>
          <w:sz w:val="24"/>
          <w:szCs w:val="24"/>
        </w:rPr>
        <w:t>Zubereitung:</w:t>
      </w:r>
    </w:p>
    <w:p w14:paraId="1C502FD9" w14:textId="77777777" w:rsidR="002619E4" w:rsidRPr="00DC5BD2" w:rsidRDefault="00AE2B6B" w:rsidP="00B40E8C">
      <w:pPr>
        <w:pStyle w:val="ListParagraph"/>
        <w:numPr>
          <w:ilvl w:val="0"/>
          <w:numId w:val="1972"/>
        </w:numPr>
        <w:spacing w:after="120"/>
        <w:ind w:left="714" w:hanging="357"/>
        <w:contextualSpacing w:val="0"/>
        <w:jc w:val="both"/>
        <w:rPr>
          <w:sz w:val="24"/>
          <w:szCs w:val="24"/>
        </w:rPr>
      </w:pPr>
      <w:r w:rsidRPr="00DC5BD2">
        <w:rPr>
          <w:sz w:val="24"/>
          <w:szCs w:val="24"/>
        </w:rPr>
        <w:t>Den Bacon in einer Pfanne knusprig braten. Minze und Schnittlauch</w:t>
      </w:r>
      <w:r w:rsidR="002619E4" w:rsidRPr="00DC5BD2">
        <w:rPr>
          <w:sz w:val="24"/>
          <w:szCs w:val="24"/>
        </w:rPr>
        <w:t xml:space="preserve"> waschen, grob hacken und mit dem Bacon vermengen. Zur Seite stellen.</w:t>
      </w:r>
    </w:p>
    <w:p w14:paraId="71104E20" w14:textId="77777777" w:rsidR="001E5390" w:rsidRPr="00DC5BD2" w:rsidRDefault="002619E4" w:rsidP="00B40E8C">
      <w:pPr>
        <w:pStyle w:val="ListParagraph"/>
        <w:numPr>
          <w:ilvl w:val="0"/>
          <w:numId w:val="1972"/>
        </w:numPr>
        <w:spacing w:after="120"/>
        <w:ind w:left="714" w:hanging="357"/>
        <w:contextualSpacing w:val="0"/>
        <w:jc w:val="both"/>
        <w:rPr>
          <w:sz w:val="24"/>
          <w:szCs w:val="24"/>
        </w:rPr>
      </w:pPr>
      <w:r w:rsidRPr="00DC5BD2">
        <w:rPr>
          <w:sz w:val="24"/>
          <w:szCs w:val="24"/>
        </w:rPr>
        <w:t>Die Hähnchenbrustfilets in kleinere Stücke schneiden</w:t>
      </w:r>
      <w:r w:rsidR="001E5390" w:rsidRPr="00DC5BD2">
        <w:rPr>
          <w:sz w:val="24"/>
          <w:szCs w:val="24"/>
        </w:rPr>
        <w:t xml:space="preserve">, kurz in einer großen Pfanne mit etwas Öl bei starker Hitze anbraten, bis sie gebräunt sind. </w:t>
      </w:r>
    </w:p>
    <w:p w14:paraId="4DE075E7" w14:textId="77777777" w:rsidR="009A130A" w:rsidRPr="00DC5BD2" w:rsidRDefault="001E5390" w:rsidP="00B40E8C">
      <w:pPr>
        <w:pStyle w:val="ListParagraph"/>
        <w:numPr>
          <w:ilvl w:val="0"/>
          <w:numId w:val="1972"/>
        </w:numPr>
        <w:spacing w:after="120"/>
        <w:ind w:left="714" w:hanging="357"/>
        <w:contextualSpacing w:val="0"/>
        <w:jc w:val="both"/>
        <w:rPr>
          <w:sz w:val="24"/>
          <w:szCs w:val="24"/>
        </w:rPr>
      </w:pPr>
      <w:r w:rsidRPr="00DC5BD2">
        <w:rPr>
          <w:sz w:val="24"/>
          <w:szCs w:val="24"/>
        </w:rPr>
        <w:t>Den Rhabarber putzen und in 4 cm große Stücke schneiden. Zwiebeln schälen, halbieren und in dünne Streifen schneiden. Den Herd auf mittlere Hitze zurückschalten und Perlgraupen, Rhaba</w:t>
      </w:r>
      <w:r w:rsidR="009A130A" w:rsidRPr="00DC5BD2">
        <w:rPr>
          <w:sz w:val="24"/>
          <w:szCs w:val="24"/>
        </w:rPr>
        <w:t>r</w:t>
      </w:r>
      <w:r w:rsidRPr="00DC5BD2">
        <w:rPr>
          <w:sz w:val="24"/>
          <w:szCs w:val="24"/>
        </w:rPr>
        <w:t>ber, Zwiebel und zerstoßenen Ingwer</w:t>
      </w:r>
      <w:r w:rsidR="00302D84" w:rsidRPr="00DC5BD2">
        <w:rPr>
          <w:sz w:val="24"/>
          <w:szCs w:val="24"/>
        </w:rPr>
        <w:t xml:space="preserve"> zum Huhn geben. Kurz anschwitzen lassen. Mit Weißwein ablöschen und 10 Minuten einkochen lassen. Gemüsebrü</w:t>
      </w:r>
      <w:r w:rsidR="009A130A" w:rsidRPr="00DC5BD2">
        <w:rPr>
          <w:sz w:val="24"/>
          <w:szCs w:val="24"/>
        </w:rPr>
        <w:t>h</w:t>
      </w:r>
      <w:r w:rsidR="00302D84" w:rsidRPr="00DC5BD2">
        <w:rPr>
          <w:sz w:val="24"/>
          <w:szCs w:val="24"/>
        </w:rPr>
        <w:t>e dazugießen und ca. 15 Minuten weitere köcheln lassen. Sahne hinzufügen und simmern lassen</w:t>
      </w:r>
      <w:r w:rsidR="00607BC2" w:rsidRPr="00DC5BD2">
        <w:rPr>
          <w:sz w:val="24"/>
          <w:szCs w:val="24"/>
        </w:rPr>
        <w:t>, bis alles etwas eingekocht ist. Mit Salz und Pfeffer abschmecken. Zulet</w:t>
      </w:r>
      <w:r w:rsidR="009A130A" w:rsidRPr="00DC5BD2">
        <w:rPr>
          <w:sz w:val="24"/>
          <w:szCs w:val="24"/>
        </w:rPr>
        <w:t>z</w:t>
      </w:r>
      <w:r w:rsidR="00607BC2" w:rsidRPr="00DC5BD2">
        <w:rPr>
          <w:sz w:val="24"/>
          <w:szCs w:val="24"/>
        </w:rPr>
        <w:t>t Bacon mit Kräutern darüberstreuen</w:t>
      </w:r>
      <w:r w:rsidR="009A130A" w:rsidRPr="00DC5BD2">
        <w:rPr>
          <w:sz w:val="24"/>
          <w:szCs w:val="24"/>
        </w:rPr>
        <w:t>, sofort servieren.</w:t>
      </w:r>
    </w:p>
    <w:p w14:paraId="2F8666F1" w14:textId="77777777" w:rsidR="009A130A" w:rsidRDefault="009A130A" w:rsidP="00DC5BD2">
      <w:pPr>
        <w:jc w:val="both"/>
        <w:rPr>
          <w:sz w:val="24"/>
          <w:szCs w:val="24"/>
        </w:rPr>
      </w:pPr>
    </w:p>
    <w:p w14:paraId="75E9AA3E" w14:textId="49C3282A" w:rsidR="00C04B50" w:rsidRPr="00AE2B6B" w:rsidRDefault="009A130A" w:rsidP="00DC5BD2">
      <w:pPr>
        <w:ind w:left="1410" w:hanging="1410"/>
        <w:jc w:val="both"/>
        <w:rPr>
          <w:rFonts w:asciiTheme="majorHAnsi" w:eastAsiaTheme="majorEastAsia" w:hAnsiTheme="majorHAnsi" w:cstheme="majorBidi"/>
          <w:color w:val="2F5496" w:themeColor="accent1" w:themeShade="BF"/>
          <w:sz w:val="24"/>
          <w:szCs w:val="24"/>
        </w:rPr>
      </w:pPr>
      <w:r>
        <w:rPr>
          <w:sz w:val="24"/>
          <w:szCs w:val="24"/>
        </w:rPr>
        <w:t>Kommentar:</w:t>
      </w:r>
      <w:r>
        <w:rPr>
          <w:sz w:val="24"/>
          <w:szCs w:val="24"/>
        </w:rPr>
        <w:tab/>
        <w:t xml:space="preserve">In </w:t>
      </w:r>
      <w:r w:rsidR="00AE6717">
        <w:rPr>
          <w:sz w:val="24"/>
          <w:szCs w:val="24"/>
        </w:rPr>
        <w:t>Garten beim Kompost wächst und gedeiht unser Rhabarber. Im Frühling</w:t>
      </w:r>
      <w:r w:rsidR="00E75525">
        <w:rPr>
          <w:sz w:val="24"/>
          <w:szCs w:val="24"/>
        </w:rPr>
        <w:t xml:space="preserve"> leuchten die Rhababerstiele schon in verlockendem Rot. Man kann daraus natürlich Kompott kochen</w:t>
      </w:r>
      <w:r w:rsidR="00583BC1">
        <w:rPr>
          <w:sz w:val="24"/>
          <w:szCs w:val="24"/>
        </w:rPr>
        <w:t xml:space="preserve">, aber auch den Rhabarber (mit Zucker bestreut </w:t>
      </w:r>
      <w:r w:rsidR="00583BC1" w:rsidRPr="00583BC1">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sidR="00583BC1">
        <w:rPr>
          <w:sz w:val="24"/>
          <w:szCs w:val="24"/>
        </w:rPr>
        <w:t xml:space="preserve">) </w:t>
      </w:r>
      <w:r w:rsidR="00583BC1">
        <w:rPr>
          <w:sz w:val="24"/>
          <w:szCs w:val="24"/>
        </w:rPr>
        <w:lastRenderedPageBreak/>
        <w:t>roh essen. Heute allerdings weiß ich: Roh sollte man den Rhabarber</w:t>
      </w:r>
      <w:r w:rsidR="00DC5BD2">
        <w:rPr>
          <w:sz w:val="24"/>
          <w:szCs w:val="24"/>
        </w:rPr>
        <w:t xml:space="preserve"> wegen seines Oxalsäuregehalts besser nicht essen, und auch der viele Zucker muss nicht sein. </w:t>
      </w:r>
      <w:r w:rsidR="00C04B50" w:rsidRPr="00AE2B6B">
        <w:rPr>
          <w:sz w:val="24"/>
          <w:szCs w:val="24"/>
        </w:rPr>
        <w:br w:type="page"/>
      </w:r>
    </w:p>
    <w:p w14:paraId="7A46B4FB" w14:textId="75D7E142" w:rsidR="00AD62CE" w:rsidRDefault="00AD62CE" w:rsidP="00AD62CE">
      <w:pPr>
        <w:pStyle w:val="Heading2"/>
        <w:spacing w:after="240"/>
      </w:pPr>
      <w:r>
        <w:lastRenderedPageBreak/>
        <w:t>Hähnchenkeulen Marbella</w:t>
      </w:r>
      <w:r>
        <w:rPr>
          <w:rStyle w:val="FootnoteReference"/>
        </w:rPr>
        <w:footnoteReference w:id="432"/>
      </w:r>
      <w:r>
        <w:t xml:space="preserve"> </w:t>
      </w:r>
    </w:p>
    <w:p w14:paraId="059A037D" w14:textId="77777777" w:rsidR="00AD62CE" w:rsidRDefault="00AD62CE" w:rsidP="00AD62CE">
      <w:pPr>
        <w:rPr>
          <w:sz w:val="24"/>
          <w:szCs w:val="24"/>
        </w:rPr>
      </w:pPr>
      <w:r w:rsidRPr="009864F3">
        <w:rPr>
          <w:sz w:val="24"/>
          <w:szCs w:val="24"/>
          <w:u w:val="single"/>
        </w:rPr>
        <w:t>Zutaten</w:t>
      </w:r>
      <w:r>
        <w:rPr>
          <w:sz w:val="24"/>
          <w:szCs w:val="24"/>
        </w:rPr>
        <w:t xml:space="preserve"> (für 4 Portionen)</w:t>
      </w:r>
    </w:p>
    <w:p w14:paraId="00848CA2" w14:textId="77777777" w:rsidR="00AD62CE" w:rsidRDefault="00AD62CE" w:rsidP="00AD62CE">
      <w:pPr>
        <w:rPr>
          <w:sz w:val="24"/>
          <w:szCs w:val="24"/>
        </w:rPr>
      </w:pPr>
      <w:r>
        <w:rPr>
          <w:sz w:val="24"/>
          <w:szCs w:val="24"/>
        </w:rPr>
        <w:t>8 Hähnchenkeulen mit Haut, 3–4-mal bis auf den Knochen eigeschnitten (2kg)</w:t>
      </w:r>
    </w:p>
    <w:p w14:paraId="7813DB7F" w14:textId="77777777" w:rsidR="00AD62CE" w:rsidRDefault="00AD62CE" w:rsidP="00AD62CE">
      <w:pPr>
        <w:rPr>
          <w:sz w:val="24"/>
          <w:szCs w:val="24"/>
        </w:rPr>
      </w:pPr>
      <w:r>
        <w:rPr>
          <w:sz w:val="24"/>
          <w:szCs w:val="24"/>
        </w:rPr>
        <w:t>5 Knoblauchzehen, zerdrückt</w:t>
      </w:r>
    </w:p>
    <w:p w14:paraId="2CD87D44" w14:textId="77777777" w:rsidR="00AD62CE" w:rsidRDefault="00AD62CE" w:rsidP="00AD62CE">
      <w:pPr>
        <w:rPr>
          <w:sz w:val="24"/>
          <w:szCs w:val="24"/>
        </w:rPr>
      </w:pPr>
      <w:r w:rsidRPr="000E60AA">
        <w:rPr>
          <w:sz w:val="24"/>
          <w:szCs w:val="24"/>
        </w:rPr>
        <w:t>15 g frischer Oregano, Blätter abg</w:t>
      </w:r>
      <w:r>
        <w:rPr>
          <w:sz w:val="24"/>
          <w:szCs w:val="24"/>
        </w:rPr>
        <w:t>ezupft</w:t>
      </w:r>
    </w:p>
    <w:p w14:paraId="084A6EE6" w14:textId="77777777" w:rsidR="00AD62CE" w:rsidRDefault="00AD62CE" w:rsidP="00AD62CE">
      <w:pPr>
        <w:rPr>
          <w:sz w:val="24"/>
          <w:szCs w:val="24"/>
        </w:rPr>
      </w:pPr>
      <w:r>
        <w:rPr>
          <w:sz w:val="24"/>
          <w:szCs w:val="24"/>
        </w:rPr>
        <w:t>3 EL Rotweinessig</w:t>
      </w:r>
    </w:p>
    <w:p w14:paraId="2A8D3530" w14:textId="77777777" w:rsidR="00AD62CE" w:rsidRDefault="00AD62CE" w:rsidP="00AD62CE">
      <w:pPr>
        <w:rPr>
          <w:sz w:val="24"/>
          <w:szCs w:val="24"/>
        </w:rPr>
      </w:pPr>
      <w:r>
        <w:rPr>
          <w:sz w:val="24"/>
          <w:szCs w:val="24"/>
        </w:rPr>
        <w:t>3 EL Olivenöl</w:t>
      </w:r>
    </w:p>
    <w:p w14:paraId="063E3ECB" w14:textId="77777777" w:rsidR="00AD62CE" w:rsidRDefault="00AD62CE" w:rsidP="00AD62CE">
      <w:pPr>
        <w:rPr>
          <w:sz w:val="24"/>
          <w:szCs w:val="24"/>
        </w:rPr>
      </w:pPr>
      <w:r>
        <w:rPr>
          <w:sz w:val="24"/>
          <w:szCs w:val="24"/>
        </w:rPr>
        <w:t>100 g entsteinte grüne Oliven</w:t>
      </w:r>
    </w:p>
    <w:p w14:paraId="1CFBA8BF" w14:textId="77777777" w:rsidR="00AD62CE" w:rsidRDefault="00AD62CE" w:rsidP="00AD62CE">
      <w:pPr>
        <w:rPr>
          <w:sz w:val="24"/>
          <w:szCs w:val="24"/>
        </w:rPr>
      </w:pPr>
      <w:r w:rsidRPr="00B71219">
        <w:rPr>
          <w:sz w:val="24"/>
          <w:szCs w:val="24"/>
        </w:rPr>
        <w:t>60 g Kapern, plus 2 EL Lake au</w:t>
      </w:r>
      <w:r>
        <w:rPr>
          <w:sz w:val="24"/>
          <w:szCs w:val="24"/>
        </w:rPr>
        <w:t>s dem Glas</w:t>
      </w:r>
    </w:p>
    <w:p w14:paraId="7D85674C" w14:textId="77777777" w:rsidR="00AD62CE" w:rsidRDefault="00AD62CE" w:rsidP="00AD62CE">
      <w:pPr>
        <w:rPr>
          <w:sz w:val="24"/>
          <w:szCs w:val="24"/>
        </w:rPr>
      </w:pPr>
      <w:r>
        <w:rPr>
          <w:sz w:val="24"/>
          <w:szCs w:val="24"/>
        </w:rPr>
        <w:t>120 g Medjool Datteln, entsteint und längs geviertelt</w:t>
      </w:r>
    </w:p>
    <w:p w14:paraId="01D8CC7E" w14:textId="77777777" w:rsidR="00AD62CE" w:rsidRDefault="00AD62CE" w:rsidP="00AD62CE">
      <w:pPr>
        <w:rPr>
          <w:sz w:val="24"/>
          <w:szCs w:val="24"/>
        </w:rPr>
      </w:pPr>
      <w:r>
        <w:rPr>
          <w:sz w:val="24"/>
          <w:szCs w:val="24"/>
        </w:rPr>
        <w:t>2 Lorbeerblätter</w:t>
      </w:r>
    </w:p>
    <w:p w14:paraId="7529B73E" w14:textId="77777777" w:rsidR="00AD62CE" w:rsidRDefault="00AD62CE" w:rsidP="00AD62CE">
      <w:pPr>
        <w:rPr>
          <w:sz w:val="24"/>
          <w:szCs w:val="24"/>
        </w:rPr>
      </w:pPr>
      <w:r>
        <w:rPr>
          <w:sz w:val="24"/>
          <w:szCs w:val="24"/>
        </w:rPr>
        <w:t>120 ml trockener Weißwein</w:t>
      </w:r>
    </w:p>
    <w:p w14:paraId="5C67AB94" w14:textId="77777777" w:rsidR="00AD62CE" w:rsidRDefault="00AD62CE" w:rsidP="00AD62CE">
      <w:pPr>
        <w:rPr>
          <w:sz w:val="24"/>
          <w:szCs w:val="24"/>
        </w:rPr>
      </w:pPr>
      <w:r>
        <w:rPr>
          <w:sz w:val="24"/>
          <w:szCs w:val="24"/>
        </w:rPr>
        <w:t>1 EL Dattelsirup (oder Zuckerrübensirup)</w:t>
      </w:r>
    </w:p>
    <w:p w14:paraId="102E2675" w14:textId="77777777" w:rsidR="00AD62CE" w:rsidRDefault="00AD62CE" w:rsidP="00AD62CE">
      <w:pPr>
        <w:rPr>
          <w:sz w:val="24"/>
          <w:szCs w:val="24"/>
        </w:rPr>
      </w:pPr>
      <w:r>
        <w:rPr>
          <w:sz w:val="24"/>
          <w:szCs w:val="24"/>
        </w:rPr>
        <w:t>Salz, Pfeffer</w:t>
      </w:r>
    </w:p>
    <w:p w14:paraId="55861A3D" w14:textId="77777777" w:rsidR="00AD62CE" w:rsidRDefault="00AD62CE" w:rsidP="00AD62CE">
      <w:pPr>
        <w:rPr>
          <w:sz w:val="24"/>
          <w:szCs w:val="24"/>
        </w:rPr>
      </w:pPr>
    </w:p>
    <w:p w14:paraId="14A977CB" w14:textId="77777777" w:rsidR="00AD62CE" w:rsidRDefault="00AD62CE" w:rsidP="00AD62CE">
      <w:pPr>
        <w:rPr>
          <w:sz w:val="24"/>
          <w:szCs w:val="24"/>
        </w:rPr>
      </w:pPr>
      <w:r>
        <w:rPr>
          <w:sz w:val="24"/>
          <w:szCs w:val="24"/>
        </w:rPr>
        <w:t>Zubereitung:</w:t>
      </w:r>
    </w:p>
    <w:p w14:paraId="44657439" w14:textId="77777777" w:rsidR="00AD62CE" w:rsidRPr="00732959" w:rsidRDefault="00AD62CE" w:rsidP="00B40E8C">
      <w:pPr>
        <w:pStyle w:val="ListParagraph"/>
        <w:numPr>
          <w:ilvl w:val="0"/>
          <w:numId w:val="1063"/>
        </w:numPr>
        <w:spacing w:after="120"/>
        <w:ind w:left="714" w:hanging="357"/>
        <w:contextualSpacing w:val="0"/>
        <w:jc w:val="both"/>
        <w:rPr>
          <w:sz w:val="24"/>
          <w:szCs w:val="24"/>
        </w:rPr>
      </w:pPr>
      <w:r w:rsidRPr="00732959">
        <w:rPr>
          <w:sz w:val="24"/>
          <w:szCs w:val="24"/>
        </w:rPr>
        <w:t>Die Hähnchenkeulen in eine große Schüssel legen. Die anderen Zutaten – außer Weißwein und Dattelsirup – zugeben und alles mit 1 TL Salz und reichlich Pfeffer würzen. Behutsam vermengen, die Schüssel zudecken und das Hähnchen 1 -2 Tage (!) im Kühlschrank marinieren. Zwischendurch ab und zu wenden.</w:t>
      </w:r>
    </w:p>
    <w:p w14:paraId="03288182" w14:textId="77777777" w:rsidR="00AD62CE" w:rsidRPr="00732959" w:rsidRDefault="00AD62CE" w:rsidP="00B40E8C">
      <w:pPr>
        <w:pStyle w:val="ListParagraph"/>
        <w:numPr>
          <w:ilvl w:val="0"/>
          <w:numId w:val="1063"/>
        </w:numPr>
        <w:spacing w:after="120"/>
        <w:ind w:left="714" w:hanging="357"/>
        <w:contextualSpacing w:val="0"/>
        <w:jc w:val="both"/>
        <w:rPr>
          <w:sz w:val="24"/>
          <w:szCs w:val="24"/>
        </w:rPr>
      </w:pPr>
      <w:r w:rsidRPr="00732959">
        <w:rPr>
          <w:sz w:val="24"/>
          <w:szCs w:val="24"/>
        </w:rPr>
        <w:t>Den Backofen auf 180 Grad Umluft vorheizen.</w:t>
      </w:r>
    </w:p>
    <w:p w14:paraId="43FD00B0" w14:textId="77777777" w:rsidR="00AD62CE" w:rsidRPr="00732959" w:rsidRDefault="00AD62CE" w:rsidP="00B40E8C">
      <w:pPr>
        <w:pStyle w:val="ListParagraph"/>
        <w:numPr>
          <w:ilvl w:val="0"/>
          <w:numId w:val="1063"/>
        </w:numPr>
        <w:spacing w:after="120"/>
        <w:ind w:left="714" w:hanging="357"/>
        <w:contextualSpacing w:val="0"/>
        <w:jc w:val="both"/>
        <w:rPr>
          <w:sz w:val="24"/>
          <w:szCs w:val="24"/>
        </w:rPr>
      </w:pPr>
      <w:r w:rsidRPr="00732959">
        <w:rPr>
          <w:sz w:val="24"/>
          <w:szCs w:val="24"/>
        </w:rPr>
        <w:t>Die Hähnchenkeulen samt der Marinade in einem großen Bräter verteilen. Den Wein mit dem Sirup verrühren, die Keulen damit übergießen und 50 Minuten im Ofen braten, bis die Haut goldbraun und das Fleisch durchgegart ist. Zwischendurch zwei-, dreimal mit dem Bratensaft übergießen.</w:t>
      </w:r>
    </w:p>
    <w:p w14:paraId="5C103D13" w14:textId="77777777" w:rsidR="00AD62CE" w:rsidRDefault="00AD62CE" w:rsidP="00B40E8C">
      <w:pPr>
        <w:pStyle w:val="ListParagraph"/>
        <w:numPr>
          <w:ilvl w:val="0"/>
          <w:numId w:val="1063"/>
        </w:numPr>
        <w:spacing w:after="120"/>
        <w:ind w:left="714" w:hanging="357"/>
        <w:contextualSpacing w:val="0"/>
        <w:jc w:val="both"/>
        <w:rPr>
          <w:sz w:val="24"/>
          <w:szCs w:val="24"/>
        </w:rPr>
      </w:pPr>
      <w:r w:rsidRPr="00732959">
        <w:rPr>
          <w:sz w:val="24"/>
          <w:szCs w:val="24"/>
        </w:rPr>
        <w:t>Aus dem Ofen nehmen, auf einer großen Platte und vor dem Servieren mit dem frischen Oregano bestreuen.</w:t>
      </w:r>
    </w:p>
    <w:p w14:paraId="7603EA46" w14:textId="77777777" w:rsidR="00AD62CE" w:rsidRDefault="00AD62CE" w:rsidP="00AD62CE">
      <w:pPr>
        <w:ind w:left="360"/>
        <w:jc w:val="both"/>
        <w:rPr>
          <w:sz w:val="24"/>
          <w:szCs w:val="24"/>
        </w:rPr>
      </w:pPr>
    </w:p>
    <w:p w14:paraId="0F3F809C" w14:textId="77777777" w:rsidR="00AD62CE" w:rsidRPr="00EE6DBD" w:rsidRDefault="00AD62CE" w:rsidP="00AD62CE">
      <w:pPr>
        <w:ind w:left="1416" w:hanging="1056"/>
        <w:jc w:val="both"/>
        <w:rPr>
          <w:sz w:val="24"/>
          <w:szCs w:val="24"/>
        </w:rPr>
      </w:pPr>
      <w:r>
        <w:rPr>
          <w:sz w:val="24"/>
          <w:szCs w:val="24"/>
        </w:rPr>
        <w:t>Info:</w:t>
      </w:r>
      <w:r>
        <w:rPr>
          <w:sz w:val="24"/>
          <w:szCs w:val="24"/>
        </w:rPr>
        <w:tab/>
        <w:t>Marinieren ist natürlich das Beste, aber wenn die Zeit nicht reicht, dann geht es natürlich auch ohne. Dann einfach mit Salz und Pfeffer, die sonst in die Marinade wandern, einreiben. Mit den restlichen Zutaten der Marinade (kein weiteres Salz erforderlich) vermischen und wie beschrieben braten.</w:t>
      </w:r>
    </w:p>
    <w:p w14:paraId="016F8580" w14:textId="77777777" w:rsidR="00DB540C" w:rsidRDefault="00DB540C" w:rsidP="00DB540C">
      <w:pPr>
        <w:pStyle w:val="Heading2"/>
        <w:spacing w:after="240"/>
      </w:pPr>
      <w:r>
        <w:lastRenderedPageBreak/>
        <w:t xml:space="preserve">Brathähnchen mit Clementinen und Arak </w:t>
      </w:r>
      <w:r>
        <w:rPr>
          <w:rStyle w:val="FootnoteReference"/>
        </w:rPr>
        <w:footnoteReference w:id="433"/>
      </w:r>
    </w:p>
    <w:p w14:paraId="2E613F31" w14:textId="77777777" w:rsidR="00DB540C" w:rsidRDefault="00DB540C" w:rsidP="00DB540C">
      <w:pPr>
        <w:rPr>
          <w:sz w:val="24"/>
          <w:szCs w:val="24"/>
        </w:rPr>
      </w:pPr>
      <w:r w:rsidRPr="00B72643">
        <w:rPr>
          <w:sz w:val="24"/>
          <w:szCs w:val="24"/>
          <w:u w:val="single"/>
        </w:rPr>
        <w:t>Zutaten</w:t>
      </w:r>
      <w:r>
        <w:rPr>
          <w:sz w:val="24"/>
          <w:szCs w:val="24"/>
        </w:rPr>
        <w:t xml:space="preserve"> (für 4 Portionen)</w:t>
      </w:r>
    </w:p>
    <w:p w14:paraId="63C1FD69" w14:textId="77777777" w:rsidR="00DB540C" w:rsidRDefault="00DB540C" w:rsidP="00DB540C">
      <w:pPr>
        <w:rPr>
          <w:sz w:val="24"/>
          <w:szCs w:val="24"/>
        </w:rPr>
      </w:pPr>
      <w:r>
        <w:rPr>
          <w:sz w:val="24"/>
          <w:szCs w:val="24"/>
        </w:rPr>
        <w:t>10 cl Arak, Ouzo oder Pernod</w:t>
      </w:r>
    </w:p>
    <w:p w14:paraId="24239CD8" w14:textId="77777777" w:rsidR="00DB540C" w:rsidRDefault="00DB540C" w:rsidP="00DB540C">
      <w:pPr>
        <w:rPr>
          <w:sz w:val="24"/>
          <w:szCs w:val="24"/>
        </w:rPr>
      </w:pPr>
      <w:r>
        <w:rPr>
          <w:sz w:val="24"/>
          <w:szCs w:val="24"/>
        </w:rPr>
        <w:t>4 EL Olivenöl</w:t>
      </w:r>
    </w:p>
    <w:p w14:paraId="0544D7A6" w14:textId="77777777" w:rsidR="00DB540C" w:rsidRDefault="00DB540C" w:rsidP="00DB540C">
      <w:pPr>
        <w:rPr>
          <w:sz w:val="24"/>
          <w:szCs w:val="24"/>
        </w:rPr>
      </w:pPr>
      <w:r>
        <w:rPr>
          <w:sz w:val="24"/>
          <w:szCs w:val="24"/>
        </w:rPr>
        <w:t>3 EL frisch gepresster Orangensaft</w:t>
      </w:r>
    </w:p>
    <w:p w14:paraId="3D11B23A" w14:textId="77777777" w:rsidR="00DB540C" w:rsidRDefault="00DB540C" w:rsidP="00DB540C">
      <w:pPr>
        <w:rPr>
          <w:sz w:val="24"/>
          <w:szCs w:val="24"/>
        </w:rPr>
      </w:pPr>
      <w:r>
        <w:rPr>
          <w:sz w:val="24"/>
          <w:szCs w:val="24"/>
        </w:rPr>
        <w:t>3 EL Zitronensaft</w:t>
      </w:r>
    </w:p>
    <w:p w14:paraId="6AEF3A60" w14:textId="77777777" w:rsidR="00DB540C" w:rsidRDefault="00DB540C" w:rsidP="00DB540C">
      <w:pPr>
        <w:rPr>
          <w:sz w:val="24"/>
          <w:szCs w:val="24"/>
        </w:rPr>
      </w:pPr>
      <w:r>
        <w:rPr>
          <w:sz w:val="24"/>
          <w:szCs w:val="24"/>
        </w:rPr>
        <w:t>2 EL körniger Senf</w:t>
      </w:r>
    </w:p>
    <w:p w14:paraId="769F76DF" w14:textId="77777777" w:rsidR="00DB540C" w:rsidRDefault="00DB540C" w:rsidP="00DB540C">
      <w:pPr>
        <w:rPr>
          <w:sz w:val="24"/>
          <w:szCs w:val="24"/>
        </w:rPr>
      </w:pPr>
      <w:r>
        <w:rPr>
          <w:sz w:val="24"/>
          <w:szCs w:val="24"/>
        </w:rPr>
        <w:t>3 EL brauner Zucker</w:t>
      </w:r>
    </w:p>
    <w:p w14:paraId="5EA04EE8" w14:textId="77777777" w:rsidR="00DB540C" w:rsidRDefault="00DB540C" w:rsidP="00DB540C">
      <w:pPr>
        <w:rPr>
          <w:sz w:val="24"/>
          <w:szCs w:val="24"/>
        </w:rPr>
      </w:pPr>
      <w:r>
        <w:rPr>
          <w:sz w:val="24"/>
          <w:szCs w:val="24"/>
        </w:rPr>
        <w:t>2 mittelgroße Fenchelknollen</w:t>
      </w:r>
    </w:p>
    <w:p w14:paraId="47000AE6" w14:textId="77777777" w:rsidR="00DB540C" w:rsidRDefault="00DB540C" w:rsidP="00DB540C">
      <w:pPr>
        <w:rPr>
          <w:sz w:val="24"/>
          <w:szCs w:val="24"/>
        </w:rPr>
      </w:pPr>
      <w:r>
        <w:rPr>
          <w:sz w:val="24"/>
          <w:szCs w:val="24"/>
        </w:rPr>
        <w:t>1 Freilandhuhn (etwa 1,8 kg), in 8 Stücke zerteilt oder 1, 3 kg Hähnchenkeulen</w:t>
      </w:r>
    </w:p>
    <w:p w14:paraId="67AEF39E" w14:textId="77777777" w:rsidR="00DB540C" w:rsidRDefault="00DB540C" w:rsidP="00DB540C">
      <w:pPr>
        <w:rPr>
          <w:sz w:val="24"/>
          <w:szCs w:val="24"/>
        </w:rPr>
      </w:pPr>
      <w:r>
        <w:rPr>
          <w:sz w:val="24"/>
          <w:szCs w:val="24"/>
        </w:rPr>
        <w:t>4 Bio-Clementinen mit Schale waagrecht in 0,5 cm dicke Scheiben geschnitten</w:t>
      </w:r>
    </w:p>
    <w:p w14:paraId="3DC4DAFA" w14:textId="77777777" w:rsidR="00DB540C" w:rsidRDefault="00DB540C" w:rsidP="00DB540C">
      <w:pPr>
        <w:rPr>
          <w:sz w:val="24"/>
          <w:szCs w:val="24"/>
        </w:rPr>
      </w:pPr>
      <w:r>
        <w:rPr>
          <w:sz w:val="24"/>
          <w:szCs w:val="24"/>
        </w:rPr>
        <w:t>1 EL Thymianblätter</w:t>
      </w:r>
    </w:p>
    <w:p w14:paraId="441175D9" w14:textId="77777777" w:rsidR="00DB540C" w:rsidRDefault="00DB540C" w:rsidP="00DB540C">
      <w:pPr>
        <w:rPr>
          <w:sz w:val="24"/>
          <w:szCs w:val="24"/>
        </w:rPr>
      </w:pPr>
      <w:r>
        <w:rPr>
          <w:sz w:val="24"/>
          <w:szCs w:val="24"/>
        </w:rPr>
        <w:t>2,5 TL Fenchelsamen, leicht zerstoßen</w:t>
      </w:r>
    </w:p>
    <w:p w14:paraId="6CE2D52E" w14:textId="77777777" w:rsidR="00DB540C" w:rsidRDefault="00DB540C" w:rsidP="00DB540C">
      <w:pPr>
        <w:rPr>
          <w:sz w:val="24"/>
          <w:szCs w:val="24"/>
        </w:rPr>
      </w:pPr>
      <w:r>
        <w:rPr>
          <w:sz w:val="24"/>
          <w:szCs w:val="24"/>
        </w:rPr>
        <w:t>Gehackte, glatte Petersilie zum Bestreuen</w:t>
      </w:r>
    </w:p>
    <w:p w14:paraId="55192D43" w14:textId="77777777" w:rsidR="00DB540C" w:rsidRDefault="00DB540C" w:rsidP="00DB540C">
      <w:pPr>
        <w:rPr>
          <w:sz w:val="24"/>
          <w:szCs w:val="24"/>
        </w:rPr>
      </w:pPr>
      <w:r>
        <w:rPr>
          <w:sz w:val="24"/>
          <w:szCs w:val="24"/>
        </w:rPr>
        <w:t>Salz, Pfeffer</w:t>
      </w:r>
    </w:p>
    <w:p w14:paraId="41EA3E61" w14:textId="77777777" w:rsidR="00DB540C" w:rsidRDefault="00DB540C" w:rsidP="00DB540C">
      <w:pPr>
        <w:rPr>
          <w:sz w:val="24"/>
          <w:szCs w:val="24"/>
        </w:rPr>
      </w:pPr>
    </w:p>
    <w:p w14:paraId="5267DD50" w14:textId="77777777" w:rsidR="00DB540C" w:rsidRDefault="00DB540C" w:rsidP="00DB540C">
      <w:pPr>
        <w:rPr>
          <w:sz w:val="24"/>
          <w:szCs w:val="24"/>
        </w:rPr>
      </w:pPr>
      <w:r>
        <w:rPr>
          <w:sz w:val="24"/>
          <w:szCs w:val="24"/>
        </w:rPr>
        <w:t>Zubereitung:</w:t>
      </w:r>
    </w:p>
    <w:p w14:paraId="75A22A3D" w14:textId="77777777" w:rsidR="00DB540C" w:rsidRPr="0081494F" w:rsidRDefault="00DB540C" w:rsidP="00B40E8C">
      <w:pPr>
        <w:pStyle w:val="ListParagraph"/>
        <w:numPr>
          <w:ilvl w:val="0"/>
          <w:numId w:val="884"/>
        </w:numPr>
        <w:spacing w:after="120"/>
        <w:ind w:left="714" w:hanging="357"/>
        <w:contextualSpacing w:val="0"/>
        <w:jc w:val="both"/>
        <w:rPr>
          <w:sz w:val="24"/>
          <w:szCs w:val="24"/>
        </w:rPr>
      </w:pPr>
      <w:r w:rsidRPr="0081494F">
        <w:rPr>
          <w:sz w:val="24"/>
          <w:szCs w:val="24"/>
        </w:rPr>
        <w:t>Arak, Olivenöl, Orangen- und Zitronensaft, Senf, Zucker, 2,5 TL Salz und 1,5 TL Pfeffer in einer Schüssel mit dem Schneebesen verrühren.</w:t>
      </w:r>
    </w:p>
    <w:p w14:paraId="693B60BE" w14:textId="77777777" w:rsidR="00DB540C" w:rsidRPr="0081494F" w:rsidRDefault="00DB540C" w:rsidP="00B40E8C">
      <w:pPr>
        <w:pStyle w:val="ListParagraph"/>
        <w:numPr>
          <w:ilvl w:val="0"/>
          <w:numId w:val="884"/>
        </w:numPr>
        <w:spacing w:after="120"/>
        <w:ind w:left="714" w:hanging="357"/>
        <w:contextualSpacing w:val="0"/>
        <w:jc w:val="both"/>
        <w:rPr>
          <w:sz w:val="24"/>
          <w:szCs w:val="24"/>
        </w:rPr>
      </w:pPr>
      <w:r w:rsidRPr="0081494F">
        <w:rPr>
          <w:sz w:val="24"/>
          <w:szCs w:val="24"/>
        </w:rPr>
        <w:t>Die Fenchelknollen der Länge nach halbieren, die Hälften jeweils in 4 Spalten schneiden und mit den Hähnchenteilen, den Clementinen, dem Thymian und den Fenchelsamen in die Marinade geben. Die Zutaten sorgfältig mischen und das Ganze einige Stunden oder über Nacht im Kühlschrank durchziehen lassen.</w:t>
      </w:r>
    </w:p>
    <w:p w14:paraId="25FB3929" w14:textId="77777777" w:rsidR="00DB540C" w:rsidRPr="0081494F" w:rsidRDefault="00DB540C" w:rsidP="00B40E8C">
      <w:pPr>
        <w:pStyle w:val="ListParagraph"/>
        <w:numPr>
          <w:ilvl w:val="0"/>
          <w:numId w:val="884"/>
        </w:numPr>
        <w:spacing w:after="120"/>
        <w:ind w:left="714" w:hanging="357"/>
        <w:contextualSpacing w:val="0"/>
        <w:jc w:val="both"/>
        <w:rPr>
          <w:sz w:val="24"/>
          <w:szCs w:val="24"/>
        </w:rPr>
      </w:pPr>
      <w:r w:rsidRPr="0081494F">
        <w:rPr>
          <w:sz w:val="24"/>
          <w:szCs w:val="24"/>
        </w:rPr>
        <w:t>Den Backofen auf 220 Grad vorheizen. Die Hähnchenteile mit der Hautseite nach oben mitsamt der Marinade in einer ofenfesten Form verteilen und 35-44 Minuten im Backofen braten, bis sie schön braun und durchgegart sind. Die Form aus dem Ofen nehmen.</w:t>
      </w:r>
    </w:p>
    <w:p w14:paraId="31CC8F18" w14:textId="77777777" w:rsidR="00DB540C" w:rsidRDefault="00DB540C" w:rsidP="00B40E8C">
      <w:pPr>
        <w:pStyle w:val="ListParagraph"/>
        <w:numPr>
          <w:ilvl w:val="0"/>
          <w:numId w:val="884"/>
        </w:numPr>
        <w:spacing w:after="120"/>
        <w:ind w:left="714" w:hanging="357"/>
        <w:contextualSpacing w:val="0"/>
        <w:jc w:val="both"/>
        <w:rPr>
          <w:sz w:val="24"/>
          <w:szCs w:val="24"/>
        </w:rPr>
      </w:pPr>
      <w:r w:rsidRPr="0081494F">
        <w:rPr>
          <w:sz w:val="24"/>
          <w:szCs w:val="24"/>
        </w:rPr>
        <w:t>Die Hähnchenstücke mit Fenchel und Clementinenscheiben auf einer Servierplatte anrichten, abdecken und warm stellen. Die Garflüssigkeit aus der Form in einen kleinen Topf gießen, aufkochen und bei geringer Hitze um ein Drittel reduzieren. Zu Schluss sollten noch etwa 80 ml Sauce im Topf sein. Das Hähnchen mit der heißen Sauce überziehen, mit gehackter Petersilie bestreuen und servieren.</w:t>
      </w:r>
    </w:p>
    <w:p w14:paraId="0F9A6436" w14:textId="77777777" w:rsidR="00DB540C" w:rsidRDefault="00DB540C" w:rsidP="00DB540C">
      <w:pPr>
        <w:pStyle w:val="Heading2"/>
        <w:spacing w:after="240"/>
      </w:pPr>
      <w:r w:rsidRPr="00B72643">
        <w:rPr>
          <w:rStyle w:val="Heading2Char"/>
        </w:rPr>
        <w:lastRenderedPageBreak/>
        <w:t>Hähnchen mit karamellisierten Zwiebeln und</w:t>
      </w:r>
      <w:r>
        <w:t xml:space="preserve"> Kardamomreis</w:t>
      </w:r>
      <w:r>
        <w:rPr>
          <w:rStyle w:val="FootnoteReference"/>
        </w:rPr>
        <w:footnoteReference w:id="434"/>
      </w:r>
      <w:r>
        <w:t xml:space="preserve"> </w:t>
      </w:r>
    </w:p>
    <w:p w14:paraId="031AAB3D" w14:textId="77777777" w:rsidR="00A536A3" w:rsidRDefault="00A536A3" w:rsidP="00A536A3">
      <w:pPr>
        <w:rPr>
          <w:sz w:val="24"/>
          <w:szCs w:val="24"/>
        </w:rPr>
      </w:pPr>
      <w:r w:rsidRPr="00B72643">
        <w:rPr>
          <w:sz w:val="24"/>
          <w:szCs w:val="24"/>
          <w:u w:val="single"/>
        </w:rPr>
        <w:t>Zutaten</w:t>
      </w:r>
      <w:r>
        <w:rPr>
          <w:sz w:val="24"/>
          <w:szCs w:val="24"/>
        </w:rPr>
        <w:t xml:space="preserve"> (für 4 Portionen)</w:t>
      </w:r>
    </w:p>
    <w:p w14:paraId="312801CD" w14:textId="77777777" w:rsidR="00A536A3" w:rsidRDefault="00A536A3" w:rsidP="00A536A3">
      <w:pPr>
        <w:rPr>
          <w:sz w:val="24"/>
          <w:szCs w:val="24"/>
        </w:rPr>
      </w:pPr>
      <w:r>
        <w:rPr>
          <w:sz w:val="24"/>
          <w:szCs w:val="24"/>
        </w:rPr>
        <w:t>40 g Zucker</w:t>
      </w:r>
    </w:p>
    <w:p w14:paraId="66D9E99E" w14:textId="77777777" w:rsidR="00A536A3" w:rsidRDefault="00A536A3" w:rsidP="00A536A3">
      <w:pPr>
        <w:rPr>
          <w:sz w:val="24"/>
          <w:szCs w:val="24"/>
        </w:rPr>
      </w:pPr>
      <w:r>
        <w:rPr>
          <w:sz w:val="24"/>
          <w:szCs w:val="24"/>
        </w:rPr>
        <w:t>25 g Berberitzen oder Korinthen</w:t>
      </w:r>
    </w:p>
    <w:p w14:paraId="50E44291" w14:textId="77777777" w:rsidR="00A536A3" w:rsidRDefault="00A536A3" w:rsidP="00A536A3">
      <w:pPr>
        <w:rPr>
          <w:sz w:val="24"/>
          <w:szCs w:val="24"/>
        </w:rPr>
      </w:pPr>
      <w:r>
        <w:rPr>
          <w:sz w:val="24"/>
          <w:szCs w:val="24"/>
        </w:rPr>
        <w:t>4 EL Olivenöl</w:t>
      </w:r>
    </w:p>
    <w:p w14:paraId="5FDA8B4B" w14:textId="77777777" w:rsidR="00A536A3" w:rsidRDefault="00A536A3" w:rsidP="00A536A3">
      <w:pPr>
        <w:rPr>
          <w:sz w:val="24"/>
          <w:szCs w:val="24"/>
        </w:rPr>
      </w:pPr>
      <w:r>
        <w:rPr>
          <w:sz w:val="24"/>
          <w:szCs w:val="24"/>
        </w:rPr>
        <w:t>2 mittelgroße Zwiebeln, in feine Ringe geschnitten</w:t>
      </w:r>
    </w:p>
    <w:p w14:paraId="5E1E952F" w14:textId="77777777" w:rsidR="00A536A3" w:rsidRDefault="00A536A3" w:rsidP="00A536A3">
      <w:pPr>
        <w:rPr>
          <w:sz w:val="24"/>
          <w:szCs w:val="24"/>
        </w:rPr>
      </w:pPr>
      <w:r>
        <w:rPr>
          <w:sz w:val="24"/>
          <w:szCs w:val="24"/>
        </w:rPr>
        <w:t>1 kg Hähnchenkeulen oder 1 Hähnchen geviertelt</w:t>
      </w:r>
    </w:p>
    <w:p w14:paraId="564E1D37" w14:textId="77777777" w:rsidR="00A536A3" w:rsidRDefault="00A536A3" w:rsidP="00A536A3">
      <w:pPr>
        <w:rPr>
          <w:sz w:val="24"/>
          <w:szCs w:val="24"/>
        </w:rPr>
      </w:pPr>
      <w:r>
        <w:rPr>
          <w:sz w:val="24"/>
          <w:szCs w:val="24"/>
        </w:rPr>
        <w:t>10 Kardamomkapseln</w:t>
      </w:r>
    </w:p>
    <w:p w14:paraId="0DC3AB76" w14:textId="77777777" w:rsidR="00A536A3" w:rsidRDefault="00A536A3" w:rsidP="00A536A3">
      <w:pPr>
        <w:rPr>
          <w:sz w:val="24"/>
          <w:szCs w:val="24"/>
        </w:rPr>
      </w:pPr>
      <w:r>
        <w:rPr>
          <w:sz w:val="24"/>
          <w:szCs w:val="24"/>
        </w:rPr>
        <w:t>4 Gewürznelken</w:t>
      </w:r>
    </w:p>
    <w:p w14:paraId="26959799" w14:textId="77777777" w:rsidR="00A536A3" w:rsidRDefault="00A536A3" w:rsidP="00A536A3">
      <w:pPr>
        <w:rPr>
          <w:sz w:val="24"/>
          <w:szCs w:val="24"/>
        </w:rPr>
      </w:pPr>
      <w:r>
        <w:rPr>
          <w:sz w:val="24"/>
          <w:szCs w:val="24"/>
        </w:rPr>
        <w:t>2 lange Zimtstangen, halbiert</w:t>
      </w:r>
    </w:p>
    <w:p w14:paraId="53E5983B" w14:textId="77777777" w:rsidR="00A536A3" w:rsidRDefault="00A536A3" w:rsidP="00A536A3">
      <w:pPr>
        <w:rPr>
          <w:sz w:val="24"/>
          <w:szCs w:val="24"/>
        </w:rPr>
      </w:pPr>
      <w:r>
        <w:rPr>
          <w:sz w:val="24"/>
          <w:szCs w:val="24"/>
        </w:rPr>
        <w:t>550 ml kochendes Wasser</w:t>
      </w:r>
    </w:p>
    <w:p w14:paraId="2A0DEC7F" w14:textId="77777777" w:rsidR="00A536A3" w:rsidRDefault="00A536A3" w:rsidP="00A536A3">
      <w:pPr>
        <w:rPr>
          <w:sz w:val="24"/>
          <w:szCs w:val="24"/>
        </w:rPr>
      </w:pPr>
      <w:r>
        <w:rPr>
          <w:sz w:val="24"/>
          <w:szCs w:val="24"/>
        </w:rPr>
        <w:t>Je 1 TL gehackte Petersilie, Dill und Koriander</w:t>
      </w:r>
    </w:p>
    <w:p w14:paraId="73368E8A" w14:textId="77777777" w:rsidR="00A536A3" w:rsidRDefault="00A536A3" w:rsidP="00A536A3">
      <w:pPr>
        <w:rPr>
          <w:sz w:val="24"/>
          <w:szCs w:val="24"/>
        </w:rPr>
      </w:pPr>
      <w:r>
        <w:rPr>
          <w:sz w:val="24"/>
          <w:szCs w:val="24"/>
        </w:rPr>
        <w:t>100 g griechischer Joghurt mit 2 EL Olivenöl verdünnt</w:t>
      </w:r>
    </w:p>
    <w:p w14:paraId="0F072C23" w14:textId="77777777" w:rsidR="00A536A3" w:rsidRDefault="00A536A3" w:rsidP="00A536A3">
      <w:pPr>
        <w:rPr>
          <w:sz w:val="24"/>
          <w:szCs w:val="24"/>
        </w:rPr>
      </w:pPr>
      <w:r>
        <w:rPr>
          <w:sz w:val="24"/>
          <w:szCs w:val="24"/>
        </w:rPr>
        <w:t>Salz, Pfeffer</w:t>
      </w:r>
    </w:p>
    <w:p w14:paraId="2134F2B0" w14:textId="77777777" w:rsidR="00A536A3" w:rsidRDefault="00A536A3" w:rsidP="00A536A3">
      <w:pPr>
        <w:rPr>
          <w:sz w:val="24"/>
          <w:szCs w:val="24"/>
        </w:rPr>
      </w:pPr>
    </w:p>
    <w:p w14:paraId="074F17B8" w14:textId="77777777" w:rsidR="00A536A3" w:rsidRDefault="00A536A3" w:rsidP="00A536A3">
      <w:pPr>
        <w:rPr>
          <w:sz w:val="24"/>
          <w:szCs w:val="24"/>
        </w:rPr>
      </w:pPr>
      <w:r>
        <w:rPr>
          <w:sz w:val="24"/>
          <w:szCs w:val="24"/>
        </w:rPr>
        <w:t>Zubereitung:</w:t>
      </w:r>
    </w:p>
    <w:p w14:paraId="004D8FCA" w14:textId="77777777" w:rsidR="00A536A3" w:rsidRPr="009F79D9" w:rsidRDefault="00A536A3" w:rsidP="00B40E8C">
      <w:pPr>
        <w:pStyle w:val="ListParagraph"/>
        <w:numPr>
          <w:ilvl w:val="0"/>
          <w:numId w:val="885"/>
        </w:numPr>
        <w:spacing w:after="120"/>
        <w:ind w:left="714" w:hanging="357"/>
        <w:contextualSpacing w:val="0"/>
        <w:jc w:val="both"/>
        <w:rPr>
          <w:sz w:val="24"/>
          <w:szCs w:val="24"/>
        </w:rPr>
      </w:pPr>
      <w:r w:rsidRPr="009F79D9">
        <w:rPr>
          <w:sz w:val="24"/>
          <w:szCs w:val="24"/>
        </w:rPr>
        <w:t>Den Zucker mit 40 ml Wasser in einem Topf erhitzen, bis er sich aufgelöst hat. Vom Herd nehmen, die Berberitzen hineingeben und in dem Sirup einweichen (bei Korinthen entfällt das Einweichen).</w:t>
      </w:r>
    </w:p>
    <w:p w14:paraId="3A91F6B9" w14:textId="77777777" w:rsidR="00A536A3" w:rsidRPr="009F79D9" w:rsidRDefault="00A536A3" w:rsidP="00B40E8C">
      <w:pPr>
        <w:pStyle w:val="ListParagraph"/>
        <w:numPr>
          <w:ilvl w:val="0"/>
          <w:numId w:val="885"/>
        </w:numPr>
        <w:spacing w:after="120"/>
        <w:ind w:left="714" w:hanging="357"/>
        <w:contextualSpacing w:val="0"/>
        <w:jc w:val="both"/>
        <w:rPr>
          <w:sz w:val="24"/>
          <w:szCs w:val="24"/>
        </w:rPr>
      </w:pPr>
      <w:r w:rsidRPr="009F79D9">
        <w:rPr>
          <w:sz w:val="24"/>
          <w:szCs w:val="24"/>
        </w:rPr>
        <w:t>Die Hälfte des Öls in einer großen Deckelpfanne erhitzen und die Zwiebeln 10 – 15 Minuten bei mittlerer Hitze braun braten. Die Zwiebeln in eine Schüssel füllen</w:t>
      </w:r>
      <w:r>
        <w:rPr>
          <w:sz w:val="24"/>
          <w:szCs w:val="24"/>
        </w:rPr>
        <w:t>.</w:t>
      </w:r>
    </w:p>
    <w:p w14:paraId="0CB2F5D9" w14:textId="77777777" w:rsidR="00A536A3" w:rsidRPr="009F79D9" w:rsidRDefault="00A536A3" w:rsidP="00B40E8C">
      <w:pPr>
        <w:pStyle w:val="ListParagraph"/>
        <w:numPr>
          <w:ilvl w:val="0"/>
          <w:numId w:val="885"/>
        </w:numPr>
        <w:spacing w:after="120"/>
        <w:ind w:left="714" w:hanging="357"/>
        <w:contextualSpacing w:val="0"/>
        <w:jc w:val="both"/>
        <w:rPr>
          <w:sz w:val="24"/>
          <w:szCs w:val="24"/>
        </w:rPr>
      </w:pPr>
      <w:r w:rsidRPr="009F79D9">
        <w:rPr>
          <w:sz w:val="24"/>
          <w:szCs w:val="24"/>
        </w:rPr>
        <w:t xml:space="preserve">Die Hähnchenstücke in einer Schüssel mit 1,5 TL Salz und mit Pfeffer würzen. Das restliche Öl und die Gewürze hinzufügen und alles mit den Händen mengen. Die Pfanne erneut erhitzen, das Fleisch mit den Gewürzen hineingeben und auf jeder Seite 5 Minuten anbraten. </w:t>
      </w:r>
      <w:r>
        <w:rPr>
          <w:sz w:val="24"/>
          <w:szCs w:val="24"/>
        </w:rPr>
        <w:t>Das Fleisch</w:t>
      </w:r>
      <w:r w:rsidRPr="009F79D9">
        <w:rPr>
          <w:sz w:val="24"/>
          <w:szCs w:val="24"/>
        </w:rPr>
        <w:t xml:space="preserve"> herausnehmen. Das Fett bis auf 1 mm wegschütten. Den Reis und die angebratenen Zwiebeln in die Pfanne geben und mit 1 TL Salz und reichlich Pfeffer würzen. Die Berberitzen abgießen und dazugeben. Gut umrühren, das Fleisch darauflegen und in den Reis drücken.</w:t>
      </w:r>
    </w:p>
    <w:p w14:paraId="488E3124" w14:textId="68818523" w:rsidR="00A536A3" w:rsidRDefault="00A536A3" w:rsidP="00B40E8C">
      <w:pPr>
        <w:pStyle w:val="ListParagraph"/>
        <w:numPr>
          <w:ilvl w:val="0"/>
          <w:numId w:val="885"/>
        </w:numPr>
        <w:spacing w:after="120"/>
        <w:ind w:left="714" w:hanging="357"/>
        <w:contextualSpacing w:val="0"/>
        <w:jc w:val="both"/>
        <w:rPr>
          <w:sz w:val="24"/>
          <w:szCs w:val="24"/>
        </w:rPr>
      </w:pPr>
      <w:r w:rsidRPr="009F79D9">
        <w:rPr>
          <w:sz w:val="24"/>
          <w:szCs w:val="24"/>
        </w:rPr>
        <w:t xml:space="preserve">Das kochende Wasser angießen, den Deckel auflegen und das Ganze 30 Minuten bei sehr geringer Hitze köcheln lassen. Die Pfanne von Herd nehmen, den Deckel abheben und die Pfanne sofort mit einem Geschirrtuch bedecken. Den Deckel wieder auflegen </w:t>
      </w:r>
      <w:r>
        <w:rPr>
          <w:sz w:val="24"/>
          <w:szCs w:val="24"/>
        </w:rPr>
        <w:t xml:space="preserve">und </w:t>
      </w:r>
      <w:r w:rsidRPr="009F79D9">
        <w:rPr>
          <w:sz w:val="24"/>
          <w:szCs w:val="24"/>
        </w:rPr>
        <w:t xml:space="preserve">das Gericht 10 Minuten ruhen lassen. Zum Schluss mit einer Gabel die Kräuter </w:t>
      </w:r>
      <w:r w:rsidRPr="009F79D9">
        <w:rPr>
          <w:sz w:val="24"/>
          <w:szCs w:val="24"/>
        </w:rPr>
        <w:lastRenderedPageBreak/>
        <w:t>untermischen und en Reis auflockern. Noch einmal abschmecken und servieren. Nach Belieben Joghurt dazu</w:t>
      </w:r>
      <w:r>
        <w:rPr>
          <w:sz w:val="24"/>
          <w:szCs w:val="24"/>
        </w:rPr>
        <w:t xml:space="preserve"> </w:t>
      </w:r>
      <w:r w:rsidRPr="009F79D9">
        <w:rPr>
          <w:sz w:val="24"/>
          <w:szCs w:val="24"/>
        </w:rPr>
        <w:t>reichen.</w:t>
      </w:r>
    </w:p>
    <w:p w14:paraId="5DD64DB2" w14:textId="7CA2A992" w:rsidR="00DB540C" w:rsidRDefault="00DB540C">
      <w:pPr>
        <w:rPr>
          <w:rFonts w:asciiTheme="majorHAnsi" w:eastAsiaTheme="majorEastAsia" w:hAnsiTheme="majorHAnsi" w:cstheme="majorBidi"/>
          <w:color w:val="2F5496" w:themeColor="accent1" w:themeShade="BF"/>
          <w:sz w:val="26"/>
          <w:szCs w:val="26"/>
        </w:rPr>
      </w:pPr>
    </w:p>
    <w:p w14:paraId="591F2D42" w14:textId="77777777" w:rsidR="00D0756E" w:rsidRDefault="00D0756E">
      <w:pPr>
        <w:rPr>
          <w:rFonts w:asciiTheme="majorHAnsi" w:eastAsiaTheme="majorEastAsia" w:hAnsiTheme="majorHAnsi" w:cstheme="majorBidi"/>
          <w:color w:val="2F5496" w:themeColor="accent1" w:themeShade="BF"/>
          <w:sz w:val="26"/>
          <w:szCs w:val="26"/>
        </w:rPr>
      </w:pPr>
      <w:r>
        <w:br w:type="page"/>
      </w:r>
    </w:p>
    <w:p w14:paraId="790F6ACB" w14:textId="77B44099" w:rsidR="00704BF1" w:rsidRDefault="00704BF1" w:rsidP="00704BF1">
      <w:pPr>
        <w:pStyle w:val="Heading2"/>
        <w:spacing w:after="240"/>
      </w:pPr>
      <w:r>
        <w:lastRenderedPageBreak/>
        <w:t>Hähnchenragout mit knuspriger Maiskruste</w:t>
      </w:r>
      <w:r>
        <w:rPr>
          <w:rStyle w:val="FootnoteReference"/>
        </w:rPr>
        <w:footnoteReference w:id="435"/>
      </w:r>
      <w:r>
        <w:t xml:space="preserve"> </w:t>
      </w:r>
    </w:p>
    <w:p w14:paraId="5F80EBEC" w14:textId="77777777" w:rsidR="00704BF1" w:rsidRDefault="00704BF1" w:rsidP="00704BF1">
      <w:pPr>
        <w:rPr>
          <w:sz w:val="24"/>
          <w:szCs w:val="24"/>
        </w:rPr>
      </w:pPr>
      <w:r w:rsidRPr="009864F3">
        <w:rPr>
          <w:sz w:val="24"/>
          <w:szCs w:val="24"/>
          <w:u w:val="single"/>
        </w:rPr>
        <w:t>Zutaten</w:t>
      </w:r>
      <w:r>
        <w:rPr>
          <w:sz w:val="24"/>
          <w:szCs w:val="24"/>
        </w:rPr>
        <w:t xml:space="preserve"> (für 6 Portionen)</w:t>
      </w:r>
    </w:p>
    <w:p w14:paraId="6FE7B870" w14:textId="77777777" w:rsidR="00704BF1" w:rsidRDefault="00704BF1" w:rsidP="00704BF1">
      <w:pPr>
        <w:rPr>
          <w:sz w:val="24"/>
          <w:szCs w:val="24"/>
        </w:rPr>
      </w:pPr>
      <w:r>
        <w:rPr>
          <w:sz w:val="24"/>
          <w:szCs w:val="24"/>
        </w:rPr>
        <w:t>3 EL Olivenöl</w:t>
      </w:r>
    </w:p>
    <w:p w14:paraId="279B9C9F" w14:textId="77777777" w:rsidR="00704BF1" w:rsidRDefault="00704BF1" w:rsidP="00704BF1">
      <w:pPr>
        <w:rPr>
          <w:sz w:val="24"/>
          <w:szCs w:val="24"/>
        </w:rPr>
      </w:pPr>
      <w:r>
        <w:rPr>
          <w:sz w:val="24"/>
          <w:szCs w:val="24"/>
        </w:rPr>
        <w:t>3 rote Zwiebeln, in feine Ringe geschnitten</w:t>
      </w:r>
    </w:p>
    <w:p w14:paraId="17D44406" w14:textId="77777777" w:rsidR="00704BF1" w:rsidRDefault="00704BF1" w:rsidP="00704BF1">
      <w:pPr>
        <w:rPr>
          <w:sz w:val="24"/>
          <w:szCs w:val="24"/>
        </w:rPr>
      </w:pPr>
      <w:r>
        <w:rPr>
          <w:sz w:val="24"/>
          <w:szCs w:val="24"/>
        </w:rPr>
        <w:t>2 Knoblauchzehen, zerdrückt</w:t>
      </w:r>
    </w:p>
    <w:p w14:paraId="45425FDD" w14:textId="77777777" w:rsidR="00704BF1" w:rsidRDefault="00704BF1" w:rsidP="00704BF1">
      <w:pPr>
        <w:rPr>
          <w:sz w:val="24"/>
          <w:szCs w:val="24"/>
        </w:rPr>
      </w:pPr>
      <w:r>
        <w:rPr>
          <w:sz w:val="24"/>
          <w:szCs w:val="24"/>
        </w:rPr>
        <w:t>4 EL Harissa</w:t>
      </w:r>
    </w:p>
    <w:p w14:paraId="1E647847" w14:textId="77777777" w:rsidR="00704BF1" w:rsidRDefault="00704BF1" w:rsidP="00704BF1">
      <w:pPr>
        <w:rPr>
          <w:sz w:val="24"/>
          <w:szCs w:val="24"/>
        </w:rPr>
      </w:pPr>
      <w:r>
        <w:rPr>
          <w:sz w:val="24"/>
          <w:szCs w:val="24"/>
        </w:rPr>
        <w:t>2 TL mildes Paprikapulver</w:t>
      </w:r>
    </w:p>
    <w:p w14:paraId="0F671137" w14:textId="77777777" w:rsidR="00704BF1" w:rsidRDefault="00704BF1" w:rsidP="00704BF1">
      <w:pPr>
        <w:rPr>
          <w:sz w:val="24"/>
          <w:szCs w:val="24"/>
        </w:rPr>
      </w:pPr>
      <w:r>
        <w:rPr>
          <w:sz w:val="24"/>
          <w:szCs w:val="24"/>
        </w:rPr>
        <w:t>9 – 10 Hähnchenoberschenkel, ausgelöst und ohne Haut oder einfach Hähnchenbrust (insgesamt 950 g)</w:t>
      </w:r>
    </w:p>
    <w:p w14:paraId="000C2128" w14:textId="77777777" w:rsidR="00704BF1" w:rsidRDefault="00704BF1" w:rsidP="00704BF1">
      <w:pPr>
        <w:rPr>
          <w:sz w:val="24"/>
          <w:szCs w:val="24"/>
        </w:rPr>
      </w:pPr>
      <w:r>
        <w:rPr>
          <w:sz w:val="24"/>
          <w:szCs w:val="24"/>
        </w:rPr>
        <w:t>200 ml passierte Tomaten</w:t>
      </w:r>
    </w:p>
    <w:p w14:paraId="6C60BB85" w14:textId="77777777" w:rsidR="00704BF1" w:rsidRDefault="00704BF1" w:rsidP="00704BF1">
      <w:pPr>
        <w:rPr>
          <w:sz w:val="24"/>
          <w:szCs w:val="24"/>
        </w:rPr>
      </w:pPr>
      <w:r>
        <w:rPr>
          <w:sz w:val="24"/>
          <w:szCs w:val="24"/>
        </w:rPr>
        <w:t>5 große Tomaten, geviertelt (400 g)</w:t>
      </w:r>
    </w:p>
    <w:p w14:paraId="5606BBCD" w14:textId="77777777" w:rsidR="00704BF1" w:rsidRDefault="00704BF1" w:rsidP="00704BF1">
      <w:pPr>
        <w:rPr>
          <w:sz w:val="24"/>
          <w:szCs w:val="24"/>
        </w:rPr>
      </w:pPr>
      <w:r>
        <w:rPr>
          <w:sz w:val="24"/>
          <w:szCs w:val="24"/>
        </w:rPr>
        <w:t>200 g gegrillte rote Paprikaschoten aus dem Glas, abgetropft und in 2 cm dicke Ringe geschnitten</w:t>
      </w:r>
    </w:p>
    <w:p w14:paraId="5B5F90E5" w14:textId="77777777" w:rsidR="00704BF1" w:rsidRDefault="00704BF1" w:rsidP="00704BF1">
      <w:pPr>
        <w:rPr>
          <w:sz w:val="24"/>
          <w:szCs w:val="24"/>
        </w:rPr>
      </w:pPr>
      <w:r>
        <w:rPr>
          <w:sz w:val="24"/>
          <w:szCs w:val="24"/>
        </w:rPr>
        <w:t>15 g Bitterschokolade (70 % Kakaoanteil)</w:t>
      </w:r>
    </w:p>
    <w:p w14:paraId="7C4690D5" w14:textId="77777777" w:rsidR="00704BF1" w:rsidRDefault="00704BF1" w:rsidP="00704BF1">
      <w:pPr>
        <w:rPr>
          <w:sz w:val="24"/>
          <w:szCs w:val="24"/>
        </w:rPr>
      </w:pPr>
      <w:r>
        <w:rPr>
          <w:sz w:val="24"/>
          <w:szCs w:val="24"/>
        </w:rPr>
        <w:t>20 g Koriandergrün, grob gehackt</w:t>
      </w:r>
    </w:p>
    <w:p w14:paraId="3A2F2DF2" w14:textId="77777777" w:rsidR="00704BF1" w:rsidRDefault="00704BF1" w:rsidP="00704BF1">
      <w:pPr>
        <w:rPr>
          <w:sz w:val="24"/>
          <w:szCs w:val="24"/>
        </w:rPr>
      </w:pPr>
      <w:r>
        <w:rPr>
          <w:sz w:val="24"/>
          <w:szCs w:val="24"/>
        </w:rPr>
        <w:t>Salz, Pfeffer</w:t>
      </w:r>
    </w:p>
    <w:p w14:paraId="3F026C6A" w14:textId="77777777" w:rsidR="00704BF1" w:rsidRDefault="00704BF1" w:rsidP="00704BF1">
      <w:pPr>
        <w:rPr>
          <w:sz w:val="24"/>
          <w:szCs w:val="24"/>
        </w:rPr>
      </w:pPr>
    </w:p>
    <w:p w14:paraId="5B05EDA1" w14:textId="77777777" w:rsidR="00704BF1" w:rsidRPr="009864F3" w:rsidRDefault="00704BF1" w:rsidP="00704BF1">
      <w:pPr>
        <w:rPr>
          <w:i/>
          <w:iCs/>
          <w:sz w:val="24"/>
          <w:szCs w:val="24"/>
        </w:rPr>
      </w:pPr>
      <w:r w:rsidRPr="009864F3">
        <w:rPr>
          <w:i/>
          <w:iCs/>
          <w:sz w:val="24"/>
          <w:szCs w:val="24"/>
        </w:rPr>
        <w:t>Für die Maiskruste:</w:t>
      </w:r>
    </w:p>
    <w:p w14:paraId="0D7A3280" w14:textId="77777777" w:rsidR="00704BF1" w:rsidRDefault="00704BF1" w:rsidP="00704BF1">
      <w:pPr>
        <w:rPr>
          <w:sz w:val="24"/>
          <w:szCs w:val="24"/>
        </w:rPr>
      </w:pPr>
      <w:r>
        <w:rPr>
          <w:sz w:val="24"/>
          <w:szCs w:val="24"/>
        </w:rPr>
        <w:t>70 g Butter, zerlassen</w:t>
      </w:r>
    </w:p>
    <w:p w14:paraId="23F01964" w14:textId="77777777" w:rsidR="00704BF1" w:rsidRDefault="00704BF1" w:rsidP="00704BF1">
      <w:pPr>
        <w:rPr>
          <w:sz w:val="24"/>
          <w:szCs w:val="24"/>
        </w:rPr>
      </w:pPr>
      <w:r>
        <w:rPr>
          <w:sz w:val="24"/>
          <w:szCs w:val="24"/>
        </w:rPr>
        <w:t>500 g Maiskörner, frisch oder TK und aufgetaut</w:t>
      </w:r>
    </w:p>
    <w:p w14:paraId="4D0AD058" w14:textId="77777777" w:rsidR="00704BF1" w:rsidRDefault="00704BF1" w:rsidP="00704BF1">
      <w:pPr>
        <w:rPr>
          <w:sz w:val="24"/>
          <w:szCs w:val="24"/>
        </w:rPr>
      </w:pPr>
      <w:r>
        <w:rPr>
          <w:sz w:val="24"/>
          <w:szCs w:val="24"/>
        </w:rPr>
        <w:t>3 EL Milch</w:t>
      </w:r>
    </w:p>
    <w:p w14:paraId="32E79098" w14:textId="77777777" w:rsidR="00704BF1" w:rsidRDefault="00704BF1" w:rsidP="00704BF1">
      <w:pPr>
        <w:rPr>
          <w:sz w:val="24"/>
          <w:szCs w:val="24"/>
        </w:rPr>
      </w:pPr>
      <w:r>
        <w:rPr>
          <w:sz w:val="24"/>
          <w:szCs w:val="24"/>
        </w:rPr>
        <w:t>3 Eier, getrennt</w:t>
      </w:r>
    </w:p>
    <w:p w14:paraId="78A2DBC6" w14:textId="77777777" w:rsidR="00704BF1" w:rsidRDefault="00704BF1" w:rsidP="00704BF1">
      <w:pPr>
        <w:rPr>
          <w:sz w:val="24"/>
          <w:szCs w:val="24"/>
        </w:rPr>
      </w:pPr>
    </w:p>
    <w:p w14:paraId="1AD642DA" w14:textId="77777777" w:rsidR="00704BF1" w:rsidRDefault="00704BF1" w:rsidP="00704BF1">
      <w:pPr>
        <w:rPr>
          <w:sz w:val="24"/>
          <w:szCs w:val="24"/>
        </w:rPr>
      </w:pPr>
      <w:r>
        <w:rPr>
          <w:sz w:val="24"/>
          <w:szCs w:val="24"/>
        </w:rPr>
        <w:t>Zubereitung:</w:t>
      </w:r>
    </w:p>
    <w:p w14:paraId="28CF6BDB" w14:textId="77777777" w:rsidR="00704BF1" w:rsidRPr="000034F2" w:rsidRDefault="00704BF1" w:rsidP="00B40E8C">
      <w:pPr>
        <w:pStyle w:val="ListParagraph"/>
        <w:numPr>
          <w:ilvl w:val="0"/>
          <w:numId w:val="1064"/>
        </w:numPr>
        <w:spacing w:after="120"/>
        <w:ind w:left="714" w:hanging="357"/>
        <w:contextualSpacing w:val="0"/>
        <w:jc w:val="both"/>
        <w:rPr>
          <w:sz w:val="24"/>
          <w:szCs w:val="24"/>
        </w:rPr>
      </w:pPr>
      <w:r w:rsidRPr="000034F2">
        <w:rPr>
          <w:sz w:val="24"/>
          <w:szCs w:val="24"/>
        </w:rPr>
        <w:t>Das Öl in einer großen Pfanne bei mittlerer bis hoher Temperatur erhitzen und die Zwiebeln darin 8 – 9 Minuten anbraten, bis sie leicht gebräunt und weich sind. Ab und zu umrühren. Die Hitze ein wenig reduzieren, Knoblauch, Harissa, Paprikapulver, das Fleisch sowie 1 TL Salz und 1 Prise Pfeffer zugeben und alles unter häufigem Rühren weitere 5 Minuten bräunen. Die passierten und frischen Tomaten sowie 350 ml Wasser zugeben. Alles zum Kochen bringen und bei mittlerer Hitze zugedeckt 30 Minuten schmoren. Hin und wieder umrühren.</w:t>
      </w:r>
    </w:p>
    <w:p w14:paraId="38696F0D" w14:textId="77777777" w:rsidR="00704BF1" w:rsidRPr="000034F2" w:rsidRDefault="00704BF1" w:rsidP="00B40E8C">
      <w:pPr>
        <w:pStyle w:val="ListParagraph"/>
        <w:numPr>
          <w:ilvl w:val="0"/>
          <w:numId w:val="1064"/>
        </w:numPr>
        <w:spacing w:after="120"/>
        <w:ind w:left="714" w:hanging="357"/>
        <w:contextualSpacing w:val="0"/>
        <w:jc w:val="both"/>
        <w:rPr>
          <w:sz w:val="24"/>
          <w:szCs w:val="24"/>
        </w:rPr>
      </w:pPr>
      <w:r w:rsidRPr="000034F2">
        <w:rPr>
          <w:sz w:val="24"/>
          <w:szCs w:val="24"/>
        </w:rPr>
        <w:lastRenderedPageBreak/>
        <w:t>Die Paprikaschoten und die Schokolade unterrühren du das Ragout unbedeckt weitere 35 – 40 Minuten köcheln lassen und regelmäßig umrühren, bis die Sauce allmählich eindickt und das Fleisch förmlich zerfällt. Vom Herd nehmen und das Koriandergrün unterziehen. Als Ragout ohne Kruste ist das Hähnchen jetzt servierfertig. Soll es mit Kruste serviert werden, das Hähnchen in eine ofenfeste Form (20 x 30 cm) füllen und vorerst beiseitestellen.</w:t>
      </w:r>
    </w:p>
    <w:p w14:paraId="3FD60BEE" w14:textId="77777777" w:rsidR="00704BF1" w:rsidRPr="000034F2" w:rsidRDefault="00704BF1" w:rsidP="00B40E8C">
      <w:pPr>
        <w:pStyle w:val="ListParagraph"/>
        <w:numPr>
          <w:ilvl w:val="0"/>
          <w:numId w:val="1064"/>
        </w:numPr>
        <w:spacing w:after="120"/>
        <w:ind w:left="714" w:hanging="357"/>
        <w:contextualSpacing w:val="0"/>
        <w:jc w:val="both"/>
        <w:rPr>
          <w:sz w:val="24"/>
          <w:szCs w:val="24"/>
        </w:rPr>
      </w:pPr>
      <w:r w:rsidRPr="000034F2">
        <w:rPr>
          <w:sz w:val="24"/>
          <w:szCs w:val="24"/>
        </w:rPr>
        <w:t>Den Backofen auf 180 Grad Umluft vorheizen.</w:t>
      </w:r>
    </w:p>
    <w:p w14:paraId="11948ADF" w14:textId="77777777" w:rsidR="00704BF1" w:rsidRPr="000034F2" w:rsidRDefault="00704BF1" w:rsidP="00B40E8C">
      <w:pPr>
        <w:pStyle w:val="ListParagraph"/>
        <w:numPr>
          <w:ilvl w:val="0"/>
          <w:numId w:val="1064"/>
        </w:numPr>
        <w:spacing w:after="120"/>
        <w:ind w:left="714" w:hanging="357"/>
        <w:contextualSpacing w:val="0"/>
        <w:jc w:val="both"/>
        <w:rPr>
          <w:sz w:val="24"/>
          <w:szCs w:val="24"/>
        </w:rPr>
      </w:pPr>
      <w:r w:rsidRPr="000034F2">
        <w:rPr>
          <w:sz w:val="24"/>
          <w:szCs w:val="24"/>
        </w:rPr>
        <w:t>Die zerlassene Butter mit Mais, Milch, Eigelbe und ¾ TL Salz grob pürieren. In eine große Schüssel umfüllen. Die Eiweiße steif schlagen. Den Eischnee behutsam unter die Maismasse ziehen. Die Masse gleichmäßig auf dem Hähnchenragout verteilen.</w:t>
      </w:r>
    </w:p>
    <w:p w14:paraId="0AA04596" w14:textId="77777777" w:rsidR="00704BF1" w:rsidRPr="000034F2" w:rsidRDefault="00704BF1" w:rsidP="00B40E8C">
      <w:pPr>
        <w:pStyle w:val="ListParagraph"/>
        <w:numPr>
          <w:ilvl w:val="0"/>
          <w:numId w:val="1064"/>
        </w:numPr>
        <w:spacing w:after="120"/>
        <w:ind w:left="714" w:hanging="357"/>
        <w:contextualSpacing w:val="0"/>
        <w:jc w:val="both"/>
        <w:rPr>
          <w:sz w:val="24"/>
          <w:szCs w:val="24"/>
        </w:rPr>
      </w:pPr>
      <w:r w:rsidRPr="000034F2">
        <w:rPr>
          <w:sz w:val="24"/>
          <w:szCs w:val="24"/>
        </w:rPr>
        <w:t>Das Ragout im Ofen 35 Minuten überbacken, bis die Kruste goldbraun ist – nach 25 Minuten kontrollieren; falls sie zu schnell dunkel wird, für die letzten 10 Minuten mit Alufolie bedecken. Das Ragout aus dem Ofen nehmen und vor dem Servieren 10 Minuten ruhen lassen.</w:t>
      </w:r>
    </w:p>
    <w:p w14:paraId="419A444A" w14:textId="77777777" w:rsidR="00704BF1" w:rsidRDefault="00704BF1" w:rsidP="00704BF1">
      <w:pPr>
        <w:rPr>
          <w:sz w:val="24"/>
          <w:szCs w:val="24"/>
        </w:rPr>
      </w:pPr>
    </w:p>
    <w:p w14:paraId="563A9895" w14:textId="77777777" w:rsidR="00704BF1" w:rsidRDefault="00704BF1" w:rsidP="00704BF1">
      <w:pPr>
        <w:rPr>
          <w:sz w:val="24"/>
          <w:szCs w:val="24"/>
        </w:rPr>
      </w:pPr>
    </w:p>
    <w:p w14:paraId="495C6805" w14:textId="77777777" w:rsidR="00704BF1" w:rsidRDefault="00704BF1">
      <w:pPr>
        <w:rPr>
          <w:rFonts w:asciiTheme="majorHAnsi" w:eastAsiaTheme="majorEastAsia" w:hAnsiTheme="majorHAnsi" w:cstheme="majorBidi"/>
          <w:color w:val="2F5496" w:themeColor="accent1" w:themeShade="BF"/>
          <w:sz w:val="26"/>
          <w:szCs w:val="26"/>
        </w:rPr>
      </w:pPr>
      <w:r>
        <w:br w:type="page"/>
      </w:r>
    </w:p>
    <w:p w14:paraId="2DBCA0CB" w14:textId="77777777" w:rsidR="00D72C87" w:rsidRDefault="00D72C87" w:rsidP="00D72C87">
      <w:pPr>
        <w:pStyle w:val="Heading2"/>
        <w:spacing w:after="240"/>
      </w:pPr>
      <w:r>
        <w:lastRenderedPageBreak/>
        <w:t>Sherry-Hähnchen</w:t>
      </w:r>
      <w:r>
        <w:rPr>
          <w:rStyle w:val="FootnoteReference"/>
        </w:rPr>
        <w:footnoteReference w:id="436"/>
      </w:r>
      <w:r>
        <w:t xml:space="preserve"> </w:t>
      </w:r>
    </w:p>
    <w:p w14:paraId="38714478" w14:textId="77777777" w:rsidR="00D72C87" w:rsidRDefault="00D72C87" w:rsidP="00D72C87">
      <w:pPr>
        <w:rPr>
          <w:sz w:val="24"/>
          <w:szCs w:val="24"/>
        </w:rPr>
      </w:pPr>
      <w:r w:rsidRPr="001F5024">
        <w:rPr>
          <w:sz w:val="24"/>
          <w:szCs w:val="24"/>
          <w:u w:val="single"/>
        </w:rPr>
        <w:t>Zutaten</w:t>
      </w:r>
      <w:r>
        <w:rPr>
          <w:sz w:val="24"/>
          <w:szCs w:val="24"/>
        </w:rPr>
        <w:t xml:space="preserve"> (für 4 Portionen)</w:t>
      </w:r>
    </w:p>
    <w:p w14:paraId="6C5C7653" w14:textId="77777777" w:rsidR="00D72C87" w:rsidRDefault="00D72C87" w:rsidP="00D72C87">
      <w:pPr>
        <w:rPr>
          <w:sz w:val="24"/>
          <w:szCs w:val="24"/>
        </w:rPr>
      </w:pPr>
      <w:r>
        <w:rPr>
          <w:sz w:val="24"/>
          <w:szCs w:val="24"/>
        </w:rPr>
        <w:t>4 Hähnchenbrustfilets (à 140 g)</w:t>
      </w:r>
    </w:p>
    <w:p w14:paraId="323439FA" w14:textId="77777777" w:rsidR="00D72C87" w:rsidRDefault="00D72C87" w:rsidP="00D72C87">
      <w:pPr>
        <w:rPr>
          <w:sz w:val="24"/>
          <w:szCs w:val="24"/>
        </w:rPr>
      </w:pPr>
      <w:r>
        <w:rPr>
          <w:sz w:val="24"/>
          <w:szCs w:val="24"/>
        </w:rPr>
        <w:t>3 EL Öl</w:t>
      </w:r>
    </w:p>
    <w:p w14:paraId="18A0EDFC" w14:textId="77777777" w:rsidR="00D72C87" w:rsidRDefault="00D72C87" w:rsidP="00D72C87">
      <w:pPr>
        <w:rPr>
          <w:sz w:val="24"/>
          <w:szCs w:val="24"/>
        </w:rPr>
      </w:pPr>
      <w:r>
        <w:rPr>
          <w:sz w:val="24"/>
          <w:szCs w:val="24"/>
        </w:rPr>
        <w:t>10 Mandeln</w:t>
      </w:r>
    </w:p>
    <w:p w14:paraId="70D69EEE" w14:textId="77777777" w:rsidR="00D72C87" w:rsidRDefault="00D72C87" w:rsidP="00D72C87">
      <w:pPr>
        <w:rPr>
          <w:sz w:val="24"/>
          <w:szCs w:val="24"/>
        </w:rPr>
      </w:pPr>
      <w:r>
        <w:rPr>
          <w:sz w:val="24"/>
          <w:szCs w:val="24"/>
        </w:rPr>
        <w:t>½ Scheibe Weißbrot</w:t>
      </w:r>
    </w:p>
    <w:p w14:paraId="749C0E1D" w14:textId="77777777" w:rsidR="00D72C87" w:rsidRDefault="00D72C87" w:rsidP="00D72C87">
      <w:pPr>
        <w:rPr>
          <w:sz w:val="24"/>
          <w:szCs w:val="24"/>
        </w:rPr>
      </w:pPr>
      <w:r>
        <w:rPr>
          <w:sz w:val="24"/>
          <w:szCs w:val="24"/>
        </w:rPr>
        <w:t>1 Knoblauchzehe</w:t>
      </w:r>
    </w:p>
    <w:p w14:paraId="21D65FE7" w14:textId="77777777" w:rsidR="00D72C87" w:rsidRDefault="00D72C87" w:rsidP="00D72C87">
      <w:pPr>
        <w:rPr>
          <w:sz w:val="24"/>
          <w:szCs w:val="24"/>
        </w:rPr>
      </w:pPr>
      <w:r>
        <w:rPr>
          <w:sz w:val="24"/>
          <w:szCs w:val="24"/>
        </w:rPr>
        <w:t>100 ml Sherry medium</w:t>
      </w:r>
    </w:p>
    <w:p w14:paraId="3829F404" w14:textId="77777777" w:rsidR="00D72C87" w:rsidRDefault="00D72C87" w:rsidP="00D72C87">
      <w:pPr>
        <w:rPr>
          <w:sz w:val="24"/>
          <w:szCs w:val="24"/>
        </w:rPr>
      </w:pPr>
      <w:r>
        <w:rPr>
          <w:sz w:val="24"/>
          <w:szCs w:val="24"/>
        </w:rPr>
        <w:t>200 ml Hühnerbrühe (oder Gemüsebrühe)</w:t>
      </w:r>
    </w:p>
    <w:p w14:paraId="3C8301CA" w14:textId="77777777" w:rsidR="00D72C87" w:rsidRDefault="00D72C87" w:rsidP="00D72C87">
      <w:pPr>
        <w:rPr>
          <w:sz w:val="24"/>
          <w:szCs w:val="24"/>
        </w:rPr>
      </w:pPr>
      <w:r>
        <w:rPr>
          <w:sz w:val="24"/>
          <w:szCs w:val="24"/>
        </w:rPr>
        <w:t>2 EL gehackte Petersilie</w:t>
      </w:r>
    </w:p>
    <w:p w14:paraId="08E86F0A" w14:textId="77777777" w:rsidR="00D72C87" w:rsidRDefault="00D72C87" w:rsidP="00D72C87">
      <w:pPr>
        <w:rPr>
          <w:sz w:val="24"/>
          <w:szCs w:val="24"/>
        </w:rPr>
      </w:pPr>
      <w:r>
        <w:rPr>
          <w:sz w:val="24"/>
          <w:szCs w:val="24"/>
        </w:rPr>
        <w:t>Salz, Pfeffer aus der Mühle</w:t>
      </w:r>
    </w:p>
    <w:p w14:paraId="57F87F24" w14:textId="77777777" w:rsidR="00D72C87" w:rsidRDefault="00D72C87" w:rsidP="00D72C87">
      <w:pPr>
        <w:jc w:val="both"/>
        <w:rPr>
          <w:sz w:val="24"/>
          <w:szCs w:val="24"/>
        </w:rPr>
      </w:pPr>
    </w:p>
    <w:p w14:paraId="73325DDE" w14:textId="77777777" w:rsidR="00D72C87" w:rsidRDefault="00D72C87" w:rsidP="00D72C87">
      <w:pPr>
        <w:jc w:val="both"/>
        <w:rPr>
          <w:sz w:val="24"/>
          <w:szCs w:val="24"/>
        </w:rPr>
      </w:pPr>
      <w:r>
        <w:rPr>
          <w:sz w:val="24"/>
          <w:szCs w:val="24"/>
        </w:rPr>
        <w:t>Zubereitung:</w:t>
      </w:r>
    </w:p>
    <w:p w14:paraId="6E480D06" w14:textId="77777777" w:rsidR="00D72C87" w:rsidRPr="002F55F6" w:rsidRDefault="00D72C87" w:rsidP="00E76E01">
      <w:pPr>
        <w:pStyle w:val="ListParagraph"/>
        <w:numPr>
          <w:ilvl w:val="0"/>
          <w:numId w:val="179"/>
        </w:numPr>
        <w:spacing w:after="120"/>
        <w:ind w:left="714" w:hanging="357"/>
        <w:contextualSpacing w:val="0"/>
        <w:jc w:val="both"/>
        <w:rPr>
          <w:sz w:val="24"/>
          <w:szCs w:val="24"/>
        </w:rPr>
      </w:pPr>
      <w:r w:rsidRPr="002F55F6">
        <w:rPr>
          <w:sz w:val="24"/>
          <w:szCs w:val="24"/>
        </w:rPr>
        <w:t>Backofen mit feuerfester Form auf 80°C vorheizen. Filets mit Salz und Cayennepfeffer würzen. Im Öl 4-5 Minuten anbraten. In der Form 30 Minuten im Ofen garen.</w:t>
      </w:r>
    </w:p>
    <w:p w14:paraId="5D28974A" w14:textId="77777777" w:rsidR="00D72C87" w:rsidRDefault="00D72C87" w:rsidP="00E76E01">
      <w:pPr>
        <w:pStyle w:val="ListParagraph"/>
        <w:numPr>
          <w:ilvl w:val="0"/>
          <w:numId w:val="179"/>
        </w:numPr>
        <w:spacing w:after="120"/>
        <w:ind w:left="714" w:hanging="357"/>
        <w:contextualSpacing w:val="0"/>
        <w:jc w:val="both"/>
        <w:rPr>
          <w:sz w:val="24"/>
          <w:szCs w:val="24"/>
        </w:rPr>
      </w:pPr>
      <w:r w:rsidRPr="002F55F6">
        <w:rPr>
          <w:sz w:val="24"/>
          <w:szCs w:val="24"/>
        </w:rPr>
        <w:t>Mandeln, Brot und geschälten Knoblauch im Bratfett goldbraun rösten. Im Mörser zerstoßen. Bratensatz mit Sherry und Brühe ablöschen, einkochen. Mandelmischung einrühren, alles 2 Minuten köcheln lassen. Sauce über die Hähnchenbrüste geben, mit Petersilie bestreuen.</w:t>
      </w:r>
    </w:p>
    <w:p w14:paraId="5BDFA4A8" w14:textId="1C182A99" w:rsidR="00D72C87" w:rsidRDefault="00D72C87" w:rsidP="00D72C87">
      <w:pPr>
        <w:rPr>
          <w:rFonts w:asciiTheme="majorHAnsi" w:eastAsiaTheme="majorEastAsia" w:hAnsiTheme="majorHAnsi" w:cstheme="majorBidi"/>
          <w:color w:val="2F5496" w:themeColor="accent1" w:themeShade="BF"/>
          <w:sz w:val="26"/>
          <w:szCs w:val="26"/>
        </w:rPr>
      </w:pPr>
      <w:r>
        <w:rPr>
          <w:sz w:val="24"/>
          <w:szCs w:val="24"/>
        </w:rPr>
        <w:br w:type="page"/>
      </w:r>
    </w:p>
    <w:p w14:paraId="20484E4A" w14:textId="77777777" w:rsidR="00A139C9" w:rsidRDefault="00A139C9" w:rsidP="00A139C9">
      <w:pPr>
        <w:pStyle w:val="Heading2"/>
        <w:spacing w:after="240"/>
      </w:pPr>
      <w:r>
        <w:lastRenderedPageBreak/>
        <w:t>Piri-Piri Huhn</w:t>
      </w:r>
      <w:r>
        <w:rPr>
          <w:rStyle w:val="FootnoteReference"/>
        </w:rPr>
        <w:footnoteReference w:id="437"/>
      </w:r>
      <w:r>
        <w:t xml:space="preserve"> </w:t>
      </w:r>
    </w:p>
    <w:p w14:paraId="10F01F2A" w14:textId="77777777" w:rsidR="00A139C9" w:rsidRDefault="00A139C9" w:rsidP="00A139C9">
      <w:pPr>
        <w:rPr>
          <w:sz w:val="24"/>
          <w:szCs w:val="24"/>
        </w:rPr>
      </w:pPr>
      <w:r w:rsidRPr="00130500">
        <w:rPr>
          <w:sz w:val="24"/>
          <w:szCs w:val="24"/>
          <w:u w:val="single"/>
        </w:rPr>
        <w:t>Zutaten</w:t>
      </w:r>
      <w:r>
        <w:rPr>
          <w:sz w:val="24"/>
          <w:szCs w:val="24"/>
        </w:rPr>
        <w:t xml:space="preserve"> (für 4 – 6 Portionen)</w:t>
      </w:r>
    </w:p>
    <w:p w14:paraId="66E83D29" w14:textId="77777777" w:rsidR="00A139C9" w:rsidRPr="00A139C9" w:rsidRDefault="00A139C9" w:rsidP="00A139C9">
      <w:pPr>
        <w:rPr>
          <w:sz w:val="24"/>
          <w:szCs w:val="24"/>
          <w:lang w:val="en-US"/>
        </w:rPr>
      </w:pPr>
      <w:r w:rsidRPr="00A139C9">
        <w:rPr>
          <w:sz w:val="24"/>
          <w:szCs w:val="24"/>
          <w:lang w:val="en-US"/>
        </w:rPr>
        <w:t xml:space="preserve">1 </w:t>
      </w:r>
      <w:proofErr w:type="spellStart"/>
      <w:r w:rsidRPr="00A139C9">
        <w:rPr>
          <w:sz w:val="24"/>
          <w:szCs w:val="24"/>
          <w:lang w:val="en-US"/>
        </w:rPr>
        <w:t>Brathuhn</w:t>
      </w:r>
      <w:proofErr w:type="spellEnd"/>
      <w:r w:rsidRPr="00A139C9">
        <w:rPr>
          <w:sz w:val="24"/>
          <w:szCs w:val="24"/>
          <w:lang w:val="en-US"/>
        </w:rPr>
        <w:t xml:space="preserve"> (ca. 1,6 kg)</w:t>
      </w:r>
    </w:p>
    <w:p w14:paraId="767F42DB" w14:textId="77777777" w:rsidR="00A139C9" w:rsidRPr="00934F29" w:rsidRDefault="00A139C9" w:rsidP="00A139C9">
      <w:pPr>
        <w:rPr>
          <w:sz w:val="24"/>
          <w:szCs w:val="24"/>
          <w:lang w:val="en-US"/>
        </w:rPr>
      </w:pPr>
      <w:proofErr w:type="spellStart"/>
      <w:r w:rsidRPr="00934F29">
        <w:rPr>
          <w:sz w:val="24"/>
          <w:szCs w:val="24"/>
          <w:lang w:val="en-US"/>
        </w:rPr>
        <w:t>Meersalz</w:t>
      </w:r>
      <w:proofErr w:type="spellEnd"/>
    </w:p>
    <w:p w14:paraId="0B34BA28" w14:textId="77777777" w:rsidR="00A139C9" w:rsidRPr="00934F29" w:rsidRDefault="00A139C9" w:rsidP="00A139C9">
      <w:pPr>
        <w:rPr>
          <w:sz w:val="24"/>
          <w:szCs w:val="24"/>
          <w:lang w:val="en-US"/>
        </w:rPr>
      </w:pPr>
      <w:r w:rsidRPr="00934F29">
        <w:rPr>
          <w:sz w:val="24"/>
          <w:szCs w:val="24"/>
          <w:lang w:val="en-US"/>
        </w:rPr>
        <w:t>400 ml Piri-Piri-Sauce</w:t>
      </w:r>
    </w:p>
    <w:p w14:paraId="00D647E8" w14:textId="77777777" w:rsidR="00A139C9" w:rsidRPr="00A139C9" w:rsidRDefault="00A139C9" w:rsidP="00A139C9">
      <w:pPr>
        <w:rPr>
          <w:sz w:val="24"/>
          <w:szCs w:val="24"/>
        </w:rPr>
      </w:pPr>
      <w:r w:rsidRPr="00A139C9">
        <w:rPr>
          <w:sz w:val="24"/>
          <w:szCs w:val="24"/>
        </w:rPr>
        <w:t>Grillkorb</w:t>
      </w:r>
    </w:p>
    <w:p w14:paraId="37914BAD" w14:textId="77777777" w:rsidR="00A139C9" w:rsidRPr="00A139C9" w:rsidRDefault="00A139C9" w:rsidP="00A139C9">
      <w:pPr>
        <w:rPr>
          <w:sz w:val="24"/>
          <w:szCs w:val="24"/>
        </w:rPr>
      </w:pPr>
    </w:p>
    <w:p w14:paraId="5C10EEC2" w14:textId="77777777" w:rsidR="00A139C9" w:rsidRDefault="00A139C9" w:rsidP="00A139C9">
      <w:pPr>
        <w:rPr>
          <w:sz w:val="24"/>
          <w:szCs w:val="24"/>
        </w:rPr>
      </w:pPr>
      <w:r>
        <w:rPr>
          <w:sz w:val="24"/>
          <w:szCs w:val="24"/>
        </w:rPr>
        <w:t>Zubereitungszeit: 1 Stunde plus 4 Stunden Marinierzeit</w:t>
      </w:r>
    </w:p>
    <w:p w14:paraId="10A475A6" w14:textId="77777777" w:rsidR="00A139C9" w:rsidRPr="006A6E8B" w:rsidRDefault="00A139C9" w:rsidP="00B40E8C">
      <w:pPr>
        <w:pStyle w:val="ListParagraph"/>
        <w:numPr>
          <w:ilvl w:val="0"/>
          <w:numId w:val="1470"/>
        </w:numPr>
        <w:spacing w:after="120"/>
        <w:ind w:left="714" w:hanging="357"/>
        <w:contextualSpacing w:val="0"/>
        <w:jc w:val="both"/>
        <w:rPr>
          <w:sz w:val="24"/>
          <w:szCs w:val="24"/>
        </w:rPr>
      </w:pPr>
      <w:r w:rsidRPr="006A6E8B">
        <w:rPr>
          <w:sz w:val="24"/>
          <w:szCs w:val="24"/>
        </w:rPr>
        <w:t>Das Huhn am besten mit einer Geflügelschere am Rückgrat entlang längs halbieren, dabei das Rückgrat entfernen. Huhn aufklappen und auf der Brustseite mit den Händen sehr kräftig flach drücken. Die Keulen innen und außen mehrfach ca. 1 cm tief einschneiden.</w:t>
      </w:r>
    </w:p>
    <w:p w14:paraId="10422DBC" w14:textId="77777777" w:rsidR="00A139C9" w:rsidRPr="006A6E8B" w:rsidRDefault="00A139C9" w:rsidP="00B40E8C">
      <w:pPr>
        <w:pStyle w:val="ListParagraph"/>
        <w:numPr>
          <w:ilvl w:val="0"/>
          <w:numId w:val="1470"/>
        </w:numPr>
        <w:spacing w:after="120"/>
        <w:ind w:left="714" w:hanging="357"/>
        <w:contextualSpacing w:val="0"/>
        <w:jc w:val="both"/>
        <w:rPr>
          <w:sz w:val="24"/>
          <w:szCs w:val="24"/>
        </w:rPr>
      </w:pPr>
      <w:r w:rsidRPr="006A6E8B">
        <w:rPr>
          <w:sz w:val="24"/>
          <w:szCs w:val="24"/>
        </w:rPr>
        <w:t>Fleisch kräftig mit Salz würzen und in einer Arbeitsschale mit 300 ml Piri-Piri-Sauce rundum bestreichen. Fleisch abgedeckt im Kühlschrank mindestens 4 Stundenmarinieren, mehrmals wenden.</w:t>
      </w:r>
    </w:p>
    <w:p w14:paraId="55E14343" w14:textId="77777777" w:rsidR="00A139C9" w:rsidRPr="006A6E8B" w:rsidRDefault="00A139C9" w:rsidP="00B40E8C">
      <w:pPr>
        <w:pStyle w:val="ListParagraph"/>
        <w:numPr>
          <w:ilvl w:val="0"/>
          <w:numId w:val="1470"/>
        </w:numPr>
        <w:spacing w:after="120"/>
        <w:ind w:left="714" w:hanging="357"/>
        <w:contextualSpacing w:val="0"/>
        <w:jc w:val="both"/>
        <w:rPr>
          <w:sz w:val="24"/>
          <w:szCs w:val="24"/>
        </w:rPr>
      </w:pPr>
      <w:r w:rsidRPr="006A6E8B">
        <w:rPr>
          <w:sz w:val="24"/>
          <w:szCs w:val="24"/>
        </w:rPr>
        <w:t>Huhn flach in einen Grillkorb spannen und mit der Brustseite nach oben auf den heißen Grill geben. Fleisch 40 – 45 Minuten grillen, dabei häufig wenden.</w:t>
      </w:r>
    </w:p>
    <w:p w14:paraId="3DDE437F" w14:textId="77777777" w:rsidR="00A139C9" w:rsidRPr="006A6E8B" w:rsidRDefault="00A139C9" w:rsidP="00B40E8C">
      <w:pPr>
        <w:pStyle w:val="ListParagraph"/>
        <w:numPr>
          <w:ilvl w:val="0"/>
          <w:numId w:val="1470"/>
        </w:numPr>
        <w:spacing w:after="120"/>
        <w:ind w:left="714" w:hanging="357"/>
        <w:contextualSpacing w:val="0"/>
        <w:jc w:val="both"/>
        <w:rPr>
          <w:sz w:val="24"/>
          <w:szCs w:val="24"/>
        </w:rPr>
      </w:pPr>
      <w:r w:rsidRPr="006A6E8B">
        <w:rPr>
          <w:sz w:val="24"/>
          <w:szCs w:val="24"/>
        </w:rPr>
        <w:t>Fleisch in Stücke teilen und mit der restlichen Piri-Piri-Sauce servieren.</w:t>
      </w:r>
    </w:p>
    <w:p w14:paraId="12D03708" w14:textId="77777777" w:rsidR="00A139C9" w:rsidRDefault="00A139C9" w:rsidP="00A139C9">
      <w:pPr>
        <w:rPr>
          <w:sz w:val="24"/>
          <w:szCs w:val="24"/>
        </w:rPr>
      </w:pPr>
    </w:p>
    <w:p w14:paraId="58DBE3DA" w14:textId="77777777" w:rsidR="00A139C9" w:rsidRDefault="00A139C9" w:rsidP="00A139C9">
      <w:pPr>
        <w:pStyle w:val="Heading2"/>
        <w:spacing w:after="240"/>
      </w:pPr>
      <w:r>
        <w:br w:type="page"/>
      </w:r>
      <w:r>
        <w:lastRenderedPageBreak/>
        <w:t>BBQ-Hühnchen</w:t>
      </w:r>
      <w:r>
        <w:rPr>
          <w:rStyle w:val="FootnoteReference"/>
        </w:rPr>
        <w:footnoteReference w:id="438"/>
      </w:r>
      <w:r>
        <w:t xml:space="preserve"> </w:t>
      </w:r>
    </w:p>
    <w:p w14:paraId="06C11A02" w14:textId="77777777" w:rsidR="00A139C9" w:rsidRDefault="00A139C9" w:rsidP="00A139C9">
      <w:pPr>
        <w:rPr>
          <w:sz w:val="24"/>
          <w:szCs w:val="24"/>
        </w:rPr>
      </w:pPr>
      <w:r w:rsidRPr="00130500">
        <w:rPr>
          <w:sz w:val="24"/>
          <w:szCs w:val="24"/>
          <w:u w:val="single"/>
        </w:rPr>
        <w:t>Zutaten</w:t>
      </w:r>
      <w:r>
        <w:rPr>
          <w:sz w:val="24"/>
          <w:szCs w:val="24"/>
        </w:rPr>
        <w:t xml:space="preserve"> (für 2 – 4 Portionen)</w:t>
      </w:r>
    </w:p>
    <w:p w14:paraId="390F8336" w14:textId="77777777" w:rsidR="00A139C9" w:rsidRDefault="00A139C9" w:rsidP="00A139C9">
      <w:pPr>
        <w:rPr>
          <w:sz w:val="24"/>
          <w:szCs w:val="24"/>
        </w:rPr>
      </w:pPr>
      <w:r>
        <w:rPr>
          <w:sz w:val="24"/>
          <w:szCs w:val="24"/>
        </w:rPr>
        <w:t>1 EL gemahlener Piment</w:t>
      </w:r>
    </w:p>
    <w:p w14:paraId="23298935" w14:textId="77777777" w:rsidR="00A139C9" w:rsidRDefault="00A139C9" w:rsidP="00A139C9">
      <w:pPr>
        <w:rPr>
          <w:sz w:val="24"/>
          <w:szCs w:val="24"/>
        </w:rPr>
      </w:pPr>
      <w:r>
        <w:rPr>
          <w:sz w:val="24"/>
          <w:szCs w:val="24"/>
        </w:rPr>
        <w:t>1 EL Koriandersaat</w:t>
      </w:r>
    </w:p>
    <w:p w14:paraId="0B8180E3" w14:textId="77777777" w:rsidR="00A139C9" w:rsidRDefault="00A139C9" w:rsidP="00A139C9">
      <w:pPr>
        <w:rPr>
          <w:sz w:val="24"/>
          <w:szCs w:val="24"/>
        </w:rPr>
      </w:pPr>
      <w:r>
        <w:rPr>
          <w:sz w:val="24"/>
          <w:szCs w:val="24"/>
        </w:rPr>
        <w:t>1 EL Kreuzkümmelsaat</w:t>
      </w:r>
    </w:p>
    <w:p w14:paraId="023A34A6" w14:textId="77777777" w:rsidR="00A139C9" w:rsidRDefault="00A139C9" w:rsidP="00A139C9">
      <w:pPr>
        <w:rPr>
          <w:sz w:val="24"/>
          <w:szCs w:val="24"/>
        </w:rPr>
      </w:pPr>
      <w:r>
        <w:rPr>
          <w:sz w:val="24"/>
          <w:szCs w:val="24"/>
        </w:rPr>
        <w:t>1 EL Fenchelsaat</w:t>
      </w:r>
    </w:p>
    <w:p w14:paraId="0E026FEB" w14:textId="77777777" w:rsidR="00A139C9" w:rsidRDefault="00A139C9" w:rsidP="00A139C9">
      <w:pPr>
        <w:rPr>
          <w:sz w:val="24"/>
          <w:szCs w:val="24"/>
        </w:rPr>
      </w:pPr>
      <w:r>
        <w:rPr>
          <w:sz w:val="24"/>
          <w:szCs w:val="24"/>
        </w:rPr>
        <w:t>1 EL helle Senfsaat</w:t>
      </w:r>
    </w:p>
    <w:p w14:paraId="0E8C32EA" w14:textId="77777777" w:rsidR="00A139C9" w:rsidRDefault="00A139C9" w:rsidP="00A139C9">
      <w:pPr>
        <w:rPr>
          <w:sz w:val="24"/>
          <w:szCs w:val="24"/>
        </w:rPr>
      </w:pPr>
      <w:r>
        <w:rPr>
          <w:sz w:val="24"/>
          <w:szCs w:val="24"/>
        </w:rPr>
        <w:t>1 TL schwarze Pfefferkörner</w:t>
      </w:r>
    </w:p>
    <w:p w14:paraId="3389E964" w14:textId="77777777" w:rsidR="00A139C9" w:rsidRDefault="00A139C9" w:rsidP="00A139C9">
      <w:pPr>
        <w:rPr>
          <w:sz w:val="24"/>
          <w:szCs w:val="24"/>
        </w:rPr>
      </w:pPr>
      <w:r>
        <w:rPr>
          <w:sz w:val="24"/>
          <w:szCs w:val="24"/>
        </w:rPr>
        <w:t>2 EL getrockneter Oregano</w:t>
      </w:r>
    </w:p>
    <w:p w14:paraId="4CCB6583" w14:textId="77777777" w:rsidR="00A139C9" w:rsidRDefault="00A139C9" w:rsidP="00A139C9">
      <w:pPr>
        <w:rPr>
          <w:sz w:val="24"/>
          <w:szCs w:val="24"/>
        </w:rPr>
      </w:pPr>
      <w:r>
        <w:rPr>
          <w:sz w:val="24"/>
          <w:szCs w:val="24"/>
        </w:rPr>
        <w:t>2 EL getrockneter Thymian</w:t>
      </w:r>
    </w:p>
    <w:p w14:paraId="320237AB" w14:textId="77777777" w:rsidR="00A139C9" w:rsidRDefault="00A139C9" w:rsidP="00A139C9">
      <w:pPr>
        <w:rPr>
          <w:sz w:val="24"/>
          <w:szCs w:val="24"/>
        </w:rPr>
      </w:pPr>
      <w:r>
        <w:rPr>
          <w:sz w:val="24"/>
          <w:szCs w:val="24"/>
        </w:rPr>
        <w:t>Je 1 EL Knoblauch- und Zwiebelpulver</w:t>
      </w:r>
    </w:p>
    <w:p w14:paraId="1A1E763D" w14:textId="77777777" w:rsidR="00A139C9" w:rsidRDefault="00A139C9" w:rsidP="00A139C9">
      <w:pPr>
        <w:rPr>
          <w:sz w:val="24"/>
          <w:szCs w:val="24"/>
        </w:rPr>
      </w:pPr>
      <w:r>
        <w:rPr>
          <w:sz w:val="24"/>
          <w:szCs w:val="24"/>
        </w:rPr>
        <w:t>1 TL Chiliflocken</w:t>
      </w:r>
    </w:p>
    <w:p w14:paraId="1DAAB0D8" w14:textId="77777777" w:rsidR="00A139C9" w:rsidRDefault="00A139C9" w:rsidP="00A139C9">
      <w:pPr>
        <w:rPr>
          <w:sz w:val="24"/>
          <w:szCs w:val="24"/>
        </w:rPr>
      </w:pPr>
      <w:r>
        <w:rPr>
          <w:sz w:val="24"/>
          <w:szCs w:val="24"/>
        </w:rPr>
        <w:t>1 EL brauner Zucker</w:t>
      </w:r>
    </w:p>
    <w:p w14:paraId="384F082A" w14:textId="77777777" w:rsidR="00A139C9" w:rsidRDefault="00A139C9" w:rsidP="00A139C9">
      <w:pPr>
        <w:rPr>
          <w:sz w:val="24"/>
          <w:szCs w:val="24"/>
        </w:rPr>
      </w:pPr>
      <w:r>
        <w:rPr>
          <w:sz w:val="24"/>
          <w:szCs w:val="24"/>
        </w:rPr>
        <w:t>1 EL edelsüßes Paprikapulver</w:t>
      </w:r>
    </w:p>
    <w:p w14:paraId="4AF907DA" w14:textId="77777777" w:rsidR="00A139C9" w:rsidRDefault="00A139C9" w:rsidP="00A139C9">
      <w:pPr>
        <w:rPr>
          <w:sz w:val="24"/>
          <w:szCs w:val="24"/>
        </w:rPr>
      </w:pPr>
      <w:r>
        <w:rPr>
          <w:sz w:val="24"/>
          <w:szCs w:val="24"/>
        </w:rPr>
        <w:t>1 Poularde (ca. 1,4 kg)</w:t>
      </w:r>
    </w:p>
    <w:p w14:paraId="4EAF12CE" w14:textId="77777777" w:rsidR="00A139C9" w:rsidRDefault="00A139C9" w:rsidP="00A139C9">
      <w:pPr>
        <w:rPr>
          <w:sz w:val="24"/>
          <w:szCs w:val="24"/>
        </w:rPr>
      </w:pPr>
    </w:p>
    <w:p w14:paraId="2D715628" w14:textId="77777777" w:rsidR="00A139C9" w:rsidRDefault="00A139C9" w:rsidP="00A139C9">
      <w:pPr>
        <w:rPr>
          <w:sz w:val="24"/>
          <w:szCs w:val="24"/>
        </w:rPr>
      </w:pPr>
      <w:r>
        <w:rPr>
          <w:sz w:val="24"/>
          <w:szCs w:val="24"/>
        </w:rPr>
        <w:t>Zubereitungszeit: 50 Minuten</w:t>
      </w:r>
    </w:p>
    <w:p w14:paraId="700316E4" w14:textId="77777777" w:rsidR="00A139C9" w:rsidRPr="002D1B0B" w:rsidRDefault="00A139C9" w:rsidP="00B40E8C">
      <w:pPr>
        <w:pStyle w:val="ListParagraph"/>
        <w:numPr>
          <w:ilvl w:val="0"/>
          <w:numId w:val="681"/>
        </w:numPr>
        <w:spacing w:after="120"/>
        <w:ind w:left="714" w:hanging="357"/>
        <w:contextualSpacing w:val="0"/>
        <w:jc w:val="both"/>
        <w:rPr>
          <w:sz w:val="24"/>
          <w:szCs w:val="24"/>
        </w:rPr>
      </w:pPr>
      <w:r w:rsidRPr="002D1B0B">
        <w:rPr>
          <w:sz w:val="24"/>
          <w:szCs w:val="24"/>
        </w:rPr>
        <w:t>Piment, Koriander-, Kreuzkümmel-, Fenchel- und helle Senfsaat und schwarze Pfefferkörner in einer Pfanne ohne Fett rösten, bis sie zu duften beginnen. Abkühlen lassen und mit Oregano, Thymian, Knoblauch- und Zwiebelpulver, Chiliflocken, Zucker und Paprikapulver im Mörser fein mahlen.</w:t>
      </w:r>
    </w:p>
    <w:p w14:paraId="41922B47" w14:textId="77777777" w:rsidR="00A139C9" w:rsidRPr="002D1B0B" w:rsidRDefault="00A139C9" w:rsidP="00B40E8C">
      <w:pPr>
        <w:pStyle w:val="ListParagraph"/>
        <w:numPr>
          <w:ilvl w:val="0"/>
          <w:numId w:val="681"/>
        </w:numPr>
        <w:spacing w:after="120"/>
        <w:ind w:left="714" w:hanging="357"/>
        <w:contextualSpacing w:val="0"/>
        <w:jc w:val="both"/>
        <w:rPr>
          <w:sz w:val="24"/>
          <w:szCs w:val="24"/>
        </w:rPr>
      </w:pPr>
      <w:r w:rsidRPr="002D1B0B">
        <w:rPr>
          <w:sz w:val="24"/>
          <w:szCs w:val="24"/>
        </w:rPr>
        <w:t>Rückgrat vom Huhn am besten mit einer Geflügelschere entfernen. Das Huhn aufklappen und auf der Brustseite sehr kräftig flach drücken. Anschließend entlang dem Brustbein halbieren. Die Hälften mit je 3 EL Gewürzmischung einreiben.</w:t>
      </w:r>
    </w:p>
    <w:p w14:paraId="1F9325C7" w14:textId="77777777" w:rsidR="00A139C9" w:rsidRDefault="00A139C9" w:rsidP="00B40E8C">
      <w:pPr>
        <w:pStyle w:val="ListParagraph"/>
        <w:numPr>
          <w:ilvl w:val="0"/>
          <w:numId w:val="681"/>
        </w:numPr>
        <w:spacing w:after="120"/>
        <w:ind w:left="714" w:hanging="357"/>
        <w:contextualSpacing w:val="0"/>
        <w:jc w:val="both"/>
        <w:rPr>
          <w:sz w:val="24"/>
          <w:szCs w:val="24"/>
        </w:rPr>
      </w:pPr>
      <w:r w:rsidRPr="002D1B0B">
        <w:rPr>
          <w:sz w:val="24"/>
          <w:szCs w:val="24"/>
        </w:rPr>
        <w:t>Huhn auf der Knochenseite auf dem heißen Grill bei indirekter Hitze und geschlossenem Deckel 30 – 40 Minuten garen, ab und zu wenden. Huhn mit dem Joghurt-Dip servieren.</w:t>
      </w:r>
    </w:p>
    <w:p w14:paraId="6B1CF4BE" w14:textId="77777777" w:rsidR="00A139C9" w:rsidRDefault="00A139C9" w:rsidP="00A139C9">
      <w:pPr>
        <w:rPr>
          <w:sz w:val="24"/>
          <w:szCs w:val="24"/>
        </w:rPr>
      </w:pPr>
      <w:r>
        <w:rPr>
          <w:sz w:val="24"/>
          <w:szCs w:val="24"/>
        </w:rPr>
        <w:br w:type="page"/>
      </w:r>
    </w:p>
    <w:p w14:paraId="50E618BB" w14:textId="77777777" w:rsidR="00A139C9" w:rsidRDefault="00A139C9" w:rsidP="00A139C9">
      <w:pPr>
        <w:pStyle w:val="Heading2"/>
        <w:spacing w:after="240"/>
      </w:pPr>
      <w:r>
        <w:lastRenderedPageBreak/>
        <w:t>Pulled chicken mit Spitzkohl-Slaw</w:t>
      </w:r>
      <w:r>
        <w:rPr>
          <w:rStyle w:val="FootnoteReference"/>
        </w:rPr>
        <w:footnoteReference w:id="439"/>
      </w:r>
      <w:r>
        <w:t xml:space="preserve"> </w:t>
      </w:r>
    </w:p>
    <w:p w14:paraId="264F9394" w14:textId="77777777" w:rsidR="00A139C9" w:rsidRDefault="00A139C9" w:rsidP="00A139C9">
      <w:pPr>
        <w:jc w:val="both"/>
        <w:rPr>
          <w:sz w:val="24"/>
          <w:szCs w:val="24"/>
        </w:rPr>
      </w:pPr>
      <w:r w:rsidRPr="00130500">
        <w:rPr>
          <w:sz w:val="24"/>
          <w:szCs w:val="24"/>
          <w:u w:val="single"/>
        </w:rPr>
        <w:t>Zutaten</w:t>
      </w:r>
      <w:r>
        <w:rPr>
          <w:sz w:val="24"/>
          <w:szCs w:val="24"/>
        </w:rPr>
        <w:t xml:space="preserve"> (für 4 Portionen):</w:t>
      </w:r>
    </w:p>
    <w:p w14:paraId="55DD5FD8" w14:textId="77777777" w:rsidR="00A139C9" w:rsidRDefault="00A139C9" w:rsidP="00A139C9">
      <w:pPr>
        <w:jc w:val="both"/>
        <w:rPr>
          <w:sz w:val="24"/>
          <w:szCs w:val="24"/>
        </w:rPr>
      </w:pPr>
      <w:r>
        <w:rPr>
          <w:sz w:val="24"/>
          <w:szCs w:val="24"/>
        </w:rPr>
        <w:t>1 Gemüsezwiebel</w:t>
      </w:r>
    </w:p>
    <w:p w14:paraId="28B2BB76" w14:textId="77777777" w:rsidR="00A139C9" w:rsidRDefault="00A139C9" w:rsidP="00A139C9">
      <w:pPr>
        <w:jc w:val="both"/>
        <w:rPr>
          <w:sz w:val="24"/>
          <w:szCs w:val="24"/>
        </w:rPr>
      </w:pPr>
      <w:r>
        <w:rPr>
          <w:sz w:val="24"/>
          <w:szCs w:val="24"/>
        </w:rPr>
        <w:t>2 Knoblauchzehen</w:t>
      </w:r>
    </w:p>
    <w:p w14:paraId="6BCE571C" w14:textId="77777777" w:rsidR="00A139C9" w:rsidRDefault="00A139C9" w:rsidP="00A139C9">
      <w:pPr>
        <w:jc w:val="both"/>
        <w:rPr>
          <w:sz w:val="24"/>
          <w:szCs w:val="24"/>
        </w:rPr>
      </w:pPr>
      <w:r>
        <w:rPr>
          <w:sz w:val="24"/>
          <w:szCs w:val="24"/>
        </w:rPr>
        <w:t>3 Lorbeerblätter</w:t>
      </w:r>
    </w:p>
    <w:p w14:paraId="65F0C4AE" w14:textId="77777777" w:rsidR="00A139C9" w:rsidRDefault="00A139C9" w:rsidP="00A139C9">
      <w:pPr>
        <w:jc w:val="both"/>
        <w:rPr>
          <w:sz w:val="24"/>
          <w:szCs w:val="24"/>
        </w:rPr>
      </w:pPr>
      <w:r>
        <w:rPr>
          <w:sz w:val="24"/>
          <w:szCs w:val="24"/>
        </w:rPr>
        <w:t>4 Hähnchenkeulen</w:t>
      </w:r>
    </w:p>
    <w:p w14:paraId="60B63C9F" w14:textId="77777777" w:rsidR="00A139C9" w:rsidRDefault="00A139C9" w:rsidP="00A139C9">
      <w:pPr>
        <w:jc w:val="both"/>
        <w:rPr>
          <w:sz w:val="24"/>
          <w:szCs w:val="24"/>
        </w:rPr>
      </w:pPr>
      <w:r>
        <w:rPr>
          <w:sz w:val="24"/>
          <w:szCs w:val="24"/>
        </w:rPr>
        <w:t>Salz, Pfeffer</w:t>
      </w:r>
    </w:p>
    <w:p w14:paraId="4A4091CD" w14:textId="77777777" w:rsidR="00A139C9" w:rsidRDefault="00A139C9" w:rsidP="00A139C9">
      <w:pPr>
        <w:jc w:val="both"/>
        <w:rPr>
          <w:sz w:val="24"/>
          <w:szCs w:val="24"/>
        </w:rPr>
      </w:pPr>
      <w:r>
        <w:rPr>
          <w:sz w:val="24"/>
          <w:szCs w:val="24"/>
        </w:rPr>
        <w:t>2 TL edelsüßes Paprikapulver</w:t>
      </w:r>
    </w:p>
    <w:p w14:paraId="2A2650D9" w14:textId="77777777" w:rsidR="00A139C9" w:rsidRDefault="00A139C9" w:rsidP="00A139C9">
      <w:pPr>
        <w:jc w:val="both"/>
        <w:rPr>
          <w:sz w:val="24"/>
          <w:szCs w:val="24"/>
        </w:rPr>
      </w:pPr>
      <w:r>
        <w:rPr>
          <w:sz w:val="24"/>
          <w:szCs w:val="24"/>
        </w:rPr>
        <w:t>BBQ-Sauce</w:t>
      </w:r>
    </w:p>
    <w:p w14:paraId="1AF8537A" w14:textId="77777777" w:rsidR="00A139C9" w:rsidRDefault="00A139C9" w:rsidP="00A139C9">
      <w:pPr>
        <w:jc w:val="both"/>
        <w:rPr>
          <w:sz w:val="24"/>
          <w:szCs w:val="24"/>
        </w:rPr>
      </w:pPr>
      <w:r>
        <w:rPr>
          <w:sz w:val="24"/>
          <w:szCs w:val="24"/>
        </w:rPr>
        <w:t>700 g Spitzkohl</w:t>
      </w:r>
    </w:p>
    <w:p w14:paraId="43A71D1A" w14:textId="77777777" w:rsidR="00A139C9" w:rsidRDefault="00A139C9" w:rsidP="00A139C9">
      <w:pPr>
        <w:jc w:val="both"/>
        <w:rPr>
          <w:sz w:val="24"/>
          <w:szCs w:val="24"/>
        </w:rPr>
      </w:pPr>
      <w:r>
        <w:rPr>
          <w:sz w:val="24"/>
          <w:szCs w:val="24"/>
        </w:rPr>
        <w:t>150 g Möhren</w:t>
      </w:r>
    </w:p>
    <w:p w14:paraId="7D14479B" w14:textId="77777777" w:rsidR="00A139C9" w:rsidRDefault="00A139C9" w:rsidP="00A139C9">
      <w:pPr>
        <w:jc w:val="both"/>
        <w:rPr>
          <w:sz w:val="24"/>
          <w:szCs w:val="24"/>
        </w:rPr>
      </w:pPr>
      <w:r>
        <w:rPr>
          <w:sz w:val="24"/>
          <w:szCs w:val="24"/>
        </w:rPr>
        <w:t>1 rote Zwiebel</w:t>
      </w:r>
    </w:p>
    <w:p w14:paraId="0E0C0B5C" w14:textId="77777777" w:rsidR="00A139C9" w:rsidRDefault="00A139C9" w:rsidP="00A139C9">
      <w:pPr>
        <w:jc w:val="both"/>
        <w:rPr>
          <w:sz w:val="24"/>
          <w:szCs w:val="24"/>
        </w:rPr>
      </w:pPr>
      <w:r>
        <w:rPr>
          <w:sz w:val="24"/>
          <w:szCs w:val="24"/>
        </w:rPr>
        <w:t>3 Stiele glatte Petersilie</w:t>
      </w:r>
    </w:p>
    <w:p w14:paraId="7F1C7A3F" w14:textId="77777777" w:rsidR="00A139C9" w:rsidRDefault="00A139C9" w:rsidP="00A139C9">
      <w:pPr>
        <w:jc w:val="both"/>
        <w:rPr>
          <w:sz w:val="24"/>
          <w:szCs w:val="24"/>
        </w:rPr>
      </w:pPr>
      <w:r>
        <w:rPr>
          <w:sz w:val="24"/>
          <w:szCs w:val="24"/>
        </w:rPr>
        <w:t>50 g Naturjoghurt (3,5%)</w:t>
      </w:r>
    </w:p>
    <w:p w14:paraId="028ABB13" w14:textId="77777777" w:rsidR="00A139C9" w:rsidRDefault="00A139C9" w:rsidP="00A139C9">
      <w:pPr>
        <w:jc w:val="both"/>
        <w:rPr>
          <w:sz w:val="24"/>
          <w:szCs w:val="24"/>
        </w:rPr>
      </w:pPr>
      <w:r>
        <w:rPr>
          <w:sz w:val="24"/>
          <w:szCs w:val="24"/>
        </w:rPr>
        <w:t>50 g Schmand</w:t>
      </w:r>
    </w:p>
    <w:p w14:paraId="1F3788DE" w14:textId="77777777" w:rsidR="00A139C9" w:rsidRDefault="00A139C9" w:rsidP="00A139C9">
      <w:pPr>
        <w:jc w:val="both"/>
        <w:rPr>
          <w:sz w:val="24"/>
          <w:szCs w:val="24"/>
        </w:rPr>
      </w:pPr>
      <w:r>
        <w:rPr>
          <w:sz w:val="24"/>
          <w:szCs w:val="24"/>
        </w:rPr>
        <w:t>2 EL Olivenöl</w:t>
      </w:r>
    </w:p>
    <w:p w14:paraId="308A72A3" w14:textId="77777777" w:rsidR="00A139C9" w:rsidRDefault="00A139C9" w:rsidP="00A139C9">
      <w:pPr>
        <w:jc w:val="both"/>
        <w:rPr>
          <w:sz w:val="24"/>
          <w:szCs w:val="24"/>
        </w:rPr>
      </w:pPr>
      <w:r>
        <w:rPr>
          <w:sz w:val="24"/>
          <w:szCs w:val="24"/>
        </w:rPr>
        <w:t>2 EL Apfelessig</w:t>
      </w:r>
    </w:p>
    <w:p w14:paraId="4A5C945B" w14:textId="77777777" w:rsidR="00A139C9" w:rsidRDefault="00A139C9" w:rsidP="00A139C9">
      <w:pPr>
        <w:jc w:val="both"/>
        <w:rPr>
          <w:sz w:val="24"/>
          <w:szCs w:val="24"/>
        </w:rPr>
      </w:pPr>
      <w:r>
        <w:rPr>
          <w:sz w:val="24"/>
          <w:szCs w:val="24"/>
        </w:rPr>
        <w:t>3 EL Limettensaft</w:t>
      </w:r>
    </w:p>
    <w:p w14:paraId="5CB4494A" w14:textId="77777777" w:rsidR="00A139C9" w:rsidRDefault="00A139C9" w:rsidP="00A139C9">
      <w:pPr>
        <w:jc w:val="both"/>
        <w:rPr>
          <w:sz w:val="24"/>
          <w:szCs w:val="24"/>
        </w:rPr>
      </w:pPr>
      <w:r>
        <w:rPr>
          <w:sz w:val="24"/>
          <w:szCs w:val="24"/>
        </w:rPr>
        <w:t>½ TL rosenscharfes Paprikapulver</w:t>
      </w:r>
    </w:p>
    <w:p w14:paraId="0B6C7ABF" w14:textId="77777777" w:rsidR="00A139C9" w:rsidRDefault="00A139C9" w:rsidP="00A139C9">
      <w:pPr>
        <w:jc w:val="both"/>
        <w:rPr>
          <w:sz w:val="24"/>
          <w:szCs w:val="24"/>
        </w:rPr>
      </w:pPr>
      <w:r>
        <w:rPr>
          <w:sz w:val="24"/>
          <w:szCs w:val="24"/>
        </w:rPr>
        <w:t>Zucker</w:t>
      </w:r>
    </w:p>
    <w:p w14:paraId="5BADA336" w14:textId="77777777" w:rsidR="00A139C9" w:rsidRDefault="00A139C9" w:rsidP="00A139C9">
      <w:pPr>
        <w:jc w:val="both"/>
        <w:rPr>
          <w:sz w:val="24"/>
          <w:szCs w:val="24"/>
        </w:rPr>
      </w:pPr>
    </w:p>
    <w:p w14:paraId="2F5B46CE" w14:textId="77777777" w:rsidR="00A139C9" w:rsidRDefault="00A139C9" w:rsidP="00A139C9">
      <w:pPr>
        <w:jc w:val="both"/>
        <w:rPr>
          <w:sz w:val="24"/>
          <w:szCs w:val="24"/>
        </w:rPr>
      </w:pPr>
      <w:r>
        <w:rPr>
          <w:sz w:val="24"/>
          <w:szCs w:val="24"/>
        </w:rPr>
        <w:t>Zubereitungszeit: 2 Stunden</w:t>
      </w:r>
    </w:p>
    <w:p w14:paraId="5BB80DCC" w14:textId="77777777" w:rsidR="00A139C9" w:rsidRPr="00E6167D" w:rsidRDefault="00A139C9" w:rsidP="00B40E8C">
      <w:pPr>
        <w:pStyle w:val="ListParagraph"/>
        <w:numPr>
          <w:ilvl w:val="0"/>
          <w:numId w:val="682"/>
        </w:numPr>
        <w:spacing w:after="120"/>
        <w:ind w:left="714" w:hanging="357"/>
        <w:contextualSpacing w:val="0"/>
        <w:jc w:val="both"/>
        <w:rPr>
          <w:sz w:val="24"/>
          <w:szCs w:val="24"/>
        </w:rPr>
      </w:pPr>
      <w:r w:rsidRPr="00E6167D">
        <w:rPr>
          <w:sz w:val="24"/>
          <w:szCs w:val="24"/>
        </w:rPr>
        <w:t>Zwiebel in ca. 1 cm dicke Ringe schneiden. Knoblauch andrücken. Zwiebel, Knoblauch und Lorbeer auf dem Boden einer Auflaufform verteilen. Hähnchenkeulen rundum mit Salz, Pfeffer und Paprikapulver würzen und mit der Hautseite nach oben nebeneinander auf die Zwiebel legen. Form fest mit Alufolie verschließen und auf dem Grill bei mittlerer Hitze geschlossen 1,5 Stunden indirekt grillen.</w:t>
      </w:r>
    </w:p>
    <w:p w14:paraId="3EF63775" w14:textId="77777777" w:rsidR="00A139C9" w:rsidRPr="00E6167D" w:rsidRDefault="00A139C9" w:rsidP="00B40E8C">
      <w:pPr>
        <w:pStyle w:val="ListParagraph"/>
        <w:numPr>
          <w:ilvl w:val="0"/>
          <w:numId w:val="682"/>
        </w:numPr>
        <w:spacing w:after="120"/>
        <w:ind w:left="714" w:hanging="357"/>
        <w:contextualSpacing w:val="0"/>
        <w:jc w:val="both"/>
        <w:rPr>
          <w:sz w:val="24"/>
          <w:szCs w:val="24"/>
        </w:rPr>
      </w:pPr>
      <w:r w:rsidRPr="00E6167D">
        <w:rPr>
          <w:sz w:val="24"/>
          <w:szCs w:val="24"/>
        </w:rPr>
        <w:t xml:space="preserve">Keulen nach 1 Stunde Garzeit mit je 2 EL BBQ Sauce bestreichen, dann die Form wieder fest mit Alufolie verschließen und zu </w:t>
      </w:r>
      <w:r>
        <w:rPr>
          <w:sz w:val="24"/>
          <w:szCs w:val="24"/>
        </w:rPr>
        <w:t>E</w:t>
      </w:r>
      <w:r w:rsidRPr="00E6167D">
        <w:rPr>
          <w:sz w:val="24"/>
          <w:szCs w:val="24"/>
        </w:rPr>
        <w:t>nde garen.</w:t>
      </w:r>
    </w:p>
    <w:p w14:paraId="06BA5002" w14:textId="77777777" w:rsidR="00A139C9" w:rsidRPr="00E6167D" w:rsidRDefault="00A139C9" w:rsidP="00B40E8C">
      <w:pPr>
        <w:pStyle w:val="ListParagraph"/>
        <w:numPr>
          <w:ilvl w:val="0"/>
          <w:numId w:val="682"/>
        </w:numPr>
        <w:spacing w:after="120"/>
        <w:ind w:left="714" w:hanging="357"/>
        <w:contextualSpacing w:val="0"/>
        <w:jc w:val="both"/>
        <w:rPr>
          <w:sz w:val="24"/>
          <w:szCs w:val="24"/>
        </w:rPr>
      </w:pPr>
      <w:r w:rsidRPr="00E6167D">
        <w:rPr>
          <w:sz w:val="24"/>
          <w:szCs w:val="24"/>
        </w:rPr>
        <w:lastRenderedPageBreak/>
        <w:t>Inzwischen Spitzkohl waschen, putzen, vierteln, den Strunk keilförmig herausschneiden. Kohlblätter quer in feine Streifen schneiden. Möhren schälen und grob raspeln. Zwiebel in feien Würfel schneiden. Petersilienblätter abzupfen und fein hacken. Möhren, Zwiebeln und Petersilie zum Kohl geben und gut mischen. Joghurt, Schmand, Olivenöl, Essig und Limettensaft mit 1 TL Salz, rosenscharfes Paprikapulver und 3 TL Zucker verrühren. Kohlmischung mit dem Dressing in einer Schale mischen. Spitzkohl-Slaw 15 Minuten ziehen lassen.</w:t>
      </w:r>
    </w:p>
    <w:p w14:paraId="349C21A9" w14:textId="77777777" w:rsidR="00A139C9" w:rsidRPr="00E6167D" w:rsidRDefault="00A139C9" w:rsidP="00B40E8C">
      <w:pPr>
        <w:pStyle w:val="ListParagraph"/>
        <w:numPr>
          <w:ilvl w:val="0"/>
          <w:numId w:val="682"/>
        </w:numPr>
        <w:spacing w:after="120"/>
        <w:ind w:left="714" w:hanging="357"/>
        <w:contextualSpacing w:val="0"/>
        <w:jc w:val="both"/>
        <w:rPr>
          <w:sz w:val="24"/>
          <w:szCs w:val="24"/>
        </w:rPr>
      </w:pPr>
      <w:r w:rsidRPr="00E6167D">
        <w:rPr>
          <w:sz w:val="24"/>
          <w:szCs w:val="24"/>
        </w:rPr>
        <w:t>Restliche BBQ-Sauce in einem Topf erwärmen. Hähnchenkeulen lauwarm abkühlen lassen. Fleisch und Haut in Stücke zupfen und mit der Sauce mischen. Pulled chicken mit dem Spitzkohl Slaw anrichten und servieren.</w:t>
      </w:r>
    </w:p>
    <w:p w14:paraId="64C42E6D" w14:textId="77777777" w:rsidR="00A139C9" w:rsidRDefault="00A139C9" w:rsidP="00A139C9">
      <w:pPr>
        <w:jc w:val="both"/>
        <w:rPr>
          <w:sz w:val="24"/>
          <w:szCs w:val="24"/>
        </w:rPr>
      </w:pPr>
    </w:p>
    <w:p w14:paraId="55360A3A" w14:textId="77777777" w:rsidR="00A139C9" w:rsidRDefault="00A139C9" w:rsidP="00A139C9">
      <w:pPr>
        <w:jc w:val="both"/>
        <w:rPr>
          <w:sz w:val="24"/>
          <w:szCs w:val="24"/>
        </w:rPr>
      </w:pPr>
    </w:p>
    <w:p w14:paraId="15332BDD" w14:textId="77777777" w:rsidR="00A139C9" w:rsidRPr="002D1B0B" w:rsidRDefault="00A139C9" w:rsidP="00A139C9">
      <w:pPr>
        <w:jc w:val="both"/>
        <w:rPr>
          <w:sz w:val="24"/>
          <w:szCs w:val="24"/>
        </w:rPr>
      </w:pPr>
      <w:r w:rsidRPr="002D1B0B">
        <w:rPr>
          <w:sz w:val="24"/>
          <w:szCs w:val="24"/>
        </w:rPr>
        <w:br w:type="page"/>
      </w:r>
    </w:p>
    <w:p w14:paraId="67267A20" w14:textId="77777777" w:rsidR="00A139C9" w:rsidRPr="006604C4" w:rsidRDefault="00A139C9" w:rsidP="00A139C9">
      <w:pPr>
        <w:pStyle w:val="Heading2"/>
        <w:spacing w:after="240"/>
        <w:rPr>
          <w:lang w:val="en-US"/>
        </w:rPr>
      </w:pPr>
      <w:proofErr w:type="spellStart"/>
      <w:r w:rsidRPr="006604C4">
        <w:rPr>
          <w:lang w:val="en-US"/>
        </w:rPr>
        <w:lastRenderedPageBreak/>
        <w:t>Maronenhähnchen</w:t>
      </w:r>
      <w:proofErr w:type="spellEnd"/>
      <w:r>
        <w:rPr>
          <w:rStyle w:val="FootnoteReference"/>
          <w:lang w:val="en-US"/>
        </w:rPr>
        <w:footnoteReference w:id="440"/>
      </w:r>
      <w:r w:rsidRPr="006604C4">
        <w:rPr>
          <w:lang w:val="en-US"/>
        </w:rPr>
        <w:t xml:space="preserve"> </w:t>
      </w:r>
    </w:p>
    <w:p w14:paraId="4A280A58" w14:textId="77777777" w:rsidR="00A139C9" w:rsidRPr="006604C4" w:rsidRDefault="00A139C9" w:rsidP="00A139C9">
      <w:pPr>
        <w:rPr>
          <w:sz w:val="24"/>
          <w:szCs w:val="24"/>
        </w:rPr>
      </w:pPr>
      <w:r w:rsidRPr="00130500">
        <w:rPr>
          <w:sz w:val="24"/>
          <w:szCs w:val="24"/>
          <w:u w:val="single"/>
        </w:rPr>
        <w:t>Zutaten</w:t>
      </w:r>
      <w:r w:rsidRPr="006604C4">
        <w:rPr>
          <w:sz w:val="24"/>
          <w:szCs w:val="24"/>
        </w:rPr>
        <w:t xml:space="preserve"> </w:t>
      </w:r>
      <w:r>
        <w:rPr>
          <w:sz w:val="24"/>
          <w:szCs w:val="24"/>
        </w:rPr>
        <w:t>(</w:t>
      </w:r>
      <w:r w:rsidRPr="006604C4">
        <w:rPr>
          <w:sz w:val="24"/>
          <w:szCs w:val="24"/>
        </w:rPr>
        <w:t>für 4 Portionen</w:t>
      </w:r>
      <w:r>
        <w:rPr>
          <w:sz w:val="24"/>
          <w:szCs w:val="24"/>
        </w:rPr>
        <w:t>):</w:t>
      </w:r>
    </w:p>
    <w:p w14:paraId="7D21C14F" w14:textId="77777777" w:rsidR="00A139C9" w:rsidRPr="006604C4" w:rsidRDefault="00A139C9" w:rsidP="00A139C9">
      <w:pPr>
        <w:rPr>
          <w:sz w:val="24"/>
          <w:szCs w:val="24"/>
        </w:rPr>
      </w:pPr>
      <w:r w:rsidRPr="006604C4">
        <w:rPr>
          <w:sz w:val="24"/>
          <w:szCs w:val="24"/>
        </w:rPr>
        <w:t>100 g Maronen</w:t>
      </w:r>
    </w:p>
    <w:p w14:paraId="1301F0C2" w14:textId="77777777" w:rsidR="00A139C9" w:rsidRPr="006604C4" w:rsidRDefault="00A139C9" w:rsidP="00A139C9">
      <w:pPr>
        <w:rPr>
          <w:sz w:val="24"/>
          <w:szCs w:val="24"/>
        </w:rPr>
      </w:pPr>
      <w:r w:rsidRPr="006604C4">
        <w:rPr>
          <w:sz w:val="24"/>
          <w:szCs w:val="24"/>
        </w:rPr>
        <w:t>75 g Butter (zimmerwarm)</w:t>
      </w:r>
    </w:p>
    <w:p w14:paraId="4C7DFC19" w14:textId="77777777" w:rsidR="00A139C9" w:rsidRPr="006604C4" w:rsidRDefault="00A139C9" w:rsidP="00A139C9">
      <w:pPr>
        <w:rPr>
          <w:sz w:val="24"/>
          <w:szCs w:val="24"/>
        </w:rPr>
      </w:pPr>
      <w:r w:rsidRPr="006604C4">
        <w:rPr>
          <w:sz w:val="24"/>
          <w:szCs w:val="24"/>
        </w:rPr>
        <w:t>5 Zweige Rosmarin</w:t>
      </w:r>
    </w:p>
    <w:p w14:paraId="183D18B6" w14:textId="77777777" w:rsidR="00A139C9" w:rsidRPr="006604C4" w:rsidRDefault="00A139C9" w:rsidP="00A139C9">
      <w:pPr>
        <w:rPr>
          <w:sz w:val="24"/>
          <w:szCs w:val="24"/>
        </w:rPr>
      </w:pPr>
      <w:r w:rsidRPr="006604C4">
        <w:rPr>
          <w:sz w:val="24"/>
          <w:szCs w:val="24"/>
        </w:rPr>
        <w:t>5 Stiele glatte Petersilie</w:t>
      </w:r>
    </w:p>
    <w:p w14:paraId="7AE9B87C" w14:textId="77777777" w:rsidR="00A139C9" w:rsidRPr="006604C4" w:rsidRDefault="00A139C9" w:rsidP="00A139C9">
      <w:pPr>
        <w:rPr>
          <w:sz w:val="24"/>
          <w:szCs w:val="24"/>
        </w:rPr>
      </w:pPr>
      <w:r w:rsidRPr="006604C4">
        <w:rPr>
          <w:sz w:val="24"/>
          <w:szCs w:val="24"/>
        </w:rPr>
        <w:t>5 Stiele Thymian</w:t>
      </w:r>
    </w:p>
    <w:p w14:paraId="735759FD" w14:textId="77777777" w:rsidR="00A139C9" w:rsidRPr="006604C4" w:rsidRDefault="00A139C9" w:rsidP="00A139C9">
      <w:pPr>
        <w:rPr>
          <w:sz w:val="24"/>
          <w:szCs w:val="24"/>
        </w:rPr>
      </w:pPr>
      <w:r w:rsidRPr="006604C4">
        <w:rPr>
          <w:sz w:val="24"/>
          <w:szCs w:val="24"/>
        </w:rPr>
        <w:t>1 EL Walnussöl</w:t>
      </w:r>
    </w:p>
    <w:p w14:paraId="7924434E" w14:textId="77777777" w:rsidR="00A139C9" w:rsidRPr="006604C4" w:rsidRDefault="00A139C9" w:rsidP="00A139C9">
      <w:pPr>
        <w:rPr>
          <w:sz w:val="24"/>
          <w:szCs w:val="24"/>
        </w:rPr>
      </w:pPr>
      <w:r w:rsidRPr="006604C4">
        <w:rPr>
          <w:sz w:val="24"/>
          <w:szCs w:val="24"/>
        </w:rPr>
        <w:t>Salz, Pfeffer</w:t>
      </w:r>
    </w:p>
    <w:p w14:paraId="7F370609" w14:textId="77777777" w:rsidR="00A139C9" w:rsidRPr="006604C4" w:rsidRDefault="00A139C9" w:rsidP="00A139C9">
      <w:pPr>
        <w:rPr>
          <w:sz w:val="24"/>
          <w:szCs w:val="24"/>
        </w:rPr>
      </w:pPr>
      <w:r w:rsidRPr="006604C4">
        <w:rPr>
          <w:sz w:val="24"/>
          <w:szCs w:val="24"/>
        </w:rPr>
        <w:t>1 Hähnchen (ca. 1,2 kg, küchenfertig)</w:t>
      </w:r>
    </w:p>
    <w:p w14:paraId="7CEF8D76" w14:textId="77777777" w:rsidR="00A139C9" w:rsidRPr="00CC08AE" w:rsidRDefault="00A139C9" w:rsidP="00A139C9">
      <w:pPr>
        <w:rPr>
          <w:sz w:val="24"/>
          <w:szCs w:val="24"/>
        </w:rPr>
      </w:pPr>
      <w:r w:rsidRPr="00CC08AE">
        <w:rPr>
          <w:sz w:val="24"/>
          <w:szCs w:val="24"/>
        </w:rPr>
        <w:t>500 – 600 ml Geflügelfond</w:t>
      </w:r>
    </w:p>
    <w:p w14:paraId="0D12F45C" w14:textId="77777777" w:rsidR="00A139C9" w:rsidRDefault="00A139C9" w:rsidP="00A139C9">
      <w:pPr>
        <w:rPr>
          <w:sz w:val="24"/>
          <w:szCs w:val="24"/>
        </w:rPr>
      </w:pPr>
    </w:p>
    <w:p w14:paraId="2B353714" w14:textId="77777777" w:rsidR="00A139C9" w:rsidRDefault="00A139C9" w:rsidP="00A139C9">
      <w:pPr>
        <w:rPr>
          <w:sz w:val="24"/>
          <w:szCs w:val="24"/>
        </w:rPr>
      </w:pPr>
      <w:r w:rsidRPr="00CC08AE">
        <w:rPr>
          <w:sz w:val="24"/>
          <w:szCs w:val="24"/>
        </w:rPr>
        <w:t>Zubereitungszeit: 40 Minuten p</w:t>
      </w:r>
      <w:r>
        <w:rPr>
          <w:sz w:val="24"/>
          <w:szCs w:val="24"/>
        </w:rPr>
        <w:t>lus Garzeit</w:t>
      </w:r>
    </w:p>
    <w:p w14:paraId="338EC2F2" w14:textId="77777777" w:rsidR="00A139C9" w:rsidRPr="00AA0638" w:rsidRDefault="00A139C9" w:rsidP="00B40E8C">
      <w:pPr>
        <w:pStyle w:val="ListParagraph"/>
        <w:numPr>
          <w:ilvl w:val="0"/>
          <w:numId w:val="664"/>
        </w:numPr>
        <w:spacing w:after="120"/>
        <w:ind w:left="714" w:hanging="357"/>
        <w:contextualSpacing w:val="0"/>
        <w:jc w:val="both"/>
        <w:rPr>
          <w:sz w:val="24"/>
          <w:szCs w:val="24"/>
        </w:rPr>
      </w:pPr>
      <w:r w:rsidRPr="00AA0638">
        <w:rPr>
          <w:sz w:val="24"/>
          <w:szCs w:val="24"/>
        </w:rPr>
        <w:t>Maronen in 30 g Butter anrösten. 1 Rosmarinzweig, 1 Petersilien- und 1 Thymianstiel hacken. Maronen, restliche Butter, Öl, Salz und Pfeffer pürieren. Kräuter untermischen.</w:t>
      </w:r>
    </w:p>
    <w:p w14:paraId="06D99F1A" w14:textId="77777777" w:rsidR="00A139C9" w:rsidRPr="00AA0638" w:rsidRDefault="00A139C9" w:rsidP="00B40E8C">
      <w:pPr>
        <w:pStyle w:val="ListParagraph"/>
        <w:numPr>
          <w:ilvl w:val="0"/>
          <w:numId w:val="664"/>
        </w:numPr>
        <w:spacing w:after="120"/>
        <w:ind w:left="714" w:hanging="357"/>
        <w:contextualSpacing w:val="0"/>
        <w:jc w:val="both"/>
        <w:rPr>
          <w:sz w:val="24"/>
          <w:szCs w:val="24"/>
        </w:rPr>
      </w:pPr>
      <w:r w:rsidRPr="00AA0638">
        <w:rPr>
          <w:sz w:val="24"/>
          <w:szCs w:val="24"/>
        </w:rPr>
        <w:t>Flügelspitzen des Huhns am Gelenk abschneiden und beiseitelegen. Haut mit den Fingern über der Brust vom Hals aus vorsichtig vom Fleisch lösen. Maronenbutter unter die Haut schieben (am besten mit den Händen) und gleichmäßig verteilen.</w:t>
      </w:r>
    </w:p>
    <w:p w14:paraId="65B94C1C" w14:textId="77777777" w:rsidR="00A139C9" w:rsidRPr="00AA0638" w:rsidRDefault="00A139C9" w:rsidP="00B40E8C">
      <w:pPr>
        <w:pStyle w:val="ListParagraph"/>
        <w:numPr>
          <w:ilvl w:val="0"/>
          <w:numId w:val="664"/>
        </w:numPr>
        <w:spacing w:after="120"/>
        <w:ind w:left="714" w:hanging="357"/>
        <w:contextualSpacing w:val="0"/>
        <w:jc w:val="both"/>
        <w:rPr>
          <w:sz w:val="24"/>
          <w:szCs w:val="24"/>
        </w:rPr>
      </w:pPr>
      <w:r w:rsidRPr="00AA0638">
        <w:rPr>
          <w:sz w:val="24"/>
          <w:szCs w:val="24"/>
        </w:rPr>
        <w:t>Huhn innen und außen salzen und pfeffern. 1 Knoblauchknolle halbieren. Huhn mit Knoblauch und der Hälfte der restlichen Kräuter füllen.</w:t>
      </w:r>
    </w:p>
    <w:p w14:paraId="10A9B9B2" w14:textId="77777777" w:rsidR="00A139C9" w:rsidRPr="00AA0638" w:rsidRDefault="00A139C9" w:rsidP="00B40E8C">
      <w:pPr>
        <w:pStyle w:val="ListParagraph"/>
        <w:numPr>
          <w:ilvl w:val="0"/>
          <w:numId w:val="664"/>
        </w:numPr>
        <w:spacing w:after="120"/>
        <w:ind w:left="714" w:hanging="357"/>
        <w:contextualSpacing w:val="0"/>
        <w:jc w:val="both"/>
        <w:rPr>
          <w:sz w:val="24"/>
          <w:szCs w:val="24"/>
        </w:rPr>
      </w:pPr>
      <w:r w:rsidRPr="00AA0638">
        <w:rPr>
          <w:sz w:val="24"/>
          <w:szCs w:val="24"/>
        </w:rPr>
        <w:t>Ofen auf 200 Grad vorheizen (keine Umluft). Einen Bräter mit dem Fond füllen. Restliche Knoblauchknolle halbieren, mit restlichen Kräutern und Flügelspitzen in den Bräter geben. Hähnchen auf einem Gitter (oder zusammengeknüllter Alufolie) in den Bräter setzen.</w:t>
      </w:r>
    </w:p>
    <w:p w14:paraId="5A45AE3D" w14:textId="77777777" w:rsidR="00A139C9" w:rsidRDefault="00A139C9" w:rsidP="00B40E8C">
      <w:pPr>
        <w:pStyle w:val="ListParagraph"/>
        <w:numPr>
          <w:ilvl w:val="0"/>
          <w:numId w:val="664"/>
        </w:numPr>
        <w:spacing w:after="120"/>
        <w:ind w:left="714" w:hanging="357"/>
        <w:contextualSpacing w:val="0"/>
        <w:jc w:val="both"/>
        <w:rPr>
          <w:sz w:val="24"/>
          <w:szCs w:val="24"/>
        </w:rPr>
      </w:pPr>
      <w:r w:rsidRPr="00AA0638">
        <w:rPr>
          <w:sz w:val="24"/>
          <w:szCs w:val="24"/>
        </w:rPr>
        <w:t>Im Ofen 1 Stunde 15 Minuten auf der untersten Schiene garen. Zwischendurch mit Bratfond begießen. Hähnchenbrust nach ca. 40 Minuten mit Alufolie abdecken, damit sie nicht zu dunkel wird. Nach Ende der Garzeit Alufolie abnehmen und Hähnchen unter dem Backofengrill 3 – 5 Minuten rösten. Bratensatz durch ein Sieb in einen Topf geben, sämig einkochen lassen, mit Salz und Pfeffer würzen. Hähnchen mit Bratenfond servieren.</w:t>
      </w:r>
    </w:p>
    <w:p w14:paraId="3E3A4C6D" w14:textId="77777777" w:rsidR="00A139C9" w:rsidRPr="00130500" w:rsidRDefault="00A139C9" w:rsidP="00A139C9">
      <w:pPr>
        <w:jc w:val="both"/>
        <w:rPr>
          <w:sz w:val="24"/>
          <w:szCs w:val="24"/>
        </w:rPr>
      </w:pPr>
      <w:r>
        <w:rPr>
          <w:sz w:val="24"/>
          <w:szCs w:val="24"/>
        </w:rPr>
        <w:t>Info:</w:t>
      </w:r>
      <w:r>
        <w:rPr>
          <w:sz w:val="24"/>
          <w:szCs w:val="24"/>
        </w:rPr>
        <w:tab/>
      </w:r>
      <w:r w:rsidRPr="00130500">
        <w:rPr>
          <w:sz w:val="24"/>
          <w:szCs w:val="24"/>
        </w:rPr>
        <w:t>Dazu passt Blattsalat und Baguette.</w:t>
      </w:r>
    </w:p>
    <w:p w14:paraId="5D92CB83" w14:textId="77777777" w:rsidR="00A139C9" w:rsidRDefault="00A139C9" w:rsidP="00A139C9">
      <w:pPr>
        <w:rPr>
          <w:sz w:val="24"/>
          <w:szCs w:val="24"/>
        </w:rPr>
      </w:pPr>
      <w:r>
        <w:rPr>
          <w:sz w:val="24"/>
          <w:szCs w:val="24"/>
        </w:rPr>
        <w:br w:type="page"/>
      </w:r>
    </w:p>
    <w:p w14:paraId="6396393A" w14:textId="77777777" w:rsidR="00A139C9" w:rsidRDefault="00A139C9" w:rsidP="00A139C9">
      <w:pPr>
        <w:pStyle w:val="Heading2"/>
        <w:spacing w:after="240"/>
      </w:pPr>
      <w:r>
        <w:lastRenderedPageBreak/>
        <w:t>Putenschnitzel vom Blech</w:t>
      </w:r>
      <w:r>
        <w:rPr>
          <w:rStyle w:val="FootnoteReference"/>
        </w:rPr>
        <w:footnoteReference w:id="441"/>
      </w:r>
    </w:p>
    <w:p w14:paraId="151E61B4" w14:textId="77777777" w:rsidR="00A139C9" w:rsidRPr="00605A5E" w:rsidRDefault="00A139C9" w:rsidP="00A139C9">
      <w:pPr>
        <w:rPr>
          <w:sz w:val="24"/>
          <w:szCs w:val="24"/>
        </w:rPr>
      </w:pPr>
      <w:r w:rsidRPr="00605A5E">
        <w:rPr>
          <w:sz w:val="24"/>
          <w:szCs w:val="24"/>
          <w:u w:val="single"/>
        </w:rPr>
        <w:t>Zutaten</w:t>
      </w:r>
      <w:r w:rsidRPr="00605A5E">
        <w:rPr>
          <w:sz w:val="24"/>
          <w:szCs w:val="24"/>
        </w:rPr>
        <w:t xml:space="preserve"> (für 6 Portionen):</w:t>
      </w:r>
    </w:p>
    <w:p w14:paraId="499704FD" w14:textId="77777777" w:rsidR="00A139C9" w:rsidRPr="00605A5E" w:rsidRDefault="00A139C9" w:rsidP="00A139C9">
      <w:pPr>
        <w:rPr>
          <w:sz w:val="24"/>
          <w:szCs w:val="24"/>
        </w:rPr>
      </w:pPr>
      <w:r w:rsidRPr="00605A5E">
        <w:rPr>
          <w:sz w:val="24"/>
          <w:szCs w:val="24"/>
        </w:rPr>
        <w:t>3 große Putenschnitzel (etwa 600 g)</w:t>
      </w:r>
    </w:p>
    <w:p w14:paraId="41A74C81" w14:textId="77777777" w:rsidR="00A139C9" w:rsidRPr="00605A5E" w:rsidRDefault="00A139C9" w:rsidP="00A139C9">
      <w:pPr>
        <w:rPr>
          <w:sz w:val="24"/>
          <w:szCs w:val="24"/>
        </w:rPr>
      </w:pPr>
      <w:r w:rsidRPr="00605A5E">
        <w:rPr>
          <w:sz w:val="24"/>
          <w:szCs w:val="24"/>
        </w:rPr>
        <w:t>1 unbehandelte Zitrone</w:t>
      </w:r>
    </w:p>
    <w:p w14:paraId="4A2ECE99" w14:textId="77777777" w:rsidR="00A139C9" w:rsidRPr="00605A5E" w:rsidRDefault="00A139C9" w:rsidP="00A139C9">
      <w:pPr>
        <w:rPr>
          <w:sz w:val="24"/>
          <w:szCs w:val="24"/>
        </w:rPr>
      </w:pPr>
      <w:r w:rsidRPr="00605A5E">
        <w:rPr>
          <w:sz w:val="24"/>
          <w:szCs w:val="24"/>
        </w:rPr>
        <w:t>100 ml Olivenöl</w:t>
      </w:r>
    </w:p>
    <w:p w14:paraId="00B8A657" w14:textId="77777777" w:rsidR="00A139C9" w:rsidRPr="00605A5E" w:rsidRDefault="00A139C9" w:rsidP="00A139C9">
      <w:pPr>
        <w:rPr>
          <w:sz w:val="24"/>
          <w:szCs w:val="24"/>
        </w:rPr>
      </w:pPr>
      <w:r w:rsidRPr="00605A5E">
        <w:rPr>
          <w:sz w:val="24"/>
          <w:szCs w:val="24"/>
        </w:rPr>
        <w:t>600 g Brokkoli</w:t>
      </w:r>
    </w:p>
    <w:p w14:paraId="46D21A84" w14:textId="77777777" w:rsidR="00A139C9" w:rsidRPr="00605A5E" w:rsidRDefault="00A139C9" w:rsidP="00A139C9">
      <w:pPr>
        <w:rPr>
          <w:sz w:val="24"/>
          <w:szCs w:val="24"/>
        </w:rPr>
      </w:pPr>
      <w:r w:rsidRPr="00605A5E">
        <w:rPr>
          <w:sz w:val="24"/>
          <w:szCs w:val="24"/>
        </w:rPr>
        <w:t>2 Fleischtomaten (etwa 400 g)</w:t>
      </w:r>
    </w:p>
    <w:p w14:paraId="05501BAA" w14:textId="77777777" w:rsidR="00A139C9" w:rsidRPr="00605A5E" w:rsidRDefault="00A139C9" w:rsidP="00A139C9">
      <w:pPr>
        <w:rPr>
          <w:sz w:val="24"/>
          <w:szCs w:val="24"/>
        </w:rPr>
      </w:pPr>
      <w:r w:rsidRPr="00605A5E">
        <w:rPr>
          <w:sz w:val="24"/>
          <w:szCs w:val="24"/>
        </w:rPr>
        <w:t>150 g Mozzarella</w:t>
      </w:r>
    </w:p>
    <w:p w14:paraId="6D42024D" w14:textId="77777777" w:rsidR="00A139C9" w:rsidRPr="00605A5E" w:rsidRDefault="00A139C9" w:rsidP="00A139C9">
      <w:pPr>
        <w:rPr>
          <w:sz w:val="24"/>
          <w:szCs w:val="24"/>
        </w:rPr>
      </w:pPr>
      <w:r w:rsidRPr="00605A5E">
        <w:rPr>
          <w:sz w:val="24"/>
          <w:szCs w:val="24"/>
        </w:rPr>
        <w:t>1 EL Kapern</w:t>
      </w:r>
    </w:p>
    <w:p w14:paraId="185F30FF" w14:textId="77777777" w:rsidR="00A139C9" w:rsidRPr="00605A5E" w:rsidRDefault="00A139C9" w:rsidP="00A139C9">
      <w:pPr>
        <w:rPr>
          <w:sz w:val="24"/>
          <w:szCs w:val="24"/>
        </w:rPr>
      </w:pPr>
    </w:p>
    <w:p w14:paraId="16E76534" w14:textId="77777777" w:rsidR="00A139C9" w:rsidRPr="00605A5E" w:rsidRDefault="00A139C9" w:rsidP="00A139C9">
      <w:pPr>
        <w:rPr>
          <w:sz w:val="24"/>
          <w:szCs w:val="24"/>
        </w:rPr>
      </w:pPr>
      <w:r w:rsidRPr="00605A5E">
        <w:rPr>
          <w:sz w:val="24"/>
          <w:szCs w:val="24"/>
        </w:rPr>
        <w:t>Zubereitungszeit:</w:t>
      </w:r>
      <w:r w:rsidRPr="00605A5E">
        <w:rPr>
          <w:sz w:val="24"/>
          <w:szCs w:val="24"/>
        </w:rPr>
        <w:tab/>
        <w:t>1 stunde 15 Minuten plus 1-2 Stunden Marinierzeit</w:t>
      </w:r>
    </w:p>
    <w:p w14:paraId="46224911" w14:textId="77777777" w:rsidR="00A139C9" w:rsidRPr="00605A5E" w:rsidRDefault="00A139C9" w:rsidP="00B40E8C">
      <w:pPr>
        <w:pStyle w:val="ListParagraph"/>
        <w:numPr>
          <w:ilvl w:val="0"/>
          <w:numId w:val="1738"/>
        </w:numPr>
        <w:spacing w:after="120"/>
        <w:ind w:left="714" w:hanging="357"/>
        <w:contextualSpacing w:val="0"/>
        <w:jc w:val="both"/>
        <w:rPr>
          <w:sz w:val="24"/>
          <w:szCs w:val="24"/>
        </w:rPr>
      </w:pPr>
      <w:r w:rsidRPr="00605A5E">
        <w:rPr>
          <w:sz w:val="24"/>
          <w:szCs w:val="24"/>
        </w:rPr>
        <w:t>Die Putenschnitzel in je 3-4 dünne Scheibchen schneiden. Mit weißem Pfeffer einreiben. Zitrone heiß abwaschen und trocknen, die Hälfte der Schale fein abreiben und mit 5 EL Olivenöl verrühren. Die übrige Zitronenschale zum Garnieren aufheben. Die Schnitzelchen mit dem Zitronenöl bestreichen. Zugedeckt im Kühlschrank 1-2 Stunden durchziehen lassen.</w:t>
      </w:r>
    </w:p>
    <w:p w14:paraId="2C59EE77" w14:textId="77777777" w:rsidR="00A139C9" w:rsidRPr="00605A5E" w:rsidRDefault="00A139C9" w:rsidP="00B40E8C">
      <w:pPr>
        <w:pStyle w:val="ListParagraph"/>
        <w:numPr>
          <w:ilvl w:val="0"/>
          <w:numId w:val="1738"/>
        </w:numPr>
        <w:spacing w:after="120"/>
        <w:ind w:left="714" w:hanging="357"/>
        <w:contextualSpacing w:val="0"/>
        <w:jc w:val="both"/>
        <w:rPr>
          <w:sz w:val="24"/>
          <w:szCs w:val="24"/>
        </w:rPr>
      </w:pPr>
      <w:r w:rsidRPr="00605A5E">
        <w:rPr>
          <w:sz w:val="24"/>
          <w:szCs w:val="24"/>
        </w:rPr>
        <w:t>In einem Topf etwa 1 l Salzwasser aufkochen. Den Broccoli putzen: Die Röschen abtrennen, die Haut von den dicken Stielen abziehen, Stiele etwas zerkleinern. Broccoli im sprudelnd kochenden Wasser etwa 3 Minuten blanchieren. Kalt abschrecken und gut abtropfen lassen.</w:t>
      </w:r>
    </w:p>
    <w:p w14:paraId="111E042E" w14:textId="77777777" w:rsidR="00A139C9" w:rsidRPr="00605A5E" w:rsidRDefault="00A139C9" w:rsidP="00B40E8C">
      <w:pPr>
        <w:pStyle w:val="ListParagraph"/>
        <w:numPr>
          <w:ilvl w:val="0"/>
          <w:numId w:val="1738"/>
        </w:numPr>
        <w:spacing w:after="120"/>
        <w:ind w:left="714" w:hanging="357"/>
        <w:contextualSpacing w:val="0"/>
        <w:jc w:val="both"/>
        <w:rPr>
          <w:sz w:val="24"/>
          <w:szCs w:val="24"/>
        </w:rPr>
      </w:pPr>
      <w:r w:rsidRPr="00605A5E">
        <w:rPr>
          <w:sz w:val="24"/>
          <w:szCs w:val="24"/>
        </w:rPr>
        <w:t>Den Backofen auf 150 Grad vorheizen, ein Backblech mit 3 EL Olivenöl bestreichen. Die Schnitzelchen auf dem Blech verteilen, mit der abgetropften Marinade beträufeln.</w:t>
      </w:r>
    </w:p>
    <w:p w14:paraId="47930DFC" w14:textId="77777777" w:rsidR="00A139C9" w:rsidRPr="00605A5E" w:rsidRDefault="00A139C9" w:rsidP="00B40E8C">
      <w:pPr>
        <w:pStyle w:val="ListParagraph"/>
        <w:numPr>
          <w:ilvl w:val="0"/>
          <w:numId w:val="1738"/>
        </w:numPr>
        <w:spacing w:after="120"/>
        <w:ind w:left="714" w:hanging="357"/>
        <w:contextualSpacing w:val="0"/>
        <w:jc w:val="both"/>
        <w:rPr>
          <w:sz w:val="24"/>
          <w:szCs w:val="24"/>
        </w:rPr>
      </w:pPr>
      <w:r w:rsidRPr="00605A5E">
        <w:rPr>
          <w:sz w:val="24"/>
          <w:szCs w:val="24"/>
        </w:rPr>
        <w:t>Den Brokkoli zwischen den Fleischscheiben verteilen. Die Tomaten waschen, in dicke Scheiben schneiden und dabei die grünen Stängelansätze entfernen. Den Mozzarella in dünne Scheiben schneiden. Jedes Minischnitzel mit je 1 Tomatenscheibe und 1 Mozzarellascheibe belegen, mit wenig Salz und etwas grob gemahlenen Pfeffer würzen. Das Blech in den Backofen (Gas Stufe 1) schieben, Fleisch und Gemüse etwa 5 Minuten garen.</w:t>
      </w:r>
    </w:p>
    <w:p w14:paraId="6F8C5C01" w14:textId="77777777" w:rsidR="00A139C9" w:rsidRPr="00605A5E" w:rsidRDefault="00A139C9" w:rsidP="00B40E8C">
      <w:pPr>
        <w:pStyle w:val="ListParagraph"/>
        <w:numPr>
          <w:ilvl w:val="0"/>
          <w:numId w:val="1738"/>
        </w:numPr>
        <w:spacing w:after="120"/>
        <w:ind w:left="714" w:hanging="357"/>
        <w:contextualSpacing w:val="0"/>
        <w:jc w:val="both"/>
        <w:rPr>
          <w:sz w:val="24"/>
          <w:szCs w:val="24"/>
        </w:rPr>
      </w:pPr>
      <w:r w:rsidRPr="00605A5E">
        <w:rPr>
          <w:sz w:val="24"/>
          <w:szCs w:val="24"/>
        </w:rPr>
        <w:t>Etwa 4 EL Olivenöl mit 3-4 EL Zitronensaft kräftig zu einer schaumigen Sauce verquirlen, mit Salz und Pfeffer würzen, die Kapern einrühren.</w:t>
      </w:r>
    </w:p>
    <w:p w14:paraId="76B27BEF" w14:textId="77777777" w:rsidR="00A139C9" w:rsidRPr="00605A5E" w:rsidRDefault="00A139C9" w:rsidP="00B40E8C">
      <w:pPr>
        <w:pStyle w:val="ListParagraph"/>
        <w:numPr>
          <w:ilvl w:val="0"/>
          <w:numId w:val="1738"/>
        </w:numPr>
        <w:spacing w:after="120"/>
        <w:ind w:left="714" w:hanging="357"/>
        <w:contextualSpacing w:val="0"/>
        <w:jc w:val="both"/>
        <w:rPr>
          <w:sz w:val="24"/>
          <w:szCs w:val="24"/>
        </w:rPr>
      </w:pPr>
      <w:r w:rsidRPr="00605A5E">
        <w:rPr>
          <w:sz w:val="24"/>
          <w:szCs w:val="24"/>
        </w:rPr>
        <w:t>Das Blech aus dem Backofen nehmen. Den Brokkoli und die belegten Schnitzel mit der Zitronensauce beträufeln, nochmals für 5-10 Minuten in den Backofen schieben. Die übrige Zitronenschale in feinen Streifen ablösen, über das fertige Gericht streuen.</w:t>
      </w:r>
    </w:p>
    <w:p w14:paraId="38497D7B" w14:textId="77777777" w:rsidR="00A139C9" w:rsidRPr="00605A5E" w:rsidRDefault="00A139C9" w:rsidP="00A139C9">
      <w:pPr>
        <w:rPr>
          <w:sz w:val="24"/>
          <w:szCs w:val="24"/>
        </w:rPr>
      </w:pPr>
    </w:p>
    <w:p w14:paraId="765FA2AF" w14:textId="77777777" w:rsidR="00A139C9" w:rsidRPr="00605A5E" w:rsidRDefault="00A139C9" w:rsidP="00A139C9">
      <w:pPr>
        <w:ind w:left="708" w:hanging="708"/>
        <w:rPr>
          <w:sz w:val="24"/>
          <w:szCs w:val="24"/>
        </w:rPr>
      </w:pPr>
      <w:r w:rsidRPr="00605A5E">
        <w:rPr>
          <w:sz w:val="24"/>
          <w:szCs w:val="24"/>
        </w:rPr>
        <w:lastRenderedPageBreak/>
        <w:t>Info:</w:t>
      </w:r>
      <w:r w:rsidRPr="00605A5E">
        <w:rPr>
          <w:sz w:val="24"/>
          <w:szCs w:val="24"/>
        </w:rPr>
        <w:tab/>
        <w:t xml:space="preserve">Statt frischen Brokkoli abgetropfte Artischockenherzen aus der Dose/Glas zum Fleisch auf das Blech legen. </w:t>
      </w:r>
    </w:p>
    <w:p w14:paraId="4DF10CF5" w14:textId="77777777" w:rsidR="00A139C9" w:rsidRPr="00605A5E" w:rsidRDefault="00A139C9" w:rsidP="00A139C9">
      <w:pPr>
        <w:ind w:left="708"/>
        <w:rPr>
          <w:sz w:val="24"/>
          <w:szCs w:val="24"/>
        </w:rPr>
      </w:pPr>
      <w:r w:rsidRPr="00605A5E">
        <w:rPr>
          <w:sz w:val="24"/>
          <w:szCs w:val="24"/>
        </w:rPr>
        <w:t>Je länger die Schnitzel durchziehen (am besten über Nacht), desto würziger und zarter schmecken sie. Auch die Garzeit verkürzt sich durchs längere Einlegen. Daher bitte rechtzeitig prüfen, ob die Scheiben gar sind.</w:t>
      </w:r>
    </w:p>
    <w:p w14:paraId="0E8CEFBB" w14:textId="77777777" w:rsidR="00605A5E" w:rsidRDefault="00605A5E">
      <w:pPr>
        <w:rPr>
          <w:rFonts w:asciiTheme="majorHAnsi" w:eastAsiaTheme="majorEastAsia" w:hAnsiTheme="majorHAnsi" w:cstheme="majorBidi"/>
          <w:color w:val="2F5496" w:themeColor="accent1" w:themeShade="BF"/>
          <w:sz w:val="26"/>
          <w:szCs w:val="26"/>
        </w:rPr>
      </w:pPr>
      <w:r>
        <w:br w:type="page"/>
      </w:r>
    </w:p>
    <w:p w14:paraId="244F3638" w14:textId="4A648D48" w:rsidR="00A139C9" w:rsidRPr="00FC5065" w:rsidRDefault="00A139C9" w:rsidP="00A139C9">
      <w:pPr>
        <w:pStyle w:val="Heading2"/>
        <w:spacing w:after="240"/>
      </w:pPr>
      <w:r w:rsidRPr="00FC5065">
        <w:lastRenderedPageBreak/>
        <w:t>Puten-Involtini mit Sauerkraut</w:t>
      </w:r>
      <w:r>
        <w:rPr>
          <w:rStyle w:val="FootnoteReference"/>
          <w:lang w:val="en-US"/>
        </w:rPr>
        <w:footnoteReference w:id="442"/>
      </w:r>
      <w:r w:rsidRPr="00FC5065">
        <w:t xml:space="preserve"> </w:t>
      </w:r>
    </w:p>
    <w:p w14:paraId="0DDFD07F" w14:textId="77777777" w:rsidR="00A139C9" w:rsidRPr="006604C4" w:rsidRDefault="00A139C9" w:rsidP="00A139C9">
      <w:pPr>
        <w:jc w:val="both"/>
        <w:rPr>
          <w:sz w:val="24"/>
          <w:szCs w:val="24"/>
        </w:rPr>
      </w:pPr>
      <w:r w:rsidRPr="00130500">
        <w:rPr>
          <w:sz w:val="24"/>
          <w:szCs w:val="24"/>
          <w:u w:val="single"/>
        </w:rPr>
        <w:t>Zutaten</w:t>
      </w:r>
      <w:r w:rsidRPr="006604C4">
        <w:rPr>
          <w:sz w:val="24"/>
          <w:szCs w:val="24"/>
        </w:rPr>
        <w:t xml:space="preserve"> </w:t>
      </w:r>
      <w:r>
        <w:rPr>
          <w:sz w:val="24"/>
          <w:szCs w:val="24"/>
        </w:rPr>
        <w:t>(</w:t>
      </w:r>
      <w:r w:rsidRPr="006604C4">
        <w:rPr>
          <w:sz w:val="24"/>
          <w:szCs w:val="24"/>
        </w:rPr>
        <w:t>für 4 Portionen</w:t>
      </w:r>
      <w:r>
        <w:rPr>
          <w:sz w:val="24"/>
          <w:szCs w:val="24"/>
        </w:rPr>
        <w:t>):</w:t>
      </w:r>
    </w:p>
    <w:p w14:paraId="5E4E5CEB" w14:textId="77777777" w:rsidR="00A139C9" w:rsidRPr="006604C4" w:rsidRDefault="00A139C9" w:rsidP="00A139C9">
      <w:pPr>
        <w:jc w:val="both"/>
        <w:rPr>
          <w:sz w:val="24"/>
          <w:szCs w:val="24"/>
        </w:rPr>
      </w:pPr>
      <w:r w:rsidRPr="006604C4">
        <w:rPr>
          <w:sz w:val="24"/>
          <w:szCs w:val="24"/>
        </w:rPr>
        <w:t>400 g frisches Sauerkraut</w:t>
      </w:r>
    </w:p>
    <w:p w14:paraId="7F4F99D4" w14:textId="77777777" w:rsidR="00A139C9" w:rsidRPr="006604C4" w:rsidRDefault="00A139C9" w:rsidP="00A139C9">
      <w:pPr>
        <w:jc w:val="both"/>
        <w:rPr>
          <w:sz w:val="24"/>
          <w:szCs w:val="24"/>
        </w:rPr>
      </w:pPr>
      <w:r w:rsidRPr="006604C4">
        <w:rPr>
          <w:sz w:val="24"/>
          <w:szCs w:val="24"/>
        </w:rPr>
        <w:t>2 Lorbeerblätter</w:t>
      </w:r>
    </w:p>
    <w:p w14:paraId="2BCD60E3" w14:textId="77777777" w:rsidR="00A139C9" w:rsidRPr="006604C4" w:rsidRDefault="00A139C9" w:rsidP="00A139C9">
      <w:pPr>
        <w:jc w:val="both"/>
        <w:rPr>
          <w:sz w:val="24"/>
          <w:szCs w:val="24"/>
        </w:rPr>
      </w:pPr>
      <w:r w:rsidRPr="006604C4">
        <w:rPr>
          <w:sz w:val="24"/>
          <w:szCs w:val="24"/>
        </w:rPr>
        <w:t>5 Pimentkörner</w:t>
      </w:r>
    </w:p>
    <w:p w14:paraId="010ABC82" w14:textId="77777777" w:rsidR="00A139C9" w:rsidRPr="006604C4" w:rsidRDefault="00A139C9" w:rsidP="00A139C9">
      <w:pPr>
        <w:jc w:val="both"/>
        <w:rPr>
          <w:sz w:val="24"/>
          <w:szCs w:val="24"/>
        </w:rPr>
      </w:pPr>
      <w:r w:rsidRPr="006604C4">
        <w:rPr>
          <w:sz w:val="24"/>
          <w:szCs w:val="24"/>
        </w:rPr>
        <w:t>2 TL weiße Pfefferkörner</w:t>
      </w:r>
    </w:p>
    <w:p w14:paraId="13EE8B1D" w14:textId="77777777" w:rsidR="00A139C9" w:rsidRPr="006604C4" w:rsidRDefault="00A139C9" w:rsidP="00A139C9">
      <w:pPr>
        <w:jc w:val="both"/>
        <w:rPr>
          <w:sz w:val="24"/>
          <w:szCs w:val="24"/>
        </w:rPr>
      </w:pPr>
      <w:r w:rsidRPr="006604C4">
        <w:rPr>
          <w:sz w:val="24"/>
          <w:szCs w:val="24"/>
        </w:rPr>
        <w:t>175 g Schalotten</w:t>
      </w:r>
    </w:p>
    <w:p w14:paraId="415BA0BE" w14:textId="77777777" w:rsidR="00A139C9" w:rsidRPr="006604C4" w:rsidRDefault="00A139C9" w:rsidP="00A139C9">
      <w:pPr>
        <w:jc w:val="both"/>
        <w:rPr>
          <w:sz w:val="24"/>
          <w:szCs w:val="24"/>
        </w:rPr>
      </w:pPr>
      <w:r w:rsidRPr="006604C4">
        <w:rPr>
          <w:sz w:val="24"/>
          <w:szCs w:val="24"/>
        </w:rPr>
        <w:t>40 g Butter</w:t>
      </w:r>
    </w:p>
    <w:p w14:paraId="733269C2" w14:textId="77777777" w:rsidR="00A139C9" w:rsidRPr="006604C4" w:rsidRDefault="00A139C9" w:rsidP="00A139C9">
      <w:pPr>
        <w:jc w:val="both"/>
        <w:rPr>
          <w:sz w:val="24"/>
          <w:szCs w:val="24"/>
        </w:rPr>
      </w:pPr>
      <w:r w:rsidRPr="006604C4">
        <w:rPr>
          <w:sz w:val="24"/>
          <w:szCs w:val="24"/>
        </w:rPr>
        <w:t>2 EL Kastanienhonig (oder Akazienhonig)</w:t>
      </w:r>
    </w:p>
    <w:p w14:paraId="701019A1" w14:textId="77777777" w:rsidR="00A139C9" w:rsidRPr="006604C4" w:rsidRDefault="00A139C9" w:rsidP="00A139C9">
      <w:pPr>
        <w:jc w:val="both"/>
        <w:rPr>
          <w:sz w:val="24"/>
          <w:szCs w:val="24"/>
        </w:rPr>
      </w:pPr>
      <w:r w:rsidRPr="006604C4">
        <w:rPr>
          <w:sz w:val="24"/>
          <w:szCs w:val="24"/>
        </w:rPr>
        <w:t>150 ml Weißwein</w:t>
      </w:r>
    </w:p>
    <w:p w14:paraId="34B433E5" w14:textId="77777777" w:rsidR="00A139C9" w:rsidRDefault="00A139C9" w:rsidP="00A139C9">
      <w:pPr>
        <w:jc w:val="both"/>
        <w:rPr>
          <w:sz w:val="24"/>
          <w:szCs w:val="24"/>
        </w:rPr>
      </w:pPr>
      <w:r w:rsidRPr="00AA0638">
        <w:rPr>
          <w:sz w:val="24"/>
          <w:szCs w:val="24"/>
        </w:rPr>
        <w:t>Je 50 ml Orangen- u</w:t>
      </w:r>
      <w:r>
        <w:rPr>
          <w:sz w:val="24"/>
          <w:szCs w:val="24"/>
        </w:rPr>
        <w:t>nd naturtrüber Apfelsaft</w:t>
      </w:r>
    </w:p>
    <w:p w14:paraId="00379C28" w14:textId="77777777" w:rsidR="00A139C9" w:rsidRDefault="00A139C9" w:rsidP="00A139C9">
      <w:pPr>
        <w:jc w:val="both"/>
        <w:rPr>
          <w:sz w:val="24"/>
          <w:szCs w:val="24"/>
        </w:rPr>
      </w:pPr>
      <w:r>
        <w:rPr>
          <w:sz w:val="24"/>
          <w:szCs w:val="24"/>
        </w:rPr>
        <w:t>Salz, weißer Pfeffer</w:t>
      </w:r>
    </w:p>
    <w:p w14:paraId="706E5457" w14:textId="77777777" w:rsidR="00A139C9" w:rsidRDefault="00A139C9" w:rsidP="00A139C9">
      <w:pPr>
        <w:jc w:val="both"/>
        <w:rPr>
          <w:sz w:val="24"/>
          <w:szCs w:val="24"/>
        </w:rPr>
      </w:pPr>
      <w:r>
        <w:rPr>
          <w:sz w:val="24"/>
          <w:szCs w:val="24"/>
        </w:rPr>
        <w:t>2 junge Knoblauchzehen</w:t>
      </w:r>
    </w:p>
    <w:p w14:paraId="53A67515" w14:textId="77777777" w:rsidR="00A139C9" w:rsidRDefault="00A139C9" w:rsidP="00A139C9">
      <w:pPr>
        <w:jc w:val="both"/>
        <w:rPr>
          <w:sz w:val="24"/>
          <w:szCs w:val="24"/>
        </w:rPr>
      </w:pPr>
      <w:r>
        <w:rPr>
          <w:sz w:val="24"/>
          <w:szCs w:val="24"/>
        </w:rPr>
        <w:t>24 g Scheiben Tiroler Speck (ca. 250 g)</w:t>
      </w:r>
    </w:p>
    <w:p w14:paraId="33E68903" w14:textId="77777777" w:rsidR="00A139C9" w:rsidRDefault="00A139C9" w:rsidP="00A139C9">
      <w:pPr>
        <w:jc w:val="both"/>
        <w:rPr>
          <w:sz w:val="24"/>
          <w:szCs w:val="24"/>
        </w:rPr>
      </w:pPr>
      <w:r>
        <w:rPr>
          <w:sz w:val="24"/>
          <w:szCs w:val="24"/>
        </w:rPr>
        <w:t>3 Stiele Thymian</w:t>
      </w:r>
    </w:p>
    <w:p w14:paraId="2E22FE86" w14:textId="77777777" w:rsidR="00A139C9" w:rsidRDefault="00A139C9" w:rsidP="00A139C9">
      <w:pPr>
        <w:jc w:val="both"/>
        <w:rPr>
          <w:sz w:val="24"/>
          <w:szCs w:val="24"/>
        </w:rPr>
      </w:pPr>
      <w:r>
        <w:rPr>
          <w:sz w:val="24"/>
          <w:szCs w:val="24"/>
        </w:rPr>
        <w:t>200 ml heller Geflügelfond oder (geflügelbrühe)</w:t>
      </w:r>
    </w:p>
    <w:p w14:paraId="0F8B2AA2" w14:textId="77777777" w:rsidR="00A139C9" w:rsidRDefault="00A139C9" w:rsidP="00A139C9">
      <w:pPr>
        <w:jc w:val="both"/>
        <w:rPr>
          <w:sz w:val="24"/>
          <w:szCs w:val="24"/>
        </w:rPr>
      </w:pPr>
      <w:r>
        <w:rPr>
          <w:sz w:val="24"/>
          <w:szCs w:val="24"/>
        </w:rPr>
        <w:t>80 ml Sahne</w:t>
      </w:r>
    </w:p>
    <w:p w14:paraId="68EF350F" w14:textId="77777777" w:rsidR="00A139C9" w:rsidRDefault="00A139C9" w:rsidP="00A139C9">
      <w:pPr>
        <w:jc w:val="both"/>
        <w:rPr>
          <w:sz w:val="24"/>
          <w:szCs w:val="24"/>
        </w:rPr>
      </w:pPr>
      <w:r>
        <w:rPr>
          <w:sz w:val="24"/>
          <w:szCs w:val="24"/>
        </w:rPr>
        <w:t>4 Putenschnitzel (à 150 g)</w:t>
      </w:r>
    </w:p>
    <w:p w14:paraId="3BD360BC" w14:textId="77777777" w:rsidR="00A139C9" w:rsidRDefault="00A139C9" w:rsidP="00A139C9">
      <w:pPr>
        <w:jc w:val="both"/>
        <w:rPr>
          <w:sz w:val="24"/>
          <w:szCs w:val="24"/>
        </w:rPr>
      </w:pPr>
      <w:r>
        <w:rPr>
          <w:sz w:val="24"/>
          <w:szCs w:val="24"/>
        </w:rPr>
        <w:t>3 EL Olivenöl</w:t>
      </w:r>
    </w:p>
    <w:p w14:paraId="3732CF6F" w14:textId="77777777" w:rsidR="00A139C9" w:rsidRDefault="00A139C9" w:rsidP="00A139C9">
      <w:pPr>
        <w:jc w:val="both"/>
        <w:rPr>
          <w:sz w:val="24"/>
          <w:szCs w:val="24"/>
        </w:rPr>
      </w:pPr>
    </w:p>
    <w:p w14:paraId="334CA593" w14:textId="77777777" w:rsidR="00A139C9" w:rsidRDefault="00A139C9" w:rsidP="00A139C9">
      <w:pPr>
        <w:jc w:val="both"/>
        <w:rPr>
          <w:sz w:val="24"/>
          <w:szCs w:val="24"/>
        </w:rPr>
      </w:pPr>
      <w:r>
        <w:rPr>
          <w:sz w:val="24"/>
          <w:szCs w:val="24"/>
        </w:rPr>
        <w:t>Zubereitungszeit: 50 Minuten plus Garzeit</w:t>
      </w:r>
    </w:p>
    <w:p w14:paraId="1E78C07C" w14:textId="77777777" w:rsidR="00A139C9" w:rsidRPr="00AA0638" w:rsidRDefault="00A139C9" w:rsidP="00B40E8C">
      <w:pPr>
        <w:pStyle w:val="ListParagraph"/>
        <w:numPr>
          <w:ilvl w:val="0"/>
          <w:numId w:val="665"/>
        </w:numPr>
        <w:spacing w:after="120"/>
        <w:ind w:left="714" w:hanging="357"/>
        <w:contextualSpacing w:val="0"/>
        <w:jc w:val="both"/>
        <w:rPr>
          <w:sz w:val="24"/>
          <w:szCs w:val="24"/>
        </w:rPr>
      </w:pPr>
      <w:r w:rsidRPr="00AA0638">
        <w:rPr>
          <w:sz w:val="24"/>
          <w:szCs w:val="24"/>
        </w:rPr>
        <w:t>Sauerkraut zerzupfen. Lorbeer, Piment und 1 TL Pfefferkörner in 1 Teefilter füllen und verschließen. 5 g Schalotten würfeln, in 20 g Butter andünsten. Honig und Gewürze im Teefilter dazugeben, Sauerkraut einrühren. Mit 50 ml Weißwein, Orangen- und Apfelsaft, Salz und Pfeffer in einem Topf ca. 1,5 Stunden garen. Gewürze entfernen.</w:t>
      </w:r>
    </w:p>
    <w:p w14:paraId="197D24D9" w14:textId="77777777" w:rsidR="00A139C9" w:rsidRPr="00AA0638" w:rsidRDefault="00A139C9" w:rsidP="00B40E8C">
      <w:pPr>
        <w:pStyle w:val="ListParagraph"/>
        <w:numPr>
          <w:ilvl w:val="0"/>
          <w:numId w:val="665"/>
        </w:numPr>
        <w:spacing w:after="120"/>
        <w:ind w:left="714" w:hanging="357"/>
        <w:contextualSpacing w:val="0"/>
        <w:jc w:val="both"/>
        <w:rPr>
          <w:sz w:val="24"/>
          <w:szCs w:val="24"/>
        </w:rPr>
      </w:pPr>
      <w:r w:rsidRPr="00AA0638">
        <w:rPr>
          <w:sz w:val="24"/>
          <w:szCs w:val="24"/>
        </w:rPr>
        <w:t>75 g Schalotten und Knoblauch fein würfeln. 4 Scheiben Speck fein würfeln. Schalotten, Knoblauch und Speck ca. 3 Minuten braten. Mit Salz, Pfeffer und den Blättchen von 1 Zweig Thymian würzen.</w:t>
      </w:r>
    </w:p>
    <w:p w14:paraId="70FB5D77" w14:textId="77777777" w:rsidR="00A139C9" w:rsidRPr="00AA0638" w:rsidRDefault="00A139C9" w:rsidP="00B40E8C">
      <w:pPr>
        <w:pStyle w:val="ListParagraph"/>
        <w:numPr>
          <w:ilvl w:val="0"/>
          <w:numId w:val="665"/>
        </w:numPr>
        <w:spacing w:after="120"/>
        <w:ind w:left="714" w:hanging="357"/>
        <w:contextualSpacing w:val="0"/>
        <w:jc w:val="both"/>
        <w:rPr>
          <w:sz w:val="24"/>
          <w:szCs w:val="24"/>
        </w:rPr>
      </w:pPr>
      <w:r w:rsidRPr="00AA0638">
        <w:rPr>
          <w:sz w:val="24"/>
          <w:szCs w:val="24"/>
        </w:rPr>
        <w:t>Restliche Pfefferkörner zerstoßen, restliche Schalotten fein würfeln, in der restlichen Butter andünsten. Mit 100 ml Wein, Fond, Salz und 50 ml Sahne um ein Drittel einkochen.</w:t>
      </w:r>
    </w:p>
    <w:p w14:paraId="763D86C1" w14:textId="77777777" w:rsidR="00A139C9" w:rsidRDefault="00A139C9" w:rsidP="00B40E8C">
      <w:pPr>
        <w:pStyle w:val="ListParagraph"/>
        <w:numPr>
          <w:ilvl w:val="0"/>
          <w:numId w:val="665"/>
        </w:numPr>
        <w:spacing w:after="120"/>
        <w:ind w:left="714" w:hanging="357"/>
        <w:contextualSpacing w:val="0"/>
        <w:jc w:val="both"/>
        <w:rPr>
          <w:sz w:val="24"/>
          <w:szCs w:val="24"/>
        </w:rPr>
      </w:pPr>
      <w:r w:rsidRPr="00AA0638">
        <w:rPr>
          <w:sz w:val="24"/>
          <w:szCs w:val="24"/>
        </w:rPr>
        <w:lastRenderedPageBreak/>
        <w:t>Putenbrust zwischen 2 Lagen Klarsichtfolien zu 1 cm dicken Stücken flachklopfen, mit Salz und Pfeffer würzen. Speckmischung darauflegen und aufrollen. Je 5 Speckscheiben überlappend nebeneinanderlegen. Je 1 Putenrolle mit dem Speck umwickeln und mit Küchengarn binden. Involtini im heißen Öl mit restlichem Thymian ca. 10 Minuten braten. 5 Minuten ruhen lassen. Soße erhitzen, Restliche Sahne leicht schlagen, zugeben und mit einem Pürierstab aufschäumen. Involtini in Schieben geschnitten anrichten</w:t>
      </w:r>
      <w:r>
        <w:rPr>
          <w:sz w:val="24"/>
          <w:szCs w:val="24"/>
        </w:rPr>
        <w:t>.</w:t>
      </w:r>
    </w:p>
    <w:p w14:paraId="316782F0" w14:textId="77777777" w:rsidR="00A139C9" w:rsidRDefault="00A139C9" w:rsidP="00A139C9">
      <w:pPr>
        <w:rPr>
          <w:sz w:val="24"/>
          <w:szCs w:val="24"/>
        </w:rPr>
      </w:pPr>
      <w:r>
        <w:rPr>
          <w:sz w:val="24"/>
          <w:szCs w:val="24"/>
        </w:rPr>
        <w:br w:type="page"/>
      </w:r>
    </w:p>
    <w:p w14:paraId="6B170F85" w14:textId="77777777" w:rsidR="00A139C9" w:rsidRDefault="00A139C9" w:rsidP="00A139C9">
      <w:pPr>
        <w:pStyle w:val="Heading2"/>
        <w:spacing w:after="240"/>
      </w:pPr>
      <w:r>
        <w:lastRenderedPageBreak/>
        <w:t>Tagliatelle mit Poularde und Steinpilzen</w:t>
      </w:r>
      <w:r>
        <w:rPr>
          <w:rStyle w:val="FootnoteReference"/>
        </w:rPr>
        <w:footnoteReference w:id="443"/>
      </w:r>
      <w:r>
        <w:t xml:space="preserve"> </w:t>
      </w:r>
    </w:p>
    <w:p w14:paraId="6EBB5574" w14:textId="77777777" w:rsidR="00A139C9" w:rsidRDefault="00A139C9" w:rsidP="00A139C9">
      <w:pPr>
        <w:jc w:val="both"/>
        <w:rPr>
          <w:sz w:val="24"/>
          <w:szCs w:val="24"/>
        </w:rPr>
      </w:pPr>
      <w:r w:rsidRPr="00130500">
        <w:rPr>
          <w:sz w:val="24"/>
          <w:szCs w:val="24"/>
          <w:u w:val="single"/>
        </w:rPr>
        <w:t>Zutaten</w:t>
      </w:r>
      <w:r>
        <w:rPr>
          <w:sz w:val="24"/>
          <w:szCs w:val="24"/>
        </w:rPr>
        <w:t xml:space="preserve"> (für 4 Portionen)</w:t>
      </w:r>
    </w:p>
    <w:p w14:paraId="23CA31F6" w14:textId="77777777" w:rsidR="00A139C9" w:rsidRDefault="00A139C9" w:rsidP="00A139C9">
      <w:pPr>
        <w:jc w:val="both"/>
        <w:rPr>
          <w:sz w:val="24"/>
          <w:szCs w:val="24"/>
        </w:rPr>
      </w:pPr>
      <w:r>
        <w:rPr>
          <w:sz w:val="24"/>
          <w:szCs w:val="24"/>
        </w:rPr>
        <w:t>1 Maispoularde (ca. 1,5 kg vom Metzger in 4 Stücke teilen lassen)</w:t>
      </w:r>
    </w:p>
    <w:p w14:paraId="1EEB76B9" w14:textId="77777777" w:rsidR="00A139C9" w:rsidRDefault="00A139C9" w:rsidP="00A139C9">
      <w:pPr>
        <w:jc w:val="both"/>
        <w:rPr>
          <w:sz w:val="24"/>
          <w:szCs w:val="24"/>
        </w:rPr>
      </w:pPr>
      <w:r>
        <w:rPr>
          <w:sz w:val="24"/>
          <w:szCs w:val="24"/>
        </w:rPr>
        <w:t>Meersalz, schwarzer Pfeffer</w:t>
      </w:r>
    </w:p>
    <w:p w14:paraId="4A364E34" w14:textId="77777777" w:rsidR="00A139C9" w:rsidRDefault="00A139C9" w:rsidP="00A139C9">
      <w:pPr>
        <w:jc w:val="both"/>
        <w:rPr>
          <w:sz w:val="24"/>
          <w:szCs w:val="24"/>
        </w:rPr>
      </w:pPr>
      <w:r>
        <w:rPr>
          <w:sz w:val="24"/>
          <w:szCs w:val="24"/>
        </w:rPr>
        <w:t>1 kg Gänseschmalz</w:t>
      </w:r>
    </w:p>
    <w:p w14:paraId="2063072C" w14:textId="77777777" w:rsidR="00A139C9" w:rsidRDefault="00A139C9" w:rsidP="00A139C9">
      <w:pPr>
        <w:jc w:val="both"/>
        <w:rPr>
          <w:sz w:val="24"/>
          <w:szCs w:val="24"/>
        </w:rPr>
      </w:pPr>
      <w:r>
        <w:rPr>
          <w:sz w:val="24"/>
          <w:szCs w:val="24"/>
        </w:rPr>
        <w:t>1 Knoblauchknolle (halbiert)</w:t>
      </w:r>
    </w:p>
    <w:p w14:paraId="1216D424" w14:textId="77777777" w:rsidR="00A139C9" w:rsidRDefault="00A139C9" w:rsidP="00A139C9">
      <w:pPr>
        <w:jc w:val="both"/>
        <w:rPr>
          <w:sz w:val="24"/>
          <w:szCs w:val="24"/>
        </w:rPr>
      </w:pPr>
      <w:r>
        <w:rPr>
          <w:sz w:val="24"/>
          <w:szCs w:val="24"/>
        </w:rPr>
        <w:t>2 Zweige Rosmarin</w:t>
      </w:r>
    </w:p>
    <w:p w14:paraId="10D5228D" w14:textId="77777777" w:rsidR="00A139C9" w:rsidRDefault="00A139C9" w:rsidP="00A139C9">
      <w:pPr>
        <w:jc w:val="both"/>
        <w:rPr>
          <w:sz w:val="24"/>
          <w:szCs w:val="24"/>
        </w:rPr>
      </w:pPr>
      <w:r>
        <w:rPr>
          <w:sz w:val="24"/>
          <w:szCs w:val="24"/>
        </w:rPr>
        <w:t>2 Stiele Thymian</w:t>
      </w:r>
    </w:p>
    <w:p w14:paraId="5B9B3AE9" w14:textId="77777777" w:rsidR="00A139C9" w:rsidRDefault="00A139C9" w:rsidP="00A139C9">
      <w:pPr>
        <w:jc w:val="both"/>
        <w:rPr>
          <w:sz w:val="24"/>
          <w:szCs w:val="24"/>
        </w:rPr>
      </w:pPr>
      <w:r>
        <w:rPr>
          <w:sz w:val="24"/>
          <w:szCs w:val="24"/>
        </w:rPr>
        <w:t>300 g Steinpilze (oder Champignons)</w:t>
      </w:r>
    </w:p>
    <w:p w14:paraId="6D2FE59E" w14:textId="77777777" w:rsidR="00A139C9" w:rsidRDefault="00A139C9" w:rsidP="00A139C9">
      <w:pPr>
        <w:jc w:val="both"/>
        <w:rPr>
          <w:sz w:val="24"/>
          <w:szCs w:val="24"/>
        </w:rPr>
      </w:pPr>
      <w:r>
        <w:rPr>
          <w:sz w:val="24"/>
          <w:szCs w:val="24"/>
        </w:rPr>
        <w:t>400 g Tagliatelle</w:t>
      </w:r>
    </w:p>
    <w:p w14:paraId="6188CA98" w14:textId="77777777" w:rsidR="00A139C9" w:rsidRDefault="00A139C9" w:rsidP="00A139C9">
      <w:pPr>
        <w:jc w:val="both"/>
        <w:rPr>
          <w:sz w:val="24"/>
          <w:szCs w:val="24"/>
        </w:rPr>
      </w:pPr>
      <w:r>
        <w:rPr>
          <w:sz w:val="24"/>
          <w:szCs w:val="24"/>
        </w:rPr>
        <w:t>40 g Butter</w:t>
      </w:r>
    </w:p>
    <w:p w14:paraId="57D10E25" w14:textId="77777777" w:rsidR="00A139C9" w:rsidRDefault="00A139C9" w:rsidP="00A139C9">
      <w:pPr>
        <w:jc w:val="both"/>
        <w:rPr>
          <w:sz w:val="24"/>
          <w:szCs w:val="24"/>
        </w:rPr>
      </w:pPr>
      <w:r>
        <w:rPr>
          <w:sz w:val="24"/>
          <w:szCs w:val="24"/>
        </w:rPr>
        <w:t>150 ml Geflügelfond</w:t>
      </w:r>
    </w:p>
    <w:p w14:paraId="0A1894FC" w14:textId="77777777" w:rsidR="00A139C9" w:rsidRDefault="00A139C9" w:rsidP="00A139C9">
      <w:pPr>
        <w:jc w:val="both"/>
        <w:rPr>
          <w:sz w:val="24"/>
          <w:szCs w:val="24"/>
        </w:rPr>
      </w:pPr>
      <w:r>
        <w:rPr>
          <w:sz w:val="24"/>
          <w:szCs w:val="24"/>
        </w:rPr>
        <w:t>2 – 3 Stiele glatte Petersilie (fein gehackt)</w:t>
      </w:r>
    </w:p>
    <w:p w14:paraId="6C183E78" w14:textId="77777777" w:rsidR="00A139C9" w:rsidRDefault="00A139C9" w:rsidP="00A139C9">
      <w:pPr>
        <w:jc w:val="both"/>
        <w:rPr>
          <w:sz w:val="24"/>
          <w:szCs w:val="24"/>
        </w:rPr>
      </w:pPr>
      <w:r>
        <w:rPr>
          <w:sz w:val="24"/>
          <w:szCs w:val="24"/>
        </w:rPr>
        <w:t>40 g Parmesan</w:t>
      </w:r>
    </w:p>
    <w:p w14:paraId="792160E6" w14:textId="77777777" w:rsidR="00A139C9" w:rsidRDefault="00A139C9" w:rsidP="00A139C9">
      <w:pPr>
        <w:jc w:val="both"/>
        <w:rPr>
          <w:sz w:val="24"/>
          <w:szCs w:val="24"/>
        </w:rPr>
      </w:pPr>
    </w:p>
    <w:p w14:paraId="108F598F" w14:textId="77777777" w:rsidR="00A139C9" w:rsidRDefault="00A139C9" w:rsidP="00A139C9">
      <w:pPr>
        <w:jc w:val="both"/>
        <w:rPr>
          <w:sz w:val="24"/>
          <w:szCs w:val="24"/>
        </w:rPr>
      </w:pPr>
      <w:r>
        <w:rPr>
          <w:sz w:val="24"/>
          <w:szCs w:val="24"/>
        </w:rPr>
        <w:t>Zubereitungszeit: 1 Stunde plus Garzeit</w:t>
      </w:r>
    </w:p>
    <w:p w14:paraId="666B7C1E" w14:textId="77777777" w:rsidR="00A139C9" w:rsidRPr="008C21CE" w:rsidRDefault="00A139C9" w:rsidP="00B40E8C">
      <w:pPr>
        <w:pStyle w:val="ListParagraph"/>
        <w:numPr>
          <w:ilvl w:val="0"/>
          <w:numId w:val="666"/>
        </w:numPr>
        <w:spacing w:after="120"/>
        <w:ind w:left="714" w:hanging="357"/>
        <w:contextualSpacing w:val="0"/>
        <w:jc w:val="both"/>
        <w:rPr>
          <w:sz w:val="24"/>
          <w:szCs w:val="24"/>
        </w:rPr>
      </w:pPr>
      <w:r w:rsidRPr="008C21CE">
        <w:rPr>
          <w:sz w:val="24"/>
          <w:szCs w:val="24"/>
        </w:rPr>
        <w:t>Ofen auf 80 Grad (keine Umluft) vorheizen. Die Poulardenkeulen mit Salz und Pfeffer würzen und in 1 EL Schmalz anbraten. In einem ofenfesten Bräter Knoblauch mit 1 Rosmarinzweig, 1 Thymianstiel und restlichem Schmalz (bis auf 1 EL) erhitzen. Keulen zugeben, sie sollten mit dem Gänseschmalz bedeckt sein.</w:t>
      </w:r>
    </w:p>
    <w:p w14:paraId="44857B71" w14:textId="77777777" w:rsidR="00A139C9" w:rsidRPr="008C21CE" w:rsidRDefault="00A139C9" w:rsidP="00B40E8C">
      <w:pPr>
        <w:pStyle w:val="ListParagraph"/>
        <w:numPr>
          <w:ilvl w:val="0"/>
          <w:numId w:val="666"/>
        </w:numPr>
        <w:spacing w:after="120"/>
        <w:ind w:left="714" w:hanging="357"/>
        <w:contextualSpacing w:val="0"/>
        <w:jc w:val="both"/>
        <w:rPr>
          <w:sz w:val="24"/>
          <w:szCs w:val="24"/>
        </w:rPr>
      </w:pPr>
      <w:r w:rsidRPr="008C21CE">
        <w:rPr>
          <w:sz w:val="24"/>
          <w:szCs w:val="24"/>
        </w:rPr>
        <w:t>Keulen im Backofen auf der untersten Schiene im offenen Bräter ca. 4 Stunden garen. Nach 2 Stunden einmal wenden. Aus dem Schmalz nehmen. Haut und Knochen entfernen, Fleisch in kleine Stücke zupfen.</w:t>
      </w:r>
    </w:p>
    <w:p w14:paraId="4FDD7125" w14:textId="77777777" w:rsidR="00A139C9" w:rsidRPr="008C21CE" w:rsidRDefault="00A139C9" w:rsidP="00B40E8C">
      <w:pPr>
        <w:pStyle w:val="ListParagraph"/>
        <w:numPr>
          <w:ilvl w:val="0"/>
          <w:numId w:val="666"/>
        </w:numPr>
        <w:spacing w:after="120"/>
        <w:ind w:left="714" w:hanging="357"/>
        <w:contextualSpacing w:val="0"/>
        <w:jc w:val="both"/>
        <w:rPr>
          <w:sz w:val="24"/>
          <w:szCs w:val="24"/>
        </w:rPr>
      </w:pPr>
      <w:r w:rsidRPr="008C21CE">
        <w:rPr>
          <w:sz w:val="24"/>
          <w:szCs w:val="24"/>
        </w:rPr>
        <w:t>Pilze putzen und je nach Größe halbieren oder in Scheiben schneiden. Das Brustfleisch mit Salz und Pfeffer würzen und im restlichen Schmalz auf der Hautseite anbraten. Einmal wenden und mit dem restlichen Rosmarin und Thymian 10 – 12 Minuten braten.</w:t>
      </w:r>
    </w:p>
    <w:p w14:paraId="7D4A8323" w14:textId="77777777" w:rsidR="00A139C9" w:rsidRPr="008C21CE" w:rsidRDefault="00A139C9" w:rsidP="00B40E8C">
      <w:pPr>
        <w:pStyle w:val="ListParagraph"/>
        <w:numPr>
          <w:ilvl w:val="0"/>
          <w:numId w:val="666"/>
        </w:numPr>
        <w:spacing w:after="120"/>
        <w:ind w:left="714" w:hanging="357"/>
        <w:contextualSpacing w:val="0"/>
        <w:jc w:val="both"/>
        <w:rPr>
          <w:sz w:val="24"/>
          <w:szCs w:val="24"/>
        </w:rPr>
      </w:pPr>
      <w:r w:rsidRPr="008C21CE">
        <w:rPr>
          <w:sz w:val="24"/>
          <w:szCs w:val="24"/>
        </w:rPr>
        <w:t>Tagliatelle i</w:t>
      </w:r>
      <w:r>
        <w:rPr>
          <w:sz w:val="24"/>
          <w:szCs w:val="24"/>
        </w:rPr>
        <w:t xml:space="preserve">n </w:t>
      </w:r>
      <w:r w:rsidRPr="008C21CE">
        <w:rPr>
          <w:sz w:val="24"/>
          <w:szCs w:val="24"/>
        </w:rPr>
        <w:t>Salzwasser bissfest garen. Pilze in Butter anbraten, mit Salz und Pfeffer würzen. Mit Fond ablöschen und auf die Hälfte einkochen lassen Keulenfleisch und Tagliatelle zugeben, mit Salz und Pfeffer würzen. Petersilie untermischen. Parmesan fein hobeln. Poulardenbrüste in Scheiben schneiden. Auf den Tagliatelle anrichten und mit Parmesan bestreuen.</w:t>
      </w:r>
    </w:p>
    <w:p w14:paraId="6C1761A3" w14:textId="77777777" w:rsidR="00025D45" w:rsidRDefault="00025D45" w:rsidP="00025D45">
      <w:pPr>
        <w:pStyle w:val="Heading2"/>
        <w:spacing w:after="240"/>
      </w:pPr>
      <w:r>
        <w:lastRenderedPageBreak/>
        <w:t>Huhn mit Zitrone, Petersilie und Orecchiette</w:t>
      </w:r>
      <w:r>
        <w:rPr>
          <w:rStyle w:val="FootnoteReference"/>
        </w:rPr>
        <w:footnoteReference w:id="444"/>
      </w:r>
      <w:r>
        <w:t xml:space="preserve"> </w:t>
      </w:r>
    </w:p>
    <w:p w14:paraId="58099F2D" w14:textId="77777777" w:rsidR="00025D45" w:rsidRDefault="00025D45" w:rsidP="00025D45">
      <w:pPr>
        <w:jc w:val="both"/>
        <w:rPr>
          <w:sz w:val="24"/>
          <w:szCs w:val="24"/>
        </w:rPr>
      </w:pPr>
      <w:r w:rsidRPr="00A00942">
        <w:rPr>
          <w:sz w:val="24"/>
          <w:szCs w:val="24"/>
          <w:u w:val="single"/>
        </w:rPr>
        <w:t>Zutaten</w:t>
      </w:r>
      <w:r>
        <w:rPr>
          <w:sz w:val="24"/>
          <w:szCs w:val="24"/>
        </w:rPr>
        <w:t xml:space="preserve"> (für 4 Portionen):</w:t>
      </w:r>
    </w:p>
    <w:p w14:paraId="042C7005" w14:textId="77777777" w:rsidR="00025D45" w:rsidRDefault="00025D45" w:rsidP="00025D45">
      <w:pPr>
        <w:jc w:val="both"/>
        <w:rPr>
          <w:sz w:val="24"/>
          <w:szCs w:val="24"/>
        </w:rPr>
      </w:pPr>
      <w:r>
        <w:rPr>
          <w:sz w:val="24"/>
          <w:szCs w:val="24"/>
        </w:rPr>
        <w:t>380 g Orecchiette</w:t>
      </w:r>
    </w:p>
    <w:p w14:paraId="37D22E28" w14:textId="77777777" w:rsidR="00025D45" w:rsidRDefault="00025D45" w:rsidP="00025D45">
      <w:pPr>
        <w:jc w:val="both"/>
        <w:rPr>
          <w:sz w:val="24"/>
          <w:szCs w:val="24"/>
        </w:rPr>
      </w:pPr>
      <w:r>
        <w:rPr>
          <w:sz w:val="24"/>
          <w:szCs w:val="24"/>
        </w:rPr>
        <w:t>1 EL Öl</w:t>
      </w:r>
    </w:p>
    <w:p w14:paraId="1541932B" w14:textId="77777777" w:rsidR="00025D45" w:rsidRDefault="00025D45" w:rsidP="00025D45">
      <w:pPr>
        <w:jc w:val="both"/>
        <w:rPr>
          <w:sz w:val="24"/>
          <w:szCs w:val="24"/>
        </w:rPr>
      </w:pPr>
      <w:r>
        <w:rPr>
          <w:sz w:val="24"/>
          <w:szCs w:val="24"/>
        </w:rPr>
        <w:t>60 g Butter</w:t>
      </w:r>
    </w:p>
    <w:p w14:paraId="0FB79BE9" w14:textId="77777777" w:rsidR="00025D45" w:rsidRDefault="00025D45" w:rsidP="00025D45">
      <w:pPr>
        <w:jc w:val="both"/>
        <w:rPr>
          <w:sz w:val="24"/>
          <w:szCs w:val="24"/>
        </w:rPr>
      </w:pPr>
      <w:r>
        <w:rPr>
          <w:sz w:val="24"/>
          <w:szCs w:val="24"/>
        </w:rPr>
        <w:t>4 kleine Hühnerbrustfilets</w:t>
      </w:r>
    </w:p>
    <w:p w14:paraId="11E4F178" w14:textId="77777777" w:rsidR="00025D45" w:rsidRDefault="00025D45" w:rsidP="00025D45">
      <w:pPr>
        <w:jc w:val="both"/>
        <w:rPr>
          <w:sz w:val="24"/>
          <w:szCs w:val="24"/>
        </w:rPr>
      </w:pPr>
      <w:r>
        <w:rPr>
          <w:sz w:val="24"/>
          <w:szCs w:val="24"/>
        </w:rPr>
        <w:t>80 ml Zitronensaft</w:t>
      </w:r>
    </w:p>
    <w:p w14:paraId="1710486F" w14:textId="77777777" w:rsidR="00025D45" w:rsidRDefault="00025D45" w:rsidP="00025D45">
      <w:pPr>
        <w:jc w:val="both"/>
        <w:rPr>
          <w:sz w:val="24"/>
          <w:szCs w:val="24"/>
        </w:rPr>
      </w:pPr>
      <w:r>
        <w:rPr>
          <w:sz w:val="24"/>
          <w:szCs w:val="24"/>
        </w:rPr>
        <w:t>20 g frische glatte Petersilie, feingehackt</w:t>
      </w:r>
    </w:p>
    <w:p w14:paraId="66B79ADF" w14:textId="77777777" w:rsidR="00025D45" w:rsidRDefault="00025D45" w:rsidP="00025D45">
      <w:pPr>
        <w:jc w:val="both"/>
        <w:rPr>
          <w:sz w:val="24"/>
          <w:szCs w:val="24"/>
        </w:rPr>
      </w:pPr>
      <w:r>
        <w:rPr>
          <w:sz w:val="24"/>
          <w:szCs w:val="24"/>
        </w:rPr>
        <w:t>Zitronenscheiben als Garnierung</w:t>
      </w:r>
    </w:p>
    <w:p w14:paraId="2CBD40F8" w14:textId="77777777" w:rsidR="00025D45" w:rsidRDefault="00025D45" w:rsidP="00025D45">
      <w:pPr>
        <w:jc w:val="both"/>
        <w:rPr>
          <w:sz w:val="24"/>
          <w:szCs w:val="24"/>
        </w:rPr>
      </w:pPr>
    </w:p>
    <w:p w14:paraId="73722968" w14:textId="77777777" w:rsidR="00025D45" w:rsidRDefault="00025D45" w:rsidP="00025D45">
      <w:pPr>
        <w:jc w:val="both"/>
        <w:rPr>
          <w:sz w:val="24"/>
          <w:szCs w:val="24"/>
        </w:rPr>
      </w:pPr>
      <w:r>
        <w:rPr>
          <w:sz w:val="24"/>
          <w:szCs w:val="24"/>
        </w:rPr>
        <w:t>Zubereitungszeit: 30 Minuten</w:t>
      </w:r>
    </w:p>
    <w:p w14:paraId="7DAB6746" w14:textId="77777777" w:rsidR="00025D45" w:rsidRPr="001D3D30" w:rsidRDefault="00025D45" w:rsidP="00B40E8C">
      <w:pPr>
        <w:pStyle w:val="ListParagraph"/>
        <w:numPr>
          <w:ilvl w:val="0"/>
          <w:numId w:val="463"/>
        </w:numPr>
        <w:spacing w:after="120"/>
        <w:ind w:left="714" w:hanging="357"/>
        <w:contextualSpacing w:val="0"/>
        <w:jc w:val="both"/>
        <w:rPr>
          <w:sz w:val="24"/>
          <w:szCs w:val="24"/>
        </w:rPr>
      </w:pPr>
      <w:r w:rsidRPr="001D3D30">
        <w:rPr>
          <w:sz w:val="24"/>
          <w:szCs w:val="24"/>
        </w:rPr>
        <w:t>Die Pasta al dente kochen.</w:t>
      </w:r>
    </w:p>
    <w:p w14:paraId="33A5E93C" w14:textId="77777777" w:rsidR="00025D45" w:rsidRPr="001D3D30" w:rsidRDefault="00025D45" w:rsidP="00B40E8C">
      <w:pPr>
        <w:pStyle w:val="ListParagraph"/>
        <w:numPr>
          <w:ilvl w:val="0"/>
          <w:numId w:val="463"/>
        </w:numPr>
        <w:spacing w:after="120"/>
        <w:ind w:left="714" w:hanging="357"/>
        <w:contextualSpacing w:val="0"/>
        <w:jc w:val="both"/>
        <w:rPr>
          <w:sz w:val="24"/>
          <w:szCs w:val="24"/>
        </w:rPr>
      </w:pPr>
      <w:r w:rsidRPr="001D3D30">
        <w:rPr>
          <w:sz w:val="24"/>
          <w:szCs w:val="24"/>
        </w:rPr>
        <w:t>Gleichzeitig das Öl und die Hälfte der Butter in einer großen gusseisernen Pfanne erhitzen. Die Hühnchenfilets auf jeder Seite 2 Minuten anbraten. Beiseitestellen. Den Zitronensaft, die Petersilie und die restliche Butter in der Pfanne mengen und die Filets wieder in den Sud geben. Bei niedriger Hitze 3 – 4 Minuten gar köcheln lassen, einmal wenden. Mit Salz und schwarzem Pfeffer aus der Mühle würzen.</w:t>
      </w:r>
    </w:p>
    <w:p w14:paraId="7EF15F8F" w14:textId="77777777" w:rsidR="00025D45" w:rsidRDefault="00025D45" w:rsidP="00B40E8C">
      <w:pPr>
        <w:pStyle w:val="ListParagraph"/>
        <w:numPr>
          <w:ilvl w:val="0"/>
          <w:numId w:val="463"/>
        </w:numPr>
        <w:spacing w:after="120"/>
        <w:ind w:left="714" w:hanging="357"/>
        <w:contextualSpacing w:val="0"/>
        <w:jc w:val="both"/>
        <w:rPr>
          <w:sz w:val="24"/>
          <w:szCs w:val="24"/>
        </w:rPr>
      </w:pPr>
      <w:r w:rsidRPr="001D3D30">
        <w:rPr>
          <w:sz w:val="24"/>
          <w:szCs w:val="24"/>
        </w:rPr>
        <w:t>Die Pasta auf den Teller verteilen und auf jeden 1 Filet geben. Mit Zitronenscheiben und frischer Petersilie garnieren.</w:t>
      </w:r>
    </w:p>
    <w:p w14:paraId="0CEBFD12" w14:textId="77777777" w:rsidR="00025D45" w:rsidRDefault="00025D45" w:rsidP="00025D45">
      <w:pPr>
        <w:rPr>
          <w:sz w:val="24"/>
          <w:szCs w:val="24"/>
        </w:rPr>
      </w:pPr>
      <w:r>
        <w:rPr>
          <w:sz w:val="24"/>
          <w:szCs w:val="24"/>
        </w:rPr>
        <w:br w:type="page"/>
      </w:r>
    </w:p>
    <w:p w14:paraId="5458426D" w14:textId="77777777" w:rsidR="00025D45" w:rsidRDefault="00025D45" w:rsidP="00025D45">
      <w:pPr>
        <w:pStyle w:val="Heading2"/>
        <w:spacing w:after="240"/>
      </w:pPr>
      <w:r>
        <w:lastRenderedPageBreak/>
        <w:t>Pasta mit Pesto und Hähnchen</w:t>
      </w:r>
      <w:r>
        <w:rPr>
          <w:rStyle w:val="FootnoteReference"/>
        </w:rPr>
        <w:footnoteReference w:id="445"/>
      </w:r>
      <w:r>
        <w:t xml:space="preserve"> </w:t>
      </w:r>
    </w:p>
    <w:p w14:paraId="58F933DA" w14:textId="77777777" w:rsidR="00025D45" w:rsidRDefault="00025D45" w:rsidP="00025D45">
      <w:pPr>
        <w:jc w:val="both"/>
        <w:rPr>
          <w:sz w:val="24"/>
          <w:szCs w:val="24"/>
        </w:rPr>
      </w:pPr>
      <w:r w:rsidRPr="00427E72">
        <w:rPr>
          <w:sz w:val="24"/>
          <w:szCs w:val="24"/>
          <w:u w:val="single"/>
        </w:rPr>
        <w:t>Zutaten</w:t>
      </w:r>
      <w:r>
        <w:rPr>
          <w:sz w:val="24"/>
          <w:szCs w:val="24"/>
        </w:rPr>
        <w:t xml:space="preserve"> (für 4 Portionen):</w:t>
      </w:r>
    </w:p>
    <w:p w14:paraId="6B470D61" w14:textId="77777777" w:rsidR="00025D45" w:rsidRDefault="00025D45" w:rsidP="00025D45">
      <w:pPr>
        <w:jc w:val="both"/>
        <w:rPr>
          <w:sz w:val="24"/>
          <w:szCs w:val="24"/>
        </w:rPr>
      </w:pPr>
      <w:r>
        <w:rPr>
          <w:sz w:val="24"/>
          <w:szCs w:val="24"/>
        </w:rPr>
        <w:t>250 g Fusilli oder Penne</w:t>
      </w:r>
    </w:p>
    <w:p w14:paraId="1FD9449E" w14:textId="77777777" w:rsidR="00025D45" w:rsidRDefault="00025D45" w:rsidP="00025D45">
      <w:pPr>
        <w:jc w:val="both"/>
        <w:rPr>
          <w:sz w:val="24"/>
          <w:szCs w:val="24"/>
        </w:rPr>
      </w:pPr>
      <w:r>
        <w:rPr>
          <w:sz w:val="24"/>
          <w:szCs w:val="24"/>
        </w:rPr>
        <w:t>1 kleines Grillhähnchen</w:t>
      </w:r>
    </w:p>
    <w:p w14:paraId="6D2A16F8" w14:textId="77777777" w:rsidR="00025D45" w:rsidRDefault="00025D45" w:rsidP="00025D45">
      <w:pPr>
        <w:jc w:val="both"/>
        <w:rPr>
          <w:sz w:val="24"/>
          <w:szCs w:val="24"/>
        </w:rPr>
      </w:pPr>
      <w:r>
        <w:rPr>
          <w:sz w:val="24"/>
          <w:szCs w:val="24"/>
        </w:rPr>
        <w:t>120 g Walnüsse</w:t>
      </w:r>
    </w:p>
    <w:p w14:paraId="02C0236E" w14:textId="77777777" w:rsidR="00025D45" w:rsidRDefault="00025D45" w:rsidP="00025D45">
      <w:pPr>
        <w:jc w:val="both"/>
        <w:rPr>
          <w:sz w:val="24"/>
          <w:szCs w:val="24"/>
        </w:rPr>
      </w:pPr>
      <w:r>
        <w:rPr>
          <w:sz w:val="24"/>
          <w:szCs w:val="24"/>
        </w:rPr>
        <w:t>4 Scheiben Frühstücksspeck</w:t>
      </w:r>
    </w:p>
    <w:p w14:paraId="201BE5D7" w14:textId="77777777" w:rsidR="00025D45" w:rsidRDefault="00025D45" w:rsidP="00025D45">
      <w:pPr>
        <w:jc w:val="both"/>
        <w:rPr>
          <w:sz w:val="24"/>
          <w:szCs w:val="24"/>
        </w:rPr>
      </w:pPr>
      <w:r>
        <w:rPr>
          <w:sz w:val="24"/>
          <w:szCs w:val="24"/>
        </w:rPr>
        <w:t>250 g Kirschtomaten, halbiert</w:t>
      </w:r>
    </w:p>
    <w:p w14:paraId="694D2965" w14:textId="77777777" w:rsidR="00025D45" w:rsidRDefault="00025D45" w:rsidP="00025D45">
      <w:pPr>
        <w:jc w:val="both"/>
        <w:rPr>
          <w:sz w:val="24"/>
          <w:szCs w:val="24"/>
        </w:rPr>
      </w:pPr>
      <w:r>
        <w:rPr>
          <w:sz w:val="24"/>
          <w:szCs w:val="24"/>
        </w:rPr>
        <w:t>60 g schwarze Oliven, entsteint, in Scheiben geschnitten</w:t>
      </w:r>
    </w:p>
    <w:p w14:paraId="5039F2B0" w14:textId="77777777" w:rsidR="00025D45" w:rsidRDefault="00025D45" w:rsidP="00025D45">
      <w:pPr>
        <w:jc w:val="both"/>
        <w:rPr>
          <w:sz w:val="24"/>
          <w:szCs w:val="24"/>
        </w:rPr>
      </w:pPr>
      <w:r>
        <w:rPr>
          <w:sz w:val="24"/>
          <w:szCs w:val="24"/>
        </w:rPr>
        <w:t>120 g Pestosauce aus dem Glas</w:t>
      </w:r>
    </w:p>
    <w:p w14:paraId="5A203276" w14:textId="77777777" w:rsidR="00025D45" w:rsidRDefault="00025D45" w:rsidP="00025D45">
      <w:pPr>
        <w:jc w:val="both"/>
        <w:rPr>
          <w:sz w:val="24"/>
          <w:szCs w:val="24"/>
        </w:rPr>
      </w:pPr>
      <w:r>
        <w:rPr>
          <w:sz w:val="24"/>
          <w:szCs w:val="24"/>
        </w:rPr>
        <w:t>30 g frisches Basilikum, feingezupft</w:t>
      </w:r>
    </w:p>
    <w:p w14:paraId="203CC19F" w14:textId="77777777" w:rsidR="00025D45" w:rsidRDefault="00025D45" w:rsidP="00025D45">
      <w:pPr>
        <w:jc w:val="both"/>
        <w:rPr>
          <w:sz w:val="24"/>
          <w:szCs w:val="24"/>
        </w:rPr>
      </w:pPr>
      <w:r>
        <w:rPr>
          <w:sz w:val="24"/>
          <w:szCs w:val="24"/>
        </w:rPr>
        <w:t>Gehobelter Parmesan zum Servieren</w:t>
      </w:r>
    </w:p>
    <w:p w14:paraId="55DCA1B0" w14:textId="77777777" w:rsidR="00025D45" w:rsidRDefault="00025D45" w:rsidP="00025D45">
      <w:pPr>
        <w:jc w:val="both"/>
        <w:rPr>
          <w:sz w:val="24"/>
          <w:szCs w:val="24"/>
        </w:rPr>
      </w:pPr>
    </w:p>
    <w:p w14:paraId="0C33CE3C" w14:textId="77777777" w:rsidR="00025D45" w:rsidRDefault="00025D45" w:rsidP="00025D45">
      <w:pPr>
        <w:jc w:val="both"/>
        <w:rPr>
          <w:sz w:val="24"/>
          <w:szCs w:val="24"/>
        </w:rPr>
      </w:pPr>
      <w:r>
        <w:rPr>
          <w:sz w:val="24"/>
          <w:szCs w:val="24"/>
        </w:rPr>
        <w:t>Zubereitungszeit 40 Minuten</w:t>
      </w:r>
    </w:p>
    <w:p w14:paraId="3A7B797D" w14:textId="77777777" w:rsidR="00025D45" w:rsidRPr="001957C5" w:rsidRDefault="00025D45" w:rsidP="00B40E8C">
      <w:pPr>
        <w:pStyle w:val="ListParagraph"/>
        <w:numPr>
          <w:ilvl w:val="0"/>
          <w:numId w:val="464"/>
        </w:numPr>
        <w:spacing w:after="120"/>
        <w:ind w:left="714" w:hanging="357"/>
        <w:contextualSpacing w:val="0"/>
        <w:jc w:val="both"/>
        <w:rPr>
          <w:sz w:val="24"/>
          <w:szCs w:val="24"/>
        </w:rPr>
      </w:pPr>
      <w:r w:rsidRPr="001957C5">
        <w:rPr>
          <w:sz w:val="24"/>
          <w:szCs w:val="24"/>
        </w:rPr>
        <w:t>Die Pasta al dente kochen. Abtropfen lassen.</w:t>
      </w:r>
    </w:p>
    <w:p w14:paraId="2DF071E6" w14:textId="77777777" w:rsidR="00025D45" w:rsidRPr="001957C5" w:rsidRDefault="00025D45" w:rsidP="00B40E8C">
      <w:pPr>
        <w:pStyle w:val="ListParagraph"/>
        <w:numPr>
          <w:ilvl w:val="0"/>
          <w:numId w:val="464"/>
        </w:numPr>
        <w:spacing w:after="120"/>
        <w:ind w:left="714" w:hanging="357"/>
        <w:contextualSpacing w:val="0"/>
        <w:jc w:val="both"/>
        <w:rPr>
          <w:sz w:val="24"/>
          <w:szCs w:val="24"/>
        </w:rPr>
      </w:pPr>
      <w:r w:rsidRPr="001957C5">
        <w:rPr>
          <w:sz w:val="24"/>
          <w:szCs w:val="24"/>
        </w:rPr>
        <w:t>Während die Nudeln kochen, das Hähnchen von der Haut befreien und entbeinen. Das Fleisch in mundgerechte Stücke zerteilen und beiseitestellen.</w:t>
      </w:r>
    </w:p>
    <w:p w14:paraId="7C4E54F3" w14:textId="77777777" w:rsidR="00025D45" w:rsidRPr="001957C5" w:rsidRDefault="00025D45" w:rsidP="00B40E8C">
      <w:pPr>
        <w:pStyle w:val="ListParagraph"/>
        <w:numPr>
          <w:ilvl w:val="0"/>
          <w:numId w:val="464"/>
        </w:numPr>
        <w:spacing w:after="120"/>
        <w:ind w:left="714" w:hanging="357"/>
        <w:contextualSpacing w:val="0"/>
        <w:jc w:val="both"/>
        <w:rPr>
          <w:sz w:val="24"/>
          <w:szCs w:val="24"/>
        </w:rPr>
      </w:pPr>
      <w:r w:rsidRPr="001957C5">
        <w:rPr>
          <w:sz w:val="24"/>
          <w:szCs w:val="24"/>
        </w:rPr>
        <w:t>Die Walnüsse unter einem heißen Grill oder in einer Bratpfanne ohne Fett 2 – 3 Minuten bräunen, abkühlen lassen und grob hacken.</w:t>
      </w:r>
    </w:p>
    <w:p w14:paraId="641DEAA8" w14:textId="77777777" w:rsidR="00025D45" w:rsidRPr="001957C5" w:rsidRDefault="00025D45" w:rsidP="00B40E8C">
      <w:pPr>
        <w:pStyle w:val="ListParagraph"/>
        <w:numPr>
          <w:ilvl w:val="0"/>
          <w:numId w:val="464"/>
        </w:numPr>
        <w:spacing w:after="120"/>
        <w:ind w:left="714" w:hanging="357"/>
        <w:contextualSpacing w:val="0"/>
        <w:jc w:val="both"/>
        <w:rPr>
          <w:sz w:val="24"/>
          <w:szCs w:val="24"/>
        </w:rPr>
      </w:pPr>
      <w:r w:rsidRPr="001957C5">
        <w:rPr>
          <w:sz w:val="24"/>
          <w:szCs w:val="24"/>
        </w:rPr>
        <w:t>Den Speck von der Schwarte befreien und 3 – 4 Minuten unter dem Grill oder in einer ungefetteten Bratpfanne kross braten. Dann abkühlen lassen und zerkleinern. Die Nüsse, den Speck, die Kirschtomaten und die Oliven zum Fleisch geben.</w:t>
      </w:r>
    </w:p>
    <w:p w14:paraId="6AC01CF3" w14:textId="77777777" w:rsidR="00025D45" w:rsidRPr="001957C5" w:rsidRDefault="00025D45" w:rsidP="00B40E8C">
      <w:pPr>
        <w:pStyle w:val="ListParagraph"/>
        <w:numPr>
          <w:ilvl w:val="0"/>
          <w:numId w:val="464"/>
        </w:numPr>
        <w:spacing w:after="120"/>
        <w:ind w:left="714" w:hanging="357"/>
        <w:contextualSpacing w:val="0"/>
        <w:jc w:val="both"/>
        <w:rPr>
          <w:sz w:val="24"/>
          <w:szCs w:val="24"/>
        </w:rPr>
      </w:pPr>
      <w:r w:rsidRPr="001957C5">
        <w:rPr>
          <w:sz w:val="24"/>
          <w:szCs w:val="24"/>
        </w:rPr>
        <w:t>Die Pasta zusammen mit der Pestosauce und dem frischen Basilikum sorgfältig unter die Sauce mengen. Mit Zimmertemperatur servieren und mit gehobeltem Parmesan garnieren.</w:t>
      </w:r>
    </w:p>
    <w:p w14:paraId="67238206" w14:textId="77777777" w:rsidR="00025D45" w:rsidRDefault="00025D45" w:rsidP="00025D45">
      <w:pPr>
        <w:rPr>
          <w:sz w:val="24"/>
          <w:szCs w:val="24"/>
        </w:rPr>
      </w:pPr>
      <w:r>
        <w:rPr>
          <w:sz w:val="24"/>
          <w:szCs w:val="24"/>
        </w:rPr>
        <w:br w:type="page"/>
      </w:r>
    </w:p>
    <w:p w14:paraId="584001A9" w14:textId="77777777" w:rsidR="00025D45" w:rsidRDefault="00025D45" w:rsidP="00025D45">
      <w:pPr>
        <w:pStyle w:val="Heading2"/>
        <w:spacing w:after="240"/>
      </w:pPr>
      <w:r>
        <w:lastRenderedPageBreak/>
        <w:t>Maccheroniauflauf mit Hühnchen</w:t>
      </w:r>
      <w:r>
        <w:rPr>
          <w:rStyle w:val="FootnoteReference"/>
        </w:rPr>
        <w:footnoteReference w:id="446"/>
      </w:r>
      <w:r>
        <w:t xml:space="preserve"> </w:t>
      </w:r>
    </w:p>
    <w:p w14:paraId="2A8C964C" w14:textId="77777777" w:rsidR="00025D45" w:rsidRDefault="00025D45" w:rsidP="00025D45">
      <w:pPr>
        <w:jc w:val="both"/>
        <w:rPr>
          <w:sz w:val="24"/>
          <w:szCs w:val="24"/>
        </w:rPr>
      </w:pPr>
      <w:r w:rsidRPr="00427E72">
        <w:rPr>
          <w:sz w:val="24"/>
          <w:szCs w:val="24"/>
          <w:u w:val="single"/>
        </w:rPr>
        <w:t>Zutaten</w:t>
      </w:r>
      <w:r>
        <w:rPr>
          <w:sz w:val="24"/>
          <w:szCs w:val="24"/>
        </w:rPr>
        <w:t xml:space="preserve"> (für 6 Personen)</w:t>
      </w:r>
    </w:p>
    <w:p w14:paraId="6E6EBCA5" w14:textId="77777777" w:rsidR="00025D45" w:rsidRDefault="00025D45" w:rsidP="00025D45">
      <w:pPr>
        <w:jc w:val="both"/>
        <w:rPr>
          <w:sz w:val="24"/>
          <w:szCs w:val="24"/>
        </w:rPr>
      </w:pPr>
      <w:r>
        <w:rPr>
          <w:sz w:val="24"/>
          <w:szCs w:val="24"/>
        </w:rPr>
        <w:t>4 Hühnerbrustfilets</w:t>
      </w:r>
    </w:p>
    <w:p w14:paraId="2947FA62" w14:textId="77777777" w:rsidR="00025D45" w:rsidRDefault="00025D45" w:rsidP="00025D45">
      <w:pPr>
        <w:jc w:val="both"/>
        <w:rPr>
          <w:sz w:val="24"/>
          <w:szCs w:val="24"/>
        </w:rPr>
      </w:pPr>
      <w:r>
        <w:rPr>
          <w:sz w:val="24"/>
          <w:szCs w:val="24"/>
        </w:rPr>
        <w:t>300 g kurze Maccheroni</w:t>
      </w:r>
    </w:p>
    <w:p w14:paraId="495D3F91" w14:textId="77777777" w:rsidR="00025D45" w:rsidRDefault="00025D45" w:rsidP="00025D45">
      <w:pPr>
        <w:jc w:val="both"/>
        <w:rPr>
          <w:sz w:val="24"/>
          <w:szCs w:val="24"/>
        </w:rPr>
      </w:pPr>
      <w:r>
        <w:rPr>
          <w:sz w:val="24"/>
          <w:szCs w:val="24"/>
        </w:rPr>
        <w:t>60 ml Olivenöl</w:t>
      </w:r>
    </w:p>
    <w:p w14:paraId="195C7FD6" w14:textId="77777777" w:rsidR="00025D45" w:rsidRDefault="00025D45" w:rsidP="00025D45">
      <w:pPr>
        <w:jc w:val="both"/>
        <w:rPr>
          <w:sz w:val="24"/>
          <w:szCs w:val="24"/>
        </w:rPr>
      </w:pPr>
      <w:r>
        <w:rPr>
          <w:sz w:val="24"/>
          <w:szCs w:val="24"/>
        </w:rPr>
        <w:t xml:space="preserve">1 Zwiebel gehackt </w:t>
      </w:r>
    </w:p>
    <w:p w14:paraId="0CA0E646" w14:textId="77777777" w:rsidR="00025D45" w:rsidRDefault="00025D45" w:rsidP="00025D45">
      <w:pPr>
        <w:jc w:val="both"/>
        <w:rPr>
          <w:sz w:val="24"/>
          <w:szCs w:val="24"/>
        </w:rPr>
      </w:pPr>
      <w:r>
        <w:rPr>
          <w:sz w:val="24"/>
          <w:szCs w:val="24"/>
        </w:rPr>
        <w:t>1 Möhre, gehackt</w:t>
      </w:r>
    </w:p>
    <w:p w14:paraId="13AEC162" w14:textId="77777777" w:rsidR="00025D45" w:rsidRDefault="00025D45" w:rsidP="00025D45">
      <w:pPr>
        <w:jc w:val="both"/>
        <w:rPr>
          <w:sz w:val="24"/>
          <w:szCs w:val="24"/>
        </w:rPr>
      </w:pPr>
      <w:r>
        <w:rPr>
          <w:sz w:val="24"/>
          <w:szCs w:val="24"/>
        </w:rPr>
        <w:t>3 Scheiben Frühstücksspeck, gehackt</w:t>
      </w:r>
    </w:p>
    <w:p w14:paraId="323D77B0" w14:textId="77777777" w:rsidR="00025D45" w:rsidRDefault="00025D45" w:rsidP="00025D45">
      <w:pPr>
        <w:jc w:val="both"/>
        <w:rPr>
          <w:sz w:val="24"/>
          <w:szCs w:val="24"/>
        </w:rPr>
      </w:pPr>
      <w:r>
        <w:rPr>
          <w:sz w:val="24"/>
          <w:szCs w:val="24"/>
        </w:rPr>
        <w:t>2 Zucchini, gehackt</w:t>
      </w:r>
    </w:p>
    <w:p w14:paraId="7B255F6B" w14:textId="77777777" w:rsidR="00025D45" w:rsidRDefault="00025D45" w:rsidP="00025D45">
      <w:pPr>
        <w:jc w:val="both"/>
        <w:rPr>
          <w:sz w:val="24"/>
          <w:szCs w:val="24"/>
        </w:rPr>
      </w:pPr>
      <w:r>
        <w:rPr>
          <w:sz w:val="24"/>
          <w:szCs w:val="24"/>
        </w:rPr>
        <w:t>450 g Tomatensuppe aus der Dose</w:t>
      </w:r>
    </w:p>
    <w:p w14:paraId="63CA8CD2" w14:textId="77777777" w:rsidR="00025D45" w:rsidRDefault="00025D45" w:rsidP="00025D45">
      <w:pPr>
        <w:jc w:val="both"/>
        <w:rPr>
          <w:sz w:val="24"/>
          <w:szCs w:val="24"/>
        </w:rPr>
      </w:pPr>
      <w:r>
        <w:rPr>
          <w:sz w:val="24"/>
          <w:szCs w:val="24"/>
        </w:rPr>
        <w:t>90 g Crème fraîche</w:t>
      </w:r>
    </w:p>
    <w:p w14:paraId="6C89455A" w14:textId="77777777" w:rsidR="00025D45" w:rsidRDefault="00025D45" w:rsidP="00025D45">
      <w:pPr>
        <w:jc w:val="both"/>
        <w:rPr>
          <w:sz w:val="24"/>
          <w:szCs w:val="24"/>
        </w:rPr>
      </w:pPr>
      <w:r>
        <w:rPr>
          <w:sz w:val="24"/>
          <w:szCs w:val="24"/>
        </w:rPr>
        <w:t>180 g mittelalter Gouda gerieben</w:t>
      </w:r>
    </w:p>
    <w:p w14:paraId="69369191" w14:textId="77777777" w:rsidR="00025D45" w:rsidRDefault="00025D45" w:rsidP="00025D45">
      <w:pPr>
        <w:jc w:val="both"/>
        <w:rPr>
          <w:sz w:val="24"/>
          <w:szCs w:val="24"/>
        </w:rPr>
      </w:pPr>
    </w:p>
    <w:p w14:paraId="6D7B5BE3" w14:textId="77777777" w:rsidR="00025D45" w:rsidRDefault="00025D45" w:rsidP="00025D45">
      <w:pPr>
        <w:jc w:val="both"/>
        <w:rPr>
          <w:sz w:val="24"/>
          <w:szCs w:val="24"/>
        </w:rPr>
      </w:pPr>
      <w:r>
        <w:rPr>
          <w:sz w:val="24"/>
          <w:szCs w:val="24"/>
        </w:rPr>
        <w:t>Zubereitung:</w:t>
      </w:r>
    </w:p>
    <w:p w14:paraId="3081091B" w14:textId="77777777" w:rsidR="00025D45" w:rsidRPr="00DC6351" w:rsidRDefault="00025D45" w:rsidP="00B40E8C">
      <w:pPr>
        <w:pStyle w:val="ListParagraph"/>
        <w:numPr>
          <w:ilvl w:val="0"/>
          <w:numId w:val="465"/>
        </w:numPr>
        <w:spacing w:after="120"/>
        <w:ind w:left="714" w:hanging="357"/>
        <w:contextualSpacing w:val="0"/>
        <w:jc w:val="both"/>
        <w:rPr>
          <w:sz w:val="24"/>
          <w:szCs w:val="24"/>
        </w:rPr>
      </w:pPr>
      <w:r w:rsidRPr="00DC6351">
        <w:rPr>
          <w:sz w:val="24"/>
          <w:szCs w:val="24"/>
        </w:rPr>
        <w:t>Die Filets von überschüssigem Fett und Sehnen befreien. Den Backofen auf 180 Grad vorheizen. Die Makkaroni al dente kochen. Abtropfen lassen.</w:t>
      </w:r>
    </w:p>
    <w:p w14:paraId="61470B2D" w14:textId="77777777" w:rsidR="00025D45" w:rsidRPr="00DC6351" w:rsidRDefault="00025D45" w:rsidP="00B40E8C">
      <w:pPr>
        <w:pStyle w:val="ListParagraph"/>
        <w:numPr>
          <w:ilvl w:val="0"/>
          <w:numId w:val="465"/>
        </w:numPr>
        <w:spacing w:after="120"/>
        <w:ind w:left="714" w:hanging="357"/>
        <w:contextualSpacing w:val="0"/>
        <w:jc w:val="both"/>
        <w:rPr>
          <w:sz w:val="24"/>
          <w:szCs w:val="24"/>
        </w:rPr>
      </w:pPr>
      <w:r w:rsidRPr="00DC6351">
        <w:rPr>
          <w:sz w:val="24"/>
          <w:szCs w:val="24"/>
        </w:rPr>
        <w:t>Die Filets in lange Streifen schneiden und fein würfeln. Das Öl in einer gusseisernen Pfanne erhitzen und die Filets bei hoher Hitze anbraten, bis sie Farbe angenommen haben, aber noch nicht gar sind. Auf Zewa abtropfen lassen. Die Zwiebel, die Möhre und den Speck in die Pfanne geben und bei mittlerer Hitze 10 Minuten anbraten. Nun die Zucchini zugeben, und die Suppe eingießen. Aufkochen, dann 5 Minuten köcheln lassen.</w:t>
      </w:r>
    </w:p>
    <w:p w14:paraId="7D84AA4A" w14:textId="77777777" w:rsidR="00025D45" w:rsidRPr="00DC6351" w:rsidRDefault="00025D45" w:rsidP="00B40E8C">
      <w:pPr>
        <w:pStyle w:val="ListParagraph"/>
        <w:numPr>
          <w:ilvl w:val="0"/>
          <w:numId w:val="465"/>
        </w:numPr>
        <w:spacing w:after="120"/>
        <w:ind w:left="714" w:hanging="357"/>
        <w:contextualSpacing w:val="0"/>
        <w:jc w:val="both"/>
        <w:rPr>
          <w:sz w:val="24"/>
          <w:szCs w:val="24"/>
        </w:rPr>
      </w:pPr>
      <w:r w:rsidRPr="00DC6351">
        <w:rPr>
          <w:sz w:val="24"/>
          <w:szCs w:val="24"/>
        </w:rPr>
        <w:t>Die Pasta mit dem Fleisch, der Tomatensauce und der Crème fraîche mengen, und mit Salz und Pfeffer abschmecken. In eine flache ofenfeste Form füllen und den Käse überstreuen. 20 Minuten goldbraun durchbacken.</w:t>
      </w:r>
    </w:p>
    <w:p w14:paraId="6585DD21" w14:textId="77777777" w:rsidR="00025D45" w:rsidRDefault="00025D45" w:rsidP="00025D45">
      <w:pPr>
        <w:jc w:val="both"/>
        <w:rPr>
          <w:sz w:val="24"/>
          <w:szCs w:val="24"/>
        </w:rPr>
      </w:pPr>
    </w:p>
    <w:p w14:paraId="5B812BC1" w14:textId="77777777" w:rsidR="00025D45" w:rsidRDefault="00025D45" w:rsidP="00025D45">
      <w:pPr>
        <w:jc w:val="both"/>
        <w:rPr>
          <w:sz w:val="24"/>
          <w:szCs w:val="24"/>
        </w:rPr>
      </w:pPr>
    </w:p>
    <w:p w14:paraId="0578731E" w14:textId="77777777" w:rsidR="00025D45" w:rsidRDefault="00025D45" w:rsidP="00025D45">
      <w:pPr>
        <w:jc w:val="both"/>
        <w:rPr>
          <w:sz w:val="24"/>
          <w:szCs w:val="24"/>
        </w:rPr>
      </w:pPr>
    </w:p>
    <w:p w14:paraId="56C559EB" w14:textId="77777777" w:rsidR="00025D45" w:rsidRDefault="00025D45">
      <w:pPr>
        <w:rPr>
          <w:rFonts w:asciiTheme="majorHAnsi" w:eastAsiaTheme="majorEastAsia" w:hAnsiTheme="majorHAnsi" w:cstheme="majorBidi"/>
          <w:color w:val="2F5496" w:themeColor="accent1" w:themeShade="BF"/>
          <w:sz w:val="26"/>
          <w:szCs w:val="26"/>
        </w:rPr>
      </w:pPr>
      <w:r>
        <w:br w:type="page"/>
      </w:r>
    </w:p>
    <w:p w14:paraId="18F66128" w14:textId="77777777" w:rsidR="00025D45" w:rsidRDefault="00025D45" w:rsidP="00025D45">
      <w:pPr>
        <w:pStyle w:val="Heading2"/>
        <w:spacing w:after="240"/>
      </w:pPr>
      <w:r>
        <w:lastRenderedPageBreak/>
        <w:t>Rotes Brathähnchencurry</w:t>
      </w:r>
      <w:r>
        <w:rPr>
          <w:rStyle w:val="FootnoteReference"/>
        </w:rPr>
        <w:footnoteReference w:id="447"/>
      </w:r>
      <w:r>
        <w:t xml:space="preserve"> </w:t>
      </w:r>
    </w:p>
    <w:p w14:paraId="3EF9E93D" w14:textId="77777777" w:rsidR="00025D45" w:rsidRDefault="00025D45" w:rsidP="00025D45">
      <w:pPr>
        <w:rPr>
          <w:sz w:val="24"/>
          <w:szCs w:val="24"/>
        </w:rPr>
      </w:pPr>
      <w:r w:rsidRPr="00053A5A">
        <w:rPr>
          <w:sz w:val="24"/>
          <w:szCs w:val="24"/>
          <w:u w:val="single"/>
        </w:rPr>
        <w:t>Zutaten</w:t>
      </w:r>
      <w:r>
        <w:rPr>
          <w:sz w:val="24"/>
          <w:szCs w:val="24"/>
        </w:rPr>
        <w:t xml:space="preserve"> (für 4 Portionen)</w:t>
      </w:r>
    </w:p>
    <w:p w14:paraId="14759B5C" w14:textId="77777777" w:rsidR="00025D45" w:rsidRDefault="00025D45" w:rsidP="00025D45">
      <w:pPr>
        <w:rPr>
          <w:sz w:val="24"/>
          <w:szCs w:val="24"/>
        </w:rPr>
      </w:pPr>
      <w:r>
        <w:rPr>
          <w:sz w:val="24"/>
          <w:szCs w:val="24"/>
        </w:rPr>
        <w:t>½ Grill- oder Brathähnchen (ca. 600 g)</w:t>
      </w:r>
    </w:p>
    <w:p w14:paraId="7ED5D5DC" w14:textId="77777777" w:rsidR="00025D45" w:rsidRDefault="00025D45" w:rsidP="00025D45">
      <w:pPr>
        <w:rPr>
          <w:sz w:val="24"/>
          <w:szCs w:val="24"/>
        </w:rPr>
      </w:pPr>
      <w:r>
        <w:rPr>
          <w:sz w:val="24"/>
          <w:szCs w:val="24"/>
        </w:rPr>
        <w:t>300 g Ananas</w:t>
      </w:r>
    </w:p>
    <w:p w14:paraId="6C7A5706" w14:textId="77777777" w:rsidR="00025D45" w:rsidRDefault="00025D45" w:rsidP="00025D45">
      <w:pPr>
        <w:rPr>
          <w:sz w:val="24"/>
          <w:szCs w:val="24"/>
        </w:rPr>
      </w:pPr>
      <w:r>
        <w:rPr>
          <w:sz w:val="24"/>
          <w:szCs w:val="24"/>
        </w:rPr>
        <w:t>1 rote Chilischote</w:t>
      </w:r>
    </w:p>
    <w:p w14:paraId="2C6975FF" w14:textId="77777777" w:rsidR="00025D45" w:rsidRDefault="00025D45" w:rsidP="00025D45">
      <w:pPr>
        <w:rPr>
          <w:sz w:val="24"/>
          <w:szCs w:val="24"/>
        </w:rPr>
      </w:pPr>
      <w:r>
        <w:rPr>
          <w:sz w:val="24"/>
          <w:szCs w:val="24"/>
        </w:rPr>
        <w:t>2 Stangen Zitronengras</w:t>
      </w:r>
    </w:p>
    <w:p w14:paraId="64E07201" w14:textId="77777777" w:rsidR="00025D45" w:rsidRDefault="00025D45" w:rsidP="00025D45">
      <w:pPr>
        <w:rPr>
          <w:sz w:val="24"/>
          <w:szCs w:val="24"/>
        </w:rPr>
      </w:pPr>
      <w:r>
        <w:rPr>
          <w:sz w:val="24"/>
          <w:szCs w:val="24"/>
        </w:rPr>
        <w:t>3 Schalotten</w:t>
      </w:r>
    </w:p>
    <w:p w14:paraId="11827D50" w14:textId="77777777" w:rsidR="00025D45" w:rsidRDefault="00025D45" w:rsidP="00025D45">
      <w:pPr>
        <w:rPr>
          <w:sz w:val="24"/>
          <w:szCs w:val="24"/>
        </w:rPr>
      </w:pPr>
      <w:r>
        <w:rPr>
          <w:sz w:val="24"/>
          <w:szCs w:val="24"/>
        </w:rPr>
        <w:t>20 g frischer Ingwer</w:t>
      </w:r>
    </w:p>
    <w:p w14:paraId="560E1D95" w14:textId="77777777" w:rsidR="00025D45" w:rsidRDefault="00025D45" w:rsidP="00025D45">
      <w:pPr>
        <w:rPr>
          <w:sz w:val="24"/>
          <w:szCs w:val="24"/>
        </w:rPr>
      </w:pPr>
      <w:r>
        <w:rPr>
          <w:sz w:val="24"/>
          <w:szCs w:val="24"/>
        </w:rPr>
        <w:t>150 g Zuckerschoten</w:t>
      </w:r>
    </w:p>
    <w:p w14:paraId="7691CDD1" w14:textId="77777777" w:rsidR="00025D45" w:rsidRDefault="00025D45" w:rsidP="00025D45">
      <w:pPr>
        <w:rPr>
          <w:sz w:val="24"/>
          <w:szCs w:val="24"/>
        </w:rPr>
      </w:pPr>
      <w:r>
        <w:rPr>
          <w:sz w:val="24"/>
          <w:szCs w:val="24"/>
        </w:rPr>
        <w:t>10 Kirschtomaten</w:t>
      </w:r>
    </w:p>
    <w:p w14:paraId="5291D252" w14:textId="77777777" w:rsidR="00025D45" w:rsidRDefault="00025D45" w:rsidP="00025D45">
      <w:pPr>
        <w:rPr>
          <w:sz w:val="24"/>
          <w:szCs w:val="24"/>
        </w:rPr>
      </w:pPr>
      <w:r>
        <w:rPr>
          <w:sz w:val="24"/>
          <w:szCs w:val="24"/>
        </w:rPr>
        <w:t>1 EL Sonnenblumenöl</w:t>
      </w:r>
    </w:p>
    <w:p w14:paraId="3F3E7652" w14:textId="77777777" w:rsidR="00025D45" w:rsidRDefault="00025D45" w:rsidP="00025D45">
      <w:pPr>
        <w:rPr>
          <w:sz w:val="24"/>
          <w:szCs w:val="24"/>
        </w:rPr>
      </w:pPr>
      <w:r w:rsidRPr="00FA78A7">
        <w:rPr>
          <w:sz w:val="24"/>
          <w:szCs w:val="24"/>
        </w:rPr>
        <w:t>2 -3 EL rote Currypaste (Asialaden besuchen ode</w:t>
      </w:r>
      <w:r>
        <w:rPr>
          <w:sz w:val="24"/>
          <w:szCs w:val="24"/>
        </w:rPr>
        <w:t>r edeka)</w:t>
      </w:r>
    </w:p>
    <w:p w14:paraId="5A4DFC28" w14:textId="77777777" w:rsidR="00025D45" w:rsidRDefault="00025D45" w:rsidP="00025D45">
      <w:pPr>
        <w:rPr>
          <w:sz w:val="24"/>
          <w:szCs w:val="24"/>
        </w:rPr>
      </w:pPr>
      <w:r>
        <w:rPr>
          <w:sz w:val="24"/>
          <w:szCs w:val="24"/>
        </w:rPr>
        <w:t>8 Kaffirlimettenblätter (doch Asialaden)</w:t>
      </w:r>
    </w:p>
    <w:p w14:paraId="7CCF7899" w14:textId="77777777" w:rsidR="00025D45" w:rsidRDefault="00025D45" w:rsidP="00025D45">
      <w:pPr>
        <w:rPr>
          <w:sz w:val="24"/>
          <w:szCs w:val="24"/>
        </w:rPr>
      </w:pPr>
      <w:r>
        <w:rPr>
          <w:sz w:val="24"/>
          <w:szCs w:val="24"/>
        </w:rPr>
        <w:t xml:space="preserve">1 Bund Thai-Basilikum </w:t>
      </w:r>
    </w:p>
    <w:p w14:paraId="3E527F44" w14:textId="77777777" w:rsidR="00025D45" w:rsidRDefault="00025D45" w:rsidP="00025D45">
      <w:pPr>
        <w:rPr>
          <w:sz w:val="24"/>
          <w:szCs w:val="24"/>
        </w:rPr>
      </w:pPr>
      <w:r>
        <w:rPr>
          <w:sz w:val="24"/>
          <w:szCs w:val="24"/>
        </w:rPr>
        <w:t>400 ml Kokosmilch</w:t>
      </w:r>
    </w:p>
    <w:p w14:paraId="7DE92CF0" w14:textId="77777777" w:rsidR="00025D45" w:rsidRDefault="00025D45" w:rsidP="00025D45">
      <w:pPr>
        <w:rPr>
          <w:sz w:val="24"/>
          <w:szCs w:val="24"/>
        </w:rPr>
      </w:pPr>
      <w:r>
        <w:rPr>
          <w:sz w:val="24"/>
          <w:szCs w:val="24"/>
        </w:rPr>
        <w:t>200 g Aubergine</w:t>
      </w:r>
    </w:p>
    <w:p w14:paraId="756E0033" w14:textId="77777777" w:rsidR="00025D45" w:rsidRDefault="00025D45" w:rsidP="00025D45">
      <w:pPr>
        <w:rPr>
          <w:sz w:val="24"/>
          <w:szCs w:val="24"/>
        </w:rPr>
      </w:pPr>
      <w:r>
        <w:rPr>
          <w:sz w:val="24"/>
          <w:szCs w:val="24"/>
        </w:rPr>
        <w:t>12 Lychees aus der Dose</w:t>
      </w:r>
    </w:p>
    <w:p w14:paraId="180A9F0A" w14:textId="77777777" w:rsidR="00025D45" w:rsidRDefault="00025D45" w:rsidP="00025D45">
      <w:pPr>
        <w:rPr>
          <w:sz w:val="24"/>
          <w:szCs w:val="24"/>
        </w:rPr>
      </w:pPr>
      <w:r>
        <w:rPr>
          <w:sz w:val="24"/>
          <w:szCs w:val="24"/>
        </w:rPr>
        <w:t>3 – 4 EL Fischsauce</w:t>
      </w:r>
    </w:p>
    <w:p w14:paraId="6A83F582" w14:textId="77777777" w:rsidR="00025D45" w:rsidRDefault="00025D45" w:rsidP="00025D45">
      <w:pPr>
        <w:rPr>
          <w:sz w:val="24"/>
          <w:szCs w:val="24"/>
        </w:rPr>
      </w:pPr>
      <w:r>
        <w:rPr>
          <w:sz w:val="24"/>
          <w:szCs w:val="24"/>
        </w:rPr>
        <w:t>1 – 2 EL Limettensaft</w:t>
      </w:r>
    </w:p>
    <w:p w14:paraId="636E62E0" w14:textId="77777777" w:rsidR="00025D45" w:rsidRDefault="00025D45" w:rsidP="00025D45">
      <w:pPr>
        <w:rPr>
          <w:sz w:val="24"/>
          <w:szCs w:val="24"/>
        </w:rPr>
      </w:pPr>
    </w:p>
    <w:p w14:paraId="1CD425BC" w14:textId="77777777" w:rsidR="00025D45" w:rsidRDefault="00025D45" w:rsidP="00025D45">
      <w:pPr>
        <w:rPr>
          <w:sz w:val="24"/>
          <w:szCs w:val="24"/>
        </w:rPr>
      </w:pPr>
      <w:r>
        <w:rPr>
          <w:sz w:val="24"/>
          <w:szCs w:val="24"/>
        </w:rPr>
        <w:t>Zubereitungszeit: 40 Minuten</w:t>
      </w:r>
    </w:p>
    <w:p w14:paraId="11B86887" w14:textId="77777777" w:rsidR="00025D45" w:rsidRPr="009D08FB" w:rsidRDefault="00025D45" w:rsidP="00B40E8C">
      <w:pPr>
        <w:pStyle w:val="ListParagraph"/>
        <w:numPr>
          <w:ilvl w:val="0"/>
          <w:numId w:val="407"/>
        </w:numPr>
        <w:spacing w:after="120"/>
        <w:ind w:left="714" w:hanging="357"/>
        <w:contextualSpacing w:val="0"/>
        <w:jc w:val="both"/>
        <w:rPr>
          <w:sz w:val="24"/>
          <w:szCs w:val="24"/>
        </w:rPr>
      </w:pPr>
      <w:r w:rsidRPr="009D08FB">
        <w:rPr>
          <w:sz w:val="24"/>
          <w:szCs w:val="24"/>
        </w:rPr>
        <w:t>Hähnchenfleisch mit der Haut von den Knochen lösen und in mundgerechte Stücke schneiden. Ananas schälen, vierteln und Strunk entfernen. Ananas in ca. 3 cm große Stücke schneiden. Chili längs einritzen. Zitronengras putzen, waschen und mit dem Messerrücken flachklopfen. Schalotten in feine Würfel schneiden. Ingwer schälen und in dicke Scheiben schneiden. Zuckerschoten putzen und waschen. Kirschtomaten halbieren.</w:t>
      </w:r>
    </w:p>
    <w:p w14:paraId="6A8EC49A" w14:textId="77777777" w:rsidR="00025D45" w:rsidRPr="009D08FB" w:rsidRDefault="00025D45" w:rsidP="00B40E8C">
      <w:pPr>
        <w:pStyle w:val="ListParagraph"/>
        <w:numPr>
          <w:ilvl w:val="0"/>
          <w:numId w:val="407"/>
        </w:numPr>
        <w:spacing w:after="120"/>
        <w:ind w:left="714" w:hanging="357"/>
        <w:contextualSpacing w:val="0"/>
        <w:jc w:val="both"/>
        <w:rPr>
          <w:sz w:val="24"/>
          <w:szCs w:val="24"/>
        </w:rPr>
      </w:pPr>
      <w:r w:rsidRPr="009D08FB">
        <w:rPr>
          <w:sz w:val="24"/>
          <w:szCs w:val="24"/>
        </w:rPr>
        <w:t>Öl in einer großen Pfanne erhitzen. Zitronengrads, Schalotten und Ingwer glasig dünsten. Currypaste zugeben und kurz mitdünsten. Chili, Kaffirblätter, 2 Stiele Basilikum und Kokosmilch zugeben und aufkochen. Sauce bei milder Hitze in 10 Minuten leicht einkochen lassen.</w:t>
      </w:r>
    </w:p>
    <w:p w14:paraId="021945AE" w14:textId="77777777" w:rsidR="00025D45" w:rsidRDefault="00025D45" w:rsidP="00B40E8C">
      <w:pPr>
        <w:pStyle w:val="ListParagraph"/>
        <w:numPr>
          <w:ilvl w:val="0"/>
          <w:numId w:val="407"/>
        </w:numPr>
        <w:spacing w:after="120"/>
        <w:ind w:left="714" w:hanging="357"/>
        <w:contextualSpacing w:val="0"/>
        <w:jc w:val="both"/>
        <w:rPr>
          <w:sz w:val="24"/>
          <w:szCs w:val="24"/>
        </w:rPr>
      </w:pPr>
      <w:r w:rsidRPr="009D08FB">
        <w:rPr>
          <w:sz w:val="24"/>
          <w:szCs w:val="24"/>
        </w:rPr>
        <w:lastRenderedPageBreak/>
        <w:t>Inzwischen Aubergine putzen und in ca. 2 c, große Würfel schneiden. Aubergine in die Sauce geben und 5 Minuten garen. Lychees abgießen, dabei 100 ml Lycheesud auffangen. Lychees, Ananas, Lycheesud und Tomaten zugeben, weitere 2 – 3 Minuten garen. Mit 2 – 3 EL Fischsauce abschmecken. Zuckerschoten und Fleisch zugeben. Zuckerschoten und Fleisch zugeben und in der Sauce erwärmen. Mit Limettensaft und restlicher Fischsauce abschmecken.</w:t>
      </w:r>
    </w:p>
    <w:p w14:paraId="1E92CFBF" w14:textId="77777777" w:rsidR="00025D45" w:rsidRDefault="00025D45" w:rsidP="00B40E8C">
      <w:pPr>
        <w:pStyle w:val="ListParagraph"/>
        <w:numPr>
          <w:ilvl w:val="0"/>
          <w:numId w:val="407"/>
        </w:numPr>
        <w:spacing w:after="120"/>
        <w:ind w:left="714" w:hanging="357"/>
        <w:contextualSpacing w:val="0"/>
        <w:jc w:val="both"/>
        <w:rPr>
          <w:sz w:val="24"/>
          <w:szCs w:val="24"/>
        </w:rPr>
      </w:pPr>
      <w:r w:rsidRPr="009D08FB">
        <w:rPr>
          <w:sz w:val="24"/>
          <w:szCs w:val="24"/>
        </w:rPr>
        <w:t>Restliche Basilikumblätter von den Stielen zupfen und das Curry damit bestreuen.</w:t>
      </w:r>
    </w:p>
    <w:p w14:paraId="01389A53" w14:textId="77777777" w:rsidR="00025D45" w:rsidRDefault="00025D45" w:rsidP="00025D45">
      <w:pPr>
        <w:jc w:val="both"/>
        <w:rPr>
          <w:sz w:val="24"/>
          <w:szCs w:val="24"/>
        </w:rPr>
      </w:pPr>
    </w:p>
    <w:p w14:paraId="738514A7" w14:textId="77777777" w:rsidR="00025D45" w:rsidRDefault="00025D45" w:rsidP="00025D45">
      <w:pPr>
        <w:rPr>
          <w:sz w:val="24"/>
          <w:szCs w:val="24"/>
        </w:rPr>
      </w:pPr>
      <w:r>
        <w:rPr>
          <w:sz w:val="24"/>
          <w:szCs w:val="24"/>
        </w:rPr>
        <w:br w:type="page"/>
      </w:r>
    </w:p>
    <w:p w14:paraId="3886D442" w14:textId="77777777" w:rsidR="0084418D" w:rsidRDefault="0084418D" w:rsidP="0084418D">
      <w:pPr>
        <w:pStyle w:val="Heading2"/>
        <w:spacing w:after="240"/>
      </w:pPr>
      <w:r>
        <w:lastRenderedPageBreak/>
        <w:t>Hähnchenspieße mit Mais und Avocado</w:t>
      </w:r>
      <w:r>
        <w:rPr>
          <w:rStyle w:val="FootnoteReference"/>
        </w:rPr>
        <w:footnoteReference w:id="448"/>
      </w:r>
      <w:r>
        <w:t xml:space="preserve"> </w:t>
      </w:r>
    </w:p>
    <w:p w14:paraId="2789C74A" w14:textId="77777777" w:rsidR="0084418D" w:rsidRDefault="0084418D" w:rsidP="0084418D">
      <w:pPr>
        <w:rPr>
          <w:sz w:val="24"/>
          <w:szCs w:val="24"/>
        </w:rPr>
      </w:pPr>
      <w:r w:rsidRPr="00EB1F8D">
        <w:rPr>
          <w:sz w:val="24"/>
          <w:szCs w:val="24"/>
          <w:u w:val="single"/>
        </w:rPr>
        <w:t>Zutaten</w:t>
      </w:r>
      <w:r>
        <w:rPr>
          <w:sz w:val="24"/>
          <w:szCs w:val="24"/>
        </w:rPr>
        <w:t xml:space="preserve"> (für 2 – 4 Portionen)</w:t>
      </w:r>
    </w:p>
    <w:p w14:paraId="6BAF1728" w14:textId="77777777" w:rsidR="0084418D" w:rsidRDefault="0084418D" w:rsidP="0084418D">
      <w:pPr>
        <w:rPr>
          <w:sz w:val="24"/>
          <w:szCs w:val="24"/>
        </w:rPr>
      </w:pPr>
      <w:r>
        <w:rPr>
          <w:sz w:val="24"/>
          <w:szCs w:val="24"/>
        </w:rPr>
        <w:t>450 g Hähnchenbrustfilet (ohne Haut)</w:t>
      </w:r>
    </w:p>
    <w:p w14:paraId="371838FE" w14:textId="77777777" w:rsidR="0084418D" w:rsidRDefault="0084418D" w:rsidP="0084418D">
      <w:pPr>
        <w:rPr>
          <w:sz w:val="24"/>
          <w:szCs w:val="24"/>
        </w:rPr>
      </w:pPr>
      <w:r>
        <w:rPr>
          <w:sz w:val="24"/>
          <w:szCs w:val="24"/>
        </w:rPr>
        <w:t>1 Zwiebel</w:t>
      </w:r>
    </w:p>
    <w:p w14:paraId="374F2BA3" w14:textId="77777777" w:rsidR="0084418D" w:rsidRDefault="0084418D" w:rsidP="0084418D">
      <w:pPr>
        <w:rPr>
          <w:sz w:val="24"/>
          <w:szCs w:val="24"/>
        </w:rPr>
      </w:pPr>
      <w:r>
        <w:rPr>
          <w:sz w:val="24"/>
          <w:szCs w:val="24"/>
        </w:rPr>
        <w:t>200 ml Buttermilch</w:t>
      </w:r>
    </w:p>
    <w:p w14:paraId="7349CB00" w14:textId="77777777" w:rsidR="0084418D" w:rsidRDefault="0084418D" w:rsidP="0084418D">
      <w:pPr>
        <w:tabs>
          <w:tab w:val="center" w:pos="4536"/>
        </w:tabs>
        <w:rPr>
          <w:sz w:val="24"/>
          <w:szCs w:val="24"/>
        </w:rPr>
      </w:pPr>
      <w:r>
        <w:rPr>
          <w:sz w:val="24"/>
          <w:szCs w:val="24"/>
        </w:rPr>
        <w:t>2 EL Sojasauce</w:t>
      </w:r>
      <w:r>
        <w:rPr>
          <w:sz w:val="24"/>
          <w:szCs w:val="24"/>
        </w:rPr>
        <w:tab/>
      </w:r>
    </w:p>
    <w:p w14:paraId="70FDC771" w14:textId="77777777" w:rsidR="0084418D" w:rsidRDefault="0084418D" w:rsidP="0084418D">
      <w:pPr>
        <w:rPr>
          <w:sz w:val="24"/>
          <w:szCs w:val="24"/>
        </w:rPr>
      </w:pPr>
      <w:r>
        <w:rPr>
          <w:sz w:val="24"/>
          <w:szCs w:val="24"/>
        </w:rPr>
        <w:t>Cayennepfeffer</w:t>
      </w:r>
    </w:p>
    <w:p w14:paraId="52D93169" w14:textId="77777777" w:rsidR="0084418D" w:rsidRDefault="0084418D" w:rsidP="0084418D">
      <w:pPr>
        <w:rPr>
          <w:sz w:val="24"/>
          <w:szCs w:val="24"/>
        </w:rPr>
      </w:pPr>
      <w:r>
        <w:rPr>
          <w:sz w:val="24"/>
          <w:szCs w:val="24"/>
        </w:rPr>
        <w:t>2 Maiskolben</w:t>
      </w:r>
    </w:p>
    <w:p w14:paraId="7149709E" w14:textId="77777777" w:rsidR="0084418D" w:rsidRDefault="0084418D" w:rsidP="0084418D">
      <w:pPr>
        <w:rPr>
          <w:sz w:val="24"/>
          <w:szCs w:val="24"/>
        </w:rPr>
      </w:pPr>
      <w:r>
        <w:rPr>
          <w:sz w:val="24"/>
          <w:szCs w:val="24"/>
        </w:rPr>
        <w:t>1 Limette</w:t>
      </w:r>
    </w:p>
    <w:p w14:paraId="297257AF" w14:textId="77777777" w:rsidR="0084418D" w:rsidRDefault="0084418D" w:rsidP="0084418D">
      <w:pPr>
        <w:rPr>
          <w:sz w:val="24"/>
          <w:szCs w:val="24"/>
        </w:rPr>
      </w:pPr>
      <w:r>
        <w:rPr>
          <w:sz w:val="24"/>
          <w:szCs w:val="24"/>
        </w:rPr>
        <w:t>1 rote Chilischote</w:t>
      </w:r>
    </w:p>
    <w:p w14:paraId="229A98D6" w14:textId="77777777" w:rsidR="0084418D" w:rsidRDefault="0084418D" w:rsidP="0084418D">
      <w:pPr>
        <w:rPr>
          <w:sz w:val="24"/>
          <w:szCs w:val="24"/>
        </w:rPr>
      </w:pPr>
      <w:r>
        <w:rPr>
          <w:sz w:val="24"/>
          <w:szCs w:val="24"/>
        </w:rPr>
        <w:t>2 Frühlingszwiebeln</w:t>
      </w:r>
    </w:p>
    <w:p w14:paraId="1FE60F6E" w14:textId="77777777" w:rsidR="0084418D" w:rsidRDefault="0084418D" w:rsidP="0084418D">
      <w:pPr>
        <w:rPr>
          <w:sz w:val="24"/>
          <w:szCs w:val="24"/>
        </w:rPr>
      </w:pPr>
      <w:r>
        <w:rPr>
          <w:sz w:val="24"/>
          <w:szCs w:val="24"/>
        </w:rPr>
        <w:t>6 Stiele koriandergrün</w:t>
      </w:r>
    </w:p>
    <w:p w14:paraId="57EA9F97" w14:textId="77777777" w:rsidR="0084418D" w:rsidRPr="00693797" w:rsidRDefault="0084418D" w:rsidP="0084418D">
      <w:pPr>
        <w:rPr>
          <w:sz w:val="24"/>
          <w:szCs w:val="24"/>
        </w:rPr>
      </w:pPr>
      <w:r w:rsidRPr="00693797">
        <w:rPr>
          <w:sz w:val="24"/>
          <w:szCs w:val="24"/>
        </w:rPr>
        <w:t>1 Knoblauchzehe</w:t>
      </w:r>
    </w:p>
    <w:p w14:paraId="5EF93946" w14:textId="77777777" w:rsidR="0084418D" w:rsidRPr="00693797" w:rsidRDefault="0084418D" w:rsidP="0084418D">
      <w:pPr>
        <w:rPr>
          <w:sz w:val="24"/>
          <w:szCs w:val="24"/>
        </w:rPr>
      </w:pPr>
      <w:r w:rsidRPr="00693797">
        <w:rPr>
          <w:sz w:val="24"/>
          <w:szCs w:val="24"/>
        </w:rPr>
        <w:t>1 Avocado</w:t>
      </w:r>
    </w:p>
    <w:p w14:paraId="1A170EF8" w14:textId="77777777" w:rsidR="0084418D" w:rsidRDefault="0084418D" w:rsidP="0084418D">
      <w:pPr>
        <w:rPr>
          <w:sz w:val="24"/>
          <w:szCs w:val="24"/>
        </w:rPr>
      </w:pPr>
      <w:r w:rsidRPr="00693797">
        <w:rPr>
          <w:sz w:val="24"/>
          <w:szCs w:val="24"/>
        </w:rPr>
        <w:t>4 EL Olivenöl</w:t>
      </w:r>
      <w:r>
        <w:rPr>
          <w:sz w:val="24"/>
          <w:szCs w:val="24"/>
        </w:rPr>
        <w:t>, 1 TL Butter</w:t>
      </w:r>
    </w:p>
    <w:p w14:paraId="01A60016" w14:textId="77777777" w:rsidR="0084418D" w:rsidRDefault="0084418D" w:rsidP="0084418D">
      <w:pPr>
        <w:rPr>
          <w:sz w:val="24"/>
          <w:szCs w:val="24"/>
        </w:rPr>
      </w:pPr>
    </w:p>
    <w:p w14:paraId="585E041D" w14:textId="77777777" w:rsidR="0084418D" w:rsidRDefault="0084418D" w:rsidP="0084418D">
      <w:pPr>
        <w:rPr>
          <w:sz w:val="24"/>
          <w:szCs w:val="24"/>
        </w:rPr>
      </w:pPr>
      <w:r>
        <w:rPr>
          <w:sz w:val="24"/>
          <w:szCs w:val="24"/>
        </w:rPr>
        <w:t>Zubereitungszeit: 35 Minuten</w:t>
      </w:r>
    </w:p>
    <w:p w14:paraId="29D0A840" w14:textId="77777777" w:rsidR="0084418D" w:rsidRPr="00194BA5" w:rsidRDefault="0084418D" w:rsidP="00B40E8C">
      <w:pPr>
        <w:pStyle w:val="ListParagraph"/>
        <w:numPr>
          <w:ilvl w:val="0"/>
          <w:numId w:val="373"/>
        </w:numPr>
        <w:spacing w:after="120"/>
        <w:ind w:left="714" w:hanging="357"/>
        <w:contextualSpacing w:val="0"/>
        <w:jc w:val="both"/>
        <w:rPr>
          <w:sz w:val="24"/>
          <w:szCs w:val="24"/>
        </w:rPr>
      </w:pPr>
      <w:r w:rsidRPr="00194BA5">
        <w:rPr>
          <w:sz w:val="24"/>
          <w:szCs w:val="24"/>
        </w:rPr>
        <w:t>Fleisch in 2 cm große Würfel schneiden, Zwiebel fein reiben, mit Buttermilch, Sojasauce, Cayenne und dem Fleisch in einer Schale mischen. 15 Minuten marinieren. Maiskörner vom Kolben schneiden. Limette auspressen. Chilischote in ringe schneiden. Frühlingszwiebeln putzen, waschen und in dünne ringe schneiden. Korianderblätter von den Stielen zupfen, grob schneiden. Knoblauch fein hacken. Avocado halbieren, entkernen, schälen und das Fruchtfleisch längs in Scheiben schneiden. Avocado auf eine Platte geben, mit Salz und Pfeffer würzen und mit der Hälfte des Limettensafts beträufeln.</w:t>
      </w:r>
    </w:p>
    <w:p w14:paraId="44D36AC7" w14:textId="77777777" w:rsidR="0084418D" w:rsidRPr="00194BA5" w:rsidRDefault="0084418D" w:rsidP="00B40E8C">
      <w:pPr>
        <w:pStyle w:val="ListParagraph"/>
        <w:numPr>
          <w:ilvl w:val="0"/>
          <w:numId w:val="373"/>
        </w:numPr>
        <w:spacing w:after="120"/>
        <w:ind w:left="714" w:hanging="357"/>
        <w:contextualSpacing w:val="0"/>
        <w:jc w:val="both"/>
        <w:rPr>
          <w:sz w:val="24"/>
          <w:szCs w:val="24"/>
        </w:rPr>
      </w:pPr>
      <w:r w:rsidRPr="00194BA5">
        <w:rPr>
          <w:sz w:val="24"/>
          <w:szCs w:val="24"/>
        </w:rPr>
        <w:t>Fleisch abtropfen lassen, auf Spieße stecken, mit Salz würzen. 2 EL Olivenöl in einer beschichteten Pfanne erhitzen. Spieße darin bei starker Hitze von allen Seiten 6 -8 Minuten goldbraun braten.</w:t>
      </w:r>
    </w:p>
    <w:p w14:paraId="7DB431BA" w14:textId="77777777" w:rsidR="0084418D" w:rsidRPr="00194BA5" w:rsidRDefault="0084418D" w:rsidP="00B40E8C">
      <w:pPr>
        <w:pStyle w:val="ListParagraph"/>
        <w:numPr>
          <w:ilvl w:val="0"/>
          <w:numId w:val="373"/>
        </w:numPr>
        <w:spacing w:after="120"/>
        <w:ind w:left="714" w:hanging="357"/>
        <w:contextualSpacing w:val="0"/>
        <w:jc w:val="both"/>
        <w:rPr>
          <w:sz w:val="24"/>
          <w:szCs w:val="24"/>
        </w:rPr>
      </w:pPr>
      <w:r w:rsidRPr="00194BA5">
        <w:rPr>
          <w:sz w:val="24"/>
          <w:szCs w:val="24"/>
        </w:rPr>
        <w:t>Restliches Olivenöl in einer Pfanne erhitzen, Mais darin scharf anbraten. Chili und Knoblauch zugeben, 1 – 2 Minuten mitbraten. Butter zugeben, mit Salz und Pfeffer würzen. Frühlingszwiebeln untermischen, kurz mitbraten. Mais auf den Avocadoscheiben verteilen, Hähnchenspieße darauf anrichten. Mit restlichem Limettensaft beträufeln und mit Koriander bestreut servieren.</w:t>
      </w:r>
    </w:p>
    <w:p w14:paraId="04E499D2" w14:textId="77777777" w:rsidR="0084418D" w:rsidRDefault="0084418D" w:rsidP="0084418D">
      <w:pPr>
        <w:pStyle w:val="Heading2"/>
        <w:spacing w:after="240"/>
      </w:pPr>
      <w:r>
        <w:lastRenderedPageBreak/>
        <w:t>Hähnchen-Tajine</w:t>
      </w:r>
      <w:r>
        <w:rPr>
          <w:rStyle w:val="FootnoteReference"/>
        </w:rPr>
        <w:footnoteReference w:id="449"/>
      </w:r>
      <w:r>
        <w:t xml:space="preserve"> </w:t>
      </w:r>
    </w:p>
    <w:p w14:paraId="50EDBA78" w14:textId="77777777" w:rsidR="0084418D" w:rsidRDefault="0084418D" w:rsidP="0084418D">
      <w:pPr>
        <w:jc w:val="both"/>
        <w:rPr>
          <w:sz w:val="24"/>
          <w:szCs w:val="24"/>
        </w:rPr>
      </w:pPr>
      <w:r w:rsidRPr="00EB1F8D">
        <w:rPr>
          <w:sz w:val="24"/>
          <w:szCs w:val="24"/>
          <w:u w:val="single"/>
        </w:rPr>
        <w:t>Zutaten</w:t>
      </w:r>
      <w:r>
        <w:rPr>
          <w:sz w:val="24"/>
          <w:szCs w:val="24"/>
        </w:rPr>
        <w:t xml:space="preserve"> (für 2 Portionen)</w:t>
      </w:r>
    </w:p>
    <w:p w14:paraId="4B177BBD" w14:textId="77777777" w:rsidR="0084418D" w:rsidRDefault="0084418D" w:rsidP="0084418D">
      <w:pPr>
        <w:jc w:val="both"/>
        <w:rPr>
          <w:sz w:val="24"/>
          <w:szCs w:val="24"/>
        </w:rPr>
      </w:pPr>
      <w:r>
        <w:rPr>
          <w:sz w:val="24"/>
          <w:szCs w:val="24"/>
        </w:rPr>
        <w:t>1 rote Zwiebel</w:t>
      </w:r>
    </w:p>
    <w:p w14:paraId="5EF2DBF2" w14:textId="77777777" w:rsidR="0084418D" w:rsidRDefault="0084418D" w:rsidP="0084418D">
      <w:pPr>
        <w:jc w:val="both"/>
        <w:rPr>
          <w:sz w:val="24"/>
          <w:szCs w:val="24"/>
        </w:rPr>
      </w:pPr>
      <w:r>
        <w:rPr>
          <w:sz w:val="24"/>
          <w:szCs w:val="24"/>
        </w:rPr>
        <w:t>1 Knoblauchzehe</w:t>
      </w:r>
    </w:p>
    <w:p w14:paraId="25ECCE66" w14:textId="77777777" w:rsidR="0084418D" w:rsidRDefault="0084418D" w:rsidP="0084418D">
      <w:pPr>
        <w:jc w:val="both"/>
        <w:rPr>
          <w:sz w:val="24"/>
          <w:szCs w:val="24"/>
        </w:rPr>
      </w:pPr>
      <w:r>
        <w:rPr>
          <w:sz w:val="24"/>
          <w:szCs w:val="24"/>
        </w:rPr>
        <w:t>½ Aubergine (150 g)</w:t>
      </w:r>
    </w:p>
    <w:p w14:paraId="08B6DFB9" w14:textId="77777777" w:rsidR="0084418D" w:rsidRDefault="0084418D" w:rsidP="0084418D">
      <w:pPr>
        <w:jc w:val="both"/>
        <w:rPr>
          <w:sz w:val="24"/>
          <w:szCs w:val="24"/>
        </w:rPr>
      </w:pPr>
      <w:r>
        <w:rPr>
          <w:sz w:val="24"/>
          <w:szCs w:val="24"/>
        </w:rPr>
        <w:t>1 Dose Kichererbsen (400 g)</w:t>
      </w:r>
    </w:p>
    <w:p w14:paraId="6AB16651" w14:textId="77777777" w:rsidR="0084418D" w:rsidRDefault="0084418D" w:rsidP="0084418D">
      <w:pPr>
        <w:jc w:val="both"/>
        <w:rPr>
          <w:sz w:val="24"/>
          <w:szCs w:val="24"/>
        </w:rPr>
      </w:pPr>
      <w:r>
        <w:rPr>
          <w:sz w:val="24"/>
          <w:szCs w:val="24"/>
        </w:rPr>
        <w:t>300 g Hähnchenbrustfilet (ohne Haut)</w:t>
      </w:r>
    </w:p>
    <w:p w14:paraId="32AF0E6A" w14:textId="77777777" w:rsidR="0084418D" w:rsidRDefault="0084418D" w:rsidP="0084418D">
      <w:pPr>
        <w:jc w:val="both"/>
        <w:rPr>
          <w:sz w:val="24"/>
          <w:szCs w:val="24"/>
        </w:rPr>
      </w:pPr>
      <w:r>
        <w:rPr>
          <w:sz w:val="24"/>
          <w:szCs w:val="24"/>
        </w:rPr>
        <w:t>2 TL Harissa</w:t>
      </w:r>
    </w:p>
    <w:p w14:paraId="00C8BBF3" w14:textId="77777777" w:rsidR="0084418D" w:rsidRDefault="0084418D" w:rsidP="0084418D">
      <w:pPr>
        <w:jc w:val="both"/>
        <w:rPr>
          <w:sz w:val="24"/>
          <w:szCs w:val="24"/>
        </w:rPr>
      </w:pPr>
      <w:r>
        <w:rPr>
          <w:sz w:val="24"/>
          <w:szCs w:val="24"/>
        </w:rPr>
        <w:t>80 g kleine Tomaten</w:t>
      </w:r>
    </w:p>
    <w:p w14:paraId="2FDEF8AC" w14:textId="77777777" w:rsidR="0084418D" w:rsidRDefault="0084418D" w:rsidP="0084418D">
      <w:pPr>
        <w:jc w:val="both"/>
        <w:rPr>
          <w:sz w:val="24"/>
          <w:szCs w:val="24"/>
        </w:rPr>
      </w:pPr>
      <w:r>
        <w:rPr>
          <w:sz w:val="24"/>
          <w:szCs w:val="24"/>
        </w:rPr>
        <w:t>4 EL Olivenöl</w:t>
      </w:r>
    </w:p>
    <w:p w14:paraId="17F6BC73" w14:textId="77777777" w:rsidR="0084418D" w:rsidRDefault="0084418D" w:rsidP="0084418D">
      <w:pPr>
        <w:jc w:val="both"/>
        <w:rPr>
          <w:sz w:val="24"/>
          <w:szCs w:val="24"/>
        </w:rPr>
      </w:pPr>
      <w:r>
        <w:rPr>
          <w:sz w:val="24"/>
          <w:szCs w:val="24"/>
        </w:rPr>
        <w:t>Salz</w:t>
      </w:r>
    </w:p>
    <w:p w14:paraId="6FA83E36" w14:textId="77777777" w:rsidR="0084418D" w:rsidRDefault="0084418D" w:rsidP="0084418D">
      <w:pPr>
        <w:jc w:val="both"/>
        <w:rPr>
          <w:sz w:val="24"/>
          <w:szCs w:val="24"/>
        </w:rPr>
      </w:pPr>
      <w:r>
        <w:rPr>
          <w:sz w:val="24"/>
          <w:szCs w:val="24"/>
        </w:rPr>
        <w:t>1 kleine getrocknete Chilischote</w:t>
      </w:r>
    </w:p>
    <w:p w14:paraId="2467892E" w14:textId="77777777" w:rsidR="0084418D" w:rsidRDefault="0084418D" w:rsidP="0084418D">
      <w:pPr>
        <w:jc w:val="both"/>
        <w:rPr>
          <w:sz w:val="24"/>
          <w:szCs w:val="24"/>
        </w:rPr>
      </w:pPr>
      <w:r>
        <w:rPr>
          <w:sz w:val="24"/>
          <w:szCs w:val="24"/>
        </w:rPr>
        <w:t>½ TL Kreuzkümmelsaat</w:t>
      </w:r>
    </w:p>
    <w:p w14:paraId="330666A1" w14:textId="77777777" w:rsidR="0084418D" w:rsidRDefault="0084418D" w:rsidP="0084418D">
      <w:pPr>
        <w:jc w:val="both"/>
        <w:rPr>
          <w:sz w:val="24"/>
          <w:szCs w:val="24"/>
        </w:rPr>
      </w:pPr>
      <w:r>
        <w:rPr>
          <w:sz w:val="24"/>
          <w:szCs w:val="24"/>
        </w:rPr>
        <w:t>1 Kardamomkapsel</w:t>
      </w:r>
    </w:p>
    <w:p w14:paraId="179BFBD1" w14:textId="77777777" w:rsidR="0084418D" w:rsidRDefault="0084418D" w:rsidP="0084418D">
      <w:pPr>
        <w:jc w:val="both"/>
        <w:rPr>
          <w:sz w:val="24"/>
          <w:szCs w:val="24"/>
        </w:rPr>
      </w:pPr>
      <w:r>
        <w:rPr>
          <w:sz w:val="24"/>
          <w:szCs w:val="24"/>
        </w:rPr>
        <w:t>200 ml passierte Tomaten</w:t>
      </w:r>
    </w:p>
    <w:p w14:paraId="561845C9" w14:textId="77777777" w:rsidR="0084418D" w:rsidRDefault="0084418D" w:rsidP="0084418D">
      <w:pPr>
        <w:jc w:val="both"/>
        <w:rPr>
          <w:sz w:val="24"/>
          <w:szCs w:val="24"/>
        </w:rPr>
      </w:pPr>
      <w:r>
        <w:rPr>
          <w:sz w:val="24"/>
          <w:szCs w:val="24"/>
        </w:rPr>
        <w:t>100 ml Geflügelfond (oder eben Gemüsebrühe)</w:t>
      </w:r>
    </w:p>
    <w:p w14:paraId="7C3A0715" w14:textId="77777777" w:rsidR="0084418D" w:rsidRDefault="0084418D" w:rsidP="0084418D">
      <w:pPr>
        <w:jc w:val="both"/>
        <w:rPr>
          <w:sz w:val="24"/>
          <w:szCs w:val="24"/>
        </w:rPr>
      </w:pPr>
      <w:r>
        <w:rPr>
          <w:sz w:val="24"/>
          <w:szCs w:val="24"/>
        </w:rPr>
        <w:t>2 Stiele Dill</w:t>
      </w:r>
    </w:p>
    <w:p w14:paraId="592EB361" w14:textId="77777777" w:rsidR="0084418D" w:rsidRDefault="0084418D" w:rsidP="0084418D">
      <w:pPr>
        <w:jc w:val="both"/>
        <w:rPr>
          <w:sz w:val="24"/>
          <w:szCs w:val="24"/>
        </w:rPr>
      </w:pPr>
      <w:r>
        <w:rPr>
          <w:sz w:val="24"/>
          <w:szCs w:val="24"/>
        </w:rPr>
        <w:t>2 Stiele Minze</w:t>
      </w:r>
    </w:p>
    <w:p w14:paraId="6FA468BA" w14:textId="77777777" w:rsidR="0084418D" w:rsidRDefault="0084418D" w:rsidP="0084418D">
      <w:pPr>
        <w:jc w:val="both"/>
        <w:rPr>
          <w:sz w:val="24"/>
          <w:szCs w:val="24"/>
        </w:rPr>
      </w:pPr>
      <w:r>
        <w:rPr>
          <w:sz w:val="24"/>
          <w:szCs w:val="24"/>
        </w:rPr>
        <w:t>1 EL Zitronensaft</w:t>
      </w:r>
    </w:p>
    <w:p w14:paraId="11529545" w14:textId="77777777" w:rsidR="0084418D" w:rsidRDefault="0084418D" w:rsidP="0084418D">
      <w:pPr>
        <w:jc w:val="both"/>
        <w:rPr>
          <w:sz w:val="24"/>
          <w:szCs w:val="24"/>
        </w:rPr>
      </w:pPr>
      <w:r>
        <w:rPr>
          <w:sz w:val="24"/>
          <w:szCs w:val="24"/>
        </w:rPr>
        <w:t>1 TL Schwarzkümmelsaat</w:t>
      </w:r>
    </w:p>
    <w:p w14:paraId="2835288C" w14:textId="77777777" w:rsidR="0084418D" w:rsidRDefault="0084418D" w:rsidP="0084418D">
      <w:pPr>
        <w:jc w:val="both"/>
        <w:rPr>
          <w:sz w:val="24"/>
          <w:szCs w:val="24"/>
        </w:rPr>
      </w:pPr>
      <w:r>
        <w:rPr>
          <w:sz w:val="24"/>
          <w:szCs w:val="24"/>
        </w:rPr>
        <w:t>Außerdem: Tajine (oder eben Bräter mit Deckel)</w:t>
      </w:r>
    </w:p>
    <w:p w14:paraId="1A614A58" w14:textId="77777777" w:rsidR="0084418D" w:rsidRDefault="0084418D" w:rsidP="0084418D">
      <w:pPr>
        <w:jc w:val="both"/>
        <w:rPr>
          <w:sz w:val="24"/>
          <w:szCs w:val="24"/>
        </w:rPr>
      </w:pPr>
    </w:p>
    <w:p w14:paraId="216DD063" w14:textId="77777777" w:rsidR="0084418D" w:rsidRDefault="0084418D" w:rsidP="0084418D">
      <w:pPr>
        <w:jc w:val="both"/>
        <w:rPr>
          <w:sz w:val="24"/>
          <w:szCs w:val="24"/>
        </w:rPr>
      </w:pPr>
      <w:r>
        <w:rPr>
          <w:sz w:val="24"/>
          <w:szCs w:val="24"/>
        </w:rPr>
        <w:t>Zubereitungszeit: 45 Minuten</w:t>
      </w:r>
    </w:p>
    <w:p w14:paraId="0CE02535" w14:textId="77777777" w:rsidR="0084418D" w:rsidRPr="00E022CA" w:rsidRDefault="0084418D" w:rsidP="00B40E8C">
      <w:pPr>
        <w:pStyle w:val="ListParagraph"/>
        <w:numPr>
          <w:ilvl w:val="0"/>
          <w:numId w:val="374"/>
        </w:numPr>
        <w:spacing w:after="120"/>
        <w:ind w:left="714" w:hanging="357"/>
        <w:contextualSpacing w:val="0"/>
        <w:jc w:val="both"/>
        <w:rPr>
          <w:sz w:val="24"/>
          <w:szCs w:val="24"/>
        </w:rPr>
      </w:pPr>
      <w:r w:rsidRPr="00E022CA">
        <w:rPr>
          <w:sz w:val="24"/>
          <w:szCs w:val="24"/>
        </w:rPr>
        <w:t>Zwiebel achteln, Knoblauch in dünne Scheiben schneiden. Aubergine waschen, trocken tupfen und 2 cm große Stücke würfeln. Kichererbsen in ein Sieb gießen, abspülen und gut abtropfen lassen. Hähnchenbrust in 4 cm große Stücke schneiden und mit Harissa würzen. Tomaten waschen und halbieren.</w:t>
      </w:r>
    </w:p>
    <w:p w14:paraId="0E00216C" w14:textId="77777777" w:rsidR="0084418D" w:rsidRPr="00E022CA" w:rsidRDefault="0084418D" w:rsidP="00B40E8C">
      <w:pPr>
        <w:pStyle w:val="ListParagraph"/>
        <w:numPr>
          <w:ilvl w:val="0"/>
          <w:numId w:val="374"/>
        </w:numPr>
        <w:spacing w:after="120"/>
        <w:ind w:left="714" w:hanging="357"/>
        <w:contextualSpacing w:val="0"/>
        <w:jc w:val="both"/>
        <w:rPr>
          <w:sz w:val="24"/>
          <w:szCs w:val="24"/>
        </w:rPr>
      </w:pPr>
      <w:r w:rsidRPr="00E022CA">
        <w:rPr>
          <w:sz w:val="24"/>
          <w:szCs w:val="24"/>
        </w:rPr>
        <w:t xml:space="preserve">2 EL Öl in einer Tajine erhitzen. Hähnchenbruststücke leicht salzen, im Öl rundum anbraten, herausnehmen. Restliches Öl in die Tajine geben. Auberginen, Zwiebeln, Knoblauch und Chili zugeben, 2 – 3 Minuten anbraten. Kichererbsen, Hähnchen und </w:t>
      </w:r>
      <w:r w:rsidRPr="00E022CA">
        <w:rPr>
          <w:sz w:val="24"/>
          <w:szCs w:val="24"/>
        </w:rPr>
        <w:lastRenderedPageBreak/>
        <w:t>Tomaten zugeben. Mit Salz und Kreuzkümmel würzen. Kardamonkapsel andrücken, zugeben, mit passierten Tomaten und Fond auffüllen. Zugedeckt bei mittlerer Hitze 20 – 25 Minuten garen.</w:t>
      </w:r>
    </w:p>
    <w:p w14:paraId="360EE46E" w14:textId="77777777" w:rsidR="0084418D" w:rsidRPr="00E022CA" w:rsidRDefault="0084418D" w:rsidP="00B40E8C">
      <w:pPr>
        <w:pStyle w:val="ListParagraph"/>
        <w:numPr>
          <w:ilvl w:val="0"/>
          <w:numId w:val="374"/>
        </w:numPr>
        <w:spacing w:after="120"/>
        <w:ind w:left="714" w:hanging="357"/>
        <w:contextualSpacing w:val="0"/>
        <w:jc w:val="both"/>
        <w:rPr>
          <w:sz w:val="24"/>
          <w:szCs w:val="24"/>
        </w:rPr>
      </w:pPr>
      <w:r w:rsidRPr="00E022CA">
        <w:rPr>
          <w:sz w:val="24"/>
          <w:szCs w:val="24"/>
        </w:rPr>
        <w:t>Dillästchen und Minzblätter grob von den Stielen zupfen. Tajine vom Herd nehmen, öffnen, mit Zitronensaft und Salz abschmecken. Mit Kräutern und Schwarzkümmel bestreut servieren.</w:t>
      </w:r>
    </w:p>
    <w:p w14:paraId="745E32A3" w14:textId="77777777" w:rsidR="0084418D" w:rsidRDefault="0084418D" w:rsidP="0084418D">
      <w:pPr>
        <w:jc w:val="both"/>
        <w:rPr>
          <w:sz w:val="24"/>
          <w:szCs w:val="24"/>
        </w:rPr>
      </w:pPr>
    </w:p>
    <w:p w14:paraId="5CC99FE2" w14:textId="77777777" w:rsidR="0084418D" w:rsidRDefault="0084418D" w:rsidP="0084418D">
      <w:pPr>
        <w:rPr>
          <w:sz w:val="24"/>
          <w:szCs w:val="24"/>
        </w:rPr>
      </w:pPr>
      <w:r>
        <w:rPr>
          <w:sz w:val="24"/>
          <w:szCs w:val="24"/>
        </w:rPr>
        <w:br w:type="page"/>
      </w:r>
    </w:p>
    <w:p w14:paraId="3E0786EE" w14:textId="77777777" w:rsidR="0084418D" w:rsidRPr="000F2C39" w:rsidRDefault="0084418D" w:rsidP="0084418D">
      <w:pPr>
        <w:pStyle w:val="Heading2"/>
        <w:spacing w:after="240"/>
      </w:pPr>
      <w:r w:rsidRPr="000F2C39">
        <w:lastRenderedPageBreak/>
        <w:t>Poulardenbrust mit Curry-Couscous</w:t>
      </w:r>
      <w:r>
        <w:rPr>
          <w:rStyle w:val="FootnoteReference"/>
        </w:rPr>
        <w:footnoteReference w:id="450"/>
      </w:r>
    </w:p>
    <w:p w14:paraId="41D02C88" w14:textId="77777777" w:rsidR="0084418D" w:rsidRDefault="0084418D" w:rsidP="0084418D">
      <w:pPr>
        <w:jc w:val="both"/>
        <w:rPr>
          <w:sz w:val="24"/>
          <w:szCs w:val="24"/>
        </w:rPr>
      </w:pPr>
      <w:r w:rsidRPr="00E63BD3">
        <w:rPr>
          <w:sz w:val="24"/>
          <w:szCs w:val="24"/>
          <w:u w:val="single"/>
        </w:rPr>
        <w:t>Zutaten</w:t>
      </w:r>
      <w:r>
        <w:rPr>
          <w:sz w:val="24"/>
          <w:szCs w:val="24"/>
        </w:rPr>
        <w:t xml:space="preserve"> für 2 Portionen</w:t>
      </w:r>
    </w:p>
    <w:p w14:paraId="6A492F9A" w14:textId="77777777" w:rsidR="0084418D" w:rsidRPr="007A612A" w:rsidRDefault="0084418D" w:rsidP="0084418D">
      <w:pPr>
        <w:jc w:val="both"/>
        <w:rPr>
          <w:sz w:val="24"/>
          <w:szCs w:val="24"/>
          <w:lang w:val="en-US"/>
        </w:rPr>
      </w:pPr>
      <w:r w:rsidRPr="007A612A">
        <w:rPr>
          <w:sz w:val="24"/>
          <w:szCs w:val="24"/>
          <w:lang w:val="en-US"/>
        </w:rPr>
        <w:t xml:space="preserve">120 ml </w:t>
      </w:r>
      <w:proofErr w:type="spellStart"/>
      <w:r w:rsidRPr="007A612A">
        <w:rPr>
          <w:sz w:val="24"/>
          <w:szCs w:val="24"/>
          <w:lang w:val="en-US"/>
        </w:rPr>
        <w:t>Kokosmilch</w:t>
      </w:r>
      <w:proofErr w:type="spellEnd"/>
    </w:p>
    <w:p w14:paraId="14B40AC1" w14:textId="77777777" w:rsidR="0084418D" w:rsidRPr="007A612A" w:rsidRDefault="0084418D" w:rsidP="0084418D">
      <w:pPr>
        <w:jc w:val="both"/>
        <w:rPr>
          <w:sz w:val="24"/>
          <w:szCs w:val="24"/>
          <w:lang w:val="en-US"/>
        </w:rPr>
      </w:pPr>
      <w:r w:rsidRPr="007A612A">
        <w:rPr>
          <w:sz w:val="24"/>
          <w:szCs w:val="24"/>
          <w:lang w:val="en-US"/>
        </w:rPr>
        <w:t xml:space="preserve">1 TL </w:t>
      </w:r>
      <w:proofErr w:type="spellStart"/>
      <w:r w:rsidRPr="007A612A">
        <w:rPr>
          <w:sz w:val="24"/>
          <w:szCs w:val="24"/>
          <w:lang w:val="en-US"/>
        </w:rPr>
        <w:t>Currypulver</w:t>
      </w:r>
      <w:proofErr w:type="spellEnd"/>
    </w:p>
    <w:p w14:paraId="5A0D3F7D" w14:textId="77777777" w:rsidR="0084418D" w:rsidRDefault="0084418D" w:rsidP="0084418D">
      <w:pPr>
        <w:jc w:val="both"/>
        <w:rPr>
          <w:sz w:val="24"/>
          <w:szCs w:val="24"/>
          <w:lang w:val="en-US"/>
        </w:rPr>
      </w:pPr>
      <w:r w:rsidRPr="007A612A">
        <w:rPr>
          <w:sz w:val="24"/>
          <w:szCs w:val="24"/>
          <w:lang w:val="en-US"/>
        </w:rPr>
        <w:t>Sal</w:t>
      </w:r>
      <w:r>
        <w:rPr>
          <w:sz w:val="24"/>
          <w:szCs w:val="24"/>
          <w:lang w:val="en-US"/>
        </w:rPr>
        <w:t>z, Pfeffer</w:t>
      </w:r>
    </w:p>
    <w:p w14:paraId="49499326" w14:textId="77777777" w:rsidR="0084418D" w:rsidRDefault="0084418D" w:rsidP="0084418D">
      <w:pPr>
        <w:jc w:val="both"/>
        <w:rPr>
          <w:sz w:val="24"/>
          <w:szCs w:val="24"/>
          <w:lang w:val="en-US"/>
        </w:rPr>
      </w:pPr>
      <w:r>
        <w:rPr>
          <w:sz w:val="24"/>
          <w:szCs w:val="24"/>
          <w:lang w:val="en-US"/>
        </w:rPr>
        <w:t>120 g Couscous</w:t>
      </w:r>
    </w:p>
    <w:p w14:paraId="269EF27F" w14:textId="77777777" w:rsidR="0084418D" w:rsidRPr="00824DB6" w:rsidRDefault="0084418D" w:rsidP="0084418D">
      <w:pPr>
        <w:jc w:val="both"/>
        <w:rPr>
          <w:sz w:val="24"/>
          <w:szCs w:val="24"/>
        </w:rPr>
      </w:pPr>
      <w:r w:rsidRPr="00824DB6">
        <w:rPr>
          <w:sz w:val="24"/>
          <w:szCs w:val="24"/>
        </w:rPr>
        <w:t>300 g grüne Bohnen</w:t>
      </w:r>
    </w:p>
    <w:p w14:paraId="3AC9B5DF" w14:textId="77777777" w:rsidR="0084418D" w:rsidRPr="007A612A" w:rsidRDefault="0084418D" w:rsidP="0084418D">
      <w:pPr>
        <w:jc w:val="both"/>
        <w:rPr>
          <w:sz w:val="24"/>
          <w:szCs w:val="24"/>
        </w:rPr>
      </w:pPr>
      <w:r w:rsidRPr="007A612A">
        <w:rPr>
          <w:sz w:val="24"/>
          <w:szCs w:val="24"/>
        </w:rPr>
        <w:t>1 kleiner Granatapfel</w:t>
      </w:r>
    </w:p>
    <w:p w14:paraId="67530DA4" w14:textId="77777777" w:rsidR="0084418D" w:rsidRPr="007A612A" w:rsidRDefault="0084418D" w:rsidP="0084418D">
      <w:pPr>
        <w:jc w:val="both"/>
        <w:rPr>
          <w:sz w:val="24"/>
          <w:szCs w:val="24"/>
        </w:rPr>
      </w:pPr>
      <w:r w:rsidRPr="007A612A">
        <w:rPr>
          <w:sz w:val="24"/>
          <w:szCs w:val="24"/>
        </w:rPr>
        <w:t>2 EL Weißweinessig</w:t>
      </w:r>
    </w:p>
    <w:p w14:paraId="783F406A" w14:textId="77777777" w:rsidR="0084418D" w:rsidRDefault="0084418D" w:rsidP="0084418D">
      <w:pPr>
        <w:jc w:val="both"/>
        <w:rPr>
          <w:sz w:val="24"/>
          <w:szCs w:val="24"/>
        </w:rPr>
      </w:pPr>
      <w:r w:rsidRPr="007A612A">
        <w:rPr>
          <w:sz w:val="24"/>
          <w:szCs w:val="24"/>
        </w:rPr>
        <w:t>1 E</w:t>
      </w:r>
      <w:r>
        <w:rPr>
          <w:sz w:val="24"/>
          <w:szCs w:val="24"/>
        </w:rPr>
        <w:t>L ungeröstetes Sesamöl</w:t>
      </w:r>
    </w:p>
    <w:p w14:paraId="2D971BAB" w14:textId="77777777" w:rsidR="0084418D" w:rsidRDefault="0084418D" w:rsidP="0084418D">
      <w:pPr>
        <w:jc w:val="both"/>
        <w:rPr>
          <w:sz w:val="24"/>
          <w:szCs w:val="24"/>
        </w:rPr>
      </w:pPr>
      <w:r>
        <w:rPr>
          <w:sz w:val="24"/>
          <w:szCs w:val="24"/>
        </w:rPr>
        <w:t>6 EL Olivenöl</w:t>
      </w:r>
    </w:p>
    <w:p w14:paraId="190D3E06" w14:textId="77777777" w:rsidR="0084418D" w:rsidRDefault="0084418D" w:rsidP="0084418D">
      <w:pPr>
        <w:jc w:val="both"/>
        <w:rPr>
          <w:sz w:val="24"/>
          <w:szCs w:val="24"/>
        </w:rPr>
      </w:pPr>
      <w:r>
        <w:rPr>
          <w:sz w:val="24"/>
          <w:szCs w:val="24"/>
        </w:rPr>
        <w:t>2 Maispoulardenbrüste (à 150 g)</w:t>
      </w:r>
    </w:p>
    <w:p w14:paraId="2C1129EC" w14:textId="77777777" w:rsidR="0084418D" w:rsidRDefault="0084418D" w:rsidP="0084418D">
      <w:pPr>
        <w:jc w:val="both"/>
        <w:rPr>
          <w:sz w:val="24"/>
          <w:szCs w:val="24"/>
        </w:rPr>
      </w:pPr>
      <w:r>
        <w:rPr>
          <w:sz w:val="24"/>
          <w:szCs w:val="24"/>
        </w:rPr>
        <w:t>1 Beet Kresse</w:t>
      </w:r>
    </w:p>
    <w:p w14:paraId="29820FFD" w14:textId="77777777" w:rsidR="0084418D" w:rsidRDefault="0084418D" w:rsidP="0084418D">
      <w:pPr>
        <w:jc w:val="both"/>
        <w:rPr>
          <w:sz w:val="24"/>
          <w:szCs w:val="24"/>
        </w:rPr>
      </w:pPr>
    </w:p>
    <w:p w14:paraId="7DAC1ACC" w14:textId="77777777" w:rsidR="0084418D" w:rsidRDefault="0084418D" w:rsidP="0084418D">
      <w:pPr>
        <w:jc w:val="both"/>
        <w:rPr>
          <w:sz w:val="24"/>
          <w:szCs w:val="24"/>
        </w:rPr>
      </w:pPr>
      <w:r>
        <w:rPr>
          <w:sz w:val="24"/>
          <w:szCs w:val="24"/>
        </w:rPr>
        <w:t>Zubereitungszeit:</w:t>
      </w:r>
      <w:r>
        <w:rPr>
          <w:sz w:val="24"/>
          <w:szCs w:val="24"/>
        </w:rPr>
        <w:tab/>
        <w:t>35 Minuten</w:t>
      </w:r>
    </w:p>
    <w:p w14:paraId="4E8D05A9" w14:textId="77777777" w:rsidR="0084418D" w:rsidRPr="00E63BD3" w:rsidRDefault="0084418D" w:rsidP="00B40E8C">
      <w:pPr>
        <w:pStyle w:val="ListParagraph"/>
        <w:numPr>
          <w:ilvl w:val="0"/>
          <w:numId w:val="1894"/>
        </w:numPr>
        <w:spacing w:after="120"/>
        <w:ind w:left="714" w:hanging="357"/>
        <w:contextualSpacing w:val="0"/>
        <w:jc w:val="both"/>
        <w:rPr>
          <w:sz w:val="24"/>
          <w:szCs w:val="24"/>
        </w:rPr>
      </w:pPr>
      <w:r w:rsidRPr="00E63BD3">
        <w:rPr>
          <w:sz w:val="24"/>
          <w:szCs w:val="24"/>
        </w:rPr>
        <w:t>Für den Curry-Couscous Kokosmilch mit Curry und ½ TL Salz aufkochen. Topf vom Herd ziehen und den Couscous einrühren. 10 Minuten zugedeckt quellen lassen und mit einer Gabel auflockern.</w:t>
      </w:r>
    </w:p>
    <w:p w14:paraId="131F007C" w14:textId="77777777" w:rsidR="0084418D" w:rsidRPr="00E63BD3" w:rsidRDefault="0084418D" w:rsidP="00B40E8C">
      <w:pPr>
        <w:pStyle w:val="ListParagraph"/>
        <w:numPr>
          <w:ilvl w:val="0"/>
          <w:numId w:val="1894"/>
        </w:numPr>
        <w:spacing w:after="120"/>
        <w:ind w:left="714" w:hanging="357"/>
        <w:contextualSpacing w:val="0"/>
        <w:jc w:val="both"/>
        <w:rPr>
          <w:sz w:val="24"/>
          <w:szCs w:val="24"/>
        </w:rPr>
      </w:pPr>
      <w:r w:rsidRPr="00E63BD3">
        <w:rPr>
          <w:sz w:val="24"/>
          <w:szCs w:val="24"/>
        </w:rPr>
        <w:t xml:space="preserve">Bohnen putzen, waschen und in kochendem Salzwasser 5 Minuten garen. Bohnen in ein Sieb abgießen, unter fließend kaltem Wasser abschrecken und gut abtropfen lassen. Granatapfel halbieren und die Kerne herauslösen. </w:t>
      </w:r>
    </w:p>
    <w:p w14:paraId="27625197" w14:textId="77777777" w:rsidR="0084418D" w:rsidRPr="00E63BD3" w:rsidRDefault="0084418D" w:rsidP="00B40E8C">
      <w:pPr>
        <w:pStyle w:val="ListParagraph"/>
        <w:numPr>
          <w:ilvl w:val="0"/>
          <w:numId w:val="1894"/>
        </w:numPr>
        <w:spacing w:after="120"/>
        <w:ind w:left="714" w:hanging="357"/>
        <w:contextualSpacing w:val="0"/>
        <w:jc w:val="both"/>
        <w:rPr>
          <w:sz w:val="24"/>
          <w:szCs w:val="24"/>
        </w:rPr>
      </w:pPr>
      <w:r w:rsidRPr="00E63BD3">
        <w:rPr>
          <w:sz w:val="24"/>
          <w:szCs w:val="24"/>
        </w:rPr>
        <w:t>Für das Dressing Essig mit etwas Salz und Pfeffer verrühren. Sesamöl und 2 EL Olivenöl unterrühren. Bohnen und Granatapfelkerne mit dem Dressing mischen.</w:t>
      </w:r>
    </w:p>
    <w:p w14:paraId="01E0DEB5" w14:textId="77777777" w:rsidR="0084418D" w:rsidRPr="00E63BD3" w:rsidRDefault="0084418D" w:rsidP="00B40E8C">
      <w:pPr>
        <w:pStyle w:val="ListParagraph"/>
        <w:numPr>
          <w:ilvl w:val="0"/>
          <w:numId w:val="1894"/>
        </w:numPr>
        <w:spacing w:after="120"/>
        <w:ind w:left="714" w:hanging="357"/>
        <w:contextualSpacing w:val="0"/>
        <w:jc w:val="both"/>
        <w:rPr>
          <w:sz w:val="24"/>
          <w:szCs w:val="24"/>
        </w:rPr>
      </w:pPr>
      <w:r w:rsidRPr="00E63BD3">
        <w:rPr>
          <w:sz w:val="24"/>
          <w:szCs w:val="24"/>
        </w:rPr>
        <w:t>Poulardenbrüste leicht mit Salz und Pfeffer würzen. Restliches Olivenöl in einer ofenfesten Pfanne erhitzen. Fleisch darin von jeder Seite 1 Minute anbraten. Im vorgeheizten Backofen bei 180 Grad (Umluft 160 Grad) auf der 2. Schiene von unten 8-10 Minuten fertig garen. Mit Curry-Couscous und Bohnensalat anrichten und mit abgezupften Kresseblättchen bestreuen.</w:t>
      </w:r>
    </w:p>
    <w:p w14:paraId="4BC7514D" w14:textId="6BF7A73C" w:rsidR="0084418D" w:rsidRDefault="0084418D" w:rsidP="0084418D">
      <w:pPr>
        <w:rPr>
          <w:rFonts w:asciiTheme="majorHAnsi" w:eastAsiaTheme="majorEastAsia" w:hAnsiTheme="majorHAnsi" w:cstheme="majorBidi"/>
          <w:color w:val="2F5496" w:themeColor="accent1" w:themeShade="BF"/>
          <w:sz w:val="26"/>
          <w:szCs w:val="26"/>
        </w:rPr>
      </w:pPr>
      <w:r w:rsidRPr="007A612A">
        <w:rPr>
          <w:sz w:val="24"/>
          <w:szCs w:val="24"/>
        </w:rPr>
        <w:br w:type="page"/>
      </w:r>
    </w:p>
    <w:p w14:paraId="0F312E56" w14:textId="26B012A0" w:rsidR="00025D45" w:rsidRDefault="00025D45" w:rsidP="00025D45">
      <w:pPr>
        <w:pStyle w:val="Heading2"/>
        <w:spacing w:after="240"/>
      </w:pPr>
      <w:r>
        <w:lastRenderedPageBreak/>
        <w:t>Hähnchencurry</w:t>
      </w:r>
      <w:r>
        <w:rPr>
          <w:rStyle w:val="FootnoteReference"/>
        </w:rPr>
        <w:footnoteReference w:id="451"/>
      </w:r>
      <w:r>
        <w:t xml:space="preserve"> </w:t>
      </w:r>
    </w:p>
    <w:p w14:paraId="6CCB49F1" w14:textId="77777777" w:rsidR="00025D45" w:rsidRDefault="00025D45" w:rsidP="00025D45">
      <w:pPr>
        <w:jc w:val="both"/>
        <w:rPr>
          <w:sz w:val="24"/>
          <w:szCs w:val="24"/>
        </w:rPr>
      </w:pPr>
      <w:r w:rsidRPr="00053A5A">
        <w:rPr>
          <w:sz w:val="24"/>
          <w:szCs w:val="24"/>
          <w:u w:val="single"/>
        </w:rPr>
        <w:t>Zutaten</w:t>
      </w:r>
      <w:r>
        <w:rPr>
          <w:sz w:val="24"/>
          <w:szCs w:val="24"/>
        </w:rPr>
        <w:t xml:space="preserve"> (für 4 Portionen)</w:t>
      </w:r>
    </w:p>
    <w:p w14:paraId="4DE0A54D" w14:textId="77777777" w:rsidR="00025D45" w:rsidRDefault="00025D45" w:rsidP="00025D45">
      <w:pPr>
        <w:jc w:val="both"/>
        <w:rPr>
          <w:sz w:val="24"/>
          <w:szCs w:val="24"/>
        </w:rPr>
      </w:pPr>
      <w:r>
        <w:rPr>
          <w:sz w:val="24"/>
          <w:szCs w:val="24"/>
        </w:rPr>
        <w:t>1 EL Koriandersaat</w:t>
      </w:r>
    </w:p>
    <w:p w14:paraId="3E325377" w14:textId="77777777" w:rsidR="00025D45" w:rsidRDefault="00025D45" w:rsidP="00025D45">
      <w:pPr>
        <w:jc w:val="both"/>
        <w:rPr>
          <w:sz w:val="24"/>
          <w:szCs w:val="24"/>
        </w:rPr>
      </w:pPr>
      <w:r>
        <w:rPr>
          <w:sz w:val="24"/>
          <w:szCs w:val="24"/>
        </w:rPr>
        <w:t>30 g frischer Ingwer</w:t>
      </w:r>
    </w:p>
    <w:p w14:paraId="2BB8C390" w14:textId="77777777" w:rsidR="00025D45" w:rsidRDefault="00025D45" w:rsidP="00025D45">
      <w:pPr>
        <w:jc w:val="both"/>
        <w:rPr>
          <w:sz w:val="24"/>
          <w:szCs w:val="24"/>
        </w:rPr>
      </w:pPr>
      <w:r>
        <w:rPr>
          <w:sz w:val="24"/>
          <w:szCs w:val="24"/>
        </w:rPr>
        <w:t>5 Zwiebeln</w:t>
      </w:r>
    </w:p>
    <w:p w14:paraId="6A334227" w14:textId="77777777" w:rsidR="00025D45" w:rsidRDefault="00025D45" w:rsidP="00025D45">
      <w:pPr>
        <w:jc w:val="both"/>
        <w:rPr>
          <w:sz w:val="24"/>
          <w:szCs w:val="24"/>
        </w:rPr>
      </w:pPr>
      <w:r>
        <w:rPr>
          <w:sz w:val="24"/>
          <w:szCs w:val="24"/>
        </w:rPr>
        <w:t>2 Knoblauchzehen</w:t>
      </w:r>
    </w:p>
    <w:p w14:paraId="4B7DC003" w14:textId="77777777" w:rsidR="00025D45" w:rsidRDefault="00025D45" w:rsidP="00025D45">
      <w:pPr>
        <w:jc w:val="both"/>
        <w:rPr>
          <w:sz w:val="24"/>
          <w:szCs w:val="24"/>
        </w:rPr>
      </w:pPr>
      <w:r>
        <w:rPr>
          <w:sz w:val="24"/>
          <w:szCs w:val="24"/>
        </w:rPr>
        <w:t>2 grüne Chilischoten</w:t>
      </w:r>
    </w:p>
    <w:p w14:paraId="323C17DF" w14:textId="77777777" w:rsidR="00025D45" w:rsidRDefault="00025D45" w:rsidP="00025D45">
      <w:pPr>
        <w:jc w:val="both"/>
        <w:rPr>
          <w:sz w:val="24"/>
          <w:szCs w:val="24"/>
        </w:rPr>
      </w:pPr>
      <w:r>
        <w:rPr>
          <w:sz w:val="24"/>
          <w:szCs w:val="24"/>
        </w:rPr>
        <w:t>7 EL Öl</w:t>
      </w:r>
    </w:p>
    <w:p w14:paraId="466C8540" w14:textId="77777777" w:rsidR="00025D45" w:rsidRDefault="00025D45" w:rsidP="00025D45">
      <w:pPr>
        <w:jc w:val="both"/>
        <w:rPr>
          <w:sz w:val="24"/>
          <w:szCs w:val="24"/>
        </w:rPr>
      </w:pPr>
      <w:r>
        <w:rPr>
          <w:sz w:val="24"/>
          <w:szCs w:val="24"/>
        </w:rPr>
        <w:t>500 g Hähnchenbrustfilet (ohne Haut)</w:t>
      </w:r>
    </w:p>
    <w:p w14:paraId="4C40CDC7" w14:textId="77777777" w:rsidR="00025D45" w:rsidRDefault="00025D45" w:rsidP="00025D45">
      <w:pPr>
        <w:jc w:val="both"/>
        <w:rPr>
          <w:sz w:val="24"/>
          <w:szCs w:val="24"/>
        </w:rPr>
      </w:pPr>
      <w:r>
        <w:rPr>
          <w:sz w:val="24"/>
          <w:szCs w:val="24"/>
        </w:rPr>
        <w:t>2 Möhren</w:t>
      </w:r>
    </w:p>
    <w:p w14:paraId="6D2329DA" w14:textId="77777777" w:rsidR="00025D45" w:rsidRDefault="00025D45" w:rsidP="00025D45">
      <w:pPr>
        <w:jc w:val="both"/>
        <w:rPr>
          <w:sz w:val="24"/>
          <w:szCs w:val="24"/>
        </w:rPr>
      </w:pPr>
      <w:r>
        <w:rPr>
          <w:sz w:val="24"/>
          <w:szCs w:val="24"/>
        </w:rPr>
        <w:t>5 Kardamomkapseln</w:t>
      </w:r>
    </w:p>
    <w:p w14:paraId="790972DF" w14:textId="77777777" w:rsidR="00025D45" w:rsidRDefault="00025D45" w:rsidP="00025D45">
      <w:pPr>
        <w:jc w:val="both"/>
        <w:rPr>
          <w:sz w:val="24"/>
          <w:szCs w:val="24"/>
        </w:rPr>
      </w:pPr>
      <w:r>
        <w:rPr>
          <w:sz w:val="24"/>
          <w:szCs w:val="24"/>
        </w:rPr>
        <w:t>150 g Vollmilchjoghurt</w:t>
      </w:r>
    </w:p>
    <w:p w14:paraId="7A88DDC1" w14:textId="77777777" w:rsidR="00025D45" w:rsidRDefault="00025D45" w:rsidP="00025D45">
      <w:pPr>
        <w:jc w:val="both"/>
        <w:rPr>
          <w:sz w:val="24"/>
          <w:szCs w:val="24"/>
        </w:rPr>
      </w:pPr>
      <w:r>
        <w:rPr>
          <w:sz w:val="24"/>
          <w:szCs w:val="24"/>
        </w:rPr>
        <w:t>1 Döschen Safranfäden (0,1 g)</w:t>
      </w:r>
    </w:p>
    <w:p w14:paraId="6FB021FB" w14:textId="77777777" w:rsidR="00025D45" w:rsidRDefault="00025D45" w:rsidP="00025D45">
      <w:pPr>
        <w:jc w:val="both"/>
        <w:rPr>
          <w:sz w:val="24"/>
          <w:szCs w:val="24"/>
        </w:rPr>
      </w:pPr>
      <w:r>
        <w:rPr>
          <w:sz w:val="24"/>
          <w:szCs w:val="24"/>
        </w:rPr>
        <w:t>8 Stiele Koriandergrün</w:t>
      </w:r>
    </w:p>
    <w:p w14:paraId="5314978A" w14:textId="77777777" w:rsidR="00025D45" w:rsidRDefault="00025D45" w:rsidP="00025D45">
      <w:pPr>
        <w:jc w:val="both"/>
        <w:rPr>
          <w:sz w:val="24"/>
          <w:szCs w:val="24"/>
        </w:rPr>
      </w:pPr>
      <w:r>
        <w:rPr>
          <w:sz w:val="24"/>
          <w:szCs w:val="24"/>
        </w:rPr>
        <w:t>1 Zimtstange (ca. 4 cm)</w:t>
      </w:r>
    </w:p>
    <w:p w14:paraId="58065EA0" w14:textId="77777777" w:rsidR="00025D45" w:rsidRDefault="00025D45" w:rsidP="00025D45">
      <w:pPr>
        <w:jc w:val="both"/>
        <w:rPr>
          <w:sz w:val="24"/>
          <w:szCs w:val="24"/>
        </w:rPr>
      </w:pPr>
      <w:r>
        <w:rPr>
          <w:sz w:val="24"/>
          <w:szCs w:val="24"/>
        </w:rPr>
        <w:t>5 Nelken</w:t>
      </w:r>
    </w:p>
    <w:p w14:paraId="076903A2" w14:textId="77777777" w:rsidR="00025D45" w:rsidRPr="000B4219" w:rsidRDefault="00025D45" w:rsidP="00025D45">
      <w:pPr>
        <w:jc w:val="both"/>
        <w:rPr>
          <w:sz w:val="24"/>
          <w:szCs w:val="24"/>
        </w:rPr>
      </w:pPr>
      <w:r w:rsidRPr="000B4219">
        <w:rPr>
          <w:sz w:val="24"/>
          <w:szCs w:val="24"/>
        </w:rPr>
        <w:t>1 TL Fenchelsaat</w:t>
      </w:r>
    </w:p>
    <w:p w14:paraId="62BD19B8" w14:textId="77777777" w:rsidR="00025D45" w:rsidRPr="000B4219" w:rsidRDefault="00025D45" w:rsidP="00025D45">
      <w:pPr>
        <w:jc w:val="both"/>
        <w:rPr>
          <w:sz w:val="24"/>
          <w:szCs w:val="24"/>
        </w:rPr>
      </w:pPr>
      <w:r w:rsidRPr="000B4219">
        <w:rPr>
          <w:sz w:val="24"/>
          <w:szCs w:val="24"/>
        </w:rPr>
        <w:t>1 EL braune Senfsaat</w:t>
      </w:r>
    </w:p>
    <w:p w14:paraId="0B9086B5" w14:textId="77777777" w:rsidR="00025D45" w:rsidRPr="000B4219" w:rsidRDefault="00025D45" w:rsidP="00025D45">
      <w:pPr>
        <w:jc w:val="both"/>
        <w:rPr>
          <w:sz w:val="24"/>
          <w:szCs w:val="24"/>
        </w:rPr>
      </w:pPr>
      <w:r w:rsidRPr="000B4219">
        <w:rPr>
          <w:sz w:val="24"/>
          <w:szCs w:val="24"/>
        </w:rPr>
        <w:t>200 ml Kokosmilch</w:t>
      </w:r>
    </w:p>
    <w:p w14:paraId="428C7F95" w14:textId="77777777" w:rsidR="00025D45" w:rsidRPr="00053A5A" w:rsidRDefault="00025D45" w:rsidP="00025D45">
      <w:pPr>
        <w:jc w:val="both"/>
        <w:rPr>
          <w:sz w:val="24"/>
          <w:szCs w:val="24"/>
        </w:rPr>
      </w:pPr>
      <w:r w:rsidRPr="00053A5A">
        <w:rPr>
          <w:sz w:val="24"/>
          <w:szCs w:val="24"/>
        </w:rPr>
        <w:t>Salz, Pfeffer, Zucker</w:t>
      </w:r>
    </w:p>
    <w:p w14:paraId="230748F4" w14:textId="77777777" w:rsidR="00025D45" w:rsidRDefault="00025D45" w:rsidP="00025D45">
      <w:pPr>
        <w:jc w:val="both"/>
        <w:rPr>
          <w:sz w:val="24"/>
          <w:szCs w:val="24"/>
        </w:rPr>
      </w:pPr>
    </w:p>
    <w:p w14:paraId="6986799A" w14:textId="77777777" w:rsidR="00025D45" w:rsidRPr="00053A5A" w:rsidRDefault="00025D45" w:rsidP="00025D45">
      <w:pPr>
        <w:jc w:val="both"/>
        <w:rPr>
          <w:sz w:val="24"/>
          <w:szCs w:val="24"/>
        </w:rPr>
      </w:pPr>
      <w:r w:rsidRPr="00053A5A">
        <w:rPr>
          <w:sz w:val="24"/>
          <w:szCs w:val="24"/>
        </w:rPr>
        <w:t>Zubereitungszeit: 40 Minuten</w:t>
      </w:r>
    </w:p>
    <w:p w14:paraId="66F3F54A" w14:textId="77777777" w:rsidR="00025D45" w:rsidRPr="000218FC" w:rsidRDefault="00025D45" w:rsidP="00B40E8C">
      <w:pPr>
        <w:pStyle w:val="ListParagraph"/>
        <w:numPr>
          <w:ilvl w:val="0"/>
          <w:numId w:val="409"/>
        </w:numPr>
        <w:spacing w:after="120"/>
        <w:ind w:left="714" w:hanging="357"/>
        <w:contextualSpacing w:val="0"/>
        <w:jc w:val="both"/>
        <w:rPr>
          <w:sz w:val="24"/>
          <w:szCs w:val="24"/>
        </w:rPr>
      </w:pPr>
      <w:r w:rsidRPr="000218FC">
        <w:rPr>
          <w:sz w:val="24"/>
          <w:szCs w:val="24"/>
        </w:rPr>
        <w:t>Koriandersaat in einer Pfanne ohne Fett anrösten. Ingwer grob hacken. 3 Zwiebeln grob schneiden. Koriandersaat, Ingwer, Zwiebeln, Knoblauch, Chili und 1 TL Salz mit 4 EL Öl mit dem Zauberstab fein pürieren. Fleisch in ca. 2 cm große Würfel schneiden, in die Marinade geben und 10 Minuten ziehen lassen.</w:t>
      </w:r>
    </w:p>
    <w:p w14:paraId="38160AC0" w14:textId="77777777" w:rsidR="00025D45" w:rsidRPr="000218FC" w:rsidRDefault="00025D45" w:rsidP="00B40E8C">
      <w:pPr>
        <w:pStyle w:val="ListParagraph"/>
        <w:numPr>
          <w:ilvl w:val="0"/>
          <w:numId w:val="409"/>
        </w:numPr>
        <w:spacing w:after="120"/>
        <w:ind w:left="714" w:hanging="357"/>
        <w:contextualSpacing w:val="0"/>
        <w:jc w:val="both"/>
        <w:rPr>
          <w:sz w:val="24"/>
          <w:szCs w:val="24"/>
        </w:rPr>
      </w:pPr>
      <w:r w:rsidRPr="000218FC">
        <w:rPr>
          <w:sz w:val="24"/>
          <w:szCs w:val="24"/>
        </w:rPr>
        <w:t>Inzwischen restliche Zwiebeln in feine Würfel schneiden. Möhren schälen und schräg in dünne Scheiben schneiden. Kardamo</w:t>
      </w:r>
      <w:r>
        <w:rPr>
          <w:sz w:val="24"/>
          <w:szCs w:val="24"/>
        </w:rPr>
        <w:t>m</w:t>
      </w:r>
      <w:r w:rsidRPr="000218FC">
        <w:rPr>
          <w:sz w:val="24"/>
          <w:szCs w:val="24"/>
        </w:rPr>
        <w:t xml:space="preserve"> andrücken. Joghurt mit Safran und 150 ml Wasser verrühren. Koriander mit den zarten Stielen grob hacken.</w:t>
      </w:r>
    </w:p>
    <w:p w14:paraId="40A72CAF" w14:textId="77777777" w:rsidR="00025D45" w:rsidRPr="000218FC" w:rsidRDefault="00025D45" w:rsidP="00B40E8C">
      <w:pPr>
        <w:pStyle w:val="ListParagraph"/>
        <w:numPr>
          <w:ilvl w:val="0"/>
          <w:numId w:val="409"/>
        </w:numPr>
        <w:spacing w:after="120"/>
        <w:ind w:left="714" w:hanging="357"/>
        <w:contextualSpacing w:val="0"/>
        <w:jc w:val="both"/>
        <w:rPr>
          <w:sz w:val="24"/>
          <w:szCs w:val="24"/>
        </w:rPr>
      </w:pPr>
      <w:r w:rsidRPr="000218FC">
        <w:rPr>
          <w:sz w:val="24"/>
          <w:szCs w:val="24"/>
        </w:rPr>
        <w:lastRenderedPageBreak/>
        <w:t>Restliches Öl in einer Pfanne erhitzen. Möhren und Zwiebeln mit Zimt, Nelken, Fenchel, Kardamo</w:t>
      </w:r>
      <w:r>
        <w:rPr>
          <w:sz w:val="24"/>
          <w:szCs w:val="24"/>
        </w:rPr>
        <w:t>m</w:t>
      </w:r>
      <w:r w:rsidRPr="000218FC">
        <w:rPr>
          <w:sz w:val="24"/>
          <w:szCs w:val="24"/>
        </w:rPr>
        <w:t xml:space="preserve"> und Senf darin glasig dünsten. Fleisch mit der Marinade zugeben und 5 – 6 Minuten braten. Safranjoghurt zugeben und zugedeckt 10 Minuten garen. Kokosmilch zugeben und 5 Minuten offen einkochen. Mit Salz, Pfeffer und Zucker abschmecken. Mit Koriander bestreut und mit Reis servieren.</w:t>
      </w:r>
    </w:p>
    <w:p w14:paraId="686A139B" w14:textId="77777777" w:rsidR="00025D45" w:rsidRDefault="00025D45" w:rsidP="00025D45">
      <w:pPr>
        <w:jc w:val="both"/>
        <w:rPr>
          <w:sz w:val="24"/>
          <w:szCs w:val="24"/>
        </w:rPr>
      </w:pPr>
    </w:p>
    <w:p w14:paraId="487F1FF0" w14:textId="77777777" w:rsidR="00025D45" w:rsidRDefault="00025D45" w:rsidP="00025D45">
      <w:pPr>
        <w:jc w:val="both"/>
        <w:rPr>
          <w:sz w:val="24"/>
          <w:szCs w:val="24"/>
        </w:rPr>
      </w:pPr>
    </w:p>
    <w:p w14:paraId="043F65CD" w14:textId="77777777" w:rsidR="00025D45" w:rsidRDefault="00025D45">
      <w:pPr>
        <w:rPr>
          <w:rFonts w:asciiTheme="majorHAnsi" w:eastAsiaTheme="majorEastAsia" w:hAnsiTheme="majorHAnsi" w:cstheme="majorBidi"/>
          <w:color w:val="2F5496" w:themeColor="accent1" w:themeShade="BF"/>
          <w:sz w:val="26"/>
          <w:szCs w:val="26"/>
        </w:rPr>
      </w:pPr>
      <w:r>
        <w:br w:type="page"/>
      </w:r>
    </w:p>
    <w:p w14:paraId="7487EE3B" w14:textId="77777777" w:rsidR="00025D45" w:rsidRPr="00137BFC" w:rsidRDefault="00025D45" w:rsidP="00025D45">
      <w:pPr>
        <w:pStyle w:val="Heading2"/>
        <w:spacing w:after="240"/>
        <w:rPr>
          <w:lang w:val="en-US"/>
        </w:rPr>
      </w:pPr>
      <w:proofErr w:type="spellStart"/>
      <w:r w:rsidRPr="00137BFC">
        <w:rPr>
          <w:lang w:val="en-US"/>
        </w:rPr>
        <w:lastRenderedPageBreak/>
        <w:t>Hähnchenbrustfilet</w:t>
      </w:r>
      <w:proofErr w:type="spellEnd"/>
      <w:r w:rsidRPr="00137BFC">
        <w:rPr>
          <w:lang w:val="en-US"/>
        </w:rPr>
        <w:t xml:space="preserve"> </w:t>
      </w:r>
      <w:proofErr w:type="spellStart"/>
      <w:r w:rsidRPr="00137BFC">
        <w:rPr>
          <w:lang w:val="en-US"/>
        </w:rPr>
        <w:t>mit</w:t>
      </w:r>
      <w:proofErr w:type="spellEnd"/>
      <w:r w:rsidRPr="00137BFC">
        <w:rPr>
          <w:lang w:val="en-US"/>
        </w:rPr>
        <w:t xml:space="preserve"> </w:t>
      </w:r>
      <w:proofErr w:type="spellStart"/>
      <w:r w:rsidRPr="00137BFC">
        <w:rPr>
          <w:lang w:val="en-US"/>
        </w:rPr>
        <w:t>Tomaten</w:t>
      </w:r>
      <w:proofErr w:type="spellEnd"/>
      <w:r w:rsidRPr="00137BFC">
        <w:rPr>
          <w:lang w:val="en-US"/>
        </w:rPr>
        <w:t>-Avocado-Salsa</w:t>
      </w:r>
      <w:r>
        <w:rPr>
          <w:rStyle w:val="FootnoteReference"/>
        </w:rPr>
        <w:footnoteReference w:id="452"/>
      </w:r>
    </w:p>
    <w:p w14:paraId="1DCB4DF0" w14:textId="77777777" w:rsidR="00025D45" w:rsidRPr="00605A5E" w:rsidRDefault="00025D45" w:rsidP="00025D45">
      <w:pPr>
        <w:rPr>
          <w:sz w:val="24"/>
          <w:szCs w:val="24"/>
        </w:rPr>
      </w:pPr>
      <w:r w:rsidRPr="00605A5E">
        <w:rPr>
          <w:sz w:val="24"/>
          <w:szCs w:val="24"/>
          <w:u w:val="single"/>
        </w:rPr>
        <w:t>Zutaten</w:t>
      </w:r>
      <w:r w:rsidRPr="00605A5E">
        <w:rPr>
          <w:sz w:val="24"/>
          <w:szCs w:val="24"/>
        </w:rPr>
        <w:t xml:space="preserve"> (für 4 Portionen):</w:t>
      </w:r>
    </w:p>
    <w:p w14:paraId="1B79B772" w14:textId="77777777" w:rsidR="00025D45" w:rsidRPr="00605A5E" w:rsidRDefault="00025D45" w:rsidP="00025D45">
      <w:pPr>
        <w:rPr>
          <w:sz w:val="24"/>
          <w:szCs w:val="24"/>
        </w:rPr>
      </w:pPr>
      <w:r w:rsidRPr="00605A5E">
        <w:rPr>
          <w:sz w:val="24"/>
          <w:szCs w:val="24"/>
        </w:rPr>
        <w:t>2 reife Avocados</w:t>
      </w:r>
    </w:p>
    <w:p w14:paraId="277F604A" w14:textId="77777777" w:rsidR="00025D45" w:rsidRPr="00605A5E" w:rsidRDefault="00025D45" w:rsidP="00025D45">
      <w:pPr>
        <w:rPr>
          <w:sz w:val="24"/>
          <w:szCs w:val="24"/>
        </w:rPr>
      </w:pPr>
      <w:r w:rsidRPr="00605A5E">
        <w:rPr>
          <w:sz w:val="24"/>
          <w:szCs w:val="24"/>
        </w:rPr>
        <w:t>5 reife Tomaten</w:t>
      </w:r>
    </w:p>
    <w:p w14:paraId="5C9DC27C" w14:textId="77777777" w:rsidR="00025D45" w:rsidRPr="00605A5E" w:rsidRDefault="00025D45" w:rsidP="00025D45">
      <w:pPr>
        <w:rPr>
          <w:sz w:val="24"/>
          <w:szCs w:val="24"/>
        </w:rPr>
      </w:pPr>
      <w:r w:rsidRPr="00605A5E">
        <w:rPr>
          <w:sz w:val="24"/>
          <w:szCs w:val="24"/>
        </w:rPr>
        <w:t>1 kleiner Zucchino</w:t>
      </w:r>
    </w:p>
    <w:p w14:paraId="2B3AF374" w14:textId="77777777" w:rsidR="00025D45" w:rsidRPr="00605A5E" w:rsidRDefault="00025D45" w:rsidP="00025D45">
      <w:pPr>
        <w:rPr>
          <w:sz w:val="24"/>
          <w:szCs w:val="24"/>
        </w:rPr>
      </w:pPr>
      <w:r w:rsidRPr="00605A5E">
        <w:rPr>
          <w:sz w:val="24"/>
          <w:szCs w:val="24"/>
        </w:rPr>
        <w:t>½ Salatgurke</w:t>
      </w:r>
    </w:p>
    <w:p w14:paraId="0F9A6BE8" w14:textId="77777777" w:rsidR="00025D45" w:rsidRPr="00605A5E" w:rsidRDefault="00025D45" w:rsidP="00025D45">
      <w:pPr>
        <w:rPr>
          <w:sz w:val="24"/>
          <w:szCs w:val="24"/>
        </w:rPr>
      </w:pPr>
      <w:r w:rsidRPr="00605A5E">
        <w:rPr>
          <w:sz w:val="24"/>
          <w:szCs w:val="24"/>
        </w:rPr>
        <w:t>Salz, Pfeffer</w:t>
      </w:r>
    </w:p>
    <w:p w14:paraId="322A50B0" w14:textId="77777777" w:rsidR="00025D45" w:rsidRPr="00605A5E" w:rsidRDefault="00025D45" w:rsidP="00025D45">
      <w:pPr>
        <w:rPr>
          <w:sz w:val="24"/>
          <w:szCs w:val="24"/>
        </w:rPr>
      </w:pPr>
      <w:r w:rsidRPr="00605A5E">
        <w:rPr>
          <w:sz w:val="24"/>
          <w:szCs w:val="24"/>
        </w:rPr>
        <w:t>2 EL Zitronensaft</w:t>
      </w:r>
    </w:p>
    <w:p w14:paraId="1C664CA0" w14:textId="77777777" w:rsidR="00025D45" w:rsidRPr="00605A5E" w:rsidRDefault="00025D45" w:rsidP="00025D45">
      <w:pPr>
        <w:rPr>
          <w:sz w:val="24"/>
          <w:szCs w:val="24"/>
        </w:rPr>
      </w:pPr>
      <w:r w:rsidRPr="00605A5E">
        <w:rPr>
          <w:sz w:val="24"/>
          <w:szCs w:val="24"/>
        </w:rPr>
        <w:t>6 EL Olivenöl</w:t>
      </w:r>
    </w:p>
    <w:p w14:paraId="1B96640E" w14:textId="77777777" w:rsidR="00025D45" w:rsidRPr="00605A5E" w:rsidRDefault="00025D45" w:rsidP="00025D45">
      <w:pPr>
        <w:rPr>
          <w:sz w:val="24"/>
          <w:szCs w:val="24"/>
        </w:rPr>
      </w:pPr>
      <w:r w:rsidRPr="00605A5E">
        <w:rPr>
          <w:sz w:val="24"/>
          <w:szCs w:val="24"/>
        </w:rPr>
        <w:t>2 EL gehacktes Basilikum</w:t>
      </w:r>
    </w:p>
    <w:p w14:paraId="73891CF6" w14:textId="77777777" w:rsidR="00025D45" w:rsidRPr="00605A5E" w:rsidRDefault="00025D45" w:rsidP="00025D45">
      <w:pPr>
        <w:rPr>
          <w:sz w:val="24"/>
          <w:szCs w:val="24"/>
        </w:rPr>
      </w:pPr>
      <w:r w:rsidRPr="00605A5E">
        <w:rPr>
          <w:sz w:val="24"/>
          <w:szCs w:val="24"/>
        </w:rPr>
        <w:t>4 Hähnchenbrustfilets (à ca. 150 g)</w:t>
      </w:r>
    </w:p>
    <w:p w14:paraId="6E290C31" w14:textId="77777777" w:rsidR="00025D45" w:rsidRPr="00605A5E" w:rsidRDefault="00025D45" w:rsidP="00025D45">
      <w:pPr>
        <w:rPr>
          <w:sz w:val="24"/>
          <w:szCs w:val="24"/>
        </w:rPr>
      </w:pPr>
      <w:r w:rsidRPr="00605A5E">
        <w:rPr>
          <w:sz w:val="24"/>
          <w:szCs w:val="24"/>
        </w:rPr>
        <w:t>2 unbehandelte Zitronen</w:t>
      </w:r>
    </w:p>
    <w:p w14:paraId="37C59356" w14:textId="77777777" w:rsidR="00025D45" w:rsidRPr="00605A5E" w:rsidRDefault="00025D45" w:rsidP="00025D45">
      <w:pPr>
        <w:rPr>
          <w:sz w:val="24"/>
          <w:szCs w:val="24"/>
        </w:rPr>
      </w:pPr>
      <w:r w:rsidRPr="00605A5E">
        <w:rPr>
          <w:sz w:val="24"/>
          <w:szCs w:val="24"/>
        </w:rPr>
        <w:t>1 Rosmarinzweig</w:t>
      </w:r>
    </w:p>
    <w:p w14:paraId="31B2147F" w14:textId="77777777" w:rsidR="00025D45" w:rsidRPr="00605A5E" w:rsidRDefault="00025D45" w:rsidP="00025D45">
      <w:pPr>
        <w:rPr>
          <w:sz w:val="24"/>
          <w:szCs w:val="24"/>
        </w:rPr>
      </w:pPr>
      <w:r w:rsidRPr="00605A5E">
        <w:rPr>
          <w:sz w:val="24"/>
          <w:szCs w:val="24"/>
        </w:rPr>
        <w:t>1 EL Butter</w:t>
      </w:r>
    </w:p>
    <w:p w14:paraId="17C92634" w14:textId="77777777" w:rsidR="00025D45" w:rsidRPr="00605A5E" w:rsidRDefault="00025D45" w:rsidP="00025D45">
      <w:pPr>
        <w:rPr>
          <w:sz w:val="24"/>
          <w:szCs w:val="24"/>
        </w:rPr>
      </w:pPr>
    </w:p>
    <w:p w14:paraId="1ACB591B" w14:textId="77777777" w:rsidR="00025D45" w:rsidRPr="00605A5E" w:rsidRDefault="00025D45" w:rsidP="00025D45">
      <w:pPr>
        <w:rPr>
          <w:sz w:val="24"/>
          <w:szCs w:val="24"/>
        </w:rPr>
      </w:pPr>
      <w:r w:rsidRPr="00605A5E">
        <w:rPr>
          <w:sz w:val="24"/>
          <w:szCs w:val="24"/>
        </w:rPr>
        <w:t>Zubereitung:</w:t>
      </w:r>
    </w:p>
    <w:p w14:paraId="06262DD7" w14:textId="77777777" w:rsidR="00025D45" w:rsidRPr="00605A5E" w:rsidRDefault="00025D45" w:rsidP="00B40E8C">
      <w:pPr>
        <w:pStyle w:val="ListParagraph"/>
        <w:numPr>
          <w:ilvl w:val="0"/>
          <w:numId w:val="1763"/>
        </w:numPr>
        <w:spacing w:after="120"/>
        <w:ind w:left="714" w:hanging="357"/>
        <w:contextualSpacing w:val="0"/>
        <w:jc w:val="both"/>
        <w:rPr>
          <w:sz w:val="24"/>
          <w:szCs w:val="24"/>
        </w:rPr>
      </w:pPr>
      <w:r w:rsidRPr="00605A5E">
        <w:rPr>
          <w:sz w:val="24"/>
          <w:szCs w:val="24"/>
        </w:rPr>
        <w:t>Die Avocados halbieren, die Kerne entfernen und die Avocadohälften schälen. Das Fruchtfleisch in kleine Würfel schneiden. Die Tomaten waschen, vierteln und entkernen, dabei die Stielansätze entfernen. Die Tomatenviertelebenfalls in kleine Würfel schneiden. Den Zucchino putzen, waschen und in sehr kleine Würfel schneiden. Die gurke schälen, der Länge nach halbieren, mit einem Löffel die Kerne entfernen und das Fruchtfleisch in feine Würfel schneiden.</w:t>
      </w:r>
    </w:p>
    <w:p w14:paraId="01B93A18" w14:textId="77777777" w:rsidR="00025D45" w:rsidRPr="00605A5E" w:rsidRDefault="00025D45" w:rsidP="00B40E8C">
      <w:pPr>
        <w:pStyle w:val="ListParagraph"/>
        <w:numPr>
          <w:ilvl w:val="0"/>
          <w:numId w:val="1763"/>
        </w:numPr>
        <w:spacing w:after="120"/>
        <w:ind w:left="714" w:hanging="357"/>
        <w:contextualSpacing w:val="0"/>
        <w:jc w:val="both"/>
        <w:rPr>
          <w:sz w:val="24"/>
          <w:szCs w:val="24"/>
        </w:rPr>
      </w:pPr>
      <w:r w:rsidRPr="00605A5E">
        <w:rPr>
          <w:sz w:val="24"/>
          <w:szCs w:val="24"/>
        </w:rPr>
        <w:t>Das Gemüse in einer Schüssel mit Salz, Pfeffer, Zitronensaft und 3 EL Olivenöl verrühren. Das Basilikum untermischen und die Salsa im Kühlschrank ziehen lassen.</w:t>
      </w:r>
    </w:p>
    <w:p w14:paraId="39F66BE8" w14:textId="77777777" w:rsidR="00025D45" w:rsidRPr="00605A5E" w:rsidRDefault="00025D45" w:rsidP="00B40E8C">
      <w:pPr>
        <w:pStyle w:val="ListParagraph"/>
        <w:numPr>
          <w:ilvl w:val="0"/>
          <w:numId w:val="1763"/>
        </w:numPr>
        <w:spacing w:after="120"/>
        <w:ind w:left="714" w:hanging="357"/>
        <w:contextualSpacing w:val="0"/>
        <w:jc w:val="both"/>
        <w:rPr>
          <w:sz w:val="24"/>
          <w:szCs w:val="24"/>
        </w:rPr>
      </w:pPr>
      <w:r w:rsidRPr="00605A5E">
        <w:rPr>
          <w:sz w:val="24"/>
          <w:szCs w:val="24"/>
        </w:rPr>
        <w:t>In der Zwischenzeit die Hähnchenbrustfilets waschen und trocken tupfen. Die Zitronen heiß waschen, trocken reiben und achteln. Den Rosmarin waschen und trocken tupfen.</w:t>
      </w:r>
    </w:p>
    <w:p w14:paraId="3D967E2C" w14:textId="77777777" w:rsidR="00025D45" w:rsidRPr="00605A5E" w:rsidRDefault="00025D45" w:rsidP="00B40E8C">
      <w:pPr>
        <w:pStyle w:val="ListParagraph"/>
        <w:numPr>
          <w:ilvl w:val="0"/>
          <w:numId w:val="1763"/>
        </w:numPr>
        <w:spacing w:after="120"/>
        <w:ind w:left="714" w:hanging="357"/>
        <w:contextualSpacing w:val="0"/>
        <w:jc w:val="both"/>
        <w:rPr>
          <w:sz w:val="24"/>
          <w:szCs w:val="24"/>
        </w:rPr>
      </w:pPr>
      <w:r w:rsidRPr="00605A5E">
        <w:rPr>
          <w:sz w:val="24"/>
          <w:szCs w:val="24"/>
        </w:rPr>
        <w:t>Das restliche Olivenöl und die Butter in einer Pfanne erhitzen und die Filets darin mit den Zitronen auf beiden Seiten bei mittlerer Hitze je 2 bis 3 Minuten braten. Die Pfanne vom Herd nehmen, den Rosmarinzweig auf das fleisch legen und die Filets zugedeckt 5 Minuten ziehen lassen.</w:t>
      </w:r>
    </w:p>
    <w:p w14:paraId="51733520" w14:textId="77777777" w:rsidR="00025D45" w:rsidRPr="00605A5E" w:rsidRDefault="00025D45" w:rsidP="00B40E8C">
      <w:pPr>
        <w:pStyle w:val="ListParagraph"/>
        <w:numPr>
          <w:ilvl w:val="0"/>
          <w:numId w:val="1763"/>
        </w:numPr>
        <w:spacing w:after="120"/>
        <w:ind w:left="714" w:hanging="357"/>
        <w:contextualSpacing w:val="0"/>
        <w:jc w:val="both"/>
        <w:rPr>
          <w:sz w:val="24"/>
          <w:szCs w:val="24"/>
        </w:rPr>
      </w:pPr>
      <w:r w:rsidRPr="00605A5E">
        <w:rPr>
          <w:sz w:val="24"/>
          <w:szCs w:val="24"/>
        </w:rPr>
        <w:t xml:space="preserve">Die Filets in dicke Scheiben schneiden und mit der Salsa aufTtellern anrichten. Mit den Zitronen garniert servieren. </w:t>
      </w:r>
    </w:p>
    <w:p w14:paraId="63CEFB2E" w14:textId="77777777" w:rsidR="00025D45" w:rsidRDefault="00025D45" w:rsidP="00025D45">
      <w:pPr>
        <w:pStyle w:val="Heading2"/>
        <w:spacing w:after="240"/>
      </w:pPr>
      <w:r>
        <w:lastRenderedPageBreak/>
        <w:t>Panko-Schnitzel mit Gurkensalat</w:t>
      </w:r>
      <w:r>
        <w:rPr>
          <w:rStyle w:val="FootnoteReference"/>
        </w:rPr>
        <w:footnoteReference w:id="453"/>
      </w:r>
      <w:r>
        <w:t xml:space="preserve"> </w:t>
      </w:r>
    </w:p>
    <w:p w14:paraId="16870B39" w14:textId="77777777" w:rsidR="00025D45" w:rsidRDefault="00025D45" w:rsidP="00025D45">
      <w:pPr>
        <w:rPr>
          <w:sz w:val="24"/>
          <w:szCs w:val="24"/>
        </w:rPr>
      </w:pPr>
      <w:r w:rsidRPr="00D97B16">
        <w:rPr>
          <w:sz w:val="24"/>
          <w:szCs w:val="24"/>
          <w:u w:val="single"/>
        </w:rPr>
        <w:t>Zutaten</w:t>
      </w:r>
      <w:r>
        <w:rPr>
          <w:sz w:val="24"/>
          <w:szCs w:val="24"/>
        </w:rPr>
        <w:t xml:space="preserve"> (für 4 Portionen)</w:t>
      </w:r>
    </w:p>
    <w:p w14:paraId="55C658AE" w14:textId="77777777" w:rsidR="00025D45" w:rsidRDefault="00025D45" w:rsidP="00025D45">
      <w:pPr>
        <w:rPr>
          <w:sz w:val="24"/>
          <w:szCs w:val="24"/>
        </w:rPr>
      </w:pPr>
      <w:r>
        <w:rPr>
          <w:sz w:val="24"/>
          <w:szCs w:val="24"/>
        </w:rPr>
        <w:t>1 kleine Chilischote</w:t>
      </w:r>
    </w:p>
    <w:p w14:paraId="3544F649" w14:textId="77777777" w:rsidR="00025D45" w:rsidRDefault="00025D45" w:rsidP="00025D45">
      <w:pPr>
        <w:rPr>
          <w:sz w:val="24"/>
          <w:szCs w:val="24"/>
        </w:rPr>
      </w:pPr>
      <w:r>
        <w:rPr>
          <w:sz w:val="24"/>
          <w:szCs w:val="24"/>
        </w:rPr>
        <w:t>1 Knoblauchzehe</w:t>
      </w:r>
    </w:p>
    <w:p w14:paraId="31A917A7" w14:textId="77777777" w:rsidR="00025D45" w:rsidRPr="00C67A55" w:rsidRDefault="00025D45" w:rsidP="00025D45">
      <w:pPr>
        <w:rPr>
          <w:sz w:val="24"/>
          <w:szCs w:val="24"/>
          <w:lang w:val="en-US"/>
        </w:rPr>
      </w:pPr>
      <w:r w:rsidRPr="00C67A55">
        <w:rPr>
          <w:sz w:val="24"/>
          <w:szCs w:val="24"/>
          <w:lang w:val="en-US"/>
        </w:rPr>
        <w:t xml:space="preserve">5 EL </w:t>
      </w:r>
      <w:proofErr w:type="spellStart"/>
      <w:r w:rsidRPr="00C67A55">
        <w:rPr>
          <w:sz w:val="24"/>
          <w:szCs w:val="24"/>
          <w:lang w:val="en-US"/>
        </w:rPr>
        <w:t>Limettensaft</w:t>
      </w:r>
      <w:proofErr w:type="spellEnd"/>
    </w:p>
    <w:p w14:paraId="3EFD1FEF" w14:textId="77777777" w:rsidR="00025D45" w:rsidRPr="00C67A55" w:rsidRDefault="00025D45" w:rsidP="00025D45">
      <w:pPr>
        <w:rPr>
          <w:sz w:val="24"/>
          <w:szCs w:val="24"/>
          <w:lang w:val="en-US"/>
        </w:rPr>
      </w:pPr>
      <w:r w:rsidRPr="00C67A55">
        <w:rPr>
          <w:sz w:val="24"/>
          <w:szCs w:val="24"/>
          <w:lang w:val="en-US"/>
        </w:rPr>
        <w:t>6 EL Sweet-Chili-Sauce</w:t>
      </w:r>
    </w:p>
    <w:p w14:paraId="0FBEEB7E" w14:textId="77777777" w:rsidR="00025D45" w:rsidRDefault="00025D45" w:rsidP="00025D45">
      <w:pPr>
        <w:rPr>
          <w:sz w:val="24"/>
          <w:szCs w:val="24"/>
        </w:rPr>
      </w:pPr>
      <w:r>
        <w:rPr>
          <w:sz w:val="24"/>
          <w:szCs w:val="24"/>
        </w:rPr>
        <w:t>4 EL Sojasauce</w:t>
      </w:r>
    </w:p>
    <w:p w14:paraId="2A5D082F" w14:textId="77777777" w:rsidR="00025D45" w:rsidRDefault="00025D45" w:rsidP="00025D45">
      <w:pPr>
        <w:rPr>
          <w:sz w:val="24"/>
          <w:szCs w:val="24"/>
        </w:rPr>
      </w:pPr>
      <w:r>
        <w:rPr>
          <w:sz w:val="24"/>
          <w:szCs w:val="24"/>
        </w:rPr>
        <w:t>Pfeffer, Salz</w:t>
      </w:r>
    </w:p>
    <w:p w14:paraId="4E0FAA85" w14:textId="77777777" w:rsidR="00025D45" w:rsidRDefault="00025D45" w:rsidP="00025D45">
      <w:pPr>
        <w:rPr>
          <w:sz w:val="24"/>
          <w:szCs w:val="24"/>
        </w:rPr>
      </w:pPr>
      <w:r>
        <w:rPr>
          <w:sz w:val="24"/>
          <w:szCs w:val="24"/>
        </w:rPr>
        <w:t>4 Mini-Gurken</w:t>
      </w:r>
    </w:p>
    <w:p w14:paraId="4A0D9A0A" w14:textId="77777777" w:rsidR="00025D45" w:rsidRDefault="00025D45" w:rsidP="00025D45">
      <w:pPr>
        <w:rPr>
          <w:sz w:val="24"/>
          <w:szCs w:val="24"/>
        </w:rPr>
      </w:pPr>
      <w:r>
        <w:rPr>
          <w:sz w:val="24"/>
          <w:szCs w:val="24"/>
        </w:rPr>
        <w:t>1 Bund Radieschen</w:t>
      </w:r>
    </w:p>
    <w:p w14:paraId="06DB56CA" w14:textId="77777777" w:rsidR="00025D45" w:rsidRDefault="00025D45" w:rsidP="00025D45">
      <w:pPr>
        <w:rPr>
          <w:sz w:val="24"/>
          <w:szCs w:val="24"/>
        </w:rPr>
      </w:pPr>
      <w:r>
        <w:rPr>
          <w:sz w:val="24"/>
          <w:szCs w:val="24"/>
        </w:rPr>
        <w:t>6 Stiele Koriandergrün</w:t>
      </w:r>
    </w:p>
    <w:p w14:paraId="279D3F1A" w14:textId="77777777" w:rsidR="00025D45" w:rsidRDefault="00025D45" w:rsidP="00025D45">
      <w:pPr>
        <w:rPr>
          <w:sz w:val="24"/>
          <w:szCs w:val="24"/>
        </w:rPr>
      </w:pPr>
      <w:r>
        <w:rPr>
          <w:sz w:val="24"/>
          <w:szCs w:val="24"/>
        </w:rPr>
        <w:t>1 Frühlingszwiebel</w:t>
      </w:r>
    </w:p>
    <w:p w14:paraId="568A995E" w14:textId="77777777" w:rsidR="00025D45" w:rsidRDefault="00025D45" w:rsidP="00025D45">
      <w:pPr>
        <w:rPr>
          <w:sz w:val="24"/>
          <w:szCs w:val="24"/>
        </w:rPr>
      </w:pPr>
      <w:r>
        <w:rPr>
          <w:sz w:val="24"/>
          <w:szCs w:val="24"/>
        </w:rPr>
        <w:t>1 Beet Daikon-Kresse aus dem Asia-Laden</w:t>
      </w:r>
    </w:p>
    <w:p w14:paraId="1E2A8B95" w14:textId="77777777" w:rsidR="00025D45" w:rsidRDefault="00025D45" w:rsidP="00025D45">
      <w:pPr>
        <w:rPr>
          <w:sz w:val="24"/>
          <w:szCs w:val="24"/>
        </w:rPr>
      </w:pPr>
      <w:r>
        <w:rPr>
          <w:sz w:val="24"/>
          <w:szCs w:val="24"/>
        </w:rPr>
        <w:t xml:space="preserve">400 g Hähnchenbrustfilet </w:t>
      </w:r>
    </w:p>
    <w:p w14:paraId="6139A433" w14:textId="77777777" w:rsidR="00025D45" w:rsidRDefault="00025D45" w:rsidP="00025D45">
      <w:pPr>
        <w:rPr>
          <w:sz w:val="24"/>
          <w:szCs w:val="24"/>
        </w:rPr>
      </w:pPr>
      <w:r>
        <w:rPr>
          <w:sz w:val="24"/>
          <w:szCs w:val="24"/>
        </w:rPr>
        <w:t>2 Eier</w:t>
      </w:r>
    </w:p>
    <w:p w14:paraId="7B5D26E5" w14:textId="77777777" w:rsidR="00025D45" w:rsidRDefault="00025D45" w:rsidP="00025D45">
      <w:pPr>
        <w:rPr>
          <w:sz w:val="24"/>
          <w:szCs w:val="24"/>
        </w:rPr>
      </w:pPr>
      <w:r>
        <w:rPr>
          <w:sz w:val="24"/>
          <w:szCs w:val="24"/>
        </w:rPr>
        <w:t>50 g Mehl</w:t>
      </w:r>
    </w:p>
    <w:p w14:paraId="3FAA0E63" w14:textId="77777777" w:rsidR="00025D45" w:rsidRDefault="00025D45" w:rsidP="00025D45">
      <w:pPr>
        <w:rPr>
          <w:sz w:val="24"/>
          <w:szCs w:val="24"/>
        </w:rPr>
      </w:pPr>
      <w:r>
        <w:rPr>
          <w:sz w:val="24"/>
          <w:szCs w:val="24"/>
        </w:rPr>
        <w:t>150 g Panko-Brösel aus dem Asia-Laden</w:t>
      </w:r>
    </w:p>
    <w:p w14:paraId="79F6B4B8" w14:textId="77777777" w:rsidR="00025D45" w:rsidRDefault="00025D45" w:rsidP="00025D45">
      <w:pPr>
        <w:rPr>
          <w:sz w:val="24"/>
          <w:szCs w:val="24"/>
        </w:rPr>
      </w:pPr>
      <w:r>
        <w:rPr>
          <w:sz w:val="24"/>
          <w:szCs w:val="24"/>
        </w:rPr>
        <w:t xml:space="preserve">200 ml Sonnenblumenöl </w:t>
      </w:r>
    </w:p>
    <w:p w14:paraId="087FDEFF" w14:textId="77777777" w:rsidR="00025D45" w:rsidRDefault="00025D45" w:rsidP="00025D45">
      <w:pPr>
        <w:rPr>
          <w:sz w:val="24"/>
          <w:szCs w:val="24"/>
        </w:rPr>
      </w:pPr>
    </w:p>
    <w:p w14:paraId="2C9AA2B2" w14:textId="77777777" w:rsidR="00025D45" w:rsidRDefault="00025D45" w:rsidP="00025D45">
      <w:pPr>
        <w:rPr>
          <w:sz w:val="24"/>
          <w:szCs w:val="24"/>
        </w:rPr>
      </w:pPr>
      <w:r>
        <w:rPr>
          <w:sz w:val="24"/>
          <w:szCs w:val="24"/>
        </w:rPr>
        <w:t>Zubereitungszeit: 40 Minuten</w:t>
      </w:r>
    </w:p>
    <w:p w14:paraId="43605A22" w14:textId="77777777" w:rsidR="00025D45" w:rsidRPr="00A2196C" w:rsidRDefault="00025D45" w:rsidP="00B40E8C">
      <w:pPr>
        <w:pStyle w:val="ListParagraph"/>
        <w:numPr>
          <w:ilvl w:val="0"/>
          <w:numId w:val="395"/>
        </w:numPr>
        <w:spacing w:after="120"/>
        <w:ind w:left="714" w:hanging="357"/>
        <w:contextualSpacing w:val="0"/>
        <w:jc w:val="both"/>
        <w:rPr>
          <w:sz w:val="24"/>
          <w:szCs w:val="24"/>
        </w:rPr>
      </w:pPr>
      <w:r w:rsidRPr="00A2196C">
        <w:rPr>
          <w:sz w:val="24"/>
          <w:szCs w:val="24"/>
        </w:rPr>
        <w:t xml:space="preserve">Chili längs aufschneiden, entkernen und fein hacken. Knoblauch fein hacken, Limettensaft mit Sweet-Chili-Sauce und Sojasauce verrühren. Chili und Knoblauch zugeben, mit Pfeffer würzen. Gurken waschen, streifig schälen, längs halbieren und die Kerne mit dem Löffel entfernen. Gurken schräg in ca. 1 cm breite Scheiben schneiden. Radieschen putzen, waschen und in einen Gefrierbeutel geben. Mit dem Plattierer (oder eben dem Fleischklopfer oder eben einer Bratpfanne </w:t>
      </w:r>
      <w:r w:rsidRPr="003E0D0C">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Pr="00A2196C">
        <w:rPr>
          <w:sz w:val="24"/>
          <w:szCs w:val="24"/>
        </w:rPr>
        <w:t>) vorsichtig plattklopfen. Koriandergrün mit den zarten Stielen grob schneiden. Gurken, Radieschen und Koriander zum Dressing geben und 10 Minuten marinieren. Frühlingszwiebeln putzen, waschen und das Weiße und Hellgrüne in dünne Ringe schneiden. Kresse vom Beet schneiden.</w:t>
      </w:r>
    </w:p>
    <w:p w14:paraId="626EB187" w14:textId="77777777" w:rsidR="00025D45" w:rsidRPr="00A2196C" w:rsidRDefault="00025D45" w:rsidP="00B40E8C">
      <w:pPr>
        <w:pStyle w:val="ListParagraph"/>
        <w:numPr>
          <w:ilvl w:val="0"/>
          <w:numId w:val="395"/>
        </w:numPr>
        <w:spacing w:after="120"/>
        <w:ind w:left="714" w:hanging="357"/>
        <w:contextualSpacing w:val="0"/>
        <w:jc w:val="both"/>
        <w:rPr>
          <w:sz w:val="24"/>
          <w:szCs w:val="24"/>
        </w:rPr>
      </w:pPr>
      <w:r w:rsidRPr="00A2196C">
        <w:rPr>
          <w:sz w:val="24"/>
          <w:szCs w:val="24"/>
        </w:rPr>
        <w:lastRenderedPageBreak/>
        <w:t>Hähnchenbrust quer und leicht schräg in 20 ca. 1 cm dicke Scheiben schneiden. Nacheinander in Klarsichtfolie dünn platt</w:t>
      </w:r>
      <w:r>
        <w:rPr>
          <w:sz w:val="24"/>
          <w:szCs w:val="24"/>
        </w:rPr>
        <w:t>ie</w:t>
      </w:r>
      <w:r w:rsidRPr="00A2196C">
        <w:rPr>
          <w:sz w:val="24"/>
          <w:szCs w:val="24"/>
        </w:rPr>
        <w:t>ren. Eier in einer Schüssel verquirlen. Mehl und Panko-Brösel auf je einen tiefen Teller geben.</w:t>
      </w:r>
    </w:p>
    <w:p w14:paraId="4B9D6674" w14:textId="77777777" w:rsidR="00025D45" w:rsidRPr="00A2196C" w:rsidRDefault="00025D45" w:rsidP="00B40E8C">
      <w:pPr>
        <w:pStyle w:val="ListParagraph"/>
        <w:numPr>
          <w:ilvl w:val="0"/>
          <w:numId w:val="395"/>
        </w:numPr>
        <w:spacing w:after="120"/>
        <w:ind w:left="714" w:hanging="357"/>
        <w:contextualSpacing w:val="0"/>
        <w:jc w:val="both"/>
        <w:rPr>
          <w:sz w:val="24"/>
          <w:szCs w:val="24"/>
        </w:rPr>
      </w:pPr>
      <w:r w:rsidRPr="00A2196C">
        <w:rPr>
          <w:sz w:val="24"/>
          <w:szCs w:val="24"/>
        </w:rPr>
        <w:t>Schnitzel rundum mit Salz und Pfeffer würzen, nacheinander kurz in Mehl wenden, überschüssiges Mehl abklopfen. Schnitzel durch die Eier zeihen und in den Panko-Bröseln wenden, Panierung fest andrücken.</w:t>
      </w:r>
    </w:p>
    <w:p w14:paraId="707044E2" w14:textId="77777777" w:rsidR="00025D45" w:rsidRPr="00A2196C" w:rsidRDefault="00025D45" w:rsidP="00B40E8C">
      <w:pPr>
        <w:pStyle w:val="ListParagraph"/>
        <w:numPr>
          <w:ilvl w:val="0"/>
          <w:numId w:val="395"/>
        </w:numPr>
        <w:spacing w:after="120"/>
        <w:ind w:left="714" w:hanging="357"/>
        <w:contextualSpacing w:val="0"/>
        <w:jc w:val="both"/>
        <w:rPr>
          <w:sz w:val="24"/>
          <w:szCs w:val="24"/>
        </w:rPr>
      </w:pPr>
      <w:r w:rsidRPr="00A2196C">
        <w:rPr>
          <w:sz w:val="24"/>
          <w:szCs w:val="24"/>
        </w:rPr>
        <w:t>Öl in 2 großen Pfannen erhitzen, Schnitzel darin portionsweise auf jeder Seite ca. 2 Minuten goldgelb braten. Herausnehmen, auf Küchenpapier abtropfen lassen.</w:t>
      </w:r>
      <w:r w:rsidRPr="00A2196C">
        <w:rPr>
          <w:sz w:val="24"/>
          <w:szCs w:val="24"/>
        </w:rPr>
        <w:br/>
        <w:t>Frühlingszwiebeln und Kresse zum Salat geben und mit den Schnitzeln anrichten.</w:t>
      </w:r>
    </w:p>
    <w:p w14:paraId="1E0F7CA7" w14:textId="77777777" w:rsidR="00025D45" w:rsidRDefault="00025D45" w:rsidP="00025D45">
      <w:pPr>
        <w:rPr>
          <w:sz w:val="24"/>
          <w:szCs w:val="24"/>
        </w:rPr>
      </w:pPr>
      <w:r>
        <w:rPr>
          <w:sz w:val="24"/>
          <w:szCs w:val="24"/>
        </w:rPr>
        <w:br w:type="page"/>
      </w:r>
    </w:p>
    <w:p w14:paraId="56B39917" w14:textId="77777777" w:rsidR="0084418D" w:rsidRDefault="0084418D" w:rsidP="0084418D">
      <w:pPr>
        <w:pStyle w:val="Heading2"/>
        <w:spacing w:after="240"/>
      </w:pPr>
      <w:r>
        <w:lastRenderedPageBreak/>
        <w:t>Hähnchenspieße mit Süßkartoffelstampf</w:t>
      </w:r>
      <w:r>
        <w:rPr>
          <w:rStyle w:val="FootnoteReference"/>
        </w:rPr>
        <w:footnoteReference w:id="454"/>
      </w:r>
      <w:r>
        <w:t xml:space="preserve"> </w:t>
      </w:r>
    </w:p>
    <w:p w14:paraId="4304FA4C" w14:textId="77777777" w:rsidR="0084418D" w:rsidRDefault="0084418D" w:rsidP="0084418D">
      <w:pPr>
        <w:rPr>
          <w:sz w:val="24"/>
          <w:szCs w:val="24"/>
        </w:rPr>
      </w:pPr>
      <w:r w:rsidRPr="00D97B16">
        <w:rPr>
          <w:sz w:val="24"/>
          <w:szCs w:val="24"/>
          <w:u w:val="single"/>
        </w:rPr>
        <w:t xml:space="preserve">Zutaten </w:t>
      </w:r>
      <w:r>
        <w:rPr>
          <w:sz w:val="24"/>
          <w:szCs w:val="24"/>
          <w:u w:val="single"/>
        </w:rPr>
        <w:t>(</w:t>
      </w:r>
      <w:r>
        <w:rPr>
          <w:sz w:val="24"/>
          <w:szCs w:val="24"/>
        </w:rPr>
        <w:t>für 2 Portionen)</w:t>
      </w:r>
    </w:p>
    <w:p w14:paraId="31030183" w14:textId="77777777" w:rsidR="0084418D" w:rsidRDefault="0084418D" w:rsidP="0084418D">
      <w:pPr>
        <w:rPr>
          <w:sz w:val="24"/>
          <w:szCs w:val="24"/>
        </w:rPr>
      </w:pPr>
      <w:r>
        <w:rPr>
          <w:sz w:val="24"/>
          <w:szCs w:val="24"/>
        </w:rPr>
        <w:t>350 g Süßkartoffeln</w:t>
      </w:r>
    </w:p>
    <w:p w14:paraId="5B5DD881" w14:textId="77777777" w:rsidR="0084418D" w:rsidRDefault="0084418D" w:rsidP="0084418D">
      <w:pPr>
        <w:rPr>
          <w:sz w:val="24"/>
          <w:szCs w:val="24"/>
        </w:rPr>
      </w:pPr>
      <w:r>
        <w:rPr>
          <w:sz w:val="24"/>
          <w:szCs w:val="24"/>
        </w:rPr>
        <w:t>150 g mehlig kochende Kartoffeln</w:t>
      </w:r>
    </w:p>
    <w:p w14:paraId="3A47A581" w14:textId="77777777" w:rsidR="0084418D" w:rsidRDefault="0084418D" w:rsidP="0084418D">
      <w:pPr>
        <w:rPr>
          <w:sz w:val="24"/>
          <w:szCs w:val="24"/>
        </w:rPr>
      </w:pPr>
      <w:r>
        <w:rPr>
          <w:sz w:val="24"/>
          <w:szCs w:val="24"/>
        </w:rPr>
        <w:t>Salz, Zucker</w:t>
      </w:r>
    </w:p>
    <w:p w14:paraId="69A51B21" w14:textId="77777777" w:rsidR="0084418D" w:rsidRDefault="0084418D" w:rsidP="0084418D">
      <w:pPr>
        <w:rPr>
          <w:sz w:val="24"/>
          <w:szCs w:val="24"/>
        </w:rPr>
      </w:pPr>
      <w:r>
        <w:rPr>
          <w:sz w:val="24"/>
          <w:szCs w:val="24"/>
        </w:rPr>
        <w:t>Hähnchenbrustfilet</w:t>
      </w:r>
    </w:p>
    <w:p w14:paraId="7E0EB5F3" w14:textId="77777777" w:rsidR="0084418D" w:rsidRDefault="0084418D" w:rsidP="0084418D">
      <w:pPr>
        <w:rPr>
          <w:sz w:val="24"/>
          <w:szCs w:val="24"/>
        </w:rPr>
      </w:pPr>
      <w:r>
        <w:rPr>
          <w:sz w:val="24"/>
          <w:szCs w:val="24"/>
        </w:rPr>
        <w:t>2 EL Sahnejoghurt</w:t>
      </w:r>
    </w:p>
    <w:p w14:paraId="156719E0" w14:textId="77777777" w:rsidR="0084418D" w:rsidRDefault="0084418D" w:rsidP="0084418D">
      <w:pPr>
        <w:rPr>
          <w:sz w:val="24"/>
          <w:szCs w:val="24"/>
        </w:rPr>
      </w:pPr>
      <w:r>
        <w:rPr>
          <w:sz w:val="24"/>
          <w:szCs w:val="24"/>
        </w:rPr>
        <w:t>1 TL scharfer Senf</w:t>
      </w:r>
    </w:p>
    <w:p w14:paraId="2F585DC0" w14:textId="77777777" w:rsidR="0084418D" w:rsidRDefault="0084418D" w:rsidP="0084418D">
      <w:pPr>
        <w:rPr>
          <w:sz w:val="24"/>
          <w:szCs w:val="24"/>
        </w:rPr>
      </w:pPr>
      <w:r>
        <w:rPr>
          <w:sz w:val="24"/>
          <w:szCs w:val="24"/>
        </w:rPr>
        <w:t>1 EL Zitronensaft</w:t>
      </w:r>
    </w:p>
    <w:p w14:paraId="6C114B24" w14:textId="77777777" w:rsidR="0084418D" w:rsidRDefault="0084418D" w:rsidP="0084418D">
      <w:pPr>
        <w:rPr>
          <w:sz w:val="24"/>
          <w:szCs w:val="24"/>
        </w:rPr>
      </w:pPr>
      <w:r>
        <w:rPr>
          <w:sz w:val="24"/>
          <w:szCs w:val="24"/>
        </w:rPr>
        <w:t>150 l Weißwein</w:t>
      </w:r>
    </w:p>
    <w:p w14:paraId="6E7C8D5A" w14:textId="77777777" w:rsidR="0084418D" w:rsidRDefault="0084418D" w:rsidP="0084418D">
      <w:pPr>
        <w:rPr>
          <w:sz w:val="24"/>
          <w:szCs w:val="24"/>
        </w:rPr>
      </w:pPr>
      <w:r>
        <w:rPr>
          <w:sz w:val="24"/>
          <w:szCs w:val="24"/>
        </w:rPr>
        <w:t>1 Stiel Estragon</w:t>
      </w:r>
    </w:p>
    <w:p w14:paraId="3B47977A" w14:textId="77777777" w:rsidR="0084418D" w:rsidRDefault="0084418D" w:rsidP="0084418D">
      <w:pPr>
        <w:rPr>
          <w:sz w:val="24"/>
          <w:szCs w:val="24"/>
        </w:rPr>
      </w:pPr>
      <w:r>
        <w:rPr>
          <w:sz w:val="24"/>
          <w:szCs w:val="24"/>
        </w:rPr>
        <w:t>1 Lorbeerblatt</w:t>
      </w:r>
    </w:p>
    <w:p w14:paraId="448AFECF" w14:textId="77777777" w:rsidR="0084418D" w:rsidRDefault="0084418D" w:rsidP="0084418D">
      <w:pPr>
        <w:rPr>
          <w:sz w:val="24"/>
          <w:szCs w:val="24"/>
        </w:rPr>
      </w:pPr>
      <w:r>
        <w:rPr>
          <w:sz w:val="24"/>
          <w:szCs w:val="24"/>
        </w:rPr>
        <w:t>5 schwarze Pfefferkörner</w:t>
      </w:r>
    </w:p>
    <w:p w14:paraId="235E1CB9" w14:textId="77777777" w:rsidR="0084418D" w:rsidRDefault="0084418D" w:rsidP="0084418D">
      <w:pPr>
        <w:rPr>
          <w:sz w:val="24"/>
          <w:szCs w:val="24"/>
        </w:rPr>
      </w:pPr>
      <w:r>
        <w:rPr>
          <w:sz w:val="24"/>
          <w:szCs w:val="24"/>
        </w:rPr>
        <w:t>40 g Butter (eiskalt, in kleine Stücke geschnitten)</w:t>
      </w:r>
    </w:p>
    <w:p w14:paraId="6C80B0A8" w14:textId="77777777" w:rsidR="0084418D" w:rsidRDefault="0084418D" w:rsidP="0084418D">
      <w:pPr>
        <w:rPr>
          <w:sz w:val="24"/>
          <w:szCs w:val="24"/>
        </w:rPr>
      </w:pPr>
      <w:r>
        <w:rPr>
          <w:sz w:val="24"/>
          <w:szCs w:val="24"/>
        </w:rPr>
        <w:t>5 EL Olivenöl</w:t>
      </w:r>
    </w:p>
    <w:p w14:paraId="200619DD" w14:textId="77777777" w:rsidR="0084418D" w:rsidRDefault="0084418D" w:rsidP="0084418D">
      <w:pPr>
        <w:rPr>
          <w:sz w:val="24"/>
          <w:szCs w:val="24"/>
        </w:rPr>
      </w:pPr>
      <w:r>
        <w:rPr>
          <w:sz w:val="24"/>
          <w:szCs w:val="24"/>
        </w:rPr>
        <w:t>2 EL mittelscharfer Senf</w:t>
      </w:r>
    </w:p>
    <w:p w14:paraId="251AFE71" w14:textId="77777777" w:rsidR="0084418D" w:rsidRDefault="0084418D" w:rsidP="0084418D">
      <w:pPr>
        <w:rPr>
          <w:sz w:val="24"/>
          <w:szCs w:val="24"/>
        </w:rPr>
      </w:pPr>
      <w:r>
        <w:rPr>
          <w:sz w:val="24"/>
          <w:szCs w:val="24"/>
        </w:rPr>
        <w:t>40 g Brunnenkresse</w:t>
      </w:r>
    </w:p>
    <w:p w14:paraId="179FEFA6" w14:textId="77777777" w:rsidR="0084418D" w:rsidRDefault="0084418D" w:rsidP="0084418D">
      <w:pPr>
        <w:rPr>
          <w:sz w:val="24"/>
          <w:szCs w:val="24"/>
        </w:rPr>
      </w:pPr>
      <w:r>
        <w:rPr>
          <w:sz w:val="24"/>
          <w:szCs w:val="24"/>
        </w:rPr>
        <w:t>4 EL Vollmilch</w:t>
      </w:r>
    </w:p>
    <w:p w14:paraId="6DB9686D" w14:textId="77777777" w:rsidR="0084418D" w:rsidRDefault="0084418D" w:rsidP="0084418D">
      <w:pPr>
        <w:rPr>
          <w:sz w:val="24"/>
          <w:szCs w:val="24"/>
        </w:rPr>
      </w:pPr>
      <w:r>
        <w:rPr>
          <w:sz w:val="24"/>
          <w:szCs w:val="24"/>
        </w:rPr>
        <w:t>Muskat</w:t>
      </w:r>
    </w:p>
    <w:p w14:paraId="7CE8157B" w14:textId="77777777" w:rsidR="0084418D" w:rsidRDefault="0084418D" w:rsidP="0084418D">
      <w:pPr>
        <w:rPr>
          <w:sz w:val="24"/>
          <w:szCs w:val="24"/>
        </w:rPr>
      </w:pPr>
      <w:r>
        <w:rPr>
          <w:sz w:val="24"/>
          <w:szCs w:val="24"/>
        </w:rPr>
        <w:t>Außerdem: 4 Holzspieße</w:t>
      </w:r>
    </w:p>
    <w:p w14:paraId="6E8D017F" w14:textId="77777777" w:rsidR="0084418D" w:rsidRDefault="0084418D" w:rsidP="0084418D">
      <w:pPr>
        <w:rPr>
          <w:sz w:val="24"/>
          <w:szCs w:val="24"/>
        </w:rPr>
      </w:pPr>
    </w:p>
    <w:p w14:paraId="327F620B" w14:textId="77777777" w:rsidR="0084418D" w:rsidRDefault="0084418D" w:rsidP="0084418D">
      <w:pPr>
        <w:rPr>
          <w:sz w:val="24"/>
          <w:szCs w:val="24"/>
        </w:rPr>
      </w:pPr>
      <w:r>
        <w:rPr>
          <w:sz w:val="24"/>
          <w:szCs w:val="24"/>
        </w:rPr>
        <w:t>Zubereitungszeit: 30 Minuten</w:t>
      </w:r>
    </w:p>
    <w:p w14:paraId="5BE1120B" w14:textId="77777777" w:rsidR="0084418D" w:rsidRPr="00C47F8B" w:rsidRDefault="0084418D" w:rsidP="00B40E8C">
      <w:pPr>
        <w:pStyle w:val="ListParagraph"/>
        <w:numPr>
          <w:ilvl w:val="0"/>
          <w:numId w:val="396"/>
        </w:numPr>
        <w:spacing w:after="120"/>
        <w:ind w:left="714" w:hanging="357"/>
        <w:contextualSpacing w:val="0"/>
        <w:jc w:val="both"/>
        <w:rPr>
          <w:sz w:val="24"/>
          <w:szCs w:val="24"/>
        </w:rPr>
      </w:pPr>
      <w:r w:rsidRPr="00C47F8B">
        <w:rPr>
          <w:sz w:val="24"/>
          <w:szCs w:val="24"/>
        </w:rPr>
        <w:t>Kartoffeln schälen und klein schneiden. Mit 1 TL Salz in einen Topf geben und knapp mit Wasser bedecken. In 15 – 18 Minuten weichkochen.</w:t>
      </w:r>
    </w:p>
    <w:p w14:paraId="647E05DD" w14:textId="77777777" w:rsidR="0084418D" w:rsidRPr="00C47F8B" w:rsidRDefault="0084418D" w:rsidP="00B40E8C">
      <w:pPr>
        <w:pStyle w:val="ListParagraph"/>
        <w:numPr>
          <w:ilvl w:val="0"/>
          <w:numId w:val="396"/>
        </w:numPr>
        <w:spacing w:after="120"/>
        <w:ind w:left="714" w:hanging="357"/>
        <w:contextualSpacing w:val="0"/>
        <w:jc w:val="both"/>
        <w:rPr>
          <w:sz w:val="24"/>
          <w:szCs w:val="24"/>
        </w:rPr>
      </w:pPr>
      <w:r w:rsidRPr="00C47F8B">
        <w:rPr>
          <w:sz w:val="24"/>
          <w:szCs w:val="24"/>
        </w:rPr>
        <w:t>Hähnchenfleisch in ca. 3 cm große Würfel schneiden, mit Joghurt, scharfen Senf und Zitronensaft mischen und 10 Minuten marinieren. Fleisch auf 4 Holzspieße stecken.</w:t>
      </w:r>
    </w:p>
    <w:p w14:paraId="51B3CF44" w14:textId="77777777" w:rsidR="0084418D" w:rsidRPr="00C47F8B" w:rsidRDefault="0084418D" w:rsidP="00B40E8C">
      <w:pPr>
        <w:pStyle w:val="ListParagraph"/>
        <w:numPr>
          <w:ilvl w:val="0"/>
          <w:numId w:val="396"/>
        </w:numPr>
        <w:spacing w:after="120"/>
        <w:ind w:left="714" w:hanging="357"/>
        <w:contextualSpacing w:val="0"/>
        <w:jc w:val="both"/>
        <w:rPr>
          <w:sz w:val="24"/>
          <w:szCs w:val="24"/>
        </w:rPr>
      </w:pPr>
      <w:r w:rsidRPr="00C47F8B">
        <w:rPr>
          <w:sz w:val="24"/>
          <w:szCs w:val="24"/>
        </w:rPr>
        <w:t xml:space="preserve">Wein in einem hohen Topf mit Estragon, Lorbeer und Pfefferkörner auf die Hälfte einkochen. Gewürze und Kräuter entfernen. Butter, 3 EL Öl, mittelscharfer Senf und 1 Prise Zucker nach und nach zugeben und untermixen (Pürierstab). Sauce bei mittlerer </w:t>
      </w:r>
      <w:r w:rsidRPr="00C47F8B">
        <w:rPr>
          <w:sz w:val="24"/>
          <w:szCs w:val="24"/>
        </w:rPr>
        <w:lastRenderedPageBreak/>
        <w:t xml:space="preserve">Hitze warmhalten (darf aber nicht mehr kochen!) Kresse verlesen, wachen, abtropfen lassen und die Blätter von den Stielen zupfen. </w:t>
      </w:r>
    </w:p>
    <w:p w14:paraId="7A2357B0" w14:textId="77777777" w:rsidR="0084418D" w:rsidRPr="00C47F8B" w:rsidRDefault="0084418D" w:rsidP="00B40E8C">
      <w:pPr>
        <w:pStyle w:val="ListParagraph"/>
        <w:numPr>
          <w:ilvl w:val="0"/>
          <w:numId w:val="396"/>
        </w:numPr>
        <w:spacing w:after="120"/>
        <w:ind w:left="714" w:hanging="357"/>
        <w:contextualSpacing w:val="0"/>
        <w:jc w:val="both"/>
        <w:rPr>
          <w:sz w:val="24"/>
          <w:szCs w:val="24"/>
        </w:rPr>
      </w:pPr>
      <w:r w:rsidRPr="00C47F8B">
        <w:rPr>
          <w:sz w:val="24"/>
          <w:szCs w:val="24"/>
        </w:rPr>
        <w:t>Kartoffeln abgießen und kurz ausdämpfen lassen. Kartoffeln durch die Presse drücken, Milch untermischen und mit Salz, Pfeffer und Muskat würzen. Püree warmhalten.</w:t>
      </w:r>
    </w:p>
    <w:p w14:paraId="38E80209" w14:textId="77777777" w:rsidR="0084418D" w:rsidRPr="00C47F8B" w:rsidRDefault="0084418D" w:rsidP="00B40E8C">
      <w:pPr>
        <w:pStyle w:val="ListParagraph"/>
        <w:numPr>
          <w:ilvl w:val="0"/>
          <w:numId w:val="396"/>
        </w:numPr>
        <w:spacing w:after="120"/>
        <w:ind w:left="714" w:hanging="357"/>
        <w:contextualSpacing w:val="0"/>
        <w:jc w:val="both"/>
        <w:rPr>
          <w:sz w:val="24"/>
          <w:szCs w:val="24"/>
        </w:rPr>
      </w:pPr>
      <w:r w:rsidRPr="00C47F8B">
        <w:rPr>
          <w:sz w:val="24"/>
          <w:szCs w:val="24"/>
        </w:rPr>
        <w:t>Hähnchenspieße abtropfen lassen und rundum kräftig mit Salz würzen. Restliches Öl in einer Pfanne erhitzen, Spieße darin 5 -6 Minuten rundum braten.</w:t>
      </w:r>
    </w:p>
    <w:p w14:paraId="37A2D9EE" w14:textId="77777777" w:rsidR="0084418D" w:rsidRPr="00C47F8B" w:rsidRDefault="0084418D" w:rsidP="00B40E8C">
      <w:pPr>
        <w:pStyle w:val="ListParagraph"/>
        <w:numPr>
          <w:ilvl w:val="0"/>
          <w:numId w:val="396"/>
        </w:numPr>
        <w:spacing w:after="120"/>
        <w:ind w:left="714" w:hanging="357"/>
        <w:contextualSpacing w:val="0"/>
        <w:jc w:val="both"/>
        <w:rPr>
          <w:sz w:val="24"/>
          <w:szCs w:val="24"/>
        </w:rPr>
      </w:pPr>
      <w:r w:rsidRPr="00C47F8B">
        <w:rPr>
          <w:sz w:val="24"/>
          <w:szCs w:val="24"/>
        </w:rPr>
        <w:t>Sauce schaumig pürieren, Püree auf vorgewärmten Tellern mit den Spießen und der Sauce anrichten. Mit Kresse bestreut servieren.</w:t>
      </w:r>
    </w:p>
    <w:p w14:paraId="7D8F3DF3" w14:textId="77777777" w:rsidR="0084418D" w:rsidRPr="00C47F8B" w:rsidRDefault="0084418D" w:rsidP="0084418D">
      <w:pPr>
        <w:rPr>
          <w:sz w:val="24"/>
          <w:szCs w:val="24"/>
        </w:rPr>
      </w:pPr>
      <w:r w:rsidRPr="00C47F8B">
        <w:rPr>
          <w:sz w:val="24"/>
          <w:szCs w:val="24"/>
        </w:rPr>
        <w:br w:type="page"/>
      </w:r>
    </w:p>
    <w:p w14:paraId="5AD05AA3" w14:textId="77777777" w:rsidR="0084418D" w:rsidRDefault="0084418D" w:rsidP="0084418D">
      <w:pPr>
        <w:pStyle w:val="Heading2"/>
        <w:spacing w:after="240"/>
      </w:pPr>
      <w:r>
        <w:lastRenderedPageBreak/>
        <w:t>Rosmarin-Hähnchen</w:t>
      </w:r>
      <w:r>
        <w:rPr>
          <w:rStyle w:val="FootnoteReference"/>
        </w:rPr>
        <w:footnoteReference w:id="455"/>
      </w:r>
    </w:p>
    <w:p w14:paraId="0632051F" w14:textId="77777777" w:rsidR="0084418D" w:rsidRDefault="0084418D" w:rsidP="0084418D">
      <w:pPr>
        <w:rPr>
          <w:sz w:val="24"/>
          <w:szCs w:val="24"/>
        </w:rPr>
      </w:pPr>
      <w:r w:rsidRPr="000B2688">
        <w:rPr>
          <w:sz w:val="24"/>
          <w:szCs w:val="24"/>
          <w:u w:val="single"/>
        </w:rPr>
        <w:t>Zutaten</w:t>
      </w:r>
      <w:r>
        <w:rPr>
          <w:sz w:val="24"/>
          <w:szCs w:val="24"/>
        </w:rPr>
        <w:t xml:space="preserve"> (für 2 Portionen)</w:t>
      </w:r>
    </w:p>
    <w:p w14:paraId="47FB2AF0" w14:textId="77777777" w:rsidR="0084418D" w:rsidRDefault="0084418D" w:rsidP="0084418D">
      <w:pPr>
        <w:rPr>
          <w:sz w:val="24"/>
          <w:szCs w:val="24"/>
        </w:rPr>
      </w:pPr>
      <w:r>
        <w:rPr>
          <w:sz w:val="24"/>
          <w:szCs w:val="24"/>
        </w:rPr>
        <w:t>1 Brathähnchen (etwa 1 kg)</w:t>
      </w:r>
    </w:p>
    <w:p w14:paraId="09AB0744" w14:textId="77777777" w:rsidR="0084418D" w:rsidRDefault="0084418D" w:rsidP="0084418D">
      <w:pPr>
        <w:rPr>
          <w:sz w:val="24"/>
          <w:szCs w:val="24"/>
        </w:rPr>
      </w:pPr>
      <w:r>
        <w:rPr>
          <w:sz w:val="24"/>
          <w:szCs w:val="24"/>
        </w:rPr>
        <w:t>Öl für die Folie</w:t>
      </w:r>
    </w:p>
    <w:p w14:paraId="01427986" w14:textId="77777777" w:rsidR="0084418D" w:rsidRDefault="0084418D" w:rsidP="0084418D">
      <w:pPr>
        <w:rPr>
          <w:sz w:val="24"/>
          <w:szCs w:val="24"/>
        </w:rPr>
      </w:pPr>
      <w:r>
        <w:rPr>
          <w:sz w:val="24"/>
          <w:szCs w:val="24"/>
        </w:rPr>
        <w:t>Salz</w:t>
      </w:r>
    </w:p>
    <w:p w14:paraId="6E3CB789" w14:textId="77777777" w:rsidR="0084418D" w:rsidRDefault="0084418D" w:rsidP="0084418D">
      <w:pPr>
        <w:rPr>
          <w:sz w:val="24"/>
          <w:szCs w:val="24"/>
        </w:rPr>
      </w:pPr>
      <w:r>
        <w:rPr>
          <w:sz w:val="24"/>
          <w:szCs w:val="24"/>
        </w:rPr>
        <w:t>Schwarzer Pfeffer aus der Mühle</w:t>
      </w:r>
    </w:p>
    <w:p w14:paraId="2A59E2E8" w14:textId="77777777" w:rsidR="0084418D" w:rsidRDefault="0084418D" w:rsidP="0084418D">
      <w:pPr>
        <w:rPr>
          <w:sz w:val="24"/>
          <w:szCs w:val="24"/>
        </w:rPr>
      </w:pPr>
      <w:r>
        <w:rPr>
          <w:sz w:val="24"/>
          <w:szCs w:val="24"/>
        </w:rPr>
        <w:t>1 EL frischer Rosmarin (ersatzweise 1 TL getrockneter)</w:t>
      </w:r>
    </w:p>
    <w:p w14:paraId="55629F18" w14:textId="77777777" w:rsidR="0084418D" w:rsidRDefault="0084418D" w:rsidP="0084418D">
      <w:pPr>
        <w:rPr>
          <w:sz w:val="24"/>
          <w:szCs w:val="24"/>
        </w:rPr>
      </w:pPr>
      <w:r>
        <w:rPr>
          <w:sz w:val="24"/>
          <w:szCs w:val="24"/>
        </w:rPr>
        <w:t>2 EL flüssiger Honig</w:t>
      </w:r>
    </w:p>
    <w:p w14:paraId="437E3A21" w14:textId="77777777" w:rsidR="0084418D" w:rsidRDefault="0084418D" w:rsidP="0084418D">
      <w:pPr>
        <w:rPr>
          <w:sz w:val="24"/>
          <w:szCs w:val="24"/>
        </w:rPr>
      </w:pPr>
      <w:r>
        <w:rPr>
          <w:sz w:val="24"/>
          <w:szCs w:val="24"/>
        </w:rPr>
        <w:t>1-2 EL Zitronensaft</w:t>
      </w:r>
    </w:p>
    <w:p w14:paraId="5C88D8BB" w14:textId="77777777" w:rsidR="0084418D" w:rsidRDefault="0084418D" w:rsidP="0084418D">
      <w:pPr>
        <w:rPr>
          <w:sz w:val="24"/>
          <w:szCs w:val="24"/>
        </w:rPr>
      </w:pPr>
      <w:r>
        <w:rPr>
          <w:sz w:val="24"/>
          <w:szCs w:val="24"/>
        </w:rPr>
        <w:t>Tabasco</w:t>
      </w:r>
    </w:p>
    <w:p w14:paraId="08EF687C" w14:textId="77777777" w:rsidR="0084418D" w:rsidRDefault="0084418D" w:rsidP="0084418D">
      <w:pPr>
        <w:rPr>
          <w:sz w:val="24"/>
          <w:szCs w:val="24"/>
        </w:rPr>
      </w:pPr>
    </w:p>
    <w:p w14:paraId="63881BC3" w14:textId="77777777" w:rsidR="0084418D" w:rsidRDefault="0084418D" w:rsidP="0084418D">
      <w:pPr>
        <w:rPr>
          <w:sz w:val="24"/>
          <w:szCs w:val="24"/>
        </w:rPr>
      </w:pPr>
      <w:r>
        <w:rPr>
          <w:sz w:val="24"/>
          <w:szCs w:val="24"/>
        </w:rPr>
        <w:t>Zubereitungszeit: etwa 1 Std. 30 Min.</w:t>
      </w:r>
    </w:p>
    <w:p w14:paraId="779DE2F3" w14:textId="77777777" w:rsidR="0084418D" w:rsidRDefault="0084418D" w:rsidP="00E76E01">
      <w:pPr>
        <w:pStyle w:val="ListParagraph"/>
        <w:numPr>
          <w:ilvl w:val="0"/>
          <w:numId w:val="12"/>
        </w:numPr>
        <w:spacing w:after="120"/>
        <w:ind w:left="714" w:hanging="357"/>
        <w:contextualSpacing w:val="0"/>
        <w:jc w:val="both"/>
        <w:rPr>
          <w:sz w:val="24"/>
          <w:szCs w:val="24"/>
        </w:rPr>
      </w:pPr>
      <w:r>
        <w:rPr>
          <w:sz w:val="24"/>
          <w:szCs w:val="24"/>
        </w:rPr>
        <w:t>Das Hähnchen halbieren und flach drücken. 2 große Stücke Alufolie mit Öl bestreichen, die Hähnchenhälften mit Salz und Pfeffer einreiben und auf die Folienstücke legen. Den Backofen auf 225° vorheizen.</w:t>
      </w:r>
    </w:p>
    <w:p w14:paraId="7F187FAE" w14:textId="77777777" w:rsidR="0084418D" w:rsidRDefault="0084418D" w:rsidP="00E76E01">
      <w:pPr>
        <w:pStyle w:val="ListParagraph"/>
        <w:numPr>
          <w:ilvl w:val="0"/>
          <w:numId w:val="12"/>
        </w:numPr>
        <w:spacing w:after="120"/>
        <w:ind w:left="714" w:hanging="357"/>
        <w:contextualSpacing w:val="0"/>
        <w:jc w:val="both"/>
        <w:rPr>
          <w:sz w:val="24"/>
          <w:szCs w:val="24"/>
        </w:rPr>
      </w:pPr>
      <w:r>
        <w:rPr>
          <w:sz w:val="24"/>
          <w:szCs w:val="24"/>
        </w:rPr>
        <w:t>Den Rosmarin sehr fein hacken. Den Honig mit dem Zitronensaft und dem Rosmarin gründlich verrühren, mit etwas Pfeffer und 1 Spritzer Tabasco würzen. Das Geflügel mit der Mischung bestreichen, die Folie darüber falten und locker verschließen.</w:t>
      </w:r>
    </w:p>
    <w:p w14:paraId="69E73CB4" w14:textId="77777777" w:rsidR="0084418D" w:rsidRDefault="0084418D" w:rsidP="00E76E01">
      <w:pPr>
        <w:pStyle w:val="ListParagraph"/>
        <w:numPr>
          <w:ilvl w:val="0"/>
          <w:numId w:val="12"/>
        </w:numPr>
        <w:spacing w:after="120"/>
        <w:ind w:left="714" w:hanging="357"/>
        <w:contextualSpacing w:val="0"/>
        <w:jc w:val="both"/>
        <w:rPr>
          <w:sz w:val="24"/>
          <w:szCs w:val="24"/>
        </w:rPr>
      </w:pPr>
      <w:r>
        <w:rPr>
          <w:sz w:val="24"/>
          <w:szCs w:val="24"/>
        </w:rPr>
        <w:t>Die Geflügelpäckchen auf den Grillrost legen (Mittlere Schiene des Backofens) und etwa 40 Min. garen (Gas Stufe 4). Danach die Temperatur auf 200° verringern (Gas Stufe 3) Die Folie öffnen und seitlich aufschlagen. Das Hähnchen etwa 30 Min. weiterbraten, bis die Haut knusprig braun ist.</w:t>
      </w:r>
    </w:p>
    <w:p w14:paraId="6710C764" w14:textId="77777777" w:rsidR="0084418D" w:rsidRDefault="0084418D" w:rsidP="0084418D">
      <w:pPr>
        <w:jc w:val="both"/>
        <w:rPr>
          <w:sz w:val="24"/>
          <w:szCs w:val="24"/>
        </w:rPr>
      </w:pPr>
    </w:p>
    <w:p w14:paraId="09BE26CA" w14:textId="77777777" w:rsidR="0084418D" w:rsidRDefault="0084418D" w:rsidP="0084418D">
      <w:pPr>
        <w:ind w:left="708" w:hanging="708"/>
        <w:jc w:val="both"/>
        <w:rPr>
          <w:sz w:val="24"/>
          <w:szCs w:val="24"/>
        </w:rPr>
      </w:pPr>
      <w:r>
        <w:rPr>
          <w:sz w:val="24"/>
          <w:szCs w:val="24"/>
        </w:rPr>
        <w:t>Tipp:</w:t>
      </w:r>
      <w:r>
        <w:rPr>
          <w:sz w:val="24"/>
          <w:szCs w:val="24"/>
        </w:rPr>
        <w:tab/>
        <w:t>Hähnchen am Tag vorher mit der Marinade bestreichen und bis zur Zubereitung im Kühlschrank durchziehen lassen.</w:t>
      </w:r>
    </w:p>
    <w:p w14:paraId="5EE2D698" w14:textId="77777777" w:rsidR="0084418D" w:rsidRDefault="0084418D" w:rsidP="0084418D">
      <w:pPr>
        <w:rPr>
          <w:sz w:val="24"/>
          <w:szCs w:val="24"/>
        </w:rPr>
      </w:pPr>
      <w:r>
        <w:rPr>
          <w:sz w:val="24"/>
          <w:szCs w:val="24"/>
        </w:rPr>
        <w:br w:type="page"/>
      </w:r>
    </w:p>
    <w:p w14:paraId="6BEBA472" w14:textId="77777777" w:rsidR="00870A48" w:rsidRDefault="00870A48" w:rsidP="00870A48">
      <w:pPr>
        <w:pStyle w:val="Heading2"/>
        <w:spacing w:after="240"/>
      </w:pPr>
      <w:r w:rsidRPr="002D3D16">
        <w:lastRenderedPageBreak/>
        <w:t>Zitronenhuhn mit Gemüsesalat</w:t>
      </w:r>
      <w:r>
        <w:rPr>
          <w:rStyle w:val="FootnoteReference"/>
        </w:rPr>
        <w:footnoteReference w:id="456"/>
      </w:r>
      <w:r w:rsidRPr="002D3D16">
        <w:t xml:space="preserve"> </w:t>
      </w:r>
    </w:p>
    <w:p w14:paraId="4A109D7A" w14:textId="77777777" w:rsidR="00870A48" w:rsidRDefault="00870A48" w:rsidP="00870A48">
      <w:pPr>
        <w:rPr>
          <w:sz w:val="24"/>
          <w:szCs w:val="24"/>
        </w:rPr>
      </w:pPr>
      <w:r w:rsidRPr="009D7102">
        <w:rPr>
          <w:sz w:val="24"/>
          <w:szCs w:val="24"/>
          <w:u w:val="single"/>
        </w:rPr>
        <w:t>Zutaten</w:t>
      </w:r>
      <w:r>
        <w:rPr>
          <w:sz w:val="24"/>
          <w:szCs w:val="24"/>
        </w:rPr>
        <w:t xml:space="preserve"> (für 4 Portionen):</w:t>
      </w:r>
    </w:p>
    <w:p w14:paraId="7A763918" w14:textId="77777777" w:rsidR="00870A48" w:rsidRPr="009D7102" w:rsidRDefault="00870A48" w:rsidP="00870A48">
      <w:pPr>
        <w:rPr>
          <w:i/>
          <w:iCs/>
          <w:sz w:val="24"/>
          <w:szCs w:val="24"/>
        </w:rPr>
      </w:pPr>
      <w:r w:rsidRPr="009D7102">
        <w:rPr>
          <w:i/>
          <w:iCs/>
          <w:sz w:val="24"/>
          <w:szCs w:val="24"/>
        </w:rPr>
        <w:t>Zitronenhuhn:</w:t>
      </w:r>
    </w:p>
    <w:p w14:paraId="24793D84" w14:textId="77777777" w:rsidR="00870A48" w:rsidRDefault="00870A48" w:rsidP="00870A48">
      <w:pPr>
        <w:rPr>
          <w:sz w:val="24"/>
          <w:szCs w:val="24"/>
        </w:rPr>
      </w:pPr>
      <w:r>
        <w:rPr>
          <w:sz w:val="24"/>
          <w:szCs w:val="24"/>
        </w:rPr>
        <w:t>1 Biozitronen</w:t>
      </w:r>
    </w:p>
    <w:p w14:paraId="5A39A4BA" w14:textId="77777777" w:rsidR="00870A48" w:rsidRDefault="00870A48" w:rsidP="00870A48">
      <w:pPr>
        <w:rPr>
          <w:sz w:val="24"/>
          <w:szCs w:val="24"/>
        </w:rPr>
      </w:pPr>
      <w:r>
        <w:rPr>
          <w:sz w:val="24"/>
          <w:szCs w:val="24"/>
        </w:rPr>
        <w:t>1 TL Honig</w:t>
      </w:r>
    </w:p>
    <w:p w14:paraId="7071611D" w14:textId="77777777" w:rsidR="00870A48" w:rsidRDefault="00870A48" w:rsidP="00870A48">
      <w:pPr>
        <w:rPr>
          <w:sz w:val="24"/>
          <w:szCs w:val="24"/>
        </w:rPr>
      </w:pPr>
      <w:r>
        <w:rPr>
          <w:sz w:val="24"/>
          <w:szCs w:val="24"/>
        </w:rPr>
        <w:t>2 EL Zitronenmarmelade</w:t>
      </w:r>
    </w:p>
    <w:p w14:paraId="48A784CE" w14:textId="77777777" w:rsidR="00870A48" w:rsidRDefault="00870A48" w:rsidP="00870A48">
      <w:pPr>
        <w:rPr>
          <w:sz w:val="24"/>
          <w:szCs w:val="24"/>
        </w:rPr>
      </w:pPr>
      <w:r>
        <w:rPr>
          <w:sz w:val="24"/>
          <w:szCs w:val="24"/>
        </w:rPr>
        <w:t>4 Poulardenbrüste mit Knochen (à 160 g)</w:t>
      </w:r>
    </w:p>
    <w:p w14:paraId="5D9EA2A2" w14:textId="77777777" w:rsidR="00870A48" w:rsidRPr="003A4469" w:rsidRDefault="00870A48" w:rsidP="00870A48">
      <w:pPr>
        <w:rPr>
          <w:sz w:val="24"/>
          <w:szCs w:val="24"/>
        </w:rPr>
      </w:pPr>
      <w:r w:rsidRPr="003A4469">
        <w:rPr>
          <w:sz w:val="24"/>
          <w:szCs w:val="24"/>
        </w:rPr>
        <w:t>1-2 TL Quatre Épices (frz. Kräutermischung)</w:t>
      </w:r>
    </w:p>
    <w:p w14:paraId="29D20BDA" w14:textId="77777777" w:rsidR="00870A48" w:rsidRPr="003A4469" w:rsidRDefault="00870A48" w:rsidP="00870A48">
      <w:pPr>
        <w:rPr>
          <w:sz w:val="24"/>
          <w:szCs w:val="24"/>
        </w:rPr>
      </w:pPr>
      <w:r w:rsidRPr="003A4469">
        <w:rPr>
          <w:sz w:val="24"/>
          <w:szCs w:val="24"/>
        </w:rPr>
        <w:t>2-3 EL Olivenöl</w:t>
      </w:r>
    </w:p>
    <w:p w14:paraId="7A1D6C5B" w14:textId="77777777" w:rsidR="00870A48" w:rsidRPr="003A4469" w:rsidRDefault="00870A48" w:rsidP="00870A48">
      <w:pPr>
        <w:rPr>
          <w:sz w:val="24"/>
          <w:szCs w:val="24"/>
        </w:rPr>
      </w:pPr>
      <w:r w:rsidRPr="003A4469">
        <w:rPr>
          <w:sz w:val="24"/>
          <w:szCs w:val="24"/>
        </w:rPr>
        <w:t>4 Zweige Rosmarin</w:t>
      </w:r>
    </w:p>
    <w:p w14:paraId="55D2C7CF" w14:textId="77777777" w:rsidR="00870A48" w:rsidRPr="003A4469" w:rsidRDefault="00870A48" w:rsidP="00870A48">
      <w:pPr>
        <w:rPr>
          <w:sz w:val="24"/>
          <w:szCs w:val="24"/>
        </w:rPr>
      </w:pPr>
    </w:p>
    <w:p w14:paraId="124827A5" w14:textId="77777777" w:rsidR="00870A48" w:rsidRPr="009D7102" w:rsidRDefault="00870A48" w:rsidP="00870A48">
      <w:pPr>
        <w:rPr>
          <w:i/>
          <w:iCs/>
          <w:sz w:val="24"/>
          <w:szCs w:val="24"/>
        </w:rPr>
      </w:pPr>
      <w:r w:rsidRPr="009D7102">
        <w:rPr>
          <w:i/>
          <w:iCs/>
          <w:sz w:val="24"/>
          <w:szCs w:val="24"/>
        </w:rPr>
        <w:t>Gemüsesalat</w:t>
      </w:r>
    </w:p>
    <w:p w14:paraId="75259771" w14:textId="77777777" w:rsidR="00870A48" w:rsidRPr="003A4469" w:rsidRDefault="00870A48" w:rsidP="00870A48">
      <w:pPr>
        <w:rPr>
          <w:sz w:val="24"/>
          <w:szCs w:val="24"/>
        </w:rPr>
      </w:pPr>
      <w:r w:rsidRPr="003A4469">
        <w:rPr>
          <w:sz w:val="24"/>
          <w:szCs w:val="24"/>
        </w:rPr>
        <w:t>300 g grüner Spargel</w:t>
      </w:r>
    </w:p>
    <w:p w14:paraId="3E2FB43A" w14:textId="77777777" w:rsidR="00870A48" w:rsidRDefault="00870A48" w:rsidP="00870A48">
      <w:pPr>
        <w:rPr>
          <w:sz w:val="24"/>
          <w:szCs w:val="24"/>
        </w:rPr>
      </w:pPr>
      <w:r w:rsidRPr="002D3D16">
        <w:rPr>
          <w:sz w:val="24"/>
          <w:szCs w:val="24"/>
        </w:rPr>
        <w:t>Je ½ rote und gelbe P</w:t>
      </w:r>
      <w:r>
        <w:rPr>
          <w:sz w:val="24"/>
          <w:szCs w:val="24"/>
        </w:rPr>
        <w:t>aprikaschote</w:t>
      </w:r>
    </w:p>
    <w:p w14:paraId="4721D762" w14:textId="77777777" w:rsidR="00870A48" w:rsidRDefault="00870A48" w:rsidP="00870A48">
      <w:pPr>
        <w:rPr>
          <w:sz w:val="24"/>
          <w:szCs w:val="24"/>
        </w:rPr>
      </w:pPr>
      <w:r>
        <w:rPr>
          <w:sz w:val="24"/>
          <w:szCs w:val="24"/>
        </w:rPr>
        <w:t>Je 1 kleine grüne und gelbe Zucchini</w:t>
      </w:r>
    </w:p>
    <w:p w14:paraId="78509AEC" w14:textId="77777777" w:rsidR="00870A48" w:rsidRDefault="00870A48" w:rsidP="00870A48">
      <w:pPr>
        <w:rPr>
          <w:sz w:val="24"/>
          <w:szCs w:val="24"/>
        </w:rPr>
      </w:pPr>
      <w:r>
        <w:rPr>
          <w:sz w:val="24"/>
          <w:szCs w:val="24"/>
        </w:rPr>
        <w:t>100 g Zuckerschoten</w:t>
      </w:r>
    </w:p>
    <w:p w14:paraId="47544526" w14:textId="77777777" w:rsidR="00870A48" w:rsidRDefault="00870A48" w:rsidP="00870A48">
      <w:pPr>
        <w:rPr>
          <w:sz w:val="24"/>
          <w:szCs w:val="24"/>
        </w:rPr>
      </w:pPr>
      <w:r>
        <w:rPr>
          <w:sz w:val="24"/>
          <w:szCs w:val="24"/>
        </w:rPr>
        <w:t>6 Radieschen</w:t>
      </w:r>
    </w:p>
    <w:p w14:paraId="06ED8E90" w14:textId="77777777" w:rsidR="00870A48" w:rsidRDefault="00870A48" w:rsidP="00870A48">
      <w:pPr>
        <w:rPr>
          <w:sz w:val="24"/>
          <w:szCs w:val="24"/>
        </w:rPr>
      </w:pPr>
      <w:r>
        <w:rPr>
          <w:sz w:val="24"/>
          <w:szCs w:val="24"/>
        </w:rPr>
        <w:t>Salz</w:t>
      </w:r>
    </w:p>
    <w:p w14:paraId="6282CFED" w14:textId="77777777" w:rsidR="00870A48" w:rsidRDefault="00870A48" w:rsidP="00870A48">
      <w:pPr>
        <w:rPr>
          <w:sz w:val="24"/>
          <w:szCs w:val="24"/>
        </w:rPr>
      </w:pPr>
      <w:r>
        <w:rPr>
          <w:sz w:val="24"/>
          <w:szCs w:val="24"/>
        </w:rPr>
        <w:t>4 EL Olivenöl</w:t>
      </w:r>
    </w:p>
    <w:p w14:paraId="4F6F97FB" w14:textId="77777777" w:rsidR="00870A48" w:rsidRDefault="00870A48" w:rsidP="00870A48">
      <w:pPr>
        <w:rPr>
          <w:sz w:val="24"/>
          <w:szCs w:val="24"/>
        </w:rPr>
      </w:pPr>
      <w:r>
        <w:rPr>
          <w:sz w:val="24"/>
          <w:szCs w:val="24"/>
        </w:rPr>
        <w:t xml:space="preserve">2 EL schwarze Oliven mit Stein </w:t>
      </w:r>
    </w:p>
    <w:p w14:paraId="07264CB5" w14:textId="77777777" w:rsidR="00870A48" w:rsidRDefault="00870A48" w:rsidP="00870A48">
      <w:pPr>
        <w:rPr>
          <w:sz w:val="24"/>
          <w:szCs w:val="24"/>
        </w:rPr>
      </w:pPr>
      <w:r>
        <w:rPr>
          <w:sz w:val="24"/>
          <w:szCs w:val="24"/>
        </w:rPr>
        <w:t>Pfeffer</w:t>
      </w:r>
    </w:p>
    <w:p w14:paraId="63596B08" w14:textId="77777777" w:rsidR="00870A48" w:rsidRDefault="00870A48" w:rsidP="00870A48">
      <w:pPr>
        <w:rPr>
          <w:sz w:val="24"/>
          <w:szCs w:val="24"/>
        </w:rPr>
      </w:pPr>
    </w:p>
    <w:p w14:paraId="786C0358" w14:textId="77777777" w:rsidR="00870A48" w:rsidRDefault="00870A48" w:rsidP="00870A48">
      <w:pPr>
        <w:rPr>
          <w:sz w:val="24"/>
          <w:szCs w:val="24"/>
        </w:rPr>
      </w:pPr>
      <w:r>
        <w:rPr>
          <w:sz w:val="24"/>
          <w:szCs w:val="24"/>
        </w:rPr>
        <w:t>Zubereitungszeit: 50 Minuten plus Garzeit 30 Minuten</w:t>
      </w:r>
    </w:p>
    <w:p w14:paraId="62C94752" w14:textId="77777777" w:rsidR="00870A48" w:rsidRPr="00BF1CCA" w:rsidRDefault="00870A48" w:rsidP="00B40E8C">
      <w:pPr>
        <w:pStyle w:val="ListParagraph"/>
        <w:numPr>
          <w:ilvl w:val="0"/>
          <w:numId w:val="349"/>
        </w:numPr>
        <w:spacing w:after="120"/>
        <w:ind w:left="714" w:hanging="357"/>
        <w:contextualSpacing w:val="0"/>
        <w:jc w:val="both"/>
        <w:rPr>
          <w:sz w:val="24"/>
          <w:szCs w:val="24"/>
        </w:rPr>
      </w:pPr>
      <w:r w:rsidRPr="00BF1CCA">
        <w:rPr>
          <w:sz w:val="24"/>
          <w:szCs w:val="24"/>
        </w:rPr>
        <w:t>Spargel im unteren Drittel schälen, enden abschneiden. Spargel in 3 cm große Stücke schneiden. Paprika putzen, entkernen und in 1 cm große Stücke schneiden. Zucchini längs vierteln, das weiche Innere mit einem kleinen Messer wegschneiden. Zucchiniviertel in 1 cm dicke Stücke schneiden. Zuckerschoten putzen, in 1 cm breite Streifen schneiden. Radieschen putzen und vierteln. Spargel und Zuckerschoten in kochendem Salzwasser 1 Minute blanchieren, abgießen, abschrecken und abtropfen lassen.</w:t>
      </w:r>
    </w:p>
    <w:p w14:paraId="5EC1F479" w14:textId="77777777" w:rsidR="00870A48" w:rsidRPr="00BF1CCA" w:rsidRDefault="00870A48" w:rsidP="00B40E8C">
      <w:pPr>
        <w:pStyle w:val="ListParagraph"/>
        <w:numPr>
          <w:ilvl w:val="0"/>
          <w:numId w:val="349"/>
        </w:numPr>
        <w:spacing w:after="120"/>
        <w:ind w:left="714" w:hanging="357"/>
        <w:contextualSpacing w:val="0"/>
        <w:jc w:val="both"/>
        <w:rPr>
          <w:sz w:val="24"/>
          <w:szCs w:val="24"/>
        </w:rPr>
      </w:pPr>
      <w:r w:rsidRPr="00BF1CCA">
        <w:rPr>
          <w:sz w:val="24"/>
          <w:szCs w:val="24"/>
        </w:rPr>
        <w:lastRenderedPageBreak/>
        <w:t>Für das Zitronenhuhn Zitrone halbieren. 1 Hälfte auspressen, von</w:t>
      </w:r>
      <w:r>
        <w:rPr>
          <w:sz w:val="24"/>
          <w:szCs w:val="24"/>
        </w:rPr>
        <w:t xml:space="preserve"> </w:t>
      </w:r>
      <w:r w:rsidRPr="00BF1CCA">
        <w:rPr>
          <w:sz w:val="24"/>
          <w:szCs w:val="24"/>
        </w:rPr>
        <w:t>der restlichen Hälfte 4 dünne Scheiben abschneiden. Zitronensaft mit Honig und Marmelade verrühren. Poulardenbrüste mit Salz und Quatre Épices würzen. In einer ofenfesten Pfanne im Olivenöl mit den Zitronenscheiben auf beiden Seiten knusprig anbraten und herausnehmen. Poulardenbrüste auf der Hautseite mit der Marmeladen-Honig-Mischung bestreichen und mit je 1 Zitronenscheibe belegen. Mit Rosmarinzweigen zurück in die Pfanne legen. Im vorgeheizten Backofen bei 180 Grad auf der 2. Schiene von unten 20 Minuten garen.</w:t>
      </w:r>
    </w:p>
    <w:p w14:paraId="51CC9E12" w14:textId="77777777" w:rsidR="00870A48" w:rsidRPr="00BF1CCA" w:rsidRDefault="00870A48" w:rsidP="00B40E8C">
      <w:pPr>
        <w:pStyle w:val="ListParagraph"/>
        <w:numPr>
          <w:ilvl w:val="0"/>
          <w:numId w:val="349"/>
        </w:numPr>
        <w:spacing w:after="120"/>
        <w:ind w:left="714" w:hanging="357"/>
        <w:contextualSpacing w:val="0"/>
        <w:jc w:val="both"/>
        <w:rPr>
          <w:sz w:val="24"/>
          <w:szCs w:val="24"/>
        </w:rPr>
      </w:pPr>
      <w:r w:rsidRPr="00BF1CCA">
        <w:rPr>
          <w:sz w:val="24"/>
          <w:szCs w:val="24"/>
        </w:rPr>
        <w:t>Für den Salat Olivenöl in einer großen Pfanne erhitzen und das Gemüse darin bei mittlerer Hitze 10 Minuten braten (das Gemüse soll keine Farbe annehmen). Oliven zugeben, mit Salz und Pfeffer abschmecken. Das Gemüse mit der Hälfte der Kräuter-Vinaigrette und dem Couscous mischen und auf Teller verteilen. Poulardenbrüste darauf anrichten und mit der restlichen Kräuter-Vinaigrette servieren.</w:t>
      </w:r>
    </w:p>
    <w:p w14:paraId="31D909C2" w14:textId="77777777" w:rsidR="00870A48" w:rsidRDefault="00870A48" w:rsidP="00870A48">
      <w:pPr>
        <w:rPr>
          <w:sz w:val="24"/>
          <w:szCs w:val="24"/>
        </w:rPr>
      </w:pPr>
    </w:p>
    <w:p w14:paraId="6E581C8F" w14:textId="77777777" w:rsidR="00870A48" w:rsidRPr="002D3D16" w:rsidRDefault="00870A48" w:rsidP="00870A48">
      <w:pPr>
        <w:rPr>
          <w:sz w:val="24"/>
          <w:szCs w:val="24"/>
        </w:rPr>
      </w:pPr>
    </w:p>
    <w:p w14:paraId="454C85EC" w14:textId="77777777" w:rsidR="00870A48" w:rsidRPr="002D3D16" w:rsidRDefault="00870A48" w:rsidP="00870A48">
      <w:pPr>
        <w:rPr>
          <w:sz w:val="24"/>
          <w:szCs w:val="24"/>
        </w:rPr>
      </w:pPr>
      <w:r w:rsidRPr="002D3D16">
        <w:rPr>
          <w:sz w:val="24"/>
          <w:szCs w:val="24"/>
        </w:rPr>
        <w:br w:type="page"/>
      </w:r>
    </w:p>
    <w:p w14:paraId="3C9B96DF" w14:textId="21773CC9" w:rsidR="00617314" w:rsidRDefault="00617314" w:rsidP="00617314">
      <w:pPr>
        <w:pStyle w:val="Heading2"/>
        <w:spacing w:after="240"/>
      </w:pPr>
      <w:r>
        <w:lastRenderedPageBreak/>
        <w:t>Hähnchenspieß mit Kurkuma und Vanille</w:t>
      </w:r>
      <w:r>
        <w:rPr>
          <w:rStyle w:val="FootnoteReference"/>
        </w:rPr>
        <w:footnoteReference w:id="457"/>
      </w:r>
    </w:p>
    <w:p w14:paraId="37F7CEC4" w14:textId="77777777" w:rsidR="00617314" w:rsidRPr="00B54EFF" w:rsidRDefault="00617314" w:rsidP="00617314">
      <w:pPr>
        <w:rPr>
          <w:sz w:val="24"/>
          <w:szCs w:val="24"/>
          <w:u w:val="single"/>
        </w:rPr>
      </w:pPr>
      <w:r w:rsidRPr="00B54EFF">
        <w:rPr>
          <w:sz w:val="24"/>
          <w:szCs w:val="24"/>
          <w:u w:val="single"/>
        </w:rPr>
        <w:t>Zutaten:</w:t>
      </w:r>
    </w:p>
    <w:p w14:paraId="38C4024E" w14:textId="77777777" w:rsidR="00617314" w:rsidRDefault="00617314" w:rsidP="00617314">
      <w:pPr>
        <w:rPr>
          <w:sz w:val="24"/>
          <w:szCs w:val="24"/>
        </w:rPr>
      </w:pPr>
      <w:r>
        <w:rPr>
          <w:sz w:val="24"/>
          <w:szCs w:val="24"/>
        </w:rPr>
        <w:t>2 Hühnerkeulen (oder einfach mit Hühnchenbrust, das mache ich immer)</w:t>
      </w:r>
    </w:p>
    <w:p w14:paraId="529940A7" w14:textId="77777777" w:rsidR="00617314" w:rsidRDefault="00617314" w:rsidP="00617314">
      <w:pPr>
        <w:rPr>
          <w:sz w:val="24"/>
          <w:szCs w:val="24"/>
        </w:rPr>
      </w:pPr>
      <w:r>
        <w:rPr>
          <w:sz w:val="24"/>
          <w:szCs w:val="24"/>
        </w:rPr>
        <w:t>1 Knoblauchzehe</w:t>
      </w:r>
    </w:p>
    <w:p w14:paraId="5C522A19" w14:textId="77777777" w:rsidR="00617314" w:rsidRDefault="00617314" w:rsidP="00617314">
      <w:pPr>
        <w:rPr>
          <w:sz w:val="24"/>
          <w:szCs w:val="24"/>
        </w:rPr>
      </w:pPr>
      <w:r>
        <w:rPr>
          <w:sz w:val="24"/>
          <w:szCs w:val="24"/>
        </w:rPr>
        <w:t>1 Stange Zitronengras</w:t>
      </w:r>
    </w:p>
    <w:p w14:paraId="5725DC58" w14:textId="77777777" w:rsidR="00617314" w:rsidRDefault="00617314" w:rsidP="00617314">
      <w:pPr>
        <w:rPr>
          <w:sz w:val="24"/>
          <w:szCs w:val="24"/>
        </w:rPr>
      </w:pPr>
      <w:r>
        <w:rPr>
          <w:sz w:val="24"/>
          <w:szCs w:val="24"/>
        </w:rPr>
        <w:t>1 Prise Salz</w:t>
      </w:r>
    </w:p>
    <w:p w14:paraId="6282FEF2" w14:textId="77777777" w:rsidR="00617314" w:rsidRDefault="00617314" w:rsidP="00617314">
      <w:pPr>
        <w:rPr>
          <w:sz w:val="24"/>
          <w:szCs w:val="24"/>
        </w:rPr>
      </w:pPr>
      <w:r>
        <w:rPr>
          <w:sz w:val="24"/>
          <w:szCs w:val="24"/>
        </w:rPr>
        <w:t>Frischer Koriander</w:t>
      </w:r>
    </w:p>
    <w:p w14:paraId="567B8818" w14:textId="77777777" w:rsidR="00617314" w:rsidRDefault="00617314" w:rsidP="00617314">
      <w:pPr>
        <w:rPr>
          <w:sz w:val="24"/>
          <w:szCs w:val="24"/>
        </w:rPr>
      </w:pPr>
      <w:r>
        <w:rPr>
          <w:sz w:val="24"/>
          <w:szCs w:val="24"/>
        </w:rPr>
        <w:t>1 TL Kokosblütenzucker</w:t>
      </w:r>
    </w:p>
    <w:p w14:paraId="5C20D610" w14:textId="77777777" w:rsidR="00617314" w:rsidRDefault="00617314" w:rsidP="00617314">
      <w:pPr>
        <w:rPr>
          <w:sz w:val="24"/>
          <w:szCs w:val="24"/>
        </w:rPr>
      </w:pPr>
      <w:r>
        <w:rPr>
          <w:sz w:val="24"/>
          <w:szCs w:val="24"/>
        </w:rPr>
        <w:t>1 TL Fischsauce</w:t>
      </w:r>
    </w:p>
    <w:p w14:paraId="72C0F961" w14:textId="77777777" w:rsidR="00617314" w:rsidRDefault="00617314" w:rsidP="00617314">
      <w:pPr>
        <w:rPr>
          <w:sz w:val="24"/>
          <w:szCs w:val="24"/>
        </w:rPr>
      </w:pPr>
      <w:r>
        <w:rPr>
          <w:sz w:val="24"/>
          <w:szCs w:val="24"/>
        </w:rPr>
        <w:t>1 TL Kurkumapulver</w:t>
      </w:r>
    </w:p>
    <w:p w14:paraId="702BE8B5" w14:textId="77777777" w:rsidR="00617314" w:rsidRDefault="00617314" w:rsidP="00617314">
      <w:pPr>
        <w:rPr>
          <w:sz w:val="24"/>
          <w:szCs w:val="24"/>
        </w:rPr>
      </w:pPr>
      <w:r>
        <w:rPr>
          <w:sz w:val="24"/>
          <w:szCs w:val="24"/>
        </w:rPr>
        <w:t>½ Vanilleschote, ausgekratzt</w:t>
      </w:r>
    </w:p>
    <w:p w14:paraId="5F8B6C4D" w14:textId="77777777" w:rsidR="00617314" w:rsidRDefault="00617314" w:rsidP="00617314">
      <w:pPr>
        <w:rPr>
          <w:sz w:val="24"/>
          <w:szCs w:val="24"/>
        </w:rPr>
      </w:pPr>
      <w:r>
        <w:rPr>
          <w:sz w:val="24"/>
          <w:szCs w:val="24"/>
        </w:rPr>
        <w:t>½ TL Pfefferkörner</w:t>
      </w:r>
    </w:p>
    <w:p w14:paraId="02C6AC41" w14:textId="77777777" w:rsidR="00617314" w:rsidRDefault="00617314" w:rsidP="00617314">
      <w:pPr>
        <w:rPr>
          <w:sz w:val="24"/>
          <w:szCs w:val="24"/>
        </w:rPr>
      </w:pPr>
      <w:r>
        <w:rPr>
          <w:sz w:val="24"/>
          <w:szCs w:val="24"/>
        </w:rPr>
        <w:t>2 EL Sonnenblumenöl</w:t>
      </w:r>
    </w:p>
    <w:p w14:paraId="1ACAEAC5" w14:textId="77777777" w:rsidR="00617314" w:rsidRDefault="00617314" w:rsidP="00617314">
      <w:pPr>
        <w:rPr>
          <w:sz w:val="24"/>
          <w:szCs w:val="24"/>
        </w:rPr>
      </w:pPr>
      <w:r>
        <w:rPr>
          <w:sz w:val="24"/>
          <w:szCs w:val="24"/>
        </w:rPr>
        <w:t>Fleur de Sel</w:t>
      </w:r>
    </w:p>
    <w:p w14:paraId="759D4109" w14:textId="77777777" w:rsidR="00617314" w:rsidRDefault="00617314" w:rsidP="00617314">
      <w:pPr>
        <w:rPr>
          <w:sz w:val="24"/>
          <w:szCs w:val="24"/>
        </w:rPr>
      </w:pPr>
    </w:p>
    <w:p w14:paraId="2CD4F354" w14:textId="77777777" w:rsidR="00617314" w:rsidRDefault="00617314" w:rsidP="00617314">
      <w:pPr>
        <w:rPr>
          <w:sz w:val="24"/>
          <w:szCs w:val="24"/>
        </w:rPr>
      </w:pPr>
      <w:r>
        <w:rPr>
          <w:sz w:val="24"/>
          <w:szCs w:val="24"/>
        </w:rPr>
        <w:t>Zubereitung:</w:t>
      </w:r>
    </w:p>
    <w:p w14:paraId="00879724" w14:textId="77777777" w:rsidR="00617314" w:rsidRDefault="00617314" w:rsidP="00B40E8C">
      <w:pPr>
        <w:pStyle w:val="ListParagraph"/>
        <w:numPr>
          <w:ilvl w:val="0"/>
          <w:numId w:val="310"/>
        </w:numPr>
        <w:spacing w:after="120"/>
        <w:ind w:left="714" w:hanging="357"/>
        <w:contextualSpacing w:val="0"/>
        <w:jc w:val="both"/>
        <w:rPr>
          <w:sz w:val="24"/>
          <w:szCs w:val="24"/>
        </w:rPr>
      </w:pPr>
      <w:r w:rsidRPr="0046666D">
        <w:rPr>
          <w:sz w:val="24"/>
          <w:szCs w:val="24"/>
        </w:rPr>
        <w:t>Die Hühnerkeulen entbeinen (oder einfach Hühnchenbrust nehmen) und die Haut entfernen. In 2 cm große Würfel schneiden.</w:t>
      </w:r>
    </w:p>
    <w:p w14:paraId="6CBDE757" w14:textId="77777777" w:rsidR="00617314" w:rsidRDefault="00617314" w:rsidP="00B40E8C">
      <w:pPr>
        <w:pStyle w:val="ListParagraph"/>
        <w:numPr>
          <w:ilvl w:val="0"/>
          <w:numId w:val="310"/>
        </w:numPr>
        <w:spacing w:after="120"/>
        <w:ind w:left="714" w:hanging="357"/>
        <w:contextualSpacing w:val="0"/>
        <w:jc w:val="both"/>
        <w:rPr>
          <w:sz w:val="24"/>
          <w:szCs w:val="24"/>
        </w:rPr>
      </w:pPr>
      <w:r w:rsidRPr="0046666D">
        <w:rPr>
          <w:sz w:val="24"/>
          <w:szCs w:val="24"/>
        </w:rPr>
        <w:t>Pfeffer im Mörser zu einem feinen Pulver zerstoßen. Knoblauch, Zitronengras und Koriander feinhacken und im Mörser mit Salz zu einer feinen Paste zerstoßen. Mit Kokosblütenzucker, Kurkumapulver, ausgekratzter Vanilleschote, Fischsauce und Sonnenblumenöl mischen.</w:t>
      </w:r>
      <w:r>
        <w:rPr>
          <w:sz w:val="24"/>
          <w:szCs w:val="24"/>
        </w:rPr>
        <w:t xml:space="preserve"> </w:t>
      </w:r>
      <w:r w:rsidRPr="0046666D">
        <w:rPr>
          <w:sz w:val="24"/>
          <w:szCs w:val="24"/>
        </w:rPr>
        <w:t xml:space="preserve">Das Fleisch darin marinieren. Dann auf die Spießchen stecken und in der Pfanne bei mittlerer Hitze etwa 3 Minuten von jeder Seite braten. </w:t>
      </w:r>
    </w:p>
    <w:p w14:paraId="4C60D557" w14:textId="77777777" w:rsidR="00617314" w:rsidRPr="0046666D" w:rsidRDefault="00617314" w:rsidP="00B40E8C">
      <w:pPr>
        <w:pStyle w:val="ListParagraph"/>
        <w:numPr>
          <w:ilvl w:val="0"/>
          <w:numId w:val="310"/>
        </w:numPr>
        <w:spacing w:after="120"/>
        <w:ind w:left="714" w:hanging="357"/>
        <w:contextualSpacing w:val="0"/>
        <w:jc w:val="both"/>
        <w:rPr>
          <w:sz w:val="24"/>
          <w:szCs w:val="24"/>
        </w:rPr>
      </w:pPr>
      <w:r w:rsidRPr="0046666D">
        <w:rPr>
          <w:sz w:val="24"/>
          <w:szCs w:val="24"/>
        </w:rPr>
        <w:t>Mit Fleur de Sel bestreuen und servieren.</w:t>
      </w:r>
    </w:p>
    <w:p w14:paraId="39E53CCD" w14:textId="77777777" w:rsidR="00617314" w:rsidRDefault="00617314" w:rsidP="00617314">
      <w:pPr>
        <w:rPr>
          <w:sz w:val="24"/>
          <w:szCs w:val="24"/>
        </w:rPr>
      </w:pPr>
    </w:p>
    <w:p w14:paraId="2A5A6847" w14:textId="77777777" w:rsidR="00617314" w:rsidRDefault="00617314" w:rsidP="00617314">
      <w:pPr>
        <w:ind w:left="708" w:hanging="708"/>
        <w:jc w:val="both"/>
        <w:rPr>
          <w:sz w:val="24"/>
          <w:szCs w:val="24"/>
        </w:rPr>
      </w:pPr>
      <w:r>
        <w:rPr>
          <w:sz w:val="24"/>
          <w:szCs w:val="24"/>
        </w:rPr>
        <w:t>Tipp:</w:t>
      </w:r>
      <w:r>
        <w:rPr>
          <w:sz w:val="24"/>
          <w:szCs w:val="24"/>
        </w:rPr>
        <w:tab/>
        <w:t>Am besten schmecken die Spießchen natürlich auf dem Holzkohlengrill (nicht Gasgrill!!!). Ich bepinsele sie dann mit etwas Kokosfett, das auf die glühenden Kohlen tropft. Dabei werden die Spießchen ganz leicht geräuchert und bekommen einen unvergesslichen Geschmack.</w:t>
      </w:r>
    </w:p>
    <w:p w14:paraId="695F4388" w14:textId="77777777" w:rsidR="00617314" w:rsidRDefault="00617314" w:rsidP="00617314">
      <w:pPr>
        <w:rPr>
          <w:sz w:val="24"/>
          <w:szCs w:val="24"/>
        </w:rPr>
      </w:pPr>
      <w:r>
        <w:rPr>
          <w:sz w:val="24"/>
          <w:szCs w:val="24"/>
        </w:rPr>
        <w:br w:type="page"/>
      </w:r>
    </w:p>
    <w:p w14:paraId="06AEAD26" w14:textId="77777777" w:rsidR="00617314" w:rsidRDefault="00617314" w:rsidP="00617314">
      <w:pPr>
        <w:pStyle w:val="Heading2"/>
        <w:spacing w:after="240"/>
      </w:pPr>
      <w:r>
        <w:lastRenderedPageBreak/>
        <w:t>Hähnchen mit Cashewnüssen</w:t>
      </w:r>
      <w:r>
        <w:rPr>
          <w:rStyle w:val="FootnoteReference"/>
        </w:rPr>
        <w:footnoteReference w:id="458"/>
      </w:r>
      <w:r>
        <w:t xml:space="preserve"> </w:t>
      </w:r>
    </w:p>
    <w:p w14:paraId="76353E21" w14:textId="77777777" w:rsidR="00617314" w:rsidRPr="00964F58" w:rsidRDefault="00617314" w:rsidP="00617314">
      <w:pPr>
        <w:rPr>
          <w:sz w:val="24"/>
          <w:szCs w:val="24"/>
          <w:u w:val="single"/>
        </w:rPr>
      </w:pPr>
      <w:r w:rsidRPr="00964F58">
        <w:rPr>
          <w:sz w:val="24"/>
          <w:szCs w:val="24"/>
          <w:u w:val="single"/>
        </w:rPr>
        <w:t>Zutaten:</w:t>
      </w:r>
    </w:p>
    <w:p w14:paraId="739D6215" w14:textId="77777777" w:rsidR="00617314" w:rsidRDefault="00617314" w:rsidP="00617314">
      <w:pPr>
        <w:rPr>
          <w:sz w:val="24"/>
          <w:szCs w:val="24"/>
        </w:rPr>
      </w:pPr>
      <w:r>
        <w:rPr>
          <w:sz w:val="24"/>
          <w:szCs w:val="24"/>
        </w:rPr>
        <w:t>250 g Hähnchenbrust</w:t>
      </w:r>
    </w:p>
    <w:p w14:paraId="77C8C79F" w14:textId="77777777" w:rsidR="00617314" w:rsidRDefault="00617314" w:rsidP="00617314">
      <w:pPr>
        <w:rPr>
          <w:sz w:val="24"/>
          <w:szCs w:val="24"/>
        </w:rPr>
      </w:pPr>
      <w:r>
        <w:rPr>
          <w:sz w:val="24"/>
          <w:szCs w:val="24"/>
        </w:rPr>
        <w:t>50 g Cashewkerne</w:t>
      </w:r>
    </w:p>
    <w:p w14:paraId="6C9F12AC" w14:textId="77777777" w:rsidR="00617314" w:rsidRDefault="00617314" w:rsidP="00617314">
      <w:pPr>
        <w:rPr>
          <w:sz w:val="24"/>
          <w:szCs w:val="24"/>
        </w:rPr>
      </w:pPr>
      <w:r>
        <w:rPr>
          <w:sz w:val="24"/>
          <w:szCs w:val="24"/>
        </w:rPr>
        <w:t>1-2 getrocknete Chilis</w:t>
      </w:r>
    </w:p>
    <w:p w14:paraId="2D9C50B0" w14:textId="77777777" w:rsidR="00617314" w:rsidRDefault="00617314" w:rsidP="00617314">
      <w:pPr>
        <w:rPr>
          <w:sz w:val="24"/>
          <w:szCs w:val="24"/>
        </w:rPr>
      </w:pPr>
      <w:r>
        <w:rPr>
          <w:sz w:val="24"/>
          <w:szCs w:val="24"/>
        </w:rPr>
        <w:t>1 EL Fischsauce</w:t>
      </w:r>
    </w:p>
    <w:p w14:paraId="60D041AF" w14:textId="77777777" w:rsidR="00617314" w:rsidRDefault="00617314" w:rsidP="00617314">
      <w:pPr>
        <w:rPr>
          <w:sz w:val="24"/>
          <w:szCs w:val="24"/>
        </w:rPr>
      </w:pPr>
      <w:r>
        <w:rPr>
          <w:sz w:val="24"/>
          <w:szCs w:val="24"/>
        </w:rPr>
        <w:t>2 EL Austernsauce</w:t>
      </w:r>
    </w:p>
    <w:p w14:paraId="3074B6EF" w14:textId="77777777" w:rsidR="00617314" w:rsidRDefault="00617314" w:rsidP="00617314">
      <w:pPr>
        <w:rPr>
          <w:sz w:val="24"/>
          <w:szCs w:val="24"/>
        </w:rPr>
      </w:pPr>
      <w:r>
        <w:rPr>
          <w:sz w:val="24"/>
          <w:szCs w:val="24"/>
        </w:rPr>
        <w:t>3 EL Brühe oder Wasser (Ich nehme immer Wasser)</w:t>
      </w:r>
    </w:p>
    <w:p w14:paraId="089AB8EF" w14:textId="77777777" w:rsidR="00617314" w:rsidRDefault="00617314" w:rsidP="00617314">
      <w:pPr>
        <w:rPr>
          <w:sz w:val="24"/>
          <w:szCs w:val="24"/>
        </w:rPr>
      </w:pPr>
      <w:r>
        <w:rPr>
          <w:sz w:val="24"/>
          <w:szCs w:val="24"/>
        </w:rPr>
        <w:t>½-1 TL Kokosblütenzucker</w:t>
      </w:r>
    </w:p>
    <w:p w14:paraId="32B54E97" w14:textId="77777777" w:rsidR="00617314" w:rsidRDefault="00617314" w:rsidP="00617314">
      <w:pPr>
        <w:rPr>
          <w:sz w:val="24"/>
          <w:szCs w:val="24"/>
        </w:rPr>
      </w:pPr>
      <w:r>
        <w:rPr>
          <w:sz w:val="24"/>
          <w:szCs w:val="24"/>
        </w:rPr>
        <w:t>4 EL Erdnussöl</w:t>
      </w:r>
    </w:p>
    <w:p w14:paraId="7094BF4F" w14:textId="77777777" w:rsidR="00617314" w:rsidRDefault="00617314" w:rsidP="00617314">
      <w:pPr>
        <w:rPr>
          <w:sz w:val="24"/>
          <w:szCs w:val="24"/>
        </w:rPr>
      </w:pPr>
      <w:r>
        <w:rPr>
          <w:sz w:val="24"/>
          <w:szCs w:val="24"/>
        </w:rPr>
        <w:t>4-5 Knoblauchzehen, gehackt</w:t>
      </w:r>
    </w:p>
    <w:p w14:paraId="157C2C58" w14:textId="77777777" w:rsidR="00617314" w:rsidRDefault="00617314" w:rsidP="00617314">
      <w:pPr>
        <w:rPr>
          <w:sz w:val="24"/>
          <w:szCs w:val="24"/>
        </w:rPr>
      </w:pPr>
      <w:r>
        <w:rPr>
          <w:sz w:val="24"/>
          <w:szCs w:val="24"/>
        </w:rPr>
        <w:t>1 rote Peperoni</w:t>
      </w:r>
    </w:p>
    <w:p w14:paraId="57BDDC26" w14:textId="77777777" w:rsidR="00617314" w:rsidRDefault="00617314" w:rsidP="00617314">
      <w:pPr>
        <w:rPr>
          <w:sz w:val="24"/>
          <w:szCs w:val="24"/>
        </w:rPr>
      </w:pPr>
      <w:r>
        <w:rPr>
          <w:sz w:val="24"/>
          <w:szCs w:val="24"/>
        </w:rPr>
        <w:t>1 Karotte</w:t>
      </w:r>
    </w:p>
    <w:p w14:paraId="29B36FC7" w14:textId="77777777" w:rsidR="00617314" w:rsidRDefault="00617314" w:rsidP="00617314">
      <w:pPr>
        <w:rPr>
          <w:sz w:val="24"/>
          <w:szCs w:val="24"/>
        </w:rPr>
      </w:pPr>
      <w:r>
        <w:rPr>
          <w:sz w:val="24"/>
          <w:szCs w:val="24"/>
        </w:rPr>
        <w:t>1 kleine Zwiebel</w:t>
      </w:r>
    </w:p>
    <w:p w14:paraId="63D3F431" w14:textId="77777777" w:rsidR="00617314" w:rsidRDefault="00617314" w:rsidP="00617314">
      <w:pPr>
        <w:rPr>
          <w:sz w:val="24"/>
          <w:szCs w:val="24"/>
        </w:rPr>
      </w:pPr>
      <w:r>
        <w:rPr>
          <w:sz w:val="24"/>
          <w:szCs w:val="24"/>
        </w:rPr>
        <w:t>2 Frühlingslauch</w:t>
      </w:r>
    </w:p>
    <w:p w14:paraId="554BDFE7" w14:textId="77777777" w:rsidR="00617314" w:rsidRDefault="00617314" w:rsidP="00617314">
      <w:pPr>
        <w:rPr>
          <w:sz w:val="24"/>
          <w:szCs w:val="24"/>
        </w:rPr>
      </w:pPr>
      <w:r>
        <w:rPr>
          <w:sz w:val="24"/>
          <w:szCs w:val="24"/>
        </w:rPr>
        <w:t>Weißer Pfeffer gemahlen</w:t>
      </w:r>
    </w:p>
    <w:p w14:paraId="5AD99488" w14:textId="77777777" w:rsidR="00617314" w:rsidRDefault="00617314" w:rsidP="00617314">
      <w:pPr>
        <w:rPr>
          <w:sz w:val="24"/>
          <w:szCs w:val="24"/>
        </w:rPr>
      </w:pPr>
    </w:p>
    <w:p w14:paraId="682409A8" w14:textId="77777777" w:rsidR="00617314" w:rsidRDefault="00617314" w:rsidP="00617314">
      <w:pPr>
        <w:rPr>
          <w:sz w:val="24"/>
          <w:szCs w:val="24"/>
        </w:rPr>
      </w:pPr>
      <w:r>
        <w:rPr>
          <w:sz w:val="24"/>
          <w:szCs w:val="24"/>
        </w:rPr>
        <w:t>Zubereitung:</w:t>
      </w:r>
    </w:p>
    <w:p w14:paraId="49937395" w14:textId="77777777" w:rsidR="00617314" w:rsidRPr="009277D2" w:rsidRDefault="00617314" w:rsidP="00B40E8C">
      <w:pPr>
        <w:pStyle w:val="ListParagraph"/>
        <w:numPr>
          <w:ilvl w:val="0"/>
          <w:numId w:val="1480"/>
        </w:numPr>
        <w:spacing w:after="120"/>
        <w:ind w:left="714" w:hanging="357"/>
        <w:contextualSpacing w:val="0"/>
        <w:jc w:val="both"/>
        <w:rPr>
          <w:sz w:val="24"/>
          <w:szCs w:val="24"/>
        </w:rPr>
      </w:pPr>
      <w:r w:rsidRPr="009277D2">
        <w:rPr>
          <w:sz w:val="24"/>
          <w:szCs w:val="24"/>
        </w:rPr>
        <w:t xml:space="preserve">Hähnchenbrust in dünne Scheiben schneiden. Fischsauce, Kokosblütenzucker, Austernsauce und Wasser in einer Schüssel vermischen. Öl im Wok erhitzen und bei mittlerer Hitze die Cashewkerne frittieren und herausnehmen. </w:t>
      </w:r>
    </w:p>
    <w:p w14:paraId="38C5F724" w14:textId="77777777" w:rsidR="00617314" w:rsidRPr="009277D2" w:rsidRDefault="00617314" w:rsidP="00B40E8C">
      <w:pPr>
        <w:pStyle w:val="ListParagraph"/>
        <w:numPr>
          <w:ilvl w:val="0"/>
          <w:numId w:val="1480"/>
        </w:numPr>
        <w:spacing w:after="120"/>
        <w:ind w:left="714" w:hanging="357"/>
        <w:contextualSpacing w:val="0"/>
        <w:jc w:val="both"/>
        <w:rPr>
          <w:sz w:val="24"/>
          <w:szCs w:val="24"/>
        </w:rPr>
      </w:pPr>
      <w:r w:rsidRPr="009277D2">
        <w:rPr>
          <w:sz w:val="24"/>
          <w:szCs w:val="24"/>
        </w:rPr>
        <w:t>Knoblauch fein hacken und zusammen mit dem Hähnchen im gleichen Öl goldgelb 3-4 Minuten bei hoher Temperatur rösten.</w:t>
      </w:r>
      <w:r>
        <w:rPr>
          <w:sz w:val="24"/>
          <w:szCs w:val="24"/>
        </w:rPr>
        <w:t xml:space="preserve"> </w:t>
      </w:r>
      <w:r w:rsidRPr="009277D2">
        <w:rPr>
          <w:sz w:val="24"/>
          <w:szCs w:val="24"/>
        </w:rPr>
        <w:t>Die Karotte und die Zwiebel in Streifen schneiden, Peperoni mit Kernen (kann man natürlich auch ohne Kerne machen – ist dann weniger scharf) in Ringe schneiden, alles hinzugeben und ca. 2 Minuten unter Rühren anbraten.</w:t>
      </w:r>
    </w:p>
    <w:p w14:paraId="1DA6FC04" w14:textId="77777777" w:rsidR="00617314" w:rsidRPr="00FE6E45" w:rsidRDefault="00617314" w:rsidP="00B40E8C">
      <w:pPr>
        <w:pStyle w:val="ListParagraph"/>
        <w:numPr>
          <w:ilvl w:val="0"/>
          <w:numId w:val="1480"/>
        </w:numPr>
        <w:spacing w:after="120"/>
        <w:ind w:left="714" w:hanging="357"/>
        <w:contextualSpacing w:val="0"/>
        <w:jc w:val="both"/>
        <w:rPr>
          <w:sz w:val="24"/>
          <w:szCs w:val="24"/>
        </w:rPr>
      </w:pPr>
      <w:r w:rsidRPr="00FE6E45">
        <w:rPr>
          <w:sz w:val="24"/>
          <w:szCs w:val="24"/>
        </w:rPr>
        <w:t>Mit der Sauce ablöschen und kurz einköcheln lassen. Cashewnüsse und Frühlingszwiebeln hinzugeben, mit Fischsauce und dem gemahlenen Pfeffer abschmecken.</w:t>
      </w:r>
    </w:p>
    <w:p w14:paraId="2A1EFA6C" w14:textId="77777777" w:rsidR="00617314" w:rsidRDefault="00617314" w:rsidP="00617314">
      <w:pPr>
        <w:rPr>
          <w:sz w:val="24"/>
          <w:szCs w:val="24"/>
        </w:rPr>
      </w:pPr>
    </w:p>
    <w:p w14:paraId="0179DA54" w14:textId="77777777" w:rsidR="00617314" w:rsidRDefault="00617314" w:rsidP="00617314">
      <w:pPr>
        <w:ind w:left="1416" w:hanging="1416"/>
        <w:jc w:val="both"/>
        <w:rPr>
          <w:sz w:val="24"/>
          <w:szCs w:val="24"/>
        </w:rPr>
      </w:pPr>
      <w:r>
        <w:rPr>
          <w:sz w:val="24"/>
          <w:szCs w:val="24"/>
        </w:rPr>
        <w:t>Kommentar:</w:t>
      </w:r>
      <w:r>
        <w:rPr>
          <w:sz w:val="24"/>
          <w:szCs w:val="24"/>
        </w:rPr>
        <w:tab/>
        <w:t xml:space="preserve">Lieber Simon, das ist dein Ruderwettkampfgericht bzw. dann wurde es das Gericht, dass du vor allen Prüfungen gegessen hast. Hat dich immer stark </w:t>
      </w:r>
      <w:r>
        <w:rPr>
          <w:sz w:val="24"/>
          <w:szCs w:val="24"/>
        </w:rPr>
        <w:lastRenderedPageBreak/>
        <w:t>gemacht und dir gut geschmeckt. Und jedes Mal, wenn ich das koche, denke ich daran. Und die angegebene Menge hast du auch immer alleine verputzt</w:t>
      </w:r>
      <w:r w:rsidRPr="00847913">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3AB97ADE" w14:textId="77777777" w:rsidR="00617314" w:rsidRDefault="00617314" w:rsidP="00617314">
      <w:pPr>
        <w:ind w:left="1416"/>
        <w:jc w:val="both"/>
        <w:rPr>
          <w:sz w:val="24"/>
          <w:szCs w:val="24"/>
        </w:rPr>
      </w:pPr>
      <w:r>
        <w:rPr>
          <w:sz w:val="24"/>
          <w:szCs w:val="24"/>
        </w:rPr>
        <w:t>Oft musste ich zweimal anfangen, weil ich die Cashewkerne verbrannt habe. Also immer genügend Cashews in der Küche haben</w:t>
      </w:r>
      <w:r w:rsidRPr="00DA7EC1">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Pr>
          <w:sz w:val="24"/>
          <w:szCs w:val="24"/>
        </w:rPr>
        <w:t xml:space="preserve"> Grundsätzlich gilt, dass Cashews am besten schmecken, wenn sie in etwas Fett geröstet sind. Man kann sie noch solange sie warm sind mit Salz und Chili würzen und schon hat man eine kleine Knabberei</w:t>
      </w:r>
      <w:r w:rsidRPr="00307404">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62BB0AD6" w14:textId="77777777" w:rsidR="00617314" w:rsidRDefault="00617314">
      <w:pPr>
        <w:rPr>
          <w:rFonts w:asciiTheme="majorHAnsi" w:eastAsiaTheme="majorEastAsia" w:hAnsiTheme="majorHAnsi" w:cstheme="majorBidi"/>
          <w:color w:val="2F5496" w:themeColor="accent1" w:themeShade="BF"/>
          <w:sz w:val="26"/>
          <w:szCs w:val="26"/>
        </w:rPr>
      </w:pPr>
      <w:r>
        <w:br w:type="page"/>
      </w:r>
    </w:p>
    <w:p w14:paraId="3F4F5C70" w14:textId="384C508D" w:rsidR="0084418D" w:rsidRDefault="0084418D" w:rsidP="0084418D">
      <w:pPr>
        <w:pStyle w:val="Heading2"/>
        <w:spacing w:after="240"/>
      </w:pPr>
      <w:r>
        <w:lastRenderedPageBreak/>
        <w:t>Spargel-Minz-Risotto mit Mandelhähnchen</w:t>
      </w:r>
      <w:r>
        <w:rPr>
          <w:rStyle w:val="FootnoteReference"/>
        </w:rPr>
        <w:footnoteReference w:id="459"/>
      </w:r>
    </w:p>
    <w:p w14:paraId="6299F8A5" w14:textId="77777777" w:rsidR="0084418D" w:rsidRDefault="0084418D" w:rsidP="0084418D">
      <w:pPr>
        <w:rPr>
          <w:sz w:val="24"/>
          <w:szCs w:val="24"/>
        </w:rPr>
      </w:pPr>
      <w:r w:rsidRPr="000B2688">
        <w:rPr>
          <w:sz w:val="24"/>
          <w:szCs w:val="24"/>
        </w:rPr>
        <w:t>Zutaten</w:t>
      </w:r>
      <w:r>
        <w:rPr>
          <w:sz w:val="24"/>
          <w:szCs w:val="24"/>
        </w:rPr>
        <w:t xml:space="preserve"> (für 4 Portionen):</w:t>
      </w:r>
    </w:p>
    <w:p w14:paraId="47E4C87A" w14:textId="77777777" w:rsidR="0084418D" w:rsidRDefault="0084418D" w:rsidP="0084418D">
      <w:pPr>
        <w:rPr>
          <w:sz w:val="24"/>
          <w:szCs w:val="24"/>
        </w:rPr>
      </w:pPr>
      <w:r>
        <w:rPr>
          <w:sz w:val="24"/>
          <w:szCs w:val="24"/>
        </w:rPr>
        <w:t>150 g TK-Erbsen</w:t>
      </w:r>
    </w:p>
    <w:p w14:paraId="2EEBD7CC" w14:textId="77777777" w:rsidR="0084418D" w:rsidRDefault="0084418D" w:rsidP="0084418D">
      <w:pPr>
        <w:rPr>
          <w:sz w:val="24"/>
          <w:szCs w:val="24"/>
        </w:rPr>
      </w:pPr>
      <w:r>
        <w:rPr>
          <w:sz w:val="24"/>
          <w:szCs w:val="24"/>
        </w:rPr>
        <w:t>1 Schalotte</w:t>
      </w:r>
    </w:p>
    <w:p w14:paraId="28C28108" w14:textId="77777777" w:rsidR="0084418D" w:rsidRDefault="0084418D" w:rsidP="0084418D">
      <w:pPr>
        <w:rPr>
          <w:sz w:val="24"/>
          <w:szCs w:val="24"/>
        </w:rPr>
      </w:pPr>
      <w:r>
        <w:rPr>
          <w:sz w:val="24"/>
          <w:szCs w:val="24"/>
        </w:rPr>
        <w:t>1 Knoblauchzehe</w:t>
      </w:r>
    </w:p>
    <w:p w14:paraId="48DCD42A" w14:textId="77777777" w:rsidR="0084418D" w:rsidRDefault="0084418D" w:rsidP="0084418D">
      <w:pPr>
        <w:rPr>
          <w:sz w:val="24"/>
          <w:szCs w:val="24"/>
        </w:rPr>
      </w:pPr>
      <w:r>
        <w:rPr>
          <w:sz w:val="24"/>
          <w:szCs w:val="24"/>
        </w:rPr>
        <w:t>500 g grüner Spargel</w:t>
      </w:r>
    </w:p>
    <w:p w14:paraId="5AC43B4E" w14:textId="77777777" w:rsidR="0084418D" w:rsidRDefault="0084418D" w:rsidP="0084418D">
      <w:pPr>
        <w:rPr>
          <w:sz w:val="24"/>
          <w:szCs w:val="24"/>
        </w:rPr>
      </w:pPr>
      <w:r>
        <w:rPr>
          <w:sz w:val="24"/>
          <w:szCs w:val="24"/>
        </w:rPr>
        <w:t>900 ml Gemüsefond</w:t>
      </w:r>
    </w:p>
    <w:p w14:paraId="3523F654" w14:textId="77777777" w:rsidR="0084418D" w:rsidRDefault="0084418D" w:rsidP="0084418D">
      <w:pPr>
        <w:rPr>
          <w:sz w:val="24"/>
          <w:szCs w:val="24"/>
        </w:rPr>
      </w:pPr>
      <w:r>
        <w:rPr>
          <w:sz w:val="24"/>
          <w:szCs w:val="24"/>
        </w:rPr>
        <w:t>30 g Butter</w:t>
      </w:r>
    </w:p>
    <w:p w14:paraId="3FADC9EF" w14:textId="77777777" w:rsidR="0084418D" w:rsidRDefault="0084418D" w:rsidP="0084418D">
      <w:pPr>
        <w:rPr>
          <w:sz w:val="24"/>
          <w:szCs w:val="24"/>
        </w:rPr>
      </w:pPr>
      <w:r>
        <w:rPr>
          <w:sz w:val="24"/>
          <w:szCs w:val="24"/>
        </w:rPr>
        <w:t>300 g Risottoreis</w:t>
      </w:r>
    </w:p>
    <w:p w14:paraId="0928B25D" w14:textId="77777777" w:rsidR="0084418D" w:rsidRDefault="0084418D" w:rsidP="0084418D">
      <w:pPr>
        <w:rPr>
          <w:sz w:val="24"/>
          <w:szCs w:val="24"/>
        </w:rPr>
      </w:pPr>
      <w:r>
        <w:rPr>
          <w:sz w:val="24"/>
          <w:szCs w:val="24"/>
        </w:rPr>
        <w:t>125 ml Weißwein</w:t>
      </w:r>
    </w:p>
    <w:p w14:paraId="794F59C5" w14:textId="77777777" w:rsidR="0084418D" w:rsidRDefault="0084418D" w:rsidP="0084418D">
      <w:pPr>
        <w:rPr>
          <w:sz w:val="24"/>
          <w:szCs w:val="24"/>
        </w:rPr>
      </w:pPr>
      <w:r>
        <w:rPr>
          <w:sz w:val="24"/>
          <w:szCs w:val="24"/>
        </w:rPr>
        <w:t xml:space="preserve">80 g Mandeln </w:t>
      </w:r>
    </w:p>
    <w:p w14:paraId="7433DF69" w14:textId="77777777" w:rsidR="0084418D" w:rsidRDefault="0084418D" w:rsidP="0084418D">
      <w:pPr>
        <w:rPr>
          <w:sz w:val="24"/>
          <w:szCs w:val="24"/>
        </w:rPr>
      </w:pPr>
      <w:r>
        <w:rPr>
          <w:sz w:val="24"/>
          <w:szCs w:val="24"/>
        </w:rPr>
        <w:t>4 Hähnchenbrustfilets (je ca. 175 g)</w:t>
      </w:r>
    </w:p>
    <w:p w14:paraId="050EC14D" w14:textId="77777777" w:rsidR="0084418D" w:rsidRDefault="0084418D" w:rsidP="0084418D">
      <w:pPr>
        <w:rPr>
          <w:sz w:val="24"/>
          <w:szCs w:val="24"/>
        </w:rPr>
      </w:pPr>
      <w:r>
        <w:rPr>
          <w:sz w:val="24"/>
          <w:szCs w:val="24"/>
        </w:rPr>
        <w:t>Grobes Meersalz, Pfeffer, Zucker</w:t>
      </w:r>
    </w:p>
    <w:p w14:paraId="221A47B8" w14:textId="77777777" w:rsidR="0084418D" w:rsidRDefault="0084418D" w:rsidP="0084418D">
      <w:pPr>
        <w:rPr>
          <w:sz w:val="24"/>
          <w:szCs w:val="24"/>
        </w:rPr>
      </w:pPr>
      <w:r>
        <w:rPr>
          <w:sz w:val="24"/>
          <w:szCs w:val="24"/>
        </w:rPr>
        <w:t>Chiliflocken</w:t>
      </w:r>
    </w:p>
    <w:p w14:paraId="653E1FC7" w14:textId="77777777" w:rsidR="0084418D" w:rsidRDefault="0084418D" w:rsidP="0084418D">
      <w:pPr>
        <w:rPr>
          <w:sz w:val="24"/>
          <w:szCs w:val="24"/>
        </w:rPr>
      </w:pPr>
      <w:r>
        <w:rPr>
          <w:sz w:val="24"/>
          <w:szCs w:val="24"/>
        </w:rPr>
        <w:t>2 EL Olivenöl</w:t>
      </w:r>
    </w:p>
    <w:p w14:paraId="1B560F81" w14:textId="77777777" w:rsidR="0084418D" w:rsidRDefault="0084418D" w:rsidP="0084418D">
      <w:pPr>
        <w:rPr>
          <w:sz w:val="24"/>
          <w:szCs w:val="24"/>
        </w:rPr>
      </w:pPr>
      <w:r>
        <w:rPr>
          <w:sz w:val="24"/>
          <w:szCs w:val="24"/>
        </w:rPr>
        <w:t>6 Stiele Minze</w:t>
      </w:r>
    </w:p>
    <w:p w14:paraId="4F9D8527" w14:textId="77777777" w:rsidR="0084418D" w:rsidRDefault="0084418D" w:rsidP="0084418D">
      <w:pPr>
        <w:rPr>
          <w:sz w:val="24"/>
          <w:szCs w:val="24"/>
        </w:rPr>
      </w:pPr>
      <w:r>
        <w:rPr>
          <w:sz w:val="24"/>
          <w:szCs w:val="24"/>
        </w:rPr>
        <w:t>100 g Crème fraîche</w:t>
      </w:r>
    </w:p>
    <w:p w14:paraId="690A1955" w14:textId="77777777" w:rsidR="0084418D" w:rsidRDefault="0084418D" w:rsidP="0084418D">
      <w:pPr>
        <w:rPr>
          <w:sz w:val="24"/>
          <w:szCs w:val="24"/>
        </w:rPr>
      </w:pPr>
    </w:p>
    <w:p w14:paraId="437ACEDC" w14:textId="77777777" w:rsidR="0084418D" w:rsidRDefault="0084418D" w:rsidP="0084418D">
      <w:pPr>
        <w:rPr>
          <w:sz w:val="24"/>
          <w:szCs w:val="24"/>
        </w:rPr>
      </w:pPr>
      <w:r>
        <w:rPr>
          <w:sz w:val="24"/>
          <w:szCs w:val="24"/>
        </w:rPr>
        <w:t>Zubereitungszeit: 40 Min.</w:t>
      </w:r>
    </w:p>
    <w:p w14:paraId="595EA6DC" w14:textId="77777777" w:rsidR="0084418D" w:rsidRDefault="0084418D" w:rsidP="00E76E01">
      <w:pPr>
        <w:pStyle w:val="ListParagraph"/>
        <w:numPr>
          <w:ilvl w:val="0"/>
          <w:numId w:val="36"/>
        </w:numPr>
        <w:spacing w:after="120"/>
        <w:ind w:left="714" w:hanging="357"/>
        <w:contextualSpacing w:val="0"/>
        <w:jc w:val="both"/>
        <w:rPr>
          <w:sz w:val="24"/>
          <w:szCs w:val="24"/>
        </w:rPr>
      </w:pPr>
      <w:r>
        <w:rPr>
          <w:sz w:val="24"/>
          <w:szCs w:val="24"/>
        </w:rPr>
        <w:t>Erbsen antauen lassen. Schalotte und Knoblauch in feine Würfel schneiden. Spargel im unteren Drittel schälen, enden abschneiden. Spargel schräg in 3 cm lange Stücke schneiden. 20 g Butter in einem breiten Topf erhitzen und darin Schalotten, Knoblauch und Reis dünsten. Wein unterrühren, offen fast vollständig einkochen. So viel Fond unter Rühren zugeben, dass der Reis bedeckt ist. 20 Min. bei mittlerer Hitze garen. Gelegentlich umrühren, nach und nach restlichen Fond zugeben.</w:t>
      </w:r>
    </w:p>
    <w:p w14:paraId="1F343711" w14:textId="77777777" w:rsidR="0084418D" w:rsidRPr="00A41D9C" w:rsidRDefault="0084418D" w:rsidP="00E76E01">
      <w:pPr>
        <w:pStyle w:val="ListParagraph"/>
        <w:numPr>
          <w:ilvl w:val="0"/>
          <w:numId w:val="36"/>
        </w:numPr>
        <w:spacing w:after="120"/>
        <w:ind w:left="714" w:hanging="357"/>
        <w:contextualSpacing w:val="0"/>
        <w:jc w:val="both"/>
        <w:rPr>
          <w:sz w:val="24"/>
          <w:szCs w:val="24"/>
        </w:rPr>
      </w:pPr>
      <w:r>
        <w:rPr>
          <w:sz w:val="24"/>
          <w:szCs w:val="24"/>
        </w:rPr>
        <w:t xml:space="preserve">Mandeln grob hacken. Fleisch mit Salz und etwas Chili würzen und in die Mandeln drücken. Öl in einer ofenfesten Pfanne erhitzen, das Fleisch darin scharf anbraten und vorsichtig wenden. Im vorgeheizten Backofen bei 180° (Gas 2-3, Umluft 160°) 12 Min. garen. Inzwischen Spargel in der restlichen Butter bei mittlerer Hitze 4-5 Min. braten. Erbsen zugeben, mit Salz und Pfeffer würzen. Minzblätter von den Stielen zupfen, mit etwas Salz fein zerstoßen und mit Crème fraîche, Spargel und Erbsen unter den Reis mischen. Mit Salz, Pfeffer und 1 Prise Zucker abschmecken. Mit dem Fleisch anrichten. </w:t>
      </w:r>
    </w:p>
    <w:p w14:paraId="4CCC5A8F" w14:textId="77777777" w:rsidR="006B2F9B" w:rsidRDefault="006B2F9B" w:rsidP="006B2F9B">
      <w:pPr>
        <w:pStyle w:val="Heading2"/>
        <w:spacing w:after="240"/>
      </w:pPr>
      <w:r>
        <w:lastRenderedPageBreak/>
        <w:t>Hähnchenfilet mit karamellisiertem Rhabarber</w:t>
      </w:r>
      <w:r>
        <w:rPr>
          <w:rStyle w:val="FootnoteReference"/>
        </w:rPr>
        <w:footnoteReference w:id="460"/>
      </w:r>
      <w:r>
        <w:t xml:space="preserve"> </w:t>
      </w:r>
    </w:p>
    <w:p w14:paraId="56BAF7FD" w14:textId="77777777" w:rsidR="006B2F9B" w:rsidRDefault="006B2F9B" w:rsidP="006B2F9B">
      <w:pPr>
        <w:rPr>
          <w:sz w:val="24"/>
          <w:szCs w:val="24"/>
        </w:rPr>
      </w:pPr>
      <w:r w:rsidRPr="001F5024">
        <w:rPr>
          <w:sz w:val="24"/>
          <w:szCs w:val="24"/>
          <w:u w:val="single"/>
        </w:rPr>
        <w:t>Zutaten</w:t>
      </w:r>
      <w:r>
        <w:rPr>
          <w:sz w:val="24"/>
          <w:szCs w:val="24"/>
        </w:rPr>
        <w:t xml:space="preserve"> (für 4 Portionen)</w:t>
      </w:r>
    </w:p>
    <w:p w14:paraId="5DC88F28" w14:textId="77777777" w:rsidR="006B2F9B" w:rsidRDefault="006B2F9B" w:rsidP="006B2F9B">
      <w:pPr>
        <w:rPr>
          <w:sz w:val="24"/>
          <w:szCs w:val="24"/>
        </w:rPr>
      </w:pPr>
      <w:r>
        <w:rPr>
          <w:sz w:val="24"/>
          <w:szCs w:val="24"/>
        </w:rPr>
        <w:t>4 Hähnchenfilets</w:t>
      </w:r>
    </w:p>
    <w:p w14:paraId="7228E119" w14:textId="77777777" w:rsidR="006B2F9B" w:rsidRDefault="006B2F9B" w:rsidP="006B2F9B">
      <w:pPr>
        <w:rPr>
          <w:sz w:val="24"/>
          <w:szCs w:val="24"/>
        </w:rPr>
      </w:pPr>
      <w:r>
        <w:rPr>
          <w:sz w:val="24"/>
          <w:szCs w:val="24"/>
        </w:rPr>
        <w:t>Butterschmalz</w:t>
      </w:r>
    </w:p>
    <w:p w14:paraId="255067AE" w14:textId="77777777" w:rsidR="006B2F9B" w:rsidRDefault="006B2F9B" w:rsidP="006B2F9B">
      <w:pPr>
        <w:rPr>
          <w:sz w:val="24"/>
          <w:szCs w:val="24"/>
        </w:rPr>
      </w:pPr>
      <w:r>
        <w:rPr>
          <w:sz w:val="24"/>
          <w:szCs w:val="24"/>
        </w:rPr>
        <w:t>10-12 Rhabarberstiele</w:t>
      </w:r>
    </w:p>
    <w:p w14:paraId="18A651C2" w14:textId="77777777" w:rsidR="006B2F9B" w:rsidRDefault="006B2F9B" w:rsidP="006B2F9B">
      <w:pPr>
        <w:rPr>
          <w:sz w:val="24"/>
          <w:szCs w:val="24"/>
        </w:rPr>
      </w:pPr>
      <w:r>
        <w:rPr>
          <w:sz w:val="24"/>
          <w:szCs w:val="24"/>
        </w:rPr>
        <w:t>4 EL Zucker</w:t>
      </w:r>
    </w:p>
    <w:p w14:paraId="3F9B4742" w14:textId="77777777" w:rsidR="006B2F9B" w:rsidRDefault="006B2F9B" w:rsidP="006B2F9B">
      <w:pPr>
        <w:rPr>
          <w:sz w:val="24"/>
          <w:szCs w:val="24"/>
        </w:rPr>
      </w:pPr>
      <w:r>
        <w:rPr>
          <w:sz w:val="24"/>
          <w:szCs w:val="24"/>
        </w:rPr>
        <w:t>2 EL Butter</w:t>
      </w:r>
    </w:p>
    <w:p w14:paraId="43098944" w14:textId="77777777" w:rsidR="006B2F9B" w:rsidRDefault="006B2F9B" w:rsidP="006B2F9B">
      <w:pPr>
        <w:rPr>
          <w:sz w:val="24"/>
          <w:szCs w:val="24"/>
        </w:rPr>
      </w:pPr>
      <w:r>
        <w:rPr>
          <w:sz w:val="24"/>
          <w:szCs w:val="24"/>
        </w:rPr>
        <w:t>Ca. 200 ml Rot- oder Weißwein</w:t>
      </w:r>
    </w:p>
    <w:p w14:paraId="5FE3CAD2" w14:textId="77777777" w:rsidR="006B2F9B" w:rsidRDefault="006B2F9B" w:rsidP="006B2F9B">
      <w:pPr>
        <w:rPr>
          <w:sz w:val="24"/>
          <w:szCs w:val="24"/>
        </w:rPr>
      </w:pPr>
      <w:r>
        <w:rPr>
          <w:sz w:val="24"/>
          <w:szCs w:val="24"/>
        </w:rPr>
        <w:t>Etwas Erdbeersirup</w:t>
      </w:r>
    </w:p>
    <w:p w14:paraId="40E8C151" w14:textId="77777777" w:rsidR="006B2F9B" w:rsidRDefault="006B2F9B" w:rsidP="006B2F9B">
      <w:pPr>
        <w:rPr>
          <w:sz w:val="24"/>
          <w:szCs w:val="24"/>
        </w:rPr>
      </w:pPr>
      <w:r>
        <w:rPr>
          <w:sz w:val="24"/>
          <w:szCs w:val="24"/>
        </w:rPr>
        <w:t>Salz, Pfeffer aus der Mühle</w:t>
      </w:r>
    </w:p>
    <w:p w14:paraId="3C4D10E6" w14:textId="77777777" w:rsidR="006B2F9B" w:rsidRDefault="006B2F9B" w:rsidP="006B2F9B">
      <w:pPr>
        <w:rPr>
          <w:sz w:val="24"/>
          <w:szCs w:val="24"/>
        </w:rPr>
      </w:pPr>
    </w:p>
    <w:p w14:paraId="738E248A" w14:textId="77777777" w:rsidR="006B2F9B" w:rsidRDefault="006B2F9B" w:rsidP="006B2F9B">
      <w:pPr>
        <w:rPr>
          <w:sz w:val="24"/>
          <w:szCs w:val="24"/>
        </w:rPr>
      </w:pPr>
      <w:r>
        <w:rPr>
          <w:sz w:val="24"/>
          <w:szCs w:val="24"/>
        </w:rPr>
        <w:t>Zubereitung:</w:t>
      </w:r>
    </w:p>
    <w:p w14:paraId="2F1CABEF" w14:textId="77777777" w:rsidR="006B2F9B" w:rsidRPr="00CC64F1" w:rsidRDefault="006B2F9B" w:rsidP="00E76E01">
      <w:pPr>
        <w:pStyle w:val="ListParagraph"/>
        <w:numPr>
          <w:ilvl w:val="0"/>
          <w:numId w:val="184"/>
        </w:numPr>
        <w:spacing w:after="120"/>
        <w:ind w:left="714" w:hanging="357"/>
        <w:contextualSpacing w:val="0"/>
        <w:jc w:val="both"/>
        <w:rPr>
          <w:sz w:val="24"/>
          <w:szCs w:val="24"/>
        </w:rPr>
      </w:pPr>
      <w:r w:rsidRPr="00CC64F1">
        <w:rPr>
          <w:sz w:val="24"/>
          <w:szCs w:val="24"/>
        </w:rPr>
        <w:t>Die Filets in heißem Butterschmalz anbraten. Zugedeckt etwa 10 Minuten garziehen lassen.</w:t>
      </w:r>
    </w:p>
    <w:p w14:paraId="79FCB594" w14:textId="77777777" w:rsidR="006B2F9B" w:rsidRPr="00CC64F1" w:rsidRDefault="006B2F9B" w:rsidP="00E76E01">
      <w:pPr>
        <w:pStyle w:val="ListParagraph"/>
        <w:numPr>
          <w:ilvl w:val="0"/>
          <w:numId w:val="184"/>
        </w:numPr>
        <w:spacing w:after="120"/>
        <w:ind w:left="714" w:hanging="357"/>
        <w:contextualSpacing w:val="0"/>
        <w:jc w:val="both"/>
        <w:rPr>
          <w:sz w:val="24"/>
          <w:szCs w:val="24"/>
        </w:rPr>
      </w:pPr>
      <w:r w:rsidRPr="00CC64F1">
        <w:rPr>
          <w:sz w:val="24"/>
          <w:szCs w:val="24"/>
        </w:rPr>
        <w:t>Inzwischen für den Rhabarber den Rhabarber putzen, waschen und je nach Sorte schälen, anschließend in dicke Scheiben oder lange Stücke schneiden.</w:t>
      </w:r>
    </w:p>
    <w:p w14:paraId="6ECEF316" w14:textId="77777777" w:rsidR="006B2F9B" w:rsidRPr="00CC64F1" w:rsidRDefault="006B2F9B" w:rsidP="00E76E01">
      <w:pPr>
        <w:pStyle w:val="ListParagraph"/>
        <w:numPr>
          <w:ilvl w:val="0"/>
          <w:numId w:val="184"/>
        </w:numPr>
        <w:spacing w:after="120"/>
        <w:ind w:left="714" w:hanging="357"/>
        <w:contextualSpacing w:val="0"/>
        <w:jc w:val="both"/>
        <w:rPr>
          <w:sz w:val="24"/>
          <w:szCs w:val="24"/>
        </w:rPr>
      </w:pPr>
      <w:r w:rsidRPr="00CC64F1">
        <w:rPr>
          <w:sz w:val="24"/>
          <w:szCs w:val="24"/>
        </w:rPr>
        <w:t>Den Zucker in einer Pfanne karamellisieren lassen. Die Butter und den Rhabarber unterrühren. Den Wein und etwas Sirup angießen. Den Rhabarber gründlich durchschwenken. Der Rhabarber wird schnell weich, er soll aber nicht zerfallen.</w:t>
      </w:r>
    </w:p>
    <w:p w14:paraId="14508ACE" w14:textId="77777777" w:rsidR="006B2F9B" w:rsidRDefault="006B2F9B" w:rsidP="006B2F9B">
      <w:pPr>
        <w:rPr>
          <w:sz w:val="24"/>
          <w:szCs w:val="24"/>
        </w:rPr>
      </w:pPr>
    </w:p>
    <w:p w14:paraId="70E9C565" w14:textId="77777777" w:rsidR="006B2F9B" w:rsidRDefault="006B2F9B" w:rsidP="006B2F9B">
      <w:pPr>
        <w:ind w:left="708" w:hanging="708"/>
        <w:jc w:val="both"/>
        <w:rPr>
          <w:sz w:val="24"/>
          <w:szCs w:val="24"/>
        </w:rPr>
      </w:pPr>
      <w:r>
        <w:rPr>
          <w:sz w:val="24"/>
          <w:szCs w:val="24"/>
        </w:rPr>
        <w:t>Tipp:</w:t>
      </w:r>
      <w:r>
        <w:rPr>
          <w:sz w:val="24"/>
          <w:szCs w:val="24"/>
        </w:rPr>
        <w:tab/>
        <w:t>Auch lecker zu anderem kurz gebratenem Fleisch, zu Reibekuchen oder Quarkklöschen.</w:t>
      </w:r>
    </w:p>
    <w:p w14:paraId="5346953F" w14:textId="77777777" w:rsidR="006B2F9B" w:rsidRDefault="006B2F9B" w:rsidP="006B2F9B">
      <w:pPr>
        <w:rPr>
          <w:sz w:val="24"/>
          <w:szCs w:val="24"/>
        </w:rPr>
      </w:pPr>
      <w:r>
        <w:rPr>
          <w:sz w:val="24"/>
          <w:szCs w:val="24"/>
        </w:rPr>
        <w:br w:type="page"/>
      </w:r>
    </w:p>
    <w:p w14:paraId="03495910" w14:textId="77777777" w:rsidR="006B2F9B" w:rsidRDefault="006B2F9B" w:rsidP="006B2F9B">
      <w:pPr>
        <w:pStyle w:val="Heading2"/>
        <w:spacing w:after="240"/>
      </w:pPr>
      <w:r>
        <w:lastRenderedPageBreak/>
        <w:t>Asia-Nudeln mit Huhn</w:t>
      </w:r>
      <w:r>
        <w:rPr>
          <w:rStyle w:val="FootnoteReference"/>
        </w:rPr>
        <w:footnoteReference w:id="461"/>
      </w:r>
      <w:r>
        <w:t xml:space="preserve"> </w:t>
      </w:r>
    </w:p>
    <w:p w14:paraId="2FEA77BB" w14:textId="77777777" w:rsidR="006B2F9B" w:rsidRDefault="006B2F9B" w:rsidP="006B2F9B">
      <w:pPr>
        <w:rPr>
          <w:sz w:val="24"/>
          <w:szCs w:val="24"/>
        </w:rPr>
      </w:pPr>
      <w:r w:rsidRPr="00FC5B12">
        <w:rPr>
          <w:sz w:val="24"/>
          <w:szCs w:val="24"/>
          <w:u w:val="single"/>
        </w:rPr>
        <w:t>Zutaten</w:t>
      </w:r>
      <w:r>
        <w:rPr>
          <w:sz w:val="24"/>
          <w:szCs w:val="24"/>
        </w:rPr>
        <w:t xml:space="preserve"> (für 2 Portionen):</w:t>
      </w:r>
    </w:p>
    <w:p w14:paraId="51000E43" w14:textId="77777777" w:rsidR="006B2F9B" w:rsidRDefault="006B2F9B" w:rsidP="006B2F9B">
      <w:pPr>
        <w:rPr>
          <w:sz w:val="24"/>
          <w:szCs w:val="24"/>
        </w:rPr>
      </w:pPr>
      <w:r>
        <w:rPr>
          <w:sz w:val="24"/>
          <w:szCs w:val="24"/>
        </w:rPr>
        <w:t>200 g asiatische Instant-Nudeln</w:t>
      </w:r>
    </w:p>
    <w:p w14:paraId="0A2FFC35" w14:textId="77777777" w:rsidR="006B2F9B" w:rsidRDefault="006B2F9B" w:rsidP="006B2F9B">
      <w:pPr>
        <w:rPr>
          <w:sz w:val="24"/>
          <w:szCs w:val="24"/>
        </w:rPr>
      </w:pPr>
      <w:r>
        <w:rPr>
          <w:sz w:val="24"/>
          <w:szCs w:val="24"/>
        </w:rPr>
        <w:t>250 g Hähnchenbrustfilet</w:t>
      </w:r>
    </w:p>
    <w:p w14:paraId="6DEB24E3" w14:textId="77777777" w:rsidR="006B2F9B" w:rsidRDefault="006B2F9B" w:rsidP="006B2F9B">
      <w:pPr>
        <w:rPr>
          <w:sz w:val="24"/>
          <w:szCs w:val="24"/>
        </w:rPr>
      </w:pPr>
      <w:r>
        <w:rPr>
          <w:sz w:val="24"/>
          <w:szCs w:val="24"/>
        </w:rPr>
        <w:t>1 Stück frischer Ingwer (ca. 1 cm)</w:t>
      </w:r>
    </w:p>
    <w:p w14:paraId="70F31C09" w14:textId="77777777" w:rsidR="006B2F9B" w:rsidRDefault="006B2F9B" w:rsidP="006B2F9B">
      <w:pPr>
        <w:rPr>
          <w:sz w:val="24"/>
          <w:szCs w:val="24"/>
        </w:rPr>
      </w:pPr>
      <w:r>
        <w:rPr>
          <w:sz w:val="24"/>
          <w:szCs w:val="24"/>
        </w:rPr>
        <w:t>1 EL Öl</w:t>
      </w:r>
    </w:p>
    <w:p w14:paraId="398783F9" w14:textId="77777777" w:rsidR="006B2F9B" w:rsidRDefault="006B2F9B" w:rsidP="006B2F9B">
      <w:pPr>
        <w:rPr>
          <w:sz w:val="24"/>
          <w:szCs w:val="24"/>
        </w:rPr>
      </w:pPr>
      <w:r>
        <w:rPr>
          <w:sz w:val="24"/>
          <w:szCs w:val="24"/>
        </w:rPr>
        <w:t>100 g Lauchringe (oder Lauchzwiebeln)</w:t>
      </w:r>
    </w:p>
    <w:p w14:paraId="1EDEC74B" w14:textId="77777777" w:rsidR="006B2F9B" w:rsidRDefault="006B2F9B" w:rsidP="006B2F9B">
      <w:pPr>
        <w:rPr>
          <w:sz w:val="24"/>
          <w:szCs w:val="24"/>
        </w:rPr>
      </w:pPr>
      <w:r>
        <w:rPr>
          <w:sz w:val="24"/>
          <w:szCs w:val="24"/>
        </w:rPr>
        <w:t>1/8 l Brühe</w:t>
      </w:r>
    </w:p>
    <w:p w14:paraId="639047EF" w14:textId="77777777" w:rsidR="006B2F9B" w:rsidRDefault="006B2F9B" w:rsidP="006B2F9B">
      <w:pPr>
        <w:rPr>
          <w:sz w:val="24"/>
          <w:szCs w:val="24"/>
        </w:rPr>
      </w:pPr>
      <w:r>
        <w:rPr>
          <w:sz w:val="24"/>
          <w:szCs w:val="24"/>
        </w:rPr>
        <w:t>1 EL süße Chilisauce</w:t>
      </w:r>
    </w:p>
    <w:p w14:paraId="312484CD" w14:textId="77777777" w:rsidR="006B2F9B" w:rsidRDefault="006B2F9B" w:rsidP="006B2F9B">
      <w:pPr>
        <w:rPr>
          <w:sz w:val="24"/>
          <w:szCs w:val="24"/>
        </w:rPr>
      </w:pPr>
      <w:r>
        <w:rPr>
          <w:sz w:val="24"/>
          <w:szCs w:val="24"/>
        </w:rPr>
        <w:t>1 EL Sojasauce</w:t>
      </w:r>
    </w:p>
    <w:p w14:paraId="6107724E" w14:textId="77777777" w:rsidR="006B2F9B" w:rsidRDefault="006B2F9B" w:rsidP="006B2F9B">
      <w:pPr>
        <w:rPr>
          <w:sz w:val="24"/>
          <w:szCs w:val="24"/>
        </w:rPr>
      </w:pPr>
      <w:r>
        <w:rPr>
          <w:sz w:val="24"/>
          <w:szCs w:val="24"/>
        </w:rPr>
        <w:t>Salz</w:t>
      </w:r>
    </w:p>
    <w:p w14:paraId="75B8FF43" w14:textId="77777777" w:rsidR="006B2F9B" w:rsidRDefault="006B2F9B" w:rsidP="006B2F9B">
      <w:pPr>
        <w:rPr>
          <w:sz w:val="24"/>
          <w:szCs w:val="24"/>
        </w:rPr>
      </w:pPr>
      <w:r>
        <w:rPr>
          <w:sz w:val="24"/>
          <w:szCs w:val="24"/>
        </w:rPr>
        <w:t>Basilikumblättchen zum Garnieren</w:t>
      </w:r>
    </w:p>
    <w:p w14:paraId="5525A0E1" w14:textId="77777777" w:rsidR="006B2F9B" w:rsidRDefault="006B2F9B" w:rsidP="006B2F9B">
      <w:pPr>
        <w:rPr>
          <w:sz w:val="24"/>
          <w:szCs w:val="24"/>
        </w:rPr>
      </w:pPr>
    </w:p>
    <w:p w14:paraId="1F99B52D" w14:textId="77777777" w:rsidR="006B2F9B" w:rsidRDefault="006B2F9B" w:rsidP="006B2F9B">
      <w:pPr>
        <w:rPr>
          <w:sz w:val="24"/>
          <w:szCs w:val="24"/>
        </w:rPr>
      </w:pPr>
      <w:r>
        <w:rPr>
          <w:sz w:val="24"/>
          <w:szCs w:val="24"/>
        </w:rPr>
        <w:t>Zubereitung: 15 Minuten</w:t>
      </w:r>
    </w:p>
    <w:p w14:paraId="66C8463A" w14:textId="77777777" w:rsidR="006B2F9B" w:rsidRPr="004E038E" w:rsidRDefault="006B2F9B" w:rsidP="00E76E01">
      <w:pPr>
        <w:pStyle w:val="ListParagraph"/>
        <w:numPr>
          <w:ilvl w:val="0"/>
          <w:numId w:val="157"/>
        </w:numPr>
        <w:spacing w:after="120"/>
        <w:ind w:left="714" w:hanging="357"/>
        <w:contextualSpacing w:val="0"/>
        <w:jc w:val="both"/>
        <w:rPr>
          <w:sz w:val="24"/>
          <w:szCs w:val="24"/>
        </w:rPr>
      </w:pPr>
      <w:r w:rsidRPr="004E038E">
        <w:rPr>
          <w:sz w:val="24"/>
          <w:szCs w:val="24"/>
        </w:rPr>
        <w:t>Für die Nudeln im Wasserkocher etwa 2 l Wasser zum Kochen bringen. Dann in einen Topf schütten, die Nudeln einlegen und zugedeckt 4 Minuten ziehen lassen.</w:t>
      </w:r>
    </w:p>
    <w:p w14:paraId="2C3B18D5" w14:textId="77777777" w:rsidR="006B2F9B" w:rsidRPr="004E038E" w:rsidRDefault="006B2F9B" w:rsidP="00E76E01">
      <w:pPr>
        <w:pStyle w:val="ListParagraph"/>
        <w:numPr>
          <w:ilvl w:val="0"/>
          <w:numId w:val="157"/>
        </w:numPr>
        <w:spacing w:after="120"/>
        <w:ind w:left="714" w:hanging="357"/>
        <w:contextualSpacing w:val="0"/>
        <w:jc w:val="both"/>
        <w:rPr>
          <w:sz w:val="24"/>
          <w:szCs w:val="24"/>
        </w:rPr>
      </w:pPr>
      <w:r w:rsidRPr="004E038E">
        <w:rPr>
          <w:sz w:val="24"/>
          <w:szCs w:val="24"/>
        </w:rPr>
        <w:t>Schon während das Wasser heiß wird, Hähnchenbrust waschen, trockentupfen und in dünne Streifen oder kleine Stücke schneiden. Ingwer schälen und fein hacken.</w:t>
      </w:r>
    </w:p>
    <w:p w14:paraId="72345D39" w14:textId="77777777" w:rsidR="006B2F9B" w:rsidRPr="004E038E" w:rsidRDefault="006B2F9B" w:rsidP="00E76E01">
      <w:pPr>
        <w:pStyle w:val="ListParagraph"/>
        <w:numPr>
          <w:ilvl w:val="0"/>
          <w:numId w:val="157"/>
        </w:numPr>
        <w:spacing w:after="120"/>
        <w:ind w:left="714" w:hanging="357"/>
        <w:contextualSpacing w:val="0"/>
        <w:jc w:val="both"/>
        <w:rPr>
          <w:sz w:val="24"/>
          <w:szCs w:val="24"/>
        </w:rPr>
      </w:pPr>
      <w:r w:rsidRPr="004E038E">
        <w:rPr>
          <w:sz w:val="24"/>
          <w:szCs w:val="24"/>
        </w:rPr>
        <w:t>Öl in einer Pfanne erhitzen, Lauchzwiebeln und Ingwer darin bei mittlerer Hitze anbraten. Fleisch dazugeben und kurz mitbraten. Brühe aufgießen, zugedeckt 2-3 Minuten garen, bis der Lauch bissfest ist.</w:t>
      </w:r>
    </w:p>
    <w:p w14:paraId="5DE9363C" w14:textId="77777777" w:rsidR="006B2F9B" w:rsidRPr="004E038E" w:rsidRDefault="006B2F9B" w:rsidP="00E76E01">
      <w:pPr>
        <w:pStyle w:val="ListParagraph"/>
        <w:numPr>
          <w:ilvl w:val="0"/>
          <w:numId w:val="157"/>
        </w:numPr>
        <w:spacing w:after="120"/>
        <w:ind w:left="714" w:hanging="357"/>
        <w:contextualSpacing w:val="0"/>
        <w:jc w:val="both"/>
        <w:rPr>
          <w:sz w:val="24"/>
          <w:szCs w:val="24"/>
        </w:rPr>
      </w:pPr>
      <w:r w:rsidRPr="004E038E">
        <w:rPr>
          <w:sz w:val="24"/>
          <w:szCs w:val="24"/>
        </w:rPr>
        <w:t>Das Hähnchen mit Chilisauce, Sojasauce und Salz würzen. Nudeln mit einer Gabel auflockern, abgießen und auf Teller verteilen. Das Fleisch darauf geben und mit dem Basilikum garnieren.</w:t>
      </w:r>
    </w:p>
    <w:p w14:paraId="56D2969A" w14:textId="77777777" w:rsidR="006B2F9B" w:rsidRDefault="006B2F9B" w:rsidP="006B2F9B">
      <w:pPr>
        <w:rPr>
          <w:sz w:val="24"/>
          <w:szCs w:val="24"/>
        </w:rPr>
      </w:pPr>
    </w:p>
    <w:p w14:paraId="67E886FB" w14:textId="77777777" w:rsidR="006B2F9B" w:rsidRDefault="006B2F9B" w:rsidP="006B2F9B">
      <w:pPr>
        <w:rPr>
          <w:sz w:val="24"/>
          <w:szCs w:val="24"/>
        </w:rPr>
      </w:pPr>
      <w:r>
        <w:rPr>
          <w:sz w:val="24"/>
          <w:szCs w:val="24"/>
        </w:rPr>
        <w:t>Tipp: Dazu passt Gurkensalat</w:t>
      </w:r>
    </w:p>
    <w:p w14:paraId="5E8F40BF" w14:textId="77777777" w:rsidR="006B2F9B" w:rsidRDefault="006B2F9B" w:rsidP="006B2F9B">
      <w:pPr>
        <w:rPr>
          <w:sz w:val="24"/>
          <w:szCs w:val="24"/>
        </w:rPr>
      </w:pPr>
    </w:p>
    <w:p w14:paraId="38B3B900" w14:textId="77777777" w:rsidR="006B2F9B" w:rsidRDefault="006B2F9B" w:rsidP="006B2F9B">
      <w:pPr>
        <w:rPr>
          <w:sz w:val="24"/>
          <w:szCs w:val="24"/>
        </w:rPr>
      </w:pPr>
    </w:p>
    <w:p w14:paraId="61CD1821" w14:textId="77777777" w:rsidR="006B2F9B" w:rsidRDefault="006B2F9B" w:rsidP="006B2F9B">
      <w:pPr>
        <w:rPr>
          <w:sz w:val="24"/>
          <w:szCs w:val="24"/>
        </w:rPr>
      </w:pPr>
    </w:p>
    <w:p w14:paraId="14238FBE" w14:textId="77777777" w:rsidR="006B2F9B" w:rsidRDefault="006B2F9B" w:rsidP="006B2F9B">
      <w:pPr>
        <w:rPr>
          <w:sz w:val="24"/>
          <w:szCs w:val="24"/>
        </w:rPr>
      </w:pPr>
    </w:p>
    <w:p w14:paraId="5D133326" w14:textId="337C1CFF" w:rsidR="00025D45" w:rsidRDefault="00025D45" w:rsidP="00025D45">
      <w:pPr>
        <w:pStyle w:val="Heading2"/>
        <w:spacing w:after="240"/>
      </w:pPr>
      <w:r>
        <w:lastRenderedPageBreak/>
        <w:t>Huhn in Mandelsauce - Murg Man Pasad</w:t>
      </w:r>
      <w:r>
        <w:rPr>
          <w:rStyle w:val="FootnoteReference"/>
        </w:rPr>
        <w:footnoteReference w:id="462"/>
      </w:r>
      <w:r>
        <w:t xml:space="preserve"> </w:t>
      </w:r>
    </w:p>
    <w:p w14:paraId="449E1172" w14:textId="77777777" w:rsidR="00025D45" w:rsidRDefault="00025D45" w:rsidP="00025D45">
      <w:pPr>
        <w:rPr>
          <w:sz w:val="24"/>
          <w:szCs w:val="24"/>
        </w:rPr>
      </w:pPr>
      <w:r w:rsidRPr="009D438F">
        <w:rPr>
          <w:sz w:val="24"/>
          <w:szCs w:val="24"/>
          <w:u w:val="single"/>
        </w:rPr>
        <w:t>Zutaten</w:t>
      </w:r>
      <w:r>
        <w:rPr>
          <w:sz w:val="24"/>
          <w:szCs w:val="24"/>
        </w:rPr>
        <w:t xml:space="preserve"> (für 4-6 Portionen):</w:t>
      </w:r>
    </w:p>
    <w:p w14:paraId="7F1017AE" w14:textId="77777777" w:rsidR="00025D45" w:rsidRDefault="00025D45" w:rsidP="00025D45">
      <w:pPr>
        <w:rPr>
          <w:sz w:val="24"/>
          <w:szCs w:val="24"/>
        </w:rPr>
      </w:pPr>
      <w:r>
        <w:rPr>
          <w:sz w:val="24"/>
          <w:szCs w:val="24"/>
        </w:rPr>
        <w:t>1 kg Hühnerbrustfilet</w:t>
      </w:r>
    </w:p>
    <w:p w14:paraId="2769632D" w14:textId="77777777" w:rsidR="00025D45" w:rsidRDefault="00025D45" w:rsidP="00025D45">
      <w:pPr>
        <w:rPr>
          <w:sz w:val="24"/>
          <w:szCs w:val="24"/>
        </w:rPr>
      </w:pPr>
      <w:r>
        <w:rPr>
          <w:sz w:val="24"/>
          <w:szCs w:val="24"/>
        </w:rPr>
        <w:t>3-6 mittelgroße Zwiebeln</w:t>
      </w:r>
    </w:p>
    <w:p w14:paraId="110E7DA8" w14:textId="77777777" w:rsidR="00025D45" w:rsidRDefault="00025D45" w:rsidP="00025D45">
      <w:pPr>
        <w:rPr>
          <w:sz w:val="24"/>
          <w:szCs w:val="24"/>
        </w:rPr>
      </w:pPr>
      <w:r>
        <w:rPr>
          <w:sz w:val="24"/>
          <w:szCs w:val="24"/>
        </w:rPr>
        <w:t>6 Knoblauchzehen</w:t>
      </w:r>
    </w:p>
    <w:p w14:paraId="73F7545E" w14:textId="77777777" w:rsidR="00025D45" w:rsidRDefault="00025D45" w:rsidP="00025D45">
      <w:pPr>
        <w:rPr>
          <w:sz w:val="24"/>
          <w:szCs w:val="24"/>
        </w:rPr>
      </w:pPr>
      <w:r>
        <w:rPr>
          <w:sz w:val="24"/>
          <w:szCs w:val="24"/>
        </w:rPr>
        <w:t>1 Stück frischer Ingwer (4 cm)</w:t>
      </w:r>
    </w:p>
    <w:p w14:paraId="726C9F25" w14:textId="77777777" w:rsidR="00025D45" w:rsidRDefault="00025D45" w:rsidP="00025D45">
      <w:pPr>
        <w:rPr>
          <w:sz w:val="24"/>
          <w:szCs w:val="24"/>
        </w:rPr>
      </w:pPr>
      <w:r>
        <w:rPr>
          <w:sz w:val="24"/>
          <w:szCs w:val="24"/>
        </w:rPr>
        <w:t>3 Tomaten</w:t>
      </w:r>
    </w:p>
    <w:p w14:paraId="4C22382A" w14:textId="77777777" w:rsidR="00025D45" w:rsidRDefault="00025D45" w:rsidP="00025D45">
      <w:pPr>
        <w:rPr>
          <w:sz w:val="24"/>
          <w:szCs w:val="24"/>
        </w:rPr>
      </w:pPr>
      <w:r>
        <w:rPr>
          <w:sz w:val="24"/>
          <w:szCs w:val="24"/>
        </w:rPr>
        <w:t>3 EL Butterschmalz</w:t>
      </w:r>
    </w:p>
    <w:p w14:paraId="57D1887C" w14:textId="77777777" w:rsidR="00025D45" w:rsidRDefault="00025D45" w:rsidP="00025D45">
      <w:pPr>
        <w:rPr>
          <w:sz w:val="24"/>
          <w:szCs w:val="24"/>
        </w:rPr>
      </w:pPr>
      <w:r>
        <w:rPr>
          <w:sz w:val="24"/>
          <w:szCs w:val="24"/>
        </w:rPr>
        <w:t>4 Nelken</w:t>
      </w:r>
    </w:p>
    <w:p w14:paraId="1C6DE619" w14:textId="77777777" w:rsidR="00025D45" w:rsidRDefault="00025D45" w:rsidP="00025D45">
      <w:pPr>
        <w:rPr>
          <w:sz w:val="24"/>
          <w:szCs w:val="24"/>
        </w:rPr>
      </w:pPr>
      <w:r>
        <w:rPr>
          <w:sz w:val="24"/>
          <w:szCs w:val="24"/>
        </w:rPr>
        <w:t>4 Stück Zimtrinde (je 5 cm)</w:t>
      </w:r>
    </w:p>
    <w:p w14:paraId="3F2119E2" w14:textId="77777777" w:rsidR="00025D45" w:rsidRDefault="00025D45" w:rsidP="00025D45">
      <w:pPr>
        <w:rPr>
          <w:sz w:val="24"/>
          <w:szCs w:val="24"/>
        </w:rPr>
      </w:pPr>
      <w:r>
        <w:rPr>
          <w:sz w:val="24"/>
          <w:szCs w:val="24"/>
        </w:rPr>
        <w:t>6 grüne Kardamomkapseln</w:t>
      </w:r>
    </w:p>
    <w:p w14:paraId="73EAD3E8" w14:textId="77777777" w:rsidR="00025D45" w:rsidRDefault="00025D45" w:rsidP="00025D45">
      <w:pPr>
        <w:rPr>
          <w:sz w:val="24"/>
          <w:szCs w:val="24"/>
        </w:rPr>
      </w:pPr>
      <w:r>
        <w:rPr>
          <w:sz w:val="24"/>
          <w:szCs w:val="24"/>
        </w:rPr>
        <w:t>1,5 TL Kreuzkümmelpulver</w:t>
      </w:r>
    </w:p>
    <w:p w14:paraId="12D05F33" w14:textId="77777777" w:rsidR="00025D45" w:rsidRDefault="00025D45" w:rsidP="00025D45">
      <w:pPr>
        <w:rPr>
          <w:sz w:val="24"/>
          <w:szCs w:val="24"/>
        </w:rPr>
      </w:pPr>
      <w:r>
        <w:rPr>
          <w:sz w:val="24"/>
          <w:szCs w:val="24"/>
        </w:rPr>
        <w:t>½ TL Korianderpulver</w:t>
      </w:r>
    </w:p>
    <w:p w14:paraId="5EE0DB00" w14:textId="77777777" w:rsidR="00025D45" w:rsidRDefault="00025D45" w:rsidP="00025D45">
      <w:pPr>
        <w:rPr>
          <w:sz w:val="24"/>
          <w:szCs w:val="24"/>
        </w:rPr>
      </w:pPr>
      <w:r>
        <w:rPr>
          <w:sz w:val="24"/>
          <w:szCs w:val="24"/>
        </w:rPr>
        <w:t>1 TL Kurkuma</w:t>
      </w:r>
    </w:p>
    <w:p w14:paraId="733E8708" w14:textId="77777777" w:rsidR="00025D45" w:rsidRDefault="00025D45" w:rsidP="00025D45">
      <w:pPr>
        <w:rPr>
          <w:sz w:val="24"/>
          <w:szCs w:val="24"/>
        </w:rPr>
      </w:pPr>
      <w:r>
        <w:rPr>
          <w:sz w:val="24"/>
          <w:szCs w:val="24"/>
        </w:rPr>
        <w:t>¼ TL Chilipulver</w:t>
      </w:r>
    </w:p>
    <w:p w14:paraId="40CF3DA9" w14:textId="77777777" w:rsidR="00025D45" w:rsidRDefault="00025D45" w:rsidP="00025D45">
      <w:pPr>
        <w:rPr>
          <w:sz w:val="24"/>
          <w:szCs w:val="24"/>
        </w:rPr>
      </w:pPr>
      <w:r>
        <w:rPr>
          <w:sz w:val="24"/>
          <w:szCs w:val="24"/>
        </w:rPr>
        <w:t>Salz</w:t>
      </w:r>
    </w:p>
    <w:p w14:paraId="697D4AB1" w14:textId="77777777" w:rsidR="00025D45" w:rsidRDefault="00025D45" w:rsidP="00025D45">
      <w:pPr>
        <w:rPr>
          <w:sz w:val="24"/>
          <w:szCs w:val="24"/>
        </w:rPr>
      </w:pPr>
      <w:r>
        <w:rPr>
          <w:sz w:val="24"/>
          <w:szCs w:val="24"/>
        </w:rPr>
        <w:t>3 EL geschälte, gemahlene Mandeln</w:t>
      </w:r>
    </w:p>
    <w:p w14:paraId="06A76164" w14:textId="77777777" w:rsidR="00025D45" w:rsidRDefault="00025D45" w:rsidP="00025D45">
      <w:pPr>
        <w:rPr>
          <w:sz w:val="24"/>
          <w:szCs w:val="24"/>
        </w:rPr>
      </w:pPr>
      <w:r>
        <w:rPr>
          <w:sz w:val="24"/>
          <w:szCs w:val="24"/>
        </w:rPr>
        <w:t>2 Stängel frischer Koriander</w:t>
      </w:r>
    </w:p>
    <w:p w14:paraId="5E4FDAD2" w14:textId="77777777" w:rsidR="00025D45" w:rsidRDefault="00025D45" w:rsidP="00025D45">
      <w:pPr>
        <w:rPr>
          <w:sz w:val="24"/>
          <w:szCs w:val="24"/>
        </w:rPr>
      </w:pPr>
      <w:r>
        <w:rPr>
          <w:sz w:val="24"/>
          <w:szCs w:val="24"/>
        </w:rPr>
        <w:t>1 EL Mandelstifte</w:t>
      </w:r>
    </w:p>
    <w:p w14:paraId="388A8B8C" w14:textId="77777777" w:rsidR="00025D45" w:rsidRDefault="00025D45" w:rsidP="00025D45">
      <w:pPr>
        <w:rPr>
          <w:sz w:val="24"/>
          <w:szCs w:val="24"/>
        </w:rPr>
      </w:pPr>
    </w:p>
    <w:p w14:paraId="36184ADC" w14:textId="77777777" w:rsidR="00025D45" w:rsidRDefault="00025D45" w:rsidP="00025D45">
      <w:pPr>
        <w:rPr>
          <w:sz w:val="24"/>
          <w:szCs w:val="24"/>
        </w:rPr>
      </w:pPr>
      <w:r>
        <w:rPr>
          <w:sz w:val="24"/>
          <w:szCs w:val="24"/>
        </w:rPr>
        <w:t>Zubereitungszeit: 30 Minuten plus 20 Minuten Garzeit</w:t>
      </w:r>
    </w:p>
    <w:p w14:paraId="5CFC9AF5" w14:textId="77777777" w:rsidR="00025D45" w:rsidRPr="0060030E" w:rsidRDefault="00025D45" w:rsidP="00B40E8C">
      <w:pPr>
        <w:pStyle w:val="ListParagraph"/>
        <w:numPr>
          <w:ilvl w:val="0"/>
          <w:numId w:val="1476"/>
        </w:numPr>
        <w:spacing w:after="120"/>
        <w:ind w:left="714" w:hanging="357"/>
        <w:contextualSpacing w:val="0"/>
        <w:jc w:val="both"/>
        <w:rPr>
          <w:sz w:val="24"/>
          <w:szCs w:val="24"/>
        </w:rPr>
      </w:pPr>
      <w:r w:rsidRPr="0060030E">
        <w:rPr>
          <w:sz w:val="24"/>
          <w:szCs w:val="24"/>
        </w:rPr>
        <w:t>Hühnerbrustfilets abspülen, trockentupfen und in etwa 2,5 cm große Würfel schneiden. Zwiebeln schälen, halbieren und in Ringe schneiden. Knoblauchzehen pressen, Ingwer fein reiben. Tomaten waschen, vierteln und vom Stielansatz befreien.</w:t>
      </w:r>
    </w:p>
    <w:p w14:paraId="61D19C51" w14:textId="77777777" w:rsidR="00025D45" w:rsidRPr="0060030E" w:rsidRDefault="00025D45" w:rsidP="00B40E8C">
      <w:pPr>
        <w:pStyle w:val="ListParagraph"/>
        <w:numPr>
          <w:ilvl w:val="0"/>
          <w:numId w:val="1476"/>
        </w:numPr>
        <w:spacing w:after="120"/>
        <w:ind w:left="714" w:hanging="357"/>
        <w:contextualSpacing w:val="0"/>
        <w:jc w:val="both"/>
        <w:rPr>
          <w:sz w:val="24"/>
          <w:szCs w:val="24"/>
        </w:rPr>
      </w:pPr>
      <w:r w:rsidRPr="0060030E">
        <w:rPr>
          <w:sz w:val="24"/>
          <w:szCs w:val="24"/>
        </w:rPr>
        <w:t>Butterschmalz im Topf erhitzen. Zwiebeln hineingeben und bei mittlerer Hitze unter ständigem Rühren in etwa 10 Minuten gleichmäßig braun anbraten. Knoblauch und Ingwer dazugeben und alles weitere 2 Minuten rösten. Nelken, Zimtrinde und Kardamon dazugeben und etwa 2 Minuten mitbraten.</w:t>
      </w:r>
    </w:p>
    <w:p w14:paraId="4166BE2C" w14:textId="77777777" w:rsidR="00025D45" w:rsidRPr="0060030E" w:rsidRDefault="00025D45" w:rsidP="00B40E8C">
      <w:pPr>
        <w:pStyle w:val="ListParagraph"/>
        <w:numPr>
          <w:ilvl w:val="0"/>
          <w:numId w:val="1476"/>
        </w:numPr>
        <w:spacing w:after="120"/>
        <w:ind w:left="714" w:hanging="357"/>
        <w:contextualSpacing w:val="0"/>
        <w:jc w:val="both"/>
        <w:rPr>
          <w:sz w:val="24"/>
          <w:szCs w:val="24"/>
        </w:rPr>
      </w:pPr>
      <w:r w:rsidRPr="0060030E">
        <w:rPr>
          <w:sz w:val="24"/>
          <w:szCs w:val="24"/>
        </w:rPr>
        <w:t>Hühnchenstücke hinzufügen und unter ständigem Rühren etwa 5 Minuten anbraten. Kreuzkümmel, Korianderpulver, Kurkuma, Chilipulver und reichlich Salz unterrühren.</w:t>
      </w:r>
    </w:p>
    <w:p w14:paraId="1D9A634C" w14:textId="77777777" w:rsidR="00025D45" w:rsidRPr="0060030E" w:rsidRDefault="00025D45" w:rsidP="00B40E8C">
      <w:pPr>
        <w:pStyle w:val="ListParagraph"/>
        <w:numPr>
          <w:ilvl w:val="0"/>
          <w:numId w:val="1476"/>
        </w:numPr>
        <w:spacing w:after="120"/>
        <w:ind w:left="714" w:hanging="357"/>
        <w:contextualSpacing w:val="0"/>
        <w:jc w:val="both"/>
        <w:rPr>
          <w:sz w:val="24"/>
          <w:szCs w:val="24"/>
        </w:rPr>
      </w:pPr>
      <w:r w:rsidRPr="0060030E">
        <w:rPr>
          <w:sz w:val="24"/>
          <w:szCs w:val="24"/>
        </w:rPr>
        <w:lastRenderedPageBreak/>
        <w:t>Tomaten, gemahlene Mandeln und 250 ml heißes Wasser nach und nach dazugeben, umrühren und alles zum Kochen bringen. Bei schwacher Hitze etwa 20 Minuten köcheln lassen, bis das Fleisch gut durchgegart und weich ist. Öfter umrühren.</w:t>
      </w:r>
    </w:p>
    <w:p w14:paraId="46E00EC2" w14:textId="77777777" w:rsidR="00025D45" w:rsidRPr="0060030E" w:rsidRDefault="00025D45" w:rsidP="00B40E8C">
      <w:pPr>
        <w:pStyle w:val="ListParagraph"/>
        <w:numPr>
          <w:ilvl w:val="0"/>
          <w:numId w:val="1476"/>
        </w:numPr>
        <w:spacing w:after="120"/>
        <w:ind w:left="714" w:hanging="357"/>
        <w:contextualSpacing w:val="0"/>
        <w:jc w:val="both"/>
        <w:rPr>
          <w:sz w:val="24"/>
          <w:szCs w:val="24"/>
        </w:rPr>
      </w:pPr>
      <w:r w:rsidRPr="0060030E">
        <w:rPr>
          <w:sz w:val="24"/>
          <w:szCs w:val="24"/>
        </w:rPr>
        <w:t>Koriander waschen und trockenschütteln. Die Blätter abzupfen. Kurz vor dem Servieren das Gericht mit Korianderblätter und Mandelstiften garnieren. Warm mit Reis oder Naan oder Chapati servieren.</w:t>
      </w:r>
    </w:p>
    <w:p w14:paraId="1CA31281" w14:textId="77777777" w:rsidR="00025D45" w:rsidRDefault="00025D45" w:rsidP="00025D45">
      <w:pPr>
        <w:rPr>
          <w:sz w:val="24"/>
          <w:szCs w:val="24"/>
        </w:rPr>
      </w:pPr>
      <w:r>
        <w:rPr>
          <w:sz w:val="24"/>
          <w:szCs w:val="24"/>
        </w:rPr>
        <w:br w:type="page"/>
      </w:r>
    </w:p>
    <w:p w14:paraId="3709932A" w14:textId="77777777" w:rsidR="00025D45" w:rsidRDefault="00025D45" w:rsidP="00025D45">
      <w:pPr>
        <w:pStyle w:val="Heading2"/>
        <w:spacing w:after="240"/>
      </w:pPr>
      <w:r>
        <w:lastRenderedPageBreak/>
        <w:t>Tandoori-Hähnchen - Tandoori-Murg</w:t>
      </w:r>
      <w:r>
        <w:rPr>
          <w:rStyle w:val="FootnoteReference"/>
        </w:rPr>
        <w:footnoteReference w:id="463"/>
      </w:r>
      <w:r>
        <w:t xml:space="preserve"> </w:t>
      </w:r>
    </w:p>
    <w:p w14:paraId="055F83DC" w14:textId="77777777" w:rsidR="00025D45" w:rsidRDefault="00025D45" w:rsidP="00025D45">
      <w:pPr>
        <w:rPr>
          <w:sz w:val="24"/>
          <w:szCs w:val="24"/>
        </w:rPr>
      </w:pPr>
      <w:r w:rsidRPr="009D438F">
        <w:rPr>
          <w:sz w:val="24"/>
          <w:szCs w:val="24"/>
          <w:u w:val="single"/>
        </w:rPr>
        <w:t>Zutaten</w:t>
      </w:r>
      <w:r>
        <w:rPr>
          <w:sz w:val="24"/>
          <w:szCs w:val="24"/>
        </w:rPr>
        <w:t xml:space="preserve"> (für 4 Portionen)</w:t>
      </w:r>
    </w:p>
    <w:p w14:paraId="3C523AFB" w14:textId="77777777" w:rsidR="00025D45" w:rsidRDefault="00025D45" w:rsidP="00025D45">
      <w:pPr>
        <w:rPr>
          <w:sz w:val="24"/>
          <w:szCs w:val="24"/>
        </w:rPr>
      </w:pPr>
      <w:r>
        <w:rPr>
          <w:sz w:val="24"/>
          <w:szCs w:val="24"/>
        </w:rPr>
        <w:t>1 kg frische Hähnchenbrust</w:t>
      </w:r>
    </w:p>
    <w:p w14:paraId="39AD8188" w14:textId="77777777" w:rsidR="00025D45" w:rsidRDefault="00025D45" w:rsidP="00025D45">
      <w:pPr>
        <w:rPr>
          <w:sz w:val="24"/>
          <w:szCs w:val="24"/>
        </w:rPr>
      </w:pPr>
      <w:r>
        <w:rPr>
          <w:sz w:val="24"/>
          <w:szCs w:val="24"/>
        </w:rPr>
        <w:t>10 EL Obstessig</w:t>
      </w:r>
    </w:p>
    <w:p w14:paraId="504F09C9" w14:textId="77777777" w:rsidR="00025D45" w:rsidRDefault="00025D45" w:rsidP="00025D45">
      <w:pPr>
        <w:rPr>
          <w:sz w:val="24"/>
          <w:szCs w:val="24"/>
        </w:rPr>
      </w:pPr>
      <w:r>
        <w:rPr>
          <w:sz w:val="24"/>
          <w:szCs w:val="24"/>
        </w:rPr>
        <w:t>1 Stück frischer Ingwer (4 cm)</w:t>
      </w:r>
    </w:p>
    <w:p w14:paraId="03373386" w14:textId="77777777" w:rsidR="00025D45" w:rsidRDefault="00025D45" w:rsidP="00025D45">
      <w:pPr>
        <w:rPr>
          <w:sz w:val="24"/>
          <w:szCs w:val="24"/>
        </w:rPr>
      </w:pPr>
      <w:r>
        <w:rPr>
          <w:sz w:val="24"/>
          <w:szCs w:val="24"/>
        </w:rPr>
        <w:t>3 Knoblauchzehen</w:t>
      </w:r>
    </w:p>
    <w:p w14:paraId="77C04470" w14:textId="77777777" w:rsidR="00025D45" w:rsidRDefault="00025D45" w:rsidP="00025D45">
      <w:pPr>
        <w:rPr>
          <w:sz w:val="24"/>
          <w:szCs w:val="24"/>
        </w:rPr>
      </w:pPr>
      <w:r>
        <w:rPr>
          <w:sz w:val="24"/>
          <w:szCs w:val="24"/>
        </w:rPr>
        <w:t>500 g Joghurt (3,5% Fett)</w:t>
      </w:r>
    </w:p>
    <w:p w14:paraId="260E75B3" w14:textId="77777777" w:rsidR="00025D45" w:rsidRDefault="00025D45" w:rsidP="00025D45">
      <w:pPr>
        <w:rPr>
          <w:sz w:val="24"/>
          <w:szCs w:val="24"/>
        </w:rPr>
      </w:pPr>
      <w:r>
        <w:rPr>
          <w:sz w:val="24"/>
          <w:szCs w:val="24"/>
        </w:rPr>
        <w:t>172 TL Chilipulver</w:t>
      </w:r>
    </w:p>
    <w:p w14:paraId="13C62BEC" w14:textId="77777777" w:rsidR="00025D45" w:rsidRDefault="00025D45" w:rsidP="00025D45">
      <w:pPr>
        <w:rPr>
          <w:sz w:val="24"/>
          <w:szCs w:val="24"/>
        </w:rPr>
      </w:pPr>
      <w:r>
        <w:rPr>
          <w:sz w:val="24"/>
          <w:szCs w:val="24"/>
        </w:rPr>
        <w:t>2 TL Paprikapulver</w:t>
      </w:r>
    </w:p>
    <w:p w14:paraId="348FB2AF" w14:textId="77777777" w:rsidR="00025D45" w:rsidRDefault="00025D45" w:rsidP="00025D45">
      <w:pPr>
        <w:rPr>
          <w:sz w:val="24"/>
          <w:szCs w:val="24"/>
        </w:rPr>
      </w:pPr>
      <w:r>
        <w:rPr>
          <w:sz w:val="24"/>
          <w:szCs w:val="24"/>
        </w:rPr>
        <w:t>1 TL Kreuzkümmelpulver</w:t>
      </w:r>
    </w:p>
    <w:p w14:paraId="07C6B506" w14:textId="77777777" w:rsidR="00025D45" w:rsidRDefault="00025D45" w:rsidP="00025D45">
      <w:pPr>
        <w:rPr>
          <w:sz w:val="24"/>
          <w:szCs w:val="24"/>
        </w:rPr>
      </w:pPr>
      <w:r>
        <w:rPr>
          <w:sz w:val="24"/>
          <w:szCs w:val="24"/>
        </w:rPr>
        <w:t>1 TL Korianderpulver</w:t>
      </w:r>
    </w:p>
    <w:p w14:paraId="6D1B6BA9" w14:textId="77777777" w:rsidR="00025D45" w:rsidRDefault="00025D45" w:rsidP="00025D45">
      <w:pPr>
        <w:rPr>
          <w:sz w:val="24"/>
          <w:szCs w:val="24"/>
        </w:rPr>
      </w:pPr>
      <w:r>
        <w:rPr>
          <w:sz w:val="24"/>
          <w:szCs w:val="24"/>
        </w:rPr>
        <w:t>½ TL schwarzer Pfeffer frisch gemahlen</w:t>
      </w:r>
    </w:p>
    <w:p w14:paraId="4FFE3358" w14:textId="77777777" w:rsidR="00025D45" w:rsidRDefault="00025D45" w:rsidP="00025D45">
      <w:pPr>
        <w:rPr>
          <w:sz w:val="24"/>
          <w:szCs w:val="24"/>
        </w:rPr>
      </w:pPr>
      <w:r>
        <w:rPr>
          <w:sz w:val="24"/>
          <w:szCs w:val="24"/>
        </w:rPr>
        <w:t>½ TL Kurkuma</w:t>
      </w:r>
    </w:p>
    <w:p w14:paraId="6604A809" w14:textId="77777777" w:rsidR="00025D45" w:rsidRDefault="00025D45" w:rsidP="00025D45">
      <w:pPr>
        <w:rPr>
          <w:sz w:val="24"/>
          <w:szCs w:val="24"/>
        </w:rPr>
      </w:pPr>
      <w:r>
        <w:rPr>
          <w:sz w:val="24"/>
          <w:szCs w:val="24"/>
        </w:rPr>
        <w:t>1 TL Muskatnuss, frisch gerieben</w:t>
      </w:r>
    </w:p>
    <w:p w14:paraId="5BAF3EC7" w14:textId="77777777" w:rsidR="00025D45" w:rsidRDefault="00025D45" w:rsidP="00025D45">
      <w:pPr>
        <w:rPr>
          <w:sz w:val="24"/>
          <w:szCs w:val="24"/>
        </w:rPr>
      </w:pPr>
      <w:r>
        <w:rPr>
          <w:sz w:val="24"/>
          <w:szCs w:val="24"/>
        </w:rPr>
        <w:t>Nach Belieben etwa 1 Messerspitze rote Lebensmittelfarbe</w:t>
      </w:r>
    </w:p>
    <w:p w14:paraId="6D084C81" w14:textId="77777777" w:rsidR="00025D45" w:rsidRDefault="00025D45" w:rsidP="00025D45">
      <w:pPr>
        <w:rPr>
          <w:sz w:val="24"/>
          <w:szCs w:val="24"/>
        </w:rPr>
      </w:pPr>
    </w:p>
    <w:p w14:paraId="726BE67F" w14:textId="77777777" w:rsidR="00025D45" w:rsidRDefault="00025D45" w:rsidP="00025D45">
      <w:pPr>
        <w:rPr>
          <w:sz w:val="24"/>
          <w:szCs w:val="24"/>
        </w:rPr>
      </w:pPr>
      <w:r>
        <w:rPr>
          <w:sz w:val="24"/>
          <w:szCs w:val="24"/>
        </w:rPr>
        <w:t>Zubereitungszeit: 20 Minuten plus 6-24 Stunden Marinierzeit plus 35 Minuten Garzeit</w:t>
      </w:r>
    </w:p>
    <w:p w14:paraId="30769D3C" w14:textId="77777777" w:rsidR="00025D45" w:rsidRPr="0060030E" w:rsidRDefault="00025D45" w:rsidP="00B40E8C">
      <w:pPr>
        <w:pStyle w:val="ListParagraph"/>
        <w:numPr>
          <w:ilvl w:val="0"/>
          <w:numId w:val="1477"/>
        </w:numPr>
        <w:spacing w:after="120"/>
        <w:ind w:left="714" w:hanging="357"/>
        <w:contextualSpacing w:val="0"/>
        <w:jc w:val="both"/>
        <w:rPr>
          <w:sz w:val="24"/>
          <w:szCs w:val="24"/>
        </w:rPr>
      </w:pPr>
      <w:r w:rsidRPr="0060030E">
        <w:rPr>
          <w:sz w:val="24"/>
          <w:szCs w:val="24"/>
        </w:rPr>
        <w:t>Hähnchenteile waschen und in mehrere Teile schneiden. Jedes Fleischstück 3–4-mal etwa 0,5 cm tief einschneiden, damit die Gewürze besser eindringen können. Hähnchenteile auf eine große, tiefe Platte legen, gründlich mit Essig einreiben und Salz darüberstreuen.</w:t>
      </w:r>
    </w:p>
    <w:p w14:paraId="517ACD74" w14:textId="77777777" w:rsidR="00025D45" w:rsidRPr="0060030E" w:rsidRDefault="00025D45" w:rsidP="00B40E8C">
      <w:pPr>
        <w:pStyle w:val="ListParagraph"/>
        <w:numPr>
          <w:ilvl w:val="0"/>
          <w:numId w:val="1477"/>
        </w:numPr>
        <w:spacing w:after="120"/>
        <w:ind w:left="714" w:hanging="357"/>
        <w:contextualSpacing w:val="0"/>
        <w:jc w:val="both"/>
        <w:rPr>
          <w:sz w:val="24"/>
          <w:szCs w:val="24"/>
        </w:rPr>
      </w:pPr>
      <w:r w:rsidRPr="0060030E">
        <w:rPr>
          <w:sz w:val="24"/>
          <w:szCs w:val="24"/>
        </w:rPr>
        <w:t>Ingwer und Knoblauch schälen. Ingwer feinreiben, Knoblauch durchpressen. Joghurt in eine große Schüssel geben, alle Gewürze (Chilipulver, Paprikapulver, Kreuzkümmel, Koriander, Pfeffer, Kurkuma und Muskat) und nach Belieben Lebensmittelfarbe dazugeben und gut vermischen. Hühnchenteile hineingeben und etwa 6 Stunden bei Zimmertemperatur oder über Nacht im Kühlschrank zugedeckt marinieren lassen.</w:t>
      </w:r>
    </w:p>
    <w:p w14:paraId="6F28BFFE" w14:textId="77777777" w:rsidR="00025D45" w:rsidRPr="0060030E" w:rsidRDefault="00025D45" w:rsidP="00B40E8C">
      <w:pPr>
        <w:pStyle w:val="ListParagraph"/>
        <w:numPr>
          <w:ilvl w:val="0"/>
          <w:numId w:val="1477"/>
        </w:numPr>
        <w:spacing w:after="120"/>
        <w:ind w:left="714" w:hanging="357"/>
        <w:contextualSpacing w:val="0"/>
        <w:jc w:val="both"/>
        <w:rPr>
          <w:sz w:val="24"/>
          <w:szCs w:val="24"/>
        </w:rPr>
      </w:pPr>
      <w:r w:rsidRPr="0060030E">
        <w:rPr>
          <w:sz w:val="24"/>
          <w:szCs w:val="24"/>
        </w:rPr>
        <w:t>Den Backofen auf 180°C vorheizen. Ein Backblech mit Alufolie belegen. Hühnchenteile darauflegen.</w:t>
      </w:r>
    </w:p>
    <w:p w14:paraId="095A5FD9" w14:textId="77777777" w:rsidR="00025D45" w:rsidRPr="0060030E" w:rsidRDefault="00025D45" w:rsidP="00B40E8C">
      <w:pPr>
        <w:pStyle w:val="ListParagraph"/>
        <w:numPr>
          <w:ilvl w:val="0"/>
          <w:numId w:val="1477"/>
        </w:numPr>
        <w:spacing w:after="120"/>
        <w:ind w:left="714" w:hanging="357"/>
        <w:contextualSpacing w:val="0"/>
        <w:jc w:val="both"/>
        <w:rPr>
          <w:sz w:val="24"/>
          <w:szCs w:val="24"/>
        </w:rPr>
      </w:pPr>
      <w:r w:rsidRPr="0060030E">
        <w:rPr>
          <w:sz w:val="24"/>
          <w:szCs w:val="24"/>
        </w:rPr>
        <w:t xml:space="preserve">Hühnchenteile im Backofen (Mitte) in etwa 35-40 Minuten garen. Zwischendurch öfters mit Marinade bestreichen. Nach etwa 30 Minuten ein Stück vom Fleisch anschneiden und prüfen, ob es durchgegart ist. </w:t>
      </w:r>
    </w:p>
    <w:p w14:paraId="6B1BC2F3" w14:textId="77777777" w:rsidR="00025D45" w:rsidRDefault="00025D45" w:rsidP="00025D45">
      <w:pPr>
        <w:rPr>
          <w:sz w:val="24"/>
          <w:szCs w:val="24"/>
        </w:rPr>
      </w:pPr>
      <w:r>
        <w:rPr>
          <w:sz w:val="24"/>
          <w:szCs w:val="24"/>
        </w:rPr>
        <w:t>Tipp:</w:t>
      </w:r>
      <w:r>
        <w:rPr>
          <w:sz w:val="24"/>
          <w:szCs w:val="24"/>
        </w:rPr>
        <w:tab/>
        <w:t>Die rote Lebensmittelfarbe gehört traditionell dazu, muss man aber nicht machen.</w:t>
      </w:r>
    </w:p>
    <w:p w14:paraId="726FAB30" w14:textId="390EEE49" w:rsidR="00A139C9" w:rsidRDefault="00A139C9" w:rsidP="00A139C9">
      <w:pPr>
        <w:pStyle w:val="Heading2"/>
        <w:spacing w:after="240"/>
      </w:pPr>
      <w:r>
        <w:lastRenderedPageBreak/>
        <w:t>Frittiertes Hähnchen – You Lin Zi Ji</w:t>
      </w:r>
      <w:r>
        <w:rPr>
          <w:rStyle w:val="FootnoteReference"/>
        </w:rPr>
        <w:footnoteReference w:id="464"/>
      </w:r>
      <w:r>
        <w:t xml:space="preserve"> </w:t>
      </w:r>
    </w:p>
    <w:p w14:paraId="41073BA9" w14:textId="77777777" w:rsidR="00A139C9" w:rsidRDefault="00A139C9" w:rsidP="00A139C9">
      <w:pPr>
        <w:rPr>
          <w:sz w:val="24"/>
          <w:szCs w:val="24"/>
        </w:rPr>
      </w:pPr>
      <w:r w:rsidRPr="004E47ED">
        <w:rPr>
          <w:sz w:val="24"/>
          <w:szCs w:val="24"/>
          <w:u w:val="single"/>
        </w:rPr>
        <w:t>Zutaten</w:t>
      </w:r>
      <w:r>
        <w:rPr>
          <w:sz w:val="24"/>
          <w:szCs w:val="24"/>
        </w:rPr>
        <w:t xml:space="preserve"> (für 4 Portionen)</w:t>
      </w:r>
    </w:p>
    <w:p w14:paraId="4D889989" w14:textId="77777777" w:rsidR="00A139C9" w:rsidRDefault="00A139C9" w:rsidP="00A139C9">
      <w:pPr>
        <w:rPr>
          <w:sz w:val="24"/>
          <w:szCs w:val="24"/>
        </w:rPr>
      </w:pPr>
      <w:r>
        <w:rPr>
          <w:sz w:val="24"/>
          <w:szCs w:val="24"/>
        </w:rPr>
        <w:t>1 Hähnchen (etwa 1,5 kg)</w:t>
      </w:r>
    </w:p>
    <w:p w14:paraId="0C770021" w14:textId="77777777" w:rsidR="00A139C9" w:rsidRDefault="00A139C9" w:rsidP="00A139C9">
      <w:pPr>
        <w:rPr>
          <w:sz w:val="24"/>
          <w:szCs w:val="24"/>
        </w:rPr>
      </w:pPr>
      <w:r>
        <w:rPr>
          <w:sz w:val="24"/>
          <w:szCs w:val="24"/>
        </w:rPr>
        <w:t>30 g Lauch</w:t>
      </w:r>
    </w:p>
    <w:p w14:paraId="4C4C9FEB" w14:textId="77777777" w:rsidR="00A139C9" w:rsidRDefault="00A139C9" w:rsidP="00A139C9">
      <w:pPr>
        <w:rPr>
          <w:sz w:val="24"/>
          <w:szCs w:val="24"/>
        </w:rPr>
      </w:pPr>
      <w:r>
        <w:rPr>
          <w:sz w:val="24"/>
          <w:szCs w:val="24"/>
        </w:rPr>
        <w:t>20 g Ingwer</w:t>
      </w:r>
    </w:p>
    <w:p w14:paraId="329FE179" w14:textId="77777777" w:rsidR="00A139C9" w:rsidRDefault="00A139C9" w:rsidP="00A139C9">
      <w:pPr>
        <w:rPr>
          <w:sz w:val="24"/>
          <w:szCs w:val="24"/>
        </w:rPr>
      </w:pPr>
      <w:r>
        <w:rPr>
          <w:sz w:val="24"/>
          <w:szCs w:val="24"/>
        </w:rPr>
        <w:t>20 Sezchuan-Pfefferkörner</w:t>
      </w:r>
    </w:p>
    <w:p w14:paraId="3A99B666" w14:textId="77777777" w:rsidR="00A139C9" w:rsidRDefault="00A139C9" w:rsidP="00A139C9">
      <w:pPr>
        <w:rPr>
          <w:sz w:val="24"/>
          <w:szCs w:val="24"/>
        </w:rPr>
      </w:pPr>
      <w:r>
        <w:rPr>
          <w:sz w:val="24"/>
          <w:szCs w:val="24"/>
        </w:rPr>
        <w:t>1 EL Sojasauce</w:t>
      </w:r>
    </w:p>
    <w:p w14:paraId="35F73FEC" w14:textId="77777777" w:rsidR="00A139C9" w:rsidRDefault="00A139C9" w:rsidP="00A139C9">
      <w:pPr>
        <w:rPr>
          <w:sz w:val="24"/>
          <w:szCs w:val="24"/>
        </w:rPr>
      </w:pPr>
      <w:r>
        <w:rPr>
          <w:sz w:val="24"/>
          <w:szCs w:val="24"/>
        </w:rPr>
        <w:t>1 EL Reiswein</w:t>
      </w:r>
    </w:p>
    <w:p w14:paraId="695C048B" w14:textId="77777777" w:rsidR="00A139C9" w:rsidRDefault="00A139C9" w:rsidP="00A139C9">
      <w:pPr>
        <w:rPr>
          <w:sz w:val="24"/>
          <w:szCs w:val="24"/>
        </w:rPr>
      </w:pPr>
      <w:r>
        <w:rPr>
          <w:sz w:val="24"/>
          <w:szCs w:val="24"/>
        </w:rPr>
        <w:t>1 TL Zucker</w:t>
      </w:r>
    </w:p>
    <w:p w14:paraId="0A273119" w14:textId="77777777" w:rsidR="00A139C9" w:rsidRDefault="00A139C9" w:rsidP="00A139C9">
      <w:pPr>
        <w:rPr>
          <w:sz w:val="24"/>
          <w:szCs w:val="24"/>
        </w:rPr>
      </w:pPr>
      <w:r>
        <w:rPr>
          <w:sz w:val="24"/>
          <w:szCs w:val="24"/>
        </w:rPr>
        <w:t>Salz, Pfeffer</w:t>
      </w:r>
    </w:p>
    <w:p w14:paraId="1C935570" w14:textId="77777777" w:rsidR="00A139C9" w:rsidRDefault="00A139C9" w:rsidP="00A139C9">
      <w:pPr>
        <w:rPr>
          <w:sz w:val="24"/>
          <w:szCs w:val="24"/>
        </w:rPr>
      </w:pPr>
      <w:r>
        <w:rPr>
          <w:sz w:val="24"/>
          <w:szCs w:val="24"/>
        </w:rPr>
        <w:t>500 g Pflanzenöl</w:t>
      </w:r>
    </w:p>
    <w:p w14:paraId="5B417CDB" w14:textId="77777777" w:rsidR="00A139C9" w:rsidRDefault="00A139C9" w:rsidP="00A139C9">
      <w:pPr>
        <w:rPr>
          <w:sz w:val="24"/>
          <w:szCs w:val="24"/>
        </w:rPr>
      </w:pPr>
      <w:r>
        <w:rPr>
          <w:sz w:val="24"/>
          <w:szCs w:val="24"/>
        </w:rPr>
        <w:t>300 g Blattsalat</w:t>
      </w:r>
    </w:p>
    <w:p w14:paraId="7A5FCF39" w14:textId="77777777" w:rsidR="00A139C9" w:rsidRDefault="00A139C9" w:rsidP="00A139C9">
      <w:pPr>
        <w:rPr>
          <w:sz w:val="24"/>
          <w:szCs w:val="24"/>
        </w:rPr>
      </w:pPr>
    </w:p>
    <w:p w14:paraId="489DAC9A" w14:textId="77777777" w:rsidR="00A139C9" w:rsidRDefault="00A139C9" w:rsidP="00A139C9">
      <w:pPr>
        <w:rPr>
          <w:sz w:val="24"/>
          <w:szCs w:val="24"/>
        </w:rPr>
      </w:pPr>
      <w:r>
        <w:rPr>
          <w:sz w:val="24"/>
          <w:szCs w:val="24"/>
        </w:rPr>
        <w:t>Zubereitungszeit: 1 Stunde</w:t>
      </w:r>
    </w:p>
    <w:p w14:paraId="63F36330" w14:textId="77777777" w:rsidR="00A139C9" w:rsidRPr="00B654DB" w:rsidRDefault="00A139C9" w:rsidP="00B40E8C">
      <w:pPr>
        <w:pStyle w:val="ListParagraph"/>
        <w:numPr>
          <w:ilvl w:val="0"/>
          <w:numId w:val="599"/>
        </w:numPr>
        <w:spacing w:after="120"/>
        <w:ind w:left="714" w:hanging="357"/>
        <w:contextualSpacing w:val="0"/>
        <w:jc w:val="both"/>
        <w:rPr>
          <w:sz w:val="24"/>
          <w:szCs w:val="24"/>
        </w:rPr>
      </w:pPr>
      <w:r w:rsidRPr="00B654DB">
        <w:rPr>
          <w:sz w:val="24"/>
          <w:szCs w:val="24"/>
        </w:rPr>
        <w:t>Das Hähnchen kalt waschen und trockentupfen. Die Schenkel mit einer Schnur zusammenbinden, sodass man das Hähnchen an</w:t>
      </w:r>
      <w:r>
        <w:rPr>
          <w:sz w:val="24"/>
          <w:szCs w:val="24"/>
        </w:rPr>
        <w:t xml:space="preserve"> </w:t>
      </w:r>
      <w:r w:rsidRPr="00B654DB">
        <w:rPr>
          <w:sz w:val="24"/>
          <w:szCs w:val="24"/>
        </w:rPr>
        <w:t>der Schnur über das Fett halten kann. Lauch und Ingwer putzen und fein hacken. Pfefferkörner im Mörser zerstoßen.</w:t>
      </w:r>
    </w:p>
    <w:p w14:paraId="0B312113" w14:textId="77777777" w:rsidR="00A139C9" w:rsidRPr="00B654DB" w:rsidRDefault="00A139C9" w:rsidP="00B40E8C">
      <w:pPr>
        <w:pStyle w:val="ListParagraph"/>
        <w:numPr>
          <w:ilvl w:val="0"/>
          <w:numId w:val="599"/>
        </w:numPr>
        <w:spacing w:after="120"/>
        <w:ind w:left="714" w:hanging="357"/>
        <w:contextualSpacing w:val="0"/>
        <w:jc w:val="both"/>
        <w:rPr>
          <w:sz w:val="24"/>
          <w:szCs w:val="24"/>
        </w:rPr>
      </w:pPr>
      <w:r w:rsidRPr="00B654DB">
        <w:rPr>
          <w:sz w:val="24"/>
          <w:szCs w:val="24"/>
        </w:rPr>
        <w:t>1 EL Sojasauce, 1 EL Reiswein, 1 TL Zucker, Salz und Pfeffer mit Lauch, Ingwer und den Pfefferkörnern verrühren. Das Hähnchen damit einreiben und etwa 15 Minuten marinieren.</w:t>
      </w:r>
    </w:p>
    <w:p w14:paraId="76CE9A4F" w14:textId="77777777" w:rsidR="00A139C9" w:rsidRPr="00B654DB" w:rsidRDefault="00A139C9" w:rsidP="00B40E8C">
      <w:pPr>
        <w:pStyle w:val="ListParagraph"/>
        <w:numPr>
          <w:ilvl w:val="0"/>
          <w:numId w:val="599"/>
        </w:numPr>
        <w:spacing w:after="120"/>
        <w:ind w:left="714" w:hanging="357"/>
        <w:contextualSpacing w:val="0"/>
        <w:jc w:val="both"/>
        <w:rPr>
          <w:sz w:val="24"/>
          <w:szCs w:val="24"/>
        </w:rPr>
      </w:pPr>
      <w:r w:rsidRPr="00B654DB">
        <w:rPr>
          <w:sz w:val="24"/>
          <w:szCs w:val="24"/>
        </w:rPr>
        <w:t>Das Öl in einem Wok oder einem Topf erhitzen. Kochlöffeltest. Das Hähnchen an der Schnur festhalten und über das Fett halten. Mit einer Schöpfkelle heißes Fett über das Hähnchen gießen, bis die Haut bräunlich wird. Das dauert etwa 10 Minuten. Das Hähnchen dann ganz ins Fett geben, von jeder Seite etwa 8 Minuten frittieren. Dabei zweimal wenden.</w:t>
      </w:r>
    </w:p>
    <w:p w14:paraId="6F02C2AE" w14:textId="77777777" w:rsidR="00A139C9" w:rsidRDefault="00A139C9" w:rsidP="00B40E8C">
      <w:pPr>
        <w:pStyle w:val="ListParagraph"/>
        <w:numPr>
          <w:ilvl w:val="0"/>
          <w:numId w:val="599"/>
        </w:numPr>
        <w:spacing w:after="120"/>
        <w:ind w:left="714" w:hanging="357"/>
        <w:contextualSpacing w:val="0"/>
        <w:jc w:val="both"/>
        <w:rPr>
          <w:sz w:val="24"/>
          <w:szCs w:val="24"/>
        </w:rPr>
      </w:pPr>
      <w:r w:rsidRPr="00B654DB">
        <w:rPr>
          <w:sz w:val="24"/>
          <w:szCs w:val="24"/>
        </w:rPr>
        <w:t>Inzwischen Salat waschen, trockenschleudern und auf eine Platte legen. Hähnchen von den Knochen befreien und in etwa 3 cm lange und 2 cm breite Stücke schneiden. Auf dem Salat anrichten.</w:t>
      </w:r>
    </w:p>
    <w:p w14:paraId="57F38253" w14:textId="77777777" w:rsidR="00A139C9" w:rsidRDefault="00A139C9" w:rsidP="00A139C9">
      <w:pPr>
        <w:rPr>
          <w:sz w:val="24"/>
          <w:szCs w:val="24"/>
        </w:rPr>
      </w:pPr>
      <w:r>
        <w:rPr>
          <w:sz w:val="24"/>
          <w:szCs w:val="24"/>
        </w:rPr>
        <w:br w:type="page"/>
      </w:r>
    </w:p>
    <w:p w14:paraId="33DB8065" w14:textId="77777777" w:rsidR="00A139C9" w:rsidRDefault="00A139C9" w:rsidP="00A139C9">
      <w:pPr>
        <w:pStyle w:val="Heading2"/>
        <w:spacing w:after="240"/>
      </w:pPr>
      <w:r>
        <w:lastRenderedPageBreak/>
        <w:t>Huhn mit Romanesco – Gui Fei Ji</w:t>
      </w:r>
      <w:r>
        <w:rPr>
          <w:rStyle w:val="FootnoteReference"/>
        </w:rPr>
        <w:footnoteReference w:id="465"/>
      </w:r>
      <w:r>
        <w:t xml:space="preserve"> </w:t>
      </w:r>
    </w:p>
    <w:p w14:paraId="06D97F28" w14:textId="77777777" w:rsidR="00A139C9" w:rsidRDefault="00A139C9" w:rsidP="00A139C9">
      <w:pPr>
        <w:jc w:val="both"/>
        <w:rPr>
          <w:sz w:val="24"/>
          <w:szCs w:val="24"/>
        </w:rPr>
      </w:pPr>
      <w:r w:rsidRPr="004E47ED">
        <w:rPr>
          <w:sz w:val="24"/>
          <w:szCs w:val="24"/>
          <w:u w:val="single"/>
        </w:rPr>
        <w:t>Zutaten</w:t>
      </w:r>
      <w:r>
        <w:rPr>
          <w:sz w:val="24"/>
          <w:szCs w:val="24"/>
        </w:rPr>
        <w:t xml:space="preserve"> (für 4 Portionen)</w:t>
      </w:r>
    </w:p>
    <w:p w14:paraId="60EFDA8D" w14:textId="77777777" w:rsidR="00A139C9" w:rsidRDefault="00A139C9" w:rsidP="00A139C9">
      <w:pPr>
        <w:jc w:val="both"/>
        <w:rPr>
          <w:sz w:val="24"/>
          <w:szCs w:val="24"/>
        </w:rPr>
      </w:pPr>
      <w:r>
        <w:rPr>
          <w:sz w:val="24"/>
          <w:szCs w:val="24"/>
        </w:rPr>
        <w:t>1 Hähnchen (etwa 1 kg)</w:t>
      </w:r>
    </w:p>
    <w:p w14:paraId="6CA035D3" w14:textId="77777777" w:rsidR="00A139C9" w:rsidRDefault="00A139C9" w:rsidP="00A139C9">
      <w:pPr>
        <w:jc w:val="both"/>
        <w:rPr>
          <w:sz w:val="24"/>
          <w:szCs w:val="24"/>
        </w:rPr>
      </w:pPr>
      <w:r>
        <w:rPr>
          <w:sz w:val="24"/>
          <w:szCs w:val="24"/>
        </w:rPr>
        <w:t>30 g Lauch</w:t>
      </w:r>
    </w:p>
    <w:p w14:paraId="593DE15A" w14:textId="77777777" w:rsidR="00A139C9" w:rsidRDefault="00A139C9" w:rsidP="00A139C9">
      <w:pPr>
        <w:jc w:val="both"/>
        <w:rPr>
          <w:sz w:val="24"/>
          <w:szCs w:val="24"/>
        </w:rPr>
      </w:pPr>
      <w:r>
        <w:rPr>
          <w:sz w:val="24"/>
          <w:szCs w:val="24"/>
        </w:rPr>
        <w:t>20 g Ingwer</w:t>
      </w:r>
    </w:p>
    <w:p w14:paraId="35FB23B8" w14:textId="77777777" w:rsidR="00A139C9" w:rsidRDefault="00A139C9" w:rsidP="00A139C9">
      <w:pPr>
        <w:jc w:val="both"/>
        <w:rPr>
          <w:sz w:val="24"/>
          <w:szCs w:val="24"/>
        </w:rPr>
      </w:pPr>
      <w:r>
        <w:rPr>
          <w:sz w:val="24"/>
          <w:szCs w:val="24"/>
        </w:rPr>
        <w:t>2 EL Sojasauce</w:t>
      </w:r>
    </w:p>
    <w:p w14:paraId="7E962481" w14:textId="77777777" w:rsidR="00A139C9" w:rsidRDefault="00A139C9" w:rsidP="00A139C9">
      <w:pPr>
        <w:jc w:val="both"/>
        <w:rPr>
          <w:sz w:val="24"/>
          <w:szCs w:val="24"/>
        </w:rPr>
      </w:pPr>
      <w:r>
        <w:rPr>
          <w:sz w:val="24"/>
          <w:szCs w:val="24"/>
        </w:rPr>
        <w:t>2 EL Reiswein</w:t>
      </w:r>
    </w:p>
    <w:p w14:paraId="610360D2" w14:textId="77777777" w:rsidR="00A139C9" w:rsidRDefault="00A139C9" w:rsidP="00A139C9">
      <w:pPr>
        <w:jc w:val="both"/>
        <w:rPr>
          <w:sz w:val="24"/>
          <w:szCs w:val="24"/>
        </w:rPr>
      </w:pPr>
      <w:r>
        <w:rPr>
          <w:sz w:val="24"/>
          <w:szCs w:val="24"/>
        </w:rPr>
        <w:t>2 – 3 EL Pflanzenöl</w:t>
      </w:r>
    </w:p>
    <w:p w14:paraId="59A65126" w14:textId="77777777" w:rsidR="00A139C9" w:rsidRDefault="00A139C9" w:rsidP="00A139C9">
      <w:pPr>
        <w:jc w:val="both"/>
        <w:rPr>
          <w:sz w:val="24"/>
          <w:szCs w:val="24"/>
        </w:rPr>
      </w:pPr>
      <w:r>
        <w:rPr>
          <w:sz w:val="24"/>
          <w:szCs w:val="24"/>
        </w:rPr>
        <w:t>1 l Hühnerbrühe</w:t>
      </w:r>
    </w:p>
    <w:p w14:paraId="5C83F81E" w14:textId="77777777" w:rsidR="00A139C9" w:rsidRDefault="00A139C9" w:rsidP="00A139C9">
      <w:pPr>
        <w:jc w:val="both"/>
        <w:rPr>
          <w:sz w:val="24"/>
          <w:szCs w:val="24"/>
        </w:rPr>
      </w:pPr>
      <w:r>
        <w:rPr>
          <w:sz w:val="24"/>
          <w:szCs w:val="24"/>
        </w:rPr>
        <w:t xml:space="preserve">300 g Romanesco </w:t>
      </w:r>
    </w:p>
    <w:p w14:paraId="4DD28485" w14:textId="77777777" w:rsidR="00A139C9" w:rsidRDefault="00A139C9" w:rsidP="00A139C9">
      <w:pPr>
        <w:jc w:val="both"/>
        <w:rPr>
          <w:sz w:val="24"/>
          <w:szCs w:val="24"/>
        </w:rPr>
      </w:pPr>
      <w:r>
        <w:rPr>
          <w:sz w:val="24"/>
          <w:szCs w:val="24"/>
        </w:rPr>
        <w:t xml:space="preserve">50 ml Rotwein (am besten chinesischen – was auch immer das sein mag </w:t>
      </w:r>
      <w:r w:rsidRPr="00B654DB">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Pr>
          <w:sz w:val="24"/>
          <w:szCs w:val="24"/>
        </w:rPr>
        <w:t>)</w:t>
      </w:r>
    </w:p>
    <w:p w14:paraId="2032B231" w14:textId="77777777" w:rsidR="00A139C9" w:rsidRDefault="00A139C9" w:rsidP="00A139C9">
      <w:pPr>
        <w:jc w:val="both"/>
        <w:rPr>
          <w:sz w:val="24"/>
          <w:szCs w:val="24"/>
        </w:rPr>
      </w:pPr>
      <w:r>
        <w:rPr>
          <w:sz w:val="24"/>
          <w:szCs w:val="24"/>
        </w:rPr>
        <w:t>1 TL Maisstärke, in 1 EL Wasser angerührt</w:t>
      </w:r>
    </w:p>
    <w:p w14:paraId="53EACD67" w14:textId="77777777" w:rsidR="00A139C9" w:rsidRDefault="00A139C9" w:rsidP="00A139C9">
      <w:pPr>
        <w:jc w:val="both"/>
        <w:rPr>
          <w:sz w:val="24"/>
          <w:szCs w:val="24"/>
        </w:rPr>
      </w:pPr>
    </w:p>
    <w:p w14:paraId="71D6CCD2" w14:textId="77777777" w:rsidR="00A139C9" w:rsidRDefault="00A139C9" w:rsidP="00A139C9">
      <w:pPr>
        <w:jc w:val="both"/>
        <w:rPr>
          <w:sz w:val="24"/>
          <w:szCs w:val="24"/>
        </w:rPr>
      </w:pPr>
      <w:r>
        <w:rPr>
          <w:sz w:val="24"/>
          <w:szCs w:val="24"/>
        </w:rPr>
        <w:t>Zubereitungszeit: 1 Stunde 20 Minuten</w:t>
      </w:r>
    </w:p>
    <w:p w14:paraId="587C7D6A" w14:textId="77777777" w:rsidR="00A139C9" w:rsidRPr="007B224B" w:rsidRDefault="00A139C9" w:rsidP="00B40E8C">
      <w:pPr>
        <w:pStyle w:val="ListParagraph"/>
        <w:numPr>
          <w:ilvl w:val="0"/>
          <w:numId w:val="600"/>
        </w:numPr>
        <w:spacing w:after="120"/>
        <w:ind w:left="714" w:hanging="357"/>
        <w:contextualSpacing w:val="0"/>
        <w:jc w:val="both"/>
        <w:rPr>
          <w:sz w:val="24"/>
          <w:szCs w:val="24"/>
        </w:rPr>
      </w:pPr>
      <w:r w:rsidRPr="007B224B">
        <w:rPr>
          <w:sz w:val="24"/>
          <w:szCs w:val="24"/>
        </w:rPr>
        <w:t>Das Hähnchen innen und außen kalt abspülen und trockentupfen. Dann mit ½ EL Sojasauce und ½ EL Reiswein einreiben und etwa 10 Minuten marinieren. Inzwischen Lauch und Ingwer putzen bzw. schälen und in Scheiben schneiden.</w:t>
      </w:r>
    </w:p>
    <w:p w14:paraId="3AE41F5A" w14:textId="77777777" w:rsidR="00A139C9" w:rsidRPr="004E47ED" w:rsidRDefault="00A139C9" w:rsidP="00B40E8C">
      <w:pPr>
        <w:pStyle w:val="ListParagraph"/>
        <w:numPr>
          <w:ilvl w:val="0"/>
          <w:numId w:val="600"/>
        </w:numPr>
        <w:spacing w:after="120"/>
        <w:ind w:left="714" w:hanging="357"/>
        <w:contextualSpacing w:val="0"/>
        <w:jc w:val="both"/>
        <w:rPr>
          <w:sz w:val="24"/>
          <w:szCs w:val="24"/>
        </w:rPr>
      </w:pPr>
      <w:r w:rsidRPr="004E47ED">
        <w:rPr>
          <w:sz w:val="24"/>
          <w:szCs w:val="24"/>
        </w:rPr>
        <w:t>Das Öl in einem Wok oder Topf heiß werden lassen. Das Huhn darin rundherum anbraten, bis es schön gebräunt ist. Das dauert etwa 10 Minuten. Die Hühnerbrühe angießen und zum Kochen bringen. Die Brühe abschäumen, dann 1 ½ EL Sojasauce, 1 ½ EL Reiswein, Salz, Pfeffer, Lauch und Ingwer dazugeben. Huhn bei schwacher Hitze zugedeckt etwa 40 Minuten schmoren.</w:t>
      </w:r>
    </w:p>
    <w:p w14:paraId="5C93A359" w14:textId="77777777" w:rsidR="00A139C9" w:rsidRPr="00EE4798" w:rsidRDefault="00A139C9" w:rsidP="00B40E8C">
      <w:pPr>
        <w:pStyle w:val="ListParagraph"/>
        <w:numPr>
          <w:ilvl w:val="0"/>
          <w:numId w:val="600"/>
        </w:numPr>
        <w:spacing w:after="120"/>
        <w:ind w:left="714" w:hanging="357"/>
        <w:contextualSpacing w:val="0"/>
        <w:jc w:val="both"/>
        <w:rPr>
          <w:sz w:val="24"/>
          <w:szCs w:val="24"/>
        </w:rPr>
      </w:pPr>
      <w:r w:rsidRPr="00EE4798">
        <w:rPr>
          <w:sz w:val="24"/>
          <w:szCs w:val="24"/>
        </w:rPr>
        <w:t>Inzwischen den Romanesco putzen, waschen und in Stücke schneiden.</w:t>
      </w:r>
      <w:r>
        <w:rPr>
          <w:sz w:val="24"/>
          <w:szCs w:val="24"/>
        </w:rPr>
        <w:t xml:space="preserve"> </w:t>
      </w:r>
      <w:r w:rsidRPr="00EE4798">
        <w:rPr>
          <w:sz w:val="24"/>
          <w:szCs w:val="24"/>
        </w:rPr>
        <w:t>Den Rotwein zum Huhn geben und das Huhn zugedeckt noch einmal 2 Minuten garen. Dann herausnehmen, das Fleisch von den Knochen lösen und in Stücke schneiden.</w:t>
      </w:r>
    </w:p>
    <w:p w14:paraId="26EE7D80" w14:textId="77777777" w:rsidR="00A139C9" w:rsidRPr="00EE4798" w:rsidRDefault="00A139C9" w:rsidP="00B40E8C">
      <w:pPr>
        <w:pStyle w:val="ListParagraph"/>
        <w:numPr>
          <w:ilvl w:val="0"/>
          <w:numId w:val="600"/>
        </w:numPr>
        <w:spacing w:after="120"/>
        <w:ind w:left="714" w:hanging="357"/>
        <w:contextualSpacing w:val="0"/>
        <w:jc w:val="both"/>
        <w:rPr>
          <w:sz w:val="24"/>
          <w:szCs w:val="24"/>
        </w:rPr>
      </w:pPr>
      <w:r w:rsidRPr="00EE4798">
        <w:rPr>
          <w:sz w:val="24"/>
          <w:szCs w:val="24"/>
        </w:rPr>
        <w:t>100 ml von der Garflüssigkeit abmessen und in einem Topf aufkochen. Angerührte Maisstärke untermischen und die Sauce damit binden. Hühnerstücke wieder untermischen.</w:t>
      </w:r>
      <w:r>
        <w:rPr>
          <w:sz w:val="24"/>
          <w:szCs w:val="24"/>
        </w:rPr>
        <w:t xml:space="preserve"> </w:t>
      </w:r>
      <w:r w:rsidRPr="00EE4798">
        <w:rPr>
          <w:sz w:val="24"/>
          <w:szCs w:val="24"/>
        </w:rPr>
        <w:t>Gleichzeitig den Romanesco in sprudelnd kochendem Wasser 2 Minuten blanchieren. Mit den Hühnerstücken auf einem Teller anrichten.</w:t>
      </w:r>
    </w:p>
    <w:p w14:paraId="26516E1E" w14:textId="77777777" w:rsidR="00A139C9" w:rsidRDefault="00A139C9" w:rsidP="00A139C9">
      <w:pPr>
        <w:ind w:left="708" w:hanging="708"/>
        <w:jc w:val="both"/>
        <w:rPr>
          <w:sz w:val="24"/>
          <w:szCs w:val="24"/>
        </w:rPr>
      </w:pPr>
      <w:r>
        <w:rPr>
          <w:sz w:val="24"/>
          <w:szCs w:val="24"/>
        </w:rPr>
        <w:t>Info:</w:t>
      </w:r>
      <w:r>
        <w:rPr>
          <w:sz w:val="24"/>
          <w:szCs w:val="24"/>
        </w:rPr>
        <w:tab/>
        <w:t>Wenn man den Wein zum Huhn gibt, sollte es anschließend gut verschlossen garen, damit das Aroma erhalten bleibt. Ein bekanntes Gericht, das seinen Namen von der Nebenfrau des Kaisers Gui Fei entliehen hat. Sie war nach dem Essen beschwipst, weil es mit viel Wein zubereitet war.</w:t>
      </w:r>
    </w:p>
    <w:p w14:paraId="1CFA4DD7" w14:textId="77777777" w:rsidR="00A139C9" w:rsidRDefault="00A139C9" w:rsidP="00A139C9">
      <w:pPr>
        <w:pStyle w:val="Heading2"/>
        <w:spacing w:after="240"/>
      </w:pPr>
      <w:r>
        <w:lastRenderedPageBreak/>
        <w:t>Gebratenes Hähnchenfleisch mit Chili – Gong Bao Ji Ding</w:t>
      </w:r>
      <w:r>
        <w:rPr>
          <w:rStyle w:val="FootnoteReference"/>
        </w:rPr>
        <w:footnoteReference w:id="466"/>
      </w:r>
      <w:r>
        <w:t xml:space="preserve"> </w:t>
      </w:r>
    </w:p>
    <w:p w14:paraId="4988FBE2" w14:textId="77777777" w:rsidR="00A139C9" w:rsidRDefault="00A139C9" w:rsidP="00A139C9">
      <w:pPr>
        <w:rPr>
          <w:sz w:val="24"/>
          <w:szCs w:val="24"/>
        </w:rPr>
      </w:pPr>
      <w:r w:rsidRPr="001333F1">
        <w:rPr>
          <w:sz w:val="24"/>
          <w:szCs w:val="24"/>
          <w:u w:val="single"/>
        </w:rPr>
        <w:t>Zutaten</w:t>
      </w:r>
      <w:r>
        <w:rPr>
          <w:sz w:val="24"/>
          <w:szCs w:val="24"/>
        </w:rPr>
        <w:t xml:space="preserve"> (für 2 – 3 Portionen)</w:t>
      </w:r>
    </w:p>
    <w:p w14:paraId="2733F195" w14:textId="77777777" w:rsidR="00A139C9" w:rsidRDefault="00A139C9" w:rsidP="00A139C9">
      <w:pPr>
        <w:rPr>
          <w:sz w:val="24"/>
          <w:szCs w:val="24"/>
        </w:rPr>
      </w:pPr>
      <w:r>
        <w:rPr>
          <w:sz w:val="24"/>
          <w:szCs w:val="24"/>
        </w:rPr>
        <w:t>250 g Hähnchenbrust ohne Haut und Knochen</w:t>
      </w:r>
    </w:p>
    <w:p w14:paraId="0EC7AADD" w14:textId="77777777" w:rsidR="00A139C9" w:rsidRDefault="00A139C9" w:rsidP="00A139C9">
      <w:pPr>
        <w:rPr>
          <w:sz w:val="24"/>
          <w:szCs w:val="24"/>
        </w:rPr>
      </w:pPr>
      <w:r>
        <w:rPr>
          <w:sz w:val="24"/>
          <w:szCs w:val="24"/>
        </w:rPr>
        <w:t>30 g frische Erdnüsse</w:t>
      </w:r>
    </w:p>
    <w:p w14:paraId="1CF28993" w14:textId="77777777" w:rsidR="00A139C9" w:rsidRDefault="00A139C9" w:rsidP="00A139C9">
      <w:pPr>
        <w:rPr>
          <w:sz w:val="24"/>
          <w:szCs w:val="24"/>
        </w:rPr>
      </w:pPr>
      <w:r>
        <w:rPr>
          <w:sz w:val="24"/>
          <w:szCs w:val="24"/>
        </w:rPr>
        <w:t>3 EL Reiswein</w:t>
      </w:r>
    </w:p>
    <w:p w14:paraId="1F94831A" w14:textId="77777777" w:rsidR="00A139C9" w:rsidRDefault="00A139C9" w:rsidP="00A139C9">
      <w:pPr>
        <w:rPr>
          <w:sz w:val="24"/>
          <w:szCs w:val="24"/>
        </w:rPr>
      </w:pPr>
      <w:r>
        <w:rPr>
          <w:sz w:val="24"/>
          <w:szCs w:val="24"/>
        </w:rPr>
        <w:t>4 TL Maisstärke, in 4 TL Wasser angerührt</w:t>
      </w:r>
    </w:p>
    <w:p w14:paraId="1F7646DA" w14:textId="77777777" w:rsidR="00A139C9" w:rsidRDefault="00A139C9" w:rsidP="00A139C9">
      <w:pPr>
        <w:rPr>
          <w:sz w:val="24"/>
          <w:szCs w:val="24"/>
        </w:rPr>
      </w:pPr>
      <w:r>
        <w:rPr>
          <w:sz w:val="24"/>
          <w:szCs w:val="24"/>
        </w:rPr>
        <w:t>20 g Lauch</w:t>
      </w:r>
    </w:p>
    <w:p w14:paraId="1788DAD6" w14:textId="77777777" w:rsidR="00A139C9" w:rsidRDefault="00A139C9" w:rsidP="00A139C9">
      <w:pPr>
        <w:rPr>
          <w:sz w:val="24"/>
          <w:szCs w:val="24"/>
        </w:rPr>
      </w:pPr>
      <w:r>
        <w:rPr>
          <w:sz w:val="24"/>
          <w:szCs w:val="24"/>
        </w:rPr>
        <w:t>20 g Ingwer</w:t>
      </w:r>
    </w:p>
    <w:p w14:paraId="783FFBB6" w14:textId="77777777" w:rsidR="00A139C9" w:rsidRDefault="00A139C9" w:rsidP="00A139C9">
      <w:pPr>
        <w:rPr>
          <w:sz w:val="24"/>
          <w:szCs w:val="24"/>
        </w:rPr>
      </w:pPr>
      <w:r>
        <w:rPr>
          <w:sz w:val="24"/>
          <w:szCs w:val="24"/>
        </w:rPr>
        <w:t>4 Knoblauchzehen</w:t>
      </w:r>
    </w:p>
    <w:p w14:paraId="49A86941" w14:textId="77777777" w:rsidR="00A139C9" w:rsidRDefault="00A139C9" w:rsidP="00A139C9">
      <w:pPr>
        <w:rPr>
          <w:sz w:val="24"/>
          <w:szCs w:val="24"/>
        </w:rPr>
      </w:pPr>
      <w:r>
        <w:rPr>
          <w:sz w:val="24"/>
          <w:szCs w:val="24"/>
        </w:rPr>
        <w:t>10 g getrocknete Chilischoten</w:t>
      </w:r>
    </w:p>
    <w:p w14:paraId="5CDAD16E" w14:textId="77777777" w:rsidR="00A139C9" w:rsidRDefault="00A139C9" w:rsidP="00A139C9">
      <w:pPr>
        <w:rPr>
          <w:sz w:val="24"/>
          <w:szCs w:val="24"/>
        </w:rPr>
      </w:pPr>
      <w:r>
        <w:rPr>
          <w:sz w:val="24"/>
          <w:szCs w:val="24"/>
        </w:rPr>
        <w:t>1 EL Zucker</w:t>
      </w:r>
    </w:p>
    <w:p w14:paraId="51A15B9A" w14:textId="77777777" w:rsidR="00A139C9" w:rsidRDefault="00A139C9" w:rsidP="00A139C9">
      <w:pPr>
        <w:rPr>
          <w:sz w:val="24"/>
          <w:szCs w:val="24"/>
        </w:rPr>
      </w:pPr>
      <w:r>
        <w:rPr>
          <w:sz w:val="24"/>
          <w:szCs w:val="24"/>
        </w:rPr>
        <w:t>1 EL schwarzer Reisessig</w:t>
      </w:r>
    </w:p>
    <w:p w14:paraId="3643F957" w14:textId="77777777" w:rsidR="00A139C9" w:rsidRDefault="00A139C9" w:rsidP="00A139C9">
      <w:pPr>
        <w:rPr>
          <w:sz w:val="24"/>
          <w:szCs w:val="24"/>
        </w:rPr>
      </w:pPr>
      <w:r>
        <w:rPr>
          <w:sz w:val="24"/>
          <w:szCs w:val="24"/>
        </w:rPr>
        <w:t>3 EL Sojasauce</w:t>
      </w:r>
    </w:p>
    <w:p w14:paraId="68C142A3" w14:textId="77777777" w:rsidR="00A139C9" w:rsidRDefault="00A139C9" w:rsidP="00A139C9">
      <w:pPr>
        <w:rPr>
          <w:sz w:val="24"/>
          <w:szCs w:val="24"/>
        </w:rPr>
      </w:pPr>
      <w:r>
        <w:rPr>
          <w:sz w:val="24"/>
          <w:szCs w:val="24"/>
        </w:rPr>
        <w:t>100 g Pflanzenöl</w:t>
      </w:r>
    </w:p>
    <w:p w14:paraId="592664B8" w14:textId="77777777" w:rsidR="00A139C9" w:rsidRDefault="00A139C9" w:rsidP="00A139C9">
      <w:pPr>
        <w:rPr>
          <w:sz w:val="24"/>
          <w:szCs w:val="24"/>
        </w:rPr>
      </w:pPr>
      <w:r>
        <w:rPr>
          <w:sz w:val="24"/>
          <w:szCs w:val="24"/>
        </w:rPr>
        <w:t>20 Sezchuan-Pfefferkörner</w:t>
      </w:r>
    </w:p>
    <w:p w14:paraId="30F2CA33" w14:textId="77777777" w:rsidR="00A139C9" w:rsidRDefault="00A139C9" w:rsidP="00A139C9">
      <w:pPr>
        <w:rPr>
          <w:sz w:val="24"/>
          <w:szCs w:val="24"/>
        </w:rPr>
      </w:pPr>
    </w:p>
    <w:p w14:paraId="6D43DAD2" w14:textId="77777777" w:rsidR="00A139C9" w:rsidRDefault="00A139C9" w:rsidP="00A139C9">
      <w:pPr>
        <w:rPr>
          <w:sz w:val="24"/>
          <w:szCs w:val="24"/>
        </w:rPr>
      </w:pPr>
      <w:r>
        <w:rPr>
          <w:sz w:val="24"/>
          <w:szCs w:val="24"/>
        </w:rPr>
        <w:t>Zubereitungszeit: 30 Minuten</w:t>
      </w:r>
    </w:p>
    <w:p w14:paraId="5F2E9164" w14:textId="77777777" w:rsidR="00A139C9" w:rsidRPr="002B5C3D" w:rsidRDefault="00A139C9" w:rsidP="00B40E8C">
      <w:pPr>
        <w:pStyle w:val="ListParagraph"/>
        <w:numPr>
          <w:ilvl w:val="0"/>
          <w:numId w:val="601"/>
        </w:numPr>
        <w:spacing w:after="120"/>
        <w:ind w:left="714" w:hanging="357"/>
        <w:contextualSpacing w:val="0"/>
        <w:jc w:val="both"/>
        <w:rPr>
          <w:sz w:val="24"/>
          <w:szCs w:val="24"/>
        </w:rPr>
      </w:pPr>
      <w:r w:rsidRPr="002B5C3D">
        <w:rPr>
          <w:sz w:val="24"/>
          <w:szCs w:val="24"/>
        </w:rPr>
        <w:t>Die Hähnchenbrust auf einer Seite bis etwa zur Hälfte mit einem Scharfen Messer einschneiden. Das Fleisch dann in 1 cm große Würfel schneiden. Die Erdnüsse von den braunen Häutchen befreien.</w:t>
      </w:r>
      <w:r>
        <w:rPr>
          <w:sz w:val="24"/>
          <w:szCs w:val="24"/>
        </w:rPr>
        <w:t xml:space="preserve"> </w:t>
      </w:r>
      <w:r w:rsidRPr="002B5C3D">
        <w:rPr>
          <w:sz w:val="24"/>
          <w:szCs w:val="24"/>
        </w:rPr>
        <w:t>2 EL Reiswein mit Salz und der Hälfte der angerührten Speisestärke verrühren. Das Fleisch untermischen und zugedeckt beiseitestellen.</w:t>
      </w:r>
    </w:p>
    <w:p w14:paraId="188C80C6" w14:textId="77777777" w:rsidR="00A139C9" w:rsidRPr="000749A3" w:rsidRDefault="00A139C9" w:rsidP="00B40E8C">
      <w:pPr>
        <w:pStyle w:val="ListParagraph"/>
        <w:numPr>
          <w:ilvl w:val="0"/>
          <w:numId w:val="601"/>
        </w:numPr>
        <w:spacing w:after="120"/>
        <w:ind w:left="714" w:hanging="357"/>
        <w:contextualSpacing w:val="0"/>
        <w:jc w:val="both"/>
        <w:rPr>
          <w:sz w:val="24"/>
          <w:szCs w:val="24"/>
        </w:rPr>
      </w:pPr>
      <w:r w:rsidRPr="000749A3">
        <w:rPr>
          <w:sz w:val="24"/>
          <w:szCs w:val="24"/>
        </w:rPr>
        <w:t>Den Lauch putzen und waschen. Den Ingwer und den Knoblauch schälen. Lauch, Ingwer und Knoblauch in Scheiben schneiden. Chilischoten in 1, 5 cm lange Stücke schneiden. Zucker mit Essig, Sojasauce, 1 EL Reiswein, Salz und der übrigen angerührten Maisstärke verrühren.</w:t>
      </w:r>
    </w:p>
    <w:p w14:paraId="6134DE6E" w14:textId="77777777" w:rsidR="00A139C9" w:rsidRPr="001333F1" w:rsidRDefault="00A139C9" w:rsidP="00B40E8C">
      <w:pPr>
        <w:pStyle w:val="ListParagraph"/>
        <w:numPr>
          <w:ilvl w:val="0"/>
          <w:numId w:val="601"/>
        </w:numPr>
        <w:spacing w:after="120"/>
        <w:ind w:left="714" w:hanging="357"/>
        <w:contextualSpacing w:val="0"/>
        <w:jc w:val="both"/>
        <w:rPr>
          <w:sz w:val="24"/>
          <w:szCs w:val="24"/>
        </w:rPr>
      </w:pPr>
      <w:r w:rsidRPr="001333F1">
        <w:rPr>
          <w:sz w:val="24"/>
          <w:szCs w:val="24"/>
        </w:rPr>
        <w:t xml:space="preserve">Den Wok oder eine Pfanne erhitzen. Das Öl darin heiß werden lassen. Die Erdnüsse im Öl frittieren, bis sie dottergelb sind. Die Nüsse dann wieder herausnehmen. Das Öl bis auf einen dünnen Film abgießen. Chilischoten und die Pfefferkörner in dem verbliebenen Öl anbraten und ebenfalls wieder herausnehmen. </w:t>
      </w:r>
      <w:r w:rsidRPr="001333F1">
        <w:rPr>
          <w:sz w:val="24"/>
          <w:szCs w:val="24"/>
        </w:rPr>
        <w:br/>
        <w:t>Das Fleisch in den Wok geben und unter Rühren braten, bis es leicht gebräunt ist. Den Lauch, den Ingwer und den Knoblauch kurz mitbraten. Die angerührte Sauce hinzugießen und noch einmal aufkochen. Zum Schluss die Erdnüsse wieder untermischen. Das Gericht sofort servieren.</w:t>
      </w:r>
    </w:p>
    <w:p w14:paraId="44460C22" w14:textId="77777777" w:rsidR="00A139C9" w:rsidRDefault="00A139C9" w:rsidP="00A139C9">
      <w:pPr>
        <w:ind w:left="708" w:hanging="708"/>
        <w:jc w:val="both"/>
        <w:rPr>
          <w:sz w:val="24"/>
          <w:szCs w:val="24"/>
        </w:rPr>
      </w:pPr>
      <w:r>
        <w:rPr>
          <w:sz w:val="24"/>
          <w:szCs w:val="24"/>
        </w:rPr>
        <w:lastRenderedPageBreak/>
        <w:t>Tipp:</w:t>
      </w:r>
      <w:r>
        <w:rPr>
          <w:sz w:val="24"/>
          <w:szCs w:val="24"/>
        </w:rPr>
        <w:tab/>
        <w:t>Das Hähnchenfleisch wird besonders zart, wenn man es nach dem Kleinschneiden kurz in Eiweiß wendet. Chilischoten und Pfefferkörner werden nur kurz in Öl angebraten, damit sie ihr Aroma abgeben, dann mit einem Schaumlöffel wieder herausfischen.</w:t>
      </w:r>
    </w:p>
    <w:p w14:paraId="4E4C5CF3" w14:textId="77777777" w:rsidR="00A139C9" w:rsidRDefault="00A139C9" w:rsidP="00A139C9">
      <w:pPr>
        <w:jc w:val="both"/>
        <w:rPr>
          <w:sz w:val="24"/>
          <w:szCs w:val="24"/>
        </w:rPr>
      </w:pPr>
    </w:p>
    <w:p w14:paraId="6296C5FE" w14:textId="77777777" w:rsidR="00A139C9" w:rsidRDefault="00A139C9" w:rsidP="00A139C9">
      <w:pPr>
        <w:ind w:left="708" w:hanging="708"/>
        <w:jc w:val="both"/>
        <w:rPr>
          <w:sz w:val="24"/>
          <w:szCs w:val="24"/>
        </w:rPr>
      </w:pPr>
      <w:r>
        <w:rPr>
          <w:sz w:val="24"/>
          <w:szCs w:val="24"/>
        </w:rPr>
        <w:t>Info:</w:t>
      </w:r>
      <w:r>
        <w:rPr>
          <w:sz w:val="24"/>
          <w:szCs w:val="24"/>
        </w:rPr>
        <w:tab/>
        <w:t xml:space="preserve">Im feudalen China schätzte man die magischen Kräfte von Hahn und Huhn. Allein durch das Abbild sollten Dämonen vertrieben werden. Im Norden, außer in der Provinz Sezchuan, gab es einen ausgeprägten Hühnerkult. Hier durfte man kein Hühnerfleisch essen. Hahn und Huhn wurden wie Haustiere gezüchtet und gehalten. In Südchina befragte man einst mit Hühnereiern oder Hühnerknöchelchen das Orakel. Bei ländlichen Hochzeiten wird in einigen Regionen heute noch um das Brautpaar ein magischer Kreis aus Hühnerblut gezogen. </w:t>
      </w:r>
    </w:p>
    <w:p w14:paraId="4D369ACF" w14:textId="77777777" w:rsidR="00A139C9" w:rsidRDefault="00A139C9" w:rsidP="00A139C9">
      <w:pPr>
        <w:rPr>
          <w:sz w:val="24"/>
          <w:szCs w:val="24"/>
        </w:rPr>
      </w:pPr>
      <w:r>
        <w:rPr>
          <w:sz w:val="24"/>
          <w:szCs w:val="24"/>
        </w:rPr>
        <w:br w:type="page"/>
      </w:r>
    </w:p>
    <w:p w14:paraId="77F42E66" w14:textId="77777777" w:rsidR="000E2C61" w:rsidRDefault="000E2C61" w:rsidP="000E2C61">
      <w:pPr>
        <w:pStyle w:val="Heading2"/>
        <w:spacing w:after="240"/>
      </w:pPr>
      <w:r>
        <w:lastRenderedPageBreak/>
        <w:t>Chrysanthemen-Huhn – Ju Hua Ji</w:t>
      </w:r>
      <w:r>
        <w:rPr>
          <w:rStyle w:val="FootnoteReference"/>
        </w:rPr>
        <w:footnoteReference w:id="467"/>
      </w:r>
      <w:r>
        <w:t xml:space="preserve"> </w:t>
      </w:r>
    </w:p>
    <w:p w14:paraId="6DA4FB35" w14:textId="77777777" w:rsidR="000E2C61" w:rsidRDefault="000E2C61" w:rsidP="000E2C61">
      <w:pPr>
        <w:ind w:left="708" w:hanging="708"/>
        <w:rPr>
          <w:sz w:val="24"/>
          <w:szCs w:val="24"/>
        </w:rPr>
      </w:pPr>
      <w:r w:rsidRPr="001F3945">
        <w:rPr>
          <w:sz w:val="24"/>
          <w:szCs w:val="24"/>
          <w:u w:val="single"/>
        </w:rPr>
        <w:t>Zutaten</w:t>
      </w:r>
      <w:r>
        <w:rPr>
          <w:sz w:val="24"/>
          <w:szCs w:val="24"/>
        </w:rPr>
        <w:t xml:space="preserve"> (für 3 – 4 Portionen):</w:t>
      </w:r>
    </w:p>
    <w:p w14:paraId="6D461FB4" w14:textId="77777777" w:rsidR="000E2C61" w:rsidRDefault="000E2C61" w:rsidP="000E2C61">
      <w:pPr>
        <w:ind w:left="708" w:hanging="708"/>
        <w:rPr>
          <w:sz w:val="24"/>
          <w:szCs w:val="24"/>
        </w:rPr>
      </w:pPr>
      <w:r>
        <w:rPr>
          <w:sz w:val="24"/>
          <w:szCs w:val="24"/>
        </w:rPr>
        <w:t>300 g Hühnerbrust ohne Haut und Knochen</w:t>
      </w:r>
    </w:p>
    <w:p w14:paraId="363B3B8B" w14:textId="77777777" w:rsidR="000E2C61" w:rsidRDefault="000E2C61" w:rsidP="000E2C61">
      <w:pPr>
        <w:ind w:left="708" w:hanging="708"/>
        <w:rPr>
          <w:sz w:val="24"/>
          <w:szCs w:val="24"/>
        </w:rPr>
      </w:pPr>
      <w:r>
        <w:rPr>
          <w:sz w:val="24"/>
          <w:szCs w:val="24"/>
        </w:rPr>
        <w:t>Salz</w:t>
      </w:r>
    </w:p>
    <w:p w14:paraId="196826C7" w14:textId="77777777" w:rsidR="000E2C61" w:rsidRDefault="000E2C61" w:rsidP="000E2C61">
      <w:pPr>
        <w:ind w:left="708" w:hanging="708"/>
        <w:rPr>
          <w:sz w:val="24"/>
          <w:szCs w:val="24"/>
        </w:rPr>
      </w:pPr>
      <w:r>
        <w:rPr>
          <w:sz w:val="24"/>
          <w:szCs w:val="24"/>
        </w:rPr>
        <w:t>2 EL Reiswein</w:t>
      </w:r>
    </w:p>
    <w:p w14:paraId="4BA46D9E" w14:textId="77777777" w:rsidR="000E2C61" w:rsidRDefault="000E2C61" w:rsidP="000E2C61">
      <w:pPr>
        <w:ind w:left="708" w:hanging="708"/>
        <w:rPr>
          <w:sz w:val="24"/>
          <w:szCs w:val="24"/>
        </w:rPr>
      </w:pPr>
      <w:r>
        <w:rPr>
          <w:sz w:val="24"/>
          <w:szCs w:val="24"/>
        </w:rPr>
        <w:t>2 kleine Eiweiß</w:t>
      </w:r>
    </w:p>
    <w:p w14:paraId="7E0E319E" w14:textId="77777777" w:rsidR="000E2C61" w:rsidRDefault="000E2C61" w:rsidP="000E2C61">
      <w:pPr>
        <w:ind w:left="708" w:hanging="708"/>
        <w:rPr>
          <w:sz w:val="24"/>
          <w:szCs w:val="24"/>
        </w:rPr>
      </w:pPr>
      <w:r>
        <w:rPr>
          <w:sz w:val="24"/>
          <w:szCs w:val="24"/>
        </w:rPr>
        <w:t>150 g Maisstärke</w:t>
      </w:r>
    </w:p>
    <w:p w14:paraId="019277D5" w14:textId="77777777" w:rsidR="000E2C61" w:rsidRDefault="000E2C61" w:rsidP="000E2C61">
      <w:pPr>
        <w:ind w:left="708" w:hanging="708"/>
        <w:rPr>
          <w:sz w:val="24"/>
          <w:szCs w:val="24"/>
        </w:rPr>
      </w:pPr>
      <w:r>
        <w:rPr>
          <w:sz w:val="24"/>
          <w:szCs w:val="24"/>
        </w:rPr>
        <w:t>30 g Lauch</w:t>
      </w:r>
    </w:p>
    <w:p w14:paraId="6B0BDC8D" w14:textId="77777777" w:rsidR="000E2C61" w:rsidRDefault="000E2C61" w:rsidP="000E2C61">
      <w:pPr>
        <w:ind w:left="708" w:hanging="708"/>
        <w:rPr>
          <w:sz w:val="24"/>
          <w:szCs w:val="24"/>
        </w:rPr>
      </w:pPr>
      <w:r>
        <w:rPr>
          <w:sz w:val="24"/>
          <w:szCs w:val="24"/>
        </w:rPr>
        <w:t>20 g Ingwer</w:t>
      </w:r>
    </w:p>
    <w:p w14:paraId="4118F393" w14:textId="77777777" w:rsidR="000E2C61" w:rsidRDefault="000E2C61" w:rsidP="000E2C61">
      <w:pPr>
        <w:ind w:left="708" w:hanging="708"/>
        <w:rPr>
          <w:sz w:val="24"/>
          <w:szCs w:val="24"/>
        </w:rPr>
      </w:pPr>
      <w:r>
        <w:rPr>
          <w:sz w:val="24"/>
          <w:szCs w:val="24"/>
        </w:rPr>
        <w:t>3 Knoblauchzehen</w:t>
      </w:r>
    </w:p>
    <w:p w14:paraId="7545386C" w14:textId="77777777" w:rsidR="000E2C61" w:rsidRDefault="000E2C61" w:rsidP="000E2C61">
      <w:pPr>
        <w:ind w:left="708" w:hanging="708"/>
        <w:rPr>
          <w:sz w:val="24"/>
          <w:szCs w:val="24"/>
        </w:rPr>
      </w:pPr>
      <w:r>
        <w:rPr>
          <w:sz w:val="24"/>
          <w:szCs w:val="24"/>
        </w:rPr>
        <w:t>30 g eingelegter Sezchuan-Paprika oder scharfe Bohnenpaste</w:t>
      </w:r>
    </w:p>
    <w:p w14:paraId="7B928842" w14:textId="77777777" w:rsidR="000E2C61" w:rsidRDefault="000E2C61" w:rsidP="000E2C61">
      <w:pPr>
        <w:ind w:left="708" w:hanging="708"/>
        <w:rPr>
          <w:sz w:val="24"/>
          <w:szCs w:val="24"/>
        </w:rPr>
      </w:pPr>
      <w:r>
        <w:rPr>
          <w:sz w:val="24"/>
          <w:szCs w:val="24"/>
        </w:rPr>
        <w:t>1 EL Zucker</w:t>
      </w:r>
    </w:p>
    <w:p w14:paraId="3F824416" w14:textId="77777777" w:rsidR="000E2C61" w:rsidRDefault="000E2C61" w:rsidP="000E2C61">
      <w:pPr>
        <w:ind w:left="708" w:hanging="708"/>
        <w:rPr>
          <w:sz w:val="24"/>
          <w:szCs w:val="24"/>
        </w:rPr>
      </w:pPr>
      <w:r>
        <w:rPr>
          <w:sz w:val="24"/>
          <w:szCs w:val="24"/>
        </w:rPr>
        <w:t>1 TL heller chinesischer Essig</w:t>
      </w:r>
    </w:p>
    <w:p w14:paraId="037AE06E" w14:textId="77777777" w:rsidR="000E2C61" w:rsidRDefault="000E2C61" w:rsidP="000E2C61">
      <w:pPr>
        <w:ind w:left="708" w:hanging="708"/>
        <w:rPr>
          <w:sz w:val="24"/>
          <w:szCs w:val="24"/>
        </w:rPr>
      </w:pPr>
      <w:r>
        <w:rPr>
          <w:sz w:val="24"/>
          <w:szCs w:val="24"/>
        </w:rPr>
        <w:t>1 TL Sojasauce</w:t>
      </w:r>
    </w:p>
    <w:p w14:paraId="1C0086AC" w14:textId="77777777" w:rsidR="000E2C61" w:rsidRDefault="000E2C61" w:rsidP="000E2C61">
      <w:pPr>
        <w:ind w:left="708" w:hanging="708"/>
        <w:rPr>
          <w:sz w:val="24"/>
          <w:szCs w:val="24"/>
        </w:rPr>
      </w:pPr>
      <w:r>
        <w:rPr>
          <w:sz w:val="24"/>
          <w:szCs w:val="24"/>
        </w:rPr>
        <w:t>250 g Pflanzenöl</w:t>
      </w:r>
    </w:p>
    <w:p w14:paraId="5B3B3C7D" w14:textId="77777777" w:rsidR="000E2C61" w:rsidRDefault="000E2C61" w:rsidP="000E2C61">
      <w:pPr>
        <w:ind w:left="708" w:hanging="708"/>
        <w:rPr>
          <w:sz w:val="24"/>
          <w:szCs w:val="24"/>
        </w:rPr>
      </w:pPr>
    </w:p>
    <w:p w14:paraId="0A8C769B" w14:textId="77777777" w:rsidR="000E2C61" w:rsidRDefault="000E2C61" w:rsidP="000E2C61">
      <w:pPr>
        <w:ind w:left="708" w:hanging="708"/>
        <w:rPr>
          <w:sz w:val="24"/>
          <w:szCs w:val="24"/>
        </w:rPr>
      </w:pPr>
      <w:r>
        <w:rPr>
          <w:sz w:val="24"/>
          <w:szCs w:val="24"/>
        </w:rPr>
        <w:t>Zubereitungszeit: 40 Minuten</w:t>
      </w:r>
    </w:p>
    <w:p w14:paraId="49AEE110" w14:textId="77777777" w:rsidR="000E2C61" w:rsidRPr="004F2927" w:rsidRDefault="000E2C61" w:rsidP="00B40E8C">
      <w:pPr>
        <w:pStyle w:val="ListParagraph"/>
        <w:numPr>
          <w:ilvl w:val="0"/>
          <w:numId w:val="605"/>
        </w:numPr>
        <w:spacing w:after="120"/>
        <w:ind w:left="714" w:hanging="357"/>
        <w:contextualSpacing w:val="0"/>
        <w:jc w:val="both"/>
        <w:rPr>
          <w:sz w:val="24"/>
          <w:szCs w:val="24"/>
        </w:rPr>
      </w:pPr>
      <w:r w:rsidRPr="004F2927">
        <w:rPr>
          <w:sz w:val="24"/>
          <w:szCs w:val="24"/>
        </w:rPr>
        <w:t>Das Hühnerfleisch erst in etwa 3 cm große Quadrate schneiden. Die Quadrate dann etwa ½ cm tief schräg und kreuzförmig einschneiden.</w:t>
      </w:r>
    </w:p>
    <w:p w14:paraId="54FD0AF6" w14:textId="77777777" w:rsidR="000E2C61" w:rsidRPr="004F2927" w:rsidRDefault="000E2C61" w:rsidP="00B40E8C">
      <w:pPr>
        <w:pStyle w:val="ListParagraph"/>
        <w:numPr>
          <w:ilvl w:val="0"/>
          <w:numId w:val="605"/>
        </w:numPr>
        <w:spacing w:after="120"/>
        <w:ind w:left="714" w:hanging="357"/>
        <w:contextualSpacing w:val="0"/>
        <w:jc w:val="both"/>
        <w:rPr>
          <w:sz w:val="24"/>
          <w:szCs w:val="24"/>
        </w:rPr>
      </w:pPr>
      <w:r w:rsidRPr="004F2927">
        <w:rPr>
          <w:sz w:val="24"/>
          <w:szCs w:val="24"/>
        </w:rPr>
        <w:t>Das Fleisch mit Salz und 1 EL Reiswein mischen. Eiweiß verquirlen und unter das Fleisch mischen. Fleisch in der Maisstärke wälzen. Es soll gründlich davon überzogen sein.</w:t>
      </w:r>
    </w:p>
    <w:p w14:paraId="0A9A6BA4" w14:textId="77777777" w:rsidR="000E2C61" w:rsidRPr="004F2927" w:rsidRDefault="000E2C61" w:rsidP="00B40E8C">
      <w:pPr>
        <w:pStyle w:val="ListParagraph"/>
        <w:numPr>
          <w:ilvl w:val="0"/>
          <w:numId w:val="605"/>
        </w:numPr>
        <w:spacing w:after="120"/>
        <w:ind w:left="714" w:hanging="357"/>
        <w:contextualSpacing w:val="0"/>
        <w:jc w:val="both"/>
        <w:rPr>
          <w:sz w:val="24"/>
          <w:szCs w:val="24"/>
        </w:rPr>
      </w:pPr>
      <w:r w:rsidRPr="004F2927">
        <w:rPr>
          <w:sz w:val="24"/>
          <w:szCs w:val="24"/>
        </w:rPr>
        <w:t>Lauch, Ingwer und Knoblauch putzen bzw. schälen und ein hacken. Paprika ebenfalls fein hacken. Zucker mit Essig, Sojasauce und 1 EL Reiswein mischen.</w:t>
      </w:r>
    </w:p>
    <w:p w14:paraId="6120381C" w14:textId="77777777" w:rsidR="000E2C61" w:rsidRPr="004F2927" w:rsidRDefault="000E2C61" w:rsidP="00B40E8C">
      <w:pPr>
        <w:pStyle w:val="ListParagraph"/>
        <w:numPr>
          <w:ilvl w:val="0"/>
          <w:numId w:val="605"/>
        </w:numPr>
        <w:spacing w:after="120"/>
        <w:ind w:left="714" w:hanging="357"/>
        <w:contextualSpacing w:val="0"/>
        <w:jc w:val="both"/>
        <w:rPr>
          <w:sz w:val="24"/>
          <w:szCs w:val="24"/>
        </w:rPr>
      </w:pPr>
      <w:r w:rsidRPr="004F2927">
        <w:rPr>
          <w:sz w:val="24"/>
          <w:szCs w:val="24"/>
        </w:rPr>
        <w:t>Öl in einem Topf oder einem Wok erhitzen. Hühnerstücke darin portionsweise etwa 2 Minuten frittieren. Herausnehmen, abtropfen lassen und ordentlich auf einen Teller legen.</w:t>
      </w:r>
    </w:p>
    <w:p w14:paraId="2C157997" w14:textId="77777777" w:rsidR="000E2C61" w:rsidRPr="004F2927" w:rsidRDefault="000E2C61" w:rsidP="00B40E8C">
      <w:pPr>
        <w:pStyle w:val="ListParagraph"/>
        <w:numPr>
          <w:ilvl w:val="0"/>
          <w:numId w:val="605"/>
        </w:numPr>
        <w:spacing w:after="120"/>
        <w:ind w:left="714" w:hanging="357"/>
        <w:contextualSpacing w:val="0"/>
        <w:jc w:val="both"/>
        <w:rPr>
          <w:sz w:val="24"/>
          <w:szCs w:val="24"/>
        </w:rPr>
      </w:pPr>
      <w:r w:rsidRPr="004F2927">
        <w:rPr>
          <w:sz w:val="24"/>
          <w:szCs w:val="24"/>
        </w:rPr>
        <w:t>Öl bis auf einen dünnen Film ausgießen. Paprika, Ingwer und Knoblauch dann ½ Minute braten. Sauce untermischen, 3 -4 EL Wasser dazugeben und noch ½ Minute garen. Lauch untermischen und die Sauce über die Hühnerstücke geben.</w:t>
      </w:r>
    </w:p>
    <w:p w14:paraId="4EE67384" w14:textId="77777777" w:rsidR="000E2C61" w:rsidRDefault="000E2C61" w:rsidP="000E2C61">
      <w:pPr>
        <w:ind w:left="708" w:hanging="708"/>
        <w:rPr>
          <w:sz w:val="24"/>
          <w:szCs w:val="24"/>
        </w:rPr>
      </w:pPr>
    </w:p>
    <w:p w14:paraId="79EA6ABD" w14:textId="77777777" w:rsidR="000E2C61" w:rsidRDefault="000E2C61" w:rsidP="000E2C61">
      <w:pPr>
        <w:rPr>
          <w:sz w:val="24"/>
          <w:szCs w:val="24"/>
        </w:rPr>
      </w:pPr>
      <w:r>
        <w:rPr>
          <w:sz w:val="24"/>
          <w:szCs w:val="24"/>
        </w:rPr>
        <w:br w:type="page"/>
      </w:r>
    </w:p>
    <w:p w14:paraId="77A3F3C7" w14:textId="77777777" w:rsidR="00025D45" w:rsidRDefault="00025D45" w:rsidP="00025D45">
      <w:pPr>
        <w:pStyle w:val="Heading2"/>
        <w:spacing w:after="240"/>
      </w:pPr>
      <w:r>
        <w:lastRenderedPageBreak/>
        <w:t>Gewürztes knuspriges Huhn – Xiang Su Ji</w:t>
      </w:r>
      <w:r>
        <w:rPr>
          <w:rStyle w:val="FootnoteReference"/>
        </w:rPr>
        <w:footnoteReference w:id="468"/>
      </w:r>
      <w:r>
        <w:t xml:space="preserve"> </w:t>
      </w:r>
    </w:p>
    <w:p w14:paraId="67CC1FB6" w14:textId="77777777" w:rsidR="00025D45" w:rsidRDefault="00025D45" w:rsidP="00025D45">
      <w:pPr>
        <w:rPr>
          <w:sz w:val="24"/>
          <w:szCs w:val="24"/>
        </w:rPr>
      </w:pPr>
      <w:r w:rsidRPr="00CA68ED">
        <w:rPr>
          <w:sz w:val="24"/>
          <w:szCs w:val="24"/>
          <w:u w:val="single"/>
        </w:rPr>
        <w:t>Zutaten</w:t>
      </w:r>
      <w:r>
        <w:rPr>
          <w:sz w:val="24"/>
          <w:szCs w:val="24"/>
        </w:rPr>
        <w:t xml:space="preserve"> (für 6 Portionen):</w:t>
      </w:r>
    </w:p>
    <w:p w14:paraId="1CE9843A" w14:textId="77777777" w:rsidR="00025D45" w:rsidRDefault="00025D45" w:rsidP="00025D45">
      <w:pPr>
        <w:rPr>
          <w:sz w:val="24"/>
          <w:szCs w:val="24"/>
        </w:rPr>
      </w:pPr>
      <w:r>
        <w:rPr>
          <w:sz w:val="24"/>
          <w:szCs w:val="24"/>
        </w:rPr>
        <w:t>1 Hähnchen (ca. 1,5 kg)</w:t>
      </w:r>
    </w:p>
    <w:p w14:paraId="45826941" w14:textId="77777777" w:rsidR="00025D45" w:rsidRDefault="00025D45" w:rsidP="00025D45">
      <w:pPr>
        <w:rPr>
          <w:sz w:val="24"/>
          <w:szCs w:val="24"/>
        </w:rPr>
      </w:pPr>
      <w:r>
        <w:rPr>
          <w:sz w:val="24"/>
          <w:szCs w:val="24"/>
        </w:rPr>
        <w:t>30 Lauch</w:t>
      </w:r>
    </w:p>
    <w:p w14:paraId="370CC7B1" w14:textId="77777777" w:rsidR="00025D45" w:rsidRDefault="00025D45" w:rsidP="00025D45">
      <w:pPr>
        <w:rPr>
          <w:sz w:val="24"/>
          <w:szCs w:val="24"/>
        </w:rPr>
      </w:pPr>
      <w:r>
        <w:rPr>
          <w:sz w:val="24"/>
          <w:szCs w:val="24"/>
        </w:rPr>
        <w:t>20 g Ingwer</w:t>
      </w:r>
    </w:p>
    <w:p w14:paraId="0055AC6B" w14:textId="77777777" w:rsidR="00025D45" w:rsidRDefault="00025D45" w:rsidP="00025D45">
      <w:pPr>
        <w:rPr>
          <w:sz w:val="24"/>
          <w:szCs w:val="24"/>
        </w:rPr>
      </w:pPr>
      <w:r>
        <w:rPr>
          <w:sz w:val="24"/>
          <w:szCs w:val="24"/>
        </w:rPr>
        <w:t>5 Sternanis</w:t>
      </w:r>
    </w:p>
    <w:p w14:paraId="71C4338C" w14:textId="77777777" w:rsidR="00025D45" w:rsidRDefault="00025D45" w:rsidP="00025D45">
      <w:pPr>
        <w:rPr>
          <w:sz w:val="24"/>
          <w:szCs w:val="24"/>
        </w:rPr>
      </w:pPr>
      <w:r>
        <w:rPr>
          <w:sz w:val="24"/>
          <w:szCs w:val="24"/>
        </w:rPr>
        <w:t>1 TL Sezchuan-Pfefferkörner</w:t>
      </w:r>
    </w:p>
    <w:p w14:paraId="0EFA8849" w14:textId="77777777" w:rsidR="00025D45" w:rsidRDefault="00025D45" w:rsidP="00025D45">
      <w:pPr>
        <w:rPr>
          <w:sz w:val="24"/>
          <w:szCs w:val="24"/>
        </w:rPr>
      </w:pPr>
      <w:r>
        <w:rPr>
          <w:sz w:val="24"/>
          <w:szCs w:val="24"/>
        </w:rPr>
        <w:t>1 Zimtstange (30 g)</w:t>
      </w:r>
    </w:p>
    <w:p w14:paraId="3C4B1523" w14:textId="77777777" w:rsidR="00025D45" w:rsidRDefault="00025D45" w:rsidP="00025D45">
      <w:pPr>
        <w:rPr>
          <w:sz w:val="24"/>
          <w:szCs w:val="24"/>
        </w:rPr>
      </w:pPr>
      <w:r>
        <w:rPr>
          <w:sz w:val="24"/>
          <w:szCs w:val="24"/>
        </w:rPr>
        <w:t>1 TL Reisschnaps</w:t>
      </w:r>
    </w:p>
    <w:p w14:paraId="2776B788" w14:textId="77777777" w:rsidR="00025D45" w:rsidRDefault="00025D45" w:rsidP="00025D45">
      <w:pPr>
        <w:rPr>
          <w:sz w:val="24"/>
          <w:szCs w:val="24"/>
        </w:rPr>
      </w:pPr>
      <w:r>
        <w:rPr>
          <w:sz w:val="24"/>
          <w:szCs w:val="24"/>
        </w:rPr>
        <w:t>1 EL Reiswein</w:t>
      </w:r>
    </w:p>
    <w:p w14:paraId="106BB1C1" w14:textId="77777777" w:rsidR="00025D45" w:rsidRDefault="00025D45" w:rsidP="00025D45">
      <w:pPr>
        <w:rPr>
          <w:sz w:val="24"/>
          <w:szCs w:val="24"/>
        </w:rPr>
      </w:pPr>
      <w:r>
        <w:rPr>
          <w:sz w:val="24"/>
          <w:szCs w:val="24"/>
        </w:rPr>
        <w:t>Je 1 TL Salz und Pfeffer</w:t>
      </w:r>
    </w:p>
    <w:p w14:paraId="0E8EE852" w14:textId="77777777" w:rsidR="00025D45" w:rsidRDefault="00025D45" w:rsidP="00025D45">
      <w:pPr>
        <w:rPr>
          <w:sz w:val="24"/>
          <w:szCs w:val="24"/>
        </w:rPr>
      </w:pPr>
      <w:r>
        <w:rPr>
          <w:sz w:val="24"/>
          <w:szCs w:val="24"/>
        </w:rPr>
        <w:t>40 g Pflanzenöl</w:t>
      </w:r>
    </w:p>
    <w:p w14:paraId="1B7355E7" w14:textId="77777777" w:rsidR="00025D45" w:rsidRDefault="00025D45" w:rsidP="00025D45">
      <w:pPr>
        <w:rPr>
          <w:sz w:val="24"/>
          <w:szCs w:val="24"/>
        </w:rPr>
      </w:pPr>
      <w:r>
        <w:rPr>
          <w:sz w:val="24"/>
          <w:szCs w:val="24"/>
        </w:rPr>
        <w:t>250 g Blattsalat oder Brokkoliröschen</w:t>
      </w:r>
    </w:p>
    <w:p w14:paraId="32B336AA" w14:textId="77777777" w:rsidR="00025D45" w:rsidRDefault="00025D45" w:rsidP="00025D45">
      <w:pPr>
        <w:rPr>
          <w:sz w:val="24"/>
          <w:szCs w:val="24"/>
        </w:rPr>
      </w:pPr>
    </w:p>
    <w:p w14:paraId="2044F6FE" w14:textId="77777777" w:rsidR="00025D45" w:rsidRDefault="00025D45" w:rsidP="00025D45">
      <w:pPr>
        <w:rPr>
          <w:sz w:val="24"/>
          <w:szCs w:val="24"/>
        </w:rPr>
      </w:pPr>
      <w:r>
        <w:rPr>
          <w:sz w:val="24"/>
          <w:szCs w:val="24"/>
        </w:rPr>
        <w:t>Zubereitungszeit: ca. 1 ¾ Stunden</w:t>
      </w:r>
    </w:p>
    <w:p w14:paraId="10C442F2" w14:textId="77777777" w:rsidR="00025D45" w:rsidRPr="00F24F31" w:rsidRDefault="00025D45" w:rsidP="00B40E8C">
      <w:pPr>
        <w:pStyle w:val="ListParagraph"/>
        <w:numPr>
          <w:ilvl w:val="0"/>
          <w:numId w:val="561"/>
        </w:numPr>
        <w:spacing w:after="120"/>
        <w:ind w:left="714" w:hanging="357"/>
        <w:contextualSpacing w:val="0"/>
        <w:jc w:val="both"/>
        <w:rPr>
          <w:sz w:val="24"/>
          <w:szCs w:val="24"/>
        </w:rPr>
      </w:pPr>
      <w:r w:rsidRPr="00F24F31">
        <w:rPr>
          <w:sz w:val="24"/>
          <w:szCs w:val="24"/>
        </w:rPr>
        <w:t>Hähnchen innen und außen kalt abspülen und trockentupfen. Lauch und Ingwer putzen bzw. schälen und in Scheiben schneiden. Anis, Pfefferkörner und Zimt grob zerkleinern. Alle diese Zutaten mit 1 TL Schnaps, 1 EL Reiswein, je 1 TL Salz und Pfeffer mischen und das Hähnchen innen und außen damit einreiben. Das Hähnchen etwa 15 Minuten ziehen lassen.</w:t>
      </w:r>
    </w:p>
    <w:p w14:paraId="5448FB21" w14:textId="77777777" w:rsidR="00025D45" w:rsidRPr="00F24F31" w:rsidRDefault="00025D45" w:rsidP="00B40E8C">
      <w:pPr>
        <w:pStyle w:val="ListParagraph"/>
        <w:numPr>
          <w:ilvl w:val="0"/>
          <w:numId w:val="561"/>
        </w:numPr>
        <w:spacing w:after="120"/>
        <w:ind w:left="714" w:hanging="357"/>
        <w:contextualSpacing w:val="0"/>
        <w:jc w:val="both"/>
        <w:rPr>
          <w:sz w:val="24"/>
          <w:szCs w:val="24"/>
        </w:rPr>
      </w:pPr>
      <w:r w:rsidRPr="00F24F31">
        <w:rPr>
          <w:sz w:val="24"/>
          <w:szCs w:val="24"/>
        </w:rPr>
        <w:t>Dann in einem Dämpftopf Wasser oder Hühnerbrühe erhitzen. Das Hähnchen in den Siebeinsatz geben und zugedeckt etwa 45 Minuten gar dämpfen.</w:t>
      </w:r>
    </w:p>
    <w:p w14:paraId="0ED70A31" w14:textId="77777777" w:rsidR="00025D45" w:rsidRPr="00F24F31" w:rsidRDefault="00025D45" w:rsidP="00B40E8C">
      <w:pPr>
        <w:pStyle w:val="ListParagraph"/>
        <w:numPr>
          <w:ilvl w:val="0"/>
          <w:numId w:val="561"/>
        </w:numPr>
        <w:spacing w:after="120"/>
        <w:ind w:left="714" w:hanging="357"/>
        <w:contextualSpacing w:val="0"/>
        <w:jc w:val="both"/>
        <w:rPr>
          <w:sz w:val="24"/>
          <w:szCs w:val="24"/>
        </w:rPr>
      </w:pPr>
      <w:r w:rsidRPr="00F24F31">
        <w:rPr>
          <w:sz w:val="24"/>
          <w:szCs w:val="24"/>
        </w:rPr>
        <w:t>Das Öl in einem Wok oder einer großen Pfanne erhitzen. Das gedämpfte, heiße Hähnchen in dem Öl rundherum in etwa 2 Minuten knusprig braten.</w:t>
      </w:r>
    </w:p>
    <w:p w14:paraId="6AAEAE2C" w14:textId="77777777" w:rsidR="00025D45" w:rsidRPr="00F24F31" w:rsidRDefault="00025D45" w:rsidP="00B40E8C">
      <w:pPr>
        <w:pStyle w:val="ListParagraph"/>
        <w:numPr>
          <w:ilvl w:val="0"/>
          <w:numId w:val="561"/>
        </w:numPr>
        <w:spacing w:after="120"/>
        <w:ind w:left="714" w:hanging="357"/>
        <w:contextualSpacing w:val="0"/>
        <w:jc w:val="both"/>
        <w:rPr>
          <w:sz w:val="24"/>
          <w:szCs w:val="24"/>
        </w:rPr>
      </w:pPr>
      <w:r w:rsidRPr="00F24F31">
        <w:rPr>
          <w:sz w:val="24"/>
          <w:szCs w:val="24"/>
        </w:rPr>
        <w:t>Das Hähnchenfleisch von den Knochen lösen und in Stücke schneiden.</w:t>
      </w:r>
    </w:p>
    <w:p w14:paraId="4A5CCCEA" w14:textId="77777777" w:rsidR="00025D45" w:rsidRPr="00F24F31" w:rsidRDefault="00025D45" w:rsidP="00B40E8C">
      <w:pPr>
        <w:pStyle w:val="ListParagraph"/>
        <w:numPr>
          <w:ilvl w:val="0"/>
          <w:numId w:val="561"/>
        </w:numPr>
        <w:spacing w:after="120"/>
        <w:ind w:left="714" w:hanging="357"/>
        <w:contextualSpacing w:val="0"/>
        <w:jc w:val="both"/>
        <w:rPr>
          <w:sz w:val="24"/>
          <w:szCs w:val="24"/>
        </w:rPr>
      </w:pPr>
      <w:r w:rsidRPr="00F24F31">
        <w:rPr>
          <w:sz w:val="24"/>
          <w:szCs w:val="24"/>
        </w:rPr>
        <w:t>Den Salat waschen oder die Brokkoliröschen 3 Minuten blanchieren und auf eine Servierplatte geben. Das Hähnchen daneben anrichten.</w:t>
      </w:r>
    </w:p>
    <w:p w14:paraId="652DFB4E" w14:textId="77777777" w:rsidR="00025D45" w:rsidRDefault="00025D45" w:rsidP="00025D45">
      <w:pPr>
        <w:rPr>
          <w:sz w:val="24"/>
          <w:szCs w:val="24"/>
        </w:rPr>
      </w:pPr>
    </w:p>
    <w:p w14:paraId="300ED86C" w14:textId="77777777" w:rsidR="00025D45" w:rsidRDefault="00025D45" w:rsidP="00025D45">
      <w:pPr>
        <w:ind w:left="705" w:hanging="705"/>
        <w:jc w:val="both"/>
        <w:rPr>
          <w:sz w:val="24"/>
          <w:szCs w:val="24"/>
        </w:rPr>
      </w:pPr>
      <w:r>
        <w:rPr>
          <w:sz w:val="24"/>
          <w:szCs w:val="24"/>
        </w:rPr>
        <w:t>Tipp:</w:t>
      </w:r>
      <w:r>
        <w:rPr>
          <w:sz w:val="24"/>
          <w:szCs w:val="24"/>
        </w:rPr>
        <w:tab/>
        <w:t xml:space="preserve">Dazu kann man auch noch eine Mischung aus Salz und gemahlenen Gewürznelken servieren. Das Hähnchen sollte schön mürbe gedämpft sein, dann wird es beim Braten knusprig. </w:t>
      </w:r>
    </w:p>
    <w:p w14:paraId="310DC20F" w14:textId="73F02702" w:rsidR="000E2C61" w:rsidRDefault="000E2C61" w:rsidP="000E2C61">
      <w:pPr>
        <w:pStyle w:val="Heading2"/>
        <w:spacing w:after="240"/>
      </w:pPr>
      <w:r>
        <w:lastRenderedPageBreak/>
        <w:t xml:space="preserve">Pikante Hühnerbrust - Yu Xiang Ba Kuai Ji </w:t>
      </w:r>
      <w:r>
        <w:rPr>
          <w:rStyle w:val="FootnoteReference"/>
        </w:rPr>
        <w:footnoteReference w:id="469"/>
      </w:r>
    </w:p>
    <w:p w14:paraId="77DA746A" w14:textId="77777777" w:rsidR="000E2C61" w:rsidRDefault="000E2C61" w:rsidP="000E2C61">
      <w:pPr>
        <w:ind w:left="708" w:hanging="708"/>
        <w:rPr>
          <w:sz w:val="24"/>
          <w:szCs w:val="24"/>
        </w:rPr>
      </w:pPr>
      <w:r w:rsidRPr="001F3945">
        <w:rPr>
          <w:sz w:val="24"/>
          <w:szCs w:val="24"/>
          <w:u w:val="single"/>
        </w:rPr>
        <w:t>Zutaten</w:t>
      </w:r>
      <w:r>
        <w:rPr>
          <w:sz w:val="24"/>
          <w:szCs w:val="24"/>
        </w:rPr>
        <w:t xml:space="preserve"> (für 3 Portionen)</w:t>
      </w:r>
    </w:p>
    <w:p w14:paraId="12B104D7" w14:textId="77777777" w:rsidR="000E2C61" w:rsidRDefault="000E2C61" w:rsidP="000E2C61">
      <w:pPr>
        <w:ind w:left="708" w:hanging="708"/>
        <w:rPr>
          <w:sz w:val="24"/>
          <w:szCs w:val="24"/>
        </w:rPr>
      </w:pPr>
      <w:r>
        <w:rPr>
          <w:sz w:val="24"/>
          <w:szCs w:val="24"/>
        </w:rPr>
        <w:t>200 g Hühnerbrust ohne Haut und Knochen</w:t>
      </w:r>
    </w:p>
    <w:p w14:paraId="2C13692C" w14:textId="77777777" w:rsidR="000E2C61" w:rsidRDefault="000E2C61" w:rsidP="000E2C61">
      <w:pPr>
        <w:ind w:left="708" w:hanging="708"/>
        <w:rPr>
          <w:sz w:val="24"/>
          <w:szCs w:val="24"/>
        </w:rPr>
      </w:pPr>
      <w:r>
        <w:rPr>
          <w:sz w:val="24"/>
          <w:szCs w:val="24"/>
        </w:rPr>
        <w:t>Salz</w:t>
      </w:r>
    </w:p>
    <w:p w14:paraId="7FB6983E" w14:textId="77777777" w:rsidR="000E2C61" w:rsidRDefault="000E2C61" w:rsidP="000E2C61">
      <w:pPr>
        <w:ind w:left="708" w:hanging="708"/>
        <w:rPr>
          <w:sz w:val="24"/>
          <w:szCs w:val="24"/>
        </w:rPr>
      </w:pPr>
      <w:r>
        <w:rPr>
          <w:sz w:val="24"/>
          <w:szCs w:val="24"/>
        </w:rPr>
        <w:t>1 EL Reiswein</w:t>
      </w:r>
    </w:p>
    <w:p w14:paraId="1AFB8BDF" w14:textId="77777777" w:rsidR="000E2C61" w:rsidRDefault="000E2C61" w:rsidP="000E2C61">
      <w:pPr>
        <w:ind w:left="708" w:hanging="708"/>
        <w:rPr>
          <w:sz w:val="24"/>
          <w:szCs w:val="24"/>
        </w:rPr>
      </w:pPr>
      <w:r>
        <w:rPr>
          <w:sz w:val="24"/>
          <w:szCs w:val="24"/>
        </w:rPr>
        <w:t>2 Eier</w:t>
      </w:r>
    </w:p>
    <w:p w14:paraId="3F319B8A" w14:textId="77777777" w:rsidR="000E2C61" w:rsidRDefault="000E2C61" w:rsidP="000E2C61">
      <w:pPr>
        <w:ind w:left="708" w:hanging="708"/>
        <w:rPr>
          <w:sz w:val="24"/>
          <w:szCs w:val="24"/>
        </w:rPr>
      </w:pPr>
      <w:r>
        <w:rPr>
          <w:sz w:val="24"/>
          <w:szCs w:val="24"/>
        </w:rPr>
        <w:t>50 g Maisstärke</w:t>
      </w:r>
    </w:p>
    <w:p w14:paraId="6D28D971" w14:textId="77777777" w:rsidR="000E2C61" w:rsidRDefault="000E2C61" w:rsidP="000E2C61">
      <w:pPr>
        <w:ind w:left="708" w:hanging="708"/>
        <w:rPr>
          <w:sz w:val="24"/>
          <w:szCs w:val="24"/>
        </w:rPr>
      </w:pPr>
      <w:r>
        <w:rPr>
          <w:sz w:val="24"/>
          <w:szCs w:val="24"/>
        </w:rPr>
        <w:t>30 g eingelegter Sezchuan-Paprika oder scharfe Bohnenpaste</w:t>
      </w:r>
    </w:p>
    <w:p w14:paraId="532ABBDC" w14:textId="77777777" w:rsidR="000E2C61" w:rsidRDefault="000E2C61" w:rsidP="000E2C61">
      <w:pPr>
        <w:ind w:left="708" w:hanging="708"/>
        <w:rPr>
          <w:sz w:val="24"/>
          <w:szCs w:val="24"/>
        </w:rPr>
      </w:pPr>
      <w:r>
        <w:rPr>
          <w:sz w:val="24"/>
          <w:szCs w:val="24"/>
        </w:rPr>
        <w:t>30 g Lauch</w:t>
      </w:r>
    </w:p>
    <w:p w14:paraId="2975D1D9" w14:textId="77777777" w:rsidR="000E2C61" w:rsidRDefault="000E2C61" w:rsidP="000E2C61">
      <w:pPr>
        <w:ind w:left="708" w:hanging="708"/>
        <w:rPr>
          <w:sz w:val="24"/>
          <w:szCs w:val="24"/>
        </w:rPr>
      </w:pPr>
      <w:r>
        <w:rPr>
          <w:sz w:val="24"/>
          <w:szCs w:val="24"/>
        </w:rPr>
        <w:t>20 g Ingwer</w:t>
      </w:r>
    </w:p>
    <w:p w14:paraId="28002D07" w14:textId="77777777" w:rsidR="000E2C61" w:rsidRDefault="000E2C61" w:rsidP="000E2C61">
      <w:pPr>
        <w:ind w:left="708" w:hanging="708"/>
        <w:rPr>
          <w:sz w:val="24"/>
          <w:szCs w:val="24"/>
        </w:rPr>
      </w:pPr>
      <w:r>
        <w:rPr>
          <w:sz w:val="24"/>
          <w:szCs w:val="24"/>
        </w:rPr>
        <w:t>3 Knoblauchzehen</w:t>
      </w:r>
    </w:p>
    <w:p w14:paraId="29CC2C0D" w14:textId="77777777" w:rsidR="000E2C61" w:rsidRDefault="000E2C61" w:rsidP="000E2C61">
      <w:pPr>
        <w:ind w:left="708" w:hanging="708"/>
        <w:rPr>
          <w:sz w:val="24"/>
          <w:szCs w:val="24"/>
        </w:rPr>
      </w:pPr>
      <w:r>
        <w:rPr>
          <w:sz w:val="24"/>
          <w:szCs w:val="24"/>
        </w:rPr>
        <w:t>1 EL Zucker</w:t>
      </w:r>
    </w:p>
    <w:p w14:paraId="18C2C5A4" w14:textId="77777777" w:rsidR="000E2C61" w:rsidRDefault="000E2C61" w:rsidP="000E2C61">
      <w:pPr>
        <w:ind w:left="708" w:hanging="708"/>
        <w:rPr>
          <w:sz w:val="24"/>
          <w:szCs w:val="24"/>
        </w:rPr>
      </w:pPr>
      <w:r>
        <w:rPr>
          <w:sz w:val="24"/>
          <w:szCs w:val="24"/>
        </w:rPr>
        <w:t>1 EL heller chinesischer Essig</w:t>
      </w:r>
    </w:p>
    <w:p w14:paraId="0324F308" w14:textId="77777777" w:rsidR="000E2C61" w:rsidRDefault="000E2C61" w:rsidP="000E2C61">
      <w:pPr>
        <w:ind w:left="708" w:hanging="708"/>
        <w:rPr>
          <w:sz w:val="24"/>
          <w:szCs w:val="24"/>
        </w:rPr>
      </w:pPr>
      <w:r>
        <w:rPr>
          <w:sz w:val="24"/>
          <w:szCs w:val="24"/>
        </w:rPr>
        <w:t>1 TL Sojasauce</w:t>
      </w:r>
    </w:p>
    <w:p w14:paraId="3B8C3433" w14:textId="77777777" w:rsidR="000E2C61" w:rsidRDefault="000E2C61" w:rsidP="000E2C61">
      <w:pPr>
        <w:ind w:left="708" w:hanging="708"/>
        <w:rPr>
          <w:sz w:val="24"/>
          <w:szCs w:val="24"/>
        </w:rPr>
      </w:pPr>
      <w:r>
        <w:rPr>
          <w:sz w:val="24"/>
          <w:szCs w:val="24"/>
        </w:rPr>
        <w:t>200 g Pflanzenöl</w:t>
      </w:r>
    </w:p>
    <w:p w14:paraId="0CBB6E83" w14:textId="77777777" w:rsidR="000E2C61" w:rsidRDefault="000E2C61" w:rsidP="000E2C61">
      <w:pPr>
        <w:ind w:left="708" w:hanging="708"/>
        <w:rPr>
          <w:sz w:val="24"/>
          <w:szCs w:val="24"/>
        </w:rPr>
      </w:pPr>
    </w:p>
    <w:p w14:paraId="0D8B43E0" w14:textId="77777777" w:rsidR="000E2C61" w:rsidRDefault="000E2C61" w:rsidP="000E2C61">
      <w:pPr>
        <w:ind w:left="708" w:hanging="708"/>
        <w:rPr>
          <w:sz w:val="24"/>
          <w:szCs w:val="24"/>
        </w:rPr>
      </w:pPr>
      <w:r>
        <w:rPr>
          <w:sz w:val="24"/>
          <w:szCs w:val="24"/>
        </w:rPr>
        <w:t>Zubereitungszeit: 45 Minuten</w:t>
      </w:r>
    </w:p>
    <w:p w14:paraId="32B7A944" w14:textId="77777777" w:rsidR="000E2C61" w:rsidRPr="00A140C8" w:rsidRDefault="000E2C61" w:rsidP="00B40E8C">
      <w:pPr>
        <w:pStyle w:val="ListParagraph"/>
        <w:numPr>
          <w:ilvl w:val="0"/>
          <w:numId w:val="606"/>
        </w:numPr>
        <w:spacing w:after="120"/>
        <w:ind w:left="714" w:hanging="357"/>
        <w:contextualSpacing w:val="0"/>
        <w:jc w:val="both"/>
        <w:rPr>
          <w:sz w:val="24"/>
          <w:szCs w:val="24"/>
        </w:rPr>
      </w:pPr>
      <w:r w:rsidRPr="00A140C8">
        <w:rPr>
          <w:sz w:val="24"/>
          <w:szCs w:val="24"/>
        </w:rPr>
        <w:t>Das Hühnerfleisch in mundgerechte Streifen schneiden und mit Salz und ½ EL Reiswein mischen. Eier mit Maisstärke verquirlen.</w:t>
      </w:r>
    </w:p>
    <w:p w14:paraId="4AE554B8" w14:textId="77777777" w:rsidR="000E2C61" w:rsidRPr="00A140C8" w:rsidRDefault="000E2C61" w:rsidP="00B40E8C">
      <w:pPr>
        <w:pStyle w:val="ListParagraph"/>
        <w:numPr>
          <w:ilvl w:val="0"/>
          <w:numId w:val="606"/>
        </w:numPr>
        <w:spacing w:after="120"/>
        <w:ind w:left="714" w:hanging="357"/>
        <w:contextualSpacing w:val="0"/>
        <w:jc w:val="both"/>
        <w:rPr>
          <w:sz w:val="24"/>
          <w:szCs w:val="24"/>
        </w:rPr>
      </w:pPr>
      <w:r w:rsidRPr="00A140C8">
        <w:rPr>
          <w:sz w:val="24"/>
          <w:szCs w:val="24"/>
        </w:rPr>
        <w:t xml:space="preserve">Paprika fein hacken. Lauch, Ingwer und Knoblauch putzen bzw. schälen und fein hacken. 1 EL Zucker mit 1 EL Essig, 1 TL Sojasauce und ½ EL Reiswein zur Sauce mischen. </w:t>
      </w:r>
    </w:p>
    <w:p w14:paraId="5AEFE777" w14:textId="77777777" w:rsidR="000E2C61" w:rsidRPr="00A140C8" w:rsidRDefault="000E2C61" w:rsidP="00B40E8C">
      <w:pPr>
        <w:pStyle w:val="ListParagraph"/>
        <w:numPr>
          <w:ilvl w:val="0"/>
          <w:numId w:val="606"/>
        </w:numPr>
        <w:spacing w:after="120"/>
        <w:ind w:left="714" w:hanging="357"/>
        <w:contextualSpacing w:val="0"/>
        <w:jc w:val="both"/>
        <w:rPr>
          <w:sz w:val="24"/>
          <w:szCs w:val="24"/>
        </w:rPr>
      </w:pPr>
      <w:r w:rsidRPr="00A140C8">
        <w:rPr>
          <w:sz w:val="24"/>
          <w:szCs w:val="24"/>
        </w:rPr>
        <w:t>Öl in einem Wok oder Topf erhitzen. Hühnerstreifen durch die Eiermasse ziehen und portionsweise im Fett etwa 1 Minute frittieren. Herausnehmen und abtropfen lassen.</w:t>
      </w:r>
    </w:p>
    <w:p w14:paraId="408FAB27" w14:textId="77777777" w:rsidR="000E2C61" w:rsidRPr="00A140C8" w:rsidRDefault="000E2C61" w:rsidP="00B40E8C">
      <w:pPr>
        <w:pStyle w:val="ListParagraph"/>
        <w:numPr>
          <w:ilvl w:val="0"/>
          <w:numId w:val="606"/>
        </w:numPr>
        <w:spacing w:after="120"/>
        <w:ind w:left="714" w:hanging="357"/>
        <w:contextualSpacing w:val="0"/>
        <w:jc w:val="both"/>
        <w:rPr>
          <w:sz w:val="24"/>
          <w:szCs w:val="24"/>
        </w:rPr>
      </w:pPr>
      <w:r w:rsidRPr="00A140C8">
        <w:rPr>
          <w:sz w:val="24"/>
          <w:szCs w:val="24"/>
        </w:rPr>
        <w:t xml:space="preserve">Öl bis auf einen dünnen Film aus dem Wok gießen. Paprika, Ingwer und Knoblauch darin ½ Minute braten. Sauce dazugeben. Hühnerstreifen untermengen und alles noch einmal ½ Minute braten. Lauch untermischen und das Fleisch servieren. </w:t>
      </w:r>
    </w:p>
    <w:p w14:paraId="62A5D8B9" w14:textId="77777777" w:rsidR="000E2C61" w:rsidRDefault="000E2C61" w:rsidP="000E2C61">
      <w:pPr>
        <w:jc w:val="both"/>
        <w:rPr>
          <w:sz w:val="24"/>
          <w:szCs w:val="24"/>
        </w:rPr>
      </w:pPr>
    </w:p>
    <w:p w14:paraId="0F781E15" w14:textId="77777777" w:rsidR="000E2C61" w:rsidRDefault="000E2C61" w:rsidP="000E2C61">
      <w:pPr>
        <w:ind w:left="708" w:hanging="708"/>
        <w:jc w:val="both"/>
        <w:rPr>
          <w:sz w:val="24"/>
          <w:szCs w:val="24"/>
        </w:rPr>
      </w:pPr>
    </w:p>
    <w:p w14:paraId="0E26BC30" w14:textId="77777777" w:rsidR="000E2C61" w:rsidRDefault="000E2C61" w:rsidP="000E2C61">
      <w:pPr>
        <w:rPr>
          <w:sz w:val="24"/>
          <w:szCs w:val="24"/>
        </w:rPr>
      </w:pPr>
      <w:r>
        <w:rPr>
          <w:sz w:val="24"/>
          <w:szCs w:val="24"/>
        </w:rPr>
        <w:br w:type="page"/>
      </w:r>
    </w:p>
    <w:p w14:paraId="57226269" w14:textId="77777777" w:rsidR="000E2C61" w:rsidRDefault="000E2C61" w:rsidP="000E2C61">
      <w:pPr>
        <w:pStyle w:val="Heading2"/>
        <w:spacing w:after="240"/>
      </w:pPr>
      <w:r>
        <w:lastRenderedPageBreak/>
        <w:t>Huhn mit Walnüssen - Tao Ren Ji Ding</w:t>
      </w:r>
      <w:r>
        <w:rPr>
          <w:rStyle w:val="FootnoteReference"/>
        </w:rPr>
        <w:footnoteReference w:id="470"/>
      </w:r>
      <w:r>
        <w:t xml:space="preserve"> </w:t>
      </w:r>
    </w:p>
    <w:p w14:paraId="5D2627F7" w14:textId="77777777" w:rsidR="000E2C61" w:rsidRDefault="000E2C61" w:rsidP="000E2C61">
      <w:pPr>
        <w:rPr>
          <w:sz w:val="24"/>
          <w:szCs w:val="24"/>
        </w:rPr>
      </w:pPr>
      <w:r w:rsidRPr="00BC2E20">
        <w:rPr>
          <w:sz w:val="24"/>
          <w:szCs w:val="24"/>
          <w:u w:val="single"/>
        </w:rPr>
        <w:t>Zutaten</w:t>
      </w:r>
      <w:r>
        <w:rPr>
          <w:sz w:val="24"/>
          <w:szCs w:val="24"/>
        </w:rPr>
        <w:t xml:space="preserve"> (für 2 Portionen)</w:t>
      </w:r>
    </w:p>
    <w:p w14:paraId="1BD8160F" w14:textId="77777777" w:rsidR="000E2C61" w:rsidRDefault="000E2C61" w:rsidP="000E2C61">
      <w:pPr>
        <w:rPr>
          <w:sz w:val="24"/>
          <w:szCs w:val="24"/>
        </w:rPr>
      </w:pPr>
      <w:r>
        <w:rPr>
          <w:sz w:val="24"/>
          <w:szCs w:val="24"/>
        </w:rPr>
        <w:t>150 g Hühnerbrust ohne Haut und Knochen</w:t>
      </w:r>
    </w:p>
    <w:p w14:paraId="4BD3036F" w14:textId="77777777" w:rsidR="000E2C61" w:rsidRDefault="000E2C61" w:rsidP="000E2C61">
      <w:pPr>
        <w:rPr>
          <w:sz w:val="24"/>
          <w:szCs w:val="24"/>
        </w:rPr>
      </w:pPr>
      <w:r>
        <w:rPr>
          <w:sz w:val="24"/>
          <w:szCs w:val="24"/>
        </w:rPr>
        <w:t>1 TL Maisstärke</w:t>
      </w:r>
    </w:p>
    <w:p w14:paraId="793785D3" w14:textId="77777777" w:rsidR="000E2C61" w:rsidRDefault="000E2C61" w:rsidP="000E2C61">
      <w:pPr>
        <w:rPr>
          <w:sz w:val="24"/>
          <w:szCs w:val="24"/>
        </w:rPr>
      </w:pPr>
      <w:r>
        <w:rPr>
          <w:sz w:val="24"/>
          <w:szCs w:val="24"/>
        </w:rPr>
        <w:t>1 ½ Reiswein</w:t>
      </w:r>
    </w:p>
    <w:p w14:paraId="6215DAF3" w14:textId="77777777" w:rsidR="000E2C61" w:rsidRDefault="000E2C61" w:rsidP="000E2C61">
      <w:pPr>
        <w:rPr>
          <w:sz w:val="24"/>
          <w:szCs w:val="24"/>
        </w:rPr>
      </w:pPr>
      <w:r>
        <w:rPr>
          <w:sz w:val="24"/>
          <w:szCs w:val="24"/>
        </w:rPr>
        <w:t>30 g Lauch</w:t>
      </w:r>
    </w:p>
    <w:p w14:paraId="7B7D7A4F" w14:textId="77777777" w:rsidR="000E2C61" w:rsidRDefault="000E2C61" w:rsidP="000E2C61">
      <w:pPr>
        <w:rPr>
          <w:sz w:val="24"/>
          <w:szCs w:val="24"/>
        </w:rPr>
      </w:pPr>
      <w:r>
        <w:rPr>
          <w:sz w:val="24"/>
          <w:szCs w:val="24"/>
        </w:rPr>
        <w:t>10 g Ingwer</w:t>
      </w:r>
    </w:p>
    <w:p w14:paraId="17CA2755" w14:textId="77777777" w:rsidR="000E2C61" w:rsidRDefault="000E2C61" w:rsidP="000E2C61">
      <w:pPr>
        <w:rPr>
          <w:sz w:val="24"/>
          <w:szCs w:val="24"/>
        </w:rPr>
      </w:pPr>
      <w:r>
        <w:rPr>
          <w:sz w:val="24"/>
          <w:szCs w:val="24"/>
        </w:rPr>
        <w:t>1 EL Sojasauce</w:t>
      </w:r>
    </w:p>
    <w:p w14:paraId="41539A75" w14:textId="77777777" w:rsidR="000E2C61" w:rsidRDefault="000E2C61" w:rsidP="000E2C61">
      <w:pPr>
        <w:rPr>
          <w:sz w:val="24"/>
          <w:szCs w:val="24"/>
        </w:rPr>
      </w:pPr>
      <w:r>
        <w:rPr>
          <w:sz w:val="24"/>
          <w:szCs w:val="24"/>
        </w:rPr>
        <w:t>Salz, Pfeffer</w:t>
      </w:r>
    </w:p>
    <w:p w14:paraId="3F594548" w14:textId="77777777" w:rsidR="000E2C61" w:rsidRDefault="000E2C61" w:rsidP="000E2C61">
      <w:pPr>
        <w:rPr>
          <w:sz w:val="24"/>
          <w:szCs w:val="24"/>
        </w:rPr>
      </w:pPr>
      <w:r>
        <w:rPr>
          <w:sz w:val="24"/>
          <w:szCs w:val="24"/>
        </w:rPr>
        <w:t>50 g Walnüsse</w:t>
      </w:r>
    </w:p>
    <w:p w14:paraId="5EC3BFA2" w14:textId="77777777" w:rsidR="000E2C61" w:rsidRDefault="000E2C61" w:rsidP="000E2C61">
      <w:pPr>
        <w:rPr>
          <w:sz w:val="24"/>
          <w:szCs w:val="24"/>
        </w:rPr>
      </w:pPr>
      <w:r>
        <w:rPr>
          <w:sz w:val="24"/>
          <w:szCs w:val="24"/>
        </w:rPr>
        <w:t>2 – 3 EL Pflanzenöl</w:t>
      </w:r>
    </w:p>
    <w:p w14:paraId="169B99F2" w14:textId="77777777" w:rsidR="000E2C61" w:rsidRDefault="000E2C61" w:rsidP="000E2C61">
      <w:pPr>
        <w:rPr>
          <w:sz w:val="24"/>
          <w:szCs w:val="24"/>
        </w:rPr>
      </w:pPr>
    </w:p>
    <w:p w14:paraId="6A6DA890" w14:textId="77777777" w:rsidR="000E2C61" w:rsidRDefault="000E2C61" w:rsidP="000E2C61">
      <w:pPr>
        <w:rPr>
          <w:sz w:val="24"/>
          <w:szCs w:val="24"/>
        </w:rPr>
      </w:pPr>
      <w:r>
        <w:rPr>
          <w:sz w:val="24"/>
          <w:szCs w:val="24"/>
        </w:rPr>
        <w:t>Zubereitungszeit: 20 Minuten</w:t>
      </w:r>
    </w:p>
    <w:p w14:paraId="0BE87960" w14:textId="77777777" w:rsidR="000E2C61" w:rsidRPr="000C6DAD" w:rsidRDefault="000E2C61" w:rsidP="00B40E8C">
      <w:pPr>
        <w:pStyle w:val="ListParagraph"/>
        <w:numPr>
          <w:ilvl w:val="0"/>
          <w:numId w:val="1471"/>
        </w:numPr>
        <w:spacing w:after="120"/>
        <w:ind w:left="714" w:hanging="357"/>
        <w:contextualSpacing w:val="0"/>
        <w:jc w:val="both"/>
        <w:rPr>
          <w:sz w:val="24"/>
          <w:szCs w:val="24"/>
        </w:rPr>
      </w:pPr>
      <w:r w:rsidRPr="000C6DAD">
        <w:rPr>
          <w:sz w:val="24"/>
          <w:szCs w:val="24"/>
        </w:rPr>
        <w:t>Das Hühnerfleisch in etwa ½ cm große Stücke schneiden und mit 1 TL Maisstärke und 1 EL Reiswein mischen.</w:t>
      </w:r>
    </w:p>
    <w:p w14:paraId="70852247" w14:textId="77777777" w:rsidR="000E2C61" w:rsidRPr="000C6DAD" w:rsidRDefault="000E2C61" w:rsidP="00B40E8C">
      <w:pPr>
        <w:pStyle w:val="ListParagraph"/>
        <w:numPr>
          <w:ilvl w:val="0"/>
          <w:numId w:val="1471"/>
        </w:numPr>
        <w:spacing w:after="120"/>
        <w:ind w:left="714" w:hanging="357"/>
        <w:contextualSpacing w:val="0"/>
        <w:jc w:val="both"/>
        <w:rPr>
          <w:sz w:val="24"/>
          <w:szCs w:val="24"/>
        </w:rPr>
      </w:pPr>
      <w:r w:rsidRPr="000C6DAD">
        <w:rPr>
          <w:sz w:val="24"/>
          <w:szCs w:val="24"/>
        </w:rPr>
        <w:t>Lauch und Ingwer putzen bzw. schälen und in Scheiben schneiden. 1 EL Sojasauce mit ½ EL Reiswein, Salz und Pfeffer zur Sauce vermischen.</w:t>
      </w:r>
    </w:p>
    <w:p w14:paraId="3E80E5CB" w14:textId="77777777" w:rsidR="000E2C61" w:rsidRPr="000C6DAD" w:rsidRDefault="000E2C61" w:rsidP="00B40E8C">
      <w:pPr>
        <w:pStyle w:val="ListParagraph"/>
        <w:numPr>
          <w:ilvl w:val="0"/>
          <w:numId w:val="1471"/>
        </w:numPr>
        <w:spacing w:after="120"/>
        <w:ind w:left="714" w:hanging="357"/>
        <w:contextualSpacing w:val="0"/>
        <w:jc w:val="both"/>
        <w:rPr>
          <w:sz w:val="24"/>
          <w:szCs w:val="24"/>
        </w:rPr>
      </w:pPr>
      <w:r w:rsidRPr="000C6DAD">
        <w:rPr>
          <w:sz w:val="24"/>
          <w:szCs w:val="24"/>
        </w:rPr>
        <w:t>Walnusskerne nach Belieben halbieren oder vierteln. Einen Wok oder eine Pfanne erhitzen. Öl hineingeben. Walnüsse darin unter Rühren etwa 1 Minute braten. Herausnehmen und beiseitestellen.</w:t>
      </w:r>
    </w:p>
    <w:p w14:paraId="71FC7B14" w14:textId="77777777" w:rsidR="000E2C61" w:rsidRPr="000C6DAD" w:rsidRDefault="000E2C61" w:rsidP="00B40E8C">
      <w:pPr>
        <w:pStyle w:val="ListParagraph"/>
        <w:numPr>
          <w:ilvl w:val="0"/>
          <w:numId w:val="1471"/>
        </w:numPr>
        <w:spacing w:after="120"/>
        <w:ind w:left="714" w:hanging="357"/>
        <w:contextualSpacing w:val="0"/>
        <w:jc w:val="both"/>
        <w:rPr>
          <w:sz w:val="24"/>
          <w:szCs w:val="24"/>
        </w:rPr>
      </w:pPr>
      <w:r w:rsidRPr="000C6DAD">
        <w:rPr>
          <w:sz w:val="24"/>
          <w:szCs w:val="24"/>
        </w:rPr>
        <w:t>Hühnerfleisch ins verbliebene Fett geben und unter Rühren etwa 1 Minute braten. Lauch und Ingwer dazugeben und alles noch einmal 1 Minute braten. Sauce und Walnüsse untermischen und noch einmal 1 Minute braten. Sie sollen nicht zu dunkel werden. Sofort servieren.</w:t>
      </w:r>
    </w:p>
    <w:p w14:paraId="7E0AA267" w14:textId="77777777" w:rsidR="000E2C61" w:rsidRDefault="000E2C61" w:rsidP="000E2C61">
      <w:pPr>
        <w:rPr>
          <w:sz w:val="24"/>
          <w:szCs w:val="24"/>
        </w:rPr>
      </w:pPr>
      <w:r>
        <w:rPr>
          <w:sz w:val="24"/>
          <w:szCs w:val="24"/>
        </w:rPr>
        <w:br w:type="page"/>
      </w:r>
    </w:p>
    <w:p w14:paraId="7905383C" w14:textId="77777777" w:rsidR="000E2C61" w:rsidRDefault="000E2C61" w:rsidP="000E2C61">
      <w:pPr>
        <w:pStyle w:val="Heading2"/>
        <w:spacing w:after="240"/>
      </w:pPr>
      <w:r>
        <w:lastRenderedPageBreak/>
        <w:t xml:space="preserve">Knusprige Hühnerquadrate mit Walnüssen – Tao Ren Ji Fang </w:t>
      </w:r>
      <w:r>
        <w:rPr>
          <w:rStyle w:val="FootnoteReference"/>
        </w:rPr>
        <w:footnoteReference w:id="471"/>
      </w:r>
    </w:p>
    <w:p w14:paraId="584B4883" w14:textId="77777777" w:rsidR="000E2C61" w:rsidRDefault="000E2C61" w:rsidP="000E2C61">
      <w:pPr>
        <w:rPr>
          <w:sz w:val="24"/>
          <w:szCs w:val="24"/>
        </w:rPr>
      </w:pPr>
      <w:r w:rsidRPr="00BC2E20">
        <w:rPr>
          <w:sz w:val="24"/>
          <w:szCs w:val="24"/>
          <w:u w:val="single"/>
        </w:rPr>
        <w:t>Zutaten</w:t>
      </w:r>
      <w:r>
        <w:rPr>
          <w:sz w:val="24"/>
          <w:szCs w:val="24"/>
        </w:rPr>
        <w:t xml:space="preserve"> (für 3 Portionen)</w:t>
      </w:r>
    </w:p>
    <w:p w14:paraId="5B29A706" w14:textId="77777777" w:rsidR="000E2C61" w:rsidRDefault="000E2C61" w:rsidP="000E2C61">
      <w:pPr>
        <w:rPr>
          <w:sz w:val="24"/>
          <w:szCs w:val="24"/>
        </w:rPr>
      </w:pPr>
      <w:r>
        <w:rPr>
          <w:sz w:val="24"/>
          <w:szCs w:val="24"/>
        </w:rPr>
        <w:t>1 kleines Hähnchen (etwa 1 kg)</w:t>
      </w:r>
    </w:p>
    <w:p w14:paraId="67F97E6C" w14:textId="77777777" w:rsidR="000E2C61" w:rsidRDefault="000E2C61" w:rsidP="000E2C61">
      <w:pPr>
        <w:rPr>
          <w:sz w:val="24"/>
          <w:szCs w:val="24"/>
        </w:rPr>
      </w:pPr>
      <w:r>
        <w:rPr>
          <w:sz w:val="24"/>
          <w:szCs w:val="24"/>
        </w:rPr>
        <w:t>30 g Lauch</w:t>
      </w:r>
    </w:p>
    <w:p w14:paraId="6973EEFE" w14:textId="77777777" w:rsidR="000E2C61" w:rsidRDefault="000E2C61" w:rsidP="000E2C61">
      <w:pPr>
        <w:rPr>
          <w:sz w:val="24"/>
          <w:szCs w:val="24"/>
        </w:rPr>
      </w:pPr>
      <w:r>
        <w:rPr>
          <w:sz w:val="24"/>
          <w:szCs w:val="24"/>
        </w:rPr>
        <w:t>10 g Ingwerwurzel</w:t>
      </w:r>
    </w:p>
    <w:p w14:paraId="1FA4667C" w14:textId="77777777" w:rsidR="000E2C61" w:rsidRDefault="000E2C61" w:rsidP="000E2C61">
      <w:pPr>
        <w:rPr>
          <w:sz w:val="24"/>
          <w:szCs w:val="24"/>
        </w:rPr>
      </w:pPr>
      <w:r>
        <w:rPr>
          <w:sz w:val="24"/>
          <w:szCs w:val="24"/>
        </w:rPr>
        <w:t>Salz, Pfeffer</w:t>
      </w:r>
    </w:p>
    <w:p w14:paraId="00FC5F38" w14:textId="77777777" w:rsidR="000E2C61" w:rsidRDefault="000E2C61" w:rsidP="000E2C61">
      <w:pPr>
        <w:rPr>
          <w:sz w:val="24"/>
          <w:szCs w:val="24"/>
        </w:rPr>
      </w:pPr>
      <w:r>
        <w:rPr>
          <w:sz w:val="24"/>
          <w:szCs w:val="24"/>
        </w:rPr>
        <w:t>100 g Hühnerbrust ohne Haut und Knochen</w:t>
      </w:r>
    </w:p>
    <w:p w14:paraId="6CDD9559" w14:textId="77777777" w:rsidR="000E2C61" w:rsidRDefault="000E2C61" w:rsidP="000E2C61">
      <w:pPr>
        <w:rPr>
          <w:sz w:val="24"/>
          <w:szCs w:val="24"/>
        </w:rPr>
      </w:pPr>
      <w:r>
        <w:rPr>
          <w:sz w:val="24"/>
          <w:szCs w:val="24"/>
        </w:rPr>
        <w:t>1 Eiweiß</w:t>
      </w:r>
    </w:p>
    <w:p w14:paraId="0BB76568" w14:textId="77777777" w:rsidR="000E2C61" w:rsidRDefault="000E2C61" w:rsidP="000E2C61">
      <w:pPr>
        <w:rPr>
          <w:sz w:val="24"/>
          <w:szCs w:val="24"/>
        </w:rPr>
      </w:pPr>
      <w:r>
        <w:rPr>
          <w:sz w:val="24"/>
          <w:szCs w:val="24"/>
        </w:rPr>
        <w:t>1 EL Reiswein</w:t>
      </w:r>
    </w:p>
    <w:p w14:paraId="15B9FF5B" w14:textId="77777777" w:rsidR="000E2C61" w:rsidRDefault="000E2C61" w:rsidP="000E2C61">
      <w:pPr>
        <w:rPr>
          <w:sz w:val="24"/>
          <w:szCs w:val="24"/>
        </w:rPr>
      </w:pPr>
      <w:r>
        <w:rPr>
          <w:sz w:val="24"/>
          <w:szCs w:val="24"/>
        </w:rPr>
        <w:t>1 TL Maisstärke, in 1 TL Wasser angerührt</w:t>
      </w:r>
    </w:p>
    <w:p w14:paraId="1B85FEDB" w14:textId="77777777" w:rsidR="000E2C61" w:rsidRDefault="000E2C61" w:rsidP="000E2C61">
      <w:pPr>
        <w:rPr>
          <w:sz w:val="24"/>
          <w:szCs w:val="24"/>
        </w:rPr>
      </w:pPr>
      <w:r>
        <w:rPr>
          <w:sz w:val="24"/>
          <w:szCs w:val="24"/>
        </w:rPr>
        <w:t>40 g Walnüsse</w:t>
      </w:r>
    </w:p>
    <w:p w14:paraId="7E8EE541" w14:textId="77777777" w:rsidR="000E2C61" w:rsidRDefault="000E2C61" w:rsidP="000E2C61">
      <w:pPr>
        <w:rPr>
          <w:sz w:val="24"/>
          <w:szCs w:val="24"/>
        </w:rPr>
      </w:pPr>
      <w:r>
        <w:rPr>
          <w:sz w:val="24"/>
          <w:szCs w:val="24"/>
        </w:rPr>
        <w:t>6 Wasserkastanien aus der Dose</w:t>
      </w:r>
    </w:p>
    <w:p w14:paraId="4AFDFCAD" w14:textId="77777777" w:rsidR="000E2C61" w:rsidRDefault="000E2C61" w:rsidP="000E2C61">
      <w:pPr>
        <w:rPr>
          <w:sz w:val="24"/>
          <w:szCs w:val="24"/>
        </w:rPr>
      </w:pPr>
      <w:r>
        <w:rPr>
          <w:sz w:val="24"/>
          <w:szCs w:val="24"/>
        </w:rPr>
        <w:t>100 g Pflanzenöl</w:t>
      </w:r>
    </w:p>
    <w:p w14:paraId="0CD361AD" w14:textId="77777777" w:rsidR="000E2C61" w:rsidRDefault="000E2C61" w:rsidP="000E2C61">
      <w:pPr>
        <w:rPr>
          <w:sz w:val="24"/>
          <w:szCs w:val="24"/>
        </w:rPr>
      </w:pPr>
      <w:r>
        <w:rPr>
          <w:sz w:val="24"/>
          <w:szCs w:val="24"/>
        </w:rPr>
        <w:t>100 g Blattsalat</w:t>
      </w:r>
    </w:p>
    <w:p w14:paraId="2456E1BF" w14:textId="77777777" w:rsidR="000E2C61" w:rsidRDefault="000E2C61" w:rsidP="000E2C61">
      <w:pPr>
        <w:rPr>
          <w:sz w:val="24"/>
          <w:szCs w:val="24"/>
        </w:rPr>
      </w:pPr>
    </w:p>
    <w:p w14:paraId="341F2332" w14:textId="77777777" w:rsidR="000E2C61" w:rsidRDefault="000E2C61" w:rsidP="000E2C61">
      <w:pPr>
        <w:rPr>
          <w:sz w:val="24"/>
          <w:szCs w:val="24"/>
        </w:rPr>
      </w:pPr>
      <w:r>
        <w:rPr>
          <w:sz w:val="24"/>
          <w:szCs w:val="24"/>
        </w:rPr>
        <w:t>Zubereitungszeit: etwa 2 Stunden</w:t>
      </w:r>
    </w:p>
    <w:p w14:paraId="29960198" w14:textId="77777777" w:rsidR="000E2C61" w:rsidRPr="00D53702" w:rsidRDefault="000E2C61" w:rsidP="00B40E8C">
      <w:pPr>
        <w:pStyle w:val="ListParagraph"/>
        <w:numPr>
          <w:ilvl w:val="0"/>
          <w:numId w:val="585"/>
        </w:numPr>
        <w:spacing w:after="120"/>
        <w:ind w:left="714" w:hanging="357"/>
        <w:contextualSpacing w:val="0"/>
        <w:jc w:val="both"/>
        <w:rPr>
          <w:sz w:val="24"/>
          <w:szCs w:val="24"/>
        </w:rPr>
      </w:pPr>
      <w:r w:rsidRPr="00D53702">
        <w:rPr>
          <w:sz w:val="24"/>
          <w:szCs w:val="24"/>
        </w:rPr>
        <w:t>Hähnchen kalt abspülen und trockentupfen. Lauch und Ingwer putzen bzw. schälen und in grobe Stücke schneiden. Hähnchen mit Lauch, Ingwer, Salz und Pfeffer würzen und in den Bambusdämpfer oder in einen anderen Dämpfeinsatz geben.</w:t>
      </w:r>
    </w:p>
    <w:p w14:paraId="7AC7E22E" w14:textId="77777777" w:rsidR="000E2C61" w:rsidRPr="00D53702" w:rsidRDefault="000E2C61" w:rsidP="00B40E8C">
      <w:pPr>
        <w:pStyle w:val="ListParagraph"/>
        <w:numPr>
          <w:ilvl w:val="0"/>
          <w:numId w:val="585"/>
        </w:numPr>
        <w:spacing w:after="120"/>
        <w:ind w:left="714" w:hanging="357"/>
        <w:contextualSpacing w:val="0"/>
        <w:jc w:val="both"/>
        <w:rPr>
          <w:sz w:val="24"/>
          <w:szCs w:val="24"/>
        </w:rPr>
      </w:pPr>
      <w:r w:rsidRPr="00D53702">
        <w:rPr>
          <w:sz w:val="24"/>
          <w:szCs w:val="24"/>
        </w:rPr>
        <w:t>Hähnchen über dem heißen Wasserdampf zugedeckt etwa 25 Minuten dämpfen. Dann abkühlen lassen, das Fleisch vorsichtig von den Knochen lösen und ohne Haut in möglichst große, dünne Scheiben schneiden. Die Fleischscheiben auf einen Teller legen.</w:t>
      </w:r>
    </w:p>
    <w:p w14:paraId="613D073B" w14:textId="77777777" w:rsidR="000E2C61" w:rsidRPr="00D53702" w:rsidRDefault="000E2C61" w:rsidP="00B40E8C">
      <w:pPr>
        <w:pStyle w:val="ListParagraph"/>
        <w:numPr>
          <w:ilvl w:val="0"/>
          <w:numId w:val="585"/>
        </w:numPr>
        <w:spacing w:after="120"/>
        <w:ind w:left="714" w:hanging="357"/>
        <w:contextualSpacing w:val="0"/>
        <w:jc w:val="both"/>
        <w:rPr>
          <w:sz w:val="24"/>
          <w:szCs w:val="24"/>
        </w:rPr>
      </w:pPr>
      <w:r w:rsidRPr="00D53702">
        <w:rPr>
          <w:sz w:val="24"/>
          <w:szCs w:val="24"/>
        </w:rPr>
        <w:t>Die Hühnerbrust fein hacken oder durch den Fleischwolf drehen. Mit dem Eiweiß, Salz, Pfeffer, 1 EL Reiswein und der angerührten Maisstärke mischen und rühren, bis die Masse dick wird. Die Masse dünn auf die Hühnerfleischscheiben streichen.</w:t>
      </w:r>
    </w:p>
    <w:p w14:paraId="7D4B3A79" w14:textId="77777777" w:rsidR="000E2C61" w:rsidRPr="00D53702" w:rsidRDefault="000E2C61" w:rsidP="00B40E8C">
      <w:pPr>
        <w:pStyle w:val="ListParagraph"/>
        <w:numPr>
          <w:ilvl w:val="0"/>
          <w:numId w:val="585"/>
        </w:numPr>
        <w:spacing w:after="120"/>
        <w:ind w:left="714" w:hanging="357"/>
        <w:contextualSpacing w:val="0"/>
        <w:jc w:val="both"/>
        <w:rPr>
          <w:sz w:val="24"/>
          <w:szCs w:val="24"/>
        </w:rPr>
      </w:pPr>
      <w:r w:rsidRPr="00D53702">
        <w:rPr>
          <w:sz w:val="24"/>
          <w:szCs w:val="24"/>
        </w:rPr>
        <w:t xml:space="preserve">Die Walnußkerne in Hälften oder Viertel schneiden. Die Wasserkastanien abtropfen lassen und halbieren oder vierteln. Beides auf der Hühnermasse verteilen und andrücken. </w:t>
      </w:r>
    </w:p>
    <w:p w14:paraId="4A0F1E34" w14:textId="77777777" w:rsidR="000E2C61" w:rsidRPr="00D53702" w:rsidRDefault="000E2C61" w:rsidP="00B40E8C">
      <w:pPr>
        <w:pStyle w:val="ListParagraph"/>
        <w:numPr>
          <w:ilvl w:val="0"/>
          <w:numId w:val="585"/>
        </w:numPr>
        <w:spacing w:after="120"/>
        <w:ind w:left="714" w:hanging="357"/>
        <w:contextualSpacing w:val="0"/>
        <w:jc w:val="both"/>
        <w:rPr>
          <w:sz w:val="24"/>
          <w:szCs w:val="24"/>
        </w:rPr>
      </w:pPr>
      <w:r w:rsidRPr="00D53702">
        <w:rPr>
          <w:sz w:val="24"/>
          <w:szCs w:val="24"/>
        </w:rPr>
        <w:t xml:space="preserve">Den Teller in einen Topf auf eine umgedrehte Tasse stellen und die Fleischscheiben über dem heißen Wasserdampf etwa 10 Minuten zugedeckt dämpfen. Dabei ein </w:t>
      </w:r>
      <w:r w:rsidRPr="00D53702">
        <w:rPr>
          <w:sz w:val="24"/>
          <w:szCs w:val="24"/>
        </w:rPr>
        <w:lastRenderedPageBreak/>
        <w:t>Küchentuch um den Deckel wickeln, damit kein Wasser auf das Hähnchenfleisch tropft. Danach auf einem Küchentuch abtropfen und abkühlen lassen.</w:t>
      </w:r>
    </w:p>
    <w:p w14:paraId="4106A09C" w14:textId="77777777" w:rsidR="000E2C61" w:rsidRPr="00D53702" w:rsidRDefault="000E2C61" w:rsidP="00B40E8C">
      <w:pPr>
        <w:pStyle w:val="ListParagraph"/>
        <w:numPr>
          <w:ilvl w:val="0"/>
          <w:numId w:val="585"/>
        </w:numPr>
        <w:spacing w:after="120"/>
        <w:ind w:left="714" w:hanging="357"/>
        <w:contextualSpacing w:val="0"/>
        <w:jc w:val="both"/>
        <w:rPr>
          <w:sz w:val="24"/>
          <w:szCs w:val="24"/>
        </w:rPr>
      </w:pPr>
      <w:r w:rsidRPr="00D53702">
        <w:rPr>
          <w:sz w:val="24"/>
          <w:szCs w:val="24"/>
        </w:rPr>
        <w:t>Das Öl in einem Wok oder einer Pfanne erhitzen. Die Hühnerfleischmasse trockentupfen, in das Öl geben und etwa 2 Minuten fritieren. Herausnehmen und abtropfen lassen und in Quadrate schneiden. Mit der belegten Seite nach ober auf einen Teller legen.</w:t>
      </w:r>
    </w:p>
    <w:p w14:paraId="364C53D8" w14:textId="77777777" w:rsidR="000E2C61" w:rsidRPr="00D53702" w:rsidRDefault="000E2C61" w:rsidP="00B40E8C">
      <w:pPr>
        <w:pStyle w:val="ListParagraph"/>
        <w:numPr>
          <w:ilvl w:val="0"/>
          <w:numId w:val="585"/>
        </w:numPr>
        <w:spacing w:after="120"/>
        <w:ind w:left="714" w:hanging="357"/>
        <w:contextualSpacing w:val="0"/>
        <w:jc w:val="both"/>
        <w:rPr>
          <w:sz w:val="24"/>
          <w:szCs w:val="24"/>
        </w:rPr>
      </w:pPr>
      <w:r w:rsidRPr="00D53702">
        <w:rPr>
          <w:sz w:val="24"/>
          <w:szCs w:val="24"/>
        </w:rPr>
        <w:t>Den Salat waschen, trockenschleudern und um die Hühnerquadrate herum anrichten.</w:t>
      </w:r>
    </w:p>
    <w:p w14:paraId="293950C6" w14:textId="77777777" w:rsidR="000E2C61" w:rsidRDefault="000E2C61" w:rsidP="000E2C61">
      <w:pPr>
        <w:rPr>
          <w:sz w:val="24"/>
          <w:szCs w:val="24"/>
        </w:rPr>
      </w:pPr>
      <w:r>
        <w:rPr>
          <w:sz w:val="24"/>
          <w:szCs w:val="24"/>
        </w:rPr>
        <w:br w:type="page"/>
      </w:r>
    </w:p>
    <w:p w14:paraId="5D9FBD5C" w14:textId="77777777" w:rsidR="00025D45" w:rsidRDefault="00025D45" w:rsidP="00025D45">
      <w:pPr>
        <w:pStyle w:val="Heading2"/>
        <w:spacing w:after="240"/>
      </w:pPr>
      <w:r>
        <w:lastRenderedPageBreak/>
        <w:t>Hähnchen-Reis-Pfanne</w:t>
      </w:r>
      <w:r>
        <w:rPr>
          <w:rStyle w:val="FootnoteReference"/>
        </w:rPr>
        <w:footnoteReference w:id="472"/>
      </w:r>
      <w:r>
        <w:t xml:space="preserve"> </w:t>
      </w:r>
    </w:p>
    <w:p w14:paraId="54305E18" w14:textId="77777777" w:rsidR="00025D45" w:rsidRDefault="00025D45" w:rsidP="00025D45">
      <w:pPr>
        <w:rPr>
          <w:sz w:val="24"/>
          <w:szCs w:val="24"/>
        </w:rPr>
      </w:pPr>
      <w:r w:rsidRPr="00053A5A">
        <w:rPr>
          <w:sz w:val="24"/>
          <w:szCs w:val="24"/>
          <w:u w:val="single"/>
        </w:rPr>
        <w:t>Zutaten</w:t>
      </w:r>
      <w:r>
        <w:rPr>
          <w:sz w:val="24"/>
          <w:szCs w:val="24"/>
        </w:rPr>
        <w:t xml:space="preserve"> (für 2 Portionen)</w:t>
      </w:r>
    </w:p>
    <w:p w14:paraId="5E96993B" w14:textId="77777777" w:rsidR="00025D45" w:rsidRDefault="00025D45" w:rsidP="00025D45">
      <w:pPr>
        <w:rPr>
          <w:sz w:val="24"/>
          <w:szCs w:val="24"/>
        </w:rPr>
      </w:pPr>
      <w:r>
        <w:rPr>
          <w:sz w:val="24"/>
          <w:szCs w:val="24"/>
        </w:rPr>
        <w:t>60 g Wildreismischung</w:t>
      </w:r>
    </w:p>
    <w:p w14:paraId="52815675" w14:textId="77777777" w:rsidR="00025D45" w:rsidRDefault="00025D45" w:rsidP="00025D45">
      <w:pPr>
        <w:rPr>
          <w:sz w:val="24"/>
          <w:szCs w:val="24"/>
        </w:rPr>
      </w:pPr>
      <w:r>
        <w:rPr>
          <w:sz w:val="24"/>
          <w:szCs w:val="24"/>
        </w:rPr>
        <w:t>20 g getrocknete Soft-Aprikosen</w:t>
      </w:r>
    </w:p>
    <w:p w14:paraId="46DEA12B" w14:textId="77777777" w:rsidR="00025D45" w:rsidRDefault="00025D45" w:rsidP="00025D45">
      <w:pPr>
        <w:rPr>
          <w:sz w:val="24"/>
          <w:szCs w:val="24"/>
        </w:rPr>
      </w:pPr>
      <w:r>
        <w:rPr>
          <w:sz w:val="24"/>
          <w:szCs w:val="24"/>
        </w:rPr>
        <w:t>1 Knoblauchzehe</w:t>
      </w:r>
    </w:p>
    <w:p w14:paraId="65D9C037" w14:textId="77777777" w:rsidR="00025D45" w:rsidRDefault="00025D45" w:rsidP="00025D45">
      <w:pPr>
        <w:rPr>
          <w:sz w:val="24"/>
          <w:szCs w:val="24"/>
        </w:rPr>
      </w:pPr>
      <w:r>
        <w:rPr>
          <w:sz w:val="24"/>
          <w:szCs w:val="24"/>
        </w:rPr>
        <w:t>250 g Hähnchenbrustfilet</w:t>
      </w:r>
    </w:p>
    <w:p w14:paraId="6DAFF6C3" w14:textId="77777777" w:rsidR="00025D45" w:rsidRDefault="00025D45" w:rsidP="00025D45">
      <w:pPr>
        <w:rPr>
          <w:sz w:val="24"/>
          <w:szCs w:val="24"/>
        </w:rPr>
      </w:pPr>
      <w:r>
        <w:rPr>
          <w:sz w:val="24"/>
          <w:szCs w:val="24"/>
        </w:rPr>
        <w:t>2 EL Öl</w:t>
      </w:r>
    </w:p>
    <w:p w14:paraId="129A8F8D" w14:textId="77777777" w:rsidR="00025D45" w:rsidRDefault="00025D45" w:rsidP="00025D45">
      <w:pPr>
        <w:rPr>
          <w:sz w:val="24"/>
          <w:szCs w:val="24"/>
        </w:rPr>
      </w:pPr>
      <w:r>
        <w:rPr>
          <w:sz w:val="24"/>
          <w:szCs w:val="24"/>
        </w:rPr>
        <w:t>Salz, Pfeffer</w:t>
      </w:r>
    </w:p>
    <w:p w14:paraId="4E81DFAD" w14:textId="77777777" w:rsidR="00025D45" w:rsidRDefault="00025D45" w:rsidP="00025D45">
      <w:pPr>
        <w:rPr>
          <w:sz w:val="24"/>
          <w:szCs w:val="24"/>
        </w:rPr>
      </w:pPr>
      <w:r>
        <w:rPr>
          <w:sz w:val="24"/>
          <w:szCs w:val="24"/>
        </w:rPr>
        <w:t>100 ml Apfelsaft</w:t>
      </w:r>
    </w:p>
    <w:p w14:paraId="676EC650" w14:textId="77777777" w:rsidR="00025D45" w:rsidRDefault="00025D45" w:rsidP="00025D45">
      <w:pPr>
        <w:rPr>
          <w:sz w:val="24"/>
          <w:szCs w:val="24"/>
        </w:rPr>
      </w:pPr>
      <w:r>
        <w:rPr>
          <w:sz w:val="24"/>
          <w:szCs w:val="24"/>
        </w:rPr>
        <w:t>4 Stiele Koriandergrün</w:t>
      </w:r>
    </w:p>
    <w:p w14:paraId="1FBADC6E" w14:textId="77777777" w:rsidR="00025D45" w:rsidRDefault="00025D45" w:rsidP="00025D45">
      <w:pPr>
        <w:rPr>
          <w:sz w:val="24"/>
          <w:szCs w:val="24"/>
        </w:rPr>
      </w:pPr>
      <w:r>
        <w:rPr>
          <w:sz w:val="24"/>
          <w:szCs w:val="24"/>
        </w:rPr>
        <w:t>1 – 2 EL Sojasauce</w:t>
      </w:r>
    </w:p>
    <w:p w14:paraId="5EA73AFB" w14:textId="77777777" w:rsidR="00025D45" w:rsidRDefault="00025D45" w:rsidP="00025D45">
      <w:pPr>
        <w:rPr>
          <w:sz w:val="24"/>
          <w:szCs w:val="24"/>
        </w:rPr>
      </w:pPr>
      <w:r>
        <w:rPr>
          <w:sz w:val="24"/>
          <w:szCs w:val="24"/>
        </w:rPr>
        <w:t>Chiliflocken</w:t>
      </w:r>
    </w:p>
    <w:p w14:paraId="508E92EA" w14:textId="77777777" w:rsidR="00025D45" w:rsidRDefault="00025D45" w:rsidP="00025D45">
      <w:pPr>
        <w:rPr>
          <w:sz w:val="24"/>
          <w:szCs w:val="24"/>
        </w:rPr>
      </w:pPr>
    </w:p>
    <w:p w14:paraId="08A6EBC9" w14:textId="77777777" w:rsidR="00025D45" w:rsidRDefault="00025D45" w:rsidP="00025D45">
      <w:pPr>
        <w:rPr>
          <w:sz w:val="24"/>
          <w:szCs w:val="24"/>
        </w:rPr>
      </w:pPr>
      <w:r>
        <w:rPr>
          <w:sz w:val="24"/>
          <w:szCs w:val="24"/>
        </w:rPr>
        <w:t>Zubereitungszeit: 25 Minuten</w:t>
      </w:r>
    </w:p>
    <w:p w14:paraId="06B02A28" w14:textId="77777777" w:rsidR="00025D45" w:rsidRPr="004F4C5C" w:rsidRDefault="00025D45" w:rsidP="00B40E8C">
      <w:pPr>
        <w:pStyle w:val="ListParagraph"/>
        <w:numPr>
          <w:ilvl w:val="0"/>
          <w:numId w:val="412"/>
        </w:numPr>
        <w:spacing w:after="120"/>
        <w:ind w:left="714" w:hanging="357"/>
        <w:contextualSpacing w:val="0"/>
        <w:jc w:val="both"/>
        <w:rPr>
          <w:sz w:val="24"/>
          <w:szCs w:val="24"/>
        </w:rPr>
      </w:pPr>
      <w:r w:rsidRPr="004F4C5C">
        <w:rPr>
          <w:sz w:val="24"/>
          <w:szCs w:val="24"/>
        </w:rPr>
        <w:t>Reismischung kochen. Aprikosen in feine Würfel schneiden. Knoblauch fein hacken. Frühlingszwiebeln putzen, das Weiße und Hellgrüne schräg in Ringe schneiden.</w:t>
      </w:r>
    </w:p>
    <w:p w14:paraId="2F4DF37C" w14:textId="77777777" w:rsidR="00025D45" w:rsidRPr="004F4C5C" w:rsidRDefault="00025D45" w:rsidP="00B40E8C">
      <w:pPr>
        <w:pStyle w:val="ListParagraph"/>
        <w:numPr>
          <w:ilvl w:val="0"/>
          <w:numId w:val="412"/>
        </w:numPr>
        <w:spacing w:after="120"/>
        <w:ind w:left="714" w:hanging="357"/>
        <w:contextualSpacing w:val="0"/>
        <w:jc w:val="both"/>
        <w:rPr>
          <w:sz w:val="24"/>
          <w:szCs w:val="24"/>
        </w:rPr>
      </w:pPr>
      <w:r w:rsidRPr="004F4C5C">
        <w:rPr>
          <w:sz w:val="24"/>
          <w:szCs w:val="24"/>
        </w:rPr>
        <w:t>Fleisch in ca. 1 cm große Würfel schneiden. Öl in einer Pfanne erhitzen, Fleisch darin braun anbraten und mit Salz und Pfeffer würzen. Knoblauch, Aprikosen und Frühlingszwiebeln zugeben und kurz mitbraten. Mit Apfelsaft ablöschen. Korianderblätter von den Stielen zupfen und grob hacken.</w:t>
      </w:r>
    </w:p>
    <w:p w14:paraId="5C82A34D" w14:textId="77777777" w:rsidR="00025D45" w:rsidRPr="004F4C5C" w:rsidRDefault="00025D45" w:rsidP="00B40E8C">
      <w:pPr>
        <w:pStyle w:val="ListParagraph"/>
        <w:numPr>
          <w:ilvl w:val="0"/>
          <w:numId w:val="412"/>
        </w:numPr>
        <w:spacing w:after="120"/>
        <w:ind w:left="714" w:hanging="357"/>
        <w:contextualSpacing w:val="0"/>
        <w:jc w:val="both"/>
        <w:rPr>
          <w:sz w:val="24"/>
          <w:szCs w:val="24"/>
        </w:rPr>
      </w:pPr>
      <w:r w:rsidRPr="004F4C5C">
        <w:rPr>
          <w:sz w:val="24"/>
          <w:szCs w:val="24"/>
        </w:rPr>
        <w:t>Reis gut abtropfen lassen und in die Pfanne geben. Hähnchen-Reis-Pfanne mit Sojasauce und Chili würzen und mit Koriander bestreut servieren.</w:t>
      </w:r>
    </w:p>
    <w:p w14:paraId="1ABFB736" w14:textId="77777777" w:rsidR="00025D45" w:rsidRDefault="00025D45" w:rsidP="00025D45">
      <w:pPr>
        <w:rPr>
          <w:sz w:val="24"/>
          <w:szCs w:val="24"/>
        </w:rPr>
      </w:pPr>
    </w:p>
    <w:p w14:paraId="47E45E38" w14:textId="77777777" w:rsidR="00025D45" w:rsidRDefault="00025D45" w:rsidP="00025D45">
      <w:pPr>
        <w:ind w:left="708" w:hanging="708"/>
        <w:jc w:val="both"/>
        <w:rPr>
          <w:sz w:val="24"/>
          <w:szCs w:val="24"/>
        </w:rPr>
      </w:pPr>
      <w:r>
        <w:rPr>
          <w:sz w:val="24"/>
          <w:szCs w:val="24"/>
        </w:rPr>
        <w:t>Tipp:</w:t>
      </w:r>
      <w:r>
        <w:rPr>
          <w:sz w:val="24"/>
          <w:szCs w:val="24"/>
        </w:rPr>
        <w:tab/>
        <w:t>Wildreis ist gar kein Reis, sondern eine Wasserpflanze. Die langen dunklen Samen des Wassergrases schmecken leicht nussig. Als Mischung mit verschiedenen Reissorten gibt’s ihn in jeden Supermarkt.</w:t>
      </w:r>
    </w:p>
    <w:p w14:paraId="1EFF6EC0" w14:textId="77777777" w:rsidR="00025D45" w:rsidRDefault="00025D45" w:rsidP="00025D45">
      <w:pPr>
        <w:rPr>
          <w:sz w:val="24"/>
          <w:szCs w:val="24"/>
        </w:rPr>
      </w:pPr>
      <w:r>
        <w:rPr>
          <w:sz w:val="24"/>
          <w:szCs w:val="24"/>
        </w:rPr>
        <w:br w:type="page"/>
      </w:r>
    </w:p>
    <w:p w14:paraId="73073910" w14:textId="77777777" w:rsidR="00025D45" w:rsidRDefault="00025D45" w:rsidP="00025D45">
      <w:pPr>
        <w:pStyle w:val="Heading2"/>
        <w:spacing w:after="240"/>
      </w:pPr>
      <w:r>
        <w:lastRenderedPageBreak/>
        <w:t>Poularde mit Pfifferlingen</w:t>
      </w:r>
      <w:r>
        <w:rPr>
          <w:rStyle w:val="FootnoteReference"/>
        </w:rPr>
        <w:footnoteReference w:id="473"/>
      </w:r>
      <w:r>
        <w:t xml:space="preserve"> </w:t>
      </w:r>
    </w:p>
    <w:p w14:paraId="7724FF70" w14:textId="77777777" w:rsidR="00025D45" w:rsidRDefault="00025D45" w:rsidP="00025D45">
      <w:pPr>
        <w:rPr>
          <w:sz w:val="24"/>
          <w:szCs w:val="24"/>
        </w:rPr>
      </w:pPr>
      <w:r>
        <w:rPr>
          <w:sz w:val="24"/>
          <w:szCs w:val="24"/>
        </w:rPr>
        <w:t>Zutaten (für 4 Portionen):</w:t>
      </w:r>
    </w:p>
    <w:p w14:paraId="616869CA" w14:textId="77777777" w:rsidR="00025D45" w:rsidRDefault="00025D45" w:rsidP="00025D45">
      <w:pPr>
        <w:rPr>
          <w:sz w:val="24"/>
          <w:szCs w:val="24"/>
        </w:rPr>
      </w:pPr>
      <w:r>
        <w:rPr>
          <w:sz w:val="24"/>
          <w:szCs w:val="24"/>
        </w:rPr>
        <w:t>1 Poularde (etwa 1,5 kg)</w:t>
      </w:r>
    </w:p>
    <w:p w14:paraId="7DAF5F31" w14:textId="77777777" w:rsidR="00025D45" w:rsidRDefault="00025D45" w:rsidP="00025D45">
      <w:pPr>
        <w:rPr>
          <w:sz w:val="24"/>
          <w:szCs w:val="24"/>
        </w:rPr>
      </w:pPr>
      <w:r>
        <w:rPr>
          <w:sz w:val="24"/>
          <w:szCs w:val="24"/>
        </w:rPr>
        <w:t>100 g rohen Schinken</w:t>
      </w:r>
    </w:p>
    <w:p w14:paraId="4BE3E1D2" w14:textId="77777777" w:rsidR="00025D45" w:rsidRDefault="00025D45" w:rsidP="00025D45">
      <w:pPr>
        <w:rPr>
          <w:sz w:val="24"/>
          <w:szCs w:val="24"/>
        </w:rPr>
      </w:pPr>
      <w:r>
        <w:rPr>
          <w:sz w:val="24"/>
          <w:szCs w:val="24"/>
        </w:rPr>
        <w:t>1 kg frische Pfifferlinge</w:t>
      </w:r>
    </w:p>
    <w:p w14:paraId="005B1B6C" w14:textId="77777777" w:rsidR="00025D45" w:rsidRDefault="00025D45" w:rsidP="00025D45">
      <w:pPr>
        <w:rPr>
          <w:sz w:val="24"/>
          <w:szCs w:val="24"/>
        </w:rPr>
      </w:pPr>
      <w:r>
        <w:rPr>
          <w:sz w:val="24"/>
          <w:szCs w:val="24"/>
        </w:rPr>
        <w:t>1 große Zwiebel</w:t>
      </w:r>
    </w:p>
    <w:p w14:paraId="4237A173" w14:textId="77777777" w:rsidR="00025D45" w:rsidRDefault="00025D45" w:rsidP="00025D45">
      <w:pPr>
        <w:rPr>
          <w:sz w:val="24"/>
          <w:szCs w:val="24"/>
        </w:rPr>
      </w:pPr>
      <w:r>
        <w:rPr>
          <w:sz w:val="24"/>
          <w:szCs w:val="24"/>
        </w:rPr>
        <w:t>120 g Butter</w:t>
      </w:r>
    </w:p>
    <w:p w14:paraId="6B39A0DA" w14:textId="77777777" w:rsidR="00025D45" w:rsidRDefault="00025D45" w:rsidP="00025D45">
      <w:pPr>
        <w:rPr>
          <w:sz w:val="24"/>
          <w:szCs w:val="24"/>
        </w:rPr>
      </w:pPr>
      <w:r>
        <w:rPr>
          <w:sz w:val="24"/>
          <w:szCs w:val="24"/>
        </w:rPr>
        <w:t>1 Bund Petersilie</w:t>
      </w:r>
    </w:p>
    <w:p w14:paraId="1CDCBEE3" w14:textId="77777777" w:rsidR="00025D45" w:rsidRDefault="00025D45" w:rsidP="00025D45">
      <w:pPr>
        <w:rPr>
          <w:sz w:val="24"/>
          <w:szCs w:val="24"/>
        </w:rPr>
      </w:pPr>
      <w:r>
        <w:rPr>
          <w:sz w:val="24"/>
          <w:szCs w:val="24"/>
        </w:rPr>
        <w:t>Salz, Pfeffer aus der Mühle</w:t>
      </w:r>
    </w:p>
    <w:p w14:paraId="5B93CF53" w14:textId="77777777" w:rsidR="00025D45" w:rsidRDefault="00025D45" w:rsidP="00025D45">
      <w:pPr>
        <w:rPr>
          <w:sz w:val="24"/>
          <w:szCs w:val="24"/>
        </w:rPr>
      </w:pPr>
    </w:p>
    <w:p w14:paraId="50857A38" w14:textId="77777777" w:rsidR="00025D45" w:rsidRDefault="00025D45" w:rsidP="00025D45">
      <w:pPr>
        <w:rPr>
          <w:sz w:val="24"/>
          <w:szCs w:val="24"/>
        </w:rPr>
      </w:pPr>
      <w:r>
        <w:rPr>
          <w:sz w:val="24"/>
          <w:szCs w:val="24"/>
        </w:rPr>
        <w:t>Zubereitungszeit: etwa 3,5 Stunden</w:t>
      </w:r>
    </w:p>
    <w:p w14:paraId="2BAE92BB" w14:textId="77777777" w:rsidR="00025D45" w:rsidRPr="00C84E85" w:rsidRDefault="00025D45" w:rsidP="00E76E01">
      <w:pPr>
        <w:pStyle w:val="ListParagraph"/>
        <w:numPr>
          <w:ilvl w:val="0"/>
          <w:numId w:val="57"/>
        </w:numPr>
        <w:spacing w:after="120"/>
        <w:ind w:left="714" w:hanging="357"/>
        <w:contextualSpacing w:val="0"/>
        <w:jc w:val="both"/>
        <w:rPr>
          <w:sz w:val="24"/>
          <w:szCs w:val="24"/>
        </w:rPr>
      </w:pPr>
      <w:r w:rsidRPr="00C84E85">
        <w:rPr>
          <w:sz w:val="24"/>
          <w:szCs w:val="24"/>
        </w:rPr>
        <w:t>Die Poularde in 8 Portionsstücke teilen. Den Schinken fein würfeln. Die Pilze putzen, trocken abreiben. Große Pilze längs halbieren, kleine ganz lassen. Die Zwiebel schälen und fein hacken.</w:t>
      </w:r>
    </w:p>
    <w:p w14:paraId="633FE859" w14:textId="77777777" w:rsidR="00025D45" w:rsidRPr="00C84E85" w:rsidRDefault="00025D45" w:rsidP="00E76E01">
      <w:pPr>
        <w:pStyle w:val="ListParagraph"/>
        <w:numPr>
          <w:ilvl w:val="0"/>
          <w:numId w:val="57"/>
        </w:numPr>
        <w:spacing w:after="120"/>
        <w:ind w:left="714" w:hanging="357"/>
        <w:contextualSpacing w:val="0"/>
        <w:jc w:val="both"/>
        <w:rPr>
          <w:sz w:val="24"/>
          <w:szCs w:val="24"/>
        </w:rPr>
      </w:pPr>
      <w:r w:rsidRPr="00C84E85">
        <w:rPr>
          <w:sz w:val="24"/>
          <w:szCs w:val="24"/>
        </w:rPr>
        <w:t>50 g Butter in einem Topf zerlassen. Die Poulardenstücke darin goldgelb anbraten. Den Schinken und die Zwiebel dazu geben, salzen, pfeffern. Bei mittlerer Hitze etwa 10 Minuten dünsten.</w:t>
      </w:r>
    </w:p>
    <w:p w14:paraId="25C18510" w14:textId="77777777" w:rsidR="00025D45" w:rsidRDefault="00025D45" w:rsidP="00E76E01">
      <w:pPr>
        <w:pStyle w:val="ListParagraph"/>
        <w:numPr>
          <w:ilvl w:val="0"/>
          <w:numId w:val="57"/>
        </w:numPr>
        <w:spacing w:after="120"/>
        <w:ind w:left="714" w:hanging="357"/>
        <w:contextualSpacing w:val="0"/>
        <w:jc w:val="both"/>
        <w:rPr>
          <w:sz w:val="24"/>
          <w:szCs w:val="24"/>
        </w:rPr>
      </w:pPr>
      <w:r w:rsidRPr="00C84E85">
        <w:rPr>
          <w:sz w:val="24"/>
          <w:szCs w:val="24"/>
        </w:rPr>
        <w:t>Die Pilze auf die Poularde schichten, sie muss vollkommen bedeckt sein. Weitere 50 g Butter in Flöckchen obenauf verteilen. Das Gericht zugedeckt 1,5 Stunden bei geringster Hitze garen. Die restliche Butter und die Petersilie im Ganzen dazugeben, weitere 1,5 Stunden garen, ohne den Deckel zu lüften. Im geschlossenen Topf servieren.</w:t>
      </w:r>
    </w:p>
    <w:p w14:paraId="0C1A6B6A" w14:textId="77777777" w:rsidR="00025D45" w:rsidRDefault="00025D45" w:rsidP="00025D45">
      <w:pPr>
        <w:rPr>
          <w:sz w:val="24"/>
          <w:szCs w:val="24"/>
        </w:rPr>
      </w:pPr>
      <w:r>
        <w:rPr>
          <w:sz w:val="24"/>
          <w:szCs w:val="24"/>
        </w:rPr>
        <w:br w:type="page"/>
      </w:r>
    </w:p>
    <w:p w14:paraId="1C85F156" w14:textId="3B7FF047" w:rsidR="00231B4B" w:rsidRDefault="00231B4B" w:rsidP="003644FF">
      <w:pPr>
        <w:pStyle w:val="Heading2"/>
        <w:spacing w:after="240"/>
      </w:pPr>
      <w:r>
        <w:lastRenderedPageBreak/>
        <w:t>Hähnchenschnitzel</w:t>
      </w:r>
      <w:r w:rsidR="00C50BE3">
        <w:rPr>
          <w:rStyle w:val="FootnoteReference"/>
        </w:rPr>
        <w:footnoteReference w:id="474"/>
      </w:r>
    </w:p>
    <w:p w14:paraId="4F868A7A" w14:textId="01CF59AE" w:rsidR="00231B4B" w:rsidRDefault="00231B4B">
      <w:r w:rsidRPr="003644FF">
        <w:rPr>
          <w:u w:val="single"/>
        </w:rPr>
        <w:t>Zutaten</w:t>
      </w:r>
      <w:r>
        <w:t xml:space="preserve"> </w:t>
      </w:r>
      <w:r w:rsidR="003644FF">
        <w:t>(</w:t>
      </w:r>
      <w:r>
        <w:t>für 2 Portionen</w:t>
      </w:r>
      <w:r w:rsidR="003644FF">
        <w:t>):</w:t>
      </w:r>
    </w:p>
    <w:p w14:paraId="4A8294B9" w14:textId="77777777" w:rsidR="00231B4B" w:rsidRDefault="00231B4B">
      <w:r>
        <w:t>80 ml Olivenöl</w:t>
      </w:r>
    </w:p>
    <w:p w14:paraId="1F28DF69" w14:textId="77777777" w:rsidR="00231B4B" w:rsidRDefault="00231B4B">
      <w:r>
        <w:t>50 g Mehl</w:t>
      </w:r>
    </w:p>
    <w:p w14:paraId="37688FB1" w14:textId="77777777" w:rsidR="00231B4B" w:rsidRDefault="00231B4B">
      <w:r>
        <w:t>130 g Hartweizengrieß</w:t>
      </w:r>
    </w:p>
    <w:p w14:paraId="3E7AF8FA" w14:textId="77777777" w:rsidR="00231B4B" w:rsidRDefault="00231B4B">
      <w:r>
        <w:t>1 Ei</w:t>
      </w:r>
    </w:p>
    <w:p w14:paraId="20B58864" w14:textId="77777777" w:rsidR="00231B4B" w:rsidRDefault="00231B4B">
      <w:r>
        <w:t>2 TL scharfer Senf</w:t>
      </w:r>
    </w:p>
    <w:p w14:paraId="3E959002" w14:textId="77777777" w:rsidR="00231B4B" w:rsidRDefault="00231B4B">
      <w:r>
        <w:t>2 Hähnchenbrustfilets</w:t>
      </w:r>
    </w:p>
    <w:p w14:paraId="3E7CE48F" w14:textId="77777777" w:rsidR="00231B4B" w:rsidRDefault="00231B4B">
      <w:r>
        <w:t>Salz, Pfeffer</w:t>
      </w:r>
    </w:p>
    <w:p w14:paraId="6DD3C2D2" w14:textId="77777777" w:rsidR="00231B4B" w:rsidRDefault="00231B4B"/>
    <w:p w14:paraId="6A9C4D49" w14:textId="77777777" w:rsidR="00231B4B" w:rsidRPr="003644FF" w:rsidRDefault="00231B4B">
      <w:pPr>
        <w:rPr>
          <w:u w:val="single"/>
        </w:rPr>
      </w:pPr>
      <w:r w:rsidRPr="003644FF">
        <w:rPr>
          <w:u w:val="single"/>
        </w:rPr>
        <w:t>Zubereitung:</w:t>
      </w:r>
    </w:p>
    <w:p w14:paraId="6BBA46A2" w14:textId="5A332C73" w:rsidR="00D11812" w:rsidRDefault="009B230B" w:rsidP="00B40E8C">
      <w:pPr>
        <w:pStyle w:val="ListParagraph"/>
        <w:numPr>
          <w:ilvl w:val="0"/>
          <w:numId w:val="1989"/>
        </w:numPr>
        <w:spacing w:after="120"/>
        <w:ind w:left="714" w:hanging="357"/>
        <w:contextualSpacing w:val="0"/>
        <w:jc w:val="both"/>
      </w:pPr>
      <w:r>
        <w:t xml:space="preserve">Olivenöl in eine Pfanne gießen und auf mittlere Temperatur erhitzen. Mehl und </w:t>
      </w:r>
      <w:r w:rsidR="00FF4941">
        <w:t>G</w:t>
      </w:r>
      <w:r>
        <w:t>rieß in zwei flache Schüsseln geben (so groß, dass je ein Schnitzel darin Platz findet). Das Ei mit dem Senf verquirlen</w:t>
      </w:r>
      <w:r w:rsidR="00D11812">
        <w:t>.</w:t>
      </w:r>
    </w:p>
    <w:p w14:paraId="144B90EB" w14:textId="5A472B77" w:rsidR="00D11812" w:rsidRDefault="00D11812" w:rsidP="00B40E8C">
      <w:pPr>
        <w:pStyle w:val="ListParagraph"/>
        <w:numPr>
          <w:ilvl w:val="0"/>
          <w:numId w:val="1989"/>
        </w:numPr>
        <w:spacing w:after="120"/>
        <w:ind w:left="714" w:hanging="357"/>
        <w:contextualSpacing w:val="0"/>
        <w:jc w:val="both"/>
      </w:pPr>
      <w:r>
        <w:t>Hähnchenfi</w:t>
      </w:r>
      <w:r w:rsidR="00FF4941">
        <w:t>le</w:t>
      </w:r>
      <w:r>
        <w:t xml:space="preserve">ts auf ein Schneidebrett legen und, in </w:t>
      </w:r>
      <w:r w:rsidR="00FF4941">
        <w:t>E</w:t>
      </w:r>
      <w:r>
        <w:t xml:space="preserve">rmangelung eines </w:t>
      </w:r>
      <w:r w:rsidR="00FF4941">
        <w:t>Fl</w:t>
      </w:r>
      <w:r>
        <w:t>eischhammers, mit einem weiteren Schneidbrett vorsichtig daraufhaue</w:t>
      </w:r>
      <w:r w:rsidR="00FF4941">
        <w:t>n</w:t>
      </w:r>
      <w:r>
        <w:t>, sodass die Schnitzel un</w:t>
      </w:r>
      <w:r w:rsidR="00FF4941">
        <w:t>g</w:t>
      </w:r>
      <w:r>
        <w:t>efähr noch 2 cm dick sind. Das is</w:t>
      </w:r>
      <w:r w:rsidR="00FF4941">
        <w:t>t</w:t>
      </w:r>
      <w:r>
        <w:t xml:space="preserve"> wichtig, weil das Schnitzel so durchgart, bevor die Panade zu dunkel wird. Das Fleisch salzen und pfeffern.</w:t>
      </w:r>
    </w:p>
    <w:p w14:paraId="32D0E6D8" w14:textId="077AFB6F" w:rsidR="0073258E" w:rsidRDefault="00D11812" w:rsidP="00B40E8C">
      <w:pPr>
        <w:pStyle w:val="ListParagraph"/>
        <w:numPr>
          <w:ilvl w:val="0"/>
          <w:numId w:val="1989"/>
        </w:numPr>
        <w:spacing w:after="120"/>
        <w:ind w:left="714" w:hanging="357"/>
        <w:contextualSpacing w:val="0"/>
        <w:jc w:val="both"/>
      </w:pPr>
      <w:r>
        <w:t xml:space="preserve">Eines der Schnitzel </w:t>
      </w:r>
      <w:r w:rsidR="0073258E">
        <w:t xml:space="preserve">zunächst im Mehl wenden, dann in der Ei-Senf-Mischung, schließlich im </w:t>
      </w:r>
      <w:r w:rsidR="00FF4941">
        <w:t>G</w:t>
      </w:r>
      <w:r w:rsidR="0073258E">
        <w:t xml:space="preserve">rieß. </w:t>
      </w:r>
    </w:p>
    <w:p w14:paraId="3C62A6DF" w14:textId="269E25AF" w:rsidR="00AB6ACF" w:rsidRDefault="0073258E" w:rsidP="00B40E8C">
      <w:pPr>
        <w:pStyle w:val="ListParagraph"/>
        <w:numPr>
          <w:ilvl w:val="0"/>
          <w:numId w:val="1989"/>
        </w:numPr>
        <w:spacing w:after="120"/>
        <w:ind w:left="714" w:hanging="357"/>
        <w:contextualSpacing w:val="0"/>
        <w:jc w:val="both"/>
      </w:pPr>
      <w:r>
        <w:t>Im heißen Öl von beiden Seiten einige wenige Minuten lang braten (5-7 Minuten), bis die Panade knusprig u</w:t>
      </w:r>
      <w:r w:rsidR="00FF4941">
        <w:t xml:space="preserve">nd </w:t>
      </w:r>
      <w:r>
        <w:t xml:space="preserve">das Fleisch gar ist. Den </w:t>
      </w:r>
      <w:r w:rsidR="00FF4941">
        <w:t>V</w:t>
      </w:r>
      <w:r>
        <w:t>organg mit dem zweiten Schnitzel wiederholen. Dazu könnte man zum Beispiel einen Kopfsalat essen</w:t>
      </w:r>
      <w:r w:rsidR="00AB6ACF">
        <w:t>…</w:t>
      </w:r>
    </w:p>
    <w:p w14:paraId="72193B3A" w14:textId="77777777" w:rsidR="00AB6ACF" w:rsidRDefault="00AB6ACF"/>
    <w:p w14:paraId="7C024E70" w14:textId="3DF5035E" w:rsidR="00231B4B" w:rsidRDefault="00AB6ACF" w:rsidP="003644FF">
      <w:pPr>
        <w:ind w:left="1416" w:hanging="1416"/>
        <w:jc w:val="both"/>
        <w:rPr>
          <w:rFonts w:asciiTheme="majorHAnsi" w:eastAsiaTheme="majorEastAsia" w:hAnsiTheme="majorHAnsi" w:cstheme="majorBidi"/>
          <w:color w:val="2F5496" w:themeColor="accent1" w:themeShade="BF"/>
          <w:sz w:val="26"/>
          <w:szCs w:val="26"/>
        </w:rPr>
      </w:pPr>
      <w:r>
        <w:t>Kommentar:</w:t>
      </w:r>
      <w:r>
        <w:tab/>
        <w:t xml:space="preserve">Wenn man sich im Berliner </w:t>
      </w:r>
      <w:r w:rsidR="00FF4941">
        <w:t>Ti</w:t>
      </w:r>
      <w:r>
        <w:t>ergarten verirrt, kann es passieren, dass sich plötzlich eine Lichtung auftut, ein Gärtchen eher</w:t>
      </w:r>
      <w:r w:rsidR="003644FF">
        <w:t xml:space="preserve"> </w:t>
      </w:r>
      <w:r w:rsidR="0028402B">
        <w:t xml:space="preserve">gesäumt von geschnittenen Büschen. Ein Weg führt zu einem reetgedeckten Haus. Ist das ein Traum, fragt man sich, wo bin ich? Am </w:t>
      </w:r>
      <w:r w:rsidR="003644FF">
        <w:t>T</w:t>
      </w:r>
      <w:r w:rsidR="0028402B">
        <w:t>eehaus im englischen Garten. Es ist verwunschen, lauschig, das Gegenteil von Berlin. Hier kann man solche S</w:t>
      </w:r>
      <w:r w:rsidR="003644FF">
        <w:t>ch</w:t>
      </w:r>
      <w:r w:rsidR="0028402B">
        <w:t>nitzelchen essen</w:t>
      </w:r>
      <w:r w:rsidR="0028402B">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00231B4B">
        <w:br w:type="page"/>
      </w:r>
    </w:p>
    <w:p w14:paraId="6C97889D" w14:textId="3E591EE0" w:rsidR="00025D45" w:rsidRDefault="00025D45" w:rsidP="00025D45">
      <w:pPr>
        <w:pStyle w:val="Heading2"/>
        <w:spacing w:after="240"/>
      </w:pPr>
      <w:r>
        <w:lastRenderedPageBreak/>
        <w:t>Hähnchen überbacken</w:t>
      </w:r>
      <w:r>
        <w:rPr>
          <w:rStyle w:val="FootnoteReference"/>
        </w:rPr>
        <w:footnoteReference w:id="475"/>
      </w:r>
    </w:p>
    <w:p w14:paraId="0C60D757" w14:textId="77777777" w:rsidR="00025D45" w:rsidRDefault="00025D45" w:rsidP="00025D45">
      <w:pPr>
        <w:rPr>
          <w:sz w:val="24"/>
          <w:szCs w:val="24"/>
        </w:rPr>
      </w:pPr>
      <w:r w:rsidRPr="00276ACD">
        <w:rPr>
          <w:sz w:val="24"/>
          <w:szCs w:val="24"/>
          <w:u w:val="single"/>
        </w:rPr>
        <w:t>Zutaten</w:t>
      </w:r>
      <w:r>
        <w:rPr>
          <w:sz w:val="24"/>
          <w:szCs w:val="24"/>
        </w:rPr>
        <w:t xml:space="preserve"> (für 4 Portionen):</w:t>
      </w:r>
    </w:p>
    <w:p w14:paraId="7A31D215" w14:textId="77777777" w:rsidR="00025D45" w:rsidRDefault="00025D45" w:rsidP="00025D45">
      <w:pPr>
        <w:rPr>
          <w:sz w:val="24"/>
          <w:szCs w:val="24"/>
        </w:rPr>
      </w:pPr>
      <w:r>
        <w:rPr>
          <w:sz w:val="24"/>
          <w:szCs w:val="24"/>
        </w:rPr>
        <w:t>1 großes Brathähnchen (etwa 1,5 kg)</w:t>
      </w:r>
    </w:p>
    <w:p w14:paraId="645579A5" w14:textId="77777777" w:rsidR="00025D45" w:rsidRDefault="00025D45" w:rsidP="00025D45">
      <w:pPr>
        <w:rPr>
          <w:sz w:val="24"/>
          <w:szCs w:val="24"/>
        </w:rPr>
      </w:pPr>
      <w:r>
        <w:rPr>
          <w:sz w:val="24"/>
          <w:szCs w:val="24"/>
        </w:rPr>
        <w:t>50 g Butter</w:t>
      </w:r>
    </w:p>
    <w:p w14:paraId="3E289F42" w14:textId="77777777" w:rsidR="00025D45" w:rsidRDefault="00025D45" w:rsidP="00025D45">
      <w:pPr>
        <w:rPr>
          <w:sz w:val="24"/>
          <w:szCs w:val="24"/>
        </w:rPr>
      </w:pPr>
      <w:r>
        <w:rPr>
          <w:sz w:val="24"/>
          <w:szCs w:val="24"/>
        </w:rPr>
        <w:t>2 Möhren</w:t>
      </w:r>
    </w:p>
    <w:p w14:paraId="37728B88" w14:textId="77777777" w:rsidR="00025D45" w:rsidRDefault="00025D45" w:rsidP="00025D45">
      <w:pPr>
        <w:rPr>
          <w:sz w:val="24"/>
          <w:szCs w:val="24"/>
        </w:rPr>
      </w:pPr>
      <w:r>
        <w:rPr>
          <w:sz w:val="24"/>
          <w:szCs w:val="24"/>
        </w:rPr>
        <w:t>2 Stangen Lauch</w:t>
      </w:r>
    </w:p>
    <w:p w14:paraId="405FB11B" w14:textId="77777777" w:rsidR="00025D45" w:rsidRDefault="00025D45" w:rsidP="00025D45">
      <w:pPr>
        <w:rPr>
          <w:sz w:val="24"/>
          <w:szCs w:val="24"/>
        </w:rPr>
      </w:pPr>
      <w:r>
        <w:rPr>
          <w:sz w:val="24"/>
          <w:szCs w:val="24"/>
        </w:rPr>
        <w:t>1 Stange Sellerie</w:t>
      </w:r>
    </w:p>
    <w:p w14:paraId="321A2456" w14:textId="77777777" w:rsidR="00025D45" w:rsidRDefault="00025D45" w:rsidP="00025D45">
      <w:pPr>
        <w:rPr>
          <w:sz w:val="24"/>
          <w:szCs w:val="24"/>
        </w:rPr>
      </w:pPr>
      <w:r>
        <w:rPr>
          <w:sz w:val="24"/>
          <w:szCs w:val="24"/>
        </w:rPr>
        <w:t>1 l Hühnerbrühe</w:t>
      </w:r>
    </w:p>
    <w:p w14:paraId="2FF0D4AE" w14:textId="77777777" w:rsidR="00025D45" w:rsidRDefault="00025D45" w:rsidP="00025D45">
      <w:pPr>
        <w:rPr>
          <w:sz w:val="24"/>
          <w:szCs w:val="24"/>
        </w:rPr>
      </w:pPr>
      <w:r>
        <w:rPr>
          <w:sz w:val="24"/>
          <w:szCs w:val="24"/>
        </w:rPr>
        <w:t>Frisch geriebene Muskatnuss</w:t>
      </w:r>
    </w:p>
    <w:p w14:paraId="451BDE18" w14:textId="77777777" w:rsidR="00025D45" w:rsidRDefault="00025D45" w:rsidP="00025D45">
      <w:pPr>
        <w:rPr>
          <w:sz w:val="24"/>
          <w:szCs w:val="24"/>
        </w:rPr>
      </w:pPr>
      <w:r>
        <w:rPr>
          <w:sz w:val="24"/>
          <w:szCs w:val="24"/>
        </w:rPr>
        <w:t>200 g Champignons</w:t>
      </w:r>
    </w:p>
    <w:p w14:paraId="5924121D" w14:textId="77777777" w:rsidR="00025D45" w:rsidRDefault="00025D45" w:rsidP="00025D45">
      <w:pPr>
        <w:rPr>
          <w:sz w:val="24"/>
          <w:szCs w:val="24"/>
        </w:rPr>
      </w:pPr>
      <w:r>
        <w:rPr>
          <w:sz w:val="24"/>
          <w:szCs w:val="24"/>
        </w:rPr>
        <w:t>4 EL Zitronensaft</w:t>
      </w:r>
    </w:p>
    <w:p w14:paraId="57D7C2BE" w14:textId="77777777" w:rsidR="00025D45" w:rsidRDefault="00025D45" w:rsidP="00025D45">
      <w:pPr>
        <w:rPr>
          <w:sz w:val="24"/>
          <w:szCs w:val="24"/>
        </w:rPr>
      </w:pPr>
      <w:r>
        <w:rPr>
          <w:sz w:val="24"/>
          <w:szCs w:val="24"/>
        </w:rPr>
        <w:t>100 g Crème fraîche</w:t>
      </w:r>
    </w:p>
    <w:p w14:paraId="0B56D58F" w14:textId="77777777" w:rsidR="00025D45" w:rsidRDefault="00025D45" w:rsidP="00025D45">
      <w:pPr>
        <w:rPr>
          <w:sz w:val="24"/>
          <w:szCs w:val="24"/>
        </w:rPr>
      </w:pPr>
      <w:r>
        <w:rPr>
          <w:sz w:val="24"/>
          <w:szCs w:val="24"/>
        </w:rPr>
        <w:t>100 g frisch geriebener Comtékäse (ersatzweise Gruyère)</w:t>
      </w:r>
    </w:p>
    <w:p w14:paraId="1D4B7CF5" w14:textId="77777777" w:rsidR="00025D45" w:rsidRDefault="00025D45" w:rsidP="00025D45">
      <w:pPr>
        <w:rPr>
          <w:sz w:val="24"/>
          <w:szCs w:val="24"/>
        </w:rPr>
      </w:pPr>
      <w:r>
        <w:rPr>
          <w:sz w:val="24"/>
          <w:szCs w:val="24"/>
        </w:rPr>
        <w:t>Salz, Pfeffer aus der Mühle</w:t>
      </w:r>
    </w:p>
    <w:p w14:paraId="74058AB5" w14:textId="77777777" w:rsidR="00025D45" w:rsidRDefault="00025D45" w:rsidP="00025D45">
      <w:pPr>
        <w:rPr>
          <w:sz w:val="24"/>
          <w:szCs w:val="24"/>
        </w:rPr>
      </w:pPr>
    </w:p>
    <w:p w14:paraId="13A73B71" w14:textId="77777777" w:rsidR="00025D45" w:rsidRDefault="00025D45" w:rsidP="00025D45">
      <w:pPr>
        <w:rPr>
          <w:sz w:val="24"/>
          <w:szCs w:val="24"/>
        </w:rPr>
      </w:pPr>
      <w:r>
        <w:rPr>
          <w:sz w:val="24"/>
          <w:szCs w:val="24"/>
        </w:rPr>
        <w:t>Zubereitungszeit: etwa 2 Stunden</w:t>
      </w:r>
    </w:p>
    <w:p w14:paraId="11A010EE" w14:textId="77777777" w:rsidR="00025D45" w:rsidRPr="00E932FA" w:rsidRDefault="00025D45" w:rsidP="00E76E01">
      <w:pPr>
        <w:pStyle w:val="ListParagraph"/>
        <w:numPr>
          <w:ilvl w:val="0"/>
          <w:numId w:val="58"/>
        </w:numPr>
        <w:spacing w:after="120"/>
        <w:ind w:left="714" w:hanging="357"/>
        <w:contextualSpacing w:val="0"/>
        <w:jc w:val="both"/>
        <w:rPr>
          <w:sz w:val="24"/>
          <w:szCs w:val="24"/>
        </w:rPr>
      </w:pPr>
      <w:r w:rsidRPr="00E932FA">
        <w:rPr>
          <w:sz w:val="24"/>
          <w:szCs w:val="24"/>
        </w:rPr>
        <w:t>Das Hähnchen kalt abbrausen. Das Innere reichlich pfeffern und salzen.</w:t>
      </w:r>
      <w:r>
        <w:rPr>
          <w:sz w:val="24"/>
          <w:szCs w:val="24"/>
        </w:rPr>
        <w:t xml:space="preserve"> </w:t>
      </w:r>
      <w:r w:rsidRPr="00E932FA">
        <w:rPr>
          <w:sz w:val="24"/>
          <w:szCs w:val="24"/>
        </w:rPr>
        <w:t>30 g Butter in einem Topf erhitzen. Das Hähnchen darin rundum goldgelb anbraten.</w:t>
      </w:r>
    </w:p>
    <w:p w14:paraId="44B63AC0" w14:textId="77777777" w:rsidR="00025D45" w:rsidRPr="00276ACD" w:rsidRDefault="00025D45" w:rsidP="00E76E01">
      <w:pPr>
        <w:pStyle w:val="ListParagraph"/>
        <w:numPr>
          <w:ilvl w:val="0"/>
          <w:numId w:val="58"/>
        </w:numPr>
        <w:spacing w:after="120"/>
        <w:ind w:left="714" w:hanging="357"/>
        <w:contextualSpacing w:val="0"/>
        <w:jc w:val="both"/>
        <w:rPr>
          <w:sz w:val="24"/>
          <w:szCs w:val="24"/>
        </w:rPr>
      </w:pPr>
      <w:r w:rsidRPr="00276ACD">
        <w:rPr>
          <w:sz w:val="24"/>
          <w:szCs w:val="24"/>
        </w:rPr>
        <w:t>Inzwischen die Möhren, Lauch und Sellerie putzen, waschen und kleinschneiden. Das Gemüse zum Huhn geben und mit anbraten. In einem anderen Topf die Hühnerbrühe erhitzen. Die Brühe angießen. Mit Muskat würzen. Zugedeckt bei milder Hitze etwa 40 Minuten köcheln lassen. Die Champignons putzen, trocken abreiben, nicht waschen. Die Hälfte des Zitronensafts über die Champignons gießen. In einer Pfanne die restliche Butter zerlassen. Die Champignons darin bei starker Hitze so lange andünsten, bis die Flüssigkeit aus den Pilzen verdampft ist. Den Backofen auf 220°C vorheizen.</w:t>
      </w:r>
    </w:p>
    <w:p w14:paraId="1DF8ABBF" w14:textId="77777777" w:rsidR="00025D45" w:rsidRPr="002B263B" w:rsidRDefault="00025D45" w:rsidP="00E76E01">
      <w:pPr>
        <w:pStyle w:val="ListParagraph"/>
        <w:numPr>
          <w:ilvl w:val="0"/>
          <w:numId w:val="58"/>
        </w:numPr>
        <w:spacing w:after="120"/>
        <w:ind w:left="714" w:hanging="357"/>
        <w:contextualSpacing w:val="0"/>
        <w:jc w:val="both"/>
        <w:rPr>
          <w:sz w:val="24"/>
          <w:szCs w:val="24"/>
        </w:rPr>
      </w:pPr>
      <w:r w:rsidRPr="002B263B">
        <w:rPr>
          <w:sz w:val="24"/>
          <w:szCs w:val="24"/>
        </w:rPr>
        <w:t>Das Hühnchen aus der Brühe nehmen und vierteln. In eine feuerfeste Form legen. Die Pilze rundum anordnen.</w:t>
      </w:r>
    </w:p>
    <w:p w14:paraId="67E1899D" w14:textId="77777777" w:rsidR="00025D45" w:rsidRPr="002B263B" w:rsidRDefault="00025D45" w:rsidP="00E76E01">
      <w:pPr>
        <w:pStyle w:val="ListParagraph"/>
        <w:numPr>
          <w:ilvl w:val="0"/>
          <w:numId w:val="58"/>
        </w:numPr>
        <w:spacing w:after="120"/>
        <w:ind w:left="714" w:hanging="357"/>
        <w:contextualSpacing w:val="0"/>
        <w:jc w:val="both"/>
        <w:rPr>
          <w:sz w:val="24"/>
          <w:szCs w:val="24"/>
        </w:rPr>
      </w:pPr>
      <w:r w:rsidRPr="002B263B">
        <w:rPr>
          <w:sz w:val="24"/>
          <w:szCs w:val="24"/>
        </w:rPr>
        <w:t xml:space="preserve">Den Kochsud durch ein Sieb passieren oder im fein pürieren. ½ l davon in den Topf zurückgießen und bei starker Hitze einkochen lassen. Die Crème fraîche mit dem übrigen Zitronensaft verrühren, in den Schmortopf gießen. Mit dem Schneebesen schlagen. Die Hälfte des Käses dazugeben. Unter ständigem Umrühren schmelzen lassen. Die Sauce abschmecken und über die Hähnchenteile gießen. Den restlichen </w:t>
      </w:r>
      <w:r w:rsidRPr="002B263B">
        <w:rPr>
          <w:sz w:val="24"/>
          <w:szCs w:val="24"/>
        </w:rPr>
        <w:lastRenderedPageBreak/>
        <w:t>Käse darüber streuen. Das Hähnchen im Backofen (Mitte, Gas Stufe 4) etwa 20 Minuten goldgelb überbacken. Sehr heiß servieren.</w:t>
      </w:r>
    </w:p>
    <w:p w14:paraId="526933F6" w14:textId="77777777" w:rsidR="00025D45" w:rsidRDefault="00025D45" w:rsidP="00025D45">
      <w:pPr>
        <w:rPr>
          <w:sz w:val="24"/>
          <w:szCs w:val="24"/>
        </w:rPr>
      </w:pPr>
      <w:r>
        <w:rPr>
          <w:sz w:val="24"/>
          <w:szCs w:val="24"/>
        </w:rPr>
        <w:br w:type="page"/>
      </w:r>
    </w:p>
    <w:p w14:paraId="5923CC07" w14:textId="77777777" w:rsidR="008947DD" w:rsidRDefault="008947DD" w:rsidP="008947DD">
      <w:pPr>
        <w:pStyle w:val="Heading2"/>
        <w:spacing w:after="240"/>
        <w:rPr>
          <w:lang w:val="en-US"/>
        </w:rPr>
      </w:pPr>
      <w:r w:rsidRPr="00741396">
        <w:rPr>
          <w:lang w:val="en-US"/>
        </w:rPr>
        <w:lastRenderedPageBreak/>
        <w:t>Maqluba</w:t>
      </w:r>
      <w:r>
        <w:rPr>
          <w:rStyle w:val="FootnoteReference"/>
          <w:lang w:val="en-US"/>
        </w:rPr>
        <w:footnoteReference w:id="476"/>
      </w:r>
      <w:r w:rsidRPr="00741396">
        <w:rPr>
          <w:lang w:val="en-US"/>
        </w:rPr>
        <w:t xml:space="preserve"> </w:t>
      </w:r>
    </w:p>
    <w:p w14:paraId="4D5705E7" w14:textId="77777777" w:rsidR="008947DD" w:rsidRPr="00497371" w:rsidRDefault="008947DD" w:rsidP="008947DD">
      <w:r w:rsidRPr="00051780">
        <w:rPr>
          <w:u w:val="single"/>
        </w:rPr>
        <w:t>Zutaten</w:t>
      </w:r>
      <w:r w:rsidRPr="00497371">
        <w:t xml:space="preserve"> </w:t>
      </w:r>
      <w:r>
        <w:t>(</w:t>
      </w:r>
      <w:r w:rsidRPr="00497371">
        <w:t>für 4-6 Personen</w:t>
      </w:r>
      <w:r>
        <w:t>)</w:t>
      </w:r>
    </w:p>
    <w:p w14:paraId="1E8A5533" w14:textId="77777777" w:rsidR="008947DD" w:rsidRDefault="008947DD" w:rsidP="008947DD">
      <w:pPr>
        <w:rPr>
          <w:sz w:val="24"/>
          <w:szCs w:val="24"/>
        </w:rPr>
      </w:pPr>
      <w:r w:rsidRPr="00207FA0">
        <w:rPr>
          <w:sz w:val="24"/>
          <w:szCs w:val="24"/>
        </w:rPr>
        <w:t>2 mittelgroße Auberginen (650 g), in 0,5 c</w:t>
      </w:r>
      <w:r>
        <w:rPr>
          <w:sz w:val="24"/>
          <w:szCs w:val="24"/>
        </w:rPr>
        <w:t>m dicke Scheiben geschnitten</w:t>
      </w:r>
    </w:p>
    <w:p w14:paraId="3BF336AE" w14:textId="77777777" w:rsidR="008947DD" w:rsidRDefault="008947DD" w:rsidP="008947DD">
      <w:pPr>
        <w:rPr>
          <w:sz w:val="24"/>
          <w:szCs w:val="24"/>
        </w:rPr>
      </w:pPr>
      <w:r>
        <w:rPr>
          <w:sz w:val="24"/>
          <w:szCs w:val="24"/>
        </w:rPr>
        <w:t>320 g Basmatireis</w:t>
      </w:r>
    </w:p>
    <w:p w14:paraId="7C85910A" w14:textId="77777777" w:rsidR="008947DD" w:rsidRDefault="008947DD" w:rsidP="008947DD">
      <w:pPr>
        <w:rPr>
          <w:sz w:val="24"/>
          <w:szCs w:val="24"/>
        </w:rPr>
      </w:pPr>
      <w:r>
        <w:rPr>
          <w:sz w:val="24"/>
          <w:szCs w:val="24"/>
        </w:rPr>
        <w:t>3-4 Hähnchenkeulen (etwa 800 g), entbeint</w:t>
      </w:r>
    </w:p>
    <w:p w14:paraId="2B1A390D" w14:textId="77777777" w:rsidR="008947DD" w:rsidRDefault="008947DD" w:rsidP="008947DD">
      <w:pPr>
        <w:rPr>
          <w:sz w:val="24"/>
          <w:szCs w:val="24"/>
        </w:rPr>
      </w:pPr>
      <w:r>
        <w:rPr>
          <w:sz w:val="24"/>
          <w:szCs w:val="24"/>
        </w:rPr>
        <w:t>1 große Zwiebel, der Länge nach geviertelt</w:t>
      </w:r>
    </w:p>
    <w:p w14:paraId="280B6A7C" w14:textId="77777777" w:rsidR="008947DD" w:rsidRDefault="008947DD" w:rsidP="008947DD">
      <w:pPr>
        <w:rPr>
          <w:sz w:val="24"/>
          <w:szCs w:val="24"/>
        </w:rPr>
      </w:pPr>
      <w:r>
        <w:rPr>
          <w:sz w:val="24"/>
          <w:szCs w:val="24"/>
        </w:rPr>
        <w:t>10 schwarze Pfefferkörner</w:t>
      </w:r>
    </w:p>
    <w:p w14:paraId="5900EAD1" w14:textId="77777777" w:rsidR="008947DD" w:rsidRDefault="008947DD" w:rsidP="008947DD">
      <w:pPr>
        <w:rPr>
          <w:sz w:val="24"/>
          <w:szCs w:val="24"/>
        </w:rPr>
      </w:pPr>
      <w:r>
        <w:rPr>
          <w:sz w:val="24"/>
          <w:szCs w:val="24"/>
        </w:rPr>
        <w:t>2 Lorbeerblätter</w:t>
      </w:r>
    </w:p>
    <w:p w14:paraId="133D309D" w14:textId="77777777" w:rsidR="008947DD" w:rsidRDefault="008947DD" w:rsidP="008947DD">
      <w:pPr>
        <w:rPr>
          <w:sz w:val="24"/>
          <w:szCs w:val="24"/>
        </w:rPr>
      </w:pPr>
      <w:r>
        <w:rPr>
          <w:sz w:val="24"/>
          <w:szCs w:val="24"/>
        </w:rPr>
        <w:t>Sonnenblumenöl zum Frittieren</w:t>
      </w:r>
    </w:p>
    <w:p w14:paraId="2D7EC4F6" w14:textId="77777777" w:rsidR="008947DD" w:rsidRDefault="008947DD" w:rsidP="008947DD">
      <w:pPr>
        <w:rPr>
          <w:sz w:val="24"/>
          <w:szCs w:val="24"/>
        </w:rPr>
      </w:pPr>
      <w:r>
        <w:rPr>
          <w:sz w:val="24"/>
          <w:szCs w:val="24"/>
        </w:rPr>
        <w:t>1 mittelgroßer Blumenkohl (500 g), in große Röschen verteilt</w:t>
      </w:r>
    </w:p>
    <w:p w14:paraId="7356E79B" w14:textId="77777777" w:rsidR="008947DD" w:rsidRDefault="008947DD" w:rsidP="008947DD">
      <w:pPr>
        <w:rPr>
          <w:sz w:val="24"/>
          <w:szCs w:val="24"/>
        </w:rPr>
      </w:pPr>
      <w:r>
        <w:rPr>
          <w:sz w:val="24"/>
          <w:szCs w:val="24"/>
        </w:rPr>
        <w:t>Zerlassene Butter zum Einfetten der Pfanne</w:t>
      </w:r>
    </w:p>
    <w:p w14:paraId="68002822" w14:textId="77777777" w:rsidR="008947DD" w:rsidRDefault="008947DD" w:rsidP="008947DD">
      <w:pPr>
        <w:rPr>
          <w:sz w:val="24"/>
          <w:szCs w:val="24"/>
        </w:rPr>
      </w:pPr>
      <w:r>
        <w:rPr>
          <w:sz w:val="24"/>
          <w:szCs w:val="24"/>
        </w:rPr>
        <w:t>3-4 mittelgroße reife Tomaten (350 g), in 0,5 cm dicke Scheiben geschnitten</w:t>
      </w:r>
    </w:p>
    <w:p w14:paraId="69107FE2" w14:textId="77777777" w:rsidR="008947DD" w:rsidRDefault="008947DD" w:rsidP="008947DD">
      <w:pPr>
        <w:rPr>
          <w:sz w:val="24"/>
          <w:szCs w:val="24"/>
        </w:rPr>
      </w:pPr>
      <w:r>
        <w:rPr>
          <w:sz w:val="24"/>
          <w:szCs w:val="24"/>
        </w:rPr>
        <w:t>4 große Knoblauchzehen, halbiert</w:t>
      </w:r>
    </w:p>
    <w:p w14:paraId="3906F1A5" w14:textId="77777777" w:rsidR="008947DD" w:rsidRDefault="008947DD" w:rsidP="008947DD">
      <w:pPr>
        <w:rPr>
          <w:sz w:val="24"/>
          <w:szCs w:val="24"/>
        </w:rPr>
      </w:pPr>
      <w:r>
        <w:rPr>
          <w:sz w:val="24"/>
          <w:szCs w:val="24"/>
        </w:rPr>
        <w:t>1 TL gemahlene Kurkuma</w:t>
      </w:r>
    </w:p>
    <w:p w14:paraId="5A711A09" w14:textId="77777777" w:rsidR="008947DD" w:rsidRDefault="008947DD" w:rsidP="008947DD">
      <w:pPr>
        <w:rPr>
          <w:sz w:val="24"/>
          <w:szCs w:val="24"/>
        </w:rPr>
      </w:pPr>
      <w:r>
        <w:rPr>
          <w:sz w:val="24"/>
          <w:szCs w:val="24"/>
        </w:rPr>
        <w:t>1TL Zimt</w:t>
      </w:r>
    </w:p>
    <w:p w14:paraId="4000B5F8" w14:textId="77777777" w:rsidR="008947DD" w:rsidRDefault="008947DD" w:rsidP="008947DD">
      <w:pPr>
        <w:rPr>
          <w:sz w:val="24"/>
          <w:szCs w:val="24"/>
        </w:rPr>
      </w:pPr>
      <w:r>
        <w:rPr>
          <w:sz w:val="24"/>
          <w:szCs w:val="24"/>
        </w:rPr>
        <w:t>1 TL gemahlener Piment</w:t>
      </w:r>
    </w:p>
    <w:p w14:paraId="7651B7BE" w14:textId="77777777" w:rsidR="008947DD" w:rsidRDefault="008947DD" w:rsidP="008947DD">
      <w:pPr>
        <w:rPr>
          <w:sz w:val="24"/>
          <w:szCs w:val="24"/>
        </w:rPr>
      </w:pPr>
      <w:r>
        <w:rPr>
          <w:sz w:val="24"/>
          <w:szCs w:val="24"/>
        </w:rPr>
        <w:t>¼ TL gemahlener schwarzer Pfeffer</w:t>
      </w:r>
    </w:p>
    <w:p w14:paraId="3802ED42" w14:textId="77777777" w:rsidR="008947DD" w:rsidRDefault="008947DD" w:rsidP="008947DD">
      <w:pPr>
        <w:rPr>
          <w:sz w:val="24"/>
          <w:szCs w:val="24"/>
        </w:rPr>
      </w:pPr>
      <w:r>
        <w:rPr>
          <w:sz w:val="24"/>
          <w:szCs w:val="24"/>
        </w:rPr>
        <w:t>1 TL Baharat-Gewürzmischung</w:t>
      </w:r>
    </w:p>
    <w:p w14:paraId="6354D2EB" w14:textId="77777777" w:rsidR="008947DD" w:rsidRDefault="008947DD" w:rsidP="008947DD">
      <w:pPr>
        <w:rPr>
          <w:sz w:val="24"/>
          <w:szCs w:val="24"/>
        </w:rPr>
      </w:pPr>
      <w:r>
        <w:rPr>
          <w:sz w:val="24"/>
          <w:szCs w:val="24"/>
        </w:rPr>
        <w:t>30 g Pinienkerne</w:t>
      </w:r>
    </w:p>
    <w:p w14:paraId="482C6853" w14:textId="77777777" w:rsidR="008947DD" w:rsidRDefault="008947DD" w:rsidP="008947DD">
      <w:pPr>
        <w:rPr>
          <w:sz w:val="24"/>
          <w:szCs w:val="24"/>
        </w:rPr>
      </w:pPr>
      <w:r>
        <w:rPr>
          <w:sz w:val="24"/>
          <w:szCs w:val="24"/>
        </w:rPr>
        <w:t>1 Gurkenjoghurt</w:t>
      </w:r>
    </w:p>
    <w:p w14:paraId="6AAB01A8" w14:textId="77777777" w:rsidR="008947DD" w:rsidRDefault="008947DD" w:rsidP="008947DD">
      <w:pPr>
        <w:rPr>
          <w:sz w:val="24"/>
          <w:szCs w:val="24"/>
        </w:rPr>
      </w:pPr>
      <w:r>
        <w:rPr>
          <w:sz w:val="24"/>
          <w:szCs w:val="24"/>
        </w:rPr>
        <w:t>Salz</w:t>
      </w:r>
    </w:p>
    <w:p w14:paraId="3D6B6B24" w14:textId="77777777" w:rsidR="008947DD" w:rsidRDefault="008947DD" w:rsidP="008947DD">
      <w:pPr>
        <w:rPr>
          <w:sz w:val="24"/>
          <w:szCs w:val="24"/>
        </w:rPr>
      </w:pPr>
    </w:p>
    <w:p w14:paraId="5CFA0723" w14:textId="77777777" w:rsidR="008947DD" w:rsidRDefault="008947DD" w:rsidP="008947DD">
      <w:pPr>
        <w:rPr>
          <w:sz w:val="24"/>
          <w:szCs w:val="24"/>
        </w:rPr>
      </w:pPr>
      <w:r>
        <w:rPr>
          <w:sz w:val="24"/>
          <w:szCs w:val="24"/>
        </w:rPr>
        <w:t>Zubereitung:</w:t>
      </w:r>
    </w:p>
    <w:p w14:paraId="7EF0B95B" w14:textId="77777777" w:rsidR="008947DD" w:rsidRPr="00051780" w:rsidRDefault="008947DD" w:rsidP="00B40E8C">
      <w:pPr>
        <w:pStyle w:val="ListParagraph"/>
        <w:numPr>
          <w:ilvl w:val="0"/>
          <w:numId w:val="1601"/>
        </w:numPr>
        <w:spacing w:after="120"/>
        <w:ind w:left="714" w:hanging="357"/>
        <w:contextualSpacing w:val="0"/>
        <w:jc w:val="both"/>
        <w:rPr>
          <w:sz w:val="24"/>
          <w:szCs w:val="24"/>
        </w:rPr>
      </w:pPr>
      <w:r w:rsidRPr="00051780">
        <w:rPr>
          <w:sz w:val="24"/>
          <w:szCs w:val="24"/>
        </w:rPr>
        <w:t>Die Auberginenscheiben auf Küchenpapier verteilen, auf beiden Seiten mit ein wenig Salz bestreuen und 20 Minuten Wasser ziehen lassen.</w:t>
      </w:r>
    </w:p>
    <w:p w14:paraId="7403CA9F" w14:textId="77777777" w:rsidR="008947DD" w:rsidRPr="00051780" w:rsidRDefault="008947DD" w:rsidP="00B40E8C">
      <w:pPr>
        <w:pStyle w:val="ListParagraph"/>
        <w:numPr>
          <w:ilvl w:val="0"/>
          <w:numId w:val="1601"/>
        </w:numPr>
        <w:spacing w:after="120"/>
        <w:ind w:left="714" w:hanging="357"/>
        <w:contextualSpacing w:val="0"/>
        <w:jc w:val="both"/>
        <w:rPr>
          <w:sz w:val="24"/>
          <w:szCs w:val="24"/>
        </w:rPr>
      </w:pPr>
      <w:r w:rsidRPr="00051780">
        <w:rPr>
          <w:sz w:val="24"/>
          <w:szCs w:val="24"/>
        </w:rPr>
        <w:t>Den Reis waschen und mindestens 30 Minuten in reichlich kaltem Salzwasser einweichen.</w:t>
      </w:r>
    </w:p>
    <w:p w14:paraId="50812BA0" w14:textId="77777777" w:rsidR="008947DD" w:rsidRPr="00051780" w:rsidRDefault="008947DD" w:rsidP="00B40E8C">
      <w:pPr>
        <w:pStyle w:val="ListParagraph"/>
        <w:numPr>
          <w:ilvl w:val="0"/>
          <w:numId w:val="1601"/>
        </w:numPr>
        <w:spacing w:after="120"/>
        <w:ind w:left="714" w:hanging="357"/>
        <w:contextualSpacing w:val="0"/>
        <w:jc w:val="both"/>
        <w:rPr>
          <w:sz w:val="24"/>
          <w:szCs w:val="24"/>
        </w:rPr>
      </w:pPr>
      <w:r w:rsidRPr="00051780">
        <w:rPr>
          <w:sz w:val="24"/>
          <w:szCs w:val="24"/>
        </w:rPr>
        <w:t xml:space="preserve">Inzwischen einen großen Topf erhitzen und die Hähnchenkeulen bei mittlerer bis starker Hitze rundherum goldbraun anbraten. Zwiebel, Pfefferkörner und Lorbeerblätter dazugeben und 900 ml Wasser angießen. Zum Kochen bringen und </w:t>
      </w:r>
      <w:r w:rsidRPr="00051780">
        <w:rPr>
          <w:sz w:val="24"/>
          <w:szCs w:val="24"/>
        </w:rPr>
        <w:lastRenderedPageBreak/>
        <w:t>zugedeckt 20 Minuten bei geringer Hitze garen. Die Hähnchenkeulen herausnehmen und beiseitestellen. Die Brühe durch ein Sieb passieren und einfetten.</w:t>
      </w:r>
    </w:p>
    <w:p w14:paraId="06736854" w14:textId="77777777" w:rsidR="008947DD" w:rsidRPr="00051780" w:rsidRDefault="008947DD" w:rsidP="00B40E8C">
      <w:pPr>
        <w:pStyle w:val="ListParagraph"/>
        <w:numPr>
          <w:ilvl w:val="0"/>
          <w:numId w:val="1601"/>
        </w:numPr>
        <w:spacing w:after="120"/>
        <w:ind w:left="714" w:hanging="357"/>
        <w:contextualSpacing w:val="0"/>
        <w:jc w:val="both"/>
        <w:rPr>
          <w:sz w:val="24"/>
          <w:szCs w:val="24"/>
        </w:rPr>
      </w:pPr>
      <w:r w:rsidRPr="00051780">
        <w:rPr>
          <w:sz w:val="24"/>
          <w:szCs w:val="24"/>
        </w:rPr>
        <w:t>Während die Hähnchenkeulen kochen, einen Topf etwa 2 cm hoch mit Öl füllen und bei mittlerer bis starker Temperatur erhitzen, bis kleine Blasen an die Oberfläche steigen. Die Blumenkohlröschen portionsweise vorsichtig ins heiße Öl gleiten lassen und etwa 3 Minuten goldbraun frittieren. Mit einem Schaumlöffel herausheben, auf Küchenpapier abtropfen lassen und mit Salz bestreuen.</w:t>
      </w:r>
    </w:p>
    <w:p w14:paraId="147611C5" w14:textId="77777777" w:rsidR="008947DD" w:rsidRPr="00051780" w:rsidRDefault="008947DD" w:rsidP="00B40E8C">
      <w:pPr>
        <w:pStyle w:val="ListParagraph"/>
        <w:numPr>
          <w:ilvl w:val="0"/>
          <w:numId w:val="1601"/>
        </w:numPr>
        <w:spacing w:after="120"/>
        <w:ind w:left="714" w:hanging="357"/>
        <w:contextualSpacing w:val="0"/>
        <w:jc w:val="both"/>
        <w:rPr>
          <w:sz w:val="24"/>
          <w:szCs w:val="24"/>
        </w:rPr>
      </w:pPr>
      <w:r w:rsidRPr="00051780">
        <w:rPr>
          <w:sz w:val="24"/>
          <w:szCs w:val="24"/>
        </w:rPr>
        <w:t>Die Auberginenscheiben mit Küchenpapier trocken tupfen und ebenfalls portionsweise frittieren.</w:t>
      </w:r>
    </w:p>
    <w:p w14:paraId="10946F56" w14:textId="77777777" w:rsidR="008947DD" w:rsidRPr="00051780" w:rsidRDefault="008947DD" w:rsidP="00B40E8C">
      <w:pPr>
        <w:pStyle w:val="ListParagraph"/>
        <w:numPr>
          <w:ilvl w:val="0"/>
          <w:numId w:val="1601"/>
        </w:numPr>
        <w:spacing w:after="120"/>
        <w:ind w:left="714" w:hanging="357"/>
        <w:contextualSpacing w:val="0"/>
        <w:jc w:val="both"/>
        <w:rPr>
          <w:sz w:val="24"/>
          <w:szCs w:val="24"/>
        </w:rPr>
      </w:pPr>
      <w:r w:rsidRPr="00051780">
        <w:rPr>
          <w:sz w:val="24"/>
          <w:szCs w:val="24"/>
        </w:rPr>
        <w:t>Das Öl anschließend weggießen und den Topf mit Küchenpapier ausreiben. Ist er nicht antihaftbeschichtet, den Boden mit Backpapier auslegen und den Rand mit zerlassener Butter einfetten.</w:t>
      </w:r>
    </w:p>
    <w:p w14:paraId="297FF5A2" w14:textId="77777777" w:rsidR="008947DD" w:rsidRPr="00051780" w:rsidRDefault="008947DD" w:rsidP="00B40E8C">
      <w:pPr>
        <w:pStyle w:val="ListParagraph"/>
        <w:numPr>
          <w:ilvl w:val="0"/>
          <w:numId w:val="1601"/>
        </w:numPr>
        <w:spacing w:after="120"/>
        <w:ind w:left="714" w:hanging="357"/>
        <w:contextualSpacing w:val="0"/>
        <w:jc w:val="both"/>
        <w:rPr>
          <w:sz w:val="24"/>
          <w:szCs w:val="24"/>
        </w:rPr>
      </w:pPr>
      <w:r w:rsidRPr="00051780">
        <w:rPr>
          <w:sz w:val="24"/>
          <w:szCs w:val="24"/>
        </w:rPr>
        <w:t>Nacheinander Tomaten- und Auberginenscheiben, Blumenkohlröschen und Hähnchenfleisch hineinschichte. Zum Schluss den gut abgetropften reis und den Knoblauch darauf verteilen. 700 ml Gemüsebrühe abmessen und die Gewürze sowie 1 TL Salz einrühren. Die Brühe über den reis gießen und die Zutaten mit den Händen andrücken, sodass der Reis vollständig mit Brühe bedeckt ist. Falls nötig, noch etwas Wasser oder Brühe hinzufügen.</w:t>
      </w:r>
    </w:p>
    <w:p w14:paraId="2CFF14F4" w14:textId="77777777" w:rsidR="008947DD" w:rsidRPr="00051780" w:rsidRDefault="008947DD" w:rsidP="00B40E8C">
      <w:pPr>
        <w:pStyle w:val="ListParagraph"/>
        <w:numPr>
          <w:ilvl w:val="0"/>
          <w:numId w:val="1601"/>
        </w:numPr>
        <w:spacing w:after="120"/>
        <w:ind w:left="714" w:hanging="357"/>
        <w:contextualSpacing w:val="0"/>
        <w:jc w:val="both"/>
        <w:rPr>
          <w:sz w:val="24"/>
          <w:szCs w:val="24"/>
        </w:rPr>
      </w:pPr>
      <w:r w:rsidRPr="00051780">
        <w:rPr>
          <w:sz w:val="24"/>
          <w:szCs w:val="24"/>
        </w:rPr>
        <w:t>Den Topf auf die Herdplatte stellen und die Flüssigkeit zum Köcheln bringen. Wenn es so weit, den Deckel auflegen und das Ganze 30 Minuten bei geringer Hitze köcheln lassen. Den Deckel dabei nicht abnehmen und den Topf sofort mit einem sauberen Geschirrtuch bedecken. Den Deckel wieder auflegen und die Maqluba 10 Minuten ruhen lassen.</w:t>
      </w:r>
    </w:p>
    <w:p w14:paraId="50D3AAF5" w14:textId="77777777" w:rsidR="008947DD" w:rsidRPr="00051780" w:rsidRDefault="008947DD" w:rsidP="00B40E8C">
      <w:pPr>
        <w:pStyle w:val="ListParagraph"/>
        <w:numPr>
          <w:ilvl w:val="0"/>
          <w:numId w:val="1601"/>
        </w:numPr>
        <w:spacing w:after="120"/>
        <w:ind w:left="714" w:hanging="357"/>
        <w:contextualSpacing w:val="0"/>
        <w:jc w:val="both"/>
        <w:rPr>
          <w:sz w:val="24"/>
          <w:szCs w:val="24"/>
        </w:rPr>
      </w:pPr>
      <w:r w:rsidRPr="00051780">
        <w:rPr>
          <w:sz w:val="24"/>
          <w:szCs w:val="24"/>
        </w:rPr>
        <w:t>Den Deckel anschließend abnehmen und eine große Servierplatte umgekehrt auf den Topf setzen. Den Topf mit der Platte rasch, aber vorsichtig umdrehen. 2-3 Minuten auf der Platte stehen lassen und dann langsam und vorsichtig abnehmen. Das Gericht mit den Pinienkernen bestreuen und mit Gurkenjoghurt servieren.</w:t>
      </w:r>
    </w:p>
    <w:p w14:paraId="63525C6F" w14:textId="77777777" w:rsidR="008947DD" w:rsidRDefault="008947DD" w:rsidP="008947DD">
      <w:pPr>
        <w:rPr>
          <w:sz w:val="24"/>
          <w:szCs w:val="24"/>
        </w:rPr>
      </w:pPr>
      <w:r>
        <w:rPr>
          <w:sz w:val="24"/>
          <w:szCs w:val="24"/>
        </w:rPr>
        <w:br w:type="page"/>
      </w:r>
    </w:p>
    <w:p w14:paraId="0342DB32" w14:textId="75067BCB" w:rsidR="005E663E" w:rsidRDefault="005E663E" w:rsidP="005E663E">
      <w:pPr>
        <w:pStyle w:val="Heading2"/>
        <w:spacing w:after="240"/>
      </w:pPr>
      <w:r>
        <w:lastRenderedPageBreak/>
        <w:t xml:space="preserve">Tafelspitz </w:t>
      </w:r>
    </w:p>
    <w:p w14:paraId="36DFCB35" w14:textId="77777777" w:rsidR="005E663E" w:rsidRPr="005754A6" w:rsidRDefault="005E663E" w:rsidP="005E663E">
      <w:pPr>
        <w:jc w:val="both"/>
        <w:rPr>
          <w:sz w:val="24"/>
          <w:szCs w:val="24"/>
        </w:rPr>
      </w:pPr>
      <w:r w:rsidRPr="005754A6">
        <w:rPr>
          <w:sz w:val="24"/>
          <w:szCs w:val="24"/>
          <w:u w:val="single"/>
        </w:rPr>
        <w:t>Zutaten</w:t>
      </w:r>
      <w:r w:rsidRPr="005754A6">
        <w:rPr>
          <w:sz w:val="24"/>
          <w:szCs w:val="24"/>
        </w:rPr>
        <w:t xml:space="preserve"> </w:t>
      </w:r>
      <w:r>
        <w:rPr>
          <w:sz w:val="24"/>
          <w:szCs w:val="24"/>
        </w:rPr>
        <w:t>(</w:t>
      </w:r>
      <w:r w:rsidRPr="005754A6">
        <w:rPr>
          <w:sz w:val="24"/>
          <w:szCs w:val="24"/>
        </w:rPr>
        <w:t>für 6 Portionen</w:t>
      </w:r>
      <w:r>
        <w:rPr>
          <w:sz w:val="24"/>
          <w:szCs w:val="24"/>
        </w:rPr>
        <w:t>)</w:t>
      </w:r>
    </w:p>
    <w:p w14:paraId="42837304" w14:textId="77777777" w:rsidR="005E663E" w:rsidRPr="005754A6" w:rsidRDefault="005E663E" w:rsidP="005E663E">
      <w:pPr>
        <w:jc w:val="both"/>
        <w:rPr>
          <w:sz w:val="24"/>
          <w:szCs w:val="24"/>
        </w:rPr>
      </w:pPr>
      <w:r w:rsidRPr="005754A6">
        <w:rPr>
          <w:sz w:val="24"/>
          <w:szCs w:val="24"/>
        </w:rPr>
        <w:t>2 kg Tafelspitz</w:t>
      </w:r>
    </w:p>
    <w:p w14:paraId="47E04B3A" w14:textId="77777777" w:rsidR="005E663E" w:rsidRPr="006A2634" w:rsidRDefault="005E663E" w:rsidP="005E663E">
      <w:pPr>
        <w:jc w:val="both"/>
        <w:rPr>
          <w:sz w:val="24"/>
          <w:szCs w:val="24"/>
        </w:rPr>
      </w:pPr>
      <w:r w:rsidRPr="006A2634">
        <w:rPr>
          <w:sz w:val="24"/>
          <w:szCs w:val="24"/>
        </w:rPr>
        <w:t>6 Markknochen</w:t>
      </w:r>
    </w:p>
    <w:p w14:paraId="02B2C3B2" w14:textId="77777777" w:rsidR="005E663E" w:rsidRPr="006A2634" w:rsidRDefault="005E663E" w:rsidP="005E663E">
      <w:pPr>
        <w:jc w:val="both"/>
        <w:rPr>
          <w:sz w:val="24"/>
          <w:szCs w:val="24"/>
        </w:rPr>
      </w:pPr>
      <w:r w:rsidRPr="006A2634">
        <w:rPr>
          <w:sz w:val="24"/>
          <w:szCs w:val="24"/>
        </w:rPr>
        <w:t>3 Karotten</w:t>
      </w:r>
    </w:p>
    <w:p w14:paraId="1F0A2C0E" w14:textId="77777777" w:rsidR="005E663E" w:rsidRPr="006A2634" w:rsidRDefault="005E663E" w:rsidP="005E663E">
      <w:pPr>
        <w:jc w:val="both"/>
        <w:rPr>
          <w:sz w:val="24"/>
          <w:szCs w:val="24"/>
        </w:rPr>
      </w:pPr>
      <w:r w:rsidRPr="006A2634">
        <w:rPr>
          <w:sz w:val="24"/>
          <w:szCs w:val="24"/>
        </w:rPr>
        <w:t>1 kleiner Sellerie</w:t>
      </w:r>
    </w:p>
    <w:p w14:paraId="6448C4E4" w14:textId="77777777" w:rsidR="005E663E" w:rsidRPr="006A2634" w:rsidRDefault="005E663E" w:rsidP="005E663E">
      <w:pPr>
        <w:jc w:val="both"/>
        <w:rPr>
          <w:sz w:val="24"/>
          <w:szCs w:val="24"/>
        </w:rPr>
      </w:pPr>
      <w:r w:rsidRPr="006A2634">
        <w:rPr>
          <w:sz w:val="24"/>
          <w:szCs w:val="24"/>
        </w:rPr>
        <w:t>2 Zwiebeln</w:t>
      </w:r>
    </w:p>
    <w:p w14:paraId="56B64B53" w14:textId="77777777" w:rsidR="005E663E" w:rsidRPr="006A2634" w:rsidRDefault="005E663E" w:rsidP="005E663E">
      <w:pPr>
        <w:jc w:val="both"/>
        <w:rPr>
          <w:sz w:val="24"/>
          <w:szCs w:val="24"/>
        </w:rPr>
      </w:pPr>
      <w:r w:rsidRPr="006A2634">
        <w:rPr>
          <w:sz w:val="24"/>
          <w:szCs w:val="24"/>
        </w:rPr>
        <w:t>3 Lorbeerblätter</w:t>
      </w:r>
    </w:p>
    <w:p w14:paraId="2A748998" w14:textId="77777777" w:rsidR="005E663E" w:rsidRPr="006A2634" w:rsidRDefault="005E663E" w:rsidP="005E663E">
      <w:pPr>
        <w:jc w:val="both"/>
        <w:rPr>
          <w:sz w:val="24"/>
          <w:szCs w:val="24"/>
        </w:rPr>
      </w:pPr>
      <w:r w:rsidRPr="006A2634">
        <w:rPr>
          <w:sz w:val="24"/>
          <w:szCs w:val="24"/>
        </w:rPr>
        <w:t>10 Pfefferkörner</w:t>
      </w:r>
    </w:p>
    <w:p w14:paraId="53CF48E9" w14:textId="77777777" w:rsidR="005E663E" w:rsidRPr="006A2634" w:rsidRDefault="005E663E" w:rsidP="005E663E">
      <w:pPr>
        <w:jc w:val="both"/>
        <w:rPr>
          <w:sz w:val="24"/>
          <w:szCs w:val="24"/>
        </w:rPr>
      </w:pPr>
      <w:r w:rsidRPr="006A2634">
        <w:rPr>
          <w:sz w:val="24"/>
          <w:szCs w:val="24"/>
        </w:rPr>
        <w:t>2 Wacholderbeeren</w:t>
      </w:r>
    </w:p>
    <w:p w14:paraId="522CF16E" w14:textId="77777777" w:rsidR="005E663E" w:rsidRDefault="005E663E" w:rsidP="005E663E">
      <w:pPr>
        <w:jc w:val="both"/>
        <w:rPr>
          <w:sz w:val="24"/>
          <w:szCs w:val="24"/>
        </w:rPr>
      </w:pPr>
    </w:p>
    <w:p w14:paraId="2136DA2F" w14:textId="77777777" w:rsidR="005E663E" w:rsidRPr="006A2634" w:rsidRDefault="005E663E" w:rsidP="005E663E">
      <w:pPr>
        <w:jc w:val="both"/>
        <w:rPr>
          <w:sz w:val="24"/>
          <w:szCs w:val="24"/>
        </w:rPr>
      </w:pPr>
      <w:r>
        <w:rPr>
          <w:sz w:val="24"/>
          <w:szCs w:val="24"/>
        </w:rPr>
        <w:t>Zubereitung:</w:t>
      </w:r>
    </w:p>
    <w:p w14:paraId="505D1304" w14:textId="77777777" w:rsidR="005E663E" w:rsidRDefault="005E663E" w:rsidP="00B40E8C">
      <w:pPr>
        <w:pStyle w:val="ListParagraph"/>
        <w:numPr>
          <w:ilvl w:val="0"/>
          <w:numId w:val="1579"/>
        </w:numPr>
        <w:spacing w:after="120"/>
        <w:jc w:val="both"/>
        <w:rPr>
          <w:sz w:val="24"/>
          <w:szCs w:val="24"/>
        </w:rPr>
      </w:pPr>
      <w:r w:rsidRPr="006A2634">
        <w:rPr>
          <w:sz w:val="24"/>
          <w:szCs w:val="24"/>
        </w:rPr>
        <w:t>Die gewaschenen Knochen in einem großen mit fünf Liter kaltem Wasser geben. Ohne Salz aufkochen lassen, abschäumen. Dann Tafelspitz, Lorbeerblätter, Pfefferkörner und Wacholderbeeren zugeben und 2,5 Stunden bei schwacher Hitze leicht dahinwallen lassen. Regelmäßig Schaum abnehmen.</w:t>
      </w:r>
    </w:p>
    <w:p w14:paraId="1DAF6768" w14:textId="77777777" w:rsidR="005E663E" w:rsidRPr="006A2634" w:rsidRDefault="005E663E" w:rsidP="00B40E8C">
      <w:pPr>
        <w:pStyle w:val="ListParagraph"/>
        <w:numPr>
          <w:ilvl w:val="0"/>
          <w:numId w:val="1579"/>
        </w:numPr>
        <w:spacing w:after="120"/>
        <w:jc w:val="both"/>
        <w:rPr>
          <w:sz w:val="24"/>
          <w:szCs w:val="24"/>
        </w:rPr>
      </w:pPr>
      <w:r w:rsidRPr="006A2634">
        <w:rPr>
          <w:sz w:val="24"/>
          <w:szCs w:val="24"/>
        </w:rPr>
        <w:t>Die ungeschälten Zwiebeln halbieren und auf der Schnittfläche in einer Pfanne mit etwas Öl dunkelbraun rösten. Gemüse waschen, grob schneiden und mit der Zwiebel in die Brühe geben. Nochmals 1 Stunde köcheln lassen.</w:t>
      </w:r>
    </w:p>
    <w:p w14:paraId="6D1ECA49" w14:textId="77777777" w:rsidR="005E663E" w:rsidRDefault="005E663E" w:rsidP="005E663E">
      <w:pPr>
        <w:spacing w:after="120"/>
        <w:jc w:val="both"/>
        <w:rPr>
          <w:sz w:val="24"/>
          <w:szCs w:val="24"/>
        </w:rPr>
      </w:pPr>
    </w:p>
    <w:p w14:paraId="0FE94683" w14:textId="514333A0" w:rsidR="005E663E" w:rsidRDefault="005E663E" w:rsidP="005E663E">
      <w:pPr>
        <w:rPr>
          <w:rFonts w:asciiTheme="majorHAnsi" w:eastAsiaTheme="majorEastAsia" w:hAnsiTheme="majorHAnsi" w:cstheme="majorBidi"/>
          <w:color w:val="2F5496" w:themeColor="accent1" w:themeShade="BF"/>
          <w:sz w:val="26"/>
          <w:szCs w:val="26"/>
        </w:rPr>
      </w:pPr>
      <w:r>
        <w:rPr>
          <w:sz w:val="24"/>
          <w:szCs w:val="24"/>
        </w:rPr>
        <w:t>Tipp:</w:t>
      </w:r>
      <w:r>
        <w:rPr>
          <w:sz w:val="24"/>
          <w:szCs w:val="24"/>
        </w:rPr>
        <w:tab/>
      </w:r>
      <w:r w:rsidRPr="002C5D72">
        <w:rPr>
          <w:sz w:val="24"/>
          <w:szCs w:val="24"/>
        </w:rPr>
        <w:t>Dazu passen Bratkartoffeln, Apfelm</w:t>
      </w:r>
      <w:r>
        <w:rPr>
          <w:sz w:val="24"/>
          <w:szCs w:val="24"/>
        </w:rPr>
        <w:t>e</w:t>
      </w:r>
      <w:r w:rsidRPr="002C5D72">
        <w:rPr>
          <w:sz w:val="24"/>
          <w:szCs w:val="24"/>
        </w:rPr>
        <w:t>rettich und Schnittlauchsauce</w:t>
      </w:r>
      <w:r>
        <w:br w:type="page"/>
      </w:r>
    </w:p>
    <w:p w14:paraId="7FD9C076" w14:textId="77777777" w:rsidR="00433DEF" w:rsidRDefault="00433DEF" w:rsidP="00433DEF">
      <w:pPr>
        <w:pStyle w:val="Heading2"/>
        <w:spacing w:after="240"/>
      </w:pPr>
      <w:r>
        <w:lastRenderedPageBreak/>
        <w:t>Tafelspitz</w:t>
      </w:r>
      <w:r>
        <w:rPr>
          <w:rStyle w:val="FootnoteReference"/>
        </w:rPr>
        <w:footnoteReference w:id="477"/>
      </w:r>
      <w:r>
        <w:t xml:space="preserve"> </w:t>
      </w:r>
    </w:p>
    <w:p w14:paraId="5FB971EA" w14:textId="77777777" w:rsidR="00433DEF" w:rsidRDefault="00433DEF" w:rsidP="00433DEF">
      <w:pPr>
        <w:rPr>
          <w:sz w:val="24"/>
          <w:szCs w:val="24"/>
        </w:rPr>
      </w:pPr>
      <w:r w:rsidRPr="00BC2E20">
        <w:rPr>
          <w:sz w:val="24"/>
          <w:szCs w:val="24"/>
          <w:u w:val="single"/>
        </w:rPr>
        <w:t>Zutaten</w:t>
      </w:r>
      <w:r>
        <w:rPr>
          <w:sz w:val="24"/>
          <w:szCs w:val="24"/>
        </w:rPr>
        <w:t xml:space="preserve"> (für 6 Portionen)</w:t>
      </w:r>
    </w:p>
    <w:p w14:paraId="6854125F" w14:textId="77777777" w:rsidR="00433DEF" w:rsidRDefault="00433DEF" w:rsidP="00433DEF">
      <w:pPr>
        <w:rPr>
          <w:sz w:val="24"/>
          <w:szCs w:val="24"/>
        </w:rPr>
      </w:pPr>
      <w:r>
        <w:rPr>
          <w:sz w:val="24"/>
          <w:szCs w:val="24"/>
        </w:rPr>
        <w:t>1 kg Rindfleisch aus der Unterschale</w:t>
      </w:r>
    </w:p>
    <w:p w14:paraId="7C51A3B8" w14:textId="77777777" w:rsidR="00433DEF" w:rsidRDefault="00433DEF" w:rsidP="00433DEF">
      <w:pPr>
        <w:rPr>
          <w:sz w:val="24"/>
          <w:szCs w:val="24"/>
        </w:rPr>
      </w:pPr>
      <w:r>
        <w:rPr>
          <w:sz w:val="24"/>
          <w:szCs w:val="24"/>
        </w:rPr>
        <w:t>3 l Wasser</w:t>
      </w:r>
    </w:p>
    <w:p w14:paraId="6302C88C" w14:textId="77777777" w:rsidR="00433DEF" w:rsidRDefault="00433DEF" w:rsidP="00433DEF">
      <w:pPr>
        <w:rPr>
          <w:sz w:val="24"/>
          <w:szCs w:val="24"/>
        </w:rPr>
      </w:pPr>
      <w:r>
        <w:rPr>
          <w:sz w:val="24"/>
          <w:szCs w:val="24"/>
        </w:rPr>
        <w:t>1 TL Salz</w:t>
      </w:r>
    </w:p>
    <w:p w14:paraId="7CD482B0" w14:textId="77777777" w:rsidR="00433DEF" w:rsidRDefault="00433DEF" w:rsidP="00433DEF">
      <w:pPr>
        <w:rPr>
          <w:sz w:val="24"/>
          <w:szCs w:val="24"/>
        </w:rPr>
      </w:pPr>
      <w:r>
        <w:rPr>
          <w:sz w:val="24"/>
          <w:szCs w:val="24"/>
        </w:rPr>
        <w:t>5 Pfefferkörner</w:t>
      </w:r>
    </w:p>
    <w:p w14:paraId="7FA6A659" w14:textId="77777777" w:rsidR="00433DEF" w:rsidRDefault="00433DEF" w:rsidP="00433DEF">
      <w:pPr>
        <w:rPr>
          <w:sz w:val="24"/>
          <w:szCs w:val="24"/>
        </w:rPr>
      </w:pPr>
      <w:r>
        <w:rPr>
          <w:sz w:val="24"/>
          <w:szCs w:val="24"/>
        </w:rPr>
        <w:t>1 große Zwiebel</w:t>
      </w:r>
    </w:p>
    <w:p w14:paraId="3748B3D2" w14:textId="77777777" w:rsidR="00433DEF" w:rsidRDefault="00433DEF" w:rsidP="00433DEF">
      <w:pPr>
        <w:rPr>
          <w:sz w:val="24"/>
          <w:szCs w:val="24"/>
        </w:rPr>
      </w:pPr>
      <w:r>
        <w:rPr>
          <w:sz w:val="24"/>
          <w:szCs w:val="24"/>
        </w:rPr>
        <w:t>1 Lorbeerblatt</w:t>
      </w:r>
    </w:p>
    <w:p w14:paraId="7B275321" w14:textId="77777777" w:rsidR="00433DEF" w:rsidRDefault="00433DEF" w:rsidP="00433DEF">
      <w:pPr>
        <w:rPr>
          <w:sz w:val="24"/>
          <w:szCs w:val="24"/>
        </w:rPr>
      </w:pPr>
      <w:r>
        <w:rPr>
          <w:sz w:val="24"/>
          <w:szCs w:val="24"/>
        </w:rPr>
        <w:t>2 Gewürznelken</w:t>
      </w:r>
    </w:p>
    <w:p w14:paraId="2EAD2302" w14:textId="77777777" w:rsidR="00433DEF" w:rsidRDefault="00433DEF" w:rsidP="00433DEF">
      <w:pPr>
        <w:rPr>
          <w:sz w:val="24"/>
          <w:szCs w:val="24"/>
        </w:rPr>
      </w:pPr>
      <w:r>
        <w:rPr>
          <w:sz w:val="24"/>
          <w:szCs w:val="24"/>
        </w:rPr>
        <w:t>2 große Mohrrüben</w:t>
      </w:r>
    </w:p>
    <w:p w14:paraId="4324CDAE" w14:textId="77777777" w:rsidR="00433DEF" w:rsidRDefault="00433DEF" w:rsidP="00433DEF">
      <w:pPr>
        <w:rPr>
          <w:sz w:val="24"/>
          <w:szCs w:val="24"/>
        </w:rPr>
      </w:pPr>
      <w:r>
        <w:rPr>
          <w:sz w:val="24"/>
          <w:szCs w:val="24"/>
        </w:rPr>
        <w:t>½ Knollensellerie</w:t>
      </w:r>
    </w:p>
    <w:p w14:paraId="75F370C3" w14:textId="77777777" w:rsidR="00433DEF" w:rsidRDefault="00433DEF" w:rsidP="00433DEF">
      <w:pPr>
        <w:rPr>
          <w:sz w:val="24"/>
          <w:szCs w:val="24"/>
        </w:rPr>
      </w:pPr>
      <w:r>
        <w:rPr>
          <w:sz w:val="24"/>
          <w:szCs w:val="24"/>
        </w:rPr>
        <w:t>1 Petersilienwurzel</w:t>
      </w:r>
    </w:p>
    <w:p w14:paraId="1739DFE7" w14:textId="77777777" w:rsidR="00433DEF" w:rsidRDefault="00433DEF" w:rsidP="00433DEF">
      <w:pPr>
        <w:rPr>
          <w:sz w:val="24"/>
          <w:szCs w:val="24"/>
        </w:rPr>
      </w:pPr>
      <w:r>
        <w:rPr>
          <w:sz w:val="24"/>
          <w:szCs w:val="24"/>
        </w:rPr>
        <w:t>2 Stangen Lauch</w:t>
      </w:r>
    </w:p>
    <w:p w14:paraId="224F6C86" w14:textId="77777777" w:rsidR="00433DEF" w:rsidRDefault="00433DEF" w:rsidP="00433DEF">
      <w:pPr>
        <w:rPr>
          <w:sz w:val="24"/>
          <w:szCs w:val="24"/>
        </w:rPr>
      </w:pPr>
    </w:p>
    <w:p w14:paraId="5C030EB8" w14:textId="77777777" w:rsidR="00433DEF" w:rsidRDefault="00433DEF" w:rsidP="00433DEF">
      <w:pPr>
        <w:rPr>
          <w:sz w:val="24"/>
          <w:szCs w:val="24"/>
        </w:rPr>
      </w:pPr>
      <w:r>
        <w:rPr>
          <w:sz w:val="24"/>
          <w:szCs w:val="24"/>
        </w:rPr>
        <w:t>Zubereitung:</w:t>
      </w:r>
    </w:p>
    <w:p w14:paraId="7C5891F7" w14:textId="77777777" w:rsidR="00433DEF" w:rsidRPr="003B5CF5" w:rsidRDefault="00433DEF" w:rsidP="00B40E8C">
      <w:pPr>
        <w:pStyle w:val="ListParagraph"/>
        <w:numPr>
          <w:ilvl w:val="0"/>
          <w:numId w:val="570"/>
        </w:numPr>
        <w:spacing w:after="120"/>
        <w:ind w:left="714" w:hanging="357"/>
        <w:contextualSpacing w:val="0"/>
        <w:jc w:val="both"/>
        <w:rPr>
          <w:sz w:val="24"/>
          <w:szCs w:val="24"/>
        </w:rPr>
      </w:pPr>
      <w:r w:rsidRPr="003B5CF5">
        <w:rPr>
          <w:sz w:val="24"/>
          <w:szCs w:val="24"/>
        </w:rPr>
        <w:t>Das Fleisch kalt abbrausen.</w:t>
      </w:r>
    </w:p>
    <w:p w14:paraId="6CE4AADC" w14:textId="77777777" w:rsidR="00433DEF" w:rsidRDefault="00433DEF" w:rsidP="00B40E8C">
      <w:pPr>
        <w:pStyle w:val="ListParagraph"/>
        <w:numPr>
          <w:ilvl w:val="0"/>
          <w:numId w:val="570"/>
        </w:numPr>
        <w:spacing w:after="120"/>
        <w:ind w:left="714" w:hanging="357"/>
        <w:contextualSpacing w:val="0"/>
        <w:jc w:val="both"/>
        <w:rPr>
          <w:sz w:val="24"/>
          <w:szCs w:val="24"/>
        </w:rPr>
      </w:pPr>
      <w:r w:rsidRPr="003B5CF5">
        <w:rPr>
          <w:sz w:val="24"/>
          <w:szCs w:val="24"/>
        </w:rPr>
        <w:t>Das Wasser mit dem Salz und den Pfefferkörnern zum Kochen bringen. Die Zwiebel ungeschält waschen, halbieren und eine Hälfte mit dem Lorbeerblatt und den Gewürznelken bestecken</w:t>
      </w:r>
      <w:r>
        <w:rPr>
          <w:sz w:val="24"/>
          <w:szCs w:val="24"/>
        </w:rPr>
        <w:t xml:space="preserve">. </w:t>
      </w:r>
    </w:p>
    <w:p w14:paraId="1B7BBD20" w14:textId="77777777" w:rsidR="00433DEF" w:rsidRPr="00BC2E20" w:rsidRDefault="00433DEF" w:rsidP="00B40E8C">
      <w:pPr>
        <w:pStyle w:val="ListParagraph"/>
        <w:numPr>
          <w:ilvl w:val="0"/>
          <w:numId w:val="570"/>
        </w:numPr>
        <w:spacing w:after="120"/>
        <w:ind w:left="714" w:hanging="357"/>
        <w:contextualSpacing w:val="0"/>
        <w:jc w:val="both"/>
        <w:rPr>
          <w:sz w:val="24"/>
          <w:szCs w:val="24"/>
        </w:rPr>
      </w:pPr>
      <w:r w:rsidRPr="00BC2E20">
        <w:rPr>
          <w:sz w:val="24"/>
          <w:szCs w:val="24"/>
        </w:rPr>
        <w:t xml:space="preserve">Die Zwiebelhälften mit dem Fleisch ins kochende Wasser geben und während der ersten 20 Minuten den sich bildenden Schaum immer wieder abschöpfen. Das Fleisch dann bei schwacher Hitze 2 Stunden im offenen Topf kochen lassen. </w:t>
      </w:r>
    </w:p>
    <w:p w14:paraId="75132A32" w14:textId="77777777" w:rsidR="00433DEF" w:rsidRPr="003B5CF5" w:rsidRDefault="00433DEF" w:rsidP="00B40E8C">
      <w:pPr>
        <w:pStyle w:val="ListParagraph"/>
        <w:numPr>
          <w:ilvl w:val="0"/>
          <w:numId w:val="570"/>
        </w:numPr>
        <w:spacing w:after="120"/>
        <w:ind w:left="714" w:hanging="357"/>
        <w:contextualSpacing w:val="0"/>
        <w:jc w:val="both"/>
        <w:rPr>
          <w:sz w:val="24"/>
          <w:szCs w:val="24"/>
        </w:rPr>
      </w:pPr>
      <w:r w:rsidRPr="003B5CF5">
        <w:rPr>
          <w:sz w:val="24"/>
          <w:szCs w:val="24"/>
        </w:rPr>
        <w:t>Das Gemüse putzen, schälen oder schaben und wachen. Die Möhren längs vierteln und die Viertel quer durchschneiden. Den Sellerie in Würfel schneiden, die gelben Lauchstücke in breite Rinde. Das Gemüse 30 Minuten vor Ende der Garzeit in die Brühe geben und darin mitgaren. Den Tafelspitz in dicke Scheiben schneiden, auf einer vorgewärmten Platte anrichten, mit etwas Brühe umgießen und mit dem mitgegarten Gemüse umlegen.</w:t>
      </w:r>
    </w:p>
    <w:p w14:paraId="7B46BB7E" w14:textId="77777777" w:rsidR="00433DEF" w:rsidRDefault="00433DEF" w:rsidP="00433DEF">
      <w:pPr>
        <w:jc w:val="both"/>
        <w:rPr>
          <w:sz w:val="24"/>
          <w:szCs w:val="24"/>
        </w:rPr>
      </w:pPr>
    </w:p>
    <w:p w14:paraId="6393D060" w14:textId="77777777" w:rsidR="00433DEF" w:rsidRPr="00BC2E20" w:rsidRDefault="00433DEF" w:rsidP="00433DEF">
      <w:pPr>
        <w:jc w:val="both"/>
        <w:rPr>
          <w:sz w:val="24"/>
          <w:szCs w:val="24"/>
        </w:rPr>
      </w:pPr>
      <w:r>
        <w:rPr>
          <w:sz w:val="24"/>
          <w:szCs w:val="24"/>
        </w:rPr>
        <w:t>Info:</w:t>
      </w:r>
      <w:r>
        <w:rPr>
          <w:sz w:val="24"/>
          <w:szCs w:val="24"/>
        </w:rPr>
        <w:tab/>
      </w:r>
      <w:r w:rsidRPr="00BC2E20">
        <w:rPr>
          <w:sz w:val="24"/>
          <w:szCs w:val="24"/>
        </w:rPr>
        <w:t>Dazu passen Bratkartoffeln, Sahnemeerrettich und grüne Bohnen.</w:t>
      </w:r>
    </w:p>
    <w:p w14:paraId="38ADD99A" w14:textId="77777777" w:rsidR="00433DEF" w:rsidRDefault="00433DEF" w:rsidP="00433DEF">
      <w:pPr>
        <w:rPr>
          <w:sz w:val="24"/>
          <w:szCs w:val="24"/>
        </w:rPr>
      </w:pPr>
      <w:r>
        <w:rPr>
          <w:sz w:val="24"/>
          <w:szCs w:val="24"/>
        </w:rPr>
        <w:br w:type="page"/>
      </w:r>
    </w:p>
    <w:p w14:paraId="2A670B71" w14:textId="6DDABE1D" w:rsidR="00AE2DE6" w:rsidRDefault="00AE2DE6" w:rsidP="00B82508">
      <w:pPr>
        <w:pStyle w:val="Heading2"/>
        <w:spacing w:after="240"/>
      </w:pPr>
      <w:r>
        <w:lastRenderedPageBreak/>
        <w:t>Tafelspitz mit Apfelkren</w:t>
      </w:r>
      <w:r w:rsidR="00235603">
        <w:rPr>
          <w:rStyle w:val="FootnoteReference"/>
        </w:rPr>
        <w:footnoteReference w:id="478"/>
      </w:r>
      <w:r>
        <w:t xml:space="preserve"> </w:t>
      </w:r>
    </w:p>
    <w:p w14:paraId="0DB9D57D" w14:textId="45425FEA" w:rsidR="00AE2DE6" w:rsidRDefault="00AE2DE6">
      <w:pPr>
        <w:rPr>
          <w:sz w:val="24"/>
          <w:szCs w:val="24"/>
        </w:rPr>
      </w:pPr>
      <w:r w:rsidRPr="00B82508">
        <w:rPr>
          <w:sz w:val="24"/>
          <w:szCs w:val="24"/>
          <w:u w:val="single"/>
        </w:rPr>
        <w:t>Zutaten</w:t>
      </w:r>
      <w:r>
        <w:rPr>
          <w:sz w:val="24"/>
          <w:szCs w:val="24"/>
        </w:rPr>
        <w:t xml:space="preserve"> </w:t>
      </w:r>
      <w:r w:rsidR="00B82508">
        <w:rPr>
          <w:sz w:val="24"/>
          <w:szCs w:val="24"/>
        </w:rPr>
        <w:t>(</w:t>
      </w:r>
      <w:r>
        <w:rPr>
          <w:sz w:val="24"/>
          <w:szCs w:val="24"/>
        </w:rPr>
        <w:t>für 6 – 8 Portionen</w:t>
      </w:r>
      <w:r w:rsidR="00B82508">
        <w:rPr>
          <w:sz w:val="24"/>
          <w:szCs w:val="24"/>
        </w:rPr>
        <w:t>)</w:t>
      </w:r>
    </w:p>
    <w:p w14:paraId="5EEAEC16" w14:textId="77777777" w:rsidR="00AE2DE6" w:rsidRDefault="00AE2DE6">
      <w:pPr>
        <w:rPr>
          <w:sz w:val="24"/>
          <w:szCs w:val="24"/>
        </w:rPr>
      </w:pPr>
      <w:r>
        <w:rPr>
          <w:sz w:val="24"/>
          <w:szCs w:val="24"/>
        </w:rPr>
        <w:t>Ca. 3,5 Liter Wasser</w:t>
      </w:r>
    </w:p>
    <w:p w14:paraId="3BEEB610" w14:textId="77777777" w:rsidR="00AE2DE6" w:rsidRDefault="00AE2DE6">
      <w:pPr>
        <w:rPr>
          <w:sz w:val="24"/>
          <w:szCs w:val="24"/>
        </w:rPr>
      </w:pPr>
      <w:r>
        <w:rPr>
          <w:sz w:val="24"/>
          <w:szCs w:val="24"/>
        </w:rPr>
        <w:t>2 kg Tafelspitz (Rindfleisch aus der Hüfte)</w:t>
      </w:r>
    </w:p>
    <w:p w14:paraId="7CF85A8C" w14:textId="77777777" w:rsidR="00AE2DE6" w:rsidRDefault="00AE2DE6">
      <w:pPr>
        <w:rPr>
          <w:sz w:val="24"/>
          <w:szCs w:val="24"/>
        </w:rPr>
      </w:pPr>
      <w:r>
        <w:rPr>
          <w:sz w:val="24"/>
          <w:szCs w:val="24"/>
        </w:rPr>
        <w:t xml:space="preserve">10 bis 15 schwarze Pfefferkörner </w:t>
      </w:r>
    </w:p>
    <w:p w14:paraId="749A214D" w14:textId="77777777" w:rsidR="00AE2DE6" w:rsidRDefault="00AE2DE6">
      <w:pPr>
        <w:rPr>
          <w:sz w:val="24"/>
          <w:szCs w:val="24"/>
        </w:rPr>
      </w:pPr>
      <w:r>
        <w:rPr>
          <w:sz w:val="24"/>
          <w:szCs w:val="24"/>
        </w:rPr>
        <w:t>500 g Wurzelwerk (Knollensellerie, Möhren, Petersilienwurzel)</w:t>
      </w:r>
    </w:p>
    <w:p w14:paraId="7D42F6F4" w14:textId="2C8E7152" w:rsidR="00AE2DE6" w:rsidRDefault="00AE2DE6">
      <w:pPr>
        <w:rPr>
          <w:sz w:val="24"/>
          <w:szCs w:val="24"/>
        </w:rPr>
      </w:pPr>
      <w:r>
        <w:rPr>
          <w:sz w:val="24"/>
          <w:szCs w:val="24"/>
        </w:rPr>
        <w:t>1 Stange Lauch</w:t>
      </w:r>
    </w:p>
    <w:p w14:paraId="5F7B46FD" w14:textId="77777777" w:rsidR="00C31CA5" w:rsidRDefault="008D67AB">
      <w:pPr>
        <w:rPr>
          <w:sz w:val="24"/>
          <w:szCs w:val="24"/>
        </w:rPr>
      </w:pPr>
      <w:r>
        <w:rPr>
          <w:sz w:val="24"/>
          <w:szCs w:val="24"/>
        </w:rPr>
        <w:t>1 kleines Bund Schnittlauch</w:t>
      </w:r>
    </w:p>
    <w:p w14:paraId="58CFF45A" w14:textId="69438CBE" w:rsidR="008D67AB" w:rsidRDefault="008D67AB">
      <w:pPr>
        <w:rPr>
          <w:sz w:val="24"/>
          <w:szCs w:val="24"/>
        </w:rPr>
      </w:pPr>
      <w:r>
        <w:rPr>
          <w:sz w:val="24"/>
          <w:szCs w:val="24"/>
        </w:rPr>
        <w:t>Meersalz</w:t>
      </w:r>
    </w:p>
    <w:p w14:paraId="79BA4A52" w14:textId="77777777" w:rsidR="008D67AB" w:rsidRDefault="008D67AB">
      <w:pPr>
        <w:rPr>
          <w:sz w:val="24"/>
          <w:szCs w:val="24"/>
        </w:rPr>
      </w:pPr>
    </w:p>
    <w:p w14:paraId="4F26BD99" w14:textId="77777777" w:rsidR="008D67AB" w:rsidRPr="00B82508" w:rsidRDefault="008D67AB">
      <w:pPr>
        <w:rPr>
          <w:i/>
          <w:iCs/>
          <w:sz w:val="24"/>
          <w:szCs w:val="24"/>
        </w:rPr>
      </w:pPr>
      <w:r w:rsidRPr="00B82508">
        <w:rPr>
          <w:i/>
          <w:iCs/>
          <w:sz w:val="24"/>
          <w:szCs w:val="24"/>
        </w:rPr>
        <w:t>Für den Apfelkren:</w:t>
      </w:r>
    </w:p>
    <w:p w14:paraId="13C30CEB" w14:textId="77777777" w:rsidR="008D67AB" w:rsidRDefault="008D67AB">
      <w:pPr>
        <w:rPr>
          <w:sz w:val="24"/>
          <w:szCs w:val="24"/>
        </w:rPr>
      </w:pPr>
      <w:r>
        <w:rPr>
          <w:sz w:val="24"/>
          <w:szCs w:val="24"/>
        </w:rPr>
        <w:t>3 große säuerliche Äpfel (etwa 700 g)</w:t>
      </w:r>
    </w:p>
    <w:p w14:paraId="3B407645" w14:textId="77777777" w:rsidR="00182B33" w:rsidRDefault="00182B33">
      <w:pPr>
        <w:rPr>
          <w:sz w:val="24"/>
          <w:szCs w:val="24"/>
        </w:rPr>
      </w:pPr>
      <w:r>
        <w:rPr>
          <w:sz w:val="24"/>
          <w:szCs w:val="24"/>
        </w:rPr>
        <w:t>½ Zitrone</w:t>
      </w:r>
    </w:p>
    <w:p w14:paraId="3B2A554D" w14:textId="77777777" w:rsidR="00182B33" w:rsidRDefault="00182B33">
      <w:pPr>
        <w:rPr>
          <w:sz w:val="24"/>
          <w:szCs w:val="24"/>
        </w:rPr>
      </w:pPr>
      <w:r>
        <w:rPr>
          <w:sz w:val="24"/>
          <w:szCs w:val="24"/>
        </w:rPr>
        <w:t>25 – 30 g frischer Meerrettich</w:t>
      </w:r>
    </w:p>
    <w:p w14:paraId="35F9239E" w14:textId="22E8A219" w:rsidR="00182B33" w:rsidRDefault="00182B33">
      <w:pPr>
        <w:rPr>
          <w:sz w:val="24"/>
          <w:szCs w:val="24"/>
        </w:rPr>
      </w:pPr>
      <w:r>
        <w:rPr>
          <w:sz w:val="24"/>
          <w:szCs w:val="24"/>
        </w:rPr>
        <w:t>Zucker</w:t>
      </w:r>
      <w:r w:rsidR="00B82508">
        <w:rPr>
          <w:sz w:val="24"/>
          <w:szCs w:val="24"/>
        </w:rPr>
        <w:t xml:space="preserve">, </w:t>
      </w:r>
      <w:r>
        <w:rPr>
          <w:sz w:val="24"/>
          <w:szCs w:val="24"/>
        </w:rPr>
        <w:t>Salz</w:t>
      </w:r>
    </w:p>
    <w:p w14:paraId="4FE3FB50" w14:textId="77777777" w:rsidR="00182B33" w:rsidRDefault="00182B33">
      <w:pPr>
        <w:rPr>
          <w:sz w:val="24"/>
          <w:szCs w:val="24"/>
        </w:rPr>
      </w:pPr>
    </w:p>
    <w:p w14:paraId="3BC4F8FA" w14:textId="77777777" w:rsidR="00F23881" w:rsidRPr="00B61009" w:rsidRDefault="00667DE4" w:rsidP="00B40E8C">
      <w:pPr>
        <w:pStyle w:val="ListParagraph"/>
        <w:numPr>
          <w:ilvl w:val="0"/>
          <w:numId w:val="1465"/>
        </w:numPr>
        <w:spacing w:after="120"/>
        <w:ind w:left="714" w:hanging="357"/>
        <w:contextualSpacing w:val="0"/>
        <w:jc w:val="both"/>
        <w:rPr>
          <w:sz w:val="24"/>
          <w:szCs w:val="24"/>
        </w:rPr>
      </w:pPr>
      <w:r w:rsidRPr="00B61009">
        <w:rPr>
          <w:sz w:val="24"/>
          <w:szCs w:val="24"/>
        </w:rPr>
        <w:t xml:space="preserve">Wasser in einem großen Topf oder Bräter aufkochen, das Fleisch waschen und ins kochende Wasser legen, aufsteigenden Schaum abschöpfen. </w:t>
      </w:r>
      <w:r w:rsidR="00F23881" w:rsidRPr="00B61009">
        <w:rPr>
          <w:sz w:val="24"/>
          <w:szCs w:val="24"/>
        </w:rPr>
        <w:t xml:space="preserve">Die Pfefferkörner zugeben und alles bei halb geöffnetem Deckel etwa dreieinhalb Stunden schwach wallend köcheln lassen. </w:t>
      </w:r>
    </w:p>
    <w:p w14:paraId="1BFA4DF0" w14:textId="427284C8" w:rsidR="002571DD" w:rsidRPr="00B61009" w:rsidRDefault="00F23881" w:rsidP="00B40E8C">
      <w:pPr>
        <w:pStyle w:val="ListParagraph"/>
        <w:numPr>
          <w:ilvl w:val="0"/>
          <w:numId w:val="1465"/>
        </w:numPr>
        <w:spacing w:after="120"/>
        <w:ind w:left="714" w:hanging="357"/>
        <w:contextualSpacing w:val="0"/>
        <w:jc w:val="both"/>
        <w:rPr>
          <w:sz w:val="24"/>
          <w:szCs w:val="24"/>
        </w:rPr>
      </w:pPr>
      <w:r w:rsidRPr="00B61009">
        <w:rPr>
          <w:sz w:val="24"/>
          <w:szCs w:val="24"/>
        </w:rPr>
        <w:t>Wurzelgemüse schälen, Lauch waschen u</w:t>
      </w:r>
      <w:r w:rsidR="002571DD" w:rsidRPr="00B61009">
        <w:rPr>
          <w:sz w:val="24"/>
          <w:szCs w:val="24"/>
        </w:rPr>
        <w:t>nd de</w:t>
      </w:r>
      <w:r w:rsidRPr="00B61009">
        <w:rPr>
          <w:sz w:val="24"/>
          <w:szCs w:val="24"/>
        </w:rPr>
        <w:t>n hellen Teig</w:t>
      </w:r>
      <w:r w:rsidR="002571DD" w:rsidRPr="00B61009">
        <w:rPr>
          <w:sz w:val="24"/>
          <w:szCs w:val="24"/>
        </w:rPr>
        <w:t xml:space="preserve"> längs halbieren, davon eine Hälfte zusammen mit dem Gemüse eine Stunde vor Ende der Garzeit zum Fleisch geben.</w:t>
      </w:r>
    </w:p>
    <w:p w14:paraId="0380E470" w14:textId="3461D8F6" w:rsidR="002571DD" w:rsidRPr="00B61009" w:rsidRDefault="002571DD" w:rsidP="00B40E8C">
      <w:pPr>
        <w:pStyle w:val="ListParagraph"/>
        <w:numPr>
          <w:ilvl w:val="0"/>
          <w:numId w:val="1465"/>
        </w:numPr>
        <w:spacing w:after="120"/>
        <w:ind w:left="714" w:hanging="357"/>
        <w:contextualSpacing w:val="0"/>
        <w:jc w:val="both"/>
        <w:rPr>
          <w:sz w:val="24"/>
          <w:szCs w:val="24"/>
        </w:rPr>
      </w:pPr>
      <w:r w:rsidRPr="00B61009">
        <w:rPr>
          <w:sz w:val="24"/>
          <w:szCs w:val="24"/>
        </w:rPr>
        <w:t>Das fertig gekochte Fleisch aus der Brühe heben und quer zur Faser in Scheiben schneiden (etwa einen halben Finger breit). Auf einem tiefen Teller mit mehreren Schöpfkellen Brühe übergießen. Schnittlauch und Meersalz drüberstreuen. Sellerie und Möhren in Stücke schneiden.</w:t>
      </w:r>
    </w:p>
    <w:p w14:paraId="361701A5" w14:textId="77777777" w:rsidR="002571DD" w:rsidRPr="00B61009" w:rsidRDefault="002571DD" w:rsidP="00B40E8C">
      <w:pPr>
        <w:pStyle w:val="ListParagraph"/>
        <w:numPr>
          <w:ilvl w:val="0"/>
          <w:numId w:val="1465"/>
        </w:numPr>
        <w:spacing w:after="120"/>
        <w:ind w:left="714" w:hanging="357"/>
        <w:contextualSpacing w:val="0"/>
        <w:jc w:val="both"/>
        <w:rPr>
          <w:sz w:val="24"/>
          <w:szCs w:val="24"/>
        </w:rPr>
      </w:pPr>
      <w:r w:rsidRPr="00B61009">
        <w:rPr>
          <w:sz w:val="24"/>
          <w:szCs w:val="24"/>
        </w:rPr>
        <w:t>Zum Tafelspitz gehört unbedingt Apfelkren. Dafür die Äpfel schälen, entkernen und fein reiben, mit dem Saft der halben Zitrone übergießen. Den Meerrettich ebenfalls schälen und fein reiben, dann unterrühren. Mit Zucker und Salz abschmecken.</w:t>
      </w:r>
    </w:p>
    <w:p w14:paraId="3B50DE48" w14:textId="77777777" w:rsidR="002571DD" w:rsidRDefault="002571DD">
      <w:pPr>
        <w:rPr>
          <w:sz w:val="24"/>
          <w:szCs w:val="24"/>
        </w:rPr>
      </w:pPr>
    </w:p>
    <w:p w14:paraId="4281B104" w14:textId="77777777" w:rsidR="00CD484E" w:rsidRDefault="00042CB5" w:rsidP="00BE5F54">
      <w:pPr>
        <w:ind w:left="1416" w:hanging="1416"/>
        <w:jc w:val="both"/>
        <w:rPr>
          <w:sz w:val="24"/>
          <w:szCs w:val="24"/>
        </w:rPr>
      </w:pPr>
      <w:r>
        <w:rPr>
          <w:sz w:val="24"/>
          <w:szCs w:val="24"/>
        </w:rPr>
        <w:lastRenderedPageBreak/>
        <w:t>Kommentar:</w:t>
      </w:r>
      <w:r>
        <w:rPr>
          <w:sz w:val="24"/>
          <w:szCs w:val="24"/>
        </w:rPr>
        <w:tab/>
        <w:t>Ein gebratener Tafelspitz wäre ein verhunzter Klassiker</w:t>
      </w:r>
      <w:r w:rsidR="00640FBE">
        <w:rPr>
          <w:sz w:val="24"/>
          <w:szCs w:val="24"/>
        </w:rPr>
        <w:t xml:space="preserve"> – denn traditionell wird das österreichische Gericht stundenlang in Wasser gekocht. Auf diese Weise wird das Fleisch überraschend zart und mürbe. </w:t>
      </w:r>
      <w:r w:rsidR="001A09B7">
        <w:rPr>
          <w:sz w:val="24"/>
          <w:szCs w:val="24"/>
        </w:rPr>
        <w:t>Ich kenne kein anderes Fleischgericht, das so edel schmeckt und sich gleichzeitig kinderleicht zubereiten lässt. Im Prinzip kocht man Wasser auf, legt den Braten rein und holt ihn Stunden später</w:t>
      </w:r>
      <w:r w:rsidR="00BE5F54">
        <w:rPr>
          <w:sz w:val="24"/>
          <w:szCs w:val="24"/>
        </w:rPr>
        <w:t xml:space="preserve"> raus – fertig.</w:t>
      </w:r>
    </w:p>
    <w:p w14:paraId="742093D4" w14:textId="77777777" w:rsidR="00CD484E" w:rsidRDefault="00CD484E">
      <w:pPr>
        <w:rPr>
          <w:sz w:val="24"/>
          <w:szCs w:val="24"/>
        </w:rPr>
      </w:pPr>
      <w:r>
        <w:rPr>
          <w:sz w:val="24"/>
          <w:szCs w:val="24"/>
        </w:rPr>
        <w:br w:type="page"/>
      </w:r>
    </w:p>
    <w:p w14:paraId="2C1A4AFD" w14:textId="29C24066" w:rsidR="00CD484E" w:rsidRDefault="00CD484E" w:rsidP="00AA211D">
      <w:pPr>
        <w:pStyle w:val="Heading2"/>
        <w:spacing w:after="240"/>
      </w:pPr>
      <w:r>
        <w:lastRenderedPageBreak/>
        <w:t>Tafelspitz mit Erbspüree</w:t>
      </w:r>
      <w:r w:rsidR="0011402C">
        <w:rPr>
          <w:rStyle w:val="FootnoteReference"/>
        </w:rPr>
        <w:footnoteReference w:id="479"/>
      </w:r>
    </w:p>
    <w:p w14:paraId="7E2DD891" w14:textId="13795ECE" w:rsidR="00CD484E" w:rsidRDefault="00CD484E" w:rsidP="00CD484E">
      <w:pPr>
        <w:jc w:val="both"/>
        <w:rPr>
          <w:sz w:val="24"/>
          <w:szCs w:val="24"/>
        </w:rPr>
      </w:pPr>
      <w:r w:rsidRPr="00AA211D">
        <w:rPr>
          <w:sz w:val="24"/>
          <w:szCs w:val="24"/>
          <w:u w:val="single"/>
        </w:rPr>
        <w:t xml:space="preserve">Zutaten </w:t>
      </w:r>
      <w:r w:rsidR="00AA211D">
        <w:rPr>
          <w:sz w:val="24"/>
          <w:szCs w:val="24"/>
        </w:rPr>
        <w:t>(</w:t>
      </w:r>
      <w:r>
        <w:rPr>
          <w:sz w:val="24"/>
          <w:szCs w:val="24"/>
        </w:rPr>
        <w:t>für 6 Portionen</w:t>
      </w:r>
      <w:r w:rsidR="00AA211D">
        <w:rPr>
          <w:sz w:val="24"/>
          <w:szCs w:val="24"/>
        </w:rPr>
        <w:t>):</w:t>
      </w:r>
    </w:p>
    <w:p w14:paraId="78E71EB4" w14:textId="77777777" w:rsidR="00CD484E" w:rsidRDefault="00CD484E" w:rsidP="00CD484E">
      <w:pPr>
        <w:jc w:val="both"/>
        <w:rPr>
          <w:sz w:val="24"/>
          <w:szCs w:val="24"/>
        </w:rPr>
      </w:pPr>
      <w:r>
        <w:rPr>
          <w:sz w:val="24"/>
          <w:szCs w:val="24"/>
        </w:rPr>
        <w:t>2 Bund Suppengrün</w:t>
      </w:r>
    </w:p>
    <w:p w14:paraId="6FE15A74" w14:textId="77777777" w:rsidR="00CD484E" w:rsidRDefault="00CD484E" w:rsidP="00CD484E">
      <w:pPr>
        <w:jc w:val="both"/>
        <w:rPr>
          <w:sz w:val="24"/>
          <w:szCs w:val="24"/>
        </w:rPr>
      </w:pPr>
      <w:r>
        <w:rPr>
          <w:sz w:val="24"/>
          <w:szCs w:val="24"/>
        </w:rPr>
        <w:t>Salz</w:t>
      </w:r>
    </w:p>
    <w:p w14:paraId="63ED98A5" w14:textId="77777777" w:rsidR="00CD484E" w:rsidRDefault="00CD484E" w:rsidP="00CD484E">
      <w:pPr>
        <w:jc w:val="both"/>
        <w:rPr>
          <w:sz w:val="24"/>
          <w:szCs w:val="24"/>
        </w:rPr>
      </w:pPr>
      <w:r>
        <w:rPr>
          <w:sz w:val="24"/>
          <w:szCs w:val="24"/>
        </w:rPr>
        <w:t>½ TL schwarze Pfefferkörner</w:t>
      </w:r>
    </w:p>
    <w:p w14:paraId="2781EE65" w14:textId="77777777" w:rsidR="00CD484E" w:rsidRDefault="00CD484E" w:rsidP="00CD484E">
      <w:pPr>
        <w:jc w:val="both"/>
        <w:rPr>
          <w:sz w:val="24"/>
          <w:szCs w:val="24"/>
        </w:rPr>
      </w:pPr>
      <w:r>
        <w:rPr>
          <w:sz w:val="24"/>
          <w:szCs w:val="24"/>
        </w:rPr>
        <w:t>¼ TL Wacholderbeeren</w:t>
      </w:r>
    </w:p>
    <w:p w14:paraId="0D0A594A" w14:textId="77777777" w:rsidR="00CD484E" w:rsidRDefault="00CD484E" w:rsidP="00CD484E">
      <w:pPr>
        <w:jc w:val="both"/>
        <w:rPr>
          <w:sz w:val="24"/>
          <w:szCs w:val="24"/>
        </w:rPr>
      </w:pPr>
      <w:r>
        <w:rPr>
          <w:sz w:val="24"/>
          <w:szCs w:val="24"/>
        </w:rPr>
        <w:t>2 Lorbeerblätter</w:t>
      </w:r>
    </w:p>
    <w:p w14:paraId="08ACAB84" w14:textId="77777777" w:rsidR="00782A30" w:rsidRDefault="00CD484E" w:rsidP="00CD484E">
      <w:pPr>
        <w:jc w:val="both"/>
        <w:rPr>
          <w:sz w:val="24"/>
          <w:szCs w:val="24"/>
        </w:rPr>
      </w:pPr>
      <w:r>
        <w:rPr>
          <w:sz w:val="24"/>
          <w:szCs w:val="24"/>
        </w:rPr>
        <w:t xml:space="preserve">1 </w:t>
      </w:r>
      <w:r w:rsidR="00782A30">
        <w:rPr>
          <w:sz w:val="24"/>
          <w:szCs w:val="24"/>
        </w:rPr>
        <w:t>kg Tafelspitz (Rindfleisch aus der Hüfte)</w:t>
      </w:r>
    </w:p>
    <w:p w14:paraId="2253D411" w14:textId="77777777" w:rsidR="00782A30" w:rsidRDefault="00782A30" w:rsidP="00CD484E">
      <w:pPr>
        <w:jc w:val="both"/>
        <w:rPr>
          <w:sz w:val="24"/>
          <w:szCs w:val="24"/>
        </w:rPr>
      </w:pPr>
      <w:r>
        <w:rPr>
          <w:sz w:val="24"/>
          <w:szCs w:val="24"/>
        </w:rPr>
        <w:t>2 Frühlingszwiebeln</w:t>
      </w:r>
    </w:p>
    <w:p w14:paraId="1D323F57" w14:textId="77777777" w:rsidR="00782A30" w:rsidRDefault="00782A30" w:rsidP="00CD484E">
      <w:pPr>
        <w:jc w:val="both"/>
        <w:rPr>
          <w:sz w:val="24"/>
          <w:szCs w:val="24"/>
        </w:rPr>
      </w:pPr>
      <w:r>
        <w:rPr>
          <w:sz w:val="24"/>
          <w:szCs w:val="24"/>
        </w:rPr>
        <w:t>1 EL Butter</w:t>
      </w:r>
    </w:p>
    <w:p w14:paraId="09ECB2AA" w14:textId="77777777" w:rsidR="00782A30" w:rsidRDefault="00782A30" w:rsidP="00CD484E">
      <w:pPr>
        <w:jc w:val="both"/>
        <w:rPr>
          <w:sz w:val="24"/>
          <w:szCs w:val="24"/>
        </w:rPr>
      </w:pPr>
      <w:r>
        <w:rPr>
          <w:sz w:val="24"/>
          <w:szCs w:val="24"/>
        </w:rPr>
        <w:t>600 g tiefgekühlte Erbsen</w:t>
      </w:r>
    </w:p>
    <w:p w14:paraId="6772848A" w14:textId="77777777" w:rsidR="00782A30" w:rsidRDefault="00782A30" w:rsidP="00CD484E">
      <w:pPr>
        <w:jc w:val="both"/>
        <w:rPr>
          <w:sz w:val="24"/>
          <w:szCs w:val="24"/>
        </w:rPr>
      </w:pPr>
      <w:r>
        <w:rPr>
          <w:sz w:val="24"/>
          <w:szCs w:val="24"/>
        </w:rPr>
        <w:t>Weißer Pfeffer</w:t>
      </w:r>
    </w:p>
    <w:p w14:paraId="1526FC45" w14:textId="77777777" w:rsidR="00782A30" w:rsidRDefault="00782A30" w:rsidP="00CD484E">
      <w:pPr>
        <w:jc w:val="both"/>
        <w:rPr>
          <w:sz w:val="24"/>
          <w:szCs w:val="24"/>
        </w:rPr>
      </w:pPr>
      <w:r>
        <w:rPr>
          <w:sz w:val="24"/>
          <w:szCs w:val="24"/>
        </w:rPr>
        <w:t>2-3 EL Zitronensaft</w:t>
      </w:r>
    </w:p>
    <w:p w14:paraId="0C8A8FB8" w14:textId="77777777" w:rsidR="00782A30" w:rsidRDefault="00782A30" w:rsidP="00CD484E">
      <w:pPr>
        <w:jc w:val="both"/>
        <w:rPr>
          <w:sz w:val="24"/>
          <w:szCs w:val="24"/>
        </w:rPr>
      </w:pPr>
      <w:r>
        <w:rPr>
          <w:sz w:val="24"/>
          <w:szCs w:val="24"/>
        </w:rPr>
        <w:t>1 Prise Cayennepfeffer</w:t>
      </w:r>
    </w:p>
    <w:p w14:paraId="52DC48F1" w14:textId="77777777" w:rsidR="00DA3F86" w:rsidRDefault="00782A30" w:rsidP="00CD484E">
      <w:pPr>
        <w:jc w:val="both"/>
        <w:rPr>
          <w:sz w:val="24"/>
          <w:szCs w:val="24"/>
        </w:rPr>
      </w:pPr>
      <w:r>
        <w:rPr>
          <w:sz w:val="24"/>
          <w:szCs w:val="24"/>
        </w:rPr>
        <w:t>1 Bund Basilikum</w:t>
      </w:r>
    </w:p>
    <w:p w14:paraId="4E5DED68" w14:textId="77777777" w:rsidR="00DA3F86" w:rsidRDefault="00DA3F86" w:rsidP="00CD484E">
      <w:pPr>
        <w:jc w:val="both"/>
        <w:rPr>
          <w:sz w:val="24"/>
          <w:szCs w:val="24"/>
        </w:rPr>
      </w:pPr>
      <w:r>
        <w:rPr>
          <w:sz w:val="24"/>
          <w:szCs w:val="24"/>
        </w:rPr>
        <w:t>2 EL Crème fraîche</w:t>
      </w:r>
    </w:p>
    <w:p w14:paraId="6020E821" w14:textId="77777777" w:rsidR="00DA3F86" w:rsidRDefault="00DA3F86" w:rsidP="00CD484E">
      <w:pPr>
        <w:jc w:val="both"/>
        <w:rPr>
          <w:sz w:val="24"/>
          <w:szCs w:val="24"/>
        </w:rPr>
      </w:pPr>
    </w:p>
    <w:p w14:paraId="3DA98C54" w14:textId="77777777" w:rsidR="00DA3F86" w:rsidRDefault="00DA3F86" w:rsidP="00CD484E">
      <w:pPr>
        <w:jc w:val="both"/>
        <w:rPr>
          <w:sz w:val="24"/>
          <w:szCs w:val="24"/>
        </w:rPr>
      </w:pPr>
      <w:r>
        <w:rPr>
          <w:sz w:val="24"/>
          <w:szCs w:val="24"/>
        </w:rPr>
        <w:t>Zubereitungszeit:</w:t>
      </w:r>
      <w:r>
        <w:rPr>
          <w:sz w:val="24"/>
          <w:szCs w:val="24"/>
        </w:rPr>
        <w:tab/>
        <w:t>3 Stunden</w:t>
      </w:r>
    </w:p>
    <w:p w14:paraId="31AFE129" w14:textId="39E9241F" w:rsidR="00B9370E" w:rsidRPr="00AA211D" w:rsidRDefault="00DA3F86" w:rsidP="00B40E8C">
      <w:pPr>
        <w:pStyle w:val="ListParagraph"/>
        <w:numPr>
          <w:ilvl w:val="0"/>
          <w:numId w:val="1855"/>
        </w:numPr>
        <w:spacing w:after="120"/>
        <w:ind w:left="714" w:hanging="357"/>
        <w:contextualSpacing w:val="0"/>
        <w:jc w:val="both"/>
        <w:rPr>
          <w:sz w:val="24"/>
          <w:szCs w:val="24"/>
        </w:rPr>
      </w:pPr>
      <w:r w:rsidRPr="00AA211D">
        <w:rPr>
          <w:sz w:val="24"/>
          <w:szCs w:val="24"/>
        </w:rPr>
        <w:t xml:space="preserve">Das Suppengrün </w:t>
      </w:r>
      <w:r w:rsidR="00362B68" w:rsidRPr="00AA211D">
        <w:rPr>
          <w:sz w:val="24"/>
          <w:szCs w:val="24"/>
        </w:rPr>
        <w:t>putzen und grob zerkleinern. Mit 2 l Wasser aufsetzen, 1 TL Salz, die Pfefferkörner, Wacholderbeeren</w:t>
      </w:r>
      <w:r w:rsidR="00C328FF" w:rsidRPr="00AA211D">
        <w:rPr>
          <w:sz w:val="24"/>
          <w:szCs w:val="24"/>
        </w:rPr>
        <w:t xml:space="preserve"> und Lorbeerblätter hineingeben. D</w:t>
      </w:r>
      <w:r w:rsidR="00B9370E" w:rsidRPr="00AA211D">
        <w:rPr>
          <w:sz w:val="24"/>
          <w:szCs w:val="24"/>
        </w:rPr>
        <w:t>as</w:t>
      </w:r>
      <w:r w:rsidR="00C328FF" w:rsidRPr="00AA211D">
        <w:rPr>
          <w:sz w:val="24"/>
          <w:szCs w:val="24"/>
        </w:rPr>
        <w:t xml:space="preserve"> Fleisch ins kochende Wasser geben, die Hitze verringern und den Deckel halb auflegen. Etwa 2,5 Stunden </w:t>
      </w:r>
      <w:r w:rsidR="00B9370E" w:rsidRPr="00AA211D">
        <w:rPr>
          <w:sz w:val="24"/>
          <w:szCs w:val="24"/>
        </w:rPr>
        <w:t>bei geringster Temperatur ziehen lassen.</w:t>
      </w:r>
    </w:p>
    <w:p w14:paraId="7D93965B" w14:textId="2B1735D5" w:rsidR="00B9370E" w:rsidRPr="00AA211D" w:rsidRDefault="00B9370E" w:rsidP="00B40E8C">
      <w:pPr>
        <w:pStyle w:val="ListParagraph"/>
        <w:numPr>
          <w:ilvl w:val="0"/>
          <w:numId w:val="1855"/>
        </w:numPr>
        <w:spacing w:after="120"/>
        <w:ind w:left="714" w:hanging="357"/>
        <w:contextualSpacing w:val="0"/>
        <w:jc w:val="both"/>
        <w:rPr>
          <w:sz w:val="24"/>
          <w:szCs w:val="24"/>
        </w:rPr>
      </w:pPr>
      <w:r w:rsidRPr="00AA211D">
        <w:rPr>
          <w:sz w:val="24"/>
          <w:szCs w:val="24"/>
        </w:rPr>
        <w:t>Die Frühlingszwiebeln putzen, fein hacken. In einem Topf</w:t>
      </w:r>
      <w:r w:rsidR="00EA76B8" w:rsidRPr="00AA211D">
        <w:rPr>
          <w:sz w:val="24"/>
          <w:szCs w:val="24"/>
        </w:rPr>
        <w:t xml:space="preserve"> die Butter schmelzen, die Zwiebeln ausdünsten. Die Erbsen hineinschütten, eine Schöpfkelle voll Tafelspitzbrühe angießen. Aufkochen, etwa 10 Minuten im offenen Topf sanft</w:t>
      </w:r>
      <w:r w:rsidR="00222F2E" w:rsidRPr="00AA211D">
        <w:rPr>
          <w:sz w:val="24"/>
          <w:szCs w:val="24"/>
        </w:rPr>
        <w:t xml:space="preserve"> dünsten. Mit Salz, Pfeffer, Zitronensaft und Cayennepfeffer würzen. Drei Viertel vom Basilikum hacken und untermischen</w:t>
      </w:r>
      <w:r w:rsidR="00AA211D" w:rsidRPr="00AA211D">
        <w:rPr>
          <w:sz w:val="24"/>
          <w:szCs w:val="24"/>
        </w:rPr>
        <w:t>. Die Erbsen im Topf pürieren, Crème fraîche einrühren und abschmecken.</w:t>
      </w:r>
    </w:p>
    <w:p w14:paraId="21580ADF" w14:textId="32538367" w:rsidR="00AA211D" w:rsidRPr="00AA211D" w:rsidRDefault="00AA211D" w:rsidP="00B40E8C">
      <w:pPr>
        <w:pStyle w:val="ListParagraph"/>
        <w:numPr>
          <w:ilvl w:val="0"/>
          <w:numId w:val="1855"/>
        </w:numPr>
        <w:spacing w:after="120"/>
        <w:ind w:left="714" w:hanging="357"/>
        <w:contextualSpacing w:val="0"/>
        <w:jc w:val="both"/>
        <w:rPr>
          <w:sz w:val="24"/>
          <w:szCs w:val="24"/>
        </w:rPr>
      </w:pPr>
      <w:r w:rsidRPr="00AA211D">
        <w:rPr>
          <w:sz w:val="24"/>
          <w:szCs w:val="24"/>
        </w:rPr>
        <w:t>Tafelspitz vom Herd nehmen, in der Brühe noch einige Minuten nachziehen lassen. Quer zur Faser in dünne Scheiben aufschneiden, grob pfeffern. Mit dem Erbspüree servieren, Basilikumblättchen aufstreuen.</w:t>
      </w:r>
    </w:p>
    <w:p w14:paraId="592E88E8" w14:textId="1C52DB32" w:rsidR="00AE2DE6" w:rsidRDefault="00AE2DE6" w:rsidP="00CD484E">
      <w:pPr>
        <w:jc w:val="both"/>
        <w:rPr>
          <w:sz w:val="24"/>
          <w:szCs w:val="24"/>
        </w:rPr>
      </w:pPr>
      <w:r>
        <w:rPr>
          <w:sz w:val="24"/>
          <w:szCs w:val="24"/>
        </w:rPr>
        <w:br w:type="page"/>
      </w:r>
    </w:p>
    <w:p w14:paraId="07639B82" w14:textId="77777777" w:rsidR="00DD3C18" w:rsidRDefault="00DD3C18" w:rsidP="00DD3C18">
      <w:pPr>
        <w:pStyle w:val="Heading2"/>
        <w:spacing w:after="240"/>
      </w:pPr>
      <w:r>
        <w:lastRenderedPageBreak/>
        <w:t>Tafelspitz in Zitronengrassud mit Thai Auberginen</w:t>
      </w:r>
      <w:r>
        <w:rPr>
          <w:rStyle w:val="FootnoteReference"/>
        </w:rPr>
        <w:footnoteReference w:id="480"/>
      </w:r>
    </w:p>
    <w:p w14:paraId="13517517" w14:textId="77777777" w:rsidR="00DD3C18" w:rsidRDefault="00DD3C18" w:rsidP="00DD3C18">
      <w:pPr>
        <w:rPr>
          <w:sz w:val="24"/>
          <w:szCs w:val="24"/>
        </w:rPr>
      </w:pPr>
      <w:r>
        <w:rPr>
          <w:sz w:val="24"/>
          <w:szCs w:val="24"/>
          <w:u w:val="single"/>
        </w:rPr>
        <w:t>Zutaten</w:t>
      </w:r>
      <w:r>
        <w:rPr>
          <w:sz w:val="24"/>
          <w:szCs w:val="24"/>
        </w:rPr>
        <w:t xml:space="preserve"> (für 4 Portionen):</w:t>
      </w:r>
    </w:p>
    <w:p w14:paraId="3705A2F0" w14:textId="77777777" w:rsidR="00DD3C18" w:rsidRDefault="00DD3C18" w:rsidP="00DD3C18">
      <w:pPr>
        <w:rPr>
          <w:sz w:val="24"/>
          <w:szCs w:val="24"/>
        </w:rPr>
      </w:pPr>
      <w:r>
        <w:rPr>
          <w:sz w:val="24"/>
          <w:szCs w:val="24"/>
        </w:rPr>
        <w:t>1 kg Tafelspitz</w:t>
      </w:r>
    </w:p>
    <w:p w14:paraId="6E4891C6" w14:textId="77777777" w:rsidR="00DD3C18" w:rsidRDefault="00DD3C18" w:rsidP="00DD3C18">
      <w:pPr>
        <w:rPr>
          <w:sz w:val="24"/>
          <w:szCs w:val="24"/>
        </w:rPr>
      </w:pPr>
      <w:r>
        <w:rPr>
          <w:sz w:val="24"/>
          <w:szCs w:val="24"/>
        </w:rPr>
        <w:t>2 Markknochen</w:t>
      </w:r>
    </w:p>
    <w:p w14:paraId="710D48CC" w14:textId="77777777" w:rsidR="00DD3C18" w:rsidRDefault="00DD3C18" w:rsidP="00DD3C18">
      <w:pPr>
        <w:rPr>
          <w:sz w:val="24"/>
          <w:szCs w:val="24"/>
        </w:rPr>
      </w:pPr>
      <w:r>
        <w:rPr>
          <w:sz w:val="24"/>
          <w:szCs w:val="24"/>
        </w:rPr>
        <w:t>3 l Wasser</w:t>
      </w:r>
    </w:p>
    <w:p w14:paraId="25AE9B4B" w14:textId="77777777" w:rsidR="00DD3C18" w:rsidRDefault="00DD3C18" w:rsidP="00DD3C18">
      <w:pPr>
        <w:rPr>
          <w:sz w:val="24"/>
          <w:szCs w:val="24"/>
        </w:rPr>
      </w:pPr>
      <w:r>
        <w:rPr>
          <w:sz w:val="24"/>
          <w:szCs w:val="24"/>
        </w:rPr>
        <w:t>1 TL Salz</w:t>
      </w:r>
    </w:p>
    <w:p w14:paraId="3688565A" w14:textId="77777777" w:rsidR="00DD3C18" w:rsidRDefault="00DD3C18" w:rsidP="00DD3C18">
      <w:pPr>
        <w:rPr>
          <w:sz w:val="24"/>
          <w:szCs w:val="24"/>
        </w:rPr>
      </w:pPr>
      <w:r>
        <w:rPr>
          <w:sz w:val="24"/>
          <w:szCs w:val="24"/>
        </w:rPr>
        <w:t>4 Stangen Zitronengras</w:t>
      </w:r>
    </w:p>
    <w:p w14:paraId="276586D3" w14:textId="77777777" w:rsidR="00DD3C18" w:rsidRDefault="00DD3C18" w:rsidP="00DD3C18">
      <w:pPr>
        <w:rPr>
          <w:sz w:val="24"/>
          <w:szCs w:val="24"/>
        </w:rPr>
      </w:pPr>
      <w:r>
        <w:rPr>
          <w:sz w:val="24"/>
          <w:szCs w:val="24"/>
        </w:rPr>
        <w:t>2 Zehen Knoblauch</w:t>
      </w:r>
    </w:p>
    <w:p w14:paraId="7CF2151B" w14:textId="77777777" w:rsidR="00DD3C18" w:rsidRDefault="00DD3C18" w:rsidP="00DD3C18">
      <w:pPr>
        <w:rPr>
          <w:sz w:val="24"/>
          <w:szCs w:val="24"/>
        </w:rPr>
      </w:pPr>
      <w:r>
        <w:rPr>
          <w:sz w:val="24"/>
          <w:szCs w:val="24"/>
        </w:rPr>
        <w:t>2 Schalotten</w:t>
      </w:r>
    </w:p>
    <w:p w14:paraId="6E209F72" w14:textId="77777777" w:rsidR="00DD3C18" w:rsidRDefault="00DD3C18" w:rsidP="00DD3C18">
      <w:pPr>
        <w:rPr>
          <w:sz w:val="24"/>
          <w:szCs w:val="24"/>
        </w:rPr>
      </w:pPr>
      <w:r>
        <w:rPr>
          <w:sz w:val="24"/>
          <w:szCs w:val="24"/>
        </w:rPr>
        <w:t>1 Handvoll gemischte Thai Auberginen</w:t>
      </w:r>
    </w:p>
    <w:p w14:paraId="7491D551" w14:textId="77777777" w:rsidR="00DD3C18" w:rsidRDefault="00DD3C18" w:rsidP="00DD3C18">
      <w:pPr>
        <w:rPr>
          <w:sz w:val="24"/>
          <w:szCs w:val="24"/>
        </w:rPr>
      </w:pPr>
      <w:r>
        <w:rPr>
          <w:sz w:val="24"/>
          <w:szCs w:val="24"/>
        </w:rPr>
        <w:t>2 Karotten</w:t>
      </w:r>
    </w:p>
    <w:p w14:paraId="19B17CD7" w14:textId="77777777" w:rsidR="00DD3C18" w:rsidRDefault="00DD3C18" w:rsidP="00DD3C18">
      <w:pPr>
        <w:rPr>
          <w:sz w:val="24"/>
          <w:szCs w:val="24"/>
        </w:rPr>
      </w:pPr>
      <w:r>
        <w:rPr>
          <w:sz w:val="24"/>
          <w:szCs w:val="24"/>
        </w:rPr>
        <w:t>1 Bund Frühlingslauch</w:t>
      </w:r>
    </w:p>
    <w:p w14:paraId="490EF3AF" w14:textId="77777777" w:rsidR="00DD3C18" w:rsidRDefault="00DD3C18" w:rsidP="00DD3C18">
      <w:pPr>
        <w:rPr>
          <w:sz w:val="24"/>
          <w:szCs w:val="24"/>
        </w:rPr>
      </w:pPr>
      <w:r>
        <w:rPr>
          <w:sz w:val="24"/>
          <w:szCs w:val="24"/>
        </w:rPr>
        <w:t>1 Bund Koriander</w:t>
      </w:r>
    </w:p>
    <w:p w14:paraId="5DA76786" w14:textId="77777777" w:rsidR="00DD3C18" w:rsidRDefault="00DD3C18" w:rsidP="00DD3C18">
      <w:pPr>
        <w:rPr>
          <w:sz w:val="24"/>
          <w:szCs w:val="24"/>
        </w:rPr>
      </w:pPr>
      <w:r>
        <w:rPr>
          <w:sz w:val="24"/>
          <w:szCs w:val="24"/>
        </w:rPr>
        <w:t>6 schwarze Pfefferkörner</w:t>
      </w:r>
    </w:p>
    <w:p w14:paraId="7A3B6F8B" w14:textId="77777777" w:rsidR="00DD3C18" w:rsidRDefault="00DD3C18" w:rsidP="00DD3C18">
      <w:pPr>
        <w:rPr>
          <w:sz w:val="24"/>
          <w:szCs w:val="24"/>
        </w:rPr>
      </w:pPr>
      <w:r>
        <w:rPr>
          <w:sz w:val="24"/>
          <w:szCs w:val="24"/>
        </w:rPr>
        <w:t>Saft von 1 Limette</w:t>
      </w:r>
    </w:p>
    <w:p w14:paraId="55332EF7" w14:textId="77777777" w:rsidR="00DD3C18" w:rsidRDefault="00DD3C18" w:rsidP="00DD3C18">
      <w:pPr>
        <w:rPr>
          <w:sz w:val="24"/>
          <w:szCs w:val="24"/>
        </w:rPr>
      </w:pPr>
    </w:p>
    <w:p w14:paraId="279DA328" w14:textId="77777777" w:rsidR="00DD3C18" w:rsidRDefault="00DD3C18" w:rsidP="00DD3C18">
      <w:pPr>
        <w:rPr>
          <w:sz w:val="24"/>
          <w:szCs w:val="24"/>
        </w:rPr>
      </w:pPr>
      <w:r>
        <w:rPr>
          <w:sz w:val="24"/>
          <w:szCs w:val="24"/>
        </w:rPr>
        <w:t>Zubereitung:</w:t>
      </w:r>
    </w:p>
    <w:p w14:paraId="6588FECF" w14:textId="77777777" w:rsidR="00DD3C18" w:rsidRPr="006C331C" w:rsidRDefault="00DD3C18" w:rsidP="00B40E8C">
      <w:pPr>
        <w:pStyle w:val="ListParagraph"/>
        <w:numPr>
          <w:ilvl w:val="0"/>
          <w:numId w:val="1819"/>
        </w:numPr>
        <w:spacing w:after="120"/>
        <w:ind w:left="714" w:hanging="357"/>
        <w:contextualSpacing w:val="0"/>
        <w:jc w:val="both"/>
        <w:rPr>
          <w:sz w:val="24"/>
          <w:szCs w:val="24"/>
        </w:rPr>
      </w:pPr>
      <w:r w:rsidRPr="006C331C">
        <w:rPr>
          <w:sz w:val="24"/>
          <w:szCs w:val="24"/>
        </w:rPr>
        <w:t>Fleisch und Knochen in sprudelndes Wasser geben und einmal aufkochen. Wasser abgießen. Fleisch und Knochen abbrausen und im Topf mit kaltem Wasser und Salz langsam zum Kochen bringen. Auf kleiner Flamme etwa 90 Minuten köcheln lassen, und dabei immer wieder den zu Beginn aufsteigenden Schau, vorsichtig abschöpfen.</w:t>
      </w:r>
    </w:p>
    <w:p w14:paraId="53A43DC4" w14:textId="77777777" w:rsidR="00DD3C18" w:rsidRPr="006C331C" w:rsidRDefault="00DD3C18" w:rsidP="00B40E8C">
      <w:pPr>
        <w:pStyle w:val="ListParagraph"/>
        <w:numPr>
          <w:ilvl w:val="0"/>
          <w:numId w:val="1819"/>
        </w:numPr>
        <w:spacing w:after="120"/>
        <w:ind w:left="714" w:hanging="357"/>
        <w:contextualSpacing w:val="0"/>
        <w:jc w:val="both"/>
        <w:rPr>
          <w:sz w:val="24"/>
          <w:szCs w:val="24"/>
        </w:rPr>
      </w:pPr>
      <w:r w:rsidRPr="006C331C">
        <w:rPr>
          <w:sz w:val="24"/>
          <w:szCs w:val="24"/>
        </w:rPr>
        <w:t>Zitronengras mit dem Messerrücken aufschlagen. Knoblauch andrücken. Schalotten grob würfeln und anch etwa 60 Minuten beigeben. Das Fleisch ist gar, wenn es langsam von der Gabel flutscht.</w:t>
      </w:r>
    </w:p>
    <w:p w14:paraId="5EE257A0" w14:textId="1A01057F" w:rsidR="00DD3C18" w:rsidRPr="006C331C" w:rsidRDefault="00DD3C18" w:rsidP="00B40E8C">
      <w:pPr>
        <w:pStyle w:val="ListParagraph"/>
        <w:numPr>
          <w:ilvl w:val="0"/>
          <w:numId w:val="1819"/>
        </w:numPr>
        <w:spacing w:after="120"/>
        <w:ind w:left="714" w:hanging="357"/>
        <w:contextualSpacing w:val="0"/>
        <w:jc w:val="both"/>
        <w:rPr>
          <w:sz w:val="24"/>
          <w:szCs w:val="24"/>
        </w:rPr>
      </w:pPr>
      <w:r w:rsidRPr="006C331C">
        <w:rPr>
          <w:sz w:val="24"/>
          <w:szCs w:val="24"/>
        </w:rPr>
        <w:t>Aus dem Sud nehmen und etwas abkühlen lassen, damit es sich besser schneiden lässt. De</w:t>
      </w:r>
      <w:r w:rsidR="00D0756E">
        <w:rPr>
          <w:sz w:val="24"/>
          <w:szCs w:val="24"/>
        </w:rPr>
        <w:t>n</w:t>
      </w:r>
      <w:r w:rsidRPr="006C331C">
        <w:rPr>
          <w:sz w:val="24"/>
          <w:szCs w:val="24"/>
        </w:rPr>
        <w:t xml:space="preserve"> Fond abpassieren.</w:t>
      </w:r>
    </w:p>
    <w:p w14:paraId="2C4883A5" w14:textId="77777777" w:rsidR="00DD3C18" w:rsidRPr="006C331C" w:rsidRDefault="00DD3C18" w:rsidP="00B40E8C">
      <w:pPr>
        <w:pStyle w:val="ListParagraph"/>
        <w:numPr>
          <w:ilvl w:val="0"/>
          <w:numId w:val="1819"/>
        </w:numPr>
        <w:spacing w:after="120"/>
        <w:ind w:left="714" w:hanging="357"/>
        <w:contextualSpacing w:val="0"/>
        <w:jc w:val="both"/>
        <w:rPr>
          <w:sz w:val="24"/>
          <w:szCs w:val="24"/>
        </w:rPr>
      </w:pPr>
      <w:r w:rsidRPr="006C331C">
        <w:rPr>
          <w:sz w:val="24"/>
          <w:szCs w:val="24"/>
        </w:rPr>
        <w:t xml:space="preserve">Die Auberginen je nach Größe halbieren. Karotten in Streifen hobeln, dem Fond beigeben und ca. 5 Minuten köcheln lassen. Mit Salz und frisch gemörserten Pfeffer und Limettensaft abschmecken. </w:t>
      </w:r>
    </w:p>
    <w:p w14:paraId="74EF27B5" w14:textId="77777777" w:rsidR="00DD3C18" w:rsidRPr="006C331C" w:rsidRDefault="00DD3C18" w:rsidP="00B40E8C">
      <w:pPr>
        <w:pStyle w:val="ListParagraph"/>
        <w:numPr>
          <w:ilvl w:val="0"/>
          <w:numId w:val="1819"/>
        </w:numPr>
        <w:spacing w:after="120"/>
        <w:ind w:left="714" w:hanging="357"/>
        <w:contextualSpacing w:val="0"/>
        <w:jc w:val="both"/>
        <w:rPr>
          <w:sz w:val="24"/>
          <w:szCs w:val="24"/>
        </w:rPr>
      </w:pPr>
      <w:r w:rsidRPr="006C331C">
        <w:rPr>
          <w:sz w:val="24"/>
          <w:szCs w:val="24"/>
        </w:rPr>
        <w:t>Fleisch in Scheiben schneiden und mit dem Sud und dem Gemüse in einen tiefen Teller anrichten. Frühlingslauch in Ringe schneiden, Koriander grobhacken und auf dem Teller verteilen.</w:t>
      </w:r>
    </w:p>
    <w:p w14:paraId="15D331A2" w14:textId="77777777" w:rsidR="00DD3C18" w:rsidRDefault="00DD3C18" w:rsidP="00B40E8C">
      <w:pPr>
        <w:pStyle w:val="ListParagraph"/>
        <w:numPr>
          <w:ilvl w:val="0"/>
          <w:numId w:val="1819"/>
        </w:numPr>
        <w:spacing w:after="120"/>
        <w:ind w:left="714" w:hanging="357"/>
        <w:contextualSpacing w:val="0"/>
        <w:jc w:val="both"/>
        <w:rPr>
          <w:sz w:val="24"/>
          <w:szCs w:val="24"/>
        </w:rPr>
      </w:pPr>
      <w:r w:rsidRPr="006C331C">
        <w:rPr>
          <w:sz w:val="24"/>
          <w:szCs w:val="24"/>
        </w:rPr>
        <w:lastRenderedPageBreak/>
        <w:t>Dazu passt Reis.</w:t>
      </w:r>
    </w:p>
    <w:p w14:paraId="15A57419" w14:textId="77777777" w:rsidR="00DD3C18" w:rsidRDefault="00DD3C18">
      <w:pPr>
        <w:rPr>
          <w:rFonts w:asciiTheme="majorHAnsi" w:eastAsiaTheme="majorEastAsia" w:hAnsiTheme="majorHAnsi" w:cstheme="majorBidi"/>
          <w:color w:val="2F5496" w:themeColor="accent1" w:themeShade="BF"/>
          <w:sz w:val="26"/>
          <w:szCs w:val="26"/>
        </w:rPr>
      </w:pPr>
      <w:r>
        <w:br w:type="page"/>
      </w:r>
    </w:p>
    <w:p w14:paraId="2113BD71" w14:textId="41027092" w:rsidR="001F27F3" w:rsidRDefault="001F27F3" w:rsidP="001F27F3">
      <w:pPr>
        <w:pStyle w:val="Heading2"/>
        <w:spacing w:after="240"/>
      </w:pPr>
      <w:r>
        <w:lastRenderedPageBreak/>
        <w:t>Sandwich inside-out</w:t>
      </w:r>
      <w:r>
        <w:rPr>
          <w:rStyle w:val="FootnoteReference"/>
        </w:rPr>
        <w:footnoteReference w:id="481"/>
      </w:r>
    </w:p>
    <w:p w14:paraId="0D5752B9" w14:textId="77777777" w:rsidR="001F27F3" w:rsidRDefault="001F27F3" w:rsidP="001F27F3">
      <w:pPr>
        <w:rPr>
          <w:sz w:val="24"/>
          <w:szCs w:val="24"/>
        </w:rPr>
      </w:pPr>
      <w:r w:rsidRPr="005C68F5">
        <w:rPr>
          <w:sz w:val="24"/>
          <w:szCs w:val="24"/>
          <w:u w:val="single"/>
        </w:rPr>
        <w:t>Zutaten</w:t>
      </w:r>
      <w:r>
        <w:rPr>
          <w:sz w:val="24"/>
          <w:szCs w:val="24"/>
        </w:rPr>
        <w:t xml:space="preserve"> (für 5 Portionen)</w:t>
      </w:r>
    </w:p>
    <w:p w14:paraId="6A0D3F4C" w14:textId="77777777" w:rsidR="001F27F3" w:rsidRDefault="001F27F3" w:rsidP="001F27F3">
      <w:pPr>
        <w:rPr>
          <w:sz w:val="24"/>
          <w:szCs w:val="24"/>
        </w:rPr>
      </w:pPr>
      <w:r>
        <w:rPr>
          <w:sz w:val="24"/>
          <w:szCs w:val="24"/>
        </w:rPr>
        <w:t>10 Scheiben Roast Beef (à ca. 100 g, ca. 1 cm dick, mit dünnen Fettrand)</w:t>
      </w:r>
    </w:p>
    <w:p w14:paraId="19423A60" w14:textId="77777777" w:rsidR="001F27F3" w:rsidRDefault="001F27F3" w:rsidP="001F27F3">
      <w:pPr>
        <w:rPr>
          <w:sz w:val="24"/>
          <w:szCs w:val="24"/>
        </w:rPr>
      </w:pPr>
      <w:r>
        <w:rPr>
          <w:sz w:val="24"/>
          <w:szCs w:val="24"/>
        </w:rPr>
        <w:t>2 – 3 TL Harissa</w:t>
      </w:r>
    </w:p>
    <w:p w14:paraId="1CC640B4" w14:textId="77777777" w:rsidR="001F27F3" w:rsidRDefault="001F27F3" w:rsidP="001F27F3">
      <w:pPr>
        <w:rPr>
          <w:sz w:val="24"/>
          <w:szCs w:val="24"/>
        </w:rPr>
      </w:pPr>
      <w:r>
        <w:rPr>
          <w:sz w:val="24"/>
          <w:szCs w:val="24"/>
        </w:rPr>
        <w:t>3 Flaschentomaten</w:t>
      </w:r>
    </w:p>
    <w:p w14:paraId="7CAD0C55" w14:textId="77777777" w:rsidR="001F27F3" w:rsidRDefault="001F27F3" w:rsidP="001F27F3">
      <w:pPr>
        <w:rPr>
          <w:sz w:val="24"/>
          <w:szCs w:val="24"/>
        </w:rPr>
      </w:pPr>
      <w:r>
        <w:rPr>
          <w:sz w:val="24"/>
          <w:szCs w:val="24"/>
        </w:rPr>
        <w:t>3 Stiele Minze</w:t>
      </w:r>
    </w:p>
    <w:p w14:paraId="15BF1C02" w14:textId="77777777" w:rsidR="001F27F3" w:rsidRDefault="001F27F3" w:rsidP="001F27F3">
      <w:pPr>
        <w:rPr>
          <w:sz w:val="24"/>
          <w:szCs w:val="24"/>
        </w:rPr>
      </w:pPr>
      <w:r>
        <w:rPr>
          <w:sz w:val="24"/>
          <w:szCs w:val="24"/>
        </w:rPr>
        <w:t>5 dünne Scheiben Fladenbrot (ca. 1 cm dick)</w:t>
      </w:r>
    </w:p>
    <w:p w14:paraId="5FA22768" w14:textId="77777777" w:rsidR="001F27F3" w:rsidRDefault="001F27F3" w:rsidP="001F27F3">
      <w:pPr>
        <w:rPr>
          <w:sz w:val="24"/>
          <w:szCs w:val="24"/>
        </w:rPr>
      </w:pPr>
      <w:r>
        <w:rPr>
          <w:sz w:val="24"/>
          <w:szCs w:val="24"/>
        </w:rPr>
        <w:t>Salz</w:t>
      </w:r>
    </w:p>
    <w:p w14:paraId="6ACEA0D6" w14:textId="77777777" w:rsidR="001F27F3" w:rsidRDefault="001F27F3" w:rsidP="001F27F3">
      <w:pPr>
        <w:rPr>
          <w:sz w:val="24"/>
          <w:szCs w:val="24"/>
        </w:rPr>
      </w:pPr>
      <w:r>
        <w:rPr>
          <w:sz w:val="24"/>
          <w:szCs w:val="24"/>
        </w:rPr>
        <w:t>Pfeffer</w:t>
      </w:r>
    </w:p>
    <w:p w14:paraId="13FD2CB4" w14:textId="77777777" w:rsidR="001F27F3" w:rsidRDefault="001F27F3" w:rsidP="001F27F3">
      <w:pPr>
        <w:rPr>
          <w:sz w:val="24"/>
          <w:szCs w:val="24"/>
        </w:rPr>
      </w:pPr>
      <w:r>
        <w:rPr>
          <w:sz w:val="24"/>
          <w:szCs w:val="24"/>
        </w:rPr>
        <w:t>Küchengarn</w:t>
      </w:r>
    </w:p>
    <w:p w14:paraId="72A8ABB6" w14:textId="77777777" w:rsidR="001F27F3" w:rsidRDefault="001F27F3" w:rsidP="001F27F3">
      <w:pPr>
        <w:rPr>
          <w:sz w:val="24"/>
          <w:szCs w:val="24"/>
        </w:rPr>
      </w:pPr>
    </w:p>
    <w:p w14:paraId="4BD05968" w14:textId="77777777" w:rsidR="001F27F3" w:rsidRDefault="001F27F3" w:rsidP="001F27F3">
      <w:pPr>
        <w:rPr>
          <w:sz w:val="24"/>
          <w:szCs w:val="24"/>
        </w:rPr>
      </w:pPr>
      <w:r>
        <w:rPr>
          <w:sz w:val="24"/>
          <w:szCs w:val="24"/>
        </w:rPr>
        <w:t>Zubereitungszeit: 50 Minuten</w:t>
      </w:r>
    </w:p>
    <w:p w14:paraId="1302C107" w14:textId="77777777" w:rsidR="001F27F3" w:rsidRPr="00105F1E" w:rsidRDefault="001F27F3" w:rsidP="00B40E8C">
      <w:pPr>
        <w:pStyle w:val="ListParagraph"/>
        <w:numPr>
          <w:ilvl w:val="0"/>
          <w:numId w:val="685"/>
        </w:numPr>
        <w:spacing w:after="120"/>
        <w:ind w:left="714" w:hanging="357"/>
        <w:contextualSpacing w:val="0"/>
        <w:jc w:val="both"/>
        <w:rPr>
          <w:sz w:val="24"/>
          <w:szCs w:val="24"/>
        </w:rPr>
      </w:pPr>
      <w:r w:rsidRPr="00105F1E">
        <w:rPr>
          <w:sz w:val="24"/>
          <w:szCs w:val="24"/>
        </w:rPr>
        <w:t>Fettrand der Roastbeefscheiben mit einem Messer mehrmals leicht einschneiden. Scheiben nebeneinander auf die Arbeitsfläche legen und dünn mit Harissa bestreichen. Tomaten waschen, trocken tupfen und in insgesamt 20 sehr dünne Scheiben schneiden. Minzblätter von den Stielen zupfen und grob schneiden.</w:t>
      </w:r>
    </w:p>
    <w:p w14:paraId="6BB3DFA4" w14:textId="77777777" w:rsidR="001F27F3" w:rsidRPr="00105F1E" w:rsidRDefault="001F27F3" w:rsidP="00B40E8C">
      <w:pPr>
        <w:pStyle w:val="ListParagraph"/>
        <w:numPr>
          <w:ilvl w:val="0"/>
          <w:numId w:val="685"/>
        </w:numPr>
        <w:spacing w:after="120"/>
        <w:ind w:left="714" w:hanging="357"/>
        <w:contextualSpacing w:val="0"/>
        <w:jc w:val="both"/>
        <w:rPr>
          <w:sz w:val="24"/>
          <w:szCs w:val="24"/>
        </w:rPr>
      </w:pPr>
      <w:r w:rsidRPr="00105F1E">
        <w:rPr>
          <w:sz w:val="24"/>
          <w:szCs w:val="24"/>
        </w:rPr>
        <w:t>Jede zweite Fleischscheibe mit 2 Tomatenscheiben und etwas Minze belegen. Je 1 Brotscheibe und 2 Tomatenscheiben darauflegen, etwas Minze darauf verteilen und mit einer Fleischscheibe bedecken. Sandwichs mit Küchengarn zusammenbinden. Beide Fleischseiten jedes Sandwichs mit Salz und Pfeffer würzen.</w:t>
      </w:r>
    </w:p>
    <w:p w14:paraId="6E9775F6" w14:textId="77777777" w:rsidR="001F27F3" w:rsidRDefault="001F27F3" w:rsidP="00B40E8C">
      <w:pPr>
        <w:pStyle w:val="ListParagraph"/>
        <w:numPr>
          <w:ilvl w:val="0"/>
          <w:numId w:val="685"/>
        </w:numPr>
        <w:spacing w:after="120"/>
        <w:ind w:left="714" w:hanging="357"/>
        <w:contextualSpacing w:val="0"/>
        <w:jc w:val="both"/>
        <w:rPr>
          <w:sz w:val="24"/>
          <w:szCs w:val="24"/>
        </w:rPr>
      </w:pPr>
      <w:r w:rsidRPr="00105F1E">
        <w:rPr>
          <w:sz w:val="24"/>
          <w:szCs w:val="24"/>
        </w:rPr>
        <w:t>Sandwichs auf dem heißen Grill bei starker direkter bis indirekter Hitze 5 Minuten auf jeder Seite grillen. Sandwichs mit Auberginen-Dip servieren.</w:t>
      </w:r>
    </w:p>
    <w:p w14:paraId="4395410C" w14:textId="77777777" w:rsidR="001F27F3" w:rsidRDefault="001F27F3" w:rsidP="001F27F3">
      <w:pPr>
        <w:jc w:val="both"/>
        <w:rPr>
          <w:sz w:val="24"/>
          <w:szCs w:val="24"/>
        </w:rPr>
      </w:pPr>
    </w:p>
    <w:p w14:paraId="0421D5CD" w14:textId="77777777" w:rsidR="001F27F3" w:rsidRDefault="001F27F3">
      <w:pPr>
        <w:rPr>
          <w:rFonts w:asciiTheme="majorHAnsi" w:eastAsiaTheme="majorEastAsia" w:hAnsiTheme="majorHAnsi" w:cstheme="majorBidi"/>
          <w:color w:val="2F5496" w:themeColor="accent1" w:themeShade="BF"/>
          <w:sz w:val="26"/>
          <w:szCs w:val="26"/>
        </w:rPr>
      </w:pPr>
      <w:r>
        <w:br w:type="page"/>
      </w:r>
    </w:p>
    <w:p w14:paraId="06D8BBB8" w14:textId="3634A137" w:rsidR="00D23994" w:rsidRPr="00E042E3" w:rsidRDefault="00D23994" w:rsidP="00D23994">
      <w:pPr>
        <w:pStyle w:val="Heading2"/>
        <w:spacing w:after="240"/>
      </w:pPr>
      <w:r w:rsidRPr="00E042E3">
        <w:lastRenderedPageBreak/>
        <w:t>Steak mit Linsen</w:t>
      </w:r>
      <w:r>
        <w:rPr>
          <w:rStyle w:val="FootnoteReference"/>
        </w:rPr>
        <w:footnoteReference w:id="482"/>
      </w:r>
    </w:p>
    <w:p w14:paraId="43A63804" w14:textId="77777777" w:rsidR="00D23994" w:rsidRPr="00E042E3" w:rsidRDefault="00D23994" w:rsidP="00D23994">
      <w:pPr>
        <w:spacing w:after="120"/>
        <w:jc w:val="both"/>
        <w:rPr>
          <w:sz w:val="24"/>
          <w:szCs w:val="24"/>
        </w:rPr>
      </w:pPr>
      <w:r w:rsidRPr="00AB1CF1">
        <w:rPr>
          <w:sz w:val="24"/>
          <w:szCs w:val="24"/>
          <w:u w:val="single"/>
        </w:rPr>
        <w:t>Zutaten</w:t>
      </w:r>
      <w:r w:rsidRPr="00E042E3">
        <w:rPr>
          <w:sz w:val="24"/>
          <w:szCs w:val="24"/>
        </w:rPr>
        <w:t xml:space="preserve"> (für 4 Portionen):</w:t>
      </w:r>
    </w:p>
    <w:p w14:paraId="5ABFD7CE" w14:textId="77777777" w:rsidR="00D23994" w:rsidRPr="00E042E3" w:rsidRDefault="00D23994" w:rsidP="00D23994">
      <w:pPr>
        <w:spacing w:after="120"/>
        <w:jc w:val="both"/>
        <w:rPr>
          <w:sz w:val="24"/>
          <w:szCs w:val="24"/>
        </w:rPr>
      </w:pPr>
      <w:r w:rsidRPr="00E042E3">
        <w:rPr>
          <w:sz w:val="24"/>
          <w:szCs w:val="24"/>
        </w:rPr>
        <w:t>680 g Rindersteak</w:t>
      </w:r>
    </w:p>
    <w:p w14:paraId="0CC6D853" w14:textId="77777777" w:rsidR="00D23994" w:rsidRPr="00E042E3" w:rsidRDefault="00D23994" w:rsidP="00D23994">
      <w:pPr>
        <w:spacing w:after="120"/>
        <w:jc w:val="both"/>
        <w:rPr>
          <w:sz w:val="24"/>
          <w:szCs w:val="24"/>
        </w:rPr>
      </w:pPr>
      <w:r w:rsidRPr="00E042E3">
        <w:rPr>
          <w:sz w:val="24"/>
          <w:szCs w:val="24"/>
        </w:rPr>
        <w:t>6 Knoblauchzehen</w:t>
      </w:r>
    </w:p>
    <w:p w14:paraId="43659D80" w14:textId="77777777" w:rsidR="00D23994" w:rsidRPr="00E042E3" w:rsidRDefault="00D23994" w:rsidP="00D23994">
      <w:pPr>
        <w:spacing w:after="120"/>
        <w:jc w:val="both"/>
        <w:rPr>
          <w:sz w:val="24"/>
          <w:szCs w:val="24"/>
        </w:rPr>
      </w:pPr>
      <w:r w:rsidRPr="00E042E3">
        <w:rPr>
          <w:sz w:val="24"/>
          <w:szCs w:val="24"/>
        </w:rPr>
        <w:t xml:space="preserve">5 </w:t>
      </w:r>
      <w:r>
        <w:rPr>
          <w:sz w:val="24"/>
          <w:szCs w:val="24"/>
        </w:rPr>
        <w:t>Z</w:t>
      </w:r>
      <w:r w:rsidRPr="00E042E3">
        <w:rPr>
          <w:sz w:val="24"/>
          <w:szCs w:val="24"/>
        </w:rPr>
        <w:t>weige Thymian</w:t>
      </w:r>
    </w:p>
    <w:p w14:paraId="2C581DEE" w14:textId="77777777" w:rsidR="00D23994" w:rsidRPr="00E042E3" w:rsidRDefault="00D23994" w:rsidP="00D23994">
      <w:pPr>
        <w:spacing w:after="120"/>
        <w:jc w:val="both"/>
        <w:rPr>
          <w:sz w:val="24"/>
          <w:szCs w:val="24"/>
        </w:rPr>
      </w:pPr>
      <w:r w:rsidRPr="00E042E3">
        <w:rPr>
          <w:sz w:val="24"/>
          <w:szCs w:val="24"/>
        </w:rPr>
        <w:t>1 Zwiebel</w:t>
      </w:r>
    </w:p>
    <w:p w14:paraId="4B80F28D" w14:textId="77777777" w:rsidR="00D23994" w:rsidRPr="00E042E3" w:rsidRDefault="00D23994" w:rsidP="00D23994">
      <w:pPr>
        <w:spacing w:after="120"/>
        <w:jc w:val="both"/>
        <w:rPr>
          <w:sz w:val="24"/>
          <w:szCs w:val="24"/>
        </w:rPr>
      </w:pPr>
      <w:r w:rsidRPr="00E042E3">
        <w:rPr>
          <w:sz w:val="24"/>
          <w:szCs w:val="24"/>
        </w:rPr>
        <w:t>2 TL Koriandersamen</w:t>
      </w:r>
    </w:p>
    <w:p w14:paraId="2CE5E2D1" w14:textId="77777777" w:rsidR="00D23994" w:rsidRPr="00E042E3" w:rsidRDefault="00D23994" w:rsidP="00D23994">
      <w:pPr>
        <w:spacing w:after="120"/>
        <w:jc w:val="both"/>
        <w:rPr>
          <w:sz w:val="24"/>
          <w:szCs w:val="24"/>
        </w:rPr>
      </w:pPr>
      <w:r w:rsidRPr="00E042E3">
        <w:rPr>
          <w:sz w:val="24"/>
          <w:szCs w:val="24"/>
        </w:rPr>
        <w:t>2 TL Fenchelsamen</w:t>
      </w:r>
    </w:p>
    <w:p w14:paraId="0A3B2C5E" w14:textId="77777777" w:rsidR="00D23994" w:rsidRPr="00E042E3" w:rsidRDefault="00D23994" w:rsidP="00D23994">
      <w:pPr>
        <w:spacing w:after="120"/>
        <w:jc w:val="both"/>
        <w:rPr>
          <w:sz w:val="24"/>
          <w:szCs w:val="24"/>
        </w:rPr>
      </w:pPr>
      <w:r w:rsidRPr="00E042E3">
        <w:rPr>
          <w:sz w:val="24"/>
          <w:szCs w:val="24"/>
        </w:rPr>
        <w:t>2 TL edelsüßes Paprikapulver</w:t>
      </w:r>
    </w:p>
    <w:p w14:paraId="1B21CDB8" w14:textId="77777777" w:rsidR="00D23994" w:rsidRPr="00E042E3" w:rsidRDefault="00D23994" w:rsidP="00D23994">
      <w:pPr>
        <w:spacing w:after="120"/>
        <w:jc w:val="both"/>
        <w:rPr>
          <w:sz w:val="24"/>
          <w:szCs w:val="24"/>
        </w:rPr>
      </w:pPr>
      <w:r w:rsidRPr="00E042E3">
        <w:rPr>
          <w:sz w:val="24"/>
          <w:szCs w:val="24"/>
        </w:rPr>
        <w:t>120 ml Olivenöl</w:t>
      </w:r>
    </w:p>
    <w:p w14:paraId="7ADDCED4" w14:textId="77777777" w:rsidR="00D23994" w:rsidRPr="00E042E3" w:rsidRDefault="00D23994" w:rsidP="00D23994">
      <w:pPr>
        <w:spacing w:after="120"/>
        <w:jc w:val="both"/>
        <w:rPr>
          <w:sz w:val="24"/>
          <w:szCs w:val="24"/>
        </w:rPr>
      </w:pPr>
      <w:r w:rsidRPr="00E042E3">
        <w:rPr>
          <w:sz w:val="24"/>
          <w:szCs w:val="24"/>
        </w:rPr>
        <w:t>2 TL Traubenkern- oder Olivenöl</w:t>
      </w:r>
    </w:p>
    <w:p w14:paraId="2A5483B1" w14:textId="77777777" w:rsidR="00D23994" w:rsidRPr="00E042E3" w:rsidRDefault="00D23994" w:rsidP="00D23994">
      <w:pPr>
        <w:spacing w:after="120"/>
        <w:jc w:val="both"/>
        <w:rPr>
          <w:sz w:val="24"/>
          <w:szCs w:val="24"/>
        </w:rPr>
      </w:pPr>
      <w:r w:rsidRPr="00E042E3">
        <w:rPr>
          <w:sz w:val="24"/>
          <w:szCs w:val="24"/>
        </w:rPr>
        <w:t>200 g Linsen (Du Puy, Beluga oder eine andere bissfeste Sorte)</w:t>
      </w:r>
    </w:p>
    <w:p w14:paraId="074CEDB4" w14:textId="77777777" w:rsidR="00D23994" w:rsidRPr="00E042E3" w:rsidRDefault="00D23994" w:rsidP="00D23994">
      <w:pPr>
        <w:spacing w:after="120"/>
        <w:jc w:val="both"/>
        <w:rPr>
          <w:sz w:val="24"/>
          <w:szCs w:val="24"/>
        </w:rPr>
      </w:pPr>
      <w:r w:rsidRPr="00E042E3">
        <w:rPr>
          <w:sz w:val="24"/>
          <w:szCs w:val="24"/>
        </w:rPr>
        <w:t>2 Lorbeerblätter</w:t>
      </w:r>
    </w:p>
    <w:p w14:paraId="2D47C20C" w14:textId="77777777" w:rsidR="00D23994" w:rsidRPr="00E042E3" w:rsidRDefault="00D23994" w:rsidP="00D23994">
      <w:pPr>
        <w:spacing w:after="120"/>
        <w:jc w:val="both"/>
        <w:rPr>
          <w:sz w:val="24"/>
          <w:szCs w:val="24"/>
        </w:rPr>
      </w:pPr>
      <w:r w:rsidRPr="00E042E3">
        <w:rPr>
          <w:sz w:val="24"/>
          <w:szCs w:val="24"/>
        </w:rPr>
        <w:t>240 ml Weißwein</w:t>
      </w:r>
    </w:p>
    <w:p w14:paraId="34EC0DEB" w14:textId="77777777" w:rsidR="00D23994" w:rsidRPr="00E042E3" w:rsidRDefault="00D23994" w:rsidP="00D23994">
      <w:pPr>
        <w:spacing w:after="120"/>
        <w:jc w:val="both"/>
        <w:rPr>
          <w:sz w:val="24"/>
          <w:szCs w:val="24"/>
        </w:rPr>
      </w:pPr>
      <w:r w:rsidRPr="00E042E3">
        <w:rPr>
          <w:sz w:val="24"/>
          <w:szCs w:val="24"/>
        </w:rPr>
        <w:t>1,2 l Gemüsebrühe</w:t>
      </w:r>
    </w:p>
    <w:p w14:paraId="5EDEB5C1" w14:textId="77777777" w:rsidR="00D23994" w:rsidRPr="00E042E3" w:rsidRDefault="00D23994" w:rsidP="00D23994">
      <w:pPr>
        <w:spacing w:after="120"/>
        <w:jc w:val="both"/>
        <w:rPr>
          <w:sz w:val="24"/>
          <w:szCs w:val="24"/>
        </w:rPr>
      </w:pPr>
      <w:r w:rsidRPr="00E042E3">
        <w:rPr>
          <w:sz w:val="24"/>
          <w:szCs w:val="24"/>
        </w:rPr>
        <w:t>Salz, Pfeffer</w:t>
      </w:r>
    </w:p>
    <w:p w14:paraId="20EF8E99" w14:textId="77777777" w:rsidR="00D23994" w:rsidRPr="00E042E3" w:rsidRDefault="00D23994" w:rsidP="00D23994">
      <w:pPr>
        <w:spacing w:after="120"/>
        <w:jc w:val="both"/>
        <w:rPr>
          <w:sz w:val="24"/>
          <w:szCs w:val="24"/>
        </w:rPr>
      </w:pPr>
      <w:r w:rsidRPr="00E042E3">
        <w:rPr>
          <w:sz w:val="24"/>
          <w:szCs w:val="24"/>
        </w:rPr>
        <w:t>3 mittelgroße Tomaten</w:t>
      </w:r>
    </w:p>
    <w:p w14:paraId="213E4320" w14:textId="77777777" w:rsidR="00D23994" w:rsidRDefault="00D23994" w:rsidP="00D23994">
      <w:pPr>
        <w:spacing w:after="120"/>
        <w:jc w:val="both"/>
        <w:rPr>
          <w:sz w:val="24"/>
          <w:szCs w:val="24"/>
        </w:rPr>
      </w:pPr>
      <w:r w:rsidRPr="00E042E3">
        <w:rPr>
          <w:sz w:val="24"/>
          <w:szCs w:val="24"/>
        </w:rPr>
        <w:t>Frische Korianderblättchen</w:t>
      </w:r>
    </w:p>
    <w:p w14:paraId="6CA1D74C" w14:textId="77777777" w:rsidR="00D23994" w:rsidRDefault="00D23994" w:rsidP="00D23994">
      <w:pPr>
        <w:spacing w:after="120"/>
        <w:jc w:val="both"/>
        <w:rPr>
          <w:sz w:val="24"/>
          <w:szCs w:val="24"/>
        </w:rPr>
      </w:pPr>
    </w:p>
    <w:p w14:paraId="17CD730D" w14:textId="77777777" w:rsidR="00D23994" w:rsidRDefault="00D23994" w:rsidP="00D23994">
      <w:pPr>
        <w:spacing w:after="120"/>
        <w:jc w:val="both"/>
        <w:rPr>
          <w:sz w:val="24"/>
          <w:szCs w:val="24"/>
        </w:rPr>
      </w:pPr>
      <w:r>
        <w:rPr>
          <w:sz w:val="24"/>
          <w:szCs w:val="24"/>
        </w:rPr>
        <w:t>Zubereitung:</w:t>
      </w:r>
    </w:p>
    <w:p w14:paraId="3FC377B0" w14:textId="77777777" w:rsidR="00D23994" w:rsidRPr="00AB1CF1" w:rsidRDefault="00D23994" w:rsidP="00B40E8C">
      <w:pPr>
        <w:pStyle w:val="ListParagraph"/>
        <w:numPr>
          <w:ilvl w:val="0"/>
          <w:numId w:val="1957"/>
        </w:numPr>
        <w:spacing w:after="120"/>
        <w:contextualSpacing w:val="0"/>
        <w:jc w:val="both"/>
        <w:rPr>
          <w:sz w:val="24"/>
          <w:szCs w:val="24"/>
        </w:rPr>
      </w:pPr>
      <w:r w:rsidRPr="00AB1CF1">
        <w:rPr>
          <w:sz w:val="24"/>
          <w:szCs w:val="24"/>
        </w:rPr>
        <w:t>Das Fleisch in etwa 12 mm dicke Scheiben schneiden. Für die Marinade Knoblauch schälen und mit der stumpfen Seite des Messers andrücken. Thymian waschen, trocken schütteln und die Blätter abzupfen. Zwiebeln schälen und fein schneiden. Koriander und Fenchel im Mörser fein zerstoßen. Mit Knoblauch, Paprika und Thymian in eine Schüssel geben, Olivenöl dazugießen, alles gut vermengen. Das Fleisch damit einreiben und 24 Stunden lang kühlstellen.</w:t>
      </w:r>
    </w:p>
    <w:p w14:paraId="48D37D18" w14:textId="77777777" w:rsidR="00D23994" w:rsidRPr="00AB1CF1" w:rsidRDefault="00D23994" w:rsidP="00B40E8C">
      <w:pPr>
        <w:pStyle w:val="ListParagraph"/>
        <w:numPr>
          <w:ilvl w:val="0"/>
          <w:numId w:val="1957"/>
        </w:numPr>
        <w:spacing w:after="120"/>
        <w:ind w:left="714" w:hanging="357"/>
        <w:contextualSpacing w:val="0"/>
        <w:jc w:val="both"/>
        <w:rPr>
          <w:sz w:val="24"/>
          <w:szCs w:val="24"/>
        </w:rPr>
      </w:pPr>
      <w:r w:rsidRPr="00AB1CF1">
        <w:rPr>
          <w:sz w:val="24"/>
          <w:szCs w:val="24"/>
        </w:rPr>
        <w:t>Um die Linsen zu kochen, Traubenkern- oder Olivenöl in einem Topf erhitzen, Zwiebeln darin glasig dünsten. Linsen und Lorbeer dazugeben. Hitze herunterstellen, den Wein dazugeben und einkochen lassen. Dann Brühe dazugeben, sodass die Linsen knapp bedeckt sind. Flüssigkeit aufkochen, dann auf mittlerer Hitze bei geschlossenem Deckel kochen, bis die Linsen gar sind. Salzen und pfeffern.</w:t>
      </w:r>
    </w:p>
    <w:p w14:paraId="7472D99B" w14:textId="77777777" w:rsidR="00D23994" w:rsidRPr="00AB1CF1" w:rsidRDefault="00D23994" w:rsidP="00B40E8C">
      <w:pPr>
        <w:pStyle w:val="ListParagraph"/>
        <w:numPr>
          <w:ilvl w:val="0"/>
          <w:numId w:val="1957"/>
        </w:numPr>
        <w:spacing w:after="120"/>
        <w:ind w:left="714" w:hanging="357"/>
        <w:contextualSpacing w:val="0"/>
        <w:jc w:val="both"/>
        <w:rPr>
          <w:sz w:val="24"/>
          <w:szCs w:val="24"/>
        </w:rPr>
      </w:pPr>
      <w:r w:rsidRPr="00AB1CF1">
        <w:rPr>
          <w:sz w:val="24"/>
          <w:szCs w:val="24"/>
        </w:rPr>
        <w:t>Inzwischen die Tomaten waschen, von den Stielansätzen befreien, grob hacken und zu den Linsen geben.</w:t>
      </w:r>
    </w:p>
    <w:p w14:paraId="751311FB" w14:textId="0D18C402" w:rsidR="00D23994" w:rsidRDefault="00D23994" w:rsidP="00B40E8C">
      <w:pPr>
        <w:pStyle w:val="ListParagraph"/>
        <w:numPr>
          <w:ilvl w:val="0"/>
          <w:numId w:val="1957"/>
        </w:numPr>
        <w:spacing w:after="120"/>
        <w:ind w:left="714" w:hanging="357"/>
        <w:contextualSpacing w:val="0"/>
        <w:jc w:val="both"/>
        <w:rPr>
          <w:sz w:val="24"/>
          <w:szCs w:val="24"/>
        </w:rPr>
      </w:pPr>
      <w:r w:rsidRPr="00AB1CF1">
        <w:rPr>
          <w:sz w:val="24"/>
          <w:szCs w:val="24"/>
        </w:rPr>
        <w:lastRenderedPageBreak/>
        <w:t>Schließlich eine Bratpfanne erhitzen, bis sie sehr heiß ist. Das Fleisch in Portionen darin braten</w:t>
      </w:r>
      <w:r w:rsidR="00D0756E">
        <w:rPr>
          <w:sz w:val="24"/>
          <w:szCs w:val="24"/>
        </w:rPr>
        <w:t>.</w:t>
      </w:r>
    </w:p>
    <w:p w14:paraId="0A244A4F" w14:textId="6F88BFC0" w:rsidR="00D0756E" w:rsidRDefault="00D0756E" w:rsidP="00B40E8C">
      <w:pPr>
        <w:pStyle w:val="ListParagraph"/>
        <w:numPr>
          <w:ilvl w:val="0"/>
          <w:numId w:val="1957"/>
        </w:numPr>
        <w:spacing w:after="120"/>
        <w:ind w:left="714" w:hanging="357"/>
        <w:contextualSpacing w:val="0"/>
        <w:jc w:val="both"/>
        <w:rPr>
          <w:sz w:val="24"/>
          <w:szCs w:val="24"/>
        </w:rPr>
      </w:pPr>
      <w:r>
        <w:rPr>
          <w:sz w:val="24"/>
          <w:szCs w:val="24"/>
        </w:rPr>
        <w:t>Am Ende Linsen auf Tellern verteilen, Fleisch darauflegen, Korianderblättchen darüberstreuen.</w:t>
      </w:r>
    </w:p>
    <w:p w14:paraId="6AFE2865" w14:textId="77777777" w:rsidR="00D0756E" w:rsidRPr="00D0756E" w:rsidRDefault="00D0756E" w:rsidP="00D0756E">
      <w:pPr>
        <w:spacing w:after="120"/>
        <w:jc w:val="both"/>
        <w:rPr>
          <w:sz w:val="24"/>
          <w:szCs w:val="24"/>
        </w:rPr>
      </w:pPr>
    </w:p>
    <w:p w14:paraId="766B20DD" w14:textId="3103582C" w:rsidR="00D23994" w:rsidRDefault="00D23994" w:rsidP="00D23994">
      <w:pPr>
        <w:rPr>
          <w:rFonts w:asciiTheme="majorHAnsi" w:eastAsiaTheme="majorEastAsia" w:hAnsiTheme="majorHAnsi" w:cstheme="majorBidi"/>
          <w:color w:val="2F5496" w:themeColor="accent1" w:themeShade="BF"/>
          <w:sz w:val="26"/>
          <w:szCs w:val="26"/>
        </w:rPr>
      </w:pPr>
      <w:r>
        <w:br w:type="page"/>
      </w:r>
    </w:p>
    <w:p w14:paraId="47393B6E" w14:textId="77777777" w:rsidR="00F8300D" w:rsidRPr="002F28FD" w:rsidRDefault="00F8300D" w:rsidP="00F8300D">
      <w:pPr>
        <w:pStyle w:val="Heading2"/>
        <w:spacing w:after="240"/>
      </w:pPr>
      <w:r w:rsidRPr="002F28FD">
        <w:lastRenderedPageBreak/>
        <w:t>Rindersteak mit Pfifferlingen</w:t>
      </w:r>
      <w:r>
        <w:rPr>
          <w:rStyle w:val="FootnoteReference"/>
        </w:rPr>
        <w:footnoteReference w:id="483"/>
      </w:r>
      <w:r w:rsidRPr="002F28FD">
        <w:t xml:space="preserve"> </w:t>
      </w:r>
    </w:p>
    <w:p w14:paraId="79A9CE16" w14:textId="77777777" w:rsidR="00F8300D" w:rsidRPr="002F28FD" w:rsidRDefault="00F8300D" w:rsidP="00F8300D">
      <w:pPr>
        <w:rPr>
          <w:sz w:val="24"/>
          <w:szCs w:val="24"/>
        </w:rPr>
      </w:pPr>
      <w:r w:rsidRPr="000B2688">
        <w:rPr>
          <w:sz w:val="24"/>
          <w:szCs w:val="24"/>
          <w:u w:val="single"/>
        </w:rPr>
        <w:t>Zutaten</w:t>
      </w:r>
      <w:r w:rsidRPr="002F28FD">
        <w:rPr>
          <w:sz w:val="24"/>
          <w:szCs w:val="24"/>
        </w:rPr>
        <w:t xml:space="preserve"> </w:t>
      </w:r>
      <w:r>
        <w:rPr>
          <w:sz w:val="24"/>
          <w:szCs w:val="24"/>
        </w:rPr>
        <w:t>(</w:t>
      </w:r>
      <w:r w:rsidRPr="002F28FD">
        <w:rPr>
          <w:sz w:val="24"/>
          <w:szCs w:val="24"/>
        </w:rPr>
        <w:t>für 4 Personen</w:t>
      </w:r>
      <w:r>
        <w:rPr>
          <w:sz w:val="24"/>
          <w:szCs w:val="24"/>
        </w:rPr>
        <w:t>):</w:t>
      </w:r>
    </w:p>
    <w:p w14:paraId="02542E1D" w14:textId="77777777" w:rsidR="00F8300D" w:rsidRPr="002F28FD" w:rsidRDefault="00F8300D" w:rsidP="00F8300D">
      <w:pPr>
        <w:rPr>
          <w:sz w:val="24"/>
          <w:szCs w:val="24"/>
        </w:rPr>
      </w:pPr>
      <w:r w:rsidRPr="002F28FD">
        <w:rPr>
          <w:sz w:val="24"/>
          <w:szCs w:val="24"/>
        </w:rPr>
        <w:t>4 Zweige Thymian</w:t>
      </w:r>
    </w:p>
    <w:p w14:paraId="7279B56C" w14:textId="77777777" w:rsidR="00F8300D" w:rsidRPr="002F28FD" w:rsidRDefault="00F8300D" w:rsidP="00F8300D">
      <w:pPr>
        <w:rPr>
          <w:sz w:val="24"/>
          <w:szCs w:val="24"/>
        </w:rPr>
      </w:pPr>
      <w:r w:rsidRPr="002F28FD">
        <w:rPr>
          <w:sz w:val="24"/>
          <w:szCs w:val="24"/>
        </w:rPr>
        <w:t>4 Rinderfiletsteaks (à 200 g)</w:t>
      </w:r>
    </w:p>
    <w:p w14:paraId="4231D47E" w14:textId="77777777" w:rsidR="00F8300D" w:rsidRPr="002F28FD" w:rsidRDefault="00F8300D" w:rsidP="00F8300D">
      <w:pPr>
        <w:rPr>
          <w:sz w:val="24"/>
          <w:szCs w:val="24"/>
        </w:rPr>
      </w:pPr>
      <w:r w:rsidRPr="002F28FD">
        <w:rPr>
          <w:sz w:val="24"/>
          <w:szCs w:val="24"/>
        </w:rPr>
        <w:t>Meersalz</w:t>
      </w:r>
      <w:r>
        <w:rPr>
          <w:sz w:val="24"/>
          <w:szCs w:val="24"/>
        </w:rPr>
        <w:t xml:space="preserve">, </w:t>
      </w:r>
      <w:r w:rsidRPr="002F28FD">
        <w:rPr>
          <w:sz w:val="24"/>
          <w:szCs w:val="24"/>
        </w:rPr>
        <w:t>Pfeffer aus der Mühle</w:t>
      </w:r>
    </w:p>
    <w:p w14:paraId="0CB1B1AE" w14:textId="77777777" w:rsidR="00F8300D" w:rsidRPr="002F28FD" w:rsidRDefault="00F8300D" w:rsidP="00F8300D">
      <w:pPr>
        <w:rPr>
          <w:sz w:val="24"/>
          <w:szCs w:val="24"/>
        </w:rPr>
      </w:pPr>
      <w:r w:rsidRPr="002F28FD">
        <w:rPr>
          <w:sz w:val="24"/>
          <w:szCs w:val="24"/>
        </w:rPr>
        <w:t>1 EL mittelscharfer Senf</w:t>
      </w:r>
    </w:p>
    <w:p w14:paraId="17FA13C4" w14:textId="77777777" w:rsidR="00F8300D" w:rsidRPr="002F28FD" w:rsidRDefault="00F8300D" w:rsidP="00F8300D">
      <w:pPr>
        <w:rPr>
          <w:sz w:val="24"/>
          <w:szCs w:val="24"/>
        </w:rPr>
      </w:pPr>
      <w:r w:rsidRPr="002F28FD">
        <w:rPr>
          <w:sz w:val="24"/>
          <w:szCs w:val="24"/>
        </w:rPr>
        <w:t>1 EL grobkörniger Senf</w:t>
      </w:r>
    </w:p>
    <w:p w14:paraId="6FD4F87A" w14:textId="77777777" w:rsidR="00F8300D" w:rsidRPr="002F28FD" w:rsidRDefault="00F8300D" w:rsidP="00F8300D">
      <w:pPr>
        <w:rPr>
          <w:sz w:val="24"/>
          <w:szCs w:val="24"/>
        </w:rPr>
      </w:pPr>
      <w:r w:rsidRPr="002F28FD">
        <w:rPr>
          <w:sz w:val="24"/>
          <w:szCs w:val="24"/>
        </w:rPr>
        <w:t>2 EL Öl</w:t>
      </w:r>
    </w:p>
    <w:p w14:paraId="584D5BF3" w14:textId="77777777" w:rsidR="00F8300D" w:rsidRPr="002F28FD" w:rsidRDefault="00F8300D" w:rsidP="00F8300D">
      <w:pPr>
        <w:rPr>
          <w:sz w:val="24"/>
          <w:szCs w:val="24"/>
        </w:rPr>
      </w:pPr>
      <w:r w:rsidRPr="002F28FD">
        <w:rPr>
          <w:sz w:val="24"/>
          <w:szCs w:val="24"/>
        </w:rPr>
        <w:t>600 g Pfifferlinge</w:t>
      </w:r>
    </w:p>
    <w:p w14:paraId="2ACD6E64" w14:textId="77777777" w:rsidR="00F8300D" w:rsidRPr="002F28FD" w:rsidRDefault="00F8300D" w:rsidP="00F8300D">
      <w:pPr>
        <w:rPr>
          <w:sz w:val="24"/>
          <w:szCs w:val="24"/>
        </w:rPr>
      </w:pPr>
      <w:r w:rsidRPr="002F28FD">
        <w:rPr>
          <w:sz w:val="24"/>
          <w:szCs w:val="24"/>
        </w:rPr>
        <w:t>200 g Lauch</w:t>
      </w:r>
    </w:p>
    <w:p w14:paraId="2610C87F" w14:textId="77777777" w:rsidR="00F8300D" w:rsidRPr="002F28FD" w:rsidRDefault="00F8300D" w:rsidP="00F8300D">
      <w:pPr>
        <w:rPr>
          <w:sz w:val="24"/>
          <w:szCs w:val="24"/>
        </w:rPr>
      </w:pPr>
      <w:r w:rsidRPr="002F28FD">
        <w:rPr>
          <w:sz w:val="24"/>
          <w:szCs w:val="24"/>
        </w:rPr>
        <w:t>2 Knoblauchzehen</w:t>
      </w:r>
    </w:p>
    <w:p w14:paraId="6CE885A1" w14:textId="77777777" w:rsidR="00F8300D" w:rsidRPr="002F28FD" w:rsidRDefault="00F8300D" w:rsidP="00F8300D">
      <w:pPr>
        <w:rPr>
          <w:sz w:val="24"/>
          <w:szCs w:val="24"/>
        </w:rPr>
      </w:pPr>
      <w:r w:rsidRPr="002F28FD">
        <w:rPr>
          <w:sz w:val="24"/>
          <w:szCs w:val="24"/>
        </w:rPr>
        <w:t>2 EL Olivenöl</w:t>
      </w:r>
    </w:p>
    <w:p w14:paraId="2F5B54FF" w14:textId="77777777" w:rsidR="00F8300D" w:rsidRPr="002F28FD" w:rsidRDefault="00F8300D" w:rsidP="00F8300D">
      <w:pPr>
        <w:rPr>
          <w:sz w:val="24"/>
          <w:szCs w:val="24"/>
        </w:rPr>
      </w:pPr>
      <w:r w:rsidRPr="002F28FD">
        <w:rPr>
          <w:sz w:val="24"/>
          <w:szCs w:val="24"/>
        </w:rPr>
        <w:t>2 EL Butter</w:t>
      </w:r>
    </w:p>
    <w:p w14:paraId="5DD87681" w14:textId="77777777" w:rsidR="00F8300D" w:rsidRPr="002F28FD" w:rsidRDefault="00F8300D" w:rsidP="00F8300D">
      <w:pPr>
        <w:rPr>
          <w:sz w:val="24"/>
          <w:szCs w:val="24"/>
        </w:rPr>
      </w:pPr>
      <w:r w:rsidRPr="002F28FD">
        <w:rPr>
          <w:sz w:val="24"/>
          <w:szCs w:val="24"/>
        </w:rPr>
        <w:t>8 Stiele Petersilie</w:t>
      </w:r>
    </w:p>
    <w:p w14:paraId="544711B9" w14:textId="77777777" w:rsidR="00F8300D" w:rsidRPr="002F28FD" w:rsidRDefault="00F8300D" w:rsidP="00F8300D">
      <w:pPr>
        <w:rPr>
          <w:sz w:val="24"/>
          <w:szCs w:val="24"/>
        </w:rPr>
      </w:pPr>
      <w:r w:rsidRPr="002F28FD">
        <w:rPr>
          <w:sz w:val="24"/>
          <w:szCs w:val="24"/>
        </w:rPr>
        <w:t>Gemahlener Kümmel</w:t>
      </w:r>
    </w:p>
    <w:p w14:paraId="457FBE66" w14:textId="77777777" w:rsidR="00F8300D" w:rsidRPr="002F28FD" w:rsidRDefault="00F8300D" w:rsidP="00F8300D">
      <w:pPr>
        <w:rPr>
          <w:sz w:val="24"/>
          <w:szCs w:val="24"/>
        </w:rPr>
      </w:pPr>
    </w:p>
    <w:p w14:paraId="50B820E0" w14:textId="77777777" w:rsidR="00F8300D" w:rsidRPr="002F28FD" w:rsidRDefault="00F8300D" w:rsidP="00F8300D">
      <w:pPr>
        <w:rPr>
          <w:sz w:val="24"/>
          <w:szCs w:val="24"/>
        </w:rPr>
      </w:pPr>
      <w:r w:rsidRPr="002F28FD">
        <w:rPr>
          <w:sz w:val="24"/>
          <w:szCs w:val="24"/>
        </w:rPr>
        <w:t>Zubereitungszeit: ca. 30 Minuten</w:t>
      </w:r>
    </w:p>
    <w:p w14:paraId="42D218B4" w14:textId="77777777" w:rsidR="00F8300D" w:rsidRPr="002F28FD" w:rsidRDefault="00F8300D" w:rsidP="00B40E8C">
      <w:pPr>
        <w:pStyle w:val="ListParagraph"/>
        <w:numPr>
          <w:ilvl w:val="0"/>
          <w:numId w:val="1489"/>
        </w:numPr>
        <w:spacing w:after="120"/>
        <w:ind w:left="714" w:hanging="357"/>
        <w:contextualSpacing w:val="0"/>
        <w:jc w:val="both"/>
        <w:rPr>
          <w:sz w:val="24"/>
          <w:szCs w:val="24"/>
        </w:rPr>
      </w:pPr>
      <w:r w:rsidRPr="002F28FD">
        <w:rPr>
          <w:sz w:val="24"/>
          <w:szCs w:val="24"/>
        </w:rPr>
        <w:t>Den Backofen auf 180° Grad vorheizen. Das Ofengitter auf die mittlere Schiene und darunter ein Abtropfblech schieben. Den Thymian waschen und trocken schütteln. Die Filetsteaks mit Meersalz und Pfeffer würzen, die beiden Senfsorten mischen und das Fleisch rundum damit einstreichen.</w:t>
      </w:r>
    </w:p>
    <w:p w14:paraId="110A7760" w14:textId="77777777" w:rsidR="00F8300D" w:rsidRPr="002F28FD" w:rsidRDefault="00F8300D" w:rsidP="00B40E8C">
      <w:pPr>
        <w:pStyle w:val="ListParagraph"/>
        <w:numPr>
          <w:ilvl w:val="0"/>
          <w:numId w:val="1489"/>
        </w:numPr>
        <w:spacing w:after="120"/>
        <w:ind w:left="714" w:hanging="357"/>
        <w:contextualSpacing w:val="0"/>
        <w:jc w:val="both"/>
        <w:rPr>
          <w:sz w:val="24"/>
          <w:szCs w:val="24"/>
        </w:rPr>
      </w:pPr>
      <w:r w:rsidRPr="002F28FD">
        <w:rPr>
          <w:sz w:val="24"/>
          <w:szCs w:val="24"/>
        </w:rPr>
        <w:t>Das Öl in einer Pfanne erhitzen und die Filets darin auf beiden Seiten kurz scharf anbraten. Die Steaks mit 2 Thymianzweigen belegen und auf dem Gitter im Ofen etwa 15 Minuten rosa garen (Kerntemperatur 58 bis 60°C)</w:t>
      </w:r>
    </w:p>
    <w:p w14:paraId="59926A60" w14:textId="77777777" w:rsidR="00F8300D" w:rsidRDefault="00F8300D" w:rsidP="00B40E8C">
      <w:pPr>
        <w:pStyle w:val="ListParagraph"/>
        <w:numPr>
          <w:ilvl w:val="0"/>
          <w:numId w:val="1489"/>
        </w:numPr>
        <w:spacing w:after="120"/>
        <w:ind w:left="714" w:hanging="357"/>
        <w:contextualSpacing w:val="0"/>
        <w:jc w:val="both"/>
        <w:rPr>
          <w:sz w:val="24"/>
          <w:szCs w:val="24"/>
        </w:rPr>
      </w:pPr>
      <w:r w:rsidRPr="002F28FD">
        <w:rPr>
          <w:sz w:val="24"/>
          <w:szCs w:val="24"/>
        </w:rPr>
        <w:t>Inzwischen die Pfifferlinge putzen und mit Küchenpapier trocken abreiben. Den Lauch putzen, der Länge nach halbieren, waschen und schräg in 1 cm dicke Scheiben schneiden. Den Knoblauch schälen und in feine Würfel schneiden. Das Olivenöl und die Butter in einer großen Pfanne erhitzen, Pfifferlinge, Knoblauch und Lauch hinzufügen, mit Salz würzen und etwa 10 Minuten dünsten, bis die Flüssigkeit weitgehend eingekocht ist</w:t>
      </w:r>
      <w:r>
        <w:rPr>
          <w:sz w:val="24"/>
          <w:szCs w:val="24"/>
        </w:rPr>
        <w:t>.</w:t>
      </w:r>
    </w:p>
    <w:p w14:paraId="6107D02C" w14:textId="77777777" w:rsidR="00F8300D" w:rsidRPr="002F28FD" w:rsidRDefault="00F8300D" w:rsidP="00B40E8C">
      <w:pPr>
        <w:pStyle w:val="ListParagraph"/>
        <w:numPr>
          <w:ilvl w:val="0"/>
          <w:numId w:val="1489"/>
        </w:numPr>
        <w:spacing w:after="120"/>
        <w:ind w:left="714" w:hanging="357"/>
        <w:contextualSpacing w:val="0"/>
        <w:jc w:val="both"/>
        <w:rPr>
          <w:sz w:val="24"/>
          <w:szCs w:val="24"/>
        </w:rPr>
      </w:pPr>
      <w:r w:rsidRPr="002F28FD">
        <w:rPr>
          <w:sz w:val="24"/>
          <w:szCs w:val="24"/>
        </w:rPr>
        <w:lastRenderedPageBreak/>
        <w:t>Die Petersilie waschen und trocken schütteln, die Blätter abzupfen, fein hacken und dazugeben. Die Pilze mit Salz, Pfeffer und 1 Prise Kümmel würzen und mit den Rindersteaks auf Tellern anrichten.</w:t>
      </w:r>
    </w:p>
    <w:p w14:paraId="03CA0606" w14:textId="77777777" w:rsidR="00F8300D" w:rsidRDefault="00F8300D" w:rsidP="00F8300D">
      <w:pPr>
        <w:pStyle w:val="ListParagraph"/>
        <w:jc w:val="both"/>
        <w:rPr>
          <w:sz w:val="24"/>
          <w:szCs w:val="24"/>
        </w:rPr>
      </w:pPr>
    </w:p>
    <w:p w14:paraId="7855C614" w14:textId="77777777" w:rsidR="00F8300D" w:rsidRPr="002F28FD" w:rsidRDefault="00F8300D" w:rsidP="00F8300D">
      <w:pPr>
        <w:ind w:left="708" w:hanging="708"/>
        <w:jc w:val="both"/>
        <w:rPr>
          <w:sz w:val="24"/>
          <w:szCs w:val="24"/>
        </w:rPr>
      </w:pPr>
      <w:r w:rsidRPr="002F28FD">
        <w:rPr>
          <w:sz w:val="24"/>
          <w:szCs w:val="24"/>
        </w:rPr>
        <w:t>Tipp:</w:t>
      </w:r>
      <w:r>
        <w:rPr>
          <w:sz w:val="24"/>
          <w:szCs w:val="24"/>
        </w:rPr>
        <w:tab/>
      </w:r>
      <w:r w:rsidRPr="002F28FD">
        <w:rPr>
          <w:sz w:val="24"/>
          <w:szCs w:val="24"/>
        </w:rPr>
        <w:t>Pfifferlinge kommen meist aus Polen oder der Ukraine, sind aber heute noch verstrahlt aufgrund von Tschernobyl. Besser daher andere Pilze verwenden z.B. Champignons oder Zuchtpilze.</w:t>
      </w:r>
    </w:p>
    <w:p w14:paraId="0D9CEC6C" w14:textId="77777777" w:rsidR="00F8300D" w:rsidRDefault="00F8300D" w:rsidP="00F8300D">
      <w:pPr>
        <w:pStyle w:val="ListParagraph"/>
        <w:rPr>
          <w:sz w:val="24"/>
          <w:szCs w:val="24"/>
        </w:rPr>
      </w:pPr>
    </w:p>
    <w:p w14:paraId="5826A826" w14:textId="77777777" w:rsidR="00F8300D" w:rsidRPr="008343ED" w:rsidRDefault="00F8300D" w:rsidP="00F8300D">
      <w:pPr>
        <w:rPr>
          <w:sz w:val="24"/>
          <w:szCs w:val="24"/>
        </w:rPr>
      </w:pPr>
    </w:p>
    <w:p w14:paraId="529C0A05" w14:textId="685A4B1A" w:rsidR="00F8300D" w:rsidRDefault="00F8300D" w:rsidP="00F8300D">
      <w:pPr>
        <w:rPr>
          <w:rFonts w:asciiTheme="majorHAnsi" w:eastAsiaTheme="majorEastAsia" w:hAnsiTheme="majorHAnsi" w:cstheme="majorBidi"/>
          <w:color w:val="2F5496" w:themeColor="accent1" w:themeShade="BF"/>
          <w:sz w:val="26"/>
          <w:szCs w:val="26"/>
        </w:rPr>
      </w:pPr>
      <w:r w:rsidRPr="00C428F0">
        <w:br w:type="page"/>
      </w:r>
    </w:p>
    <w:p w14:paraId="06F3510A" w14:textId="1A6C94FA" w:rsidR="00F7188C" w:rsidRDefault="00F7188C" w:rsidP="00F7188C">
      <w:pPr>
        <w:pStyle w:val="Heading2"/>
        <w:spacing w:after="240"/>
      </w:pPr>
      <w:r>
        <w:lastRenderedPageBreak/>
        <w:t>Langsam geräucherte Spareribs mit süss-saurer Barbecue-Sauce</w:t>
      </w:r>
      <w:r>
        <w:rPr>
          <w:rStyle w:val="FootnoteReference"/>
        </w:rPr>
        <w:footnoteReference w:id="484"/>
      </w:r>
      <w:r>
        <w:t xml:space="preserve"> </w:t>
      </w:r>
    </w:p>
    <w:p w14:paraId="3F789F23" w14:textId="77777777" w:rsidR="00F7188C" w:rsidRDefault="00F7188C" w:rsidP="00F7188C">
      <w:pPr>
        <w:jc w:val="both"/>
        <w:rPr>
          <w:sz w:val="24"/>
          <w:szCs w:val="24"/>
        </w:rPr>
      </w:pPr>
      <w:r w:rsidRPr="00837DCE">
        <w:rPr>
          <w:sz w:val="24"/>
          <w:szCs w:val="24"/>
          <w:u w:val="single"/>
        </w:rPr>
        <w:t>Zutaten</w:t>
      </w:r>
      <w:r>
        <w:rPr>
          <w:sz w:val="24"/>
          <w:szCs w:val="24"/>
        </w:rPr>
        <w:t xml:space="preserve"> (für 8 Portionen)</w:t>
      </w:r>
    </w:p>
    <w:p w14:paraId="117DC587" w14:textId="77777777" w:rsidR="00F7188C" w:rsidRDefault="00F7188C" w:rsidP="00F7188C">
      <w:pPr>
        <w:jc w:val="both"/>
        <w:rPr>
          <w:sz w:val="24"/>
          <w:szCs w:val="24"/>
        </w:rPr>
      </w:pPr>
      <w:r>
        <w:rPr>
          <w:sz w:val="24"/>
          <w:szCs w:val="24"/>
        </w:rPr>
        <w:t>Für die Würzmischung</w:t>
      </w:r>
    </w:p>
    <w:p w14:paraId="210F8E48" w14:textId="77777777" w:rsidR="00F7188C" w:rsidRDefault="00F7188C" w:rsidP="00F7188C">
      <w:pPr>
        <w:jc w:val="both"/>
        <w:rPr>
          <w:sz w:val="24"/>
          <w:szCs w:val="24"/>
        </w:rPr>
      </w:pPr>
      <w:r>
        <w:rPr>
          <w:sz w:val="24"/>
          <w:szCs w:val="24"/>
        </w:rPr>
        <w:t>3 EL grobes Meersalz</w:t>
      </w:r>
    </w:p>
    <w:p w14:paraId="6CD22982" w14:textId="77777777" w:rsidR="00F7188C" w:rsidRDefault="00F7188C" w:rsidP="00F7188C">
      <w:pPr>
        <w:jc w:val="both"/>
        <w:rPr>
          <w:sz w:val="24"/>
          <w:szCs w:val="24"/>
        </w:rPr>
      </w:pPr>
      <w:r>
        <w:rPr>
          <w:sz w:val="24"/>
          <w:szCs w:val="24"/>
        </w:rPr>
        <w:t>2 EL reines Chilipulver</w:t>
      </w:r>
    </w:p>
    <w:p w14:paraId="558F59C2" w14:textId="77777777" w:rsidR="00F7188C" w:rsidRDefault="00F7188C" w:rsidP="00F7188C">
      <w:pPr>
        <w:jc w:val="both"/>
        <w:rPr>
          <w:sz w:val="24"/>
          <w:szCs w:val="24"/>
        </w:rPr>
      </w:pPr>
      <w:r>
        <w:rPr>
          <w:sz w:val="24"/>
          <w:szCs w:val="24"/>
        </w:rPr>
        <w:t>2 EL Rohrzucker</w:t>
      </w:r>
    </w:p>
    <w:p w14:paraId="7773594A" w14:textId="77777777" w:rsidR="00F7188C" w:rsidRDefault="00F7188C" w:rsidP="00F7188C">
      <w:pPr>
        <w:jc w:val="both"/>
        <w:rPr>
          <w:sz w:val="24"/>
          <w:szCs w:val="24"/>
        </w:rPr>
      </w:pPr>
      <w:r>
        <w:rPr>
          <w:sz w:val="24"/>
          <w:szCs w:val="24"/>
        </w:rPr>
        <w:t>2 EL Knoblauchgranulat</w:t>
      </w:r>
    </w:p>
    <w:p w14:paraId="1F3568B7" w14:textId="77777777" w:rsidR="00F7188C" w:rsidRDefault="00F7188C" w:rsidP="00F7188C">
      <w:pPr>
        <w:jc w:val="both"/>
        <w:rPr>
          <w:sz w:val="24"/>
          <w:szCs w:val="24"/>
        </w:rPr>
      </w:pPr>
      <w:r>
        <w:rPr>
          <w:sz w:val="24"/>
          <w:szCs w:val="24"/>
        </w:rPr>
        <w:t>2 EL Paprikapulver</w:t>
      </w:r>
    </w:p>
    <w:p w14:paraId="5EFEFFA2" w14:textId="77777777" w:rsidR="00F7188C" w:rsidRDefault="00F7188C" w:rsidP="00F7188C">
      <w:pPr>
        <w:jc w:val="both"/>
        <w:rPr>
          <w:sz w:val="24"/>
          <w:szCs w:val="24"/>
        </w:rPr>
      </w:pPr>
      <w:r>
        <w:rPr>
          <w:sz w:val="24"/>
          <w:szCs w:val="24"/>
        </w:rPr>
        <w:t>4 TL getrockneter Thymian</w:t>
      </w:r>
    </w:p>
    <w:p w14:paraId="77A1CACE" w14:textId="77777777" w:rsidR="00F7188C" w:rsidRDefault="00F7188C" w:rsidP="00F7188C">
      <w:pPr>
        <w:jc w:val="both"/>
        <w:rPr>
          <w:sz w:val="24"/>
          <w:szCs w:val="24"/>
        </w:rPr>
      </w:pPr>
      <w:r>
        <w:rPr>
          <w:sz w:val="24"/>
          <w:szCs w:val="24"/>
        </w:rPr>
        <w:t>4 TL gemahlener Kreuzkümmel</w:t>
      </w:r>
    </w:p>
    <w:p w14:paraId="14EE42B1" w14:textId="77777777" w:rsidR="00F7188C" w:rsidRDefault="00F7188C" w:rsidP="00F7188C">
      <w:pPr>
        <w:jc w:val="both"/>
        <w:rPr>
          <w:sz w:val="24"/>
          <w:szCs w:val="24"/>
        </w:rPr>
      </w:pPr>
      <w:r>
        <w:rPr>
          <w:sz w:val="24"/>
          <w:szCs w:val="24"/>
        </w:rPr>
        <w:t>4 TL Selleriesamen</w:t>
      </w:r>
    </w:p>
    <w:p w14:paraId="13812B8A" w14:textId="77777777" w:rsidR="00F7188C" w:rsidRDefault="00F7188C" w:rsidP="00F7188C">
      <w:pPr>
        <w:jc w:val="both"/>
        <w:rPr>
          <w:sz w:val="24"/>
          <w:szCs w:val="24"/>
        </w:rPr>
      </w:pPr>
      <w:r>
        <w:rPr>
          <w:sz w:val="24"/>
          <w:szCs w:val="24"/>
        </w:rPr>
        <w:t>2 TL gemahlener Pfeffer</w:t>
      </w:r>
    </w:p>
    <w:p w14:paraId="5D6FF930" w14:textId="77777777" w:rsidR="00F7188C" w:rsidRDefault="00F7188C" w:rsidP="00F7188C">
      <w:pPr>
        <w:jc w:val="both"/>
        <w:rPr>
          <w:sz w:val="24"/>
          <w:szCs w:val="24"/>
        </w:rPr>
      </w:pPr>
    </w:p>
    <w:p w14:paraId="2BB79F26" w14:textId="77777777" w:rsidR="00F7188C" w:rsidRDefault="00F7188C" w:rsidP="00F7188C">
      <w:pPr>
        <w:jc w:val="both"/>
        <w:rPr>
          <w:sz w:val="24"/>
          <w:szCs w:val="24"/>
        </w:rPr>
      </w:pPr>
      <w:r w:rsidRPr="00E25072">
        <w:rPr>
          <w:sz w:val="24"/>
          <w:szCs w:val="24"/>
        </w:rPr>
        <w:t xml:space="preserve">4 Spareribs, </w:t>
      </w:r>
      <w:r>
        <w:rPr>
          <w:sz w:val="24"/>
          <w:szCs w:val="24"/>
        </w:rPr>
        <w:t>na</w:t>
      </w:r>
      <w:r w:rsidRPr="00E25072">
        <w:rPr>
          <w:sz w:val="24"/>
          <w:szCs w:val="24"/>
        </w:rPr>
        <w:t>ch St. Louis Art geschnitt</w:t>
      </w:r>
      <w:r>
        <w:rPr>
          <w:sz w:val="24"/>
          <w:szCs w:val="24"/>
        </w:rPr>
        <w:t>en</w:t>
      </w:r>
    </w:p>
    <w:p w14:paraId="3E61402F" w14:textId="77777777" w:rsidR="00F7188C" w:rsidRDefault="00F7188C" w:rsidP="00F7188C">
      <w:pPr>
        <w:jc w:val="both"/>
        <w:rPr>
          <w:sz w:val="24"/>
          <w:szCs w:val="24"/>
        </w:rPr>
      </w:pPr>
      <w:r>
        <w:rPr>
          <w:sz w:val="24"/>
          <w:szCs w:val="24"/>
        </w:rPr>
        <w:t>5 faustgroße Stücke Hickory- oder Apfelholz (nicht gewässert)</w:t>
      </w:r>
    </w:p>
    <w:p w14:paraId="33E81A93" w14:textId="77777777" w:rsidR="00F7188C" w:rsidRDefault="00F7188C" w:rsidP="00F7188C">
      <w:pPr>
        <w:jc w:val="both"/>
        <w:rPr>
          <w:sz w:val="24"/>
          <w:szCs w:val="24"/>
        </w:rPr>
      </w:pPr>
    </w:p>
    <w:p w14:paraId="6A504886" w14:textId="77777777" w:rsidR="00F7188C" w:rsidRPr="00837DCE" w:rsidRDefault="00F7188C" w:rsidP="00F7188C">
      <w:pPr>
        <w:jc w:val="both"/>
        <w:rPr>
          <w:i/>
          <w:iCs/>
          <w:sz w:val="24"/>
          <w:szCs w:val="24"/>
        </w:rPr>
      </w:pPr>
      <w:r w:rsidRPr="00837DCE">
        <w:rPr>
          <w:i/>
          <w:iCs/>
          <w:sz w:val="24"/>
          <w:szCs w:val="24"/>
        </w:rPr>
        <w:t>Für die Würzsauce</w:t>
      </w:r>
    </w:p>
    <w:p w14:paraId="24FB35B1" w14:textId="77777777" w:rsidR="00F7188C" w:rsidRDefault="00F7188C" w:rsidP="00F7188C">
      <w:pPr>
        <w:jc w:val="both"/>
        <w:rPr>
          <w:sz w:val="24"/>
          <w:szCs w:val="24"/>
        </w:rPr>
      </w:pPr>
      <w:r>
        <w:rPr>
          <w:sz w:val="24"/>
          <w:szCs w:val="24"/>
        </w:rPr>
        <w:t>250 ml Apfelsaft</w:t>
      </w:r>
    </w:p>
    <w:p w14:paraId="54478830" w14:textId="77777777" w:rsidR="00F7188C" w:rsidRDefault="00F7188C" w:rsidP="00F7188C">
      <w:pPr>
        <w:jc w:val="both"/>
        <w:rPr>
          <w:sz w:val="24"/>
          <w:szCs w:val="24"/>
        </w:rPr>
      </w:pPr>
      <w:r>
        <w:rPr>
          <w:sz w:val="24"/>
          <w:szCs w:val="24"/>
        </w:rPr>
        <w:t>125 ml Apfelessig</w:t>
      </w:r>
    </w:p>
    <w:p w14:paraId="57407ED0" w14:textId="77777777" w:rsidR="00F7188C" w:rsidRDefault="00F7188C" w:rsidP="00F7188C">
      <w:pPr>
        <w:jc w:val="both"/>
        <w:rPr>
          <w:sz w:val="24"/>
          <w:szCs w:val="24"/>
        </w:rPr>
      </w:pPr>
      <w:r>
        <w:rPr>
          <w:sz w:val="24"/>
          <w:szCs w:val="24"/>
        </w:rPr>
        <w:t>2 El Worcestersauce</w:t>
      </w:r>
    </w:p>
    <w:p w14:paraId="604DE88C" w14:textId="77777777" w:rsidR="00F7188C" w:rsidRDefault="00F7188C" w:rsidP="00F7188C">
      <w:pPr>
        <w:jc w:val="both"/>
        <w:rPr>
          <w:sz w:val="24"/>
          <w:szCs w:val="24"/>
        </w:rPr>
      </w:pPr>
    </w:p>
    <w:p w14:paraId="27DF2DC9" w14:textId="77777777" w:rsidR="00F7188C" w:rsidRDefault="00F7188C" w:rsidP="00F7188C">
      <w:pPr>
        <w:jc w:val="both"/>
        <w:rPr>
          <w:sz w:val="24"/>
          <w:szCs w:val="24"/>
        </w:rPr>
      </w:pPr>
      <w:r>
        <w:rPr>
          <w:sz w:val="24"/>
          <w:szCs w:val="24"/>
        </w:rPr>
        <w:t>Zubereitung:</w:t>
      </w:r>
    </w:p>
    <w:p w14:paraId="37EC3337" w14:textId="77777777" w:rsidR="00F7188C" w:rsidRPr="008445B2" w:rsidRDefault="00F7188C" w:rsidP="00B40E8C">
      <w:pPr>
        <w:pStyle w:val="ListParagraph"/>
        <w:numPr>
          <w:ilvl w:val="0"/>
          <w:numId w:val="871"/>
        </w:numPr>
        <w:spacing w:after="120"/>
        <w:contextualSpacing w:val="0"/>
        <w:jc w:val="both"/>
        <w:rPr>
          <w:sz w:val="24"/>
          <w:szCs w:val="24"/>
        </w:rPr>
      </w:pPr>
      <w:r w:rsidRPr="008445B2">
        <w:rPr>
          <w:sz w:val="24"/>
          <w:szCs w:val="24"/>
        </w:rPr>
        <w:t>Den Räuchergrill nach Anweisung des Herstellers für indirektes Grillen über niedriger Hitze vorbereiten.</w:t>
      </w:r>
    </w:p>
    <w:p w14:paraId="7B758B7C" w14:textId="77777777" w:rsidR="00F7188C" w:rsidRPr="008445B2" w:rsidRDefault="00F7188C" w:rsidP="00B40E8C">
      <w:pPr>
        <w:pStyle w:val="ListParagraph"/>
        <w:numPr>
          <w:ilvl w:val="0"/>
          <w:numId w:val="871"/>
        </w:numPr>
        <w:spacing w:after="120"/>
        <w:contextualSpacing w:val="0"/>
        <w:jc w:val="both"/>
        <w:rPr>
          <w:sz w:val="24"/>
          <w:szCs w:val="24"/>
        </w:rPr>
      </w:pPr>
      <w:r w:rsidRPr="008445B2">
        <w:rPr>
          <w:sz w:val="24"/>
          <w:szCs w:val="24"/>
        </w:rPr>
        <w:t>Die Zutaten für die Würzmischung in einer mittleren Schüssel vermengen. Davon 2 EL für die Sauce beiseitestellen.</w:t>
      </w:r>
    </w:p>
    <w:p w14:paraId="67751153" w14:textId="77777777" w:rsidR="00F7188C" w:rsidRPr="008445B2" w:rsidRDefault="00F7188C" w:rsidP="00B40E8C">
      <w:pPr>
        <w:pStyle w:val="ListParagraph"/>
        <w:numPr>
          <w:ilvl w:val="0"/>
          <w:numId w:val="871"/>
        </w:numPr>
        <w:spacing w:after="120"/>
        <w:contextualSpacing w:val="0"/>
        <w:jc w:val="both"/>
        <w:rPr>
          <w:sz w:val="24"/>
          <w:szCs w:val="24"/>
        </w:rPr>
      </w:pPr>
      <w:r w:rsidRPr="008445B2">
        <w:rPr>
          <w:sz w:val="24"/>
          <w:szCs w:val="24"/>
        </w:rPr>
        <w:t>Die Ribs nach St. Louis Art zuschneiden und jeweils auf beiden Seiten großzügig mit der Würzmischung verrühren.</w:t>
      </w:r>
    </w:p>
    <w:p w14:paraId="112691F8" w14:textId="77777777" w:rsidR="00F7188C" w:rsidRPr="008445B2" w:rsidRDefault="00F7188C" w:rsidP="00B40E8C">
      <w:pPr>
        <w:pStyle w:val="ListParagraph"/>
        <w:numPr>
          <w:ilvl w:val="0"/>
          <w:numId w:val="871"/>
        </w:numPr>
        <w:spacing w:after="120"/>
        <w:contextualSpacing w:val="0"/>
        <w:jc w:val="both"/>
        <w:rPr>
          <w:sz w:val="24"/>
          <w:szCs w:val="24"/>
        </w:rPr>
      </w:pPr>
      <w:r w:rsidRPr="008445B2">
        <w:rPr>
          <w:sz w:val="24"/>
          <w:szCs w:val="24"/>
        </w:rPr>
        <w:lastRenderedPageBreak/>
        <w:t>Die Spareribs auf dem Grill räuchern, dabei 2 Holzstücke zu Beginn und 1 Stück jede weitere Stunde auf die Glut legen, bis alles verbraucht ist. Weiterräuchern, bis die Knochenenden an einigen Stellen etwa 6 mm frei liegen und das Fleisch leicht reißt, wenn man die Ribs anhebt. Die Ribs alles 2 Stunden auf beiden Seiten mit der Würzsauce bestreichen. Die gesamte Räucherzeit beträgt zwischen 5 und 6 Stunden, wobei nicht alle Ribs gleichzeitig fertig werden. Durch Öffnen und Schließen der unteren Lüftungsschieber im Räuchergrill eine konstante Temperatur von 110 – 120 Grad aufrechterhalten.</w:t>
      </w:r>
    </w:p>
    <w:p w14:paraId="0FBA9164" w14:textId="77777777" w:rsidR="00F7188C" w:rsidRPr="008445B2" w:rsidRDefault="00F7188C" w:rsidP="00B40E8C">
      <w:pPr>
        <w:pStyle w:val="ListParagraph"/>
        <w:numPr>
          <w:ilvl w:val="0"/>
          <w:numId w:val="871"/>
        </w:numPr>
        <w:spacing w:after="120"/>
        <w:contextualSpacing w:val="0"/>
        <w:jc w:val="both"/>
        <w:rPr>
          <w:sz w:val="24"/>
          <w:szCs w:val="24"/>
        </w:rPr>
      </w:pPr>
      <w:r w:rsidRPr="008445B2">
        <w:rPr>
          <w:sz w:val="24"/>
          <w:szCs w:val="24"/>
        </w:rPr>
        <w:t>Die Zutaten für die Sauce in einem mittelgroßen Topf bei mittlerer Hitze erwärmen und etwa 5 Minuten köcheln lassen. Vom Herd nehmen.</w:t>
      </w:r>
    </w:p>
    <w:p w14:paraId="036868F2" w14:textId="77777777" w:rsidR="00F7188C" w:rsidRPr="008445B2" w:rsidRDefault="00F7188C" w:rsidP="00B40E8C">
      <w:pPr>
        <w:pStyle w:val="ListParagraph"/>
        <w:numPr>
          <w:ilvl w:val="0"/>
          <w:numId w:val="871"/>
        </w:numPr>
        <w:spacing w:after="120"/>
        <w:contextualSpacing w:val="0"/>
        <w:jc w:val="both"/>
        <w:rPr>
          <w:sz w:val="24"/>
          <w:szCs w:val="24"/>
        </w:rPr>
      </w:pPr>
      <w:r w:rsidRPr="008445B2">
        <w:rPr>
          <w:sz w:val="24"/>
          <w:szCs w:val="24"/>
        </w:rPr>
        <w:t>Sobald das Fleisch an einigen Stellen mindestens 6 mm vom Knochen zurückgewichen ist, die Ribs auf beiden Seiten mit der Sauce bestreichen.</w:t>
      </w:r>
    </w:p>
    <w:p w14:paraId="578EC78E" w14:textId="77777777" w:rsidR="00F7188C" w:rsidRPr="008445B2" w:rsidRDefault="00F7188C" w:rsidP="00B40E8C">
      <w:pPr>
        <w:pStyle w:val="ListParagraph"/>
        <w:numPr>
          <w:ilvl w:val="0"/>
          <w:numId w:val="871"/>
        </w:numPr>
        <w:spacing w:after="120"/>
        <w:contextualSpacing w:val="0"/>
        <w:jc w:val="both"/>
        <w:rPr>
          <w:sz w:val="24"/>
          <w:szCs w:val="24"/>
        </w:rPr>
      </w:pPr>
      <w:r w:rsidRPr="008445B2">
        <w:rPr>
          <w:sz w:val="24"/>
          <w:szCs w:val="24"/>
        </w:rPr>
        <w:t>Die Ribs weitere 30 – 60 Minuten räuchern. Vom Grill nehmen und nach Belieben auf beiden Seiten erneut mit der Sauce bestreichen. Die Ribs in einzelne Stücke schneiden und warm mit der restlichen Sauce servieren.</w:t>
      </w:r>
    </w:p>
    <w:p w14:paraId="1B8A82E8" w14:textId="77777777" w:rsidR="00F7188C" w:rsidRDefault="00F7188C" w:rsidP="00F7188C">
      <w:pPr>
        <w:spacing w:after="120"/>
        <w:jc w:val="both"/>
        <w:rPr>
          <w:sz w:val="24"/>
          <w:szCs w:val="24"/>
        </w:rPr>
      </w:pPr>
    </w:p>
    <w:p w14:paraId="2BCCBC79" w14:textId="77777777" w:rsidR="00F7188C" w:rsidRPr="008445B2" w:rsidRDefault="00F7188C" w:rsidP="00F7188C">
      <w:pPr>
        <w:rPr>
          <w:sz w:val="24"/>
          <w:szCs w:val="24"/>
        </w:rPr>
      </w:pPr>
      <w:r w:rsidRPr="008445B2">
        <w:rPr>
          <w:sz w:val="24"/>
          <w:szCs w:val="24"/>
        </w:rPr>
        <w:t>Kommentar: Wieder ein recht</w:t>
      </w:r>
      <w:r>
        <w:rPr>
          <w:sz w:val="24"/>
          <w:szCs w:val="24"/>
        </w:rPr>
        <w:t xml:space="preserve"> </w:t>
      </w:r>
      <w:r w:rsidRPr="008445B2">
        <w:rPr>
          <w:sz w:val="24"/>
          <w:szCs w:val="24"/>
        </w:rPr>
        <w:t xml:space="preserve">unwahrscheinliches Rezept </w:t>
      </w:r>
      <w:r w:rsidRPr="0092381C">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p w14:paraId="61229678" w14:textId="77777777" w:rsidR="00F7188C" w:rsidRDefault="00F7188C">
      <w:pPr>
        <w:rPr>
          <w:rFonts w:asciiTheme="majorHAnsi" w:eastAsiaTheme="majorEastAsia" w:hAnsiTheme="majorHAnsi" w:cstheme="majorBidi"/>
          <w:color w:val="2F5496" w:themeColor="accent1" w:themeShade="BF"/>
          <w:sz w:val="26"/>
          <w:szCs w:val="26"/>
        </w:rPr>
      </w:pPr>
      <w:r>
        <w:br w:type="page"/>
      </w:r>
    </w:p>
    <w:p w14:paraId="1E78B0F0" w14:textId="77777777" w:rsidR="002B382A" w:rsidRDefault="002B382A" w:rsidP="002B382A">
      <w:pPr>
        <w:pStyle w:val="Heading2"/>
        <w:spacing w:after="240"/>
      </w:pPr>
      <w:r>
        <w:lastRenderedPageBreak/>
        <w:t>Gegrillte Hochrippe mit Gemüse</w:t>
      </w:r>
      <w:r>
        <w:rPr>
          <w:rStyle w:val="FootnoteReference"/>
        </w:rPr>
        <w:footnoteReference w:id="485"/>
      </w:r>
      <w:r>
        <w:t xml:space="preserve"> </w:t>
      </w:r>
    </w:p>
    <w:p w14:paraId="1728AFA5" w14:textId="77777777" w:rsidR="002B382A" w:rsidRDefault="002B382A" w:rsidP="002B382A">
      <w:pPr>
        <w:rPr>
          <w:sz w:val="24"/>
          <w:szCs w:val="24"/>
        </w:rPr>
      </w:pPr>
      <w:r w:rsidRPr="008D6399">
        <w:rPr>
          <w:sz w:val="24"/>
          <w:szCs w:val="24"/>
          <w:u w:val="single"/>
        </w:rPr>
        <w:t>Zutaten</w:t>
      </w:r>
      <w:r>
        <w:rPr>
          <w:sz w:val="24"/>
          <w:szCs w:val="24"/>
        </w:rPr>
        <w:t xml:space="preserve"> (für 2 Portionen):</w:t>
      </w:r>
    </w:p>
    <w:p w14:paraId="0EE71939" w14:textId="77777777" w:rsidR="002B382A" w:rsidRDefault="002B382A" w:rsidP="002B382A">
      <w:pPr>
        <w:rPr>
          <w:sz w:val="24"/>
          <w:szCs w:val="24"/>
        </w:rPr>
      </w:pPr>
      <w:r>
        <w:rPr>
          <w:sz w:val="24"/>
          <w:szCs w:val="24"/>
        </w:rPr>
        <w:t>½ TL weiße Pfefferkörner</w:t>
      </w:r>
    </w:p>
    <w:p w14:paraId="52BF4FBC" w14:textId="77777777" w:rsidR="002B382A" w:rsidRDefault="002B382A" w:rsidP="002B382A">
      <w:pPr>
        <w:rPr>
          <w:sz w:val="24"/>
          <w:szCs w:val="24"/>
        </w:rPr>
      </w:pPr>
      <w:r>
        <w:rPr>
          <w:sz w:val="24"/>
          <w:szCs w:val="24"/>
        </w:rPr>
        <w:t>½ TL schwarze Pfefferkörner</w:t>
      </w:r>
    </w:p>
    <w:p w14:paraId="1062C9B3" w14:textId="77777777" w:rsidR="002B382A" w:rsidRDefault="002B382A" w:rsidP="002B382A">
      <w:pPr>
        <w:rPr>
          <w:sz w:val="24"/>
          <w:szCs w:val="24"/>
        </w:rPr>
      </w:pPr>
      <w:r>
        <w:rPr>
          <w:sz w:val="24"/>
          <w:szCs w:val="24"/>
        </w:rPr>
        <w:t>½ TL Koriandersaat</w:t>
      </w:r>
    </w:p>
    <w:p w14:paraId="38E088CE" w14:textId="77777777" w:rsidR="002B382A" w:rsidRDefault="002B382A" w:rsidP="002B382A">
      <w:pPr>
        <w:rPr>
          <w:sz w:val="24"/>
          <w:szCs w:val="24"/>
        </w:rPr>
      </w:pPr>
      <w:r>
        <w:rPr>
          <w:sz w:val="24"/>
          <w:szCs w:val="24"/>
        </w:rPr>
        <w:t>1 Stück Hochrippe (700 – 800 g)</w:t>
      </w:r>
    </w:p>
    <w:p w14:paraId="18ED2A32" w14:textId="77777777" w:rsidR="002B382A" w:rsidRDefault="002B382A" w:rsidP="002B382A">
      <w:pPr>
        <w:rPr>
          <w:sz w:val="24"/>
          <w:szCs w:val="24"/>
        </w:rPr>
      </w:pPr>
      <w:r>
        <w:rPr>
          <w:sz w:val="24"/>
          <w:szCs w:val="24"/>
        </w:rPr>
        <w:t>3 EL Öl</w:t>
      </w:r>
    </w:p>
    <w:p w14:paraId="5D786E18" w14:textId="77777777" w:rsidR="002B382A" w:rsidRDefault="002B382A" w:rsidP="002B382A">
      <w:pPr>
        <w:rPr>
          <w:sz w:val="24"/>
          <w:szCs w:val="24"/>
        </w:rPr>
      </w:pPr>
      <w:r>
        <w:rPr>
          <w:sz w:val="24"/>
          <w:szCs w:val="24"/>
        </w:rPr>
        <w:t>1 Bund Frühlingszwiebeln (200 g)</w:t>
      </w:r>
    </w:p>
    <w:p w14:paraId="702475D1" w14:textId="77777777" w:rsidR="002B382A" w:rsidRDefault="002B382A" w:rsidP="002B382A">
      <w:pPr>
        <w:rPr>
          <w:sz w:val="24"/>
          <w:szCs w:val="24"/>
        </w:rPr>
      </w:pPr>
      <w:r>
        <w:rPr>
          <w:sz w:val="24"/>
          <w:szCs w:val="24"/>
        </w:rPr>
        <w:t>250 g kleinere Strauchtomaten</w:t>
      </w:r>
    </w:p>
    <w:p w14:paraId="41C8D0BB" w14:textId="77777777" w:rsidR="002B382A" w:rsidRDefault="002B382A" w:rsidP="002B382A">
      <w:pPr>
        <w:rPr>
          <w:sz w:val="24"/>
          <w:szCs w:val="24"/>
        </w:rPr>
      </w:pPr>
      <w:r>
        <w:rPr>
          <w:sz w:val="24"/>
          <w:szCs w:val="24"/>
        </w:rPr>
        <w:t>1 Maiskolben</w:t>
      </w:r>
    </w:p>
    <w:p w14:paraId="4FFC6EDF" w14:textId="77777777" w:rsidR="002B382A" w:rsidRDefault="002B382A" w:rsidP="002B382A">
      <w:pPr>
        <w:rPr>
          <w:sz w:val="24"/>
          <w:szCs w:val="24"/>
        </w:rPr>
      </w:pPr>
      <w:r>
        <w:rPr>
          <w:sz w:val="24"/>
          <w:szCs w:val="24"/>
        </w:rPr>
        <w:t>10 Pimentos de padron</w:t>
      </w:r>
    </w:p>
    <w:p w14:paraId="22365228" w14:textId="77777777" w:rsidR="002B382A" w:rsidRDefault="002B382A" w:rsidP="002B382A">
      <w:pPr>
        <w:rPr>
          <w:sz w:val="24"/>
          <w:szCs w:val="24"/>
        </w:rPr>
      </w:pPr>
      <w:r>
        <w:rPr>
          <w:sz w:val="24"/>
          <w:szCs w:val="24"/>
        </w:rPr>
        <w:t>Salz</w:t>
      </w:r>
    </w:p>
    <w:p w14:paraId="18FA86A6" w14:textId="77777777" w:rsidR="002B382A" w:rsidRDefault="002B382A" w:rsidP="002B382A">
      <w:pPr>
        <w:rPr>
          <w:sz w:val="24"/>
          <w:szCs w:val="24"/>
        </w:rPr>
      </w:pPr>
      <w:r>
        <w:rPr>
          <w:sz w:val="24"/>
          <w:szCs w:val="24"/>
        </w:rPr>
        <w:t>1 EL Olivenöl</w:t>
      </w:r>
    </w:p>
    <w:p w14:paraId="5E0C5808" w14:textId="77777777" w:rsidR="002B382A" w:rsidRDefault="002B382A" w:rsidP="002B382A">
      <w:pPr>
        <w:rPr>
          <w:sz w:val="24"/>
          <w:szCs w:val="24"/>
        </w:rPr>
      </w:pPr>
      <w:r>
        <w:rPr>
          <w:sz w:val="24"/>
          <w:szCs w:val="24"/>
        </w:rPr>
        <w:t>2 TL gehackte Petersilie</w:t>
      </w:r>
    </w:p>
    <w:p w14:paraId="1A9A20EC" w14:textId="77777777" w:rsidR="002B382A" w:rsidRDefault="002B382A" w:rsidP="002B382A">
      <w:pPr>
        <w:rPr>
          <w:sz w:val="24"/>
          <w:szCs w:val="24"/>
        </w:rPr>
      </w:pPr>
    </w:p>
    <w:p w14:paraId="25EDB46F" w14:textId="77777777" w:rsidR="002B382A" w:rsidRDefault="002B382A" w:rsidP="002B382A">
      <w:pPr>
        <w:rPr>
          <w:sz w:val="24"/>
          <w:szCs w:val="24"/>
        </w:rPr>
      </w:pPr>
      <w:r>
        <w:rPr>
          <w:sz w:val="24"/>
          <w:szCs w:val="24"/>
        </w:rPr>
        <w:t>Zubereitungszeit: 45 Minuten</w:t>
      </w:r>
    </w:p>
    <w:p w14:paraId="2B2FD0BB" w14:textId="77777777" w:rsidR="002B382A" w:rsidRPr="001B723E" w:rsidRDefault="002B382A" w:rsidP="00B40E8C">
      <w:pPr>
        <w:pStyle w:val="ListParagraph"/>
        <w:numPr>
          <w:ilvl w:val="0"/>
          <w:numId w:val="690"/>
        </w:numPr>
        <w:spacing w:after="120"/>
        <w:ind w:left="714" w:hanging="357"/>
        <w:contextualSpacing w:val="0"/>
        <w:jc w:val="both"/>
        <w:rPr>
          <w:sz w:val="24"/>
          <w:szCs w:val="24"/>
        </w:rPr>
      </w:pPr>
      <w:r w:rsidRPr="001B723E">
        <w:rPr>
          <w:sz w:val="24"/>
          <w:szCs w:val="24"/>
        </w:rPr>
        <w:t>Pfeffer und Koriander im Mörser grob zerstoßen. Hochrippe von beiden Seiten mit 1 EL Öl bestreichen und mit den Gewürzen einreiben.</w:t>
      </w:r>
    </w:p>
    <w:p w14:paraId="64675792" w14:textId="77777777" w:rsidR="002B382A" w:rsidRPr="001B723E" w:rsidRDefault="002B382A" w:rsidP="00B40E8C">
      <w:pPr>
        <w:pStyle w:val="ListParagraph"/>
        <w:numPr>
          <w:ilvl w:val="0"/>
          <w:numId w:val="690"/>
        </w:numPr>
        <w:spacing w:after="120"/>
        <w:ind w:left="714" w:hanging="357"/>
        <w:contextualSpacing w:val="0"/>
        <w:jc w:val="both"/>
        <w:rPr>
          <w:sz w:val="24"/>
          <w:szCs w:val="24"/>
        </w:rPr>
      </w:pPr>
      <w:r w:rsidRPr="001B723E">
        <w:rPr>
          <w:sz w:val="24"/>
          <w:szCs w:val="24"/>
        </w:rPr>
        <w:t>Gemüse waschen und gut abtropfen lassen. Mais in kochendem Salzwasser aufkochen, 15 Minuten ziehen lassen. Das Gemüse rundum mit 2 EL Öl bestreichen.</w:t>
      </w:r>
    </w:p>
    <w:p w14:paraId="6B975A5F" w14:textId="77777777" w:rsidR="002B382A" w:rsidRPr="001B723E" w:rsidRDefault="002B382A" w:rsidP="00B40E8C">
      <w:pPr>
        <w:pStyle w:val="ListParagraph"/>
        <w:numPr>
          <w:ilvl w:val="0"/>
          <w:numId w:val="690"/>
        </w:numPr>
        <w:spacing w:after="120"/>
        <w:ind w:left="714" w:hanging="357"/>
        <w:contextualSpacing w:val="0"/>
        <w:jc w:val="both"/>
        <w:rPr>
          <w:sz w:val="24"/>
          <w:szCs w:val="24"/>
        </w:rPr>
      </w:pPr>
      <w:r w:rsidRPr="001B723E">
        <w:rPr>
          <w:sz w:val="24"/>
          <w:szCs w:val="24"/>
        </w:rPr>
        <w:t>Fleisch auf dem Grill bei starker Hitze von beiden Seiten 3 Minuten grillen. Dann am Grillrand bei kleinerer Hitze 20 Minuten garen, dabei mehrfach wenden.</w:t>
      </w:r>
    </w:p>
    <w:p w14:paraId="2872E2A7" w14:textId="77777777" w:rsidR="002B382A" w:rsidRPr="001B723E" w:rsidRDefault="002B382A" w:rsidP="00B40E8C">
      <w:pPr>
        <w:pStyle w:val="ListParagraph"/>
        <w:numPr>
          <w:ilvl w:val="0"/>
          <w:numId w:val="690"/>
        </w:numPr>
        <w:spacing w:after="120"/>
        <w:ind w:left="714" w:hanging="357"/>
        <w:contextualSpacing w:val="0"/>
        <w:jc w:val="both"/>
        <w:rPr>
          <w:sz w:val="24"/>
          <w:szCs w:val="24"/>
        </w:rPr>
      </w:pPr>
      <w:r w:rsidRPr="001B723E">
        <w:rPr>
          <w:sz w:val="24"/>
          <w:szCs w:val="24"/>
        </w:rPr>
        <w:t>Das Gemüse auf dem Grill bei mittlerer bis starker Hitze 5 Minuten grillen.</w:t>
      </w:r>
    </w:p>
    <w:p w14:paraId="5A6DE91F" w14:textId="77777777" w:rsidR="002B382A" w:rsidRDefault="002B382A" w:rsidP="00B40E8C">
      <w:pPr>
        <w:pStyle w:val="ListParagraph"/>
        <w:numPr>
          <w:ilvl w:val="0"/>
          <w:numId w:val="690"/>
        </w:numPr>
        <w:spacing w:after="120"/>
        <w:ind w:left="714" w:hanging="357"/>
        <w:contextualSpacing w:val="0"/>
        <w:jc w:val="both"/>
        <w:rPr>
          <w:sz w:val="24"/>
          <w:szCs w:val="24"/>
        </w:rPr>
      </w:pPr>
      <w:r w:rsidRPr="001B723E">
        <w:rPr>
          <w:sz w:val="24"/>
          <w:szCs w:val="24"/>
        </w:rPr>
        <w:t>Fleisch vom Grill nehmen und 5 Minuten ruhen lassen. Fleisch und Gemüse salzen. Mais in Stücke schneiden, mit Olivenöl beträufeln und mit Petersilie bestreuen. Mit gemischtem Salat und Rhabarber-Chutney servieren.</w:t>
      </w:r>
    </w:p>
    <w:p w14:paraId="45953CE7" w14:textId="77777777" w:rsidR="002B382A" w:rsidRDefault="002B382A" w:rsidP="002B382A">
      <w:pPr>
        <w:rPr>
          <w:sz w:val="24"/>
          <w:szCs w:val="24"/>
        </w:rPr>
      </w:pPr>
      <w:r>
        <w:rPr>
          <w:sz w:val="24"/>
          <w:szCs w:val="24"/>
        </w:rPr>
        <w:br w:type="page"/>
      </w:r>
    </w:p>
    <w:p w14:paraId="094E4050" w14:textId="77777777" w:rsidR="002B382A" w:rsidRPr="00FC5065" w:rsidRDefault="002B382A" w:rsidP="002B382A">
      <w:pPr>
        <w:pStyle w:val="Heading2"/>
        <w:spacing w:after="240"/>
        <w:rPr>
          <w:lang w:val="en-US"/>
        </w:rPr>
      </w:pPr>
      <w:r w:rsidRPr="00FC5065">
        <w:rPr>
          <w:lang w:val="en-US"/>
        </w:rPr>
        <w:lastRenderedPageBreak/>
        <w:t xml:space="preserve">Spareribs </w:t>
      </w:r>
      <w:proofErr w:type="spellStart"/>
      <w:r w:rsidRPr="00FC5065">
        <w:rPr>
          <w:lang w:val="en-US"/>
        </w:rPr>
        <w:t>mit</w:t>
      </w:r>
      <w:proofErr w:type="spellEnd"/>
      <w:r w:rsidRPr="00FC5065">
        <w:rPr>
          <w:lang w:val="en-US"/>
        </w:rPr>
        <w:t xml:space="preserve"> Pak-choi-Salat</w:t>
      </w:r>
      <w:r>
        <w:rPr>
          <w:rStyle w:val="FootnoteReference"/>
        </w:rPr>
        <w:footnoteReference w:id="486"/>
      </w:r>
      <w:r w:rsidRPr="00FC5065">
        <w:rPr>
          <w:lang w:val="en-US"/>
        </w:rPr>
        <w:t xml:space="preserve"> </w:t>
      </w:r>
    </w:p>
    <w:p w14:paraId="1A06011A" w14:textId="77777777" w:rsidR="002B382A" w:rsidRDefault="002B382A" w:rsidP="002B382A">
      <w:pPr>
        <w:rPr>
          <w:sz w:val="24"/>
          <w:szCs w:val="24"/>
        </w:rPr>
      </w:pPr>
      <w:r w:rsidRPr="00130500">
        <w:rPr>
          <w:sz w:val="24"/>
          <w:szCs w:val="24"/>
          <w:u w:val="single"/>
        </w:rPr>
        <w:t>Zutaten</w:t>
      </w:r>
      <w:r>
        <w:rPr>
          <w:sz w:val="24"/>
          <w:szCs w:val="24"/>
        </w:rPr>
        <w:t xml:space="preserve"> (für 4 Portionen)</w:t>
      </w:r>
    </w:p>
    <w:p w14:paraId="7364F339" w14:textId="77777777" w:rsidR="002B382A" w:rsidRDefault="002B382A" w:rsidP="002B382A">
      <w:pPr>
        <w:rPr>
          <w:sz w:val="24"/>
          <w:szCs w:val="24"/>
        </w:rPr>
      </w:pPr>
      <w:r>
        <w:rPr>
          <w:sz w:val="24"/>
          <w:szCs w:val="24"/>
        </w:rPr>
        <w:t>Salz</w:t>
      </w:r>
    </w:p>
    <w:p w14:paraId="02D3B511" w14:textId="77777777" w:rsidR="002B382A" w:rsidRDefault="002B382A" w:rsidP="002B382A">
      <w:pPr>
        <w:rPr>
          <w:sz w:val="24"/>
          <w:szCs w:val="24"/>
        </w:rPr>
      </w:pPr>
      <w:r>
        <w:rPr>
          <w:sz w:val="24"/>
          <w:szCs w:val="24"/>
        </w:rPr>
        <w:t>1 EL Pfefferkörner</w:t>
      </w:r>
    </w:p>
    <w:p w14:paraId="0ED5FB43" w14:textId="77777777" w:rsidR="002B382A" w:rsidRDefault="002B382A" w:rsidP="002B382A">
      <w:pPr>
        <w:rPr>
          <w:sz w:val="24"/>
          <w:szCs w:val="24"/>
        </w:rPr>
      </w:pPr>
      <w:r>
        <w:rPr>
          <w:sz w:val="24"/>
          <w:szCs w:val="24"/>
        </w:rPr>
        <w:t>2 Lorbeerblätter</w:t>
      </w:r>
    </w:p>
    <w:p w14:paraId="4214E1A7" w14:textId="77777777" w:rsidR="002B382A" w:rsidRDefault="002B382A" w:rsidP="002B382A">
      <w:pPr>
        <w:rPr>
          <w:sz w:val="24"/>
          <w:szCs w:val="24"/>
        </w:rPr>
      </w:pPr>
      <w:r>
        <w:rPr>
          <w:sz w:val="24"/>
          <w:szCs w:val="24"/>
        </w:rPr>
        <w:t>2 kg Spareribs</w:t>
      </w:r>
    </w:p>
    <w:p w14:paraId="3621A9DF" w14:textId="77777777" w:rsidR="002B382A" w:rsidRDefault="002B382A" w:rsidP="002B382A">
      <w:pPr>
        <w:rPr>
          <w:sz w:val="24"/>
          <w:szCs w:val="24"/>
        </w:rPr>
      </w:pPr>
      <w:r>
        <w:rPr>
          <w:sz w:val="24"/>
          <w:szCs w:val="24"/>
        </w:rPr>
        <w:t>2 Zwiebeln</w:t>
      </w:r>
    </w:p>
    <w:p w14:paraId="447EA08F" w14:textId="77777777" w:rsidR="002B382A" w:rsidRDefault="002B382A" w:rsidP="002B382A">
      <w:pPr>
        <w:rPr>
          <w:sz w:val="24"/>
          <w:szCs w:val="24"/>
        </w:rPr>
      </w:pPr>
      <w:r>
        <w:rPr>
          <w:sz w:val="24"/>
          <w:szCs w:val="24"/>
        </w:rPr>
        <w:t>40 g frischer Ingwer</w:t>
      </w:r>
    </w:p>
    <w:p w14:paraId="48E271E7" w14:textId="77777777" w:rsidR="002B382A" w:rsidRDefault="002B382A" w:rsidP="002B382A">
      <w:pPr>
        <w:rPr>
          <w:sz w:val="24"/>
          <w:szCs w:val="24"/>
        </w:rPr>
      </w:pPr>
      <w:r>
        <w:rPr>
          <w:sz w:val="24"/>
          <w:szCs w:val="24"/>
        </w:rPr>
        <w:t>4 Knoblauchzehen</w:t>
      </w:r>
    </w:p>
    <w:p w14:paraId="32389099" w14:textId="77777777" w:rsidR="002B382A" w:rsidRDefault="002B382A" w:rsidP="002B382A">
      <w:pPr>
        <w:rPr>
          <w:sz w:val="24"/>
          <w:szCs w:val="24"/>
        </w:rPr>
      </w:pPr>
      <w:r>
        <w:rPr>
          <w:sz w:val="24"/>
          <w:szCs w:val="24"/>
        </w:rPr>
        <w:t>1 Bund Frühlingszwiebeln</w:t>
      </w:r>
    </w:p>
    <w:p w14:paraId="3F1003B7" w14:textId="77777777" w:rsidR="002B382A" w:rsidRPr="00934F29" w:rsidRDefault="002B382A" w:rsidP="002B382A">
      <w:pPr>
        <w:rPr>
          <w:sz w:val="24"/>
          <w:szCs w:val="24"/>
        </w:rPr>
      </w:pPr>
      <w:r w:rsidRPr="00934F29">
        <w:rPr>
          <w:sz w:val="24"/>
          <w:szCs w:val="24"/>
        </w:rPr>
        <w:t>2 – 3 EL koreanische Chilipaste (so-called Gochujang)</w:t>
      </w:r>
    </w:p>
    <w:p w14:paraId="646B5DEB" w14:textId="77777777" w:rsidR="002B382A" w:rsidRPr="00934F29" w:rsidRDefault="002B382A" w:rsidP="002B382A">
      <w:pPr>
        <w:rPr>
          <w:sz w:val="24"/>
          <w:szCs w:val="24"/>
        </w:rPr>
      </w:pPr>
      <w:r w:rsidRPr="00934F29">
        <w:rPr>
          <w:sz w:val="24"/>
          <w:szCs w:val="24"/>
        </w:rPr>
        <w:t>1 gehäufter TL Speisestärke</w:t>
      </w:r>
    </w:p>
    <w:p w14:paraId="05FEE36E" w14:textId="77777777" w:rsidR="002B382A" w:rsidRPr="00934F29" w:rsidRDefault="002B382A" w:rsidP="002B382A">
      <w:pPr>
        <w:rPr>
          <w:sz w:val="24"/>
          <w:szCs w:val="24"/>
        </w:rPr>
      </w:pPr>
      <w:r w:rsidRPr="00934F29">
        <w:rPr>
          <w:sz w:val="24"/>
          <w:szCs w:val="24"/>
        </w:rPr>
        <w:t>300 ml Sojasauce</w:t>
      </w:r>
    </w:p>
    <w:p w14:paraId="1E67AB62" w14:textId="77777777" w:rsidR="002B382A" w:rsidRPr="00934F29" w:rsidRDefault="002B382A" w:rsidP="002B382A">
      <w:pPr>
        <w:rPr>
          <w:sz w:val="24"/>
          <w:szCs w:val="24"/>
        </w:rPr>
      </w:pPr>
    </w:p>
    <w:p w14:paraId="0A269FD4" w14:textId="77777777" w:rsidR="002B382A" w:rsidRDefault="002B382A" w:rsidP="002B382A">
      <w:pPr>
        <w:rPr>
          <w:sz w:val="24"/>
          <w:szCs w:val="24"/>
        </w:rPr>
      </w:pPr>
      <w:r w:rsidRPr="00291349">
        <w:rPr>
          <w:sz w:val="24"/>
          <w:szCs w:val="24"/>
        </w:rPr>
        <w:t>Zubereitungszeit: 30 Minuten plus Garzeit 45 M</w:t>
      </w:r>
      <w:r>
        <w:rPr>
          <w:sz w:val="24"/>
          <w:szCs w:val="24"/>
        </w:rPr>
        <w:t>inuten plus Marinierzeit über Nacht</w:t>
      </w:r>
    </w:p>
    <w:p w14:paraId="06CE3799" w14:textId="77777777" w:rsidR="002B382A" w:rsidRPr="00291349" w:rsidRDefault="002B382A" w:rsidP="00B40E8C">
      <w:pPr>
        <w:pStyle w:val="ListParagraph"/>
        <w:numPr>
          <w:ilvl w:val="0"/>
          <w:numId w:val="691"/>
        </w:numPr>
        <w:spacing w:after="120"/>
        <w:ind w:left="714" w:hanging="357"/>
        <w:contextualSpacing w:val="0"/>
        <w:jc w:val="both"/>
        <w:rPr>
          <w:sz w:val="24"/>
          <w:szCs w:val="24"/>
        </w:rPr>
      </w:pPr>
      <w:r w:rsidRPr="00291349">
        <w:rPr>
          <w:sz w:val="24"/>
          <w:szCs w:val="24"/>
        </w:rPr>
        <w:t>4 l leicht gesalzenes Wasser, Pfeffer und Lorbeer in einen großen Topf geben und aufkochen. Spareribs ins Wasser geben und 30 Minuten bei milder Hitze kochen.</w:t>
      </w:r>
    </w:p>
    <w:p w14:paraId="3037A92C" w14:textId="77777777" w:rsidR="002B382A" w:rsidRPr="00291349" w:rsidRDefault="002B382A" w:rsidP="00B40E8C">
      <w:pPr>
        <w:pStyle w:val="ListParagraph"/>
        <w:numPr>
          <w:ilvl w:val="0"/>
          <w:numId w:val="691"/>
        </w:numPr>
        <w:spacing w:after="120"/>
        <w:ind w:left="714" w:hanging="357"/>
        <w:contextualSpacing w:val="0"/>
        <w:jc w:val="both"/>
        <w:rPr>
          <w:sz w:val="24"/>
          <w:szCs w:val="24"/>
        </w:rPr>
      </w:pPr>
      <w:r w:rsidRPr="00291349">
        <w:rPr>
          <w:sz w:val="24"/>
          <w:szCs w:val="24"/>
        </w:rPr>
        <w:t>Zwiebeln in eine Schüssel reiben. Ingwer und Knoblauch zu den Zwiebeln reiben. Frühlingszwiebeln putzen, waschen, das Weiße und Hellgrüne fein schneiden. Alles mit der Chilipaste in eine Schüssel geben. Speisestärke in wenig kaltem Wasser glattrühren. Sojasauce und 250 ml Wasser aufkochen, mit der Stärke einbinden, zur Chilipaste geben und mischen.</w:t>
      </w:r>
    </w:p>
    <w:p w14:paraId="6261C67D" w14:textId="77777777" w:rsidR="002B382A" w:rsidRPr="00291349" w:rsidRDefault="002B382A" w:rsidP="00B40E8C">
      <w:pPr>
        <w:pStyle w:val="ListParagraph"/>
        <w:numPr>
          <w:ilvl w:val="0"/>
          <w:numId w:val="691"/>
        </w:numPr>
        <w:spacing w:after="120"/>
        <w:ind w:left="714" w:hanging="357"/>
        <w:contextualSpacing w:val="0"/>
        <w:jc w:val="both"/>
        <w:rPr>
          <w:sz w:val="24"/>
          <w:szCs w:val="24"/>
        </w:rPr>
      </w:pPr>
      <w:r w:rsidRPr="00291349">
        <w:rPr>
          <w:sz w:val="24"/>
          <w:szCs w:val="24"/>
        </w:rPr>
        <w:t>Fleisch aus dem Topf nehmen, sofort in die Marinade geben und am besten über Nacht ziehen lassen.</w:t>
      </w:r>
    </w:p>
    <w:p w14:paraId="5C088A84" w14:textId="3655C269" w:rsidR="002B382A" w:rsidRPr="00291349" w:rsidRDefault="002B382A" w:rsidP="00B40E8C">
      <w:pPr>
        <w:pStyle w:val="ListParagraph"/>
        <w:numPr>
          <w:ilvl w:val="0"/>
          <w:numId w:val="691"/>
        </w:numPr>
        <w:spacing w:after="120"/>
        <w:ind w:left="714" w:hanging="357"/>
        <w:contextualSpacing w:val="0"/>
        <w:jc w:val="both"/>
        <w:rPr>
          <w:sz w:val="24"/>
          <w:szCs w:val="24"/>
        </w:rPr>
      </w:pPr>
      <w:r w:rsidRPr="00291349">
        <w:rPr>
          <w:sz w:val="24"/>
          <w:szCs w:val="24"/>
        </w:rPr>
        <w:t>Fleisch aus der Marinade nehmen und auf dem heißen Grill auf jeder Seite ca. 8 Minuten braten, dabei mit Marinade bepinseln. Spareribs mit Pak-</w:t>
      </w:r>
      <w:r w:rsidR="00E76E01">
        <w:rPr>
          <w:sz w:val="24"/>
          <w:szCs w:val="24"/>
        </w:rPr>
        <w:t>C</w:t>
      </w:r>
      <w:r w:rsidRPr="00291349">
        <w:rPr>
          <w:sz w:val="24"/>
          <w:szCs w:val="24"/>
        </w:rPr>
        <w:t>hoi-Salat servieren.</w:t>
      </w:r>
    </w:p>
    <w:p w14:paraId="4EB6D360" w14:textId="77777777" w:rsidR="002B382A" w:rsidRDefault="002B382A" w:rsidP="002B382A">
      <w:pPr>
        <w:rPr>
          <w:sz w:val="24"/>
          <w:szCs w:val="24"/>
        </w:rPr>
      </w:pPr>
    </w:p>
    <w:p w14:paraId="56D7F984" w14:textId="77777777" w:rsidR="002B382A" w:rsidRDefault="002B382A" w:rsidP="002B382A">
      <w:pPr>
        <w:rPr>
          <w:sz w:val="24"/>
          <w:szCs w:val="24"/>
        </w:rPr>
      </w:pPr>
    </w:p>
    <w:p w14:paraId="21B7AD1B" w14:textId="77777777" w:rsidR="002B382A" w:rsidRDefault="002B382A">
      <w:pPr>
        <w:rPr>
          <w:rFonts w:asciiTheme="majorHAnsi" w:eastAsiaTheme="majorEastAsia" w:hAnsiTheme="majorHAnsi" w:cstheme="majorBidi"/>
          <w:color w:val="2F5496" w:themeColor="accent1" w:themeShade="BF"/>
          <w:sz w:val="26"/>
          <w:szCs w:val="26"/>
        </w:rPr>
      </w:pPr>
      <w:r>
        <w:br w:type="page"/>
      </w:r>
    </w:p>
    <w:p w14:paraId="293292DF" w14:textId="6A823EFF" w:rsidR="003B65F0" w:rsidRDefault="003B65F0" w:rsidP="003B65F0">
      <w:pPr>
        <w:pStyle w:val="Heading2"/>
        <w:spacing w:after="240"/>
      </w:pPr>
      <w:r>
        <w:lastRenderedPageBreak/>
        <w:t>Steak-Spieße mit Tomaten und Süßkartoffeln</w:t>
      </w:r>
    </w:p>
    <w:p w14:paraId="143950E1" w14:textId="77777777" w:rsidR="003B65F0" w:rsidRDefault="003B65F0" w:rsidP="003B65F0">
      <w:pPr>
        <w:rPr>
          <w:sz w:val="24"/>
          <w:szCs w:val="24"/>
        </w:rPr>
      </w:pPr>
      <w:r w:rsidRPr="001A1AF6">
        <w:rPr>
          <w:sz w:val="24"/>
          <w:szCs w:val="24"/>
          <w:u w:val="single"/>
        </w:rPr>
        <w:t>Zutaten</w:t>
      </w:r>
      <w:r>
        <w:rPr>
          <w:sz w:val="24"/>
          <w:szCs w:val="24"/>
        </w:rPr>
        <w:t xml:space="preserve"> (für ca. 6 Portionen)</w:t>
      </w:r>
    </w:p>
    <w:p w14:paraId="75E07AE0" w14:textId="77777777" w:rsidR="003B65F0" w:rsidRDefault="003B65F0" w:rsidP="003B65F0">
      <w:pPr>
        <w:rPr>
          <w:sz w:val="24"/>
          <w:szCs w:val="24"/>
        </w:rPr>
      </w:pPr>
      <w:r>
        <w:rPr>
          <w:sz w:val="24"/>
          <w:szCs w:val="24"/>
        </w:rPr>
        <w:t>2 mittelgroße Süßkartoffeln</w:t>
      </w:r>
    </w:p>
    <w:p w14:paraId="3FD6CF3C" w14:textId="77777777" w:rsidR="003B65F0" w:rsidRPr="00AB2E9C" w:rsidRDefault="003B65F0" w:rsidP="003B65F0">
      <w:pPr>
        <w:rPr>
          <w:sz w:val="24"/>
          <w:szCs w:val="24"/>
        </w:rPr>
      </w:pPr>
      <w:r w:rsidRPr="00AB2E9C">
        <w:rPr>
          <w:sz w:val="24"/>
          <w:szCs w:val="24"/>
        </w:rPr>
        <w:t>Salz</w:t>
      </w:r>
    </w:p>
    <w:p w14:paraId="2ED90997" w14:textId="77777777" w:rsidR="003B65F0" w:rsidRPr="00AB2E9C" w:rsidRDefault="003B65F0" w:rsidP="003B65F0">
      <w:pPr>
        <w:rPr>
          <w:sz w:val="24"/>
          <w:szCs w:val="24"/>
        </w:rPr>
      </w:pPr>
      <w:r w:rsidRPr="00AB2E9C">
        <w:rPr>
          <w:sz w:val="24"/>
          <w:szCs w:val="24"/>
        </w:rPr>
        <w:t>L1,5 Bio-Limetten</w:t>
      </w:r>
    </w:p>
    <w:p w14:paraId="5751A2B2" w14:textId="77777777" w:rsidR="003B65F0" w:rsidRPr="00AB2E9C" w:rsidRDefault="003B65F0" w:rsidP="003B65F0">
      <w:pPr>
        <w:rPr>
          <w:sz w:val="24"/>
          <w:szCs w:val="24"/>
        </w:rPr>
      </w:pPr>
      <w:r w:rsidRPr="00AB2E9C">
        <w:rPr>
          <w:sz w:val="24"/>
          <w:szCs w:val="24"/>
        </w:rPr>
        <w:t>1 TL Pfeffer</w:t>
      </w:r>
    </w:p>
    <w:p w14:paraId="71DB7362" w14:textId="77777777" w:rsidR="003B65F0" w:rsidRPr="00AB2E9C" w:rsidRDefault="003B65F0" w:rsidP="003B65F0">
      <w:pPr>
        <w:rPr>
          <w:sz w:val="24"/>
          <w:szCs w:val="24"/>
        </w:rPr>
      </w:pPr>
      <w:r w:rsidRPr="00AB2E9C">
        <w:rPr>
          <w:sz w:val="24"/>
          <w:szCs w:val="24"/>
        </w:rPr>
        <w:t>1,5 EL Honig</w:t>
      </w:r>
    </w:p>
    <w:p w14:paraId="0AE665F3" w14:textId="77777777" w:rsidR="003B65F0" w:rsidRPr="00AB2E9C" w:rsidRDefault="003B65F0" w:rsidP="003B65F0">
      <w:pPr>
        <w:rPr>
          <w:sz w:val="24"/>
          <w:szCs w:val="24"/>
        </w:rPr>
      </w:pPr>
      <w:r w:rsidRPr="00AB2E9C">
        <w:rPr>
          <w:sz w:val="24"/>
          <w:szCs w:val="24"/>
        </w:rPr>
        <w:t>1 TL Sojasauce</w:t>
      </w:r>
    </w:p>
    <w:p w14:paraId="43E1CBC2" w14:textId="77777777" w:rsidR="003B65F0" w:rsidRPr="00A72886" w:rsidRDefault="003B65F0" w:rsidP="003B65F0">
      <w:pPr>
        <w:rPr>
          <w:sz w:val="24"/>
          <w:szCs w:val="24"/>
        </w:rPr>
      </w:pPr>
      <w:r w:rsidRPr="00A72886">
        <w:rPr>
          <w:sz w:val="24"/>
          <w:szCs w:val="24"/>
        </w:rPr>
        <w:t>1 TL Ingwerp</w:t>
      </w:r>
      <w:r>
        <w:rPr>
          <w:sz w:val="24"/>
          <w:szCs w:val="24"/>
        </w:rPr>
        <w:t>u</w:t>
      </w:r>
      <w:r w:rsidRPr="00A72886">
        <w:rPr>
          <w:sz w:val="24"/>
          <w:szCs w:val="24"/>
        </w:rPr>
        <w:t>lver</w:t>
      </w:r>
    </w:p>
    <w:p w14:paraId="485298F5" w14:textId="77777777" w:rsidR="003B65F0" w:rsidRPr="00A72886" w:rsidRDefault="003B65F0" w:rsidP="003B65F0">
      <w:pPr>
        <w:rPr>
          <w:sz w:val="24"/>
          <w:szCs w:val="24"/>
        </w:rPr>
      </w:pPr>
      <w:r w:rsidRPr="00A72886">
        <w:rPr>
          <w:sz w:val="24"/>
          <w:szCs w:val="24"/>
        </w:rPr>
        <w:t>1 EL Butter</w:t>
      </w:r>
    </w:p>
    <w:p w14:paraId="23C2D3C9" w14:textId="77777777" w:rsidR="003B65F0" w:rsidRDefault="003B65F0" w:rsidP="003B65F0">
      <w:pPr>
        <w:rPr>
          <w:sz w:val="24"/>
          <w:szCs w:val="24"/>
        </w:rPr>
      </w:pPr>
      <w:r w:rsidRPr="00A72886">
        <w:rPr>
          <w:sz w:val="24"/>
          <w:szCs w:val="24"/>
        </w:rPr>
        <w:t>1 Kn</w:t>
      </w:r>
      <w:r>
        <w:rPr>
          <w:sz w:val="24"/>
          <w:szCs w:val="24"/>
        </w:rPr>
        <w:t>oblauchzehe</w:t>
      </w:r>
    </w:p>
    <w:p w14:paraId="04438543" w14:textId="77777777" w:rsidR="003B65F0" w:rsidRDefault="003B65F0" w:rsidP="003B65F0">
      <w:pPr>
        <w:rPr>
          <w:sz w:val="24"/>
          <w:szCs w:val="24"/>
        </w:rPr>
      </w:pPr>
      <w:r>
        <w:rPr>
          <w:sz w:val="24"/>
          <w:szCs w:val="24"/>
        </w:rPr>
        <w:t>5 Scheiben Seranoschinken</w:t>
      </w:r>
    </w:p>
    <w:p w14:paraId="2D5C1A82" w14:textId="77777777" w:rsidR="003B65F0" w:rsidRDefault="003B65F0" w:rsidP="003B65F0">
      <w:pPr>
        <w:rPr>
          <w:sz w:val="24"/>
          <w:szCs w:val="24"/>
        </w:rPr>
      </w:pPr>
      <w:r>
        <w:rPr>
          <w:sz w:val="24"/>
          <w:szCs w:val="24"/>
        </w:rPr>
        <w:t>4 Schweine- oder Rindersteaks (ca. 400 g)</w:t>
      </w:r>
    </w:p>
    <w:p w14:paraId="4171A56C" w14:textId="77777777" w:rsidR="003B65F0" w:rsidRDefault="003B65F0" w:rsidP="003B65F0">
      <w:pPr>
        <w:rPr>
          <w:sz w:val="24"/>
          <w:szCs w:val="24"/>
        </w:rPr>
      </w:pPr>
      <w:r>
        <w:rPr>
          <w:sz w:val="24"/>
          <w:szCs w:val="24"/>
        </w:rPr>
        <w:t>2 EL Öl</w:t>
      </w:r>
    </w:p>
    <w:p w14:paraId="3FE402EA" w14:textId="77777777" w:rsidR="003B65F0" w:rsidRDefault="003B65F0" w:rsidP="003B65F0">
      <w:pPr>
        <w:rPr>
          <w:sz w:val="24"/>
          <w:szCs w:val="24"/>
        </w:rPr>
      </w:pPr>
      <w:r>
        <w:rPr>
          <w:sz w:val="24"/>
          <w:szCs w:val="24"/>
        </w:rPr>
        <w:t>12 Kirschtomaten</w:t>
      </w:r>
    </w:p>
    <w:p w14:paraId="2950AD51" w14:textId="77777777" w:rsidR="003B65F0" w:rsidRDefault="003B65F0" w:rsidP="003B65F0">
      <w:pPr>
        <w:rPr>
          <w:sz w:val="24"/>
          <w:szCs w:val="24"/>
        </w:rPr>
      </w:pPr>
    </w:p>
    <w:p w14:paraId="1715BBE5" w14:textId="77777777" w:rsidR="003B65F0" w:rsidRDefault="003B65F0" w:rsidP="003B65F0">
      <w:pPr>
        <w:rPr>
          <w:sz w:val="24"/>
          <w:szCs w:val="24"/>
        </w:rPr>
      </w:pPr>
      <w:r>
        <w:rPr>
          <w:sz w:val="24"/>
          <w:szCs w:val="24"/>
        </w:rPr>
        <w:t>Zubereitungszeit: 35 Minuten plus Marinierzeit</w:t>
      </w:r>
    </w:p>
    <w:p w14:paraId="37D5EDE6" w14:textId="77777777" w:rsidR="003B65F0" w:rsidRPr="007E5C91" w:rsidRDefault="003B65F0" w:rsidP="00B40E8C">
      <w:pPr>
        <w:pStyle w:val="ListParagraph"/>
        <w:numPr>
          <w:ilvl w:val="0"/>
          <w:numId w:val="1212"/>
        </w:numPr>
        <w:spacing w:after="120"/>
        <w:ind w:left="714" w:hanging="357"/>
        <w:contextualSpacing w:val="0"/>
        <w:jc w:val="both"/>
        <w:rPr>
          <w:sz w:val="24"/>
          <w:szCs w:val="24"/>
        </w:rPr>
      </w:pPr>
      <w:r w:rsidRPr="007E5C91">
        <w:rPr>
          <w:sz w:val="24"/>
          <w:szCs w:val="24"/>
        </w:rPr>
        <w:t>Süßkartoffeln mit Schale in Salzwasser ca. 15 Minuten nicht zu weich garkochen. Mit kaltem Wasser abschrecken, schälen und abkühlen lassen. Limettenschale fein abreiben, Saftauspressen und beides mit Pfeffer, Honig, Sojasauce, Ingwerpulver und Butter in einem kleinen Topf mischen. Knoblauch sehr fein würfeln und dazu geben. Mischung leicht dicklich einkochen, dann etwas abkühlen lassen.</w:t>
      </w:r>
    </w:p>
    <w:p w14:paraId="251462C1" w14:textId="77777777" w:rsidR="003B65F0" w:rsidRPr="007E5C91" w:rsidRDefault="003B65F0" w:rsidP="00B40E8C">
      <w:pPr>
        <w:pStyle w:val="ListParagraph"/>
        <w:numPr>
          <w:ilvl w:val="0"/>
          <w:numId w:val="1212"/>
        </w:numPr>
        <w:spacing w:after="120"/>
        <w:ind w:left="714" w:hanging="357"/>
        <w:contextualSpacing w:val="0"/>
        <w:jc w:val="both"/>
        <w:rPr>
          <w:sz w:val="24"/>
          <w:szCs w:val="24"/>
        </w:rPr>
      </w:pPr>
      <w:r w:rsidRPr="007E5C91">
        <w:rPr>
          <w:sz w:val="24"/>
          <w:szCs w:val="24"/>
        </w:rPr>
        <w:t>Ausgekühlte Süßkartoffeln in mundgerechte Würfel schneiden, mit der Würzmarinade beträufeln und etwa 1 Stunde ziehen lassen. Schinkenscheiben jeweils längs halbieren. Süßkartoffelstücke einzeln damit umwickeln.</w:t>
      </w:r>
    </w:p>
    <w:p w14:paraId="1A1D438F" w14:textId="77777777" w:rsidR="003B65F0" w:rsidRDefault="003B65F0" w:rsidP="00B40E8C">
      <w:pPr>
        <w:pStyle w:val="ListParagraph"/>
        <w:numPr>
          <w:ilvl w:val="0"/>
          <w:numId w:val="1212"/>
        </w:numPr>
        <w:spacing w:after="120"/>
        <w:ind w:left="714" w:hanging="357"/>
        <w:contextualSpacing w:val="0"/>
        <w:jc w:val="both"/>
        <w:rPr>
          <w:sz w:val="24"/>
          <w:szCs w:val="24"/>
        </w:rPr>
      </w:pPr>
      <w:r w:rsidRPr="007E5C91">
        <w:rPr>
          <w:sz w:val="24"/>
          <w:szCs w:val="24"/>
        </w:rPr>
        <w:t xml:space="preserve">Das Fleisch in große Würfel schneiden und mit etwas Salz, Pfeffer und Öl mischen. Süßkartoffelstücke, Fleisch und Kirschtomaten abwechselnd auf Spieße stecken. Auf dem Grill an nicht zu heißer Stelle rundherum bräunen, bis das Fleisch gar ist. </w:t>
      </w:r>
    </w:p>
    <w:p w14:paraId="6FB57653" w14:textId="77777777" w:rsidR="003B65F0" w:rsidRDefault="003B65F0" w:rsidP="003B65F0">
      <w:pPr>
        <w:rPr>
          <w:sz w:val="24"/>
          <w:szCs w:val="24"/>
        </w:rPr>
      </w:pPr>
      <w:r>
        <w:rPr>
          <w:sz w:val="24"/>
          <w:szCs w:val="24"/>
        </w:rPr>
        <w:br w:type="page"/>
      </w:r>
    </w:p>
    <w:p w14:paraId="1F8942E5" w14:textId="77777777" w:rsidR="003B65F0" w:rsidRDefault="003B65F0" w:rsidP="003B65F0">
      <w:pPr>
        <w:pStyle w:val="Heading2"/>
        <w:spacing w:after="240"/>
      </w:pPr>
      <w:r>
        <w:lastRenderedPageBreak/>
        <w:t xml:space="preserve">Steak Tartare </w:t>
      </w:r>
    </w:p>
    <w:p w14:paraId="6FD7FEAA" w14:textId="77777777" w:rsidR="003B65F0" w:rsidRDefault="003B65F0" w:rsidP="003B65F0">
      <w:pPr>
        <w:rPr>
          <w:sz w:val="24"/>
          <w:szCs w:val="24"/>
        </w:rPr>
      </w:pPr>
      <w:r w:rsidRPr="001A1AF6">
        <w:rPr>
          <w:sz w:val="24"/>
          <w:szCs w:val="24"/>
          <w:u w:val="single"/>
        </w:rPr>
        <w:t>Zutaten</w:t>
      </w:r>
      <w:r>
        <w:rPr>
          <w:sz w:val="24"/>
          <w:szCs w:val="24"/>
        </w:rPr>
        <w:t xml:space="preserve"> (für 4 Portionen)</w:t>
      </w:r>
    </w:p>
    <w:p w14:paraId="4C51B7CB" w14:textId="77777777" w:rsidR="003B65F0" w:rsidRDefault="003B65F0" w:rsidP="003B65F0">
      <w:pPr>
        <w:rPr>
          <w:sz w:val="24"/>
          <w:szCs w:val="24"/>
        </w:rPr>
      </w:pPr>
      <w:r>
        <w:rPr>
          <w:sz w:val="24"/>
          <w:szCs w:val="24"/>
        </w:rPr>
        <w:t>2 Schalotten</w:t>
      </w:r>
    </w:p>
    <w:p w14:paraId="7604C048" w14:textId="77777777" w:rsidR="003B65F0" w:rsidRDefault="003B65F0" w:rsidP="003B65F0">
      <w:pPr>
        <w:rPr>
          <w:sz w:val="24"/>
          <w:szCs w:val="24"/>
        </w:rPr>
      </w:pPr>
      <w:r>
        <w:rPr>
          <w:sz w:val="24"/>
          <w:szCs w:val="24"/>
        </w:rPr>
        <w:t>4 Cornichons</w:t>
      </w:r>
    </w:p>
    <w:p w14:paraId="2F518CAF" w14:textId="77777777" w:rsidR="003B65F0" w:rsidRDefault="003B65F0" w:rsidP="003B65F0">
      <w:pPr>
        <w:rPr>
          <w:sz w:val="24"/>
          <w:szCs w:val="24"/>
        </w:rPr>
      </w:pPr>
      <w:r>
        <w:rPr>
          <w:sz w:val="24"/>
          <w:szCs w:val="24"/>
        </w:rPr>
        <w:t>2 EL Kapern (aus dem Glas)</w:t>
      </w:r>
    </w:p>
    <w:p w14:paraId="668ED93C" w14:textId="77777777" w:rsidR="003B65F0" w:rsidRDefault="003B65F0" w:rsidP="003B65F0">
      <w:pPr>
        <w:rPr>
          <w:sz w:val="24"/>
          <w:szCs w:val="24"/>
        </w:rPr>
      </w:pPr>
      <w:r>
        <w:rPr>
          <w:sz w:val="24"/>
          <w:szCs w:val="24"/>
        </w:rPr>
        <w:t>3 EL Schnittlauchröllchen</w:t>
      </w:r>
    </w:p>
    <w:p w14:paraId="1130AD77" w14:textId="77777777" w:rsidR="003B65F0" w:rsidRDefault="003B65F0" w:rsidP="003B65F0">
      <w:pPr>
        <w:rPr>
          <w:sz w:val="24"/>
          <w:szCs w:val="24"/>
        </w:rPr>
      </w:pPr>
      <w:r>
        <w:rPr>
          <w:sz w:val="24"/>
          <w:szCs w:val="24"/>
        </w:rPr>
        <w:t>2 EL Senf</w:t>
      </w:r>
    </w:p>
    <w:p w14:paraId="137B5978" w14:textId="77777777" w:rsidR="003B65F0" w:rsidRDefault="003B65F0" w:rsidP="003B65F0">
      <w:pPr>
        <w:rPr>
          <w:sz w:val="24"/>
          <w:szCs w:val="24"/>
        </w:rPr>
      </w:pPr>
      <w:r>
        <w:rPr>
          <w:sz w:val="24"/>
          <w:szCs w:val="24"/>
        </w:rPr>
        <w:t>3 EL Ketchup</w:t>
      </w:r>
    </w:p>
    <w:p w14:paraId="7E23FCA6" w14:textId="77777777" w:rsidR="003B65F0" w:rsidRDefault="003B65F0" w:rsidP="003B65F0">
      <w:pPr>
        <w:rPr>
          <w:sz w:val="24"/>
          <w:szCs w:val="24"/>
        </w:rPr>
      </w:pPr>
      <w:r>
        <w:rPr>
          <w:sz w:val="24"/>
          <w:szCs w:val="24"/>
        </w:rPr>
        <w:t>600 g Rindertartar (unbedingt echt gutes Biofleisch)</w:t>
      </w:r>
    </w:p>
    <w:p w14:paraId="45A06504" w14:textId="77777777" w:rsidR="003B65F0" w:rsidRDefault="003B65F0" w:rsidP="003B65F0">
      <w:pPr>
        <w:rPr>
          <w:sz w:val="24"/>
          <w:szCs w:val="24"/>
        </w:rPr>
      </w:pPr>
      <w:r>
        <w:rPr>
          <w:sz w:val="24"/>
          <w:szCs w:val="24"/>
        </w:rPr>
        <w:t>4 absolut frische Eigelb</w:t>
      </w:r>
    </w:p>
    <w:p w14:paraId="355015E8" w14:textId="77777777" w:rsidR="003B65F0" w:rsidRPr="00AB2E9C" w:rsidRDefault="003B65F0" w:rsidP="003B65F0">
      <w:pPr>
        <w:rPr>
          <w:sz w:val="24"/>
          <w:szCs w:val="24"/>
        </w:rPr>
      </w:pPr>
      <w:r w:rsidRPr="00AB2E9C">
        <w:rPr>
          <w:sz w:val="24"/>
          <w:szCs w:val="24"/>
        </w:rPr>
        <w:t>4 EL Olivenöl</w:t>
      </w:r>
    </w:p>
    <w:p w14:paraId="5C653BBF" w14:textId="77777777" w:rsidR="003B65F0" w:rsidRPr="00AB2E9C" w:rsidRDefault="003B65F0" w:rsidP="003B65F0">
      <w:pPr>
        <w:rPr>
          <w:sz w:val="24"/>
          <w:szCs w:val="24"/>
        </w:rPr>
      </w:pPr>
      <w:r w:rsidRPr="00AB2E9C">
        <w:rPr>
          <w:sz w:val="24"/>
          <w:szCs w:val="24"/>
        </w:rPr>
        <w:t>Tabasco, Worchestersauce, Salz, Pfeffer</w:t>
      </w:r>
    </w:p>
    <w:p w14:paraId="32B1FFC1" w14:textId="77777777" w:rsidR="003B65F0" w:rsidRPr="00AB2E9C" w:rsidRDefault="003B65F0" w:rsidP="003B65F0">
      <w:pPr>
        <w:rPr>
          <w:sz w:val="24"/>
          <w:szCs w:val="24"/>
        </w:rPr>
      </w:pPr>
    </w:p>
    <w:p w14:paraId="71AD6222" w14:textId="77777777" w:rsidR="003B65F0" w:rsidRDefault="003B65F0" w:rsidP="003B65F0">
      <w:pPr>
        <w:rPr>
          <w:sz w:val="24"/>
          <w:szCs w:val="24"/>
          <w:lang w:val="en-US"/>
        </w:rPr>
      </w:pPr>
      <w:r>
        <w:rPr>
          <w:sz w:val="24"/>
          <w:szCs w:val="24"/>
          <w:lang w:val="en-US"/>
        </w:rPr>
        <w:t xml:space="preserve">Zubereitungszeit: 25 </w:t>
      </w:r>
      <w:proofErr w:type="spellStart"/>
      <w:r>
        <w:rPr>
          <w:sz w:val="24"/>
          <w:szCs w:val="24"/>
          <w:lang w:val="en-US"/>
        </w:rPr>
        <w:t>Minuten</w:t>
      </w:r>
      <w:proofErr w:type="spellEnd"/>
    </w:p>
    <w:p w14:paraId="239A9615" w14:textId="77777777" w:rsidR="003B65F0" w:rsidRPr="00922E09" w:rsidRDefault="003B65F0" w:rsidP="00B40E8C">
      <w:pPr>
        <w:pStyle w:val="ListParagraph"/>
        <w:numPr>
          <w:ilvl w:val="0"/>
          <w:numId w:val="1204"/>
        </w:numPr>
        <w:spacing w:after="120"/>
        <w:ind w:left="714" w:hanging="357"/>
        <w:contextualSpacing w:val="0"/>
        <w:jc w:val="both"/>
        <w:rPr>
          <w:sz w:val="24"/>
          <w:szCs w:val="24"/>
        </w:rPr>
      </w:pPr>
      <w:r w:rsidRPr="00922E09">
        <w:rPr>
          <w:sz w:val="24"/>
          <w:szCs w:val="24"/>
        </w:rPr>
        <w:t>Schalotten und Cornichons fein würfeln. Beides sowie Kapern, Schnittlauch, Senf u</w:t>
      </w:r>
      <w:r>
        <w:rPr>
          <w:sz w:val="24"/>
          <w:szCs w:val="24"/>
        </w:rPr>
        <w:t>nd</w:t>
      </w:r>
      <w:r w:rsidRPr="00922E09">
        <w:rPr>
          <w:sz w:val="24"/>
          <w:szCs w:val="24"/>
        </w:rPr>
        <w:t xml:space="preserve"> Ketchup einzeln in kleine Schälchen geben.</w:t>
      </w:r>
    </w:p>
    <w:p w14:paraId="7C7C7479" w14:textId="77777777" w:rsidR="003B65F0" w:rsidRPr="00922E09" w:rsidRDefault="003B65F0" w:rsidP="00B40E8C">
      <w:pPr>
        <w:pStyle w:val="ListParagraph"/>
        <w:numPr>
          <w:ilvl w:val="0"/>
          <w:numId w:val="1204"/>
        </w:numPr>
        <w:spacing w:after="120"/>
        <w:ind w:left="714" w:hanging="357"/>
        <w:contextualSpacing w:val="0"/>
        <w:jc w:val="both"/>
        <w:rPr>
          <w:sz w:val="24"/>
          <w:szCs w:val="24"/>
        </w:rPr>
      </w:pPr>
      <w:r w:rsidRPr="00922E09">
        <w:rPr>
          <w:sz w:val="24"/>
          <w:szCs w:val="24"/>
        </w:rPr>
        <w:t>Tartar in vier Portionen auf tiefe Teller verteilen, dabei in der Mitte Mulden formen. Mit je 1 Eigelb und 1 EL Olivenöl anrichten, dann vermengen Beilagen nach Geschmack unterrühren. Mit den Soßen und Gewürzen abschmecken. Dazu Baguette servieren.</w:t>
      </w:r>
    </w:p>
    <w:p w14:paraId="4D8D45C9" w14:textId="77777777" w:rsidR="003B65F0" w:rsidRDefault="003B65F0" w:rsidP="003B65F0">
      <w:pPr>
        <w:rPr>
          <w:sz w:val="24"/>
          <w:szCs w:val="24"/>
        </w:rPr>
      </w:pPr>
    </w:p>
    <w:p w14:paraId="0125FB9E" w14:textId="3FBB055D" w:rsidR="003B65F0" w:rsidRDefault="003B65F0" w:rsidP="00D0756E">
      <w:pPr>
        <w:ind w:left="1416" w:hanging="1416"/>
        <w:rPr>
          <w:rFonts w:asciiTheme="majorHAnsi" w:eastAsiaTheme="majorEastAsia" w:hAnsiTheme="majorHAnsi" w:cstheme="majorBidi"/>
          <w:color w:val="2F5496" w:themeColor="accent1" w:themeShade="BF"/>
          <w:sz w:val="26"/>
          <w:szCs w:val="26"/>
        </w:rPr>
      </w:pPr>
      <w:r>
        <w:rPr>
          <w:sz w:val="24"/>
          <w:szCs w:val="24"/>
        </w:rPr>
        <w:t xml:space="preserve">Kommentar: </w:t>
      </w:r>
      <w:r>
        <w:rPr>
          <w:sz w:val="24"/>
          <w:szCs w:val="24"/>
        </w:rPr>
        <w:tab/>
        <w:t xml:space="preserve">Lieber Simon, das hattest du auch mal im Entrecote gegessen. War ja ganz gut, aber eigentlich dann dort doch lieber Steak frites </w:t>
      </w:r>
      <w:r w:rsidRPr="00CB4418">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br w:type="page"/>
      </w:r>
    </w:p>
    <w:p w14:paraId="02914655" w14:textId="77777777" w:rsidR="00A139C9" w:rsidRDefault="00A139C9" w:rsidP="00A139C9">
      <w:pPr>
        <w:pStyle w:val="Heading2"/>
        <w:spacing w:after="240"/>
      </w:pPr>
      <w:r>
        <w:lastRenderedPageBreak/>
        <w:t>Cheesesteak im Sandwich-Brötchen</w:t>
      </w:r>
      <w:r>
        <w:rPr>
          <w:rStyle w:val="FootnoteReference"/>
        </w:rPr>
        <w:footnoteReference w:id="487"/>
      </w:r>
      <w:r>
        <w:t xml:space="preserve"> </w:t>
      </w:r>
    </w:p>
    <w:p w14:paraId="1A43EBEB" w14:textId="77777777" w:rsidR="00A139C9" w:rsidRDefault="00A139C9" w:rsidP="00A139C9">
      <w:pPr>
        <w:rPr>
          <w:sz w:val="24"/>
          <w:szCs w:val="24"/>
        </w:rPr>
      </w:pPr>
      <w:r w:rsidRPr="008D6399">
        <w:rPr>
          <w:sz w:val="24"/>
          <w:szCs w:val="24"/>
          <w:u w:val="single"/>
        </w:rPr>
        <w:t>Zutaten</w:t>
      </w:r>
      <w:r>
        <w:rPr>
          <w:sz w:val="24"/>
          <w:szCs w:val="24"/>
        </w:rPr>
        <w:t xml:space="preserve"> (für 4 Portionen)</w:t>
      </w:r>
    </w:p>
    <w:p w14:paraId="3ABE6353" w14:textId="77777777" w:rsidR="00A139C9" w:rsidRPr="0081758F" w:rsidRDefault="00A139C9" w:rsidP="00A139C9">
      <w:pPr>
        <w:rPr>
          <w:sz w:val="24"/>
          <w:szCs w:val="24"/>
          <w:lang w:val="en-US"/>
        </w:rPr>
      </w:pPr>
      <w:r w:rsidRPr="0081758F">
        <w:rPr>
          <w:sz w:val="24"/>
          <w:szCs w:val="24"/>
          <w:lang w:val="en-US"/>
        </w:rPr>
        <w:t xml:space="preserve">2 Rib-Eye-Steaks </w:t>
      </w:r>
      <w:proofErr w:type="spellStart"/>
      <w:r w:rsidRPr="0081758F">
        <w:rPr>
          <w:sz w:val="24"/>
          <w:szCs w:val="24"/>
          <w:lang w:val="en-US"/>
        </w:rPr>
        <w:t>bzw</w:t>
      </w:r>
      <w:proofErr w:type="spellEnd"/>
      <w:r w:rsidRPr="0081758F">
        <w:rPr>
          <w:sz w:val="24"/>
          <w:szCs w:val="24"/>
          <w:lang w:val="en-US"/>
        </w:rPr>
        <w:t>. Entrecôtes (à ca. 280 g)</w:t>
      </w:r>
    </w:p>
    <w:p w14:paraId="34F54689" w14:textId="77777777" w:rsidR="00A139C9" w:rsidRPr="00934F29" w:rsidRDefault="00A139C9" w:rsidP="00A139C9">
      <w:pPr>
        <w:rPr>
          <w:sz w:val="24"/>
          <w:szCs w:val="24"/>
        </w:rPr>
      </w:pPr>
      <w:r w:rsidRPr="00934F29">
        <w:rPr>
          <w:sz w:val="24"/>
          <w:szCs w:val="24"/>
        </w:rPr>
        <w:t>80 ml Steak-Würzmischung</w:t>
      </w:r>
    </w:p>
    <w:p w14:paraId="409FD860" w14:textId="77777777" w:rsidR="00A139C9" w:rsidRPr="00934F29" w:rsidRDefault="00A139C9" w:rsidP="00A139C9">
      <w:pPr>
        <w:rPr>
          <w:sz w:val="24"/>
          <w:szCs w:val="24"/>
        </w:rPr>
      </w:pPr>
      <w:r w:rsidRPr="00934F29">
        <w:rPr>
          <w:sz w:val="24"/>
          <w:szCs w:val="24"/>
        </w:rPr>
        <w:t>400 g Champignons</w:t>
      </w:r>
    </w:p>
    <w:p w14:paraId="4F3CB636" w14:textId="77777777" w:rsidR="00A139C9" w:rsidRPr="00934F29" w:rsidRDefault="00A139C9" w:rsidP="00A139C9">
      <w:pPr>
        <w:rPr>
          <w:sz w:val="24"/>
          <w:szCs w:val="24"/>
        </w:rPr>
      </w:pPr>
      <w:r w:rsidRPr="00934F29">
        <w:rPr>
          <w:sz w:val="24"/>
          <w:szCs w:val="24"/>
        </w:rPr>
        <w:t>500 g Zwiebeln</w:t>
      </w:r>
    </w:p>
    <w:p w14:paraId="67271F90" w14:textId="77777777" w:rsidR="00A139C9" w:rsidRPr="00934F29" w:rsidRDefault="00A139C9" w:rsidP="00A139C9">
      <w:pPr>
        <w:rPr>
          <w:sz w:val="24"/>
          <w:szCs w:val="24"/>
        </w:rPr>
      </w:pPr>
      <w:r w:rsidRPr="00934F29">
        <w:rPr>
          <w:sz w:val="24"/>
          <w:szCs w:val="24"/>
        </w:rPr>
        <w:t>3 EL Butter</w:t>
      </w:r>
    </w:p>
    <w:p w14:paraId="62F2D15E" w14:textId="77777777" w:rsidR="00A139C9" w:rsidRPr="00934F29" w:rsidRDefault="00A139C9" w:rsidP="00A139C9">
      <w:pPr>
        <w:rPr>
          <w:sz w:val="24"/>
          <w:szCs w:val="24"/>
        </w:rPr>
      </w:pPr>
      <w:r w:rsidRPr="00934F29">
        <w:rPr>
          <w:sz w:val="24"/>
          <w:szCs w:val="24"/>
        </w:rPr>
        <w:t>4 EL Olivenöl</w:t>
      </w:r>
    </w:p>
    <w:p w14:paraId="1856FF3C" w14:textId="77777777" w:rsidR="00A139C9" w:rsidRPr="00934F29" w:rsidRDefault="00A139C9" w:rsidP="00A139C9">
      <w:pPr>
        <w:rPr>
          <w:sz w:val="24"/>
          <w:szCs w:val="24"/>
        </w:rPr>
      </w:pPr>
      <w:r w:rsidRPr="00934F29">
        <w:rPr>
          <w:sz w:val="24"/>
          <w:szCs w:val="24"/>
        </w:rPr>
        <w:t>Salz</w:t>
      </w:r>
      <w:r>
        <w:rPr>
          <w:sz w:val="24"/>
          <w:szCs w:val="24"/>
        </w:rPr>
        <w:t xml:space="preserve">, </w:t>
      </w:r>
      <w:r w:rsidRPr="00934F29">
        <w:rPr>
          <w:sz w:val="24"/>
          <w:szCs w:val="24"/>
        </w:rPr>
        <w:t>Pfeffer</w:t>
      </w:r>
    </w:p>
    <w:p w14:paraId="5C8A4C7B" w14:textId="77777777" w:rsidR="00A139C9" w:rsidRPr="00934F29" w:rsidRDefault="00A139C9" w:rsidP="00A139C9">
      <w:pPr>
        <w:rPr>
          <w:sz w:val="24"/>
          <w:szCs w:val="24"/>
        </w:rPr>
      </w:pPr>
      <w:r w:rsidRPr="00934F29">
        <w:rPr>
          <w:sz w:val="24"/>
          <w:szCs w:val="24"/>
        </w:rPr>
        <w:t>250 g junger Bergkäse</w:t>
      </w:r>
    </w:p>
    <w:p w14:paraId="40A4E08D" w14:textId="77777777" w:rsidR="00A139C9" w:rsidRPr="00934F29" w:rsidRDefault="00A139C9" w:rsidP="00A139C9">
      <w:pPr>
        <w:rPr>
          <w:sz w:val="24"/>
          <w:szCs w:val="24"/>
        </w:rPr>
      </w:pPr>
      <w:r w:rsidRPr="00934F29">
        <w:rPr>
          <w:sz w:val="24"/>
          <w:szCs w:val="24"/>
        </w:rPr>
        <w:t>4 Sandwich-Brötchen</w:t>
      </w:r>
    </w:p>
    <w:p w14:paraId="10476136" w14:textId="77777777" w:rsidR="00A139C9" w:rsidRPr="00934F29" w:rsidRDefault="00A139C9" w:rsidP="00A139C9">
      <w:pPr>
        <w:rPr>
          <w:sz w:val="24"/>
          <w:szCs w:val="24"/>
        </w:rPr>
      </w:pPr>
      <w:r w:rsidRPr="00934F29">
        <w:rPr>
          <w:sz w:val="24"/>
          <w:szCs w:val="24"/>
        </w:rPr>
        <w:t>4 EL Mayonnaise</w:t>
      </w:r>
    </w:p>
    <w:p w14:paraId="1D68FBE2" w14:textId="77777777" w:rsidR="00A139C9" w:rsidRPr="00934F29" w:rsidRDefault="00A139C9" w:rsidP="00A139C9">
      <w:pPr>
        <w:rPr>
          <w:sz w:val="24"/>
          <w:szCs w:val="24"/>
        </w:rPr>
      </w:pPr>
      <w:r w:rsidRPr="00934F29">
        <w:rPr>
          <w:sz w:val="24"/>
          <w:szCs w:val="24"/>
        </w:rPr>
        <w:t>8 EL BBQ Sauce</w:t>
      </w:r>
    </w:p>
    <w:p w14:paraId="5F93C778" w14:textId="77777777" w:rsidR="00A139C9" w:rsidRDefault="00A139C9" w:rsidP="00A139C9">
      <w:pPr>
        <w:rPr>
          <w:sz w:val="24"/>
          <w:szCs w:val="24"/>
          <w:lang w:val="en-US"/>
        </w:rPr>
      </w:pPr>
      <w:proofErr w:type="spellStart"/>
      <w:r>
        <w:rPr>
          <w:sz w:val="24"/>
          <w:szCs w:val="24"/>
          <w:lang w:val="en-US"/>
        </w:rPr>
        <w:t>Chilisauce</w:t>
      </w:r>
      <w:proofErr w:type="spellEnd"/>
      <w:r>
        <w:rPr>
          <w:sz w:val="24"/>
          <w:szCs w:val="24"/>
          <w:lang w:val="en-US"/>
        </w:rPr>
        <w:t xml:space="preserve"> </w:t>
      </w:r>
      <w:proofErr w:type="spellStart"/>
      <w:r>
        <w:rPr>
          <w:sz w:val="24"/>
          <w:szCs w:val="24"/>
          <w:lang w:val="en-US"/>
        </w:rPr>
        <w:t>nach</w:t>
      </w:r>
      <w:proofErr w:type="spellEnd"/>
      <w:r>
        <w:rPr>
          <w:sz w:val="24"/>
          <w:szCs w:val="24"/>
          <w:lang w:val="en-US"/>
        </w:rPr>
        <w:t xml:space="preserve"> </w:t>
      </w:r>
      <w:proofErr w:type="spellStart"/>
      <w:r>
        <w:rPr>
          <w:sz w:val="24"/>
          <w:szCs w:val="24"/>
          <w:lang w:val="en-US"/>
        </w:rPr>
        <w:t>Belieben</w:t>
      </w:r>
      <w:proofErr w:type="spellEnd"/>
    </w:p>
    <w:p w14:paraId="4358338A" w14:textId="77777777" w:rsidR="00A139C9" w:rsidRDefault="00A139C9" w:rsidP="00A139C9">
      <w:pPr>
        <w:rPr>
          <w:sz w:val="24"/>
          <w:szCs w:val="24"/>
          <w:lang w:val="en-US"/>
        </w:rPr>
      </w:pPr>
    </w:p>
    <w:p w14:paraId="29BE1305" w14:textId="77777777" w:rsidR="00A139C9" w:rsidRDefault="00A139C9" w:rsidP="00A139C9">
      <w:pPr>
        <w:rPr>
          <w:sz w:val="24"/>
          <w:szCs w:val="24"/>
          <w:lang w:val="en-US"/>
        </w:rPr>
      </w:pPr>
      <w:r>
        <w:rPr>
          <w:sz w:val="24"/>
          <w:szCs w:val="24"/>
          <w:lang w:val="en-US"/>
        </w:rPr>
        <w:t xml:space="preserve">Zubereitungszeit: 40 </w:t>
      </w:r>
      <w:proofErr w:type="spellStart"/>
      <w:r>
        <w:rPr>
          <w:sz w:val="24"/>
          <w:szCs w:val="24"/>
          <w:lang w:val="en-US"/>
        </w:rPr>
        <w:t>Minuten</w:t>
      </w:r>
      <w:proofErr w:type="spellEnd"/>
    </w:p>
    <w:p w14:paraId="7BEC7124" w14:textId="77777777" w:rsidR="00A139C9" w:rsidRPr="0012458C" w:rsidRDefault="00A139C9" w:rsidP="00B40E8C">
      <w:pPr>
        <w:pStyle w:val="ListParagraph"/>
        <w:numPr>
          <w:ilvl w:val="0"/>
          <w:numId w:val="688"/>
        </w:numPr>
        <w:spacing w:after="120"/>
        <w:ind w:left="714" w:hanging="357"/>
        <w:contextualSpacing w:val="0"/>
        <w:jc w:val="both"/>
        <w:rPr>
          <w:sz w:val="24"/>
          <w:szCs w:val="24"/>
        </w:rPr>
      </w:pPr>
      <w:r w:rsidRPr="0012458C">
        <w:rPr>
          <w:sz w:val="24"/>
          <w:szCs w:val="24"/>
        </w:rPr>
        <w:t>Steaks mit der Marinade in einen Gefrierbeutel geben du darin für etwa 1 stunde ziehen lassen.</w:t>
      </w:r>
    </w:p>
    <w:p w14:paraId="38BD7979" w14:textId="77777777" w:rsidR="00A139C9" w:rsidRPr="0012458C" w:rsidRDefault="00A139C9" w:rsidP="00B40E8C">
      <w:pPr>
        <w:pStyle w:val="ListParagraph"/>
        <w:numPr>
          <w:ilvl w:val="0"/>
          <w:numId w:val="688"/>
        </w:numPr>
        <w:spacing w:after="120"/>
        <w:ind w:left="714" w:hanging="357"/>
        <w:contextualSpacing w:val="0"/>
        <w:jc w:val="both"/>
        <w:rPr>
          <w:sz w:val="24"/>
          <w:szCs w:val="24"/>
        </w:rPr>
      </w:pPr>
      <w:r w:rsidRPr="0012458C">
        <w:rPr>
          <w:sz w:val="24"/>
          <w:szCs w:val="24"/>
        </w:rPr>
        <w:t>Pilze putzen und mit den Zwiebeln in dünne Scheiben schneiden. Butter in einer beschichteten Pfanne erhitzen, Zwiebeln darin langsam goldbraun braten und herausnehmen. Olivenöl in der Pfanne erhitzen. Pilze zugeben und unter Rühren goldbraun braten. Pilze und Zwiebeln mischen und mit Salz und Pfeffer würzen. Käse reiben und zum Zwiebel-Pilz-Gemüse geben.</w:t>
      </w:r>
    </w:p>
    <w:p w14:paraId="57E9F97D" w14:textId="77777777" w:rsidR="00A139C9" w:rsidRPr="0012458C" w:rsidRDefault="00A139C9" w:rsidP="00B40E8C">
      <w:pPr>
        <w:pStyle w:val="ListParagraph"/>
        <w:numPr>
          <w:ilvl w:val="0"/>
          <w:numId w:val="688"/>
        </w:numPr>
        <w:spacing w:after="120"/>
        <w:ind w:left="714" w:hanging="357"/>
        <w:contextualSpacing w:val="0"/>
        <w:jc w:val="both"/>
        <w:rPr>
          <w:sz w:val="24"/>
          <w:szCs w:val="24"/>
        </w:rPr>
      </w:pPr>
      <w:r w:rsidRPr="0012458C">
        <w:rPr>
          <w:sz w:val="24"/>
          <w:szCs w:val="24"/>
        </w:rPr>
        <w:t>Brötchen längs ein-, aber nicht durchschneiden. Steaks aus der Marinade nehmen, trocken tupfen, mit Salz würzen und auf dem heißen Grill direkt über den Kohlen 2 – 3 Minuten auf jeder Seite grillen. Das Fleisch 5 Minuten ruhen lassen.</w:t>
      </w:r>
    </w:p>
    <w:p w14:paraId="461504C8" w14:textId="77777777" w:rsidR="00A139C9" w:rsidRPr="0012458C" w:rsidRDefault="00A139C9" w:rsidP="00B40E8C">
      <w:pPr>
        <w:pStyle w:val="ListParagraph"/>
        <w:numPr>
          <w:ilvl w:val="0"/>
          <w:numId w:val="688"/>
        </w:numPr>
        <w:spacing w:after="120"/>
        <w:ind w:left="714" w:hanging="357"/>
        <w:contextualSpacing w:val="0"/>
        <w:jc w:val="both"/>
        <w:rPr>
          <w:sz w:val="24"/>
          <w:szCs w:val="24"/>
        </w:rPr>
      </w:pPr>
      <w:r w:rsidRPr="0012458C">
        <w:rPr>
          <w:sz w:val="24"/>
          <w:szCs w:val="24"/>
        </w:rPr>
        <w:t>Inzwischen das Zwiebel-Pilz-gemüse in einer feuerfesten Pfanne auf dem Grill erwärmen. Brötchen kurz auf dem Grill anrösten. Das Fleisch in dünne Scheiben schneiden. Zuerst Mayonnaise, BBQ-Sauce und Chilisauce, dann Fleisch und Zwiebel-Pilz-Gemüse in die Brötchen füllen und sofort servieren.</w:t>
      </w:r>
    </w:p>
    <w:p w14:paraId="2F65345D" w14:textId="77777777" w:rsidR="00A139C9" w:rsidRDefault="00A139C9" w:rsidP="00A139C9">
      <w:pPr>
        <w:rPr>
          <w:sz w:val="24"/>
          <w:szCs w:val="24"/>
        </w:rPr>
      </w:pPr>
      <w:r>
        <w:rPr>
          <w:sz w:val="24"/>
          <w:szCs w:val="24"/>
        </w:rPr>
        <w:br w:type="page"/>
      </w:r>
    </w:p>
    <w:p w14:paraId="33E856BA" w14:textId="249C4304" w:rsidR="00AF3D46" w:rsidRDefault="00AF3D46" w:rsidP="005B2EE7">
      <w:pPr>
        <w:pStyle w:val="Heading2"/>
        <w:spacing w:after="240"/>
      </w:pPr>
      <w:r>
        <w:lastRenderedPageBreak/>
        <w:t>Roastbeef</w:t>
      </w:r>
      <w:r w:rsidR="00943D70">
        <w:rPr>
          <w:rStyle w:val="FootnoteReference"/>
        </w:rPr>
        <w:footnoteReference w:id="488"/>
      </w:r>
    </w:p>
    <w:p w14:paraId="3D333F94" w14:textId="2F3C9146" w:rsidR="00AF3D46" w:rsidRPr="00E76E01" w:rsidRDefault="00AF3D46">
      <w:pPr>
        <w:rPr>
          <w:sz w:val="24"/>
          <w:szCs w:val="24"/>
        </w:rPr>
      </w:pPr>
      <w:r w:rsidRPr="00E76E01">
        <w:rPr>
          <w:sz w:val="24"/>
          <w:szCs w:val="24"/>
          <w:u w:val="single"/>
        </w:rPr>
        <w:t>Zutaten</w:t>
      </w:r>
      <w:r w:rsidRPr="00E76E01">
        <w:rPr>
          <w:sz w:val="24"/>
          <w:szCs w:val="24"/>
        </w:rPr>
        <w:t xml:space="preserve"> </w:t>
      </w:r>
      <w:r w:rsidR="005B2EE7" w:rsidRPr="00E76E01">
        <w:rPr>
          <w:sz w:val="24"/>
          <w:szCs w:val="24"/>
        </w:rPr>
        <w:t>(</w:t>
      </w:r>
      <w:r w:rsidRPr="00E76E01">
        <w:rPr>
          <w:sz w:val="24"/>
          <w:szCs w:val="24"/>
        </w:rPr>
        <w:t>für 8 Portionen</w:t>
      </w:r>
      <w:r w:rsidR="005B2EE7" w:rsidRPr="00E76E01">
        <w:rPr>
          <w:sz w:val="24"/>
          <w:szCs w:val="24"/>
        </w:rPr>
        <w:t>):</w:t>
      </w:r>
    </w:p>
    <w:p w14:paraId="3FEC86CF" w14:textId="77777777" w:rsidR="00AF3D46" w:rsidRPr="00E76E01" w:rsidRDefault="00AF3D46">
      <w:pPr>
        <w:rPr>
          <w:sz w:val="24"/>
          <w:szCs w:val="24"/>
        </w:rPr>
      </w:pPr>
      <w:r w:rsidRPr="00E76E01">
        <w:rPr>
          <w:sz w:val="24"/>
          <w:szCs w:val="24"/>
        </w:rPr>
        <w:t>2 EL Worcestersauce</w:t>
      </w:r>
    </w:p>
    <w:p w14:paraId="1B475E79" w14:textId="77777777" w:rsidR="00AF3D46" w:rsidRPr="00E76E01" w:rsidRDefault="00AF3D46">
      <w:pPr>
        <w:rPr>
          <w:sz w:val="24"/>
          <w:szCs w:val="24"/>
        </w:rPr>
      </w:pPr>
      <w:r w:rsidRPr="00E76E01">
        <w:rPr>
          <w:sz w:val="24"/>
          <w:szCs w:val="24"/>
        </w:rPr>
        <w:t>2 Msp. Cayennepfeffer</w:t>
      </w:r>
    </w:p>
    <w:p w14:paraId="293C82D6" w14:textId="77777777" w:rsidR="001D7B8C" w:rsidRPr="00E76E01" w:rsidRDefault="00AF3D46">
      <w:pPr>
        <w:rPr>
          <w:sz w:val="24"/>
          <w:szCs w:val="24"/>
        </w:rPr>
      </w:pPr>
      <w:r w:rsidRPr="00E76E01">
        <w:rPr>
          <w:sz w:val="24"/>
          <w:szCs w:val="24"/>
        </w:rPr>
        <w:t>6 EL Sonnenblumen</w:t>
      </w:r>
      <w:r w:rsidR="001D7B8C" w:rsidRPr="00E76E01">
        <w:rPr>
          <w:sz w:val="24"/>
          <w:szCs w:val="24"/>
        </w:rPr>
        <w:t>öl</w:t>
      </w:r>
    </w:p>
    <w:p w14:paraId="4D2FBB14" w14:textId="77777777" w:rsidR="001D7B8C" w:rsidRPr="00E76E01" w:rsidRDefault="001D7B8C">
      <w:pPr>
        <w:rPr>
          <w:sz w:val="24"/>
          <w:szCs w:val="24"/>
        </w:rPr>
      </w:pPr>
      <w:r w:rsidRPr="00E76E01">
        <w:rPr>
          <w:sz w:val="24"/>
          <w:szCs w:val="24"/>
        </w:rPr>
        <w:t>Etwa 1,5 kg Rinderlende</w:t>
      </w:r>
    </w:p>
    <w:p w14:paraId="258351A4" w14:textId="77777777" w:rsidR="001D7B8C" w:rsidRPr="00E76E01" w:rsidRDefault="001D7B8C">
      <w:pPr>
        <w:rPr>
          <w:sz w:val="24"/>
          <w:szCs w:val="24"/>
        </w:rPr>
      </w:pPr>
    </w:p>
    <w:p w14:paraId="2B57E925" w14:textId="77777777" w:rsidR="001D7B8C" w:rsidRPr="00E76E01" w:rsidRDefault="001D7B8C">
      <w:pPr>
        <w:rPr>
          <w:sz w:val="24"/>
          <w:szCs w:val="24"/>
        </w:rPr>
      </w:pPr>
      <w:r w:rsidRPr="00E76E01">
        <w:rPr>
          <w:sz w:val="24"/>
          <w:szCs w:val="24"/>
        </w:rPr>
        <w:t>Zubereitungszeit:</w:t>
      </w:r>
      <w:r w:rsidRPr="00E76E01">
        <w:rPr>
          <w:sz w:val="24"/>
          <w:szCs w:val="24"/>
        </w:rPr>
        <w:tab/>
        <w:t>1 Stunde</w:t>
      </w:r>
    </w:p>
    <w:p w14:paraId="0348FDCD" w14:textId="77777777" w:rsidR="00643273" w:rsidRPr="00E76E01" w:rsidRDefault="001D7B8C" w:rsidP="00B40E8C">
      <w:pPr>
        <w:pStyle w:val="ListParagraph"/>
        <w:numPr>
          <w:ilvl w:val="0"/>
          <w:numId w:val="1856"/>
        </w:numPr>
        <w:spacing w:after="120"/>
        <w:ind w:left="714" w:hanging="357"/>
        <w:contextualSpacing w:val="0"/>
        <w:jc w:val="both"/>
        <w:rPr>
          <w:sz w:val="24"/>
          <w:szCs w:val="24"/>
        </w:rPr>
      </w:pPr>
      <w:r w:rsidRPr="00E76E01">
        <w:rPr>
          <w:sz w:val="24"/>
          <w:szCs w:val="24"/>
        </w:rPr>
        <w:t>Den Backofen mit eingeschobenen Rost (mittlere Schiene) auf 250 Grad vorheizen. Die Worcestersauce mit dem Cayennepfeffer</w:t>
      </w:r>
      <w:r w:rsidR="00643273" w:rsidRPr="00E76E01">
        <w:rPr>
          <w:sz w:val="24"/>
          <w:szCs w:val="24"/>
        </w:rPr>
        <w:t xml:space="preserve"> und dem Öl verrühren, die Rinderlende damit rundum einreiben.</w:t>
      </w:r>
    </w:p>
    <w:p w14:paraId="7C74CA85" w14:textId="77777777" w:rsidR="001A3185" w:rsidRPr="00E76E01" w:rsidRDefault="00643273" w:rsidP="00B40E8C">
      <w:pPr>
        <w:pStyle w:val="ListParagraph"/>
        <w:numPr>
          <w:ilvl w:val="0"/>
          <w:numId w:val="1856"/>
        </w:numPr>
        <w:spacing w:after="120"/>
        <w:ind w:left="714" w:hanging="357"/>
        <w:contextualSpacing w:val="0"/>
        <w:jc w:val="both"/>
        <w:rPr>
          <w:sz w:val="24"/>
          <w:szCs w:val="24"/>
        </w:rPr>
      </w:pPr>
      <w:r w:rsidRPr="00E76E01">
        <w:rPr>
          <w:sz w:val="24"/>
          <w:szCs w:val="24"/>
        </w:rPr>
        <w:t>Das Fleisch auf den Rost legen, etwa 15 Minuten garen. Danach die Hitze auf 200 Grad</w:t>
      </w:r>
      <w:r w:rsidR="001A3185" w:rsidRPr="00E76E01">
        <w:rPr>
          <w:sz w:val="24"/>
          <w:szCs w:val="24"/>
        </w:rPr>
        <w:t xml:space="preserve"> reduzieren, etwa 0,5 l heißes Wasser unten in die Fettpfanne gießen. Der entstehende Wasserdampf sorgt für gleichmäßige Hitze beim Garen.</w:t>
      </w:r>
    </w:p>
    <w:p w14:paraId="42E1F7FA" w14:textId="6C693366" w:rsidR="00281425" w:rsidRPr="00E76E01" w:rsidRDefault="001A3185" w:rsidP="00B40E8C">
      <w:pPr>
        <w:pStyle w:val="ListParagraph"/>
        <w:numPr>
          <w:ilvl w:val="0"/>
          <w:numId w:val="1856"/>
        </w:numPr>
        <w:spacing w:after="120"/>
        <w:ind w:left="714" w:hanging="357"/>
        <w:contextualSpacing w:val="0"/>
        <w:jc w:val="both"/>
        <w:rPr>
          <w:sz w:val="24"/>
          <w:szCs w:val="24"/>
        </w:rPr>
      </w:pPr>
      <w:r w:rsidRPr="00E76E01">
        <w:rPr>
          <w:sz w:val="24"/>
          <w:szCs w:val="24"/>
        </w:rPr>
        <w:t xml:space="preserve">Das Fleisch nun etwa weitere 30 Minuten garen, es ist dann innen schön rosa. Wenn </w:t>
      </w:r>
      <w:r w:rsidR="00281425" w:rsidRPr="00E76E01">
        <w:rPr>
          <w:sz w:val="24"/>
          <w:szCs w:val="24"/>
        </w:rPr>
        <w:t>ihr kein Mittelstück, sondern ein schmales Eckstück gekauft habt</w:t>
      </w:r>
      <w:r w:rsidR="005B2EE7" w:rsidRPr="00E76E01">
        <w:rPr>
          <w:sz w:val="24"/>
          <w:szCs w:val="24"/>
        </w:rPr>
        <w:t>,</w:t>
      </w:r>
      <w:r w:rsidR="00281425" w:rsidRPr="00E76E01">
        <w:rPr>
          <w:sz w:val="24"/>
          <w:szCs w:val="24"/>
        </w:rPr>
        <w:t xml:space="preserve"> müsstet ihr die Garzeit verkürzen. Garprobe: Mit einer </w:t>
      </w:r>
      <w:r w:rsidR="005B2EE7" w:rsidRPr="00E76E01">
        <w:rPr>
          <w:sz w:val="24"/>
          <w:szCs w:val="24"/>
        </w:rPr>
        <w:t>G</w:t>
      </w:r>
      <w:r w:rsidR="00281425" w:rsidRPr="00E76E01">
        <w:rPr>
          <w:sz w:val="24"/>
          <w:szCs w:val="24"/>
        </w:rPr>
        <w:t xml:space="preserve">abel leicht auf das Fleisch </w:t>
      </w:r>
      <w:r w:rsidR="005B2EE7" w:rsidRPr="00E76E01">
        <w:rPr>
          <w:sz w:val="24"/>
          <w:szCs w:val="24"/>
        </w:rPr>
        <w:t>dr</w:t>
      </w:r>
      <w:r w:rsidR="00281425" w:rsidRPr="00E76E01">
        <w:rPr>
          <w:sz w:val="24"/>
          <w:szCs w:val="24"/>
        </w:rPr>
        <w:t>ücken, es soll federnd und</w:t>
      </w:r>
      <w:r w:rsidR="005B2EE7" w:rsidRPr="00E76E01">
        <w:rPr>
          <w:sz w:val="24"/>
          <w:szCs w:val="24"/>
        </w:rPr>
        <w:t xml:space="preserve"> n</w:t>
      </w:r>
      <w:r w:rsidR="00281425" w:rsidRPr="00E76E01">
        <w:rPr>
          <w:sz w:val="24"/>
          <w:szCs w:val="24"/>
        </w:rPr>
        <w:t>icht zu weich nachgeben.</w:t>
      </w:r>
    </w:p>
    <w:p w14:paraId="50080AD8" w14:textId="77777777" w:rsidR="00281425" w:rsidRPr="00E76E01" w:rsidRDefault="00281425" w:rsidP="00B40E8C">
      <w:pPr>
        <w:pStyle w:val="ListParagraph"/>
        <w:numPr>
          <w:ilvl w:val="0"/>
          <w:numId w:val="1856"/>
        </w:numPr>
        <w:spacing w:after="120"/>
        <w:ind w:left="714" w:hanging="357"/>
        <w:contextualSpacing w:val="0"/>
        <w:jc w:val="both"/>
        <w:rPr>
          <w:sz w:val="24"/>
          <w:szCs w:val="24"/>
        </w:rPr>
      </w:pPr>
      <w:r w:rsidRPr="00E76E01">
        <w:rPr>
          <w:sz w:val="24"/>
          <w:szCs w:val="24"/>
        </w:rPr>
        <w:t>Das Roastbeef im ausgeschalteten Backofen noch etwa 10 Minuten nachziehen lassen. Abkühlen lassen, in hauchdünne Scheiben schneiden.</w:t>
      </w:r>
    </w:p>
    <w:p w14:paraId="5E326595" w14:textId="77777777" w:rsidR="005B2EE7" w:rsidRPr="00E76E01" w:rsidRDefault="005B2EE7" w:rsidP="005B2EE7">
      <w:pPr>
        <w:ind w:left="708" w:hanging="708"/>
        <w:rPr>
          <w:sz w:val="24"/>
          <w:szCs w:val="24"/>
        </w:rPr>
      </w:pPr>
    </w:p>
    <w:p w14:paraId="5ACB7B06" w14:textId="2902743F" w:rsidR="00F1200E" w:rsidRPr="00E76E01" w:rsidRDefault="00281425" w:rsidP="005B2EE7">
      <w:pPr>
        <w:ind w:left="708" w:hanging="708"/>
        <w:rPr>
          <w:rFonts w:asciiTheme="majorHAnsi" w:eastAsiaTheme="majorEastAsia" w:hAnsiTheme="majorHAnsi" w:cstheme="majorBidi"/>
          <w:color w:val="2F5496" w:themeColor="accent1" w:themeShade="BF"/>
          <w:sz w:val="24"/>
          <w:szCs w:val="24"/>
        </w:rPr>
      </w:pPr>
      <w:r w:rsidRPr="00E76E01">
        <w:rPr>
          <w:sz w:val="24"/>
          <w:szCs w:val="24"/>
        </w:rPr>
        <w:t>Tipp:</w:t>
      </w:r>
      <w:r w:rsidRPr="00E76E01">
        <w:rPr>
          <w:sz w:val="24"/>
          <w:szCs w:val="24"/>
        </w:rPr>
        <w:tab/>
        <w:t>Dazu passen Bratkartoffeln</w:t>
      </w:r>
      <w:r w:rsidR="005B2EE7" w:rsidRPr="00E76E01">
        <w:rPr>
          <w:sz w:val="24"/>
          <w:szCs w:val="24"/>
        </w:rPr>
        <w:t xml:space="preserve"> oder in dicke Scheiben schneiden, dazu Blattsalat und Baguette servieren.</w:t>
      </w:r>
      <w:r w:rsidR="00F1200E" w:rsidRPr="00E76E01">
        <w:rPr>
          <w:sz w:val="24"/>
          <w:szCs w:val="24"/>
        </w:rPr>
        <w:br w:type="page"/>
      </w:r>
    </w:p>
    <w:p w14:paraId="60838822" w14:textId="77777777" w:rsidR="00FE23AC" w:rsidRDefault="00FE23AC" w:rsidP="00FE23AC">
      <w:pPr>
        <w:pStyle w:val="Heading2"/>
        <w:spacing w:after="240"/>
      </w:pPr>
      <w:r>
        <w:lastRenderedPageBreak/>
        <w:t>Rumpsteak medium</w:t>
      </w:r>
      <w:r>
        <w:rPr>
          <w:rStyle w:val="FootnoteReference"/>
        </w:rPr>
        <w:footnoteReference w:id="489"/>
      </w:r>
    </w:p>
    <w:p w14:paraId="310A752A" w14:textId="77777777" w:rsidR="00FE23AC" w:rsidRPr="009D1452" w:rsidRDefault="00FE23AC" w:rsidP="00FE23AC">
      <w:pPr>
        <w:rPr>
          <w:sz w:val="24"/>
          <w:szCs w:val="24"/>
          <w:u w:val="single"/>
        </w:rPr>
      </w:pPr>
      <w:r w:rsidRPr="009D1452">
        <w:rPr>
          <w:sz w:val="24"/>
          <w:szCs w:val="24"/>
          <w:u w:val="single"/>
        </w:rPr>
        <w:t>Zutaten:</w:t>
      </w:r>
    </w:p>
    <w:p w14:paraId="793DACEA" w14:textId="77777777" w:rsidR="00FE23AC" w:rsidRDefault="00FE23AC" w:rsidP="00FE23AC">
      <w:pPr>
        <w:rPr>
          <w:sz w:val="24"/>
          <w:szCs w:val="24"/>
        </w:rPr>
      </w:pPr>
      <w:r>
        <w:rPr>
          <w:sz w:val="24"/>
          <w:szCs w:val="24"/>
        </w:rPr>
        <w:t>500 g Rumpsteak</w:t>
      </w:r>
    </w:p>
    <w:p w14:paraId="4E1F72FC" w14:textId="77777777" w:rsidR="00FE23AC" w:rsidRDefault="00FE23AC" w:rsidP="00FE23AC">
      <w:pPr>
        <w:rPr>
          <w:sz w:val="24"/>
          <w:szCs w:val="24"/>
        </w:rPr>
      </w:pPr>
      <w:r>
        <w:rPr>
          <w:sz w:val="24"/>
          <w:szCs w:val="24"/>
        </w:rPr>
        <w:t>Sonnenblumenöl</w:t>
      </w:r>
    </w:p>
    <w:p w14:paraId="278B0FA1" w14:textId="77777777" w:rsidR="00FE23AC" w:rsidRDefault="00FE23AC" w:rsidP="00FE23AC">
      <w:pPr>
        <w:rPr>
          <w:sz w:val="24"/>
          <w:szCs w:val="24"/>
        </w:rPr>
      </w:pPr>
      <w:r>
        <w:rPr>
          <w:sz w:val="24"/>
          <w:szCs w:val="24"/>
        </w:rPr>
        <w:t>Grober schwarzer Pfeffer</w:t>
      </w:r>
    </w:p>
    <w:p w14:paraId="1CE3646A" w14:textId="77777777" w:rsidR="00FE23AC" w:rsidRDefault="00FE23AC" w:rsidP="00FE23AC">
      <w:pPr>
        <w:rPr>
          <w:sz w:val="24"/>
          <w:szCs w:val="24"/>
        </w:rPr>
      </w:pPr>
      <w:r>
        <w:rPr>
          <w:sz w:val="24"/>
          <w:szCs w:val="24"/>
        </w:rPr>
        <w:t>Salz, Fleur de Sel, Butter, frische Kräuter</w:t>
      </w:r>
    </w:p>
    <w:p w14:paraId="5A8FF093" w14:textId="77777777" w:rsidR="00FE23AC" w:rsidRDefault="00FE23AC" w:rsidP="00FE23AC">
      <w:pPr>
        <w:rPr>
          <w:sz w:val="24"/>
          <w:szCs w:val="24"/>
        </w:rPr>
      </w:pPr>
      <w:r>
        <w:rPr>
          <w:sz w:val="24"/>
          <w:szCs w:val="24"/>
        </w:rPr>
        <w:t>3 Eigelb</w:t>
      </w:r>
    </w:p>
    <w:p w14:paraId="5F0D2ED6" w14:textId="77777777" w:rsidR="00FE23AC" w:rsidRDefault="00FE23AC" w:rsidP="00FE23AC">
      <w:pPr>
        <w:rPr>
          <w:sz w:val="24"/>
          <w:szCs w:val="24"/>
        </w:rPr>
      </w:pPr>
      <w:r>
        <w:rPr>
          <w:sz w:val="24"/>
          <w:szCs w:val="24"/>
        </w:rPr>
        <w:t>1 TL weißer Balsamicoessig</w:t>
      </w:r>
    </w:p>
    <w:p w14:paraId="17CAB61D" w14:textId="77777777" w:rsidR="00FE23AC" w:rsidRDefault="00FE23AC" w:rsidP="00FE23AC">
      <w:pPr>
        <w:rPr>
          <w:sz w:val="24"/>
          <w:szCs w:val="24"/>
        </w:rPr>
      </w:pPr>
      <w:r>
        <w:rPr>
          <w:sz w:val="24"/>
          <w:szCs w:val="24"/>
        </w:rPr>
        <w:t>3 EL Weißwein</w:t>
      </w:r>
    </w:p>
    <w:p w14:paraId="56B93F5D" w14:textId="77777777" w:rsidR="00FE23AC" w:rsidRDefault="00FE23AC" w:rsidP="00FE23AC">
      <w:pPr>
        <w:rPr>
          <w:sz w:val="24"/>
          <w:szCs w:val="24"/>
        </w:rPr>
      </w:pPr>
      <w:r>
        <w:rPr>
          <w:sz w:val="24"/>
          <w:szCs w:val="24"/>
        </w:rPr>
        <w:t>1 EL Thai-Aromen (Zitronengras, Limettenblätter, Knoblauch)</w:t>
      </w:r>
    </w:p>
    <w:p w14:paraId="1BC0C1E8" w14:textId="77777777" w:rsidR="00FE23AC" w:rsidRDefault="00FE23AC" w:rsidP="00FE23AC">
      <w:pPr>
        <w:rPr>
          <w:sz w:val="24"/>
          <w:szCs w:val="24"/>
        </w:rPr>
      </w:pPr>
      <w:r>
        <w:rPr>
          <w:sz w:val="24"/>
          <w:szCs w:val="24"/>
        </w:rPr>
        <w:t>120 g Butter</w:t>
      </w:r>
    </w:p>
    <w:p w14:paraId="4CDBA311" w14:textId="77777777" w:rsidR="00FE23AC" w:rsidRDefault="00FE23AC" w:rsidP="00FE23AC">
      <w:pPr>
        <w:rPr>
          <w:sz w:val="24"/>
          <w:szCs w:val="24"/>
        </w:rPr>
      </w:pPr>
      <w:r>
        <w:rPr>
          <w:sz w:val="24"/>
          <w:szCs w:val="24"/>
        </w:rPr>
        <w:t>Salz und Pfeffer</w:t>
      </w:r>
    </w:p>
    <w:p w14:paraId="210BAF73" w14:textId="77777777" w:rsidR="00FE23AC" w:rsidRDefault="00FE23AC" w:rsidP="00FE23AC">
      <w:pPr>
        <w:rPr>
          <w:sz w:val="24"/>
          <w:szCs w:val="24"/>
        </w:rPr>
      </w:pPr>
      <w:r>
        <w:rPr>
          <w:sz w:val="24"/>
          <w:szCs w:val="24"/>
        </w:rPr>
        <w:t>1 Spritzer Limettensaft</w:t>
      </w:r>
    </w:p>
    <w:p w14:paraId="5856944F" w14:textId="77777777" w:rsidR="00FE23AC" w:rsidRDefault="00FE23AC" w:rsidP="00FE23AC">
      <w:pPr>
        <w:rPr>
          <w:sz w:val="24"/>
          <w:szCs w:val="24"/>
        </w:rPr>
      </w:pPr>
    </w:p>
    <w:p w14:paraId="0C848A1F" w14:textId="77777777" w:rsidR="00FE23AC" w:rsidRDefault="00FE23AC" w:rsidP="00FE23AC">
      <w:pPr>
        <w:rPr>
          <w:sz w:val="24"/>
          <w:szCs w:val="24"/>
        </w:rPr>
      </w:pPr>
      <w:r>
        <w:rPr>
          <w:sz w:val="24"/>
          <w:szCs w:val="24"/>
        </w:rPr>
        <w:t>Zubereitung:</w:t>
      </w:r>
    </w:p>
    <w:p w14:paraId="53B37E8F" w14:textId="77777777" w:rsidR="00FE23AC" w:rsidRPr="00D43FCF" w:rsidRDefault="00FE23AC" w:rsidP="00B40E8C">
      <w:pPr>
        <w:pStyle w:val="ListParagraph"/>
        <w:numPr>
          <w:ilvl w:val="0"/>
          <w:numId w:val="311"/>
        </w:numPr>
        <w:spacing w:after="120"/>
        <w:ind w:left="714" w:hanging="357"/>
        <w:contextualSpacing w:val="0"/>
        <w:jc w:val="both"/>
        <w:rPr>
          <w:sz w:val="24"/>
          <w:szCs w:val="24"/>
        </w:rPr>
      </w:pPr>
      <w:r w:rsidRPr="00D43FCF">
        <w:rPr>
          <w:sz w:val="24"/>
          <w:szCs w:val="24"/>
        </w:rPr>
        <w:t>Den Backofen auf 80°C vorheizen. Das Steak mit Salz leicht würzen und in einer Pfanne mit Sonnenblumenöl von jeder Seite etwa 2 Minuten scharf anbraten.</w:t>
      </w:r>
    </w:p>
    <w:p w14:paraId="280B0FBD" w14:textId="77777777" w:rsidR="00FE23AC" w:rsidRPr="00D43FCF" w:rsidRDefault="00FE23AC" w:rsidP="00B40E8C">
      <w:pPr>
        <w:pStyle w:val="ListParagraph"/>
        <w:numPr>
          <w:ilvl w:val="0"/>
          <w:numId w:val="311"/>
        </w:numPr>
        <w:spacing w:after="120"/>
        <w:ind w:left="714" w:hanging="357"/>
        <w:contextualSpacing w:val="0"/>
        <w:jc w:val="both"/>
        <w:rPr>
          <w:sz w:val="24"/>
          <w:szCs w:val="24"/>
        </w:rPr>
      </w:pPr>
      <w:r w:rsidRPr="00D43FCF">
        <w:rPr>
          <w:sz w:val="24"/>
          <w:szCs w:val="24"/>
        </w:rPr>
        <w:t>Auf ein Backblech setzen und 30 Minuten im Ofen garen. Dabei ab und zu wenden.</w:t>
      </w:r>
    </w:p>
    <w:p w14:paraId="4B678CB1" w14:textId="77777777" w:rsidR="00FE23AC" w:rsidRPr="00D43FCF" w:rsidRDefault="00FE23AC" w:rsidP="00B40E8C">
      <w:pPr>
        <w:pStyle w:val="ListParagraph"/>
        <w:numPr>
          <w:ilvl w:val="0"/>
          <w:numId w:val="311"/>
        </w:numPr>
        <w:spacing w:after="120"/>
        <w:ind w:left="714" w:hanging="357"/>
        <w:contextualSpacing w:val="0"/>
        <w:jc w:val="both"/>
        <w:rPr>
          <w:sz w:val="24"/>
          <w:szCs w:val="24"/>
        </w:rPr>
      </w:pPr>
      <w:r w:rsidRPr="00D43FCF">
        <w:rPr>
          <w:sz w:val="24"/>
          <w:szCs w:val="24"/>
        </w:rPr>
        <w:t>Butter in einer Pfanne mit Kräutern aufschäumen und das Fleisch 2 Minuten darin wenden. Mit grobem Pfeffer und Fleur de Sel würzen.</w:t>
      </w:r>
    </w:p>
    <w:p w14:paraId="5E8D43A2" w14:textId="77777777" w:rsidR="00FE23AC" w:rsidRPr="00D43FCF" w:rsidRDefault="00FE23AC" w:rsidP="00B40E8C">
      <w:pPr>
        <w:pStyle w:val="ListParagraph"/>
        <w:numPr>
          <w:ilvl w:val="0"/>
          <w:numId w:val="311"/>
        </w:numPr>
        <w:spacing w:after="120"/>
        <w:ind w:left="714" w:hanging="357"/>
        <w:contextualSpacing w:val="0"/>
        <w:jc w:val="both"/>
        <w:rPr>
          <w:sz w:val="24"/>
          <w:szCs w:val="24"/>
        </w:rPr>
      </w:pPr>
      <w:r w:rsidRPr="00D43FCF">
        <w:rPr>
          <w:sz w:val="24"/>
          <w:szCs w:val="24"/>
        </w:rPr>
        <w:t>Butter langsam zerlassen und braun werden lassen, bis sich die Molke absetzt. Durch ein mit Küchenpapier ausgelegtes Sieb seihen. Eigelbe mit dem Weißwein und dem Essig verrühren und mit dem Schneebesen in einer Schüssel im Wasserbad schaumig schlagen. Die flüssige Butter erst tröpfchenweise, dann in feinem Strahl unter die Masse rühren. Die fein gehackten Thaiaromen hinzugeben und mit Salz, Pfeffer und Limettensaft abschmecken.</w:t>
      </w:r>
    </w:p>
    <w:p w14:paraId="6C6875D1" w14:textId="77777777" w:rsidR="00FE23AC" w:rsidRDefault="00FE23AC" w:rsidP="00FE23AC">
      <w:pPr>
        <w:rPr>
          <w:sz w:val="24"/>
          <w:szCs w:val="24"/>
        </w:rPr>
      </w:pPr>
    </w:p>
    <w:p w14:paraId="7E7CB634" w14:textId="77777777" w:rsidR="00FE23AC" w:rsidRDefault="00FE23AC" w:rsidP="00FE23AC">
      <w:pPr>
        <w:ind w:left="708" w:hanging="708"/>
        <w:jc w:val="both"/>
        <w:rPr>
          <w:sz w:val="24"/>
          <w:szCs w:val="24"/>
        </w:rPr>
      </w:pPr>
      <w:r>
        <w:rPr>
          <w:sz w:val="24"/>
          <w:szCs w:val="24"/>
        </w:rPr>
        <w:t>Tipp:</w:t>
      </w:r>
      <w:r>
        <w:rPr>
          <w:sz w:val="24"/>
          <w:szCs w:val="24"/>
        </w:rPr>
        <w:tab/>
        <w:t>Fleisch ca. 1 Stunde vor dem Braten aus dem Kühlschrank nehmen, damit es Zimmertemperatur bekommt. Am besten ein Stück mit einer schönen Fettschicht verwenden, denn diese schützt das Fleisch und gibt zudem einen guten Geschmack. Zum Braten eignet sich am besten eine gusseiserne Pfanne.</w:t>
      </w:r>
    </w:p>
    <w:p w14:paraId="1166DCA8" w14:textId="77777777" w:rsidR="00FE23AC" w:rsidRDefault="00FE23AC" w:rsidP="00FE23AC">
      <w:pPr>
        <w:rPr>
          <w:sz w:val="24"/>
          <w:szCs w:val="24"/>
        </w:rPr>
      </w:pPr>
      <w:r>
        <w:rPr>
          <w:sz w:val="24"/>
          <w:szCs w:val="24"/>
        </w:rPr>
        <w:br w:type="page"/>
      </w:r>
    </w:p>
    <w:p w14:paraId="46351027" w14:textId="5317252B" w:rsidR="00025D45" w:rsidRDefault="00025D45" w:rsidP="00025D45">
      <w:pPr>
        <w:pStyle w:val="Heading2"/>
        <w:spacing w:after="240"/>
      </w:pPr>
      <w:r>
        <w:lastRenderedPageBreak/>
        <w:t>Rumpsteaks mit Senf-Schalotten</w:t>
      </w:r>
      <w:r>
        <w:rPr>
          <w:rStyle w:val="FootnoteReference"/>
        </w:rPr>
        <w:footnoteReference w:id="490"/>
      </w:r>
      <w:r>
        <w:t xml:space="preserve"> </w:t>
      </w:r>
    </w:p>
    <w:p w14:paraId="7CB97D6F" w14:textId="77777777" w:rsidR="00025D45" w:rsidRDefault="00025D45" w:rsidP="00025D45">
      <w:pPr>
        <w:rPr>
          <w:sz w:val="24"/>
          <w:szCs w:val="24"/>
        </w:rPr>
      </w:pPr>
      <w:r w:rsidRPr="00053A5A">
        <w:rPr>
          <w:sz w:val="24"/>
          <w:szCs w:val="24"/>
          <w:u w:val="single"/>
        </w:rPr>
        <w:t>Zutaten</w:t>
      </w:r>
      <w:r>
        <w:rPr>
          <w:sz w:val="24"/>
          <w:szCs w:val="24"/>
        </w:rPr>
        <w:t xml:space="preserve"> (für 4 Portionen</w:t>
      </w:r>
    </w:p>
    <w:p w14:paraId="730E0049" w14:textId="77777777" w:rsidR="00025D45" w:rsidRDefault="00025D45" w:rsidP="00025D45">
      <w:pPr>
        <w:rPr>
          <w:sz w:val="24"/>
          <w:szCs w:val="24"/>
        </w:rPr>
      </w:pPr>
      <w:r>
        <w:rPr>
          <w:sz w:val="24"/>
          <w:szCs w:val="24"/>
        </w:rPr>
        <w:t>4 Rumpsteaks (à 180 g)</w:t>
      </w:r>
    </w:p>
    <w:p w14:paraId="7B2DDF2F" w14:textId="77777777" w:rsidR="00025D45" w:rsidRDefault="00025D45" w:rsidP="00025D45">
      <w:pPr>
        <w:rPr>
          <w:sz w:val="24"/>
          <w:szCs w:val="24"/>
        </w:rPr>
      </w:pPr>
      <w:r>
        <w:rPr>
          <w:sz w:val="24"/>
          <w:szCs w:val="24"/>
        </w:rPr>
        <w:t>Salz, Pfeffer</w:t>
      </w:r>
    </w:p>
    <w:p w14:paraId="29D81938" w14:textId="77777777" w:rsidR="00025D45" w:rsidRDefault="00025D45" w:rsidP="00025D45">
      <w:pPr>
        <w:rPr>
          <w:sz w:val="24"/>
          <w:szCs w:val="24"/>
        </w:rPr>
      </w:pPr>
      <w:r>
        <w:rPr>
          <w:sz w:val="24"/>
          <w:szCs w:val="24"/>
        </w:rPr>
        <w:t>Mehl zum Bestäuben</w:t>
      </w:r>
    </w:p>
    <w:p w14:paraId="624C38A8" w14:textId="77777777" w:rsidR="00025D45" w:rsidRDefault="00025D45" w:rsidP="00025D45">
      <w:pPr>
        <w:rPr>
          <w:sz w:val="24"/>
          <w:szCs w:val="24"/>
        </w:rPr>
      </w:pPr>
      <w:r>
        <w:rPr>
          <w:sz w:val="24"/>
          <w:szCs w:val="24"/>
        </w:rPr>
        <w:t>350 g Schalotten</w:t>
      </w:r>
    </w:p>
    <w:p w14:paraId="21267188" w14:textId="77777777" w:rsidR="00025D45" w:rsidRDefault="00025D45" w:rsidP="00025D45">
      <w:pPr>
        <w:rPr>
          <w:sz w:val="24"/>
          <w:szCs w:val="24"/>
        </w:rPr>
      </w:pPr>
      <w:r>
        <w:rPr>
          <w:sz w:val="24"/>
          <w:szCs w:val="24"/>
        </w:rPr>
        <w:t>2 EL neutrales Öl</w:t>
      </w:r>
    </w:p>
    <w:p w14:paraId="5ADE227B" w14:textId="77777777" w:rsidR="00025D45" w:rsidRDefault="00025D45" w:rsidP="00025D45">
      <w:pPr>
        <w:rPr>
          <w:sz w:val="24"/>
          <w:szCs w:val="24"/>
        </w:rPr>
      </w:pPr>
      <w:r>
        <w:rPr>
          <w:sz w:val="24"/>
          <w:szCs w:val="24"/>
        </w:rPr>
        <w:t>2 EL Butter</w:t>
      </w:r>
    </w:p>
    <w:p w14:paraId="16DDABBE" w14:textId="77777777" w:rsidR="00025D45" w:rsidRDefault="00025D45" w:rsidP="00025D45">
      <w:pPr>
        <w:rPr>
          <w:sz w:val="24"/>
          <w:szCs w:val="24"/>
        </w:rPr>
      </w:pPr>
      <w:r>
        <w:rPr>
          <w:sz w:val="24"/>
          <w:szCs w:val="24"/>
        </w:rPr>
        <w:t>1 EL Zucker</w:t>
      </w:r>
    </w:p>
    <w:p w14:paraId="51125072" w14:textId="77777777" w:rsidR="00025D45" w:rsidRDefault="00025D45" w:rsidP="00025D45">
      <w:pPr>
        <w:rPr>
          <w:sz w:val="24"/>
          <w:szCs w:val="24"/>
        </w:rPr>
      </w:pPr>
      <w:r>
        <w:rPr>
          <w:sz w:val="24"/>
          <w:szCs w:val="24"/>
        </w:rPr>
        <w:t>200 ml Rinderfond aus dem Glas</w:t>
      </w:r>
    </w:p>
    <w:p w14:paraId="46A4F6A3" w14:textId="77777777" w:rsidR="00025D45" w:rsidRDefault="00025D45" w:rsidP="00025D45">
      <w:pPr>
        <w:rPr>
          <w:sz w:val="24"/>
          <w:szCs w:val="24"/>
        </w:rPr>
      </w:pPr>
      <w:r>
        <w:rPr>
          <w:sz w:val="24"/>
          <w:szCs w:val="24"/>
        </w:rPr>
        <w:t>6 EL trockener Weißwein</w:t>
      </w:r>
    </w:p>
    <w:p w14:paraId="4196A128" w14:textId="77777777" w:rsidR="00025D45" w:rsidRDefault="00025D45" w:rsidP="00025D45">
      <w:pPr>
        <w:rPr>
          <w:sz w:val="24"/>
          <w:szCs w:val="24"/>
        </w:rPr>
      </w:pPr>
      <w:r>
        <w:rPr>
          <w:sz w:val="24"/>
          <w:szCs w:val="24"/>
        </w:rPr>
        <w:t>2 EL scharfer Dijonsenf</w:t>
      </w:r>
    </w:p>
    <w:p w14:paraId="4AB1627B" w14:textId="77777777" w:rsidR="00025D45" w:rsidRDefault="00025D45" w:rsidP="00025D45">
      <w:pPr>
        <w:rPr>
          <w:sz w:val="24"/>
          <w:szCs w:val="24"/>
        </w:rPr>
      </w:pPr>
      <w:r>
        <w:rPr>
          <w:sz w:val="24"/>
          <w:szCs w:val="24"/>
        </w:rPr>
        <w:t>2 EL Crème fraîche</w:t>
      </w:r>
    </w:p>
    <w:p w14:paraId="121BF88E" w14:textId="77777777" w:rsidR="00025D45" w:rsidRDefault="00025D45" w:rsidP="00025D45">
      <w:pPr>
        <w:rPr>
          <w:sz w:val="24"/>
          <w:szCs w:val="24"/>
        </w:rPr>
      </w:pPr>
      <w:r>
        <w:rPr>
          <w:sz w:val="24"/>
          <w:szCs w:val="24"/>
        </w:rPr>
        <w:t>½ Bund Schnittlauch</w:t>
      </w:r>
    </w:p>
    <w:p w14:paraId="561B1A54" w14:textId="77777777" w:rsidR="00025D45" w:rsidRDefault="00025D45" w:rsidP="00025D45">
      <w:pPr>
        <w:rPr>
          <w:sz w:val="24"/>
          <w:szCs w:val="24"/>
        </w:rPr>
      </w:pPr>
    </w:p>
    <w:p w14:paraId="68CDF1F0" w14:textId="77777777" w:rsidR="00025D45" w:rsidRDefault="00025D45" w:rsidP="00025D45">
      <w:pPr>
        <w:rPr>
          <w:sz w:val="24"/>
          <w:szCs w:val="24"/>
        </w:rPr>
      </w:pPr>
      <w:r>
        <w:rPr>
          <w:sz w:val="24"/>
          <w:szCs w:val="24"/>
        </w:rPr>
        <w:t>Zubereitungszeit: 30 Minuten</w:t>
      </w:r>
    </w:p>
    <w:p w14:paraId="3FC773D5" w14:textId="77777777" w:rsidR="00025D45" w:rsidRPr="000B5929" w:rsidRDefault="00025D45" w:rsidP="00B40E8C">
      <w:pPr>
        <w:pStyle w:val="ListParagraph"/>
        <w:numPr>
          <w:ilvl w:val="0"/>
          <w:numId w:val="520"/>
        </w:numPr>
        <w:spacing w:after="120"/>
        <w:ind w:left="714" w:hanging="357"/>
        <w:contextualSpacing w:val="0"/>
        <w:jc w:val="both"/>
        <w:rPr>
          <w:sz w:val="24"/>
          <w:szCs w:val="24"/>
        </w:rPr>
      </w:pPr>
      <w:r w:rsidRPr="000B5929">
        <w:rPr>
          <w:sz w:val="24"/>
          <w:szCs w:val="24"/>
        </w:rPr>
        <w:t>Die Steaks trockentupfen, beidseitig salzen, pfeffern und mit Mehl bestäuben. Die Schalotten schälen, vierteln oder achteln.</w:t>
      </w:r>
    </w:p>
    <w:p w14:paraId="61B37E94" w14:textId="77777777" w:rsidR="00025D45" w:rsidRPr="000B5929" w:rsidRDefault="00025D45" w:rsidP="00B40E8C">
      <w:pPr>
        <w:pStyle w:val="ListParagraph"/>
        <w:numPr>
          <w:ilvl w:val="0"/>
          <w:numId w:val="520"/>
        </w:numPr>
        <w:spacing w:after="120"/>
        <w:ind w:left="714" w:hanging="357"/>
        <w:contextualSpacing w:val="0"/>
        <w:jc w:val="both"/>
        <w:rPr>
          <w:sz w:val="24"/>
          <w:szCs w:val="24"/>
        </w:rPr>
      </w:pPr>
      <w:r w:rsidRPr="000B5929">
        <w:rPr>
          <w:sz w:val="24"/>
          <w:szCs w:val="24"/>
        </w:rPr>
        <w:t>Das Öl in einer großen Pfanne stark erhitzen. Steaks auf jeder Seite 2 Minuten scharf anbraten. Butter dazugeben, Steaks in 3 – 4 Minuten fertig braten. Herausnehmen und mit Alufolie abgedeckt warm stellen.</w:t>
      </w:r>
    </w:p>
    <w:p w14:paraId="3E0BE98E" w14:textId="77777777" w:rsidR="00025D45" w:rsidRDefault="00025D45" w:rsidP="00B40E8C">
      <w:pPr>
        <w:pStyle w:val="ListParagraph"/>
        <w:numPr>
          <w:ilvl w:val="0"/>
          <w:numId w:val="520"/>
        </w:numPr>
        <w:spacing w:after="120"/>
        <w:ind w:left="714" w:hanging="357"/>
        <w:contextualSpacing w:val="0"/>
        <w:jc w:val="both"/>
        <w:rPr>
          <w:sz w:val="24"/>
          <w:szCs w:val="24"/>
        </w:rPr>
      </w:pPr>
      <w:r w:rsidRPr="000B5929">
        <w:rPr>
          <w:sz w:val="24"/>
          <w:szCs w:val="24"/>
        </w:rPr>
        <w:t>Schalotten im Bratfett in ca. 3 Minuten glasig dünsten. Den Zucker darüber streuen, karamellisieren lassen. Fond und Wein angießen und bei mittlerer Hitze 5 Minuten einkochen lassen. Senf und Crème fraîche einrühren, salzen und pfeffern. Das Fleisch dazu geben, zugedeckt 5 Minuten zeihen lassen. Schnittlauch waschen, fein schneiden und aufstreuen.</w:t>
      </w:r>
    </w:p>
    <w:p w14:paraId="6A0BB4BD" w14:textId="77777777" w:rsidR="00025D45" w:rsidRDefault="00025D45" w:rsidP="00025D45">
      <w:pPr>
        <w:spacing w:after="120"/>
        <w:jc w:val="both"/>
        <w:rPr>
          <w:sz w:val="24"/>
          <w:szCs w:val="24"/>
        </w:rPr>
      </w:pPr>
    </w:p>
    <w:p w14:paraId="5E21B3CA" w14:textId="77777777" w:rsidR="00025D45" w:rsidRPr="00053A5A" w:rsidRDefault="00025D45" w:rsidP="00025D45">
      <w:pPr>
        <w:spacing w:after="120"/>
        <w:jc w:val="both"/>
        <w:rPr>
          <w:sz w:val="24"/>
          <w:szCs w:val="24"/>
        </w:rPr>
      </w:pPr>
      <w:r>
        <w:rPr>
          <w:sz w:val="24"/>
          <w:szCs w:val="24"/>
        </w:rPr>
        <w:t>Info:</w:t>
      </w:r>
      <w:r>
        <w:rPr>
          <w:sz w:val="24"/>
          <w:szCs w:val="24"/>
        </w:rPr>
        <w:tab/>
      </w:r>
      <w:r w:rsidRPr="00053A5A">
        <w:rPr>
          <w:sz w:val="24"/>
          <w:szCs w:val="24"/>
        </w:rPr>
        <w:t>Dazu schmecken Bratkartoffeln sehr gut.</w:t>
      </w:r>
    </w:p>
    <w:p w14:paraId="4DFB3342" w14:textId="77777777" w:rsidR="00025D45" w:rsidRPr="00E22DF9" w:rsidRDefault="00025D45" w:rsidP="00025D45">
      <w:pPr>
        <w:rPr>
          <w:sz w:val="24"/>
          <w:szCs w:val="24"/>
        </w:rPr>
      </w:pPr>
      <w:r w:rsidRPr="00E22DF9">
        <w:rPr>
          <w:sz w:val="24"/>
          <w:szCs w:val="24"/>
        </w:rPr>
        <w:br w:type="page"/>
      </w:r>
    </w:p>
    <w:p w14:paraId="154B1235" w14:textId="77777777" w:rsidR="002D07D4" w:rsidRDefault="002D07D4" w:rsidP="002D07D4">
      <w:pPr>
        <w:pStyle w:val="Heading2"/>
        <w:spacing w:after="240"/>
      </w:pPr>
      <w:r>
        <w:lastRenderedPageBreak/>
        <w:t>Steaks mit Pilz-Pfefferrahm</w:t>
      </w:r>
      <w:r>
        <w:rPr>
          <w:rStyle w:val="FootnoteReference"/>
        </w:rPr>
        <w:footnoteReference w:id="491"/>
      </w:r>
      <w:r>
        <w:t xml:space="preserve"> </w:t>
      </w:r>
    </w:p>
    <w:p w14:paraId="7C06340C" w14:textId="77777777" w:rsidR="002D07D4" w:rsidRDefault="002D07D4" w:rsidP="002D07D4">
      <w:pPr>
        <w:rPr>
          <w:sz w:val="24"/>
          <w:szCs w:val="24"/>
        </w:rPr>
      </w:pPr>
      <w:r w:rsidRPr="00D97B16">
        <w:rPr>
          <w:sz w:val="24"/>
          <w:szCs w:val="24"/>
          <w:u w:val="single"/>
        </w:rPr>
        <w:t>Zutaten</w:t>
      </w:r>
      <w:r>
        <w:rPr>
          <w:sz w:val="24"/>
          <w:szCs w:val="24"/>
        </w:rPr>
        <w:t xml:space="preserve"> (für 2 Portionen)</w:t>
      </w:r>
    </w:p>
    <w:p w14:paraId="1507A46D" w14:textId="77777777" w:rsidR="002D07D4" w:rsidRDefault="002D07D4" w:rsidP="002D07D4">
      <w:pPr>
        <w:rPr>
          <w:sz w:val="24"/>
          <w:szCs w:val="24"/>
        </w:rPr>
      </w:pPr>
      <w:r>
        <w:rPr>
          <w:sz w:val="24"/>
          <w:szCs w:val="24"/>
        </w:rPr>
        <w:t>100 g Zwiebeln</w:t>
      </w:r>
    </w:p>
    <w:p w14:paraId="613BAB02" w14:textId="77777777" w:rsidR="002D07D4" w:rsidRDefault="002D07D4" w:rsidP="002D07D4">
      <w:pPr>
        <w:rPr>
          <w:sz w:val="24"/>
          <w:szCs w:val="24"/>
        </w:rPr>
      </w:pPr>
      <w:r>
        <w:rPr>
          <w:sz w:val="24"/>
          <w:szCs w:val="24"/>
        </w:rPr>
        <w:t>1 kleine rote Spitzpaprika</w:t>
      </w:r>
    </w:p>
    <w:p w14:paraId="491C5B85" w14:textId="77777777" w:rsidR="002D07D4" w:rsidRDefault="002D07D4" w:rsidP="002D07D4">
      <w:pPr>
        <w:rPr>
          <w:sz w:val="24"/>
          <w:szCs w:val="24"/>
        </w:rPr>
      </w:pPr>
      <w:r>
        <w:rPr>
          <w:sz w:val="24"/>
          <w:szCs w:val="24"/>
        </w:rPr>
        <w:t>200 g braune Champignons</w:t>
      </w:r>
    </w:p>
    <w:p w14:paraId="5FEFD774" w14:textId="77777777" w:rsidR="002D07D4" w:rsidRDefault="002D07D4" w:rsidP="002D07D4">
      <w:pPr>
        <w:rPr>
          <w:sz w:val="24"/>
          <w:szCs w:val="24"/>
        </w:rPr>
      </w:pPr>
      <w:r>
        <w:rPr>
          <w:sz w:val="24"/>
          <w:szCs w:val="24"/>
        </w:rPr>
        <w:t>½ Bund Schnittlauch</w:t>
      </w:r>
    </w:p>
    <w:p w14:paraId="0F296AB0" w14:textId="77777777" w:rsidR="002D07D4" w:rsidRDefault="002D07D4" w:rsidP="002D07D4">
      <w:pPr>
        <w:rPr>
          <w:sz w:val="24"/>
          <w:szCs w:val="24"/>
        </w:rPr>
      </w:pPr>
      <w:r>
        <w:rPr>
          <w:sz w:val="24"/>
          <w:szCs w:val="24"/>
        </w:rPr>
        <w:t>100 g Brokkoli</w:t>
      </w:r>
    </w:p>
    <w:p w14:paraId="42EEAAD8" w14:textId="77777777" w:rsidR="002D07D4" w:rsidRDefault="002D07D4" w:rsidP="002D07D4">
      <w:pPr>
        <w:rPr>
          <w:sz w:val="24"/>
          <w:szCs w:val="24"/>
        </w:rPr>
      </w:pPr>
      <w:r>
        <w:rPr>
          <w:sz w:val="24"/>
          <w:szCs w:val="24"/>
        </w:rPr>
        <w:t>200 g Spätzle</w:t>
      </w:r>
    </w:p>
    <w:p w14:paraId="591CF031" w14:textId="77777777" w:rsidR="002D07D4" w:rsidRDefault="002D07D4" w:rsidP="002D07D4">
      <w:pPr>
        <w:rPr>
          <w:sz w:val="24"/>
          <w:szCs w:val="24"/>
        </w:rPr>
      </w:pPr>
      <w:r>
        <w:rPr>
          <w:sz w:val="24"/>
          <w:szCs w:val="24"/>
        </w:rPr>
        <w:t>Salz, Pfeffer, Muskat</w:t>
      </w:r>
    </w:p>
    <w:p w14:paraId="46376BD4" w14:textId="77777777" w:rsidR="002D07D4" w:rsidRDefault="002D07D4" w:rsidP="002D07D4">
      <w:pPr>
        <w:rPr>
          <w:sz w:val="24"/>
          <w:szCs w:val="24"/>
        </w:rPr>
      </w:pPr>
      <w:r>
        <w:rPr>
          <w:sz w:val="24"/>
          <w:szCs w:val="24"/>
        </w:rPr>
        <w:t>2 EL neutrales Öl</w:t>
      </w:r>
    </w:p>
    <w:p w14:paraId="573090A9" w14:textId="77777777" w:rsidR="002D07D4" w:rsidRDefault="002D07D4" w:rsidP="002D07D4">
      <w:pPr>
        <w:rPr>
          <w:sz w:val="24"/>
          <w:szCs w:val="24"/>
        </w:rPr>
      </w:pPr>
      <w:r>
        <w:rPr>
          <w:sz w:val="24"/>
          <w:szCs w:val="24"/>
        </w:rPr>
        <w:t>2 Rinderhüftsteaks (à 160 g)</w:t>
      </w:r>
    </w:p>
    <w:p w14:paraId="7D2A8BC4" w14:textId="77777777" w:rsidR="002D07D4" w:rsidRDefault="002D07D4" w:rsidP="002D07D4">
      <w:pPr>
        <w:rPr>
          <w:sz w:val="24"/>
          <w:szCs w:val="24"/>
        </w:rPr>
      </w:pPr>
      <w:r>
        <w:rPr>
          <w:sz w:val="24"/>
          <w:szCs w:val="24"/>
        </w:rPr>
        <w:t>1 TL edelsüßes Paprikapulver</w:t>
      </w:r>
    </w:p>
    <w:p w14:paraId="6440DF61" w14:textId="77777777" w:rsidR="002D07D4" w:rsidRDefault="002D07D4" w:rsidP="002D07D4">
      <w:pPr>
        <w:rPr>
          <w:sz w:val="24"/>
          <w:szCs w:val="24"/>
        </w:rPr>
      </w:pPr>
      <w:r>
        <w:rPr>
          <w:sz w:val="24"/>
          <w:szCs w:val="24"/>
        </w:rPr>
        <w:t>300 ml Rinderfond</w:t>
      </w:r>
    </w:p>
    <w:p w14:paraId="27C66BC6" w14:textId="77777777" w:rsidR="002D07D4" w:rsidRDefault="002D07D4" w:rsidP="002D07D4">
      <w:pPr>
        <w:rPr>
          <w:sz w:val="24"/>
          <w:szCs w:val="24"/>
        </w:rPr>
      </w:pPr>
      <w:r>
        <w:rPr>
          <w:sz w:val="24"/>
          <w:szCs w:val="24"/>
        </w:rPr>
        <w:t>250 ml Schlagsahne</w:t>
      </w:r>
    </w:p>
    <w:p w14:paraId="0221551D" w14:textId="77777777" w:rsidR="002D07D4" w:rsidRDefault="002D07D4" w:rsidP="002D07D4">
      <w:pPr>
        <w:rPr>
          <w:sz w:val="24"/>
          <w:szCs w:val="24"/>
        </w:rPr>
      </w:pPr>
      <w:r>
        <w:rPr>
          <w:sz w:val="24"/>
          <w:szCs w:val="24"/>
        </w:rPr>
        <w:t>2 TL grüne Pfefferkörner (abgetropft)</w:t>
      </w:r>
    </w:p>
    <w:p w14:paraId="53CAE644" w14:textId="77777777" w:rsidR="002D07D4" w:rsidRDefault="002D07D4" w:rsidP="002D07D4">
      <w:pPr>
        <w:rPr>
          <w:sz w:val="24"/>
          <w:szCs w:val="24"/>
        </w:rPr>
      </w:pPr>
      <w:r>
        <w:rPr>
          <w:sz w:val="24"/>
          <w:szCs w:val="24"/>
        </w:rPr>
        <w:t>1 TL Speisestärke</w:t>
      </w:r>
    </w:p>
    <w:p w14:paraId="29F0A968" w14:textId="77777777" w:rsidR="002D07D4" w:rsidRDefault="002D07D4" w:rsidP="002D07D4">
      <w:pPr>
        <w:rPr>
          <w:sz w:val="24"/>
          <w:szCs w:val="24"/>
        </w:rPr>
      </w:pPr>
      <w:r>
        <w:rPr>
          <w:sz w:val="24"/>
          <w:szCs w:val="24"/>
        </w:rPr>
        <w:t>20 g Butter</w:t>
      </w:r>
    </w:p>
    <w:p w14:paraId="109FB813" w14:textId="77777777" w:rsidR="002D07D4" w:rsidRDefault="002D07D4" w:rsidP="002D07D4">
      <w:pPr>
        <w:rPr>
          <w:sz w:val="24"/>
          <w:szCs w:val="24"/>
        </w:rPr>
      </w:pPr>
    </w:p>
    <w:p w14:paraId="5A657AB5" w14:textId="77777777" w:rsidR="002D07D4" w:rsidRDefault="002D07D4" w:rsidP="002D07D4">
      <w:pPr>
        <w:rPr>
          <w:sz w:val="24"/>
          <w:szCs w:val="24"/>
        </w:rPr>
      </w:pPr>
      <w:r>
        <w:rPr>
          <w:sz w:val="24"/>
          <w:szCs w:val="24"/>
        </w:rPr>
        <w:t>Zubereitungszeit: 35 Minuten</w:t>
      </w:r>
    </w:p>
    <w:p w14:paraId="02214860" w14:textId="77777777" w:rsidR="002D07D4" w:rsidRPr="00116630" w:rsidRDefault="002D07D4" w:rsidP="00B40E8C">
      <w:pPr>
        <w:pStyle w:val="ListParagraph"/>
        <w:numPr>
          <w:ilvl w:val="0"/>
          <w:numId w:val="382"/>
        </w:numPr>
        <w:spacing w:after="120"/>
        <w:ind w:left="714" w:hanging="357"/>
        <w:contextualSpacing w:val="0"/>
        <w:jc w:val="both"/>
        <w:rPr>
          <w:sz w:val="24"/>
          <w:szCs w:val="24"/>
        </w:rPr>
      </w:pPr>
      <w:r w:rsidRPr="00116630">
        <w:rPr>
          <w:sz w:val="24"/>
          <w:szCs w:val="24"/>
        </w:rPr>
        <w:t>Zwiebeln in feine Würfel schneiden. Paprika waschen, putzen, entkernen und in feine Streifen schneiden. Pilze putzen, in nicht zu dünne Scheiben schneiden. Schnittlauch in feine Röllchen scheiden. Brokkoli putzen, waschen und in kleine Röschen teilen. Spätzle kochen. 2 Minuten vor Ende der Garzeit Brokkoli zugeben und mitgaren.</w:t>
      </w:r>
    </w:p>
    <w:p w14:paraId="51E23D73" w14:textId="77777777" w:rsidR="002D07D4" w:rsidRPr="00116630" w:rsidRDefault="002D07D4" w:rsidP="00B40E8C">
      <w:pPr>
        <w:pStyle w:val="ListParagraph"/>
        <w:numPr>
          <w:ilvl w:val="0"/>
          <w:numId w:val="382"/>
        </w:numPr>
        <w:spacing w:after="120"/>
        <w:ind w:left="714" w:hanging="357"/>
        <w:contextualSpacing w:val="0"/>
        <w:jc w:val="both"/>
        <w:rPr>
          <w:sz w:val="24"/>
          <w:szCs w:val="24"/>
        </w:rPr>
      </w:pPr>
      <w:r w:rsidRPr="00116630">
        <w:rPr>
          <w:sz w:val="24"/>
          <w:szCs w:val="24"/>
        </w:rPr>
        <w:t>Inzwischen 1 EL Öl in einer Pfanne erhitzen. Steaks mit Salz und Pfeffer würzen und im heißen Öl von beiden Seiten scharf anbraten. Herausnehmen, ruhen lassen. Restliches Öl in die Pfanne geben, bei mittlerer Hitze darin Zwiebeln, Paprika und Pilze 3 Minuten anbraten. Mit Paprikapulver bestäuben, mit Brühe ablöschen und mit Sahne auffüllen. Sauce offen 5 Minuten einkochen lassen. Pfefferkörner zugeben, Sauce salzen und mit in wenig kaltem Wasser angerührter Stärke binden. Fleisch einlegen, 5 Minuten bei milder Hitze gar ziehen lassen.</w:t>
      </w:r>
    </w:p>
    <w:p w14:paraId="6F5C55EB" w14:textId="77777777" w:rsidR="002D07D4" w:rsidRPr="00116630" w:rsidRDefault="002D07D4" w:rsidP="00B40E8C">
      <w:pPr>
        <w:pStyle w:val="ListParagraph"/>
        <w:numPr>
          <w:ilvl w:val="0"/>
          <w:numId w:val="382"/>
        </w:numPr>
        <w:spacing w:after="120"/>
        <w:ind w:left="714" w:hanging="357"/>
        <w:contextualSpacing w:val="0"/>
        <w:jc w:val="both"/>
        <w:rPr>
          <w:sz w:val="24"/>
          <w:szCs w:val="24"/>
        </w:rPr>
      </w:pPr>
      <w:r w:rsidRPr="00116630">
        <w:rPr>
          <w:sz w:val="24"/>
          <w:szCs w:val="24"/>
        </w:rPr>
        <w:lastRenderedPageBreak/>
        <w:t>Spätzle und Brokkoli in ein Sieb abgießen, kurz abtropfen lassen. In den Topf zurückgeben, Butter unterrühren und mit Muskat würzen. Steaks, Sauce, Spätzle und Brokkoli auf Tellern anrichten. Mit Schnittlauch bestreuen und servieren.</w:t>
      </w:r>
    </w:p>
    <w:p w14:paraId="445913DA" w14:textId="77777777" w:rsidR="002D07D4" w:rsidRDefault="002D07D4" w:rsidP="002D07D4">
      <w:pPr>
        <w:rPr>
          <w:rFonts w:asciiTheme="majorHAnsi" w:eastAsiaTheme="majorEastAsia" w:hAnsiTheme="majorHAnsi" w:cstheme="majorBidi"/>
          <w:color w:val="2F5496" w:themeColor="accent1" w:themeShade="BF"/>
          <w:sz w:val="26"/>
          <w:szCs w:val="26"/>
        </w:rPr>
      </w:pPr>
      <w:r>
        <w:br w:type="page"/>
      </w:r>
    </w:p>
    <w:p w14:paraId="472A0568" w14:textId="7D2F6625" w:rsidR="005E663E" w:rsidRPr="00540E9A" w:rsidRDefault="005E663E" w:rsidP="005E663E">
      <w:pPr>
        <w:pStyle w:val="Heading2"/>
        <w:spacing w:after="240"/>
      </w:pPr>
      <w:r w:rsidRPr="00540E9A">
        <w:lastRenderedPageBreak/>
        <w:t>Rindfleisch mit Sellerie</w:t>
      </w:r>
      <w:r>
        <w:rPr>
          <w:rStyle w:val="FootnoteReference"/>
        </w:rPr>
        <w:footnoteReference w:id="492"/>
      </w:r>
    </w:p>
    <w:p w14:paraId="321E49B0" w14:textId="77777777" w:rsidR="005E663E" w:rsidRPr="00540E9A" w:rsidRDefault="005E663E" w:rsidP="005E663E">
      <w:pPr>
        <w:rPr>
          <w:sz w:val="24"/>
          <w:szCs w:val="24"/>
        </w:rPr>
      </w:pPr>
      <w:r w:rsidRPr="00540E9A">
        <w:rPr>
          <w:sz w:val="24"/>
          <w:szCs w:val="24"/>
          <w:u w:val="single"/>
        </w:rPr>
        <w:t>Zutaten</w:t>
      </w:r>
      <w:r w:rsidRPr="00540E9A">
        <w:rPr>
          <w:sz w:val="24"/>
          <w:szCs w:val="24"/>
        </w:rPr>
        <w:t xml:space="preserve"> </w:t>
      </w:r>
      <w:r>
        <w:rPr>
          <w:sz w:val="24"/>
          <w:szCs w:val="24"/>
        </w:rPr>
        <w:t>(</w:t>
      </w:r>
      <w:r w:rsidRPr="00540E9A">
        <w:rPr>
          <w:sz w:val="24"/>
          <w:szCs w:val="24"/>
        </w:rPr>
        <w:t>für 2 Portionen</w:t>
      </w:r>
      <w:r>
        <w:rPr>
          <w:sz w:val="24"/>
          <w:szCs w:val="24"/>
        </w:rPr>
        <w:t>):</w:t>
      </w:r>
    </w:p>
    <w:p w14:paraId="4EFDB5C9" w14:textId="77777777" w:rsidR="005E663E" w:rsidRPr="00540E9A" w:rsidRDefault="005E663E" w:rsidP="005E663E">
      <w:pPr>
        <w:rPr>
          <w:sz w:val="24"/>
          <w:szCs w:val="24"/>
        </w:rPr>
      </w:pPr>
      <w:r w:rsidRPr="00540E9A">
        <w:rPr>
          <w:sz w:val="24"/>
          <w:szCs w:val="24"/>
        </w:rPr>
        <w:t>250 g Entrecôte</w:t>
      </w:r>
    </w:p>
    <w:p w14:paraId="7633B97B" w14:textId="77777777" w:rsidR="005E663E" w:rsidRPr="00540E9A" w:rsidRDefault="005E663E" w:rsidP="005E663E">
      <w:pPr>
        <w:rPr>
          <w:sz w:val="24"/>
          <w:szCs w:val="24"/>
        </w:rPr>
      </w:pPr>
      <w:r w:rsidRPr="00540E9A">
        <w:rPr>
          <w:sz w:val="24"/>
          <w:szCs w:val="24"/>
        </w:rPr>
        <w:t>200 g Staudensellerie</w:t>
      </w:r>
    </w:p>
    <w:p w14:paraId="395F9F3E" w14:textId="77777777" w:rsidR="005E663E" w:rsidRPr="00540E9A" w:rsidRDefault="005E663E" w:rsidP="005E663E">
      <w:pPr>
        <w:rPr>
          <w:sz w:val="24"/>
          <w:szCs w:val="24"/>
        </w:rPr>
      </w:pPr>
      <w:r w:rsidRPr="00540E9A">
        <w:rPr>
          <w:sz w:val="24"/>
          <w:szCs w:val="24"/>
        </w:rPr>
        <w:t>4 Frühlingszwiebeln</w:t>
      </w:r>
    </w:p>
    <w:p w14:paraId="246CD53B" w14:textId="77777777" w:rsidR="005E663E" w:rsidRPr="00540E9A" w:rsidRDefault="005E663E" w:rsidP="005E663E">
      <w:pPr>
        <w:rPr>
          <w:sz w:val="24"/>
          <w:szCs w:val="24"/>
        </w:rPr>
      </w:pPr>
      <w:r w:rsidRPr="00540E9A">
        <w:rPr>
          <w:sz w:val="24"/>
          <w:szCs w:val="24"/>
        </w:rPr>
        <w:t>2 EL Sojasauce</w:t>
      </w:r>
    </w:p>
    <w:p w14:paraId="7E3D0BC0" w14:textId="77777777" w:rsidR="005E663E" w:rsidRPr="00540E9A" w:rsidRDefault="005E663E" w:rsidP="005E663E">
      <w:pPr>
        <w:rPr>
          <w:sz w:val="24"/>
          <w:szCs w:val="24"/>
        </w:rPr>
      </w:pPr>
      <w:r w:rsidRPr="00540E9A">
        <w:rPr>
          <w:sz w:val="24"/>
          <w:szCs w:val="24"/>
        </w:rPr>
        <w:t>4 EL Sonnenblumenöl</w:t>
      </w:r>
    </w:p>
    <w:p w14:paraId="06F8C45B" w14:textId="77777777" w:rsidR="005E663E" w:rsidRPr="00540E9A" w:rsidRDefault="005E663E" w:rsidP="005E663E">
      <w:pPr>
        <w:rPr>
          <w:sz w:val="24"/>
          <w:szCs w:val="24"/>
        </w:rPr>
      </w:pPr>
      <w:r w:rsidRPr="00540E9A">
        <w:rPr>
          <w:sz w:val="24"/>
          <w:szCs w:val="24"/>
        </w:rPr>
        <w:t>1 TL Maisstärke</w:t>
      </w:r>
    </w:p>
    <w:p w14:paraId="1091976D" w14:textId="77777777" w:rsidR="005E663E" w:rsidRPr="00540E9A" w:rsidRDefault="005E663E" w:rsidP="005E663E">
      <w:pPr>
        <w:rPr>
          <w:sz w:val="24"/>
          <w:szCs w:val="24"/>
        </w:rPr>
      </w:pPr>
      <w:r w:rsidRPr="00540E9A">
        <w:rPr>
          <w:sz w:val="24"/>
          <w:szCs w:val="24"/>
        </w:rPr>
        <w:t>1 Stück Ingwer (ca. 10 g)</w:t>
      </w:r>
    </w:p>
    <w:p w14:paraId="3C6AE533" w14:textId="77777777" w:rsidR="005E663E" w:rsidRPr="00540E9A" w:rsidRDefault="005E663E" w:rsidP="005E663E">
      <w:pPr>
        <w:rPr>
          <w:sz w:val="24"/>
          <w:szCs w:val="24"/>
        </w:rPr>
      </w:pPr>
      <w:r w:rsidRPr="00540E9A">
        <w:rPr>
          <w:sz w:val="24"/>
          <w:szCs w:val="24"/>
        </w:rPr>
        <w:t>½ TL Chiliflocken oder ½ kleine Chilischote</w:t>
      </w:r>
    </w:p>
    <w:p w14:paraId="6BE79CA2" w14:textId="77777777" w:rsidR="005E663E" w:rsidRPr="00540E9A" w:rsidRDefault="005E663E" w:rsidP="005E663E">
      <w:pPr>
        <w:rPr>
          <w:sz w:val="24"/>
          <w:szCs w:val="24"/>
        </w:rPr>
      </w:pPr>
      <w:r w:rsidRPr="00540E9A">
        <w:rPr>
          <w:sz w:val="24"/>
          <w:szCs w:val="24"/>
        </w:rPr>
        <w:t>1-2 TL Essig</w:t>
      </w:r>
    </w:p>
    <w:p w14:paraId="2F70DB27" w14:textId="77777777" w:rsidR="005E663E" w:rsidRPr="00540E9A" w:rsidRDefault="005E663E" w:rsidP="005E663E">
      <w:pPr>
        <w:rPr>
          <w:sz w:val="24"/>
          <w:szCs w:val="24"/>
        </w:rPr>
      </w:pPr>
    </w:p>
    <w:p w14:paraId="17943B04" w14:textId="77777777" w:rsidR="005E663E" w:rsidRPr="00540E9A" w:rsidRDefault="005E663E" w:rsidP="005E663E">
      <w:pPr>
        <w:rPr>
          <w:sz w:val="24"/>
          <w:szCs w:val="24"/>
        </w:rPr>
      </w:pPr>
      <w:r w:rsidRPr="00540E9A">
        <w:rPr>
          <w:sz w:val="24"/>
          <w:szCs w:val="24"/>
        </w:rPr>
        <w:t>Zubereitung:</w:t>
      </w:r>
    </w:p>
    <w:p w14:paraId="2CA8C5BF" w14:textId="77777777" w:rsidR="005E663E" w:rsidRPr="00540E9A" w:rsidRDefault="005E663E" w:rsidP="00B40E8C">
      <w:pPr>
        <w:pStyle w:val="ListParagraph"/>
        <w:numPr>
          <w:ilvl w:val="0"/>
          <w:numId w:val="1723"/>
        </w:numPr>
        <w:spacing w:after="120"/>
        <w:contextualSpacing w:val="0"/>
        <w:jc w:val="both"/>
        <w:rPr>
          <w:sz w:val="24"/>
          <w:szCs w:val="24"/>
        </w:rPr>
      </w:pPr>
      <w:r w:rsidRPr="00540E9A">
        <w:rPr>
          <w:sz w:val="24"/>
          <w:szCs w:val="24"/>
        </w:rPr>
        <w:t>Das Fleisch in ca. 0,5 dünne Scheiben schneiden. In einer kleinen Schüssel mit 1 EL Sojasauce, 1 EL Öl und Maisstärke vermengen. (Maisstärke sorgt dafür, dass die Soße nachher etwas andickt und das Fleisch besser bräunt). Beiseitestellen.</w:t>
      </w:r>
    </w:p>
    <w:p w14:paraId="61B6FA30" w14:textId="77777777" w:rsidR="005E663E" w:rsidRPr="00540E9A" w:rsidRDefault="005E663E" w:rsidP="00B40E8C">
      <w:pPr>
        <w:pStyle w:val="ListParagraph"/>
        <w:numPr>
          <w:ilvl w:val="0"/>
          <w:numId w:val="1723"/>
        </w:numPr>
        <w:spacing w:after="120"/>
        <w:contextualSpacing w:val="0"/>
        <w:jc w:val="both"/>
        <w:rPr>
          <w:sz w:val="24"/>
          <w:szCs w:val="24"/>
        </w:rPr>
      </w:pPr>
      <w:r w:rsidRPr="00540E9A">
        <w:rPr>
          <w:sz w:val="24"/>
          <w:szCs w:val="24"/>
        </w:rPr>
        <w:t>Geputzte Selleriestangen in 1 cm dicke Scheiben schneiden – man kann die Stücke auch länger lassen, 2 bis 3 cm, aber nur wenn die Stangen wirklich frisch und nicht faserig sind. Frühlingszwiebeln inklusive dem Dunkelgrün in Ringe schneiden. Ingwer reiben oder fein hacken.</w:t>
      </w:r>
    </w:p>
    <w:p w14:paraId="43A9006B" w14:textId="77777777" w:rsidR="005E663E" w:rsidRPr="00540E9A" w:rsidRDefault="005E663E" w:rsidP="00B40E8C">
      <w:pPr>
        <w:pStyle w:val="ListParagraph"/>
        <w:numPr>
          <w:ilvl w:val="0"/>
          <w:numId w:val="1723"/>
        </w:numPr>
        <w:spacing w:after="120"/>
        <w:contextualSpacing w:val="0"/>
        <w:jc w:val="both"/>
        <w:rPr>
          <w:sz w:val="24"/>
          <w:szCs w:val="24"/>
        </w:rPr>
      </w:pPr>
      <w:r w:rsidRPr="00540E9A">
        <w:rPr>
          <w:sz w:val="24"/>
          <w:szCs w:val="24"/>
        </w:rPr>
        <w:t xml:space="preserve">In einer Edelstahlpfanne 3 EL Öl erhitzen, darin das Fleisch braten, ungefähr 4 Minuten lang. Beiseitestellen. </w:t>
      </w:r>
    </w:p>
    <w:p w14:paraId="4581E1D0" w14:textId="77777777" w:rsidR="005E663E" w:rsidRPr="00540E9A" w:rsidRDefault="005E663E" w:rsidP="00B40E8C">
      <w:pPr>
        <w:pStyle w:val="ListParagraph"/>
        <w:numPr>
          <w:ilvl w:val="0"/>
          <w:numId w:val="1723"/>
        </w:numPr>
        <w:spacing w:after="120"/>
        <w:contextualSpacing w:val="0"/>
        <w:jc w:val="both"/>
        <w:rPr>
          <w:sz w:val="24"/>
          <w:szCs w:val="24"/>
        </w:rPr>
      </w:pPr>
      <w:r w:rsidRPr="00540E9A">
        <w:rPr>
          <w:sz w:val="24"/>
          <w:szCs w:val="24"/>
        </w:rPr>
        <w:t>In derselben Pfanne Sellerie, Frühlingszwiebeln, Ingwer und Chili unter Rühren anbraten. Noch etwas Sojasauce hinzugießen und das Ganze bei mittlerer Hitze ungefähr 5 Minuten lang garen. Fleisch wieder hinzufügen, alles gut vermengen. Mit Salz und Essig (zum Beispiel Weißweinessig) abschmecken.</w:t>
      </w:r>
    </w:p>
    <w:p w14:paraId="22C0B358" w14:textId="77777777" w:rsidR="005E663E" w:rsidRPr="00540E9A" w:rsidRDefault="005E663E" w:rsidP="005E663E">
      <w:pPr>
        <w:spacing w:after="120"/>
        <w:jc w:val="both"/>
        <w:rPr>
          <w:sz w:val="24"/>
          <w:szCs w:val="24"/>
        </w:rPr>
      </w:pPr>
    </w:p>
    <w:p w14:paraId="4BA6557A" w14:textId="55ACF515" w:rsidR="005E663E" w:rsidRDefault="005E663E" w:rsidP="00A536A3">
      <w:pPr>
        <w:ind w:left="708" w:hanging="708"/>
        <w:jc w:val="both"/>
        <w:rPr>
          <w:rFonts w:asciiTheme="majorHAnsi" w:eastAsiaTheme="majorEastAsia" w:hAnsiTheme="majorHAnsi" w:cstheme="majorBidi"/>
          <w:color w:val="2F5496" w:themeColor="accent1" w:themeShade="BF"/>
          <w:sz w:val="26"/>
          <w:szCs w:val="26"/>
        </w:rPr>
      </w:pPr>
      <w:r w:rsidRPr="00540E9A">
        <w:rPr>
          <w:sz w:val="24"/>
          <w:szCs w:val="24"/>
        </w:rPr>
        <w:t>Info:</w:t>
      </w:r>
      <w:r w:rsidRPr="00540E9A">
        <w:rPr>
          <w:sz w:val="24"/>
          <w:szCs w:val="24"/>
        </w:rPr>
        <w:tab/>
        <w:t xml:space="preserve">Man kann das Gericht auch mit anderem Gemüse zubereiten, beispielsweise mit Zuckerschoten, Erbsen und/oder grünem Spargel oder mit Pak Choi oder anderem Blattgemüse. Aber der Sellerie freut sich, wenn ihr ihm eine Chance gebt </w:t>
      </w:r>
      <w:r w:rsidRPr="00540E9A">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br w:type="page"/>
      </w:r>
    </w:p>
    <w:p w14:paraId="344E0F0A" w14:textId="1DA7DBC2" w:rsidR="005E663E" w:rsidRDefault="005E663E" w:rsidP="005E663E">
      <w:pPr>
        <w:pStyle w:val="Heading2"/>
        <w:spacing w:after="240"/>
      </w:pPr>
      <w:r>
        <w:lastRenderedPageBreak/>
        <w:t>Geschmorte Rinderbacken mit Selleriepüree und gedünsteten Spinat</w:t>
      </w:r>
    </w:p>
    <w:p w14:paraId="31A3CB20" w14:textId="77777777" w:rsidR="005E663E" w:rsidRPr="006515E0" w:rsidRDefault="005E663E" w:rsidP="005E663E">
      <w:pPr>
        <w:rPr>
          <w:sz w:val="24"/>
          <w:szCs w:val="24"/>
          <w:u w:val="single"/>
        </w:rPr>
      </w:pPr>
      <w:r w:rsidRPr="006515E0">
        <w:rPr>
          <w:sz w:val="24"/>
          <w:szCs w:val="24"/>
          <w:u w:val="single"/>
        </w:rPr>
        <w:t>Zutaten:</w:t>
      </w:r>
    </w:p>
    <w:p w14:paraId="73B451F4" w14:textId="77777777" w:rsidR="005E663E" w:rsidRDefault="005E663E" w:rsidP="005E663E">
      <w:pPr>
        <w:rPr>
          <w:sz w:val="24"/>
          <w:szCs w:val="24"/>
        </w:rPr>
      </w:pPr>
      <w:r>
        <w:rPr>
          <w:sz w:val="24"/>
          <w:szCs w:val="24"/>
        </w:rPr>
        <w:t>120 g Möhren</w:t>
      </w:r>
    </w:p>
    <w:p w14:paraId="67B8FAD8" w14:textId="77777777" w:rsidR="005E663E" w:rsidRDefault="005E663E" w:rsidP="005E663E">
      <w:pPr>
        <w:rPr>
          <w:sz w:val="24"/>
          <w:szCs w:val="24"/>
        </w:rPr>
      </w:pPr>
      <w:r>
        <w:rPr>
          <w:sz w:val="24"/>
          <w:szCs w:val="24"/>
        </w:rPr>
        <w:t>100 g Knollensellerie</w:t>
      </w:r>
    </w:p>
    <w:p w14:paraId="3E7C1E64" w14:textId="77777777" w:rsidR="005E663E" w:rsidRDefault="005E663E" w:rsidP="005E663E">
      <w:pPr>
        <w:rPr>
          <w:sz w:val="24"/>
          <w:szCs w:val="24"/>
        </w:rPr>
      </w:pPr>
      <w:r>
        <w:rPr>
          <w:sz w:val="24"/>
          <w:szCs w:val="24"/>
        </w:rPr>
        <w:t>200 g Zwiebeln</w:t>
      </w:r>
    </w:p>
    <w:p w14:paraId="3AA6A7B6" w14:textId="77777777" w:rsidR="005E663E" w:rsidRDefault="005E663E" w:rsidP="005E663E">
      <w:pPr>
        <w:rPr>
          <w:sz w:val="24"/>
          <w:szCs w:val="24"/>
        </w:rPr>
      </w:pPr>
      <w:r>
        <w:rPr>
          <w:sz w:val="24"/>
          <w:szCs w:val="24"/>
        </w:rPr>
        <w:t>Olivenöl</w:t>
      </w:r>
    </w:p>
    <w:p w14:paraId="267CD29A" w14:textId="77777777" w:rsidR="005E663E" w:rsidRDefault="005E663E" w:rsidP="005E663E">
      <w:pPr>
        <w:rPr>
          <w:sz w:val="24"/>
          <w:szCs w:val="24"/>
        </w:rPr>
      </w:pPr>
      <w:r>
        <w:rPr>
          <w:sz w:val="24"/>
          <w:szCs w:val="24"/>
        </w:rPr>
        <w:t>800 g Rinderbacken (Abschnitt entfernt)</w:t>
      </w:r>
    </w:p>
    <w:p w14:paraId="1DA81D7D" w14:textId="77777777" w:rsidR="005E663E" w:rsidRDefault="005E663E" w:rsidP="005E663E">
      <w:pPr>
        <w:rPr>
          <w:sz w:val="24"/>
          <w:szCs w:val="24"/>
        </w:rPr>
      </w:pPr>
      <w:r>
        <w:rPr>
          <w:sz w:val="24"/>
          <w:szCs w:val="24"/>
        </w:rPr>
        <w:t>Salz, Pfeffer</w:t>
      </w:r>
    </w:p>
    <w:p w14:paraId="557FF915" w14:textId="77777777" w:rsidR="005E663E" w:rsidRDefault="005E663E" w:rsidP="005E663E">
      <w:pPr>
        <w:rPr>
          <w:sz w:val="24"/>
          <w:szCs w:val="24"/>
        </w:rPr>
      </w:pPr>
      <w:r>
        <w:rPr>
          <w:sz w:val="24"/>
          <w:szCs w:val="24"/>
        </w:rPr>
        <w:t>450 ml Rotwein</w:t>
      </w:r>
    </w:p>
    <w:p w14:paraId="29838F12" w14:textId="77777777" w:rsidR="005E663E" w:rsidRDefault="005E663E" w:rsidP="005E663E">
      <w:pPr>
        <w:rPr>
          <w:sz w:val="24"/>
          <w:szCs w:val="24"/>
        </w:rPr>
      </w:pPr>
      <w:r>
        <w:rPr>
          <w:sz w:val="24"/>
          <w:szCs w:val="24"/>
        </w:rPr>
        <w:t>1 Sternanis</w:t>
      </w:r>
    </w:p>
    <w:p w14:paraId="3714635B" w14:textId="77777777" w:rsidR="005E663E" w:rsidRDefault="005E663E" w:rsidP="005E663E">
      <w:pPr>
        <w:rPr>
          <w:sz w:val="24"/>
          <w:szCs w:val="24"/>
        </w:rPr>
      </w:pPr>
      <w:r>
        <w:rPr>
          <w:sz w:val="24"/>
          <w:szCs w:val="24"/>
        </w:rPr>
        <w:t>250 ml Rinderfond</w:t>
      </w:r>
    </w:p>
    <w:p w14:paraId="24346E48" w14:textId="77777777" w:rsidR="005E663E" w:rsidRDefault="005E663E" w:rsidP="005E663E">
      <w:pPr>
        <w:rPr>
          <w:sz w:val="24"/>
          <w:szCs w:val="24"/>
        </w:rPr>
      </w:pPr>
    </w:p>
    <w:p w14:paraId="0A7779EE" w14:textId="77777777" w:rsidR="005E663E" w:rsidRPr="006515E0" w:rsidRDefault="005E663E" w:rsidP="005E663E">
      <w:pPr>
        <w:rPr>
          <w:i/>
          <w:iCs/>
          <w:sz w:val="24"/>
          <w:szCs w:val="24"/>
        </w:rPr>
      </w:pPr>
      <w:r w:rsidRPr="006515E0">
        <w:rPr>
          <w:i/>
          <w:iCs/>
          <w:sz w:val="24"/>
          <w:szCs w:val="24"/>
        </w:rPr>
        <w:t>Für den Spinat</w:t>
      </w:r>
    </w:p>
    <w:p w14:paraId="248D54A9" w14:textId="77777777" w:rsidR="005E663E" w:rsidRDefault="005E663E" w:rsidP="005E663E">
      <w:pPr>
        <w:rPr>
          <w:sz w:val="24"/>
          <w:szCs w:val="24"/>
        </w:rPr>
      </w:pPr>
      <w:r>
        <w:rPr>
          <w:sz w:val="24"/>
          <w:szCs w:val="24"/>
        </w:rPr>
        <w:t>2 kg Spinat</w:t>
      </w:r>
    </w:p>
    <w:p w14:paraId="5CF5AFE2" w14:textId="77777777" w:rsidR="005E663E" w:rsidRDefault="005E663E" w:rsidP="005E663E">
      <w:pPr>
        <w:rPr>
          <w:sz w:val="24"/>
          <w:szCs w:val="24"/>
        </w:rPr>
      </w:pPr>
      <w:r>
        <w:rPr>
          <w:sz w:val="24"/>
          <w:szCs w:val="24"/>
        </w:rPr>
        <w:t>2 Knoblauchzehen</w:t>
      </w:r>
    </w:p>
    <w:p w14:paraId="58695ECC" w14:textId="77777777" w:rsidR="005E663E" w:rsidRDefault="005E663E" w:rsidP="005E663E">
      <w:pPr>
        <w:rPr>
          <w:sz w:val="24"/>
          <w:szCs w:val="24"/>
        </w:rPr>
      </w:pPr>
      <w:r>
        <w:rPr>
          <w:sz w:val="24"/>
          <w:szCs w:val="24"/>
        </w:rPr>
        <w:t>Öl</w:t>
      </w:r>
    </w:p>
    <w:p w14:paraId="5D668EF3" w14:textId="77777777" w:rsidR="005E663E" w:rsidRDefault="005E663E" w:rsidP="005E663E">
      <w:pPr>
        <w:rPr>
          <w:sz w:val="24"/>
          <w:szCs w:val="24"/>
        </w:rPr>
      </w:pPr>
    </w:p>
    <w:p w14:paraId="4286EE1F" w14:textId="77777777" w:rsidR="005E663E" w:rsidRPr="006515E0" w:rsidRDefault="005E663E" w:rsidP="005E663E">
      <w:pPr>
        <w:rPr>
          <w:i/>
          <w:iCs/>
          <w:sz w:val="24"/>
          <w:szCs w:val="24"/>
        </w:rPr>
      </w:pPr>
      <w:r w:rsidRPr="006515E0">
        <w:rPr>
          <w:i/>
          <w:iCs/>
          <w:sz w:val="24"/>
          <w:szCs w:val="24"/>
        </w:rPr>
        <w:t>Für das Püree</w:t>
      </w:r>
    </w:p>
    <w:p w14:paraId="4D6A000A" w14:textId="77777777" w:rsidR="005E663E" w:rsidRDefault="005E663E" w:rsidP="005E663E">
      <w:pPr>
        <w:rPr>
          <w:sz w:val="24"/>
          <w:szCs w:val="24"/>
        </w:rPr>
      </w:pPr>
      <w:r>
        <w:rPr>
          <w:sz w:val="24"/>
          <w:szCs w:val="24"/>
        </w:rPr>
        <w:t>900 g Sellerieknolle</w:t>
      </w:r>
    </w:p>
    <w:p w14:paraId="7690653C" w14:textId="77777777" w:rsidR="005E663E" w:rsidRDefault="005E663E" w:rsidP="005E663E">
      <w:pPr>
        <w:rPr>
          <w:sz w:val="24"/>
          <w:szCs w:val="24"/>
        </w:rPr>
      </w:pPr>
      <w:r>
        <w:rPr>
          <w:sz w:val="24"/>
          <w:szCs w:val="24"/>
        </w:rPr>
        <w:t>200 ml Wasser</w:t>
      </w:r>
    </w:p>
    <w:p w14:paraId="1C889454" w14:textId="77777777" w:rsidR="005E663E" w:rsidRDefault="005E663E" w:rsidP="005E663E">
      <w:pPr>
        <w:rPr>
          <w:sz w:val="24"/>
          <w:szCs w:val="24"/>
        </w:rPr>
      </w:pPr>
      <w:r>
        <w:rPr>
          <w:sz w:val="24"/>
          <w:szCs w:val="24"/>
        </w:rPr>
        <w:t>1 Lorbeerblatt</w:t>
      </w:r>
    </w:p>
    <w:p w14:paraId="3EAF12CA" w14:textId="77777777" w:rsidR="005E663E" w:rsidRDefault="005E663E" w:rsidP="005E663E">
      <w:pPr>
        <w:rPr>
          <w:sz w:val="24"/>
          <w:szCs w:val="24"/>
        </w:rPr>
      </w:pPr>
      <w:r>
        <w:rPr>
          <w:sz w:val="24"/>
          <w:szCs w:val="24"/>
        </w:rPr>
        <w:t>Butter, Salz, Pfeffer</w:t>
      </w:r>
    </w:p>
    <w:p w14:paraId="5D7092AB" w14:textId="77777777" w:rsidR="005E663E" w:rsidRDefault="005E663E" w:rsidP="005E663E">
      <w:pPr>
        <w:rPr>
          <w:sz w:val="24"/>
          <w:szCs w:val="24"/>
        </w:rPr>
      </w:pPr>
    </w:p>
    <w:p w14:paraId="42B7884E" w14:textId="77777777" w:rsidR="005E663E" w:rsidRDefault="005E663E" w:rsidP="005E663E">
      <w:pPr>
        <w:rPr>
          <w:sz w:val="24"/>
          <w:szCs w:val="24"/>
        </w:rPr>
      </w:pPr>
      <w:r>
        <w:rPr>
          <w:sz w:val="24"/>
          <w:szCs w:val="24"/>
        </w:rPr>
        <w:t>Zubereitung:</w:t>
      </w:r>
    </w:p>
    <w:p w14:paraId="15F4FE8B" w14:textId="77777777" w:rsidR="005E663E" w:rsidRPr="00D14B1C" w:rsidRDefault="005E663E" w:rsidP="00B40E8C">
      <w:pPr>
        <w:pStyle w:val="ListParagraph"/>
        <w:numPr>
          <w:ilvl w:val="0"/>
          <w:numId w:val="1251"/>
        </w:numPr>
        <w:spacing w:after="120"/>
        <w:ind w:left="714" w:hanging="357"/>
        <w:contextualSpacing w:val="0"/>
        <w:jc w:val="both"/>
        <w:rPr>
          <w:sz w:val="24"/>
          <w:szCs w:val="24"/>
        </w:rPr>
      </w:pPr>
      <w:r w:rsidRPr="00D14B1C">
        <w:rPr>
          <w:sz w:val="24"/>
          <w:szCs w:val="24"/>
        </w:rPr>
        <w:t xml:space="preserve">Möhren und Sellerie schälen und in kleine Würfel schneiden. Zwiebeln in feine Streifen schneiden. </w:t>
      </w:r>
    </w:p>
    <w:p w14:paraId="72D5C4AE" w14:textId="77777777" w:rsidR="005E663E" w:rsidRPr="00D14B1C" w:rsidRDefault="005E663E" w:rsidP="00B40E8C">
      <w:pPr>
        <w:pStyle w:val="ListParagraph"/>
        <w:numPr>
          <w:ilvl w:val="0"/>
          <w:numId w:val="1251"/>
        </w:numPr>
        <w:spacing w:after="120"/>
        <w:ind w:left="714" w:hanging="357"/>
        <w:contextualSpacing w:val="0"/>
        <w:jc w:val="both"/>
        <w:rPr>
          <w:sz w:val="24"/>
          <w:szCs w:val="24"/>
        </w:rPr>
      </w:pPr>
      <w:r w:rsidRPr="00D14B1C">
        <w:rPr>
          <w:sz w:val="24"/>
          <w:szCs w:val="24"/>
        </w:rPr>
        <w:t xml:space="preserve">Öl in einem Bräter erhitzen. Fleisch darin bei starker Hitze 2 Minuten rundherum anbraten, salzen und pfeffern. </w:t>
      </w:r>
    </w:p>
    <w:p w14:paraId="0DE72B2B" w14:textId="77777777" w:rsidR="005E663E" w:rsidRPr="00D14B1C" w:rsidRDefault="005E663E" w:rsidP="00B40E8C">
      <w:pPr>
        <w:pStyle w:val="ListParagraph"/>
        <w:numPr>
          <w:ilvl w:val="0"/>
          <w:numId w:val="1251"/>
        </w:numPr>
        <w:spacing w:after="120"/>
        <w:ind w:left="714" w:hanging="357"/>
        <w:contextualSpacing w:val="0"/>
        <w:jc w:val="both"/>
        <w:rPr>
          <w:sz w:val="24"/>
          <w:szCs w:val="24"/>
        </w:rPr>
      </w:pPr>
      <w:r w:rsidRPr="00D14B1C">
        <w:rPr>
          <w:sz w:val="24"/>
          <w:szCs w:val="24"/>
        </w:rPr>
        <w:t xml:space="preserve">Öl in den Topf geben und die Zwiebeln darin 5 Minuten anbraten. Möhren und Sellerie dazugeben und weitere 5 Minuten braten. </w:t>
      </w:r>
    </w:p>
    <w:p w14:paraId="786FD015" w14:textId="77777777" w:rsidR="005E663E" w:rsidRPr="00D14B1C" w:rsidRDefault="005E663E" w:rsidP="00B40E8C">
      <w:pPr>
        <w:pStyle w:val="ListParagraph"/>
        <w:numPr>
          <w:ilvl w:val="0"/>
          <w:numId w:val="1251"/>
        </w:numPr>
        <w:spacing w:after="120"/>
        <w:ind w:left="714" w:hanging="357"/>
        <w:contextualSpacing w:val="0"/>
        <w:jc w:val="both"/>
        <w:rPr>
          <w:sz w:val="24"/>
          <w:szCs w:val="24"/>
        </w:rPr>
      </w:pPr>
      <w:r w:rsidRPr="00D14B1C">
        <w:rPr>
          <w:sz w:val="24"/>
          <w:szCs w:val="24"/>
        </w:rPr>
        <w:lastRenderedPageBreak/>
        <w:t>Mit Rotwein ablöschen und stark einkochen. Fleisch dazugeben und Anos. Mit Rinderfond und 250 ml Wasser 2 – 2,5 Stunden garen, das Fleisch dabei mehrmals wenden. Fleisch aus dem Ofen nehmen, mit Alufolie bedeckt im Ofen warmhalten.</w:t>
      </w:r>
    </w:p>
    <w:p w14:paraId="36F44D6E" w14:textId="77777777" w:rsidR="00666407" w:rsidRPr="00666407" w:rsidRDefault="005E663E" w:rsidP="00B40E8C">
      <w:pPr>
        <w:pStyle w:val="ListParagraph"/>
        <w:numPr>
          <w:ilvl w:val="0"/>
          <w:numId w:val="1251"/>
        </w:numPr>
        <w:spacing w:after="120"/>
        <w:ind w:left="714" w:hanging="357"/>
        <w:contextualSpacing w:val="0"/>
        <w:jc w:val="both"/>
      </w:pPr>
      <w:r w:rsidRPr="00666407">
        <w:rPr>
          <w:sz w:val="24"/>
          <w:szCs w:val="24"/>
        </w:rPr>
        <w:t>Soße durch ein feines Sieb drücken, das zerkochte Gemüse durchdrücken und die Flüssigkeit einkochen.</w:t>
      </w:r>
    </w:p>
    <w:p w14:paraId="38515D85" w14:textId="3E78AF92" w:rsidR="00666407" w:rsidRPr="00F60B4A" w:rsidRDefault="005E663E" w:rsidP="00B40E8C">
      <w:pPr>
        <w:pStyle w:val="ListParagraph"/>
        <w:numPr>
          <w:ilvl w:val="0"/>
          <w:numId w:val="1251"/>
        </w:numPr>
        <w:spacing w:after="120"/>
        <w:ind w:left="714" w:hanging="357"/>
        <w:contextualSpacing w:val="0"/>
        <w:jc w:val="both"/>
        <w:rPr>
          <w:sz w:val="24"/>
          <w:szCs w:val="24"/>
        </w:rPr>
      </w:pPr>
      <w:r w:rsidRPr="00F60B4A">
        <w:rPr>
          <w:sz w:val="24"/>
          <w:szCs w:val="24"/>
        </w:rPr>
        <w:t>Für das Püree den geschälten Sellerie würfeln und in zerlassener Butter andünsten. Wasser dazugeben. Salz, Pfeffer, Lorbeerblatt ebenso dazugeben. Zugedeckt ca. 15 Minuten kochen. Im Anschluss Sellerie pürieren mit Salz und Pfeffer würzen und etwas Butter unterrühren.</w:t>
      </w:r>
    </w:p>
    <w:p w14:paraId="435D5431" w14:textId="77777777" w:rsidR="00666407" w:rsidRPr="00F60B4A" w:rsidRDefault="00666407">
      <w:pPr>
        <w:rPr>
          <w:rFonts w:asciiTheme="majorHAnsi" w:eastAsiaTheme="majorEastAsia" w:hAnsiTheme="majorHAnsi" w:cstheme="majorBidi"/>
          <w:color w:val="2F5496" w:themeColor="accent1" w:themeShade="BF"/>
          <w:sz w:val="24"/>
          <w:szCs w:val="24"/>
        </w:rPr>
      </w:pPr>
      <w:r w:rsidRPr="00F60B4A">
        <w:rPr>
          <w:sz w:val="24"/>
          <w:szCs w:val="24"/>
        </w:rPr>
        <w:br w:type="page"/>
      </w:r>
    </w:p>
    <w:p w14:paraId="350845FE" w14:textId="77777777" w:rsidR="000948A9" w:rsidRDefault="000948A9" w:rsidP="000948A9">
      <w:pPr>
        <w:pStyle w:val="Heading2"/>
        <w:spacing w:after="240"/>
      </w:pPr>
      <w:r>
        <w:lastRenderedPageBreak/>
        <w:t>Rinderfilet im Trüffelmantel</w:t>
      </w:r>
      <w:r>
        <w:rPr>
          <w:rStyle w:val="FootnoteReference"/>
        </w:rPr>
        <w:footnoteReference w:id="493"/>
      </w:r>
      <w:r>
        <w:t xml:space="preserve"> </w:t>
      </w:r>
    </w:p>
    <w:p w14:paraId="1971E83C" w14:textId="77777777" w:rsidR="000948A9" w:rsidRDefault="000948A9" w:rsidP="000948A9">
      <w:pPr>
        <w:rPr>
          <w:sz w:val="24"/>
          <w:szCs w:val="24"/>
        </w:rPr>
      </w:pPr>
      <w:r w:rsidRPr="003A498F">
        <w:rPr>
          <w:sz w:val="24"/>
          <w:szCs w:val="24"/>
          <w:u w:val="single"/>
        </w:rPr>
        <w:t>Zutaten</w:t>
      </w:r>
      <w:r>
        <w:rPr>
          <w:sz w:val="24"/>
          <w:szCs w:val="24"/>
        </w:rPr>
        <w:t xml:space="preserve"> (für 4 Portionen)</w:t>
      </w:r>
    </w:p>
    <w:p w14:paraId="41E6F9CC" w14:textId="77777777" w:rsidR="000948A9" w:rsidRPr="003A498F" w:rsidRDefault="000948A9" w:rsidP="000948A9">
      <w:pPr>
        <w:rPr>
          <w:i/>
          <w:iCs/>
          <w:sz w:val="24"/>
          <w:szCs w:val="24"/>
        </w:rPr>
      </w:pPr>
      <w:r w:rsidRPr="003A498F">
        <w:rPr>
          <w:i/>
          <w:iCs/>
          <w:sz w:val="24"/>
          <w:szCs w:val="24"/>
        </w:rPr>
        <w:t>Für das Rinderfilet</w:t>
      </w:r>
    </w:p>
    <w:p w14:paraId="5509E332" w14:textId="77777777" w:rsidR="000948A9" w:rsidRDefault="000948A9" w:rsidP="000948A9">
      <w:pPr>
        <w:rPr>
          <w:sz w:val="24"/>
          <w:szCs w:val="24"/>
        </w:rPr>
      </w:pPr>
      <w:r>
        <w:rPr>
          <w:sz w:val="24"/>
          <w:szCs w:val="24"/>
        </w:rPr>
        <w:t>400 – 600 g Rinderfilet</w:t>
      </w:r>
    </w:p>
    <w:p w14:paraId="775DD811" w14:textId="77777777" w:rsidR="000948A9" w:rsidRDefault="000948A9" w:rsidP="000948A9">
      <w:pPr>
        <w:rPr>
          <w:sz w:val="24"/>
          <w:szCs w:val="24"/>
        </w:rPr>
      </w:pPr>
      <w:r>
        <w:rPr>
          <w:sz w:val="24"/>
          <w:szCs w:val="24"/>
        </w:rPr>
        <w:t>1 Glas schwarze Trüffel</w:t>
      </w:r>
    </w:p>
    <w:p w14:paraId="6636FB62" w14:textId="77777777" w:rsidR="000948A9" w:rsidRDefault="000948A9" w:rsidP="000948A9">
      <w:pPr>
        <w:rPr>
          <w:sz w:val="24"/>
          <w:szCs w:val="24"/>
        </w:rPr>
      </w:pPr>
      <w:r>
        <w:rPr>
          <w:sz w:val="24"/>
          <w:szCs w:val="24"/>
        </w:rPr>
        <w:t>Salz, Pfeffer</w:t>
      </w:r>
    </w:p>
    <w:p w14:paraId="6656DE81" w14:textId="77777777" w:rsidR="000948A9" w:rsidRDefault="000948A9" w:rsidP="000948A9">
      <w:pPr>
        <w:rPr>
          <w:sz w:val="24"/>
          <w:szCs w:val="24"/>
        </w:rPr>
      </w:pPr>
      <w:r>
        <w:rPr>
          <w:sz w:val="24"/>
          <w:szCs w:val="24"/>
        </w:rPr>
        <w:t>Butterschmalz</w:t>
      </w:r>
    </w:p>
    <w:p w14:paraId="2DA2D707" w14:textId="77777777" w:rsidR="000948A9" w:rsidRDefault="000948A9" w:rsidP="000948A9">
      <w:pPr>
        <w:rPr>
          <w:sz w:val="24"/>
          <w:szCs w:val="24"/>
        </w:rPr>
      </w:pPr>
      <w:r>
        <w:rPr>
          <w:sz w:val="24"/>
          <w:szCs w:val="24"/>
        </w:rPr>
        <w:t>50 ml Rotwein</w:t>
      </w:r>
    </w:p>
    <w:p w14:paraId="5B1FEB0D" w14:textId="77777777" w:rsidR="000948A9" w:rsidRDefault="000948A9" w:rsidP="000948A9">
      <w:pPr>
        <w:rPr>
          <w:sz w:val="24"/>
          <w:szCs w:val="24"/>
        </w:rPr>
      </w:pPr>
      <w:r>
        <w:rPr>
          <w:sz w:val="24"/>
          <w:szCs w:val="24"/>
        </w:rPr>
        <w:t>50 – 100 ml Sahne</w:t>
      </w:r>
    </w:p>
    <w:p w14:paraId="728944CF" w14:textId="77777777" w:rsidR="000948A9" w:rsidRDefault="000948A9" w:rsidP="000948A9">
      <w:pPr>
        <w:rPr>
          <w:sz w:val="24"/>
          <w:szCs w:val="24"/>
        </w:rPr>
      </w:pPr>
      <w:r>
        <w:rPr>
          <w:sz w:val="24"/>
          <w:szCs w:val="24"/>
        </w:rPr>
        <w:t>Trüffelöl</w:t>
      </w:r>
    </w:p>
    <w:p w14:paraId="1721B968" w14:textId="77777777" w:rsidR="000948A9" w:rsidRDefault="000948A9" w:rsidP="000948A9">
      <w:pPr>
        <w:rPr>
          <w:sz w:val="24"/>
          <w:szCs w:val="24"/>
        </w:rPr>
      </w:pPr>
      <w:r>
        <w:rPr>
          <w:sz w:val="24"/>
          <w:szCs w:val="24"/>
        </w:rPr>
        <w:t>Speisestärke</w:t>
      </w:r>
    </w:p>
    <w:p w14:paraId="03D2762B" w14:textId="77777777" w:rsidR="000948A9" w:rsidRDefault="000948A9" w:rsidP="000948A9">
      <w:pPr>
        <w:rPr>
          <w:sz w:val="24"/>
          <w:szCs w:val="24"/>
        </w:rPr>
      </w:pPr>
    </w:p>
    <w:p w14:paraId="3C0C099E" w14:textId="77777777" w:rsidR="000948A9" w:rsidRPr="00C32903" w:rsidRDefault="000948A9" w:rsidP="000948A9">
      <w:pPr>
        <w:rPr>
          <w:i/>
          <w:iCs/>
          <w:sz w:val="24"/>
          <w:szCs w:val="24"/>
        </w:rPr>
      </w:pPr>
      <w:r w:rsidRPr="00C32903">
        <w:rPr>
          <w:i/>
          <w:iCs/>
          <w:sz w:val="24"/>
          <w:szCs w:val="24"/>
        </w:rPr>
        <w:t>Für die Schwarzwurzeln</w:t>
      </w:r>
    </w:p>
    <w:p w14:paraId="34D9BC81" w14:textId="77777777" w:rsidR="000948A9" w:rsidRDefault="000948A9" w:rsidP="000948A9">
      <w:pPr>
        <w:rPr>
          <w:sz w:val="24"/>
          <w:szCs w:val="24"/>
        </w:rPr>
      </w:pPr>
      <w:r>
        <w:rPr>
          <w:sz w:val="24"/>
          <w:szCs w:val="24"/>
        </w:rPr>
        <w:t>1 kg Schwarzwurzeln</w:t>
      </w:r>
    </w:p>
    <w:p w14:paraId="20216CFE" w14:textId="77777777" w:rsidR="000948A9" w:rsidRDefault="000948A9" w:rsidP="000948A9">
      <w:pPr>
        <w:rPr>
          <w:sz w:val="24"/>
          <w:szCs w:val="24"/>
        </w:rPr>
      </w:pPr>
      <w:r>
        <w:rPr>
          <w:sz w:val="24"/>
          <w:szCs w:val="24"/>
        </w:rPr>
        <w:t>375 ml Gemüsebrühe</w:t>
      </w:r>
    </w:p>
    <w:p w14:paraId="3D5F14BB" w14:textId="77777777" w:rsidR="000948A9" w:rsidRDefault="000948A9" w:rsidP="000948A9">
      <w:pPr>
        <w:rPr>
          <w:sz w:val="24"/>
          <w:szCs w:val="24"/>
        </w:rPr>
      </w:pPr>
      <w:r>
        <w:rPr>
          <w:sz w:val="24"/>
          <w:szCs w:val="24"/>
        </w:rPr>
        <w:t>Salz, Pfeffer</w:t>
      </w:r>
    </w:p>
    <w:p w14:paraId="03AB1637" w14:textId="77777777" w:rsidR="000948A9" w:rsidRDefault="000948A9" w:rsidP="000948A9">
      <w:pPr>
        <w:rPr>
          <w:sz w:val="24"/>
          <w:szCs w:val="24"/>
        </w:rPr>
      </w:pPr>
      <w:r>
        <w:rPr>
          <w:sz w:val="24"/>
          <w:szCs w:val="24"/>
        </w:rPr>
        <w:t>250 ml Schlagsahne</w:t>
      </w:r>
    </w:p>
    <w:p w14:paraId="557FEC02" w14:textId="77777777" w:rsidR="000948A9" w:rsidRDefault="000948A9" w:rsidP="000948A9">
      <w:pPr>
        <w:rPr>
          <w:sz w:val="24"/>
          <w:szCs w:val="24"/>
        </w:rPr>
      </w:pPr>
      <w:r>
        <w:rPr>
          <w:sz w:val="24"/>
          <w:szCs w:val="24"/>
        </w:rPr>
        <w:t>1 Eigelb</w:t>
      </w:r>
    </w:p>
    <w:p w14:paraId="278DF320" w14:textId="77777777" w:rsidR="000948A9" w:rsidRDefault="000948A9" w:rsidP="000948A9">
      <w:pPr>
        <w:rPr>
          <w:sz w:val="24"/>
          <w:szCs w:val="24"/>
        </w:rPr>
      </w:pPr>
      <w:r>
        <w:rPr>
          <w:sz w:val="24"/>
          <w:szCs w:val="24"/>
        </w:rPr>
        <w:t>2 EL Weißwein</w:t>
      </w:r>
    </w:p>
    <w:p w14:paraId="0BB4E9C5" w14:textId="77777777" w:rsidR="000948A9" w:rsidRDefault="000948A9" w:rsidP="000948A9">
      <w:pPr>
        <w:rPr>
          <w:sz w:val="24"/>
          <w:szCs w:val="24"/>
        </w:rPr>
      </w:pPr>
      <w:r>
        <w:rPr>
          <w:sz w:val="24"/>
          <w:szCs w:val="24"/>
        </w:rPr>
        <w:t>2 EL Schnittlauchröllchen</w:t>
      </w:r>
    </w:p>
    <w:p w14:paraId="3678E78F" w14:textId="77777777" w:rsidR="000948A9" w:rsidRDefault="000948A9" w:rsidP="000948A9">
      <w:pPr>
        <w:rPr>
          <w:sz w:val="24"/>
          <w:szCs w:val="24"/>
        </w:rPr>
      </w:pPr>
    </w:p>
    <w:p w14:paraId="57582D3E" w14:textId="77777777" w:rsidR="000948A9" w:rsidRDefault="000948A9" w:rsidP="000948A9">
      <w:pPr>
        <w:rPr>
          <w:sz w:val="24"/>
          <w:szCs w:val="24"/>
        </w:rPr>
      </w:pPr>
      <w:r>
        <w:rPr>
          <w:sz w:val="24"/>
          <w:szCs w:val="24"/>
        </w:rPr>
        <w:t>Zubereitungszeit: 45 Minuten plus Kochzeit 45 Minuten</w:t>
      </w:r>
    </w:p>
    <w:p w14:paraId="6CCC8A9F" w14:textId="77777777" w:rsidR="000948A9" w:rsidRPr="004A7177" w:rsidRDefault="000948A9" w:rsidP="00B40E8C">
      <w:pPr>
        <w:pStyle w:val="ListParagraph"/>
        <w:numPr>
          <w:ilvl w:val="0"/>
          <w:numId w:val="1125"/>
        </w:numPr>
        <w:spacing w:after="120"/>
        <w:ind w:left="714" w:hanging="357"/>
        <w:contextualSpacing w:val="0"/>
        <w:jc w:val="both"/>
        <w:rPr>
          <w:sz w:val="24"/>
          <w:szCs w:val="24"/>
        </w:rPr>
      </w:pPr>
      <w:r w:rsidRPr="004A7177">
        <w:rPr>
          <w:sz w:val="24"/>
          <w:szCs w:val="24"/>
        </w:rPr>
        <w:t>Für die Schwarzwurzeln in einem großen Topf Brühe zum Kochen bringen. In eine Schüssel ca. 3 l kaltes Wasser füllen, 2 EL Essig und 2 EL Mehl darin verrühren. Die Schwarzwurzeln schälen, in 4 – 6 cm lange Stücke schneiden und sofort in das Wasser legen, damit sie nicht braun werden.</w:t>
      </w:r>
    </w:p>
    <w:p w14:paraId="7DEEF390" w14:textId="77777777" w:rsidR="000948A9" w:rsidRPr="004A7177" w:rsidRDefault="000948A9" w:rsidP="00B40E8C">
      <w:pPr>
        <w:pStyle w:val="ListParagraph"/>
        <w:numPr>
          <w:ilvl w:val="0"/>
          <w:numId w:val="1125"/>
        </w:numPr>
        <w:spacing w:after="120"/>
        <w:ind w:left="714" w:hanging="357"/>
        <w:contextualSpacing w:val="0"/>
        <w:jc w:val="both"/>
        <w:rPr>
          <w:sz w:val="24"/>
          <w:szCs w:val="24"/>
        </w:rPr>
      </w:pPr>
      <w:r w:rsidRPr="004A7177">
        <w:rPr>
          <w:sz w:val="24"/>
          <w:szCs w:val="24"/>
        </w:rPr>
        <w:t xml:space="preserve">Die Schwarzwurzeln abseihen, in die kochende Brühe geben und auf kleiner Hitze garkochen lassen (kernig-weich). Das Gemüse aus der Flüssigkeit nehmen, warmstellen. Die Kochflüssigkeit etwas einkochen lassen, Sahne zugießen, aufkochen, Eigelb einrühren und nicht mehr kochen lassen, mit dem Wein abrunden. Die </w:t>
      </w:r>
      <w:r w:rsidRPr="004A7177">
        <w:rPr>
          <w:sz w:val="24"/>
          <w:szCs w:val="24"/>
        </w:rPr>
        <w:lastRenderedPageBreak/>
        <w:t>Schwarzwurzeln einlegen, nochmals darin ziehen lassen und vor dem Anrichten mit Schnittlauch bestreuen.</w:t>
      </w:r>
    </w:p>
    <w:p w14:paraId="5302DA9D" w14:textId="77777777" w:rsidR="000948A9" w:rsidRPr="004A7177" w:rsidRDefault="000948A9" w:rsidP="00B40E8C">
      <w:pPr>
        <w:pStyle w:val="ListParagraph"/>
        <w:numPr>
          <w:ilvl w:val="0"/>
          <w:numId w:val="1125"/>
        </w:numPr>
        <w:spacing w:after="120"/>
        <w:ind w:left="714" w:hanging="357"/>
        <w:contextualSpacing w:val="0"/>
        <w:jc w:val="both"/>
        <w:rPr>
          <w:sz w:val="24"/>
          <w:szCs w:val="24"/>
        </w:rPr>
      </w:pPr>
      <w:r w:rsidRPr="004A7177">
        <w:rPr>
          <w:sz w:val="24"/>
          <w:szCs w:val="24"/>
        </w:rPr>
        <w:t>Für das Rinderfilet den Backofen auf 200 Grad vorheizen. Die Trüffel in feine Würfelchen schneiden und auf einen Teller geben.</w:t>
      </w:r>
    </w:p>
    <w:p w14:paraId="2F89AA41" w14:textId="77777777" w:rsidR="000948A9" w:rsidRPr="004A7177" w:rsidRDefault="000948A9" w:rsidP="00B40E8C">
      <w:pPr>
        <w:pStyle w:val="ListParagraph"/>
        <w:numPr>
          <w:ilvl w:val="0"/>
          <w:numId w:val="1125"/>
        </w:numPr>
        <w:spacing w:after="120"/>
        <w:ind w:left="714" w:hanging="357"/>
        <w:contextualSpacing w:val="0"/>
        <w:jc w:val="both"/>
        <w:rPr>
          <w:sz w:val="24"/>
          <w:szCs w:val="24"/>
        </w:rPr>
      </w:pPr>
      <w:r w:rsidRPr="004A7177">
        <w:rPr>
          <w:sz w:val="24"/>
          <w:szCs w:val="24"/>
        </w:rPr>
        <w:t>Eine Pfanne mit etwas Butterschmalz erhitzen. Das Filet eventuell noch häuten, etwas klopfen, rundherum würzen und scharf im heißen Fett von allen Seiten kurz anbraten. Dann das Fleisch herausnehmen, in den Trüffelwürfelchen wenden, in einen Bräter geben und im Backofen 10 – 20 Minuten - je nach gewünschtem Gargrad – weitergaren lassen.</w:t>
      </w:r>
    </w:p>
    <w:p w14:paraId="4F5544B2" w14:textId="77777777" w:rsidR="000948A9" w:rsidRPr="004A7177" w:rsidRDefault="000948A9" w:rsidP="00B40E8C">
      <w:pPr>
        <w:pStyle w:val="ListParagraph"/>
        <w:numPr>
          <w:ilvl w:val="0"/>
          <w:numId w:val="1125"/>
        </w:numPr>
        <w:spacing w:after="120"/>
        <w:ind w:left="714" w:hanging="357"/>
        <w:contextualSpacing w:val="0"/>
        <w:jc w:val="both"/>
        <w:rPr>
          <w:sz w:val="24"/>
          <w:szCs w:val="24"/>
        </w:rPr>
      </w:pPr>
      <w:r w:rsidRPr="004A7177">
        <w:rPr>
          <w:sz w:val="24"/>
          <w:szCs w:val="24"/>
        </w:rPr>
        <w:t>Inzwischen mit dem Rotwein den Bratensatz ablöschen und loskochen. Die Schlagsahne zugeben und alles etwas einköcheln lassen. Die Sauce würzen und mit ein paar Tropfen Trüffelöl abrunden. Nach Belieben die Sauce mit etwas angerührter Speisestäke aufkochen und abbinden.</w:t>
      </w:r>
    </w:p>
    <w:p w14:paraId="15394CA3" w14:textId="77777777" w:rsidR="000948A9" w:rsidRDefault="000948A9" w:rsidP="000948A9">
      <w:pPr>
        <w:spacing w:after="120"/>
        <w:jc w:val="both"/>
        <w:rPr>
          <w:sz w:val="24"/>
          <w:szCs w:val="24"/>
        </w:rPr>
      </w:pPr>
    </w:p>
    <w:p w14:paraId="78D596D4" w14:textId="523DD93D" w:rsidR="000948A9" w:rsidRDefault="000948A9" w:rsidP="000948A9">
      <w:pPr>
        <w:rPr>
          <w:rFonts w:asciiTheme="majorHAnsi" w:eastAsiaTheme="majorEastAsia" w:hAnsiTheme="majorHAnsi" w:cstheme="majorBidi"/>
          <w:color w:val="2F5496" w:themeColor="accent1" w:themeShade="BF"/>
          <w:sz w:val="26"/>
          <w:szCs w:val="26"/>
        </w:rPr>
      </w:pPr>
      <w:r>
        <w:rPr>
          <w:sz w:val="24"/>
          <w:szCs w:val="24"/>
        </w:rPr>
        <w:t>Info:</w:t>
      </w:r>
      <w:r>
        <w:rPr>
          <w:sz w:val="24"/>
          <w:szCs w:val="24"/>
        </w:rPr>
        <w:tab/>
      </w:r>
      <w:r w:rsidRPr="003A498F">
        <w:rPr>
          <w:sz w:val="24"/>
          <w:szCs w:val="24"/>
        </w:rPr>
        <w:t>Dazu passen alle Arten von Spätzle.</w:t>
      </w:r>
      <w:r>
        <w:br w:type="page"/>
      </w:r>
    </w:p>
    <w:p w14:paraId="638D851C" w14:textId="77777777" w:rsidR="00596916" w:rsidRPr="00A83491" w:rsidRDefault="00596916" w:rsidP="00596916">
      <w:pPr>
        <w:pStyle w:val="Heading2"/>
        <w:spacing w:after="240"/>
      </w:pPr>
      <w:r w:rsidRPr="00A83491">
        <w:lastRenderedPageBreak/>
        <w:t>Rinderfilet aus dem Ofen</w:t>
      </w:r>
      <w:r>
        <w:rPr>
          <w:rStyle w:val="FootnoteReference"/>
        </w:rPr>
        <w:footnoteReference w:id="494"/>
      </w:r>
      <w:r w:rsidRPr="00A83491">
        <w:t xml:space="preserve"> </w:t>
      </w:r>
    </w:p>
    <w:p w14:paraId="47387F2E" w14:textId="77777777" w:rsidR="00596916" w:rsidRDefault="00596916" w:rsidP="00596916">
      <w:pPr>
        <w:jc w:val="both"/>
        <w:rPr>
          <w:sz w:val="24"/>
          <w:szCs w:val="24"/>
        </w:rPr>
      </w:pPr>
      <w:r w:rsidRPr="00E03AA3">
        <w:rPr>
          <w:sz w:val="24"/>
          <w:szCs w:val="24"/>
          <w:u w:val="single"/>
        </w:rPr>
        <w:t>Zutaten</w:t>
      </w:r>
      <w:r>
        <w:rPr>
          <w:sz w:val="24"/>
          <w:szCs w:val="24"/>
        </w:rPr>
        <w:t xml:space="preserve"> (für 6 Portionen)</w:t>
      </w:r>
    </w:p>
    <w:p w14:paraId="5D73D2CA" w14:textId="77777777" w:rsidR="00596916" w:rsidRDefault="00596916" w:rsidP="00596916">
      <w:pPr>
        <w:jc w:val="both"/>
        <w:rPr>
          <w:sz w:val="24"/>
          <w:szCs w:val="24"/>
        </w:rPr>
      </w:pPr>
      <w:r>
        <w:rPr>
          <w:sz w:val="24"/>
          <w:szCs w:val="24"/>
        </w:rPr>
        <w:t>750 g Tomaten</w:t>
      </w:r>
    </w:p>
    <w:p w14:paraId="3F6A695F" w14:textId="77777777" w:rsidR="00596916" w:rsidRDefault="00596916" w:rsidP="00596916">
      <w:pPr>
        <w:jc w:val="both"/>
        <w:rPr>
          <w:sz w:val="24"/>
          <w:szCs w:val="24"/>
        </w:rPr>
      </w:pPr>
      <w:r>
        <w:rPr>
          <w:sz w:val="24"/>
          <w:szCs w:val="24"/>
        </w:rPr>
        <w:t>1 Knoblauchzehe</w:t>
      </w:r>
    </w:p>
    <w:p w14:paraId="7059411E" w14:textId="77777777" w:rsidR="00596916" w:rsidRDefault="00596916" w:rsidP="00596916">
      <w:pPr>
        <w:jc w:val="both"/>
        <w:rPr>
          <w:sz w:val="24"/>
          <w:szCs w:val="24"/>
        </w:rPr>
      </w:pPr>
      <w:r>
        <w:rPr>
          <w:sz w:val="24"/>
          <w:szCs w:val="24"/>
        </w:rPr>
        <w:t>750 g große Champignons</w:t>
      </w:r>
    </w:p>
    <w:p w14:paraId="2B241369" w14:textId="77777777" w:rsidR="00596916" w:rsidRDefault="00596916" w:rsidP="00596916">
      <w:pPr>
        <w:jc w:val="both"/>
        <w:rPr>
          <w:sz w:val="24"/>
          <w:szCs w:val="24"/>
        </w:rPr>
      </w:pPr>
      <w:r>
        <w:rPr>
          <w:sz w:val="24"/>
          <w:szCs w:val="24"/>
        </w:rPr>
        <w:t>1 kg Rinderfilet</w:t>
      </w:r>
    </w:p>
    <w:p w14:paraId="22097232" w14:textId="77777777" w:rsidR="00596916" w:rsidRDefault="00596916" w:rsidP="00596916">
      <w:pPr>
        <w:jc w:val="both"/>
        <w:rPr>
          <w:sz w:val="24"/>
          <w:szCs w:val="24"/>
        </w:rPr>
      </w:pPr>
      <w:r>
        <w:rPr>
          <w:sz w:val="24"/>
          <w:szCs w:val="24"/>
        </w:rPr>
        <w:t>100 g Butterschmalz</w:t>
      </w:r>
    </w:p>
    <w:p w14:paraId="5F6EB3D7" w14:textId="77777777" w:rsidR="00596916" w:rsidRDefault="00596916" w:rsidP="00596916">
      <w:pPr>
        <w:jc w:val="both"/>
        <w:rPr>
          <w:sz w:val="24"/>
          <w:szCs w:val="24"/>
        </w:rPr>
      </w:pPr>
      <w:r>
        <w:rPr>
          <w:sz w:val="24"/>
          <w:szCs w:val="24"/>
        </w:rPr>
        <w:t>2 TL getrocknete Steinpilze</w:t>
      </w:r>
    </w:p>
    <w:p w14:paraId="34F62A7B" w14:textId="77777777" w:rsidR="00596916" w:rsidRDefault="00596916" w:rsidP="00596916">
      <w:pPr>
        <w:jc w:val="both"/>
        <w:rPr>
          <w:sz w:val="24"/>
          <w:szCs w:val="24"/>
        </w:rPr>
      </w:pPr>
      <w:r>
        <w:rPr>
          <w:sz w:val="24"/>
          <w:szCs w:val="24"/>
        </w:rPr>
        <w:t>250 g crème double</w:t>
      </w:r>
    </w:p>
    <w:p w14:paraId="62C86F52" w14:textId="77777777" w:rsidR="00596916" w:rsidRDefault="00596916" w:rsidP="00596916">
      <w:pPr>
        <w:jc w:val="both"/>
        <w:rPr>
          <w:sz w:val="24"/>
          <w:szCs w:val="24"/>
        </w:rPr>
      </w:pPr>
      <w:r>
        <w:rPr>
          <w:sz w:val="24"/>
          <w:szCs w:val="24"/>
        </w:rPr>
        <w:t>Saucenbindemittel</w:t>
      </w:r>
    </w:p>
    <w:p w14:paraId="3E63974C" w14:textId="77777777" w:rsidR="00596916" w:rsidRDefault="00596916" w:rsidP="00596916">
      <w:pPr>
        <w:jc w:val="both"/>
        <w:rPr>
          <w:sz w:val="24"/>
          <w:szCs w:val="24"/>
        </w:rPr>
      </w:pPr>
      <w:r>
        <w:rPr>
          <w:sz w:val="24"/>
          <w:szCs w:val="24"/>
        </w:rPr>
        <w:t>½ Bund Basilikum</w:t>
      </w:r>
    </w:p>
    <w:p w14:paraId="0DB017C7" w14:textId="77777777" w:rsidR="00596916" w:rsidRDefault="00596916" w:rsidP="00596916">
      <w:pPr>
        <w:jc w:val="both"/>
        <w:rPr>
          <w:sz w:val="24"/>
          <w:szCs w:val="24"/>
        </w:rPr>
      </w:pPr>
    </w:p>
    <w:p w14:paraId="378CE69D" w14:textId="77777777" w:rsidR="00596916" w:rsidRDefault="00596916" w:rsidP="00596916">
      <w:pPr>
        <w:jc w:val="both"/>
        <w:rPr>
          <w:sz w:val="24"/>
          <w:szCs w:val="24"/>
        </w:rPr>
      </w:pPr>
      <w:r>
        <w:rPr>
          <w:sz w:val="24"/>
          <w:szCs w:val="24"/>
        </w:rPr>
        <w:t>Zubereitungszeit: 1,5 Stunden</w:t>
      </w:r>
    </w:p>
    <w:p w14:paraId="3377ED27" w14:textId="77777777" w:rsidR="00596916" w:rsidRPr="00B56669" w:rsidRDefault="00596916" w:rsidP="00B40E8C">
      <w:pPr>
        <w:pStyle w:val="ListParagraph"/>
        <w:numPr>
          <w:ilvl w:val="0"/>
          <w:numId w:val="768"/>
        </w:numPr>
        <w:spacing w:after="120"/>
        <w:ind w:left="714" w:hanging="357"/>
        <w:contextualSpacing w:val="0"/>
        <w:jc w:val="both"/>
        <w:rPr>
          <w:sz w:val="24"/>
          <w:szCs w:val="24"/>
        </w:rPr>
      </w:pPr>
      <w:r w:rsidRPr="00B56669">
        <w:rPr>
          <w:sz w:val="24"/>
          <w:szCs w:val="24"/>
        </w:rPr>
        <w:t>Die Tomaten einritzen, kurz in kochendes Wasser legen, herausnehmen, kalt abschrecken und häuten, dann längs halbieren, die Stielansätze herausschneiden, die Kerne herausdrücken. Das Tomatenfleisch mit Salz, Pfeffer und dem gepellten, durchgepressten Knoblauch würzen.</w:t>
      </w:r>
    </w:p>
    <w:p w14:paraId="1AD1BC06" w14:textId="77777777" w:rsidR="00596916" w:rsidRPr="00B56669" w:rsidRDefault="00596916" w:rsidP="00B40E8C">
      <w:pPr>
        <w:pStyle w:val="ListParagraph"/>
        <w:numPr>
          <w:ilvl w:val="0"/>
          <w:numId w:val="768"/>
        </w:numPr>
        <w:spacing w:after="120"/>
        <w:ind w:left="714" w:hanging="357"/>
        <w:contextualSpacing w:val="0"/>
        <w:jc w:val="both"/>
        <w:rPr>
          <w:sz w:val="24"/>
          <w:szCs w:val="24"/>
        </w:rPr>
      </w:pPr>
      <w:r w:rsidRPr="00B56669">
        <w:rPr>
          <w:sz w:val="24"/>
          <w:szCs w:val="24"/>
        </w:rPr>
        <w:t>Die Champignons putzen, kurz unter kaltem Wasser abbrausen, gut abtropfen lassen, dann längs in 1 cm dicke Scheiben schneiden. Den Backofen auf 225 Grad (Gas Stude 4, Umluft nicht empfehlenswert) vorheizen.</w:t>
      </w:r>
    </w:p>
    <w:p w14:paraId="7B26F743" w14:textId="77777777" w:rsidR="00596916" w:rsidRPr="00B56669" w:rsidRDefault="00596916" w:rsidP="00B40E8C">
      <w:pPr>
        <w:pStyle w:val="ListParagraph"/>
        <w:numPr>
          <w:ilvl w:val="0"/>
          <w:numId w:val="768"/>
        </w:numPr>
        <w:spacing w:after="120"/>
        <w:ind w:left="714" w:hanging="357"/>
        <w:contextualSpacing w:val="0"/>
        <w:jc w:val="both"/>
        <w:rPr>
          <w:sz w:val="24"/>
          <w:szCs w:val="24"/>
        </w:rPr>
      </w:pPr>
      <w:r w:rsidRPr="00B56669">
        <w:rPr>
          <w:sz w:val="24"/>
          <w:szCs w:val="24"/>
        </w:rPr>
        <w:t>Das Rinderfilet ringsherum kräftig mit Salz und Pfeffer würzen. Das Butterschmalz in einem großen flachen Bräter erhitzen, das Fleisch darin ringsherum gut anbraten, dann aus dem Topf nehmen. Die Champignons im Bratfett anbraten, aus dem Topf nehmen. Das Fleisch wieder in die Mitte des Topfs geben, die Pilze ringsherum legen, die vorbereiteten Tomatenhälften zwischen die Pilze stecken.</w:t>
      </w:r>
    </w:p>
    <w:p w14:paraId="20E8B150" w14:textId="77777777" w:rsidR="00596916" w:rsidRPr="000306F6" w:rsidRDefault="00596916" w:rsidP="00B40E8C">
      <w:pPr>
        <w:pStyle w:val="ListParagraph"/>
        <w:numPr>
          <w:ilvl w:val="0"/>
          <w:numId w:val="768"/>
        </w:numPr>
        <w:spacing w:after="120"/>
        <w:ind w:left="714" w:hanging="357"/>
        <w:contextualSpacing w:val="0"/>
        <w:jc w:val="both"/>
        <w:rPr>
          <w:sz w:val="24"/>
          <w:szCs w:val="24"/>
        </w:rPr>
      </w:pPr>
      <w:r w:rsidRPr="000306F6">
        <w:rPr>
          <w:sz w:val="24"/>
          <w:szCs w:val="24"/>
        </w:rPr>
        <w:t>Steinpilze mit dem Mörser pulverisieren (also fast</w:t>
      </w:r>
      <w:r w:rsidRPr="00E04CEC">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Pr="000306F6">
        <w:rPr>
          <w:sz w:val="24"/>
          <w:szCs w:val="24"/>
        </w:rPr>
        <w:t>) und mit der Crème double verrühren, mit Salz und Pfeffer abschmecken und über das Fleisch und das Gemüse gießen. Den Topf auf der zweiten Schiene von unten in den Ofen schieben. Den Inhalt 20 Minuten im offenen Topf garen.</w:t>
      </w:r>
    </w:p>
    <w:p w14:paraId="19E71A2A" w14:textId="77777777" w:rsidR="00596916" w:rsidRPr="00B56669" w:rsidRDefault="00596916" w:rsidP="00B40E8C">
      <w:pPr>
        <w:pStyle w:val="ListParagraph"/>
        <w:numPr>
          <w:ilvl w:val="0"/>
          <w:numId w:val="768"/>
        </w:numPr>
        <w:spacing w:after="120"/>
        <w:ind w:left="714" w:hanging="357"/>
        <w:contextualSpacing w:val="0"/>
        <w:jc w:val="both"/>
        <w:rPr>
          <w:sz w:val="24"/>
          <w:szCs w:val="24"/>
        </w:rPr>
      </w:pPr>
      <w:r w:rsidRPr="00B56669">
        <w:rPr>
          <w:sz w:val="24"/>
          <w:szCs w:val="24"/>
        </w:rPr>
        <w:t>Das Fleisch aus dem Topf nehmen, gut mit Alufolie abdecken und beiseitestellen. Die Sauce in der Mitte des Topfs mit dem Saucenbindemittel verrühren, dabei das Pilz-Tomaten-Arrangement nicht zerstören. Das Fleisch aufschneiden, wieder in den Topf geben und mit Basilikum garnieren</w:t>
      </w:r>
      <w:r>
        <w:rPr>
          <w:sz w:val="24"/>
          <w:szCs w:val="24"/>
        </w:rPr>
        <w:t xml:space="preserve">. </w:t>
      </w:r>
      <w:r w:rsidRPr="00B56669">
        <w:rPr>
          <w:sz w:val="24"/>
          <w:szCs w:val="24"/>
        </w:rPr>
        <w:t>Dazu passen gut Nudeln oder auch Gnocchi.</w:t>
      </w:r>
    </w:p>
    <w:p w14:paraId="2D6ED069" w14:textId="77777777" w:rsidR="000563B2" w:rsidRDefault="000563B2" w:rsidP="000563B2">
      <w:pPr>
        <w:pStyle w:val="Heading2"/>
        <w:spacing w:after="240"/>
      </w:pPr>
      <w:r>
        <w:lastRenderedPageBreak/>
        <w:t>Steak mit Blue Cheese Sauce</w:t>
      </w:r>
      <w:r>
        <w:rPr>
          <w:rStyle w:val="FootnoteReference"/>
        </w:rPr>
        <w:footnoteReference w:id="495"/>
      </w:r>
      <w:r>
        <w:t xml:space="preserve"> </w:t>
      </w:r>
    </w:p>
    <w:p w14:paraId="0F3E0F6F" w14:textId="77777777" w:rsidR="000563B2" w:rsidRDefault="000563B2" w:rsidP="000563B2">
      <w:pPr>
        <w:rPr>
          <w:sz w:val="24"/>
          <w:szCs w:val="24"/>
        </w:rPr>
      </w:pPr>
      <w:r w:rsidRPr="000B2688">
        <w:rPr>
          <w:sz w:val="24"/>
          <w:szCs w:val="24"/>
          <w:u w:val="single"/>
        </w:rPr>
        <w:t>Zutaten</w:t>
      </w:r>
      <w:r>
        <w:rPr>
          <w:sz w:val="24"/>
          <w:szCs w:val="24"/>
        </w:rPr>
        <w:t xml:space="preserve"> (für 2 Personen)</w:t>
      </w:r>
    </w:p>
    <w:p w14:paraId="5AE2CD25" w14:textId="77777777" w:rsidR="000563B2" w:rsidRDefault="000563B2" w:rsidP="000563B2">
      <w:pPr>
        <w:rPr>
          <w:sz w:val="24"/>
          <w:szCs w:val="24"/>
        </w:rPr>
      </w:pPr>
      <w:r>
        <w:rPr>
          <w:sz w:val="24"/>
          <w:szCs w:val="24"/>
        </w:rPr>
        <w:t>2 Rumpsteaks</w:t>
      </w:r>
    </w:p>
    <w:p w14:paraId="49E4EAA5" w14:textId="77777777" w:rsidR="000563B2" w:rsidRDefault="000563B2" w:rsidP="000563B2">
      <w:pPr>
        <w:rPr>
          <w:sz w:val="24"/>
          <w:szCs w:val="24"/>
        </w:rPr>
      </w:pPr>
      <w:r>
        <w:rPr>
          <w:sz w:val="24"/>
          <w:szCs w:val="24"/>
        </w:rPr>
        <w:t>Öl, Butter</w:t>
      </w:r>
    </w:p>
    <w:p w14:paraId="6E0A8C7D" w14:textId="77777777" w:rsidR="000563B2" w:rsidRDefault="000563B2" w:rsidP="000563B2">
      <w:pPr>
        <w:rPr>
          <w:sz w:val="24"/>
          <w:szCs w:val="24"/>
        </w:rPr>
      </w:pPr>
      <w:r>
        <w:rPr>
          <w:sz w:val="24"/>
          <w:szCs w:val="24"/>
        </w:rPr>
        <w:t>Eventuell ein paar Zweige Rosmarin oder Thymian oder einige Salbeiblätter</w:t>
      </w:r>
    </w:p>
    <w:p w14:paraId="25BC7B5E" w14:textId="77777777" w:rsidR="000563B2" w:rsidRDefault="000563B2" w:rsidP="000563B2">
      <w:pPr>
        <w:rPr>
          <w:sz w:val="24"/>
          <w:szCs w:val="24"/>
        </w:rPr>
      </w:pPr>
      <w:r>
        <w:rPr>
          <w:sz w:val="24"/>
          <w:szCs w:val="24"/>
        </w:rPr>
        <w:t>400 g Kartoffeln (ungeschält in gleich große Schnitze geschnitten)</w:t>
      </w:r>
    </w:p>
    <w:p w14:paraId="4AD5849D" w14:textId="77777777" w:rsidR="000563B2" w:rsidRDefault="000563B2" w:rsidP="000563B2">
      <w:pPr>
        <w:rPr>
          <w:sz w:val="24"/>
          <w:szCs w:val="24"/>
        </w:rPr>
      </w:pPr>
      <w:r>
        <w:rPr>
          <w:sz w:val="24"/>
          <w:szCs w:val="24"/>
        </w:rPr>
        <w:t>Olivenöl</w:t>
      </w:r>
    </w:p>
    <w:p w14:paraId="7C4D4F1A" w14:textId="77777777" w:rsidR="000563B2" w:rsidRDefault="000563B2" w:rsidP="000563B2">
      <w:pPr>
        <w:rPr>
          <w:sz w:val="24"/>
          <w:szCs w:val="24"/>
        </w:rPr>
      </w:pPr>
      <w:r>
        <w:rPr>
          <w:sz w:val="24"/>
          <w:szCs w:val="24"/>
        </w:rPr>
        <w:t>Salz</w:t>
      </w:r>
    </w:p>
    <w:p w14:paraId="3CE09101" w14:textId="77777777" w:rsidR="000563B2" w:rsidRPr="000B2688" w:rsidRDefault="000563B2" w:rsidP="000563B2">
      <w:pPr>
        <w:rPr>
          <w:i/>
          <w:iCs/>
          <w:sz w:val="24"/>
          <w:szCs w:val="24"/>
        </w:rPr>
      </w:pPr>
      <w:r>
        <w:rPr>
          <w:sz w:val="24"/>
          <w:szCs w:val="24"/>
        </w:rPr>
        <w:br/>
      </w:r>
      <w:r w:rsidRPr="000B2688">
        <w:rPr>
          <w:i/>
          <w:iCs/>
          <w:sz w:val="24"/>
          <w:szCs w:val="24"/>
        </w:rPr>
        <w:t>Für die Sauce</w:t>
      </w:r>
    </w:p>
    <w:p w14:paraId="0E27B73F" w14:textId="77777777" w:rsidR="000563B2" w:rsidRDefault="000563B2" w:rsidP="000563B2">
      <w:pPr>
        <w:rPr>
          <w:sz w:val="24"/>
          <w:szCs w:val="24"/>
        </w:rPr>
      </w:pPr>
      <w:r>
        <w:rPr>
          <w:sz w:val="24"/>
          <w:szCs w:val="24"/>
        </w:rPr>
        <w:t>100 ml Mayonnaise</w:t>
      </w:r>
    </w:p>
    <w:p w14:paraId="24ADA43C" w14:textId="77777777" w:rsidR="000563B2" w:rsidRDefault="000563B2" w:rsidP="000563B2">
      <w:pPr>
        <w:rPr>
          <w:sz w:val="24"/>
          <w:szCs w:val="24"/>
        </w:rPr>
      </w:pPr>
      <w:r>
        <w:rPr>
          <w:sz w:val="24"/>
          <w:szCs w:val="24"/>
        </w:rPr>
        <w:t>150 ml saure Sahne</w:t>
      </w:r>
    </w:p>
    <w:p w14:paraId="34825C0D" w14:textId="77777777" w:rsidR="000563B2" w:rsidRDefault="000563B2" w:rsidP="000563B2">
      <w:pPr>
        <w:rPr>
          <w:sz w:val="24"/>
          <w:szCs w:val="24"/>
        </w:rPr>
      </w:pPr>
      <w:r>
        <w:rPr>
          <w:sz w:val="24"/>
          <w:szCs w:val="24"/>
        </w:rPr>
        <w:t>70 g Blauschimmelkäse (Gorgonzola, Roquefort ö.ä.)</w:t>
      </w:r>
    </w:p>
    <w:p w14:paraId="081238CA" w14:textId="77777777" w:rsidR="000563B2" w:rsidRDefault="000563B2" w:rsidP="000563B2">
      <w:pPr>
        <w:rPr>
          <w:sz w:val="24"/>
          <w:szCs w:val="24"/>
        </w:rPr>
      </w:pPr>
      <w:r>
        <w:rPr>
          <w:sz w:val="24"/>
          <w:szCs w:val="24"/>
        </w:rPr>
        <w:t>1 EL Zitronensaft</w:t>
      </w:r>
    </w:p>
    <w:p w14:paraId="3E195D99" w14:textId="77777777" w:rsidR="000563B2" w:rsidRDefault="000563B2" w:rsidP="000563B2">
      <w:pPr>
        <w:rPr>
          <w:sz w:val="24"/>
          <w:szCs w:val="24"/>
        </w:rPr>
      </w:pPr>
      <w:r>
        <w:rPr>
          <w:sz w:val="24"/>
          <w:szCs w:val="24"/>
        </w:rPr>
        <w:t>2 EL gehackte Petersilie</w:t>
      </w:r>
    </w:p>
    <w:p w14:paraId="6E28839B" w14:textId="77777777" w:rsidR="000563B2" w:rsidRDefault="000563B2" w:rsidP="000563B2">
      <w:pPr>
        <w:rPr>
          <w:sz w:val="24"/>
          <w:szCs w:val="24"/>
        </w:rPr>
      </w:pPr>
      <w:r>
        <w:rPr>
          <w:sz w:val="24"/>
          <w:szCs w:val="24"/>
        </w:rPr>
        <w:t>1 zerdrückte Knoblauchzehe</w:t>
      </w:r>
    </w:p>
    <w:p w14:paraId="234DC706" w14:textId="77777777" w:rsidR="000563B2" w:rsidRDefault="000563B2" w:rsidP="000563B2">
      <w:pPr>
        <w:rPr>
          <w:sz w:val="24"/>
          <w:szCs w:val="24"/>
        </w:rPr>
      </w:pPr>
    </w:p>
    <w:p w14:paraId="79D8F270" w14:textId="77777777" w:rsidR="000563B2" w:rsidRDefault="000563B2" w:rsidP="000563B2">
      <w:pPr>
        <w:rPr>
          <w:sz w:val="24"/>
          <w:szCs w:val="24"/>
        </w:rPr>
      </w:pPr>
      <w:r>
        <w:rPr>
          <w:sz w:val="24"/>
          <w:szCs w:val="24"/>
        </w:rPr>
        <w:t>Zubereitung:</w:t>
      </w:r>
    </w:p>
    <w:p w14:paraId="12D9BAE9" w14:textId="77777777" w:rsidR="000563B2" w:rsidRPr="006B4744" w:rsidRDefault="000563B2" w:rsidP="00B40E8C">
      <w:pPr>
        <w:pStyle w:val="ListParagraph"/>
        <w:numPr>
          <w:ilvl w:val="0"/>
          <w:numId w:val="253"/>
        </w:numPr>
        <w:spacing w:after="120"/>
        <w:ind w:left="714" w:hanging="357"/>
        <w:contextualSpacing w:val="0"/>
        <w:jc w:val="both"/>
        <w:rPr>
          <w:sz w:val="24"/>
          <w:szCs w:val="24"/>
        </w:rPr>
      </w:pPr>
      <w:r w:rsidRPr="006B4744">
        <w:rPr>
          <w:sz w:val="24"/>
          <w:szCs w:val="24"/>
        </w:rPr>
        <w:t>Mayonnaise, saure Sahne, Käse, Zitronensaft und Knoblauch zu einer glatten Sauce verrühren, salzen und pfeffern, eventuell Petersilie dazugeben.</w:t>
      </w:r>
    </w:p>
    <w:p w14:paraId="45E438D0" w14:textId="77777777" w:rsidR="000563B2" w:rsidRPr="006B4744" w:rsidRDefault="000563B2" w:rsidP="00B40E8C">
      <w:pPr>
        <w:pStyle w:val="ListParagraph"/>
        <w:numPr>
          <w:ilvl w:val="0"/>
          <w:numId w:val="253"/>
        </w:numPr>
        <w:spacing w:after="120"/>
        <w:ind w:left="714" w:hanging="357"/>
        <w:contextualSpacing w:val="0"/>
        <w:jc w:val="both"/>
        <w:rPr>
          <w:sz w:val="24"/>
          <w:szCs w:val="24"/>
        </w:rPr>
      </w:pPr>
      <w:r w:rsidRPr="006B4744">
        <w:rPr>
          <w:sz w:val="24"/>
          <w:szCs w:val="24"/>
        </w:rPr>
        <w:t>Das Steak eine Stunde vor dem Braten aus dem Kühlschrank nehmen. In einer unbeschichteten Pfanne erhitzbares Öl heiß werden lassen. Steak wenden, wenn es sich vom Boden der Pfanne lösen lässt, salzen. Die Garzeit ist abhängig von der Dicke des Fleischs: 1 Minute pro Zentimeter.</w:t>
      </w:r>
    </w:p>
    <w:p w14:paraId="5F6457EE" w14:textId="77777777" w:rsidR="000563B2" w:rsidRPr="006B4744" w:rsidRDefault="000563B2" w:rsidP="00B40E8C">
      <w:pPr>
        <w:pStyle w:val="ListParagraph"/>
        <w:numPr>
          <w:ilvl w:val="0"/>
          <w:numId w:val="253"/>
        </w:numPr>
        <w:spacing w:after="120"/>
        <w:ind w:left="714" w:hanging="357"/>
        <w:contextualSpacing w:val="0"/>
        <w:jc w:val="both"/>
        <w:rPr>
          <w:sz w:val="24"/>
          <w:szCs w:val="24"/>
        </w:rPr>
      </w:pPr>
      <w:r w:rsidRPr="006B4744">
        <w:rPr>
          <w:sz w:val="24"/>
          <w:szCs w:val="24"/>
        </w:rPr>
        <w:t>Zum Ende der Garzeit etwas Butter dazugeben sowie Rosmarin, Thymianzweige oder Salbei. Wenn die Butter schaumig wird, mit einem Löffel über das Fleisch geben. Die Kräuter werden nicht mitgegessen.</w:t>
      </w:r>
    </w:p>
    <w:p w14:paraId="278E3388" w14:textId="77777777" w:rsidR="000563B2" w:rsidRPr="006B4744" w:rsidRDefault="000563B2" w:rsidP="00B40E8C">
      <w:pPr>
        <w:pStyle w:val="ListParagraph"/>
        <w:numPr>
          <w:ilvl w:val="0"/>
          <w:numId w:val="253"/>
        </w:numPr>
        <w:spacing w:after="120"/>
        <w:ind w:left="714" w:hanging="357"/>
        <w:contextualSpacing w:val="0"/>
        <w:jc w:val="both"/>
        <w:rPr>
          <w:sz w:val="24"/>
          <w:szCs w:val="24"/>
        </w:rPr>
      </w:pPr>
      <w:r w:rsidRPr="006B4744">
        <w:rPr>
          <w:sz w:val="24"/>
          <w:szCs w:val="24"/>
        </w:rPr>
        <w:t>Die Kartoffeln in einer Schüssel mit Öl und Salz vermengen, auf ein mit Backpapier ausgelegtes Blech legen, 20 bis 30 Minuten bei 200°C backen, nach der Hälfte der Garzeit wenden.</w:t>
      </w:r>
    </w:p>
    <w:p w14:paraId="567A507E" w14:textId="77777777" w:rsidR="000563B2" w:rsidRDefault="000563B2">
      <w:pPr>
        <w:rPr>
          <w:rFonts w:asciiTheme="majorHAnsi" w:eastAsiaTheme="majorEastAsia" w:hAnsiTheme="majorHAnsi" w:cstheme="majorBidi"/>
          <w:color w:val="2F5496" w:themeColor="accent1" w:themeShade="BF"/>
          <w:sz w:val="26"/>
          <w:szCs w:val="26"/>
        </w:rPr>
      </w:pPr>
      <w:r>
        <w:br w:type="page"/>
      </w:r>
    </w:p>
    <w:p w14:paraId="7B2FCC04" w14:textId="77777777" w:rsidR="00C07C88" w:rsidRDefault="00C07C88" w:rsidP="00C07C88">
      <w:pPr>
        <w:pStyle w:val="Heading2"/>
        <w:spacing w:after="240"/>
      </w:pPr>
      <w:r>
        <w:lastRenderedPageBreak/>
        <w:t>Rindersteak mit Röstzwiebeln und Rotweinschalotten</w:t>
      </w:r>
      <w:r>
        <w:rPr>
          <w:rStyle w:val="FootnoteReference"/>
        </w:rPr>
        <w:footnoteReference w:id="496"/>
      </w:r>
      <w:r>
        <w:t xml:space="preserve"> </w:t>
      </w:r>
    </w:p>
    <w:p w14:paraId="73B2B414" w14:textId="77777777" w:rsidR="00C07C88" w:rsidRDefault="00C07C88" w:rsidP="00C07C88">
      <w:pPr>
        <w:rPr>
          <w:sz w:val="24"/>
          <w:szCs w:val="24"/>
        </w:rPr>
      </w:pPr>
      <w:r w:rsidRPr="00BC2896">
        <w:rPr>
          <w:sz w:val="24"/>
          <w:szCs w:val="24"/>
          <w:u w:val="single"/>
        </w:rPr>
        <w:t>Zutaten</w:t>
      </w:r>
      <w:r>
        <w:rPr>
          <w:sz w:val="24"/>
          <w:szCs w:val="24"/>
        </w:rPr>
        <w:t xml:space="preserve"> (für 1 Steak)</w:t>
      </w:r>
    </w:p>
    <w:p w14:paraId="29B36292" w14:textId="77777777" w:rsidR="00C07C88" w:rsidRDefault="00C07C88" w:rsidP="00C07C88">
      <w:pPr>
        <w:rPr>
          <w:sz w:val="24"/>
          <w:szCs w:val="24"/>
        </w:rPr>
      </w:pPr>
      <w:r>
        <w:rPr>
          <w:sz w:val="24"/>
          <w:szCs w:val="24"/>
        </w:rPr>
        <w:t>250 g Rumpsteak oder Rinderhüfte</w:t>
      </w:r>
    </w:p>
    <w:p w14:paraId="61D945E4" w14:textId="77777777" w:rsidR="00C07C88" w:rsidRDefault="00C07C88" w:rsidP="00C07C88">
      <w:pPr>
        <w:rPr>
          <w:sz w:val="24"/>
          <w:szCs w:val="24"/>
        </w:rPr>
      </w:pPr>
      <w:r>
        <w:rPr>
          <w:sz w:val="24"/>
          <w:szCs w:val="24"/>
        </w:rPr>
        <w:t>Sonnenblumenöl</w:t>
      </w:r>
    </w:p>
    <w:p w14:paraId="675B2746" w14:textId="77777777" w:rsidR="00C07C88" w:rsidRDefault="00C07C88" w:rsidP="00C07C88">
      <w:pPr>
        <w:rPr>
          <w:sz w:val="24"/>
          <w:szCs w:val="24"/>
        </w:rPr>
      </w:pPr>
      <w:r>
        <w:rPr>
          <w:sz w:val="24"/>
          <w:szCs w:val="24"/>
        </w:rPr>
        <w:t>1 Knoblauchzehe</w:t>
      </w:r>
    </w:p>
    <w:p w14:paraId="2EFE9467" w14:textId="77777777" w:rsidR="00C07C88" w:rsidRDefault="00C07C88" w:rsidP="00C07C88">
      <w:pPr>
        <w:rPr>
          <w:sz w:val="24"/>
          <w:szCs w:val="24"/>
        </w:rPr>
      </w:pPr>
      <w:r>
        <w:rPr>
          <w:sz w:val="24"/>
          <w:szCs w:val="24"/>
        </w:rPr>
        <w:t>1 Rosmarinzweig</w:t>
      </w:r>
    </w:p>
    <w:p w14:paraId="77900370" w14:textId="77777777" w:rsidR="00C07C88" w:rsidRDefault="00C07C88" w:rsidP="00C07C88">
      <w:pPr>
        <w:rPr>
          <w:sz w:val="24"/>
          <w:szCs w:val="24"/>
        </w:rPr>
      </w:pPr>
      <w:r>
        <w:rPr>
          <w:sz w:val="24"/>
          <w:szCs w:val="24"/>
        </w:rPr>
        <w:t>1 Thymianzweig</w:t>
      </w:r>
    </w:p>
    <w:p w14:paraId="6AE0DF96" w14:textId="77777777" w:rsidR="00C07C88" w:rsidRDefault="00C07C88" w:rsidP="00C07C88">
      <w:pPr>
        <w:rPr>
          <w:sz w:val="24"/>
          <w:szCs w:val="24"/>
        </w:rPr>
      </w:pPr>
      <w:r>
        <w:rPr>
          <w:sz w:val="24"/>
          <w:szCs w:val="24"/>
        </w:rPr>
        <w:t>1 EL Butter</w:t>
      </w:r>
    </w:p>
    <w:p w14:paraId="4FEE8017" w14:textId="77777777" w:rsidR="00C07C88" w:rsidRDefault="00C07C88" w:rsidP="00C07C88">
      <w:pPr>
        <w:rPr>
          <w:sz w:val="24"/>
          <w:szCs w:val="24"/>
        </w:rPr>
      </w:pPr>
      <w:r>
        <w:rPr>
          <w:sz w:val="24"/>
          <w:szCs w:val="24"/>
        </w:rPr>
        <w:t>Meersalzflocken, Schwarzer Pfeffer</w:t>
      </w:r>
    </w:p>
    <w:p w14:paraId="0BB4E347" w14:textId="77777777" w:rsidR="00C07C88" w:rsidRDefault="00C07C88" w:rsidP="00C07C88">
      <w:pPr>
        <w:rPr>
          <w:sz w:val="24"/>
          <w:szCs w:val="24"/>
        </w:rPr>
      </w:pPr>
    </w:p>
    <w:p w14:paraId="357FC401" w14:textId="77777777" w:rsidR="00C07C88" w:rsidRDefault="00C07C88" w:rsidP="00C07C88">
      <w:pPr>
        <w:rPr>
          <w:sz w:val="24"/>
          <w:szCs w:val="24"/>
        </w:rPr>
      </w:pPr>
      <w:r>
        <w:rPr>
          <w:sz w:val="24"/>
          <w:szCs w:val="24"/>
        </w:rPr>
        <w:t>Zubereitungszeit: 10 Minuten, Garzeit: 10 Minuten</w:t>
      </w:r>
    </w:p>
    <w:p w14:paraId="018F3076" w14:textId="77777777" w:rsidR="00C07C88" w:rsidRPr="00B42237" w:rsidRDefault="00C07C88" w:rsidP="00B40E8C">
      <w:pPr>
        <w:pStyle w:val="ListParagraph"/>
        <w:numPr>
          <w:ilvl w:val="0"/>
          <w:numId w:val="270"/>
        </w:numPr>
        <w:spacing w:after="120"/>
        <w:ind w:hanging="357"/>
        <w:contextualSpacing w:val="0"/>
        <w:rPr>
          <w:sz w:val="24"/>
          <w:szCs w:val="24"/>
        </w:rPr>
      </w:pPr>
      <w:r w:rsidRPr="00B42237">
        <w:rPr>
          <w:sz w:val="24"/>
          <w:szCs w:val="24"/>
        </w:rPr>
        <w:t>Das Fleisch etwa 1 Stunde vor dem Braten aus dem Kühlschrank nehmen, damit es Zimmertemperatur bekommt.</w:t>
      </w:r>
    </w:p>
    <w:p w14:paraId="6D42C707" w14:textId="77777777" w:rsidR="00C07C88" w:rsidRPr="00177DA4" w:rsidRDefault="00C07C88" w:rsidP="00B40E8C">
      <w:pPr>
        <w:pStyle w:val="ListParagraph"/>
        <w:numPr>
          <w:ilvl w:val="0"/>
          <w:numId w:val="270"/>
        </w:numPr>
        <w:spacing w:after="120"/>
        <w:ind w:hanging="357"/>
        <w:contextualSpacing w:val="0"/>
        <w:rPr>
          <w:sz w:val="24"/>
          <w:szCs w:val="24"/>
        </w:rPr>
      </w:pPr>
      <w:r w:rsidRPr="00177DA4">
        <w:rPr>
          <w:sz w:val="24"/>
          <w:szCs w:val="24"/>
        </w:rPr>
        <w:t>Öl in einer Gusseisenpfanne erhitzen und das Fleisch darin von jeder Seite 2 Minuten scharf anbraten. Die Knoblauchzehe andrücken, zusammen mit den Kräuterzweigen hinzugeben und mitbraten.</w:t>
      </w:r>
    </w:p>
    <w:p w14:paraId="35DA3F2C" w14:textId="77777777" w:rsidR="00C07C88" w:rsidRPr="00B42237" w:rsidRDefault="00C07C88" w:rsidP="00B40E8C">
      <w:pPr>
        <w:pStyle w:val="ListParagraph"/>
        <w:numPr>
          <w:ilvl w:val="0"/>
          <w:numId w:val="270"/>
        </w:numPr>
        <w:spacing w:after="120"/>
        <w:ind w:hanging="357"/>
        <w:contextualSpacing w:val="0"/>
        <w:rPr>
          <w:sz w:val="24"/>
          <w:szCs w:val="24"/>
        </w:rPr>
      </w:pPr>
      <w:r w:rsidRPr="00B42237">
        <w:rPr>
          <w:sz w:val="24"/>
          <w:szCs w:val="24"/>
        </w:rPr>
        <w:t>Die Temperatur auf mittlere Hitze stellen und das Fleisch braten:</w:t>
      </w:r>
    </w:p>
    <w:p w14:paraId="10B64218" w14:textId="77777777" w:rsidR="00C07C88" w:rsidRPr="00B42237" w:rsidRDefault="00C07C88" w:rsidP="00B40E8C">
      <w:pPr>
        <w:pStyle w:val="ListParagraph"/>
        <w:numPr>
          <w:ilvl w:val="1"/>
          <w:numId w:val="270"/>
        </w:numPr>
        <w:spacing w:after="120"/>
        <w:ind w:hanging="357"/>
        <w:contextualSpacing w:val="0"/>
        <w:rPr>
          <w:sz w:val="24"/>
          <w:szCs w:val="24"/>
        </w:rPr>
      </w:pPr>
      <w:r w:rsidRPr="00B42237">
        <w:rPr>
          <w:sz w:val="24"/>
          <w:szCs w:val="24"/>
        </w:rPr>
        <w:t>Medium Rare: zwei weitere Minuten auf jeder Seite</w:t>
      </w:r>
    </w:p>
    <w:p w14:paraId="3B1254A8" w14:textId="77777777" w:rsidR="00C07C88" w:rsidRPr="00B42237" w:rsidRDefault="00C07C88" w:rsidP="00B40E8C">
      <w:pPr>
        <w:pStyle w:val="ListParagraph"/>
        <w:numPr>
          <w:ilvl w:val="1"/>
          <w:numId w:val="270"/>
        </w:numPr>
        <w:spacing w:after="120"/>
        <w:ind w:hanging="357"/>
        <w:contextualSpacing w:val="0"/>
        <w:rPr>
          <w:sz w:val="24"/>
          <w:szCs w:val="24"/>
        </w:rPr>
      </w:pPr>
      <w:r w:rsidRPr="00B42237">
        <w:rPr>
          <w:sz w:val="24"/>
          <w:szCs w:val="24"/>
        </w:rPr>
        <w:t>Medium: vier weitere Minuten auf jeder Seite</w:t>
      </w:r>
    </w:p>
    <w:p w14:paraId="494684E0" w14:textId="77777777" w:rsidR="00C07C88" w:rsidRPr="00B42237" w:rsidRDefault="00C07C88" w:rsidP="00B40E8C">
      <w:pPr>
        <w:pStyle w:val="ListParagraph"/>
        <w:numPr>
          <w:ilvl w:val="1"/>
          <w:numId w:val="270"/>
        </w:numPr>
        <w:spacing w:after="120"/>
        <w:ind w:hanging="357"/>
        <w:contextualSpacing w:val="0"/>
        <w:rPr>
          <w:sz w:val="24"/>
          <w:szCs w:val="24"/>
        </w:rPr>
      </w:pPr>
      <w:r w:rsidRPr="00B42237">
        <w:rPr>
          <w:sz w:val="24"/>
          <w:szCs w:val="24"/>
        </w:rPr>
        <w:t>Rosa: sechs weitere Minuten auf jeder Seite</w:t>
      </w:r>
    </w:p>
    <w:p w14:paraId="31646908" w14:textId="77777777" w:rsidR="00C07C88" w:rsidRPr="00B42237" w:rsidRDefault="00C07C88" w:rsidP="00B40E8C">
      <w:pPr>
        <w:pStyle w:val="ListParagraph"/>
        <w:numPr>
          <w:ilvl w:val="1"/>
          <w:numId w:val="270"/>
        </w:numPr>
        <w:spacing w:after="120"/>
        <w:ind w:hanging="357"/>
        <w:contextualSpacing w:val="0"/>
        <w:rPr>
          <w:sz w:val="24"/>
          <w:szCs w:val="24"/>
        </w:rPr>
      </w:pPr>
      <w:r w:rsidRPr="00B42237">
        <w:rPr>
          <w:sz w:val="24"/>
          <w:szCs w:val="24"/>
        </w:rPr>
        <w:t>Durchgebraten: leider verboten</w:t>
      </w:r>
      <w:r w:rsidRPr="00F97ECF">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p w14:paraId="741E21B5" w14:textId="77777777" w:rsidR="00C07C88" w:rsidRPr="00177DA4" w:rsidRDefault="00C07C88" w:rsidP="00B40E8C">
      <w:pPr>
        <w:pStyle w:val="ListParagraph"/>
        <w:numPr>
          <w:ilvl w:val="0"/>
          <w:numId w:val="270"/>
        </w:numPr>
        <w:spacing w:after="120"/>
        <w:ind w:hanging="357"/>
        <w:contextualSpacing w:val="0"/>
        <w:rPr>
          <w:sz w:val="24"/>
          <w:szCs w:val="24"/>
        </w:rPr>
      </w:pPr>
      <w:r w:rsidRPr="00177DA4">
        <w:rPr>
          <w:sz w:val="24"/>
          <w:szCs w:val="24"/>
        </w:rPr>
        <w:t>Nun die Butter in die Pfanne geben und aufschäumen. Den Herd ausschalten und das Fleisch mit Butter begießen. Das Fleisch vor dem Servieren mit Meersalzflocken und grob zerstoßenem Pfeffer bestreuen.</w:t>
      </w:r>
    </w:p>
    <w:p w14:paraId="430019BC" w14:textId="77777777" w:rsidR="00C07C88" w:rsidRDefault="00C07C88" w:rsidP="00C07C88">
      <w:pPr>
        <w:ind w:left="708" w:hanging="708"/>
        <w:rPr>
          <w:sz w:val="24"/>
          <w:szCs w:val="24"/>
        </w:rPr>
      </w:pPr>
    </w:p>
    <w:p w14:paraId="75E81A3C" w14:textId="77777777" w:rsidR="00C07C88" w:rsidRDefault="00C07C88" w:rsidP="00C07C88">
      <w:pPr>
        <w:ind w:left="708" w:hanging="708"/>
        <w:rPr>
          <w:sz w:val="24"/>
          <w:szCs w:val="24"/>
        </w:rPr>
      </w:pPr>
      <w:r>
        <w:rPr>
          <w:sz w:val="24"/>
          <w:szCs w:val="24"/>
        </w:rPr>
        <w:t>Tipp:</w:t>
      </w:r>
      <w:r>
        <w:rPr>
          <w:sz w:val="24"/>
          <w:szCs w:val="24"/>
        </w:rPr>
        <w:tab/>
        <w:t>Bei mehreren Personen lieber größere Stücke anbraten, anstatt für jeden 1 Steak. Also für 2 Personen 1 großes Steak besser teilen und dann aufschneiden. So bleibt das Fleisch saftiger. Die Garzeit muss dann einfach verdoppelt werden.</w:t>
      </w:r>
    </w:p>
    <w:p w14:paraId="644360F0" w14:textId="77777777" w:rsidR="00C07C88" w:rsidRDefault="00C07C88" w:rsidP="00C07C88">
      <w:pPr>
        <w:rPr>
          <w:sz w:val="24"/>
          <w:szCs w:val="24"/>
        </w:rPr>
      </w:pPr>
    </w:p>
    <w:p w14:paraId="07EABBD2" w14:textId="77777777" w:rsidR="00C07C88" w:rsidRDefault="00C07C88" w:rsidP="00C07C88">
      <w:pPr>
        <w:rPr>
          <w:i/>
          <w:iCs/>
          <w:sz w:val="24"/>
          <w:szCs w:val="24"/>
        </w:rPr>
      </w:pPr>
      <w:r>
        <w:rPr>
          <w:i/>
          <w:iCs/>
          <w:sz w:val="24"/>
          <w:szCs w:val="24"/>
        </w:rPr>
        <w:br w:type="page"/>
      </w:r>
    </w:p>
    <w:p w14:paraId="53341897" w14:textId="77777777" w:rsidR="00C07C88" w:rsidRPr="00177DA4" w:rsidRDefault="00C07C88" w:rsidP="00C07C88">
      <w:pPr>
        <w:rPr>
          <w:i/>
          <w:iCs/>
          <w:sz w:val="24"/>
          <w:szCs w:val="24"/>
        </w:rPr>
      </w:pPr>
      <w:r w:rsidRPr="00177DA4">
        <w:rPr>
          <w:i/>
          <w:iCs/>
          <w:sz w:val="24"/>
          <w:szCs w:val="24"/>
        </w:rPr>
        <w:lastRenderedPageBreak/>
        <w:t>Für die Röstzwiebeln:</w:t>
      </w:r>
    </w:p>
    <w:p w14:paraId="10A046A1" w14:textId="77777777" w:rsidR="00C07C88" w:rsidRDefault="00C07C88" w:rsidP="00C07C88">
      <w:pPr>
        <w:rPr>
          <w:sz w:val="24"/>
          <w:szCs w:val="24"/>
        </w:rPr>
      </w:pPr>
      <w:r>
        <w:rPr>
          <w:sz w:val="24"/>
          <w:szCs w:val="24"/>
        </w:rPr>
        <w:t>Zutaten für 4 Personen</w:t>
      </w:r>
    </w:p>
    <w:p w14:paraId="6FC245EF" w14:textId="77777777" w:rsidR="00C07C88" w:rsidRDefault="00C07C88" w:rsidP="00C07C88">
      <w:pPr>
        <w:rPr>
          <w:sz w:val="24"/>
          <w:szCs w:val="24"/>
        </w:rPr>
      </w:pPr>
      <w:r>
        <w:rPr>
          <w:sz w:val="24"/>
          <w:szCs w:val="24"/>
        </w:rPr>
        <w:t>2 große Zwiebeln</w:t>
      </w:r>
    </w:p>
    <w:p w14:paraId="0B01CB8D" w14:textId="77777777" w:rsidR="00C07C88" w:rsidRDefault="00C07C88" w:rsidP="00C07C88">
      <w:pPr>
        <w:rPr>
          <w:sz w:val="24"/>
          <w:szCs w:val="24"/>
        </w:rPr>
      </w:pPr>
      <w:r>
        <w:rPr>
          <w:sz w:val="24"/>
          <w:szCs w:val="24"/>
        </w:rPr>
        <w:t>1 TL Paprikapulver</w:t>
      </w:r>
    </w:p>
    <w:p w14:paraId="5EEA9F16" w14:textId="77777777" w:rsidR="00C07C88" w:rsidRDefault="00C07C88" w:rsidP="00C07C88">
      <w:pPr>
        <w:rPr>
          <w:sz w:val="24"/>
          <w:szCs w:val="24"/>
        </w:rPr>
      </w:pPr>
      <w:r>
        <w:rPr>
          <w:sz w:val="24"/>
          <w:szCs w:val="24"/>
        </w:rPr>
        <w:t>3 EL Mehl</w:t>
      </w:r>
    </w:p>
    <w:p w14:paraId="69E5F80A" w14:textId="77777777" w:rsidR="00C07C88" w:rsidRDefault="00C07C88" w:rsidP="00C07C88">
      <w:pPr>
        <w:rPr>
          <w:sz w:val="24"/>
          <w:szCs w:val="24"/>
        </w:rPr>
      </w:pPr>
      <w:r>
        <w:rPr>
          <w:sz w:val="24"/>
          <w:szCs w:val="24"/>
        </w:rPr>
        <w:t>200 ml Erdnussöl</w:t>
      </w:r>
    </w:p>
    <w:p w14:paraId="36698ACC" w14:textId="77777777" w:rsidR="00C07C88" w:rsidRDefault="00C07C88" w:rsidP="00C07C88">
      <w:pPr>
        <w:rPr>
          <w:sz w:val="24"/>
          <w:szCs w:val="24"/>
        </w:rPr>
      </w:pPr>
      <w:r>
        <w:rPr>
          <w:sz w:val="24"/>
          <w:szCs w:val="24"/>
        </w:rPr>
        <w:t>Salz</w:t>
      </w:r>
    </w:p>
    <w:p w14:paraId="09FE94EC" w14:textId="77777777" w:rsidR="00C07C88" w:rsidRDefault="00C07C88" w:rsidP="00C07C88">
      <w:pPr>
        <w:rPr>
          <w:sz w:val="24"/>
          <w:szCs w:val="24"/>
        </w:rPr>
      </w:pPr>
    </w:p>
    <w:p w14:paraId="06A3C8ED" w14:textId="77777777" w:rsidR="00C07C88" w:rsidRDefault="00C07C88" w:rsidP="00C07C88">
      <w:pPr>
        <w:rPr>
          <w:sz w:val="24"/>
          <w:szCs w:val="24"/>
        </w:rPr>
      </w:pPr>
      <w:r>
        <w:rPr>
          <w:sz w:val="24"/>
          <w:szCs w:val="24"/>
        </w:rPr>
        <w:t>Vorbereitungszeit: 5 Minuten, Garzeit: 5 Minuten</w:t>
      </w:r>
    </w:p>
    <w:p w14:paraId="545FDF7F" w14:textId="77777777" w:rsidR="00C07C88" w:rsidRPr="00BD1830" w:rsidRDefault="00C07C88" w:rsidP="00B40E8C">
      <w:pPr>
        <w:pStyle w:val="ListParagraph"/>
        <w:numPr>
          <w:ilvl w:val="0"/>
          <w:numId w:val="271"/>
        </w:numPr>
        <w:spacing w:after="120"/>
        <w:ind w:left="714" w:hanging="357"/>
        <w:contextualSpacing w:val="0"/>
        <w:rPr>
          <w:sz w:val="24"/>
          <w:szCs w:val="24"/>
        </w:rPr>
      </w:pPr>
      <w:r w:rsidRPr="00BD1830">
        <w:rPr>
          <w:sz w:val="24"/>
          <w:szCs w:val="24"/>
        </w:rPr>
        <w:t>Zwiebeln in dünne Ringe schneiden. Paprikapulver und Mehl auf einem Teller mischen und die Zwiebeln darin wenden.</w:t>
      </w:r>
    </w:p>
    <w:p w14:paraId="7D0DFC33" w14:textId="77777777" w:rsidR="00C07C88" w:rsidRPr="00BD1830" w:rsidRDefault="00C07C88" w:rsidP="00B40E8C">
      <w:pPr>
        <w:pStyle w:val="ListParagraph"/>
        <w:numPr>
          <w:ilvl w:val="0"/>
          <w:numId w:val="271"/>
        </w:numPr>
        <w:spacing w:after="120"/>
        <w:ind w:left="714" w:hanging="357"/>
        <w:contextualSpacing w:val="0"/>
        <w:rPr>
          <w:sz w:val="24"/>
          <w:szCs w:val="24"/>
        </w:rPr>
      </w:pPr>
      <w:r w:rsidRPr="00BD1830">
        <w:rPr>
          <w:sz w:val="24"/>
          <w:szCs w:val="24"/>
        </w:rPr>
        <w:t>Erdnussöl erhitzen und die Zwiebeln darin goldgelb ausbacken.</w:t>
      </w:r>
    </w:p>
    <w:p w14:paraId="1C913467" w14:textId="77777777" w:rsidR="00C07C88" w:rsidRPr="00BD1830" w:rsidRDefault="00C07C88" w:rsidP="00B40E8C">
      <w:pPr>
        <w:pStyle w:val="ListParagraph"/>
        <w:numPr>
          <w:ilvl w:val="0"/>
          <w:numId w:val="271"/>
        </w:numPr>
        <w:spacing w:after="120"/>
        <w:ind w:left="714" w:hanging="357"/>
        <w:contextualSpacing w:val="0"/>
        <w:rPr>
          <w:sz w:val="24"/>
          <w:szCs w:val="24"/>
        </w:rPr>
      </w:pPr>
      <w:r w:rsidRPr="00BD1830">
        <w:rPr>
          <w:sz w:val="24"/>
          <w:szCs w:val="24"/>
        </w:rPr>
        <w:t>Auf einem Küchenkrepp abtropfen lassen und mit Salz würzen.</w:t>
      </w:r>
    </w:p>
    <w:p w14:paraId="09942146" w14:textId="77777777" w:rsidR="00C07C88" w:rsidRDefault="00C07C88" w:rsidP="00C07C88">
      <w:pPr>
        <w:rPr>
          <w:sz w:val="24"/>
          <w:szCs w:val="24"/>
        </w:rPr>
      </w:pPr>
    </w:p>
    <w:p w14:paraId="12CD2358" w14:textId="77777777" w:rsidR="00C07C88" w:rsidRPr="00FB55D4" w:rsidRDefault="00C07C88" w:rsidP="00C07C88">
      <w:pPr>
        <w:rPr>
          <w:i/>
          <w:iCs/>
          <w:sz w:val="24"/>
          <w:szCs w:val="24"/>
        </w:rPr>
      </w:pPr>
      <w:r w:rsidRPr="00FB55D4">
        <w:rPr>
          <w:i/>
          <w:iCs/>
          <w:sz w:val="24"/>
          <w:szCs w:val="24"/>
        </w:rPr>
        <w:t>Für die Rotweinschalotten</w:t>
      </w:r>
    </w:p>
    <w:p w14:paraId="62D1A130" w14:textId="77777777" w:rsidR="00C07C88" w:rsidRDefault="00C07C88" w:rsidP="00C07C88">
      <w:pPr>
        <w:rPr>
          <w:sz w:val="24"/>
          <w:szCs w:val="24"/>
        </w:rPr>
      </w:pPr>
      <w:r>
        <w:rPr>
          <w:sz w:val="24"/>
          <w:szCs w:val="24"/>
        </w:rPr>
        <w:t>Zutaten für 4 Personen</w:t>
      </w:r>
    </w:p>
    <w:p w14:paraId="1F218D73" w14:textId="77777777" w:rsidR="00C07C88" w:rsidRDefault="00C07C88" w:rsidP="00C07C88">
      <w:pPr>
        <w:rPr>
          <w:sz w:val="24"/>
          <w:szCs w:val="24"/>
        </w:rPr>
      </w:pPr>
      <w:r>
        <w:rPr>
          <w:sz w:val="24"/>
          <w:szCs w:val="24"/>
        </w:rPr>
        <w:t>10 Schalotten</w:t>
      </w:r>
    </w:p>
    <w:p w14:paraId="653C348A" w14:textId="77777777" w:rsidR="00C07C88" w:rsidRDefault="00C07C88" w:rsidP="00C07C88">
      <w:pPr>
        <w:rPr>
          <w:sz w:val="24"/>
          <w:szCs w:val="24"/>
        </w:rPr>
      </w:pPr>
      <w:r>
        <w:rPr>
          <w:sz w:val="24"/>
          <w:szCs w:val="24"/>
        </w:rPr>
        <w:t>1 EL Butter</w:t>
      </w:r>
    </w:p>
    <w:p w14:paraId="51B88213" w14:textId="77777777" w:rsidR="00C07C88" w:rsidRDefault="00C07C88" w:rsidP="00C07C88">
      <w:pPr>
        <w:rPr>
          <w:sz w:val="24"/>
          <w:szCs w:val="24"/>
        </w:rPr>
      </w:pPr>
      <w:r>
        <w:rPr>
          <w:sz w:val="24"/>
          <w:szCs w:val="24"/>
        </w:rPr>
        <w:t>2 EL Olivenöl</w:t>
      </w:r>
    </w:p>
    <w:p w14:paraId="2E62FAFB" w14:textId="77777777" w:rsidR="00C07C88" w:rsidRDefault="00C07C88" w:rsidP="00C07C88">
      <w:pPr>
        <w:rPr>
          <w:sz w:val="24"/>
          <w:szCs w:val="24"/>
        </w:rPr>
      </w:pPr>
      <w:r>
        <w:rPr>
          <w:sz w:val="24"/>
          <w:szCs w:val="24"/>
        </w:rPr>
        <w:t>1 große Prise Zucker</w:t>
      </w:r>
    </w:p>
    <w:p w14:paraId="26432E20" w14:textId="77777777" w:rsidR="00C07C88" w:rsidRDefault="00C07C88" w:rsidP="00C07C88">
      <w:pPr>
        <w:rPr>
          <w:sz w:val="24"/>
          <w:szCs w:val="24"/>
        </w:rPr>
      </w:pPr>
      <w:r>
        <w:rPr>
          <w:sz w:val="24"/>
          <w:szCs w:val="24"/>
        </w:rPr>
        <w:t>100 ml Rotwein</w:t>
      </w:r>
    </w:p>
    <w:p w14:paraId="7A4D4B47" w14:textId="77777777" w:rsidR="00C07C88" w:rsidRDefault="00C07C88" w:rsidP="00C07C88">
      <w:pPr>
        <w:rPr>
          <w:sz w:val="24"/>
          <w:szCs w:val="24"/>
        </w:rPr>
      </w:pPr>
      <w:r>
        <w:rPr>
          <w:sz w:val="24"/>
          <w:szCs w:val="24"/>
        </w:rPr>
        <w:t>1 Prise Salz</w:t>
      </w:r>
    </w:p>
    <w:p w14:paraId="024DD1D7" w14:textId="77777777" w:rsidR="00C07C88" w:rsidRDefault="00C07C88" w:rsidP="00C07C88">
      <w:pPr>
        <w:rPr>
          <w:sz w:val="24"/>
          <w:szCs w:val="24"/>
        </w:rPr>
      </w:pPr>
      <w:r>
        <w:rPr>
          <w:sz w:val="24"/>
          <w:szCs w:val="24"/>
        </w:rPr>
        <w:t>1 Zweig Thymian</w:t>
      </w:r>
    </w:p>
    <w:p w14:paraId="7E77E012" w14:textId="77777777" w:rsidR="00C07C88" w:rsidRDefault="00C07C88" w:rsidP="00C07C88">
      <w:pPr>
        <w:rPr>
          <w:sz w:val="24"/>
          <w:szCs w:val="24"/>
        </w:rPr>
      </w:pPr>
    </w:p>
    <w:p w14:paraId="57DC10DF" w14:textId="77777777" w:rsidR="00C07C88" w:rsidRDefault="00C07C88" w:rsidP="00C07C88">
      <w:pPr>
        <w:rPr>
          <w:sz w:val="24"/>
          <w:szCs w:val="24"/>
        </w:rPr>
      </w:pPr>
      <w:r>
        <w:rPr>
          <w:sz w:val="24"/>
          <w:szCs w:val="24"/>
        </w:rPr>
        <w:t>Vorbereitungszeit: 10 Minuten, Garzeit: 10-20 Minuten</w:t>
      </w:r>
    </w:p>
    <w:p w14:paraId="30800F02" w14:textId="77777777" w:rsidR="00C07C88" w:rsidRPr="00BC01F7" w:rsidRDefault="00C07C88" w:rsidP="00B40E8C">
      <w:pPr>
        <w:pStyle w:val="ListParagraph"/>
        <w:numPr>
          <w:ilvl w:val="0"/>
          <w:numId w:val="272"/>
        </w:numPr>
        <w:spacing w:after="120"/>
        <w:ind w:left="714" w:hanging="357"/>
        <w:contextualSpacing w:val="0"/>
        <w:rPr>
          <w:sz w:val="24"/>
          <w:szCs w:val="24"/>
        </w:rPr>
      </w:pPr>
      <w:r w:rsidRPr="00BC01F7">
        <w:rPr>
          <w:sz w:val="24"/>
          <w:szCs w:val="24"/>
        </w:rPr>
        <w:t>Die geschälten Schalotten in einem Topf mit Butter und Olivenöl anrösten und den Zucker darüberstreuen.</w:t>
      </w:r>
    </w:p>
    <w:p w14:paraId="3BCC8AF5" w14:textId="77777777" w:rsidR="00C07C88" w:rsidRPr="00BC01F7" w:rsidRDefault="00C07C88" w:rsidP="00B40E8C">
      <w:pPr>
        <w:pStyle w:val="ListParagraph"/>
        <w:numPr>
          <w:ilvl w:val="0"/>
          <w:numId w:val="272"/>
        </w:numPr>
        <w:spacing w:after="120"/>
        <w:ind w:left="714" w:hanging="357"/>
        <w:contextualSpacing w:val="0"/>
        <w:rPr>
          <w:sz w:val="24"/>
          <w:szCs w:val="24"/>
        </w:rPr>
      </w:pPr>
      <w:r w:rsidRPr="00BC01F7">
        <w:rPr>
          <w:sz w:val="24"/>
          <w:szCs w:val="24"/>
        </w:rPr>
        <w:t>Mit dem Rotwein ablöschen und aufgießen, bis die Schalotten bedeckt sind.</w:t>
      </w:r>
    </w:p>
    <w:p w14:paraId="30FB9A91" w14:textId="77777777" w:rsidR="00C07C88" w:rsidRPr="00BC01F7" w:rsidRDefault="00C07C88" w:rsidP="00B40E8C">
      <w:pPr>
        <w:pStyle w:val="ListParagraph"/>
        <w:numPr>
          <w:ilvl w:val="0"/>
          <w:numId w:val="272"/>
        </w:numPr>
        <w:spacing w:after="120"/>
        <w:ind w:left="714" w:hanging="357"/>
        <w:contextualSpacing w:val="0"/>
        <w:rPr>
          <w:sz w:val="24"/>
          <w:szCs w:val="24"/>
        </w:rPr>
      </w:pPr>
      <w:r w:rsidRPr="00BC01F7">
        <w:rPr>
          <w:sz w:val="24"/>
          <w:szCs w:val="24"/>
        </w:rPr>
        <w:t>Salz und Thymianzweig hinzugeben und bei mittlerer Hitze etwa 15-20 Minuten mit Deckel köcheln lassen.</w:t>
      </w:r>
    </w:p>
    <w:p w14:paraId="3F65840B" w14:textId="77777777" w:rsidR="00C07C88" w:rsidRPr="00BC01F7" w:rsidRDefault="00C07C88" w:rsidP="00B40E8C">
      <w:pPr>
        <w:pStyle w:val="ListParagraph"/>
        <w:numPr>
          <w:ilvl w:val="0"/>
          <w:numId w:val="272"/>
        </w:numPr>
        <w:spacing w:after="120"/>
        <w:ind w:left="714" w:hanging="357"/>
        <w:contextualSpacing w:val="0"/>
        <w:rPr>
          <w:sz w:val="24"/>
          <w:szCs w:val="24"/>
        </w:rPr>
      </w:pPr>
      <w:r w:rsidRPr="00BC01F7">
        <w:rPr>
          <w:sz w:val="24"/>
          <w:szCs w:val="24"/>
        </w:rPr>
        <w:t>Den Deckel entfernen und den Rotwein einköcheln lassen.</w:t>
      </w:r>
    </w:p>
    <w:p w14:paraId="35E561A0" w14:textId="37350061" w:rsidR="00CC3F69" w:rsidRDefault="00CC3F69" w:rsidP="00CC3F69">
      <w:pPr>
        <w:pStyle w:val="Heading2"/>
        <w:spacing w:after="240"/>
      </w:pPr>
      <w:r>
        <w:lastRenderedPageBreak/>
        <w:t>Gebratenes Rinderfilet – Gan Bian Niu Rou Si</w:t>
      </w:r>
      <w:r>
        <w:rPr>
          <w:rStyle w:val="FootnoteReference"/>
        </w:rPr>
        <w:footnoteReference w:id="497"/>
      </w:r>
      <w:r>
        <w:t xml:space="preserve"> </w:t>
      </w:r>
    </w:p>
    <w:p w14:paraId="3BDEFEAF" w14:textId="77777777" w:rsidR="00CC3F69" w:rsidRDefault="00CC3F69" w:rsidP="00CC3F69">
      <w:pPr>
        <w:rPr>
          <w:sz w:val="24"/>
          <w:szCs w:val="24"/>
        </w:rPr>
      </w:pPr>
      <w:r w:rsidRPr="001F3945">
        <w:rPr>
          <w:sz w:val="24"/>
          <w:szCs w:val="24"/>
          <w:u w:val="single"/>
        </w:rPr>
        <w:t>Zutaten</w:t>
      </w:r>
      <w:r>
        <w:rPr>
          <w:sz w:val="24"/>
          <w:szCs w:val="24"/>
        </w:rPr>
        <w:t xml:space="preserve"> (für 4 Portionen)</w:t>
      </w:r>
    </w:p>
    <w:p w14:paraId="74DD44F4" w14:textId="77777777" w:rsidR="00CC3F69" w:rsidRDefault="00CC3F69" w:rsidP="00CC3F69">
      <w:pPr>
        <w:rPr>
          <w:sz w:val="24"/>
          <w:szCs w:val="24"/>
        </w:rPr>
      </w:pPr>
      <w:r>
        <w:rPr>
          <w:sz w:val="24"/>
          <w:szCs w:val="24"/>
        </w:rPr>
        <w:t>500 g Rinderfilet</w:t>
      </w:r>
    </w:p>
    <w:p w14:paraId="67AB4C7C" w14:textId="77777777" w:rsidR="00CC3F69" w:rsidRDefault="00CC3F69" w:rsidP="00CC3F69">
      <w:pPr>
        <w:rPr>
          <w:sz w:val="24"/>
          <w:szCs w:val="24"/>
        </w:rPr>
      </w:pPr>
      <w:r>
        <w:rPr>
          <w:sz w:val="24"/>
          <w:szCs w:val="24"/>
        </w:rPr>
        <w:t>75 g Staudensellerie</w:t>
      </w:r>
    </w:p>
    <w:p w14:paraId="31A21707" w14:textId="77777777" w:rsidR="00CC3F69" w:rsidRDefault="00CC3F69" w:rsidP="00CC3F69">
      <w:pPr>
        <w:rPr>
          <w:sz w:val="24"/>
          <w:szCs w:val="24"/>
        </w:rPr>
      </w:pPr>
      <w:r>
        <w:rPr>
          <w:sz w:val="24"/>
          <w:szCs w:val="24"/>
        </w:rPr>
        <w:t>30 g Ingwer</w:t>
      </w:r>
    </w:p>
    <w:p w14:paraId="325A2330" w14:textId="77777777" w:rsidR="00CC3F69" w:rsidRDefault="00CC3F69" w:rsidP="00CC3F69">
      <w:pPr>
        <w:rPr>
          <w:sz w:val="24"/>
          <w:szCs w:val="24"/>
        </w:rPr>
      </w:pPr>
      <w:r>
        <w:rPr>
          <w:sz w:val="24"/>
          <w:szCs w:val="24"/>
        </w:rPr>
        <w:t>2 EL Pflanzenöl</w:t>
      </w:r>
    </w:p>
    <w:p w14:paraId="4704B264" w14:textId="77777777" w:rsidR="00CC3F69" w:rsidRDefault="00CC3F69" w:rsidP="00CC3F69">
      <w:pPr>
        <w:rPr>
          <w:sz w:val="24"/>
          <w:szCs w:val="24"/>
        </w:rPr>
      </w:pPr>
      <w:r>
        <w:rPr>
          <w:sz w:val="24"/>
          <w:szCs w:val="24"/>
        </w:rPr>
        <w:t>Salz, gemahlener Sezchuan-Pfeffer</w:t>
      </w:r>
    </w:p>
    <w:p w14:paraId="1A3C8AE2" w14:textId="77777777" w:rsidR="00CC3F69" w:rsidRDefault="00CC3F69" w:rsidP="00CC3F69">
      <w:pPr>
        <w:rPr>
          <w:sz w:val="24"/>
          <w:szCs w:val="24"/>
        </w:rPr>
      </w:pPr>
      <w:r>
        <w:rPr>
          <w:sz w:val="24"/>
          <w:szCs w:val="24"/>
        </w:rPr>
        <w:t>1 EL Reiswein</w:t>
      </w:r>
    </w:p>
    <w:p w14:paraId="1FA8D0CD" w14:textId="77777777" w:rsidR="00CC3F69" w:rsidRDefault="00CC3F69" w:rsidP="00CC3F69">
      <w:pPr>
        <w:rPr>
          <w:sz w:val="24"/>
          <w:szCs w:val="24"/>
        </w:rPr>
      </w:pPr>
      <w:r>
        <w:rPr>
          <w:sz w:val="24"/>
          <w:szCs w:val="24"/>
        </w:rPr>
        <w:t>½ EL scharfe Bohnenpaste</w:t>
      </w:r>
    </w:p>
    <w:p w14:paraId="2A5F1401" w14:textId="77777777" w:rsidR="00CC3F69" w:rsidRDefault="00CC3F69" w:rsidP="00CC3F69">
      <w:pPr>
        <w:rPr>
          <w:sz w:val="24"/>
          <w:szCs w:val="24"/>
        </w:rPr>
      </w:pPr>
      <w:r>
        <w:rPr>
          <w:sz w:val="24"/>
          <w:szCs w:val="24"/>
        </w:rPr>
        <w:t>1 Prise Zucker</w:t>
      </w:r>
    </w:p>
    <w:p w14:paraId="1C8F2170" w14:textId="77777777" w:rsidR="00CC3F69" w:rsidRDefault="00CC3F69" w:rsidP="00CC3F69">
      <w:pPr>
        <w:rPr>
          <w:sz w:val="24"/>
          <w:szCs w:val="24"/>
        </w:rPr>
      </w:pPr>
      <w:r>
        <w:rPr>
          <w:sz w:val="24"/>
          <w:szCs w:val="24"/>
        </w:rPr>
        <w:t>1 TL Essig</w:t>
      </w:r>
    </w:p>
    <w:p w14:paraId="3A028C92" w14:textId="77777777" w:rsidR="00CC3F69" w:rsidRDefault="00CC3F69" w:rsidP="00CC3F69">
      <w:pPr>
        <w:rPr>
          <w:sz w:val="24"/>
          <w:szCs w:val="24"/>
        </w:rPr>
      </w:pPr>
      <w:r>
        <w:rPr>
          <w:sz w:val="24"/>
          <w:szCs w:val="24"/>
        </w:rPr>
        <w:t>1 -2 EL Sesamöl</w:t>
      </w:r>
    </w:p>
    <w:p w14:paraId="0ED79070" w14:textId="77777777" w:rsidR="00CC3F69" w:rsidRDefault="00CC3F69" w:rsidP="00CC3F69">
      <w:pPr>
        <w:rPr>
          <w:sz w:val="24"/>
          <w:szCs w:val="24"/>
        </w:rPr>
      </w:pPr>
    </w:p>
    <w:p w14:paraId="7ECCD287" w14:textId="77777777" w:rsidR="00CC3F69" w:rsidRDefault="00CC3F69" w:rsidP="00CC3F69">
      <w:pPr>
        <w:rPr>
          <w:sz w:val="24"/>
          <w:szCs w:val="24"/>
        </w:rPr>
      </w:pPr>
      <w:r>
        <w:rPr>
          <w:sz w:val="24"/>
          <w:szCs w:val="24"/>
        </w:rPr>
        <w:t>Zubereitungszeit: 20 Minuten</w:t>
      </w:r>
    </w:p>
    <w:p w14:paraId="12B58DF1" w14:textId="77777777" w:rsidR="00CC3F69" w:rsidRPr="002D7FCE" w:rsidRDefault="00CC3F69" w:rsidP="00B40E8C">
      <w:pPr>
        <w:pStyle w:val="ListParagraph"/>
        <w:numPr>
          <w:ilvl w:val="0"/>
          <w:numId w:val="603"/>
        </w:numPr>
        <w:spacing w:after="120"/>
        <w:ind w:left="714" w:hanging="357"/>
        <w:contextualSpacing w:val="0"/>
        <w:jc w:val="both"/>
        <w:rPr>
          <w:sz w:val="24"/>
          <w:szCs w:val="24"/>
        </w:rPr>
      </w:pPr>
      <w:r w:rsidRPr="002D7FCE">
        <w:rPr>
          <w:sz w:val="24"/>
          <w:szCs w:val="24"/>
        </w:rPr>
        <w:t>Rindfleisch quer zu den Fasern in dünne Scheiben, dann in etwa 5 cm lange, feine Streifen schneiden. Sellerie putzen, waschen, dann in etwa 3 cm lange, feine Streifen schneiden. Sind die Stücke zu dick, noch ein- oder zweimal längs durchschneiden. Ingwer schälen und in feine Streifen schneiden.</w:t>
      </w:r>
    </w:p>
    <w:p w14:paraId="5A1304A1" w14:textId="77777777" w:rsidR="00CC3F69" w:rsidRPr="002D7FCE" w:rsidRDefault="00CC3F69" w:rsidP="00B40E8C">
      <w:pPr>
        <w:pStyle w:val="ListParagraph"/>
        <w:numPr>
          <w:ilvl w:val="0"/>
          <w:numId w:val="603"/>
        </w:numPr>
        <w:spacing w:after="120"/>
        <w:ind w:left="714" w:hanging="357"/>
        <w:contextualSpacing w:val="0"/>
        <w:jc w:val="both"/>
        <w:rPr>
          <w:sz w:val="24"/>
          <w:szCs w:val="24"/>
        </w:rPr>
      </w:pPr>
      <w:r w:rsidRPr="002D7FCE">
        <w:rPr>
          <w:sz w:val="24"/>
          <w:szCs w:val="24"/>
        </w:rPr>
        <w:t>Einen Wok oder eine Pfanne erhitzen. Öl hineingeben und heiß werden lassen. Rindfleisch dazugeben und unter Rühren bei starker Hitze braten, bis es nicht mehr zusammenklebt. Salz, 1 EL Reiswein und Ingwer dazugeben und unter Rühren noch etwa 2 Minuten braten, bis die meiste Flüssigkeit verdampft ist. Die Bohnenpaste dazugeben und alles 1 Minute weiterbraten. Sellerie und 1 Prise Zucker untermischen und ½ Minute braten.</w:t>
      </w:r>
    </w:p>
    <w:p w14:paraId="26A58987" w14:textId="77777777" w:rsidR="00CC3F69" w:rsidRPr="002D7FCE" w:rsidRDefault="00CC3F69" w:rsidP="00B40E8C">
      <w:pPr>
        <w:pStyle w:val="ListParagraph"/>
        <w:numPr>
          <w:ilvl w:val="0"/>
          <w:numId w:val="603"/>
        </w:numPr>
        <w:spacing w:after="120"/>
        <w:ind w:left="714" w:hanging="357"/>
        <w:contextualSpacing w:val="0"/>
        <w:jc w:val="both"/>
        <w:rPr>
          <w:sz w:val="24"/>
          <w:szCs w:val="24"/>
        </w:rPr>
      </w:pPr>
      <w:r w:rsidRPr="002D7FCE">
        <w:rPr>
          <w:sz w:val="24"/>
          <w:szCs w:val="24"/>
        </w:rPr>
        <w:t>Rindfleisch auf einen Teller geben, mit Essig und Sesamöl beträufeln und mit Sezchuan-Pfeffer bestreuen.</w:t>
      </w:r>
    </w:p>
    <w:p w14:paraId="3799CF3E" w14:textId="77777777" w:rsidR="00CC3F69" w:rsidRDefault="00CC3F69" w:rsidP="00CC3F69">
      <w:pPr>
        <w:rPr>
          <w:sz w:val="24"/>
          <w:szCs w:val="24"/>
        </w:rPr>
      </w:pPr>
    </w:p>
    <w:p w14:paraId="22B05724" w14:textId="77777777" w:rsidR="00CC3F69" w:rsidRDefault="00CC3F69" w:rsidP="00CC3F69">
      <w:pPr>
        <w:ind w:left="708" w:hanging="708"/>
        <w:jc w:val="both"/>
        <w:rPr>
          <w:sz w:val="24"/>
          <w:szCs w:val="24"/>
        </w:rPr>
      </w:pPr>
      <w:r>
        <w:rPr>
          <w:sz w:val="24"/>
          <w:szCs w:val="24"/>
        </w:rPr>
        <w:t>Tipp:</w:t>
      </w:r>
      <w:r>
        <w:rPr>
          <w:sz w:val="24"/>
          <w:szCs w:val="24"/>
        </w:rPr>
        <w:tab/>
        <w:t>Dieses aromatische Gericht schmeckt gut zu Bier. Es ist in China eine berühmte Delikatesse, mit der gerne Gäste bewirtet werden. Das Rindfleisch darf nicht zu lange braten, sonst wird es trocken.</w:t>
      </w:r>
    </w:p>
    <w:p w14:paraId="620BBCD8" w14:textId="77777777" w:rsidR="00CC3F69" w:rsidRDefault="00CC3F69" w:rsidP="00CC3F69">
      <w:pPr>
        <w:rPr>
          <w:sz w:val="24"/>
          <w:szCs w:val="24"/>
        </w:rPr>
      </w:pPr>
      <w:r>
        <w:rPr>
          <w:sz w:val="24"/>
          <w:szCs w:val="24"/>
        </w:rPr>
        <w:br w:type="page"/>
      </w:r>
    </w:p>
    <w:p w14:paraId="650F76AA" w14:textId="6E41F150" w:rsidR="00CC3F69" w:rsidRDefault="00CC3F69" w:rsidP="00CC3F69">
      <w:pPr>
        <w:pStyle w:val="Heading2"/>
        <w:spacing w:after="240"/>
      </w:pPr>
      <w:r>
        <w:lastRenderedPageBreak/>
        <w:t>Gebrühtes Rindfleisch – Shui Zhu Niu Rou</w:t>
      </w:r>
      <w:r>
        <w:rPr>
          <w:rStyle w:val="FootnoteReference"/>
        </w:rPr>
        <w:footnoteReference w:id="498"/>
      </w:r>
      <w:r>
        <w:t xml:space="preserve"> </w:t>
      </w:r>
    </w:p>
    <w:p w14:paraId="1D4852CB" w14:textId="77777777" w:rsidR="00CC3F69" w:rsidRDefault="00CC3F69" w:rsidP="00CC3F69">
      <w:pPr>
        <w:rPr>
          <w:sz w:val="24"/>
          <w:szCs w:val="24"/>
        </w:rPr>
      </w:pPr>
      <w:r w:rsidRPr="002B5C3D">
        <w:rPr>
          <w:sz w:val="24"/>
          <w:szCs w:val="24"/>
          <w:u w:val="single"/>
        </w:rPr>
        <w:t>Zutaten</w:t>
      </w:r>
      <w:r>
        <w:rPr>
          <w:sz w:val="24"/>
          <w:szCs w:val="24"/>
        </w:rPr>
        <w:t xml:space="preserve"> (für 2 – 3 Portionen)</w:t>
      </w:r>
    </w:p>
    <w:p w14:paraId="7A9CF2F6" w14:textId="77777777" w:rsidR="00CC3F69" w:rsidRDefault="00CC3F69" w:rsidP="00CC3F69">
      <w:pPr>
        <w:rPr>
          <w:sz w:val="24"/>
          <w:szCs w:val="24"/>
        </w:rPr>
      </w:pPr>
      <w:r>
        <w:rPr>
          <w:sz w:val="24"/>
          <w:szCs w:val="24"/>
        </w:rPr>
        <w:t>200 g Rinderfilet</w:t>
      </w:r>
    </w:p>
    <w:p w14:paraId="7221B090" w14:textId="77777777" w:rsidR="00CC3F69" w:rsidRDefault="00CC3F69" w:rsidP="00CC3F69">
      <w:pPr>
        <w:rPr>
          <w:sz w:val="24"/>
          <w:szCs w:val="24"/>
        </w:rPr>
      </w:pPr>
      <w:r>
        <w:rPr>
          <w:sz w:val="24"/>
          <w:szCs w:val="24"/>
        </w:rPr>
        <w:t>2 EL Reiswein</w:t>
      </w:r>
    </w:p>
    <w:p w14:paraId="117F856B" w14:textId="77777777" w:rsidR="00CC3F69" w:rsidRDefault="00CC3F69" w:rsidP="00CC3F69">
      <w:pPr>
        <w:rPr>
          <w:sz w:val="24"/>
          <w:szCs w:val="24"/>
        </w:rPr>
      </w:pPr>
      <w:r>
        <w:rPr>
          <w:sz w:val="24"/>
          <w:szCs w:val="24"/>
        </w:rPr>
        <w:t>1 Eiweiß</w:t>
      </w:r>
    </w:p>
    <w:p w14:paraId="642E0C25" w14:textId="77777777" w:rsidR="00CC3F69" w:rsidRDefault="00CC3F69" w:rsidP="00CC3F69">
      <w:pPr>
        <w:rPr>
          <w:sz w:val="24"/>
          <w:szCs w:val="24"/>
        </w:rPr>
      </w:pPr>
      <w:r>
        <w:rPr>
          <w:sz w:val="24"/>
          <w:szCs w:val="24"/>
        </w:rPr>
        <w:t>10 g Maisstärke</w:t>
      </w:r>
    </w:p>
    <w:p w14:paraId="5594E312" w14:textId="77777777" w:rsidR="00CC3F69" w:rsidRDefault="00CC3F69" w:rsidP="00CC3F69">
      <w:pPr>
        <w:rPr>
          <w:sz w:val="24"/>
          <w:szCs w:val="24"/>
        </w:rPr>
      </w:pPr>
      <w:r>
        <w:rPr>
          <w:sz w:val="24"/>
          <w:szCs w:val="24"/>
        </w:rPr>
        <w:t>Salz</w:t>
      </w:r>
    </w:p>
    <w:p w14:paraId="4BD81E80" w14:textId="77777777" w:rsidR="00CC3F69" w:rsidRDefault="00CC3F69" w:rsidP="00CC3F69">
      <w:pPr>
        <w:rPr>
          <w:sz w:val="24"/>
          <w:szCs w:val="24"/>
        </w:rPr>
      </w:pPr>
      <w:r>
        <w:rPr>
          <w:sz w:val="24"/>
          <w:szCs w:val="24"/>
        </w:rPr>
        <w:t>4 – 5 EL Pflanzenöl</w:t>
      </w:r>
    </w:p>
    <w:p w14:paraId="3D170318" w14:textId="77777777" w:rsidR="00CC3F69" w:rsidRDefault="00CC3F69" w:rsidP="00CC3F69">
      <w:pPr>
        <w:rPr>
          <w:sz w:val="24"/>
          <w:szCs w:val="24"/>
        </w:rPr>
      </w:pPr>
      <w:r>
        <w:rPr>
          <w:sz w:val="24"/>
          <w:szCs w:val="24"/>
        </w:rPr>
        <w:t>5 getrocknete rote Chilischoten</w:t>
      </w:r>
    </w:p>
    <w:p w14:paraId="36DE8D74" w14:textId="77777777" w:rsidR="00CC3F69" w:rsidRDefault="00CC3F69" w:rsidP="00CC3F69">
      <w:pPr>
        <w:rPr>
          <w:sz w:val="24"/>
          <w:szCs w:val="24"/>
        </w:rPr>
      </w:pPr>
      <w:r>
        <w:rPr>
          <w:sz w:val="24"/>
          <w:szCs w:val="24"/>
        </w:rPr>
        <w:t>20 Sezchuan-Pfefferkörner</w:t>
      </w:r>
    </w:p>
    <w:p w14:paraId="12E57DE6" w14:textId="77777777" w:rsidR="00CC3F69" w:rsidRDefault="00CC3F69" w:rsidP="00CC3F69">
      <w:pPr>
        <w:rPr>
          <w:sz w:val="24"/>
          <w:szCs w:val="24"/>
        </w:rPr>
      </w:pPr>
      <w:r>
        <w:rPr>
          <w:sz w:val="24"/>
          <w:szCs w:val="24"/>
        </w:rPr>
        <w:t>150 g zarte Chinakohlblätter</w:t>
      </w:r>
    </w:p>
    <w:p w14:paraId="091BA378" w14:textId="77777777" w:rsidR="00CC3F69" w:rsidRDefault="00CC3F69" w:rsidP="00CC3F69">
      <w:pPr>
        <w:rPr>
          <w:sz w:val="24"/>
          <w:szCs w:val="24"/>
        </w:rPr>
      </w:pPr>
      <w:r>
        <w:rPr>
          <w:sz w:val="24"/>
          <w:szCs w:val="24"/>
        </w:rPr>
        <w:t>50 g Schnittknoblauch (chinesischer Schnittlauch) oder Frühlingszwiebeln</w:t>
      </w:r>
    </w:p>
    <w:p w14:paraId="045AEDF1" w14:textId="77777777" w:rsidR="00CC3F69" w:rsidRDefault="00CC3F69" w:rsidP="00CC3F69">
      <w:pPr>
        <w:rPr>
          <w:sz w:val="24"/>
          <w:szCs w:val="24"/>
        </w:rPr>
      </w:pPr>
      <w:r>
        <w:rPr>
          <w:sz w:val="24"/>
          <w:szCs w:val="24"/>
        </w:rPr>
        <w:t>40 g scharfe Bohnenpaste</w:t>
      </w:r>
    </w:p>
    <w:p w14:paraId="2F66E4A2" w14:textId="77777777" w:rsidR="00CC3F69" w:rsidRDefault="00CC3F69" w:rsidP="00CC3F69">
      <w:pPr>
        <w:rPr>
          <w:sz w:val="24"/>
          <w:szCs w:val="24"/>
        </w:rPr>
      </w:pPr>
      <w:r>
        <w:rPr>
          <w:sz w:val="24"/>
          <w:szCs w:val="24"/>
        </w:rPr>
        <w:t>1 TL Sojasauce</w:t>
      </w:r>
    </w:p>
    <w:p w14:paraId="195DE987" w14:textId="77777777" w:rsidR="00CC3F69" w:rsidRDefault="00CC3F69" w:rsidP="00CC3F69">
      <w:pPr>
        <w:rPr>
          <w:sz w:val="24"/>
          <w:szCs w:val="24"/>
        </w:rPr>
      </w:pPr>
      <w:r>
        <w:rPr>
          <w:sz w:val="24"/>
          <w:szCs w:val="24"/>
        </w:rPr>
        <w:t>¼ l Hühnerbrühe (oder Wasser)</w:t>
      </w:r>
    </w:p>
    <w:p w14:paraId="42D4AF3E" w14:textId="77777777" w:rsidR="00CC3F69" w:rsidRDefault="00CC3F69" w:rsidP="00CC3F69">
      <w:pPr>
        <w:rPr>
          <w:sz w:val="24"/>
          <w:szCs w:val="24"/>
        </w:rPr>
      </w:pPr>
    </w:p>
    <w:p w14:paraId="7453B723" w14:textId="77777777" w:rsidR="00CC3F69" w:rsidRDefault="00CC3F69" w:rsidP="00CC3F69">
      <w:pPr>
        <w:rPr>
          <w:sz w:val="24"/>
          <w:szCs w:val="24"/>
        </w:rPr>
      </w:pPr>
      <w:r>
        <w:rPr>
          <w:sz w:val="24"/>
          <w:szCs w:val="24"/>
        </w:rPr>
        <w:t>Zubereitungszeit: 30 Minuten</w:t>
      </w:r>
    </w:p>
    <w:p w14:paraId="4AA59CD8" w14:textId="77777777" w:rsidR="00CC3F69" w:rsidRPr="00142904" w:rsidRDefault="00CC3F69" w:rsidP="00B40E8C">
      <w:pPr>
        <w:pStyle w:val="ListParagraph"/>
        <w:numPr>
          <w:ilvl w:val="0"/>
          <w:numId w:val="602"/>
        </w:numPr>
        <w:spacing w:after="120"/>
        <w:ind w:left="714" w:hanging="357"/>
        <w:contextualSpacing w:val="0"/>
        <w:jc w:val="both"/>
        <w:rPr>
          <w:sz w:val="24"/>
          <w:szCs w:val="24"/>
        </w:rPr>
      </w:pPr>
      <w:r w:rsidRPr="00142904">
        <w:rPr>
          <w:sz w:val="24"/>
          <w:szCs w:val="24"/>
        </w:rPr>
        <w:t>Rindfleisch mit einem scharfen Messer in 4 cm lange, 3 cm breite, dünne Scheiben schneiden. 1 EL Reiswein mit dem Eiweiß und 10 g Maisstärke verrühren, salzen und unter das Fleisch mischen.</w:t>
      </w:r>
    </w:p>
    <w:p w14:paraId="4E7EF04C" w14:textId="77777777" w:rsidR="00CC3F69" w:rsidRPr="00142904" w:rsidRDefault="00CC3F69" w:rsidP="00B40E8C">
      <w:pPr>
        <w:pStyle w:val="ListParagraph"/>
        <w:numPr>
          <w:ilvl w:val="0"/>
          <w:numId w:val="602"/>
        </w:numPr>
        <w:spacing w:after="120"/>
        <w:ind w:left="714" w:hanging="357"/>
        <w:contextualSpacing w:val="0"/>
        <w:jc w:val="both"/>
        <w:rPr>
          <w:sz w:val="24"/>
          <w:szCs w:val="24"/>
        </w:rPr>
      </w:pPr>
      <w:r w:rsidRPr="00142904">
        <w:rPr>
          <w:sz w:val="24"/>
          <w:szCs w:val="24"/>
        </w:rPr>
        <w:t>Einen Wok oder eine Pfanne erhitzen. 2 – 3 EL Öl hineingeben. Chilischoten darin unter Rühren braten, bis sie dunkelrot sind. Pfefferkörner untermischen und mitbraten, bis sie würzig duften.</w:t>
      </w:r>
    </w:p>
    <w:p w14:paraId="76D567AD" w14:textId="77777777" w:rsidR="00CC3F69" w:rsidRPr="00142904" w:rsidRDefault="00CC3F69" w:rsidP="00B40E8C">
      <w:pPr>
        <w:pStyle w:val="ListParagraph"/>
        <w:numPr>
          <w:ilvl w:val="0"/>
          <w:numId w:val="602"/>
        </w:numPr>
        <w:spacing w:after="120"/>
        <w:ind w:left="714" w:hanging="357"/>
        <w:contextualSpacing w:val="0"/>
        <w:jc w:val="both"/>
        <w:rPr>
          <w:sz w:val="24"/>
          <w:szCs w:val="24"/>
        </w:rPr>
      </w:pPr>
      <w:r w:rsidRPr="00142904">
        <w:rPr>
          <w:sz w:val="24"/>
          <w:szCs w:val="24"/>
        </w:rPr>
        <w:t>Chilischoten und Pfefferkörner mit einem Schaumlöffel aus dem Öl fischen und mit einem Küchenbeil oder dem Wiegemesser fein zerkleinern.</w:t>
      </w:r>
    </w:p>
    <w:p w14:paraId="73F75068" w14:textId="77777777" w:rsidR="00CC3F69" w:rsidRPr="00142904" w:rsidRDefault="00CC3F69" w:rsidP="00B40E8C">
      <w:pPr>
        <w:pStyle w:val="ListParagraph"/>
        <w:numPr>
          <w:ilvl w:val="0"/>
          <w:numId w:val="602"/>
        </w:numPr>
        <w:spacing w:after="120"/>
        <w:ind w:left="714" w:hanging="357"/>
        <w:contextualSpacing w:val="0"/>
        <w:jc w:val="both"/>
        <w:rPr>
          <w:sz w:val="24"/>
          <w:szCs w:val="24"/>
        </w:rPr>
      </w:pPr>
      <w:r w:rsidRPr="00142904">
        <w:rPr>
          <w:sz w:val="24"/>
          <w:szCs w:val="24"/>
        </w:rPr>
        <w:t>Chinakohlblätter putzen und waschen, dann mit den Händen in Stücke reißen. Schnittknoblauch waschen und in 5 cm lange Stücke schneiden.</w:t>
      </w:r>
    </w:p>
    <w:p w14:paraId="71D489A8" w14:textId="77777777" w:rsidR="00CC3F69" w:rsidRPr="00142904" w:rsidRDefault="00CC3F69" w:rsidP="00B40E8C">
      <w:pPr>
        <w:pStyle w:val="ListParagraph"/>
        <w:numPr>
          <w:ilvl w:val="0"/>
          <w:numId w:val="602"/>
        </w:numPr>
        <w:spacing w:after="120"/>
        <w:ind w:left="714" w:hanging="357"/>
        <w:contextualSpacing w:val="0"/>
        <w:jc w:val="both"/>
        <w:rPr>
          <w:sz w:val="24"/>
          <w:szCs w:val="24"/>
        </w:rPr>
      </w:pPr>
      <w:r w:rsidRPr="00142904">
        <w:rPr>
          <w:sz w:val="24"/>
          <w:szCs w:val="24"/>
        </w:rPr>
        <w:t>Den Wok oder die Pfanne wieder erhitzen. Restliches Öl hineingeben und den Chinakohl und den Schnittknoblauch darin unter Rühren etwa 1 Minute braten. Herausnehmen und auf einem Teller beiseitestellen.</w:t>
      </w:r>
    </w:p>
    <w:p w14:paraId="01B1F72F" w14:textId="77777777" w:rsidR="00CC3F69" w:rsidRPr="00142904" w:rsidRDefault="00CC3F69" w:rsidP="00B40E8C">
      <w:pPr>
        <w:pStyle w:val="ListParagraph"/>
        <w:numPr>
          <w:ilvl w:val="0"/>
          <w:numId w:val="602"/>
        </w:numPr>
        <w:spacing w:after="120"/>
        <w:ind w:left="714" w:hanging="357"/>
        <w:contextualSpacing w:val="0"/>
        <w:jc w:val="both"/>
        <w:rPr>
          <w:sz w:val="24"/>
          <w:szCs w:val="24"/>
        </w:rPr>
      </w:pPr>
      <w:r w:rsidRPr="00142904">
        <w:rPr>
          <w:sz w:val="24"/>
          <w:szCs w:val="24"/>
        </w:rPr>
        <w:lastRenderedPageBreak/>
        <w:t>Bohnenpaste in den Wok oder due Pfanne geben und ½ Minute braten. 1 EL Reiswein, 1 TL Sojasauce und die Brühe angießen und zum Kochen bringen.</w:t>
      </w:r>
    </w:p>
    <w:p w14:paraId="23647103" w14:textId="77777777" w:rsidR="00CC3F69" w:rsidRPr="00142904" w:rsidRDefault="00CC3F69" w:rsidP="00B40E8C">
      <w:pPr>
        <w:pStyle w:val="ListParagraph"/>
        <w:numPr>
          <w:ilvl w:val="0"/>
          <w:numId w:val="602"/>
        </w:numPr>
        <w:spacing w:after="120"/>
        <w:ind w:left="714" w:hanging="357"/>
        <w:contextualSpacing w:val="0"/>
        <w:jc w:val="both"/>
        <w:rPr>
          <w:sz w:val="24"/>
          <w:szCs w:val="24"/>
        </w:rPr>
      </w:pPr>
      <w:r w:rsidRPr="00142904">
        <w:rPr>
          <w:sz w:val="24"/>
          <w:szCs w:val="24"/>
        </w:rPr>
        <w:t>Schalenteile der Bohnenpaste mit einem Schaumlöffel aus der Brühe fischen. Chinakohl und Schnittknoblauch in die Brühe geben und 2 Minuten kochen lassen. Herausnehmen und beiseitestellen. Die Hitze si weit reduzieren, dass die Brühe nur noch schwach kocht.</w:t>
      </w:r>
    </w:p>
    <w:p w14:paraId="5F5036A3" w14:textId="77777777" w:rsidR="00CC3F69" w:rsidRPr="00142904" w:rsidRDefault="00CC3F69" w:rsidP="00B40E8C">
      <w:pPr>
        <w:pStyle w:val="ListParagraph"/>
        <w:numPr>
          <w:ilvl w:val="0"/>
          <w:numId w:val="602"/>
        </w:numPr>
        <w:spacing w:after="120"/>
        <w:ind w:left="714" w:hanging="357"/>
        <w:contextualSpacing w:val="0"/>
        <w:jc w:val="both"/>
        <w:rPr>
          <w:sz w:val="24"/>
          <w:szCs w:val="24"/>
        </w:rPr>
      </w:pPr>
      <w:r w:rsidRPr="00142904">
        <w:rPr>
          <w:sz w:val="24"/>
          <w:szCs w:val="24"/>
        </w:rPr>
        <w:t>Die Fleischscheiben nacheinander rasch in den Wok geben. Fleisch 1 – 2 Minuten garen, bis es nicht mehr rot ist. Dabei immer leicht rühren. Die Brühe verdickt sich dabei. Mit dem Gemüse mischen und auf einen Servierteller geben. Gehackte Chilischoten und Pfefferkörner streuen.</w:t>
      </w:r>
    </w:p>
    <w:p w14:paraId="234D050D" w14:textId="77777777" w:rsidR="00CC3F69" w:rsidRDefault="00CC3F69" w:rsidP="00CC3F69">
      <w:pPr>
        <w:rPr>
          <w:sz w:val="24"/>
          <w:szCs w:val="24"/>
        </w:rPr>
      </w:pPr>
    </w:p>
    <w:p w14:paraId="5CC78489" w14:textId="77777777" w:rsidR="00CC3F69" w:rsidRDefault="00CC3F69" w:rsidP="00CC3F69">
      <w:pPr>
        <w:ind w:left="708" w:hanging="708"/>
        <w:jc w:val="both"/>
        <w:rPr>
          <w:sz w:val="24"/>
          <w:szCs w:val="24"/>
        </w:rPr>
      </w:pPr>
      <w:r>
        <w:rPr>
          <w:sz w:val="24"/>
          <w:szCs w:val="24"/>
        </w:rPr>
        <w:t>Info:</w:t>
      </w:r>
      <w:r>
        <w:rPr>
          <w:sz w:val="24"/>
          <w:szCs w:val="24"/>
        </w:rPr>
        <w:tab/>
        <w:t>Das Rindfleisch ist ein berühmtes Gericht der Sezchuan-Küche mit langer Tradition. Ursprünglich stammt es aus Zigong, einem Ort, der dafür bekannt war, dass man dort Brunnensalz gewann. Für diese schwere Arbeit, von Menschen und Arbeitstieren verrichtet, brauchte man nahrhaftes Essen. Und da man durch die Salzgewinnung zu einigem Reichtum gekommen war, konnte man es sich leisten, das wertvolle Fleisch der Rinder zu essen. So lernte an, dieses köstliche Fleischgericht zuzubereiten.</w:t>
      </w:r>
    </w:p>
    <w:p w14:paraId="6D345A2D" w14:textId="77777777" w:rsidR="00CC3F69" w:rsidRDefault="00CC3F69" w:rsidP="00CC3F69">
      <w:pPr>
        <w:rPr>
          <w:sz w:val="24"/>
          <w:szCs w:val="24"/>
        </w:rPr>
      </w:pPr>
    </w:p>
    <w:p w14:paraId="26C4C03C" w14:textId="77777777" w:rsidR="00CC3F69" w:rsidRDefault="00CC3F69">
      <w:pPr>
        <w:rPr>
          <w:rFonts w:asciiTheme="majorHAnsi" w:eastAsiaTheme="majorEastAsia" w:hAnsiTheme="majorHAnsi" w:cstheme="majorBidi"/>
          <w:color w:val="2F5496" w:themeColor="accent1" w:themeShade="BF"/>
          <w:sz w:val="26"/>
          <w:szCs w:val="26"/>
        </w:rPr>
      </w:pPr>
      <w:r>
        <w:br w:type="page"/>
      </w:r>
    </w:p>
    <w:p w14:paraId="4A9B71DD" w14:textId="791B48CC" w:rsidR="00DB540C" w:rsidRDefault="00DB540C" w:rsidP="00DB540C">
      <w:pPr>
        <w:pStyle w:val="Heading2"/>
        <w:spacing w:after="240"/>
      </w:pPr>
      <w:r w:rsidRPr="00CB4418">
        <w:lastRenderedPageBreak/>
        <w:t>Geschmorte Rinderbrust mit Kokosreis</w:t>
      </w:r>
      <w:r>
        <w:rPr>
          <w:rStyle w:val="FootnoteReference"/>
        </w:rPr>
        <w:footnoteReference w:id="499"/>
      </w:r>
      <w:r w:rsidRPr="00CB4418">
        <w:t xml:space="preserve"> </w:t>
      </w:r>
    </w:p>
    <w:p w14:paraId="486BF803" w14:textId="77777777" w:rsidR="00DB540C" w:rsidRPr="00CB4418" w:rsidRDefault="00DB540C" w:rsidP="00DB540C">
      <w:pPr>
        <w:rPr>
          <w:sz w:val="24"/>
          <w:szCs w:val="24"/>
        </w:rPr>
      </w:pPr>
      <w:r w:rsidRPr="00433776">
        <w:rPr>
          <w:sz w:val="24"/>
          <w:szCs w:val="24"/>
          <w:u w:val="single"/>
        </w:rPr>
        <w:t>Zutaten</w:t>
      </w:r>
      <w:r w:rsidRPr="00CB4418">
        <w:rPr>
          <w:sz w:val="24"/>
          <w:szCs w:val="24"/>
        </w:rPr>
        <w:t xml:space="preserve"> </w:t>
      </w:r>
      <w:r>
        <w:rPr>
          <w:sz w:val="24"/>
          <w:szCs w:val="24"/>
        </w:rPr>
        <w:t>(</w:t>
      </w:r>
      <w:r w:rsidRPr="00CB4418">
        <w:rPr>
          <w:sz w:val="24"/>
          <w:szCs w:val="24"/>
        </w:rPr>
        <w:t>für 3 Portionen</w:t>
      </w:r>
      <w:r>
        <w:rPr>
          <w:sz w:val="24"/>
          <w:szCs w:val="24"/>
        </w:rPr>
        <w:t>)</w:t>
      </w:r>
    </w:p>
    <w:p w14:paraId="711664ED" w14:textId="77777777" w:rsidR="00DB540C" w:rsidRPr="00CB4418" w:rsidRDefault="00DB540C" w:rsidP="00DB540C">
      <w:pPr>
        <w:rPr>
          <w:sz w:val="24"/>
          <w:szCs w:val="24"/>
        </w:rPr>
      </w:pPr>
      <w:r w:rsidRPr="00CB4418">
        <w:rPr>
          <w:sz w:val="24"/>
          <w:szCs w:val="24"/>
        </w:rPr>
        <w:t>2 TL Sonnenblumenöl</w:t>
      </w:r>
    </w:p>
    <w:p w14:paraId="032AD023" w14:textId="77777777" w:rsidR="00DB540C" w:rsidRPr="00CB4418" w:rsidRDefault="00DB540C" w:rsidP="00DB540C">
      <w:pPr>
        <w:rPr>
          <w:sz w:val="24"/>
          <w:szCs w:val="24"/>
        </w:rPr>
      </w:pPr>
      <w:r w:rsidRPr="00CB4418">
        <w:rPr>
          <w:sz w:val="24"/>
          <w:szCs w:val="24"/>
        </w:rPr>
        <w:t>1,2 Rinderbrust (in mundgerechte Stücke geschnitten)</w:t>
      </w:r>
    </w:p>
    <w:p w14:paraId="1C7F81E5" w14:textId="77777777" w:rsidR="00DB540C" w:rsidRPr="00CB4418" w:rsidRDefault="00DB540C" w:rsidP="00DB540C">
      <w:pPr>
        <w:rPr>
          <w:sz w:val="24"/>
          <w:szCs w:val="24"/>
        </w:rPr>
      </w:pPr>
      <w:r w:rsidRPr="00CB4418">
        <w:rPr>
          <w:sz w:val="24"/>
          <w:szCs w:val="24"/>
        </w:rPr>
        <w:t>Etwas Salz</w:t>
      </w:r>
    </w:p>
    <w:p w14:paraId="62A6E3FE" w14:textId="77777777" w:rsidR="00DB540C" w:rsidRPr="00CB4418" w:rsidRDefault="00DB540C" w:rsidP="00DB540C">
      <w:pPr>
        <w:rPr>
          <w:sz w:val="24"/>
          <w:szCs w:val="24"/>
        </w:rPr>
      </w:pPr>
      <w:r w:rsidRPr="00CB4418">
        <w:rPr>
          <w:sz w:val="24"/>
          <w:szCs w:val="24"/>
        </w:rPr>
        <w:t>200 ml Wasser</w:t>
      </w:r>
    </w:p>
    <w:p w14:paraId="378561CA" w14:textId="77777777" w:rsidR="00DB540C" w:rsidRPr="00CB4418" w:rsidRDefault="00DB540C" w:rsidP="00DB540C">
      <w:pPr>
        <w:rPr>
          <w:sz w:val="24"/>
          <w:szCs w:val="24"/>
        </w:rPr>
      </w:pPr>
      <w:r w:rsidRPr="00CB4418">
        <w:rPr>
          <w:sz w:val="24"/>
          <w:szCs w:val="24"/>
        </w:rPr>
        <w:t>1 Bund Frühlingszwiebeln</w:t>
      </w:r>
    </w:p>
    <w:p w14:paraId="1305460C" w14:textId="77777777" w:rsidR="00DB540C" w:rsidRPr="00CB4418" w:rsidRDefault="00DB540C" w:rsidP="00DB540C">
      <w:pPr>
        <w:rPr>
          <w:sz w:val="24"/>
          <w:szCs w:val="24"/>
        </w:rPr>
      </w:pPr>
      <w:r w:rsidRPr="00CB4418">
        <w:rPr>
          <w:sz w:val="24"/>
          <w:szCs w:val="24"/>
        </w:rPr>
        <w:t>2 Knoblauchzehen</w:t>
      </w:r>
    </w:p>
    <w:p w14:paraId="4C5CEEA9" w14:textId="77777777" w:rsidR="00DB540C" w:rsidRPr="00CB4418" w:rsidRDefault="00DB540C" w:rsidP="00DB540C">
      <w:pPr>
        <w:rPr>
          <w:sz w:val="24"/>
          <w:szCs w:val="24"/>
        </w:rPr>
      </w:pPr>
      <w:r w:rsidRPr="00CB4418">
        <w:rPr>
          <w:sz w:val="24"/>
          <w:szCs w:val="24"/>
        </w:rPr>
        <w:t>1 kleine rote Chilischote</w:t>
      </w:r>
    </w:p>
    <w:p w14:paraId="243C9AFE" w14:textId="77777777" w:rsidR="00DB540C" w:rsidRPr="00CB4418" w:rsidRDefault="00DB540C" w:rsidP="00DB540C">
      <w:pPr>
        <w:rPr>
          <w:sz w:val="24"/>
          <w:szCs w:val="24"/>
        </w:rPr>
      </w:pPr>
      <w:r w:rsidRPr="00CB4418">
        <w:rPr>
          <w:sz w:val="24"/>
          <w:szCs w:val="24"/>
        </w:rPr>
        <w:t>1 Stück Ingwer (3 cm)</w:t>
      </w:r>
    </w:p>
    <w:p w14:paraId="4412D4B2" w14:textId="77777777" w:rsidR="00DB540C" w:rsidRPr="00CB4418" w:rsidRDefault="00DB540C" w:rsidP="00DB540C">
      <w:pPr>
        <w:rPr>
          <w:sz w:val="24"/>
          <w:szCs w:val="24"/>
        </w:rPr>
      </w:pPr>
      <w:r w:rsidRPr="00CB4418">
        <w:rPr>
          <w:sz w:val="24"/>
          <w:szCs w:val="24"/>
        </w:rPr>
        <w:t>3 Zweige Thymian</w:t>
      </w:r>
    </w:p>
    <w:p w14:paraId="21768303" w14:textId="77777777" w:rsidR="00DB540C" w:rsidRPr="00CB4418" w:rsidRDefault="00DB540C" w:rsidP="00DB540C">
      <w:pPr>
        <w:rPr>
          <w:sz w:val="24"/>
          <w:szCs w:val="24"/>
        </w:rPr>
      </w:pPr>
      <w:r w:rsidRPr="00CB4418">
        <w:rPr>
          <w:sz w:val="24"/>
          <w:szCs w:val="24"/>
        </w:rPr>
        <w:t>2 EL Sojasoße</w:t>
      </w:r>
    </w:p>
    <w:p w14:paraId="5A8CD577" w14:textId="77777777" w:rsidR="00DB540C" w:rsidRPr="00CB4418" w:rsidRDefault="00DB540C" w:rsidP="00DB540C">
      <w:pPr>
        <w:rPr>
          <w:sz w:val="24"/>
          <w:szCs w:val="24"/>
        </w:rPr>
      </w:pPr>
      <w:r w:rsidRPr="00CB4418">
        <w:rPr>
          <w:sz w:val="24"/>
          <w:szCs w:val="24"/>
        </w:rPr>
        <w:t>1 TL brauner Zucker</w:t>
      </w:r>
    </w:p>
    <w:p w14:paraId="67E62C17" w14:textId="77777777" w:rsidR="00DB540C" w:rsidRPr="00CB4418" w:rsidRDefault="00DB540C" w:rsidP="00DB540C">
      <w:pPr>
        <w:rPr>
          <w:sz w:val="24"/>
          <w:szCs w:val="24"/>
        </w:rPr>
      </w:pPr>
    </w:p>
    <w:p w14:paraId="043663D9" w14:textId="77777777" w:rsidR="00DB540C" w:rsidRPr="00433776" w:rsidRDefault="00DB540C" w:rsidP="00DB540C">
      <w:pPr>
        <w:rPr>
          <w:i/>
          <w:iCs/>
          <w:sz w:val="24"/>
          <w:szCs w:val="24"/>
        </w:rPr>
      </w:pPr>
      <w:r w:rsidRPr="00433776">
        <w:rPr>
          <w:i/>
          <w:iCs/>
          <w:sz w:val="24"/>
          <w:szCs w:val="24"/>
        </w:rPr>
        <w:t>Für den Reis:</w:t>
      </w:r>
    </w:p>
    <w:p w14:paraId="35A1281E" w14:textId="77777777" w:rsidR="00DB540C" w:rsidRPr="00CB4418" w:rsidRDefault="00DB540C" w:rsidP="00DB540C">
      <w:pPr>
        <w:rPr>
          <w:sz w:val="24"/>
          <w:szCs w:val="24"/>
        </w:rPr>
      </w:pPr>
      <w:r w:rsidRPr="00CB4418">
        <w:rPr>
          <w:sz w:val="24"/>
          <w:szCs w:val="24"/>
        </w:rPr>
        <w:t>1 kleines Stück Butter</w:t>
      </w:r>
    </w:p>
    <w:p w14:paraId="028CC7CA" w14:textId="77777777" w:rsidR="00DB540C" w:rsidRPr="00CB4418" w:rsidRDefault="00DB540C" w:rsidP="00DB540C">
      <w:pPr>
        <w:rPr>
          <w:sz w:val="24"/>
          <w:szCs w:val="24"/>
        </w:rPr>
      </w:pPr>
      <w:r w:rsidRPr="00CB4418">
        <w:rPr>
          <w:sz w:val="24"/>
          <w:szCs w:val="24"/>
        </w:rPr>
        <w:t>1 Knoblauchzehe</w:t>
      </w:r>
    </w:p>
    <w:p w14:paraId="6DD94F65" w14:textId="77777777" w:rsidR="00DB540C" w:rsidRPr="00CB4418" w:rsidRDefault="00DB540C" w:rsidP="00DB540C">
      <w:pPr>
        <w:rPr>
          <w:sz w:val="24"/>
          <w:szCs w:val="24"/>
        </w:rPr>
      </w:pPr>
      <w:r w:rsidRPr="00CB4418">
        <w:rPr>
          <w:sz w:val="24"/>
          <w:szCs w:val="24"/>
        </w:rPr>
        <w:t>1 Stück Ingwer (1 cm)</w:t>
      </w:r>
    </w:p>
    <w:p w14:paraId="44C7CCAE" w14:textId="77777777" w:rsidR="00DB540C" w:rsidRPr="00CB4418" w:rsidRDefault="00DB540C" w:rsidP="00DB540C">
      <w:pPr>
        <w:rPr>
          <w:sz w:val="24"/>
          <w:szCs w:val="24"/>
        </w:rPr>
      </w:pPr>
      <w:r w:rsidRPr="00CB4418">
        <w:rPr>
          <w:sz w:val="24"/>
          <w:szCs w:val="24"/>
        </w:rPr>
        <w:t>120 ml Kokosmilch</w:t>
      </w:r>
    </w:p>
    <w:p w14:paraId="40040AD9" w14:textId="77777777" w:rsidR="00DB540C" w:rsidRPr="00CB4418" w:rsidRDefault="00DB540C" w:rsidP="00DB540C">
      <w:pPr>
        <w:rPr>
          <w:sz w:val="24"/>
          <w:szCs w:val="24"/>
        </w:rPr>
      </w:pPr>
      <w:r w:rsidRPr="00CB4418">
        <w:rPr>
          <w:sz w:val="24"/>
          <w:szCs w:val="24"/>
        </w:rPr>
        <w:t>Ca. 250 ml Wasser</w:t>
      </w:r>
    </w:p>
    <w:p w14:paraId="7621064A" w14:textId="77777777" w:rsidR="00DB540C" w:rsidRPr="00CB4418" w:rsidRDefault="00DB540C" w:rsidP="00DB540C">
      <w:pPr>
        <w:rPr>
          <w:sz w:val="24"/>
          <w:szCs w:val="24"/>
        </w:rPr>
      </w:pPr>
      <w:r w:rsidRPr="00CB4418">
        <w:rPr>
          <w:sz w:val="24"/>
          <w:szCs w:val="24"/>
        </w:rPr>
        <w:t>1 TL brauner Zucker</w:t>
      </w:r>
    </w:p>
    <w:p w14:paraId="6BFB2E74" w14:textId="77777777" w:rsidR="00DB540C" w:rsidRPr="00CB4418" w:rsidRDefault="00DB540C" w:rsidP="00DB540C">
      <w:pPr>
        <w:rPr>
          <w:sz w:val="24"/>
          <w:szCs w:val="24"/>
        </w:rPr>
      </w:pPr>
      <w:r w:rsidRPr="00CB4418">
        <w:rPr>
          <w:sz w:val="24"/>
          <w:szCs w:val="24"/>
        </w:rPr>
        <w:t>Etwas Salz</w:t>
      </w:r>
    </w:p>
    <w:p w14:paraId="1E3215CC" w14:textId="77777777" w:rsidR="00DB540C" w:rsidRPr="00CB4418" w:rsidRDefault="00DB540C" w:rsidP="00DB540C">
      <w:pPr>
        <w:rPr>
          <w:sz w:val="24"/>
          <w:szCs w:val="24"/>
        </w:rPr>
      </w:pPr>
      <w:r w:rsidRPr="00CB4418">
        <w:rPr>
          <w:sz w:val="24"/>
          <w:szCs w:val="24"/>
        </w:rPr>
        <w:t>200 g Reis</w:t>
      </w:r>
    </w:p>
    <w:p w14:paraId="027AFE1E" w14:textId="77777777" w:rsidR="00DB540C" w:rsidRPr="00CB4418" w:rsidRDefault="00DB540C" w:rsidP="00DB540C">
      <w:pPr>
        <w:rPr>
          <w:sz w:val="24"/>
          <w:szCs w:val="24"/>
        </w:rPr>
      </w:pPr>
      <w:r w:rsidRPr="00CB4418">
        <w:rPr>
          <w:sz w:val="24"/>
          <w:szCs w:val="24"/>
        </w:rPr>
        <w:t>1 Dose Kidneybohnen (400 g)</w:t>
      </w:r>
    </w:p>
    <w:p w14:paraId="4373718E" w14:textId="77777777" w:rsidR="00DB540C" w:rsidRDefault="00DB540C" w:rsidP="00DB540C">
      <w:pPr>
        <w:rPr>
          <w:sz w:val="24"/>
          <w:szCs w:val="24"/>
        </w:rPr>
      </w:pPr>
    </w:p>
    <w:p w14:paraId="3ED83851" w14:textId="77777777" w:rsidR="00DB540C" w:rsidRPr="00CB4418" w:rsidRDefault="00DB540C" w:rsidP="00DB540C">
      <w:pPr>
        <w:rPr>
          <w:sz w:val="24"/>
          <w:szCs w:val="24"/>
        </w:rPr>
      </w:pPr>
      <w:r>
        <w:rPr>
          <w:sz w:val="24"/>
          <w:szCs w:val="24"/>
        </w:rPr>
        <w:t>Zubereitung:</w:t>
      </w:r>
    </w:p>
    <w:p w14:paraId="07F56335" w14:textId="77777777" w:rsidR="00DB540C" w:rsidRPr="00CB4418" w:rsidRDefault="00DB540C" w:rsidP="00B40E8C">
      <w:pPr>
        <w:pStyle w:val="ListParagraph"/>
        <w:numPr>
          <w:ilvl w:val="0"/>
          <w:numId w:val="1146"/>
        </w:numPr>
        <w:spacing w:after="120"/>
        <w:ind w:left="714" w:hanging="357"/>
        <w:contextualSpacing w:val="0"/>
        <w:jc w:val="both"/>
        <w:rPr>
          <w:sz w:val="24"/>
          <w:szCs w:val="24"/>
        </w:rPr>
      </w:pPr>
      <w:r w:rsidRPr="00CB4418">
        <w:rPr>
          <w:sz w:val="24"/>
          <w:szCs w:val="24"/>
        </w:rPr>
        <w:t xml:space="preserve">In einem Bräter ein wenig Öl erhitzen. Das Fleisch darin anbraten, bis es etwas Farbe angenommen hat. Salzen, dann Wasser hinzugießen, den Bratensatz mit einem Pfannenheber lösen. Frühlingszwiebeln putzen und in 2 cm lange Stücke schneiden. </w:t>
      </w:r>
      <w:r w:rsidRPr="00CB4418">
        <w:rPr>
          <w:sz w:val="24"/>
          <w:szCs w:val="24"/>
        </w:rPr>
        <w:lastRenderedPageBreak/>
        <w:t>Knoblauchzehen schälen und hacken, Chilischote hacken (Kerne entfernen), Ingwer schälen und fein hacken. Alles zusammen mit Thymianzweigen, Sojasoße und Zucker zum Fleisch geben. Flüssigkeit aufkochen, den Topf halb zudecken, bei mittlerer Hitze ungefähr 1,5 Stunden schmoren lassen, bis das Fleisch zart ist.</w:t>
      </w:r>
    </w:p>
    <w:p w14:paraId="6BEB8B51" w14:textId="77777777" w:rsidR="00DB540C" w:rsidRPr="00CB4418" w:rsidRDefault="00DB540C" w:rsidP="00B40E8C">
      <w:pPr>
        <w:pStyle w:val="ListParagraph"/>
        <w:numPr>
          <w:ilvl w:val="0"/>
          <w:numId w:val="1146"/>
        </w:numPr>
        <w:spacing w:after="120"/>
        <w:ind w:left="714" w:hanging="357"/>
        <w:contextualSpacing w:val="0"/>
        <w:jc w:val="both"/>
        <w:rPr>
          <w:sz w:val="24"/>
          <w:szCs w:val="24"/>
        </w:rPr>
      </w:pPr>
      <w:r w:rsidRPr="00CB4418">
        <w:rPr>
          <w:sz w:val="24"/>
          <w:szCs w:val="24"/>
        </w:rPr>
        <w:t>Für den Reis etwas Butter in einem kleinen Topf schmelzen. Darin fein gehackten Knoblauch und Ingwer ungefähr 3 Minuten lang andünsten, nicht anbrennen lassen. Kokosmilch hinzufügen, ebenso Wasser und Zucker. Salzen. Reis und Bohnen hinzufügen. Alles aufkochen. Den Topf zudecken, Hitze reduzieren, garen, bis der Reis weich ist, etwa 15 – 20 Minuten.</w:t>
      </w:r>
    </w:p>
    <w:p w14:paraId="464CA2EE" w14:textId="77777777" w:rsidR="00DB540C" w:rsidRPr="00CB4418" w:rsidRDefault="00DB540C" w:rsidP="00DB540C">
      <w:pPr>
        <w:rPr>
          <w:sz w:val="24"/>
          <w:szCs w:val="24"/>
        </w:rPr>
      </w:pPr>
      <w:r w:rsidRPr="00CB4418">
        <w:rPr>
          <w:sz w:val="24"/>
          <w:szCs w:val="24"/>
        </w:rPr>
        <w:br w:type="page"/>
      </w:r>
    </w:p>
    <w:p w14:paraId="6EE4E1D5" w14:textId="77777777" w:rsidR="00C07C88" w:rsidRDefault="00C07C88" w:rsidP="00C07C88">
      <w:pPr>
        <w:pStyle w:val="Heading2"/>
        <w:spacing w:after="240"/>
      </w:pPr>
      <w:r>
        <w:lastRenderedPageBreak/>
        <w:t>Brokkoli mit Hüftsteak</w:t>
      </w:r>
      <w:r>
        <w:rPr>
          <w:rStyle w:val="FootnoteReference"/>
        </w:rPr>
        <w:footnoteReference w:id="500"/>
      </w:r>
      <w:r>
        <w:t xml:space="preserve"> </w:t>
      </w:r>
    </w:p>
    <w:p w14:paraId="5DB89E04" w14:textId="77777777" w:rsidR="00C07C88" w:rsidRDefault="00C07C88" w:rsidP="00C07C88">
      <w:pPr>
        <w:rPr>
          <w:sz w:val="24"/>
          <w:szCs w:val="24"/>
        </w:rPr>
      </w:pPr>
      <w:r w:rsidRPr="00DA2002">
        <w:rPr>
          <w:sz w:val="24"/>
          <w:szCs w:val="24"/>
          <w:u w:val="single"/>
        </w:rPr>
        <w:t>Zutaten</w:t>
      </w:r>
      <w:r>
        <w:rPr>
          <w:sz w:val="24"/>
          <w:szCs w:val="24"/>
        </w:rPr>
        <w:t xml:space="preserve"> (für 2 Personen)</w:t>
      </w:r>
    </w:p>
    <w:p w14:paraId="0E92E030" w14:textId="77777777" w:rsidR="00C07C88" w:rsidRDefault="00C07C88" w:rsidP="00C07C88">
      <w:pPr>
        <w:rPr>
          <w:sz w:val="24"/>
          <w:szCs w:val="24"/>
        </w:rPr>
      </w:pPr>
      <w:r>
        <w:rPr>
          <w:sz w:val="24"/>
          <w:szCs w:val="24"/>
        </w:rPr>
        <w:t>300 g Brokkoli</w:t>
      </w:r>
    </w:p>
    <w:p w14:paraId="33AF5805" w14:textId="77777777" w:rsidR="00C07C88" w:rsidRDefault="00C07C88" w:rsidP="00C07C88">
      <w:pPr>
        <w:rPr>
          <w:sz w:val="24"/>
          <w:szCs w:val="24"/>
        </w:rPr>
      </w:pPr>
      <w:r>
        <w:rPr>
          <w:sz w:val="24"/>
          <w:szCs w:val="24"/>
        </w:rPr>
        <w:t>2 EL Fischsauce</w:t>
      </w:r>
    </w:p>
    <w:p w14:paraId="68D095B3" w14:textId="77777777" w:rsidR="00C07C88" w:rsidRDefault="00C07C88" w:rsidP="00C07C88">
      <w:pPr>
        <w:rPr>
          <w:sz w:val="24"/>
          <w:szCs w:val="24"/>
        </w:rPr>
      </w:pPr>
      <w:r>
        <w:rPr>
          <w:sz w:val="24"/>
          <w:szCs w:val="24"/>
        </w:rPr>
        <w:t>2 EL Sojasauce</w:t>
      </w:r>
    </w:p>
    <w:p w14:paraId="250BE4B9" w14:textId="77777777" w:rsidR="00C07C88" w:rsidRDefault="00C07C88" w:rsidP="00C07C88">
      <w:pPr>
        <w:rPr>
          <w:sz w:val="24"/>
          <w:szCs w:val="24"/>
        </w:rPr>
      </w:pPr>
      <w:r>
        <w:rPr>
          <w:sz w:val="24"/>
          <w:szCs w:val="24"/>
        </w:rPr>
        <w:t>Ca. 2 EL Wasser</w:t>
      </w:r>
    </w:p>
    <w:p w14:paraId="545247E0" w14:textId="77777777" w:rsidR="00C07C88" w:rsidRDefault="00C07C88" w:rsidP="00C07C88">
      <w:pPr>
        <w:rPr>
          <w:sz w:val="24"/>
          <w:szCs w:val="24"/>
        </w:rPr>
      </w:pPr>
      <w:r>
        <w:rPr>
          <w:sz w:val="24"/>
          <w:szCs w:val="24"/>
        </w:rPr>
        <w:t>Etwas Pflanzenöl</w:t>
      </w:r>
    </w:p>
    <w:p w14:paraId="739C3ED4" w14:textId="77777777" w:rsidR="00C07C88" w:rsidRDefault="00C07C88" w:rsidP="00C07C88">
      <w:pPr>
        <w:rPr>
          <w:sz w:val="24"/>
          <w:szCs w:val="24"/>
        </w:rPr>
      </w:pPr>
      <w:r>
        <w:rPr>
          <w:sz w:val="24"/>
          <w:szCs w:val="24"/>
        </w:rPr>
        <w:t>250 g Hüftsteak vom Rind</w:t>
      </w:r>
    </w:p>
    <w:p w14:paraId="4C233EC8" w14:textId="77777777" w:rsidR="00C07C88" w:rsidRDefault="00C07C88" w:rsidP="00C07C88">
      <w:pPr>
        <w:rPr>
          <w:sz w:val="24"/>
          <w:szCs w:val="24"/>
        </w:rPr>
      </w:pPr>
      <w:r>
        <w:rPr>
          <w:sz w:val="24"/>
          <w:szCs w:val="24"/>
        </w:rPr>
        <w:t>Salz</w:t>
      </w:r>
    </w:p>
    <w:p w14:paraId="7F2C4A8E" w14:textId="77777777" w:rsidR="00C07C88" w:rsidRDefault="00C07C88" w:rsidP="00C07C88">
      <w:pPr>
        <w:rPr>
          <w:sz w:val="24"/>
          <w:szCs w:val="24"/>
        </w:rPr>
      </w:pPr>
      <w:r>
        <w:rPr>
          <w:sz w:val="24"/>
          <w:szCs w:val="24"/>
        </w:rPr>
        <w:t>3 Frühlingszwiebeln</w:t>
      </w:r>
    </w:p>
    <w:p w14:paraId="613529DD" w14:textId="77777777" w:rsidR="00C07C88" w:rsidRDefault="00C07C88" w:rsidP="00C07C88">
      <w:pPr>
        <w:rPr>
          <w:sz w:val="24"/>
          <w:szCs w:val="24"/>
        </w:rPr>
      </w:pPr>
      <w:r>
        <w:rPr>
          <w:sz w:val="24"/>
          <w:szCs w:val="24"/>
        </w:rPr>
        <w:t>1 Knoblauchzehe</w:t>
      </w:r>
    </w:p>
    <w:p w14:paraId="4F93DBED" w14:textId="77777777" w:rsidR="00C07C88" w:rsidRDefault="00C07C88" w:rsidP="00C07C88">
      <w:pPr>
        <w:rPr>
          <w:sz w:val="24"/>
          <w:szCs w:val="24"/>
        </w:rPr>
      </w:pPr>
      <w:r>
        <w:rPr>
          <w:sz w:val="24"/>
          <w:szCs w:val="24"/>
        </w:rPr>
        <w:t>1 Stück Ingwer (ca. 3 cm groß)</w:t>
      </w:r>
    </w:p>
    <w:p w14:paraId="7668E85D" w14:textId="77777777" w:rsidR="00C07C88" w:rsidRDefault="00C07C88" w:rsidP="00C07C88">
      <w:pPr>
        <w:rPr>
          <w:sz w:val="24"/>
          <w:szCs w:val="24"/>
        </w:rPr>
      </w:pPr>
      <w:r>
        <w:rPr>
          <w:sz w:val="24"/>
          <w:szCs w:val="24"/>
        </w:rPr>
        <w:t>2 Karotten</w:t>
      </w:r>
    </w:p>
    <w:p w14:paraId="31A72CC0" w14:textId="77777777" w:rsidR="00C07C88" w:rsidRDefault="00C07C88" w:rsidP="00C07C88">
      <w:pPr>
        <w:rPr>
          <w:sz w:val="24"/>
          <w:szCs w:val="24"/>
        </w:rPr>
      </w:pPr>
      <w:r>
        <w:rPr>
          <w:sz w:val="24"/>
          <w:szCs w:val="24"/>
        </w:rPr>
        <w:t>1 kleine rote Chilischote</w:t>
      </w:r>
    </w:p>
    <w:p w14:paraId="756C8A0E" w14:textId="77777777" w:rsidR="00C07C88" w:rsidRDefault="00C07C88" w:rsidP="00C07C88">
      <w:pPr>
        <w:rPr>
          <w:sz w:val="24"/>
          <w:szCs w:val="24"/>
        </w:rPr>
      </w:pPr>
      <w:r>
        <w:rPr>
          <w:sz w:val="24"/>
          <w:szCs w:val="24"/>
        </w:rPr>
        <w:t>Reis</w:t>
      </w:r>
    </w:p>
    <w:p w14:paraId="5FF91FCA" w14:textId="77777777" w:rsidR="00C07C88" w:rsidRDefault="00C07C88" w:rsidP="00C07C88">
      <w:pPr>
        <w:jc w:val="both"/>
        <w:rPr>
          <w:sz w:val="24"/>
          <w:szCs w:val="24"/>
        </w:rPr>
      </w:pPr>
    </w:p>
    <w:p w14:paraId="73456704" w14:textId="77777777" w:rsidR="00C07C88" w:rsidRDefault="00C07C88" w:rsidP="00C07C88">
      <w:pPr>
        <w:jc w:val="both"/>
        <w:rPr>
          <w:sz w:val="24"/>
          <w:szCs w:val="24"/>
        </w:rPr>
      </w:pPr>
      <w:r>
        <w:rPr>
          <w:sz w:val="24"/>
          <w:szCs w:val="24"/>
        </w:rPr>
        <w:t>Zubereitung:</w:t>
      </w:r>
    </w:p>
    <w:p w14:paraId="488DEE1A" w14:textId="77777777" w:rsidR="00C07C88" w:rsidRPr="005B2CF4" w:rsidRDefault="00C07C88" w:rsidP="00B40E8C">
      <w:pPr>
        <w:pStyle w:val="ListParagraph"/>
        <w:numPr>
          <w:ilvl w:val="0"/>
          <w:numId w:val="235"/>
        </w:numPr>
        <w:spacing w:after="120"/>
        <w:ind w:left="714" w:hanging="357"/>
        <w:contextualSpacing w:val="0"/>
        <w:jc w:val="both"/>
        <w:rPr>
          <w:sz w:val="24"/>
          <w:szCs w:val="24"/>
        </w:rPr>
      </w:pPr>
      <w:r w:rsidRPr="00616157">
        <w:rPr>
          <w:sz w:val="24"/>
          <w:szCs w:val="24"/>
        </w:rPr>
        <w:t>Brokkoli wasc</w:t>
      </w:r>
      <w:r w:rsidRPr="005B2CF4">
        <w:rPr>
          <w:sz w:val="24"/>
          <w:szCs w:val="24"/>
        </w:rPr>
        <w:t>hen, in Röschen teilen. Fisch- und Sojasauce mit 2 EL Wasser vermengen, beiseitestellen. Öl in einer Pfanne erhitzen, Brokkoli darin anbraten. Hitze runterschalten, Pfanne abdecken, eventuell einen Schluck Wasser dazugeben, wenn man die dunkelbraunen Stellen doch befürchtet. Den Brokkoli ungefähr 5 Minuten lang braten, aus der Pfanne nehmen und beiseitestellen.</w:t>
      </w:r>
    </w:p>
    <w:p w14:paraId="07F439C9" w14:textId="77777777" w:rsidR="00C07C88" w:rsidRPr="00616157" w:rsidRDefault="00C07C88" w:rsidP="00B40E8C">
      <w:pPr>
        <w:pStyle w:val="ListParagraph"/>
        <w:numPr>
          <w:ilvl w:val="0"/>
          <w:numId w:val="235"/>
        </w:numPr>
        <w:spacing w:after="120"/>
        <w:ind w:left="714" w:hanging="357"/>
        <w:contextualSpacing w:val="0"/>
        <w:jc w:val="both"/>
        <w:rPr>
          <w:sz w:val="24"/>
          <w:szCs w:val="24"/>
        </w:rPr>
      </w:pPr>
      <w:r w:rsidRPr="00616157">
        <w:rPr>
          <w:sz w:val="24"/>
          <w:szCs w:val="24"/>
        </w:rPr>
        <w:t>Das Steak in ca. 0,5 cm dicke Scheiben schneiden, salzen. In derselben Pfanne noch mal Öl erhitzen, Fleisch darin höchstens 3 Minuten lang braten, dabei ab und zu wenden – das Fleisch sollte nicht durchgegart sein. Ebenfalls aus der Pfanne nehmen und beiseitestellen.</w:t>
      </w:r>
    </w:p>
    <w:p w14:paraId="3F597B6F" w14:textId="77777777" w:rsidR="00C07C88" w:rsidRPr="00616157" w:rsidRDefault="00C07C88" w:rsidP="00B40E8C">
      <w:pPr>
        <w:pStyle w:val="ListParagraph"/>
        <w:numPr>
          <w:ilvl w:val="0"/>
          <w:numId w:val="235"/>
        </w:numPr>
        <w:spacing w:after="120"/>
        <w:ind w:left="714" w:hanging="357"/>
        <w:contextualSpacing w:val="0"/>
        <w:jc w:val="both"/>
        <w:rPr>
          <w:sz w:val="24"/>
          <w:szCs w:val="24"/>
        </w:rPr>
      </w:pPr>
      <w:r w:rsidRPr="00616157">
        <w:rPr>
          <w:sz w:val="24"/>
          <w:szCs w:val="24"/>
        </w:rPr>
        <w:t xml:space="preserve">Frühlingszwiebeln putzen, waschen und in ringe schneiden. Knoblauch und Ingwer schälen, fein hacken. Karotten putzen, schälen und in feine Streifen schneiden. Chili nach Belieben entkernen, waschen und hacken. </w:t>
      </w:r>
    </w:p>
    <w:p w14:paraId="61E4A51F" w14:textId="77777777" w:rsidR="00A536A3" w:rsidRDefault="00C07C88" w:rsidP="00B40E8C">
      <w:pPr>
        <w:pStyle w:val="ListParagraph"/>
        <w:numPr>
          <w:ilvl w:val="0"/>
          <w:numId w:val="235"/>
        </w:numPr>
        <w:spacing w:after="120"/>
        <w:ind w:left="714" w:hanging="357"/>
        <w:contextualSpacing w:val="0"/>
        <w:jc w:val="both"/>
        <w:rPr>
          <w:sz w:val="24"/>
          <w:szCs w:val="24"/>
        </w:rPr>
      </w:pPr>
      <w:r w:rsidRPr="00616157">
        <w:rPr>
          <w:sz w:val="24"/>
          <w:szCs w:val="24"/>
        </w:rPr>
        <w:t xml:space="preserve">In der Pfanne wieder öl erhitzen, darin die </w:t>
      </w:r>
      <w:r>
        <w:rPr>
          <w:sz w:val="24"/>
          <w:szCs w:val="24"/>
        </w:rPr>
        <w:t>F</w:t>
      </w:r>
      <w:r w:rsidRPr="00616157">
        <w:rPr>
          <w:sz w:val="24"/>
          <w:szCs w:val="24"/>
        </w:rPr>
        <w:t>rühlingszwiebeln, Knoblauch und Ingwer anbraten. Karotten und Chili dazugeben. Alles ungefähr 2 bis 3 Minuten lang unter Rühren garen, bis die Karotten weich sind.</w:t>
      </w:r>
    </w:p>
    <w:p w14:paraId="0B87AC2D" w14:textId="5F127378" w:rsidR="00C07C88" w:rsidRPr="00A536A3" w:rsidRDefault="00C07C88" w:rsidP="00B40E8C">
      <w:pPr>
        <w:pStyle w:val="ListParagraph"/>
        <w:numPr>
          <w:ilvl w:val="0"/>
          <w:numId w:val="235"/>
        </w:numPr>
        <w:spacing w:after="120"/>
        <w:ind w:left="714" w:hanging="357"/>
        <w:contextualSpacing w:val="0"/>
        <w:jc w:val="both"/>
        <w:rPr>
          <w:sz w:val="24"/>
          <w:szCs w:val="24"/>
        </w:rPr>
      </w:pPr>
      <w:r w:rsidRPr="00A536A3">
        <w:rPr>
          <w:sz w:val="24"/>
          <w:szCs w:val="24"/>
        </w:rPr>
        <w:lastRenderedPageBreak/>
        <w:t>Brokkoli und Fleisch wieder dazugeben, ebenso die Soßenmischung unterrühren, alles noch mal erhitzen. Dazu Reis servieren</w:t>
      </w:r>
      <w:r>
        <w:br w:type="page"/>
      </w:r>
    </w:p>
    <w:p w14:paraId="177D1057" w14:textId="744EBBCD" w:rsidR="00DB540C" w:rsidRDefault="00DB540C" w:rsidP="00DB540C">
      <w:pPr>
        <w:pStyle w:val="Heading2"/>
        <w:spacing w:after="240"/>
      </w:pPr>
      <w:r>
        <w:lastRenderedPageBreak/>
        <w:t>Rindfleisch mit Zwiebeln und verquirltem Ei - Katzagschroi</w:t>
      </w:r>
      <w:r>
        <w:rPr>
          <w:rStyle w:val="FootnoteReference"/>
        </w:rPr>
        <w:footnoteReference w:id="501"/>
      </w:r>
      <w:r>
        <w:t xml:space="preserve"> </w:t>
      </w:r>
    </w:p>
    <w:p w14:paraId="33E8AAFB" w14:textId="77777777" w:rsidR="00DB540C" w:rsidRDefault="00DB540C" w:rsidP="00DB540C">
      <w:pPr>
        <w:rPr>
          <w:sz w:val="24"/>
          <w:szCs w:val="24"/>
        </w:rPr>
      </w:pPr>
      <w:r w:rsidRPr="00341B66">
        <w:rPr>
          <w:sz w:val="24"/>
          <w:szCs w:val="24"/>
          <w:u w:val="single"/>
        </w:rPr>
        <w:t>Zutaten</w:t>
      </w:r>
      <w:r>
        <w:rPr>
          <w:sz w:val="24"/>
          <w:szCs w:val="24"/>
        </w:rPr>
        <w:t xml:space="preserve"> (für 4 Portionen)</w:t>
      </w:r>
    </w:p>
    <w:p w14:paraId="7FF41CB2" w14:textId="77777777" w:rsidR="00DB540C" w:rsidRDefault="00DB540C" w:rsidP="00DB540C">
      <w:pPr>
        <w:rPr>
          <w:sz w:val="24"/>
          <w:szCs w:val="24"/>
        </w:rPr>
      </w:pPr>
      <w:r>
        <w:rPr>
          <w:sz w:val="24"/>
          <w:szCs w:val="24"/>
        </w:rPr>
        <w:t>700 g Rindfleisch aus der Schulter</w:t>
      </w:r>
    </w:p>
    <w:p w14:paraId="52FDDDBC" w14:textId="77777777" w:rsidR="00DB540C" w:rsidRDefault="00DB540C" w:rsidP="00DB540C">
      <w:pPr>
        <w:rPr>
          <w:sz w:val="24"/>
          <w:szCs w:val="24"/>
        </w:rPr>
      </w:pPr>
      <w:r>
        <w:rPr>
          <w:sz w:val="24"/>
          <w:szCs w:val="24"/>
        </w:rPr>
        <w:t>1 Zwiebel</w:t>
      </w:r>
    </w:p>
    <w:p w14:paraId="703065E9" w14:textId="77777777" w:rsidR="00DB540C" w:rsidRDefault="00DB540C" w:rsidP="00DB540C">
      <w:pPr>
        <w:rPr>
          <w:sz w:val="24"/>
          <w:szCs w:val="24"/>
        </w:rPr>
      </w:pPr>
      <w:r>
        <w:rPr>
          <w:sz w:val="24"/>
          <w:szCs w:val="24"/>
        </w:rPr>
        <w:t>1 Karotte</w:t>
      </w:r>
    </w:p>
    <w:p w14:paraId="0BC29C13" w14:textId="77777777" w:rsidR="00DB540C" w:rsidRDefault="00DB540C" w:rsidP="00DB540C">
      <w:pPr>
        <w:rPr>
          <w:sz w:val="24"/>
          <w:szCs w:val="24"/>
        </w:rPr>
      </w:pPr>
      <w:r>
        <w:rPr>
          <w:sz w:val="24"/>
          <w:szCs w:val="24"/>
        </w:rPr>
        <w:t>¼ Selleriekopf</w:t>
      </w:r>
    </w:p>
    <w:p w14:paraId="43EA4544" w14:textId="77777777" w:rsidR="00DB540C" w:rsidRDefault="00DB540C" w:rsidP="00DB540C">
      <w:pPr>
        <w:rPr>
          <w:sz w:val="24"/>
          <w:szCs w:val="24"/>
        </w:rPr>
      </w:pPr>
      <w:r>
        <w:rPr>
          <w:sz w:val="24"/>
          <w:szCs w:val="24"/>
        </w:rPr>
        <w:t>1 Stange Lauch</w:t>
      </w:r>
    </w:p>
    <w:p w14:paraId="0D701CAB" w14:textId="77777777" w:rsidR="00DB540C" w:rsidRDefault="00DB540C" w:rsidP="00DB540C">
      <w:pPr>
        <w:rPr>
          <w:sz w:val="24"/>
          <w:szCs w:val="24"/>
        </w:rPr>
      </w:pPr>
      <w:r>
        <w:rPr>
          <w:sz w:val="24"/>
          <w:szCs w:val="24"/>
        </w:rPr>
        <w:t>1 Lorbeerblatt</w:t>
      </w:r>
    </w:p>
    <w:p w14:paraId="2108933B" w14:textId="77777777" w:rsidR="00DB540C" w:rsidRDefault="00DB540C" w:rsidP="00DB540C">
      <w:pPr>
        <w:rPr>
          <w:sz w:val="24"/>
          <w:szCs w:val="24"/>
        </w:rPr>
      </w:pPr>
      <w:r>
        <w:rPr>
          <w:sz w:val="24"/>
          <w:szCs w:val="24"/>
        </w:rPr>
        <w:t>3 Pimentkörner</w:t>
      </w:r>
    </w:p>
    <w:p w14:paraId="6105005E" w14:textId="77777777" w:rsidR="00DB540C" w:rsidRDefault="00DB540C" w:rsidP="00DB540C">
      <w:pPr>
        <w:rPr>
          <w:sz w:val="24"/>
          <w:szCs w:val="24"/>
        </w:rPr>
      </w:pPr>
      <w:r>
        <w:rPr>
          <w:sz w:val="24"/>
          <w:szCs w:val="24"/>
        </w:rPr>
        <w:t>Salz, Pfeffer</w:t>
      </w:r>
    </w:p>
    <w:p w14:paraId="17EC105C" w14:textId="77777777" w:rsidR="00DB540C" w:rsidRDefault="00DB540C" w:rsidP="00DB540C">
      <w:pPr>
        <w:rPr>
          <w:sz w:val="24"/>
          <w:szCs w:val="24"/>
        </w:rPr>
      </w:pPr>
      <w:r>
        <w:rPr>
          <w:sz w:val="24"/>
          <w:szCs w:val="24"/>
        </w:rPr>
        <w:t>4 Frühlingszwiebeln</w:t>
      </w:r>
    </w:p>
    <w:p w14:paraId="563C56B6" w14:textId="77777777" w:rsidR="00DB540C" w:rsidRDefault="00DB540C" w:rsidP="00DB540C">
      <w:pPr>
        <w:rPr>
          <w:sz w:val="24"/>
          <w:szCs w:val="24"/>
        </w:rPr>
      </w:pPr>
      <w:r>
        <w:rPr>
          <w:sz w:val="24"/>
          <w:szCs w:val="24"/>
        </w:rPr>
        <w:t>5 Eier</w:t>
      </w:r>
    </w:p>
    <w:p w14:paraId="63D77448" w14:textId="77777777" w:rsidR="00DB540C" w:rsidRDefault="00DB540C" w:rsidP="00DB540C">
      <w:pPr>
        <w:rPr>
          <w:sz w:val="24"/>
          <w:szCs w:val="24"/>
        </w:rPr>
      </w:pPr>
      <w:r>
        <w:rPr>
          <w:sz w:val="24"/>
          <w:szCs w:val="24"/>
        </w:rPr>
        <w:t>6 EL Milch</w:t>
      </w:r>
    </w:p>
    <w:p w14:paraId="5B94EB23" w14:textId="77777777" w:rsidR="00DB540C" w:rsidRDefault="00DB540C" w:rsidP="00DB540C">
      <w:pPr>
        <w:rPr>
          <w:sz w:val="24"/>
          <w:szCs w:val="24"/>
        </w:rPr>
      </w:pPr>
      <w:r>
        <w:rPr>
          <w:sz w:val="24"/>
          <w:szCs w:val="24"/>
        </w:rPr>
        <w:t>Muskat</w:t>
      </w:r>
    </w:p>
    <w:p w14:paraId="7B0D76A7" w14:textId="77777777" w:rsidR="00DB540C" w:rsidRDefault="00DB540C" w:rsidP="00DB540C">
      <w:pPr>
        <w:rPr>
          <w:sz w:val="24"/>
          <w:szCs w:val="24"/>
        </w:rPr>
      </w:pPr>
      <w:r>
        <w:rPr>
          <w:sz w:val="24"/>
          <w:szCs w:val="24"/>
        </w:rPr>
        <w:t>20 g Butter</w:t>
      </w:r>
    </w:p>
    <w:p w14:paraId="4E8DD5CF" w14:textId="77777777" w:rsidR="00DB540C" w:rsidRDefault="00DB540C" w:rsidP="00DB540C">
      <w:pPr>
        <w:rPr>
          <w:sz w:val="24"/>
          <w:szCs w:val="24"/>
        </w:rPr>
      </w:pPr>
    </w:p>
    <w:p w14:paraId="32504AD4" w14:textId="77777777" w:rsidR="00DB540C" w:rsidRDefault="00DB540C" w:rsidP="00DB540C">
      <w:pPr>
        <w:rPr>
          <w:sz w:val="24"/>
          <w:szCs w:val="24"/>
        </w:rPr>
      </w:pPr>
      <w:r>
        <w:rPr>
          <w:sz w:val="24"/>
          <w:szCs w:val="24"/>
        </w:rPr>
        <w:t>Zubereitungszeit: 30 Minuten plus Kochzeit 1 Stunde 20 Minuten</w:t>
      </w:r>
    </w:p>
    <w:p w14:paraId="4D537EAE" w14:textId="77777777" w:rsidR="00DB540C" w:rsidRPr="00E562EE" w:rsidRDefault="00DB540C" w:rsidP="00B40E8C">
      <w:pPr>
        <w:pStyle w:val="ListParagraph"/>
        <w:numPr>
          <w:ilvl w:val="0"/>
          <w:numId w:val="1122"/>
        </w:numPr>
        <w:spacing w:after="120"/>
        <w:ind w:left="714" w:hanging="357"/>
        <w:contextualSpacing w:val="0"/>
        <w:jc w:val="both"/>
        <w:rPr>
          <w:sz w:val="24"/>
          <w:szCs w:val="24"/>
        </w:rPr>
      </w:pPr>
      <w:r w:rsidRPr="00E562EE">
        <w:rPr>
          <w:sz w:val="24"/>
          <w:szCs w:val="24"/>
        </w:rPr>
        <w:t>Das Fleisch waschen, trocken tupfen und von fett- und Sehnensträngen befreien.</w:t>
      </w:r>
    </w:p>
    <w:p w14:paraId="172FC6FC" w14:textId="77777777" w:rsidR="00DB540C" w:rsidRPr="00E562EE" w:rsidRDefault="00DB540C" w:rsidP="00B40E8C">
      <w:pPr>
        <w:pStyle w:val="ListParagraph"/>
        <w:numPr>
          <w:ilvl w:val="0"/>
          <w:numId w:val="1122"/>
        </w:numPr>
        <w:spacing w:after="120"/>
        <w:ind w:left="714" w:hanging="357"/>
        <w:contextualSpacing w:val="0"/>
        <w:jc w:val="both"/>
        <w:rPr>
          <w:sz w:val="24"/>
          <w:szCs w:val="24"/>
        </w:rPr>
      </w:pPr>
      <w:r w:rsidRPr="00E562EE">
        <w:rPr>
          <w:sz w:val="24"/>
          <w:szCs w:val="24"/>
        </w:rPr>
        <w:t>Die Zwiebel, die Karotte und den Sellerie schälen und grob würfeln. Den Lauch waschen, trocken schütteln, putzen und in Ringe schneiden.</w:t>
      </w:r>
    </w:p>
    <w:p w14:paraId="1EF168FF" w14:textId="77777777" w:rsidR="00DB540C" w:rsidRPr="00E562EE" w:rsidRDefault="00DB540C" w:rsidP="00B40E8C">
      <w:pPr>
        <w:pStyle w:val="ListParagraph"/>
        <w:numPr>
          <w:ilvl w:val="0"/>
          <w:numId w:val="1122"/>
        </w:numPr>
        <w:spacing w:after="120"/>
        <w:ind w:left="714" w:hanging="357"/>
        <w:contextualSpacing w:val="0"/>
        <w:jc w:val="both"/>
        <w:rPr>
          <w:sz w:val="24"/>
          <w:szCs w:val="24"/>
        </w:rPr>
      </w:pPr>
      <w:r w:rsidRPr="00E562EE">
        <w:rPr>
          <w:sz w:val="24"/>
          <w:szCs w:val="24"/>
        </w:rPr>
        <w:t>Das Fleisch mit dem Gemüse, den Gewürzen du Salz und Pfeffer in einen Topf geben, mit Wasser auffüllen, sodass das Fleisch vollständig bedeckt ist und zum Kochen bringen. Bei mittlerer Hitze ca. 1 Stunde kochen. Das fertig gegarte Fleisch herausnehmen und auskühlen lassen.</w:t>
      </w:r>
    </w:p>
    <w:p w14:paraId="2E55C200" w14:textId="77777777" w:rsidR="00DB540C" w:rsidRPr="00E562EE" w:rsidRDefault="00DB540C" w:rsidP="00B40E8C">
      <w:pPr>
        <w:pStyle w:val="ListParagraph"/>
        <w:numPr>
          <w:ilvl w:val="0"/>
          <w:numId w:val="1122"/>
        </w:numPr>
        <w:spacing w:after="120"/>
        <w:ind w:left="714" w:hanging="357"/>
        <w:contextualSpacing w:val="0"/>
        <w:jc w:val="both"/>
        <w:rPr>
          <w:sz w:val="24"/>
          <w:szCs w:val="24"/>
        </w:rPr>
      </w:pPr>
      <w:r w:rsidRPr="00E562EE">
        <w:rPr>
          <w:sz w:val="24"/>
          <w:szCs w:val="24"/>
        </w:rPr>
        <w:t>Die Frühlingszwiebeln waschen, trocken schütteln, putzen und in Ringe schneiden. Das Fleisch würfeln und zusammen mit den Zwiebeln in einer heißen Pfanne mit zerlassener Butter anbraten.</w:t>
      </w:r>
    </w:p>
    <w:p w14:paraId="2B0038CB" w14:textId="77777777" w:rsidR="00DB540C" w:rsidRPr="00E562EE" w:rsidRDefault="00DB540C" w:rsidP="00B40E8C">
      <w:pPr>
        <w:pStyle w:val="ListParagraph"/>
        <w:numPr>
          <w:ilvl w:val="0"/>
          <w:numId w:val="1122"/>
        </w:numPr>
        <w:spacing w:after="120"/>
        <w:ind w:left="714" w:hanging="357"/>
        <w:contextualSpacing w:val="0"/>
        <w:jc w:val="both"/>
        <w:rPr>
          <w:sz w:val="24"/>
          <w:szCs w:val="24"/>
        </w:rPr>
      </w:pPr>
      <w:r w:rsidRPr="00E562EE">
        <w:rPr>
          <w:sz w:val="24"/>
          <w:szCs w:val="24"/>
        </w:rPr>
        <w:t>Inzwischen das Ei mit der Milch verquirlen, mit Salz und Pfeffer und Muskat würzen und über das Fleisch gießen. Das Ei stocken lassen und mit Hilfe eines Pfannenwenders grob zerpflücken. In der Pfanne angerichtet servieren.</w:t>
      </w:r>
      <w:r w:rsidRPr="00E562EE">
        <w:rPr>
          <w:sz w:val="24"/>
          <w:szCs w:val="24"/>
        </w:rPr>
        <w:br w:type="page"/>
      </w:r>
    </w:p>
    <w:p w14:paraId="5D8CF595" w14:textId="77777777" w:rsidR="00A1348F" w:rsidRDefault="00A1348F" w:rsidP="00A1348F">
      <w:pPr>
        <w:pStyle w:val="Heading2"/>
        <w:spacing w:after="240"/>
      </w:pPr>
      <w:r>
        <w:lastRenderedPageBreak/>
        <w:t>Rouladen (Rindsvögele)</w:t>
      </w:r>
      <w:r>
        <w:rPr>
          <w:rStyle w:val="FootnoteReference"/>
        </w:rPr>
        <w:footnoteReference w:id="502"/>
      </w:r>
      <w:r>
        <w:t xml:space="preserve"> </w:t>
      </w:r>
    </w:p>
    <w:p w14:paraId="03B64500" w14:textId="77777777" w:rsidR="00A1348F" w:rsidRDefault="00A1348F" w:rsidP="00A1348F">
      <w:pPr>
        <w:rPr>
          <w:sz w:val="24"/>
          <w:szCs w:val="24"/>
        </w:rPr>
      </w:pPr>
      <w:r w:rsidRPr="00932A62">
        <w:rPr>
          <w:sz w:val="24"/>
          <w:szCs w:val="24"/>
          <w:u w:val="single"/>
        </w:rPr>
        <w:t>Zutaten</w:t>
      </w:r>
      <w:r>
        <w:rPr>
          <w:sz w:val="24"/>
          <w:szCs w:val="24"/>
        </w:rPr>
        <w:t xml:space="preserve"> (für 4 Portionen)</w:t>
      </w:r>
    </w:p>
    <w:p w14:paraId="0281CBBF" w14:textId="77777777" w:rsidR="00A1348F" w:rsidRDefault="00A1348F" w:rsidP="00A1348F">
      <w:pPr>
        <w:rPr>
          <w:sz w:val="24"/>
          <w:szCs w:val="24"/>
        </w:rPr>
      </w:pPr>
      <w:r>
        <w:rPr>
          <w:sz w:val="24"/>
          <w:szCs w:val="24"/>
        </w:rPr>
        <w:t>4 Rindsrouladen</w:t>
      </w:r>
    </w:p>
    <w:p w14:paraId="48722173" w14:textId="77777777" w:rsidR="00A1348F" w:rsidRDefault="00A1348F" w:rsidP="00A1348F">
      <w:pPr>
        <w:rPr>
          <w:sz w:val="24"/>
          <w:szCs w:val="24"/>
        </w:rPr>
      </w:pPr>
      <w:r>
        <w:rPr>
          <w:sz w:val="24"/>
          <w:szCs w:val="24"/>
        </w:rPr>
        <w:t>½ EL scharfer Senf</w:t>
      </w:r>
    </w:p>
    <w:p w14:paraId="5D7A020F" w14:textId="77777777" w:rsidR="00A1348F" w:rsidRDefault="00A1348F" w:rsidP="00A1348F">
      <w:pPr>
        <w:rPr>
          <w:sz w:val="24"/>
          <w:szCs w:val="24"/>
        </w:rPr>
      </w:pPr>
      <w:r>
        <w:rPr>
          <w:sz w:val="24"/>
          <w:szCs w:val="24"/>
        </w:rPr>
        <w:t>Salz, Pfeffer</w:t>
      </w:r>
    </w:p>
    <w:p w14:paraId="2CADDCA8" w14:textId="77777777" w:rsidR="00A1348F" w:rsidRDefault="00A1348F" w:rsidP="00A1348F">
      <w:pPr>
        <w:rPr>
          <w:sz w:val="24"/>
          <w:szCs w:val="24"/>
        </w:rPr>
      </w:pPr>
      <w:r>
        <w:rPr>
          <w:sz w:val="24"/>
          <w:szCs w:val="24"/>
        </w:rPr>
        <w:t>3 Scheiben Räucherspeck</w:t>
      </w:r>
    </w:p>
    <w:p w14:paraId="24F6DF64" w14:textId="77777777" w:rsidR="00A1348F" w:rsidRDefault="00A1348F" w:rsidP="00A1348F">
      <w:pPr>
        <w:rPr>
          <w:sz w:val="24"/>
          <w:szCs w:val="24"/>
        </w:rPr>
      </w:pPr>
      <w:r>
        <w:rPr>
          <w:sz w:val="24"/>
          <w:szCs w:val="24"/>
        </w:rPr>
        <w:t>1 große Gewürzgurke</w:t>
      </w:r>
    </w:p>
    <w:p w14:paraId="2DE4C84F" w14:textId="77777777" w:rsidR="00A1348F" w:rsidRDefault="00A1348F" w:rsidP="00A1348F">
      <w:pPr>
        <w:rPr>
          <w:sz w:val="24"/>
          <w:szCs w:val="24"/>
        </w:rPr>
      </w:pPr>
      <w:r>
        <w:rPr>
          <w:sz w:val="24"/>
          <w:szCs w:val="24"/>
        </w:rPr>
        <w:t>2 Zwiebeln</w:t>
      </w:r>
    </w:p>
    <w:p w14:paraId="3CE55564" w14:textId="77777777" w:rsidR="00A1348F" w:rsidRDefault="00A1348F" w:rsidP="00A1348F">
      <w:pPr>
        <w:rPr>
          <w:sz w:val="24"/>
          <w:szCs w:val="24"/>
        </w:rPr>
      </w:pPr>
      <w:r>
        <w:rPr>
          <w:sz w:val="24"/>
          <w:szCs w:val="24"/>
        </w:rPr>
        <w:t>1 EL gehackte Petersilie</w:t>
      </w:r>
    </w:p>
    <w:p w14:paraId="4509BD3D" w14:textId="77777777" w:rsidR="00A1348F" w:rsidRDefault="00A1348F" w:rsidP="00A1348F">
      <w:pPr>
        <w:rPr>
          <w:sz w:val="24"/>
          <w:szCs w:val="24"/>
        </w:rPr>
      </w:pPr>
      <w:r>
        <w:rPr>
          <w:sz w:val="24"/>
          <w:szCs w:val="24"/>
        </w:rPr>
        <w:t>2 EL Thymian</w:t>
      </w:r>
    </w:p>
    <w:p w14:paraId="21AD93D2" w14:textId="77777777" w:rsidR="00A1348F" w:rsidRDefault="00A1348F" w:rsidP="00A1348F">
      <w:pPr>
        <w:rPr>
          <w:sz w:val="24"/>
          <w:szCs w:val="24"/>
        </w:rPr>
      </w:pPr>
      <w:r>
        <w:rPr>
          <w:sz w:val="24"/>
          <w:szCs w:val="24"/>
        </w:rPr>
        <w:t>½ Stange Lauch</w:t>
      </w:r>
    </w:p>
    <w:p w14:paraId="1B0C9DC8" w14:textId="77777777" w:rsidR="00A1348F" w:rsidRDefault="00A1348F" w:rsidP="00A1348F">
      <w:pPr>
        <w:rPr>
          <w:sz w:val="24"/>
          <w:szCs w:val="24"/>
        </w:rPr>
      </w:pPr>
      <w:r>
        <w:rPr>
          <w:sz w:val="24"/>
          <w:szCs w:val="24"/>
        </w:rPr>
        <w:t>1 Möhre</w:t>
      </w:r>
    </w:p>
    <w:p w14:paraId="4E0DC7DD" w14:textId="77777777" w:rsidR="00A1348F" w:rsidRDefault="00A1348F" w:rsidP="00A1348F">
      <w:pPr>
        <w:rPr>
          <w:sz w:val="24"/>
          <w:szCs w:val="24"/>
        </w:rPr>
      </w:pPr>
      <w:r>
        <w:rPr>
          <w:sz w:val="24"/>
          <w:szCs w:val="24"/>
        </w:rPr>
        <w:t>100 g Knollensellerie</w:t>
      </w:r>
    </w:p>
    <w:p w14:paraId="01B94AB2" w14:textId="77777777" w:rsidR="00A1348F" w:rsidRDefault="00A1348F" w:rsidP="00A1348F">
      <w:pPr>
        <w:rPr>
          <w:sz w:val="24"/>
          <w:szCs w:val="24"/>
        </w:rPr>
      </w:pPr>
      <w:r>
        <w:rPr>
          <w:sz w:val="24"/>
          <w:szCs w:val="24"/>
        </w:rPr>
        <w:t xml:space="preserve">¼ L Rotwein </w:t>
      </w:r>
    </w:p>
    <w:p w14:paraId="3C73473C" w14:textId="77777777" w:rsidR="00A1348F" w:rsidRDefault="00A1348F" w:rsidP="00A1348F">
      <w:pPr>
        <w:rPr>
          <w:sz w:val="24"/>
          <w:szCs w:val="24"/>
        </w:rPr>
      </w:pPr>
      <w:r>
        <w:rPr>
          <w:sz w:val="24"/>
          <w:szCs w:val="24"/>
        </w:rPr>
        <w:t>1/8 l Gemüsebrühe</w:t>
      </w:r>
    </w:p>
    <w:p w14:paraId="2D80A7F6" w14:textId="77777777" w:rsidR="00A1348F" w:rsidRDefault="00A1348F" w:rsidP="00A1348F">
      <w:pPr>
        <w:rPr>
          <w:sz w:val="24"/>
          <w:szCs w:val="24"/>
        </w:rPr>
      </w:pPr>
    </w:p>
    <w:p w14:paraId="3BB846B5" w14:textId="77777777" w:rsidR="00A1348F" w:rsidRDefault="00A1348F" w:rsidP="00A1348F">
      <w:pPr>
        <w:rPr>
          <w:sz w:val="24"/>
          <w:szCs w:val="24"/>
        </w:rPr>
      </w:pPr>
      <w:r>
        <w:rPr>
          <w:sz w:val="24"/>
          <w:szCs w:val="24"/>
        </w:rPr>
        <w:t>Zubereitung:</w:t>
      </w:r>
    </w:p>
    <w:p w14:paraId="277D6C64" w14:textId="77777777" w:rsidR="00A1348F" w:rsidRPr="003F7E2E" w:rsidRDefault="00A1348F" w:rsidP="00B40E8C">
      <w:pPr>
        <w:pStyle w:val="ListParagraph"/>
        <w:numPr>
          <w:ilvl w:val="0"/>
          <w:numId w:val="1094"/>
        </w:numPr>
        <w:spacing w:after="240"/>
        <w:ind w:left="714" w:hanging="357"/>
        <w:contextualSpacing w:val="0"/>
        <w:jc w:val="both"/>
        <w:rPr>
          <w:sz w:val="24"/>
          <w:szCs w:val="24"/>
        </w:rPr>
      </w:pPr>
      <w:r w:rsidRPr="003F7E2E">
        <w:rPr>
          <w:sz w:val="24"/>
          <w:szCs w:val="24"/>
        </w:rPr>
        <w:t xml:space="preserve">Die Rouladen mit Frischhaltefolie bedecken und flachklopfen. Mit Senf einreiben, salzen und pfeffern. Den Speck und die Gewürzgurke in dünne Streifen schneiden. </w:t>
      </w:r>
    </w:p>
    <w:p w14:paraId="11B3FB9E" w14:textId="77777777" w:rsidR="00A1348F" w:rsidRPr="003F7E2E" w:rsidRDefault="00A1348F" w:rsidP="00B40E8C">
      <w:pPr>
        <w:pStyle w:val="ListParagraph"/>
        <w:numPr>
          <w:ilvl w:val="0"/>
          <w:numId w:val="1094"/>
        </w:numPr>
        <w:spacing w:after="240"/>
        <w:ind w:left="714" w:hanging="357"/>
        <w:contextualSpacing w:val="0"/>
        <w:jc w:val="both"/>
        <w:rPr>
          <w:sz w:val="24"/>
          <w:szCs w:val="24"/>
        </w:rPr>
      </w:pPr>
      <w:r w:rsidRPr="003F7E2E">
        <w:rPr>
          <w:sz w:val="24"/>
          <w:szCs w:val="24"/>
        </w:rPr>
        <w:t>Zwiebeln schälen und würfeln. Die Speck- und Gurkenstreifen und die Hälfte der Zwiebeln auf den Rouladen verteilen. Mit Petersilie und Thymian bestreuen. Dann die Rouladen gleichmäßig aufrollen und mit Küchengarn fixieren (oder mit Rouladennadeln).</w:t>
      </w:r>
    </w:p>
    <w:p w14:paraId="40C89438" w14:textId="77777777" w:rsidR="00A1348F" w:rsidRPr="003F7E2E" w:rsidRDefault="00A1348F" w:rsidP="00B40E8C">
      <w:pPr>
        <w:pStyle w:val="ListParagraph"/>
        <w:numPr>
          <w:ilvl w:val="0"/>
          <w:numId w:val="1094"/>
        </w:numPr>
        <w:spacing w:after="240"/>
        <w:ind w:left="714" w:hanging="357"/>
        <w:contextualSpacing w:val="0"/>
        <w:jc w:val="both"/>
        <w:rPr>
          <w:sz w:val="24"/>
          <w:szCs w:val="24"/>
        </w:rPr>
      </w:pPr>
      <w:r w:rsidRPr="003F7E2E">
        <w:rPr>
          <w:sz w:val="24"/>
          <w:szCs w:val="24"/>
        </w:rPr>
        <w:t>Lauch, Möhre und Sellerie putzen, ggf. schälen und klein schneiden. Öl in einem Bräter erhitzen und das Gemüse mit dem Rest der Zwiebeln andünsten. Mit Wein ablöschen und die Gemüsebrühe angießen.</w:t>
      </w:r>
    </w:p>
    <w:p w14:paraId="69EB0E8B" w14:textId="77777777" w:rsidR="00A1348F" w:rsidRPr="003F7E2E" w:rsidRDefault="00A1348F" w:rsidP="00B40E8C">
      <w:pPr>
        <w:pStyle w:val="ListParagraph"/>
        <w:numPr>
          <w:ilvl w:val="0"/>
          <w:numId w:val="1094"/>
        </w:numPr>
        <w:spacing w:after="240"/>
        <w:ind w:left="714" w:hanging="357"/>
        <w:contextualSpacing w:val="0"/>
        <w:jc w:val="both"/>
        <w:rPr>
          <w:sz w:val="24"/>
          <w:szCs w:val="24"/>
        </w:rPr>
      </w:pPr>
      <w:r w:rsidRPr="003F7E2E">
        <w:rPr>
          <w:sz w:val="24"/>
          <w:szCs w:val="24"/>
        </w:rPr>
        <w:t>Die Rouladen in den Bräter geben und im geschlossenen Topf bei mittlerer Hitze ca. 1 Stunde schmoren lassen. Herausnehmen und die Soße durch ein Sieb passieren. Mit Salz und Pfeffer abschmecken.</w:t>
      </w:r>
    </w:p>
    <w:p w14:paraId="7999E167" w14:textId="77777777" w:rsidR="00A1348F" w:rsidRDefault="00A1348F" w:rsidP="00A1348F">
      <w:pPr>
        <w:rPr>
          <w:sz w:val="24"/>
          <w:szCs w:val="24"/>
        </w:rPr>
      </w:pPr>
      <w:r>
        <w:rPr>
          <w:sz w:val="24"/>
          <w:szCs w:val="24"/>
        </w:rPr>
        <w:br w:type="page"/>
      </w:r>
    </w:p>
    <w:p w14:paraId="428F7F77" w14:textId="034AD123" w:rsidR="00DB540C" w:rsidRDefault="00DB540C" w:rsidP="00DB540C">
      <w:pPr>
        <w:pStyle w:val="Heading2"/>
        <w:spacing w:after="240"/>
      </w:pPr>
      <w:r>
        <w:lastRenderedPageBreak/>
        <w:t>Zwiebelrostbraten (wieder einmal)</w:t>
      </w:r>
      <w:r>
        <w:rPr>
          <w:rStyle w:val="FootnoteReference"/>
        </w:rPr>
        <w:footnoteReference w:id="503"/>
      </w:r>
      <w:r>
        <w:t xml:space="preserve"> </w:t>
      </w:r>
    </w:p>
    <w:p w14:paraId="1619C928" w14:textId="77777777" w:rsidR="00DB540C" w:rsidRDefault="00DB540C" w:rsidP="00DB540C">
      <w:pPr>
        <w:rPr>
          <w:sz w:val="24"/>
          <w:szCs w:val="24"/>
        </w:rPr>
      </w:pPr>
      <w:r w:rsidRPr="00341B66">
        <w:rPr>
          <w:sz w:val="24"/>
          <w:szCs w:val="24"/>
          <w:u w:val="single"/>
        </w:rPr>
        <w:t>Zutaten</w:t>
      </w:r>
      <w:r>
        <w:rPr>
          <w:sz w:val="24"/>
          <w:szCs w:val="24"/>
        </w:rPr>
        <w:t xml:space="preserve"> (für 4 Portionen)</w:t>
      </w:r>
    </w:p>
    <w:p w14:paraId="7646BD99" w14:textId="77777777" w:rsidR="00DB540C" w:rsidRDefault="00DB540C" w:rsidP="00DB540C">
      <w:pPr>
        <w:rPr>
          <w:sz w:val="24"/>
          <w:szCs w:val="24"/>
        </w:rPr>
      </w:pPr>
      <w:r>
        <w:rPr>
          <w:sz w:val="24"/>
          <w:szCs w:val="24"/>
        </w:rPr>
        <w:t>4 Scheiben Rostbraten (à 180 g)</w:t>
      </w:r>
    </w:p>
    <w:p w14:paraId="12E48E05" w14:textId="77777777" w:rsidR="00DB540C" w:rsidRDefault="00DB540C" w:rsidP="00DB540C">
      <w:pPr>
        <w:rPr>
          <w:sz w:val="24"/>
          <w:szCs w:val="24"/>
        </w:rPr>
      </w:pPr>
      <w:r>
        <w:rPr>
          <w:sz w:val="24"/>
          <w:szCs w:val="24"/>
        </w:rPr>
        <w:t>Salz, Pfeffer</w:t>
      </w:r>
    </w:p>
    <w:p w14:paraId="65291DF8" w14:textId="77777777" w:rsidR="00DB540C" w:rsidRDefault="00DB540C" w:rsidP="00DB540C">
      <w:pPr>
        <w:rPr>
          <w:sz w:val="24"/>
          <w:szCs w:val="24"/>
        </w:rPr>
      </w:pPr>
      <w:r>
        <w:rPr>
          <w:sz w:val="24"/>
          <w:szCs w:val="24"/>
        </w:rPr>
        <w:t>1 EL Mehl</w:t>
      </w:r>
    </w:p>
    <w:p w14:paraId="756FB039" w14:textId="77777777" w:rsidR="00DB540C" w:rsidRDefault="00DB540C" w:rsidP="00DB540C">
      <w:pPr>
        <w:rPr>
          <w:sz w:val="24"/>
          <w:szCs w:val="24"/>
        </w:rPr>
      </w:pPr>
      <w:r>
        <w:rPr>
          <w:sz w:val="24"/>
          <w:szCs w:val="24"/>
        </w:rPr>
        <w:t>2 EL Öl</w:t>
      </w:r>
    </w:p>
    <w:p w14:paraId="58C86195" w14:textId="77777777" w:rsidR="00DB540C" w:rsidRDefault="00DB540C" w:rsidP="00DB540C">
      <w:pPr>
        <w:rPr>
          <w:sz w:val="24"/>
          <w:szCs w:val="24"/>
        </w:rPr>
      </w:pPr>
      <w:r>
        <w:rPr>
          <w:sz w:val="24"/>
          <w:szCs w:val="24"/>
        </w:rPr>
        <w:t>5 Zwiebeln</w:t>
      </w:r>
    </w:p>
    <w:p w14:paraId="1A547A1B" w14:textId="77777777" w:rsidR="00DB540C" w:rsidRDefault="00DB540C" w:rsidP="00DB540C">
      <w:pPr>
        <w:rPr>
          <w:sz w:val="24"/>
          <w:szCs w:val="24"/>
        </w:rPr>
      </w:pPr>
      <w:r>
        <w:rPr>
          <w:sz w:val="24"/>
          <w:szCs w:val="24"/>
        </w:rPr>
        <w:t>2 EL Butterschmalz</w:t>
      </w:r>
    </w:p>
    <w:p w14:paraId="35DD23A5" w14:textId="77777777" w:rsidR="00DB540C" w:rsidRDefault="00DB540C" w:rsidP="00DB540C">
      <w:pPr>
        <w:rPr>
          <w:sz w:val="24"/>
          <w:szCs w:val="24"/>
        </w:rPr>
      </w:pPr>
      <w:r>
        <w:rPr>
          <w:sz w:val="24"/>
          <w:szCs w:val="24"/>
        </w:rPr>
        <w:t>125 ml Gemüsebrühe</w:t>
      </w:r>
    </w:p>
    <w:p w14:paraId="7FAD2F81" w14:textId="77777777" w:rsidR="00DB540C" w:rsidRDefault="00DB540C" w:rsidP="00DB540C">
      <w:pPr>
        <w:rPr>
          <w:sz w:val="24"/>
          <w:szCs w:val="24"/>
        </w:rPr>
      </w:pPr>
      <w:r>
        <w:rPr>
          <w:sz w:val="24"/>
          <w:szCs w:val="24"/>
        </w:rPr>
        <w:t>1 EL Sojasauce</w:t>
      </w:r>
    </w:p>
    <w:p w14:paraId="32045B67" w14:textId="77777777" w:rsidR="00DB540C" w:rsidRDefault="00DB540C" w:rsidP="00DB540C">
      <w:pPr>
        <w:rPr>
          <w:sz w:val="24"/>
          <w:szCs w:val="24"/>
        </w:rPr>
      </w:pPr>
      <w:r>
        <w:rPr>
          <w:sz w:val="24"/>
          <w:szCs w:val="24"/>
        </w:rPr>
        <w:t>50 ml Sahne</w:t>
      </w:r>
    </w:p>
    <w:p w14:paraId="6C335BDA" w14:textId="77777777" w:rsidR="00DB540C" w:rsidRDefault="00DB540C" w:rsidP="00DB540C">
      <w:pPr>
        <w:rPr>
          <w:sz w:val="24"/>
          <w:szCs w:val="24"/>
        </w:rPr>
      </w:pPr>
    </w:p>
    <w:p w14:paraId="0957A772" w14:textId="77777777" w:rsidR="00DB540C" w:rsidRDefault="00DB540C" w:rsidP="00DB540C">
      <w:pPr>
        <w:rPr>
          <w:sz w:val="24"/>
          <w:szCs w:val="24"/>
        </w:rPr>
      </w:pPr>
      <w:r>
        <w:rPr>
          <w:sz w:val="24"/>
          <w:szCs w:val="24"/>
        </w:rPr>
        <w:t>Zubereitungszeit: 15 Minuten plus 15 Minuten Kochzeit</w:t>
      </w:r>
    </w:p>
    <w:p w14:paraId="02BF6D9A" w14:textId="77777777" w:rsidR="00DB540C" w:rsidRPr="00CF3C90" w:rsidRDefault="00DB540C" w:rsidP="00B40E8C">
      <w:pPr>
        <w:pStyle w:val="ListParagraph"/>
        <w:numPr>
          <w:ilvl w:val="0"/>
          <w:numId w:val="1123"/>
        </w:numPr>
        <w:spacing w:after="120"/>
        <w:ind w:left="714" w:hanging="357"/>
        <w:contextualSpacing w:val="0"/>
        <w:jc w:val="both"/>
        <w:rPr>
          <w:sz w:val="24"/>
          <w:szCs w:val="24"/>
        </w:rPr>
      </w:pPr>
      <w:r w:rsidRPr="00CF3C90">
        <w:rPr>
          <w:sz w:val="24"/>
          <w:szCs w:val="24"/>
        </w:rPr>
        <w:t>Den Backofen auf 80 Grad Ober- und Unterhitze vorheizen.</w:t>
      </w:r>
    </w:p>
    <w:p w14:paraId="04DC4E5E" w14:textId="77777777" w:rsidR="00DB540C" w:rsidRPr="00CF3C90" w:rsidRDefault="00DB540C" w:rsidP="00B40E8C">
      <w:pPr>
        <w:pStyle w:val="ListParagraph"/>
        <w:numPr>
          <w:ilvl w:val="0"/>
          <w:numId w:val="1123"/>
        </w:numPr>
        <w:spacing w:after="120"/>
        <w:ind w:left="714" w:hanging="357"/>
        <w:contextualSpacing w:val="0"/>
        <w:jc w:val="both"/>
        <w:rPr>
          <w:sz w:val="24"/>
          <w:szCs w:val="24"/>
        </w:rPr>
      </w:pPr>
      <w:r w:rsidRPr="00CF3C90">
        <w:rPr>
          <w:sz w:val="24"/>
          <w:szCs w:val="24"/>
        </w:rPr>
        <w:t>Das Fleisch waschen, trocken tupfen, salzen, pfeffern und mit Mehl bestäuben. In einer großen Pfanne in 1 EL Öl beidseitig je Seite 3 Minuten anbrate, dann in Folie wickeln und im Backofen warmhalten.</w:t>
      </w:r>
    </w:p>
    <w:p w14:paraId="12B72014" w14:textId="77777777" w:rsidR="00DB540C" w:rsidRPr="00CF3C90" w:rsidRDefault="00DB540C" w:rsidP="00B40E8C">
      <w:pPr>
        <w:pStyle w:val="ListParagraph"/>
        <w:numPr>
          <w:ilvl w:val="0"/>
          <w:numId w:val="1123"/>
        </w:numPr>
        <w:spacing w:after="120"/>
        <w:ind w:left="714" w:hanging="357"/>
        <w:contextualSpacing w:val="0"/>
        <w:jc w:val="both"/>
        <w:rPr>
          <w:sz w:val="24"/>
          <w:szCs w:val="24"/>
        </w:rPr>
      </w:pPr>
      <w:r w:rsidRPr="00CF3C90">
        <w:rPr>
          <w:sz w:val="24"/>
          <w:szCs w:val="24"/>
        </w:rPr>
        <w:t>Die Zwiebeln schälen und in feine Ringe schneiden. Ringe von 3 Zwiebeln in 1 EL Öl und 1 EL Butterschmalz anrösten. Die Gemüsebrühe und Sojasauce zugeben, die Flüssigkeit etwas einreduzieren lassen du durch ein Sieb passieren. Die Sahne unterrühren und mit Salz und Pfeffer würzen.</w:t>
      </w:r>
    </w:p>
    <w:p w14:paraId="16566504" w14:textId="77777777" w:rsidR="00DB540C" w:rsidRDefault="00DB540C" w:rsidP="00B40E8C">
      <w:pPr>
        <w:pStyle w:val="ListParagraph"/>
        <w:numPr>
          <w:ilvl w:val="0"/>
          <w:numId w:val="1123"/>
        </w:numPr>
        <w:spacing w:after="120"/>
        <w:ind w:left="714" w:hanging="357"/>
        <w:contextualSpacing w:val="0"/>
        <w:jc w:val="both"/>
        <w:rPr>
          <w:sz w:val="24"/>
          <w:szCs w:val="24"/>
        </w:rPr>
      </w:pPr>
      <w:r w:rsidRPr="00CF3C90">
        <w:rPr>
          <w:sz w:val="24"/>
          <w:szCs w:val="24"/>
        </w:rPr>
        <w:t>Die restlichen Zwiebelringe mit Mehl bestäuben und in heißem Öl 3 – 4 Minuten goldbraun frittieren. Auf Küchenkrepp abtropfen lassen.</w:t>
      </w:r>
    </w:p>
    <w:p w14:paraId="0B6E192B" w14:textId="77777777" w:rsidR="00DB540C" w:rsidRDefault="00DB540C" w:rsidP="00B40E8C">
      <w:pPr>
        <w:pStyle w:val="ListParagraph"/>
        <w:numPr>
          <w:ilvl w:val="0"/>
          <w:numId w:val="1123"/>
        </w:numPr>
        <w:spacing w:after="120"/>
        <w:ind w:left="714" w:hanging="357"/>
        <w:contextualSpacing w:val="0"/>
        <w:jc w:val="both"/>
        <w:rPr>
          <w:sz w:val="24"/>
          <w:szCs w:val="24"/>
        </w:rPr>
      </w:pPr>
      <w:r w:rsidRPr="00CF3C90">
        <w:rPr>
          <w:sz w:val="24"/>
          <w:szCs w:val="24"/>
        </w:rPr>
        <w:t>Die Rostbratscheiben auf Tellern anrichten. Den ausgetretenen Fleischsaft in die Sauce rühren, die Sauce abschmecken, über das Fleisch gießen und mit frittierten Zwiebelringen servieren.</w:t>
      </w:r>
    </w:p>
    <w:p w14:paraId="19C84620" w14:textId="77777777" w:rsidR="00DB540C" w:rsidRDefault="00DB540C" w:rsidP="00DB540C">
      <w:pPr>
        <w:spacing w:after="120"/>
        <w:jc w:val="both"/>
        <w:rPr>
          <w:sz w:val="24"/>
          <w:szCs w:val="24"/>
        </w:rPr>
      </w:pPr>
    </w:p>
    <w:p w14:paraId="3336FE00" w14:textId="77777777" w:rsidR="00DB540C" w:rsidRPr="00341B66" w:rsidRDefault="00DB540C" w:rsidP="00DB540C">
      <w:pPr>
        <w:spacing w:after="120"/>
        <w:jc w:val="both"/>
        <w:rPr>
          <w:sz w:val="24"/>
          <w:szCs w:val="24"/>
        </w:rPr>
      </w:pPr>
      <w:r>
        <w:rPr>
          <w:sz w:val="24"/>
          <w:szCs w:val="24"/>
        </w:rPr>
        <w:t>Info:</w:t>
      </w:r>
      <w:r>
        <w:rPr>
          <w:sz w:val="24"/>
          <w:szCs w:val="24"/>
        </w:rPr>
        <w:tab/>
      </w:r>
      <w:r w:rsidRPr="00341B66">
        <w:rPr>
          <w:sz w:val="24"/>
          <w:szCs w:val="24"/>
        </w:rPr>
        <w:t>Als Beilage passen Spätzle, Kartoffelgratin oder Salat und Brot.</w:t>
      </w:r>
    </w:p>
    <w:p w14:paraId="5FBB02F4" w14:textId="77777777" w:rsidR="00DB540C" w:rsidRDefault="00DB540C" w:rsidP="00DB540C">
      <w:pPr>
        <w:rPr>
          <w:sz w:val="24"/>
          <w:szCs w:val="24"/>
        </w:rPr>
      </w:pPr>
      <w:r>
        <w:rPr>
          <w:sz w:val="24"/>
          <w:szCs w:val="24"/>
        </w:rPr>
        <w:br w:type="page"/>
      </w:r>
    </w:p>
    <w:p w14:paraId="681A9B69" w14:textId="77777777" w:rsidR="00DB540C" w:rsidRDefault="00DB540C" w:rsidP="00DB540C">
      <w:pPr>
        <w:pStyle w:val="Heading2"/>
        <w:spacing w:after="240"/>
      </w:pPr>
      <w:r>
        <w:lastRenderedPageBreak/>
        <w:t>Zwiebelrostbraten „Zwiebelroschtbrota“</w:t>
      </w:r>
      <w:r>
        <w:rPr>
          <w:rStyle w:val="FootnoteReference"/>
        </w:rPr>
        <w:footnoteReference w:id="504"/>
      </w:r>
      <w:r>
        <w:t xml:space="preserve"> </w:t>
      </w:r>
    </w:p>
    <w:p w14:paraId="5FC8F684" w14:textId="77777777" w:rsidR="00DB540C" w:rsidRDefault="00DB540C" w:rsidP="00DB540C">
      <w:pPr>
        <w:rPr>
          <w:sz w:val="24"/>
          <w:szCs w:val="24"/>
        </w:rPr>
      </w:pPr>
      <w:r w:rsidRPr="009864F3">
        <w:rPr>
          <w:sz w:val="24"/>
          <w:szCs w:val="24"/>
          <w:u w:val="single"/>
        </w:rPr>
        <w:t>Zutaten</w:t>
      </w:r>
      <w:r>
        <w:rPr>
          <w:sz w:val="24"/>
          <w:szCs w:val="24"/>
        </w:rPr>
        <w:t xml:space="preserve"> (für 4 Portionen)</w:t>
      </w:r>
    </w:p>
    <w:p w14:paraId="3BA60AF5" w14:textId="77777777" w:rsidR="00DB540C" w:rsidRDefault="00DB540C" w:rsidP="00DB540C">
      <w:pPr>
        <w:rPr>
          <w:sz w:val="24"/>
          <w:szCs w:val="24"/>
        </w:rPr>
      </w:pPr>
      <w:r>
        <w:rPr>
          <w:sz w:val="24"/>
          <w:szCs w:val="24"/>
        </w:rPr>
        <w:t>500 g Zwiebeln</w:t>
      </w:r>
    </w:p>
    <w:p w14:paraId="6BFF2D25" w14:textId="77777777" w:rsidR="00DB540C" w:rsidRDefault="00DB540C" w:rsidP="00DB540C">
      <w:pPr>
        <w:rPr>
          <w:sz w:val="24"/>
          <w:szCs w:val="24"/>
        </w:rPr>
      </w:pPr>
      <w:r>
        <w:rPr>
          <w:sz w:val="24"/>
          <w:szCs w:val="24"/>
        </w:rPr>
        <w:t>4 Scheiben Roast Beef (je ca. 150 g)</w:t>
      </w:r>
    </w:p>
    <w:p w14:paraId="3773E3F8" w14:textId="77777777" w:rsidR="00DB540C" w:rsidRDefault="00DB540C" w:rsidP="00DB540C">
      <w:pPr>
        <w:rPr>
          <w:sz w:val="24"/>
          <w:szCs w:val="24"/>
        </w:rPr>
      </w:pPr>
      <w:r>
        <w:rPr>
          <w:sz w:val="24"/>
          <w:szCs w:val="24"/>
        </w:rPr>
        <w:t>Salz, Pfeffer, Mehl, Öl</w:t>
      </w:r>
    </w:p>
    <w:p w14:paraId="73FD80ED" w14:textId="77777777" w:rsidR="00DB540C" w:rsidRDefault="00DB540C" w:rsidP="00DB540C">
      <w:pPr>
        <w:rPr>
          <w:sz w:val="24"/>
          <w:szCs w:val="24"/>
        </w:rPr>
      </w:pPr>
    </w:p>
    <w:p w14:paraId="5F47EA26" w14:textId="77777777" w:rsidR="00DB540C" w:rsidRDefault="00DB540C" w:rsidP="00DB540C">
      <w:pPr>
        <w:rPr>
          <w:sz w:val="24"/>
          <w:szCs w:val="24"/>
        </w:rPr>
      </w:pPr>
      <w:r>
        <w:rPr>
          <w:sz w:val="24"/>
          <w:szCs w:val="24"/>
        </w:rPr>
        <w:t>Zubereitung: 40 Minuten</w:t>
      </w:r>
    </w:p>
    <w:p w14:paraId="64EE9CED" w14:textId="77777777" w:rsidR="00DB540C" w:rsidRPr="00DA35AA" w:rsidRDefault="00DB540C" w:rsidP="00B40E8C">
      <w:pPr>
        <w:pStyle w:val="ListParagraph"/>
        <w:numPr>
          <w:ilvl w:val="0"/>
          <w:numId w:val="907"/>
        </w:numPr>
        <w:spacing w:after="120"/>
        <w:contextualSpacing w:val="0"/>
        <w:jc w:val="both"/>
        <w:rPr>
          <w:sz w:val="24"/>
          <w:szCs w:val="24"/>
        </w:rPr>
      </w:pPr>
      <w:r w:rsidRPr="00DA35AA">
        <w:rPr>
          <w:sz w:val="24"/>
          <w:szCs w:val="24"/>
        </w:rPr>
        <w:t>Die Zwiebeln schälen und in Ringe schneiden. Fleisch von Sehnen und Fetträndern befreien, mit Salz und Pfeffer würzen und in Mehl wenden.</w:t>
      </w:r>
    </w:p>
    <w:p w14:paraId="31072A3B" w14:textId="77777777" w:rsidR="00DB540C" w:rsidRPr="00DA35AA" w:rsidRDefault="00DB540C" w:rsidP="00B40E8C">
      <w:pPr>
        <w:pStyle w:val="ListParagraph"/>
        <w:numPr>
          <w:ilvl w:val="0"/>
          <w:numId w:val="907"/>
        </w:numPr>
        <w:spacing w:after="120"/>
        <w:contextualSpacing w:val="0"/>
        <w:jc w:val="both"/>
        <w:rPr>
          <w:sz w:val="24"/>
          <w:szCs w:val="24"/>
        </w:rPr>
      </w:pPr>
      <w:r w:rsidRPr="00DA35AA">
        <w:rPr>
          <w:sz w:val="24"/>
          <w:szCs w:val="24"/>
        </w:rPr>
        <w:t>Etwas Öl in einer Pfanne erhitzen und das Fleisch darin bei starker Hitze auf jeder Seite 4 Minuten braten. Im Backofen warm stellen.</w:t>
      </w:r>
    </w:p>
    <w:p w14:paraId="7AEBF61E" w14:textId="77777777" w:rsidR="00DB540C" w:rsidRPr="00DA35AA" w:rsidRDefault="00DB540C" w:rsidP="00B40E8C">
      <w:pPr>
        <w:pStyle w:val="ListParagraph"/>
        <w:numPr>
          <w:ilvl w:val="0"/>
          <w:numId w:val="907"/>
        </w:numPr>
        <w:spacing w:after="120"/>
        <w:contextualSpacing w:val="0"/>
        <w:jc w:val="both"/>
        <w:rPr>
          <w:sz w:val="24"/>
          <w:szCs w:val="24"/>
        </w:rPr>
      </w:pPr>
      <w:r w:rsidRPr="00DA35AA">
        <w:rPr>
          <w:sz w:val="24"/>
          <w:szCs w:val="24"/>
        </w:rPr>
        <w:t>Die Zwiebeln im Bratfett bei mittlerer Hitze goldbraun braten. Das Fleisch auf Tellern anrichten und mit den Zwiebeln servieren. Dazu passen natürlich Spätzle und Salat.</w:t>
      </w:r>
    </w:p>
    <w:p w14:paraId="32C91AEC" w14:textId="77777777" w:rsidR="00DB540C" w:rsidRDefault="00DB540C">
      <w:pPr>
        <w:rPr>
          <w:rFonts w:asciiTheme="majorHAnsi" w:eastAsiaTheme="majorEastAsia" w:hAnsiTheme="majorHAnsi" w:cstheme="majorBidi"/>
          <w:color w:val="2F5496" w:themeColor="accent1" w:themeShade="BF"/>
          <w:sz w:val="26"/>
          <w:szCs w:val="26"/>
        </w:rPr>
      </w:pPr>
      <w:r>
        <w:br w:type="page"/>
      </w:r>
    </w:p>
    <w:p w14:paraId="53E89899" w14:textId="77777777" w:rsidR="00410FB2" w:rsidRDefault="00410FB2" w:rsidP="00410FB2">
      <w:pPr>
        <w:pStyle w:val="Heading2"/>
        <w:spacing w:after="240"/>
      </w:pPr>
      <w:r>
        <w:lastRenderedPageBreak/>
        <w:t>Schwäbischer Sauerbraten</w:t>
      </w:r>
      <w:r>
        <w:rPr>
          <w:rStyle w:val="FootnoteReference"/>
        </w:rPr>
        <w:footnoteReference w:id="505"/>
      </w:r>
      <w:r>
        <w:t xml:space="preserve"> </w:t>
      </w:r>
    </w:p>
    <w:p w14:paraId="1D3308CA" w14:textId="77777777" w:rsidR="00410FB2" w:rsidRDefault="00410FB2" w:rsidP="00410FB2">
      <w:pPr>
        <w:rPr>
          <w:sz w:val="24"/>
          <w:szCs w:val="24"/>
        </w:rPr>
      </w:pPr>
      <w:r w:rsidRPr="0027386A">
        <w:rPr>
          <w:sz w:val="24"/>
          <w:szCs w:val="24"/>
          <w:u w:val="single"/>
        </w:rPr>
        <w:t>Zutaten</w:t>
      </w:r>
      <w:r>
        <w:rPr>
          <w:sz w:val="24"/>
          <w:szCs w:val="24"/>
        </w:rPr>
        <w:t xml:space="preserve"> (für 4 Portionen)</w:t>
      </w:r>
    </w:p>
    <w:p w14:paraId="49E4F3BD" w14:textId="77777777" w:rsidR="00410FB2" w:rsidRPr="0027386A" w:rsidRDefault="00410FB2" w:rsidP="00410FB2">
      <w:pPr>
        <w:rPr>
          <w:i/>
          <w:iCs/>
          <w:sz w:val="24"/>
          <w:szCs w:val="24"/>
        </w:rPr>
      </w:pPr>
      <w:r w:rsidRPr="0027386A">
        <w:rPr>
          <w:i/>
          <w:iCs/>
          <w:sz w:val="24"/>
          <w:szCs w:val="24"/>
        </w:rPr>
        <w:t>Für den Sauerbraten:</w:t>
      </w:r>
    </w:p>
    <w:p w14:paraId="6F678900" w14:textId="77777777" w:rsidR="00410FB2" w:rsidRDefault="00410FB2" w:rsidP="00410FB2">
      <w:pPr>
        <w:rPr>
          <w:sz w:val="24"/>
          <w:szCs w:val="24"/>
        </w:rPr>
      </w:pPr>
      <w:r>
        <w:rPr>
          <w:sz w:val="24"/>
          <w:szCs w:val="24"/>
        </w:rPr>
        <w:t>3/4 – 1 kg Rindfleisch</w:t>
      </w:r>
    </w:p>
    <w:p w14:paraId="71FFC20D" w14:textId="77777777" w:rsidR="00410FB2" w:rsidRDefault="00410FB2" w:rsidP="00410FB2">
      <w:pPr>
        <w:rPr>
          <w:sz w:val="24"/>
          <w:szCs w:val="24"/>
        </w:rPr>
      </w:pPr>
      <w:r>
        <w:rPr>
          <w:sz w:val="24"/>
          <w:szCs w:val="24"/>
        </w:rPr>
        <w:t>2 Zwiebeln</w:t>
      </w:r>
    </w:p>
    <w:p w14:paraId="7BC47311" w14:textId="77777777" w:rsidR="00410FB2" w:rsidRDefault="00410FB2" w:rsidP="00410FB2">
      <w:pPr>
        <w:rPr>
          <w:sz w:val="24"/>
          <w:szCs w:val="24"/>
        </w:rPr>
      </w:pPr>
      <w:r>
        <w:rPr>
          <w:sz w:val="24"/>
          <w:szCs w:val="24"/>
        </w:rPr>
        <w:t>1 Bund Suppengrün</w:t>
      </w:r>
    </w:p>
    <w:p w14:paraId="3A7F473E" w14:textId="77777777" w:rsidR="00410FB2" w:rsidRDefault="00410FB2" w:rsidP="00410FB2">
      <w:pPr>
        <w:rPr>
          <w:sz w:val="24"/>
          <w:szCs w:val="24"/>
        </w:rPr>
      </w:pPr>
      <w:r>
        <w:rPr>
          <w:sz w:val="24"/>
          <w:szCs w:val="24"/>
        </w:rPr>
        <w:t>1 Lorbeerblatt</w:t>
      </w:r>
    </w:p>
    <w:p w14:paraId="3FDCD6F0" w14:textId="77777777" w:rsidR="00410FB2" w:rsidRDefault="00410FB2" w:rsidP="00410FB2">
      <w:pPr>
        <w:rPr>
          <w:sz w:val="24"/>
          <w:szCs w:val="24"/>
        </w:rPr>
      </w:pPr>
      <w:r>
        <w:rPr>
          <w:sz w:val="24"/>
          <w:szCs w:val="24"/>
        </w:rPr>
        <w:t>4 Nelken</w:t>
      </w:r>
    </w:p>
    <w:p w14:paraId="162E7E9F" w14:textId="77777777" w:rsidR="00410FB2" w:rsidRDefault="00410FB2" w:rsidP="00410FB2">
      <w:pPr>
        <w:rPr>
          <w:sz w:val="24"/>
          <w:szCs w:val="24"/>
        </w:rPr>
      </w:pPr>
      <w:r>
        <w:rPr>
          <w:sz w:val="24"/>
          <w:szCs w:val="24"/>
        </w:rPr>
        <w:t>1 TL Pfefferkörner</w:t>
      </w:r>
    </w:p>
    <w:p w14:paraId="10BC4D8A" w14:textId="77777777" w:rsidR="00410FB2" w:rsidRDefault="00410FB2" w:rsidP="00410FB2">
      <w:pPr>
        <w:rPr>
          <w:sz w:val="24"/>
          <w:szCs w:val="24"/>
        </w:rPr>
      </w:pPr>
      <w:r>
        <w:rPr>
          <w:sz w:val="24"/>
          <w:szCs w:val="24"/>
        </w:rPr>
        <w:t>1 TL Wacholderbeeren</w:t>
      </w:r>
    </w:p>
    <w:p w14:paraId="22F76E51" w14:textId="77777777" w:rsidR="00410FB2" w:rsidRDefault="00410FB2" w:rsidP="00410FB2">
      <w:pPr>
        <w:rPr>
          <w:sz w:val="24"/>
          <w:szCs w:val="24"/>
        </w:rPr>
      </w:pPr>
      <w:r>
        <w:rPr>
          <w:sz w:val="24"/>
          <w:szCs w:val="24"/>
        </w:rPr>
        <w:t>1 – 2 Knoblauchzehen</w:t>
      </w:r>
    </w:p>
    <w:p w14:paraId="094FE256" w14:textId="77777777" w:rsidR="00410FB2" w:rsidRDefault="00410FB2" w:rsidP="00410FB2">
      <w:pPr>
        <w:rPr>
          <w:sz w:val="24"/>
          <w:szCs w:val="24"/>
        </w:rPr>
      </w:pPr>
      <w:r>
        <w:rPr>
          <w:sz w:val="24"/>
          <w:szCs w:val="24"/>
        </w:rPr>
        <w:t>400 ml trockener Rotwein</w:t>
      </w:r>
    </w:p>
    <w:p w14:paraId="58AAA69A" w14:textId="77777777" w:rsidR="00410FB2" w:rsidRDefault="00410FB2" w:rsidP="00410FB2">
      <w:pPr>
        <w:rPr>
          <w:sz w:val="24"/>
          <w:szCs w:val="24"/>
        </w:rPr>
      </w:pPr>
      <w:r>
        <w:rPr>
          <w:sz w:val="24"/>
          <w:szCs w:val="24"/>
        </w:rPr>
        <w:t>100 ml Weinessig</w:t>
      </w:r>
    </w:p>
    <w:p w14:paraId="25C645FA" w14:textId="77777777" w:rsidR="00410FB2" w:rsidRDefault="00410FB2" w:rsidP="00410FB2">
      <w:pPr>
        <w:rPr>
          <w:sz w:val="24"/>
          <w:szCs w:val="24"/>
        </w:rPr>
      </w:pPr>
      <w:r>
        <w:rPr>
          <w:sz w:val="24"/>
          <w:szCs w:val="24"/>
        </w:rPr>
        <w:t>40 g Butterschmalz</w:t>
      </w:r>
    </w:p>
    <w:p w14:paraId="42774E1A" w14:textId="77777777" w:rsidR="00410FB2" w:rsidRDefault="00410FB2" w:rsidP="00410FB2">
      <w:pPr>
        <w:rPr>
          <w:sz w:val="24"/>
          <w:szCs w:val="24"/>
        </w:rPr>
      </w:pPr>
      <w:r>
        <w:rPr>
          <w:sz w:val="24"/>
          <w:szCs w:val="24"/>
        </w:rPr>
        <w:t>Mehl zum Wenden</w:t>
      </w:r>
    </w:p>
    <w:p w14:paraId="75FC23D1" w14:textId="77777777" w:rsidR="00410FB2" w:rsidRDefault="00410FB2" w:rsidP="00410FB2">
      <w:pPr>
        <w:rPr>
          <w:sz w:val="24"/>
          <w:szCs w:val="24"/>
        </w:rPr>
      </w:pPr>
      <w:r>
        <w:rPr>
          <w:sz w:val="24"/>
          <w:szCs w:val="24"/>
        </w:rPr>
        <w:t>250 ml Brühe</w:t>
      </w:r>
    </w:p>
    <w:p w14:paraId="64F70A1A" w14:textId="77777777" w:rsidR="00410FB2" w:rsidRDefault="00410FB2" w:rsidP="00410FB2">
      <w:pPr>
        <w:rPr>
          <w:sz w:val="24"/>
          <w:szCs w:val="24"/>
        </w:rPr>
      </w:pPr>
    </w:p>
    <w:p w14:paraId="744B66FA" w14:textId="77777777" w:rsidR="00410FB2" w:rsidRPr="0027386A" w:rsidRDefault="00410FB2" w:rsidP="00410FB2">
      <w:pPr>
        <w:rPr>
          <w:i/>
          <w:iCs/>
          <w:sz w:val="24"/>
          <w:szCs w:val="24"/>
        </w:rPr>
      </w:pPr>
      <w:r w:rsidRPr="0027386A">
        <w:rPr>
          <w:i/>
          <w:iCs/>
          <w:sz w:val="24"/>
          <w:szCs w:val="24"/>
        </w:rPr>
        <w:t>Für die Sauce:</w:t>
      </w:r>
    </w:p>
    <w:p w14:paraId="0BBA755E" w14:textId="77777777" w:rsidR="00410FB2" w:rsidRDefault="00410FB2" w:rsidP="00410FB2">
      <w:pPr>
        <w:rPr>
          <w:sz w:val="24"/>
          <w:szCs w:val="24"/>
        </w:rPr>
      </w:pPr>
      <w:r>
        <w:rPr>
          <w:sz w:val="24"/>
          <w:szCs w:val="24"/>
        </w:rPr>
        <w:t>30 g Butterschmalz</w:t>
      </w:r>
    </w:p>
    <w:p w14:paraId="0B354409" w14:textId="77777777" w:rsidR="00410FB2" w:rsidRDefault="00410FB2" w:rsidP="00410FB2">
      <w:pPr>
        <w:rPr>
          <w:sz w:val="24"/>
          <w:szCs w:val="24"/>
        </w:rPr>
      </w:pPr>
      <w:r>
        <w:rPr>
          <w:sz w:val="24"/>
          <w:szCs w:val="24"/>
        </w:rPr>
        <w:t>20 g Zucker</w:t>
      </w:r>
    </w:p>
    <w:p w14:paraId="157FB92E" w14:textId="77777777" w:rsidR="00410FB2" w:rsidRDefault="00410FB2" w:rsidP="00410FB2">
      <w:pPr>
        <w:rPr>
          <w:sz w:val="24"/>
          <w:szCs w:val="24"/>
        </w:rPr>
      </w:pPr>
      <w:r>
        <w:rPr>
          <w:sz w:val="24"/>
          <w:szCs w:val="24"/>
        </w:rPr>
        <w:t>40 g Mehl</w:t>
      </w:r>
    </w:p>
    <w:p w14:paraId="5FEFDE1E" w14:textId="77777777" w:rsidR="00410FB2" w:rsidRDefault="00410FB2" w:rsidP="00410FB2">
      <w:pPr>
        <w:rPr>
          <w:sz w:val="24"/>
          <w:szCs w:val="24"/>
        </w:rPr>
      </w:pPr>
      <w:r>
        <w:rPr>
          <w:sz w:val="24"/>
          <w:szCs w:val="24"/>
        </w:rPr>
        <w:t>½ l Flüssigkeit vom Braten</w:t>
      </w:r>
    </w:p>
    <w:p w14:paraId="10291EE3" w14:textId="77777777" w:rsidR="00410FB2" w:rsidRDefault="00410FB2" w:rsidP="00410FB2">
      <w:pPr>
        <w:rPr>
          <w:sz w:val="24"/>
          <w:szCs w:val="24"/>
        </w:rPr>
      </w:pPr>
      <w:r>
        <w:rPr>
          <w:sz w:val="24"/>
          <w:szCs w:val="24"/>
        </w:rPr>
        <w:t>4 EL Rosinen</w:t>
      </w:r>
    </w:p>
    <w:p w14:paraId="149292DB" w14:textId="77777777" w:rsidR="00410FB2" w:rsidRDefault="00410FB2" w:rsidP="00410FB2">
      <w:pPr>
        <w:rPr>
          <w:sz w:val="24"/>
          <w:szCs w:val="24"/>
        </w:rPr>
      </w:pPr>
      <w:r>
        <w:rPr>
          <w:sz w:val="24"/>
          <w:szCs w:val="24"/>
        </w:rPr>
        <w:t>1 -2 TL Stärke</w:t>
      </w:r>
    </w:p>
    <w:p w14:paraId="56188B5D" w14:textId="77777777" w:rsidR="00410FB2" w:rsidRDefault="00410FB2" w:rsidP="00410FB2">
      <w:pPr>
        <w:rPr>
          <w:sz w:val="24"/>
          <w:szCs w:val="24"/>
        </w:rPr>
      </w:pPr>
      <w:r>
        <w:rPr>
          <w:sz w:val="24"/>
          <w:szCs w:val="24"/>
        </w:rPr>
        <w:t>Pfeffer, Muskat</w:t>
      </w:r>
    </w:p>
    <w:p w14:paraId="06A74448" w14:textId="77777777" w:rsidR="00410FB2" w:rsidRDefault="00410FB2" w:rsidP="00410FB2">
      <w:pPr>
        <w:rPr>
          <w:sz w:val="24"/>
          <w:szCs w:val="24"/>
        </w:rPr>
      </w:pPr>
      <w:r>
        <w:rPr>
          <w:sz w:val="24"/>
          <w:szCs w:val="24"/>
        </w:rPr>
        <w:t>4 EL Butter</w:t>
      </w:r>
    </w:p>
    <w:p w14:paraId="59F33B4C" w14:textId="77777777" w:rsidR="00410FB2" w:rsidRDefault="00410FB2" w:rsidP="00410FB2">
      <w:pPr>
        <w:rPr>
          <w:sz w:val="24"/>
          <w:szCs w:val="24"/>
        </w:rPr>
      </w:pPr>
    </w:p>
    <w:p w14:paraId="6336B4D7" w14:textId="77777777" w:rsidR="00410FB2" w:rsidRDefault="00410FB2" w:rsidP="00410FB2">
      <w:pPr>
        <w:rPr>
          <w:sz w:val="24"/>
          <w:szCs w:val="24"/>
        </w:rPr>
      </w:pPr>
      <w:r>
        <w:rPr>
          <w:sz w:val="24"/>
          <w:szCs w:val="24"/>
        </w:rPr>
        <w:lastRenderedPageBreak/>
        <w:t>Zubereitungszeit: 30 Minuten plus 3 Tage Einlegezeit plus 1,5 Stunden Kochzeit</w:t>
      </w:r>
    </w:p>
    <w:p w14:paraId="44C47AF7" w14:textId="77777777" w:rsidR="00410FB2" w:rsidRPr="00991D1F" w:rsidRDefault="00410FB2" w:rsidP="00B40E8C">
      <w:pPr>
        <w:pStyle w:val="ListParagraph"/>
        <w:numPr>
          <w:ilvl w:val="0"/>
          <w:numId w:val="1121"/>
        </w:numPr>
        <w:spacing w:after="120"/>
        <w:ind w:left="714" w:hanging="357"/>
        <w:contextualSpacing w:val="0"/>
        <w:jc w:val="both"/>
        <w:rPr>
          <w:sz w:val="24"/>
          <w:szCs w:val="24"/>
        </w:rPr>
      </w:pPr>
      <w:r w:rsidRPr="00991D1F">
        <w:rPr>
          <w:sz w:val="24"/>
          <w:szCs w:val="24"/>
        </w:rPr>
        <w:t>Für den Braten zuerst die Beize zubereiten. Die Zwiebel und das Suppengemüse putzen und in Würfel (ca. 1 cm) schneiden. Das Fleisch mit dem Gemüse in einen verschließbaren Behälter geben. Die Gewürze und geschälten Knoblauchzehen darüber verteilen. Alles mit Wein und Essig übergieße und verschließen. Das Fleisch sollte mindestens 3 Tage in der Beize liegen. Dabei täglich wenden.</w:t>
      </w:r>
    </w:p>
    <w:p w14:paraId="40AE2DEC" w14:textId="77777777" w:rsidR="00410FB2" w:rsidRPr="00991D1F" w:rsidRDefault="00410FB2" w:rsidP="00B40E8C">
      <w:pPr>
        <w:pStyle w:val="ListParagraph"/>
        <w:numPr>
          <w:ilvl w:val="0"/>
          <w:numId w:val="1121"/>
        </w:numPr>
        <w:spacing w:after="120"/>
        <w:ind w:left="714" w:hanging="357"/>
        <w:contextualSpacing w:val="0"/>
        <w:jc w:val="both"/>
        <w:rPr>
          <w:sz w:val="24"/>
          <w:szCs w:val="24"/>
        </w:rPr>
      </w:pPr>
      <w:r w:rsidRPr="00991D1F">
        <w:rPr>
          <w:sz w:val="24"/>
          <w:szCs w:val="24"/>
        </w:rPr>
        <w:t>In einem Schmortopf das Butterschmalz erhitzen. Das Fleisch aus der Beize nehmen, trockentupfen, in Mehl wenden und im heißen Butterschmalz von allen Seiten gut anbraten. Einiges vom Gemüse aus der Beize nehmen und mit anbraten.</w:t>
      </w:r>
    </w:p>
    <w:p w14:paraId="7524888E" w14:textId="77777777" w:rsidR="00410FB2" w:rsidRPr="00991D1F" w:rsidRDefault="00410FB2" w:rsidP="00B40E8C">
      <w:pPr>
        <w:pStyle w:val="ListParagraph"/>
        <w:numPr>
          <w:ilvl w:val="0"/>
          <w:numId w:val="1121"/>
        </w:numPr>
        <w:spacing w:after="120"/>
        <w:ind w:left="714" w:hanging="357"/>
        <w:contextualSpacing w:val="0"/>
        <w:jc w:val="both"/>
        <w:rPr>
          <w:sz w:val="24"/>
          <w:szCs w:val="24"/>
        </w:rPr>
      </w:pPr>
      <w:r w:rsidRPr="00991D1F">
        <w:rPr>
          <w:sz w:val="24"/>
          <w:szCs w:val="24"/>
        </w:rPr>
        <w:t>Dann das Ganze mit etwas Beize und Brühe aufgießen und im geschlossenen Topf schmoren lassen. Während des Garens Flüssigkeit (aber keine Beize) nach Bedarf angießen. Die Garzeit liegt je nach Fleisch und Größe zwischen 1,5 und 2,5 Stunden.</w:t>
      </w:r>
    </w:p>
    <w:p w14:paraId="159796EA" w14:textId="77777777" w:rsidR="00410FB2" w:rsidRPr="00991D1F" w:rsidRDefault="00410FB2" w:rsidP="00B40E8C">
      <w:pPr>
        <w:pStyle w:val="ListParagraph"/>
        <w:numPr>
          <w:ilvl w:val="0"/>
          <w:numId w:val="1121"/>
        </w:numPr>
        <w:spacing w:after="120"/>
        <w:ind w:left="714" w:hanging="357"/>
        <w:contextualSpacing w:val="0"/>
        <w:jc w:val="both"/>
        <w:rPr>
          <w:sz w:val="24"/>
          <w:szCs w:val="24"/>
        </w:rPr>
      </w:pPr>
      <w:r w:rsidRPr="00991D1F">
        <w:rPr>
          <w:sz w:val="24"/>
          <w:szCs w:val="24"/>
        </w:rPr>
        <w:t>Für die Sauce in einem anderen Topf das Fett schmelzen, den Zucker hellgelb bräunen und das Mehl hinzugeben. Alles goldgelb rösten und sofort mit der Garflüssigkeit vom Braten aufgießen. Das Ganze ca. 10 Minuten durchkochen lassen. Nach Belieben die Sauce abpassieren, die Rosinen zufügen, einmal aufkochen lassen und eventuell die Sauce noch mit etwas angerührtem Stärkemehl abbinden. Mit Salz und Pfeffer abschmecken.</w:t>
      </w:r>
    </w:p>
    <w:p w14:paraId="50D3441B" w14:textId="77777777" w:rsidR="00410FB2" w:rsidRDefault="00410FB2">
      <w:pPr>
        <w:rPr>
          <w:rFonts w:asciiTheme="majorHAnsi" w:eastAsiaTheme="majorEastAsia" w:hAnsiTheme="majorHAnsi" w:cstheme="majorBidi"/>
          <w:color w:val="2F5496" w:themeColor="accent1" w:themeShade="BF"/>
          <w:sz w:val="26"/>
          <w:szCs w:val="26"/>
        </w:rPr>
      </w:pPr>
      <w:r>
        <w:br w:type="page"/>
      </w:r>
    </w:p>
    <w:p w14:paraId="1D9BC124" w14:textId="77777777" w:rsidR="006570C1" w:rsidRDefault="006570C1" w:rsidP="006570C1">
      <w:pPr>
        <w:pStyle w:val="Heading2"/>
        <w:spacing w:after="240"/>
      </w:pPr>
      <w:r>
        <w:lastRenderedPageBreak/>
        <w:t>Schwäbischer Sauerbraten Nr. 2</w:t>
      </w:r>
      <w:r>
        <w:rPr>
          <w:rStyle w:val="FootnoteReference"/>
        </w:rPr>
        <w:footnoteReference w:id="506"/>
      </w:r>
      <w:r>
        <w:t xml:space="preserve"> </w:t>
      </w:r>
    </w:p>
    <w:p w14:paraId="7B4D3699" w14:textId="77777777" w:rsidR="006570C1" w:rsidRDefault="006570C1" w:rsidP="006570C1">
      <w:pPr>
        <w:rPr>
          <w:sz w:val="24"/>
          <w:szCs w:val="24"/>
        </w:rPr>
      </w:pPr>
      <w:r w:rsidRPr="00DA2002">
        <w:rPr>
          <w:sz w:val="24"/>
          <w:szCs w:val="24"/>
          <w:u w:val="single"/>
        </w:rPr>
        <w:t>Zutaten</w:t>
      </w:r>
      <w:r>
        <w:rPr>
          <w:sz w:val="24"/>
          <w:szCs w:val="24"/>
        </w:rPr>
        <w:t xml:space="preserve"> (für 8 Portionen)</w:t>
      </w:r>
    </w:p>
    <w:p w14:paraId="5C349872" w14:textId="77777777" w:rsidR="006570C1" w:rsidRDefault="006570C1" w:rsidP="006570C1">
      <w:pPr>
        <w:rPr>
          <w:sz w:val="24"/>
          <w:szCs w:val="24"/>
        </w:rPr>
      </w:pPr>
      <w:r>
        <w:rPr>
          <w:sz w:val="24"/>
          <w:szCs w:val="24"/>
        </w:rPr>
        <w:t>4 Zwiebeln</w:t>
      </w:r>
    </w:p>
    <w:p w14:paraId="68C939D5" w14:textId="77777777" w:rsidR="006570C1" w:rsidRDefault="006570C1" w:rsidP="006570C1">
      <w:pPr>
        <w:rPr>
          <w:sz w:val="24"/>
          <w:szCs w:val="24"/>
        </w:rPr>
      </w:pPr>
      <w:r>
        <w:rPr>
          <w:sz w:val="24"/>
          <w:szCs w:val="24"/>
        </w:rPr>
        <w:t>2 Gewürznelken</w:t>
      </w:r>
    </w:p>
    <w:p w14:paraId="0ABC9A37" w14:textId="77777777" w:rsidR="006570C1" w:rsidRDefault="006570C1" w:rsidP="006570C1">
      <w:pPr>
        <w:rPr>
          <w:sz w:val="24"/>
          <w:szCs w:val="24"/>
        </w:rPr>
      </w:pPr>
      <w:r>
        <w:rPr>
          <w:sz w:val="24"/>
          <w:szCs w:val="24"/>
        </w:rPr>
        <w:t>2 TL Pimentkörner</w:t>
      </w:r>
    </w:p>
    <w:p w14:paraId="0074F0CC" w14:textId="77777777" w:rsidR="006570C1" w:rsidRDefault="006570C1" w:rsidP="006570C1">
      <w:pPr>
        <w:rPr>
          <w:sz w:val="24"/>
          <w:szCs w:val="24"/>
        </w:rPr>
      </w:pPr>
      <w:r>
        <w:rPr>
          <w:sz w:val="24"/>
          <w:szCs w:val="24"/>
        </w:rPr>
        <w:t>2 TL Wacholderbeeren</w:t>
      </w:r>
    </w:p>
    <w:p w14:paraId="21467A28" w14:textId="77777777" w:rsidR="006570C1" w:rsidRDefault="006570C1" w:rsidP="006570C1">
      <w:pPr>
        <w:rPr>
          <w:sz w:val="24"/>
          <w:szCs w:val="24"/>
        </w:rPr>
      </w:pPr>
      <w:r>
        <w:rPr>
          <w:sz w:val="24"/>
          <w:szCs w:val="24"/>
        </w:rPr>
        <w:t>2 TL schwarze Pfefferkörner</w:t>
      </w:r>
    </w:p>
    <w:p w14:paraId="27C92547" w14:textId="77777777" w:rsidR="006570C1" w:rsidRDefault="006570C1" w:rsidP="006570C1">
      <w:pPr>
        <w:rPr>
          <w:sz w:val="24"/>
          <w:szCs w:val="24"/>
        </w:rPr>
      </w:pPr>
      <w:r>
        <w:rPr>
          <w:sz w:val="24"/>
          <w:szCs w:val="24"/>
        </w:rPr>
        <w:t>4 Lorbeerblätter</w:t>
      </w:r>
    </w:p>
    <w:p w14:paraId="6AA7E47A" w14:textId="77777777" w:rsidR="006570C1" w:rsidRDefault="006570C1" w:rsidP="006570C1">
      <w:pPr>
        <w:rPr>
          <w:sz w:val="24"/>
          <w:szCs w:val="24"/>
        </w:rPr>
      </w:pPr>
      <w:r>
        <w:rPr>
          <w:sz w:val="24"/>
          <w:szCs w:val="24"/>
        </w:rPr>
        <w:t>250 ml Rotweinessig</w:t>
      </w:r>
    </w:p>
    <w:p w14:paraId="45F5100C" w14:textId="77777777" w:rsidR="006570C1" w:rsidRDefault="006570C1" w:rsidP="006570C1">
      <w:pPr>
        <w:rPr>
          <w:sz w:val="24"/>
          <w:szCs w:val="24"/>
        </w:rPr>
      </w:pPr>
      <w:r>
        <w:rPr>
          <w:sz w:val="24"/>
          <w:szCs w:val="24"/>
        </w:rPr>
        <w:t>2 l Rotwein</w:t>
      </w:r>
    </w:p>
    <w:p w14:paraId="657577EB" w14:textId="77777777" w:rsidR="006570C1" w:rsidRDefault="006570C1" w:rsidP="006570C1">
      <w:pPr>
        <w:rPr>
          <w:sz w:val="24"/>
          <w:szCs w:val="24"/>
        </w:rPr>
      </w:pPr>
      <w:r>
        <w:rPr>
          <w:sz w:val="24"/>
          <w:szCs w:val="24"/>
        </w:rPr>
        <w:t>1,5 kg Rindfleisch (Tafelspitz)</w:t>
      </w:r>
    </w:p>
    <w:p w14:paraId="66867139" w14:textId="77777777" w:rsidR="006570C1" w:rsidRDefault="006570C1" w:rsidP="006570C1">
      <w:pPr>
        <w:rPr>
          <w:sz w:val="24"/>
          <w:szCs w:val="24"/>
        </w:rPr>
      </w:pPr>
      <w:r>
        <w:rPr>
          <w:sz w:val="24"/>
          <w:szCs w:val="24"/>
        </w:rPr>
        <w:t>2 Karotten</w:t>
      </w:r>
    </w:p>
    <w:p w14:paraId="4EB28567" w14:textId="77777777" w:rsidR="006570C1" w:rsidRDefault="006570C1" w:rsidP="006570C1">
      <w:pPr>
        <w:rPr>
          <w:sz w:val="24"/>
          <w:szCs w:val="24"/>
        </w:rPr>
      </w:pPr>
      <w:r>
        <w:rPr>
          <w:sz w:val="24"/>
          <w:szCs w:val="24"/>
        </w:rPr>
        <w:t>Etwas Butter, Etwas Pflanzenöl, Salz</w:t>
      </w:r>
    </w:p>
    <w:p w14:paraId="31B49743" w14:textId="77777777" w:rsidR="006570C1" w:rsidRDefault="006570C1" w:rsidP="006570C1">
      <w:pPr>
        <w:rPr>
          <w:sz w:val="24"/>
          <w:szCs w:val="24"/>
        </w:rPr>
      </w:pPr>
    </w:p>
    <w:p w14:paraId="781BACD1" w14:textId="77777777" w:rsidR="006570C1" w:rsidRDefault="006570C1" w:rsidP="006570C1">
      <w:pPr>
        <w:rPr>
          <w:sz w:val="24"/>
          <w:szCs w:val="24"/>
        </w:rPr>
      </w:pPr>
      <w:r>
        <w:rPr>
          <w:sz w:val="24"/>
          <w:szCs w:val="24"/>
        </w:rPr>
        <w:t>Zubereitung:</w:t>
      </w:r>
    </w:p>
    <w:p w14:paraId="58C1D911" w14:textId="77777777" w:rsidR="006570C1" w:rsidRPr="006A0860" w:rsidRDefault="006570C1" w:rsidP="00B40E8C">
      <w:pPr>
        <w:pStyle w:val="ListParagraph"/>
        <w:numPr>
          <w:ilvl w:val="0"/>
          <w:numId w:val="1484"/>
        </w:numPr>
        <w:spacing w:after="120"/>
        <w:ind w:left="714" w:hanging="357"/>
        <w:contextualSpacing w:val="0"/>
        <w:jc w:val="both"/>
        <w:rPr>
          <w:sz w:val="24"/>
          <w:szCs w:val="24"/>
        </w:rPr>
      </w:pPr>
      <w:r w:rsidRPr="006A0860">
        <w:rPr>
          <w:sz w:val="24"/>
          <w:szCs w:val="24"/>
        </w:rPr>
        <w:t>Zwei Zwiebeln schälen, in Streifen schneiden. Im Mörser Nelken, Piment, Wacholder und Pfeffer etwas andrücken, in eine Schüssel geben. Lorbeer, Essig und Rotwein dazu, kurz durchrühren, Fleisch einlegen. Mit Frischhaltefolie abdichten. Im Kühlschrank tagelang marinieren……Wenn das Fleisch schon gut abgehangen ist, 5 Tage, wenn es ganz frisch ist, 10-14 Tage. Der Metzger weiß Bescheid.</w:t>
      </w:r>
    </w:p>
    <w:p w14:paraId="1FB146DB" w14:textId="77777777" w:rsidR="006570C1" w:rsidRPr="006A0860" w:rsidRDefault="006570C1" w:rsidP="00B40E8C">
      <w:pPr>
        <w:pStyle w:val="ListParagraph"/>
        <w:numPr>
          <w:ilvl w:val="0"/>
          <w:numId w:val="1484"/>
        </w:numPr>
        <w:spacing w:after="120"/>
        <w:ind w:left="714" w:hanging="357"/>
        <w:contextualSpacing w:val="0"/>
        <w:jc w:val="both"/>
        <w:rPr>
          <w:sz w:val="24"/>
          <w:szCs w:val="24"/>
        </w:rPr>
      </w:pPr>
      <w:r w:rsidRPr="006A0860">
        <w:rPr>
          <w:sz w:val="24"/>
          <w:szCs w:val="24"/>
        </w:rPr>
        <w:t>Fleisch aus der Marinade nehmen, trocken tupfen. Marinade durchs Sieb abgießen, die Flüssigkeit auffangen.</w:t>
      </w:r>
    </w:p>
    <w:p w14:paraId="6EF805B0" w14:textId="77777777" w:rsidR="006570C1" w:rsidRPr="006A0860" w:rsidRDefault="006570C1" w:rsidP="00B40E8C">
      <w:pPr>
        <w:pStyle w:val="ListParagraph"/>
        <w:numPr>
          <w:ilvl w:val="0"/>
          <w:numId w:val="1484"/>
        </w:numPr>
        <w:spacing w:after="120"/>
        <w:ind w:left="714" w:hanging="357"/>
        <w:contextualSpacing w:val="0"/>
        <w:jc w:val="both"/>
        <w:rPr>
          <w:sz w:val="24"/>
          <w:szCs w:val="24"/>
        </w:rPr>
      </w:pPr>
      <w:r w:rsidRPr="006A0860">
        <w:rPr>
          <w:sz w:val="24"/>
          <w:szCs w:val="24"/>
        </w:rPr>
        <w:t>Die übrigen zwei Zwiebeln und die Karotten schälen, grob schneiden. Butter und Öl im Schmortopf erhitzen, Fleisch von allen Seiten anbraten, Gemüse dazugeben und anschwitzen. Mit so viel Marinade ablöschen, dass das Fleisch 2 cm hoch in der Flüssigkeit liegt. Salzen. Hitze reduzieren, alles zugedeckt 3 Stunden lang schmoren. Falls nötig, währenddessen mehr Marinade dazugießen. Fleisch aus dem Topf heben, die Soße pürieren – am besten entfernt man die Karotten und gibt sie einzeln wieder dazu, so viele, bis die Soße eine sämige Konsistenz hat.</w:t>
      </w:r>
    </w:p>
    <w:p w14:paraId="3BFF31BD" w14:textId="77777777" w:rsidR="006570C1" w:rsidRPr="006A0860" w:rsidRDefault="006570C1" w:rsidP="00B40E8C">
      <w:pPr>
        <w:pStyle w:val="ListParagraph"/>
        <w:numPr>
          <w:ilvl w:val="0"/>
          <w:numId w:val="1484"/>
        </w:numPr>
        <w:spacing w:after="120"/>
        <w:ind w:left="714" w:hanging="357"/>
        <w:contextualSpacing w:val="0"/>
        <w:jc w:val="both"/>
        <w:rPr>
          <w:sz w:val="24"/>
          <w:szCs w:val="24"/>
        </w:rPr>
      </w:pPr>
      <w:r w:rsidRPr="006A0860">
        <w:rPr>
          <w:sz w:val="24"/>
          <w:szCs w:val="24"/>
        </w:rPr>
        <w:t>Dazu passt z.B. auch ein Pastinakenpüree: 1,3 kg Pastinaken putzen, schälen und in grobe Stücke schneiden. Diese in Butter kurz andünsten, mit Wasser knapp bedecken. Salzen, zugedeckt 15 bis 20 Minuten lang weichkochen. Pürieren, 120 ml Sahne, 100 g Butter und 2 EL Honig unterrühren.</w:t>
      </w:r>
    </w:p>
    <w:p w14:paraId="06501A8B" w14:textId="0EDBDABA" w:rsidR="004155FF" w:rsidRDefault="004155FF" w:rsidP="004155FF">
      <w:pPr>
        <w:pStyle w:val="Heading2"/>
        <w:spacing w:after="240"/>
      </w:pPr>
      <w:r>
        <w:lastRenderedPageBreak/>
        <w:t>Sauerbraten mit flambierten Apfelscheiben</w:t>
      </w:r>
    </w:p>
    <w:p w14:paraId="4A1700DD" w14:textId="77777777" w:rsidR="004155FF" w:rsidRDefault="004155FF" w:rsidP="004155FF">
      <w:pPr>
        <w:jc w:val="both"/>
        <w:rPr>
          <w:sz w:val="24"/>
          <w:szCs w:val="24"/>
        </w:rPr>
      </w:pPr>
      <w:r w:rsidRPr="002007C9">
        <w:rPr>
          <w:sz w:val="24"/>
          <w:szCs w:val="24"/>
          <w:u w:val="single"/>
        </w:rPr>
        <w:t>Zutaten</w:t>
      </w:r>
      <w:r>
        <w:rPr>
          <w:sz w:val="24"/>
          <w:szCs w:val="24"/>
        </w:rPr>
        <w:t xml:space="preserve"> (für 4 Portionen)</w:t>
      </w:r>
    </w:p>
    <w:p w14:paraId="6F890B3A" w14:textId="77777777" w:rsidR="004155FF" w:rsidRPr="002007C9" w:rsidRDefault="004155FF" w:rsidP="004155FF">
      <w:pPr>
        <w:jc w:val="both"/>
        <w:rPr>
          <w:i/>
          <w:iCs/>
          <w:sz w:val="24"/>
          <w:szCs w:val="24"/>
        </w:rPr>
      </w:pPr>
      <w:r w:rsidRPr="002007C9">
        <w:rPr>
          <w:i/>
          <w:iCs/>
          <w:sz w:val="24"/>
          <w:szCs w:val="24"/>
        </w:rPr>
        <w:t>Für die Marinade:</w:t>
      </w:r>
    </w:p>
    <w:p w14:paraId="7780B451" w14:textId="77777777" w:rsidR="004155FF" w:rsidRDefault="004155FF" w:rsidP="004155FF">
      <w:pPr>
        <w:jc w:val="both"/>
        <w:rPr>
          <w:sz w:val="24"/>
          <w:szCs w:val="24"/>
        </w:rPr>
      </w:pPr>
      <w:r>
        <w:rPr>
          <w:sz w:val="24"/>
          <w:szCs w:val="24"/>
        </w:rPr>
        <w:t>1 L Spätburgunder</w:t>
      </w:r>
    </w:p>
    <w:p w14:paraId="1F927832" w14:textId="77777777" w:rsidR="004155FF" w:rsidRDefault="004155FF" w:rsidP="004155FF">
      <w:pPr>
        <w:jc w:val="both"/>
        <w:rPr>
          <w:sz w:val="24"/>
          <w:szCs w:val="24"/>
        </w:rPr>
      </w:pPr>
      <w:r>
        <w:rPr>
          <w:sz w:val="24"/>
          <w:szCs w:val="24"/>
        </w:rPr>
        <w:t>50 ml Sherryessig</w:t>
      </w:r>
    </w:p>
    <w:p w14:paraId="5119D7E0" w14:textId="77777777" w:rsidR="004155FF" w:rsidRDefault="004155FF" w:rsidP="004155FF">
      <w:pPr>
        <w:jc w:val="both"/>
        <w:rPr>
          <w:sz w:val="24"/>
          <w:szCs w:val="24"/>
        </w:rPr>
      </w:pPr>
      <w:r>
        <w:rPr>
          <w:sz w:val="24"/>
          <w:szCs w:val="24"/>
        </w:rPr>
        <w:t>1 Zwiebel, in Scheiben geschnitten</w:t>
      </w:r>
    </w:p>
    <w:p w14:paraId="677B91AD" w14:textId="77777777" w:rsidR="004155FF" w:rsidRDefault="004155FF" w:rsidP="004155FF">
      <w:pPr>
        <w:jc w:val="both"/>
        <w:rPr>
          <w:sz w:val="24"/>
          <w:szCs w:val="24"/>
        </w:rPr>
      </w:pPr>
      <w:r>
        <w:rPr>
          <w:sz w:val="24"/>
          <w:szCs w:val="24"/>
        </w:rPr>
        <w:t>2 Karotten, in Scheiben geschnitten</w:t>
      </w:r>
    </w:p>
    <w:p w14:paraId="0A9089DE" w14:textId="77777777" w:rsidR="004155FF" w:rsidRDefault="004155FF" w:rsidP="004155FF">
      <w:pPr>
        <w:jc w:val="both"/>
        <w:rPr>
          <w:sz w:val="24"/>
          <w:szCs w:val="24"/>
        </w:rPr>
      </w:pPr>
      <w:r>
        <w:rPr>
          <w:sz w:val="24"/>
          <w:szCs w:val="24"/>
        </w:rPr>
        <w:t>2 EL gewürfelte Knollensellerie</w:t>
      </w:r>
    </w:p>
    <w:p w14:paraId="6605D254" w14:textId="77777777" w:rsidR="004155FF" w:rsidRDefault="004155FF" w:rsidP="004155FF">
      <w:pPr>
        <w:jc w:val="both"/>
        <w:rPr>
          <w:sz w:val="24"/>
          <w:szCs w:val="24"/>
        </w:rPr>
      </w:pPr>
      <w:r>
        <w:rPr>
          <w:sz w:val="24"/>
          <w:szCs w:val="24"/>
        </w:rPr>
        <w:t>3 Petersilienstängel</w:t>
      </w:r>
    </w:p>
    <w:p w14:paraId="0862C1B4" w14:textId="77777777" w:rsidR="004155FF" w:rsidRDefault="004155FF" w:rsidP="004155FF">
      <w:pPr>
        <w:jc w:val="both"/>
        <w:rPr>
          <w:sz w:val="24"/>
          <w:szCs w:val="24"/>
        </w:rPr>
      </w:pPr>
      <w:r>
        <w:rPr>
          <w:sz w:val="24"/>
          <w:szCs w:val="24"/>
        </w:rPr>
        <w:t>1 Knoblauchzehe</w:t>
      </w:r>
    </w:p>
    <w:p w14:paraId="4FADBA0E" w14:textId="77777777" w:rsidR="004155FF" w:rsidRDefault="004155FF" w:rsidP="004155FF">
      <w:pPr>
        <w:jc w:val="both"/>
        <w:rPr>
          <w:sz w:val="24"/>
          <w:szCs w:val="24"/>
        </w:rPr>
      </w:pPr>
      <w:r>
        <w:rPr>
          <w:sz w:val="24"/>
          <w:szCs w:val="24"/>
        </w:rPr>
        <w:t>1 Lauch, in Scheiben geschnitten</w:t>
      </w:r>
    </w:p>
    <w:p w14:paraId="56C7969B" w14:textId="77777777" w:rsidR="004155FF" w:rsidRDefault="004155FF" w:rsidP="004155FF">
      <w:pPr>
        <w:jc w:val="both"/>
        <w:rPr>
          <w:sz w:val="24"/>
          <w:szCs w:val="24"/>
        </w:rPr>
      </w:pPr>
      <w:r>
        <w:rPr>
          <w:sz w:val="24"/>
          <w:szCs w:val="24"/>
        </w:rPr>
        <w:t>3 Gewürznelken</w:t>
      </w:r>
    </w:p>
    <w:p w14:paraId="41E9AB40" w14:textId="77777777" w:rsidR="004155FF" w:rsidRDefault="004155FF" w:rsidP="004155FF">
      <w:pPr>
        <w:jc w:val="both"/>
        <w:rPr>
          <w:sz w:val="24"/>
          <w:szCs w:val="24"/>
        </w:rPr>
      </w:pPr>
      <w:r>
        <w:rPr>
          <w:sz w:val="24"/>
          <w:szCs w:val="24"/>
        </w:rPr>
        <w:t>1 Lorbeerblatt</w:t>
      </w:r>
    </w:p>
    <w:p w14:paraId="3C5B8227" w14:textId="77777777" w:rsidR="004155FF" w:rsidRDefault="004155FF" w:rsidP="004155FF">
      <w:pPr>
        <w:jc w:val="both"/>
        <w:rPr>
          <w:sz w:val="24"/>
          <w:szCs w:val="24"/>
        </w:rPr>
      </w:pPr>
      <w:r>
        <w:rPr>
          <w:sz w:val="24"/>
          <w:szCs w:val="24"/>
        </w:rPr>
        <w:t>8 Pfefferkörner</w:t>
      </w:r>
    </w:p>
    <w:p w14:paraId="1D9CEC16" w14:textId="77777777" w:rsidR="004155FF" w:rsidRDefault="004155FF" w:rsidP="004155FF">
      <w:pPr>
        <w:jc w:val="both"/>
        <w:rPr>
          <w:sz w:val="24"/>
          <w:szCs w:val="24"/>
        </w:rPr>
      </w:pPr>
      <w:r>
        <w:rPr>
          <w:sz w:val="24"/>
          <w:szCs w:val="24"/>
        </w:rPr>
        <w:t>Salz</w:t>
      </w:r>
    </w:p>
    <w:p w14:paraId="2819BA45" w14:textId="77777777" w:rsidR="004155FF" w:rsidRDefault="004155FF" w:rsidP="004155FF">
      <w:pPr>
        <w:jc w:val="both"/>
        <w:rPr>
          <w:sz w:val="24"/>
          <w:szCs w:val="24"/>
        </w:rPr>
      </w:pPr>
    </w:p>
    <w:p w14:paraId="7E0BBE55" w14:textId="77777777" w:rsidR="004155FF" w:rsidRPr="002007C9" w:rsidRDefault="004155FF" w:rsidP="004155FF">
      <w:pPr>
        <w:jc w:val="both"/>
        <w:rPr>
          <w:i/>
          <w:iCs/>
          <w:sz w:val="24"/>
          <w:szCs w:val="24"/>
        </w:rPr>
      </w:pPr>
      <w:r w:rsidRPr="002007C9">
        <w:rPr>
          <w:i/>
          <w:iCs/>
          <w:sz w:val="24"/>
          <w:szCs w:val="24"/>
        </w:rPr>
        <w:t>Für den Sauerbraten:</w:t>
      </w:r>
    </w:p>
    <w:p w14:paraId="2391B7D8" w14:textId="77777777" w:rsidR="004155FF" w:rsidRDefault="004155FF" w:rsidP="004155FF">
      <w:pPr>
        <w:jc w:val="both"/>
        <w:rPr>
          <w:sz w:val="24"/>
          <w:szCs w:val="24"/>
        </w:rPr>
      </w:pPr>
      <w:r>
        <w:rPr>
          <w:sz w:val="24"/>
          <w:szCs w:val="24"/>
        </w:rPr>
        <w:t>1 kg Rinderschulter</w:t>
      </w:r>
    </w:p>
    <w:p w14:paraId="2846A1C7" w14:textId="77777777" w:rsidR="004155FF" w:rsidRDefault="004155FF" w:rsidP="004155FF">
      <w:pPr>
        <w:jc w:val="both"/>
        <w:rPr>
          <w:sz w:val="24"/>
          <w:szCs w:val="24"/>
        </w:rPr>
      </w:pPr>
      <w:r>
        <w:rPr>
          <w:sz w:val="24"/>
          <w:szCs w:val="24"/>
        </w:rPr>
        <w:t>Salz, Pfeffer</w:t>
      </w:r>
    </w:p>
    <w:p w14:paraId="38B90DA2" w14:textId="77777777" w:rsidR="004155FF" w:rsidRDefault="004155FF" w:rsidP="004155FF">
      <w:pPr>
        <w:jc w:val="both"/>
        <w:rPr>
          <w:sz w:val="24"/>
          <w:szCs w:val="24"/>
        </w:rPr>
      </w:pPr>
      <w:r>
        <w:rPr>
          <w:sz w:val="24"/>
          <w:szCs w:val="24"/>
        </w:rPr>
        <w:t>3 EL Sonnenblumenöl</w:t>
      </w:r>
    </w:p>
    <w:p w14:paraId="2E4CDE7D" w14:textId="77777777" w:rsidR="004155FF" w:rsidRDefault="004155FF" w:rsidP="004155FF">
      <w:pPr>
        <w:jc w:val="both"/>
        <w:rPr>
          <w:sz w:val="24"/>
          <w:szCs w:val="24"/>
        </w:rPr>
      </w:pPr>
      <w:r>
        <w:rPr>
          <w:sz w:val="24"/>
          <w:szCs w:val="24"/>
        </w:rPr>
        <w:t>1-2 TL Tomatenmark</w:t>
      </w:r>
    </w:p>
    <w:p w14:paraId="560024B2" w14:textId="77777777" w:rsidR="004155FF" w:rsidRDefault="004155FF" w:rsidP="004155FF">
      <w:pPr>
        <w:jc w:val="both"/>
        <w:rPr>
          <w:sz w:val="24"/>
          <w:szCs w:val="24"/>
        </w:rPr>
      </w:pPr>
      <w:r>
        <w:rPr>
          <w:sz w:val="24"/>
          <w:szCs w:val="24"/>
        </w:rPr>
        <w:t>1 EL Mehl</w:t>
      </w:r>
    </w:p>
    <w:p w14:paraId="5E8C9ED9" w14:textId="77777777" w:rsidR="004155FF" w:rsidRDefault="004155FF" w:rsidP="004155FF">
      <w:pPr>
        <w:jc w:val="both"/>
        <w:rPr>
          <w:sz w:val="24"/>
          <w:szCs w:val="24"/>
        </w:rPr>
      </w:pPr>
      <w:r>
        <w:rPr>
          <w:sz w:val="24"/>
          <w:szCs w:val="24"/>
        </w:rPr>
        <w:t>1 Scheibe zerbröseltes Schwarzbrot/Pumpernickel</w:t>
      </w:r>
    </w:p>
    <w:p w14:paraId="53B6D109" w14:textId="77777777" w:rsidR="004155FF" w:rsidRDefault="004155FF" w:rsidP="004155FF">
      <w:pPr>
        <w:jc w:val="both"/>
        <w:rPr>
          <w:sz w:val="24"/>
          <w:szCs w:val="24"/>
        </w:rPr>
      </w:pPr>
    </w:p>
    <w:p w14:paraId="277E16D2" w14:textId="77777777" w:rsidR="004155FF" w:rsidRPr="002007C9" w:rsidRDefault="004155FF" w:rsidP="004155FF">
      <w:pPr>
        <w:jc w:val="both"/>
        <w:rPr>
          <w:i/>
          <w:iCs/>
          <w:sz w:val="24"/>
          <w:szCs w:val="24"/>
        </w:rPr>
      </w:pPr>
      <w:r w:rsidRPr="002007C9">
        <w:rPr>
          <w:i/>
          <w:iCs/>
          <w:sz w:val="24"/>
          <w:szCs w:val="24"/>
        </w:rPr>
        <w:t>Für die Apfelscheiben:</w:t>
      </w:r>
    </w:p>
    <w:p w14:paraId="2B3E33E2" w14:textId="77777777" w:rsidR="004155FF" w:rsidRDefault="004155FF" w:rsidP="004155FF">
      <w:pPr>
        <w:jc w:val="both"/>
        <w:rPr>
          <w:sz w:val="24"/>
          <w:szCs w:val="24"/>
        </w:rPr>
      </w:pPr>
      <w:r>
        <w:rPr>
          <w:sz w:val="24"/>
          <w:szCs w:val="24"/>
        </w:rPr>
        <w:t>2 geschälte, in feine Scheiben geschnittene Äpfel</w:t>
      </w:r>
    </w:p>
    <w:p w14:paraId="0C59246B" w14:textId="77777777" w:rsidR="004155FF" w:rsidRDefault="004155FF" w:rsidP="004155FF">
      <w:pPr>
        <w:jc w:val="both"/>
        <w:rPr>
          <w:sz w:val="24"/>
          <w:szCs w:val="24"/>
        </w:rPr>
      </w:pPr>
      <w:r>
        <w:rPr>
          <w:sz w:val="24"/>
          <w:szCs w:val="24"/>
        </w:rPr>
        <w:t>1 EL Zucker</w:t>
      </w:r>
    </w:p>
    <w:p w14:paraId="52D6E301" w14:textId="77777777" w:rsidR="004155FF" w:rsidRDefault="004155FF" w:rsidP="004155FF">
      <w:pPr>
        <w:jc w:val="both"/>
        <w:rPr>
          <w:sz w:val="24"/>
          <w:szCs w:val="24"/>
        </w:rPr>
      </w:pPr>
      <w:r>
        <w:rPr>
          <w:sz w:val="24"/>
          <w:szCs w:val="24"/>
        </w:rPr>
        <w:t>1 EL in Wasser eingeweichte Rosinen</w:t>
      </w:r>
    </w:p>
    <w:p w14:paraId="18CF77CE" w14:textId="77777777" w:rsidR="004155FF" w:rsidRDefault="004155FF" w:rsidP="004155FF">
      <w:pPr>
        <w:jc w:val="both"/>
        <w:rPr>
          <w:sz w:val="24"/>
          <w:szCs w:val="24"/>
        </w:rPr>
      </w:pPr>
      <w:r>
        <w:rPr>
          <w:sz w:val="24"/>
          <w:szCs w:val="24"/>
        </w:rPr>
        <w:t>1 EL Apfelbrand/Calvados zum Flambieren</w:t>
      </w:r>
    </w:p>
    <w:p w14:paraId="6A33D687" w14:textId="77777777" w:rsidR="004155FF" w:rsidRDefault="004155FF" w:rsidP="004155FF">
      <w:pPr>
        <w:jc w:val="both"/>
        <w:rPr>
          <w:sz w:val="24"/>
          <w:szCs w:val="24"/>
        </w:rPr>
      </w:pPr>
    </w:p>
    <w:p w14:paraId="61B9D7D3" w14:textId="77777777" w:rsidR="004155FF" w:rsidRPr="00B8312F" w:rsidRDefault="004155FF" w:rsidP="00B40E8C">
      <w:pPr>
        <w:pStyle w:val="ListParagraph"/>
        <w:numPr>
          <w:ilvl w:val="0"/>
          <w:numId w:val="1245"/>
        </w:numPr>
        <w:spacing w:after="120"/>
        <w:ind w:left="714" w:hanging="357"/>
        <w:contextualSpacing w:val="0"/>
        <w:jc w:val="both"/>
        <w:rPr>
          <w:sz w:val="24"/>
          <w:szCs w:val="24"/>
        </w:rPr>
      </w:pPr>
      <w:r w:rsidRPr="00B8312F">
        <w:rPr>
          <w:sz w:val="24"/>
          <w:szCs w:val="24"/>
        </w:rPr>
        <w:t>Alle Zutaten zu einer Marinade verrühren. Rinderschulter in die Marinade legen. Zugedeckt 4 – 5 Tage im Kühlschrank marinieren, dabei öfter wenden.</w:t>
      </w:r>
    </w:p>
    <w:p w14:paraId="3199B13D" w14:textId="77777777" w:rsidR="004155FF" w:rsidRPr="00B8312F" w:rsidRDefault="004155FF" w:rsidP="00B40E8C">
      <w:pPr>
        <w:pStyle w:val="ListParagraph"/>
        <w:numPr>
          <w:ilvl w:val="0"/>
          <w:numId w:val="1245"/>
        </w:numPr>
        <w:spacing w:after="120"/>
        <w:ind w:left="714" w:hanging="357"/>
        <w:contextualSpacing w:val="0"/>
        <w:jc w:val="both"/>
        <w:rPr>
          <w:sz w:val="24"/>
          <w:szCs w:val="24"/>
        </w:rPr>
      </w:pPr>
      <w:r w:rsidRPr="00B8312F">
        <w:rPr>
          <w:sz w:val="24"/>
          <w:szCs w:val="24"/>
        </w:rPr>
        <w:t>Herausnehmen und trocken tupfen. Mit Salz und Pfeffer würzen und in Öl von allen Seiten anbraten.</w:t>
      </w:r>
    </w:p>
    <w:p w14:paraId="7031471A" w14:textId="77777777" w:rsidR="004155FF" w:rsidRPr="00B8312F" w:rsidRDefault="004155FF" w:rsidP="00B40E8C">
      <w:pPr>
        <w:pStyle w:val="ListParagraph"/>
        <w:numPr>
          <w:ilvl w:val="0"/>
          <w:numId w:val="1245"/>
        </w:numPr>
        <w:spacing w:after="120"/>
        <w:ind w:left="714" w:hanging="357"/>
        <w:contextualSpacing w:val="0"/>
        <w:jc w:val="both"/>
        <w:rPr>
          <w:sz w:val="24"/>
          <w:szCs w:val="24"/>
        </w:rPr>
      </w:pPr>
      <w:r w:rsidRPr="00B8312F">
        <w:rPr>
          <w:sz w:val="24"/>
          <w:szCs w:val="24"/>
        </w:rPr>
        <w:t xml:space="preserve">Marinade durch ein Sieb geben und in einem Topf erhitzen. Gemüse aus der Marinade zum Fleisch geben und mit anbraten. Flüssigkeit zum Kochen bringen. Eiweiß abschöpfen. Tomatenmark zum Fleisch geben, alles mit Mehl bestäuben. Mit heißer Marinade </w:t>
      </w:r>
      <w:r>
        <w:rPr>
          <w:sz w:val="24"/>
          <w:szCs w:val="24"/>
        </w:rPr>
        <w:t>in die</w:t>
      </w:r>
      <w:r w:rsidRPr="00B8312F">
        <w:rPr>
          <w:sz w:val="24"/>
          <w:szCs w:val="24"/>
        </w:rPr>
        <w:t xml:space="preserve"> </w:t>
      </w:r>
      <w:r>
        <w:rPr>
          <w:sz w:val="24"/>
          <w:szCs w:val="24"/>
        </w:rPr>
        <w:t>Sau</w:t>
      </w:r>
      <w:r w:rsidRPr="00B8312F">
        <w:rPr>
          <w:sz w:val="24"/>
          <w:szCs w:val="24"/>
        </w:rPr>
        <w:t>ce</w:t>
      </w:r>
      <w:r>
        <w:rPr>
          <w:sz w:val="24"/>
          <w:szCs w:val="24"/>
        </w:rPr>
        <w:t xml:space="preserve"> </w:t>
      </w:r>
      <w:r w:rsidRPr="00B8312F">
        <w:rPr>
          <w:sz w:val="24"/>
          <w:szCs w:val="24"/>
        </w:rPr>
        <w:t>gießen. Fleisch bei geschlossenem Deckel und 140 Grad mindestens 2 Stunden garen. Fleisch aus der Sauce nehmen und warm stellen.</w:t>
      </w:r>
    </w:p>
    <w:p w14:paraId="2D819766" w14:textId="77777777" w:rsidR="004155FF" w:rsidRPr="00B8312F" w:rsidRDefault="004155FF" w:rsidP="00B40E8C">
      <w:pPr>
        <w:pStyle w:val="ListParagraph"/>
        <w:numPr>
          <w:ilvl w:val="0"/>
          <w:numId w:val="1245"/>
        </w:numPr>
        <w:spacing w:after="120"/>
        <w:ind w:left="714" w:hanging="357"/>
        <w:contextualSpacing w:val="0"/>
        <w:jc w:val="both"/>
        <w:rPr>
          <w:sz w:val="24"/>
          <w:szCs w:val="24"/>
        </w:rPr>
      </w:pPr>
      <w:r w:rsidRPr="00B8312F">
        <w:rPr>
          <w:sz w:val="24"/>
          <w:szCs w:val="24"/>
        </w:rPr>
        <w:t>Sauce mit Salz und Pfeffer abschmecken und mit Pumpernickelbrösel binden, nochmals durch ein Sieb geben. Fleisch in Scheiben schneiden, in der Sauce ziehen lassen.</w:t>
      </w:r>
    </w:p>
    <w:p w14:paraId="5F99EDB5" w14:textId="77777777" w:rsidR="004155FF" w:rsidRPr="00B8312F" w:rsidRDefault="004155FF" w:rsidP="00B40E8C">
      <w:pPr>
        <w:pStyle w:val="ListParagraph"/>
        <w:numPr>
          <w:ilvl w:val="0"/>
          <w:numId w:val="1245"/>
        </w:numPr>
        <w:spacing w:after="120"/>
        <w:ind w:left="714" w:hanging="357"/>
        <w:contextualSpacing w:val="0"/>
        <w:jc w:val="both"/>
        <w:rPr>
          <w:sz w:val="24"/>
          <w:szCs w:val="24"/>
        </w:rPr>
      </w:pPr>
      <w:r w:rsidRPr="00B8312F">
        <w:rPr>
          <w:sz w:val="24"/>
          <w:szCs w:val="24"/>
        </w:rPr>
        <w:t>Apfelscheiben in Zucker karamellisieren, Rosinen dazugeben und flambieren.</w:t>
      </w:r>
    </w:p>
    <w:p w14:paraId="38789DF2" w14:textId="79BFFCE8" w:rsidR="004155FF" w:rsidRDefault="004155FF" w:rsidP="004155FF">
      <w:pPr>
        <w:rPr>
          <w:rFonts w:asciiTheme="majorHAnsi" w:eastAsiaTheme="majorEastAsia" w:hAnsiTheme="majorHAnsi" w:cstheme="majorBidi"/>
          <w:color w:val="2F5496" w:themeColor="accent1" w:themeShade="BF"/>
          <w:sz w:val="26"/>
          <w:szCs w:val="26"/>
        </w:rPr>
      </w:pPr>
      <w:r>
        <w:rPr>
          <w:sz w:val="24"/>
          <w:szCs w:val="24"/>
        </w:rPr>
        <w:br w:type="page"/>
      </w:r>
    </w:p>
    <w:p w14:paraId="662EDDBD" w14:textId="77777777" w:rsidR="00F8300D" w:rsidRDefault="00F8300D" w:rsidP="00F8300D">
      <w:pPr>
        <w:pStyle w:val="Heading2"/>
        <w:spacing w:after="240"/>
      </w:pPr>
      <w:r>
        <w:lastRenderedPageBreak/>
        <w:t>Sauerbraten</w:t>
      </w:r>
      <w:r>
        <w:rPr>
          <w:rStyle w:val="FootnoteReference"/>
        </w:rPr>
        <w:footnoteReference w:id="507"/>
      </w:r>
    </w:p>
    <w:p w14:paraId="2EFD8622" w14:textId="77777777" w:rsidR="00F8300D" w:rsidRDefault="00F8300D" w:rsidP="00F8300D">
      <w:pPr>
        <w:rPr>
          <w:sz w:val="24"/>
          <w:szCs w:val="24"/>
        </w:rPr>
      </w:pPr>
      <w:r w:rsidRPr="000B2688">
        <w:rPr>
          <w:sz w:val="24"/>
          <w:szCs w:val="24"/>
          <w:u w:val="single"/>
        </w:rPr>
        <w:t xml:space="preserve">Zutaten </w:t>
      </w:r>
      <w:r>
        <w:rPr>
          <w:sz w:val="24"/>
          <w:szCs w:val="24"/>
        </w:rPr>
        <w:t>(für 4-6 Portionen):</w:t>
      </w:r>
    </w:p>
    <w:p w14:paraId="4F0FA476" w14:textId="77777777" w:rsidR="00F8300D" w:rsidRDefault="00F8300D" w:rsidP="00F8300D">
      <w:pPr>
        <w:rPr>
          <w:sz w:val="24"/>
          <w:szCs w:val="24"/>
        </w:rPr>
      </w:pPr>
      <w:r>
        <w:rPr>
          <w:sz w:val="24"/>
          <w:szCs w:val="24"/>
        </w:rPr>
        <w:t>1 kg Rinderschmorbraten (z.B. aus der Oberschale)</w:t>
      </w:r>
    </w:p>
    <w:p w14:paraId="2625221A" w14:textId="77777777" w:rsidR="00F8300D" w:rsidRDefault="00F8300D" w:rsidP="00F8300D">
      <w:pPr>
        <w:rPr>
          <w:sz w:val="24"/>
          <w:szCs w:val="24"/>
        </w:rPr>
      </w:pPr>
      <w:r>
        <w:rPr>
          <w:sz w:val="24"/>
          <w:szCs w:val="24"/>
        </w:rPr>
        <w:t>¼-3/8 l Rotweinessig</w:t>
      </w:r>
    </w:p>
    <w:p w14:paraId="799A141C" w14:textId="77777777" w:rsidR="00F8300D" w:rsidRDefault="00F8300D" w:rsidP="00F8300D">
      <w:pPr>
        <w:rPr>
          <w:sz w:val="24"/>
          <w:szCs w:val="24"/>
        </w:rPr>
      </w:pPr>
      <w:r>
        <w:rPr>
          <w:sz w:val="24"/>
          <w:szCs w:val="24"/>
        </w:rPr>
        <w:t>2 Lorbeerblätter</w:t>
      </w:r>
    </w:p>
    <w:p w14:paraId="2702801E" w14:textId="77777777" w:rsidR="00F8300D" w:rsidRDefault="00F8300D" w:rsidP="00F8300D">
      <w:pPr>
        <w:rPr>
          <w:sz w:val="24"/>
          <w:szCs w:val="24"/>
        </w:rPr>
      </w:pPr>
      <w:r>
        <w:rPr>
          <w:sz w:val="24"/>
          <w:szCs w:val="24"/>
        </w:rPr>
        <w:t>2 EL schwarze Pfefferkörner</w:t>
      </w:r>
    </w:p>
    <w:p w14:paraId="25F9C1D0" w14:textId="77777777" w:rsidR="00F8300D" w:rsidRDefault="00F8300D" w:rsidP="00F8300D">
      <w:pPr>
        <w:rPr>
          <w:sz w:val="24"/>
          <w:szCs w:val="24"/>
        </w:rPr>
      </w:pPr>
      <w:r>
        <w:rPr>
          <w:sz w:val="24"/>
          <w:szCs w:val="24"/>
        </w:rPr>
        <w:t>Schwarzer Pfeffer aus der Mühle</w:t>
      </w:r>
    </w:p>
    <w:p w14:paraId="798D03E7" w14:textId="77777777" w:rsidR="00F8300D" w:rsidRDefault="00F8300D" w:rsidP="00F8300D">
      <w:pPr>
        <w:rPr>
          <w:sz w:val="24"/>
          <w:szCs w:val="24"/>
        </w:rPr>
      </w:pPr>
      <w:r>
        <w:rPr>
          <w:sz w:val="24"/>
          <w:szCs w:val="24"/>
        </w:rPr>
        <w:t>2 große Zwiebeln</w:t>
      </w:r>
    </w:p>
    <w:p w14:paraId="31DBAFBA" w14:textId="77777777" w:rsidR="00F8300D" w:rsidRDefault="00F8300D" w:rsidP="00F8300D">
      <w:pPr>
        <w:rPr>
          <w:sz w:val="24"/>
          <w:szCs w:val="24"/>
        </w:rPr>
      </w:pPr>
      <w:r>
        <w:rPr>
          <w:sz w:val="24"/>
          <w:szCs w:val="24"/>
        </w:rPr>
        <w:t>250 g Kartoffeln</w:t>
      </w:r>
    </w:p>
    <w:p w14:paraId="53F14152" w14:textId="77777777" w:rsidR="00F8300D" w:rsidRDefault="00F8300D" w:rsidP="00F8300D">
      <w:pPr>
        <w:rPr>
          <w:sz w:val="24"/>
          <w:szCs w:val="24"/>
        </w:rPr>
      </w:pPr>
      <w:r>
        <w:rPr>
          <w:sz w:val="24"/>
          <w:szCs w:val="24"/>
        </w:rPr>
        <w:t>2 EL Öl, Salz</w:t>
      </w:r>
    </w:p>
    <w:p w14:paraId="6963BCF4" w14:textId="77777777" w:rsidR="00F8300D" w:rsidRDefault="00F8300D" w:rsidP="00F8300D">
      <w:pPr>
        <w:rPr>
          <w:sz w:val="24"/>
          <w:szCs w:val="24"/>
        </w:rPr>
      </w:pPr>
      <w:r>
        <w:rPr>
          <w:sz w:val="24"/>
          <w:szCs w:val="24"/>
        </w:rPr>
        <w:t>¼ l Brühe</w:t>
      </w:r>
    </w:p>
    <w:p w14:paraId="3254D880" w14:textId="77777777" w:rsidR="00F8300D" w:rsidRDefault="00F8300D" w:rsidP="00F8300D">
      <w:pPr>
        <w:rPr>
          <w:sz w:val="24"/>
          <w:szCs w:val="24"/>
        </w:rPr>
      </w:pPr>
      <w:r>
        <w:rPr>
          <w:sz w:val="24"/>
          <w:szCs w:val="24"/>
        </w:rPr>
        <w:t>2 EL Crème fraîche</w:t>
      </w:r>
    </w:p>
    <w:p w14:paraId="7C0263A3" w14:textId="77777777" w:rsidR="00F8300D" w:rsidRDefault="00F8300D" w:rsidP="00F8300D">
      <w:pPr>
        <w:rPr>
          <w:sz w:val="24"/>
          <w:szCs w:val="24"/>
        </w:rPr>
      </w:pPr>
      <w:r>
        <w:rPr>
          <w:sz w:val="24"/>
          <w:szCs w:val="24"/>
        </w:rPr>
        <w:t>1 Bund Schnittlauch</w:t>
      </w:r>
    </w:p>
    <w:p w14:paraId="02B56CD0" w14:textId="77777777" w:rsidR="00F8300D" w:rsidRDefault="00F8300D" w:rsidP="00F8300D">
      <w:pPr>
        <w:rPr>
          <w:sz w:val="24"/>
          <w:szCs w:val="24"/>
        </w:rPr>
      </w:pPr>
    </w:p>
    <w:p w14:paraId="051C2023" w14:textId="77777777" w:rsidR="00F8300D" w:rsidRDefault="00F8300D" w:rsidP="00F8300D">
      <w:pPr>
        <w:rPr>
          <w:sz w:val="24"/>
          <w:szCs w:val="24"/>
        </w:rPr>
      </w:pPr>
      <w:r>
        <w:rPr>
          <w:sz w:val="24"/>
          <w:szCs w:val="24"/>
        </w:rPr>
        <w:t>Zubereitungszeit: etwa 2 Std. (</w:t>
      </w:r>
      <w:r>
        <w:rPr>
          <w:sz w:val="24"/>
          <w:szCs w:val="24"/>
        </w:rPr>
        <w:softHyphen/>
        <w:t>plus 2-3 Tage Marinierzeit)</w:t>
      </w:r>
    </w:p>
    <w:p w14:paraId="23099784" w14:textId="77777777" w:rsidR="00F8300D" w:rsidRDefault="00F8300D" w:rsidP="00E76E01">
      <w:pPr>
        <w:pStyle w:val="ListParagraph"/>
        <w:numPr>
          <w:ilvl w:val="0"/>
          <w:numId w:val="13"/>
        </w:numPr>
        <w:spacing w:after="120"/>
        <w:ind w:left="714" w:hanging="357"/>
        <w:contextualSpacing w:val="0"/>
        <w:jc w:val="both"/>
        <w:rPr>
          <w:sz w:val="24"/>
          <w:szCs w:val="24"/>
        </w:rPr>
      </w:pPr>
      <w:r>
        <w:rPr>
          <w:sz w:val="24"/>
          <w:szCs w:val="24"/>
        </w:rPr>
        <w:t>Das Fleisch waschen und abtrocknen. In eine hohe, nicht zu breite Schüssel legen. So viel Essig angießen, bis das Fleisch bedeckt ist. Die Lorbeerblätter und die Pfefferkörner hineingeben und das Fleisch gut zugedeckt 2-3 Tage in den Kühlschrank stellen, zwischendurch mindestens einmal wenden.</w:t>
      </w:r>
    </w:p>
    <w:p w14:paraId="42066149" w14:textId="77777777" w:rsidR="00F8300D" w:rsidRDefault="00F8300D" w:rsidP="00E76E01">
      <w:pPr>
        <w:pStyle w:val="ListParagraph"/>
        <w:numPr>
          <w:ilvl w:val="0"/>
          <w:numId w:val="13"/>
        </w:numPr>
        <w:spacing w:after="120"/>
        <w:ind w:left="714" w:hanging="357"/>
        <w:contextualSpacing w:val="0"/>
        <w:jc w:val="both"/>
        <w:rPr>
          <w:sz w:val="24"/>
          <w:szCs w:val="24"/>
        </w:rPr>
      </w:pPr>
      <w:r>
        <w:rPr>
          <w:sz w:val="24"/>
          <w:szCs w:val="24"/>
        </w:rPr>
        <w:t>Das Fleisch aus der Marinade heben und mit Küchenkrepp gründlich abtrocknen. Rundum mit Pfeffer einreiben.</w:t>
      </w:r>
    </w:p>
    <w:p w14:paraId="09CEFCE9" w14:textId="77777777" w:rsidR="00F8300D" w:rsidRPr="000B2688" w:rsidRDefault="00F8300D" w:rsidP="00E76E01">
      <w:pPr>
        <w:pStyle w:val="ListParagraph"/>
        <w:numPr>
          <w:ilvl w:val="0"/>
          <w:numId w:val="13"/>
        </w:numPr>
        <w:spacing w:after="120"/>
        <w:ind w:left="714" w:hanging="357"/>
        <w:contextualSpacing w:val="0"/>
        <w:jc w:val="both"/>
        <w:rPr>
          <w:sz w:val="24"/>
          <w:szCs w:val="24"/>
        </w:rPr>
      </w:pPr>
      <w:r w:rsidRPr="000B2688">
        <w:rPr>
          <w:sz w:val="24"/>
          <w:szCs w:val="24"/>
        </w:rPr>
        <w:t>Die Zwiebeln und die Kartoffeln schälen und in Würfel schneiden. Das Öl in einem Schmortopf erhitzen, das Fleisch darin rundherum kräftig anbraten. Die Zwiebeln einrühren und goldbraun braten. Das Fleisch mit Salz würzen. Die Kartoffeln kurz mit anschwitzen, dann die Brühe angießen. Etwa 75 ml Marinade durch ein feines Sieb angießen. Zugedeckt etwa 1 ½ Std. bei milder Hitze schmoren, zwischendurch einmal wenden.</w:t>
      </w:r>
    </w:p>
    <w:p w14:paraId="64C92818" w14:textId="77777777" w:rsidR="00F8300D" w:rsidRDefault="00F8300D" w:rsidP="00E76E01">
      <w:pPr>
        <w:pStyle w:val="ListParagraph"/>
        <w:numPr>
          <w:ilvl w:val="0"/>
          <w:numId w:val="13"/>
        </w:numPr>
        <w:spacing w:after="120"/>
        <w:ind w:left="714" w:hanging="357"/>
        <w:contextualSpacing w:val="0"/>
        <w:jc w:val="both"/>
        <w:rPr>
          <w:sz w:val="24"/>
          <w:szCs w:val="24"/>
        </w:rPr>
      </w:pPr>
      <w:r>
        <w:rPr>
          <w:sz w:val="24"/>
          <w:szCs w:val="24"/>
        </w:rPr>
        <w:t>Das Fleisch aus dem Topf nehmen und warmhalten. Den Bratfond mit dem Pürierstab direkt im Topf oder im Mixer glatt pürieren, eventuell etwas einkochen lassen oder mit etwas Wasser oder Marinade verrühren, um die Sauce cremiger oder flüssiger zu bekommen. Die Crème fraîche einrühren, mit Salz und Pfeffer abschmecken.</w:t>
      </w:r>
    </w:p>
    <w:p w14:paraId="14141C6E" w14:textId="77777777" w:rsidR="00F8300D" w:rsidRDefault="00F8300D" w:rsidP="00E76E01">
      <w:pPr>
        <w:pStyle w:val="ListParagraph"/>
        <w:numPr>
          <w:ilvl w:val="0"/>
          <w:numId w:val="13"/>
        </w:numPr>
        <w:spacing w:after="120"/>
        <w:ind w:left="714" w:hanging="357"/>
        <w:contextualSpacing w:val="0"/>
        <w:jc w:val="both"/>
        <w:rPr>
          <w:sz w:val="24"/>
          <w:szCs w:val="24"/>
        </w:rPr>
      </w:pPr>
      <w:r>
        <w:rPr>
          <w:sz w:val="24"/>
          <w:szCs w:val="24"/>
        </w:rPr>
        <w:t>Den Braten in Scheiben schneiden, mit der Sauce anrichten. Den Schnittlauch in Röllchen schneiden und aufstreuen.</w:t>
      </w:r>
    </w:p>
    <w:p w14:paraId="6293572A" w14:textId="77777777" w:rsidR="00F8300D" w:rsidRDefault="00F8300D" w:rsidP="00F8300D">
      <w:pPr>
        <w:ind w:left="1416" w:hanging="1416"/>
        <w:jc w:val="both"/>
        <w:rPr>
          <w:sz w:val="24"/>
          <w:szCs w:val="24"/>
        </w:rPr>
      </w:pPr>
      <w:r>
        <w:rPr>
          <w:sz w:val="24"/>
          <w:szCs w:val="24"/>
        </w:rPr>
        <w:lastRenderedPageBreak/>
        <w:t>Das Original:</w:t>
      </w:r>
      <w:r>
        <w:rPr>
          <w:sz w:val="24"/>
          <w:szCs w:val="24"/>
        </w:rPr>
        <w:tab/>
        <w:t xml:space="preserve">Beim Rheinischen Sauerbraten werden zusätzlich einige Rosinen in die Sauce gegeben. </w:t>
      </w:r>
    </w:p>
    <w:p w14:paraId="4983D0BB" w14:textId="77777777" w:rsidR="00F8300D" w:rsidRDefault="00F8300D" w:rsidP="00F8300D">
      <w:pPr>
        <w:rPr>
          <w:rFonts w:asciiTheme="majorHAnsi" w:eastAsiaTheme="majorEastAsia" w:hAnsiTheme="majorHAnsi" w:cstheme="majorBidi"/>
          <w:color w:val="2F5496" w:themeColor="accent1" w:themeShade="BF"/>
          <w:sz w:val="26"/>
          <w:szCs w:val="26"/>
        </w:rPr>
      </w:pPr>
      <w:r>
        <w:br w:type="page"/>
      </w:r>
    </w:p>
    <w:p w14:paraId="2E5BF537" w14:textId="69494793" w:rsidR="006D4EDA" w:rsidRDefault="006D4EDA" w:rsidP="006D4EDA">
      <w:pPr>
        <w:pStyle w:val="Heading2"/>
        <w:spacing w:after="240"/>
      </w:pPr>
      <w:r>
        <w:lastRenderedPageBreak/>
        <w:t>Kalbsrouladen (Kalbsvögele) Schwäbische Art</w:t>
      </w:r>
      <w:r>
        <w:rPr>
          <w:rStyle w:val="FootnoteReference"/>
        </w:rPr>
        <w:footnoteReference w:id="508"/>
      </w:r>
      <w:r>
        <w:t xml:space="preserve"> </w:t>
      </w:r>
    </w:p>
    <w:p w14:paraId="18DAFDA0" w14:textId="77777777" w:rsidR="006D4EDA" w:rsidRDefault="006D4EDA" w:rsidP="006D4EDA">
      <w:pPr>
        <w:rPr>
          <w:sz w:val="24"/>
          <w:szCs w:val="24"/>
        </w:rPr>
      </w:pPr>
      <w:r w:rsidRPr="003A498F">
        <w:rPr>
          <w:sz w:val="24"/>
          <w:szCs w:val="24"/>
          <w:u w:val="single"/>
        </w:rPr>
        <w:t>Zutaten</w:t>
      </w:r>
      <w:r>
        <w:rPr>
          <w:sz w:val="24"/>
          <w:szCs w:val="24"/>
        </w:rPr>
        <w:t xml:space="preserve"> (für 4 Portionen)</w:t>
      </w:r>
    </w:p>
    <w:p w14:paraId="244090E9" w14:textId="77777777" w:rsidR="006D4EDA" w:rsidRDefault="006D4EDA" w:rsidP="006D4EDA">
      <w:pPr>
        <w:rPr>
          <w:sz w:val="24"/>
          <w:szCs w:val="24"/>
        </w:rPr>
      </w:pPr>
      <w:r>
        <w:rPr>
          <w:sz w:val="24"/>
          <w:szCs w:val="24"/>
        </w:rPr>
        <w:t>4 Kalbsschnitzel (à 180 g)</w:t>
      </w:r>
    </w:p>
    <w:p w14:paraId="5C03ED72" w14:textId="77777777" w:rsidR="006D4EDA" w:rsidRDefault="006D4EDA" w:rsidP="006D4EDA">
      <w:pPr>
        <w:rPr>
          <w:sz w:val="24"/>
          <w:szCs w:val="24"/>
        </w:rPr>
      </w:pPr>
      <w:r>
        <w:rPr>
          <w:sz w:val="24"/>
          <w:szCs w:val="24"/>
        </w:rPr>
        <w:t>1 Stängel Rosmarin</w:t>
      </w:r>
    </w:p>
    <w:p w14:paraId="1DB90E1A" w14:textId="77777777" w:rsidR="006D4EDA" w:rsidRDefault="006D4EDA" w:rsidP="006D4EDA">
      <w:pPr>
        <w:rPr>
          <w:sz w:val="24"/>
          <w:szCs w:val="24"/>
        </w:rPr>
      </w:pPr>
      <w:r>
        <w:rPr>
          <w:sz w:val="24"/>
          <w:szCs w:val="24"/>
        </w:rPr>
        <w:t>1 Stängel Thymian</w:t>
      </w:r>
    </w:p>
    <w:p w14:paraId="5F5EAD32" w14:textId="77777777" w:rsidR="006D4EDA" w:rsidRDefault="006D4EDA" w:rsidP="006D4EDA">
      <w:pPr>
        <w:rPr>
          <w:sz w:val="24"/>
          <w:szCs w:val="24"/>
        </w:rPr>
      </w:pPr>
      <w:r>
        <w:rPr>
          <w:sz w:val="24"/>
          <w:szCs w:val="24"/>
        </w:rPr>
        <w:t>4 Karotten</w:t>
      </w:r>
    </w:p>
    <w:p w14:paraId="4E274861" w14:textId="77777777" w:rsidR="006D4EDA" w:rsidRDefault="006D4EDA" w:rsidP="006D4EDA">
      <w:pPr>
        <w:rPr>
          <w:sz w:val="24"/>
          <w:szCs w:val="24"/>
        </w:rPr>
      </w:pPr>
      <w:r>
        <w:rPr>
          <w:sz w:val="24"/>
          <w:szCs w:val="24"/>
        </w:rPr>
        <w:t>50 g Erbsen</w:t>
      </w:r>
    </w:p>
    <w:p w14:paraId="54109CAF" w14:textId="77777777" w:rsidR="006D4EDA" w:rsidRDefault="006D4EDA" w:rsidP="006D4EDA">
      <w:pPr>
        <w:rPr>
          <w:sz w:val="24"/>
          <w:szCs w:val="24"/>
        </w:rPr>
      </w:pPr>
      <w:r>
        <w:rPr>
          <w:sz w:val="24"/>
          <w:szCs w:val="24"/>
        </w:rPr>
        <w:t>Salz, Pfeffer</w:t>
      </w:r>
    </w:p>
    <w:p w14:paraId="1C57D18C" w14:textId="77777777" w:rsidR="006D4EDA" w:rsidRDefault="006D4EDA" w:rsidP="006D4EDA">
      <w:pPr>
        <w:rPr>
          <w:sz w:val="24"/>
          <w:szCs w:val="24"/>
        </w:rPr>
      </w:pPr>
      <w:r>
        <w:rPr>
          <w:sz w:val="24"/>
          <w:szCs w:val="24"/>
        </w:rPr>
        <w:t>250 g frisches Kalbsbrät</w:t>
      </w:r>
    </w:p>
    <w:p w14:paraId="700EB7E1" w14:textId="77777777" w:rsidR="006D4EDA" w:rsidRDefault="006D4EDA" w:rsidP="006D4EDA">
      <w:pPr>
        <w:rPr>
          <w:sz w:val="24"/>
          <w:szCs w:val="24"/>
        </w:rPr>
      </w:pPr>
      <w:r>
        <w:rPr>
          <w:sz w:val="24"/>
          <w:szCs w:val="24"/>
        </w:rPr>
        <w:t>30 g Butterschmalz</w:t>
      </w:r>
    </w:p>
    <w:p w14:paraId="7FB132A3" w14:textId="77777777" w:rsidR="006D4EDA" w:rsidRDefault="006D4EDA" w:rsidP="006D4EDA">
      <w:pPr>
        <w:rPr>
          <w:sz w:val="24"/>
          <w:szCs w:val="24"/>
        </w:rPr>
      </w:pPr>
      <w:r>
        <w:rPr>
          <w:sz w:val="24"/>
          <w:szCs w:val="24"/>
        </w:rPr>
        <w:t>¼ Selleriekopf</w:t>
      </w:r>
    </w:p>
    <w:p w14:paraId="4BF099D1" w14:textId="77777777" w:rsidR="006D4EDA" w:rsidRDefault="006D4EDA" w:rsidP="006D4EDA">
      <w:pPr>
        <w:rPr>
          <w:sz w:val="24"/>
          <w:szCs w:val="24"/>
        </w:rPr>
      </w:pPr>
      <w:r>
        <w:rPr>
          <w:sz w:val="24"/>
          <w:szCs w:val="24"/>
        </w:rPr>
        <w:t>1 Stange Lauch</w:t>
      </w:r>
    </w:p>
    <w:p w14:paraId="6849B17A" w14:textId="77777777" w:rsidR="006D4EDA" w:rsidRDefault="006D4EDA" w:rsidP="006D4EDA">
      <w:pPr>
        <w:rPr>
          <w:sz w:val="24"/>
          <w:szCs w:val="24"/>
        </w:rPr>
      </w:pPr>
      <w:r>
        <w:rPr>
          <w:sz w:val="24"/>
          <w:szCs w:val="24"/>
        </w:rPr>
        <w:t>1 EL Tomatenmark</w:t>
      </w:r>
    </w:p>
    <w:p w14:paraId="6E2A8B41" w14:textId="77777777" w:rsidR="006D4EDA" w:rsidRDefault="006D4EDA" w:rsidP="006D4EDA">
      <w:pPr>
        <w:rPr>
          <w:sz w:val="24"/>
          <w:szCs w:val="24"/>
        </w:rPr>
      </w:pPr>
      <w:r>
        <w:rPr>
          <w:sz w:val="24"/>
          <w:szCs w:val="24"/>
        </w:rPr>
        <w:t>200 ml trockener Weißwein</w:t>
      </w:r>
    </w:p>
    <w:p w14:paraId="712D3911" w14:textId="77777777" w:rsidR="006D4EDA" w:rsidRDefault="006D4EDA" w:rsidP="006D4EDA">
      <w:pPr>
        <w:rPr>
          <w:sz w:val="24"/>
          <w:szCs w:val="24"/>
        </w:rPr>
      </w:pPr>
      <w:r>
        <w:rPr>
          <w:sz w:val="24"/>
          <w:szCs w:val="24"/>
        </w:rPr>
        <w:t>300 ml Fond</w:t>
      </w:r>
    </w:p>
    <w:p w14:paraId="6EF33623" w14:textId="77777777" w:rsidR="006D4EDA" w:rsidRDefault="006D4EDA" w:rsidP="006D4EDA">
      <w:pPr>
        <w:rPr>
          <w:sz w:val="24"/>
          <w:szCs w:val="24"/>
        </w:rPr>
      </w:pPr>
    </w:p>
    <w:p w14:paraId="0370CB63" w14:textId="77777777" w:rsidR="006D4EDA" w:rsidRDefault="006D4EDA" w:rsidP="006D4EDA">
      <w:pPr>
        <w:rPr>
          <w:sz w:val="24"/>
          <w:szCs w:val="24"/>
        </w:rPr>
      </w:pPr>
      <w:r>
        <w:rPr>
          <w:sz w:val="24"/>
          <w:szCs w:val="24"/>
        </w:rPr>
        <w:t>Zubereitungszeit: 45 Minuten plus 2 Stunden Schmorzeit</w:t>
      </w:r>
    </w:p>
    <w:p w14:paraId="19375362" w14:textId="77777777" w:rsidR="006D4EDA" w:rsidRPr="00772B5D" w:rsidRDefault="006D4EDA" w:rsidP="00B40E8C">
      <w:pPr>
        <w:pStyle w:val="ListParagraph"/>
        <w:numPr>
          <w:ilvl w:val="0"/>
          <w:numId w:val="1119"/>
        </w:numPr>
        <w:spacing w:after="120"/>
        <w:ind w:left="714" w:hanging="357"/>
        <w:contextualSpacing w:val="0"/>
        <w:jc w:val="both"/>
        <w:rPr>
          <w:sz w:val="24"/>
          <w:szCs w:val="24"/>
        </w:rPr>
      </w:pPr>
      <w:r w:rsidRPr="00772B5D">
        <w:rPr>
          <w:sz w:val="24"/>
          <w:szCs w:val="24"/>
        </w:rPr>
        <w:t>Die Kalbsschnitzel waschen, trocken tupfen und mit der glatten Seite eines Fleischklopfers flachklopfen.</w:t>
      </w:r>
    </w:p>
    <w:p w14:paraId="7A8695D6" w14:textId="77777777" w:rsidR="006D4EDA" w:rsidRPr="00772B5D" w:rsidRDefault="006D4EDA" w:rsidP="00B40E8C">
      <w:pPr>
        <w:pStyle w:val="ListParagraph"/>
        <w:numPr>
          <w:ilvl w:val="0"/>
          <w:numId w:val="1119"/>
        </w:numPr>
        <w:spacing w:after="120"/>
        <w:ind w:left="714" w:hanging="357"/>
        <w:contextualSpacing w:val="0"/>
        <w:jc w:val="both"/>
        <w:rPr>
          <w:sz w:val="24"/>
          <w:szCs w:val="24"/>
        </w:rPr>
      </w:pPr>
      <w:r w:rsidRPr="00772B5D">
        <w:rPr>
          <w:sz w:val="24"/>
          <w:szCs w:val="24"/>
        </w:rPr>
        <w:t>Die Kräuter waschen, trocken schütteln, die Blätter abzupfen und fein hacken. 2 Karotten schälen und fein würfeln. Die Erbsen waschen und zusammen mit den Karottenwürfeln in kochendem Salzwasser 2 Minuten blanchieren. Herausnehmen, kalt abschrecken und beiseitestellen.</w:t>
      </w:r>
    </w:p>
    <w:p w14:paraId="182F3EA3" w14:textId="77777777" w:rsidR="006D4EDA" w:rsidRPr="00772B5D" w:rsidRDefault="006D4EDA" w:rsidP="00B40E8C">
      <w:pPr>
        <w:pStyle w:val="ListParagraph"/>
        <w:numPr>
          <w:ilvl w:val="0"/>
          <w:numId w:val="1119"/>
        </w:numPr>
        <w:spacing w:after="120"/>
        <w:ind w:left="714" w:hanging="357"/>
        <w:contextualSpacing w:val="0"/>
        <w:jc w:val="both"/>
        <w:rPr>
          <w:sz w:val="24"/>
          <w:szCs w:val="24"/>
        </w:rPr>
      </w:pPr>
      <w:r w:rsidRPr="00772B5D">
        <w:rPr>
          <w:sz w:val="24"/>
          <w:szCs w:val="24"/>
        </w:rPr>
        <w:t>Das Kalbsbrät mit den Kräutern und dem Gemüse mischen, mit Salz und Pfeffer würzen und auf den Schnitzeln verteilen.</w:t>
      </w:r>
    </w:p>
    <w:p w14:paraId="6782AB7C" w14:textId="77777777" w:rsidR="006D4EDA" w:rsidRPr="00772B5D" w:rsidRDefault="006D4EDA" w:rsidP="00B40E8C">
      <w:pPr>
        <w:pStyle w:val="ListParagraph"/>
        <w:numPr>
          <w:ilvl w:val="0"/>
          <w:numId w:val="1119"/>
        </w:numPr>
        <w:spacing w:after="120"/>
        <w:ind w:left="714" w:hanging="357"/>
        <w:contextualSpacing w:val="0"/>
        <w:jc w:val="both"/>
        <w:rPr>
          <w:sz w:val="24"/>
          <w:szCs w:val="24"/>
        </w:rPr>
      </w:pPr>
      <w:r w:rsidRPr="00772B5D">
        <w:rPr>
          <w:sz w:val="24"/>
          <w:szCs w:val="24"/>
        </w:rPr>
        <w:t>Die Rouladen aufrollen, mit Küchengarn festbinden, von außen ebenfalls mit Salz und Pfeffer würzen und in einer großen Pfanne mit zerlassenem Butterschmalz von allen Seiten goldbraun anbraten. Herausnehmen und beiseitestellen.</w:t>
      </w:r>
    </w:p>
    <w:p w14:paraId="74D74592" w14:textId="77777777" w:rsidR="00A536A3" w:rsidRDefault="006D4EDA" w:rsidP="00B40E8C">
      <w:pPr>
        <w:pStyle w:val="ListParagraph"/>
        <w:numPr>
          <w:ilvl w:val="0"/>
          <w:numId w:val="1119"/>
        </w:numPr>
        <w:spacing w:after="120"/>
        <w:ind w:left="714" w:hanging="357"/>
        <w:contextualSpacing w:val="0"/>
        <w:jc w:val="both"/>
        <w:rPr>
          <w:sz w:val="24"/>
          <w:szCs w:val="24"/>
        </w:rPr>
      </w:pPr>
      <w:r w:rsidRPr="00772B5D">
        <w:rPr>
          <w:sz w:val="24"/>
          <w:szCs w:val="24"/>
        </w:rPr>
        <w:t xml:space="preserve">Die restlichen Karotten und den Sellerie schälen und grob würfeln. Den Lauch waschen, trocken schütteln und in Ringe schneiden. Das Gemüse zu dem Bratensatz, kurz </w:t>
      </w:r>
      <w:r w:rsidRPr="00772B5D">
        <w:rPr>
          <w:sz w:val="24"/>
          <w:szCs w:val="24"/>
        </w:rPr>
        <w:lastRenderedPageBreak/>
        <w:t>anrösten, das Tomatenmark dazufügen, ebenfalls kurz anrösten und mit dem Wein ablöschen. Einreduzieren lassen und mit dem Fond aufgießen.</w:t>
      </w:r>
    </w:p>
    <w:p w14:paraId="111A05C4" w14:textId="1E2B0E7B" w:rsidR="006D4EDA" w:rsidRPr="00A536A3" w:rsidRDefault="006D4EDA" w:rsidP="00B40E8C">
      <w:pPr>
        <w:pStyle w:val="ListParagraph"/>
        <w:numPr>
          <w:ilvl w:val="0"/>
          <w:numId w:val="1119"/>
        </w:numPr>
        <w:spacing w:after="120"/>
        <w:ind w:left="714" w:hanging="357"/>
        <w:contextualSpacing w:val="0"/>
        <w:jc w:val="both"/>
        <w:rPr>
          <w:sz w:val="24"/>
          <w:szCs w:val="24"/>
        </w:rPr>
      </w:pPr>
      <w:r w:rsidRPr="00A536A3">
        <w:rPr>
          <w:sz w:val="24"/>
          <w:szCs w:val="24"/>
        </w:rPr>
        <w:t>Die Rouladen wieder zufügen und bei mittlerer Hitze mit geschlossenem Deckel 1,5 – 2 Stunden schmoren lassen. Die fertigen Rouladen vom Küchengarn befreien und mit der Sauce servieren. Beilagen nach Lust und Laune.</w:t>
      </w:r>
      <w:r>
        <w:br w:type="page"/>
      </w:r>
    </w:p>
    <w:p w14:paraId="496F3980" w14:textId="77777777" w:rsidR="00D85FC2" w:rsidRDefault="00D85FC2" w:rsidP="00D85FC2">
      <w:pPr>
        <w:pStyle w:val="Heading2"/>
        <w:spacing w:after="240"/>
      </w:pPr>
      <w:r>
        <w:lastRenderedPageBreak/>
        <w:t>Kalbsfilet im Salbeimantel</w:t>
      </w:r>
      <w:r>
        <w:rPr>
          <w:rStyle w:val="FootnoteReference"/>
        </w:rPr>
        <w:footnoteReference w:id="509"/>
      </w:r>
      <w:r>
        <w:t xml:space="preserve"> </w:t>
      </w:r>
    </w:p>
    <w:p w14:paraId="4AFDC26F" w14:textId="77777777" w:rsidR="00D85FC2" w:rsidRDefault="00D85FC2" w:rsidP="00D85FC2">
      <w:pPr>
        <w:rPr>
          <w:sz w:val="24"/>
          <w:szCs w:val="24"/>
        </w:rPr>
      </w:pPr>
      <w:r w:rsidRPr="00A65D05">
        <w:rPr>
          <w:sz w:val="24"/>
          <w:szCs w:val="24"/>
          <w:u w:val="single"/>
        </w:rPr>
        <w:t>Zutaten</w:t>
      </w:r>
      <w:r>
        <w:rPr>
          <w:sz w:val="24"/>
          <w:szCs w:val="24"/>
        </w:rPr>
        <w:t xml:space="preserve"> (für 6 Portionen)</w:t>
      </w:r>
    </w:p>
    <w:p w14:paraId="0418FB7D" w14:textId="77777777" w:rsidR="00D85FC2" w:rsidRDefault="00D85FC2" w:rsidP="00D85FC2">
      <w:pPr>
        <w:rPr>
          <w:sz w:val="24"/>
          <w:szCs w:val="24"/>
        </w:rPr>
      </w:pPr>
      <w:r>
        <w:rPr>
          <w:sz w:val="24"/>
          <w:szCs w:val="24"/>
        </w:rPr>
        <w:t>800 ml Kalbsfond aus dem Glas</w:t>
      </w:r>
    </w:p>
    <w:p w14:paraId="4D7491BF" w14:textId="77777777" w:rsidR="00D85FC2" w:rsidRDefault="00D85FC2" w:rsidP="00D85FC2">
      <w:pPr>
        <w:rPr>
          <w:sz w:val="24"/>
          <w:szCs w:val="24"/>
        </w:rPr>
      </w:pPr>
      <w:r>
        <w:rPr>
          <w:sz w:val="24"/>
          <w:szCs w:val="24"/>
        </w:rPr>
        <w:t>1 großes Kalbsfilet (ca. 1 kg)</w:t>
      </w:r>
    </w:p>
    <w:p w14:paraId="0C083417" w14:textId="77777777" w:rsidR="00D85FC2" w:rsidRDefault="00D85FC2" w:rsidP="00D85FC2">
      <w:pPr>
        <w:rPr>
          <w:sz w:val="24"/>
          <w:szCs w:val="24"/>
        </w:rPr>
      </w:pPr>
      <w:r>
        <w:rPr>
          <w:sz w:val="24"/>
          <w:szCs w:val="24"/>
        </w:rPr>
        <w:t>4-5 Zweige Salbei</w:t>
      </w:r>
    </w:p>
    <w:p w14:paraId="31C318D1" w14:textId="77777777" w:rsidR="00D85FC2" w:rsidRDefault="00D85FC2" w:rsidP="00D85FC2">
      <w:pPr>
        <w:rPr>
          <w:sz w:val="24"/>
          <w:szCs w:val="24"/>
        </w:rPr>
      </w:pPr>
      <w:r>
        <w:rPr>
          <w:sz w:val="24"/>
          <w:szCs w:val="24"/>
        </w:rPr>
        <w:t>Zwirn zum Umwickeln</w:t>
      </w:r>
    </w:p>
    <w:p w14:paraId="249BE830" w14:textId="77777777" w:rsidR="00D85FC2" w:rsidRDefault="00D85FC2" w:rsidP="00D85FC2">
      <w:pPr>
        <w:rPr>
          <w:sz w:val="24"/>
          <w:szCs w:val="24"/>
        </w:rPr>
      </w:pPr>
      <w:r>
        <w:rPr>
          <w:sz w:val="24"/>
          <w:szCs w:val="24"/>
        </w:rPr>
        <w:t>40 g Butter</w:t>
      </w:r>
    </w:p>
    <w:p w14:paraId="0C274040" w14:textId="77777777" w:rsidR="00D85FC2" w:rsidRDefault="00D85FC2" w:rsidP="00D85FC2">
      <w:pPr>
        <w:rPr>
          <w:sz w:val="24"/>
          <w:szCs w:val="24"/>
        </w:rPr>
      </w:pPr>
      <w:r>
        <w:rPr>
          <w:sz w:val="24"/>
          <w:szCs w:val="24"/>
        </w:rPr>
        <w:t>2 EL Öl</w:t>
      </w:r>
    </w:p>
    <w:p w14:paraId="58D87D50" w14:textId="77777777" w:rsidR="00D85FC2" w:rsidRDefault="00D85FC2" w:rsidP="00D85FC2">
      <w:pPr>
        <w:rPr>
          <w:sz w:val="24"/>
          <w:szCs w:val="24"/>
        </w:rPr>
      </w:pPr>
      <w:r>
        <w:rPr>
          <w:sz w:val="24"/>
          <w:szCs w:val="24"/>
        </w:rPr>
        <w:t>Salz, Pfeffer</w:t>
      </w:r>
    </w:p>
    <w:p w14:paraId="044C4A65" w14:textId="77777777" w:rsidR="00D85FC2" w:rsidRDefault="00D85FC2" w:rsidP="00D85FC2">
      <w:pPr>
        <w:rPr>
          <w:sz w:val="24"/>
          <w:szCs w:val="24"/>
        </w:rPr>
      </w:pPr>
      <w:r>
        <w:rPr>
          <w:sz w:val="24"/>
          <w:szCs w:val="24"/>
        </w:rPr>
        <w:t>1/8 l Schlagsahne</w:t>
      </w:r>
    </w:p>
    <w:p w14:paraId="7DCEC07B" w14:textId="77777777" w:rsidR="00D85FC2" w:rsidRDefault="00D85FC2" w:rsidP="00D85FC2">
      <w:pPr>
        <w:rPr>
          <w:sz w:val="24"/>
          <w:szCs w:val="24"/>
        </w:rPr>
      </w:pPr>
    </w:p>
    <w:p w14:paraId="7FBB2CEF" w14:textId="77777777" w:rsidR="00D85FC2" w:rsidRDefault="00D85FC2" w:rsidP="00D85FC2">
      <w:pPr>
        <w:rPr>
          <w:sz w:val="24"/>
          <w:szCs w:val="24"/>
        </w:rPr>
      </w:pPr>
      <w:r>
        <w:rPr>
          <w:sz w:val="24"/>
          <w:szCs w:val="24"/>
        </w:rPr>
        <w:t>Zubereitungszeit: ca. 40 Minuten</w:t>
      </w:r>
    </w:p>
    <w:p w14:paraId="4AB7CF93" w14:textId="77777777" w:rsidR="00D85FC2" w:rsidRPr="00C40E8B" w:rsidRDefault="00D85FC2" w:rsidP="00B40E8C">
      <w:pPr>
        <w:pStyle w:val="ListParagraph"/>
        <w:numPr>
          <w:ilvl w:val="0"/>
          <w:numId w:val="766"/>
        </w:numPr>
        <w:spacing w:after="120"/>
        <w:ind w:left="714" w:hanging="357"/>
        <w:contextualSpacing w:val="0"/>
        <w:jc w:val="both"/>
        <w:rPr>
          <w:sz w:val="24"/>
          <w:szCs w:val="24"/>
        </w:rPr>
      </w:pPr>
      <w:r w:rsidRPr="00C40E8B">
        <w:rPr>
          <w:sz w:val="24"/>
          <w:szCs w:val="24"/>
        </w:rPr>
        <w:t>Den Kalbsfond in einer flachen Kasserolle einkochen, bis er leicht dickflüssig ist, dann beiseitestellen.</w:t>
      </w:r>
    </w:p>
    <w:p w14:paraId="08A312E5" w14:textId="77777777" w:rsidR="00D85FC2" w:rsidRPr="00C40E8B" w:rsidRDefault="00D85FC2" w:rsidP="00B40E8C">
      <w:pPr>
        <w:pStyle w:val="ListParagraph"/>
        <w:numPr>
          <w:ilvl w:val="0"/>
          <w:numId w:val="766"/>
        </w:numPr>
        <w:spacing w:after="120"/>
        <w:ind w:left="714" w:hanging="357"/>
        <w:contextualSpacing w:val="0"/>
        <w:jc w:val="both"/>
        <w:rPr>
          <w:sz w:val="24"/>
          <w:szCs w:val="24"/>
        </w:rPr>
      </w:pPr>
      <w:r w:rsidRPr="00C40E8B">
        <w:rPr>
          <w:sz w:val="24"/>
          <w:szCs w:val="24"/>
        </w:rPr>
        <w:t>Das Kalbsfilet, wenn nötig, häuten und rundherum mit Pfeffer einreiben. Die Salbeizweige um das Fleisch legen und mit dem Faden wie bei einem Rollbraten festbinden. Dabei das dünne Ende des Filets umschlagen.</w:t>
      </w:r>
    </w:p>
    <w:p w14:paraId="7318A285" w14:textId="77777777" w:rsidR="00D85FC2" w:rsidRPr="00C40E8B" w:rsidRDefault="00D85FC2" w:rsidP="00B40E8C">
      <w:pPr>
        <w:pStyle w:val="ListParagraph"/>
        <w:numPr>
          <w:ilvl w:val="0"/>
          <w:numId w:val="766"/>
        </w:numPr>
        <w:spacing w:after="120"/>
        <w:ind w:left="714" w:hanging="357"/>
        <w:contextualSpacing w:val="0"/>
        <w:jc w:val="both"/>
        <w:rPr>
          <w:sz w:val="24"/>
          <w:szCs w:val="24"/>
        </w:rPr>
      </w:pPr>
      <w:r w:rsidRPr="00C40E8B">
        <w:rPr>
          <w:sz w:val="24"/>
          <w:szCs w:val="24"/>
        </w:rPr>
        <w:t>Butter und Öl in einer Pfanne mit Deckel sehr heiß werden lassen. Das Filet leicht salzen und im heißen Fett rundherum braun anbraten. Die Hitze herunterschalten, das Filet 20-25 Minuten braten, nach 10-12 Minuten zudecken.</w:t>
      </w:r>
    </w:p>
    <w:p w14:paraId="131FC586" w14:textId="77777777" w:rsidR="00D85FC2" w:rsidRPr="00C40E8B" w:rsidRDefault="00D85FC2" w:rsidP="00B40E8C">
      <w:pPr>
        <w:pStyle w:val="ListParagraph"/>
        <w:numPr>
          <w:ilvl w:val="0"/>
          <w:numId w:val="766"/>
        </w:numPr>
        <w:spacing w:after="120"/>
        <w:ind w:left="714" w:hanging="357"/>
        <w:contextualSpacing w:val="0"/>
        <w:jc w:val="both"/>
        <w:rPr>
          <w:sz w:val="24"/>
          <w:szCs w:val="24"/>
        </w:rPr>
      </w:pPr>
      <w:r w:rsidRPr="00C40E8B">
        <w:rPr>
          <w:sz w:val="24"/>
          <w:szCs w:val="24"/>
        </w:rPr>
        <w:t>Das Fleisch aus der Pfanne nehmen, fest in Alufolie wickeln und ruhen lassen. Den reduzierten Fond in die Pfanne geben, noch einmal aufkochen. Die Sahne unterrühren und die Sauce mit Salz und Pfeffer abschmecken.</w:t>
      </w:r>
    </w:p>
    <w:p w14:paraId="44E96D3C" w14:textId="77777777" w:rsidR="00D85FC2" w:rsidRPr="00C40E8B" w:rsidRDefault="00D85FC2" w:rsidP="00B40E8C">
      <w:pPr>
        <w:pStyle w:val="ListParagraph"/>
        <w:numPr>
          <w:ilvl w:val="0"/>
          <w:numId w:val="766"/>
        </w:numPr>
        <w:spacing w:after="120"/>
        <w:ind w:left="714" w:hanging="357"/>
        <w:contextualSpacing w:val="0"/>
        <w:jc w:val="both"/>
        <w:rPr>
          <w:sz w:val="24"/>
          <w:szCs w:val="24"/>
        </w:rPr>
      </w:pPr>
      <w:r w:rsidRPr="00C40E8B">
        <w:rPr>
          <w:sz w:val="24"/>
          <w:szCs w:val="24"/>
        </w:rPr>
        <w:t>Das Kalbsfilet in Scheiben schneiden, die Sauce dazu extra reichen. Dazu passen gebratene Pilze ganz gut.</w:t>
      </w:r>
    </w:p>
    <w:p w14:paraId="4A10828B" w14:textId="77777777" w:rsidR="00D85FC2" w:rsidRDefault="00D85FC2" w:rsidP="00D85FC2">
      <w:pPr>
        <w:rPr>
          <w:sz w:val="24"/>
          <w:szCs w:val="24"/>
        </w:rPr>
      </w:pPr>
    </w:p>
    <w:p w14:paraId="766CEFFA" w14:textId="77777777" w:rsidR="00D85FC2" w:rsidRDefault="00D85FC2" w:rsidP="00D85FC2">
      <w:pPr>
        <w:rPr>
          <w:sz w:val="24"/>
          <w:szCs w:val="24"/>
        </w:rPr>
      </w:pPr>
      <w:r>
        <w:rPr>
          <w:sz w:val="24"/>
          <w:szCs w:val="24"/>
        </w:rPr>
        <w:br w:type="page"/>
      </w:r>
    </w:p>
    <w:p w14:paraId="4C3F2FB9" w14:textId="77777777" w:rsidR="00D85FC2" w:rsidRDefault="00D85FC2" w:rsidP="00D85FC2">
      <w:pPr>
        <w:pStyle w:val="Heading2"/>
        <w:spacing w:after="240"/>
      </w:pPr>
      <w:r>
        <w:lastRenderedPageBreak/>
        <w:t>Kalbskoteletts mit Pestohaube und grünen Bohnen</w:t>
      </w:r>
      <w:r>
        <w:rPr>
          <w:rStyle w:val="FootnoteReference"/>
        </w:rPr>
        <w:footnoteReference w:id="510"/>
      </w:r>
      <w:r>
        <w:t xml:space="preserve"> </w:t>
      </w:r>
    </w:p>
    <w:p w14:paraId="2F16A73F" w14:textId="77777777" w:rsidR="00D85FC2" w:rsidRDefault="00D85FC2" w:rsidP="00D85FC2">
      <w:pPr>
        <w:rPr>
          <w:sz w:val="24"/>
          <w:szCs w:val="24"/>
        </w:rPr>
      </w:pPr>
      <w:r w:rsidRPr="00BC7A79">
        <w:rPr>
          <w:sz w:val="24"/>
          <w:szCs w:val="24"/>
          <w:u w:val="single"/>
        </w:rPr>
        <w:t>Zutaten</w:t>
      </w:r>
      <w:r>
        <w:rPr>
          <w:sz w:val="24"/>
          <w:szCs w:val="24"/>
        </w:rPr>
        <w:t xml:space="preserve"> (für 4 Portionen):</w:t>
      </w:r>
    </w:p>
    <w:p w14:paraId="131AE9F7" w14:textId="77777777" w:rsidR="00D85FC2" w:rsidRDefault="00D85FC2" w:rsidP="00D85FC2">
      <w:pPr>
        <w:rPr>
          <w:sz w:val="24"/>
          <w:szCs w:val="24"/>
        </w:rPr>
      </w:pPr>
      <w:r>
        <w:rPr>
          <w:sz w:val="24"/>
          <w:szCs w:val="24"/>
        </w:rPr>
        <w:t>4 reife Tomaten (400g)</w:t>
      </w:r>
    </w:p>
    <w:p w14:paraId="0A8E668D" w14:textId="77777777" w:rsidR="00D85FC2" w:rsidRDefault="00D85FC2" w:rsidP="00D85FC2">
      <w:pPr>
        <w:rPr>
          <w:sz w:val="24"/>
          <w:szCs w:val="24"/>
        </w:rPr>
      </w:pPr>
      <w:r>
        <w:rPr>
          <w:sz w:val="24"/>
          <w:szCs w:val="24"/>
        </w:rPr>
        <w:t>500 g grüne Bohnen</w:t>
      </w:r>
    </w:p>
    <w:p w14:paraId="1400DD15" w14:textId="77777777" w:rsidR="00D85FC2" w:rsidRDefault="00D85FC2" w:rsidP="00D85FC2">
      <w:pPr>
        <w:rPr>
          <w:sz w:val="24"/>
          <w:szCs w:val="24"/>
        </w:rPr>
      </w:pPr>
      <w:r>
        <w:rPr>
          <w:sz w:val="24"/>
          <w:szCs w:val="24"/>
        </w:rPr>
        <w:t>150 g Parmesankäse (am Stück)</w:t>
      </w:r>
    </w:p>
    <w:p w14:paraId="002E2867" w14:textId="77777777" w:rsidR="00D85FC2" w:rsidRDefault="00D85FC2" w:rsidP="00D85FC2">
      <w:pPr>
        <w:rPr>
          <w:sz w:val="24"/>
          <w:szCs w:val="24"/>
        </w:rPr>
      </w:pPr>
      <w:r>
        <w:rPr>
          <w:sz w:val="24"/>
          <w:szCs w:val="24"/>
        </w:rPr>
        <w:t>100 g Pinienkerne</w:t>
      </w:r>
    </w:p>
    <w:p w14:paraId="05D0AC9F" w14:textId="77777777" w:rsidR="00D85FC2" w:rsidRDefault="00D85FC2" w:rsidP="00D85FC2">
      <w:pPr>
        <w:rPr>
          <w:sz w:val="24"/>
          <w:szCs w:val="24"/>
        </w:rPr>
      </w:pPr>
      <w:r>
        <w:rPr>
          <w:sz w:val="24"/>
          <w:szCs w:val="24"/>
        </w:rPr>
        <w:t>2 Bund Basilikum</w:t>
      </w:r>
    </w:p>
    <w:p w14:paraId="317B01E4" w14:textId="77777777" w:rsidR="00D85FC2" w:rsidRDefault="00D85FC2" w:rsidP="00D85FC2">
      <w:pPr>
        <w:rPr>
          <w:sz w:val="24"/>
          <w:szCs w:val="24"/>
        </w:rPr>
      </w:pPr>
      <w:r>
        <w:rPr>
          <w:sz w:val="24"/>
          <w:szCs w:val="24"/>
        </w:rPr>
        <w:t>2 EL Olivenöl</w:t>
      </w:r>
    </w:p>
    <w:p w14:paraId="57045D88" w14:textId="77777777" w:rsidR="00D85FC2" w:rsidRDefault="00D85FC2" w:rsidP="00D85FC2">
      <w:pPr>
        <w:rPr>
          <w:sz w:val="24"/>
          <w:szCs w:val="24"/>
        </w:rPr>
      </w:pPr>
      <w:r>
        <w:rPr>
          <w:sz w:val="24"/>
          <w:szCs w:val="24"/>
        </w:rPr>
        <w:t>1 mittelgroße Knoblauchzehe#4 Kalbskoteletts (je 250 g, gut abgehangen)</w:t>
      </w:r>
    </w:p>
    <w:p w14:paraId="5D850BED" w14:textId="77777777" w:rsidR="00D85FC2" w:rsidRDefault="00D85FC2" w:rsidP="00D85FC2">
      <w:pPr>
        <w:rPr>
          <w:sz w:val="24"/>
          <w:szCs w:val="24"/>
        </w:rPr>
      </w:pPr>
      <w:r>
        <w:rPr>
          <w:sz w:val="24"/>
          <w:szCs w:val="24"/>
        </w:rPr>
        <w:t>Weißer Pfeffer aus der Mühle</w:t>
      </w:r>
    </w:p>
    <w:p w14:paraId="54275944" w14:textId="77777777" w:rsidR="00D85FC2" w:rsidRDefault="00D85FC2" w:rsidP="00D85FC2">
      <w:pPr>
        <w:rPr>
          <w:sz w:val="24"/>
          <w:szCs w:val="24"/>
        </w:rPr>
      </w:pPr>
      <w:r>
        <w:rPr>
          <w:sz w:val="24"/>
          <w:szCs w:val="24"/>
        </w:rPr>
        <w:t>40 g Butterschmalz</w:t>
      </w:r>
    </w:p>
    <w:p w14:paraId="04985B33" w14:textId="77777777" w:rsidR="00D85FC2" w:rsidRDefault="00D85FC2" w:rsidP="00D85FC2">
      <w:pPr>
        <w:rPr>
          <w:sz w:val="24"/>
          <w:szCs w:val="24"/>
        </w:rPr>
      </w:pPr>
      <w:r>
        <w:rPr>
          <w:sz w:val="24"/>
          <w:szCs w:val="24"/>
        </w:rPr>
        <w:t>Salz</w:t>
      </w:r>
    </w:p>
    <w:p w14:paraId="63EF70AB" w14:textId="77777777" w:rsidR="00D85FC2" w:rsidRDefault="00D85FC2" w:rsidP="00D85FC2">
      <w:pPr>
        <w:rPr>
          <w:sz w:val="24"/>
          <w:szCs w:val="24"/>
        </w:rPr>
      </w:pPr>
      <w:r>
        <w:rPr>
          <w:sz w:val="24"/>
          <w:szCs w:val="24"/>
        </w:rPr>
        <w:t>3 Eiweiß</w:t>
      </w:r>
    </w:p>
    <w:p w14:paraId="73C23259" w14:textId="77777777" w:rsidR="00D85FC2" w:rsidRDefault="00D85FC2" w:rsidP="00D85FC2">
      <w:pPr>
        <w:rPr>
          <w:sz w:val="24"/>
          <w:szCs w:val="24"/>
        </w:rPr>
      </w:pPr>
      <w:r>
        <w:rPr>
          <w:sz w:val="24"/>
          <w:szCs w:val="24"/>
        </w:rPr>
        <w:t>50 g Butter</w:t>
      </w:r>
    </w:p>
    <w:p w14:paraId="7C12858D" w14:textId="77777777" w:rsidR="00D85FC2" w:rsidRDefault="00D85FC2" w:rsidP="00D85FC2">
      <w:pPr>
        <w:rPr>
          <w:sz w:val="24"/>
          <w:szCs w:val="24"/>
        </w:rPr>
      </w:pPr>
    </w:p>
    <w:p w14:paraId="6D9A70ED" w14:textId="77777777" w:rsidR="00D85FC2" w:rsidRDefault="00D85FC2" w:rsidP="00D85FC2">
      <w:pPr>
        <w:rPr>
          <w:sz w:val="24"/>
          <w:szCs w:val="24"/>
        </w:rPr>
      </w:pPr>
      <w:r>
        <w:rPr>
          <w:sz w:val="24"/>
          <w:szCs w:val="24"/>
        </w:rPr>
        <w:t>Zubereitungszeit: 1 Stunde</w:t>
      </w:r>
    </w:p>
    <w:p w14:paraId="58EB13EE" w14:textId="77777777" w:rsidR="00D85FC2" w:rsidRPr="00BC7A79" w:rsidRDefault="00D85FC2" w:rsidP="00B40E8C">
      <w:pPr>
        <w:pStyle w:val="ListParagraph"/>
        <w:numPr>
          <w:ilvl w:val="0"/>
          <w:numId w:val="767"/>
        </w:numPr>
        <w:spacing w:after="120"/>
        <w:ind w:left="714" w:hanging="357"/>
        <w:contextualSpacing w:val="0"/>
        <w:jc w:val="both"/>
        <w:rPr>
          <w:sz w:val="24"/>
          <w:szCs w:val="24"/>
        </w:rPr>
      </w:pPr>
      <w:r w:rsidRPr="00BC7A79">
        <w:rPr>
          <w:sz w:val="24"/>
          <w:szCs w:val="24"/>
        </w:rPr>
        <w:t>Die Tomaten einritzen, kurz in kochendes Wasser geben, herausnehmen, kalt abschrecken und häuten. Die Tomaten vierteln, die Kerne herausschaben.</w:t>
      </w:r>
      <w:r>
        <w:rPr>
          <w:sz w:val="24"/>
          <w:szCs w:val="24"/>
        </w:rPr>
        <w:t xml:space="preserve"> </w:t>
      </w:r>
      <w:r w:rsidRPr="00BC7A79">
        <w:rPr>
          <w:sz w:val="24"/>
          <w:szCs w:val="24"/>
        </w:rPr>
        <w:t>Die Bohnen putzen und waschen. Knapp die Hälfte des Parmesans grob raspeln, den Rest reiben.</w:t>
      </w:r>
    </w:p>
    <w:p w14:paraId="4D687796" w14:textId="77777777" w:rsidR="00D85FC2" w:rsidRPr="00CB239F" w:rsidRDefault="00D85FC2" w:rsidP="00B40E8C">
      <w:pPr>
        <w:pStyle w:val="ListParagraph"/>
        <w:numPr>
          <w:ilvl w:val="0"/>
          <w:numId w:val="767"/>
        </w:numPr>
        <w:spacing w:after="120"/>
        <w:ind w:left="714" w:hanging="357"/>
        <w:contextualSpacing w:val="0"/>
        <w:jc w:val="both"/>
        <w:rPr>
          <w:sz w:val="24"/>
          <w:szCs w:val="24"/>
        </w:rPr>
      </w:pPr>
      <w:r w:rsidRPr="00CB239F">
        <w:rPr>
          <w:sz w:val="24"/>
          <w:szCs w:val="24"/>
        </w:rPr>
        <w:t>Für den Pesto die Pinienkerne in einer trockenen Pfanne unter Wenden goldbraun rösten. Nach dem Erkalten durch die Mandelmühle drehen. Das Basilikum abspülen, die Blätter abzupfen und grob hacken, zusammen mit dem Öl zu einer Paste verarbeiten. Den Knoblauch dazu pressen, den geriebenen Parmesan ebenfalls untermengen. Beiseitestellen.</w:t>
      </w:r>
    </w:p>
    <w:p w14:paraId="3BC0A570" w14:textId="77777777" w:rsidR="00D85FC2" w:rsidRPr="00E03AA3" w:rsidRDefault="00D85FC2" w:rsidP="00B40E8C">
      <w:pPr>
        <w:pStyle w:val="ListParagraph"/>
        <w:numPr>
          <w:ilvl w:val="0"/>
          <w:numId w:val="767"/>
        </w:numPr>
        <w:spacing w:after="120"/>
        <w:ind w:left="714" w:hanging="357"/>
        <w:contextualSpacing w:val="0"/>
        <w:jc w:val="both"/>
        <w:rPr>
          <w:sz w:val="24"/>
          <w:szCs w:val="24"/>
        </w:rPr>
      </w:pPr>
      <w:r w:rsidRPr="00E03AA3">
        <w:rPr>
          <w:sz w:val="24"/>
          <w:szCs w:val="24"/>
        </w:rPr>
        <w:t>Den Backofen auf 250 Grad (Gas Stufe 5, Umluft nicht empfehlenswert) vorheizen. Die Fettränder der Koteletts in Abständen von 2 cm einschneiden. Das Fleisch etwas flach klopfen, dann von beiden Seiten mit Pfeffer würzen.</w:t>
      </w:r>
      <w:r>
        <w:rPr>
          <w:sz w:val="24"/>
          <w:szCs w:val="24"/>
        </w:rPr>
        <w:t xml:space="preserve"> </w:t>
      </w:r>
      <w:r w:rsidRPr="00E03AA3">
        <w:rPr>
          <w:sz w:val="24"/>
          <w:szCs w:val="24"/>
        </w:rPr>
        <w:t>Die Koteletts im heißen Butterschmalz in einer großen Pfanne von jeder Seite 4-5 Minuten braten, dann herausnehmen, leicht salzen und auf den Rost des Backofens legen, der zuvor auf die Saftpfanne gestellt wurde.</w:t>
      </w:r>
    </w:p>
    <w:p w14:paraId="68977B66" w14:textId="77777777" w:rsidR="00D85FC2" w:rsidRPr="00CB239F" w:rsidRDefault="00D85FC2" w:rsidP="00B40E8C">
      <w:pPr>
        <w:pStyle w:val="ListParagraph"/>
        <w:numPr>
          <w:ilvl w:val="0"/>
          <w:numId w:val="767"/>
        </w:numPr>
        <w:spacing w:after="120"/>
        <w:ind w:left="714" w:hanging="357"/>
        <w:contextualSpacing w:val="0"/>
        <w:jc w:val="both"/>
        <w:rPr>
          <w:sz w:val="24"/>
          <w:szCs w:val="24"/>
        </w:rPr>
      </w:pPr>
      <w:r w:rsidRPr="00CB239F">
        <w:rPr>
          <w:sz w:val="24"/>
          <w:szCs w:val="24"/>
        </w:rPr>
        <w:t>Die vorbereiteten Tomatenviertel 1 Minute im Bratfett der Koteletts andünsten, auf dem Fleisch verteilen und etwas flachdrücken.</w:t>
      </w:r>
    </w:p>
    <w:p w14:paraId="1665DD5C" w14:textId="77777777" w:rsidR="00D85FC2" w:rsidRPr="00CB239F" w:rsidRDefault="00D85FC2" w:rsidP="00B40E8C">
      <w:pPr>
        <w:pStyle w:val="ListParagraph"/>
        <w:numPr>
          <w:ilvl w:val="0"/>
          <w:numId w:val="767"/>
        </w:numPr>
        <w:spacing w:after="120"/>
        <w:ind w:left="714" w:hanging="357"/>
        <w:contextualSpacing w:val="0"/>
        <w:jc w:val="both"/>
        <w:rPr>
          <w:sz w:val="24"/>
          <w:szCs w:val="24"/>
        </w:rPr>
      </w:pPr>
      <w:r w:rsidRPr="00CB239F">
        <w:rPr>
          <w:sz w:val="24"/>
          <w:szCs w:val="24"/>
        </w:rPr>
        <w:lastRenderedPageBreak/>
        <w:t>Das Eiweiß mit einer Prise Salz zu steifem Schnee schlagen und unter den vorbereiteten Pesto heben. Mit einem Esslöffel locker auf dem Fleisch verteilen.</w:t>
      </w:r>
    </w:p>
    <w:p w14:paraId="5CE9DC13" w14:textId="77777777" w:rsidR="00D85FC2" w:rsidRPr="00CB239F" w:rsidRDefault="00D85FC2" w:rsidP="00B40E8C">
      <w:pPr>
        <w:pStyle w:val="ListParagraph"/>
        <w:numPr>
          <w:ilvl w:val="0"/>
          <w:numId w:val="767"/>
        </w:numPr>
        <w:spacing w:after="120"/>
        <w:ind w:left="714" w:hanging="357"/>
        <w:contextualSpacing w:val="0"/>
        <w:jc w:val="both"/>
        <w:rPr>
          <w:sz w:val="24"/>
          <w:szCs w:val="24"/>
        </w:rPr>
      </w:pPr>
      <w:r w:rsidRPr="00CB239F">
        <w:rPr>
          <w:sz w:val="24"/>
          <w:szCs w:val="24"/>
        </w:rPr>
        <w:t>Die vorbereiteten Bohnen in Salzwasser etwa 15 Minuten kochen.</w:t>
      </w:r>
    </w:p>
    <w:p w14:paraId="12ACB3F3" w14:textId="77777777" w:rsidR="00D85FC2" w:rsidRPr="00CB239F" w:rsidRDefault="00D85FC2" w:rsidP="00B40E8C">
      <w:pPr>
        <w:pStyle w:val="ListParagraph"/>
        <w:numPr>
          <w:ilvl w:val="0"/>
          <w:numId w:val="767"/>
        </w:numPr>
        <w:spacing w:after="120"/>
        <w:ind w:left="714" w:hanging="357"/>
        <w:contextualSpacing w:val="0"/>
        <w:jc w:val="both"/>
        <w:rPr>
          <w:sz w:val="24"/>
          <w:szCs w:val="24"/>
        </w:rPr>
      </w:pPr>
      <w:r w:rsidRPr="00CB239F">
        <w:rPr>
          <w:sz w:val="24"/>
          <w:szCs w:val="24"/>
        </w:rPr>
        <w:t>Die Koteletts im vorgeheizten Backofen auf der 3 Schiene von unten 10-12 Minuten backen, bis die Pestohaube leicht gebräunt ist.</w:t>
      </w:r>
    </w:p>
    <w:p w14:paraId="06802C1A" w14:textId="77777777" w:rsidR="00D85FC2" w:rsidRDefault="00D85FC2" w:rsidP="00B40E8C">
      <w:pPr>
        <w:pStyle w:val="ListParagraph"/>
        <w:numPr>
          <w:ilvl w:val="0"/>
          <w:numId w:val="767"/>
        </w:numPr>
        <w:spacing w:after="120"/>
        <w:ind w:left="714" w:hanging="357"/>
        <w:contextualSpacing w:val="0"/>
        <w:jc w:val="both"/>
        <w:rPr>
          <w:sz w:val="24"/>
          <w:szCs w:val="24"/>
        </w:rPr>
      </w:pPr>
      <w:r w:rsidRPr="00CB239F">
        <w:rPr>
          <w:sz w:val="24"/>
          <w:szCs w:val="24"/>
        </w:rPr>
        <w:t xml:space="preserve">Die Bohnen abgießen, in Butter schwenken und mit dem geraspelten Parmesan bestreuen. Dazu passen außerdem neue Kartoffeln (am besten in Petersilie geschwenkt </w:t>
      </w:r>
      <w:r w:rsidRPr="00CB239F">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Pr="00CB239F">
        <w:rPr>
          <w:sz w:val="24"/>
          <w:szCs w:val="24"/>
        </w:rPr>
        <w:t>)</w:t>
      </w:r>
    </w:p>
    <w:p w14:paraId="7E28851C" w14:textId="77777777" w:rsidR="00D85FC2" w:rsidRDefault="00D85FC2" w:rsidP="00D85FC2">
      <w:pPr>
        <w:rPr>
          <w:sz w:val="24"/>
          <w:szCs w:val="24"/>
        </w:rPr>
      </w:pPr>
      <w:r>
        <w:rPr>
          <w:sz w:val="24"/>
          <w:szCs w:val="24"/>
        </w:rPr>
        <w:br w:type="page"/>
      </w:r>
    </w:p>
    <w:p w14:paraId="4F11653F" w14:textId="77777777" w:rsidR="00C07C88" w:rsidRDefault="00C07C88" w:rsidP="00C07C88">
      <w:pPr>
        <w:pStyle w:val="Heading2"/>
        <w:spacing w:after="240"/>
      </w:pPr>
      <w:r>
        <w:lastRenderedPageBreak/>
        <w:t>Kalbskotelett mit mediterranem Gemüse</w:t>
      </w:r>
      <w:r>
        <w:rPr>
          <w:rStyle w:val="FootnoteReference"/>
        </w:rPr>
        <w:footnoteReference w:id="511"/>
      </w:r>
      <w:r>
        <w:t xml:space="preserve"> </w:t>
      </w:r>
    </w:p>
    <w:p w14:paraId="6965F8F4" w14:textId="77777777" w:rsidR="00C07C88" w:rsidRDefault="00C07C88" w:rsidP="00C07C88">
      <w:pPr>
        <w:rPr>
          <w:sz w:val="24"/>
          <w:szCs w:val="24"/>
        </w:rPr>
      </w:pPr>
      <w:r w:rsidRPr="00FB55D4">
        <w:rPr>
          <w:sz w:val="24"/>
          <w:szCs w:val="24"/>
          <w:u w:val="single"/>
        </w:rPr>
        <w:t>Zutaten</w:t>
      </w:r>
      <w:r>
        <w:rPr>
          <w:sz w:val="24"/>
          <w:szCs w:val="24"/>
        </w:rPr>
        <w:t xml:space="preserve"> (für 2 Personen)</w:t>
      </w:r>
    </w:p>
    <w:p w14:paraId="080C8508" w14:textId="77777777" w:rsidR="00C07C88" w:rsidRPr="00FB55D4" w:rsidRDefault="00C07C88" w:rsidP="00C07C88">
      <w:pPr>
        <w:rPr>
          <w:i/>
          <w:iCs/>
          <w:sz w:val="24"/>
          <w:szCs w:val="24"/>
        </w:rPr>
      </w:pPr>
      <w:r w:rsidRPr="00FB55D4">
        <w:rPr>
          <w:i/>
          <w:iCs/>
          <w:sz w:val="24"/>
          <w:szCs w:val="24"/>
        </w:rPr>
        <w:t>Für das Kalbskotelett:</w:t>
      </w:r>
    </w:p>
    <w:p w14:paraId="635835F5" w14:textId="77777777" w:rsidR="00C07C88" w:rsidRDefault="00C07C88" w:rsidP="00C07C88">
      <w:pPr>
        <w:rPr>
          <w:sz w:val="24"/>
          <w:szCs w:val="24"/>
        </w:rPr>
      </w:pPr>
      <w:r>
        <w:rPr>
          <w:sz w:val="24"/>
          <w:szCs w:val="24"/>
        </w:rPr>
        <w:t>1 Kalbskotelett mit Knochen, ca. 600 g</w:t>
      </w:r>
    </w:p>
    <w:p w14:paraId="4A1ADEBB" w14:textId="77777777" w:rsidR="00C07C88" w:rsidRDefault="00C07C88" w:rsidP="00C07C88">
      <w:pPr>
        <w:rPr>
          <w:sz w:val="24"/>
          <w:szCs w:val="24"/>
        </w:rPr>
      </w:pPr>
      <w:r>
        <w:rPr>
          <w:sz w:val="24"/>
          <w:szCs w:val="24"/>
        </w:rPr>
        <w:t>2 EL Mehl</w:t>
      </w:r>
    </w:p>
    <w:p w14:paraId="03DF86E7" w14:textId="77777777" w:rsidR="00C07C88" w:rsidRDefault="00C07C88" w:rsidP="00C07C88">
      <w:pPr>
        <w:rPr>
          <w:sz w:val="24"/>
          <w:szCs w:val="24"/>
        </w:rPr>
      </w:pPr>
      <w:r>
        <w:rPr>
          <w:sz w:val="24"/>
          <w:szCs w:val="24"/>
        </w:rPr>
        <w:t>Sonnenblumenöl</w:t>
      </w:r>
    </w:p>
    <w:p w14:paraId="3146ECAA" w14:textId="77777777" w:rsidR="00C07C88" w:rsidRDefault="00C07C88" w:rsidP="00C07C88">
      <w:pPr>
        <w:rPr>
          <w:sz w:val="24"/>
          <w:szCs w:val="24"/>
        </w:rPr>
      </w:pPr>
      <w:r>
        <w:rPr>
          <w:sz w:val="24"/>
          <w:szCs w:val="24"/>
        </w:rPr>
        <w:t>1 Knoblauch</w:t>
      </w:r>
    </w:p>
    <w:p w14:paraId="08F1F7B3" w14:textId="77777777" w:rsidR="00C07C88" w:rsidRDefault="00C07C88" w:rsidP="00C07C88">
      <w:pPr>
        <w:rPr>
          <w:sz w:val="24"/>
          <w:szCs w:val="24"/>
        </w:rPr>
      </w:pPr>
      <w:r>
        <w:rPr>
          <w:sz w:val="24"/>
          <w:szCs w:val="24"/>
        </w:rPr>
        <w:t>Rosmarin, Thymian</w:t>
      </w:r>
    </w:p>
    <w:p w14:paraId="45B83B82" w14:textId="77777777" w:rsidR="00C07C88" w:rsidRDefault="00C07C88" w:rsidP="00C07C88">
      <w:pPr>
        <w:rPr>
          <w:sz w:val="24"/>
          <w:szCs w:val="24"/>
        </w:rPr>
      </w:pPr>
      <w:r>
        <w:rPr>
          <w:sz w:val="24"/>
          <w:szCs w:val="24"/>
        </w:rPr>
        <w:t>1 EL Butter</w:t>
      </w:r>
    </w:p>
    <w:p w14:paraId="47CFCDE2" w14:textId="77777777" w:rsidR="00C07C88" w:rsidRDefault="00C07C88" w:rsidP="00C07C88">
      <w:pPr>
        <w:rPr>
          <w:sz w:val="24"/>
          <w:szCs w:val="24"/>
        </w:rPr>
      </w:pPr>
      <w:r>
        <w:rPr>
          <w:sz w:val="24"/>
          <w:szCs w:val="24"/>
        </w:rPr>
        <w:t>½ TL Fleur de Sel</w:t>
      </w:r>
    </w:p>
    <w:p w14:paraId="0A1A20E9" w14:textId="77777777" w:rsidR="00C07C88" w:rsidRDefault="00C07C88" w:rsidP="00C07C88">
      <w:pPr>
        <w:rPr>
          <w:sz w:val="24"/>
          <w:szCs w:val="24"/>
        </w:rPr>
      </w:pPr>
      <w:r>
        <w:rPr>
          <w:sz w:val="24"/>
          <w:szCs w:val="24"/>
        </w:rPr>
        <w:t>½ TL schwarzer Pfeffer</w:t>
      </w:r>
    </w:p>
    <w:p w14:paraId="276D3AE6" w14:textId="77777777" w:rsidR="00C07C88" w:rsidRDefault="00C07C88" w:rsidP="00C07C88">
      <w:pPr>
        <w:rPr>
          <w:sz w:val="24"/>
          <w:szCs w:val="24"/>
        </w:rPr>
      </w:pPr>
      <w:r>
        <w:rPr>
          <w:sz w:val="24"/>
          <w:szCs w:val="24"/>
        </w:rPr>
        <w:t>1 Prise Chiliflocken</w:t>
      </w:r>
    </w:p>
    <w:p w14:paraId="2479627F" w14:textId="77777777" w:rsidR="00C07C88" w:rsidRDefault="00C07C88" w:rsidP="00C07C88">
      <w:pPr>
        <w:rPr>
          <w:sz w:val="24"/>
          <w:szCs w:val="24"/>
        </w:rPr>
      </w:pPr>
    </w:p>
    <w:p w14:paraId="5FC46CEA" w14:textId="77777777" w:rsidR="00C07C88" w:rsidRDefault="00C07C88" w:rsidP="00C07C88">
      <w:pPr>
        <w:rPr>
          <w:sz w:val="24"/>
          <w:szCs w:val="24"/>
        </w:rPr>
      </w:pPr>
      <w:r w:rsidRPr="00FB55D4">
        <w:rPr>
          <w:i/>
          <w:iCs/>
          <w:sz w:val="24"/>
          <w:szCs w:val="24"/>
        </w:rPr>
        <w:t>Für das Mediterranes Gemüse</w:t>
      </w:r>
      <w:r>
        <w:rPr>
          <w:sz w:val="24"/>
          <w:szCs w:val="24"/>
        </w:rPr>
        <w:t xml:space="preserve">: (Lieber Simon, ein bisschen Vitamine wären schon ganz gut dazu </w:t>
      </w:r>
      <w:r w:rsidRPr="00FF4D85">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Pr>
          <w:sz w:val="24"/>
          <w:szCs w:val="24"/>
        </w:rPr>
        <w:t>)</w:t>
      </w:r>
    </w:p>
    <w:p w14:paraId="0D93317D" w14:textId="77777777" w:rsidR="00C07C88" w:rsidRDefault="00C07C88" w:rsidP="00C07C88">
      <w:pPr>
        <w:rPr>
          <w:sz w:val="24"/>
          <w:szCs w:val="24"/>
        </w:rPr>
      </w:pPr>
      <w:r>
        <w:rPr>
          <w:sz w:val="24"/>
          <w:szCs w:val="24"/>
        </w:rPr>
        <w:t>10 Kirschtomaten</w:t>
      </w:r>
    </w:p>
    <w:p w14:paraId="62DE5223" w14:textId="77777777" w:rsidR="00C07C88" w:rsidRDefault="00C07C88" w:rsidP="00C07C88">
      <w:pPr>
        <w:rPr>
          <w:sz w:val="24"/>
          <w:szCs w:val="24"/>
        </w:rPr>
      </w:pPr>
      <w:r>
        <w:rPr>
          <w:sz w:val="24"/>
          <w:szCs w:val="24"/>
        </w:rPr>
        <w:t>1 Fenchel oder Stangensellerie (lieber Stangensellerie)</w:t>
      </w:r>
    </w:p>
    <w:p w14:paraId="0601FEBB" w14:textId="77777777" w:rsidR="00C07C88" w:rsidRDefault="00C07C88" w:rsidP="00C07C88">
      <w:pPr>
        <w:rPr>
          <w:sz w:val="24"/>
          <w:szCs w:val="24"/>
        </w:rPr>
      </w:pPr>
      <w:r>
        <w:rPr>
          <w:sz w:val="24"/>
          <w:szCs w:val="24"/>
        </w:rPr>
        <w:t>1 Knoblauchzehe</w:t>
      </w:r>
    </w:p>
    <w:p w14:paraId="159602A2" w14:textId="77777777" w:rsidR="00C07C88" w:rsidRDefault="00C07C88" w:rsidP="00C07C88">
      <w:pPr>
        <w:rPr>
          <w:sz w:val="24"/>
          <w:szCs w:val="24"/>
        </w:rPr>
      </w:pPr>
      <w:r>
        <w:rPr>
          <w:sz w:val="24"/>
          <w:szCs w:val="24"/>
        </w:rPr>
        <w:t>1 EL Kapern</w:t>
      </w:r>
    </w:p>
    <w:p w14:paraId="36EFCB42" w14:textId="77777777" w:rsidR="00C07C88" w:rsidRDefault="00C07C88" w:rsidP="00C07C88">
      <w:pPr>
        <w:rPr>
          <w:sz w:val="24"/>
          <w:szCs w:val="24"/>
        </w:rPr>
      </w:pPr>
      <w:r>
        <w:rPr>
          <w:sz w:val="24"/>
          <w:szCs w:val="24"/>
        </w:rPr>
        <w:t>50 g Kalamata Oliven (schwarze griechische Oliven)</w:t>
      </w:r>
    </w:p>
    <w:p w14:paraId="2855649E" w14:textId="77777777" w:rsidR="00C07C88" w:rsidRDefault="00C07C88" w:rsidP="00C07C88">
      <w:pPr>
        <w:rPr>
          <w:sz w:val="24"/>
          <w:szCs w:val="24"/>
        </w:rPr>
      </w:pPr>
      <w:r>
        <w:rPr>
          <w:sz w:val="24"/>
          <w:szCs w:val="24"/>
        </w:rPr>
        <w:t xml:space="preserve"> Frische Kräuter z.B. Rosmarin, Thymian, Oregano</w:t>
      </w:r>
    </w:p>
    <w:p w14:paraId="6F01B95E" w14:textId="77777777" w:rsidR="00C07C88" w:rsidRDefault="00C07C88" w:rsidP="00C07C88">
      <w:pPr>
        <w:rPr>
          <w:sz w:val="24"/>
          <w:szCs w:val="24"/>
        </w:rPr>
      </w:pPr>
      <w:r>
        <w:rPr>
          <w:sz w:val="24"/>
          <w:szCs w:val="24"/>
        </w:rPr>
        <w:t>2 EL Olivenöl</w:t>
      </w:r>
    </w:p>
    <w:p w14:paraId="30313F4A" w14:textId="77777777" w:rsidR="00C07C88" w:rsidRDefault="00C07C88" w:rsidP="00C07C88">
      <w:pPr>
        <w:rPr>
          <w:sz w:val="24"/>
          <w:szCs w:val="24"/>
        </w:rPr>
      </w:pPr>
      <w:r>
        <w:rPr>
          <w:sz w:val="24"/>
          <w:szCs w:val="24"/>
        </w:rPr>
        <w:t>Salz und Pfeffer</w:t>
      </w:r>
    </w:p>
    <w:p w14:paraId="6C55C256" w14:textId="77777777" w:rsidR="00C07C88" w:rsidRDefault="00C07C88" w:rsidP="00C07C88">
      <w:pPr>
        <w:rPr>
          <w:sz w:val="24"/>
          <w:szCs w:val="24"/>
        </w:rPr>
      </w:pPr>
      <w:r>
        <w:rPr>
          <w:sz w:val="24"/>
          <w:szCs w:val="24"/>
        </w:rPr>
        <w:t>1 Zitrone</w:t>
      </w:r>
    </w:p>
    <w:p w14:paraId="310D4FE2" w14:textId="77777777" w:rsidR="00C07C88" w:rsidRDefault="00C07C88" w:rsidP="00C07C88">
      <w:pPr>
        <w:rPr>
          <w:sz w:val="24"/>
          <w:szCs w:val="24"/>
        </w:rPr>
      </w:pPr>
    </w:p>
    <w:p w14:paraId="66BE67A4" w14:textId="77777777" w:rsidR="00C07C88" w:rsidRDefault="00C07C88" w:rsidP="00C07C88">
      <w:pPr>
        <w:rPr>
          <w:sz w:val="24"/>
          <w:szCs w:val="24"/>
        </w:rPr>
      </w:pPr>
      <w:r>
        <w:rPr>
          <w:sz w:val="24"/>
          <w:szCs w:val="24"/>
        </w:rPr>
        <w:t>Zubereitungszeit: 10 Minuten, Garzeit: 35 Minuten, Ruhezeit: 10 Minuten</w:t>
      </w:r>
    </w:p>
    <w:p w14:paraId="319AF6EA" w14:textId="77777777" w:rsidR="00C07C88" w:rsidRPr="00FB55D4" w:rsidRDefault="00C07C88" w:rsidP="00C07C88">
      <w:pPr>
        <w:rPr>
          <w:i/>
          <w:iCs/>
          <w:sz w:val="24"/>
          <w:szCs w:val="24"/>
        </w:rPr>
      </w:pPr>
      <w:r w:rsidRPr="00FB55D4">
        <w:rPr>
          <w:i/>
          <w:iCs/>
          <w:sz w:val="24"/>
          <w:szCs w:val="24"/>
        </w:rPr>
        <w:t>Kalbskotelett:</w:t>
      </w:r>
    </w:p>
    <w:p w14:paraId="20FF3DE9" w14:textId="77777777" w:rsidR="00C07C88" w:rsidRPr="00DB3784" w:rsidRDefault="00C07C88" w:rsidP="00B40E8C">
      <w:pPr>
        <w:pStyle w:val="ListParagraph"/>
        <w:numPr>
          <w:ilvl w:val="0"/>
          <w:numId w:val="274"/>
        </w:numPr>
        <w:spacing w:after="120"/>
        <w:ind w:left="714" w:hanging="357"/>
        <w:contextualSpacing w:val="0"/>
        <w:rPr>
          <w:sz w:val="24"/>
          <w:szCs w:val="24"/>
        </w:rPr>
      </w:pPr>
      <w:r w:rsidRPr="00DB3784">
        <w:rPr>
          <w:sz w:val="24"/>
          <w:szCs w:val="24"/>
        </w:rPr>
        <w:t>Die Fettschicht am Kalbskotelett mit dem Messer leicht einritzen und von allen Seiten in Mehl wenden. Mehl gut abklopfen, sodass eine dünne Schicht daran haften bleibt.</w:t>
      </w:r>
    </w:p>
    <w:p w14:paraId="7AF6D162" w14:textId="77777777" w:rsidR="00C07C88" w:rsidRPr="00DB3784" w:rsidRDefault="00C07C88" w:rsidP="00B40E8C">
      <w:pPr>
        <w:pStyle w:val="ListParagraph"/>
        <w:numPr>
          <w:ilvl w:val="0"/>
          <w:numId w:val="274"/>
        </w:numPr>
        <w:spacing w:after="120"/>
        <w:ind w:left="714" w:hanging="357"/>
        <w:contextualSpacing w:val="0"/>
        <w:rPr>
          <w:sz w:val="24"/>
          <w:szCs w:val="24"/>
        </w:rPr>
      </w:pPr>
      <w:r w:rsidRPr="00DB3784">
        <w:rPr>
          <w:sz w:val="24"/>
          <w:szCs w:val="24"/>
        </w:rPr>
        <w:lastRenderedPageBreak/>
        <w:t>Eine große Pfanne erhitzen, Öl dazugeben und das Kotelett zuerst mit der Fettseite in die Pfanne stellen und knusprig anbraten.</w:t>
      </w:r>
    </w:p>
    <w:p w14:paraId="69CB9037" w14:textId="77777777" w:rsidR="00C07C88" w:rsidRPr="00DB3784" w:rsidRDefault="00C07C88" w:rsidP="00B40E8C">
      <w:pPr>
        <w:pStyle w:val="ListParagraph"/>
        <w:numPr>
          <w:ilvl w:val="0"/>
          <w:numId w:val="274"/>
        </w:numPr>
        <w:spacing w:after="120"/>
        <w:ind w:left="714" w:hanging="357"/>
        <w:contextualSpacing w:val="0"/>
        <w:rPr>
          <w:sz w:val="24"/>
          <w:szCs w:val="24"/>
        </w:rPr>
      </w:pPr>
      <w:r w:rsidRPr="00DB3784">
        <w:rPr>
          <w:sz w:val="24"/>
          <w:szCs w:val="24"/>
        </w:rPr>
        <w:t>Das Kalbskotelett dann von beiden Seiten goldgelb anbraten. Dabei den Rosmarin und den Thymian sowie den Knoblauch, grob geschnitten, in die Pfanne legen und mitbraten. Die Pfanne zur Seite stellen. Sie wird später wieder gebraucht.</w:t>
      </w:r>
    </w:p>
    <w:p w14:paraId="4168724F" w14:textId="77777777" w:rsidR="00C07C88" w:rsidRPr="00DB3784" w:rsidRDefault="00C07C88" w:rsidP="00B40E8C">
      <w:pPr>
        <w:pStyle w:val="ListParagraph"/>
        <w:numPr>
          <w:ilvl w:val="0"/>
          <w:numId w:val="274"/>
        </w:numPr>
        <w:spacing w:after="120"/>
        <w:ind w:left="714" w:hanging="357"/>
        <w:contextualSpacing w:val="0"/>
        <w:rPr>
          <w:sz w:val="24"/>
          <w:szCs w:val="24"/>
        </w:rPr>
      </w:pPr>
      <w:r w:rsidRPr="00DB3784">
        <w:rPr>
          <w:sz w:val="24"/>
          <w:szCs w:val="24"/>
        </w:rPr>
        <w:t>Das Fleisch dann auf ein Backblech mit Gitter setzen und im Backofen bei 120°C Umluft ca. 35 Minuten rosa garen oder mit einem Thermometer die Kerntemperatur auf 58°C einstellen (solche Fleischthermometer fand ich immer übertrieben). Den Backofen ausschalten und die Tür öffnen. Das Kalbskotelett noch etwa 5-10 Minuten ruhen lassen.</w:t>
      </w:r>
    </w:p>
    <w:p w14:paraId="5EF622DB" w14:textId="77777777" w:rsidR="00C07C88" w:rsidRPr="00DB3784" w:rsidRDefault="00C07C88" w:rsidP="00B40E8C">
      <w:pPr>
        <w:pStyle w:val="ListParagraph"/>
        <w:numPr>
          <w:ilvl w:val="0"/>
          <w:numId w:val="274"/>
        </w:numPr>
        <w:spacing w:after="120"/>
        <w:ind w:left="714" w:hanging="357"/>
        <w:contextualSpacing w:val="0"/>
        <w:rPr>
          <w:sz w:val="24"/>
          <w:szCs w:val="24"/>
        </w:rPr>
      </w:pPr>
      <w:r w:rsidRPr="00DB3784">
        <w:rPr>
          <w:sz w:val="24"/>
          <w:szCs w:val="24"/>
        </w:rPr>
        <w:t>Die Butter in der Pfanne erhitzen und leicht braun werden lassen. Das Kotelett kurz in der Butter wenden und großzügig mit Fleur de Sel, zerstoßenem Pfeffer und Chiliflocken würzen.</w:t>
      </w:r>
    </w:p>
    <w:p w14:paraId="23A40374" w14:textId="77777777" w:rsidR="00C07C88" w:rsidRDefault="00C07C88" w:rsidP="00C07C88">
      <w:pPr>
        <w:rPr>
          <w:sz w:val="24"/>
          <w:szCs w:val="24"/>
        </w:rPr>
      </w:pPr>
    </w:p>
    <w:p w14:paraId="66252F16" w14:textId="77777777" w:rsidR="00C07C88" w:rsidRPr="00FB55D4" w:rsidRDefault="00C07C88" w:rsidP="00C07C88">
      <w:pPr>
        <w:rPr>
          <w:i/>
          <w:iCs/>
          <w:sz w:val="24"/>
          <w:szCs w:val="24"/>
        </w:rPr>
      </w:pPr>
      <w:r w:rsidRPr="00FB55D4">
        <w:rPr>
          <w:i/>
          <w:iCs/>
          <w:sz w:val="24"/>
          <w:szCs w:val="24"/>
        </w:rPr>
        <w:t>Für das Gemüse:</w:t>
      </w:r>
    </w:p>
    <w:p w14:paraId="3B8C56CE" w14:textId="77777777" w:rsidR="00C07C88" w:rsidRPr="00DB3784" w:rsidRDefault="00C07C88" w:rsidP="00B40E8C">
      <w:pPr>
        <w:pStyle w:val="ListParagraph"/>
        <w:numPr>
          <w:ilvl w:val="0"/>
          <w:numId w:val="273"/>
        </w:numPr>
        <w:spacing w:after="120"/>
        <w:contextualSpacing w:val="0"/>
        <w:jc w:val="both"/>
        <w:rPr>
          <w:sz w:val="24"/>
          <w:szCs w:val="24"/>
        </w:rPr>
      </w:pPr>
      <w:r w:rsidRPr="00DB3784">
        <w:rPr>
          <w:sz w:val="24"/>
          <w:szCs w:val="24"/>
        </w:rPr>
        <w:t>Die Kirschtomaten halbieren, Fenchel oder Sellerie in Stücke schneiden und Knoblauch hacken. Alles zusammen mit Kapern, Oliven, Olivenöl, den Kräuterzweigen, Salz, Pfeffer und der abgeriebenen Zitronenschale gut mischen.</w:t>
      </w:r>
    </w:p>
    <w:p w14:paraId="11EAE153" w14:textId="77777777" w:rsidR="00C07C88" w:rsidRPr="00DB3784" w:rsidRDefault="00C07C88" w:rsidP="00B40E8C">
      <w:pPr>
        <w:pStyle w:val="ListParagraph"/>
        <w:numPr>
          <w:ilvl w:val="0"/>
          <w:numId w:val="273"/>
        </w:numPr>
        <w:spacing w:after="120"/>
        <w:contextualSpacing w:val="0"/>
        <w:jc w:val="both"/>
        <w:rPr>
          <w:sz w:val="24"/>
          <w:szCs w:val="24"/>
        </w:rPr>
      </w:pPr>
      <w:r w:rsidRPr="00DB3784">
        <w:rPr>
          <w:sz w:val="24"/>
          <w:szCs w:val="24"/>
        </w:rPr>
        <w:t>Das Gemüse auf das Backblech zum Kotelett legen und 25 Minuten garen.</w:t>
      </w:r>
    </w:p>
    <w:p w14:paraId="56E5F5BE" w14:textId="1DFEB394" w:rsidR="00C07C88" w:rsidRDefault="00C07C88" w:rsidP="00C07C88">
      <w:pPr>
        <w:rPr>
          <w:rFonts w:asciiTheme="majorHAnsi" w:eastAsiaTheme="majorEastAsia" w:hAnsiTheme="majorHAnsi" w:cstheme="majorBidi"/>
          <w:color w:val="2F5496" w:themeColor="accent1" w:themeShade="BF"/>
          <w:sz w:val="26"/>
          <w:szCs w:val="26"/>
        </w:rPr>
      </w:pPr>
      <w:r>
        <w:rPr>
          <w:sz w:val="24"/>
          <w:szCs w:val="24"/>
        </w:rPr>
        <w:br w:type="page"/>
      </w:r>
    </w:p>
    <w:p w14:paraId="66F65202" w14:textId="75C30D66" w:rsidR="00D85FC2" w:rsidRDefault="00D85FC2" w:rsidP="00D85FC2">
      <w:pPr>
        <w:pStyle w:val="Heading2"/>
        <w:spacing w:after="240"/>
      </w:pPr>
      <w:r>
        <w:lastRenderedPageBreak/>
        <w:t>Kalbsmedaillons mit Sahnezucchini</w:t>
      </w:r>
    </w:p>
    <w:p w14:paraId="12B4F1FE" w14:textId="77777777" w:rsidR="00D85FC2" w:rsidRDefault="00D85FC2" w:rsidP="00D85FC2">
      <w:pPr>
        <w:rPr>
          <w:sz w:val="24"/>
          <w:szCs w:val="24"/>
        </w:rPr>
      </w:pPr>
      <w:r w:rsidRPr="006A2634">
        <w:rPr>
          <w:sz w:val="24"/>
          <w:szCs w:val="24"/>
          <w:u w:val="single"/>
        </w:rPr>
        <w:t>Zutaten</w:t>
      </w:r>
      <w:r>
        <w:rPr>
          <w:sz w:val="24"/>
          <w:szCs w:val="24"/>
        </w:rPr>
        <w:t xml:space="preserve"> (für 4 Portionen)</w:t>
      </w:r>
    </w:p>
    <w:p w14:paraId="42B459E4" w14:textId="77777777" w:rsidR="00D85FC2" w:rsidRDefault="00D85FC2" w:rsidP="00D85FC2">
      <w:pPr>
        <w:rPr>
          <w:sz w:val="24"/>
          <w:szCs w:val="24"/>
        </w:rPr>
      </w:pPr>
      <w:r>
        <w:rPr>
          <w:sz w:val="24"/>
          <w:szCs w:val="24"/>
        </w:rPr>
        <w:t>¼ l Schlagsahne</w:t>
      </w:r>
    </w:p>
    <w:p w14:paraId="1BE957A6" w14:textId="77777777" w:rsidR="00D85FC2" w:rsidRDefault="00D85FC2" w:rsidP="00D85FC2">
      <w:pPr>
        <w:rPr>
          <w:sz w:val="24"/>
          <w:szCs w:val="24"/>
        </w:rPr>
      </w:pPr>
      <w:r>
        <w:rPr>
          <w:sz w:val="24"/>
          <w:szCs w:val="24"/>
        </w:rPr>
        <w:t>150 g Crème fraîche</w:t>
      </w:r>
    </w:p>
    <w:p w14:paraId="61D42A48" w14:textId="77777777" w:rsidR="00D85FC2" w:rsidRDefault="00D85FC2" w:rsidP="00D85FC2">
      <w:pPr>
        <w:rPr>
          <w:sz w:val="24"/>
          <w:szCs w:val="24"/>
        </w:rPr>
      </w:pPr>
      <w:r>
        <w:rPr>
          <w:sz w:val="24"/>
          <w:szCs w:val="24"/>
        </w:rPr>
        <w:t>4 Zucchini (500 g)</w:t>
      </w:r>
    </w:p>
    <w:p w14:paraId="23670817" w14:textId="77777777" w:rsidR="00D85FC2" w:rsidRDefault="00D85FC2" w:rsidP="00D85FC2">
      <w:pPr>
        <w:rPr>
          <w:sz w:val="24"/>
          <w:szCs w:val="24"/>
        </w:rPr>
      </w:pPr>
      <w:r>
        <w:rPr>
          <w:sz w:val="24"/>
          <w:szCs w:val="24"/>
        </w:rPr>
        <w:t>50 g Parmesan</w:t>
      </w:r>
    </w:p>
    <w:p w14:paraId="42AE1E77" w14:textId="77777777" w:rsidR="00D85FC2" w:rsidRDefault="00D85FC2" w:rsidP="00D85FC2">
      <w:pPr>
        <w:rPr>
          <w:sz w:val="24"/>
          <w:szCs w:val="24"/>
        </w:rPr>
      </w:pPr>
      <w:r>
        <w:rPr>
          <w:sz w:val="24"/>
          <w:szCs w:val="24"/>
        </w:rPr>
        <w:t>1 Bund Basilikum</w:t>
      </w:r>
    </w:p>
    <w:p w14:paraId="2CD39958" w14:textId="77777777" w:rsidR="00D85FC2" w:rsidRDefault="00D85FC2" w:rsidP="00D85FC2">
      <w:pPr>
        <w:rPr>
          <w:sz w:val="24"/>
          <w:szCs w:val="24"/>
        </w:rPr>
      </w:pPr>
      <w:r>
        <w:rPr>
          <w:sz w:val="24"/>
          <w:szCs w:val="24"/>
        </w:rPr>
        <w:t>20 g Butterschmalz</w:t>
      </w:r>
    </w:p>
    <w:p w14:paraId="4CAE7DD7" w14:textId="77777777" w:rsidR="00D85FC2" w:rsidRDefault="00D85FC2" w:rsidP="00D85FC2">
      <w:pPr>
        <w:rPr>
          <w:sz w:val="24"/>
          <w:szCs w:val="24"/>
        </w:rPr>
      </w:pPr>
      <w:r>
        <w:rPr>
          <w:sz w:val="24"/>
          <w:szCs w:val="24"/>
        </w:rPr>
        <w:t>Salz, Pfeffer (weiß)</w:t>
      </w:r>
    </w:p>
    <w:p w14:paraId="5D1E75C6" w14:textId="77777777" w:rsidR="00D85FC2" w:rsidRDefault="00D85FC2" w:rsidP="00D85FC2">
      <w:pPr>
        <w:rPr>
          <w:sz w:val="24"/>
          <w:szCs w:val="24"/>
        </w:rPr>
      </w:pPr>
      <w:r>
        <w:rPr>
          <w:sz w:val="24"/>
          <w:szCs w:val="24"/>
        </w:rPr>
        <w:t>1 Knoblauchzehe</w:t>
      </w:r>
    </w:p>
    <w:p w14:paraId="74991082" w14:textId="77777777" w:rsidR="00D85FC2" w:rsidRDefault="00D85FC2" w:rsidP="00D85FC2">
      <w:pPr>
        <w:rPr>
          <w:sz w:val="24"/>
          <w:szCs w:val="24"/>
        </w:rPr>
      </w:pPr>
      <w:r>
        <w:rPr>
          <w:sz w:val="24"/>
          <w:szCs w:val="24"/>
        </w:rPr>
        <w:t>1 EL Saucenbinder (hell)</w:t>
      </w:r>
    </w:p>
    <w:p w14:paraId="2F1B346D" w14:textId="77777777" w:rsidR="00D85FC2" w:rsidRDefault="00D85FC2" w:rsidP="00D85FC2">
      <w:pPr>
        <w:rPr>
          <w:sz w:val="24"/>
          <w:szCs w:val="24"/>
        </w:rPr>
      </w:pPr>
      <w:r>
        <w:rPr>
          <w:sz w:val="24"/>
          <w:szCs w:val="24"/>
        </w:rPr>
        <w:t>4 Kalbsmedaillons (ca. 600 g)</w:t>
      </w:r>
    </w:p>
    <w:p w14:paraId="41B71456" w14:textId="77777777" w:rsidR="00D85FC2" w:rsidRDefault="00D85FC2" w:rsidP="00D85FC2">
      <w:pPr>
        <w:rPr>
          <w:sz w:val="24"/>
          <w:szCs w:val="24"/>
        </w:rPr>
      </w:pPr>
    </w:p>
    <w:p w14:paraId="2793FFCF" w14:textId="77777777" w:rsidR="00D85FC2" w:rsidRDefault="00D85FC2" w:rsidP="00D85FC2">
      <w:pPr>
        <w:rPr>
          <w:sz w:val="24"/>
          <w:szCs w:val="24"/>
        </w:rPr>
      </w:pPr>
      <w:r>
        <w:rPr>
          <w:sz w:val="24"/>
          <w:szCs w:val="24"/>
        </w:rPr>
        <w:t>Zubereitung:</w:t>
      </w:r>
    </w:p>
    <w:p w14:paraId="73C9767F" w14:textId="77777777" w:rsidR="00D85FC2" w:rsidRPr="00704625" w:rsidRDefault="00D85FC2" w:rsidP="00B40E8C">
      <w:pPr>
        <w:pStyle w:val="ListParagraph"/>
        <w:numPr>
          <w:ilvl w:val="0"/>
          <w:numId w:val="1236"/>
        </w:numPr>
        <w:spacing w:after="120"/>
        <w:ind w:left="714" w:hanging="357"/>
        <w:contextualSpacing w:val="0"/>
        <w:jc w:val="both"/>
        <w:rPr>
          <w:sz w:val="24"/>
          <w:szCs w:val="24"/>
        </w:rPr>
      </w:pPr>
      <w:r w:rsidRPr="00704625">
        <w:rPr>
          <w:sz w:val="24"/>
          <w:szCs w:val="24"/>
        </w:rPr>
        <w:t xml:space="preserve">Sahne und 100 g Crème fraîche in einer Pfanne oder einem breiten </w:t>
      </w:r>
      <w:r>
        <w:rPr>
          <w:sz w:val="24"/>
          <w:szCs w:val="24"/>
        </w:rPr>
        <w:t>T</w:t>
      </w:r>
      <w:r w:rsidRPr="00704625">
        <w:rPr>
          <w:sz w:val="24"/>
          <w:szCs w:val="24"/>
        </w:rPr>
        <w:t>opf offen 8 – 10 Minuten cremig einkochen lassen. Zucchini in dünne, gleichmäßige Scheiben schneiden. Parmesan fein raspeln.</w:t>
      </w:r>
    </w:p>
    <w:p w14:paraId="12D3DF39" w14:textId="77777777" w:rsidR="00D85FC2" w:rsidRPr="00704625" w:rsidRDefault="00D85FC2" w:rsidP="00B40E8C">
      <w:pPr>
        <w:pStyle w:val="ListParagraph"/>
        <w:numPr>
          <w:ilvl w:val="0"/>
          <w:numId w:val="1236"/>
        </w:numPr>
        <w:spacing w:after="120"/>
        <w:ind w:left="714" w:hanging="357"/>
        <w:contextualSpacing w:val="0"/>
        <w:jc w:val="both"/>
        <w:rPr>
          <w:sz w:val="24"/>
          <w:szCs w:val="24"/>
        </w:rPr>
      </w:pPr>
      <w:r w:rsidRPr="00704625">
        <w:rPr>
          <w:sz w:val="24"/>
          <w:szCs w:val="24"/>
        </w:rPr>
        <w:t>Vom Basilikum die Blätter abzupfen und einige zum Garnieren beiseitelegen, den Rest in nicht zu feine Streifen schneiden.</w:t>
      </w:r>
    </w:p>
    <w:p w14:paraId="65275590" w14:textId="77777777" w:rsidR="00D85FC2" w:rsidRPr="00704625" w:rsidRDefault="00D85FC2" w:rsidP="00B40E8C">
      <w:pPr>
        <w:pStyle w:val="ListParagraph"/>
        <w:numPr>
          <w:ilvl w:val="0"/>
          <w:numId w:val="1236"/>
        </w:numPr>
        <w:spacing w:after="120"/>
        <w:ind w:left="714" w:hanging="357"/>
        <w:contextualSpacing w:val="0"/>
        <w:jc w:val="both"/>
        <w:rPr>
          <w:sz w:val="24"/>
          <w:szCs w:val="24"/>
        </w:rPr>
      </w:pPr>
      <w:r w:rsidRPr="00704625">
        <w:rPr>
          <w:sz w:val="24"/>
          <w:szCs w:val="24"/>
        </w:rPr>
        <w:t>Eingekochte Sahne mit Salz, Pfeffer und durchgedrückte Knoblauchzehen würzen. Sahne mit Saucenbindemittel aufkochen, bis sie sehr dick ist und beiseitestellen. Kalbsmedaillons von beiden Seiten mit Salz und Pfeffer würzen und in sehr heißem Butterschmalz von jeder Seite 1 Minute scharf anbraten, dann aus der Pfanne nehmen.</w:t>
      </w:r>
    </w:p>
    <w:p w14:paraId="310A5692" w14:textId="77777777" w:rsidR="00D85FC2" w:rsidRPr="00704625" w:rsidRDefault="00D85FC2" w:rsidP="00B40E8C">
      <w:pPr>
        <w:pStyle w:val="ListParagraph"/>
        <w:numPr>
          <w:ilvl w:val="0"/>
          <w:numId w:val="1236"/>
        </w:numPr>
        <w:spacing w:after="120"/>
        <w:ind w:left="714" w:hanging="357"/>
        <w:contextualSpacing w:val="0"/>
        <w:jc w:val="both"/>
        <w:rPr>
          <w:sz w:val="24"/>
          <w:szCs w:val="24"/>
        </w:rPr>
      </w:pPr>
      <w:r w:rsidRPr="00704625">
        <w:rPr>
          <w:sz w:val="24"/>
          <w:szCs w:val="24"/>
        </w:rPr>
        <w:t>Zucchini in der Pfanne bei mittlerer Hitze rundum anbraten, mit Salz und Pfeffer würzen. Eingekochte Sahne und Basilikumstreifen untermischen. Zucchini auf 4 ofenfeste, flache Förmchen verteilen.</w:t>
      </w:r>
    </w:p>
    <w:p w14:paraId="74A7F009" w14:textId="77777777" w:rsidR="00D85FC2" w:rsidRDefault="00D85FC2" w:rsidP="00B40E8C">
      <w:pPr>
        <w:pStyle w:val="ListParagraph"/>
        <w:numPr>
          <w:ilvl w:val="0"/>
          <w:numId w:val="1236"/>
        </w:numPr>
        <w:spacing w:after="120"/>
        <w:ind w:left="714" w:hanging="357"/>
        <w:contextualSpacing w:val="0"/>
        <w:jc w:val="both"/>
        <w:rPr>
          <w:sz w:val="24"/>
          <w:szCs w:val="24"/>
        </w:rPr>
      </w:pPr>
      <w:r w:rsidRPr="00704625">
        <w:rPr>
          <w:sz w:val="24"/>
          <w:szCs w:val="24"/>
        </w:rPr>
        <w:t>Kalbsmedaillons auf Sahnezucchini setzen und Parmesan darüberstreuen. Restliche Crème fraîche auf Parmesan verteilen. Medaillons im vorgeheizten Backofen bei 200 Grad in der Mitte 10 Minuten überbacken. Dann für 2 – 3 Minuten mit Grill überbräunen.</w:t>
      </w:r>
    </w:p>
    <w:p w14:paraId="69B070AB" w14:textId="77777777" w:rsidR="00D85FC2" w:rsidRDefault="00D85FC2" w:rsidP="00D85FC2">
      <w:pPr>
        <w:spacing w:after="120"/>
        <w:jc w:val="both"/>
        <w:rPr>
          <w:sz w:val="24"/>
          <w:szCs w:val="24"/>
        </w:rPr>
      </w:pPr>
    </w:p>
    <w:p w14:paraId="30DF4370" w14:textId="77777777" w:rsidR="00D85FC2" w:rsidRPr="00A8723E" w:rsidRDefault="00D85FC2" w:rsidP="00D85FC2">
      <w:pPr>
        <w:spacing w:after="120"/>
        <w:jc w:val="both"/>
        <w:rPr>
          <w:sz w:val="24"/>
          <w:szCs w:val="24"/>
        </w:rPr>
      </w:pPr>
      <w:r>
        <w:rPr>
          <w:sz w:val="24"/>
          <w:szCs w:val="24"/>
        </w:rPr>
        <w:t>Kommentar:</w:t>
      </w:r>
      <w:r>
        <w:rPr>
          <w:sz w:val="24"/>
          <w:szCs w:val="24"/>
        </w:rPr>
        <w:tab/>
        <w:t>Sehr gehaltvoll, aber auch sehr lecker!</w:t>
      </w:r>
    </w:p>
    <w:p w14:paraId="002AE813" w14:textId="77777777" w:rsidR="00D85FC2" w:rsidRDefault="00D85FC2" w:rsidP="00D85FC2">
      <w:pPr>
        <w:rPr>
          <w:sz w:val="24"/>
          <w:szCs w:val="24"/>
        </w:rPr>
      </w:pPr>
    </w:p>
    <w:p w14:paraId="56F097A4" w14:textId="77777777" w:rsidR="00D85FC2" w:rsidRDefault="00D85FC2">
      <w:pPr>
        <w:rPr>
          <w:rFonts w:asciiTheme="majorHAnsi" w:eastAsiaTheme="majorEastAsia" w:hAnsiTheme="majorHAnsi" w:cstheme="majorBidi"/>
          <w:color w:val="2F5496" w:themeColor="accent1" w:themeShade="BF"/>
          <w:sz w:val="26"/>
          <w:szCs w:val="26"/>
        </w:rPr>
      </w:pPr>
      <w:r>
        <w:br w:type="page"/>
      </w:r>
    </w:p>
    <w:p w14:paraId="392158E3" w14:textId="77777777" w:rsidR="00A139C9" w:rsidRDefault="00A139C9" w:rsidP="00A139C9">
      <w:pPr>
        <w:pStyle w:val="Heading2"/>
        <w:spacing w:after="240"/>
      </w:pPr>
      <w:r>
        <w:lastRenderedPageBreak/>
        <w:t>Kalbsfrikassee</w:t>
      </w:r>
      <w:r>
        <w:rPr>
          <w:rStyle w:val="FootnoteReference"/>
        </w:rPr>
        <w:footnoteReference w:id="512"/>
      </w:r>
    </w:p>
    <w:p w14:paraId="4F5BD268" w14:textId="77777777" w:rsidR="00A139C9" w:rsidRPr="00EA7516" w:rsidRDefault="00A139C9" w:rsidP="00A139C9">
      <w:pPr>
        <w:rPr>
          <w:sz w:val="24"/>
          <w:szCs w:val="24"/>
        </w:rPr>
      </w:pPr>
      <w:r w:rsidRPr="00EA7516">
        <w:rPr>
          <w:sz w:val="24"/>
          <w:szCs w:val="24"/>
          <w:u w:val="single"/>
        </w:rPr>
        <w:t>Zutaten</w:t>
      </w:r>
      <w:r w:rsidRPr="00EA7516">
        <w:rPr>
          <w:sz w:val="24"/>
          <w:szCs w:val="24"/>
        </w:rPr>
        <w:t xml:space="preserve"> (für 4 Portionen):</w:t>
      </w:r>
    </w:p>
    <w:p w14:paraId="10A3C6BC" w14:textId="77777777" w:rsidR="00A139C9" w:rsidRPr="00EA7516" w:rsidRDefault="00A139C9" w:rsidP="00A139C9">
      <w:pPr>
        <w:rPr>
          <w:sz w:val="24"/>
          <w:szCs w:val="24"/>
        </w:rPr>
      </w:pPr>
      <w:r w:rsidRPr="00EA7516">
        <w:rPr>
          <w:sz w:val="24"/>
          <w:szCs w:val="24"/>
        </w:rPr>
        <w:t>750 g Kalbsfleisch aus der Schulter</w:t>
      </w:r>
    </w:p>
    <w:p w14:paraId="760BE3CC" w14:textId="77777777" w:rsidR="00A139C9" w:rsidRPr="00EA7516" w:rsidRDefault="00A139C9" w:rsidP="00A139C9">
      <w:pPr>
        <w:rPr>
          <w:sz w:val="24"/>
          <w:szCs w:val="24"/>
        </w:rPr>
      </w:pPr>
      <w:r w:rsidRPr="00EA7516">
        <w:rPr>
          <w:sz w:val="24"/>
          <w:szCs w:val="24"/>
        </w:rPr>
        <w:t>1 Möhre</w:t>
      </w:r>
    </w:p>
    <w:p w14:paraId="412F1094" w14:textId="77777777" w:rsidR="00A139C9" w:rsidRPr="00EA7516" w:rsidRDefault="00A139C9" w:rsidP="00A139C9">
      <w:pPr>
        <w:rPr>
          <w:sz w:val="24"/>
          <w:szCs w:val="24"/>
        </w:rPr>
      </w:pPr>
      <w:r w:rsidRPr="00EA7516">
        <w:rPr>
          <w:sz w:val="24"/>
          <w:szCs w:val="24"/>
        </w:rPr>
        <w:t>2 Zwiebeln</w:t>
      </w:r>
    </w:p>
    <w:p w14:paraId="459BE731" w14:textId="77777777" w:rsidR="00A139C9" w:rsidRPr="00EA7516" w:rsidRDefault="00A139C9" w:rsidP="00A139C9">
      <w:pPr>
        <w:rPr>
          <w:sz w:val="24"/>
          <w:szCs w:val="24"/>
        </w:rPr>
      </w:pPr>
      <w:r w:rsidRPr="00EA7516">
        <w:rPr>
          <w:sz w:val="24"/>
          <w:szCs w:val="24"/>
        </w:rPr>
        <w:t>2 Gewürznelken</w:t>
      </w:r>
    </w:p>
    <w:p w14:paraId="09010C16" w14:textId="77777777" w:rsidR="00A139C9" w:rsidRPr="00EA7516" w:rsidRDefault="00A139C9" w:rsidP="00A139C9">
      <w:pPr>
        <w:rPr>
          <w:sz w:val="24"/>
          <w:szCs w:val="24"/>
        </w:rPr>
      </w:pPr>
      <w:r w:rsidRPr="00EA7516">
        <w:rPr>
          <w:sz w:val="24"/>
          <w:szCs w:val="24"/>
        </w:rPr>
        <w:t>2 EL Butter</w:t>
      </w:r>
    </w:p>
    <w:p w14:paraId="08394DD6" w14:textId="77777777" w:rsidR="00A139C9" w:rsidRPr="00EA7516" w:rsidRDefault="00A139C9" w:rsidP="00A139C9">
      <w:pPr>
        <w:rPr>
          <w:sz w:val="24"/>
          <w:szCs w:val="24"/>
        </w:rPr>
      </w:pPr>
      <w:r w:rsidRPr="00EA7516">
        <w:rPr>
          <w:sz w:val="24"/>
          <w:szCs w:val="24"/>
        </w:rPr>
        <w:t>Salz, weißer Pfeffer</w:t>
      </w:r>
    </w:p>
    <w:p w14:paraId="196BB3CE" w14:textId="77777777" w:rsidR="00A139C9" w:rsidRPr="00EA7516" w:rsidRDefault="00A139C9" w:rsidP="00A139C9">
      <w:pPr>
        <w:rPr>
          <w:sz w:val="24"/>
          <w:szCs w:val="24"/>
        </w:rPr>
      </w:pPr>
      <w:r w:rsidRPr="00EA7516">
        <w:rPr>
          <w:sz w:val="24"/>
          <w:szCs w:val="24"/>
        </w:rPr>
        <w:t>1,5 EL Mehl</w:t>
      </w:r>
    </w:p>
    <w:p w14:paraId="53DDADFE" w14:textId="77777777" w:rsidR="00A139C9" w:rsidRPr="00EA7516" w:rsidRDefault="00A139C9" w:rsidP="00A139C9">
      <w:pPr>
        <w:rPr>
          <w:sz w:val="24"/>
          <w:szCs w:val="24"/>
        </w:rPr>
      </w:pPr>
      <w:r w:rsidRPr="00EA7516">
        <w:rPr>
          <w:sz w:val="24"/>
          <w:szCs w:val="24"/>
        </w:rPr>
        <w:t>1/8 l trockener Weißwein</w:t>
      </w:r>
    </w:p>
    <w:p w14:paraId="7A68C00A" w14:textId="77777777" w:rsidR="00A139C9" w:rsidRPr="00EA7516" w:rsidRDefault="00A139C9" w:rsidP="00A139C9">
      <w:pPr>
        <w:rPr>
          <w:sz w:val="24"/>
          <w:szCs w:val="24"/>
        </w:rPr>
      </w:pPr>
      <w:r w:rsidRPr="00EA7516">
        <w:rPr>
          <w:sz w:val="24"/>
          <w:szCs w:val="24"/>
        </w:rPr>
        <w:t>1 Bund glatte Petersilie</w:t>
      </w:r>
    </w:p>
    <w:p w14:paraId="1F9C2683" w14:textId="77777777" w:rsidR="00A139C9" w:rsidRPr="00EA7516" w:rsidRDefault="00A139C9" w:rsidP="00A139C9">
      <w:pPr>
        <w:rPr>
          <w:sz w:val="24"/>
          <w:szCs w:val="24"/>
        </w:rPr>
      </w:pPr>
      <w:r w:rsidRPr="00EA7516">
        <w:rPr>
          <w:sz w:val="24"/>
          <w:szCs w:val="24"/>
        </w:rPr>
        <w:t>1 Lorbeerblatt</w:t>
      </w:r>
    </w:p>
    <w:p w14:paraId="447E3233" w14:textId="77777777" w:rsidR="00A139C9" w:rsidRPr="00EA7516" w:rsidRDefault="00A139C9" w:rsidP="00A139C9">
      <w:pPr>
        <w:rPr>
          <w:sz w:val="24"/>
          <w:szCs w:val="24"/>
        </w:rPr>
      </w:pPr>
      <w:r w:rsidRPr="00EA7516">
        <w:rPr>
          <w:sz w:val="24"/>
          <w:szCs w:val="24"/>
        </w:rPr>
        <w:t>1 Zweig Thymian (oder ½ TL getrockneter)</w:t>
      </w:r>
    </w:p>
    <w:p w14:paraId="3858BAB9" w14:textId="77777777" w:rsidR="00A139C9" w:rsidRPr="00EA7516" w:rsidRDefault="00A139C9" w:rsidP="00A139C9">
      <w:pPr>
        <w:rPr>
          <w:sz w:val="24"/>
          <w:szCs w:val="24"/>
        </w:rPr>
      </w:pPr>
      <w:r w:rsidRPr="00EA7516">
        <w:rPr>
          <w:sz w:val="24"/>
          <w:szCs w:val="24"/>
        </w:rPr>
        <w:t>250 g kleine Champignons</w:t>
      </w:r>
    </w:p>
    <w:p w14:paraId="3F003023" w14:textId="77777777" w:rsidR="00A139C9" w:rsidRPr="00EA7516" w:rsidRDefault="00A139C9" w:rsidP="00A139C9">
      <w:pPr>
        <w:rPr>
          <w:sz w:val="24"/>
          <w:szCs w:val="24"/>
        </w:rPr>
      </w:pPr>
      <w:r w:rsidRPr="00EA7516">
        <w:rPr>
          <w:sz w:val="24"/>
          <w:szCs w:val="24"/>
        </w:rPr>
        <w:t>1 Eigelb</w:t>
      </w:r>
    </w:p>
    <w:p w14:paraId="05437BE5" w14:textId="77777777" w:rsidR="00A139C9" w:rsidRPr="00EA7516" w:rsidRDefault="00A139C9" w:rsidP="00A139C9">
      <w:pPr>
        <w:rPr>
          <w:sz w:val="24"/>
          <w:szCs w:val="24"/>
        </w:rPr>
      </w:pPr>
      <w:r w:rsidRPr="00EA7516">
        <w:rPr>
          <w:sz w:val="24"/>
          <w:szCs w:val="24"/>
        </w:rPr>
        <w:t>2 EL Crème fraîche</w:t>
      </w:r>
    </w:p>
    <w:p w14:paraId="08F4B71E" w14:textId="77777777" w:rsidR="00A139C9" w:rsidRPr="00EA7516" w:rsidRDefault="00A139C9" w:rsidP="00A139C9">
      <w:pPr>
        <w:rPr>
          <w:sz w:val="24"/>
          <w:szCs w:val="24"/>
        </w:rPr>
      </w:pPr>
      <w:r w:rsidRPr="00EA7516">
        <w:rPr>
          <w:sz w:val="24"/>
          <w:szCs w:val="24"/>
        </w:rPr>
        <w:t>1-2 EL Zitronensaft</w:t>
      </w:r>
    </w:p>
    <w:p w14:paraId="2F21B2D8" w14:textId="77777777" w:rsidR="00A139C9" w:rsidRPr="00EA7516" w:rsidRDefault="00A139C9" w:rsidP="00A139C9">
      <w:pPr>
        <w:rPr>
          <w:sz w:val="24"/>
          <w:szCs w:val="24"/>
        </w:rPr>
      </w:pPr>
      <w:r w:rsidRPr="00EA7516">
        <w:rPr>
          <w:sz w:val="24"/>
          <w:szCs w:val="24"/>
        </w:rPr>
        <w:t>Eventuell Worcestersauce</w:t>
      </w:r>
    </w:p>
    <w:p w14:paraId="3AD6E41B" w14:textId="77777777" w:rsidR="00A139C9" w:rsidRPr="00EA7516" w:rsidRDefault="00A139C9" w:rsidP="00A139C9">
      <w:pPr>
        <w:rPr>
          <w:sz w:val="24"/>
          <w:szCs w:val="24"/>
        </w:rPr>
      </w:pPr>
    </w:p>
    <w:p w14:paraId="60F9BF44" w14:textId="77777777" w:rsidR="00A139C9" w:rsidRPr="00EA7516" w:rsidRDefault="00A139C9" w:rsidP="00A139C9">
      <w:pPr>
        <w:rPr>
          <w:sz w:val="24"/>
          <w:szCs w:val="24"/>
        </w:rPr>
      </w:pPr>
      <w:r w:rsidRPr="00EA7516">
        <w:rPr>
          <w:sz w:val="24"/>
          <w:szCs w:val="24"/>
        </w:rPr>
        <w:t>Zubereitungszeit:</w:t>
      </w:r>
      <w:r w:rsidRPr="00EA7516">
        <w:rPr>
          <w:sz w:val="24"/>
          <w:szCs w:val="24"/>
        </w:rPr>
        <w:tab/>
        <w:t>2 Stunden</w:t>
      </w:r>
    </w:p>
    <w:p w14:paraId="682B7D46" w14:textId="77777777" w:rsidR="00A139C9" w:rsidRPr="00EA7516" w:rsidRDefault="00A139C9" w:rsidP="00B40E8C">
      <w:pPr>
        <w:pStyle w:val="ListParagraph"/>
        <w:numPr>
          <w:ilvl w:val="0"/>
          <w:numId w:val="1739"/>
        </w:numPr>
        <w:spacing w:after="120"/>
        <w:ind w:left="714" w:hanging="357"/>
        <w:contextualSpacing w:val="0"/>
        <w:jc w:val="both"/>
        <w:rPr>
          <w:sz w:val="24"/>
          <w:szCs w:val="24"/>
        </w:rPr>
      </w:pPr>
      <w:r w:rsidRPr="00EA7516">
        <w:rPr>
          <w:sz w:val="24"/>
          <w:szCs w:val="24"/>
        </w:rPr>
        <w:t>Das Kalbsfleisch in etwa 3 cm große Stücke schneiden, von Haut und Fett befreien. Die Möhre schälen und in winzige Würfelchen schneiden. 1 Zwiebel fein hacken, die zweite mit den Gewürznelken bestecken.</w:t>
      </w:r>
    </w:p>
    <w:p w14:paraId="6771E402" w14:textId="77777777" w:rsidR="00A139C9" w:rsidRPr="00EA7516" w:rsidRDefault="00A139C9" w:rsidP="00B40E8C">
      <w:pPr>
        <w:pStyle w:val="ListParagraph"/>
        <w:numPr>
          <w:ilvl w:val="0"/>
          <w:numId w:val="1739"/>
        </w:numPr>
        <w:spacing w:after="120"/>
        <w:ind w:left="714" w:hanging="357"/>
        <w:contextualSpacing w:val="0"/>
        <w:jc w:val="both"/>
        <w:rPr>
          <w:sz w:val="24"/>
          <w:szCs w:val="24"/>
        </w:rPr>
      </w:pPr>
      <w:r w:rsidRPr="00EA7516">
        <w:rPr>
          <w:sz w:val="24"/>
          <w:szCs w:val="24"/>
        </w:rPr>
        <w:t>In einem Topf die Butter zerlassen. Das Fleisch portionsweise sanft anbraten, aber nicht bräunen. Die gehackte Zwiebel und die Möhre untermischen, kurz mitdünsten. Salzen und pfeffern, mit Mehl bestäuben. Den Wein und etwa 200 ml Wasser angießen.</w:t>
      </w:r>
    </w:p>
    <w:p w14:paraId="17450B0D" w14:textId="77777777" w:rsidR="00A139C9" w:rsidRPr="00EA7516" w:rsidRDefault="00A139C9" w:rsidP="00B40E8C">
      <w:pPr>
        <w:pStyle w:val="ListParagraph"/>
        <w:numPr>
          <w:ilvl w:val="0"/>
          <w:numId w:val="1739"/>
        </w:numPr>
        <w:spacing w:after="120"/>
        <w:ind w:left="714" w:hanging="357"/>
        <w:contextualSpacing w:val="0"/>
        <w:jc w:val="both"/>
        <w:rPr>
          <w:sz w:val="24"/>
          <w:szCs w:val="24"/>
        </w:rPr>
      </w:pPr>
      <w:r w:rsidRPr="00EA7516">
        <w:rPr>
          <w:sz w:val="24"/>
          <w:szCs w:val="24"/>
        </w:rPr>
        <w:t>Die Zwiebel, die Stängel der Petersilie, das Lorbeerblatt und den Thymian in den Topf geben. Zugedeckt bei milder Hitze etwa 45 Minuten garen.</w:t>
      </w:r>
    </w:p>
    <w:p w14:paraId="4EC5C1E5" w14:textId="77777777" w:rsidR="00A139C9" w:rsidRPr="00EA7516" w:rsidRDefault="00A139C9" w:rsidP="00B40E8C">
      <w:pPr>
        <w:pStyle w:val="ListParagraph"/>
        <w:numPr>
          <w:ilvl w:val="0"/>
          <w:numId w:val="1739"/>
        </w:numPr>
        <w:spacing w:after="120"/>
        <w:ind w:left="714" w:hanging="357"/>
        <w:contextualSpacing w:val="0"/>
        <w:jc w:val="both"/>
        <w:rPr>
          <w:sz w:val="24"/>
          <w:szCs w:val="24"/>
        </w:rPr>
      </w:pPr>
      <w:r w:rsidRPr="00EA7516">
        <w:rPr>
          <w:sz w:val="24"/>
          <w:szCs w:val="24"/>
        </w:rPr>
        <w:t>Die Champignons putzen, größere Pile halbieren. Nach etwa 45 Minuten Garzeit die Pilze unters Fleisch mischen, alles zusammen nochmals weitere 15-20 Minuten garen.</w:t>
      </w:r>
    </w:p>
    <w:p w14:paraId="13AC55AC" w14:textId="77777777" w:rsidR="00A139C9" w:rsidRPr="00EA7516" w:rsidRDefault="00A139C9" w:rsidP="00B40E8C">
      <w:pPr>
        <w:pStyle w:val="ListParagraph"/>
        <w:numPr>
          <w:ilvl w:val="0"/>
          <w:numId w:val="1739"/>
        </w:numPr>
        <w:spacing w:after="120"/>
        <w:ind w:left="714" w:hanging="357"/>
        <w:contextualSpacing w:val="0"/>
        <w:jc w:val="both"/>
        <w:rPr>
          <w:sz w:val="24"/>
          <w:szCs w:val="24"/>
        </w:rPr>
      </w:pPr>
      <w:r w:rsidRPr="00EA7516">
        <w:rPr>
          <w:sz w:val="24"/>
          <w:szCs w:val="24"/>
        </w:rPr>
        <w:lastRenderedPageBreak/>
        <w:t>Das Eigelb mit der Crème fraîche und dem Zitronensaft verquirlen. Die Petersilienblättchen fein hacken.</w:t>
      </w:r>
    </w:p>
    <w:p w14:paraId="555F550A" w14:textId="77777777" w:rsidR="00A139C9" w:rsidRPr="00EA7516" w:rsidRDefault="00A139C9" w:rsidP="00B40E8C">
      <w:pPr>
        <w:pStyle w:val="ListParagraph"/>
        <w:numPr>
          <w:ilvl w:val="0"/>
          <w:numId w:val="1739"/>
        </w:numPr>
        <w:spacing w:after="120"/>
        <w:ind w:left="714" w:hanging="357"/>
        <w:contextualSpacing w:val="0"/>
        <w:jc w:val="both"/>
        <w:rPr>
          <w:sz w:val="24"/>
          <w:szCs w:val="24"/>
        </w:rPr>
      </w:pPr>
      <w:r w:rsidRPr="00EA7516">
        <w:rPr>
          <w:sz w:val="24"/>
          <w:szCs w:val="24"/>
        </w:rPr>
        <w:t>Die Kräuterstängel und die ganze Zwiebel aus dem Topf nehmen und wegwerfen. Das Kalbfleisch und die Pilze mit dem Schaumlöffel herausheben, abtropfen lassen und abgedeckt gut warmhalten.</w:t>
      </w:r>
    </w:p>
    <w:p w14:paraId="454E4B41" w14:textId="77777777" w:rsidR="00A139C9" w:rsidRPr="00EA7516" w:rsidRDefault="00A139C9" w:rsidP="00B40E8C">
      <w:pPr>
        <w:pStyle w:val="ListParagraph"/>
        <w:numPr>
          <w:ilvl w:val="0"/>
          <w:numId w:val="1739"/>
        </w:numPr>
        <w:spacing w:after="120"/>
        <w:ind w:left="714" w:hanging="357"/>
        <w:contextualSpacing w:val="0"/>
        <w:jc w:val="both"/>
        <w:rPr>
          <w:sz w:val="24"/>
          <w:szCs w:val="24"/>
        </w:rPr>
      </w:pPr>
      <w:r w:rsidRPr="00EA7516">
        <w:rPr>
          <w:sz w:val="24"/>
          <w:szCs w:val="24"/>
        </w:rPr>
        <w:t>Nach und nach die Fleischsauce zur Eigelbmischung geben und kräftig verquirlen. Mit Salz, Pfeffer und eventuell einigen tropfen Worcestersauce abschmecken, die Petersilie untermischen. Übers Frikassee gießen udn sofort servieren.</w:t>
      </w:r>
    </w:p>
    <w:p w14:paraId="67A9E8A8" w14:textId="77777777" w:rsidR="00A139C9" w:rsidRPr="00EA7516" w:rsidRDefault="00A139C9" w:rsidP="00A139C9">
      <w:pPr>
        <w:rPr>
          <w:sz w:val="24"/>
          <w:szCs w:val="24"/>
        </w:rPr>
      </w:pPr>
    </w:p>
    <w:p w14:paraId="7C4F7262" w14:textId="77777777" w:rsidR="00A139C9" w:rsidRPr="00EA7516" w:rsidRDefault="00A139C9" w:rsidP="00A139C9">
      <w:pPr>
        <w:ind w:left="708" w:hanging="708"/>
        <w:jc w:val="both"/>
        <w:rPr>
          <w:sz w:val="24"/>
          <w:szCs w:val="24"/>
        </w:rPr>
      </w:pPr>
      <w:r w:rsidRPr="00EA7516">
        <w:rPr>
          <w:sz w:val="24"/>
          <w:szCs w:val="24"/>
        </w:rPr>
        <w:t>Info:</w:t>
      </w:r>
      <w:r w:rsidRPr="00EA7516">
        <w:rPr>
          <w:sz w:val="24"/>
          <w:szCs w:val="24"/>
        </w:rPr>
        <w:tab/>
        <w:t xml:space="preserve"> Als eignet sich Reis oder ganz klassisch auch die Blätterteigpastetchen. Dann wäre es richtige Ragout fin. Ein Klassiker der 70er Jahre</w:t>
      </w:r>
    </w:p>
    <w:p w14:paraId="0EE41563" w14:textId="77777777" w:rsidR="00A139C9" w:rsidRPr="00EA7516" w:rsidRDefault="00A139C9" w:rsidP="00A139C9">
      <w:pPr>
        <w:rPr>
          <w:sz w:val="24"/>
          <w:szCs w:val="24"/>
        </w:rPr>
      </w:pPr>
    </w:p>
    <w:p w14:paraId="5D2D97B1" w14:textId="77777777" w:rsidR="00A139C9" w:rsidRDefault="00A139C9">
      <w:pPr>
        <w:rPr>
          <w:rFonts w:asciiTheme="majorHAnsi" w:eastAsiaTheme="majorEastAsia" w:hAnsiTheme="majorHAnsi" w:cstheme="majorBidi"/>
          <w:color w:val="2F5496" w:themeColor="accent1" w:themeShade="BF"/>
          <w:sz w:val="26"/>
          <w:szCs w:val="26"/>
        </w:rPr>
      </w:pPr>
      <w:r>
        <w:br w:type="page"/>
      </w:r>
    </w:p>
    <w:p w14:paraId="3CA192C7" w14:textId="77777777" w:rsidR="00025D45" w:rsidRDefault="00025D45" w:rsidP="00025D45">
      <w:pPr>
        <w:pStyle w:val="Heading2"/>
        <w:spacing w:after="240"/>
      </w:pPr>
      <w:r>
        <w:lastRenderedPageBreak/>
        <w:t>Kalbfleisch mit Quitten – Moscári me kidónia</w:t>
      </w:r>
      <w:r>
        <w:rPr>
          <w:rStyle w:val="FootnoteReference"/>
        </w:rPr>
        <w:footnoteReference w:id="513"/>
      </w:r>
      <w:r>
        <w:t xml:space="preserve"> </w:t>
      </w:r>
    </w:p>
    <w:p w14:paraId="1D88A979" w14:textId="77777777" w:rsidR="00025D45" w:rsidRDefault="00025D45" w:rsidP="00025D45">
      <w:pPr>
        <w:rPr>
          <w:sz w:val="24"/>
          <w:szCs w:val="24"/>
        </w:rPr>
      </w:pPr>
      <w:r w:rsidRPr="00053A5A">
        <w:rPr>
          <w:sz w:val="24"/>
          <w:szCs w:val="24"/>
          <w:u w:val="single"/>
        </w:rPr>
        <w:t>Zutaten</w:t>
      </w:r>
      <w:r>
        <w:rPr>
          <w:sz w:val="24"/>
          <w:szCs w:val="24"/>
        </w:rPr>
        <w:t xml:space="preserve"> (für 4 Portionen)</w:t>
      </w:r>
    </w:p>
    <w:p w14:paraId="1EDA3DE2" w14:textId="77777777" w:rsidR="00025D45" w:rsidRDefault="00025D45" w:rsidP="00025D45">
      <w:pPr>
        <w:rPr>
          <w:sz w:val="24"/>
          <w:szCs w:val="24"/>
        </w:rPr>
      </w:pPr>
      <w:r>
        <w:rPr>
          <w:sz w:val="24"/>
          <w:szCs w:val="24"/>
        </w:rPr>
        <w:t>800 g Kalbfleisch, leicht durchwachsen</w:t>
      </w:r>
    </w:p>
    <w:p w14:paraId="3584C00C" w14:textId="77777777" w:rsidR="00025D45" w:rsidRDefault="00025D45" w:rsidP="00025D45">
      <w:pPr>
        <w:rPr>
          <w:sz w:val="24"/>
          <w:szCs w:val="24"/>
        </w:rPr>
      </w:pPr>
      <w:r>
        <w:rPr>
          <w:sz w:val="24"/>
          <w:szCs w:val="24"/>
        </w:rPr>
        <w:t>1 mittelgroße Zwiebel</w:t>
      </w:r>
    </w:p>
    <w:p w14:paraId="40C867FF" w14:textId="77777777" w:rsidR="00025D45" w:rsidRDefault="00025D45" w:rsidP="00025D45">
      <w:pPr>
        <w:rPr>
          <w:sz w:val="24"/>
          <w:szCs w:val="24"/>
        </w:rPr>
      </w:pPr>
      <w:r>
        <w:rPr>
          <w:sz w:val="24"/>
          <w:szCs w:val="24"/>
        </w:rPr>
        <w:t>800 g reife Quitten</w:t>
      </w:r>
    </w:p>
    <w:p w14:paraId="634A8118" w14:textId="77777777" w:rsidR="00025D45" w:rsidRDefault="00025D45" w:rsidP="00025D45">
      <w:pPr>
        <w:rPr>
          <w:sz w:val="24"/>
          <w:szCs w:val="24"/>
        </w:rPr>
      </w:pPr>
      <w:r>
        <w:rPr>
          <w:sz w:val="24"/>
          <w:szCs w:val="24"/>
        </w:rPr>
        <w:t>6 EL Olivenöl</w:t>
      </w:r>
    </w:p>
    <w:p w14:paraId="3C475F4B" w14:textId="77777777" w:rsidR="00025D45" w:rsidRDefault="00025D45" w:rsidP="00025D45">
      <w:pPr>
        <w:rPr>
          <w:sz w:val="24"/>
          <w:szCs w:val="24"/>
        </w:rPr>
      </w:pPr>
      <w:r>
        <w:rPr>
          <w:sz w:val="24"/>
          <w:szCs w:val="24"/>
        </w:rPr>
        <w:t>1 knapper EL Zucker</w:t>
      </w:r>
    </w:p>
    <w:p w14:paraId="191F9777" w14:textId="77777777" w:rsidR="00025D45" w:rsidRDefault="00025D45" w:rsidP="00025D45">
      <w:pPr>
        <w:rPr>
          <w:sz w:val="24"/>
          <w:szCs w:val="24"/>
        </w:rPr>
      </w:pPr>
      <w:r>
        <w:rPr>
          <w:sz w:val="24"/>
          <w:szCs w:val="24"/>
        </w:rPr>
        <w:t>1 Msp. Kreuzkümmel, gemahlen</w:t>
      </w:r>
    </w:p>
    <w:p w14:paraId="6C027430" w14:textId="77777777" w:rsidR="00025D45" w:rsidRDefault="00025D45" w:rsidP="00025D45">
      <w:pPr>
        <w:rPr>
          <w:sz w:val="24"/>
          <w:szCs w:val="24"/>
        </w:rPr>
      </w:pPr>
      <w:r>
        <w:rPr>
          <w:sz w:val="24"/>
          <w:szCs w:val="24"/>
        </w:rPr>
        <w:t>1 Stückchen Zimtstange</w:t>
      </w:r>
    </w:p>
    <w:p w14:paraId="35304BFA" w14:textId="77777777" w:rsidR="00025D45" w:rsidRDefault="00025D45" w:rsidP="00025D45">
      <w:pPr>
        <w:rPr>
          <w:sz w:val="24"/>
          <w:szCs w:val="24"/>
        </w:rPr>
      </w:pPr>
      <w:r>
        <w:rPr>
          <w:sz w:val="24"/>
          <w:szCs w:val="24"/>
        </w:rPr>
        <w:t>Salz, Pfeffer</w:t>
      </w:r>
    </w:p>
    <w:p w14:paraId="18DF7716" w14:textId="77777777" w:rsidR="00025D45" w:rsidRDefault="00025D45" w:rsidP="00025D45">
      <w:pPr>
        <w:rPr>
          <w:sz w:val="24"/>
          <w:szCs w:val="24"/>
        </w:rPr>
      </w:pPr>
      <w:r>
        <w:rPr>
          <w:sz w:val="24"/>
          <w:szCs w:val="24"/>
        </w:rPr>
        <w:t>100 ml Orangensaft</w:t>
      </w:r>
    </w:p>
    <w:p w14:paraId="4FE8427C" w14:textId="77777777" w:rsidR="00025D45" w:rsidRDefault="00025D45" w:rsidP="00025D45">
      <w:pPr>
        <w:rPr>
          <w:sz w:val="24"/>
          <w:szCs w:val="24"/>
        </w:rPr>
      </w:pPr>
      <w:r>
        <w:rPr>
          <w:sz w:val="24"/>
          <w:szCs w:val="24"/>
        </w:rPr>
        <w:t>1 Stückchen Schale von einer unbehandelten Orange</w:t>
      </w:r>
    </w:p>
    <w:p w14:paraId="1C4B716E" w14:textId="77777777" w:rsidR="00025D45" w:rsidRDefault="00025D45" w:rsidP="00025D45">
      <w:pPr>
        <w:rPr>
          <w:sz w:val="24"/>
          <w:szCs w:val="24"/>
        </w:rPr>
      </w:pPr>
      <w:r>
        <w:rPr>
          <w:sz w:val="24"/>
          <w:szCs w:val="24"/>
        </w:rPr>
        <w:t>1 Zweig frische Minze</w:t>
      </w:r>
    </w:p>
    <w:p w14:paraId="154B4F65" w14:textId="77777777" w:rsidR="00025D45" w:rsidRDefault="00025D45" w:rsidP="00025D45">
      <w:pPr>
        <w:rPr>
          <w:sz w:val="24"/>
          <w:szCs w:val="24"/>
        </w:rPr>
      </w:pPr>
    </w:p>
    <w:p w14:paraId="0531A5A5" w14:textId="77777777" w:rsidR="00025D45" w:rsidRDefault="00025D45" w:rsidP="00025D45">
      <w:pPr>
        <w:rPr>
          <w:sz w:val="24"/>
          <w:szCs w:val="24"/>
        </w:rPr>
      </w:pPr>
      <w:r>
        <w:rPr>
          <w:sz w:val="24"/>
          <w:szCs w:val="24"/>
        </w:rPr>
        <w:t>Zubereitungszeit: 30 Minuten plus 30 – 40 Minuten Garzeit</w:t>
      </w:r>
    </w:p>
    <w:p w14:paraId="5CAC5726" w14:textId="77777777" w:rsidR="00025D45" w:rsidRPr="001E6E6D" w:rsidRDefault="00025D45" w:rsidP="00B40E8C">
      <w:pPr>
        <w:pStyle w:val="ListParagraph"/>
        <w:numPr>
          <w:ilvl w:val="0"/>
          <w:numId w:val="447"/>
        </w:numPr>
        <w:spacing w:after="120"/>
        <w:ind w:left="714" w:hanging="357"/>
        <w:contextualSpacing w:val="0"/>
        <w:jc w:val="both"/>
        <w:rPr>
          <w:sz w:val="24"/>
          <w:szCs w:val="24"/>
        </w:rPr>
      </w:pPr>
      <w:r w:rsidRPr="001E6E6D">
        <w:rPr>
          <w:sz w:val="24"/>
          <w:szCs w:val="24"/>
        </w:rPr>
        <w:t>Fleisch abspülen, abtrocknen und in etwa 3 cm große Würfel schneiden. Zwiebel schälen und klein würfeln. Quitten schälen und das Fruchtfleisch rund um das Kerngehäuse in Stückchen abschneiden.</w:t>
      </w:r>
    </w:p>
    <w:p w14:paraId="5A982D16" w14:textId="77777777" w:rsidR="00025D45" w:rsidRPr="001E6E6D" w:rsidRDefault="00025D45" w:rsidP="00B40E8C">
      <w:pPr>
        <w:pStyle w:val="ListParagraph"/>
        <w:numPr>
          <w:ilvl w:val="0"/>
          <w:numId w:val="447"/>
        </w:numPr>
        <w:spacing w:after="120"/>
        <w:ind w:left="714" w:hanging="357"/>
        <w:contextualSpacing w:val="0"/>
        <w:jc w:val="both"/>
        <w:rPr>
          <w:sz w:val="24"/>
          <w:szCs w:val="24"/>
        </w:rPr>
      </w:pPr>
      <w:r w:rsidRPr="001E6E6D">
        <w:rPr>
          <w:sz w:val="24"/>
          <w:szCs w:val="24"/>
        </w:rPr>
        <w:t>In einem Bräter 3 EL Olivenöl erhitzen. Quitten hineingeben, Zucker überstreuen und bei starker Hitze unter Rühren die Quitten anschmoren und leicht karamellisieren lassen. 300 ml Wasser dazugießen, aufkochen und dann beiseitestellen.</w:t>
      </w:r>
    </w:p>
    <w:p w14:paraId="1B068E7E" w14:textId="77777777" w:rsidR="00025D45" w:rsidRPr="001E6E6D" w:rsidRDefault="00025D45" w:rsidP="00B40E8C">
      <w:pPr>
        <w:pStyle w:val="ListParagraph"/>
        <w:numPr>
          <w:ilvl w:val="0"/>
          <w:numId w:val="447"/>
        </w:numPr>
        <w:spacing w:after="120"/>
        <w:ind w:left="714" w:hanging="357"/>
        <w:contextualSpacing w:val="0"/>
        <w:jc w:val="both"/>
        <w:rPr>
          <w:sz w:val="24"/>
          <w:szCs w:val="24"/>
        </w:rPr>
      </w:pPr>
      <w:r w:rsidRPr="001E6E6D">
        <w:rPr>
          <w:sz w:val="24"/>
          <w:szCs w:val="24"/>
        </w:rPr>
        <w:t>In einer Pfanne 3 EL Olivenöl erhitzen, Fleisch und Zwiebeln bei starker Hitze rundum anbraten. Kreuzkümmel, Zimt, Salz und 1 gute Prise Pfeffer untermischen und kurz mitbraten.</w:t>
      </w:r>
    </w:p>
    <w:p w14:paraId="65954805" w14:textId="77777777" w:rsidR="00025D45" w:rsidRPr="001E6E6D" w:rsidRDefault="00025D45" w:rsidP="00B40E8C">
      <w:pPr>
        <w:pStyle w:val="ListParagraph"/>
        <w:numPr>
          <w:ilvl w:val="0"/>
          <w:numId w:val="447"/>
        </w:numPr>
        <w:spacing w:after="120"/>
        <w:ind w:left="714" w:hanging="357"/>
        <w:contextualSpacing w:val="0"/>
        <w:jc w:val="both"/>
        <w:rPr>
          <w:sz w:val="24"/>
          <w:szCs w:val="24"/>
        </w:rPr>
      </w:pPr>
      <w:r w:rsidRPr="001E6E6D">
        <w:rPr>
          <w:sz w:val="24"/>
          <w:szCs w:val="24"/>
        </w:rPr>
        <w:t>Orangensaft über das Fleisch gießen, aufkochen und alles unter die Quitten mischen. Das Gericht bei schwacher Hitze zugedeckt 30 – 40 Minuten schmoren, nach Bedarf noch ein wenig Wasser unterrühren. Fleisch und Quitten mit Salz abschmecken. Orangenschale in dünne Streifchen schneiden, Minzeblättchen abspülen. Das Gericht mit beiden garnieren. Mit Brot oder Reis servieren.</w:t>
      </w:r>
    </w:p>
    <w:p w14:paraId="2AF8D643" w14:textId="77777777" w:rsidR="00025D45" w:rsidRDefault="00025D45" w:rsidP="00025D45">
      <w:pPr>
        <w:rPr>
          <w:sz w:val="24"/>
          <w:szCs w:val="24"/>
        </w:rPr>
      </w:pPr>
    </w:p>
    <w:p w14:paraId="27409824" w14:textId="77777777" w:rsidR="00025D45" w:rsidRDefault="00025D45" w:rsidP="00025D45">
      <w:pPr>
        <w:rPr>
          <w:sz w:val="24"/>
          <w:szCs w:val="24"/>
        </w:rPr>
      </w:pPr>
      <w:r>
        <w:rPr>
          <w:sz w:val="24"/>
          <w:szCs w:val="24"/>
        </w:rPr>
        <w:t>Tipp:</w:t>
      </w:r>
      <w:r>
        <w:rPr>
          <w:sz w:val="24"/>
          <w:szCs w:val="24"/>
        </w:rPr>
        <w:tab/>
        <w:t>Geht natürlich auch mit Huhn, Schweine- oder Lammfleisch.</w:t>
      </w:r>
    </w:p>
    <w:p w14:paraId="60377C8E" w14:textId="77777777" w:rsidR="00025D45" w:rsidRDefault="00025D45" w:rsidP="00025D45">
      <w:pPr>
        <w:pStyle w:val="Heading2"/>
        <w:spacing w:after="240"/>
      </w:pPr>
      <w:r>
        <w:lastRenderedPageBreak/>
        <w:t>Kalbfleisch mit Basilikumsauce</w:t>
      </w:r>
      <w:r>
        <w:rPr>
          <w:rStyle w:val="FootnoteReference"/>
        </w:rPr>
        <w:footnoteReference w:id="514"/>
      </w:r>
    </w:p>
    <w:p w14:paraId="4BB22EB3" w14:textId="77777777" w:rsidR="00025D45" w:rsidRDefault="00025D45" w:rsidP="00025D45">
      <w:pPr>
        <w:rPr>
          <w:sz w:val="24"/>
          <w:szCs w:val="24"/>
        </w:rPr>
      </w:pPr>
      <w:r w:rsidRPr="00276ACD">
        <w:rPr>
          <w:sz w:val="24"/>
          <w:szCs w:val="24"/>
          <w:u w:val="single"/>
        </w:rPr>
        <w:t>Zutaten</w:t>
      </w:r>
      <w:r>
        <w:rPr>
          <w:sz w:val="24"/>
          <w:szCs w:val="24"/>
        </w:rPr>
        <w:t xml:space="preserve"> (für 6 Portionen):</w:t>
      </w:r>
    </w:p>
    <w:p w14:paraId="0DB65E13" w14:textId="77777777" w:rsidR="00025D45" w:rsidRDefault="00025D45" w:rsidP="00025D45">
      <w:pPr>
        <w:rPr>
          <w:sz w:val="24"/>
          <w:szCs w:val="24"/>
        </w:rPr>
      </w:pPr>
      <w:r>
        <w:rPr>
          <w:sz w:val="24"/>
          <w:szCs w:val="24"/>
        </w:rPr>
        <w:t>1 kg Kalbsschulter</w:t>
      </w:r>
    </w:p>
    <w:p w14:paraId="2843B899" w14:textId="77777777" w:rsidR="00025D45" w:rsidRDefault="00025D45" w:rsidP="00025D45">
      <w:pPr>
        <w:rPr>
          <w:sz w:val="24"/>
          <w:szCs w:val="24"/>
        </w:rPr>
      </w:pPr>
      <w:r>
        <w:rPr>
          <w:sz w:val="24"/>
          <w:szCs w:val="24"/>
        </w:rPr>
        <w:t>400 ml Hühnerbrühe</w:t>
      </w:r>
    </w:p>
    <w:p w14:paraId="490D9A2D" w14:textId="77777777" w:rsidR="00025D45" w:rsidRDefault="00025D45" w:rsidP="00025D45">
      <w:pPr>
        <w:rPr>
          <w:sz w:val="24"/>
          <w:szCs w:val="24"/>
        </w:rPr>
      </w:pPr>
      <w:r>
        <w:rPr>
          <w:sz w:val="24"/>
          <w:szCs w:val="24"/>
        </w:rPr>
        <w:t>2 Zweige Thymian</w:t>
      </w:r>
    </w:p>
    <w:p w14:paraId="29E08CF6" w14:textId="77777777" w:rsidR="00025D45" w:rsidRDefault="00025D45" w:rsidP="00025D45">
      <w:pPr>
        <w:rPr>
          <w:sz w:val="24"/>
          <w:szCs w:val="24"/>
        </w:rPr>
      </w:pPr>
      <w:r>
        <w:rPr>
          <w:sz w:val="24"/>
          <w:szCs w:val="24"/>
        </w:rPr>
        <w:t>1 Lorbeerblatt</w:t>
      </w:r>
    </w:p>
    <w:p w14:paraId="268C8053" w14:textId="77777777" w:rsidR="00025D45" w:rsidRDefault="00025D45" w:rsidP="00025D45">
      <w:pPr>
        <w:rPr>
          <w:sz w:val="24"/>
          <w:szCs w:val="24"/>
        </w:rPr>
      </w:pPr>
      <w:r>
        <w:rPr>
          <w:sz w:val="24"/>
          <w:szCs w:val="24"/>
        </w:rPr>
        <w:t>2 Bund Frühlingszwiebeln</w:t>
      </w:r>
    </w:p>
    <w:p w14:paraId="7723CA83" w14:textId="77777777" w:rsidR="00025D45" w:rsidRDefault="00025D45" w:rsidP="00025D45">
      <w:pPr>
        <w:rPr>
          <w:sz w:val="24"/>
          <w:szCs w:val="24"/>
        </w:rPr>
      </w:pPr>
      <w:r>
        <w:rPr>
          <w:sz w:val="24"/>
          <w:szCs w:val="24"/>
        </w:rPr>
        <w:t>2 Knoblauchzehen</w:t>
      </w:r>
    </w:p>
    <w:p w14:paraId="331D060B" w14:textId="77777777" w:rsidR="00025D45" w:rsidRDefault="00025D45" w:rsidP="00025D45">
      <w:pPr>
        <w:rPr>
          <w:sz w:val="24"/>
          <w:szCs w:val="24"/>
        </w:rPr>
      </w:pPr>
      <w:r>
        <w:rPr>
          <w:sz w:val="24"/>
          <w:szCs w:val="24"/>
        </w:rPr>
        <w:t>1 Bund Basilikum</w:t>
      </w:r>
    </w:p>
    <w:p w14:paraId="7B7D909C" w14:textId="77777777" w:rsidR="00025D45" w:rsidRDefault="00025D45" w:rsidP="00025D45">
      <w:pPr>
        <w:rPr>
          <w:sz w:val="24"/>
          <w:szCs w:val="24"/>
        </w:rPr>
      </w:pPr>
      <w:r>
        <w:rPr>
          <w:sz w:val="24"/>
          <w:szCs w:val="24"/>
        </w:rPr>
        <w:t>900 g Joghurt</w:t>
      </w:r>
    </w:p>
    <w:p w14:paraId="1B21AEDB" w14:textId="77777777" w:rsidR="00025D45" w:rsidRDefault="00025D45" w:rsidP="00025D45">
      <w:pPr>
        <w:rPr>
          <w:sz w:val="24"/>
          <w:szCs w:val="24"/>
        </w:rPr>
      </w:pPr>
      <w:r>
        <w:rPr>
          <w:sz w:val="24"/>
          <w:szCs w:val="24"/>
        </w:rPr>
        <w:t>2-3 EL Zitronensaft</w:t>
      </w:r>
    </w:p>
    <w:p w14:paraId="763DB689" w14:textId="77777777" w:rsidR="00025D45" w:rsidRDefault="00025D45" w:rsidP="00025D45">
      <w:pPr>
        <w:rPr>
          <w:sz w:val="24"/>
          <w:szCs w:val="24"/>
        </w:rPr>
      </w:pPr>
      <w:r>
        <w:rPr>
          <w:sz w:val="24"/>
          <w:szCs w:val="24"/>
        </w:rPr>
        <w:t>1 TL Olivenöl</w:t>
      </w:r>
    </w:p>
    <w:p w14:paraId="3890A1B4" w14:textId="77777777" w:rsidR="00025D45" w:rsidRDefault="00025D45" w:rsidP="00025D45">
      <w:pPr>
        <w:rPr>
          <w:sz w:val="24"/>
          <w:szCs w:val="24"/>
        </w:rPr>
      </w:pPr>
      <w:r>
        <w:rPr>
          <w:sz w:val="24"/>
          <w:szCs w:val="24"/>
        </w:rPr>
        <w:t>Salz, Pfeffer aus der Mühle</w:t>
      </w:r>
    </w:p>
    <w:p w14:paraId="1F983AA7" w14:textId="77777777" w:rsidR="00025D45" w:rsidRDefault="00025D45" w:rsidP="00025D45">
      <w:pPr>
        <w:rPr>
          <w:sz w:val="24"/>
          <w:szCs w:val="24"/>
        </w:rPr>
      </w:pPr>
    </w:p>
    <w:p w14:paraId="2E0EDE5A" w14:textId="77777777" w:rsidR="00025D45" w:rsidRDefault="00025D45" w:rsidP="00025D45">
      <w:pPr>
        <w:rPr>
          <w:sz w:val="24"/>
          <w:szCs w:val="24"/>
        </w:rPr>
      </w:pPr>
      <w:r>
        <w:rPr>
          <w:sz w:val="24"/>
          <w:szCs w:val="24"/>
        </w:rPr>
        <w:t>Zubereitungszeit: etwa 2,5 Stunden</w:t>
      </w:r>
    </w:p>
    <w:p w14:paraId="0B74F9B1" w14:textId="77777777" w:rsidR="00025D45" w:rsidRPr="002D1A2C" w:rsidRDefault="00025D45" w:rsidP="00E76E01">
      <w:pPr>
        <w:pStyle w:val="ListParagraph"/>
        <w:numPr>
          <w:ilvl w:val="0"/>
          <w:numId w:val="61"/>
        </w:numPr>
        <w:spacing w:after="120"/>
        <w:ind w:left="714" w:hanging="357"/>
        <w:contextualSpacing w:val="0"/>
        <w:jc w:val="both"/>
        <w:rPr>
          <w:sz w:val="24"/>
          <w:szCs w:val="24"/>
        </w:rPr>
      </w:pPr>
      <w:r w:rsidRPr="002D1A2C">
        <w:rPr>
          <w:sz w:val="24"/>
          <w:szCs w:val="24"/>
        </w:rPr>
        <w:t>Die Kalbsschulter kalt abbrausen, trockentupfen und in Würfel von etwa 3 cm Kantenlänge schneiden. Salzen, pfeffern.</w:t>
      </w:r>
    </w:p>
    <w:p w14:paraId="219BAA5C" w14:textId="77777777" w:rsidR="00025D45" w:rsidRPr="002D1A2C" w:rsidRDefault="00025D45" w:rsidP="00E76E01">
      <w:pPr>
        <w:pStyle w:val="ListParagraph"/>
        <w:numPr>
          <w:ilvl w:val="0"/>
          <w:numId w:val="61"/>
        </w:numPr>
        <w:spacing w:after="120"/>
        <w:ind w:left="714" w:hanging="357"/>
        <w:contextualSpacing w:val="0"/>
        <w:jc w:val="both"/>
        <w:rPr>
          <w:sz w:val="24"/>
          <w:szCs w:val="24"/>
        </w:rPr>
      </w:pPr>
      <w:r w:rsidRPr="002D1A2C">
        <w:rPr>
          <w:sz w:val="24"/>
          <w:szCs w:val="24"/>
        </w:rPr>
        <w:t>Die Hühnerbrühe in einen schweren Schmortopf geben. Den Thymian kurz kalt waschen und ebenso wie das Lorbeerblatt dazugeben. Das Fleisch in den Topf geben und zum Kochen bringen. Den Deckel aufsetzen und etwa 1 Stunde bei milder Hitze köcheln lassen.</w:t>
      </w:r>
    </w:p>
    <w:p w14:paraId="6BE34198" w14:textId="77777777" w:rsidR="00025D45" w:rsidRPr="002D1A2C" w:rsidRDefault="00025D45" w:rsidP="00E76E01">
      <w:pPr>
        <w:pStyle w:val="ListParagraph"/>
        <w:numPr>
          <w:ilvl w:val="0"/>
          <w:numId w:val="61"/>
        </w:numPr>
        <w:spacing w:after="120"/>
        <w:ind w:left="714" w:hanging="357"/>
        <w:contextualSpacing w:val="0"/>
        <w:jc w:val="both"/>
        <w:rPr>
          <w:sz w:val="24"/>
          <w:szCs w:val="24"/>
        </w:rPr>
      </w:pPr>
      <w:r w:rsidRPr="002D1A2C">
        <w:rPr>
          <w:sz w:val="24"/>
          <w:szCs w:val="24"/>
        </w:rPr>
        <w:t>Die Frühlingszwiebeln putzen. Das Grün aufbewahren. Nach 1 stunde Garzeit die Zwiebeln in den Topf geben. Das Gericht in 1 weiteren Stunde fertig garen.</w:t>
      </w:r>
    </w:p>
    <w:p w14:paraId="08584A93" w14:textId="77777777" w:rsidR="00025D45" w:rsidRPr="002D1A2C" w:rsidRDefault="00025D45" w:rsidP="00E76E01">
      <w:pPr>
        <w:pStyle w:val="ListParagraph"/>
        <w:numPr>
          <w:ilvl w:val="0"/>
          <w:numId w:val="61"/>
        </w:numPr>
        <w:spacing w:after="120"/>
        <w:ind w:left="714" w:hanging="357"/>
        <w:contextualSpacing w:val="0"/>
        <w:jc w:val="both"/>
        <w:rPr>
          <w:sz w:val="24"/>
          <w:szCs w:val="24"/>
        </w:rPr>
      </w:pPr>
      <w:r w:rsidRPr="002D1A2C">
        <w:rPr>
          <w:sz w:val="24"/>
          <w:szCs w:val="24"/>
        </w:rPr>
        <w:t xml:space="preserve">Inzwischen für die Sauce den Knoblauch schälen und das Basilikum waschen. Beides klein hacken. Das Grün der Frühlingszwiebeln in feine Röllchen schneiden. Den Joghurt in eine Schüssel geben. Den Knoblauch, das Basilikum und das Zwiebelgrün dazugeben. Den Zitronensaft und das Öl einrühren. Mit Salz und Pfeffer abschmecken. Die Sauce kurz mit dem elektrischen Handrührgerät durchmischen und zum heißen Kalbfleisch und den gegarten Frühlingszwiebeln servieren. </w:t>
      </w:r>
    </w:p>
    <w:p w14:paraId="3E31A1AD" w14:textId="77777777" w:rsidR="00025D45" w:rsidRDefault="00025D45" w:rsidP="00025D45">
      <w:pPr>
        <w:pStyle w:val="ListParagraph"/>
        <w:rPr>
          <w:sz w:val="24"/>
          <w:szCs w:val="24"/>
        </w:rPr>
      </w:pPr>
    </w:p>
    <w:p w14:paraId="11142D23" w14:textId="77777777" w:rsidR="00025D45" w:rsidRPr="00CD5EFB" w:rsidRDefault="00025D45" w:rsidP="00025D45">
      <w:pPr>
        <w:pStyle w:val="ListParagraph"/>
        <w:rPr>
          <w:sz w:val="24"/>
          <w:szCs w:val="24"/>
        </w:rPr>
      </w:pPr>
    </w:p>
    <w:p w14:paraId="4E144F89" w14:textId="77777777" w:rsidR="00025D45" w:rsidRDefault="00025D45" w:rsidP="00025D45">
      <w:pPr>
        <w:rPr>
          <w:sz w:val="24"/>
          <w:szCs w:val="24"/>
        </w:rPr>
      </w:pPr>
      <w:r>
        <w:rPr>
          <w:sz w:val="24"/>
          <w:szCs w:val="24"/>
        </w:rPr>
        <w:br w:type="page"/>
      </w:r>
    </w:p>
    <w:p w14:paraId="6FF70ADC" w14:textId="77777777" w:rsidR="00F8300D" w:rsidRPr="00762366" w:rsidRDefault="00F8300D" w:rsidP="00F8300D">
      <w:pPr>
        <w:pStyle w:val="Heading2"/>
        <w:spacing w:after="240"/>
      </w:pPr>
      <w:r w:rsidRPr="00762366">
        <w:lastRenderedPageBreak/>
        <w:t>Kalbskotele</w:t>
      </w:r>
      <w:r>
        <w:t>t</w:t>
      </w:r>
      <w:r w:rsidRPr="00762366">
        <w:t>ts überbacken</w:t>
      </w:r>
      <w:r>
        <w:rPr>
          <w:rStyle w:val="FootnoteReference"/>
        </w:rPr>
        <w:footnoteReference w:id="515"/>
      </w:r>
      <w:r w:rsidRPr="00762366">
        <w:t xml:space="preserve"> </w:t>
      </w:r>
    </w:p>
    <w:p w14:paraId="73688F08" w14:textId="77777777" w:rsidR="00F8300D" w:rsidRDefault="00F8300D" w:rsidP="00F8300D">
      <w:pPr>
        <w:rPr>
          <w:sz w:val="24"/>
          <w:szCs w:val="24"/>
        </w:rPr>
      </w:pPr>
      <w:r w:rsidRPr="00782BE8">
        <w:rPr>
          <w:sz w:val="24"/>
          <w:szCs w:val="24"/>
          <w:u w:val="single"/>
        </w:rPr>
        <w:t>Zutaten</w:t>
      </w:r>
      <w:r>
        <w:rPr>
          <w:sz w:val="24"/>
          <w:szCs w:val="24"/>
        </w:rPr>
        <w:t xml:space="preserve"> (für 4 Portionen)</w:t>
      </w:r>
    </w:p>
    <w:p w14:paraId="0D442284" w14:textId="77777777" w:rsidR="00F8300D" w:rsidRDefault="00F8300D" w:rsidP="00F8300D">
      <w:pPr>
        <w:rPr>
          <w:sz w:val="24"/>
          <w:szCs w:val="24"/>
        </w:rPr>
      </w:pPr>
      <w:r>
        <w:rPr>
          <w:sz w:val="24"/>
          <w:szCs w:val="24"/>
        </w:rPr>
        <w:t>150 g frisch geriebener Comtékäse (oder Gruyère)</w:t>
      </w:r>
    </w:p>
    <w:p w14:paraId="09ECD821" w14:textId="77777777" w:rsidR="00F8300D" w:rsidRDefault="00F8300D" w:rsidP="00F8300D">
      <w:pPr>
        <w:rPr>
          <w:sz w:val="24"/>
          <w:szCs w:val="24"/>
        </w:rPr>
      </w:pPr>
      <w:r>
        <w:rPr>
          <w:sz w:val="24"/>
          <w:szCs w:val="24"/>
        </w:rPr>
        <w:t>1 Ei</w:t>
      </w:r>
    </w:p>
    <w:p w14:paraId="5E2C29FA" w14:textId="77777777" w:rsidR="00F8300D" w:rsidRDefault="00F8300D" w:rsidP="00F8300D">
      <w:pPr>
        <w:rPr>
          <w:sz w:val="24"/>
          <w:szCs w:val="24"/>
        </w:rPr>
      </w:pPr>
      <w:r>
        <w:rPr>
          <w:sz w:val="24"/>
          <w:szCs w:val="24"/>
        </w:rPr>
        <w:t>2 EL Crème fraîche</w:t>
      </w:r>
    </w:p>
    <w:p w14:paraId="5F533A4E" w14:textId="77777777" w:rsidR="00F8300D" w:rsidRDefault="00F8300D" w:rsidP="00F8300D">
      <w:pPr>
        <w:rPr>
          <w:sz w:val="24"/>
          <w:szCs w:val="24"/>
        </w:rPr>
      </w:pPr>
      <w:r>
        <w:rPr>
          <w:sz w:val="24"/>
          <w:szCs w:val="24"/>
        </w:rPr>
        <w:t>Frisch geriebene Muskatnuss</w:t>
      </w:r>
    </w:p>
    <w:p w14:paraId="16F09E0D" w14:textId="77777777" w:rsidR="00F8300D" w:rsidRDefault="00F8300D" w:rsidP="00F8300D">
      <w:pPr>
        <w:rPr>
          <w:sz w:val="24"/>
          <w:szCs w:val="24"/>
        </w:rPr>
      </w:pPr>
      <w:r>
        <w:rPr>
          <w:sz w:val="24"/>
          <w:szCs w:val="24"/>
        </w:rPr>
        <w:t>30 g Butter</w:t>
      </w:r>
    </w:p>
    <w:p w14:paraId="27EC18CA" w14:textId="77777777" w:rsidR="00F8300D" w:rsidRDefault="00F8300D" w:rsidP="00F8300D">
      <w:pPr>
        <w:rPr>
          <w:sz w:val="24"/>
          <w:szCs w:val="24"/>
        </w:rPr>
      </w:pPr>
      <w:r>
        <w:rPr>
          <w:sz w:val="24"/>
          <w:szCs w:val="24"/>
        </w:rPr>
        <w:t>4 Kalbskoteletts oder Hähnchenbrustfilets</w:t>
      </w:r>
    </w:p>
    <w:p w14:paraId="277FBC79" w14:textId="77777777" w:rsidR="00F8300D" w:rsidRDefault="00F8300D" w:rsidP="00F8300D">
      <w:pPr>
        <w:rPr>
          <w:sz w:val="24"/>
          <w:szCs w:val="24"/>
        </w:rPr>
      </w:pPr>
      <w:r>
        <w:rPr>
          <w:sz w:val="24"/>
          <w:szCs w:val="24"/>
        </w:rPr>
        <w:t>Salz, Pfeffer aus der Mühle</w:t>
      </w:r>
    </w:p>
    <w:p w14:paraId="6A6E458C" w14:textId="77777777" w:rsidR="00F8300D" w:rsidRDefault="00F8300D" w:rsidP="00F8300D">
      <w:pPr>
        <w:rPr>
          <w:sz w:val="24"/>
          <w:szCs w:val="24"/>
        </w:rPr>
      </w:pPr>
    </w:p>
    <w:p w14:paraId="236EF2AA" w14:textId="77777777" w:rsidR="00F8300D" w:rsidRDefault="00F8300D" w:rsidP="00F8300D">
      <w:pPr>
        <w:rPr>
          <w:sz w:val="24"/>
          <w:szCs w:val="24"/>
        </w:rPr>
      </w:pPr>
      <w:r>
        <w:rPr>
          <w:sz w:val="24"/>
          <w:szCs w:val="24"/>
        </w:rPr>
        <w:t>Zubereitungszeit: ca. 30 Min.</w:t>
      </w:r>
    </w:p>
    <w:p w14:paraId="72601F53" w14:textId="77777777" w:rsidR="00F8300D" w:rsidRPr="006274F0" w:rsidRDefault="00F8300D" w:rsidP="00B40E8C">
      <w:pPr>
        <w:pStyle w:val="ListParagraph"/>
        <w:numPr>
          <w:ilvl w:val="0"/>
          <w:numId w:val="1488"/>
        </w:numPr>
        <w:spacing w:after="120"/>
        <w:ind w:left="714" w:hanging="357"/>
        <w:contextualSpacing w:val="0"/>
        <w:jc w:val="both"/>
        <w:rPr>
          <w:sz w:val="24"/>
          <w:szCs w:val="24"/>
        </w:rPr>
      </w:pPr>
      <w:r w:rsidRPr="006274F0">
        <w:rPr>
          <w:sz w:val="24"/>
          <w:szCs w:val="24"/>
        </w:rPr>
        <w:t>Den Backofen auf 250°C vorheizen. In einer Schüssel den Käse mit dem ei und der Crème fraîche mischen. Mit Muskat würzen, salzen und pfeffern.</w:t>
      </w:r>
    </w:p>
    <w:p w14:paraId="6C9E9C80" w14:textId="77777777" w:rsidR="00F8300D" w:rsidRPr="006274F0" w:rsidRDefault="00F8300D" w:rsidP="00B40E8C">
      <w:pPr>
        <w:pStyle w:val="ListParagraph"/>
        <w:numPr>
          <w:ilvl w:val="0"/>
          <w:numId w:val="1488"/>
        </w:numPr>
        <w:spacing w:after="120"/>
        <w:ind w:left="714" w:hanging="357"/>
        <w:contextualSpacing w:val="0"/>
        <w:jc w:val="both"/>
        <w:rPr>
          <w:sz w:val="24"/>
          <w:szCs w:val="24"/>
        </w:rPr>
      </w:pPr>
      <w:r w:rsidRPr="006274F0">
        <w:rPr>
          <w:sz w:val="24"/>
          <w:szCs w:val="24"/>
        </w:rPr>
        <w:t>Die Butter in einer Pfanne erhitzen. Die Koteletts in der Butter pro Seite in etwa 3 Min. halbgar braten.</w:t>
      </w:r>
    </w:p>
    <w:p w14:paraId="1BE6C354" w14:textId="77777777" w:rsidR="00F8300D" w:rsidRPr="006274F0" w:rsidRDefault="00F8300D" w:rsidP="00B40E8C">
      <w:pPr>
        <w:pStyle w:val="ListParagraph"/>
        <w:numPr>
          <w:ilvl w:val="0"/>
          <w:numId w:val="1488"/>
        </w:numPr>
        <w:spacing w:after="120"/>
        <w:ind w:left="714" w:hanging="357"/>
        <w:contextualSpacing w:val="0"/>
        <w:jc w:val="both"/>
        <w:rPr>
          <w:sz w:val="24"/>
          <w:szCs w:val="24"/>
        </w:rPr>
      </w:pPr>
      <w:r w:rsidRPr="006274F0">
        <w:rPr>
          <w:sz w:val="24"/>
          <w:szCs w:val="24"/>
        </w:rPr>
        <w:t>Die Koteletts in einer feuerfesten Form anrichten. Mit je ¼ der Käsemasse bestreichen. Mit dem Bratfett beträufeln. Im heißen Backofen (Gas höchste Stufe) in etwa 15 Min. fertiggaren.</w:t>
      </w:r>
    </w:p>
    <w:p w14:paraId="7EE0257C" w14:textId="77777777" w:rsidR="00F8300D" w:rsidRDefault="00F8300D" w:rsidP="00F8300D">
      <w:pPr>
        <w:jc w:val="both"/>
        <w:rPr>
          <w:sz w:val="24"/>
          <w:szCs w:val="24"/>
        </w:rPr>
      </w:pPr>
    </w:p>
    <w:p w14:paraId="780AFA2F" w14:textId="77777777" w:rsidR="00F8300D" w:rsidRDefault="00F8300D" w:rsidP="00F8300D">
      <w:pPr>
        <w:ind w:left="708" w:hanging="708"/>
        <w:jc w:val="both"/>
        <w:rPr>
          <w:sz w:val="24"/>
          <w:szCs w:val="24"/>
        </w:rPr>
      </w:pPr>
      <w:r>
        <w:rPr>
          <w:sz w:val="24"/>
          <w:szCs w:val="24"/>
        </w:rPr>
        <w:t>Tipp:</w:t>
      </w:r>
      <w:r>
        <w:rPr>
          <w:sz w:val="24"/>
          <w:szCs w:val="24"/>
        </w:rPr>
        <w:tab/>
        <w:t>In Frankreich gibt es nur Brot dazu, doch passen auch Butternudeln oder Reis oder ein gemischter Salat, wenn er nicht schon als Vorspeise serviert wurde. Weinempfehlung: junger Beaujolais</w:t>
      </w:r>
    </w:p>
    <w:p w14:paraId="582CCBE4" w14:textId="77777777" w:rsidR="00F8300D" w:rsidRDefault="00F8300D" w:rsidP="00F8300D">
      <w:pPr>
        <w:rPr>
          <w:sz w:val="24"/>
          <w:szCs w:val="24"/>
        </w:rPr>
      </w:pPr>
      <w:r>
        <w:rPr>
          <w:sz w:val="24"/>
          <w:szCs w:val="24"/>
        </w:rPr>
        <w:br w:type="page"/>
      </w:r>
    </w:p>
    <w:p w14:paraId="36B6B42A" w14:textId="77777777" w:rsidR="0093777E" w:rsidRDefault="0093777E" w:rsidP="0093777E">
      <w:pPr>
        <w:pStyle w:val="Heading2"/>
        <w:spacing w:after="240"/>
      </w:pPr>
      <w:r>
        <w:lastRenderedPageBreak/>
        <w:t>Kalbsschnitzel mit Zitronensauce</w:t>
      </w:r>
      <w:r>
        <w:rPr>
          <w:rStyle w:val="FootnoteReference"/>
        </w:rPr>
        <w:footnoteReference w:id="516"/>
      </w:r>
    </w:p>
    <w:p w14:paraId="1A2A87AD" w14:textId="77777777" w:rsidR="0093777E" w:rsidRDefault="0093777E" w:rsidP="0093777E">
      <w:pPr>
        <w:rPr>
          <w:sz w:val="24"/>
          <w:szCs w:val="24"/>
        </w:rPr>
      </w:pPr>
      <w:r w:rsidRPr="00530962">
        <w:rPr>
          <w:sz w:val="24"/>
          <w:szCs w:val="24"/>
          <w:u w:val="single"/>
        </w:rPr>
        <w:t xml:space="preserve">Zutaten </w:t>
      </w:r>
      <w:r>
        <w:rPr>
          <w:sz w:val="24"/>
          <w:szCs w:val="24"/>
          <w:u w:val="single"/>
        </w:rPr>
        <w:t>(</w:t>
      </w:r>
      <w:r>
        <w:rPr>
          <w:sz w:val="24"/>
          <w:szCs w:val="24"/>
        </w:rPr>
        <w:t>für 4 Portionen):</w:t>
      </w:r>
    </w:p>
    <w:p w14:paraId="6CA3B835" w14:textId="77777777" w:rsidR="0093777E" w:rsidRDefault="0093777E" w:rsidP="0093777E">
      <w:pPr>
        <w:rPr>
          <w:sz w:val="24"/>
          <w:szCs w:val="24"/>
        </w:rPr>
      </w:pPr>
      <w:r>
        <w:rPr>
          <w:sz w:val="24"/>
          <w:szCs w:val="24"/>
        </w:rPr>
        <w:t>4 Kalbsschnitzel (je 120 g)</w:t>
      </w:r>
    </w:p>
    <w:p w14:paraId="5FDECA94" w14:textId="77777777" w:rsidR="0093777E" w:rsidRDefault="0093777E" w:rsidP="0093777E">
      <w:pPr>
        <w:rPr>
          <w:sz w:val="24"/>
          <w:szCs w:val="24"/>
        </w:rPr>
      </w:pPr>
      <w:r>
        <w:rPr>
          <w:sz w:val="24"/>
          <w:szCs w:val="24"/>
        </w:rPr>
        <w:t>2 Zitronen (1 unbehandelt)</w:t>
      </w:r>
    </w:p>
    <w:p w14:paraId="010E7D64" w14:textId="77777777" w:rsidR="0093777E" w:rsidRDefault="0093777E" w:rsidP="0093777E">
      <w:pPr>
        <w:rPr>
          <w:sz w:val="24"/>
          <w:szCs w:val="24"/>
        </w:rPr>
      </w:pPr>
      <w:r>
        <w:rPr>
          <w:sz w:val="24"/>
          <w:szCs w:val="24"/>
        </w:rPr>
        <w:t>6 EL Olivenöl</w:t>
      </w:r>
    </w:p>
    <w:p w14:paraId="23ED0ED7" w14:textId="77777777" w:rsidR="0093777E" w:rsidRDefault="0093777E" w:rsidP="0093777E">
      <w:pPr>
        <w:rPr>
          <w:sz w:val="24"/>
          <w:szCs w:val="24"/>
        </w:rPr>
      </w:pPr>
      <w:r>
        <w:rPr>
          <w:sz w:val="24"/>
          <w:szCs w:val="24"/>
        </w:rPr>
        <w:t>1 EL Butter</w:t>
      </w:r>
    </w:p>
    <w:p w14:paraId="585F19B5" w14:textId="77777777" w:rsidR="0093777E" w:rsidRDefault="0093777E" w:rsidP="0093777E">
      <w:pPr>
        <w:rPr>
          <w:sz w:val="24"/>
          <w:szCs w:val="24"/>
        </w:rPr>
      </w:pPr>
      <w:r>
        <w:rPr>
          <w:sz w:val="24"/>
          <w:szCs w:val="24"/>
        </w:rPr>
        <w:t>Salz, Pfeffer</w:t>
      </w:r>
    </w:p>
    <w:p w14:paraId="536A24A9" w14:textId="77777777" w:rsidR="0093777E" w:rsidRDefault="0093777E" w:rsidP="0093777E">
      <w:pPr>
        <w:rPr>
          <w:sz w:val="24"/>
          <w:szCs w:val="24"/>
        </w:rPr>
      </w:pPr>
    </w:p>
    <w:p w14:paraId="2A0D38C5" w14:textId="77777777" w:rsidR="0093777E" w:rsidRDefault="0093777E" w:rsidP="0093777E">
      <w:pPr>
        <w:rPr>
          <w:sz w:val="24"/>
          <w:szCs w:val="24"/>
        </w:rPr>
      </w:pPr>
      <w:r>
        <w:rPr>
          <w:sz w:val="24"/>
          <w:szCs w:val="24"/>
        </w:rPr>
        <w:t>Zubereitungszeit:</w:t>
      </w:r>
      <w:r>
        <w:rPr>
          <w:sz w:val="24"/>
          <w:szCs w:val="24"/>
        </w:rPr>
        <w:tab/>
        <w:t>20 Minuten plus 1 Stunde Marinierzeit</w:t>
      </w:r>
    </w:p>
    <w:p w14:paraId="58479B15" w14:textId="77777777" w:rsidR="0093777E" w:rsidRPr="00530962" w:rsidRDefault="0093777E" w:rsidP="00B40E8C">
      <w:pPr>
        <w:pStyle w:val="ListParagraph"/>
        <w:numPr>
          <w:ilvl w:val="0"/>
          <w:numId w:val="1830"/>
        </w:numPr>
        <w:spacing w:after="120"/>
        <w:ind w:left="714" w:hanging="357"/>
        <w:contextualSpacing w:val="0"/>
        <w:jc w:val="both"/>
        <w:rPr>
          <w:sz w:val="24"/>
          <w:szCs w:val="24"/>
        </w:rPr>
      </w:pPr>
      <w:r w:rsidRPr="00530962">
        <w:rPr>
          <w:sz w:val="24"/>
          <w:szCs w:val="24"/>
        </w:rPr>
        <w:t>Die Kalbsschnitzel quer halbieren, etwa ½ cm dünn klopfen. Schale der unbehandelten Zitrone abreiben, Saft auspressen. Zitronensaft mit 4 EL Olivenöl kräftig verquirlen, mit wenig Pfeffer würzen und abgeriebene Zitronenschale untermischen.</w:t>
      </w:r>
    </w:p>
    <w:p w14:paraId="4E155356" w14:textId="77777777" w:rsidR="0093777E" w:rsidRPr="00530962" w:rsidRDefault="0093777E" w:rsidP="00B40E8C">
      <w:pPr>
        <w:pStyle w:val="ListParagraph"/>
        <w:numPr>
          <w:ilvl w:val="0"/>
          <w:numId w:val="1830"/>
        </w:numPr>
        <w:spacing w:after="120"/>
        <w:ind w:left="714" w:hanging="357"/>
        <w:contextualSpacing w:val="0"/>
        <w:jc w:val="both"/>
        <w:rPr>
          <w:sz w:val="24"/>
          <w:szCs w:val="24"/>
        </w:rPr>
      </w:pPr>
      <w:r w:rsidRPr="00530962">
        <w:rPr>
          <w:sz w:val="24"/>
          <w:szCs w:val="24"/>
        </w:rPr>
        <w:t>Marinade über die Schnitzel gießen, abgedeckt im Kühlschrank mindestens 1 Stunde durchziehen lassen. Zwischendurch einmal wenden.</w:t>
      </w:r>
    </w:p>
    <w:p w14:paraId="232AFADD" w14:textId="77777777" w:rsidR="0093777E" w:rsidRPr="00530962" w:rsidRDefault="0093777E" w:rsidP="00B40E8C">
      <w:pPr>
        <w:pStyle w:val="ListParagraph"/>
        <w:numPr>
          <w:ilvl w:val="0"/>
          <w:numId w:val="1830"/>
        </w:numPr>
        <w:spacing w:after="120"/>
        <w:ind w:left="714" w:hanging="357"/>
        <w:contextualSpacing w:val="0"/>
        <w:jc w:val="both"/>
        <w:rPr>
          <w:sz w:val="24"/>
          <w:szCs w:val="24"/>
        </w:rPr>
      </w:pPr>
      <w:r w:rsidRPr="00530962">
        <w:rPr>
          <w:sz w:val="24"/>
          <w:szCs w:val="24"/>
        </w:rPr>
        <w:t>In einer Pfanne 2 EL Öl verstreichen und erhitzen. Schnitzel aus der Marinade nehmen, gut abtropfen lassen. In die heiße Pfanne geben, von beiden Seiten 2 Minuten braten. Herausnehmen und zugedeckt beiseite stellen.</w:t>
      </w:r>
    </w:p>
    <w:p w14:paraId="42E6A3FC" w14:textId="77777777" w:rsidR="0093777E" w:rsidRPr="00530962" w:rsidRDefault="0093777E" w:rsidP="00B40E8C">
      <w:pPr>
        <w:pStyle w:val="ListParagraph"/>
        <w:numPr>
          <w:ilvl w:val="0"/>
          <w:numId w:val="1830"/>
        </w:numPr>
        <w:spacing w:after="120"/>
        <w:ind w:left="714" w:hanging="357"/>
        <w:contextualSpacing w:val="0"/>
        <w:jc w:val="both"/>
        <w:rPr>
          <w:sz w:val="24"/>
          <w:szCs w:val="24"/>
        </w:rPr>
      </w:pPr>
      <w:r w:rsidRPr="00530962">
        <w:rPr>
          <w:sz w:val="24"/>
          <w:szCs w:val="24"/>
        </w:rPr>
        <w:t>Zitronen-Öl-Marinade in die Pfanne gießen. Zweite Zitrone auspressen, den Saft dazugeben und alles kräftig aufkochen. 1 EL Butter in die Sauce rühren und schmelzen lassen, mit Salz und Pfeffer abschmecken.</w:t>
      </w:r>
    </w:p>
    <w:p w14:paraId="252DE120" w14:textId="77777777" w:rsidR="0093777E" w:rsidRPr="00530962" w:rsidRDefault="0093777E" w:rsidP="00B40E8C">
      <w:pPr>
        <w:pStyle w:val="ListParagraph"/>
        <w:numPr>
          <w:ilvl w:val="0"/>
          <w:numId w:val="1830"/>
        </w:numPr>
        <w:spacing w:after="120"/>
        <w:ind w:left="714" w:hanging="357"/>
        <w:contextualSpacing w:val="0"/>
        <w:jc w:val="both"/>
        <w:rPr>
          <w:sz w:val="24"/>
          <w:szCs w:val="24"/>
        </w:rPr>
      </w:pPr>
      <w:r w:rsidRPr="00530962">
        <w:rPr>
          <w:sz w:val="24"/>
          <w:szCs w:val="24"/>
        </w:rPr>
        <w:t>Schnitzel in die Sauce legen und nochmals richtig heiß werden lassen. Mit der Sauce auf den Tellern umgießen und gleich servieren. Beim Anrichten kann man die Schnitzelchen mit hauchfein geschnittenen Zitronenscheiben und frischen Kräutern (z.B. Zitronenmelisse) garnieren.</w:t>
      </w:r>
    </w:p>
    <w:p w14:paraId="6C2255A6" w14:textId="77777777" w:rsidR="0093777E" w:rsidRDefault="0093777E" w:rsidP="0093777E">
      <w:pPr>
        <w:rPr>
          <w:sz w:val="24"/>
          <w:szCs w:val="24"/>
        </w:rPr>
      </w:pPr>
    </w:p>
    <w:p w14:paraId="7C3CB704" w14:textId="77777777" w:rsidR="0093777E" w:rsidRDefault="0093777E" w:rsidP="0093777E">
      <w:pPr>
        <w:rPr>
          <w:sz w:val="24"/>
          <w:szCs w:val="24"/>
        </w:rPr>
      </w:pPr>
      <w:r>
        <w:rPr>
          <w:sz w:val="24"/>
          <w:szCs w:val="24"/>
        </w:rPr>
        <w:t>Kommentar:</w:t>
      </w:r>
      <w:r>
        <w:rPr>
          <w:sz w:val="24"/>
          <w:szCs w:val="24"/>
        </w:rPr>
        <w:tab/>
        <w:t>Ich liebe Zitronen in der Sauce.</w:t>
      </w:r>
    </w:p>
    <w:p w14:paraId="1D556456" w14:textId="77777777" w:rsidR="00F8300D" w:rsidRDefault="00F8300D">
      <w:pPr>
        <w:rPr>
          <w:rFonts w:asciiTheme="majorHAnsi" w:eastAsiaTheme="majorEastAsia" w:hAnsiTheme="majorHAnsi" w:cstheme="majorBidi"/>
          <w:color w:val="2F5496" w:themeColor="accent1" w:themeShade="BF"/>
          <w:sz w:val="26"/>
          <w:szCs w:val="26"/>
        </w:rPr>
      </w:pPr>
      <w:r>
        <w:br w:type="page"/>
      </w:r>
    </w:p>
    <w:p w14:paraId="0FA180E6" w14:textId="77777777" w:rsidR="00C07C88" w:rsidRDefault="00C07C88" w:rsidP="00C07C88">
      <w:pPr>
        <w:pStyle w:val="Heading2"/>
        <w:spacing w:after="240"/>
      </w:pPr>
      <w:r>
        <w:lastRenderedPageBreak/>
        <w:t>Saltimbocca</w:t>
      </w:r>
      <w:r>
        <w:rPr>
          <w:rStyle w:val="FootnoteReference"/>
        </w:rPr>
        <w:footnoteReference w:id="517"/>
      </w:r>
    </w:p>
    <w:p w14:paraId="41DABDD6" w14:textId="77777777" w:rsidR="00C07C88" w:rsidRDefault="00C07C88" w:rsidP="00C07C88">
      <w:pPr>
        <w:rPr>
          <w:sz w:val="24"/>
          <w:szCs w:val="24"/>
        </w:rPr>
      </w:pPr>
      <w:r w:rsidRPr="00F40D66">
        <w:rPr>
          <w:sz w:val="24"/>
          <w:szCs w:val="24"/>
          <w:u w:val="single"/>
        </w:rPr>
        <w:t>Zutaten</w:t>
      </w:r>
      <w:r>
        <w:rPr>
          <w:sz w:val="24"/>
          <w:szCs w:val="24"/>
        </w:rPr>
        <w:t xml:space="preserve"> (für jeweils 4 Portionen):</w:t>
      </w:r>
    </w:p>
    <w:p w14:paraId="7FB1A31D" w14:textId="77777777" w:rsidR="00C07C88" w:rsidRPr="00F40D66" w:rsidRDefault="00C07C88" w:rsidP="00C07C88">
      <w:pPr>
        <w:rPr>
          <w:i/>
          <w:iCs/>
          <w:sz w:val="24"/>
          <w:szCs w:val="24"/>
        </w:rPr>
      </w:pPr>
      <w:r w:rsidRPr="00F40D66">
        <w:rPr>
          <w:i/>
          <w:iCs/>
          <w:sz w:val="24"/>
          <w:szCs w:val="24"/>
        </w:rPr>
        <w:t>Für Saltimbocca (Schnitzel natur mit Salbei)</w:t>
      </w:r>
    </w:p>
    <w:p w14:paraId="5CCB90B6" w14:textId="77777777" w:rsidR="00C07C88" w:rsidRDefault="00C07C88" w:rsidP="00C07C88">
      <w:pPr>
        <w:rPr>
          <w:sz w:val="24"/>
          <w:szCs w:val="24"/>
        </w:rPr>
      </w:pPr>
      <w:r>
        <w:rPr>
          <w:sz w:val="24"/>
          <w:szCs w:val="24"/>
        </w:rPr>
        <w:t>4 große, dünn geschnittene Kalbsschnitzel (je etwa 180 g) (ersatzweise Schweineschnitzel)</w:t>
      </w:r>
    </w:p>
    <w:p w14:paraId="087B75A8" w14:textId="77777777" w:rsidR="00C07C88" w:rsidRDefault="00C07C88" w:rsidP="00C07C88">
      <w:pPr>
        <w:rPr>
          <w:sz w:val="24"/>
          <w:szCs w:val="24"/>
        </w:rPr>
      </w:pPr>
      <w:r>
        <w:rPr>
          <w:sz w:val="24"/>
          <w:szCs w:val="24"/>
        </w:rPr>
        <w:t>12 hauchdünne Scheiben roher Schinken (etwa 100 g)</w:t>
      </w:r>
    </w:p>
    <w:p w14:paraId="035D51DA" w14:textId="77777777" w:rsidR="00C07C88" w:rsidRDefault="00C07C88" w:rsidP="00C07C88">
      <w:pPr>
        <w:rPr>
          <w:sz w:val="24"/>
          <w:szCs w:val="24"/>
        </w:rPr>
      </w:pPr>
      <w:r>
        <w:rPr>
          <w:sz w:val="24"/>
          <w:szCs w:val="24"/>
        </w:rPr>
        <w:t>Schwarzer Pfeffer aus der Mühle</w:t>
      </w:r>
    </w:p>
    <w:p w14:paraId="2E19C4EE" w14:textId="77777777" w:rsidR="00C07C88" w:rsidRDefault="00C07C88" w:rsidP="00C07C88">
      <w:pPr>
        <w:rPr>
          <w:sz w:val="24"/>
          <w:szCs w:val="24"/>
        </w:rPr>
      </w:pPr>
      <w:r>
        <w:rPr>
          <w:sz w:val="24"/>
          <w:szCs w:val="24"/>
        </w:rPr>
        <w:t>12 Salbeiblätter</w:t>
      </w:r>
    </w:p>
    <w:p w14:paraId="2DA4A2CC" w14:textId="77777777" w:rsidR="00C07C88" w:rsidRDefault="00C07C88" w:rsidP="00C07C88">
      <w:pPr>
        <w:rPr>
          <w:sz w:val="24"/>
          <w:szCs w:val="24"/>
        </w:rPr>
      </w:pPr>
      <w:r>
        <w:rPr>
          <w:sz w:val="24"/>
          <w:szCs w:val="24"/>
        </w:rPr>
        <w:t>3-4 EL Butter (1 EL davon eiskalt)</w:t>
      </w:r>
    </w:p>
    <w:p w14:paraId="200638C3" w14:textId="77777777" w:rsidR="00C07C88" w:rsidRDefault="00C07C88" w:rsidP="00C07C88">
      <w:pPr>
        <w:rPr>
          <w:sz w:val="24"/>
          <w:szCs w:val="24"/>
        </w:rPr>
      </w:pPr>
      <w:r>
        <w:rPr>
          <w:sz w:val="24"/>
          <w:szCs w:val="24"/>
        </w:rPr>
        <w:t xml:space="preserve">Salz </w:t>
      </w:r>
    </w:p>
    <w:p w14:paraId="29BC63B6" w14:textId="77777777" w:rsidR="00C07C88" w:rsidRDefault="00C07C88" w:rsidP="00C07C88">
      <w:pPr>
        <w:rPr>
          <w:sz w:val="24"/>
          <w:szCs w:val="24"/>
        </w:rPr>
      </w:pPr>
      <w:r>
        <w:rPr>
          <w:sz w:val="24"/>
          <w:szCs w:val="24"/>
        </w:rPr>
        <w:t>1/8 l trockener Weißwein</w:t>
      </w:r>
    </w:p>
    <w:p w14:paraId="3B4A12E9" w14:textId="77777777" w:rsidR="00C07C88" w:rsidRDefault="00C07C88" w:rsidP="00C07C88">
      <w:pPr>
        <w:ind w:left="360"/>
        <w:rPr>
          <w:sz w:val="24"/>
          <w:szCs w:val="24"/>
        </w:rPr>
      </w:pPr>
    </w:p>
    <w:p w14:paraId="23C44DA9" w14:textId="77777777" w:rsidR="00C07C88" w:rsidRDefault="00C07C88" w:rsidP="00C07C88">
      <w:pPr>
        <w:rPr>
          <w:sz w:val="24"/>
          <w:szCs w:val="24"/>
        </w:rPr>
      </w:pPr>
      <w:r>
        <w:rPr>
          <w:sz w:val="24"/>
          <w:szCs w:val="24"/>
        </w:rPr>
        <w:t>Zubereitungszeit: jeweils etwa 30 Min.</w:t>
      </w:r>
    </w:p>
    <w:p w14:paraId="3CE41E24" w14:textId="77777777" w:rsidR="00C07C88" w:rsidRPr="00F40D66" w:rsidRDefault="00C07C88" w:rsidP="00C07C88">
      <w:pPr>
        <w:rPr>
          <w:i/>
          <w:iCs/>
          <w:sz w:val="24"/>
          <w:szCs w:val="24"/>
        </w:rPr>
      </w:pPr>
      <w:r w:rsidRPr="00F40D66">
        <w:rPr>
          <w:i/>
          <w:iCs/>
          <w:sz w:val="24"/>
          <w:szCs w:val="24"/>
        </w:rPr>
        <w:t>Für Saltimbocca:</w:t>
      </w:r>
    </w:p>
    <w:p w14:paraId="16652B70" w14:textId="77777777" w:rsidR="00C07C88" w:rsidRDefault="00C07C88" w:rsidP="00E76E01">
      <w:pPr>
        <w:pStyle w:val="ListParagraph"/>
        <w:numPr>
          <w:ilvl w:val="0"/>
          <w:numId w:val="9"/>
        </w:numPr>
        <w:spacing w:after="120"/>
        <w:contextualSpacing w:val="0"/>
        <w:jc w:val="both"/>
        <w:rPr>
          <w:sz w:val="24"/>
          <w:szCs w:val="24"/>
        </w:rPr>
      </w:pPr>
      <w:r>
        <w:rPr>
          <w:sz w:val="24"/>
          <w:szCs w:val="24"/>
        </w:rPr>
        <w:t>Die großen Kalbsschnitzel in jeweils 3 kleine teilen, vorsichtig noch flacher klopfen, leicht pfeffern. Auf jedes Schnitzelchen je 1 Schinkenscheibe und 1 Salbeiblatt legen, mit Holzspießchen flach am Schnitzel feststecken.</w:t>
      </w:r>
    </w:p>
    <w:p w14:paraId="424031CB" w14:textId="77777777" w:rsidR="00C07C88" w:rsidRDefault="00C07C88" w:rsidP="00E76E01">
      <w:pPr>
        <w:pStyle w:val="ListParagraph"/>
        <w:numPr>
          <w:ilvl w:val="0"/>
          <w:numId w:val="9"/>
        </w:numPr>
        <w:spacing w:after="120"/>
        <w:contextualSpacing w:val="0"/>
        <w:jc w:val="both"/>
        <w:rPr>
          <w:sz w:val="24"/>
          <w:szCs w:val="24"/>
        </w:rPr>
      </w:pPr>
      <w:r>
        <w:rPr>
          <w:sz w:val="24"/>
          <w:szCs w:val="24"/>
        </w:rPr>
        <w:t>In einer Pfanne 2-3 EL Butter zerlassen. Die Schnitzelchen pro Seite jeweils 2-3 Min. braten. Leicht salzen und nochmals pfeffern, aus der Pfanne nehmen und abgedeckt warmhalten.</w:t>
      </w:r>
    </w:p>
    <w:p w14:paraId="33C304E0" w14:textId="77777777" w:rsidR="00C07C88" w:rsidRDefault="00C07C88" w:rsidP="00E76E01">
      <w:pPr>
        <w:pStyle w:val="ListParagraph"/>
        <w:numPr>
          <w:ilvl w:val="0"/>
          <w:numId w:val="9"/>
        </w:numPr>
        <w:spacing w:after="120"/>
        <w:contextualSpacing w:val="0"/>
        <w:jc w:val="both"/>
        <w:rPr>
          <w:sz w:val="24"/>
          <w:szCs w:val="24"/>
        </w:rPr>
      </w:pPr>
      <w:r>
        <w:rPr>
          <w:sz w:val="24"/>
          <w:szCs w:val="24"/>
        </w:rPr>
        <w:t>Den Bratensatz mit Wein ablöschen, etwa 2 Min. kräftig aufkochen. Mit dem Schneebesen 1 EL eiskalte Butterflöckchen in die Sauce rühren. Abschmecken, die Schnitzelchen in der Sauce nochmals kurz ziehen lassen.</w:t>
      </w:r>
    </w:p>
    <w:p w14:paraId="5B9ECDD4" w14:textId="77777777" w:rsidR="00C07C88" w:rsidRDefault="00C07C88" w:rsidP="00C07C88">
      <w:pPr>
        <w:spacing w:after="120"/>
        <w:ind w:left="360"/>
        <w:jc w:val="both"/>
        <w:rPr>
          <w:sz w:val="24"/>
          <w:szCs w:val="24"/>
        </w:rPr>
      </w:pPr>
    </w:p>
    <w:p w14:paraId="764B30A7" w14:textId="77777777" w:rsidR="00C07C88" w:rsidRDefault="00C07C88" w:rsidP="00C07C88">
      <w:pPr>
        <w:rPr>
          <w:i/>
          <w:iCs/>
          <w:sz w:val="24"/>
          <w:szCs w:val="24"/>
        </w:rPr>
      </w:pPr>
      <w:r>
        <w:rPr>
          <w:i/>
          <w:iCs/>
          <w:sz w:val="24"/>
          <w:szCs w:val="24"/>
        </w:rPr>
        <w:br w:type="page"/>
      </w:r>
    </w:p>
    <w:p w14:paraId="4B7B3FF5" w14:textId="790E5AF1" w:rsidR="0093777E" w:rsidRPr="0093777E" w:rsidRDefault="0093777E" w:rsidP="0093777E">
      <w:pPr>
        <w:pStyle w:val="Heading2"/>
        <w:spacing w:after="240"/>
      </w:pPr>
      <w:r w:rsidRPr="0093777E">
        <w:lastRenderedPageBreak/>
        <w:t>Saltimbocca Variante 2</w:t>
      </w:r>
      <w:r>
        <w:rPr>
          <w:rStyle w:val="FootnoteReference"/>
          <w:lang w:val="en-US"/>
        </w:rPr>
        <w:footnoteReference w:id="518"/>
      </w:r>
      <w:r w:rsidRPr="0093777E">
        <w:t xml:space="preserve"> </w:t>
      </w:r>
    </w:p>
    <w:p w14:paraId="525187EC" w14:textId="77777777" w:rsidR="0093777E" w:rsidRDefault="0093777E" w:rsidP="0093777E">
      <w:pPr>
        <w:rPr>
          <w:sz w:val="24"/>
          <w:szCs w:val="24"/>
        </w:rPr>
      </w:pPr>
      <w:r w:rsidRPr="00F40D66">
        <w:rPr>
          <w:sz w:val="24"/>
          <w:szCs w:val="24"/>
          <w:u w:val="single"/>
        </w:rPr>
        <w:t>Zutaten</w:t>
      </w:r>
      <w:r>
        <w:rPr>
          <w:sz w:val="24"/>
          <w:szCs w:val="24"/>
        </w:rPr>
        <w:t xml:space="preserve"> (für 4 Portionen)</w:t>
      </w:r>
    </w:p>
    <w:p w14:paraId="1CD8547C" w14:textId="77777777" w:rsidR="0093777E" w:rsidRDefault="0093777E" w:rsidP="0093777E">
      <w:pPr>
        <w:rPr>
          <w:sz w:val="24"/>
          <w:szCs w:val="24"/>
        </w:rPr>
      </w:pPr>
      <w:r>
        <w:rPr>
          <w:sz w:val="24"/>
          <w:szCs w:val="24"/>
        </w:rPr>
        <w:t>8 dünne Scheibchen zarte Kalbsschnitzel (500 g)</w:t>
      </w:r>
    </w:p>
    <w:p w14:paraId="322DD42B" w14:textId="77777777" w:rsidR="0093777E" w:rsidRDefault="0093777E" w:rsidP="0093777E">
      <w:pPr>
        <w:rPr>
          <w:sz w:val="24"/>
          <w:szCs w:val="24"/>
        </w:rPr>
      </w:pPr>
      <w:r>
        <w:rPr>
          <w:sz w:val="24"/>
          <w:szCs w:val="24"/>
        </w:rPr>
        <w:t>8 Scheiben roher Schinken, hauchdünn geschnitten (am besten Parmaschinken)</w:t>
      </w:r>
    </w:p>
    <w:p w14:paraId="2331352A" w14:textId="77777777" w:rsidR="0093777E" w:rsidRDefault="0093777E" w:rsidP="0093777E">
      <w:pPr>
        <w:rPr>
          <w:sz w:val="24"/>
          <w:szCs w:val="24"/>
        </w:rPr>
      </w:pPr>
      <w:r>
        <w:rPr>
          <w:sz w:val="24"/>
          <w:szCs w:val="24"/>
        </w:rPr>
        <w:t>8 schöne Salbeiblätter</w:t>
      </w:r>
    </w:p>
    <w:p w14:paraId="31D140EF" w14:textId="77777777" w:rsidR="0093777E" w:rsidRDefault="0093777E" w:rsidP="0093777E">
      <w:pPr>
        <w:rPr>
          <w:sz w:val="24"/>
          <w:szCs w:val="24"/>
        </w:rPr>
      </w:pPr>
      <w:r>
        <w:rPr>
          <w:sz w:val="24"/>
          <w:szCs w:val="24"/>
        </w:rPr>
        <w:t>3-4 EL Butter</w:t>
      </w:r>
    </w:p>
    <w:p w14:paraId="43B4DEE6" w14:textId="77777777" w:rsidR="0093777E" w:rsidRDefault="0093777E" w:rsidP="0093777E">
      <w:pPr>
        <w:rPr>
          <w:sz w:val="24"/>
          <w:szCs w:val="24"/>
        </w:rPr>
      </w:pPr>
      <w:r>
        <w:rPr>
          <w:sz w:val="24"/>
          <w:szCs w:val="24"/>
        </w:rPr>
        <w:t>1/8 l trockener Weißwein</w:t>
      </w:r>
    </w:p>
    <w:p w14:paraId="0CD801BD" w14:textId="77777777" w:rsidR="0093777E" w:rsidRDefault="0093777E" w:rsidP="0093777E">
      <w:pPr>
        <w:rPr>
          <w:sz w:val="24"/>
          <w:szCs w:val="24"/>
        </w:rPr>
      </w:pPr>
      <w:r>
        <w:rPr>
          <w:sz w:val="24"/>
          <w:szCs w:val="24"/>
        </w:rPr>
        <w:t>Salz, Pfeffer aus der Mühle</w:t>
      </w:r>
    </w:p>
    <w:p w14:paraId="55C75D84" w14:textId="77777777" w:rsidR="0093777E" w:rsidRDefault="0093777E" w:rsidP="0093777E">
      <w:pPr>
        <w:rPr>
          <w:sz w:val="24"/>
          <w:szCs w:val="24"/>
        </w:rPr>
      </w:pPr>
    </w:p>
    <w:p w14:paraId="5C5B7116" w14:textId="77777777" w:rsidR="0093777E" w:rsidRDefault="0093777E" w:rsidP="0093777E">
      <w:pPr>
        <w:rPr>
          <w:sz w:val="24"/>
          <w:szCs w:val="24"/>
        </w:rPr>
      </w:pPr>
      <w:r>
        <w:rPr>
          <w:sz w:val="24"/>
          <w:szCs w:val="24"/>
        </w:rPr>
        <w:t>Zubereitungszeit: 25 Minuten</w:t>
      </w:r>
    </w:p>
    <w:p w14:paraId="3B0E348E" w14:textId="77777777" w:rsidR="0093777E" w:rsidRPr="00B56B43" w:rsidRDefault="0093777E" w:rsidP="00E76E01">
      <w:pPr>
        <w:pStyle w:val="ListParagraph"/>
        <w:numPr>
          <w:ilvl w:val="0"/>
          <w:numId w:val="99"/>
        </w:numPr>
        <w:spacing w:after="120"/>
        <w:ind w:left="714" w:hanging="357"/>
        <w:contextualSpacing w:val="0"/>
        <w:jc w:val="both"/>
        <w:rPr>
          <w:sz w:val="24"/>
          <w:szCs w:val="24"/>
        </w:rPr>
      </w:pPr>
      <w:r w:rsidRPr="00B56B43">
        <w:rPr>
          <w:sz w:val="24"/>
          <w:szCs w:val="24"/>
        </w:rPr>
        <w:t>Kalbsschnitzel vorsichtig mit der glatten Seite des Fleischklopfers flachklopfen.</w:t>
      </w:r>
    </w:p>
    <w:p w14:paraId="2B030414" w14:textId="77777777" w:rsidR="0093777E" w:rsidRPr="00B56B43" w:rsidRDefault="0093777E" w:rsidP="00E76E01">
      <w:pPr>
        <w:pStyle w:val="ListParagraph"/>
        <w:numPr>
          <w:ilvl w:val="0"/>
          <w:numId w:val="99"/>
        </w:numPr>
        <w:spacing w:after="120"/>
        <w:ind w:left="714" w:hanging="357"/>
        <w:contextualSpacing w:val="0"/>
        <w:jc w:val="both"/>
        <w:rPr>
          <w:sz w:val="24"/>
          <w:szCs w:val="24"/>
        </w:rPr>
      </w:pPr>
      <w:r w:rsidRPr="00B56B43">
        <w:rPr>
          <w:sz w:val="24"/>
          <w:szCs w:val="24"/>
        </w:rPr>
        <w:t>Auf jedes Schnitzel 1 Scheibe Schinken und 1 Salbeiblatt legen, mit Holzspießchen am Fleisch feststecken.</w:t>
      </w:r>
    </w:p>
    <w:p w14:paraId="2DC03A99" w14:textId="77777777" w:rsidR="0093777E" w:rsidRPr="00B56B43" w:rsidRDefault="0093777E" w:rsidP="00E76E01">
      <w:pPr>
        <w:pStyle w:val="ListParagraph"/>
        <w:numPr>
          <w:ilvl w:val="0"/>
          <w:numId w:val="99"/>
        </w:numPr>
        <w:spacing w:after="120"/>
        <w:ind w:left="714" w:hanging="357"/>
        <w:contextualSpacing w:val="0"/>
        <w:jc w:val="both"/>
        <w:rPr>
          <w:sz w:val="24"/>
          <w:szCs w:val="24"/>
        </w:rPr>
      </w:pPr>
      <w:r w:rsidRPr="00B56B43">
        <w:rPr>
          <w:sz w:val="24"/>
          <w:szCs w:val="24"/>
        </w:rPr>
        <w:t>In einer Pfanne 2 EL Butter zerlassen. Schnitzelchen hineingeben und pro Seite 2-3 Minuten braten. Fleisch nur zart salzen und pfeffern, herausnehmen und abgedeckt warmstellen.</w:t>
      </w:r>
    </w:p>
    <w:p w14:paraId="4294D66D" w14:textId="77777777" w:rsidR="0093777E" w:rsidRPr="00B56B43" w:rsidRDefault="0093777E" w:rsidP="00E76E01">
      <w:pPr>
        <w:pStyle w:val="ListParagraph"/>
        <w:numPr>
          <w:ilvl w:val="0"/>
          <w:numId w:val="99"/>
        </w:numPr>
        <w:spacing w:after="120"/>
        <w:ind w:left="714" w:hanging="357"/>
        <w:contextualSpacing w:val="0"/>
        <w:jc w:val="both"/>
        <w:rPr>
          <w:sz w:val="24"/>
          <w:szCs w:val="24"/>
        </w:rPr>
      </w:pPr>
      <w:r w:rsidRPr="00B56B43">
        <w:rPr>
          <w:sz w:val="24"/>
          <w:szCs w:val="24"/>
        </w:rPr>
        <w:t>Bratensatz mit Weißwein ablöschen, kräftig aufkochen. Mit einem Schneebesen 1-2 EL Butter in die Sauce rühren. Abschmecken, die Schnitzelchen nochmals kurz in die Pfanne legen und heiß werden lassen. Auf vorgewärmte Teller verteilen, mit der Sauce beträufelt servieren.</w:t>
      </w:r>
    </w:p>
    <w:p w14:paraId="62F2DB14" w14:textId="77777777" w:rsidR="0093777E" w:rsidRDefault="0093777E" w:rsidP="0093777E">
      <w:pPr>
        <w:rPr>
          <w:sz w:val="24"/>
          <w:szCs w:val="24"/>
        </w:rPr>
      </w:pPr>
    </w:p>
    <w:p w14:paraId="19CB730C" w14:textId="77777777" w:rsidR="0093777E" w:rsidRDefault="0093777E" w:rsidP="0093777E">
      <w:pPr>
        <w:rPr>
          <w:sz w:val="24"/>
          <w:szCs w:val="24"/>
        </w:rPr>
      </w:pPr>
      <w:r>
        <w:rPr>
          <w:sz w:val="24"/>
          <w:szCs w:val="24"/>
        </w:rPr>
        <w:t>Tipp: Beilage dazu: Weißbrot und Erbsen</w:t>
      </w:r>
    </w:p>
    <w:p w14:paraId="2D09529A" w14:textId="77777777" w:rsidR="0093777E" w:rsidRDefault="0093777E" w:rsidP="0093777E">
      <w:pPr>
        <w:rPr>
          <w:sz w:val="24"/>
          <w:szCs w:val="24"/>
        </w:rPr>
      </w:pPr>
      <w:r>
        <w:rPr>
          <w:sz w:val="24"/>
          <w:szCs w:val="24"/>
        </w:rPr>
        <w:br w:type="page"/>
      </w:r>
    </w:p>
    <w:p w14:paraId="400DAA4E" w14:textId="6D5D01B7" w:rsidR="005E4B13" w:rsidRDefault="005E4B13" w:rsidP="005E663E">
      <w:pPr>
        <w:pStyle w:val="Heading2"/>
        <w:spacing w:after="240"/>
      </w:pPr>
      <w:r>
        <w:lastRenderedPageBreak/>
        <w:t>Lamm mit Pflaumen</w:t>
      </w:r>
      <w:r>
        <w:rPr>
          <w:rStyle w:val="FootnoteReference"/>
        </w:rPr>
        <w:footnoteReference w:id="519"/>
      </w:r>
    </w:p>
    <w:p w14:paraId="674B4A26" w14:textId="77777777" w:rsidR="005E4B13" w:rsidRPr="00103BBD" w:rsidRDefault="005E4B13" w:rsidP="005E4B13">
      <w:pPr>
        <w:rPr>
          <w:sz w:val="24"/>
          <w:szCs w:val="24"/>
        </w:rPr>
      </w:pPr>
      <w:r w:rsidRPr="00103BBD">
        <w:rPr>
          <w:sz w:val="24"/>
          <w:szCs w:val="24"/>
          <w:u w:val="single"/>
        </w:rPr>
        <w:t>Zutaten</w:t>
      </w:r>
      <w:r w:rsidRPr="00103BBD">
        <w:rPr>
          <w:sz w:val="24"/>
          <w:szCs w:val="24"/>
        </w:rPr>
        <w:t xml:space="preserve"> (für 3 Portionen):</w:t>
      </w:r>
    </w:p>
    <w:p w14:paraId="4E688F83" w14:textId="77777777" w:rsidR="005E4B13" w:rsidRPr="00103BBD" w:rsidRDefault="005E4B13" w:rsidP="005E4B13">
      <w:pPr>
        <w:rPr>
          <w:sz w:val="24"/>
          <w:szCs w:val="24"/>
        </w:rPr>
      </w:pPr>
      <w:r w:rsidRPr="00103BBD">
        <w:rPr>
          <w:sz w:val="24"/>
          <w:szCs w:val="24"/>
        </w:rPr>
        <w:t>3 EL Mandeln</w:t>
      </w:r>
    </w:p>
    <w:p w14:paraId="1C566A29" w14:textId="77777777" w:rsidR="005E4B13" w:rsidRPr="00103BBD" w:rsidRDefault="005E4B13" w:rsidP="005E4B13">
      <w:pPr>
        <w:rPr>
          <w:sz w:val="24"/>
          <w:szCs w:val="24"/>
        </w:rPr>
      </w:pPr>
      <w:r w:rsidRPr="00103BBD">
        <w:rPr>
          <w:sz w:val="24"/>
          <w:szCs w:val="24"/>
        </w:rPr>
        <w:t>1 Zwiebel</w:t>
      </w:r>
    </w:p>
    <w:p w14:paraId="3A336B01" w14:textId="77777777" w:rsidR="005E4B13" w:rsidRPr="00103BBD" w:rsidRDefault="005E4B13" w:rsidP="005E4B13">
      <w:pPr>
        <w:rPr>
          <w:sz w:val="24"/>
          <w:szCs w:val="24"/>
        </w:rPr>
      </w:pPr>
      <w:r w:rsidRPr="00103BBD">
        <w:rPr>
          <w:sz w:val="24"/>
          <w:szCs w:val="24"/>
        </w:rPr>
        <w:t>2 Knoblauchzehen</w:t>
      </w:r>
    </w:p>
    <w:p w14:paraId="619CE379" w14:textId="77777777" w:rsidR="005E4B13" w:rsidRPr="00103BBD" w:rsidRDefault="005E4B13" w:rsidP="005E4B13">
      <w:pPr>
        <w:rPr>
          <w:sz w:val="24"/>
          <w:szCs w:val="24"/>
        </w:rPr>
      </w:pPr>
      <w:r w:rsidRPr="00103BBD">
        <w:rPr>
          <w:sz w:val="24"/>
          <w:szCs w:val="24"/>
        </w:rPr>
        <w:t>1 Stück Ingwer (ca. 2 cm groß)</w:t>
      </w:r>
    </w:p>
    <w:p w14:paraId="5ACF7831" w14:textId="77777777" w:rsidR="005E4B13" w:rsidRPr="00103BBD" w:rsidRDefault="005E4B13" w:rsidP="005E4B13">
      <w:pPr>
        <w:rPr>
          <w:sz w:val="24"/>
          <w:szCs w:val="24"/>
        </w:rPr>
      </w:pPr>
      <w:r w:rsidRPr="00103BBD">
        <w:rPr>
          <w:sz w:val="24"/>
          <w:szCs w:val="24"/>
        </w:rPr>
        <w:t>Etwas Sonnenblumenöl</w:t>
      </w:r>
    </w:p>
    <w:p w14:paraId="6442C478" w14:textId="77777777" w:rsidR="005E4B13" w:rsidRPr="00103BBD" w:rsidRDefault="005E4B13" w:rsidP="005E4B13">
      <w:pPr>
        <w:rPr>
          <w:sz w:val="24"/>
          <w:szCs w:val="24"/>
        </w:rPr>
      </w:pPr>
      <w:r w:rsidRPr="00103BBD">
        <w:rPr>
          <w:sz w:val="24"/>
          <w:szCs w:val="24"/>
        </w:rPr>
        <w:t>500 g Lammschulter (Vom Metzger in Würfel geschnitten)</w:t>
      </w:r>
    </w:p>
    <w:p w14:paraId="7078132C" w14:textId="77777777" w:rsidR="005E4B13" w:rsidRPr="00103BBD" w:rsidRDefault="005E4B13" w:rsidP="005E4B13">
      <w:pPr>
        <w:rPr>
          <w:sz w:val="24"/>
          <w:szCs w:val="24"/>
        </w:rPr>
      </w:pPr>
      <w:r w:rsidRPr="00103BBD">
        <w:rPr>
          <w:sz w:val="24"/>
          <w:szCs w:val="24"/>
        </w:rPr>
        <w:t>Salz</w:t>
      </w:r>
    </w:p>
    <w:p w14:paraId="4984682F" w14:textId="77777777" w:rsidR="005E4B13" w:rsidRPr="00103BBD" w:rsidRDefault="005E4B13" w:rsidP="005E4B13">
      <w:pPr>
        <w:rPr>
          <w:sz w:val="24"/>
          <w:szCs w:val="24"/>
        </w:rPr>
      </w:pPr>
      <w:r w:rsidRPr="00103BBD">
        <w:rPr>
          <w:sz w:val="24"/>
          <w:szCs w:val="24"/>
        </w:rPr>
        <w:t>Wasser</w:t>
      </w:r>
    </w:p>
    <w:p w14:paraId="779DADCF" w14:textId="77777777" w:rsidR="005E4B13" w:rsidRPr="00103BBD" w:rsidRDefault="005E4B13" w:rsidP="005E4B13">
      <w:pPr>
        <w:rPr>
          <w:sz w:val="24"/>
          <w:szCs w:val="24"/>
        </w:rPr>
      </w:pPr>
      <w:r w:rsidRPr="00103BBD">
        <w:rPr>
          <w:sz w:val="24"/>
          <w:szCs w:val="24"/>
        </w:rPr>
        <w:t>Ca. 12 getrocknete Pflaumen ohne Stein</w:t>
      </w:r>
    </w:p>
    <w:p w14:paraId="7721DD20" w14:textId="77777777" w:rsidR="005E4B13" w:rsidRPr="00103BBD" w:rsidRDefault="005E4B13" w:rsidP="005E4B13">
      <w:pPr>
        <w:rPr>
          <w:sz w:val="24"/>
          <w:szCs w:val="24"/>
        </w:rPr>
      </w:pPr>
      <w:r w:rsidRPr="00103BBD">
        <w:rPr>
          <w:sz w:val="24"/>
          <w:szCs w:val="24"/>
        </w:rPr>
        <w:t>2 EL flüssiger Honig</w:t>
      </w:r>
    </w:p>
    <w:p w14:paraId="692D0970" w14:textId="77777777" w:rsidR="005E4B13" w:rsidRPr="00103BBD" w:rsidRDefault="005E4B13" w:rsidP="005E4B13">
      <w:pPr>
        <w:rPr>
          <w:sz w:val="24"/>
          <w:szCs w:val="24"/>
        </w:rPr>
      </w:pPr>
      <w:r w:rsidRPr="00103BBD">
        <w:rPr>
          <w:sz w:val="24"/>
          <w:szCs w:val="24"/>
        </w:rPr>
        <w:t>300 g Joghurt</w:t>
      </w:r>
    </w:p>
    <w:p w14:paraId="7FCFEE6B" w14:textId="77777777" w:rsidR="005E4B13" w:rsidRPr="00103BBD" w:rsidRDefault="005E4B13" w:rsidP="005E4B13">
      <w:pPr>
        <w:rPr>
          <w:sz w:val="24"/>
          <w:szCs w:val="24"/>
        </w:rPr>
      </w:pPr>
      <w:r w:rsidRPr="00103BBD">
        <w:rPr>
          <w:sz w:val="24"/>
          <w:szCs w:val="24"/>
        </w:rPr>
        <w:t>Schale von 1 Biolimette oder -Zitrone</w:t>
      </w:r>
    </w:p>
    <w:p w14:paraId="66FA6BD1" w14:textId="77777777" w:rsidR="005E4B13" w:rsidRPr="00103BBD" w:rsidRDefault="005E4B13" w:rsidP="005E4B13">
      <w:pPr>
        <w:rPr>
          <w:sz w:val="24"/>
          <w:szCs w:val="24"/>
        </w:rPr>
      </w:pPr>
    </w:p>
    <w:p w14:paraId="30070EF6" w14:textId="77777777" w:rsidR="005E4B13" w:rsidRPr="00103BBD" w:rsidRDefault="005E4B13" w:rsidP="005E4B13">
      <w:pPr>
        <w:rPr>
          <w:sz w:val="24"/>
          <w:szCs w:val="24"/>
        </w:rPr>
      </w:pPr>
      <w:r w:rsidRPr="00103BBD">
        <w:rPr>
          <w:sz w:val="24"/>
          <w:szCs w:val="24"/>
        </w:rPr>
        <w:t>Zubereitung:</w:t>
      </w:r>
    </w:p>
    <w:p w14:paraId="19D5CBA3" w14:textId="77777777" w:rsidR="005E4B13" w:rsidRPr="00103BBD" w:rsidRDefault="005E4B13" w:rsidP="00B40E8C">
      <w:pPr>
        <w:pStyle w:val="ListParagraph"/>
        <w:numPr>
          <w:ilvl w:val="0"/>
          <w:numId w:val="1800"/>
        </w:numPr>
        <w:spacing w:after="120"/>
        <w:ind w:left="714" w:hanging="357"/>
        <w:contextualSpacing w:val="0"/>
        <w:jc w:val="both"/>
        <w:rPr>
          <w:sz w:val="24"/>
          <w:szCs w:val="24"/>
        </w:rPr>
      </w:pPr>
      <w:r w:rsidRPr="00103BBD">
        <w:rPr>
          <w:sz w:val="24"/>
          <w:szCs w:val="24"/>
        </w:rPr>
        <w:t xml:space="preserve">Zunächst die Mandeln blanchiere, und zwar so: in eine kleine Schüssel geben, mit kochendem Wasser übergießen, ungefähr 5 Minuten lang warten. Dann kann man die Mandeln aus der Schale drücken. </w:t>
      </w:r>
    </w:p>
    <w:p w14:paraId="39F1DEA4" w14:textId="77777777" w:rsidR="005E4B13" w:rsidRPr="00103BBD" w:rsidRDefault="005E4B13" w:rsidP="00B40E8C">
      <w:pPr>
        <w:pStyle w:val="ListParagraph"/>
        <w:numPr>
          <w:ilvl w:val="0"/>
          <w:numId w:val="1800"/>
        </w:numPr>
        <w:spacing w:after="120"/>
        <w:ind w:left="714" w:hanging="357"/>
        <w:contextualSpacing w:val="0"/>
        <w:jc w:val="both"/>
        <w:rPr>
          <w:sz w:val="24"/>
          <w:szCs w:val="24"/>
        </w:rPr>
      </w:pPr>
      <w:r w:rsidRPr="00103BBD">
        <w:rPr>
          <w:sz w:val="24"/>
          <w:szCs w:val="24"/>
        </w:rPr>
        <w:t xml:space="preserve">Zwiebeln schälen und in Streifen schneiden. Knoblauch und Ingwer schälen und klein hacken. Sonnenblumenöl in einem großen schweren Topf erhitzen. Fleisch darin von allen Seiten anbraten, bis es etwas Farbe angenommen hat. </w:t>
      </w:r>
    </w:p>
    <w:p w14:paraId="0EF71CC9" w14:textId="77777777" w:rsidR="005E4B13" w:rsidRPr="00103BBD" w:rsidRDefault="005E4B13" w:rsidP="00B40E8C">
      <w:pPr>
        <w:pStyle w:val="ListParagraph"/>
        <w:numPr>
          <w:ilvl w:val="0"/>
          <w:numId w:val="1800"/>
        </w:numPr>
        <w:spacing w:after="120"/>
        <w:ind w:left="714" w:hanging="357"/>
        <w:contextualSpacing w:val="0"/>
        <w:jc w:val="both"/>
        <w:rPr>
          <w:sz w:val="24"/>
          <w:szCs w:val="24"/>
        </w:rPr>
      </w:pPr>
      <w:r w:rsidRPr="00103BBD">
        <w:rPr>
          <w:sz w:val="24"/>
          <w:szCs w:val="24"/>
        </w:rPr>
        <w:t>Die Mandeln, die Zwiebel, den Knoblauch und den Ingwer dazugeben. Salzen und unter Rühren ungefähr 5 Minuten lang dünsten. Wasser dazugießen, sodass das Fleisch gerade bedeckt ist. Topf abdecken, das Fleisch ungefähr eine Stunde lang köcheln lassen. Etwas Wasser dazugießen, falls das Fleisch am Topfboden anzusetzen droht.</w:t>
      </w:r>
    </w:p>
    <w:p w14:paraId="39181161" w14:textId="77777777" w:rsidR="005E4B13" w:rsidRPr="00103BBD" w:rsidRDefault="005E4B13" w:rsidP="00B40E8C">
      <w:pPr>
        <w:pStyle w:val="ListParagraph"/>
        <w:numPr>
          <w:ilvl w:val="0"/>
          <w:numId w:val="1800"/>
        </w:numPr>
        <w:spacing w:after="120"/>
        <w:ind w:left="714" w:hanging="357"/>
        <w:contextualSpacing w:val="0"/>
        <w:jc w:val="both"/>
        <w:rPr>
          <w:rFonts w:asciiTheme="majorHAnsi" w:eastAsiaTheme="majorEastAsia" w:hAnsiTheme="majorHAnsi" w:cstheme="majorBidi"/>
          <w:color w:val="2F5496" w:themeColor="accent1" w:themeShade="BF"/>
          <w:sz w:val="26"/>
          <w:szCs w:val="26"/>
        </w:rPr>
      </w:pPr>
      <w:r w:rsidRPr="00103BBD">
        <w:rPr>
          <w:sz w:val="24"/>
          <w:szCs w:val="24"/>
        </w:rPr>
        <w:t>Schließlich Pflaumen in den Topf geben, das Ganze noch einmal 30 Minuten lang schmoren. Zum Schluss Honig unterrühren und nachsalzen. Es passt Couscous dazu, unter den man etwas Butter rühren kann. Auch Brot. Besonders gut schmeckt dazu auch eine aus Naturjoghurt und fein gehackter Zitronenschale zusammengerührte Soße.</w:t>
      </w:r>
    </w:p>
    <w:p w14:paraId="6B5F7F37" w14:textId="77777777" w:rsidR="005E4B13" w:rsidRDefault="005E4B13" w:rsidP="005E4B13">
      <w:pPr>
        <w:rPr>
          <w:sz w:val="24"/>
          <w:szCs w:val="24"/>
        </w:rPr>
      </w:pPr>
      <w:r>
        <w:rPr>
          <w:sz w:val="24"/>
          <w:szCs w:val="24"/>
        </w:rPr>
        <w:br w:type="page"/>
      </w:r>
    </w:p>
    <w:p w14:paraId="0C1BB603" w14:textId="0D130C1D" w:rsidR="005E4B13" w:rsidRPr="00454153" w:rsidRDefault="005E4B13" w:rsidP="005E4B13">
      <w:pPr>
        <w:pStyle w:val="Heading2"/>
        <w:spacing w:after="240"/>
      </w:pPr>
      <w:r w:rsidRPr="00454153">
        <w:lastRenderedPageBreak/>
        <w:t>Gegrilltes Lamm mit Mandeln und Orangenblüte</w:t>
      </w:r>
      <w:r>
        <w:rPr>
          <w:rStyle w:val="FootnoteReference"/>
        </w:rPr>
        <w:footnoteReference w:id="520"/>
      </w:r>
    </w:p>
    <w:p w14:paraId="1E224D1C" w14:textId="77777777" w:rsidR="005E4B13" w:rsidRPr="00454153" w:rsidRDefault="005E4B13" w:rsidP="005E4B13">
      <w:pPr>
        <w:rPr>
          <w:sz w:val="24"/>
          <w:szCs w:val="24"/>
        </w:rPr>
      </w:pPr>
      <w:r w:rsidRPr="00DC757D">
        <w:rPr>
          <w:sz w:val="24"/>
          <w:szCs w:val="24"/>
          <w:u w:val="single"/>
        </w:rPr>
        <w:t>Zutaten</w:t>
      </w:r>
      <w:r w:rsidRPr="00454153">
        <w:rPr>
          <w:sz w:val="24"/>
          <w:szCs w:val="24"/>
        </w:rPr>
        <w:t xml:space="preserve"> (für 6 Portionen)</w:t>
      </w:r>
      <w:r>
        <w:rPr>
          <w:sz w:val="24"/>
          <w:szCs w:val="24"/>
        </w:rPr>
        <w:t>:</w:t>
      </w:r>
    </w:p>
    <w:p w14:paraId="24F4F19B" w14:textId="77777777" w:rsidR="005E4B13" w:rsidRPr="00454153" w:rsidRDefault="005E4B13" w:rsidP="005E4B13">
      <w:pPr>
        <w:rPr>
          <w:sz w:val="24"/>
          <w:szCs w:val="24"/>
        </w:rPr>
      </w:pPr>
      <w:r w:rsidRPr="00454153">
        <w:rPr>
          <w:sz w:val="24"/>
          <w:szCs w:val="24"/>
        </w:rPr>
        <w:t>6 Knoblauchzehen, zerdrückt</w:t>
      </w:r>
    </w:p>
    <w:p w14:paraId="63E59741" w14:textId="77777777" w:rsidR="005E4B13" w:rsidRPr="00454153" w:rsidRDefault="005E4B13" w:rsidP="005E4B13">
      <w:pPr>
        <w:rPr>
          <w:sz w:val="24"/>
          <w:szCs w:val="24"/>
        </w:rPr>
      </w:pPr>
      <w:r w:rsidRPr="00454153">
        <w:rPr>
          <w:sz w:val="24"/>
          <w:szCs w:val="24"/>
        </w:rPr>
        <w:t>5 Bio-Zitronen, Schale abgerieben, dann der gesamte Saft ausgepresst</w:t>
      </w:r>
    </w:p>
    <w:p w14:paraId="79E8918B" w14:textId="77777777" w:rsidR="005E4B13" w:rsidRPr="00454153" w:rsidRDefault="005E4B13" w:rsidP="005E4B13">
      <w:pPr>
        <w:rPr>
          <w:sz w:val="24"/>
          <w:szCs w:val="24"/>
        </w:rPr>
      </w:pPr>
      <w:r w:rsidRPr="00454153">
        <w:rPr>
          <w:sz w:val="24"/>
          <w:szCs w:val="24"/>
        </w:rPr>
        <w:t>3 EL Thymianblätter</w:t>
      </w:r>
    </w:p>
    <w:p w14:paraId="6A248824" w14:textId="77777777" w:rsidR="005E4B13" w:rsidRPr="00454153" w:rsidRDefault="005E4B13" w:rsidP="005E4B13">
      <w:pPr>
        <w:rPr>
          <w:sz w:val="24"/>
          <w:szCs w:val="24"/>
        </w:rPr>
      </w:pPr>
      <w:r w:rsidRPr="00454153">
        <w:rPr>
          <w:sz w:val="24"/>
          <w:szCs w:val="24"/>
        </w:rPr>
        <w:t>12 EL Olivenöl</w:t>
      </w:r>
    </w:p>
    <w:p w14:paraId="1687B6A8" w14:textId="77777777" w:rsidR="005E4B13" w:rsidRPr="00454153" w:rsidRDefault="005E4B13" w:rsidP="005E4B13">
      <w:pPr>
        <w:rPr>
          <w:sz w:val="24"/>
          <w:szCs w:val="24"/>
        </w:rPr>
      </w:pPr>
      <w:r w:rsidRPr="00454153">
        <w:rPr>
          <w:sz w:val="24"/>
          <w:szCs w:val="24"/>
        </w:rPr>
        <w:t>1 kg ausgelöster Lammnacken (etwa 8 N</w:t>
      </w:r>
      <w:r>
        <w:rPr>
          <w:sz w:val="24"/>
          <w:szCs w:val="24"/>
        </w:rPr>
        <w:t>a</w:t>
      </w:r>
      <w:r w:rsidRPr="00454153">
        <w:rPr>
          <w:sz w:val="24"/>
          <w:szCs w:val="24"/>
        </w:rPr>
        <w:t>ckenstea</w:t>
      </w:r>
      <w:r>
        <w:rPr>
          <w:sz w:val="24"/>
          <w:szCs w:val="24"/>
        </w:rPr>
        <w:t>k</w:t>
      </w:r>
      <w:r w:rsidRPr="00454153">
        <w:rPr>
          <w:sz w:val="24"/>
          <w:szCs w:val="24"/>
        </w:rPr>
        <w:t>s)</w:t>
      </w:r>
    </w:p>
    <w:p w14:paraId="6F76FBE2" w14:textId="77777777" w:rsidR="005E4B13" w:rsidRPr="00454153" w:rsidRDefault="005E4B13" w:rsidP="005E4B13">
      <w:pPr>
        <w:rPr>
          <w:sz w:val="24"/>
          <w:szCs w:val="24"/>
        </w:rPr>
      </w:pPr>
      <w:r w:rsidRPr="00454153">
        <w:rPr>
          <w:sz w:val="24"/>
          <w:szCs w:val="24"/>
        </w:rPr>
        <w:t>170 g ungehäutete Mandelkerne</w:t>
      </w:r>
    </w:p>
    <w:p w14:paraId="42A9F76D" w14:textId="77777777" w:rsidR="005E4B13" w:rsidRPr="00454153" w:rsidRDefault="005E4B13" w:rsidP="005E4B13">
      <w:pPr>
        <w:rPr>
          <w:sz w:val="24"/>
          <w:szCs w:val="24"/>
        </w:rPr>
      </w:pPr>
      <w:r w:rsidRPr="00454153">
        <w:rPr>
          <w:sz w:val="24"/>
          <w:szCs w:val="24"/>
        </w:rPr>
        <w:t>1 EL Honig</w:t>
      </w:r>
    </w:p>
    <w:p w14:paraId="0D85E0D9" w14:textId="77777777" w:rsidR="005E4B13" w:rsidRPr="00454153" w:rsidRDefault="005E4B13" w:rsidP="005E4B13">
      <w:pPr>
        <w:rPr>
          <w:sz w:val="24"/>
          <w:szCs w:val="24"/>
        </w:rPr>
      </w:pPr>
      <w:r w:rsidRPr="00454153">
        <w:rPr>
          <w:sz w:val="24"/>
          <w:szCs w:val="24"/>
        </w:rPr>
        <w:t>½ TL Orangenblütenwasser</w:t>
      </w:r>
    </w:p>
    <w:p w14:paraId="640FACE9" w14:textId="77777777" w:rsidR="005E4B13" w:rsidRPr="00454153" w:rsidRDefault="005E4B13" w:rsidP="005E4B13">
      <w:pPr>
        <w:rPr>
          <w:sz w:val="24"/>
          <w:szCs w:val="24"/>
        </w:rPr>
      </w:pPr>
      <w:r w:rsidRPr="00454153">
        <w:rPr>
          <w:sz w:val="24"/>
          <w:szCs w:val="24"/>
        </w:rPr>
        <w:t>3 rote Paprikaschoten, geviertelt und entkernt</w:t>
      </w:r>
    </w:p>
    <w:p w14:paraId="48695CCE" w14:textId="77777777" w:rsidR="005E4B13" w:rsidRPr="00454153" w:rsidRDefault="005E4B13" w:rsidP="005E4B13">
      <w:pPr>
        <w:rPr>
          <w:sz w:val="24"/>
          <w:szCs w:val="24"/>
        </w:rPr>
      </w:pPr>
      <w:r w:rsidRPr="00454153">
        <w:rPr>
          <w:sz w:val="24"/>
          <w:szCs w:val="24"/>
        </w:rPr>
        <w:t>20 g Minzeblätter</w:t>
      </w:r>
    </w:p>
    <w:p w14:paraId="0D1A35D6" w14:textId="77777777" w:rsidR="005E4B13" w:rsidRDefault="005E4B13" w:rsidP="005E4B13">
      <w:pPr>
        <w:rPr>
          <w:sz w:val="24"/>
          <w:szCs w:val="24"/>
        </w:rPr>
      </w:pPr>
      <w:r w:rsidRPr="00454153">
        <w:rPr>
          <w:sz w:val="24"/>
          <w:szCs w:val="24"/>
        </w:rPr>
        <w:t>Salz, Pfeffer</w:t>
      </w:r>
    </w:p>
    <w:p w14:paraId="419014E7" w14:textId="77777777" w:rsidR="005E4B13" w:rsidRDefault="005E4B13" w:rsidP="005E4B13">
      <w:pPr>
        <w:rPr>
          <w:sz w:val="24"/>
          <w:szCs w:val="24"/>
        </w:rPr>
      </w:pPr>
    </w:p>
    <w:p w14:paraId="4F7ECAAB" w14:textId="77777777" w:rsidR="005E4B13" w:rsidRPr="00F33D09" w:rsidRDefault="005E4B13" w:rsidP="00B40E8C">
      <w:pPr>
        <w:pStyle w:val="ListParagraph"/>
        <w:numPr>
          <w:ilvl w:val="0"/>
          <w:numId w:val="1953"/>
        </w:numPr>
        <w:spacing w:after="120"/>
        <w:ind w:left="714" w:hanging="357"/>
        <w:contextualSpacing w:val="0"/>
        <w:jc w:val="both"/>
        <w:rPr>
          <w:sz w:val="24"/>
          <w:szCs w:val="24"/>
        </w:rPr>
      </w:pPr>
      <w:r w:rsidRPr="00F33D09">
        <w:rPr>
          <w:sz w:val="24"/>
          <w:szCs w:val="24"/>
        </w:rPr>
        <w:t>In einer großen Schüssel den Knoblauch mit 2 TL Zitronenschale, 90 ml Zitronensaft, Thymian, 6 EL Olivenöl sowie 1,5 TL Salz und reichlich Pfeffer verrühren. Das Fleisch hineinlegen, gründlich in der Mischung wenden und mindestens 2 Stunden (oder über Nacht) im Kühlschrank marinieren.</w:t>
      </w:r>
    </w:p>
    <w:p w14:paraId="4E31D969" w14:textId="77777777" w:rsidR="005E4B13" w:rsidRPr="00F33D09" w:rsidRDefault="005E4B13" w:rsidP="00B40E8C">
      <w:pPr>
        <w:pStyle w:val="ListParagraph"/>
        <w:numPr>
          <w:ilvl w:val="0"/>
          <w:numId w:val="1953"/>
        </w:numPr>
        <w:spacing w:after="120"/>
        <w:ind w:left="714" w:hanging="357"/>
        <w:contextualSpacing w:val="0"/>
        <w:jc w:val="both"/>
        <w:rPr>
          <w:sz w:val="24"/>
          <w:szCs w:val="24"/>
        </w:rPr>
      </w:pPr>
      <w:r w:rsidRPr="00F33D09">
        <w:rPr>
          <w:sz w:val="24"/>
          <w:szCs w:val="24"/>
        </w:rPr>
        <w:t>In einer kleinen Pfanne 2 EL Olivenöl erhitzen und die Mandeln darin unter ständigem Rühren 3-4 Minuten rösten, bis sie rundherum gleichmäßig goldbraun sind. Vom Herd nehmen und leicht abkühlen lassen. Die Mandeln grob hacken und in eine Schüssel streuen, das Öl wird nicht mehr benötigt. Die restliche Zitronenschale (1 TL), den verbliebenen Saft (60 ml) sowie den Honig, das Orangenblütenwasser, ½ TL Salz, 1 kräftige Prise Pfeffer und 3 EL Öl hinzufügen, alles gründlich vermengen und die Sauce bis zum Servieren beiseitestellen.</w:t>
      </w:r>
    </w:p>
    <w:p w14:paraId="696E826F" w14:textId="77777777" w:rsidR="005E4B13" w:rsidRPr="00F33D09" w:rsidRDefault="005E4B13" w:rsidP="00B40E8C">
      <w:pPr>
        <w:pStyle w:val="ListParagraph"/>
        <w:numPr>
          <w:ilvl w:val="0"/>
          <w:numId w:val="1953"/>
        </w:numPr>
        <w:spacing w:after="120"/>
        <w:ind w:left="714" w:hanging="357"/>
        <w:contextualSpacing w:val="0"/>
        <w:jc w:val="both"/>
        <w:rPr>
          <w:sz w:val="24"/>
          <w:szCs w:val="24"/>
        </w:rPr>
      </w:pPr>
      <w:r w:rsidRPr="00F33D09">
        <w:rPr>
          <w:sz w:val="24"/>
          <w:szCs w:val="24"/>
        </w:rPr>
        <w:t>Den Backofen auf 220 Grad Umluft vorheizen.</w:t>
      </w:r>
    </w:p>
    <w:p w14:paraId="4F8ECEBD" w14:textId="77777777" w:rsidR="005E4B13" w:rsidRPr="00F33D09" w:rsidRDefault="005E4B13" w:rsidP="00B40E8C">
      <w:pPr>
        <w:pStyle w:val="ListParagraph"/>
        <w:numPr>
          <w:ilvl w:val="0"/>
          <w:numId w:val="1953"/>
        </w:numPr>
        <w:spacing w:after="120"/>
        <w:ind w:left="714" w:hanging="357"/>
        <w:contextualSpacing w:val="0"/>
        <w:jc w:val="both"/>
        <w:rPr>
          <w:sz w:val="24"/>
          <w:szCs w:val="24"/>
        </w:rPr>
      </w:pPr>
      <w:r w:rsidRPr="00F33D09">
        <w:rPr>
          <w:sz w:val="24"/>
          <w:szCs w:val="24"/>
        </w:rPr>
        <w:t>Eine Grillpfanne bei hoher Temperatur vorheizen und in der Küche für gute Belüftung sorgen. Die Paprikaschoten mit dem restlichen Olivenöl (1 EL) beträufeln und mit ¼ TL Salz würzen. In die Pfanne legen, etwa 10 Minuten grillen und nach der Hälfte der Zeit wenden, bis sie von beiden Seiten kräftig gebräunt sind.</w:t>
      </w:r>
    </w:p>
    <w:p w14:paraId="349E1083" w14:textId="77777777" w:rsidR="005E4B13" w:rsidRPr="00F33D09" w:rsidRDefault="005E4B13" w:rsidP="00B40E8C">
      <w:pPr>
        <w:pStyle w:val="ListParagraph"/>
        <w:numPr>
          <w:ilvl w:val="0"/>
          <w:numId w:val="1953"/>
        </w:numPr>
        <w:spacing w:after="120"/>
        <w:ind w:left="714" w:hanging="357"/>
        <w:contextualSpacing w:val="0"/>
        <w:jc w:val="both"/>
        <w:rPr>
          <w:sz w:val="24"/>
          <w:szCs w:val="24"/>
        </w:rPr>
      </w:pPr>
      <w:r w:rsidRPr="00F33D09">
        <w:rPr>
          <w:sz w:val="24"/>
          <w:szCs w:val="24"/>
        </w:rPr>
        <w:t>Nun das Lammfleisch in der sengend heißen Grillpfanne (Marinade zurückbehalten) von beiden Seiten etwa 4 Minuten anbraten, bis es rundherum goldbraun ist. Wir es gleich fertig gestellt, das Fleisch in eine ofenfeste Form umfüllen, die gegrillten paprikaviertel dazugeben und alles für 3-4 Minuten in den Ofen schieben (für medium-</w:t>
      </w:r>
      <w:r w:rsidRPr="00F33D09">
        <w:rPr>
          <w:sz w:val="24"/>
          <w:szCs w:val="24"/>
        </w:rPr>
        <w:lastRenderedPageBreak/>
        <w:t>rare oder ein paar Minuten länger, wenn es stärker durchgegart sein soll, was ich mehr als empfehle). Kommt das Fleisch in den Ofen, nachdem ihr es angebraten und kalt gestellt hattet, braucht es 15 Minuten. So oder so hängt die Garzeit aber auch von der Dicke des Fleischs ab. Sobald das Fleisch so weit ist, die Form aus dem Ofen nehmen, mit Alufolie zudecken und das Fleisch 5-10 Minuten ruhen lassen.</w:t>
      </w:r>
    </w:p>
    <w:p w14:paraId="2EEC41FD" w14:textId="77777777" w:rsidR="005E4B13" w:rsidRPr="00F33D09" w:rsidRDefault="005E4B13" w:rsidP="00B40E8C">
      <w:pPr>
        <w:pStyle w:val="ListParagraph"/>
        <w:numPr>
          <w:ilvl w:val="0"/>
          <w:numId w:val="1953"/>
        </w:numPr>
        <w:spacing w:after="120"/>
        <w:ind w:left="714" w:hanging="357"/>
        <w:contextualSpacing w:val="0"/>
        <w:jc w:val="both"/>
        <w:rPr>
          <w:sz w:val="24"/>
          <w:szCs w:val="24"/>
        </w:rPr>
      </w:pPr>
      <w:r w:rsidRPr="00F33D09">
        <w:rPr>
          <w:sz w:val="24"/>
          <w:szCs w:val="24"/>
        </w:rPr>
        <w:t>Inzwischen die Marinade in einem kleinen Topf bei mittlerer bis starker Hitze kurz aufkochen und beiseitestellen.</w:t>
      </w:r>
    </w:p>
    <w:p w14:paraId="38AC5CEE" w14:textId="77777777" w:rsidR="005E4B13" w:rsidRPr="00F33D09" w:rsidRDefault="005E4B13" w:rsidP="00B40E8C">
      <w:pPr>
        <w:pStyle w:val="ListParagraph"/>
        <w:numPr>
          <w:ilvl w:val="0"/>
          <w:numId w:val="1953"/>
        </w:numPr>
        <w:spacing w:after="120"/>
        <w:ind w:left="714" w:hanging="357"/>
        <w:contextualSpacing w:val="0"/>
        <w:jc w:val="both"/>
        <w:rPr>
          <w:sz w:val="24"/>
          <w:szCs w:val="24"/>
        </w:rPr>
      </w:pPr>
      <w:r w:rsidRPr="00F33D09">
        <w:rPr>
          <w:sz w:val="24"/>
          <w:szCs w:val="24"/>
        </w:rPr>
        <w:t>Zum Servieren das Fleisch in 1 cm dicke Scheiben schneiden, mit den Paprikaschoten auf einer Platte anrichten und mit der Marinade überziehen. Die frisch gehackte Minze unter die Mandelsauce rühren und ein wenig davon über Fleisch und Gemüse löffeln. Den Rest getrennt reichen.</w:t>
      </w:r>
    </w:p>
    <w:p w14:paraId="4775DE04" w14:textId="77777777" w:rsidR="005E4B13" w:rsidRDefault="005E4B13" w:rsidP="005E4B13">
      <w:pPr>
        <w:jc w:val="both"/>
        <w:rPr>
          <w:sz w:val="24"/>
          <w:szCs w:val="24"/>
        </w:rPr>
      </w:pPr>
    </w:p>
    <w:p w14:paraId="0FD32B34" w14:textId="77777777" w:rsidR="005E4B13" w:rsidRPr="00454153" w:rsidRDefault="005E4B13" w:rsidP="005E4B13">
      <w:pPr>
        <w:ind w:left="1416" w:hanging="1416"/>
        <w:jc w:val="both"/>
        <w:rPr>
          <w:sz w:val="24"/>
          <w:szCs w:val="24"/>
        </w:rPr>
      </w:pPr>
      <w:r>
        <w:rPr>
          <w:sz w:val="24"/>
          <w:szCs w:val="24"/>
        </w:rPr>
        <w:t>Kommentar:</w:t>
      </w:r>
      <w:r>
        <w:rPr>
          <w:sz w:val="24"/>
          <w:szCs w:val="24"/>
        </w:rPr>
        <w:tab/>
        <w:t xml:space="preserve">Im Sommer kann man dieses Gericht übrigens auf dem Grill machen. Dann ist die Frage der Belüftung auch geklärt.  </w:t>
      </w:r>
    </w:p>
    <w:p w14:paraId="332D2503" w14:textId="77777777" w:rsidR="005E4B13" w:rsidRPr="00454153" w:rsidRDefault="005E4B13" w:rsidP="005E4B13">
      <w:pPr>
        <w:rPr>
          <w:sz w:val="24"/>
          <w:szCs w:val="24"/>
        </w:rPr>
      </w:pPr>
    </w:p>
    <w:p w14:paraId="7873C363" w14:textId="77777777" w:rsidR="005E4B13" w:rsidRDefault="005E4B13">
      <w:pPr>
        <w:rPr>
          <w:rFonts w:asciiTheme="majorHAnsi" w:eastAsiaTheme="majorEastAsia" w:hAnsiTheme="majorHAnsi" w:cstheme="majorBidi"/>
          <w:color w:val="2F5496" w:themeColor="accent1" w:themeShade="BF"/>
          <w:sz w:val="26"/>
          <w:szCs w:val="26"/>
        </w:rPr>
      </w:pPr>
      <w:r>
        <w:br w:type="page"/>
      </w:r>
    </w:p>
    <w:p w14:paraId="70211F17" w14:textId="2FF41691" w:rsidR="00F8300D" w:rsidRPr="0097400E" w:rsidRDefault="00A536A3" w:rsidP="00F8300D">
      <w:pPr>
        <w:pStyle w:val="Heading2"/>
        <w:spacing w:after="240"/>
      </w:pPr>
      <w:r>
        <w:lastRenderedPageBreak/>
        <w:t>S</w:t>
      </w:r>
      <w:r w:rsidR="00F8300D" w:rsidRPr="0097400E">
        <w:t xml:space="preserve">charf-saures Lammfleisch </w:t>
      </w:r>
      <w:r w:rsidR="00F8300D">
        <w:t xml:space="preserve">- </w:t>
      </w:r>
      <w:r w:rsidR="00F8300D" w:rsidRPr="0097400E">
        <w:t>Vindaloo</w:t>
      </w:r>
      <w:r w:rsidR="00F8300D">
        <w:rPr>
          <w:rStyle w:val="FootnoteReference"/>
        </w:rPr>
        <w:footnoteReference w:id="521"/>
      </w:r>
    </w:p>
    <w:p w14:paraId="41B2ADC4" w14:textId="77777777" w:rsidR="00F8300D" w:rsidRPr="0097400E" w:rsidRDefault="00F8300D" w:rsidP="00F8300D">
      <w:pPr>
        <w:rPr>
          <w:sz w:val="24"/>
          <w:szCs w:val="24"/>
        </w:rPr>
      </w:pPr>
      <w:r w:rsidRPr="00F16066">
        <w:rPr>
          <w:sz w:val="24"/>
          <w:szCs w:val="24"/>
          <w:u w:val="single"/>
        </w:rPr>
        <w:t>Zutaten</w:t>
      </w:r>
      <w:r w:rsidRPr="0097400E">
        <w:rPr>
          <w:sz w:val="24"/>
          <w:szCs w:val="24"/>
        </w:rPr>
        <w:t xml:space="preserve"> </w:t>
      </w:r>
      <w:r>
        <w:rPr>
          <w:sz w:val="24"/>
          <w:szCs w:val="24"/>
        </w:rPr>
        <w:t>(</w:t>
      </w:r>
      <w:r w:rsidRPr="0097400E">
        <w:rPr>
          <w:sz w:val="24"/>
          <w:szCs w:val="24"/>
        </w:rPr>
        <w:t>für 4-6 Portionen</w:t>
      </w:r>
      <w:r>
        <w:rPr>
          <w:sz w:val="24"/>
          <w:szCs w:val="24"/>
        </w:rPr>
        <w:t>)</w:t>
      </w:r>
    </w:p>
    <w:p w14:paraId="7EC10E24" w14:textId="77777777" w:rsidR="00F8300D" w:rsidRPr="0097400E" w:rsidRDefault="00F8300D" w:rsidP="00F8300D">
      <w:pPr>
        <w:rPr>
          <w:sz w:val="24"/>
          <w:szCs w:val="24"/>
        </w:rPr>
      </w:pPr>
      <w:r w:rsidRPr="0097400E">
        <w:rPr>
          <w:sz w:val="24"/>
          <w:szCs w:val="24"/>
        </w:rPr>
        <w:t>1 kg Lammkeule ohne Knochen (es geht aber auch Rinderfilet oder Schweinefielt)</w:t>
      </w:r>
    </w:p>
    <w:p w14:paraId="4F488864" w14:textId="77777777" w:rsidR="00F8300D" w:rsidRPr="0097400E" w:rsidRDefault="00F8300D" w:rsidP="00F8300D">
      <w:pPr>
        <w:rPr>
          <w:sz w:val="24"/>
          <w:szCs w:val="24"/>
        </w:rPr>
      </w:pPr>
      <w:r w:rsidRPr="0097400E">
        <w:rPr>
          <w:sz w:val="24"/>
          <w:szCs w:val="24"/>
        </w:rPr>
        <w:t>4 Zwiebeln</w:t>
      </w:r>
    </w:p>
    <w:p w14:paraId="2CA55459" w14:textId="77777777" w:rsidR="00F8300D" w:rsidRPr="0097400E" w:rsidRDefault="00F8300D" w:rsidP="00F8300D">
      <w:pPr>
        <w:rPr>
          <w:sz w:val="24"/>
          <w:szCs w:val="24"/>
        </w:rPr>
      </w:pPr>
      <w:r w:rsidRPr="0097400E">
        <w:rPr>
          <w:sz w:val="24"/>
          <w:szCs w:val="24"/>
        </w:rPr>
        <w:t>6 Knoblauchzehen</w:t>
      </w:r>
    </w:p>
    <w:p w14:paraId="5DA1A303" w14:textId="77777777" w:rsidR="00F8300D" w:rsidRPr="0097400E" w:rsidRDefault="00F8300D" w:rsidP="00F8300D">
      <w:pPr>
        <w:rPr>
          <w:sz w:val="24"/>
          <w:szCs w:val="24"/>
        </w:rPr>
      </w:pPr>
      <w:r w:rsidRPr="0097400E">
        <w:rPr>
          <w:sz w:val="24"/>
          <w:szCs w:val="24"/>
        </w:rPr>
        <w:t>1 Stück frischer Ingwer (3 cm)</w:t>
      </w:r>
    </w:p>
    <w:p w14:paraId="1CF78B46" w14:textId="77777777" w:rsidR="00F8300D" w:rsidRPr="0097400E" w:rsidRDefault="00F8300D" w:rsidP="00F8300D">
      <w:pPr>
        <w:rPr>
          <w:sz w:val="24"/>
          <w:szCs w:val="24"/>
        </w:rPr>
      </w:pPr>
      <w:r w:rsidRPr="0097400E">
        <w:rPr>
          <w:sz w:val="24"/>
          <w:szCs w:val="24"/>
        </w:rPr>
        <w:t>2 TL Kreuzkümmelsamen</w:t>
      </w:r>
    </w:p>
    <w:p w14:paraId="5FA6C675" w14:textId="77777777" w:rsidR="00F8300D" w:rsidRPr="0097400E" w:rsidRDefault="00F8300D" w:rsidP="00F8300D">
      <w:pPr>
        <w:rPr>
          <w:sz w:val="24"/>
          <w:szCs w:val="24"/>
        </w:rPr>
      </w:pPr>
      <w:r w:rsidRPr="0097400E">
        <w:rPr>
          <w:sz w:val="24"/>
          <w:szCs w:val="24"/>
        </w:rPr>
        <w:t>2 getrocknete Chilischoten</w:t>
      </w:r>
    </w:p>
    <w:p w14:paraId="1C186207" w14:textId="77777777" w:rsidR="00F8300D" w:rsidRPr="0097400E" w:rsidRDefault="00F8300D" w:rsidP="00F8300D">
      <w:pPr>
        <w:rPr>
          <w:sz w:val="24"/>
          <w:szCs w:val="24"/>
        </w:rPr>
      </w:pPr>
      <w:r w:rsidRPr="0097400E">
        <w:rPr>
          <w:sz w:val="24"/>
          <w:szCs w:val="24"/>
        </w:rPr>
        <w:t>1 TL schwarze Pfefferkörner</w:t>
      </w:r>
    </w:p>
    <w:p w14:paraId="6E75731E" w14:textId="77777777" w:rsidR="00F8300D" w:rsidRPr="0097400E" w:rsidRDefault="00F8300D" w:rsidP="00F8300D">
      <w:pPr>
        <w:rPr>
          <w:sz w:val="24"/>
          <w:szCs w:val="24"/>
        </w:rPr>
      </w:pPr>
      <w:r w:rsidRPr="0097400E">
        <w:rPr>
          <w:sz w:val="24"/>
          <w:szCs w:val="24"/>
        </w:rPr>
        <w:t>1 TL grüne Kardamo</w:t>
      </w:r>
      <w:r>
        <w:rPr>
          <w:sz w:val="24"/>
          <w:szCs w:val="24"/>
        </w:rPr>
        <w:t>m</w:t>
      </w:r>
      <w:r w:rsidRPr="0097400E">
        <w:rPr>
          <w:sz w:val="24"/>
          <w:szCs w:val="24"/>
        </w:rPr>
        <w:t>kapseln</w:t>
      </w:r>
    </w:p>
    <w:p w14:paraId="2ACE382A" w14:textId="77777777" w:rsidR="00F8300D" w:rsidRPr="0097400E" w:rsidRDefault="00F8300D" w:rsidP="00F8300D">
      <w:pPr>
        <w:rPr>
          <w:sz w:val="24"/>
          <w:szCs w:val="24"/>
        </w:rPr>
      </w:pPr>
      <w:r w:rsidRPr="0097400E">
        <w:rPr>
          <w:sz w:val="24"/>
          <w:szCs w:val="24"/>
        </w:rPr>
        <w:t>1 Stück Zimtrinde (etwa 3 cm)</w:t>
      </w:r>
    </w:p>
    <w:p w14:paraId="444D7D3F" w14:textId="77777777" w:rsidR="00F8300D" w:rsidRPr="0097400E" w:rsidRDefault="00F8300D" w:rsidP="00F8300D">
      <w:pPr>
        <w:rPr>
          <w:sz w:val="24"/>
          <w:szCs w:val="24"/>
        </w:rPr>
      </w:pPr>
      <w:r w:rsidRPr="0097400E">
        <w:rPr>
          <w:sz w:val="24"/>
          <w:szCs w:val="24"/>
        </w:rPr>
        <w:t>1 TL Bockshornkleesamen</w:t>
      </w:r>
    </w:p>
    <w:p w14:paraId="6BCAB97E" w14:textId="77777777" w:rsidR="00F8300D" w:rsidRPr="000B2BD3" w:rsidRDefault="00F8300D" w:rsidP="00F8300D">
      <w:pPr>
        <w:rPr>
          <w:sz w:val="24"/>
          <w:szCs w:val="24"/>
        </w:rPr>
      </w:pPr>
      <w:r w:rsidRPr="000B2BD3">
        <w:rPr>
          <w:sz w:val="24"/>
          <w:szCs w:val="24"/>
        </w:rPr>
        <w:t>4 EL Weißweinessig oder Weißwein</w:t>
      </w:r>
    </w:p>
    <w:p w14:paraId="5B3B0E48" w14:textId="77777777" w:rsidR="00F8300D" w:rsidRPr="000B2BD3" w:rsidRDefault="00F8300D" w:rsidP="00F8300D">
      <w:pPr>
        <w:rPr>
          <w:sz w:val="24"/>
          <w:szCs w:val="24"/>
        </w:rPr>
      </w:pPr>
      <w:r w:rsidRPr="000B2BD3">
        <w:rPr>
          <w:sz w:val="24"/>
          <w:szCs w:val="24"/>
        </w:rPr>
        <w:t>2 TL brauner Zucker</w:t>
      </w:r>
    </w:p>
    <w:p w14:paraId="039FD593" w14:textId="77777777" w:rsidR="00F8300D" w:rsidRPr="000B2BD3" w:rsidRDefault="00F8300D" w:rsidP="00F8300D">
      <w:pPr>
        <w:rPr>
          <w:sz w:val="24"/>
          <w:szCs w:val="24"/>
        </w:rPr>
      </w:pPr>
      <w:r w:rsidRPr="000B2BD3">
        <w:rPr>
          <w:sz w:val="24"/>
          <w:szCs w:val="24"/>
        </w:rPr>
        <w:t>Salz</w:t>
      </w:r>
    </w:p>
    <w:p w14:paraId="25D10DB8" w14:textId="77777777" w:rsidR="00F8300D" w:rsidRPr="000B2BD3" w:rsidRDefault="00F8300D" w:rsidP="00F8300D">
      <w:pPr>
        <w:rPr>
          <w:sz w:val="24"/>
          <w:szCs w:val="24"/>
        </w:rPr>
      </w:pPr>
      <w:r w:rsidRPr="000B2BD3">
        <w:rPr>
          <w:sz w:val="24"/>
          <w:szCs w:val="24"/>
        </w:rPr>
        <w:t>4 EL Butterschmalz</w:t>
      </w:r>
    </w:p>
    <w:p w14:paraId="600810DA" w14:textId="77777777" w:rsidR="00F8300D" w:rsidRPr="000B2BD3" w:rsidRDefault="00F8300D" w:rsidP="00F8300D">
      <w:pPr>
        <w:rPr>
          <w:sz w:val="24"/>
          <w:szCs w:val="24"/>
        </w:rPr>
      </w:pPr>
      <w:r w:rsidRPr="000B2BD3">
        <w:rPr>
          <w:sz w:val="24"/>
          <w:szCs w:val="24"/>
        </w:rPr>
        <w:t>1 TL Korianderpulver</w:t>
      </w:r>
    </w:p>
    <w:p w14:paraId="307B6033" w14:textId="77777777" w:rsidR="00F8300D" w:rsidRPr="000B2BD3" w:rsidRDefault="00F8300D" w:rsidP="00F8300D">
      <w:pPr>
        <w:rPr>
          <w:sz w:val="24"/>
          <w:szCs w:val="24"/>
        </w:rPr>
      </w:pPr>
      <w:r w:rsidRPr="000B2BD3">
        <w:rPr>
          <w:sz w:val="24"/>
          <w:szCs w:val="24"/>
        </w:rPr>
        <w:t>1 TL Kurkumapulver</w:t>
      </w:r>
    </w:p>
    <w:p w14:paraId="082658AD" w14:textId="77777777" w:rsidR="00F8300D" w:rsidRDefault="00F8300D" w:rsidP="00F8300D">
      <w:pPr>
        <w:pStyle w:val="ListParagraph"/>
        <w:rPr>
          <w:sz w:val="24"/>
          <w:szCs w:val="24"/>
        </w:rPr>
      </w:pPr>
    </w:p>
    <w:p w14:paraId="422497A6" w14:textId="77777777" w:rsidR="00F8300D" w:rsidRPr="000B2BD3" w:rsidRDefault="00F8300D" w:rsidP="00F8300D">
      <w:pPr>
        <w:rPr>
          <w:sz w:val="24"/>
          <w:szCs w:val="24"/>
        </w:rPr>
      </w:pPr>
      <w:r w:rsidRPr="000B2BD3">
        <w:rPr>
          <w:sz w:val="24"/>
          <w:szCs w:val="24"/>
        </w:rPr>
        <w:t>Zubereitungszeit: 1 Stunde 20 Minuten und 45 Minuten Garzeit</w:t>
      </w:r>
    </w:p>
    <w:p w14:paraId="10DA9AFE" w14:textId="77777777" w:rsidR="00F8300D" w:rsidRPr="000B2BD3" w:rsidRDefault="00F8300D" w:rsidP="00B40E8C">
      <w:pPr>
        <w:pStyle w:val="ListParagraph"/>
        <w:numPr>
          <w:ilvl w:val="0"/>
          <w:numId w:val="1473"/>
        </w:numPr>
        <w:spacing w:after="120"/>
        <w:ind w:left="714" w:hanging="357"/>
        <w:contextualSpacing w:val="0"/>
        <w:jc w:val="both"/>
        <w:rPr>
          <w:sz w:val="24"/>
          <w:szCs w:val="24"/>
        </w:rPr>
      </w:pPr>
      <w:r w:rsidRPr="000B2BD3">
        <w:rPr>
          <w:sz w:val="24"/>
          <w:szCs w:val="24"/>
        </w:rPr>
        <w:t>Lammfleisch kalt abspülen, trockentupfen, von Fett und Sehnen befreien und in etwa 2 cm große Würfel schneiden. Zwiebeln schälen und in Ringe schneiden. Knoblauch und Ingwer schälen, Knoblauch fein hacken, Ingwer fein reiben.</w:t>
      </w:r>
    </w:p>
    <w:p w14:paraId="2D78B407" w14:textId="77777777" w:rsidR="00F8300D" w:rsidRPr="000B2BD3" w:rsidRDefault="00F8300D" w:rsidP="00B40E8C">
      <w:pPr>
        <w:pStyle w:val="ListParagraph"/>
        <w:numPr>
          <w:ilvl w:val="0"/>
          <w:numId w:val="1473"/>
        </w:numPr>
        <w:spacing w:after="120"/>
        <w:ind w:left="714" w:hanging="357"/>
        <w:contextualSpacing w:val="0"/>
        <w:jc w:val="both"/>
        <w:rPr>
          <w:sz w:val="24"/>
          <w:szCs w:val="24"/>
        </w:rPr>
      </w:pPr>
      <w:r w:rsidRPr="000B2BD3">
        <w:rPr>
          <w:sz w:val="24"/>
          <w:szCs w:val="24"/>
        </w:rPr>
        <w:t>Für die Vindaloo-Paste die Kardamonsamen aus den Kapseln lösen. Mit Chilischoten, Kreuzkümmel, Pfefferkörnern, Senfkörnern, Zimtrinde und Bockshornklee fein mahlen (wenn es geht mit dem Pürierstab). Die gemahlenen Gewürze in eine Schüssel geben.</w:t>
      </w:r>
    </w:p>
    <w:p w14:paraId="0A9F3B66" w14:textId="77777777" w:rsidR="00F8300D" w:rsidRPr="000B2BD3" w:rsidRDefault="00F8300D" w:rsidP="00B40E8C">
      <w:pPr>
        <w:pStyle w:val="ListParagraph"/>
        <w:numPr>
          <w:ilvl w:val="0"/>
          <w:numId w:val="1473"/>
        </w:numPr>
        <w:spacing w:after="120"/>
        <w:ind w:left="714" w:hanging="357"/>
        <w:contextualSpacing w:val="0"/>
        <w:jc w:val="both"/>
        <w:rPr>
          <w:sz w:val="24"/>
          <w:szCs w:val="24"/>
        </w:rPr>
      </w:pPr>
      <w:r w:rsidRPr="000B2BD3">
        <w:rPr>
          <w:sz w:val="24"/>
          <w:szCs w:val="24"/>
        </w:rPr>
        <w:t>Weißweinessig (oder Weißwein), braunen Zucker, 2 EL Wasser und 1 TL Salz dazugeben, alles gut mischen und beiseitestellen.</w:t>
      </w:r>
    </w:p>
    <w:p w14:paraId="19B67D24" w14:textId="77777777" w:rsidR="00F8300D" w:rsidRPr="000B2BD3" w:rsidRDefault="00F8300D" w:rsidP="00B40E8C">
      <w:pPr>
        <w:pStyle w:val="ListParagraph"/>
        <w:numPr>
          <w:ilvl w:val="0"/>
          <w:numId w:val="1473"/>
        </w:numPr>
        <w:spacing w:after="120"/>
        <w:ind w:left="714" w:hanging="357"/>
        <w:contextualSpacing w:val="0"/>
        <w:jc w:val="both"/>
        <w:rPr>
          <w:sz w:val="24"/>
          <w:szCs w:val="24"/>
        </w:rPr>
      </w:pPr>
      <w:r w:rsidRPr="000B2BD3">
        <w:rPr>
          <w:sz w:val="24"/>
          <w:szCs w:val="24"/>
        </w:rPr>
        <w:t xml:space="preserve">2 EL Butterschmalz im Topf erhitzen. Die Zwiebeln darin bei mittlerer Hitze unter Rühren goldbraun anbraten. Zwiebeln dann mit 4 EL Wasser fein pürieren. In die </w:t>
      </w:r>
      <w:r w:rsidRPr="000B2BD3">
        <w:rPr>
          <w:sz w:val="24"/>
          <w:szCs w:val="24"/>
        </w:rPr>
        <w:lastRenderedPageBreak/>
        <w:t>Schüssel zu den gemahlenen Gewürzen geben und gut verrühren, bis eine glatte Paste entstanden ist.</w:t>
      </w:r>
    </w:p>
    <w:p w14:paraId="08EB93B1" w14:textId="77777777" w:rsidR="00F8300D" w:rsidRPr="000B2BD3" w:rsidRDefault="00F8300D" w:rsidP="00B40E8C">
      <w:pPr>
        <w:pStyle w:val="ListParagraph"/>
        <w:numPr>
          <w:ilvl w:val="0"/>
          <w:numId w:val="1473"/>
        </w:numPr>
        <w:spacing w:after="120"/>
        <w:ind w:left="714" w:hanging="357"/>
        <w:contextualSpacing w:val="0"/>
        <w:jc w:val="both"/>
        <w:rPr>
          <w:sz w:val="24"/>
          <w:szCs w:val="24"/>
        </w:rPr>
      </w:pPr>
      <w:r w:rsidRPr="000B2BD3">
        <w:rPr>
          <w:sz w:val="24"/>
          <w:szCs w:val="24"/>
        </w:rPr>
        <w:t>Ingwer und Knoblauch mit 4 EL Wasser ebenfalls pürieren.</w:t>
      </w:r>
    </w:p>
    <w:p w14:paraId="508D96F6" w14:textId="77777777" w:rsidR="00F8300D" w:rsidRPr="000B2BD3" w:rsidRDefault="00F8300D" w:rsidP="00B40E8C">
      <w:pPr>
        <w:pStyle w:val="ListParagraph"/>
        <w:numPr>
          <w:ilvl w:val="0"/>
          <w:numId w:val="1473"/>
        </w:numPr>
        <w:spacing w:after="120"/>
        <w:ind w:left="714" w:hanging="357"/>
        <w:contextualSpacing w:val="0"/>
        <w:jc w:val="both"/>
        <w:rPr>
          <w:sz w:val="24"/>
          <w:szCs w:val="24"/>
        </w:rPr>
      </w:pPr>
      <w:r w:rsidRPr="000B2BD3">
        <w:rPr>
          <w:sz w:val="24"/>
          <w:szCs w:val="24"/>
        </w:rPr>
        <w:t>Nochmals 2 EL Butterschmalz in den Topf geben und stark erhitzen. Die Lammfleischwürfel portionsweise (so dass sie nicht übereinander liegen) bei starker Hitze unter Rühren 1 -2 Minuten anbraten. Auf einem Teller beiseitestellen.</w:t>
      </w:r>
    </w:p>
    <w:p w14:paraId="62E534E8" w14:textId="77777777" w:rsidR="00F8300D" w:rsidRPr="000B2BD3" w:rsidRDefault="00F8300D" w:rsidP="00B40E8C">
      <w:pPr>
        <w:pStyle w:val="ListParagraph"/>
        <w:numPr>
          <w:ilvl w:val="0"/>
          <w:numId w:val="1473"/>
        </w:numPr>
        <w:spacing w:after="120"/>
        <w:ind w:left="714" w:hanging="357"/>
        <w:contextualSpacing w:val="0"/>
        <w:jc w:val="both"/>
        <w:rPr>
          <w:sz w:val="24"/>
          <w:szCs w:val="24"/>
        </w:rPr>
      </w:pPr>
      <w:r w:rsidRPr="000B2BD3">
        <w:rPr>
          <w:sz w:val="24"/>
          <w:szCs w:val="24"/>
        </w:rPr>
        <w:t>Ingwer-Knoblauch-Paste in den Topf geben und bei mittlerer Hitze etwa 1 Minute anbraten, dabei ständig rühren. Fleisch und Vindaloo-Paste unterrühren. 300 ml Wasser dazu gießen und zum Kochen bringen.</w:t>
      </w:r>
    </w:p>
    <w:p w14:paraId="0E2B8472" w14:textId="77777777" w:rsidR="00F8300D" w:rsidRPr="000B2BD3" w:rsidRDefault="00F8300D" w:rsidP="00B40E8C">
      <w:pPr>
        <w:pStyle w:val="ListParagraph"/>
        <w:numPr>
          <w:ilvl w:val="0"/>
          <w:numId w:val="1473"/>
        </w:numPr>
        <w:spacing w:after="120"/>
        <w:ind w:left="714" w:hanging="357"/>
        <w:contextualSpacing w:val="0"/>
        <w:jc w:val="both"/>
        <w:rPr>
          <w:sz w:val="24"/>
          <w:szCs w:val="24"/>
        </w:rPr>
      </w:pPr>
      <w:r w:rsidRPr="000B2BD3">
        <w:rPr>
          <w:sz w:val="24"/>
          <w:szCs w:val="24"/>
        </w:rPr>
        <w:t>Das Fleisch zugedeckt bei schwacher Hitze in etwa 45 Minuten garen. Ab und zu umrühren. Mit Salz abschmecken und mit Basmatireis, Naan oder Chapati servieren.</w:t>
      </w:r>
    </w:p>
    <w:p w14:paraId="3684CCED" w14:textId="77777777" w:rsidR="00F8300D" w:rsidRDefault="00F8300D" w:rsidP="00F8300D">
      <w:pPr>
        <w:rPr>
          <w:sz w:val="24"/>
          <w:szCs w:val="24"/>
        </w:rPr>
      </w:pPr>
      <w:r>
        <w:rPr>
          <w:sz w:val="24"/>
          <w:szCs w:val="24"/>
        </w:rPr>
        <w:br w:type="page"/>
      </w:r>
    </w:p>
    <w:p w14:paraId="687BB31C" w14:textId="4281EB06" w:rsidR="00DB0DB0" w:rsidRDefault="00DB0DB0" w:rsidP="00C31CA5">
      <w:pPr>
        <w:pStyle w:val="Heading2"/>
        <w:spacing w:after="240"/>
      </w:pPr>
      <w:r>
        <w:lastRenderedPageBreak/>
        <w:t xml:space="preserve">Roter </w:t>
      </w:r>
      <w:r w:rsidR="006F5777">
        <w:t>Lammfleischtopf -</w:t>
      </w:r>
      <w:r>
        <w:t xml:space="preserve"> Rogan Josh</w:t>
      </w:r>
      <w:r w:rsidR="00682A32">
        <w:rPr>
          <w:rStyle w:val="FootnoteReference"/>
        </w:rPr>
        <w:footnoteReference w:id="522"/>
      </w:r>
    </w:p>
    <w:p w14:paraId="16EC9A67" w14:textId="6D46E334" w:rsidR="00DB0DB0" w:rsidRDefault="00DB0DB0">
      <w:pPr>
        <w:rPr>
          <w:sz w:val="24"/>
          <w:szCs w:val="24"/>
        </w:rPr>
      </w:pPr>
      <w:r w:rsidRPr="00C31CA5">
        <w:rPr>
          <w:sz w:val="24"/>
          <w:szCs w:val="24"/>
          <w:u w:val="single"/>
        </w:rPr>
        <w:t>Zutaten</w:t>
      </w:r>
      <w:r>
        <w:rPr>
          <w:sz w:val="24"/>
          <w:szCs w:val="24"/>
        </w:rPr>
        <w:t xml:space="preserve"> </w:t>
      </w:r>
      <w:r w:rsidR="00C31CA5">
        <w:rPr>
          <w:sz w:val="24"/>
          <w:szCs w:val="24"/>
        </w:rPr>
        <w:t>(</w:t>
      </w:r>
      <w:r>
        <w:rPr>
          <w:sz w:val="24"/>
          <w:szCs w:val="24"/>
        </w:rPr>
        <w:t>für 4 Portionen</w:t>
      </w:r>
      <w:r w:rsidR="00C31CA5">
        <w:rPr>
          <w:sz w:val="24"/>
          <w:szCs w:val="24"/>
        </w:rPr>
        <w:t>)</w:t>
      </w:r>
    </w:p>
    <w:p w14:paraId="287A6092" w14:textId="77777777" w:rsidR="00DB0DB0" w:rsidRDefault="00DB0DB0">
      <w:pPr>
        <w:rPr>
          <w:sz w:val="24"/>
          <w:szCs w:val="24"/>
        </w:rPr>
      </w:pPr>
      <w:r>
        <w:rPr>
          <w:sz w:val="24"/>
          <w:szCs w:val="24"/>
        </w:rPr>
        <w:t>1 kg Lammfleisch ohne Knochen (Schulter oder Keule)</w:t>
      </w:r>
    </w:p>
    <w:p w14:paraId="312B3DAC" w14:textId="77777777" w:rsidR="00DB0DB0" w:rsidRDefault="00DB0DB0">
      <w:pPr>
        <w:rPr>
          <w:sz w:val="24"/>
          <w:szCs w:val="24"/>
        </w:rPr>
      </w:pPr>
      <w:r>
        <w:rPr>
          <w:sz w:val="24"/>
          <w:szCs w:val="24"/>
        </w:rPr>
        <w:t>1 Stück frischer Ingwer (3 cm)</w:t>
      </w:r>
    </w:p>
    <w:p w14:paraId="40CD359D" w14:textId="77777777" w:rsidR="00DB0DB0" w:rsidRDefault="00DB0DB0">
      <w:pPr>
        <w:rPr>
          <w:sz w:val="24"/>
          <w:szCs w:val="24"/>
        </w:rPr>
      </w:pPr>
      <w:r>
        <w:rPr>
          <w:sz w:val="24"/>
          <w:szCs w:val="24"/>
        </w:rPr>
        <w:t>4 Knoblauchzehen</w:t>
      </w:r>
    </w:p>
    <w:p w14:paraId="52563DEB" w14:textId="77777777" w:rsidR="00DB0DB0" w:rsidRDefault="00DB0DB0">
      <w:pPr>
        <w:rPr>
          <w:sz w:val="24"/>
          <w:szCs w:val="24"/>
        </w:rPr>
      </w:pPr>
      <w:r>
        <w:rPr>
          <w:sz w:val="24"/>
          <w:szCs w:val="24"/>
        </w:rPr>
        <w:t>6 zwiebeln</w:t>
      </w:r>
    </w:p>
    <w:p w14:paraId="672DDCDB" w14:textId="77777777" w:rsidR="00DB0DB0" w:rsidRDefault="00DB0DB0">
      <w:pPr>
        <w:rPr>
          <w:sz w:val="24"/>
          <w:szCs w:val="24"/>
        </w:rPr>
      </w:pPr>
      <w:r>
        <w:rPr>
          <w:sz w:val="24"/>
          <w:szCs w:val="24"/>
        </w:rPr>
        <w:t>8 EL Ghee oder Butterschmalz</w:t>
      </w:r>
    </w:p>
    <w:p w14:paraId="7BF426ED" w14:textId="77777777" w:rsidR="00DB0DB0" w:rsidRDefault="00DB0DB0">
      <w:pPr>
        <w:rPr>
          <w:sz w:val="24"/>
          <w:szCs w:val="24"/>
        </w:rPr>
      </w:pPr>
      <w:r>
        <w:rPr>
          <w:sz w:val="24"/>
          <w:szCs w:val="24"/>
        </w:rPr>
        <w:t>8 grüne Kardamomkapseln</w:t>
      </w:r>
    </w:p>
    <w:p w14:paraId="184559A9" w14:textId="77777777" w:rsidR="00DB0DB0" w:rsidRDefault="00DB0DB0">
      <w:pPr>
        <w:rPr>
          <w:sz w:val="24"/>
          <w:szCs w:val="24"/>
        </w:rPr>
      </w:pPr>
      <w:r>
        <w:rPr>
          <w:sz w:val="24"/>
          <w:szCs w:val="24"/>
        </w:rPr>
        <w:t>6 Nelken</w:t>
      </w:r>
    </w:p>
    <w:p w14:paraId="2D220B2E" w14:textId="77777777" w:rsidR="00DB0DB0" w:rsidRDefault="00DB0DB0">
      <w:pPr>
        <w:rPr>
          <w:sz w:val="24"/>
          <w:szCs w:val="24"/>
        </w:rPr>
      </w:pPr>
      <w:r>
        <w:rPr>
          <w:sz w:val="24"/>
          <w:szCs w:val="24"/>
        </w:rPr>
        <w:t>3 Lorbeerblätter</w:t>
      </w:r>
    </w:p>
    <w:p w14:paraId="089C7A34" w14:textId="4A3FE28E" w:rsidR="00DB0DB0" w:rsidRDefault="00DB0DB0">
      <w:pPr>
        <w:rPr>
          <w:sz w:val="24"/>
          <w:szCs w:val="24"/>
        </w:rPr>
      </w:pPr>
      <w:r>
        <w:rPr>
          <w:sz w:val="24"/>
          <w:szCs w:val="24"/>
        </w:rPr>
        <w:t>8 schwarze Pfefferkörner</w:t>
      </w:r>
    </w:p>
    <w:p w14:paraId="5D62015E" w14:textId="77777777" w:rsidR="00DB0DB0" w:rsidRDefault="00DB0DB0">
      <w:pPr>
        <w:rPr>
          <w:sz w:val="24"/>
          <w:szCs w:val="24"/>
        </w:rPr>
      </w:pPr>
      <w:r>
        <w:rPr>
          <w:sz w:val="24"/>
          <w:szCs w:val="24"/>
        </w:rPr>
        <w:t>2 Stück Zimtstange (5 cm)</w:t>
      </w:r>
    </w:p>
    <w:p w14:paraId="40D292D2" w14:textId="77777777" w:rsidR="00DB0DB0" w:rsidRDefault="00DB0DB0">
      <w:pPr>
        <w:rPr>
          <w:sz w:val="24"/>
          <w:szCs w:val="24"/>
        </w:rPr>
      </w:pPr>
      <w:r>
        <w:rPr>
          <w:sz w:val="24"/>
          <w:szCs w:val="24"/>
        </w:rPr>
        <w:t>4 TL Paprikapulver, rosenscharf</w:t>
      </w:r>
    </w:p>
    <w:p w14:paraId="58624801" w14:textId="77777777" w:rsidR="00DB0DB0" w:rsidRDefault="00DB0DB0">
      <w:pPr>
        <w:rPr>
          <w:sz w:val="24"/>
          <w:szCs w:val="24"/>
        </w:rPr>
      </w:pPr>
      <w:r>
        <w:rPr>
          <w:sz w:val="24"/>
          <w:szCs w:val="24"/>
        </w:rPr>
        <w:t>½ TL Chilipulver</w:t>
      </w:r>
    </w:p>
    <w:p w14:paraId="1FE3C57E" w14:textId="77777777" w:rsidR="00DB0DB0" w:rsidRDefault="00DB0DB0">
      <w:pPr>
        <w:rPr>
          <w:sz w:val="24"/>
          <w:szCs w:val="24"/>
        </w:rPr>
      </w:pPr>
      <w:r>
        <w:rPr>
          <w:sz w:val="24"/>
          <w:szCs w:val="24"/>
        </w:rPr>
        <w:t>2 TL Korianderpulver</w:t>
      </w:r>
    </w:p>
    <w:p w14:paraId="440845D4" w14:textId="7D2EE0D7" w:rsidR="00DB0DB0" w:rsidRDefault="00DB0DB0">
      <w:pPr>
        <w:rPr>
          <w:sz w:val="24"/>
          <w:szCs w:val="24"/>
        </w:rPr>
      </w:pPr>
      <w:r>
        <w:rPr>
          <w:sz w:val="24"/>
          <w:szCs w:val="24"/>
        </w:rPr>
        <w:t>2 TL Kreuzkümmelpulver</w:t>
      </w:r>
    </w:p>
    <w:p w14:paraId="25FA53B6" w14:textId="77777777" w:rsidR="00DB0DB0" w:rsidRDefault="00DB0DB0">
      <w:pPr>
        <w:rPr>
          <w:sz w:val="24"/>
          <w:szCs w:val="24"/>
        </w:rPr>
      </w:pPr>
      <w:r>
        <w:rPr>
          <w:sz w:val="24"/>
          <w:szCs w:val="24"/>
        </w:rPr>
        <w:t>1 ½ EL Bockshornkleeblätter</w:t>
      </w:r>
    </w:p>
    <w:p w14:paraId="03E6A763" w14:textId="18AD4856" w:rsidR="00DB0DB0" w:rsidRDefault="00DB0DB0">
      <w:pPr>
        <w:rPr>
          <w:sz w:val="24"/>
          <w:szCs w:val="24"/>
        </w:rPr>
      </w:pPr>
      <w:r>
        <w:rPr>
          <w:sz w:val="24"/>
          <w:szCs w:val="24"/>
        </w:rPr>
        <w:t>Salz</w:t>
      </w:r>
    </w:p>
    <w:p w14:paraId="4ABCBE45" w14:textId="38197D94" w:rsidR="00135689" w:rsidRDefault="00135689">
      <w:pPr>
        <w:rPr>
          <w:sz w:val="24"/>
          <w:szCs w:val="24"/>
        </w:rPr>
      </w:pPr>
      <w:r>
        <w:rPr>
          <w:sz w:val="24"/>
          <w:szCs w:val="24"/>
        </w:rPr>
        <w:t>6 EL Joghurt</w:t>
      </w:r>
    </w:p>
    <w:p w14:paraId="3A5EC535" w14:textId="13C1E277" w:rsidR="00135689" w:rsidRDefault="00135689">
      <w:pPr>
        <w:rPr>
          <w:sz w:val="24"/>
          <w:szCs w:val="24"/>
        </w:rPr>
      </w:pPr>
      <w:r>
        <w:rPr>
          <w:sz w:val="24"/>
          <w:szCs w:val="24"/>
        </w:rPr>
        <w:t>½ TL Garam masala</w:t>
      </w:r>
    </w:p>
    <w:p w14:paraId="4AE03438" w14:textId="16403704" w:rsidR="00135689" w:rsidRDefault="00135689">
      <w:pPr>
        <w:rPr>
          <w:sz w:val="24"/>
          <w:szCs w:val="24"/>
        </w:rPr>
      </w:pPr>
    </w:p>
    <w:p w14:paraId="388B52CB" w14:textId="1019A4CF" w:rsidR="00135689" w:rsidRDefault="00135689">
      <w:pPr>
        <w:rPr>
          <w:sz w:val="24"/>
          <w:szCs w:val="24"/>
        </w:rPr>
      </w:pPr>
      <w:r>
        <w:rPr>
          <w:sz w:val="24"/>
          <w:szCs w:val="24"/>
        </w:rPr>
        <w:t>Zubereitungszeit: 1 ¼ Stunden plus 50 Minuten Garzeit</w:t>
      </w:r>
    </w:p>
    <w:p w14:paraId="215296D1" w14:textId="4781450F" w:rsidR="00135689" w:rsidRPr="00135689" w:rsidRDefault="00135689" w:rsidP="00B40E8C">
      <w:pPr>
        <w:pStyle w:val="ListParagraph"/>
        <w:numPr>
          <w:ilvl w:val="0"/>
          <w:numId w:val="1406"/>
        </w:numPr>
        <w:spacing w:after="120"/>
        <w:ind w:left="714" w:hanging="357"/>
        <w:contextualSpacing w:val="0"/>
        <w:jc w:val="both"/>
        <w:rPr>
          <w:sz w:val="24"/>
          <w:szCs w:val="24"/>
        </w:rPr>
      </w:pPr>
      <w:r w:rsidRPr="00135689">
        <w:rPr>
          <w:sz w:val="24"/>
          <w:szCs w:val="24"/>
        </w:rPr>
        <w:t>Fleisch abwaschen, trockentupfen, von Fett und Sehnen befreien und in etwa 2 cm große Würfel schneiden. Ingwer und Knoblauch schälen, Ingwer in kleine Stücke schneiden. Ingwer und Knoblauch mit 4 EL Wasser pürieren. Zwiebeln schälen und kleinschneiden.</w:t>
      </w:r>
    </w:p>
    <w:p w14:paraId="18F1C909" w14:textId="399A5BAF" w:rsidR="00135689" w:rsidRPr="00135689" w:rsidRDefault="00135689" w:rsidP="00B40E8C">
      <w:pPr>
        <w:pStyle w:val="ListParagraph"/>
        <w:numPr>
          <w:ilvl w:val="0"/>
          <w:numId w:val="1406"/>
        </w:numPr>
        <w:spacing w:after="120"/>
        <w:ind w:left="714" w:hanging="357"/>
        <w:contextualSpacing w:val="0"/>
        <w:jc w:val="both"/>
        <w:rPr>
          <w:sz w:val="24"/>
          <w:szCs w:val="24"/>
        </w:rPr>
      </w:pPr>
      <w:r w:rsidRPr="00135689">
        <w:rPr>
          <w:sz w:val="24"/>
          <w:szCs w:val="24"/>
        </w:rPr>
        <w:t xml:space="preserve">Ghee oder Butterschmalz in einem Topf erhitzen. Die Fleischwürfel portionsweise hineingeben </w:t>
      </w:r>
      <w:r w:rsidR="00C31CA5">
        <w:rPr>
          <w:sz w:val="24"/>
          <w:szCs w:val="24"/>
        </w:rPr>
        <w:t>und</w:t>
      </w:r>
      <w:r w:rsidRPr="00135689">
        <w:rPr>
          <w:sz w:val="24"/>
          <w:szCs w:val="24"/>
        </w:rPr>
        <w:t xml:space="preserve"> bei starker Hitze in etwa 8 Minuten rundherum braun anbraten und auf einem Teller beiseitestellen.</w:t>
      </w:r>
    </w:p>
    <w:p w14:paraId="6914E030" w14:textId="57FE36F9" w:rsidR="00135689" w:rsidRPr="00135689" w:rsidRDefault="00135689" w:rsidP="00B40E8C">
      <w:pPr>
        <w:pStyle w:val="ListParagraph"/>
        <w:numPr>
          <w:ilvl w:val="0"/>
          <w:numId w:val="1406"/>
        </w:numPr>
        <w:spacing w:after="120"/>
        <w:ind w:left="714" w:hanging="357"/>
        <w:contextualSpacing w:val="0"/>
        <w:jc w:val="both"/>
        <w:rPr>
          <w:sz w:val="24"/>
          <w:szCs w:val="24"/>
        </w:rPr>
      </w:pPr>
      <w:r w:rsidRPr="00135689">
        <w:rPr>
          <w:sz w:val="24"/>
          <w:szCs w:val="24"/>
        </w:rPr>
        <w:lastRenderedPageBreak/>
        <w:t>Kardamom, Nelken, Lorbeerblätter, Pfefferkörner und Zimt in das restliche Butterschmalz geben und kurz anbraten. Zwiebeln dazugeben und bei mittlerer Hitze dunkelbraun braten.</w:t>
      </w:r>
    </w:p>
    <w:p w14:paraId="4E8FE4EC" w14:textId="3920C6DC" w:rsidR="00135689" w:rsidRPr="00135689" w:rsidRDefault="00135689" w:rsidP="00B40E8C">
      <w:pPr>
        <w:pStyle w:val="ListParagraph"/>
        <w:numPr>
          <w:ilvl w:val="0"/>
          <w:numId w:val="1406"/>
        </w:numPr>
        <w:spacing w:after="120"/>
        <w:ind w:left="714" w:hanging="357"/>
        <w:contextualSpacing w:val="0"/>
        <w:jc w:val="both"/>
        <w:rPr>
          <w:sz w:val="24"/>
          <w:szCs w:val="24"/>
        </w:rPr>
      </w:pPr>
      <w:r w:rsidRPr="00135689">
        <w:rPr>
          <w:sz w:val="24"/>
          <w:szCs w:val="24"/>
        </w:rPr>
        <w:t>Ingwer-Knoblauch-Paste hinzufügen und etwa 1 Minute anbraten, dabei ständig rühren. Paprika, Chilipulver, Koriander, Kreuzkümmel, Bockshornkleeblätter und Salz dazugeben und etwa 1 Minute mitbraten.</w:t>
      </w:r>
    </w:p>
    <w:p w14:paraId="35CF2696" w14:textId="7BEBFA6F" w:rsidR="00135689" w:rsidRPr="00135689" w:rsidRDefault="00135689" w:rsidP="00B40E8C">
      <w:pPr>
        <w:pStyle w:val="ListParagraph"/>
        <w:numPr>
          <w:ilvl w:val="0"/>
          <w:numId w:val="1406"/>
        </w:numPr>
        <w:spacing w:after="120"/>
        <w:ind w:left="714" w:hanging="357"/>
        <w:contextualSpacing w:val="0"/>
        <w:jc w:val="both"/>
        <w:rPr>
          <w:sz w:val="24"/>
          <w:szCs w:val="24"/>
        </w:rPr>
      </w:pPr>
      <w:r w:rsidRPr="00135689">
        <w:rPr>
          <w:sz w:val="24"/>
          <w:szCs w:val="24"/>
        </w:rPr>
        <w:t>Die Fleischwürfel wieder in den Topf geben und alles gut mischen. Joghurt unterrühren und erwärmen. 300 ml Wasser dazugeben und alles bei mittlerer Hitze zum Kochen bringen. Dann das Fleisch zugedeckt bei schwacher Hitze in etwa 50 Minuten garen. Hin und wieder umrühren, damit das Fleisch nicht anbrennt. Kurz vor dem Servieren Garam masala darüber streuen. Das Gericht mit Reis servieren.</w:t>
      </w:r>
    </w:p>
    <w:p w14:paraId="798F9130" w14:textId="77777777" w:rsidR="00135689" w:rsidRDefault="00135689">
      <w:pPr>
        <w:rPr>
          <w:sz w:val="24"/>
          <w:szCs w:val="24"/>
        </w:rPr>
      </w:pPr>
    </w:p>
    <w:p w14:paraId="729D2007" w14:textId="2ED386C9" w:rsidR="00DB0DB0" w:rsidRDefault="00DB0DB0">
      <w:pPr>
        <w:rPr>
          <w:sz w:val="24"/>
          <w:szCs w:val="24"/>
        </w:rPr>
      </w:pPr>
      <w:r>
        <w:rPr>
          <w:sz w:val="24"/>
          <w:szCs w:val="24"/>
        </w:rPr>
        <w:br w:type="page"/>
      </w:r>
    </w:p>
    <w:p w14:paraId="58842276" w14:textId="66EB433F" w:rsidR="0018510F" w:rsidRDefault="0018510F" w:rsidP="00C31CA5">
      <w:pPr>
        <w:pStyle w:val="Heading2"/>
        <w:spacing w:after="240"/>
      </w:pPr>
      <w:r>
        <w:lastRenderedPageBreak/>
        <w:t>Lammfleisch mit Mandelsauce – Korma</w:t>
      </w:r>
      <w:r w:rsidR="00F6766C">
        <w:rPr>
          <w:rStyle w:val="FootnoteReference"/>
        </w:rPr>
        <w:footnoteReference w:id="523"/>
      </w:r>
      <w:r>
        <w:t xml:space="preserve"> </w:t>
      </w:r>
    </w:p>
    <w:p w14:paraId="2ABC19B1" w14:textId="610A7CCD" w:rsidR="0018510F" w:rsidRDefault="0018510F">
      <w:pPr>
        <w:rPr>
          <w:sz w:val="24"/>
          <w:szCs w:val="24"/>
        </w:rPr>
      </w:pPr>
      <w:r w:rsidRPr="00C31CA5">
        <w:rPr>
          <w:sz w:val="24"/>
          <w:szCs w:val="24"/>
          <w:u w:val="single"/>
        </w:rPr>
        <w:t>Zutaten</w:t>
      </w:r>
      <w:r>
        <w:rPr>
          <w:sz w:val="24"/>
          <w:szCs w:val="24"/>
        </w:rPr>
        <w:t xml:space="preserve"> </w:t>
      </w:r>
      <w:r w:rsidR="00C31CA5">
        <w:rPr>
          <w:sz w:val="24"/>
          <w:szCs w:val="24"/>
        </w:rPr>
        <w:t>(</w:t>
      </w:r>
      <w:r>
        <w:rPr>
          <w:sz w:val="24"/>
          <w:szCs w:val="24"/>
        </w:rPr>
        <w:t>für 4 Portionen</w:t>
      </w:r>
      <w:r w:rsidR="00C31CA5">
        <w:rPr>
          <w:sz w:val="24"/>
          <w:szCs w:val="24"/>
        </w:rPr>
        <w:t>)</w:t>
      </w:r>
    </w:p>
    <w:p w14:paraId="5C7FF3CF" w14:textId="77777777" w:rsidR="0018510F" w:rsidRDefault="0018510F">
      <w:pPr>
        <w:rPr>
          <w:sz w:val="24"/>
          <w:szCs w:val="24"/>
        </w:rPr>
      </w:pPr>
      <w:r>
        <w:rPr>
          <w:sz w:val="24"/>
          <w:szCs w:val="24"/>
        </w:rPr>
        <w:t>1 kg Lammfleisch ohne Knochen (Schulter oder Keule)</w:t>
      </w:r>
    </w:p>
    <w:p w14:paraId="4AA11B27" w14:textId="77777777" w:rsidR="0018510F" w:rsidRDefault="0018510F">
      <w:pPr>
        <w:rPr>
          <w:sz w:val="24"/>
          <w:szCs w:val="24"/>
        </w:rPr>
      </w:pPr>
      <w:r>
        <w:rPr>
          <w:sz w:val="24"/>
          <w:szCs w:val="24"/>
        </w:rPr>
        <w:t>6 Knoblauchzehen</w:t>
      </w:r>
    </w:p>
    <w:p w14:paraId="4ADFCF1A" w14:textId="77777777" w:rsidR="0018510F" w:rsidRDefault="0018510F">
      <w:pPr>
        <w:rPr>
          <w:sz w:val="24"/>
          <w:szCs w:val="24"/>
        </w:rPr>
      </w:pPr>
      <w:r>
        <w:rPr>
          <w:sz w:val="24"/>
          <w:szCs w:val="24"/>
        </w:rPr>
        <w:t>2 Stück frischer Ingwer (je 3 cm)</w:t>
      </w:r>
    </w:p>
    <w:p w14:paraId="7183EC7B" w14:textId="77777777" w:rsidR="0018510F" w:rsidRDefault="0018510F">
      <w:pPr>
        <w:rPr>
          <w:sz w:val="24"/>
          <w:szCs w:val="24"/>
        </w:rPr>
      </w:pPr>
      <w:r>
        <w:rPr>
          <w:sz w:val="24"/>
          <w:szCs w:val="24"/>
        </w:rPr>
        <w:t>40 g Mandelstifte</w:t>
      </w:r>
    </w:p>
    <w:p w14:paraId="0FF523EA" w14:textId="77777777" w:rsidR="0018510F" w:rsidRDefault="0018510F">
      <w:pPr>
        <w:rPr>
          <w:sz w:val="24"/>
          <w:szCs w:val="24"/>
        </w:rPr>
      </w:pPr>
      <w:r>
        <w:rPr>
          <w:sz w:val="24"/>
          <w:szCs w:val="24"/>
        </w:rPr>
        <w:t>3 Zwiebeln</w:t>
      </w:r>
    </w:p>
    <w:p w14:paraId="3FD924D5" w14:textId="77777777" w:rsidR="0018510F" w:rsidRDefault="0018510F">
      <w:pPr>
        <w:rPr>
          <w:sz w:val="24"/>
          <w:szCs w:val="24"/>
        </w:rPr>
      </w:pPr>
      <w:r>
        <w:rPr>
          <w:sz w:val="24"/>
          <w:szCs w:val="24"/>
        </w:rPr>
        <w:t>6 EL Ghee oder Butterschmalz</w:t>
      </w:r>
    </w:p>
    <w:p w14:paraId="3795526A" w14:textId="48BB302F" w:rsidR="0018510F" w:rsidRDefault="0018510F">
      <w:pPr>
        <w:rPr>
          <w:sz w:val="24"/>
          <w:szCs w:val="24"/>
        </w:rPr>
      </w:pPr>
      <w:r>
        <w:rPr>
          <w:sz w:val="24"/>
          <w:szCs w:val="24"/>
        </w:rPr>
        <w:t>6 grüne Kardamomkapseln</w:t>
      </w:r>
    </w:p>
    <w:p w14:paraId="489431AE" w14:textId="77777777" w:rsidR="0018510F" w:rsidRDefault="0018510F">
      <w:pPr>
        <w:rPr>
          <w:sz w:val="24"/>
          <w:szCs w:val="24"/>
        </w:rPr>
      </w:pPr>
      <w:r>
        <w:rPr>
          <w:sz w:val="24"/>
          <w:szCs w:val="24"/>
        </w:rPr>
        <w:t>4 Nelken</w:t>
      </w:r>
    </w:p>
    <w:p w14:paraId="6F409A94" w14:textId="77777777" w:rsidR="0018510F" w:rsidRDefault="0018510F">
      <w:pPr>
        <w:rPr>
          <w:sz w:val="24"/>
          <w:szCs w:val="24"/>
        </w:rPr>
      </w:pPr>
      <w:r>
        <w:rPr>
          <w:sz w:val="24"/>
          <w:szCs w:val="24"/>
        </w:rPr>
        <w:t>1 Stück Zimtstange (3 cm)</w:t>
      </w:r>
    </w:p>
    <w:p w14:paraId="3AA786E1" w14:textId="77777777" w:rsidR="0018510F" w:rsidRDefault="0018510F">
      <w:pPr>
        <w:rPr>
          <w:sz w:val="24"/>
          <w:szCs w:val="24"/>
        </w:rPr>
      </w:pPr>
      <w:r>
        <w:rPr>
          <w:sz w:val="24"/>
          <w:szCs w:val="24"/>
        </w:rPr>
        <w:t>2 TL Korianderpulver</w:t>
      </w:r>
    </w:p>
    <w:p w14:paraId="6C2F8834" w14:textId="77777777" w:rsidR="0018510F" w:rsidRDefault="0018510F">
      <w:pPr>
        <w:rPr>
          <w:sz w:val="24"/>
          <w:szCs w:val="24"/>
        </w:rPr>
      </w:pPr>
      <w:r>
        <w:rPr>
          <w:sz w:val="24"/>
          <w:szCs w:val="24"/>
        </w:rPr>
        <w:t>½ TL Chilipulver</w:t>
      </w:r>
    </w:p>
    <w:p w14:paraId="329D65FE" w14:textId="77777777" w:rsidR="0018510F" w:rsidRDefault="0018510F">
      <w:pPr>
        <w:rPr>
          <w:sz w:val="24"/>
          <w:szCs w:val="24"/>
        </w:rPr>
      </w:pPr>
      <w:r>
        <w:rPr>
          <w:sz w:val="24"/>
          <w:szCs w:val="24"/>
        </w:rPr>
        <w:t>2 TL Kreuzkümmelpulver</w:t>
      </w:r>
    </w:p>
    <w:p w14:paraId="552218C3" w14:textId="77777777" w:rsidR="0018510F" w:rsidRDefault="0018510F">
      <w:pPr>
        <w:rPr>
          <w:sz w:val="24"/>
          <w:szCs w:val="24"/>
        </w:rPr>
      </w:pPr>
      <w:r>
        <w:rPr>
          <w:sz w:val="24"/>
          <w:szCs w:val="24"/>
        </w:rPr>
        <w:t>Salz</w:t>
      </w:r>
    </w:p>
    <w:p w14:paraId="4B36E46E" w14:textId="77777777" w:rsidR="0018510F" w:rsidRDefault="0018510F">
      <w:pPr>
        <w:rPr>
          <w:sz w:val="24"/>
          <w:szCs w:val="24"/>
        </w:rPr>
      </w:pPr>
      <w:r>
        <w:rPr>
          <w:sz w:val="24"/>
          <w:szCs w:val="24"/>
        </w:rPr>
        <w:t>250 g Sahne</w:t>
      </w:r>
    </w:p>
    <w:p w14:paraId="79DE370A" w14:textId="77777777" w:rsidR="0018510F" w:rsidRDefault="0018510F">
      <w:pPr>
        <w:rPr>
          <w:sz w:val="24"/>
          <w:szCs w:val="24"/>
        </w:rPr>
      </w:pPr>
      <w:r>
        <w:rPr>
          <w:sz w:val="24"/>
          <w:szCs w:val="24"/>
        </w:rPr>
        <w:t>1 TL Garam masala</w:t>
      </w:r>
    </w:p>
    <w:p w14:paraId="5C8D5F01" w14:textId="77777777" w:rsidR="0018510F" w:rsidRDefault="0018510F">
      <w:pPr>
        <w:rPr>
          <w:sz w:val="24"/>
          <w:szCs w:val="24"/>
        </w:rPr>
      </w:pPr>
    </w:p>
    <w:p w14:paraId="02655C91" w14:textId="77777777" w:rsidR="0018510F" w:rsidRDefault="0018510F">
      <w:pPr>
        <w:rPr>
          <w:sz w:val="24"/>
          <w:szCs w:val="24"/>
        </w:rPr>
      </w:pPr>
      <w:r>
        <w:rPr>
          <w:sz w:val="24"/>
          <w:szCs w:val="24"/>
        </w:rPr>
        <w:t>Zubereitungszeit:</w:t>
      </w:r>
      <w:r>
        <w:rPr>
          <w:sz w:val="24"/>
          <w:szCs w:val="24"/>
        </w:rPr>
        <w:tab/>
        <w:t>1 Stunde plus 40 Minuten Garzeit</w:t>
      </w:r>
    </w:p>
    <w:p w14:paraId="62F803C2" w14:textId="371BBDF4" w:rsidR="0018510F" w:rsidRPr="00101D35" w:rsidRDefault="0018510F" w:rsidP="00B40E8C">
      <w:pPr>
        <w:pStyle w:val="ListParagraph"/>
        <w:numPr>
          <w:ilvl w:val="0"/>
          <w:numId w:val="1407"/>
        </w:numPr>
        <w:spacing w:after="120"/>
        <w:ind w:left="714" w:hanging="357"/>
        <w:contextualSpacing w:val="0"/>
        <w:jc w:val="both"/>
        <w:rPr>
          <w:sz w:val="24"/>
          <w:szCs w:val="24"/>
        </w:rPr>
      </w:pPr>
      <w:r w:rsidRPr="00101D35">
        <w:rPr>
          <w:sz w:val="24"/>
          <w:szCs w:val="24"/>
        </w:rPr>
        <w:t>Lammfleisch waschen, trockentupfen, von Fett und Sehnenbefreien und in etwa 2 cm große Würfel schneiden. Knoblauch schälen und kleinschneiden. Ingwer schälen und kleinschneiden. Mandelstifte, Ingwer und Knoblauch mit 8 EL Wasser pürieren.</w:t>
      </w:r>
    </w:p>
    <w:p w14:paraId="59ACE7D1" w14:textId="0F28FB7E" w:rsidR="0018510F" w:rsidRPr="00101D35" w:rsidRDefault="0018510F" w:rsidP="00B40E8C">
      <w:pPr>
        <w:pStyle w:val="ListParagraph"/>
        <w:numPr>
          <w:ilvl w:val="0"/>
          <w:numId w:val="1407"/>
        </w:numPr>
        <w:spacing w:after="120"/>
        <w:ind w:left="714" w:hanging="357"/>
        <w:contextualSpacing w:val="0"/>
        <w:jc w:val="both"/>
        <w:rPr>
          <w:sz w:val="24"/>
          <w:szCs w:val="24"/>
        </w:rPr>
      </w:pPr>
      <w:r w:rsidRPr="00101D35">
        <w:rPr>
          <w:sz w:val="24"/>
          <w:szCs w:val="24"/>
        </w:rPr>
        <w:t>Zwiebeln schälen und kleinschneiden. Ghee oder Butterschmalz in einem Topf erhitzen. Die Fleischwürfel bei starker Hitze rundherum in etwa 5 Minuten anbraten und auf einem Teller beiseitestellen.</w:t>
      </w:r>
    </w:p>
    <w:p w14:paraId="0526ECD0" w14:textId="102A2133" w:rsidR="0018510F" w:rsidRPr="00101D35" w:rsidRDefault="0018510F" w:rsidP="00B40E8C">
      <w:pPr>
        <w:pStyle w:val="ListParagraph"/>
        <w:numPr>
          <w:ilvl w:val="0"/>
          <w:numId w:val="1407"/>
        </w:numPr>
        <w:spacing w:after="120"/>
        <w:ind w:left="714" w:hanging="357"/>
        <w:contextualSpacing w:val="0"/>
        <w:jc w:val="both"/>
        <w:rPr>
          <w:sz w:val="24"/>
          <w:szCs w:val="24"/>
        </w:rPr>
      </w:pPr>
      <w:r w:rsidRPr="00101D35">
        <w:rPr>
          <w:sz w:val="24"/>
          <w:szCs w:val="24"/>
        </w:rPr>
        <w:t>Kardamom, Nelken und Zimt in das heiße Fett geben und kurz anbraten. Zwiebeln dazugeben und bei mittlerer Hitze dunkelbraun anbraten.</w:t>
      </w:r>
    </w:p>
    <w:p w14:paraId="34874922" w14:textId="2427311D" w:rsidR="0018510F" w:rsidRPr="00101D35" w:rsidRDefault="0018510F" w:rsidP="00B40E8C">
      <w:pPr>
        <w:pStyle w:val="ListParagraph"/>
        <w:numPr>
          <w:ilvl w:val="0"/>
          <w:numId w:val="1407"/>
        </w:numPr>
        <w:spacing w:after="120"/>
        <w:ind w:left="714" w:hanging="357"/>
        <w:contextualSpacing w:val="0"/>
        <w:jc w:val="both"/>
        <w:rPr>
          <w:sz w:val="24"/>
          <w:szCs w:val="24"/>
        </w:rPr>
      </w:pPr>
      <w:r w:rsidRPr="00101D35">
        <w:rPr>
          <w:sz w:val="24"/>
          <w:szCs w:val="24"/>
        </w:rPr>
        <w:t>Ingwer-Knoblauch-Mandel-Paste, Koriander, Kreuzkümmel und Chilipulver dazugeben und in etwa 4 Minuten hellbraun anbraten. Dabei ständig rühren.</w:t>
      </w:r>
    </w:p>
    <w:p w14:paraId="7C7DF062" w14:textId="005B7A84" w:rsidR="0018510F" w:rsidRPr="00101D35" w:rsidRDefault="0018510F" w:rsidP="00B40E8C">
      <w:pPr>
        <w:pStyle w:val="ListParagraph"/>
        <w:numPr>
          <w:ilvl w:val="0"/>
          <w:numId w:val="1407"/>
        </w:numPr>
        <w:spacing w:after="120"/>
        <w:ind w:left="714" w:hanging="357"/>
        <w:contextualSpacing w:val="0"/>
        <w:jc w:val="both"/>
        <w:rPr>
          <w:sz w:val="24"/>
          <w:szCs w:val="24"/>
        </w:rPr>
      </w:pPr>
      <w:r w:rsidRPr="00101D35">
        <w:rPr>
          <w:sz w:val="24"/>
          <w:szCs w:val="24"/>
        </w:rPr>
        <w:t>Fle</w:t>
      </w:r>
      <w:r w:rsidR="00101D35" w:rsidRPr="00101D35">
        <w:rPr>
          <w:sz w:val="24"/>
          <w:szCs w:val="24"/>
        </w:rPr>
        <w:t>isc</w:t>
      </w:r>
      <w:r w:rsidRPr="00101D35">
        <w:rPr>
          <w:sz w:val="24"/>
          <w:szCs w:val="24"/>
        </w:rPr>
        <w:t xml:space="preserve">hwürfel wieder in den Topf geben und gut mit den Gewürzen vermischen. Reichlich Salz, Sahne und 50 ml Wasser hinzufügen und alles zum Kochen bringen. Das </w:t>
      </w:r>
      <w:r w:rsidRPr="00101D35">
        <w:rPr>
          <w:sz w:val="24"/>
          <w:szCs w:val="24"/>
        </w:rPr>
        <w:lastRenderedPageBreak/>
        <w:t xml:space="preserve">Gericht zugedeckt bei mittlerer Hitze in etwa 40 Minuten garen, bis das Fleisch weich ist. Zwischendurch umrühren, damit </w:t>
      </w:r>
      <w:r w:rsidR="00101D35" w:rsidRPr="00101D35">
        <w:rPr>
          <w:sz w:val="24"/>
          <w:szCs w:val="24"/>
        </w:rPr>
        <w:t>das</w:t>
      </w:r>
      <w:r w:rsidRPr="00101D35">
        <w:rPr>
          <w:sz w:val="24"/>
          <w:szCs w:val="24"/>
        </w:rPr>
        <w:t xml:space="preserve"> Fleisch nicht anbrennt.</w:t>
      </w:r>
    </w:p>
    <w:p w14:paraId="4960D223" w14:textId="34846494" w:rsidR="0018510F" w:rsidRPr="00101D35" w:rsidRDefault="0018510F" w:rsidP="00B40E8C">
      <w:pPr>
        <w:pStyle w:val="ListParagraph"/>
        <w:numPr>
          <w:ilvl w:val="0"/>
          <w:numId w:val="1407"/>
        </w:numPr>
        <w:spacing w:after="120"/>
        <w:ind w:left="714" w:hanging="357"/>
        <w:contextualSpacing w:val="0"/>
        <w:jc w:val="both"/>
        <w:rPr>
          <w:sz w:val="24"/>
          <w:szCs w:val="24"/>
        </w:rPr>
      </w:pPr>
      <w:r w:rsidRPr="00101D35">
        <w:rPr>
          <w:sz w:val="24"/>
          <w:szCs w:val="24"/>
        </w:rPr>
        <w:t>Zum Schluss Garam mas</w:t>
      </w:r>
      <w:r w:rsidR="00101D35" w:rsidRPr="00101D35">
        <w:rPr>
          <w:sz w:val="24"/>
          <w:szCs w:val="24"/>
        </w:rPr>
        <w:t>al</w:t>
      </w:r>
      <w:r w:rsidRPr="00101D35">
        <w:rPr>
          <w:sz w:val="24"/>
          <w:szCs w:val="24"/>
        </w:rPr>
        <w:t>a darüberstreuen u</w:t>
      </w:r>
      <w:r w:rsidR="00101D35" w:rsidRPr="00101D35">
        <w:rPr>
          <w:sz w:val="24"/>
          <w:szCs w:val="24"/>
        </w:rPr>
        <w:t xml:space="preserve">nd das </w:t>
      </w:r>
      <w:r w:rsidRPr="00101D35">
        <w:rPr>
          <w:sz w:val="24"/>
          <w:szCs w:val="24"/>
        </w:rPr>
        <w:t>Gericht</w:t>
      </w:r>
      <w:r w:rsidR="00101D35" w:rsidRPr="00101D35">
        <w:rPr>
          <w:sz w:val="24"/>
          <w:szCs w:val="24"/>
        </w:rPr>
        <w:t xml:space="preserve"> </w:t>
      </w:r>
      <w:r w:rsidRPr="00101D35">
        <w:rPr>
          <w:sz w:val="24"/>
          <w:szCs w:val="24"/>
        </w:rPr>
        <w:t>mit Reis warm servieren.</w:t>
      </w:r>
      <w:r w:rsidRPr="00101D35">
        <w:rPr>
          <w:sz w:val="24"/>
          <w:szCs w:val="24"/>
        </w:rPr>
        <w:br w:type="page"/>
      </w:r>
    </w:p>
    <w:p w14:paraId="477A211A" w14:textId="4C89DDF4" w:rsidR="003A3150" w:rsidRDefault="003A3150" w:rsidP="00886119">
      <w:pPr>
        <w:pStyle w:val="Heading2"/>
        <w:spacing w:after="240"/>
      </w:pPr>
      <w:r>
        <w:lastRenderedPageBreak/>
        <w:t>Kichererbsen mit Lamm – Mutton Chana</w:t>
      </w:r>
      <w:r w:rsidR="00793C0E">
        <w:rPr>
          <w:rStyle w:val="FootnoteReference"/>
        </w:rPr>
        <w:footnoteReference w:id="524"/>
      </w:r>
      <w:r>
        <w:t xml:space="preserve"> </w:t>
      </w:r>
    </w:p>
    <w:p w14:paraId="00596B2C" w14:textId="183BA399" w:rsidR="003A3150" w:rsidRDefault="003A3150">
      <w:pPr>
        <w:rPr>
          <w:sz w:val="24"/>
          <w:szCs w:val="24"/>
        </w:rPr>
      </w:pPr>
      <w:r w:rsidRPr="00886119">
        <w:rPr>
          <w:sz w:val="24"/>
          <w:szCs w:val="24"/>
          <w:u w:val="single"/>
        </w:rPr>
        <w:t>Zutaten</w:t>
      </w:r>
      <w:r>
        <w:rPr>
          <w:sz w:val="24"/>
          <w:szCs w:val="24"/>
        </w:rPr>
        <w:t xml:space="preserve"> </w:t>
      </w:r>
      <w:r w:rsidR="00886119">
        <w:rPr>
          <w:sz w:val="24"/>
          <w:szCs w:val="24"/>
        </w:rPr>
        <w:t>(</w:t>
      </w:r>
      <w:r>
        <w:rPr>
          <w:sz w:val="24"/>
          <w:szCs w:val="24"/>
        </w:rPr>
        <w:t>für 4 Portionen</w:t>
      </w:r>
      <w:r w:rsidR="00886119">
        <w:rPr>
          <w:sz w:val="24"/>
          <w:szCs w:val="24"/>
        </w:rPr>
        <w:t>)</w:t>
      </w:r>
    </w:p>
    <w:p w14:paraId="0EF23BCE" w14:textId="77777777" w:rsidR="003A3150" w:rsidRDefault="003A3150">
      <w:pPr>
        <w:rPr>
          <w:sz w:val="24"/>
          <w:szCs w:val="24"/>
        </w:rPr>
      </w:pPr>
      <w:r>
        <w:rPr>
          <w:sz w:val="24"/>
          <w:szCs w:val="24"/>
        </w:rPr>
        <w:t>800 g Kichererbsen (Dose) oder ersatzweise 250 g getrocknete Kichererbsen</w:t>
      </w:r>
    </w:p>
    <w:p w14:paraId="47205ACE" w14:textId="77777777" w:rsidR="003A3150" w:rsidRDefault="003A3150">
      <w:pPr>
        <w:rPr>
          <w:sz w:val="24"/>
          <w:szCs w:val="24"/>
        </w:rPr>
      </w:pPr>
      <w:r>
        <w:rPr>
          <w:sz w:val="24"/>
          <w:szCs w:val="24"/>
        </w:rPr>
        <w:t>250 g Lammfleisch (Schulter)</w:t>
      </w:r>
    </w:p>
    <w:p w14:paraId="1EC712F6" w14:textId="77777777" w:rsidR="003A3150" w:rsidRDefault="003A3150">
      <w:pPr>
        <w:rPr>
          <w:sz w:val="24"/>
          <w:szCs w:val="24"/>
        </w:rPr>
      </w:pPr>
      <w:r>
        <w:rPr>
          <w:sz w:val="24"/>
          <w:szCs w:val="24"/>
        </w:rPr>
        <w:t>2 mittelgroße Zwiebeln</w:t>
      </w:r>
    </w:p>
    <w:p w14:paraId="4272E3C3" w14:textId="77777777" w:rsidR="003A3150" w:rsidRDefault="003A3150">
      <w:pPr>
        <w:rPr>
          <w:sz w:val="24"/>
          <w:szCs w:val="24"/>
        </w:rPr>
      </w:pPr>
      <w:r>
        <w:rPr>
          <w:sz w:val="24"/>
          <w:szCs w:val="24"/>
        </w:rPr>
        <w:t>1 Stück frischer Ingwer (3 cm)</w:t>
      </w:r>
    </w:p>
    <w:p w14:paraId="4AEDBF73" w14:textId="77777777" w:rsidR="003A3150" w:rsidRDefault="003A3150">
      <w:pPr>
        <w:rPr>
          <w:sz w:val="24"/>
          <w:szCs w:val="24"/>
        </w:rPr>
      </w:pPr>
      <w:r>
        <w:rPr>
          <w:sz w:val="24"/>
          <w:szCs w:val="24"/>
        </w:rPr>
        <w:t>1 frische Chilischote</w:t>
      </w:r>
    </w:p>
    <w:p w14:paraId="6838A844" w14:textId="77777777" w:rsidR="003A3150" w:rsidRDefault="003A3150">
      <w:pPr>
        <w:rPr>
          <w:sz w:val="24"/>
          <w:szCs w:val="24"/>
        </w:rPr>
      </w:pPr>
      <w:r>
        <w:rPr>
          <w:sz w:val="24"/>
          <w:szCs w:val="24"/>
        </w:rPr>
        <w:t>2 mittelgroße Tomaten</w:t>
      </w:r>
    </w:p>
    <w:p w14:paraId="2E562403" w14:textId="77777777" w:rsidR="003A3150" w:rsidRDefault="003A3150">
      <w:pPr>
        <w:rPr>
          <w:sz w:val="24"/>
          <w:szCs w:val="24"/>
        </w:rPr>
      </w:pPr>
      <w:r>
        <w:rPr>
          <w:sz w:val="24"/>
          <w:szCs w:val="24"/>
        </w:rPr>
        <w:t>3 EL Ghee oder Butterschmalz</w:t>
      </w:r>
    </w:p>
    <w:p w14:paraId="04F4D8D9" w14:textId="77777777" w:rsidR="003A3150" w:rsidRDefault="003A3150">
      <w:pPr>
        <w:rPr>
          <w:sz w:val="24"/>
          <w:szCs w:val="24"/>
        </w:rPr>
      </w:pPr>
      <w:r>
        <w:rPr>
          <w:sz w:val="24"/>
          <w:szCs w:val="24"/>
        </w:rPr>
        <w:t>1 TL Paprikapulver, edelsüß</w:t>
      </w:r>
    </w:p>
    <w:p w14:paraId="49AF5978" w14:textId="77777777" w:rsidR="003A3150" w:rsidRDefault="003A3150">
      <w:pPr>
        <w:rPr>
          <w:sz w:val="24"/>
          <w:szCs w:val="24"/>
        </w:rPr>
      </w:pPr>
      <w:r>
        <w:rPr>
          <w:sz w:val="24"/>
          <w:szCs w:val="24"/>
        </w:rPr>
        <w:t>1 TL Kurkumapulver</w:t>
      </w:r>
    </w:p>
    <w:p w14:paraId="41C7A4F8" w14:textId="77777777" w:rsidR="003A3150" w:rsidRDefault="003A3150">
      <w:pPr>
        <w:rPr>
          <w:sz w:val="24"/>
          <w:szCs w:val="24"/>
        </w:rPr>
      </w:pPr>
      <w:r>
        <w:rPr>
          <w:sz w:val="24"/>
          <w:szCs w:val="24"/>
        </w:rPr>
        <w:t>¼ TL Chilipulver</w:t>
      </w:r>
    </w:p>
    <w:p w14:paraId="3F1791D4" w14:textId="77777777" w:rsidR="003A3150" w:rsidRDefault="003A3150">
      <w:pPr>
        <w:rPr>
          <w:sz w:val="24"/>
          <w:szCs w:val="24"/>
        </w:rPr>
      </w:pPr>
      <w:r>
        <w:rPr>
          <w:sz w:val="24"/>
          <w:szCs w:val="24"/>
        </w:rPr>
        <w:t>1 TL Kreuzkümmelpulver</w:t>
      </w:r>
    </w:p>
    <w:p w14:paraId="46DC6AD3" w14:textId="7EE5EF5D" w:rsidR="003A3150" w:rsidRDefault="003A3150">
      <w:pPr>
        <w:rPr>
          <w:sz w:val="24"/>
          <w:szCs w:val="24"/>
        </w:rPr>
      </w:pPr>
      <w:r>
        <w:rPr>
          <w:sz w:val="24"/>
          <w:szCs w:val="24"/>
        </w:rPr>
        <w:t>½ TL Mangopulver</w:t>
      </w:r>
      <w:r w:rsidR="00A5302F">
        <w:rPr>
          <w:sz w:val="24"/>
          <w:szCs w:val="24"/>
        </w:rPr>
        <w:t xml:space="preserve"> (woher man das auch immer kriegt…keine Ahnung)</w:t>
      </w:r>
    </w:p>
    <w:p w14:paraId="42E90637" w14:textId="77777777" w:rsidR="003A3150" w:rsidRDefault="003A3150">
      <w:pPr>
        <w:rPr>
          <w:sz w:val="24"/>
          <w:szCs w:val="24"/>
        </w:rPr>
      </w:pPr>
      <w:r>
        <w:rPr>
          <w:sz w:val="24"/>
          <w:szCs w:val="24"/>
        </w:rPr>
        <w:t>Salz</w:t>
      </w:r>
    </w:p>
    <w:p w14:paraId="79360BE6" w14:textId="77777777" w:rsidR="003A3150" w:rsidRDefault="003A3150">
      <w:pPr>
        <w:rPr>
          <w:sz w:val="24"/>
          <w:szCs w:val="24"/>
        </w:rPr>
      </w:pPr>
      <w:r>
        <w:rPr>
          <w:sz w:val="24"/>
          <w:szCs w:val="24"/>
        </w:rPr>
        <w:t>1 TL Zucker</w:t>
      </w:r>
    </w:p>
    <w:p w14:paraId="07D5A2B3" w14:textId="77777777" w:rsidR="003A3150" w:rsidRDefault="003A3150">
      <w:pPr>
        <w:rPr>
          <w:sz w:val="24"/>
          <w:szCs w:val="24"/>
        </w:rPr>
      </w:pPr>
      <w:r>
        <w:rPr>
          <w:sz w:val="24"/>
          <w:szCs w:val="24"/>
        </w:rPr>
        <w:t>1 TL Garam masala</w:t>
      </w:r>
    </w:p>
    <w:p w14:paraId="13A4C750" w14:textId="77777777" w:rsidR="003A3150" w:rsidRDefault="003A3150">
      <w:pPr>
        <w:rPr>
          <w:sz w:val="24"/>
          <w:szCs w:val="24"/>
        </w:rPr>
      </w:pPr>
    </w:p>
    <w:p w14:paraId="08DC6ABB" w14:textId="77777777" w:rsidR="003A3150" w:rsidRDefault="003A3150" w:rsidP="003A3150">
      <w:pPr>
        <w:ind w:left="2124" w:hanging="2124"/>
        <w:rPr>
          <w:sz w:val="24"/>
          <w:szCs w:val="24"/>
        </w:rPr>
      </w:pPr>
      <w:r>
        <w:rPr>
          <w:sz w:val="24"/>
          <w:szCs w:val="24"/>
        </w:rPr>
        <w:t>Zubereitungszeit:</w:t>
      </w:r>
      <w:r>
        <w:rPr>
          <w:sz w:val="24"/>
          <w:szCs w:val="24"/>
        </w:rPr>
        <w:tab/>
        <w:t>30 Minuten plus eventuell 12 Stunden Einweich- und 20 Minuten Garzeit</w:t>
      </w:r>
    </w:p>
    <w:p w14:paraId="6F918CB9" w14:textId="03C29FDF" w:rsidR="003A3150" w:rsidRPr="002F2AF0" w:rsidRDefault="003A3150" w:rsidP="00B40E8C">
      <w:pPr>
        <w:pStyle w:val="ListParagraph"/>
        <w:numPr>
          <w:ilvl w:val="0"/>
          <w:numId w:val="1405"/>
        </w:numPr>
        <w:spacing w:after="120"/>
        <w:ind w:left="714" w:hanging="357"/>
        <w:contextualSpacing w:val="0"/>
        <w:jc w:val="both"/>
        <w:rPr>
          <w:sz w:val="24"/>
          <w:szCs w:val="24"/>
        </w:rPr>
      </w:pPr>
      <w:r w:rsidRPr="002F2AF0">
        <w:rPr>
          <w:sz w:val="24"/>
          <w:szCs w:val="24"/>
        </w:rPr>
        <w:t>Getrocknete Kichererbse</w:t>
      </w:r>
      <w:r w:rsidR="002F2AF0" w:rsidRPr="002F2AF0">
        <w:rPr>
          <w:sz w:val="24"/>
          <w:szCs w:val="24"/>
        </w:rPr>
        <w:t>n</w:t>
      </w:r>
      <w:r w:rsidRPr="002F2AF0">
        <w:rPr>
          <w:sz w:val="24"/>
          <w:szCs w:val="24"/>
        </w:rPr>
        <w:t xml:space="preserve"> in reichlich kaltem Wasser über Nacht einweichen. Kichererbsen aus der Dose kurz abspülen und abtropfen lassen.</w:t>
      </w:r>
    </w:p>
    <w:p w14:paraId="6B79FE2A" w14:textId="77777777" w:rsidR="002F2AF0" w:rsidRPr="002F2AF0" w:rsidRDefault="003A3150" w:rsidP="00B40E8C">
      <w:pPr>
        <w:pStyle w:val="ListParagraph"/>
        <w:numPr>
          <w:ilvl w:val="0"/>
          <w:numId w:val="1405"/>
        </w:numPr>
        <w:spacing w:after="120"/>
        <w:ind w:left="714" w:hanging="357"/>
        <w:contextualSpacing w:val="0"/>
        <w:jc w:val="both"/>
        <w:rPr>
          <w:sz w:val="24"/>
          <w:szCs w:val="24"/>
        </w:rPr>
      </w:pPr>
      <w:r w:rsidRPr="002F2AF0">
        <w:rPr>
          <w:sz w:val="24"/>
          <w:szCs w:val="24"/>
        </w:rPr>
        <w:t>Lammfleisch waschen, von Fett und Sehnen befreien, trockentupfen und in etwa 1 cm große Würfel schneiden. Zwiebeln schälen und kleinschneiden. Ingwer schälen und fein reiben. Chilischote waschen, vom Stielansatz befreien und kleineschneiden. To</w:t>
      </w:r>
      <w:r w:rsidR="002F2AF0" w:rsidRPr="002F2AF0">
        <w:rPr>
          <w:sz w:val="24"/>
          <w:szCs w:val="24"/>
        </w:rPr>
        <w:t>ma</w:t>
      </w:r>
      <w:r w:rsidRPr="002F2AF0">
        <w:rPr>
          <w:sz w:val="24"/>
          <w:szCs w:val="24"/>
        </w:rPr>
        <w:t>ten waschen, vierteln und vom Stielansatz befreien.</w:t>
      </w:r>
    </w:p>
    <w:p w14:paraId="32EE55B9" w14:textId="77777777" w:rsidR="002F2AF0" w:rsidRPr="002F2AF0" w:rsidRDefault="002F2AF0" w:rsidP="00B40E8C">
      <w:pPr>
        <w:pStyle w:val="ListParagraph"/>
        <w:numPr>
          <w:ilvl w:val="0"/>
          <w:numId w:val="1405"/>
        </w:numPr>
        <w:spacing w:after="120"/>
        <w:ind w:left="714" w:hanging="357"/>
        <w:contextualSpacing w:val="0"/>
        <w:jc w:val="both"/>
        <w:rPr>
          <w:sz w:val="24"/>
          <w:szCs w:val="24"/>
        </w:rPr>
      </w:pPr>
      <w:r w:rsidRPr="002F2AF0">
        <w:rPr>
          <w:sz w:val="24"/>
          <w:szCs w:val="24"/>
        </w:rPr>
        <w:t>Ghee oder Butterschmalz in einem Topf erhitzen. Zwiebeln darin bei mittlerer Hitze anbraten, bis sie dunkelbraun sind.</w:t>
      </w:r>
    </w:p>
    <w:p w14:paraId="4940E6F3" w14:textId="664A2F50" w:rsidR="002F2AF0" w:rsidRPr="002F2AF0" w:rsidRDefault="002F2AF0" w:rsidP="00B40E8C">
      <w:pPr>
        <w:pStyle w:val="ListParagraph"/>
        <w:numPr>
          <w:ilvl w:val="0"/>
          <w:numId w:val="1405"/>
        </w:numPr>
        <w:spacing w:after="120"/>
        <w:ind w:left="714" w:hanging="357"/>
        <w:contextualSpacing w:val="0"/>
        <w:jc w:val="both"/>
        <w:rPr>
          <w:sz w:val="24"/>
          <w:szCs w:val="24"/>
        </w:rPr>
      </w:pPr>
      <w:r w:rsidRPr="002F2AF0">
        <w:rPr>
          <w:sz w:val="24"/>
          <w:szCs w:val="24"/>
        </w:rPr>
        <w:t xml:space="preserve">Lammfleisch dazugeben und etwa 3 Minuten bei mittlerer Hitze unter Rühren anbraten. Kichererbsen dazugeben und ebenfalls 2-3 Minuten anbraten. Die Gewürze, </w:t>
      </w:r>
      <w:r w:rsidRPr="002F2AF0">
        <w:rPr>
          <w:sz w:val="24"/>
          <w:szCs w:val="24"/>
        </w:rPr>
        <w:lastRenderedPageBreak/>
        <w:t>Salz, Zucker, Chilischote und Ingwer daruntermischen und unter ständigem Rühren etwa 3 Minuten mitbraten, bis die Gewürze leicht braun sind.</w:t>
      </w:r>
    </w:p>
    <w:p w14:paraId="1D871AD0" w14:textId="286664FC" w:rsidR="003A3150" w:rsidRPr="002F2AF0" w:rsidRDefault="002F2AF0" w:rsidP="00B40E8C">
      <w:pPr>
        <w:pStyle w:val="ListParagraph"/>
        <w:numPr>
          <w:ilvl w:val="0"/>
          <w:numId w:val="1405"/>
        </w:numPr>
        <w:spacing w:after="120"/>
        <w:ind w:left="714" w:hanging="357"/>
        <w:contextualSpacing w:val="0"/>
        <w:jc w:val="both"/>
        <w:rPr>
          <w:sz w:val="24"/>
          <w:szCs w:val="24"/>
        </w:rPr>
      </w:pPr>
      <w:r w:rsidRPr="002F2AF0">
        <w:rPr>
          <w:sz w:val="24"/>
          <w:szCs w:val="24"/>
        </w:rPr>
        <w:t xml:space="preserve">Tomatenviertel und 200 ml Wasser hinzufügen und alles zum Kochen bringen. Das Gericht bei mittlerer Hitze etwa 20 Minuten zugedeckt kochen </w:t>
      </w:r>
      <w:r w:rsidR="00170A95" w:rsidRPr="002F2AF0">
        <w:rPr>
          <w:sz w:val="24"/>
          <w:szCs w:val="24"/>
        </w:rPr>
        <w:t>lassen,</w:t>
      </w:r>
      <w:r w:rsidRPr="002F2AF0">
        <w:rPr>
          <w:sz w:val="24"/>
          <w:szCs w:val="24"/>
        </w:rPr>
        <w:t xml:space="preserve"> bis die Kichererbsen und das Lammfleisch gar sind. Ab und zu umrühren. Garam masala über das Gericht streuen und warm servieren.</w:t>
      </w:r>
      <w:r w:rsidR="003A3150" w:rsidRPr="002F2AF0">
        <w:rPr>
          <w:sz w:val="24"/>
          <w:szCs w:val="24"/>
        </w:rPr>
        <w:br w:type="page"/>
      </w:r>
    </w:p>
    <w:p w14:paraId="6B8C4FD1" w14:textId="77777777" w:rsidR="005E663E" w:rsidRDefault="005E663E" w:rsidP="005E663E">
      <w:pPr>
        <w:pStyle w:val="Heading2"/>
        <w:spacing w:after="240"/>
      </w:pPr>
      <w:r>
        <w:lastRenderedPageBreak/>
        <w:t>Lammkoteletts mit Auberginenmus und gebratenen Frühlingszwiebeln</w:t>
      </w:r>
    </w:p>
    <w:p w14:paraId="00DEF672" w14:textId="77777777" w:rsidR="005E663E" w:rsidRPr="006515E0" w:rsidRDefault="005E663E" w:rsidP="005E663E">
      <w:pPr>
        <w:rPr>
          <w:sz w:val="24"/>
          <w:szCs w:val="24"/>
          <w:u w:val="single"/>
        </w:rPr>
      </w:pPr>
      <w:r w:rsidRPr="006515E0">
        <w:rPr>
          <w:sz w:val="24"/>
          <w:szCs w:val="24"/>
          <w:u w:val="single"/>
        </w:rPr>
        <w:t>Zutaten:</w:t>
      </w:r>
    </w:p>
    <w:p w14:paraId="04A12E16" w14:textId="77777777" w:rsidR="005E663E" w:rsidRDefault="005E663E" w:rsidP="005E663E">
      <w:pPr>
        <w:rPr>
          <w:sz w:val="24"/>
          <w:szCs w:val="24"/>
        </w:rPr>
      </w:pPr>
      <w:r>
        <w:rPr>
          <w:sz w:val="24"/>
          <w:szCs w:val="24"/>
        </w:rPr>
        <w:t>1 kg Lammkoteletts (inkusive Knochen)</w:t>
      </w:r>
    </w:p>
    <w:p w14:paraId="3671BE16" w14:textId="77777777" w:rsidR="005E663E" w:rsidRDefault="005E663E" w:rsidP="005E663E">
      <w:pPr>
        <w:rPr>
          <w:sz w:val="24"/>
          <w:szCs w:val="24"/>
        </w:rPr>
      </w:pPr>
      <w:r>
        <w:rPr>
          <w:sz w:val="24"/>
          <w:szCs w:val="24"/>
        </w:rPr>
        <w:t>Olivenöl</w:t>
      </w:r>
    </w:p>
    <w:p w14:paraId="44962AE4" w14:textId="77777777" w:rsidR="005E663E" w:rsidRDefault="005E663E" w:rsidP="005E663E">
      <w:pPr>
        <w:rPr>
          <w:sz w:val="24"/>
          <w:szCs w:val="24"/>
        </w:rPr>
      </w:pPr>
      <w:r>
        <w:rPr>
          <w:sz w:val="24"/>
          <w:szCs w:val="24"/>
        </w:rPr>
        <w:t>Salz, Pfeffer</w:t>
      </w:r>
    </w:p>
    <w:p w14:paraId="4FF83FB3" w14:textId="77777777" w:rsidR="005E663E" w:rsidRDefault="005E663E" w:rsidP="005E663E">
      <w:pPr>
        <w:rPr>
          <w:sz w:val="24"/>
          <w:szCs w:val="24"/>
        </w:rPr>
      </w:pPr>
      <w:r>
        <w:rPr>
          <w:sz w:val="24"/>
          <w:szCs w:val="24"/>
        </w:rPr>
        <w:t>3 Auberginen</w:t>
      </w:r>
    </w:p>
    <w:p w14:paraId="01B08BD3" w14:textId="77777777" w:rsidR="005E663E" w:rsidRDefault="005E663E" w:rsidP="005E663E">
      <w:pPr>
        <w:rPr>
          <w:sz w:val="24"/>
          <w:szCs w:val="24"/>
        </w:rPr>
      </w:pPr>
      <w:r>
        <w:rPr>
          <w:sz w:val="24"/>
          <w:szCs w:val="24"/>
        </w:rPr>
        <w:t>2 Knoblauchzehen</w:t>
      </w:r>
    </w:p>
    <w:p w14:paraId="6CF0D04D" w14:textId="77777777" w:rsidR="005E663E" w:rsidRDefault="005E663E" w:rsidP="005E663E">
      <w:pPr>
        <w:rPr>
          <w:sz w:val="24"/>
          <w:szCs w:val="24"/>
        </w:rPr>
      </w:pPr>
      <w:r>
        <w:rPr>
          <w:sz w:val="24"/>
          <w:szCs w:val="24"/>
        </w:rPr>
        <w:t>Etwas Zitronensaft</w:t>
      </w:r>
    </w:p>
    <w:p w14:paraId="6D741215" w14:textId="77777777" w:rsidR="005E663E" w:rsidRDefault="005E663E" w:rsidP="005E663E">
      <w:pPr>
        <w:rPr>
          <w:sz w:val="24"/>
          <w:szCs w:val="24"/>
        </w:rPr>
      </w:pPr>
      <w:r>
        <w:rPr>
          <w:sz w:val="24"/>
          <w:szCs w:val="24"/>
        </w:rPr>
        <w:t>3 EL gehackte Petersilie</w:t>
      </w:r>
    </w:p>
    <w:p w14:paraId="18E6A6FE" w14:textId="77777777" w:rsidR="005E663E" w:rsidRDefault="005E663E" w:rsidP="005E663E">
      <w:pPr>
        <w:rPr>
          <w:sz w:val="24"/>
          <w:szCs w:val="24"/>
        </w:rPr>
      </w:pPr>
      <w:r>
        <w:rPr>
          <w:sz w:val="24"/>
          <w:szCs w:val="24"/>
        </w:rPr>
        <w:t>3 Bund Frühlingszwiebeln</w:t>
      </w:r>
    </w:p>
    <w:p w14:paraId="63A11F62" w14:textId="77777777" w:rsidR="005E663E" w:rsidRDefault="005E663E" w:rsidP="005E663E">
      <w:pPr>
        <w:rPr>
          <w:sz w:val="24"/>
          <w:szCs w:val="24"/>
        </w:rPr>
      </w:pPr>
      <w:r>
        <w:rPr>
          <w:sz w:val="24"/>
          <w:szCs w:val="24"/>
        </w:rPr>
        <w:t>Etwas Butter</w:t>
      </w:r>
    </w:p>
    <w:p w14:paraId="373DECE3" w14:textId="77777777" w:rsidR="005E663E" w:rsidRDefault="005E663E" w:rsidP="005E663E">
      <w:pPr>
        <w:rPr>
          <w:sz w:val="24"/>
          <w:szCs w:val="24"/>
        </w:rPr>
      </w:pPr>
      <w:r>
        <w:rPr>
          <w:sz w:val="24"/>
          <w:szCs w:val="24"/>
        </w:rPr>
        <w:t>1 Prise Salz</w:t>
      </w:r>
    </w:p>
    <w:p w14:paraId="5DB584B9" w14:textId="77777777" w:rsidR="005E663E" w:rsidRDefault="005E663E" w:rsidP="005E663E">
      <w:pPr>
        <w:rPr>
          <w:sz w:val="24"/>
          <w:szCs w:val="24"/>
        </w:rPr>
      </w:pPr>
      <w:r>
        <w:rPr>
          <w:sz w:val="24"/>
          <w:szCs w:val="24"/>
        </w:rPr>
        <w:t>1 kg neue Kartoffeln</w:t>
      </w:r>
    </w:p>
    <w:p w14:paraId="17B19942" w14:textId="77777777" w:rsidR="005E663E" w:rsidRDefault="005E663E" w:rsidP="005E663E">
      <w:pPr>
        <w:rPr>
          <w:sz w:val="24"/>
          <w:szCs w:val="24"/>
        </w:rPr>
      </w:pPr>
    </w:p>
    <w:p w14:paraId="1351299C" w14:textId="77777777" w:rsidR="005E663E" w:rsidRDefault="005E663E" w:rsidP="005E663E">
      <w:pPr>
        <w:rPr>
          <w:sz w:val="24"/>
          <w:szCs w:val="24"/>
        </w:rPr>
      </w:pPr>
      <w:r>
        <w:rPr>
          <w:sz w:val="24"/>
          <w:szCs w:val="24"/>
        </w:rPr>
        <w:t>Zubereitung:</w:t>
      </w:r>
    </w:p>
    <w:p w14:paraId="2BB5F4BA" w14:textId="77777777" w:rsidR="005E663E" w:rsidRPr="00297148" w:rsidRDefault="005E663E" w:rsidP="00B40E8C">
      <w:pPr>
        <w:pStyle w:val="ListParagraph"/>
        <w:numPr>
          <w:ilvl w:val="0"/>
          <w:numId w:val="1253"/>
        </w:numPr>
        <w:spacing w:after="120"/>
        <w:ind w:left="714" w:hanging="357"/>
        <w:contextualSpacing w:val="0"/>
        <w:jc w:val="both"/>
        <w:rPr>
          <w:sz w:val="24"/>
          <w:szCs w:val="24"/>
        </w:rPr>
      </w:pPr>
      <w:r w:rsidRPr="00297148">
        <w:rPr>
          <w:sz w:val="24"/>
          <w:szCs w:val="24"/>
        </w:rPr>
        <w:t>Für das Auberginenmus die Auberginen in einer Auflaufform bei 200 – 230 Grad ca. 30 Minuten backen. Vorher mit der Gabel einstechen. Mit einem Löffel das weichgekochte Fruchtfleisch aus der Schale kratzen und evtl. zerkleinern. Mit den übrigen Zutaten würzen.</w:t>
      </w:r>
    </w:p>
    <w:p w14:paraId="7E7A601A" w14:textId="77777777" w:rsidR="005E663E" w:rsidRPr="00297148" w:rsidRDefault="005E663E" w:rsidP="00B40E8C">
      <w:pPr>
        <w:pStyle w:val="ListParagraph"/>
        <w:numPr>
          <w:ilvl w:val="0"/>
          <w:numId w:val="1253"/>
        </w:numPr>
        <w:spacing w:after="120"/>
        <w:ind w:left="714" w:hanging="357"/>
        <w:contextualSpacing w:val="0"/>
        <w:jc w:val="both"/>
        <w:rPr>
          <w:sz w:val="24"/>
          <w:szCs w:val="24"/>
        </w:rPr>
      </w:pPr>
      <w:r w:rsidRPr="00297148">
        <w:rPr>
          <w:sz w:val="24"/>
          <w:szCs w:val="24"/>
        </w:rPr>
        <w:t>Frühlingszwiebeln vierteln in zerlassener Butter anbraten und würzen.</w:t>
      </w:r>
    </w:p>
    <w:p w14:paraId="37C5D229" w14:textId="77777777" w:rsidR="005E663E" w:rsidRPr="00297148" w:rsidRDefault="005E663E" w:rsidP="00B40E8C">
      <w:pPr>
        <w:pStyle w:val="ListParagraph"/>
        <w:numPr>
          <w:ilvl w:val="0"/>
          <w:numId w:val="1253"/>
        </w:numPr>
        <w:spacing w:after="120"/>
        <w:ind w:left="714" w:hanging="357"/>
        <w:contextualSpacing w:val="0"/>
        <w:jc w:val="both"/>
        <w:rPr>
          <w:sz w:val="24"/>
          <w:szCs w:val="24"/>
        </w:rPr>
      </w:pPr>
      <w:r w:rsidRPr="00297148">
        <w:rPr>
          <w:sz w:val="24"/>
          <w:szCs w:val="24"/>
        </w:rPr>
        <w:t>Koteletts braten.</w:t>
      </w:r>
    </w:p>
    <w:p w14:paraId="6845ED39" w14:textId="77777777" w:rsidR="005E663E" w:rsidRDefault="005E663E" w:rsidP="005E663E">
      <w:pPr>
        <w:pStyle w:val="Heading2"/>
        <w:spacing w:after="240"/>
      </w:pPr>
      <w:r>
        <w:rPr>
          <w:sz w:val="24"/>
          <w:szCs w:val="24"/>
        </w:rPr>
        <w:br w:type="page"/>
      </w:r>
      <w:r>
        <w:lastRenderedPageBreak/>
        <w:t>Lamm- und Kalbfleischtopf aus Korsika - Stufatu</w:t>
      </w:r>
      <w:r>
        <w:rPr>
          <w:rStyle w:val="FootnoteReference"/>
        </w:rPr>
        <w:footnoteReference w:id="525"/>
      </w:r>
    </w:p>
    <w:p w14:paraId="5DAAA123" w14:textId="77777777" w:rsidR="005E663E" w:rsidRDefault="005E663E" w:rsidP="005E663E">
      <w:pPr>
        <w:rPr>
          <w:sz w:val="24"/>
          <w:szCs w:val="24"/>
        </w:rPr>
      </w:pPr>
      <w:r w:rsidRPr="00276ACD">
        <w:rPr>
          <w:sz w:val="24"/>
          <w:szCs w:val="24"/>
          <w:u w:val="single"/>
        </w:rPr>
        <w:t>Zutaten</w:t>
      </w:r>
      <w:r>
        <w:rPr>
          <w:sz w:val="24"/>
          <w:szCs w:val="24"/>
        </w:rPr>
        <w:t xml:space="preserve"> (für 6 Portionen):</w:t>
      </w:r>
    </w:p>
    <w:p w14:paraId="75F49819" w14:textId="77777777" w:rsidR="005E663E" w:rsidRDefault="005E663E" w:rsidP="005E663E">
      <w:pPr>
        <w:rPr>
          <w:sz w:val="24"/>
          <w:szCs w:val="24"/>
        </w:rPr>
      </w:pPr>
      <w:r>
        <w:rPr>
          <w:sz w:val="24"/>
          <w:szCs w:val="24"/>
        </w:rPr>
        <w:t>600 g Lammschulter ohne Knochen</w:t>
      </w:r>
    </w:p>
    <w:p w14:paraId="437BF5DC" w14:textId="77777777" w:rsidR="005E663E" w:rsidRDefault="005E663E" w:rsidP="005E663E">
      <w:pPr>
        <w:rPr>
          <w:sz w:val="24"/>
          <w:szCs w:val="24"/>
        </w:rPr>
      </w:pPr>
      <w:r>
        <w:rPr>
          <w:sz w:val="24"/>
          <w:szCs w:val="24"/>
        </w:rPr>
        <w:t>600 g Kalbsschulter ohne Knochen</w:t>
      </w:r>
    </w:p>
    <w:p w14:paraId="0593DFA7" w14:textId="77777777" w:rsidR="005E663E" w:rsidRDefault="005E663E" w:rsidP="005E663E">
      <w:pPr>
        <w:rPr>
          <w:sz w:val="24"/>
          <w:szCs w:val="24"/>
        </w:rPr>
      </w:pPr>
      <w:r>
        <w:rPr>
          <w:sz w:val="24"/>
          <w:szCs w:val="24"/>
        </w:rPr>
        <w:t>75 g frischer fetter Speck</w:t>
      </w:r>
    </w:p>
    <w:p w14:paraId="14F7BE45" w14:textId="77777777" w:rsidR="005E663E" w:rsidRDefault="005E663E" w:rsidP="005E663E">
      <w:pPr>
        <w:rPr>
          <w:sz w:val="24"/>
          <w:szCs w:val="24"/>
        </w:rPr>
      </w:pPr>
      <w:r>
        <w:rPr>
          <w:sz w:val="24"/>
          <w:szCs w:val="24"/>
        </w:rPr>
        <w:t>1 Zwiebel</w:t>
      </w:r>
    </w:p>
    <w:p w14:paraId="7F4B242B" w14:textId="77777777" w:rsidR="005E663E" w:rsidRDefault="005E663E" w:rsidP="005E663E">
      <w:pPr>
        <w:rPr>
          <w:sz w:val="24"/>
          <w:szCs w:val="24"/>
        </w:rPr>
      </w:pPr>
      <w:r>
        <w:rPr>
          <w:sz w:val="24"/>
          <w:szCs w:val="24"/>
        </w:rPr>
        <w:t>6 reife Tomaten</w:t>
      </w:r>
    </w:p>
    <w:p w14:paraId="00B7944A" w14:textId="77777777" w:rsidR="005E663E" w:rsidRDefault="005E663E" w:rsidP="005E663E">
      <w:pPr>
        <w:rPr>
          <w:sz w:val="24"/>
          <w:szCs w:val="24"/>
        </w:rPr>
      </w:pPr>
      <w:r>
        <w:rPr>
          <w:sz w:val="24"/>
          <w:szCs w:val="24"/>
        </w:rPr>
        <w:t>1 kleine Knoblauchknolle</w:t>
      </w:r>
    </w:p>
    <w:p w14:paraId="1DC0885E" w14:textId="77777777" w:rsidR="005E663E" w:rsidRDefault="005E663E" w:rsidP="005E663E">
      <w:pPr>
        <w:rPr>
          <w:sz w:val="24"/>
          <w:szCs w:val="24"/>
        </w:rPr>
      </w:pPr>
      <w:r>
        <w:rPr>
          <w:sz w:val="24"/>
          <w:szCs w:val="24"/>
        </w:rPr>
        <w:t>1 Bund Thymian</w:t>
      </w:r>
    </w:p>
    <w:p w14:paraId="7E3C3B70" w14:textId="77777777" w:rsidR="005E663E" w:rsidRDefault="005E663E" w:rsidP="005E663E">
      <w:pPr>
        <w:rPr>
          <w:sz w:val="24"/>
          <w:szCs w:val="24"/>
        </w:rPr>
      </w:pPr>
      <w:r>
        <w:rPr>
          <w:sz w:val="24"/>
          <w:szCs w:val="24"/>
        </w:rPr>
        <w:t>3-4 Lorbeerblätter</w:t>
      </w:r>
    </w:p>
    <w:p w14:paraId="67C1335B" w14:textId="77777777" w:rsidR="005E663E" w:rsidRDefault="005E663E" w:rsidP="005E663E">
      <w:pPr>
        <w:rPr>
          <w:sz w:val="24"/>
          <w:szCs w:val="24"/>
        </w:rPr>
      </w:pPr>
      <w:r>
        <w:rPr>
          <w:sz w:val="24"/>
          <w:szCs w:val="24"/>
        </w:rPr>
        <w:t>1 Prise getrocknete Herbes de Provence</w:t>
      </w:r>
    </w:p>
    <w:p w14:paraId="79DC0F6F" w14:textId="77777777" w:rsidR="005E663E" w:rsidRDefault="005E663E" w:rsidP="005E663E">
      <w:pPr>
        <w:rPr>
          <w:sz w:val="24"/>
          <w:szCs w:val="24"/>
        </w:rPr>
      </w:pPr>
      <w:r>
        <w:rPr>
          <w:sz w:val="24"/>
          <w:szCs w:val="24"/>
        </w:rPr>
        <w:t>200 ml Rotwein</w:t>
      </w:r>
    </w:p>
    <w:p w14:paraId="0A490C50" w14:textId="77777777" w:rsidR="005E663E" w:rsidRDefault="005E663E" w:rsidP="005E663E">
      <w:pPr>
        <w:rPr>
          <w:sz w:val="24"/>
          <w:szCs w:val="24"/>
        </w:rPr>
      </w:pPr>
      <w:r>
        <w:rPr>
          <w:sz w:val="24"/>
          <w:szCs w:val="24"/>
        </w:rPr>
        <w:t>500 g Makkaroni</w:t>
      </w:r>
    </w:p>
    <w:p w14:paraId="2F6A1DA0" w14:textId="77777777" w:rsidR="005E663E" w:rsidRDefault="005E663E" w:rsidP="005E663E">
      <w:pPr>
        <w:rPr>
          <w:sz w:val="24"/>
          <w:szCs w:val="24"/>
        </w:rPr>
      </w:pPr>
      <w:r>
        <w:rPr>
          <w:sz w:val="24"/>
          <w:szCs w:val="24"/>
        </w:rPr>
        <w:t>125 g korsischer Schafskäse</w:t>
      </w:r>
    </w:p>
    <w:p w14:paraId="14FF3E52" w14:textId="77777777" w:rsidR="005E663E" w:rsidRDefault="005E663E" w:rsidP="005E663E">
      <w:pPr>
        <w:rPr>
          <w:sz w:val="24"/>
          <w:szCs w:val="24"/>
        </w:rPr>
      </w:pPr>
      <w:r>
        <w:rPr>
          <w:sz w:val="24"/>
          <w:szCs w:val="24"/>
        </w:rPr>
        <w:t>Salz, Pfeffer aus der Mühle</w:t>
      </w:r>
    </w:p>
    <w:p w14:paraId="1F06964D" w14:textId="77777777" w:rsidR="005E663E" w:rsidRDefault="005E663E" w:rsidP="005E663E">
      <w:pPr>
        <w:rPr>
          <w:sz w:val="24"/>
          <w:szCs w:val="24"/>
        </w:rPr>
      </w:pPr>
    </w:p>
    <w:p w14:paraId="5AC0B886" w14:textId="77777777" w:rsidR="005E663E" w:rsidRDefault="005E663E" w:rsidP="005E663E">
      <w:pPr>
        <w:rPr>
          <w:sz w:val="24"/>
          <w:szCs w:val="24"/>
        </w:rPr>
      </w:pPr>
      <w:r>
        <w:rPr>
          <w:sz w:val="24"/>
          <w:szCs w:val="24"/>
        </w:rPr>
        <w:t>Zubereitungszeit: etwa 1,5 Stunden</w:t>
      </w:r>
    </w:p>
    <w:p w14:paraId="2E73E17F" w14:textId="31422DBA" w:rsidR="005E663E" w:rsidRPr="005E0968" w:rsidRDefault="005E663E" w:rsidP="00E76E01">
      <w:pPr>
        <w:pStyle w:val="ListParagraph"/>
        <w:numPr>
          <w:ilvl w:val="0"/>
          <w:numId w:val="62"/>
        </w:numPr>
        <w:spacing w:after="120"/>
        <w:ind w:left="714" w:hanging="357"/>
        <w:contextualSpacing w:val="0"/>
        <w:jc w:val="both"/>
        <w:rPr>
          <w:sz w:val="24"/>
          <w:szCs w:val="24"/>
        </w:rPr>
      </w:pPr>
      <w:r w:rsidRPr="005E0968">
        <w:rPr>
          <w:sz w:val="24"/>
          <w:szCs w:val="24"/>
        </w:rPr>
        <w:t>Das Fleisch grob würfeln. Den Speck fein würfeln. Die Zwiebel schälen und fein hacken. Die Tomaten kochendheiß überbrühen, häuten, die Kerne herausdrücken.</w:t>
      </w:r>
    </w:p>
    <w:p w14:paraId="2E9E7F6F" w14:textId="77777777" w:rsidR="005E663E" w:rsidRPr="005E0968" w:rsidRDefault="005E663E" w:rsidP="00E76E01">
      <w:pPr>
        <w:pStyle w:val="ListParagraph"/>
        <w:numPr>
          <w:ilvl w:val="0"/>
          <w:numId w:val="62"/>
        </w:numPr>
        <w:spacing w:after="120"/>
        <w:ind w:left="714" w:hanging="357"/>
        <w:contextualSpacing w:val="0"/>
        <w:jc w:val="both"/>
        <w:rPr>
          <w:sz w:val="24"/>
          <w:szCs w:val="24"/>
        </w:rPr>
      </w:pPr>
      <w:r w:rsidRPr="005E0968">
        <w:rPr>
          <w:sz w:val="24"/>
          <w:szCs w:val="24"/>
        </w:rPr>
        <w:t>Den Speck in einem großen Topf etwas ausbraten. Die Zwiebel kurz mitbraten. Das Fleisch dazugeben und Farbe annehmen lassen. Tomaten hinzufügen, Knoblauch schälen und dazu pressen. Den Thymian waschen, die Blättchen abstreifen, mit dem Lorbeer und den getrockneten Kräutern zum Fleisch geben. Salzen, pfeffern. Den Wein angießen. Alles zugedeckt bei mittlerer Hitze etwa 30 Minuten schmoren.</w:t>
      </w:r>
    </w:p>
    <w:p w14:paraId="118B84F1" w14:textId="77777777" w:rsidR="005E663E" w:rsidRPr="005E0968" w:rsidRDefault="005E663E" w:rsidP="00E76E01">
      <w:pPr>
        <w:pStyle w:val="ListParagraph"/>
        <w:numPr>
          <w:ilvl w:val="0"/>
          <w:numId w:val="62"/>
        </w:numPr>
        <w:spacing w:after="120"/>
        <w:ind w:left="714" w:hanging="357"/>
        <w:contextualSpacing w:val="0"/>
        <w:jc w:val="both"/>
        <w:rPr>
          <w:sz w:val="24"/>
          <w:szCs w:val="24"/>
        </w:rPr>
      </w:pPr>
      <w:r w:rsidRPr="005E0968">
        <w:rPr>
          <w:sz w:val="24"/>
          <w:szCs w:val="24"/>
        </w:rPr>
        <w:t>Reichlich Salzwasser aufkochen. Die Makkaroni darin nicht ganz al dente kochen. Den Backofen auf 200°C vorheizen. Den Käse reiben.</w:t>
      </w:r>
    </w:p>
    <w:p w14:paraId="3077CD32" w14:textId="1D899A78" w:rsidR="005E663E" w:rsidRPr="005E0968" w:rsidRDefault="005E663E" w:rsidP="00E76E01">
      <w:pPr>
        <w:pStyle w:val="ListParagraph"/>
        <w:numPr>
          <w:ilvl w:val="0"/>
          <w:numId w:val="62"/>
        </w:numPr>
        <w:spacing w:after="120"/>
        <w:ind w:left="714" w:hanging="357"/>
        <w:contextualSpacing w:val="0"/>
        <w:jc w:val="both"/>
        <w:rPr>
          <w:sz w:val="24"/>
          <w:szCs w:val="24"/>
        </w:rPr>
      </w:pPr>
      <w:r w:rsidRPr="005E0968">
        <w:rPr>
          <w:sz w:val="24"/>
          <w:szCs w:val="24"/>
        </w:rPr>
        <w:t>Das Fleischragout, die Makkaroni und den Käse abwechselnd in eine feuerfeste Form schichten. Im vorgeheizten Backofen (</w:t>
      </w:r>
      <w:r w:rsidR="00EA7516">
        <w:rPr>
          <w:sz w:val="24"/>
          <w:szCs w:val="24"/>
        </w:rPr>
        <w:t>G</w:t>
      </w:r>
      <w:r w:rsidRPr="005E0968">
        <w:rPr>
          <w:sz w:val="24"/>
          <w:szCs w:val="24"/>
        </w:rPr>
        <w:t xml:space="preserve">as Stufe 3) zugedeckt in etwa 30 Minuten fertig garen. In der Form servieren. </w:t>
      </w:r>
    </w:p>
    <w:p w14:paraId="7F07C11D" w14:textId="77777777" w:rsidR="005E663E" w:rsidRDefault="005E663E" w:rsidP="005E663E">
      <w:pPr>
        <w:rPr>
          <w:sz w:val="24"/>
          <w:szCs w:val="24"/>
        </w:rPr>
      </w:pPr>
    </w:p>
    <w:p w14:paraId="67888073" w14:textId="77777777" w:rsidR="005E663E" w:rsidRDefault="005E663E" w:rsidP="005E663E">
      <w:pPr>
        <w:rPr>
          <w:sz w:val="24"/>
          <w:szCs w:val="24"/>
        </w:rPr>
      </w:pPr>
      <w:r>
        <w:rPr>
          <w:sz w:val="24"/>
          <w:szCs w:val="24"/>
        </w:rPr>
        <w:br w:type="page"/>
      </w:r>
    </w:p>
    <w:p w14:paraId="7AB4B2FC" w14:textId="77777777" w:rsidR="005E663E" w:rsidRDefault="005E663E" w:rsidP="005E663E">
      <w:pPr>
        <w:pStyle w:val="Heading2"/>
        <w:spacing w:after="240"/>
      </w:pPr>
      <w:r>
        <w:lastRenderedPageBreak/>
        <w:t>Marokkanisches Lammpaprika mit Fusili</w:t>
      </w:r>
      <w:r>
        <w:rPr>
          <w:rStyle w:val="FootnoteReference"/>
        </w:rPr>
        <w:footnoteReference w:id="526"/>
      </w:r>
      <w:r>
        <w:t xml:space="preserve"> </w:t>
      </w:r>
    </w:p>
    <w:p w14:paraId="01436D61" w14:textId="77777777" w:rsidR="005E663E" w:rsidRDefault="005E663E" w:rsidP="005E663E">
      <w:pPr>
        <w:rPr>
          <w:sz w:val="24"/>
          <w:szCs w:val="24"/>
        </w:rPr>
      </w:pPr>
      <w:r w:rsidRPr="00B272D3">
        <w:rPr>
          <w:sz w:val="24"/>
          <w:szCs w:val="24"/>
          <w:u w:val="single"/>
        </w:rPr>
        <w:t>Zutaten</w:t>
      </w:r>
      <w:r>
        <w:rPr>
          <w:sz w:val="24"/>
          <w:szCs w:val="24"/>
        </w:rPr>
        <w:t xml:space="preserve"> (für 4 – 6 Personen):</w:t>
      </w:r>
    </w:p>
    <w:p w14:paraId="12C7D139" w14:textId="77777777" w:rsidR="005E663E" w:rsidRDefault="005E663E" w:rsidP="005E663E">
      <w:pPr>
        <w:rPr>
          <w:sz w:val="24"/>
          <w:szCs w:val="24"/>
        </w:rPr>
      </w:pPr>
      <w:r>
        <w:rPr>
          <w:sz w:val="24"/>
          <w:szCs w:val="24"/>
        </w:rPr>
        <w:t>500 g Lammfilet</w:t>
      </w:r>
    </w:p>
    <w:p w14:paraId="16B226EA" w14:textId="77777777" w:rsidR="005E663E" w:rsidRDefault="005E663E" w:rsidP="005E663E">
      <w:pPr>
        <w:rPr>
          <w:sz w:val="24"/>
          <w:szCs w:val="24"/>
        </w:rPr>
      </w:pPr>
      <w:r>
        <w:rPr>
          <w:sz w:val="24"/>
          <w:szCs w:val="24"/>
        </w:rPr>
        <w:t>3 TL Kreuzkümmel, gemahlen</w:t>
      </w:r>
    </w:p>
    <w:p w14:paraId="4B8BAE9E" w14:textId="77777777" w:rsidR="005E663E" w:rsidRDefault="005E663E" w:rsidP="005E663E">
      <w:pPr>
        <w:rPr>
          <w:sz w:val="24"/>
          <w:szCs w:val="24"/>
        </w:rPr>
      </w:pPr>
      <w:r>
        <w:rPr>
          <w:sz w:val="24"/>
          <w:szCs w:val="24"/>
        </w:rPr>
        <w:t>1 EL Koriandersamen, gemahlen</w:t>
      </w:r>
    </w:p>
    <w:p w14:paraId="48B6D028" w14:textId="77777777" w:rsidR="005E663E" w:rsidRDefault="005E663E" w:rsidP="005E663E">
      <w:pPr>
        <w:rPr>
          <w:sz w:val="24"/>
          <w:szCs w:val="24"/>
        </w:rPr>
      </w:pPr>
      <w:r>
        <w:rPr>
          <w:sz w:val="24"/>
          <w:szCs w:val="24"/>
        </w:rPr>
        <w:t>2 TL Piment, gemahlen</w:t>
      </w:r>
    </w:p>
    <w:p w14:paraId="285C6E24" w14:textId="77777777" w:rsidR="005E663E" w:rsidRDefault="005E663E" w:rsidP="005E663E">
      <w:pPr>
        <w:rPr>
          <w:sz w:val="24"/>
          <w:szCs w:val="24"/>
        </w:rPr>
      </w:pPr>
      <w:r>
        <w:rPr>
          <w:sz w:val="24"/>
          <w:szCs w:val="24"/>
        </w:rPr>
        <w:t>1 EL Zimt</w:t>
      </w:r>
    </w:p>
    <w:p w14:paraId="7CFA2C39" w14:textId="77777777" w:rsidR="005E663E" w:rsidRDefault="005E663E" w:rsidP="005E663E">
      <w:pPr>
        <w:rPr>
          <w:sz w:val="24"/>
          <w:szCs w:val="24"/>
        </w:rPr>
      </w:pPr>
      <w:r>
        <w:rPr>
          <w:sz w:val="24"/>
          <w:szCs w:val="24"/>
        </w:rPr>
        <w:t>1 Msp. Cayennepfeffer</w:t>
      </w:r>
    </w:p>
    <w:p w14:paraId="247F7C0C" w14:textId="77777777" w:rsidR="005E663E" w:rsidRDefault="005E663E" w:rsidP="005E663E">
      <w:pPr>
        <w:rPr>
          <w:sz w:val="24"/>
          <w:szCs w:val="24"/>
        </w:rPr>
      </w:pPr>
      <w:r>
        <w:rPr>
          <w:sz w:val="24"/>
          <w:szCs w:val="24"/>
        </w:rPr>
        <w:t>4 Knoblauchzehen, zerdrückt</w:t>
      </w:r>
    </w:p>
    <w:p w14:paraId="49C69D38" w14:textId="77777777" w:rsidR="005E663E" w:rsidRDefault="005E663E" w:rsidP="005E663E">
      <w:pPr>
        <w:rPr>
          <w:sz w:val="24"/>
          <w:szCs w:val="24"/>
        </w:rPr>
      </w:pPr>
      <w:r>
        <w:rPr>
          <w:sz w:val="24"/>
          <w:szCs w:val="24"/>
        </w:rPr>
        <w:t>80 ml Olivenöl</w:t>
      </w:r>
    </w:p>
    <w:p w14:paraId="638A4469" w14:textId="77777777" w:rsidR="005E663E" w:rsidRDefault="005E663E" w:rsidP="005E663E">
      <w:pPr>
        <w:rPr>
          <w:sz w:val="24"/>
          <w:szCs w:val="24"/>
        </w:rPr>
      </w:pPr>
      <w:r>
        <w:rPr>
          <w:sz w:val="24"/>
          <w:szCs w:val="24"/>
        </w:rPr>
        <w:t>120 ml Zitronensaft</w:t>
      </w:r>
    </w:p>
    <w:p w14:paraId="4A6F4C88" w14:textId="77777777" w:rsidR="005E663E" w:rsidRDefault="005E663E" w:rsidP="005E663E">
      <w:pPr>
        <w:rPr>
          <w:sz w:val="24"/>
          <w:szCs w:val="24"/>
        </w:rPr>
      </w:pPr>
      <w:r>
        <w:rPr>
          <w:sz w:val="24"/>
          <w:szCs w:val="24"/>
        </w:rPr>
        <w:t>2 rote Paprika</w:t>
      </w:r>
    </w:p>
    <w:p w14:paraId="2AD7D5D3" w14:textId="77777777" w:rsidR="005E663E" w:rsidRPr="004723B3" w:rsidRDefault="005E663E" w:rsidP="005E663E">
      <w:pPr>
        <w:rPr>
          <w:sz w:val="24"/>
          <w:szCs w:val="24"/>
          <w:lang w:val="en-US"/>
        </w:rPr>
      </w:pPr>
      <w:r w:rsidRPr="004723B3">
        <w:rPr>
          <w:sz w:val="24"/>
          <w:szCs w:val="24"/>
          <w:lang w:val="en-US"/>
        </w:rPr>
        <w:t>400 g Fusilli</w:t>
      </w:r>
    </w:p>
    <w:p w14:paraId="3532C004" w14:textId="77777777" w:rsidR="005E663E" w:rsidRPr="004723B3" w:rsidRDefault="005E663E" w:rsidP="005E663E">
      <w:pPr>
        <w:rPr>
          <w:sz w:val="24"/>
          <w:szCs w:val="24"/>
          <w:lang w:val="en-US"/>
        </w:rPr>
      </w:pPr>
      <w:r w:rsidRPr="004723B3">
        <w:rPr>
          <w:sz w:val="24"/>
          <w:szCs w:val="24"/>
          <w:lang w:val="en-US"/>
        </w:rPr>
        <w:t xml:space="preserve">60 ml </w:t>
      </w:r>
      <w:proofErr w:type="spellStart"/>
      <w:r w:rsidRPr="004723B3">
        <w:rPr>
          <w:sz w:val="24"/>
          <w:szCs w:val="24"/>
          <w:lang w:val="en-US"/>
        </w:rPr>
        <w:t>Olivenöl</w:t>
      </w:r>
      <w:proofErr w:type="spellEnd"/>
    </w:p>
    <w:p w14:paraId="76FD346A" w14:textId="77777777" w:rsidR="005E663E" w:rsidRPr="004723B3" w:rsidRDefault="005E663E" w:rsidP="005E663E">
      <w:pPr>
        <w:rPr>
          <w:sz w:val="24"/>
          <w:szCs w:val="24"/>
          <w:lang w:val="en-US"/>
        </w:rPr>
      </w:pPr>
      <w:r w:rsidRPr="004723B3">
        <w:rPr>
          <w:sz w:val="24"/>
          <w:szCs w:val="24"/>
          <w:lang w:val="en-US"/>
        </w:rPr>
        <w:t xml:space="preserve">2 TL </w:t>
      </w:r>
      <w:proofErr w:type="spellStart"/>
      <w:r w:rsidRPr="004723B3">
        <w:rPr>
          <w:sz w:val="24"/>
          <w:szCs w:val="24"/>
          <w:lang w:val="en-US"/>
        </w:rPr>
        <w:t>Harissapaste</w:t>
      </w:r>
      <w:proofErr w:type="spellEnd"/>
    </w:p>
    <w:p w14:paraId="6AD0B3FA" w14:textId="77777777" w:rsidR="005E663E" w:rsidRDefault="005E663E" w:rsidP="005E663E">
      <w:pPr>
        <w:rPr>
          <w:sz w:val="24"/>
          <w:szCs w:val="24"/>
        </w:rPr>
      </w:pPr>
      <w:r>
        <w:rPr>
          <w:sz w:val="24"/>
          <w:szCs w:val="24"/>
        </w:rPr>
        <w:t>150 g Rucola</w:t>
      </w:r>
    </w:p>
    <w:p w14:paraId="63956632" w14:textId="77777777" w:rsidR="005E663E" w:rsidRDefault="005E663E" w:rsidP="005E663E">
      <w:pPr>
        <w:rPr>
          <w:sz w:val="24"/>
          <w:szCs w:val="24"/>
        </w:rPr>
      </w:pPr>
    </w:p>
    <w:p w14:paraId="757E670D" w14:textId="77777777" w:rsidR="005E663E" w:rsidRDefault="005E663E" w:rsidP="005E663E">
      <w:pPr>
        <w:rPr>
          <w:sz w:val="24"/>
          <w:szCs w:val="24"/>
        </w:rPr>
      </w:pPr>
      <w:r>
        <w:rPr>
          <w:sz w:val="24"/>
          <w:szCs w:val="24"/>
        </w:rPr>
        <w:t>Zubereitungszeit: 50 Minuten plus Marinierzeit über Nacht</w:t>
      </w:r>
    </w:p>
    <w:p w14:paraId="0D44443A" w14:textId="77777777" w:rsidR="005E663E" w:rsidRPr="00A26237" w:rsidRDefault="005E663E" w:rsidP="00B40E8C">
      <w:pPr>
        <w:pStyle w:val="ListParagraph"/>
        <w:numPr>
          <w:ilvl w:val="0"/>
          <w:numId w:val="459"/>
        </w:numPr>
        <w:spacing w:after="120"/>
        <w:ind w:left="714" w:hanging="357"/>
        <w:contextualSpacing w:val="0"/>
        <w:jc w:val="both"/>
        <w:rPr>
          <w:sz w:val="24"/>
          <w:szCs w:val="24"/>
        </w:rPr>
      </w:pPr>
      <w:r w:rsidRPr="00A26237">
        <w:rPr>
          <w:sz w:val="24"/>
          <w:szCs w:val="24"/>
        </w:rPr>
        <w:t>Die Filets halbieren, wenn sie sehr lang sind. Kreuzkümmel, Koriander, Piment, Zimt, Cayenne, Knoblauch, Olivenöl und 60 ml Zitronensaft vermengen und das Fleisch damit begießen. Über Nacht abgedeckt im Kühlschrank marinieren lassen.</w:t>
      </w:r>
    </w:p>
    <w:p w14:paraId="0EFA2B22" w14:textId="77777777" w:rsidR="005E663E" w:rsidRPr="00A26237" w:rsidRDefault="005E663E" w:rsidP="00B40E8C">
      <w:pPr>
        <w:pStyle w:val="ListParagraph"/>
        <w:numPr>
          <w:ilvl w:val="0"/>
          <w:numId w:val="459"/>
        </w:numPr>
        <w:spacing w:after="120"/>
        <w:ind w:left="714" w:hanging="357"/>
        <w:contextualSpacing w:val="0"/>
        <w:jc w:val="both"/>
        <w:rPr>
          <w:sz w:val="24"/>
          <w:szCs w:val="24"/>
        </w:rPr>
      </w:pPr>
      <w:r w:rsidRPr="00A26237">
        <w:rPr>
          <w:sz w:val="24"/>
          <w:szCs w:val="24"/>
        </w:rPr>
        <w:t>Die Paprika in große Stücke teilen und die Samen und Rippen entfernen. Mit der Innenseite nach unten unter einem heißen Grill oder im Backofen 8 Minuten backen, bis die Haut schwarz ist und Blasen wirft. Herausnehmen und mit einem feuchten Küchentuch abdecken. Die Paprikaschoten enthäuten, wenn sie abgekühlt sind, und in dünne Streifen schneiden.</w:t>
      </w:r>
    </w:p>
    <w:p w14:paraId="2E556476" w14:textId="77777777" w:rsidR="005E663E" w:rsidRPr="00A26237" w:rsidRDefault="005E663E" w:rsidP="00B40E8C">
      <w:pPr>
        <w:pStyle w:val="ListParagraph"/>
        <w:numPr>
          <w:ilvl w:val="0"/>
          <w:numId w:val="459"/>
        </w:numPr>
        <w:spacing w:after="120"/>
        <w:ind w:left="714" w:hanging="357"/>
        <w:contextualSpacing w:val="0"/>
        <w:jc w:val="both"/>
        <w:rPr>
          <w:sz w:val="24"/>
          <w:szCs w:val="24"/>
        </w:rPr>
      </w:pPr>
      <w:r w:rsidRPr="00A26237">
        <w:rPr>
          <w:sz w:val="24"/>
          <w:szCs w:val="24"/>
        </w:rPr>
        <w:t>Die Nudeln al dente kochen.</w:t>
      </w:r>
    </w:p>
    <w:p w14:paraId="1CFBC3AF" w14:textId="77777777" w:rsidR="005E663E" w:rsidRPr="00A26237" w:rsidRDefault="005E663E" w:rsidP="00B40E8C">
      <w:pPr>
        <w:pStyle w:val="ListParagraph"/>
        <w:numPr>
          <w:ilvl w:val="0"/>
          <w:numId w:val="459"/>
        </w:numPr>
        <w:spacing w:after="120"/>
        <w:ind w:left="714" w:hanging="357"/>
        <w:contextualSpacing w:val="0"/>
        <w:jc w:val="both"/>
        <w:rPr>
          <w:sz w:val="24"/>
          <w:szCs w:val="24"/>
        </w:rPr>
      </w:pPr>
      <w:r w:rsidRPr="00A26237">
        <w:rPr>
          <w:sz w:val="24"/>
          <w:szCs w:val="24"/>
        </w:rPr>
        <w:t>Das Lammfleisch abtropfen lassen. 1 EL des Olivenöls in einer großen Pfanne erhitzen und das Lamm bei großer Hitze nach Geschmack anbraten. Aus der Pfanne nehmen und mit Alufolie abdecken.</w:t>
      </w:r>
    </w:p>
    <w:p w14:paraId="018EC8A0" w14:textId="77777777" w:rsidR="005E663E" w:rsidRPr="00A26237" w:rsidRDefault="005E663E" w:rsidP="00B40E8C">
      <w:pPr>
        <w:pStyle w:val="ListParagraph"/>
        <w:numPr>
          <w:ilvl w:val="0"/>
          <w:numId w:val="459"/>
        </w:numPr>
        <w:spacing w:after="120"/>
        <w:ind w:left="714" w:hanging="357"/>
        <w:contextualSpacing w:val="0"/>
        <w:jc w:val="both"/>
        <w:rPr>
          <w:sz w:val="24"/>
          <w:szCs w:val="24"/>
        </w:rPr>
      </w:pPr>
      <w:r w:rsidRPr="00A26237">
        <w:rPr>
          <w:sz w:val="24"/>
          <w:szCs w:val="24"/>
        </w:rPr>
        <w:t xml:space="preserve">Nun 1 EL Öl in der Pfanne erhitzen und die Harissapaste bei mittlerer Hitze einige Sekunden erhitzen. Die Paste vorsichtig handhaben, da sie im Öl spritzen kann. Vom </w:t>
      </w:r>
      <w:r w:rsidRPr="00A26237">
        <w:rPr>
          <w:sz w:val="24"/>
          <w:szCs w:val="24"/>
        </w:rPr>
        <w:lastRenderedPageBreak/>
        <w:t>Herd nehmen, und mit dem restlichen Öl und Zitronensaft in einem Schüttelbecher gut mengen und abschmecken.</w:t>
      </w:r>
    </w:p>
    <w:p w14:paraId="5DB35081" w14:textId="77777777" w:rsidR="005E663E" w:rsidRDefault="005E663E" w:rsidP="00B40E8C">
      <w:pPr>
        <w:pStyle w:val="ListParagraph"/>
        <w:numPr>
          <w:ilvl w:val="0"/>
          <w:numId w:val="459"/>
        </w:numPr>
        <w:spacing w:after="120"/>
        <w:ind w:left="714" w:hanging="357"/>
        <w:contextualSpacing w:val="0"/>
        <w:jc w:val="both"/>
        <w:rPr>
          <w:sz w:val="24"/>
          <w:szCs w:val="24"/>
        </w:rPr>
      </w:pPr>
      <w:r w:rsidRPr="00A26237">
        <w:rPr>
          <w:sz w:val="24"/>
          <w:szCs w:val="24"/>
        </w:rPr>
        <w:t>Das Lammfleisch in dünne Streifen schneiden und mit der warmen Pasta, den Paprikascheiben und dem Rucola mengen. Vorsichtig das Dressing unterheben. Warm servieren.</w:t>
      </w:r>
    </w:p>
    <w:p w14:paraId="698F6CC6" w14:textId="43244F6A" w:rsidR="00B6421F" w:rsidRPr="0010537C" w:rsidRDefault="00B6421F" w:rsidP="00B40E8C">
      <w:pPr>
        <w:pStyle w:val="ListParagraph"/>
        <w:numPr>
          <w:ilvl w:val="0"/>
          <w:numId w:val="1313"/>
        </w:numPr>
        <w:spacing w:after="120"/>
        <w:ind w:left="714" w:hanging="357"/>
        <w:contextualSpacing w:val="0"/>
        <w:jc w:val="both"/>
        <w:rPr>
          <w:sz w:val="24"/>
          <w:szCs w:val="24"/>
        </w:rPr>
      </w:pPr>
      <w:r w:rsidRPr="0010537C">
        <w:rPr>
          <w:sz w:val="24"/>
          <w:szCs w:val="24"/>
        </w:rPr>
        <w:br w:type="page"/>
      </w:r>
    </w:p>
    <w:p w14:paraId="638081AF" w14:textId="77777777" w:rsidR="003B65F0" w:rsidRDefault="003B65F0" w:rsidP="003B65F0">
      <w:pPr>
        <w:pStyle w:val="Heading2"/>
        <w:spacing w:after="240"/>
      </w:pPr>
      <w:r>
        <w:lastRenderedPageBreak/>
        <w:t>Lammbraten mit glasierten Feigen</w:t>
      </w:r>
      <w:r>
        <w:rPr>
          <w:rStyle w:val="FootnoteReference"/>
        </w:rPr>
        <w:footnoteReference w:id="527"/>
      </w:r>
      <w:r>
        <w:t xml:space="preserve"> </w:t>
      </w:r>
    </w:p>
    <w:p w14:paraId="53FC01DF" w14:textId="77777777" w:rsidR="003B65F0" w:rsidRDefault="003B65F0" w:rsidP="003B65F0">
      <w:pPr>
        <w:rPr>
          <w:sz w:val="24"/>
          <w:szCs w:val="24"/>
        </w:rPr>
      </w:pPr>
      <w:r w:rsidRPr="00433776">
        <w:rPr>
          <w:sz w:val="24"/>
          <w:szCs w:val="24"/>
          <w:u w:val="single"/>
        </w:rPr>
        <w:t>Zutaten</w:t>
      </w:r>
      <w:r>
        <w:rPr>
          <w:sz w:val="24"/>
          <w:szCs w:val="24"/>
        </w:rPr>
        <w:t xml:space="preserve"> (für 8 Portionen)</w:t>
      </w:r>
    </w:p>
    <w:p w14:paraId="05E0A60D" w14:textId="77777777" w:rsidR="003B65F0" w:rsidRDefault="003B65F0" w:rsidP="003B65F0">
      <w:pPr>
        <w:rPr>
          <w:sz w:val="24"/>
          <w:szCs w:val="24"/>
        </w:rPr>
      </w:pPr>
      <w:r>
        <w:rPr>
          <w:sz w:val="24"/>
          <w:szCs w:val="24"/>
        </w:rPr>
        <w:t>1 große Lammkeule am Knochen (ca. 2,5 kg)</w:t>
      </w:r>
    </w:p>
    <w:p w14:paraId="164EF2A1" w14:textId="77777777" w:rsidR="003B65F0" w:rsidRDefault="003B65F0" w:rsidP="003B65F0">
      <w:pPr>
        <w:rPr>
          <w:sz w:val="24"/>
          <w:szCs w:val="24"/>
        </w:rPr>
      </w:pPr>
      <w:r>
        <w:rPr>
          <w:sz w:val="24"/>
          <w:szCs w:val="24"/>
        </w:rPr>
        <w:t>Saft von 1 Zitrone</w:t>
      </w:r>
    </w:p>
    <w:p w14:paraId="6DBEBCEA" w14:textId="77777777" w:rsidR="003B65F0" w:rsidRPr="00433776" w:rsidRDefault="003B65F0" w:rsidP="003B65F0">
      <w:pPr>
        <w:rPr>
          <w:i/>
          <w:iCs/>
          <w:sz w:val="24"/>
          <w:szCs w:val="24"/>
        </w:rPr>
      </w:pPr>
      <w:r>
        <w:rPr>
          <w:sz w:val="24"/>
          <w:szCs w:val="24"/>
        </w:rPr>
        <w:br/>
      </w:r>
      <w:r w:rsidRPr="00433776">
        <w:rPr>
          <w:i/>
          <w:iCs/>
          <w:sz w:val="24"/>
          <w:szCs w:val="24"/>
        </w:rPr>
        <w:t>Für die Paste:</w:t>
      </w:r>
    </w:p>
    <w:p w14:paraId="49624036" w14:textId="77777777" w:rsidR="003B65F0" w:rsidRDefault="003B65F0" w:rsidP="003B65F0">
      <w:pPr>
        <w:rPr>
          <w:sz w:val="24"/>
          <w:szCs w:val="24"/>
        </w:rPr>
      </w:pPr>
      <w:r>
        <w:rPr>
          <w:sz w:val="24"/>
          <w:szCs w:val="24"/>
        </w:rPr>
        <w:t>75 g weiche Butter,</w:t>
      </w:r>
    </w:p>
    <w:p w14:paraId="59464456" w14:textId="77777777" w:rsidR="003B65F0" w:rsidRDefault="003B65F0" w:rsidP="003B65F0">
      <w:pPr>
        <w:rPr>
          <w:sz w:val="24"/>
          <w:szCs w:val="24"/>
        </w:rPr>
      </w:pPr>
      <w:r>
        <w:rPr>
          <w:sz w:val="24"/>
          <w:szCs w:val="24"/>
        </w:rPr>
        <w:t>Gewürzmischung aus je 1 EL gemahlenen Fenchel, Koriander, Kardamom</w:t>
      </w:r>
    </w:p>
    <w:p w14:paraId="77B88695" w14:textId="77777777" w:rsidR="003B65F0" w:rsidRDefault="003B65F0" w:rsidP="003B65F0">
      <w:pPr>
        <w:rPr>
          <w:sz w:val="24"/>
          <w:szCs w:val="24"/>
        </w:rPr>
      </w:pPr>
      <w:r>
        <w:rPr>
          <w:sz w:val="24"/>
          <w:szCs w:val="24"/>
        </w:rPr>
        <w:t>2 EL Kreuzkümmel</w:t>
      </w:r>
    </w:p>
    <w:p w14:paraId="7D0FFF2E" w14:textId="77777777" w:rsidR="003B65F0" w:rsidRDefault="003B65F0" w:rsidP="003B65F0">
      <w:pPr>
        <w:rPr>
          <w:sz w:val="24"/>
          <w:szCs w:val="24"/>
        </w:rPr>
      </w:pPr>
      <w:r>
        <w:rPr>
          <w:sz w:val="24"/>
          <w:szCs w:val="24"/>
        </w:rPr>
        <w:t>1,5 EL Kurkuma</w:t>
      </w:r>
    </w:p>
    <w:p w14:paraId="69BD8E0E" w14:textId="77777777" w:rsidR="003B65F0" w:rsidRDefault="003B65F0" w:rsidP="003B65F0">
      <w:pPr>
        <w:rPr>
          <w:sz w:val="24"/>
          <w:szCs w:val="24"/>
        </w:rPr>
      </w:pPr>
      <w:r>
        <w:rPr>
          <w:sz w:val="24"/>
          <w:szCs w:val="24"/>
        </w:rPr>
        <w:t>1 TL Chiliflocken</w:t>
      </w:r>
    </w:p>
    <w:p w14:paraId="27FFA327" w14:textId="77777777" w:rsidR="003B65F0" w:rsidRDefault="003B65F0" w:rsidP="003B65F0">
      <w:pPr>
        <w:rPr>
          <w:sz w:val="24"/>
          <w:szCs w:val="24"/>
        </w:rPr>
      </w:pPr>
      <w:r>
        <w:rPr>
          <w:sz w:val="24"/>
          <w:szCs w:val="24"/>
        </w:rPr>
        <w:t>2 TL getrocknete italienische Kräuter</w:t>
      </w:r>
    </w:p>
    <w:p w14:paraId="1522D082" w14:textId="77777777" w:rsidR="003B65F0" w:rsidRDefault="003B65F0" w:rsidP="003B65F0">
      <w:pPr>
        <w:rPr>
          <w:sz w:val="24"/>
          <w:szCs w:val="24"/>
        </w:rPr>
      </w:pPr>
      <w:r>
        <w:rPr>
          <w:sz w:val="24"/>
          <w:szCs w:val="24"/>
        </w:rPr>
        <w:t>5 Knoblauchzehen, zerdrückt</w:t>
      </w:r>
    </w:p>
    <w:p w14:paraId="73A5CDAF" w14:textId="77777777" w:rsidR="003B65F0" w:rsidRDefault="003B65F0" w:rsidP="003B65F0">
      <w:pPr>
        <w:rPr>
          <w:sz w:val="24"/>
          <w:szCs w:val="24"/>
        </w:rPr>
      </w:pPr>
      <w:r>
        <w:rPr>
          <w:sz w:val="24"/>
          <w:szCs w:val="24"/>
        </w:rPr>
        <w:t>1 EL grobes Meersalz</w:t>
      </w:r>
    </w:p>
    <w:p w14:paraId="3AD0B733" w14:textId="77777777" w:rsidR="003B65F0" w:rsidRDefault="003B65F0" w:rsidP="003B65F0">
      <w:pPr>
        <w:rPr>
          <w:sz w:val="24"/>
          <w:szCs w:val="24"/>
        </w:rPr>
      </w:pPr>
      <w:r>
        <w:rPr>
          <w:sz w:val="24"/>
          <w:szCs w:val="24"/>
        </w:rPr>
        <w:t>Pfeffer</w:t>
      </w:r>
    </w:p>
    <w:p w14:paraId="7410E67B" w14:textId="77777777" w:rsidR="003B65F0" w:rsidRDefault="003B65F0" w:rsidP="003B65F0">
      <w:pPr>
        <w:rPr>
          <w:sz w:val="24"/>
          <w:szCs w:val="24"/>
        </w:rPr>
      </w:pPr>
    </w:p>
    <w:p w14:paraId="4766FD69" w14:textId="77777777" w:rsidR="003B65F0" w:rsidRPr="00433776" w:rsidRDefault="003B65F0" w:rsidP="003B65F0">
      <w:pPr>
        <w:rPr>
          <w:i/>
          <w:iCs/>
          <w:sz w:val="24"/>
          <w:szCs w:val="24"/>
        </w:rPr>
      </w:pPr>
      <w:r w:rsidRPr="00433776">
        <w:rPr>
          <w:i/>
          <w:iCs/>
          <w:sz w:val="24"/>
          <w:szCs w:val="24"/>
        </w:rPr>
        <w:t>Für die Feigen:</w:t>
      </w:r>
    </w:p>
    <w:p w14:paraId="55148161" w14:textId="77777777" w:rsidR="003B65F0" w:rsidRDefault="003B65F0" w:rsidP="003B65F0">
      <w:pPr>
        <w:rPr>
          <w:sz w:val="24"/>
          <w:szCs w:val="24"/>
        </w:rPr>
      </w:pPr>
      <w:r>
        <w:rPr>
          <w:sz w:val="24"/>
          <w:szCs w:val="24"/>
        </w:rPr>
        <w:t>14-16 frische Feigen (oder getrocknete, kreuzförmig eingeschnitten)</w:t>
      </w:r>
    </w:p>
    <w:p w14:paraId="0EB45715" w14:textId="77777777" w:rsidR="003B65F0" w:rsidRDefault="003B65F0" w:rsidP="003B65F0">
      <w:pPr>
        <w:rPr>
          <w:sz w:val="24"/>
          <w:szCs w:val="24"/>
        </w:rPr>
      </w:pPr>
      <w:r>
        <w:rPr>
          <w:sz w:val="24"/>
          <w:szCs w:val="24"/>
        </w:rPr>
        <w:t>1 EL Granatapfelsirup</w:t>
      </w:r>
    </w:p>
    <w:p w14:paraId="377D893C" w14:textId="77777777" w:rsidR="003B65F0" w:rsidRDefault="003B65F0" w:rsidP="003B65F0">
      <w:pPr>
        <w:rPr>
          <w:sz w:val="24"/>
          <w:szCs w:val="24"/>
        </w:rPr>
      </w:pPr>
      <w:r>
        <w:rPr>
          <w:sz w:val="24"/>
          <w:szCs w:val="24"/>
        </w:rPr>
        <w:t>1 EL Olivenöl</w:t>
      </w:r>
    </w:p>
    <w:p w14:paraId="66069D02" w14:textId="77777777" w:rsidR="003B65F0" w:rsidRDefault="003B65F0" w:rsidP="003B65F0">
      <w:pPr>
        <w:rPr>
          <w:sz w:val="24"/>
          <w:szCs w:val="24"/>
        </w:rPr>
      </w:pPr>
      <w:r>
        <w:rPr>
          <w:sz w:val="24"/>
          <w:szCs w:val="24"/>
        </w:rPr>
        <w:t>Grobes Meersalz, Pfeffer</w:t>
      </w:r>
    </w:p>
    <w:p w14:paraId="26C24A3E" w14:textId="77777777" w:rsidR="003B65F0" w:rsidRDefault="003B65F0" w:rsidP="003B65F0">
      <w:pPr>
        <w:rPr>
          <w:sz w:val="24"/>
          <w:szCs w:val="24"/>
        </w:rPr>
      </w:pPr>
    </w:p>
    <w:p w14:paraId="06A6F150" w14:textId="77777777" w:rsidR="003B65F0" w:rsidRDefault="003B65F0" w:rsidP="003B65F0">
      <w:pPr>
        <w:rPr>
          <w:sz w:val="24"/>
          <w:szCs w:val="24"/>
        </w:rPr>
      </w:pPr>
      <w:r>
        <w:rPr>
          <w:sz w:val="24"/>
          <w:szCs w:val="24"/>
        </w:rPr>
        <w:t>Zubereitung:</w:t>
      </w:r>
    </w:p>
    <w:p w14:paraId="4D8433CC" w14:textId="77777777" w:rsidR="003B65F0" w:rsidRDefault="003B65F0" w:rsidP="00B40E8C">
      <w:pPr>
        <w:pStyle w:val="ListParagraph"/>
        <w:numPr>
          <w:ilvl w:val="0"/>
          <w:numId w:val="1466"/>
        </w:numPr>
        <w:spacing w:after="120"/>
        <w:ind w:left="714" w:hanging="357"/>
        <w:contextualSpacing w:val="0"/>
        <w:jc w:val="both"/>
        <w:rPr>
          <w:sz w:val="24"/>
          <w:szCs w:val="24"/>
        </w:rPr>
      </w:pPr>
      <w:r w:rsidRPr="00CB4418">
        <w:rPr>
          <w:sz w:val="24"/>
          <w:szCs w:val="24"/>
        </w:rPr>
        <w:t>Den Backofen auf 150 Grad vorheizen. Das Fleisch mehrfach tief einschneiden, in einen großen Bräter legen. Alles Zutaten für die Paste verrühren. Die Keule damit gut einreiben, 4 – 5 Stunden im Ofen schmoren und dabei regelmäßig mit dem austretenden Saft übergießen, bis das Fleisch goldbraun ist. Die Keule auf einen Teller legen, mit Alufolie abdecken und ca. 30 Minuten ruhen lassen. Etwa 10 Minuten vor dem Servieren die Ofentemperatur auf 200 Grad erhöhen.</w:t>
      </w:r>
    </w:p>
    <w:p w14:paraId="63C3F99D" w14:textId="77777777" w:rsidR="003B65F0" w:rsidRDefault="003B65F0" w:rsidP="00B40E8C">
      <w:pPr>
        <w:pStyle w:val="ListParagraph"/>
        <w:numPr>
          <w:ilvl w:val="0"/>
          <w:numId w:val="1466"/>
        </w:numPr>
        <w:spacing w:after="120"/>
        <w:ind w:left="714" w:hanging="357"/>
        <w:contextualSpacing w:val="0"/>
        <w:jc w:val="both"/>
        <w:rPr>
          <w:sz w:val="24"/>
          <w:szCs w:val="24"/>
        </w:rPr>
      </w:pPr>
      <w:r w:rsidRPr="00CB4418">
        <w:rPr>
          <w:sz w:val="24"/>
          <w:szCs w:val="24"/>
        </w:rPr>
        <w:t xml:space="preserve">Die Feigen in eine feuerfeste Form setzen, mit Granatapfelsirup und Olivenöl übergießen, salzen, pfeffern und 10 Minuten im Ofen backen. In der Zwischenzeit das </w:t>
      </w:r>
      <w:r w:rsidRPr="00CB4418">
        <w:rPr>
          <w:sz w:val="24"/>
          <w:szCs w:val="24"/>
        </w:rPr>
        <w:lastRenderedPageBreak/>
        <w:t>überschüssige Fett aus dem Bräter abgießen, den Bodensatz im Bräter lassen, auf den Herd stellen und den Zitronensaft hineingeben. Den Bodensatz unter Rühren loskochen und bei Bedarf ein wenig Wasser hinzugeben (es soll eine konzentrierte Reduktion entstehen und keine Bratensoße).</w:t>
      </w:r>
    </w:p>
    <w:p w14:paraId="704BFA70" w14:textId="77777777" w:rsidR="003B65F0" w:rsidRDefault="003B65F0" w:rsidP="00B40E8C">
      <w:pPr>
        <w:pStyle w:val="ListParagraph"/>
        <w:numPr>
          <w:ilvl w:val="0"/>
          <w:numId w:val="1466"/>
        </w:numPr>
        <w:spacing w:after="120"/>
        <w:ind w:left="714" w:hanging="357"/>
        <w:contextualSpacing w:val="0"/>
        <w:jc w:val="both"/>
        <w:rPr>
          <w:sz w:val="24"/>
          <w:szCs w:val="24"/>
        </w:rPr>
      </w:pPr>
      <w:r w:rsidRPr="00CB4418">
        <w:rPr>
          <w:sz w:val="24"/>
          <w:szCs w:val="24"/>
        </w:rPr>
        <w:t>Die Keule mit Bratensaft und Feigen servieren.</w:t>
      </w:r>
    </w:p>
    <w:p w14:paraId="2DD384F0" w14:textId="77777777" w:rsidR="003B65F0" w:rsidRDefault="003B65F0" w:rsidP="003B65F0">
      <w:pPr>
        <w:spacing w:after="120"/>
        <w:jc w:val="both"/>
        <w:rPr>
          <w:sz w:val="24"/>
          <w:szCs w:val="24"/>
        </w:rPr>
      </w:pPr>
    </w:p>
    <w:p w14:paraId="269FB48B" w14:textId="77777777" w:rsidR="003B65F0" w:rsidRDefault="003B65F0" w:rsidP="003B65F0">
      <w:pPr>
        <w:spacing w:after="120"/>
        <w:jc w:val="both"/>
        <w:rPr>
          <w:sz w:val="24"/>
          <w:szCs w:val="24"/>
        </w:rPr>
      </w:pPr>
      <w:r>
        <w:rPr>
          <w:sz w:val="24"/>
          <w:szCs w:val="24"/>
        </w:rPr>
        <w:t>Tipp:</w:t>
      </w:r>
      <w:r>
        <w:rPr>
          <w:sz w:val="24"/>
          <w:szCs w:val="24"/>
        </w:rPr>
        <w:tab/>
        <w:t>Dazu passt ein Salat mit Granatapfelkernen.</w:t>
      </w:r>
    </w:p>
    <w:p w14:paraId="57DE0BAA" w14:textId="77777777" w:rsidR="003B65F0" w:rsidRDefault="003B65F0" w:rsidP="003B65F0">
      <w:pPr>
        <w:rPr>
          <w:sz w:val="24"/>
          <w:szCs w:val="24"/>
        </w:rPr>
      </w:pPr>
      <w:r>
        <w:rPr>
          <w:sz w:val="24"/>
          <w:szCs w:val="24"/>
        </w:rPr>
        <w:br w:type="page"/>
      </w:r>
    </w:p>
    <w:p w14:paraId="7C726A6C" w14:textId="77777777" w:rsidR="003B65F0" w:rsidRDefault="003B65F0" w:rsidP="003B65F0">
      <w:pPr>
        <w:pStyle w:val="Heading2"/>
        <w:spacing w:after="240"/>
      </w:pPr>
      <w:r>
        <w:lastRenderedPageBreak/>
        <w:t>Lammschulter mit Harissa und weißen Bohnen</w:t>
      </w:r>
      <w:r>
        <w:rPr>
          <w:rStyle w:val="FootnoteReference"/>
        </w:rPr>
        <w:footnoteReference w:id="528"/>
      </w:r>
      <w:r>
        <w:t xml:space="preserve"> </w:t>
      </w:r>
    </w:p>
    <w:p w14:paraId="4C69A021" w14:textId="77777777" w:rsidR="003B65F0" w:rsidRDefault="003B65F0" w:rsidP="003B65F0">
      <w:pPr>
        <w:spacing w:after="120"/>
        <w:jc w:val="both"/>
        <w:rPr>
          <w:sz w:val="24"/>
          <w:szCs w:val="24"/>
        </w:rPr>
      </w:pPr>
      <w:r w:rsidRPr="009E4C73">
        <w:rPr>
          <w:sz w:val="24"/>
          <w:szCs w:val="24"/>
          <w:u w:val="single"/>
        </w:rPr>
        <w:t>Zutaten</w:t>
      </w:r>
      <w:r>
        <w:rPr>
          <w:sz w:val="24"/>
          <w:szCs w:val="24"/>
        </w:rPr>
        <w:t xml:space="preserve"> (für 6-10 Portionen):</w:t>
      </w:r>
    </w:p>
    <w:p w14:paraId="0B30E53D" w14:textId="77777777" w:rsidR="003B65F0" w:rsidRDefault="003B65F0" w:rsidP="003B65F0">
      <w:pPr>
        <w:spacing w:after="120"/>
        <w:jc w:val="both"/>
        <w:rPr>
          <w:sz w:val="24"/>
          <w:szCs w:val="24"/>
        </w:rPr>
      </w:pPr>
      <w:r>
        <w:rPr>
          <w:sz w:val="24"/>
          <w:szCs w:val="24"/>
        </w:rPr>
        <w:t>1,8 kg Lammschulter ohne Knochen</w:t>
      </w:r>
    </w:p>
    <w:p w14:paraId="6DD70111" w14:textId="77777777" w:rsidR="003B65F0" w:rsidRDefault="003B65F0" w:rsidP="003B65F0">
      <w:pPr>
        <w:spacing w:after="120"/>
        <w:jc w:val="both"/>
        <w:rPr>
          <w:sz w:val="24"/>
          <w:szCs w:val="24"/>
        </w:rPr>
      </w:pPr>
      <w:r>
        <w:rPr>
          <w:sz w:val="24"/>
          <w:szCs w:val="24"/>
        </w:rPr>
        <w:t>Salz, Pfeffer</w:t>
      </w:r>
    </w:p>
    <w:p w14:paraId="6C50D3F2" w14:textId="77777777" w:rsidR="003B65F0" w:rsidRDefault="003B65F0" w:rsidP="003B65F0">
      <w:pPr>
        <w:spacing w:after="120"/>
        <w:jc w:val="both"/>
        <w:rPr>
          <w:sz w:val="24"/>
          <w:szCs w:val="24"/>
        </w:rPr>
      </w:pPr>
      <w:r>
        <w:rPr>
          <w:sz w:val="24"/>
          <w:szCs w:val="24"/>
        </w:rPr>
        <w:t>120 g Harissapasate</w:t>
      </w:r>
    </w:p>
    <w:p w14:paraId="73DFE4F8" w14:textId="77777777" w:rsidR="003B65F0" w:rsidRDefault="003B65F0" w:rsidP="003B65F0">
      <w:pPr>
        <w:spacing w:after="120"/>
        <w:jc w:val="both"/>
        <w:rPr>
          <w:sz w:val="24"/>
          <w:szCs w:val="24"/>
        </w:rPr>
      </w:pPr>
      <w:r>
        <w:rPr>
          <w:sz w:val="24"/>
          <w:szCs w:val="24"/>
        </w:rPr>
        <w:t>60 ml Weißweinessig</w:t>
      </w:r>
    </w:p>
    <w:p w14:paraId="6F5FFA3F" w14:textId="77777777" w:rsidR="003B65F0" w:rsidRDefault="003B65F0" w:rsidP="003B65F0">
      <w:pPr>
        <w:spacing w:after="120"/>
        <w:jc w:val="both"/>
        <w:rPr>
          <w:sz w:val="24"/>
          <w:szCs w:val="24"/>
        </w:rPr>
      </w:pPr>
      <w:r>
        <w:rPr>
          <w:sz w:val="24"/>
          <w:szCs w:val="24"/>
        </w:rPr>
        <w:t>2 EL Tomatenmark</w:t>
      </w:r>
    </w:p>
    <w:p w14:paraId="50104257" w14:textId="77777777" w:rsidR="003B65F0" w:rsidRDefault="003B65F0" w:rsidP="003B65F0">
      <w:pPr>
        <w:spacing w:after="120"/>
        <w:jc w:val="both"/>
        <w:rPr>
          <w:sz w:val="24"/>
          <w:szCs w:val="24"/>
        </w:rPr>
      </w:pPr>
      <w:r>
        <w:rPr>
          <w:sz w:val="24"/>
          <w:szCs w:val="24"/>
        </w:rPr>
        <w:t>3 EL Zucker (am besten braun)</w:t>
      </w:r>
    </w:p>
    <w:p w14:paraId="1ACDDC66" w14:textId="77777777" w:rsidR="003B65F0" w:rsidRDefault="003B65F0" w:rsidP="003B65F0">
      <w:pPr>
        <w:spacing w:after="120"/>
        <w:jc w:val="both"/>
        <w:rPr>
          <w:sz w:val="24"/>
          <w:szCs w:val="24"/>
        </w:rPr>
      </w:pPr>
      <w:r>
        <w:rPr>
          <w:sz w:val="24"/>
          <w:szCs w:val="24"/>
        </w:rPr>
        <w:t>4 Knoblauchzehen (fein gerieben)</w:t>
      </w:r>
    </w:p>
    <w:p w14:paraId="668CF1E5" w14:textId="77777777" w:rsidR="003B65F0" w:rsidRDefault="003B65F0" w:rsidP="003B65F0">
      <w:pPr>
        <w:spacing w:after="120"/>
        <w:jc w:val="both"/>
        <w:rPr>
          <w:sz w:val="24"/>
          <w:szCs w:val="24"/>
        </w:rPr>
      </w:pPr>
      <w:r>
        <w:rPr>
          <w:sz w:val="24"/>
          <w:szCs w:val="24"/>
        </w:rPr>
        <w:t>2 x 400 g Gläser Cannellinibohnen</w:t>
      </w:r>
    </w:p>
    <w:p w14:paraId="4828CAEA" w14:textId="77777777" w:rsidR="003B65F0" w:rsidRDefault="003B65F0" w:rsidP="003B65F0">
      <w:pPr>
        <w:spacing w:after="120"/>
        <w:jc w:val="both"/>
        <w:rPr>
          <w:sz w:val="24"/>
          <w:szCs w:val="24"/>
        </w:rPr>
      </w:pPr>
      <w:r>
        <w:rPr>
          <w:sz w:val="24"/>
          <w:szCs w:val="24"/>
        </w:rPr>
        <w:t>2 Handvoll Mangoldblätter</w:t>
      </w:r>
    </w:p>
    <w:p w14:paraId="5FFD3BFD" w14:textId="77777777" w:rsidR="003B65F0" w:rsidRDefault="003B65F0" w:rsidP="003B65F0">
      <w:pPr>
        <w:spacing w:after="120"/>
        <w:jc w:val="both"/>
        <w:rPr>
          <w:sz w:val="24"/>
          <w:szCs w:val="24"/>
        </w:rPr>
      </w:pPr>
      <w:r>
        <w:rPr>
          <w:sz w:val="24"/>
          <w:szCs w:val="24"/>
        </w:rPr>
        <w:t>1 eingelegte Zitrone (optional, aber sehr gut)</w:t>
      </w:r>
    </w:p>
    <w:p w14:paraId="10F32F9B" w14:textId="77777777" w:rsidR="003B65F0" w:rsidRDefault="003B65F0" w:rsidP="003B65F0">
      <w:pPr>
        <w:spacing w:after="120"/>
        <w:jc w:val="both"/>
        <w:rPr>
          <w:sz w:val="24"/>
          <w:szCs w:val="24"/>
        </w:rPr>
      </w:pPr>
      <w:r>
        <w:rPr>
          <w:sz w:val="24"/>
          <w:szCs w:val="24"/>
        </w:rPr>
        <w:t>1 Zitrone</w:t>
      </w:r>
    </w:p>
    <w:p w14:paraId="5C7606DA" w14:textId="77777777" w:rsidR="003B65F0" w:rsidRDefault="003B65F0" w:rsidP="003B65F0">
      <w:pPr>
        <w:spacing w:after="120"/>
        <w:jc w:val="both"/>
        <w:rPr>
          <w:sz w:val="24"/>
          <w:szCs w:val="24"/>
        </w:rPr>
      </w:pPr>
    </w:p>
    <w:p w14:paraId="36F1C638" w14:textId="77777777" w:rsidR="003B65F0" w:rsidRDefault="003B65F0" w:rsidP="003B65F0">
      <w:pPr>
        <w:spacing w:after="120"/>
        <w:jc w:val="both"/>
        <w:rPr>
          <w:sz w:val="24"/>
          <w:szCs w:val="24"/>
        </w:rPr>
      </w:pPr>
      <w:r>
        <w:rPr>
          <w:sz w:val="24"/>
          <w:szCs w:val="24"/>
        </w:rPr>
        <w:t>Zubereitung:</w:t>
      </w:r>
    </w:p>
    <w:p w14:paraId="744E10D5" w14:textId="77777777" w:rsidR="003B65F0" w:rsidRPr="009E4C73" w:rsidRDefault="003B65F0" w:rsidP="00B40E8C">
      <w:pPr>
        <w:pStyle w:val="ListParagraph"/>
        <w:numPr>
          <w:ilvl w:val="0"/>
          <w:numId w:val="1713"/>
        </w:numPr>
        <w:spacing w:after="120"/>
        <w:ind w:left="714" w:hanging="357"/>
        <w:contextualSpacing w:val="0"/>
        <w:jc w:val="both"/>
        <w:rPr>
          <w:sz w:val="24"/>
          <w:szCs w:val="24"/>
        </w:rPr>
      </w:pPr>
      <w:r w:rsidRPr="009E4C73">
        <w:rPr>
          <w:sz w:val="24"/>
          <w:szCs w:val="24"/>
        </w:rPr>
        <w:t>Den Ofen auf 160 Grad heizen. Die Lammschulter mit Salz und Pfeffer würzen und in einen ofenfesten Topf, am besten einen Bräter legen.</w:t>
      </w:r>
    </w:p>
    <w:p w14:paraId="71E8A7F3" w14:textId="77777777" w:rsidR="003B65F0" w:rsidRPr="009E4C73" w:rsidRDefault="003B65F0" w:rsidP="00B40E8C">
      <w:pPr>
        <w:pStyle w:val="ListParagraph"/>
        <w:numPr>
          <w:ilvl w:val="0"/>
          <w:numId w:val="1713"/>
        </w:numPr>
        <w:spacing w:after="120"/>
        <w:ind w:left="714" w:hanging="357"/>
        <w:contextualSpacing w:val="0"/>
        <w:jc w:val="both"/>
        <w:rPr>
          <w:sz w:val="24"/>
          <w:szCs w:val="24"/>
        </w:rPr>
      </w:pPr>
      <w:r w:rsidRPr="009E4C73">
        <w:rPr>
          <w:sz w:val="24"/>
          <w:szCs w:val="24"/>
        </w:rPr>
        <w:t>Harissa, Essig, Tomatenmark, Zucker und Knoblauch in einer Schüssel verrühren. Mit der Paste, die sich ergibt, das Fleisch einreiben. 380 ml Wasser in den Topf gießen, Deckel aufsetzen und Topf in den Ofen stellen. Ungefähr 2 Stunden lang garen, bis das Fleisch zerfällt. (Da die Garzeit variiert, fragt man am besten den Metzger, wie lange er das Fleisch wohl schmoren würde)</w:t>
      </w:r>
    </w:p>
    <w:p w14:paraId="057FF6C3" w14:textId="77777777" w:rsidR="003B65F0" w:rsidRDefault="003B65F0" w:rsidP="00B40E8C">
      <w:pPr>
        <w:pStyle w:val="ListParagraph"/>
        <w:numPr>
          <w:ilvl w:val="0"/>
          <w:numId w:val="1713"/>
        </w:numPr>
        <w:spacing w:after="120"/>
        <w:ind w:left="714" w:hanging="357"/>
        <w:contextualSpacing w:val="0"/>
        <w:jc w:val="both"/>
        <w:rPr>
          <w:sz w:val="24"/>
          <w:szCs w:val="24"/>
        </w:rPr>
      </w:pPr>
      <w:r w:rsidRPr="009E4C73">
        <w:rPr>
          <w:sz w:val="24"/>
          <w:szCs w:val="24"/>
        </w:rPr>
        <w:t xml:space="preserve">Schließlich die Bohnen hinzufügen, noch mal salzen und pfeffern. Temperatur auf 215 Grad erhöhen. Das Fleisch ohne Deckel kurz weitergaren, bis die Bohnen die Flüssigkeit aufgesogen haben und das Fleisch eine braune Kruste hat, dann Fleisch aus dem Topf nehmen, auf einem Brett in Scheiben schneiden. Fein geschnittene Mangoldblätter (und optional – fein gehackte eingelegte Zitrone) unter die heißen Bohnen heben. Bohnen und Fleisch auf Tellern oder einer Platte anrichten. Dazu ein paar Zitronenschnitze reichen. </w:t>
      </w:r>
    </w:p>
    <w:p w14:paraId="192A5675" w14:textId="77777777" w:rsidR="003B65F0" w:rsidRDefault="003B65F0" w:rsidP="003B65F0">
      <w:pPr>
        <w:rPr>
          <w:sz w:val="24"/>
          <w:szCs w:val="24"/>
        </w:rPr>
      </w:pPr>
      <w:r>
        <w:rPr>
          <w:sz w:val="24"/>
          <w:szCs w:val="24"/>
        </w:rPr>
        <w:br w:type="page"/>
      </w:r>
    </w:p>
    <w:p w14:paraId="08438227" w14:textId="77777777" w:rsidR="003B65F0" w:rsidRDefault="003B65F0" w:rsidP="003B65F0">
      <w:pPr>
        <w:pStyle w:val="Heading2"/>
        <w:spacing w:after="240"/>
      </w:pPr>
      <w:r>
        <w:lastRenderedPageBreak/>
        <w:t>Lammschulter nur mit weißen Bohnen</w:t>
      </w:r>
      <w:r>
        <w:rPr>
          <w:rStyle w:val="FootnoteReference"/>
        </w:rPr>
        <w:footnoteReference w:id="529"/>
      </w:r>
    </w:p>
    <w:p w14:paraId="20E4B5C3" w14:textId="77777777" w:rsidR="003B65F0" w:rsidRDefault="003B65F0" w:rsidP="003B65F0">
      <w:pPr>
        <w:spacing w:after="120"/>
        <w:jc w:val="both"/>
        <w:rPr>
          <w:sz w:val="24"/>
          <w:szCs w:val="24"/>
        </w:rPr>
      </w:pPr>
      <w:r w:rsidRPr="0085774D">
        <w:rPr>
          <w:sz w:val="24"/>
          <w:szCs w:val="24"/>
          <w:u w:val="single"/>
        </w:rPr>
        <w:t>Zutaten</w:t>
      </w:r>
      <w:r>
        <w:rPr>
          <w:sz w:val="24"/>
          <w:szCs w:val="24"/>
        </w:rPr>
        <w:t xml:space="preserve"> (für 6 Portionen)</w:t>
      </w:r>
    </w:p>
    <w:p w14:paraId="011DB809" w14:textId="77777777" w:rsidR="003B65F0" w:rsidRPr="0085774D" w:rsidRDefault="003B65F0" w:rsidP="003B65F0">
      <w:pPr>
        <w:spacing w:after="120"/>
        <w:jc w:val="both"/>
        <w:rPr>
          <w:i/>
          <w:iCs/>
          <w:sz w:val="24"/>
          <w:szCs w:val="24"/>
        </w:rPr>
      </w:pPr>
      <w:r w:rsidRPr="0085774D">
        <w:rPr>
          <w:i/>
          <w:iCs/>
          <w:sz w:val="24"/>
          <w:szCs w:val="24"/>
        </w:rPr>
        <w:t>Für die Lammschulter:</w:t>
      </w:r>
    </w:p>
    <w:p w14:paraId="6C29DB9A" w14:textId="77777777" w:rsidR="003B65F0" w:rsidRDefault="003B65F0" w:rsidP="003B65F0">
      <w:pPr>
        <w:spacing w:after="120"/>
        <w:jc w:val="both"/>
        <w:rPr>
          <w:sz w:val="24"/>
          <w:szCs w:val="24"/>
        </w:rPr>
      </w:pPr>
      <w:r>
        <w:rPr>
          <w:sz w:val="24"/>
          <w:szCs w:val="24"/>
        </w:rPr>
        <w:t>2 Lammschultern ohne Knochen (ca. 1,5 kg)</w:t>
      </w:r>
    </w:p>
    <w:p w14:paraId="1CDA94D7" w14:textId="77777777" w:rsidR="003B65F0" w:rsidRDefault="003B65F0" w:rsidP="003B65F0">
      <w:pPr>
        <w:spacing w:after="120"/>
        <w:jc w:val="both"/>
        <w:rPr>
          <w:sz w:val="24"/>
          <w:szCs w:val="24"/>
        </w:rPr>
      </w:pPr>
      <w:r>
        <w:rPr>
          <w:sz w:val="24"/>
          <w:szCs w:val="24"/>
        </w:rPr>
        <w:t>Reichlich Olivenöl</w:t>
      </w:r>
    </w:p>
    <w:p w14:paraId="088CBEB8" w14:textId="77777777" w:rsidR="003B65F0" w:rsidRDefault="003B65F0" w:rsidP="003B65F0">
      <w:pPr>
        <w:spacing w:after="120"/>
        <w:jc w:val="both"/>
        <w:rPr>
          <w:sz w:val="24"/>
          <w:szCs w:val="24"/>
        </w:rPr>
      </w:pPr>
      <w:r>
        <w:rPr>
          <w:sz w:val="24"/>
          <w:szCs w:val="24"/>
        </w:rPr>
        <w:t>2 TL Fenchelsamen</w:t>
      </w:r>
    </w:p>
    <w:p w14:paraId="1A7D5EAE" w14:textId="77777777" w:rsidR="003B65F0" w:rsidRDefault="003B65F0" w:rsidP="003B65F0">
      <w:pPr>
        <w:spacing w:after="120"/>
        <w:jc w:val="both"/>
        <w:rPr>
          <w:sz w:val="24"/>
          <w:szCs w:val="24"/>
        </w:rPr>
      </w:pPr>
      <w:r>
        <w:rPr>
          <w:sz w:val="24"/>
          <w:szCs w:val="24"/>
        </w:rPr>
        <w:t>1 TL schwarze Pfefferkörner</w:t>
      </w:r>
    </w:p>
    <w:p w14:paraId="56A5F7C6" w14:textId="77777777" w:rsidR="003B65F0" w:rsidRDefault="003B65F0" w:rsidP="003B65F0">
      <w:pPr>
        <w:spacing w:after="120"/>
        <w:jc w:val="both"/>
        <w:rPr>
          <w:sz w:val="24"/>
          <w:szCs w:val="24"/>
        </w:rPr>
      </w:pPr>
      <w:r>
        <w:rPr>
          <w:sz w:val="24"/>
          <w:szCs w:val="24"/>
        </w:rPr>
        <w:t>½ Knolle Knoblauch</w:t>
      </w:r>
    </w:p>
    <w:p w14:paraId="381F5A78" w14:textId="77777777" w:rsidR="003B65F0" w:rsidRDefault="003B65F0" w:rsidP="003B65F0">
      <w:pPr>
        <w:spacing w:after="120"/>
        <w:jc w:val="both"/>
        <w:rPr>
          <w:sz w:val="24"/>
          <w:szCs w:val="24"/>
        </w:rPr>
      </w:pPr>
      <w:r>
        <w:rPr>
          <w:sz w:val="24"/>
          <w:szCs w:val="24"/>
        </w:rPr>
        <w:t>300 g getrocknete weiße Bohnen</w:t>
      </w:r>
    </w:p>
    <w:p w14:paraId="25DE8AE2" w14:textId="77777777" w:rsidR="003B65F0" w:rsidRDefault="003B65F0" w:rsidP="003B65F0">
      <w:pPr>
        <w:spacing w:after="120"/>
        <w:jc w:val="both"/>
        <w:rPr>
          <w:sz w:val="24"/>
          <w:szCs w:val="24"/>
        </w:rPr>
      </w:pPr>
      <w:r>
        <w:rPr>
          <w:sz w:val="24"/>
          <w:szCs w:val="24"/>
        </w:rPr>
        <w:t>2 mittelgroße Karotten</w:t>
      </w:r>
    </w:p>
    <w:p w14:paraId="6582B90C" w14:textId="77777777" w:rsidR="003B65F0" w:rsidRDefault="003B65F0" w:rsidP="003B65F0">
      <w:pPr>
        <w:spacing w:after="120"/>
        <w:jc w:val="both"/>
        <w:rPr>
          <w:sz w:val="24"/>
          <w:szCs w:val="24"/>
        </w:rPr>
      </w:pPr>
      <w:r>
        <w:rPr>
          <w:sz w:val="24"/>
          <w:szCs w:val="24"/>
        </w:rPr>
        <w:t>¼ Knollensellerie</w:t>
      </w:r>
    </w:p>
    <w:p w14:paraId="6301DCFF" w14:textId="77777777" w:rsidR="003B65F0" w:rsidRDefault="003B65F0" w:rsidP="003B65F0">
      <w:pPr>
        <w:spacing w:after="120"/>
        <w:jc w:val="both"/>
        <w:rPr>
          <w:sz w:val="24"/>
          <w:szCs w:val="24"/>
        </w:rPr>
      </w:pPr>
      <w:r>
        <w:rPr>
          <w:sz w:val="24"/>
          <w:szCs w:val="24"/>
        </w:rPr>
        <w:t>1 Stange Lauch</w:t>
      </w:r>
    </w:p>
    <w:p w14:paraId="59880218" w14:textId="77777777" w:rsidR="003B65F0" w:rsidRDefault="003B65F0" w:rsidP="003B65F0">
      <w:pPr>
        <w:spacing w:after="120"/>
        <w:jc w:val="both"/>
        <w:rPr>
          <w:sz w:val="24"/>
          <w:szCs w:val="24"/>
        </w:rPr>
      </w:pPr>
      <w:r>
        <w:rPr>
          <w:sz w:val="24"/>
          <w:szCs w:val="24"/>
        </w:rPr>
        <w:t>Salz</w:t>
      </w:r>
    </w:p>
    <w:p w14:paraId="51C53C4B" w14:textId="77777777" w:rsidR="003B65F0" w:rsidRDefault="003B65F0" w:rsidP="003B65F0">
      <w:pPr>
        <w:spacing w:after="120"/>
        <w:jc w:val="both"/>
        <w:rPr>
          <w:sz w:val="24"/>
          <w:szCs w:val="24"/>
        </w:rPr>
      </w:pPr>
      <w:r>
        <w:rPr>
          <w:sz w:val="24"/>
          <w:szCs w:val="24"/>
        </w:rPr>
        <w:t>250 ml Weißwein</w:t>
      </w:r>
    </w:p>
    <w:p w14:paraId="16A6E077" w14:textId="77777777" w:rsidR="003B65F0" w:rsidRDefault="003B65F0" w:rsidP="003B65F0">
      <w:pPr>
        <w:spacing w:after="120"/>
        <w:jc w:val="both"/>
        <w:rPr>
          <w:sz w:val="24"/>
          <w:szCs w:val="24"/>
        </w:rPr>
      </w:pPr>
      <w:r>
        <w:rPr>
          <w:sz w:val="24"/>
          <w:szCs w:val="24"/>
        </w:rPr>
        <w:t>1 Zwiebel</w:t>
      </w:r>
    </w:p>
    <w:p w14:paraId="1AFDF931" w14:textId="77777777" w:rsidR="003B65F0" w:rsidRDefault="003B65F0" w:rsidP="003B65F0">
      <w:pPr>
        <w:spacing w:after="120"/>
        <w:jc w:val="both"/>
        <w:rPr>
          <w:sz w:val="24"/>
          <w:szCs w:val="24"/>
        </w:rPr>
      </w:pPr>
      <w:r>
        <w:rPr>
          <w:sz w:val="24"/>
          <w:szCs w:val="24"/>
        </w:rPr>
        <w:t>Olivenöl</w:t>
      </w:r>
    </w:p>
    <w:p w14:paraId="1C4D9CFA" w14:textId="77777777" w:rsidR="003B65F0" w:rsidRDefault="003B65F0" w:rsidP="003B65F0">
      <w:pPr>
        <w:spacing w:after="120"/>
        <w:jc w:val="both"/>
        <w:rPr>
          <w:sz w:val="24"/>
          <w:szCs w:val="24"/>
        </w:rPr>
      </w:pPr>
      <w:r>
        <w:rPr>
          <w:sz w:val="24"/>
          <w:szCs w:val="24"/>
        </w:rPr>
        <w:t>Wasser und Gemüsebrühe</w:t>
      </w:r>
    </w:p>
    <w:p w14:paraId="688BE3EE" w14:textId="77777777" w:rsidR="003B65F0" w:rsidRDefault="003B65F0" w:rsidP="003B65F0">
      <w:pPr>
        <w:spacing w:after="120"/>
        <w:jc w:val="both"/>
        <w:rPr>
          <w:sz w:val="24"/>
          <w:szCs w:val="24"/>
        </w:rPr>
      </w:pPr>
      <w:r>
        <w:rPr>
          <w:sz w:val="24"/>
          <w:szCs w:val="24"/>
        </w:rPr>
        <w:t>1 Lorbeerblatt</w:t>
      </w:r>
    </w:p>
    <w:p w14:paraId="59B41BBE" w14:textId="77777777" w:rsidR="003B65F0" w:rsidRDefault="003B65F0" w:rsidP="003B65F0">
      <w:pPr>
        <w:spacing w:after="120"/>
        <w:jc w:val="both"/>
        <w:rPr>
          <w:sz w:val="24"/>
          <w:szCs w:val="24"/>
        </w:rPr>
      </w:pPr>
    </w:p>
    <w:p w14:paraId="6D9932A5" w14:textId="77777777" w:rsidR="003B65F0" w:rsidRPr="0085774D" w:rsidRDefault="003B65F0" w:rsidP="003B65F0">
      <w:pPr>
        <w:spacing w:after="120"/>
        <w:jc w:val="both"/>
        <w:rPr>
          <w:i/>
          <w:iCs/>
          <w:sz w:val="24"/>
          <w:szCs w:val="24"/>
        </w:rPr>
      </w:pPr>
      <w:r w:rsidRPr="0085774D">
        <w:rPr>
          <w:i/>
          <w:iCs/>
          <w:sz w:val="24"/>
          <w:szCs w:val="24"/>
        </w:rPr>
        <w:t>Für die Gemolata</w:t>
      </w:r>
      <w:r>
        <w:rPr>
          <w:i/>
          <w:iCs/>
          <w:sz w:val="24"/>
          <w:szCs w:val="24"/>
        </w:rPr>
        <w:t>:</w:t>
      </w:r>
    </w:p>
    <w:p w14:paraId="2938CFFD" w14:textId="77777777" w:rsidR="003B65F0" w:rsidRDefault="003B65F0" w:rsidP="003B65F0">
      <w:pPr>
        <w:spacing w:after="120"/>
        <w:jc w:val="both"/>
        <w:rPr>
          <w:sz w:val="24"/>
          <w:szCs w:val="24"/>
        </w:rPr>
      </w:pPr>
      <w:r>
        <w:rPr>
          <w:sz w:val="24"/>
          <w:szCs w:val="24"/>
        </w:rPr>
        <w:t>Blätter von 1 Bund glatter Petersilie</w:t>
      </w:r>
    </w:p>
    <w:p w14:paraId="038FF40E" w14:textId="77777777" w:rsidR="003B65F0" w:rsidRDefault="003B65F0" w:rsidP="003B65F0">
      <w:pPr>
        <w:spacing w:after="120"/>
        <w:jc w:val="both"/>
        <w:rPr>
          <w:sz w:val="24"/>
          <w:szCs w:val="24"/>
        </w:rPr>
      </w:pPr>
      <w:r>
        <w:rPr>
          <w:sz w:val="24"/>
          <w:szCs w:val="24"/>
        </w:rPr>
        <w:t>3 Knoblauchzehen</w:t>
      </w:r>
    </w:p>
    <w:p w14:paraId="44927A14" w14:textId="77777777" w:rsidR="003B65F0" w:rsidRDefault="003B65F0" w:rsidP="003B65F0">
      <w:pPr>
        <w:spacing w:after="120"/>
        <w:jc w:val="both"/>
        <w:rPr>
          <w:sz w:val="24"/>
          <w:szCs w:val="24"/>
        </w:rPr>
      </w:pPr>
      <w:r>
        <w:rPr>
          <w:sz w:val="24"/>
          <w:szCs w:val="24"/>
        </w:rPr>
        <w:t>1 Prise Salz</w:t>
      </w:r>
    </w:p>
    <w:p w14:paraId="4262258F" w14:textId="77777777" w:rsidR="003B65F0" w:rsidRDefault="003B65F0" w:rsidP="003B65F0">
      <w:pPr>
        <w:spacing w:after="120"/>
        <w:jc w:val="both"/>
        <w:rPr>
          <w:sz w:val="24"/>
          <w:szCs w:val="24"/>
        </w:rPr>
      </w:pPr>
      <w:r>
        <w:rPr>
          <w:sz w:val="24"/>
          <w:szCs w:val="24"/>
        </w:rPr>
        <w:t>Reichlich Olivenöl</w:t>
      </w:r>
    </w:p>
    <w:p w14:paraId="4A47C60D" w14:textId="77777777" w:rsidR="003B65F0" w:rsidRDefault="003B65F0" w:rsidP="003B65F0">
      <w:pPr>
        <w:spacing w:after="120"/>
        <w:jc w:val="both"/>
        <w:rPr>
          <w:sz w:val="24"/>
          <w:szCs w:val="24"/>
        </w:rPr>
      </w:pPr>
      <w:r>
        <w:rPr>
          <w:sz w:val="24"/>
          <w:szCs w:val="24"/>
        </w:rPr>
        <w:t>Saft und abgeriebene Schale von 1 Biozitrone</w:t>
      </w:r>
    </w:p>
    <w:p w14:paraId="3E85B82A" w14:textId="77777777" w:rsidR="003B65F0" w:rsidRDefault="003B65F0" w:rsidP="003B65F0">
      <w:pPr>
        <w:spacing w:after="120"/>
        <w:jc w:val="both"/>
        <w:rPr>
          <w:sz w:val="24"/>
          <w:szCs w:val="24"/>
        </w:rPr>
      </w:pPr>
      <w:r>
        <w:rPr>
          <w:sz w:val="24"/>
          <w:szCs w:val="24"/>
        </w:rPr>
        <w:t xml:space="preserve">6 Anchovis, die lass ich selbstverständlich weg </w:t>
      </w:r>
      <w:r w:rsidRPr="0020302F">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2AF6FC20" w14:textId="77777777" w:rsidR="003B65F0" w:rsidRDefault="003B65F0" w:rsidP="003B65F0">
      <w:pPr>
        <w:spacing w:after="120"/>
        <w:jc w:val="both"/>
        <w:rPr>
          <w:sz w:val="24"/>
          <w:szCs w:val="24"/>
        </w:rPr>
      </w:pPr>
    </w:p>
    <w:p w14:paraId="60331B6F" w14:textId="77777777" w:rsidR="003B65F0" w:rsidRDefault="003B65F0" w:rsidP="003B65F0">
      <w:pPr>
        <w:spacing w:after="120"/>
        <w:jc w:val="both"/>
        <w:rPr>
          <w:sz w:val="24"/>
          <w:szCs w:val="24"/>
        </w:rPr>
      </w:pPr>
      <w:r>
        <w:rPr>
          <w:sz w:val="24"/>
          <w:szCs w:val="24"/>
        </w:rPr>
        <w:t>Zubereitung:</w:t>
      </w:r>
    </w:p>
    <w:p w14:paraId="23B059ED" w14:textId="77777777" w:rsidR="003B65F0" w:rsidRPr="0085774D" w:rsidRDefault="003B65F0" w:rsidP="00B40E8C">
      <w:pPr>
        <w:pStyle w:val="ListParagraph"/>
        <w:numPr>
          <w:ilvl w:val="0"/>
          <w:numId w:val="1940"/>
        </w:numPr>
        <w:spacing w:after="120"/>
        <w:ind w:left="714" w:hanging="357"/>
        <w:contextualSpacing w:val="0"/>
        <w:jc w:val="both"/>
        <w:rPr>
          <w:sz w:val="24"/>
          <w:szCs w:val="24"/>
        </w:rPr>
      </w:pPr>
      <w:r w:rsidRPr="0085774D">
        <w:rPr>
          <w:sz w:val="24"/>
          <w:szCs w:val="24"/>
        </w:rPr>
        <w:t xml:space="preserve">Das Fleisch mit Olivenöl einreiben. Fenchel und Pfeffer im Mörser fein zerstoßen. Knoblauch schälen, mit der flachen Seite des Messers andrücken. Gewürze und </w:t>
      </w:r>
      <w:r w:rsidRPr="0085774D">
        <w:rPr>
          <w:sz w:val="24"/>
          <w:szCs w:val="24"/>
        </w:rPr>
        <w:lastRenderedPageBreak/>
        <w:t>Knoblauch in das Fleisch massieren, das man in eine Auflaufform legt, mit Frischhaltefolie abdeckt und über Nacht im Kühlschrank lässt.</w:t>
      </w:r>
    </w:p>
    <w:p w14:paraId="3F76A274" w14:textId="77777777" w:rsidR="003B65F0" w:rsidRPr="0085774D" w:rsidRDefault="003B65F0" w:rsidP="00B40E8C">
      <w:pPr>
        <w:pStyle w:val="ListParagraph"/>
        <w:numPr>
          <w:ilvl w:val="0"/>
          <w:numId w:val="1940"/>
        </w:numPr>
        <w:spacing w:after="120"/>
        <w:ind w:left="714" w:hanging="357"/>
        <w:contextualSpacing w:val="0"/>
        <w:jc w:val="both"/>
        <w:rPr>
          <w:sz w:val="24"/>
          <w:szCs w:val="24"/>
        </w:rPr>
      </w:pPr>
      <w:r w:rsidRPr="0085774D">
        <w:rPr>
          <w:sz w:val="24"/>
          <w:szCs w:val="24"/>
        </w:rPr>
        <w:t>Bohnen in eine Schüssel mit Wasser geben und über Nacht einweichen lassen.</w:t>
      </w:r>
    </w:p>
    <w:p w14:paraId="45430F50" w14:textId="77777777" w:rsidR="003B65F0" w:rsidRPr="0085774D" w:rsidRDefault="003B65F0" w:rsidP="00B40E8C">
      <w:pPr>
        <w:pStyle w:val="ListParagraph"/>
        <w:numPr>
          <w:ilvl w:val="0"/>
          <w:numId w:val="1940"/>
        </w:numPr>
        <w:spacing w:after="120"/>
        <w:ind w:left="714" w:hanging="357"/>
        <w:contextualSpacing w:val="0"/>
        <w:jc w:val="both"/>
        <w:rPr>
          <w:sz w:val="24"/>
          <w:szCs w:val="24"/>
        </w:rPr>
      </w:pPr>
      <w:r w:rsidRPr="0085774D">
        <w:rPr>
          <w:sz w:val="24"/>
          <w:szCs w:val="24"/>
        </w:rPr>
        <w:t xml:space="preserve">Backofen auf 180 grad Ober-/Unterhitze vorheizen. </w:t>
      </w:r>
    </w:p>
    <w:p w14:paraId="38AF3B5E" w14:textId="77777777" w:rsidR="003B65F0" w:rsidRPr="0085774D" w:rsidRDefault="003B65F0" w:rsidP="00B40E8C">
      <w:pPr>
        <w:pStyle w:val="ListParagraph"/>
        <w:numPr>
          <w:ilvl w:val="0"/>
          <w:numId w:val="1940"/>
        </w:numPr>
        <w:spacing w:after="120"/>
        <w:ind w:left="714" w:hanging="357"/>
        <w:contextualSpacing w:val="0"/>
        <w:jc w:val="both"/>
        <w:rPr>
          <w:sz w:val="24"/>
          <w:szCs w:val="24"/>
        </w:rPr>
      </w:pPr>
      <w:r w:rsidRPr="0085774D">
        <w:rPr>
          <w:sz w:val="24"/>
          <w:szCs w:val="24"/>
        </w:rPr>
        <w:t>Karotten putzen, schälen und in 5 cm lange Stücke schneiden. Sellerie schälen und grob zerkleinern. Lauchstange längs halbieren und waschen. Gemüse auf einem Backblech verteilen.</w:t>
      </w:r>
    </w:p>
    <w:p w14:paraId="35854DAE" w14:textId="77777777" w:rsidR="003B65F0" w:rsidRPr="0085774D" w:rsidRDefault="003B65F0" w:rsidP="00B40E8C">
      <w:pPr>
        <w:pStyle w:val="ListParagraph"/>
        <w:numPr>
          <w:ilvl w:val="0"/>
          <w:numId w:val="1940"/>
        </w:numPr>
        <w:spacing w:after="120"/>
        <w:ind w:left="714" w:hanging="357"/>
        <w:contextualSpacing w:val="0"/>
        <w:jc w:val="both"/>
        <w:rPr>
          <w:sz w:val="24"/>
          <w:szCs w:val="24"/>
        </w:rPr>
      </w:pPr>
      <w:r w:rsidRPr="0085774D">
        <w:rPr>
          <w:sz w:val="24"/>
          <w:szCs w:val="24"/>
        </w:rPr>
        <w:t>Gewürze und Knoblauch vom Fleisch entfernen (nicht besonders gründlich), Fleisch salzen und neben das Gemüse auf das Blech legen. Weißwein dazugießen. Alles mit Alufolie locker abdecken. Im Ofen 1 Stunde lang garen, dann Folie entfernen. Eventuell noch etwas Wasser oder Wein nachgießen. Ofen auf 160 Grad runterschalten, ½ Stunde weitergaren. Das Gemüse entfernen.</w:t>
      </w:r>
    </w:p>
    <w:p w14:paraId="39FBB996" w14:textId="77777777" w:rsidR="00A536A3" w:rsidRDefault="003B65F0" w:rsidP="00B40E8C">
      <w:pPr>
        <w:pStyle w:val="ListParagraph"/>
        <w:numPr>
          <w:ilvl w:val="0"/>
          <w:numId w:val="1940"/>
        </w:numPr>
        <w:spacing w:after="120"/>
        <w:ind w:left="714" w:hanging="357"/>
        <w:contextualSpacing w:val="0"/>
        <w:jc w:val="both"/>
        <w:rPr>
          <w:sz w:val="24"/>
          <w:szCs w:val="24"/>
        </w:rPr>
      </w:pPr>
      <w:r w:rsidRPr="00A536A3">
        <w:rPr>
          <w:sz w:val="24"/>
          <w:szCs w:val="24"/>
        </w:rPr>
        <w:t>Sobald das Fleisch im Ofen ist, die Bohnen abgießen. Zwiebel schälen, klein schneiden, mit den Bohnen zusammen in Öl 15 Minuten lang unter Rühren in einem topf dünsten. Mit Wasser oder Brühe bedecken. Lorbeer dazugeben. Bohnen bei mittlerer Hitze garkochen, was meistens eine Stunde braucht. Dann salzen.</w:t>
      </w:r>
    </w:p>
    <w:p w14:paraId="5C9A0618" w14:textId="54D2E72E" w:rsidR="003B65F0" w:rsidRPr="00A536A3" w:rsidRDefault="003B65F0" w:rsidP="00B40E8C">
      <w:pPr>
        <w:pStyle w:val="ListParagraph"/>
        <w:numPr>
          <w:ilvl w:val="0"/>
          <w:numId w:val="1940"/>
        </w:numPr>
        <w:spacing w:after="120"/>
        <w:ind w:left="714" w:hanging="357"/>
        <w:contextualSpacing w:val="0"/>
        <w:jc w:val="both"/>
        <w:rPr>
          <w:sz w:val="24"/>
          <w:szCs w:val="24"/>
        </w:rPr>
      </w:pPr>
      <w:r w:rsidRPr="00A536A3">
        <w:rPr>
          <w:sz w:val="24"/>
          <w:szCs w:val="24"/>
        </w:rPr>
        <w:t>Für die Gremeolata Petersilie, Knoblauch (Anchovis) zerkleinern, Salz, Olivenöl, Zitronensaft und -schale dazugeben. Die Soße sollte etwas scharf und sehr würzig schmecken. Fleisch, Bohnen und Gremolata gemeinsam auf Tellern anrichten.</w:t>
      </w:r>
    </w:p>
    <w:p w14:paraId="477B3314" w14:textId="77777777" w:rsidR="003B65F0" w:rsidRPr="003B65F0" w:rsidRDefault="003B65F0">
      <w:pPr>
        <w:rPr>
          <w:rFonts w:asciiTheme="majorHAnsi" w:eastAsiaTheme="majorEastAsia" w:hAnsiTheme="majorHAnsi" w:cstheme="majorBidi"/>
          <w:color w:val="2F5496" w:themeColor="accent1" w:themeShade="BF"/>
          <w:sz w:val="24"/>
          <w:szCs w:val="24"/>
        </w:rPr>
      </w:pPr>
      <w:r w:rsidRPr="003B65F0">
        <w:rPr>
          <w:sz w:val="24"/>
          <w:szCs w:val="24"/>
        </w:rPr>
        <w:br w:type="page"/>
      </w:r>
    </w:p>
    <w:p w14:paraId="185D0441" w14:textId="77777777" w:rsidR="00AD62CE" w:rsidRDefault="00AD62CE" w:rsidP="00AD62CE">
      <w:pPr>
        <w:pStyle w:val="Heading2"/>
        <w:spacing w:after="240"/>
      </w:pPr>
      <w:r>
        <w:lastRenderedPageBreak/>
        <w:t>Geschmorte Lammschulter mit Kreuzkümmel und Minze</w:t>
      </w:r>
      <w:r>
        <w:rPr>
          <w:rStyle w:val="FootnoteReference"/>
        </w:rPr>
        <w:footnoteReference w:id="530"/>
      </w:r>
      <w:r>
        <w:t xml:space="preserve"> </w:t>
      </w:r>
    </w:p>
    <w:p w14:paraId="4378EA69" w14:textId="77777777" w:rsidR="00AD62CE" w:rsidRDefault="00AD62CE" w:rsidP="00AD62CE">
      <w:pPr>
        <w:rPr>
          <w:sz w:val="24"/>
          <w:szCs w:val="24"/>
        </w:rPr>
      </w:pPr>
      <w:r w:rsidRPr="00B11ED6">
        <w:rPr>
          <w:sz w:val="24"/>
          <w:szCs w:val="24"/>
          <w:u w:val="single"/>
        </w:rPr>
        <w:t>Zutaten</w:t>
      </w:r>
      <w:r>
        <w:rPr>
          <w:sz w:val="24"/>
          <w:szCs w:val="24"/>
        </w:rPr>
        <w:t xml:space="preserve"> (für 4 – 6 Portionen)</w:t>
      </w:r>
    </w:p>
    <w:p w14:paraId="10C58BD9" w14:textId="77777777" w:rsidR="00AD62CE" w:rsidRDefault="00AD62CE" w:rsidP="00AD62CE">
      <w:pPr>
        <w:rPr>
          <w:sz w:val="24"/>
          <w:szCs w:val="24"/>
        </w:rPr>
      </w:pPr>
      <w:r>
        <w:rPr>
          <w:sz w:val="24"/>
          <w:szCs w:val="24"/>
        </w:rPr>
        <w:t>2 Bio-Zitronen, 1 EL Schale abgerieben, dann 4 EL Saft ausgepresst</w:t>
      </w:r>
    </w:p>
    <w:p w14:paraId="0592C52C" w14:textId="77777777" w:rsidR="00AD62CE" w:rsidRDefault="00AD62CE" w:rsidP="00AD62CE">
      <w:pPr>
        <w:rPr>
          <w:sz w:val="24"/>
          <w:szCs w:val="24"/>
        </w:rPr>
      </w:pPr>
      <w:r>
        <w:rPr>
          <w:sz w:val="24"/>
          <w:szCs w:val="24"/>
        </w:rPr>
        <w:t>6 Knoblauchzehen, zerdrückt</w:t>
      </w:r>
    </w:p>
    <w:p w14:paraId="6AA2EB72" w14:textId="77777777" w:rsidR="00AD62CE" w:rsidRDefault="00AD62CE" w:rsidP="00AD62CE">
      <w:pPr>
        <w:rPr>
          <w:sz w:val="24"/>
          <w:szCs w:val="24"/>
        </w:rPr>
      </w:pPr>
      <w:r>
        <w:rPr>
          <w:sz w:val="24"/>
          <w:szCs w:val="24"/>
        </w:rPr>
        <w:t>1 EL Paprikapulver</w:t>
      </w:r>
    </w:p>
    <w:p w14:paraId="072F52AD" w14:textId="77777777" w:rsidR="00AD62CE" w:rsidRDefault="00AD62CE" w:rsidP="00AD62CE">
      <w:pPr>
        <w:rPr>
          <w:sz w:val="24"/>
          <w:szCs w:val="24"/>
        </w:rPr>
      </w:pPr>
      <w:r>
        <w:rPr>
          <w:sz w:val="24"/>
          <w:szCs w:val="24"/>
        </w:rPr>
        <w:t>½ TL Bockshornkleesamen, leicht gestoßen</w:t>
      </w:r>
    </w:p>
    <w:p w14:paraId="3D837DA8" w14:textId="77777777" w:rsidR="00AD62CE" w:rsidRDefault="00AD62CE" w:rsidP="00AD62CE">
      <w:pPr>
        <w:rPr>
          <w:sz w:val="24"/>
          <w:szCs w:val="24"/>
        </w:rPr>
      </w:pPr>
      <w:r>
        <w:rPr>
          <w:sz w:val="24"/>
          <w:szCs w:val="24"/>
        </w:rPr>
        <w:t>2 TL gemahlener Kreuzkümmel</w:t>
      </w:r>
    </w:p>
    <w:p w14:paraId="78786274" w14:textId="77777777" w:rsidR="00AD62CE" w:rsidRDefault="00AD62CE" w:rsidP="00AD62CE">
      <w:pPr>
        <w:rPr>
          <w:sz w:val="24"/>
          <w:szCs w:val="24"/>
        </w:rPr>
      </w:pPr>
      <w:r>
        <w:rPr>
          <w:sz w:val="24"/>
          <w:szCs w:val="24"/>
        </w:rPr>
        <w:t>25 g Minzeblätter</w:t>
      </w:r>
    </w:p>
    <w:p w14:paraId="3D6606D5" w14:textId="77777777" w:rsidR="00AD62CE" w:rsidRDefault="00AD62CE" w:rsidP="00AD62CE">
      <w:pPr>
        <w:rPr>
          <w:sz w:val="24"/>
          <w:szCs w:val="24"/>
        </w:rPr>
      </w:pPr>
      <w:r>
        <w:rPr>
          <w:sz w:val="24"/>
          <w:szCs w:val="24"/>
        </w:rPr>
        <w:t>15 g Korianderblätter</w:t>
      </w:r>
    </w:p>
    <w:p w14:paraId="0E20FB9D" w14:textId="77777777" w:rsidR="00AD62CE" w:rsidRDefault="00AD62CE" w:rsidP="00AD62CE">
      <w:pPr>
        <w:rPr>
          <w:sz w:val="24"/>
          <w:szCs w:val="24"/>
        </w:rPr>
      </w:pPr>
      <w:r>
        <w:rPr>
          <w:sz w:val="24"/>
          <w:szCs w:val="24"/>
        </w:rPr>
        <w:t>1 Olivenöl</w:t>
      </w:r>
    </w:p>
    <w:p w14:paraId="22616E89" w14:textId="77777777" w:rsidR="00AD62CE" w:rsidRDefault="00AD62CE" w:rsidP="00AD62CE">
      <w:pPr>
        <w:rPr>
          <w:sz w:val="24"/>
          <w:szCs w:val="24"/>
        </w:rPr>
      </w:pPr>
      <w:r>
        <w:rPr>
          <w:sz w:val="24"/>
          <w:szCs w:val="24"/>
        </w:rPr>
        <w:t>1 große Lammschulter (2 kg)</w:t>
      </w:r>
    </w:p>
    <w:p w14:paraId="0EDA2F9A" w14:textId="77777777" w:rsidR="00AD62CE" w:rsidRDefault="00AD62CE" w:rsidP="00AD62CE">
      <w:pPr>
        <w:rPr>
          <w:sz w:val="24"/>
          <w:szCs w:val="24"/>
        </w:rPr>
      </w:pPr>
      <w:r>
        <w:rPr>
          <w:sz w:val="24"/>
          <w:szCs w:val="24"/>
        </w:rPr>
        <w:t>1 Knollensellerie, geschält und 3 cm dicke Scheiben geschnitten</w:t>
      </w:r>
    </w:p>
    <w:p w14:paraId="6360D267" w14:textId="77777777" w:rsidR="00AD62CE" w:rsidRDefault="00AD62CE" w:rsidP="00AD62CE">
      <w:pPr>
        <w:rPr>
          <w:sz w:val="24"/>
          <w:szCs w:val="24"/>
        </w:rPr>
      </w:pPr>
      <w:r>
        <w:rPr>
          <w:sz w:val="24"/>
          <w:szCs w:val="24"/>
        </w:rPr>
        <w:t>5 große Möhren, geschält und quer halbiert</w:t>
      </w:r>
    </w:p>
    <w:p w14:paraId="1474A0BF" w14:textId="77777777" w:rsidR="00AD62CE" w:rsidRDefault="00AD62CE" w:rsidP="00AD62CE">
      <w:pPr>
        <w:rPr>
          <w:sz w:val="24"/>
          <w:szCs w:val="24"/>
        </w:rPr>
      </w:pPr>
      <w:r>
        <w:rPr>
          <w:sz w:val="24"/>
          <w:szCs w:val="24"/>
        </w:rPr>
        <w:t>2 Knoblauchknollen, waagrecht halbiert</w:t>
      </w:r>
    </w:p>
    <w:p w14:paraId="5947855E" w14:textId="77777777" w:rsidR="00AD62CE" w:rsidRDefault="00AD62CE" w:rsidP="00AD62CE">
      <w:pPr>
        <w:rPr>
          <w:sz w:val="24"/>
          <w:szCs w:val="24"/>
        </w:rPr>
      </w:pPr>
      <w:r>
        <w:rPr>
          <w:sz w:val="24"/>
          <w:szCs w:val="24"/>
        </w:rPr>
        <w:t>Salz, Pfeffer</w:t>
      </w:r>
    </w:p>
    <w:p w14:paraId="27D45A04" w14:textId="77777777" w:rsidR="00AD62CE" w:rsidRDefault="00AD62CE" w:rsidP="00AD62CE">
      <w:pPr>
        <w:rPr>
          <w:sz w:val="24"/>
          <w:szCs w:val="24"/>
        </w:rPr>
      </w:pPr>
    </w:p>
    <w:p w14:paraId="188E1064" w14:textId="77777777" w:rsidR="00AD62CE" w:rsidRDefault="00AD62CE" w:rsidP="00AD62CE">
      <w:pPr>
        <w:rPr>
          <w:sz w:val="24"/>
          <w:szCs w:val="24"/>
        </w:rPr>
      </w:pPr>
      <w:r>
        <w:rPr>
          <w:sz w:val="24"/>
          <w:szCs w:val="24"/>
        </w:rPr>
        <w:t>Zubereitung:</w:t>
      </w:r>
    </w:p>
    <w:p w14:paraId="1D178401" w14:textId="77777777" w:rsidR="00AD62CE" w:rsidRPr="009A5794" w:rsidRDefault="00AD62CE" w:rsidP="00B40E8C">
      <w:pPr>
        <w:pStyle w:val="ListParagraph"/>
        <w:numPr>
          <w:ilvl w:val="0"/>
          <w:numId w:val="1057"/>
        </w:numPr>
        <w:spacing w:after="120"/>
        <w:ind w:left="714" w:hanging="357"/>
        <w:contextualSpacing w:val="0"/>
        <w:jc w:val="both"/>
        <w:rPr>
          <w:sz w:val="24"/>
          <w:szCs w:val="24"/>
        </w:rPr>
      </w:pPr>
      <w:r w:rsidRPr="009A5794">
        <w:rPr>
          <w:sz w:val="24"/>
          <w:szCs w:val="24"/>
        </w:rPr>
        <w:t>Zitronenschale und -saft sowie Knoblauch, Gewürze, Kräuter und Öl mit 1,5 TL Salz und reichlich Pfeffer grob pürieren und beiseitestellen.</w:t>
      </w:r>
    </w:p>
    <w:p w14:paraId="2A2FCC44" w14:textId="77777777" w:rsidR="00AD62CE" w:rsidRPr="009A5794" w:rsidRDefault="00AD62CE" w:rsidP="00B40E8C">
      <w:pPr>
        <w:pStyle w:val="ListParagraph"/>
        <w:numPr>
          <w:ilvl w:val="0"/>
          <w:numId w:val="1057"/>
        </w:numPr>
        <w:spacing w:after="120"/>
        <w:ind w:left="714" w:hanging="357"/>
        <w:contextualSpacing w:val="0"/>
        <w:jc w:val="both"/>
        <w:rPr>
          <w:sz w:val="24"/>
          <w:szCs w:val="24"/>
        </w:rPr>
      </w:pPr>
      <w:r w:rsidRPr="009A5794">
        <w:rPr>
          <w:sz w:val="24"/>
          <w:szCs w:val="24"/>
        </w:rPr>
        <w:t>Die Lammschulter in eine große Schüssel legen und mit einem kleinen scharfen Messer rundherum etwa 30-mal einstechen. Die Würzpaste sorgfältig in das Fleisch reiben, auch die Einschnitte berücksichtigen. Die Schüssel mit Frischhaltefolie verschließen und das Fleisch mindestens 4 Stunden (besser über Nacht) im Kühlschrank marinieren.</w:t>
      </w:r>
    </w:p>
    <w:p w14:paraId="06BC257F" w14:textId="77777777" w:rsidR="00AD62CE" w:rsidRPr="009A5794" w:rsidRDefault="00AD62CE" w:rsidP="00B40E8C">
      <w:pPr>
        <w:pStyle w:val="ListParagraph"/>
        <w:numPr>
          <w:ilvl w:val="0"/>
          <w:numId w:val="1057"/>
        </w:numPr>
        <w:spacing w:after="120"/>
        <w:ind w:left="714" w:hanging="357"/>
        <w:contextualSpacing w:val="0"/>
        <w:jc w:val="both"/>
        <w:rPr>
          <w:sz w:val="24"/>
          <w:szCs w:val="24"/>
        </w:rPr>
      </w:pPr>
      <w:r w:rsidRPr="009A5794">
        <w:rPr>
          <w:sz w:val="24"/>
          <w:szCs w:val="24"/>
        </w:rPr>
        <w:t>Den Backofen auf 170 Grad Umluft vorheizen.</w:t>
      </w:r>
    </w:p>
    <w:p w14:paraId="7AF735FA" w14:textId="77777777" w:rsidR="00AD62CE" w:rsidRPr="009A5794" w:rsidRDefault="00AD62CE" w:rsidP="00B40E8C">
      <w:pPr>
        <w:pStyle w:val="ListParagraph"/>
        <w:numPr>
          <w:ilvl w:val="0"/>
          <w:numId w:val="1057"/>
        </w:numPr>
        <w:spacing w:after="120"/>
        <w:ind w:left="714" w:hanging="357"/>
        <w:contextualSpacing w:val="0"/>
        <w:jc w:val="both"/>
        <w:rPr>
          <w:sz w:val="24"/>
          <w:szCs w:val="24"/>
        </w:rPr>
      </w:pPr>
      <w:r w:rsidRPr="009A5794">
        <w:rPr>
          <w:sz w:val="24"/>
          <w:szCs w:val="24"/>
        </w:rPr>
        <w:t>Die Lammschulter samt Marinade in einen großen Bräter setzen (30 x 40 cm). Den Bräter fest mit Alufolie verschließen und für 1 Stunden in den Ofen schieben. Die Temperatur auf 160 Grad Umluft herunterschalten, Sellerie, Möhren, Knoblauchknollen (Schnittflächen nach oben) dazugeben und alles zugedeckt weitere 4 Stunden garen. Fleisch und Gemüse zwischendurch drei, viermal mit der Bratenflüssigkeit bestreichen (und mit der Folie wieder zudecken). Nach Ablauf der 4 Stunden die Folie ganz entfernen und alles weitere 1,5 Stunden braten, bis das Fleisch kräftig gebräunt ist und fast zerfällt und das Gemüse goldbraun ist.</w:t>
      </w:r>
    </w:p>
    <w:p w14:paraId="462A873D" w14:textId="082FCEC2" w:rsidR="003B65F0" w:rsidRDefault="003B65F0" w:rsidP="003B65F0">
      <w:pPr>
        <w:pStyle w:val="Heading2"/>
        <w:spacing w:after="240"/>
      </w:pPr>
      <w:r>
        <w:lastRenderedPageBreak/>
        <w:t>Lammschulter</w:t>
      </w:r>
      <w:r>
        <w:rPr>
          <w:rStyle w:val="FootnoteReference"/>
        </w:rPr>
        <w:footnoteReference w:id="531"/>
      </w:r>
      <w:r>
        <w:t xml:space="preserve"> </w:t>
      </w:r>
    </w:p>
    <w:p w14:paraId="6892F750" w14:textId="77777777" w:rsidR="003B65F0" w:rsidRDefault="003B65F0" w:rsidP="003B65F0">
      <w:pPr>
        <w:rPr>
          <w:sz w:val="24"/>
          <w:szCs w:val="24"/>
        </w:rPr>
      </w:pPr>
      <w:r w:rsidRPr="0027386A">
        <w:rPr>
          <w:sz w:val="24"/>
          <w:szCs w:val="24"/>
          <w:u w:val="single"/>
        </w:rPr>
        <w:t>Zutaten</w:t>
      </w:r>
      <w:r>
        <w:rPr>
          <w:sz w:val="24"/>
          <w:szCs w:val="24"/>
        </w:rPr>
        <w:t xml:space="preserve"> (für 6 – 10 Personen)</w:t>
      </w:r>
    </w:p>
    <w:p w14:paraId="6926B531" w14:textId="77777777" w:rsidR="003B65F0" w:rsidRDefault="003B65F0" w:rsidP="003B65F0">
      <w:pPr>
        <w:rPr>
          <w:sz w:val="24"/>
          <w:szCs w:val="24"/>
        </w:rPr>
      </w:pPr>
      <w:r>
        <w:rPr>
          <w:sz w:val="24"/>
          <w:szCs w:val="24"/>
        </w:rPr>
        <w:t>1,8 kg Lammschulter ohne Knochen</w:t>
      </w:r>
    </w:p>
    <w:p w14:paraId="0D01FFAE" w14:textId="77777777" w:rsidR="003B65F0" w:rsidRDefault="003B65F0" w:rsidP="003B65F0">
      <w:pPr>
        <w:rPr>
          <w:sz w:val="24"/>
          <w:szCs w:val="24"/>
        </w:rPr>
      </w:pPr>
      <w:r>
        <w:rPr>
          <w:sz w:val="24"/>
          <w:szCs w:val="24"/>
        </w:rPr>
        <w:t>Salz, Pfeffer</w:t>
      </w:r>
    </w:p>
    <w:p w14:paraId="20BA78C0" w14:textId="77777777" w:rsidR="003B65F0" w:rsidRDefault="003B65F0" w:rsidP="003B65F0">
      <w:pPr>
        <w:rPr>
          <w:sz w:val="24"/>
          <w:szCs w:val="24"/>
        </w:rPr>
      </w:pPr>
      <w:r>
        <w:rPr>
          <w:sz w:val="24"/>
          <w:szCs w:val="24"/>
        </w:rPr>
        <w:t>120 g Harissa</w:t>
      </w:r>
    </w:p>
    <w:p w14:paraId="2CB71C9E" w14:textId="77777777" w:rsidR="003B65F0" w:rsidRDefault="003B65F0" w:rsidP="003B65F0">
      <w:pPr>
        <w:rPr>
          <w:sz w:val="24"/>
          <w:szCs w:val="24"/>
        </w:rPr>
      </w:pPr>
      <w:r>
        <w:rPr>
          <w:sz w:val="24"/>
          <w:szCs w:val="24"/>
        </w:rPr>
        <w:t>60 ml Weißweinessig</w:t>
      </w:r>
    </w:p>
    <w:p w14:paraId="07D19C17" w14:textId="77777777" w:rsidR="003B65F0" w:rsidRDefault="003B65F0" w:rsidP="003B65F0">
      <w:pPr>
        <w:rPr>
          <w:sz w:val="24"/>
          <w:szCs w:val="24"/>
        </w:rPr>
      </w:pPr>
      <w:r>
        <w:rPr>
          <w:sz w:val="24"/>
          <w:szCs w:val="24"/>
        </w:rPr>
        <w:t>2 TL Tomatenmark</w:t>
      </w:r>
    </w:p>
    <w:p w14:paraId="0F5DC4CC" w14:textId="77777777" w:rsidR="003B65F0" w:rsidRDefault="003B65F0" w:rsidP="003B65F0">
      <w:pPr>
        <w:rPr>
          <w:sz w:val="24"/>
          <w:szCs w:val="24"/>
        </w:rPr>
      </w:pPr>
      <w:r>
        <w:rPr>
          <w:sz w:val="24"/>
          <w:szCs w:val="24"/>
        </w:rPr>
        <w:t>3 EL brauner Zucker</w:t>
      </w:r>
    </w:p>
    <w:p w14:paraId="1B53808E" w14:textId="77777777" w:rsidR="003B65F0" w:rsidRDefault="003B65F0" w:rsidP="003B65F0">
      <w:pPr>
        <w:rPr>
          <w:sz w:val="24"/>
          <w:szCs w:val="24"/>
        </w:rPr>
      </w:pPr>
      <w:r>
        <w:rPr>
          <w:sz w:val="24"/>
          <w:szCs w:val="24"/>
        </w:rPr>
        <w:t>4 Knoblauchzehen, fein gerieben</w:t>
      </w:r>
    </w:p>
    <w:p w14:paraId="6D779522" w14:textId="77777777" w:rsidR="003B65F0" w:rsidRDefault="003B65F0" w:rsidP="003B65F0">
      <w:pPr>
        <w:rPr>
          <w:sz w:val="24"/>
          <w:szCs w:val="24"/>
        </w:rPr>
      </w:pPr>
      <w:r>
        <w:rPr>
          <w:sz w:val="24"/>
          <w:szCs w:val="24"/>
        </w:rPr>
        <w:t>2 Gläser Cannellinibohnen (à 400 g)</w:t>
      </w:r>
    </w:p>
    <w:p w14:paraId="1FA1397B" w14:textId="77777777" w:rsidR="003B65F0" w:rsidRDefault="003B65F0" w:rsidP="003B65F0">
      <w:pPr>
        <w:rPr>
          <w:sz w:val="24"/>
          <w:szCs w:val="24"/>
        </w:rPr>
      </w:pPr>
      <w:r>
        <w:rPr>
          <w:sz w:val="24"/>
          <w:szCs w:val="24"/>
        </w:rPr>
        <w:t>2 Handvoll Mangoldblätter</w:t>
      </w:r>
    </w:p>
    <w:p w14:paraId="0726EE8A" w14:textId="77777777" w:rsidR="003B65F0" w:rsidRDefault="003B65F0" w:rsidP="003B65F0">
      <w:pPr>
        <w:rPr>
          <w:sz w:val="24"/>
          <w:szCs w:val="24"/>
        </w:rPr>
      </w:pPr>
      <w:r>
        <w:rPr>
          <w:sz w:val="24"/>
          <w:szCs w:val="24"/>
        </w:rPr>
        <w:t>1 eingelegte Zitrone (muss nicht)</w:t>
      </w:r>
    </w:p>
    <w:p w14:paraId="7B99E937" w14:textId="77777777" w:rsidR="003B65F0" w:rsidRDefault="003B65F0" w:rsidP="003B65F0">
      <w:pPr>
        <w:rPr>
          <w:sz w:val="24"/>
          <w:szCs w:val="24"/>
        </w:rPr>
      </w:pPr>
      <w:r>
        <w:rPr>
          <w:sz w:val="24"/>
          <w:szCs w:val="24"/>
        </w:rPr>
        <w:t>1 Zitrone</w:t>
      </w:r>
    </w:p>
    <w:p w14:paraId="5A94CEF3" w14:textId="77777777" w:rsidR="003B65F0" w:rsidRDefault="003B65F0" w:rsidP="003B65F0">
      <w:pPr>
        <w:rPr>
          <w:sz w:val="24"/>
          <w:szCs w:val="24"/>
        </w:rPr>
      </w:pPr>
    </w:p>
    <w:p w14:paraId="19D436BE" w14:textId="77777777" w:rsidR="003B65F0" w:rsidRDefault="003B65F0" w:rsidP="003B65F0">
      <w:pPr>
        <w:rPr>
          <w:sz w:val="24"/>
          <w:szCs w:val="24"/>
        </w:rPr>
      </w:pPr>
      <w:r>
        <w:rPr>
          <w:sz w:val="24"/>
          <w:szCs w:val="24"/>
        </w:rPr>
        <w:t>Zubereitung:</w:t>
      </w:r>
    </w:p>
    <w:p w14:paraId="7D44D12A" w14:textId="77777777" w:rsidR="003B65F0" w:rsidRDefault="003B65F0" w:rsidP="00B40E8C">
      <w:pPr>
        <w:pStyle w:val="ListParagraph"/>
        <w:numPr>
          <w:ilvl w:val="0"/>
          <w:numId w:val="1143"/>
        </w:numPr>
        <w:spacing w:after="120"/>
        <w:ind w:left="714" w:hanging="357"/>
        <w:contextualSpacing w:val="0"/>
        <w:jc w:val="both"/>
        <w:rPr>
          <w:sz w:val="24"/>
          <w:szCs w:val="24"/>
        </w:rPr>
      </w:pPr>
      <w:r w:rsidRPr="00C03FC0">
        <w:rPr>
          <w:sz w:val="24"/>
          <w:szCs w:val="24"/>
        </w:rPr>
        <w:t>Den Ofen auf 160 Grad heizen. Die Lammschulter mit Salz und Pfeffer würzen und in einen ofenfesten Topf, am besten einen Bräter legen. Harissa, Essig, Tomatenmark, Zucker und Knoblauch in einer Schüssel verrühren. Mit der Paste, die sich ergibt, das Fleisch einreiben.</w:t>
      </w:r>
    </w:p>
    <w:p w14:paraId="541936A9" w14:textId="77777777" w:rsidR="003B65F0" w:rsidRPr="00C03FC0" w:rsidRDefault="003B65F0" w:rsidP="00B40E8C">
      <w:pPr>
        <w:pStyle w:val="ListParagraph"/>
        <w:numPr>
          <w:ilvl w:val="0"/>
          <w:numId w:val="1143"/>
        </w:numPr>
        <w:spacing w:after="120"/>
        <w:ind w:left="714" w:hanging="357"/>
        <w:contextualSpacing w:val="0"/>
        <w:jc w:val="both"/>
        <w:rPr>
          <w:sz w:val="24"/>
          <w:szCs w:val="24"/>
        </w:rPr>
      </w:pPr>
      <w:r w:rsidRPr="00C03FC0">
        <w:rPr>
          <w:sz w:val="24"/>
          <w:szCs w:val="24"/>
        </w:rPr>
        <w:t>380 ml Wasser in den Topf gießen, Deckel draufsetzen und Topf in den Ofen stellen. Ungefähr 2 Stunden lang garen. (Da die Garzeit variiert, fragt man am besten den Metzger, wie lange er das Fleisch wohl schmoren würde).</w:t>
      </w:r>
    </w:p>
    <w:p w14:paraId="6652DBB7" w14:textId="77777777" w:rsidR="003B65F0" w:rsidRDefault="003B65F0" w:rsidP="00B40E8C">
      <w:pPr>
        <w:pStyle w:val="ListParagraph"/>
        <w:numPr>
          <w:ilvl w:val="0"/>
          <w:numId w:val="1143"/>
        </w:numPr>
        <w:spacing w:after="120"/>
        <w:ind w:left="714" w:hanging="357"/>
        <w:contextualSpacing w:val="0"/>
        <w:jc w:val="both"/>
        <w:rPr>
          <w:sz w:val="24"/>
          <w:szCs w:val="24"/>
        </w:rPr>
      </w:pPr>
      <w:r w:rsidRPr="00C03FC0">
        <w:rPr>
          <w:sz w:val="24"/>
          <w:szCs w:val="24"/>
        </w:rPr>
        <w:t>Schließlich Bohnen hinzufügen, noch mal salzen und pfeffern. Temperatur auf 215 Grad erhöhen. Das Fleisch ohne Deckel kurz weitergaren, bis die Bohnen die Flüssigkeit aufgesogen haben und das Fleisch eine braune Kruste hat, dann Fleisch aus dem Topf nehmen, auf einem Brett in Scheiben schneiden.</w:t>
      </w:r>
    </w:p>
    <w:p w14:paraId="13C3F205" w14:textId="77777777" w:rsidR="003B65F0" w:rsidRDefault="003B65F0" w:rsidP="00B40E8C">
      <w:pPr>
        <w:pStyle w:val="ListParagraph"/>
        <w:numPr>
          <w:ilvl w:val="0"/>
          <w:numId w:val="1143"/>
        </w:numPr>
        <w:spacing w:after="120"/>
        <w:ind w:left="714" w:hanging="357"/>
        <w:contextualSpacing w:val="0"/>
        <w:jc w:val="both"/>
        <w:rPr>
          <w:sz w:val="24"/>
          <w:szCs w:val="24"/>
        </w:rPr>
      </w:pPr>
      <w:r w:rsidRPr="00C03FC0">
        <w:rPr>
          <w:sz w:val="24"/>
          <w:szCs w:val="24"/>
        </w:rPr>
        <w:t>Fein geschnittene Mangoldblätter (und die optionale eingelegte Zitrone) unter die heißen Bohnen heben. Bohnen und Fleisch auf Tellern oder einer Platte anrichten. Dazu ein paar Zitronenschnitze reichen.</w:t>
      </w:r>
    </w:p>
    <w:p w14:paraId="5F286AED" w14:textId="77777777" w:rsidR="003B65F0" w:rsidRDefault="003B65F0" w:rsidP="003B65F0">
      <w:pPr>
        <w:rPr>
          <w:sz w:val="24"/>
          <w:szCs w:val="24"/>
        </w:rPr>
      </w:pPr>
      <w:r>
        <w:rPr>
          <w:sz w:val="24"/>
          <w:szCs w:val="24"/>
        </w:rPr>
        <w:br w:type="page"/>
      </w:r>
    </w:p>
    <w:p w14:paraId="2C9B0062" w14:textId="77777777" w:rsidR="003B65F0" w:rsidRDefault="003B65F0" w:rsidP="003B65F0">
      <w:pPr>
        <w:pStyle w:val="Heading2"/>
        <w:spacing w:after="240"/>
      </w:pPr>
      <w:r>
        <w:lastRenderedPageBreak/>
        <w:t>Lammlachse mit Fenchel und Feigen</w:t>
      </w:r>
      <w:r>
        <w:rPr>
          <w:rStyle w:val="FootnoteReference"/>
        </w:rPr>
        <w:footnoteReference w:id="532"/>
      </w:r>
    </w:p>
    <w:p w14:paraId="516A73DC" w14:textId="77777777" w:rsidR="003B65F0" w:rsidRDefault="003B65F0" w:rsidP="003B65F0">
      <w:pPr>
        <w:spacing w:after="120"/>
        <w:jc w:val="both"/>
        <w:rPr>
          <w:sz w:val="24"/>
          <w:szCs w:val="24"/>
        </w:rPr>
      </w:pPr>
      <w:r w:rsidRPr="00B04B6D">
        <w:rPr>
          <w:sz w:val="24"/>
          <w:szCs w:val="24"/>
          <w:u w:val="single"/>
        </w:rPr>
        <w:t>Zutaten</w:t>
      </w:r>
      <w:r>
        <w:rPr>
          <w:sz w:val="24"/>
          <w:szCs w:val="24"/>
        </w:rPr>
        <w:t xml:space="preserve"> für 4 Portionen</w:t>
      </w:r>
    </w:p>
    <w:p w14:paraId="7BEBAAF7" w14:textId="77777777" w:rsidR="003B65F0" w:rsidRDefault="003B65F0" w:rsidP="003B65F0">
      <w:pPr>
        <w:spacing w:after="120"/>
        <w:jc w:val="both"/>
        <w:rPr>
          <w:sz w:val="24"/>
          <w:szCs w:val="24"/>
        </w:rPr>
      </w:pPr>
      <w:r>
        <w:rPr>
          <w:sz w:val="24"/>
          <w:szCs w:val="24"/>
        </w:rPr>
        <w:t>1 rote Zwiebel</w:t>
      </w:r>
    </w:p>
    <w:p w14:paraId="1B0AC317" w14:textId="77777777" w:rsidR="003B65F0" w:rsidRDefault="003B65F0" w:rsidP="003B65F0">
      <w:pPr>
        <w:spacing w:after="120"/>
        <w:jc w:val="both"/>
        <w:rPr>
          <w:sz w:val="24"/>
          <w:szCs w:val="24"/>
        </w:rPr>
      </w:pPr>
      <w:r>
        <w:rPr>
          <w:sz w:val="24"/>
          <w:szCs w:val="24"/>
        </w:rPr>
        <w:t>600 g Fenchel</w:t>
      </w:r>
    </w:p>
    <w:p w14:paraId="06EAF87D" w14:textId="77777777" w:rsidR="003B65F0" w:rsidRDefault="003B65F0" w:rsidP="003B65F0">
      <w:pPr>
        <w:spacing w:after="120"/>
        <w:jc w:val="both"/>
        <w:rPr>
          <w:sz w:val="24"/>
          <w:szCs w:val="24"/>
        </w:rPr>
      </w:pPr>
      <w:r>
        <w:rPr>
          <w:sz w:val="24"/>
          <w:szCs w:val="24"/>
        </w:rPr>
        <w:t>1 Bio-Orange</w:t>
      </w:r>
    </w:p>
    <w:p w14:paraId="7F4B908C" w14:textId="77777777" w:rsidR="003B65F0" w:rsidRDefault="003B65F0" w:rsidP="003B65F0">
      <w:pPr>
        <w:spacing w:after="120"/>
        <w:jc w:val="both"/>
        <w:rPr>
          <w:sz w:val="24"/>
          <w:szCs w:val="24"/>
        </w:rPr>
      </w:pPr>
      <w:r>
        <w:rPr>
          <w:sz w:val="24"/>
          <w:szCs w:val="24"/>
        </w:rPr>
        <w:t>1 TL Fenchelsaat</w:t>
      </w:r>
    </w:p>
    <w:p w14:paraId="10F55375" w14:textId="77777777" w:rsidR="003B65F0" w:rsidRDefault="003B65F0" w:rsidP="003B65F0">
      <w:pPr>
        <w:spacing w:after="120"/>
        <w:jc w:val="both"/>
        <w:rPr>
          <w:sz w:val="24"/>
          <w:szCs w:val="24"/>
        </w:rPr>
      </w:pPr>
      <w:r>
        <w:rPr>
          <w:sz w:val="24"/>
          <w:szCs w:val="24"/>
        </w:rPr>
        <w:t>600 g Lammlachse</w:t>
      </w:r>
    </w:p>
    <w:p w14:paraId="2E8F6813" w14:textId="77777777" w:rsidR="003B65F0" w:rsidRDefault="003B65F0" w:rsidP="003B65F0">
      <w:pPr>
        <w:spacing w:after="120"/>
        <w:jc w:val="both"/>
        <w:rPr>
          <w:sz w:val="24"/>
          <w:szCs w:val="24"/>
        </w:rPr>
      </w:pPr>
      <w:r>
        <w:rPr>
          <w:sz w:val="24"/>
          <w:szCs w:val="24"/>
        </w:rPr>
        <w:t>Pfeffer, Salz</w:t>
      </w:r>
    </w:p>
    <w:p w14:paraId="4E988010" w14:textId="77777777" w:rsidR="003B65F0" w:rsidRDefault="003B65F0" w:rsidP="003B65F0">
      <w:pPr>
        <w:spacing w:after="120"/>
        <w:jc w:val="both"/>
        <w:rPr>
          <w:sz w:val="24"/>
          <w:szCs w:val="24"/>
        </w:rPr>
      </w:pPr>
      <w:r>
        <w:rPr>
          <w:sz w:val="24"/>
          <w:szCs w:val="24"/>
        </w:rPr>
        <w:t>2 EL Sonnenblumenöl</w:t>
      </w:r>
    </w:p>
    <w:p w14:paraId="4B75B383" w14:textId="77777777" w:rsidR="003B65F0" w:rsidRDefault="003B65F0" w:rsidP="003B65F0">
      <w:pPr>
        <w:spacing w:after="120"/>
        <w:jc w:val="both"/>
        <w:rPr>
          <w:sz w:val="24"/>
          <w:szCs w:val="24"/>
        </w:rPr>
      </w:pPr>
      <w:r>
        <w:rPr>
          <w:sz w:val="24"/>
          <w:szCs w:val="24"/>
        </w:rPr>
        <w:t>3 Feigen</w:t>
      </w:r>
    </w:p>
    <w:p w14:paraId="7D74904A" w14:textId="77777777" w:rsidR="003B65F0" w:rsidRDefault="003B65F0" w:rsidP="003B65F0">
      <w:pPr>
        <w:spacing w:after="120"/>
        <w:jc w:val="both"/>
        <w:rPr>
          <w:sz w:val="24"/>
          <w:szCs w:val="24"/>
        </w:rPr>
      </w:pPr>
    </w:p>
    <w:p w14:paraId="7BD04FB4" w14:textId="77777777" w:rsidR="003B65F0" w:rsidRDefault="003B65F0" w:rsidP="003B65F0">
      <w:pPr>
        <w:spacing w:after="120"/>
        <w:jc w:val="both"/>
        <w:rPr>
          <w:sz w:val="24"/>
          <w:szCs w:val="24"/>
        </w:rPr>
      </w:pPr>
      <w:r>
        <w:rPr>
          <w:sz w:val="24"/>
          <w:szCs w:val="24"/>
        </w:rPr>
        <w:t>Zubereitungszeit:</w:t>
      </w:r>
      <w:r>
        <w:rPr>
          <w:sz w:val="24"/>
          <w:szCs w:val="24"/>
        </w:rPr>
        <w:tab/>
        <w:t>40 Minuten</w:t>
      </w:r>
    </w:p>
    <w:p w14:paraId="018EB118" w14:textId="77777777" w:rsidR="003B65F0" w:rsidRPr="00B04B6D" w:rsidRDefault="003B65F0" w:rsidP="00B40E8C">
      <w:pPr>
        <w:pStyle w:val="ListParagraph"/>
        <w:numPr>
          <w:ilvl w:val="0"/>
          <w:numId w:val="1904"/>
        </w:numPr>
        <w:spacing w:after="120"/>
        <w:ind w:left="714" w:hanging="357"/>
        <w:contextualSpacing w:val="0"/>
        <w:jc w:val="both"/>
        <w:rPr>
          <w:sz w:val="24"/>
          <w:szCs w:val="24"/>
        </w:rPr>
      </w:pPr>
      <w:r w:rsidRPr="00B04B6D">
        <w:rPr>
          <w:sz w:val="24"/>
          <w:szCs w:val="24"/>
        </w:rPr>
        <w:t>Zwiebel in Spalten schneiden. Fenchel putzen, waschen, das Grün beiseitelegen. Fenchel in Spalten schneiden.</w:t>
      </w:r>
    </w:p>
    <w:p w14:paraId="5A2C8D34" w14:textId="77777777" w:rsidR="003B65F0" w:rsidRPr="00B04B6D" w:rsidRDefault="003B65F0" w:rsidP="00B40E8C">
      <w:pPr>
        <w:pStyle w:val="ListParagraph"/>
        <w:numPr>
          <w:ilvl w:val="0"/>
          <w:numId w:val="1904"/>
        </w:numPr>
        <w:spacing w:after="120"/>
        <w:ind w:left="714" w:hanging="357"/>
        <w:contextualSpacing w:val="0"/>
        <w:jc w:val="both"/>
        <w:rPr>
          <w:sz w:val="24"/>
          <w:szCs w:val="24"/>
        </w:rPr>
      </w:pPr>
      <w:r w:rsidRPr="00B04B6D">
        <w:rPr>
          <w:sz w:val="24"/>
          <w:szCs w:val="24"/>
        </w:rPr>
        <w:t>Orange waschen, trocken tupfen, 1 TL Schale fein abreiben und 50 ml Saft auspressen. Fenchelsaat und ½ TL Salz im Mörser zerstoßen. Fleisch mit Fenchelsalz einreiben und mit Pfeffer würzen.</w:t>
      </w:r>
    </w:p>
    <w:p w14:paraId="7A31F987" w14:textId="77777777" w:rsidR="003B65F0" w:rsidRPr="00B04B6D" w:rsidRDefault="003B65F0" w:rsidP="00B40E8C">
      <w:pPr>
        <w:pStyle w:val="ListParagraph"/>
        <w:numPr>
          <w:ilvl w:val="0"/>
          <w:numId w:val="1904"/>
        </w:numPr>
        <w:spacing w:after="120"/>
        <w:ind w:left="714" w:hanging="357"/>
        <w:contextualSpacing w:val="0"/>
        <w:jc w:val="both"/>
        <w:rPr>
          <w:sz w:val="24"/>
          <w:szCs w:val="24"/>
        </w:rPr>
      </w:pPr>
      <w:r w:rsidRPr="00B04B6D">
        <w:rPr>
          <w:sz w:val="24"/>
          <w:szCs w:val="24"/>
        </w:rPr>
        <w:t>1 EL Öl in einer beschichteten Pfanne erhitzen. Das Fleisch darin auf jeder Seite scharf anbraten. Herausnehme, in Alufolie wickeln und im vorgeheizten Backofen bei 150 Grad (Úmluft 140 Grad) 6-8 Minuten garen,</w:t>
      </w:r>
    </w:p>
    <w:p w14:paraId="6A3E9C16" w14:textId="77777777" w:rsidR="003B65F0" w:rsidRPr="00B04B6D" w:rsidRDefault="003B65F0" w:rsidP="00B40E8C">
      <w:pPr>
        <w:pStyle w:val="ListParagraph"/>
        <w:numPr>
          <w:ilvl w:val="0"/>
          <w:numId w:val="1904"/>
        </w:numPr>
        <w:spacing w:after="120"/>
        <w:ind w:left="714" w:hanging="357"/>
        <w:contextualSpacing w:val="0"/>
        <w:jc w:val="both"/>
        <w:rPr>
          <w:sz w:val="24"/>
          <w:szCs w:val="24"/>
        </w:rPr>
      </w:pPr>
      <w:r w:rsidRPr="00B04B6D">
        <w:rPr>
          <w:sz w:val="24"/>
          <w:szCs w:val="24"/>
        </w:rPr>
        <w:t>Restliches Öl in derselben Pfanne erhitzen. Zwiebeln darin 2 Minuten dünsten. Fenchel dazugeben und weitere 3-4 Minuten braten. Feigen in Spalten schneiden, in die Pfanne geben und kurz anbraten. Mit Orangensaft ablöschen und mit Salz und Pfeffer abschmecken.</w:t>
      </w:r>
    </w:p>
    <w:p w14:paraId="7EF6F57E" w14:textId="77777777" w:rsidR="003B65F0" w:rsidRDefault="003B65F0" w:rsidP="00B40E8C">
      <w:pPr>
        <w:pStyle w:val="ListParagraph"/>
        <w:numPr>
          <w:ilvl w:val="0"/>
          <w:numId w:val="1904"/>
        </w:numPr>
        <w:spacing w:after="120"/>
        <w:ind w:left="714" w:hanging="357"/>
        <w:contextualSpacing w:val="0"/>
        <w:jc w:val="both"/>
        <w:rPr>
          <w:sz w:val="24"/>
          <w:szCs w:val="24"/>
        </w:rPr>
      </w:pPr>
      <w:r w:rsidRPr="00B04B6D">
        <w:rPr>
          <w:sz w:val="24"/>
          <w:szCs w:val="24"/>
        </w:rPr>
        <w:t>Fleisch in Scheiben schneiden, mit Fenchel, Zwiebeln und feigen anrichten, mit Fenchelgrün bestreut servieren.</w:t>
      </w:r>
    </w:p>
    <w:p w14:paraId="6334EC7D" w14:textId="77777777" w:rsidR="003B65F0" w:rsidRDefault="003B65F0" w:rsidP="003B65F0">
      <w:pPr>
        <w:rPr>
          <w:sz w:val="24"/>
          <w:szCs w:val="24"/>
        </w:rPr>
      </w:pPr>
      <w:r>
        <w:rPr>
          <w:sz w:val="24"/>
          <w:szCs w:val="24"/>
        </w:rPr>
        <w:br w:type="page"/>
      </w:r>
    </w:p>
    <w:p w14:paraId="47685931" w14:textId="77777777" w:rsidR="000948A9" w:rsidRDefault="000948A9" w:rsidP="000948A9">
      <w:pPr>
        <w:pStyle w:val="Heading2"/>
        <w:spacing w:after="240"/>
      </w:pPr>
      <w:r>
        <w:lastRenderedPageBreak/>
        <w:t>Gefüllte Lammschnitzel</w:t>
      </w:r>
      <w:r>
        <w:rPr>
          <w:rStyle w:val="FootnoteReference"/>
        </w:rPr>
        <w:footnoteReference w:id="533"/>
      </w:r>
      <w:r>
        <w:t xml:space="preserve"> </w:t>
      </w:r>
    </w:p>
    <w:p w14:paraId="09327C4E" w14:textId="77777777" w:rsidR="000948A9" w:rsidRDefault="000948A9" w:rsidP="000948A9">
      <w:pPr>
        <w:rPr>
          <w:sz w:val="24"/>
          <w:szCs w:val="24"/>
        </w:rPr>
      </w:pPr>
      <w:r w:rsidRPr="00277EE0">
        <w:rPr>
          <w:sz w:val="24"/>
          <w:szCs w:val="24"/>
          <w:u w:val="single"/>
        </w:rPr>
        <w:t>Zutaten</w:t>
      </w:r>
      <w:r>
        <w:rPr>
          <w:sz w:val="24"/>
          <w:szCs w:val="24"/>
        </w:rPr>
        <w:t xml:space="preserve"> (für 4 Portionen)</w:t>
      </w:r>
    </w:p>
    <w:p w14:paraId="70D76518" w14:textId="77777777" w:rsidR="000948A9" w:rsidRDefault="000948A9" w:rsidP="000948A9">
      <w:pPr>
        <w:rPr>
          <w:sz w:val="24"/>
          <w:szCs w:val="24"/>
        </w:rPr>
      </w:pPr>
      <w:r>
        <w:rPr>
          <w:sz w:val="24"/>
          <w:szCs w:val="24"/>
        </w:rPr>
        <w:t>8 sehr dünne Lammschnitzel (aus der Keule geschnitten, insgesamt ca. 500 g)</w:t>
      </w:r>
    </w:p>
    <w:p w14:paraId="124E42BB" w14:textId="77777777" w:rsidR="000948A9" w:rsidRPr="00DC7056" w:rsidRDefault="000948A9" w:rsidP="000948A9">
      <w:pPr>
        <w:rPr>
          <w:sz w:val="24"/>
          <w:szCs w:val="24"/>
          <w:lang w:val="en-US"/>
        </w:rPr>
      </w:pPr>
      <w:r w:rsidRPr="00DC7056">
        <w:rPr>
          <w:sz w:val="24"/>
          <w:szCs w:val="24"/>
          <w:lang w:val="en-US"/>
        </w:rPr>
        <w:t xml:space="preserve">1 </w:t>
      </w:r>
      <w:proofErr w:type="spellStart"/>
      <w:r w:rsidRPr="00DC7056">
        <w:rPr>
          <w:sz w:val="24"/>
          <w:szCs w:val="24"/>
          <w:lang w:val="en-US"/>
        </w:rPr>
        <w:t>Lammfilet</w:t>
      </w:r>
      <w:proofErr w:type="spellEnd"/>
      <w:r w:rsidRPr="00DC7056">
        <w:rPr>
          <w:sz w:val="24"/>
          <w:szCs w:val="24"/>
          <w:lang w:val="en-US"/>
        </w:rPr>
        <w:t xml:space="preserve"> (ca. 120 g)</w:t>
      </w:r>
    </w:p>
    <w:p w14:paraId="5F62C0E5" w14:textId="77777777" w:rsidR="000948A9" w:rsidRPr="00DC7056" w:rsidRDefault="000948A9" w:rsidP="000948A9">
      <w:pPr>
        <w:rPr>
          <w:sz w:val="24"/>
          <w:szCs w:val="24"/>
          <w:lang w:val="en-US"/>
        </w:rPr>
      </w:pPr>
      <w:r w:rsidRPr="00DC7056">
        <w:rPr>
          <w:sz w:val="24"/>
          <w:szCs w:val="24"/>
          <w:lang w:val="en-US"/>
        </w:rPr>
        <w:t xml:space="preserve">50 g </w:t>
      </w:r>
      <w:proofErr w:type="spellStart"/>
      <w:r w:rsidRPr="00DC7056">
        <w:rPr>
          <w:sz w:val="24"/>
          <w:szCs w:val="24"/>
          <w:lang w:val="en-US"/>
        </w:rPr>
        <w:t>Pinienkerne</w:t>
      </w:r>
      <w:proofErr w:type="spellEnd"/>
    </w:p>
    <w:p w14:paraId="6A8EFD89" w14:textId="77777777" w:rsidR="000948A9" w:rsidRPr="00DC7056" w:rsidRDefault="000948A9" w:rsidP="000948A9">
      <w:pPr>
        <w:rPr>
          <w:sz w:val="24"/>
          <w:szCs w:val="24"/>
          <w:lang w:val="en-US"/>
        </w:rPr>
      </w:pPr>
      <w:r w:rsidRPr="00DC7056">
        <w:rPr>
          <w:sz w:val="24"/>
          <w:szCs w:val="24"/>
          <w:lang w:val="en-US"/>
        </w:rPr>
        <w:t xml:space="preserve">30 g </w:t>
      </w:r>
      <w:proofErr w:type="spellStart"/>
      <w:r w:rsidRPr="00DC7056">
        <w:rPr>
          <w:sz w:val="24"/>
          <w:szCs w:val="24"/>
          <w:lang w:val="en-US"/>
        </w:rPr>
        <w:t>Rosinen</w:t>
      </w:r>
      <w:proofErr w:type="spellEnd"/>
    </w:p>
    <w:p w14:paraId="0AA163A3" w14:textId="77777777" w:rsidR="000948A9" w:rsidRDefault="000948A9" w:rsidP="000948A9">
      <w:pPr>
        <w:rPr>
          <w:sz w:val="24"/>
          <w:szCs w:val="24"/>
        </w:rPr>
      </w:pPr>
      <w:r>
        <w:rPr>
          <w:sz w:val="24"/>
          <w:szCs w:val="24"/>
        </w:rPr>
        <w:t>2 kleine Chilischoten</w:t>
      </w:r>
    </w:p>
    <w:p w14:paraId="6C782926" w14:textId="77777777" w:rsidR="000948A9" w:rsidRDefault="000948A9" w:rsidP="000948A9">
      <w:pPr>
        <w:rPr>
          <w:sz w:val="24"/>
          <w:szCs w:val="24"/>
        </w:rPr>
      </w:pPr>
      <w:r>
        <w:rPr>
          <w:sz w:val="24"/>
          <w:szCs w:val="24"/>
        </w:rPr>
        <w:t>2 Stängel Koriandergrün</w:t>
      </w:r>
    </w:p>
    <w:p w14:paraId="58CF74D7" w14:textId="77777777" w:rsidR="000948A9" w:rsidRDefault="000948A9" w:rsidP="000948A9">
      <w:pPr>
        <w:rPr>
          <w:sz w:val="24"/>
          <w:szCs w:val="24"/>
        </w:rPr>
      </w:pPr>
      <w:r>
        <w:rPr>
          <w:sz w:val="24"/>
          <w:szCs w:val="24"/>
        </w:rPr>
        <w:t>1 Knoblauchzehe</w:t>
      </w:r>
    </w:p>
    <w:p w14:paraId="29C23473" w14:textId="77777777" w:rsidR="000948A9" w:rsidRDefault="000948A9" w:rsidP="000948A9">
      <w:pPr>
        <w:rPr>
          <w:sz w:val="24"/>
          <w:szCs w:val="24"/>
        </w:rPr>
      </w:pPr>
      <w:r>
        <w:rPr>
          <w:sz w:val="24"/>
          <w:szCs w:val="24"/>
        </w:rPr>
        <w:t>1 Ei</w:t>
      </w:r>
    </w:p>
    <w:p w14:paraId="1A62D92D" w14:textId="77777777" w:rsidR="000948A9" w:rsidRDefault="000948A9" w:rsidP="000948A9">
      <w:pPr>
        <w:rPr>
          <w:sz w:val="24"/>
          <w:szCs w:val="24"/>
        </w:rPr>
      </w:pPr>
      <w:r>
        <w:rPr>
          <w:sz w:val="24"/>
          <w:szCs w:val="24"/>
        </w:rPr>
        <w:t>4 Scheiben Parmaschinken</w:t>
      </w:r>
    </w:p>
    <w:p w14:paraId="5D324C11" w14:textId="77777777" w:rsidR="000948A9" w:rsidRDefault="000948A9" w:rsidP="000948A9">
      <w:pPr>
        <w:rPr>
          <w:sz w:val="24"/>
          <w:szCs w:val="24"/>
        </w:rPr>
      </w:pPr>
      <w:r>
        <w:rPr>
          <w:sz w:val="24"/>
          <w:szCs w:val="24"/>
        </w:rPr>
        <w:t>30 g Butter</w:t>
      </w:r>
    </w:p>
    <w:p w14:paraId="6D9D1545" w14:textId="77777777" w:rsidR="000948A9" w:rsidRDefault="000948A9" w:rsidP="000948A9">
      <w:pPr>
        <w:rPr>
          <w:sz w:val="24"/>
          <w:szCs w:val="24"/>
        </w:rPr>
      </w:pPr>
      <w:r>
        <w:rPr>
          <w:sz w:val="24"/>
          <w:szCs w:val="24"/>
        </w:rPr>
        <w:t>1 EL Öl</w:t>
      </w:r>
    </w:p>
    <w:p w14:paraId="3E45E3E3" w14:textId="77777777" w:rsidR="000948A9" w:rsidRDefault="000948A9" w:rsidP="000948A9">
      <w:pPr>
        <w:rPr>
          <w:sz w:val="24"/>
          <w:szCs w:val="24"/>
        </w:rPr>
      </w:pPr>
      <w:r>
        <w:rPr>
          <w:sz w:val="24"/>
          <w:szCs w:val="24"/>
        </w:rPr>
        <w:t>1/8 l Rinderfond aus dem Glas</w:t>
      </w:r>
    </w:p>
    <w:p w14:paraId="1A4463FE" w14:textId="77777777" w:rsidR="000948A9" w:rsidRDefault="000948A9" w:rsidP="000948A9">
      <w:pPr>
        <w:rPr>
          <w:sz w:val="24"/>
          <w:szCs w:val="24"/>
        </w:rPr>
      </w:pPr>
      <w:r>
        <w:rPr>
          <w:sz w:val="24"/>
          <w:szCs w:val="24"/>
        </w:rPr>
        <w:t>1/8 l Schlagsahne</w:t>
      </w:r>
    </w:p>
    <w:p w14:paraId="4CBCC9A9" w14:textId="77777777" w:rsidR="000948A9" w:rsidRDefault="000948A9" w:rsidP="000948A9">
      <w:pPr>
        <w:rPr>
          <w:sz w:val="24"/>
          <w:szCs w:val="24"/>
        </w:rPr>
      </w:pPr>
    </w:p>
    <w:p w14:paraId="01912FB1" w14:textId="77777777" w:rsidR="000948A9" w:rsidRDefault="000948A9" w:rsidP="000948A9">
      <w:pPr>
        <w:rPr>
          <w:sz w:val="24"/>
          <w:szCs w:val="24"/>
        </w:rPr>
      </w:pPr>
      <w:r>
        <w:rPr>
          <w:sz w:val="24"/>
          <w:szCs w:val="24"/>
        </w:rPr>
        <w:t>Zubereitungszeit: 45 Minuten</w:t>
      </w:r>
    </w:p>
    <w:p w14:paraId="39DF3DDE" w14:textId="77777777" w:rsidR="000948A9" w:rsidRPr="00B23C06" w:rsidRDefault="000948A9" w:rsidP="00B40E8C">
      <w:pPr>
        <w:pStyle w:val="ListParagraph"/>
        <w:numPr>
          <w:ilvl w:val="0"/>
          <w:numId w:val="1469"/>
        </w:numPr>
        <w:spacing w:after="120"/>
        <w:ind w:left="714" w:hanging="357"/>
        <w:contextualSpacing w:val="0"/>
        <w:jc w:val="both"/>
        <w:rPr>
          <w:sz w:val="24"/>
          <w:szCs w:val="24"/>
        </w:rPr>
      </w:pPr>
      <w:r w:rsidRPr="00B23C06">
        <w:rPr>
          <w:sz w:val="24"/>
          <w:szCs w:val="24"/>
        </w:rPr>
        <w:t>Lammschnitzel ausbreiten, mit Folie abdecken. Das Lammfilet würfeln. Die Pinienkerne ohne Fett in einer Pfanne goldbraun rösten. Je 1 EL Pinienkerne und Rosinen für die Sauce beiseitestellen.</w:t>
      </w:r>
    </w:p>
    <w:p w14:paraId="445539B4" w14:textId="77777777" w:rsidR="000948A9" w:rsidRPr="00B23C06" w:rsidRDefault="000948A9" w:rsidP="00B40E8C">
      <w:pPr>
        <w:pStyle w:val="ListParagraph"/>
        <w:numPr>
          <w:ilvl w:val="0"/>
          <w:numId w:val="1469"/>
        </w:numPr>
        <w:spacing w:after="120"/>
        <w:ind w:left="714" w:hanging="357"/>
        <w:contextualSpacing w:val="0"/>
        <w:jc w:val="both"/>
        <w:rPr>
          <w:sz w:val="24"/>
          <w:szCs w:val="24"/>
        </w:rPr>
      </w:pPr>
      <w:r w:rsidRPr="00B23C06">
        <w:rPr>
          <w:sz w:val="24"/>
          <w:szCs w:val="24"/>
        </w:rPr>
        <w:t>Restliche Pinienkerne und Rosinen sowie Lammwürfel mit dem Pürierstab pürieren. Geputzte Chilischoten und Koriandergrün hacken, den Knoblauch durchpressen. Mit Ei und Salz fein pürieren.</w:t>
      </w:r>
    </w:p>
    <w:p w14:paraId="14937B58" w14:textId="77777777" w:rsidR="000948A9" w:rsidRPr="00B23C06" w:rsidRDefault="000948A9" w:rsidP="00B40E8C">
      <w:pPr>
        <w:pStyle w:val="ListParagraph"/>
        <w:numPr>
          <w:ilvl w:val="0"/>
          <w:numId w:val="1469"/>
        </w:numPr>
        <w:spacing w:after="120"/>
        <w:ind w:left="714" w:hanging="357"/>
        <w:contextualSpacing w:val="0"/>
        <w:jc w:val="both"/>
        <w:rPr>
          <w:sz w:val="24"/>
          <w:szCs w:val="24"/>
        </w:rPr>
      </w:pPr>
      <w:r w:rsidRPr="00B23C06">
        <w:rPr>
          <w:sz w:val="24"/>
          <w:szCs w:val="24"/>
        </w:rPr>
        <w:t>Parmaschinken auf die Schnitzel legen, die Püriermasse darauf geben, den Schinken darüber klappen. Die restlichen Schnitzel darauflegen, die Ränder zusammendrücken. (Das alles kann man auch schon am Vortag machen. Schnitzel dann mit Folie bedecken und kaltstellen).</w:t>
      </w:r>
    </w:p>
    <w:p w14:paraId="78EFA759" w14:textId="77777777" w:rsidR="000948A9" w:rsidRPr="00B23C06" w:rsidRDefault="000948A9" w:rsidP="00B40E8C">
      <w:pPr>
        <w:pStyle w:val="ListParagraph"/>
        <w:numPr>
          <w:ilvl w:val="0"/>
          <w:numId w:val="1469"/>
        </w:numPr>
        <w:spacing w:after="120"/>
        <w:ind w:left="714" w:hanging="357"/>
        <w:contextualSpacing w:val="0"/>
        <w:jc w:val="both"/>
        <w:rPr>
          <w:sz w:val="24"/>
          <w:szCs w:val="24"/>
        </w:rPr>
      </w:pPr>
      <w:r w:rsidRPr="00B23C06">
        <w:rPr>
          <w:sz w:val="24"/>
          <w:szCs w:val="24"/>
        </w:rPr>
        <w:t>Die Butter und das Öl nicht zu stark erhitzen, die Schnitzel von jeder Seite darin 4 Minuten braten, herausnehmen, warm stellen. Den Rinderfond zugießen, auf ein Drittel einkochen.</w:t>
      </w:r>
    </w:p>
    <w:p w14:paraId="1CF3ED02" w14:textId="77777777" w:rsidR="000948A9" w:rsidRPr="00B23C06" w:rsidRDefault="000948A9" w:rsidP="00B40E8C">
      <w:pPr>
        <w:pStyle w:val="ListParagraph"/>
        <w:numPr>
          <w:ilvl w:val="0"/>
          <w:numId w:val="1469"/>
        </w:numPr>
        <w:spacing w:after="120"/>
        <w:ind w:left="714" w:hanging="357"/>
        <w:contextualSpacing w:val="0"/>
        <w:jc w:val="both"/>
        <w:rPr>
          <w:sz w:val="24"/>
          <w:szCs w:val="24"/>
        </w:rPr>
      </w:pPr>
      <w:r w:rsidRPr="00B23C06">
        <w:rPr>
          <w:sz w:val="24"/>
          <w:szCs w:val="24"/>
        </w:rPr>
        <w:t>Die Sahne dazugießen, in 3-5 Minuten cremig einkochen, Pinienkerne und Rosinen daruntermischen, salzen und zu den Lammschnitzeln servieren.</w:t>
      </w:r>
    </w:p>
    <w:p w14:paraId="00617239" w14:textId="2CA915AD" w:rsidR="003B65F0" w:rsidRDefault="003B65F0" w:rsidP="003B65F0">
      <w:pPr>
        <w:pStyle w:val="Heading2"/>
        <w:spacing w:after="240"/>
      </w:pPr>
      <w:r>
        <w:lastRenderedPageBreak/>
        <w:t>Lammrücken mit Gemüsesalat</w:t>
      </w:r>
    </w:p>
    <w:p w14:paraId="35679D05" w14:textId="77777777" w:rsidR="003B65F0" w:rsidRDefault="003B65F0" w:rsidP="003B65F0">
      <w:pPr>
        <w:spacing w:after="120"/>
        <w:jc w:val="both"/>
        <w:rPr>
          <w:sz w:val="24"/>
          <w:szCs w:val="24"/>
        </w:rPr>
      </w:pPr>
      <w:r w:rsidRPr="002F6DEE">
        <w:rPr>
          <w:sz w:val="24"/>
          <w:szCs w:val="24"/>
          <w:u w:val="single"/>
        </w:rPr>
        <w:t>Zutaten</w:t>
      </w:r>
      <w:r>
        <w:rPr>
          <w:sz w:val="24"/>
          <w:szCs w:val="24"/>
        </w:rPr>
        <w:t xml:space="preserve"> für 4 Portionen</w:t>
      </w:r>
    </w:p>
    <w:p w14:paraId="62FF9804" w14:textId="77777777" w:rsidR="003B65F0" w:rsidRDefault="003B65F0" w:rsidP="003B65F0">
      <w:pPr>
        <w:spacing w:after="120"/>
        <w:jc w:val="both"/>
        <w:rPr>
          <w:sz w:val="24"/>
          <w:szCs w:val="24"/>
        </w:rPr>
      </w:pPr>
      <w:r>
        <w:rPr>
          <w:sz w:val="24"/>
          <w:szCs w:val="24"/>
        </w:rPr>
        <w:t>300 g Karotten</w:t>
      </w:r>
    </w:p>
    <w:p w14:paraId="0277B975" w14:textId="77777777" w:rsidR="003B65F0" w:rsidRDefault="003B65F0" w:rsidP="003B65F0">
      <w:pPr>
        <w:spacing w:after="120"/>
        <w:jc w:val="both"/>
        <w:rPr>
          <w:sz w:val="24"/>
          <w:szCs w:val="24"/>
        </w:rPr>
      </w:pPr>
      <w:r>
        <w:rPr>
          <w:sz w:val="24"/>
          <w:szCs w:val="24"/>
        </w:rPr>
        <w:t>1 rote Paprika</w:t>
      </w:r>
    </w:p>
    <w:p w14:paraId="4612757A" w14:textId="77777777" w:rsidR="003B65F0" w:rsidRDefault="003B65F0" w:rsidP="003B65F0">
      <w:pPr>
        <w:spacing w:after="120"/>
        <w:jc w:val="both"/>
        <w:rPr>
          <w:sz w:val="24"/>
          <w:szCs w:val="24"/>
        </w:rPr>
      </w:pPr>
      <w:r>
        <w:rPr>
          <w:sz w:val="24"/>
          <w:szCs w:val="24"/>
        </w:rPr>
        <w:t>1 gelbe Paprika</w:t>
      </w:r>
    </w:p>
    <w:p w14:paraId="4D319719" w14:textId="77777777" w:rsidR="003B65F0" w:rsidRDefault="003B65F0" w:rsidP="003B65F0">
      <w:pPr>
        <w:spacing w:after="120"/>
        <w:jc w:val="both"/>
        <w:rPr>
          <w:sz w:val="24"/>
          <w:szCs w:val="24"/>
        </w:rPr>
      </w:pPr>
      <w:r>
        <w:rPr>
          <w:sz w:val="24"/>
          <w:szCs w:val="24"/>
        </w:rPr>
        <w:t>1 rote Pfefferschote</w:t>
      </w:r>
    </w:p>
    <w:p w14:paraId="027E7965" w14:textId="77777777" w:rsidR="003B65F0" w:rsidRDefault="003B65F0" w:rsidP="003B65F0">
      <w:pPr>
        <w:spacing w:after="120"/>
        <w:jc w:val="both"/>
        <w:rPr>
          <w:sz w:val="24"/>
          <w:szCs w:val="24"/>
        </w:rPr>
      </w:pPr>
      <w:r>
        <w:rPr>
          <w:sz w:val="24"/>
          <w:szCs w:val="24"/>
        </w:rPr>
        <w:t>1 Zucchini</w:t>
      </w:r>
    </w:p>
    <w:p w14:paraId="4903CCF7" w14:textId="77777777" w:rsidR="003B65F0" w:rsidRDefault="003B65F0" w:rsidP="003B65F0">
      <w:pPr>
        <w:spacing w:after="120"/>
        <w:jc w:val="both"/>
        <w:rPr>
          <w:sz w:val="24"/>
          <w:szCs w:val="24"/>
        </w:rPr>
      </w:pPr>
      <w:r>
        <w:rPr>
          <w:sz w:val="24"/>
          <w:szCs w:val="24"/>
        </w:rPr>
        <w:t>1 Bund Radieschen</w:t>
      </w:r>
    </w:p>
    <w:p w14:paraId="31DAFF31" w14:textId="77777777" w:rsidR="003B65F0" w:rsidRDefault="003B65F0" w:rsidP="003B65F0">
      <w:pPr>
        <w:spacing w:after="120"/>
        <w:jc w:val="both"/>
        <w:rPr>
          <w:sz w:val="24"/>
          <w:szCs w:val="24"/>
        </w:rPr>
      </w:pPr>
      <w:r>
        <w:rPr>
          <w:sz w:val="24"/>
          <w:szCs w:val="24"/>
        </w:rPr>
        <w:t>5 EL Weißweinessig</w:t>
      </w:r>
    </w:p>
    <w:p w14:paraId="397CD504" w14:textId="77777777" w:rsidR="003B65F0" w:rsidRDefault="003B65F0" w:rsidP="003B65F0">
      <w:pPr>
        <w:spacing w:after="120"/>
        <w:jc w:val="both"/>
        <w:rPr>
          <w:sz w:val="24"/>
          <w:szCs w:val="24"/>
        </w:rPr>
      </w:pPr>
      <w:r>
        <w:rPr>
          <w:sz w:val="24"/>
          <w:szCs w:val="24"/>
        </w:rPr>
        <w:t>Salz, Pfeffer</w:t>
      </w:r>
    </w:p>
    <w:p w14:paraId="0504C89B" w14:textId="77777777" w:rsidR="003B65F0" w:rsidRDefault="003B65F0" w:rsidP="003B65F0">
      <w:pPr>
        <w:spacing w:after="120"/>
        <w:jc w:val="both"/>
        <w:rPr>
          <w:sz w:val="24"/>
          <w:szCs w:val="24"/>
        </w:rPr>
      </w:pPr>
      <w:r>
        <w:rPr>
          <w:sz w:val="24"/>
          <w:szCs w:val="24"/>
        </w:rPr>
        <w:t>3 TL Ducca (nordafrikanische Gewürzmischung)</w:t>
      </w:r>
    </w:p>
    <w:p w14:paraId="2390A718" w14:textId="77777777" w:rsidR="003B65F0" w:rsidRDefault="003B65F0" w:rsidP="003B65F0">
      <w:pPr>
        <w:spacing w:after="120"/>
        <w:jc w:val="both"/>
        <w:rPr>
          <w:sz w:val="24"/>
          <w:szCs w:val="24"/>
        </w:rPr>
      </w:pPr>
      <w:r>
        <w:rPr>
          <w:sz w:val="24"/>
          <w:szCs w:val="24"/>
        </w:rPr>
        <w:t>10 EL Olivenöl</w:t>
      </w:r>
    </w:p>
    <w:p w14:paraId="7F6713D0" w14:textId="77777777" w:rsidR="003B65F0" w:rsidRDefault="003B65F0" w:rsidP="003B65F0">
      <w:pPr>
        <w:spacing w:after="120"/>
        <w:jc w:val="both"/>
        <w:rPr>
          <w:sz w:val="24"/>
          <w:szCs w:val="24"/>
        </w:rPr>
      </w:pPr>
      <w:r>
        <w:rPr>
          <w:sz w:val="24"/>
          <w:szCs w:val="24"/>
        </w:rPr>
        <w:t>250 ml Orangensaft, frisch gepresst</w:t>
      </w:r>
    </w:p>
    <w:p w14:paraId="3070196F" w14:textId="77777777" w:rsidR="003B65F0" w:rsidRDefault="003B65F0" w:rsidP="003B65F0">
      <w:pPr>
        <w:spacing w:after="120"/>
        <w:jc w:val="both"/>
        <w:rPr>
          <w:sz w:val="24"/>
          <w:szCs w:val="24"/>
        </w:rPr>
      </w:pPr>
      <w:r>
        <w:rPr>
          <w:sz w:val="24"/>
          <w:szCs w:val="24"/>
        </w:rPr>
        <w:t>250 g Hirse oder Couscous oder Bulgur</w:t>
      </w:r>
    </w:p>
    <w:p w14:paraId="578C8F5D" w14:textId="77777777" w:rsidR="003B65F0" w:rsidRDefault="003B65F0" w:rsidP="003B65F0">
      <w:pPr>
        <w:spacing w:after="120"/>
        <w:jc w:val="both"/>
        <w:rPr>
          <w:sz w:val="24"/>
          <w:szCs w:val="24"/>
        </w:rPr>
      </w:pPr>
      <w:r>
        <w:rPr>
          <w:sz w:val="24"/>
          <w:szCs w:val="24"/>
        </w:rPr>
        <w:t>600 g Lammrücken</w:t>
      </w:r>
    </w:p>
    <w:p w14:paraId="4664CD09" w14:textId="77777777" w:rsidR="003B65F0" w:rsidRDefault="003B65F0" w:rsidP="003B65F0">
      <w:pPr>
        <w:spacing w:after="120"/>
        <w:jc w:val="both"/>
        <w:rPr>
          <w:sz w:val="24"/>
          <w:szCs w:val="24"/>
        </w:rPr>
      </w:pPr>
      <w:r>
        <w:rPr>
          <w:sz w:val="24"/>
          <w:szCs w:val="24"/>
        </w:rPr>
        <w:t>1 Zweig Rosmarin</w:t>
      </w:r>
    </w:p>
    <w:p w14:paraId="241A9B7A" w14:textId="77777777" w:rsidR="003B65F0" w:rsidRDefault="003B65F0" w:rsidP="003B65F0">
      <w:pPr>
        <w:spacing w:after="120"/>
        <w:jc w:val="both"/>
        <w:rPr>
          <w:sz w:val="24"/>
          <w:szCs w:val="24"/>
        </w:rPr>
      </w:pPr>
      <w:r>
        <w:rPr>
          <w:sz w:val="24"/>
          <w:szCs w:val="24"/>
        </w:rPr>
        <w:t>3 Stiele glatte Petersilie</w:t>
      </w:r>
    </w:p>
    <w:p w14:paraId="2BCB5C8E" w14:textId="77777777" w:rsidR="003B65F0" w:rsidRDefault="003B65F0" w:rsidP="003B65F0">
      <w:pPr>
        <w:spacing w:after="120"/>
        <w:jc w:val="both"/>
        <w:rPr>
          <w:sz w:val="24"/>
          <w:szCs w:val="24"/>
        </w:rPr>
      </w:pPr>
    </w:p>
    <w:p w14:paraId="33AA8722" w14:textId="77777777" w:rsidR="003B65F0" w:rsidRDefault="003B65F0" w:rsidP="003B65F0">
      <w:pPr>
        <w:spacing w:after="120"/>
        <w:jc w:val="both"/>
        <w:rPr>
          <w:sz w:val="24"/>
          <w:szCs w:val="24"/>
        </w:rPr>
      </w:pPr>
      <w:r>
        <w:rPr>
          <w:sz w:val="24"/>
          <w:szCs w:val="24"/>
        </w:rPr>
        <w:t>Zubereitungszeit:</w:t>
      </w:r>
      <w:r>
        <w:rPr>
          <w:sz w:val="24"/>
          <w:szCs w:val="24"/>
        </w:rPr>
        <w:tab/>
        <w:t>45 Minuten</w:t>
      </w:r>
    </w:p>
    <w:p w14:paraId="300EEB22" w14:textId="77777777" w:rsidR="003B65F0" w:rsidRPr="002F6DEE" w:rsidRDefault="003B65F0" w:rsidP="00B40E8C">
      <w:pPr>
        <w:pStyle w:val="ListParagraph"/>
        <w:numPr>
          <w:ilvl w:val="0"/>
          <w:numId w:val="1905"/>
        </w:numPr>
        <w:spacing w:after="120"/>
        <w:ind w:left="714" w:hanging="357"/>
        <w:contextualSpacing w:val="0"/>
        <w:jc w:val="both"/>
        <w:rPr>
          <w:sz w:val="24"/>
          <w:szCs w:val="24"/>
        </w:rPr>
      </w:pPr>
      <w:r w:rsidRPr="002F6DEE">
        <w:rPr>
          <w:sz w:val="24"/>
          <w:szCs w:val="24"/>
        </w:rPr>
        <w:t>Karotten schälen und in dünne Scheiben schneiden. Paprika waschen, putzen, vierteln, entkernen und in 2-3 cm große Stücke schneiden. Pfefferschote in ringe schneiden. Zucchini und Radieschen waschen, putzen und vierteln. Zucchini in 1 cm große Stücke schneiden. Essig mit 5 EL Wasser, Salz, Pfeffer, 2 TL Ducca, Zitronenschale und 5 EL Öl zu einem Dressing verrühren und beiseitestellen.</w:t>
      </w:r>
    </w:p>
    <w:p w14:paraId="475F51A4" w14:textId="77777777" w:rsidR="003B65F0" w:rsidRPr="002F6DEE" w:rsidRDefault="003B65F0" w:rsidP="00B40E8C">
      <w:pPr>
        <w:pStyle w:val="ListParagraph"/>
        <w:numPr>
          <w:ilvl w:val="0"/>
          <w:numId w:val="1905"/>
        </w:numPr>
        <w:spacing w:after="120"/>
        <w:ind w:left="714" w:hanging="357"/>
        <w:contextualSpacing w:val="0"/>
        <w:jc w:val="both"/>
        <w:rPr>
          <w:sz w:val="24"/>
          <w:szCs w:val="24"/>
        </w:rPr>
      </w:pPr>
      <w:r w:rsidRPr="002F6DEE">
        <w:rPr>
          <w:sz w:val="24"/>
          <w:szCs w:val="24"/>
        </w:rPr>
        <w:t>Orangensaft und 250 ml Wasser aufkochen, Hirse zugeben und nach Packungsanweisung kochen. Abgedeckt beiseitestellen.</w:t>
      </w:r>
    </w:p>
    <w:p w14:paraId="2ECBD5B3" w14:textId="77777777" w:rsidR="003B65F0" w:rsidRPr="002F6DEE" w:rsidRDefault="003B65F0" w:rsidP="00B40E8C">
      <w:pPr>
        <w:pStyle w:val="ListParagraph"/>
        <w:numPr>
          <w:ilvl w:val="0"/>
          <w:numId w:val="1905"/>
        </w:numPr>
        <w:spacing w:after="120"/>
        <w:ind w:left="714" w:hanging="357"/>
        <w:contextualSpacing w:val="0"/>
        <w:jc w:val="both"/>
        <w:rPr>
          <w:sz w:val="24"/>
          <w:szCs w:val="24"/>
        </w:rPr>
      </w:pPr>
      <w:r w:rsidRPr="002F6DEE">
        <w:rPr>
          <w:sz w:val="24"/>
          <w:szCs w:val="24"/>
        </w:rPr>
        <w:t>2 EL Öl in einer ofenfesten Pfanne stark erhitzen. Lamm darin von jeder Seite 1 Minute braten. Mit Salz und Pfeffer würzen. Rosmarin zugeben. Im vorgeheizten Backofen bei 180 Grad (Umluft 160 Grad) auf der 2. Schiene von unten 8-10 Minuten fertig garen. In Alufolie gewickelt kurz ruhen lassen.</w:t>
      </w:r>
    </w:p>
    <w:p w14:paraId="5CD1F4B0" w14:textId="77777777" w:rsidR="003B65F0" w:rsidRPr="002F6DEE" w:rsidRDefault="003B65F0" w:rsidP="00B40E8C">
      <w:pPr>
        <w:pStyle w:val="ListParagraph"/>
        <w:numPr>
          <w:ilvl w:val="0"/>
          <w:numId w:val="1905"/>
        </w:numPr>
        <w:spacing w:after="120"/>
        <w:ind w:left="714" w:hanging="357"/>
        <w:contextualSpacing w:val="0"/>
        <w:jc w:val="both"/>
        <w:rPr>
          <w:sz w:val="24"/>
          <w:szCs w:val="24"/>
        </w:rPr>
      </w:pPr>
      <w:r w:rsidRPr="002F6DEE">
        <w:rPr>
          <w:sz w:val="24"/>
          <w:szCs w:val="24"/>
        </w:rPr>
        <w:t>Gemüse im restlichen Öl 10 Minuten braten, mit Salz und Pfeffer würzen. Petersilienblätter von den Stielen zupfen, fein schneiden und mit der Hälfte des Dressing unter das Gemüse mischen. Lamm in Scheiben schneiden, mit Hirse, Gemüse und restlichem Ducca anrichten.</w:t>
      </w:r>
    </w:p>
    <w:p w14:paraId="7DA4FAC5" w14:textId="77777777" w:rsidR="003B65F0" w:rsidRDefault="003B65F0" w:rsidP="003B65F0">
      <w:pPr>
        <w:spacing w:after="120"/>
        <w:jc w:val="both"/>
        <w:rPr>
          <w:sz w:val="24"/>
          <w:szCs w:val="24"/>
        </w:rPr>
      </w:pPr>
    </w:p>
    <w:p w14:paraId="16031BEC" w14:textId="77777777" w:rsidR="00FD377E" w:rsidRDefault="00FD377E" w:rsidP="00FD377E">
      <w:pPr>
        <w:pStyle w:val="Heading2"/>
        <w:spacing w:after="240"/>
      </w:pPr>
      <w:r>
        <w:lastRenderedPageBreak/>
        <w:t>Lammschulter mit Romesco-Sauce und gebratenen Frühlingszwiebeln</w:t>
      </w:r>
      <w:r>
        <w:rPr>
          <w:rStyle w:val="FootnoteReference"/>
        </w:rPr>
        <w:footnoteReference w:id="534"/>
      </w:r>
      <w:r>
        <w:t xml:space="preserve"> </w:t>
      </w:r>
    </w:p>
    <w:p w14:paraId="1052EA54" w14:textId="77777777" w:rsidR="00FD377E" w:rsidRDefault="00FD377E" w:rsidP="00FD377E">
      <w:pPr>
        <w:rPr>
          <w:sz w:val="24"/>
          <w:szCs w:val="24"/>
        </w:rPr>
      </w:pPr>
      <w:r w:rsidRPr="00013445">
        <w:rPr>
          <w:sz w:val="24"/>
          <w:szCs w:val="24"/>
          <w:u w:val="single"/>
        </w:rPr>
        <w:t>Zutaten</w:t>
      </w:r>
      <w:r>
        <w:rPr>
          <w:sz w:val="24"/>
          <w:szCs w:val="24"/>
        </w:rPr>
        <w:t xml:space="preserve"> (für 4-6 Personen)</w:t>
      </w:r>
    </w:p>
    <w:p w14:paraId="57F457D4" w14:textId="77777777" w:rsidR="00FD377E" w:rsidRPr="00013445" w:rsidRDefault="00FD377E" w:rsidP="00FD377E">
      <w:pPr>
        <w:rPr>
          <w:i/>
          <w:iCs/>
          <w:sz w:val="24"/>
          <w:szCs w:val="24"/>
        </w:rPr>
      </w:pPr>
      <w:r w:rsidRPr="00013445">
        <w:rPr>
          <w:i/>
          <w:iCs/>
          <w:sz w:val="24"/>
          <w:szCs w:val="24"/>
        </w:rPr>
        <w:t>Für das Fleisch:</w:t>
      </w:r>
    </w:p>
    <w:p w14:paraId="53DA4C83" w14:textId="77777777" w:rsidR="00FD377E" w:rsidRDefault="00FD377E" w:rsidP="00FD377E">
      <w:pPr>
        <w:rPr>
          <w:sz w:val="24"/>
          <w:szCs w:val="24"/>
        </w:rPr>
      </w:pPr>
      <w:r>
        <w:rPr>
          <w:sz w:val="24"/>
          <w:szCs w:val="24"/>
        </w:rPr>
        <w:t>6-8 Kartoffeln</w:t>
      </w:r>
    </w:p>
    <w:p w14:paraId="78B61806" w14:textId="77777777" w:rsidR="00FD377E" w:rsidRDefault="00FD377E" w:rsidP="00FD377E">
      <w:pPr>
        <w:rPr>
          <w:sz w:val="24"/>
          <w:szCs w:val="24"/>
        </w:rPr>
      </w:pPr>
      <w:r>
        <w:rPr>
          <w:sz w:val="24"/>
          <w:szCs w:val="24"/>
        </w:rPr>
        <w:t>3 Zwiebeln</w:t>
      </w:r>
    </w:p>
    <w:p w14:paraId="7CC4A798" w14:textId="77777777" w:rsidR="00FD377E" w:rsidRDefault="00FD377E" w:rsidP="00FD377E">
      <w:pPr>
        <w:rPr>
          <w:sz w:val="24"/>
          <w:szCs w:val="24"/>
        </w:rPr>
      </w:pPr>
      <w:r>
        <w:rPr>
          <w:sz w:val="24"/>
          <w:szCs w:val="24"/>
        </w:rPr>
        <w:t>1 Knoblauchknolle</w:t>
      </w:r>
    </w:p>
    <w:p w14:paraId="1F5E7785" w14:textId="77777777" w:rsidR="00FD377E" w:rsidRDefault="00FD377E" w:rsidP="00FD377E">
      <w:pPr>
        <w:rPr>
          <w:sz w:val="24"/>
          <w:szCs w:val="24"/>
        </w:rPr>
      </w:pPr>
      <w:r>
        <w:rPr>
          <w:sz w:val="24"/>
          <w:szCs w:val="24"/>
        </w:rPr>
        <w:t>Einige Rosmarinzweige</w:t>
      </w:r>
    </w:p>
    <w:p w14:paraId="061BE231" w14:textId="77777777" w:rsidR="00FD377E" w:rsidRDefault="00FD377E" w:rsidP="00FD377E">
      <w:pPr>
        <w:rPr>
          <w:sz w:val="24"/>
          <w:szCs w:val="24"/>
        </w:rPr>
      </w:pPr>
      <w:r>
        <w:rPr>
          <w:sz w:val="24"/>
          <w:szCs w:val="24"/>
        </w:rPr>
        <w:t>Salz, Pfeffer</w:t>
      </w:r>
    </w:p>
    <w:p w14:paraId="76C1201A" w14:textId="77777777" w:rsidR="00FD377E" w:rsidRDefault="00FD377E" w:rsidP="00FD377E">
      <w:pPr>
        <w:rPr>
          <w:sz w:val="24"/>
          <w:szCs w:val="24"/>
        </w:rPr>
      </w:pPr>
      <w:r>
        <w:rPr>
          <w:sz w:val="24"/>
          <w:szCs w:val="24"/>
        </w:rPr>
        <w:t>Ein Schuss Olivenöl</w:t>
      </w:r>
    </w:p>
    <w:p w14:paraId="69F98F63" w14:textId="77777777" w:rsidR="00FD377E" w:rsidRDefault="00FD377E" w:rsidP="00FD377E">
      <w:pPr>
        <w:rPr>
          <w:sz w:val="24"/>
          <w:szCs w:val="24"/>
        </w:rPr>
      </w:pPr>
      <w:r>
        <w:rPr>
          <w:sz w:val="24"/>
          <w:szCs w:val="24"/>
        </w:rPr>
        <w:t>Etwas Weißwein</w:t>
      </w:r>
    </w:p>
    <w:p w14:paraId="25FEB23E" w14:textId="77777777" w:rsidR="00FD377E" w:rsidRDefault="00FD377E" w:rsidP="00FD377E">
      <w:pPr>
        <w:rPr>
          <w:sz w:val="24"/>
          <w:szCs w:val="24"/>
        </w:rPr>
      </w:pPr>
      <w:r>
        <w:rPr>
          <w:sz w:val="24"/>
          <w:szCs w:val="24"/>
        </w:rPr>
        <w:t>1-2 Lammschultern</w:t>
      </w:r>
    </w:p>
    <w:p w14:paraId="3708AFDE" w14:textId="77777777" w:rsidR="00FD377E" w:rsidRDefault="00FD377E" w:rsidP="00FD377E">
      <w:pPr>
        <w:rPr>
          <w:sz w:val="24"/>
          <w:szCs w:val="24"/>
        </w:rPr>
      </w:pPr>
    </w:p>
    <w:p w14:paraId="634FAC17" w14:textId="77777777" w:rsidR="00FD377E" w:rsidRPr="00940BC2" w:rsidRDefault="00FD377E" w:rsidP="00FD377E">
      <w:pPr>
        <w:rPr>
          <w:i/>
          <w:iCs/>
          <w:sz w:val="24"/>
          <w:szCs w:val="24"/>
        </w:rPr>
      </w:pPr>
      <w:r w:rsidRPr="00940BC2">
        <w:rPr>
          <w:i/>
          <w:iCs/>
          <w:sz w:val="24"/>
          <w:szCs w:val="24"/>
        </w:rPr>
        <w:t>Für die Sauce:</w:t>
      </w:r>
    </w:p>
    <w:p w14:paraId="0289E366" w14:textId="77777777" w:rsidR="00FD377E" w:rsidRDefault="00FD377E" w:rsidP="00FD377E">
      <w:pPr>
        <w:rPr>
          <w:sz w:val="24"/>
          <w:szCs w:val="24"/>
        </w:rPr>
      </w:pPr>
      <w:r>
        <w:rPr>
          <w:sz w:val="24"/>
          <w:szCs w:val="24"/>
        </w:rPr>
        <w:t>6 Tomaten</w:t>
      </w:r>
    </w:p>
    <w:p w14:paraId="7EE568E3" w14:textId="77777777" w:rsidR="00FD377E" w:rsidRDefault="00FD377E" w:rsidP="00FD377E">
      <w:pPr>
        <w:rPr>
          <w:sz w:val="24"/>
          <w:szCs w:val="24"/>
        </w:rPr>
      </w:pPr>
      <w:r>
        <w:rPr>
          <w:sz w:val="24"/>
          <w:szCs w:val="24"/>
        </w:rPr>
        <w:t>1-2 Knoblauchknollen</w:t>
      </w:r>
    </w:p>
    <w:p w14:paraId="41F5CC72" w14:textId="77777777" w:rsidR="00FD377E" w:rsidRDefault="00FD377E" w:rsidP="00FD377E">
      <w:pPr>
        <w:rPr>
          <w:sz w:val="24"/>
          <w:szCs w:val="24"/>
        </w:rPr>
      </w:pPr>
      <w:r>
        <w:rPr>
          <w:sz w:val="24"/>
          <w:szCs w:val="24"/>
        </w:rPr>
        <w:t>100 g geröstete Mandeln</w:t>
      </w:r>
    </w:p>
    <w:p w14:paraId="0DB10543" w14:textId="77777777" w:rsidR="00FD377E" w:rsidRDefault="00FD377E" w:rsidP="00FD377E">
      <w:pPr>
        <w:rPr>
          <w:sz w:val="24"/>
          <w:szCs w:val="24"/>
        </w:rPr>
      </w:pPr>
      <w:r>
        <w:rPr>
          <w:sz w:val="24"/>
          <w:szCs w:val="24"/>
        </w:rPr>
        <w:t>50 g geröstete Haselnüsse</w:t>
      </w:r>
    </w:p>
    <w:p w14:paraId="5B2398A1" w14:textId="77777777" w:rsidR="00FD377E" w:rsidRDefault="00FD377E" w:rsidP="00FD377E">
      <w:pPr>
        <w:rPr>
          <w:sz w:val="24"/>
          <w:szCs w:val="24"/>
        </w:rPr>
      </w:pPr>
      <w:r>
        <w:rPr>
          <w:sz w:val="24"/>
          <w:szCs w:val="24"/>
        </w:rPr>
        <w:t>Evtl. 2 getrocknete Paprika (Eine Stunde lang in Wasser eingelegt)</w:t>
      </w:r>
    </w:p>
    <w:p w14:paraId="7FA348A7" w14:textId="77777777" w:rsidR="00FD377E" w:rsidRDefault="00FD377E" w:rsidP="00FD377E">
      <w:pPr>
        <w:rPr>
          <w:sz w:val="24"/>
          <w:szCs w:val="24"/>
        </w:rPr>
      </w:pPr>
      <w:r>
        <w:rPr>
          <w:sz w:val="24"/>
          <w:szCs w:val="24"/>
        </w:rPr>
        <w:t>Süßes Paprikapulver</w:t>
      </w:r>
    </w:p>
    <w:p w14:paraId="36272BA6" w14:textId="77777777" w:rsidR="00FD377E" w:rsidRDefault="00FD377E" w:rsidP="00FD377E">
      <w:pPr>
        <w:rPr>
          <w:sz w:val="24"/>
          <w:szCs w:val="24"/>
        </w:rPr>
      </w:pPr>
      <w:r>
        <w:rPr>
          <w:sz w:val="24"/>
          <w:szCs w:val="24"/>
        </w:rPr>
        <w:t>1 Handvoll Petersilie</w:t>
      </w:r>
    </w:p>
    <w:p w14:paraId="17C2583F" w14:textId="77777777" w:rsidR="00FD377E" w:rsidRDefault="00FD377E" w:rsidP="00FD377E">
      <w:pPr>
        <w:rPr>
          <w:sz w:val="24"/>
          <w:szCs w:val="24"/>
        </w:rPr>
      </w:pPr>
      <w:r>
        <w:rPr>
          <w:sz w:val="24"/>
          <w:szCs w:val="24"/>
        </w:rPr>
        <w:t>Etwas Essig</w:t>
      </w:r>
    </w:p>
    <w:p w14:paraId="15C033AB" w14:textId="77777777" w:rsidR="00FD377E" w:rsidRDefault="00FD377E" w:rsidP="00FD377E">
      <w:pPr>
        <w:rPr>
          <w:sz w:val="24"/>
          <w:szCs w:val="24"/>
        </w:rPr>
      </w:pPr>
    </w:p>
    <w:p w14:paraId="098AE53E" w14:textId="77777777" w:rsidR="00FD377E" w:rsidRPr="00013445" w:rsidRDefault="00FD377E" w:rsidP="00FD377E">
      <w:pPr>
        <w:rPr>
          <w:i/>
          <w:iCs/>
          <w:sz w:val="24"/>
          <w:szCs w:val="24"/>
        </w:rPr>
      </w:pPr>
      <w:r w:rsidRPr="00013445">
        <w:rPr>
          <w:i/>
          <w:iCs/>
          <w:sz w:val="24"/>
          <w:szCs w:val="24"/>
        </w:rPr>
        <w:t>Für die Beilage:</w:t>
      </w:r>
    </w:p>
    <w:p w14:paraId="30891EE4" w14:textId="77777777" w:rsidR="00FD377E" w:rsidRDefault="00FD377E" w:rsidP="00FD377E">
      <w:pPr>
        <w:rPr>
          <w:sz w:val="24"/>
          <w:szCs w:val="24"/>
        </w:rPr>
      </w:pPr>
      <w:r>
        <w:rPr>
          <w:sz w:val="24"/>
          <w:szCs w:val="24"/>
        </w:rPr>
        <w:t>24 Frühlingszwiebeln</w:t>
      </w:r>
    </w:p>
    <w:p w14:paraId="1772E07B" w14:textId="77777777" w:rsidR="00FD377E" w:rsidRDefault="00FD377E" w:rsidP="00FD377E">
      <w:pPr>
        <w:rPr>
          <w:sz w:val="24"/>
          <w:szCs w:val="24"/>
        </w:rPr>
      </w:pPr>
    </w:p>
    <w:p w14:paraId="2D1A8562" w14:textId="77777777" w:rsidR="00FD377E" w:rsidRDefault="00FD377E" w:rsidP="00FD377E">
      <w:pPr>
        <w:rPr>
          <w:sz w:val="24"/>
          <w:szCs w:val="24"/>
        </w:rPr>
      </w:pPr>
      <w:r>
        <w:rPr>
          <w:sz w:val="24"/>
          <w:szCs w:val="24"/>
        </w:rPr>
        <w:t>Zubereitung:</w:t>
      </w:r>
    </w:p>
    <w:p w14:paraId="6D7BCB01" w14:textId="77777777" w:rsidR="00FD377E" w:rsidRPr="006D2FE4" w:rsidRDefault="00FD377E" w:rsidP="00B40E8C">
      <w:pPr>
        <w:pStyle w:val="ListParagraph"/>
        <w:numPr>
          <w:ilvl w:val="0"/>
          <w:numId w:val="238"/>
        </w:numPr>
        <w:spacing w:after="120"/>
        <w:ind w:left="714" w:hanging="357"/>
        <w:contextualSpacing w:val="0"/>
        <w:jc w:val="both"/>
        <w:rPr>
          <w:sz w:val="24"/>
          <w:szCs w:val="24"/>
        </w:rPr>
      </w:pPr>
      <w:r w:rsidRPr="006D2FE4">
        <w:rPr>
          <w:sz w:val="24"/>
          <w:szCs w:val="24"/>
        </w:rPr>
        <w:t xml:space="preserve">Kartoffeln in 1 cm dicke Scheiben schneiden, Zwiebeln in dünne Streifen. Beides auf einem Backblech auslegen. Darauf kommen die Knoblauchknolle, nicht geschält und quer halbiert, sowie die Rosmarinzweige. Salzen und pfeffern. Olivenöl darüber geben, </w:t>
      </w:r>
      <w:r w:rsidRPr="006D2FE4">
        <w:rPr>
          <w:sz w:val="24"/>
          <w:szCs w:val="24"/>
        </w:rPr>
        <w:lastRenderedPageBreak/>
        <w:t>mit Wasser und Wein auffüllen, sodass die Kartoffeln gerade bedeckt sind. Das mit Pfeffer und Salz eingeriebene Lamm darauflegen, bei 180°C zwei Stunden garen, wobei alle 30 Minuten das Fleisch mit dem Sud begossen wird. Die Garzeit hängt von der Größe der Lammschulter ab, man muss also mit Gefühl an die Sache gehen.</w:t>
      </w:r>
    </w:p>
    <w:p w14:paraId="4127CD5D" w14:textId="77777777" w:rsidR="00FD377E" w:rsidRPr="006D2FE4" w:rsidRDefault="00FD377E" w:rsidP="00B40E8C">
      <w:pPr>
        <w:pStyle w:val="ListParagraph"/>
        <w:numPr>
          <w:ilvl w:val="0"/>
          <w:numId w:val="238"/>
        </w:numPr>
        <w:spacing w:after="120"/>
        <w:ind w:left="714" w:hanging="357"/>
        <w:contextualSpacing w:val="0"/>
        <w:jc w:val="both"/>
        <w:rPr>
          <w:sz w:val="24"/>
          <w:szCs w:val="24"/>
        </w:rPr>
      </w:pPr>
      <w:r w:rsidRPr="006D2FE4">
        <w:rPr>
          <w:sz w:val="24"/>
          <w:szCs w:val="24"/>
        </w:rPr>
        <w:t>Für die Romesco-Sauce gibt man auf ein zweites Blech je mim Ganzen Tomaten und 1 bis 2 ungeschälte Knoblauchknollen. 30 Minuten garen, dann Tomaten schälen. Der Knoblauch ist weich und schmeckt süßlich, das Mus lässt sich leicht aus der Schale herausdrücken. Mit Mandeln, Haselnüssen, getrockneten Paprika (wer keine bekommen kann, lässt sie weg), Paprikapulver, Petersilie und Essig im Mixer zerkleinern.</w:t>
      </w:r>
    </w:p>
    <w:p w14:paraId="2EFE471F" w14:textId="77777777" w:rsidR="00FD377E" w:rsidRPr="006D2FE4" w:rsidRDefault="00FD377E" w:rsidP="00B40E8C">
      <w:pPr>
        <w:pStyle w:val="ListParagraph"/>
        <w:numPr>
          <w:ilvl w:val="0"/>
          <w:numId w:val="238"/>
        </w:numPr>
        <w:spacing w:after="120"/>
        <w:ind w:left="714" w:hanging="357"/>
        <w:contextualSpacing w:val="0"/>
        <w:jc w:val="both"/>
        <w:rPr>
          <w:sz w:val="24"/>
          <w:szCs w:val="24"/>
        </w:rPr>
      </w:pPr>
      <w:r w:rsidRPr="006D2FE4">
        <w:rPr>
          <w:sz w:val="24"/>
          <w:szCs w:val="24"/>
        </w:rPr>
        <w:t>Die Kartoffeln sind zum Schluss goldgelb, die Flüssigkeit ist fast vollständig verdampft. Man entfernt Rosmarin und Knoblauch und gibt das Fleisch auf eine Servierplatte. Die Romesco-Sauce mit den Kartoffeln vermengen, ebenfalls auf der Platte anrichten. Die Frühlingszwiebeln in einer Pfanne in heißem Öl braten, bis sie etwas Farbe angenommen haben. Salzen und pfeffern.</w:t>
      </w:r>
    </w:p>
    <w:p w14:paraId="584624EA" w14:textId="77777777" w:rsidR="00FD377E" w:rsidRDefault="00FD377E">
      <w:pPr>
        <w:rPr>
          <w:rFonts w:asciiTheme="majorHAnsi" w:eastAsiaTheme="majorEastAsia" w:hAnsiTheme="majorHAnsi" w:cstheme="majorBidi"/>
          <w:color w:val="2F5496" w:themeColor="accent1" w:themeShade="BF"/>
          <w:sz w:val="26"/>
          <w:szCs w:val="26"/>
        </w:rPr>
      </w:pPr>
      <w:r>
        <w:br w:type="page"/>
      </w:r>
    </w:p>
    <w:p w14:paraId="7E99DF4B" w14:textId="76C40023" w:rsidR="00184880" w:rsidRDefault="00184880" w:rsidP="00184880">
      <w:pPr>
        <w:pStyle w:val="Heading2"/>
        <w:spacing w:after="240"/>
      </w:pPr>
      <w:r>
        <w:lastRenderedPageBreak/>
        <w:t>Lammkarree mit Orangen-Granatapfelsirup</w:t>
      </w:r>
      <w:r>
        <w:rPr>
          <w:rStyle w:val="FootnoteReference"/>
        </w:rPr>
        <w:footnoteReference w:id="535"/>
      </w:r>
      <w:r>
        <w:t xml:space="preserve"> </w:t>
      </w:r>
    </w:p>
    <w:p w14:paraId="70182ACB" w14:textId="77777777" w:rsidR="00184880" w:rsidRDefault="00184880" w:rsidP="00184880">
      <w:pPr>
        <w:rPr>
          <w:sz w:val="24"/>
          <w:szCs w:val="24"/>
        </w:rPr>
      </w:pPr>
      <w:r w:rsidRPr="00837DCE">
        <w:rPr>
          <w:sz w:val="24"/>
          <w:szCs w:val="24"/>
          <w:u w:val="single"/>
        </w:rPr>
        <w:t>Zutaten</w:t>
      </w:r>
      <w:r>
        <w:rPr>
          <w:sz w:val="24"/>
          <w:szCs w:val="24"/>
        </w:rPr>
        <w:t xml:space="preserve"> (für 4-6 Portionen)</w:t>
      </w:r>
    </w:p>
    <w:p w14:paraId="6A2E92F9" w14:textId="77777777" w:rsidR="00184880" w:rsidRDefault="00184880" w:rsidP="00184880">
      <w:pPr>
        <w:rPr>
          <w:sz w:val="24"/>
          <w:szCs w:val="24"/>
        </w:rPr>
      </w:pPr>
      <w:r>
        <w:rPr>
          <w:sz w:val="24"/>
          <w:szCs w:val="24"/>
        </w:rPr>
        <w:t>2 Lammkarrees à 500 g</w:t>
      </w:r>
    </w:p>
    <w:p w14:paraId="17C94396" w14:textId="77777777" w:rsidR="00184880" w:rsidRDefault="00184880" w:rsidP="00184880">
      <w:pPr>
        <w:rPr>
          <w:sz w:val="24"/>
          <w:szCs w:val="24"/>
        </w:rPr>
      </w:pPr>
      <w:r>
        <w:rPr>
          <w:sz w:val="24"/>
          <w:szCs w:val="24"/>
        </w:rPr>
        <w:t>1 Grill</w:t>
      </w:r>
    </w:p>
    <w:p w14:paraId="1F327EE7" w14:textId="77777777" w:rsidR="00184880" w:rsidRDefault="00184880" w:rsidP="00184880">
      <w:pPr>
        <w:rPr>
          <w:sz w:val="24"/>
          <w:szCs w:val="24"/>
        </w:rPr>
      </w:pPr>
    </w:p>
    <w:p w14:paraId="6F3B1A3D" w14:textId="77777777" w:rsidR="00184880" w:rsidRPr="00837DCE" w:rsidRDefault="00184880" w:rsidP="00184880">
      <w:pPr>
        <w:rPr>
          <w:i/>
          <w:iCs/>
          <w:sz w:val="24"/>
          <w:szCs w:val="24"/>
        </w:rPr>
      </w:pPr>
      <w:r w:rsidRPr="00837DCE">
        <w:rPr>
          <w:i/>
          <w:iCs/>
          <w:sz w:val="24"/>
          <w:szCs w:val="24"/>
        </w:rPr>
        <w:t>Für die Würzpaste:</w:t>
      </w:r>
    </w:p>
    <w:p w14:paraId="496A8A73" w14:textId="77777777" w:rsidR="00184880" w:rsidRDefault="00184880" w:rsidP="00184880">
      <w:pPr>
        <w:rPr>
          <w:sz w:val="24"/>
          <w:szCs w:val="24"/>
        </w:rPr>
      </w:pPr>
      <w:r>
        <w:rPr>
          <w:sz w:val="24"/>
          <w:szCs w:val="24"/>
        </w:rPr>
        <w:t>2 EL Olivenöl</w:t>
      </w:r>
    </w:p>
    <w:p w14:paraId="174E3406" w14:textId="77777777" w:rsidR="00184880" w:rsidRDefault="00184880" w:rsidP="00184880">
      <w:pPr>
        <w:rPr>
          <w:sz w:val="24"/>
          <w:szCs w:val="24"/>
        </w:rPr>
      </w:pPr>
      <w:r>
        <w:rPr>
          <w:sz w:val="24"/>
          <w:szCs w:val="24"/>
        </w:rPr>
        <w:t>3 zerdrückte Knoblauchzehen</w:t>
      </w:r>
    </w:p>
    <w:p w14:paraId="2E2E8048" w14:textId="77777777" w:rsidR="00184880" w:rsidRDefault="00184880" w:rsidP="00184880">
      <w:pPr>
        <w:rPr>
          <w:sz w:val="24"/>
          <w:szCs w:val="24"/>
        </w:rPr>
      </w:pPr>
      <w:r>
        <w:rPr>
          <w:sz w:val="24"/>
          <w:szCs w:val="24"/>
        </w:rPr>
        <w:t>1 EL Chilipulver</w:t>
      </w:r>
    </w:p>
    <w:p w14:paraId="48FC032D" w14:textId="77777777" w:rsidR="00184880" w:rsidRDefault="00184880" w:rsidP="00184880">
      <w:pPr>
        <w:rPr>
          <w:sz w:val="24"/>
          <w:szCs w:val="24"/>
        </w:rPr>
      </w:pPr>
      <w:r>
        <w:rPr>
          <w:sz w:val="24"/>
          <w:szCs w:val="24"/>
        </w:rPr>
        <w:t>2 TL grobes Meersalz</w:t>
      </w:r>
    </w:p>
    <w:p w14:paraId="0712B7F5" w14:textId="77777777" w:rsidR="00184880" w:rsidRDefault="00184880" w:rsidP="00184880">
      <w:pPr>
        <w:rPr>
          <w:sz w:val="24"/>
          <w:szCs w:val="24"/>
        </w:rPr>
      </w:pPr>
      <w:r>
        <w:rPr>
          <w:sz w:val="24"/>
          <w:szCs w:val="24"/>
        </w:rPr>
        <w:t>1 TL frisch gemahlener schwarzer Pfeffer</w:t>
      </w:r>
    </w:p>
    <w:p w14:paraId="7427E6FA" w14:textId="77777777" w:rsidR="00184880" w:rsidRDefault="00184880" w:rsidP="00184880">
      <w:pPr>
        <w:rPr>
          <w:sz w:val="24"/>
          <w:szCs w:val="24"/>
        </w:rPr>
      </w:pPr>
    </w:p>
    <w:p w14:paraId="39D4EEC5" w14:textId="77777777" w:rsidR="00184880" w:rsidRPr="00837DCE" w:rsidRDefault="00184880" w:rsidP="00184880">
      <w:pPr>
        <w:rPr>
          <w:i/>
          <w:iCs/>
          <w:sz w:val="24"/>
          <w:szCs w:val="24"/>
        </w:rPr>
      </w:pPr>
      <w:r w:rsidRPr="00837DCE">
        <w:rPr>
          <w:i/>
          <w:iCs/>
          <w:sz w:val="24"/>
          <w:szCs w:val="24"/>
        </w:rPr>
        <w:t>Für den Sirup</w:t>
      </w:r>
    </w:p>
    <w:p w14:paraId="38D8CF69" w14:textId="77777777" w:rsidR="00184880" w:rsidRDefault="00184880" w:rsidP="00184880">
      <w:pPr>
        <w:rPr>
          <w:sz w:val="24"/>
          <w:szCs w:val="24"/>
        </w:rPr>
      </w:pPr>
      <w:r>
        <w:rPr>
          <w:sz w:val="24"/>
          <w:szCs w:val="24"/>
        </w:rPr>
        <w:t>120 ml frisch gepresster Orangensaft</w:t>
      </w:r>
    </w:p>
    <w:p w14:paraId="7099D2CC" w14:textId="77777777" w:rsidR="00184880" w:rsidRDefault="00184880" w:rsidP="00184880">
      <w:pPr>
        <w:rPr>
          <w:sz w:val="24"/>
          <w:szCs w:val="24"/>
        </w:rPr>
      </w:pPr>
      <w:r>
        <w:rPr>
          <w:sz w:val="24"/>
          <w:szCs w:val="24"/>
        </w:rPr>
        <w:t>4 EL Granatapfelsaft</w:t>
      </w:r>
    </w:p>
    <w:p w14:paraId="5838CC47" w14:textId="77777777" w:rsidR="00184880" w:rsidRPr="00184880" w:rsidRDefault="00184880" w:rsidP="00184880">
      <w:pPr>
        <w:rPr>
          <w:sz w:val="24"/>
          <w:szCs w:val="24"/>
        </w:rPr>
      </w:pPr>
      <w:r w:rsidRPr="00184880">
        <w:rPr>
          <w:sz w:val="24"/>
          <w:szCs w:val="24"/>
        </w:rPr>
        <w:t>2 EL Honig</w:t>
      </w:r>
    </w:p>
    <w:p w14:paraId="1601967D" w14:textId="77777777" w:rsidR="00184880" w:rsidRPr="00184880" w:rsidRDefault="00184880" w:rsidP="00184880">
      <w:pPr>
        <w:rPr>
          <w:sz w:val="24"/>
          <w:szCs w:val="24"/>
        </w:rPr>
      </w:pPr>
      <w:r w:rsidRPr="00184880">
        <w:rPr>
          <w:sz w:val="24"/>
          <w:szCs w:val="24"/>
        </w:rPr>
        <w:t>1 EL Aceto Balsamcio</w:t>
      </w:r>
    </w:p>
    <w:p w14:paraId="55F6F2F4" w14:textId="77777777" w:rsidR="00184880" w:rsidRPr="00184880" w:rsidRDefault="00184880" w:rsidP="00184880">
      <w:pPr>
        <w:rPr>
          <w:sz w:val="24"/>
          <w:szCs w:val="24"/>
        </w:rPr>
      </w:pPr>
      <w:r w:rsidRPr="00184880">
        <w:rPr>
          <w:sz w:val="24"/>
          <w:szCs w:val="24"/>
        </w:rPr>
        <w:t>½ TL grobes Meersalz</w:t>
      </w:r>
    </w:p>
    <w:p w14:paraId="7DD367A8" w14:textId="77777777" w:rsidR="00184880" w:rsidRPr="00184880" w:rsidRDefault="00184880" w:rsidP="00184880">
      <w:pPr>
        <w:rPr>
          <w:sz w:val="24"/>
          <w:szCs w:val="24"/>
        </w:rPr>
      </w:pPr>
    </w:p>
    <w:p w14:paraId="323CA340" w14:textId="77777777" w:rsidR="00184880" w:rsidRPr="00184880" w:rsidRDefault="00184880" w:rsidP="00184880">
      <w:pPr>
        <w:rPr>
          <w:sz w:val="24"/>
          <w:szCs w:val="24"/>
        </w:rPr>
      </w:pPr>
      <w:r w:rsidRPr="00184880">
        <w:rPr>
          <w:sz w:val="24"/>
          <w:szCs w:val="24"/>
        </w:rPr>
        <w:t>Zubereitung:</w:t>
      </w:r>
    </w:p>
    <w:p w14:paraId="5B4F949B" w14:textId="77777777" w:rsidR="00184880" w:rsidRPr="00123D7F" w:rsidRDefault="00184880" w:rsidP="00B40E8C">
      <w:pPr>
        <w:pStyle w:val="ListParagraph"/>
        <w:numPr>
          <w:ilvl w:val="0"/>
          <w:numId w:val="869"/>
        </w:numPr>
        <w:spacing w:after="120"/>
        <w:ind w:left="714" w:hanging="357"/>
        <w:contextualSpacing w:val="0"/>
        <w:jc w:val="both"/>
        <w:rPr>
          <w:sz w:val="24"/>
          <w:szCs w:val="24"/>
        </w:rPr>
      </w:pPr>
      <w:r w:rsidRPr="00123D7F">
        <w:rPr>
          <w:sz w:val="24"/>
          <w:szCs w:val="24"/>
        </w:rPr>
        <w:t>Fettauflage auf dem Lammkarree entfernen und Rippenknochen sauber abschaben. Die Zutaten für die Würzpaste in einer kleinen Schüssel vermischen. Das Lammfleisch damit bestreichen und vor dem Grillen 20-30 Minuten bei Zimmertemperatur ruhen lassen.</w:t>
      </w:r>
    </w:p>
    <w:p w14:paraId="1704EDA8" w14:textId="77777777" w:rsidR="00184880" w:rsidRPr="00123D7F" w:rsidRDefault="00184880" w:rsidP="00B40E8C">
      <w:pPr>
        <w:pStyle w:val="ListParagraph"/>
        <w:numPr>
          <w:ilvl w:val="0"/>
          <w:numId w:val="869"/>
        </w:numPr>
        <w:spacing w:after="120"/>
        <w:ind w:left="714" w:hanging="357"/>
        <w:contextualSpacing w:val="0"/>
        <w:jc w:val="both"/>
        <w:rPr>
          <w:sz w:val="24"/>
          <w:szCs w:val="24"/>
        </w:rPr>
      </w:pPr>
      <w:r w:rsidRPr="00123D7F">
        <w:rPr>
          <w:sz w:val="24"/>
          <w:szCs w:val="24"/>
        </w:rPr>
        <w:t>Für den Sirup beide Säfte, Honig und Aceto balsamico in einem kleinen Topf vermischen und rasch aufkochen. Die Hitze reduzieren und die Mischung 15-20 Minuten auf etwa 5 EL einkochen. Den Situp mit Salz würzen und abkühlen lassen.</w:t>
      </w:r>
    </w:p>
    <w:p w14:paraId="331DF65C" w14:textId="77777777" w:rsidR="00184880" w:rsidRPr="00123D7F" w:rsidRDefault="00184880" w:rsidP="00B40E8C">
      <w:pPr>
        <w:pStyle w:val="ListParagraph"/>
        <w:numPr>
          <w:ilvl w:val="0"/>
          <w:numId w:val="869"/>
        </w:numPr>
        <w:spacing w:after="120"/>
        <w:ind w:left="714" w:hanging="357"/>
        <w:contextualSpacing w:val="0"/>
        <w:jc w:val="both"/>
        <w:rPr>
          <w:sz w:val="24"/>
          <w:szCs w:val="24"/>
        </w:rPr>
      </w:pPr>
      <w:r w:rsidRPr="00123D7F">
        <w:rPr>
          <w:sz w:val="24"/>
          <w:szCs w:val="24"/>
        </w:rPr>
        <w:t xml:space="preserve">Den Grill für direkte mittlere Hitze vorbereiten. Den Grillrost mit der Bürste reinigen. Die Lammkarrees zuerst mit der Knochenseite nach unten über direkter mittlerer Hitze bei geschlossenem Deckel grillen, bis der gewünschte Gargrad erreicht ist (dauert etwas). Wenn sich Flammen bilden, das Fleisch über die indirekte Hitze ziehen. Sobald </w:t>
      </w:r>
      <w:r w:rsidRPr="00123D7F">
        <w:rPr>
          <w:sz w:val="24"/>
          <w:szCs w:val="24"/>
        </w:rPr>
        <w:lastRenderedPageBreak/>
        <w:t>die Kerntemperatur etwas über 50 Grad erreicht hat, die Karrees vom Grill nehmen und 5 Minuten ruhen lassen (Die Temperatur steigt während der Ruhezeit noch einmal um etwa 2 Grad), dann in Koteletts aufschneiden.</w:t>
      </w:r>
    </w:p>
    <w:p w14:paraId="1F810755" w14:textId="77777777" w:rsidR="00184880" w:rsidRDefault="00184880" w:rsidP="00B40E8C">
      <w:pPr>
        <w:pStyle w:val="ListParagraph"/>
        <w:numPr>
          <w:ilvl w:val="0"/>
          <w:numId w:val="869"/>
        </w:numPr>
        <w:spacing w:after="120"/>
        <w:ind w:left="714" w:hanging="357"/>
        <w:contextualSpacing w:val="0"/>
        <w:jc w:val="both"/>
        <w:rPr>
          <w:sz w:val="24"/>
          <w:szCs w:val="24"/>
        </w:rPr>
      </w:pPr>
      <w:r w:rsidRPr="00123D7F">
        <w:rPr>
          <w:sz w:val="24"/>
          <w:szCs w:val="24"/>
        </w:rPr>
        <w:t>Den Sirup falls nötig auf niedriger Stufe erneut erhitzen, um ihn zu verflüssigen. Die Lammkoteletts mit Sirup beträufeln und warm servieren.</w:t>
      </w:r>
    </w:p>
    <w:p w14:paraId="34030E8A" w14:textId="77777777" w:rsidR="00184880" w:rsidRDefault="00184880" w:rsidP="00184880">
      <w:pPr>
        <w:rPr>
          <w:sz w:val="24"/>
          <w:szCs w:val="24"/>
        </w:rPr>
      </w:pPr>
      <w:r>
        <w:rPr>
          <w:sz w:val="24"/>
          <w:szCs w:val="24"/>
        </w:rPr>
        <w:br w:type="page"/>
      </w:r>
    </w:p>
    <w:p w14:paraId="121EE7CD" w14:textId="77777777" w:rsidR="006B2F9B" w:rsidRDefault="006B2F9B" w:rsidP="006B2F9B">
      <w:pPr>
        <w:pStyle w:val="Heading2"/>
        <w:spacing w:after="240"/>
      </w:pPr>
      <w:r>
        <w:lastRenderedPageBreak/>
        <w:t>Lammkarree</w:t>
      </w:r>
      <w:r>
        <w:rPr>
          <w:rStyle w:val="FootnoteReference"/>
        </w:rPr>
        <w:footnoteReference w:id="536"/>
      </w:r>
      <w:r>
        <w:t xml:space="preserve"> </w:t>
      </w:r>
    </w:p>
    <w:p w14:paraId="46AF5AC5" w14:textId="77777777" w:rsidR="006B2F9B" w:rsidRDefault="006B2F9B" w:rsidP="006B2F9B">
      <w:pPr>
        <w:rPr>
          <w:sz w:val="24"/>
          <w:szCs w:val="24"/>
        </w:rPr>
      </w:pPr>
      <w:r w:rsidRPr="001F5024">
        <w:rPr>
          <w:sz w:val="24"/>
          <w:szCs w:val="24"/>
          <w:u w:val="single"/>
        </w:rPr>
        <w:t>Zutaten</w:t>
      </w:r>
      <w:r>
        <w:rPr>
          <w:sz w:val="24"/>
          <w:szCs w:val="24"/>
        </w:rPr>
        <w:t xml:space="preserve"> (für 4 Portionen)</w:t>
      </w:r>
    </w:p>
    <w:p w14:paraId="503A135A" w14:textId="77777777" w:rsidR="006B2F9B" w:rsidRDefault="006B2F9B" w:rsidP="006B2F9B">
      <w:pPr>
        <w:rPr>
          <w:sz w:val="24"/>
          <w:szCs w:val="24"/>
        </w:rPr>
      </w:pPr>
      <w:r>
        <w:rPr>
          <w:sz w:val="24"/>
          <w:szCs w:val="24"/>
        </w:rPr>
        <w:t>2 Lammkarree (à 400 g: beim Metzger vorbestellen, Knochen abschaben lassen)</w:t>
      </w:r>
    </w:p>
    <w:p w14:paraId="5F055117" w14:textId="77777777" w:rsidR="006B2F9B" w:rsidRDefault="006B2F9B" w:rsidP="006B2F9B">
      <w:pPr>
        <w:rPr>
          <w:sz w:val="24"/>
          <w:szCs w:val="24"/>
        </w:rPr>
      </w:pPr>
      <w:r>
        <w:rPr>
          <w:sz w:val="24"/>
          <w:szCs w:val="24"/>
        </w:rPr>
        <w:t>2 EL Olivenöl</w:t>
      </w:r>
    </w:p>
    <w:p w14:paraId="6A04C0AF" w14:textId="77777777" w:rsidR="006B2F9B" w:rsidRDefault="006B2F9B" w:rsidP="006B2F9B">
      <w:pPr>
        <w:rPr>
          <w:sz w:val="24"/>
          <w:szCs w:val="24"/>
        </w:rPr>
      </w:pPr>
      <w:r>
        <w:rPr>
          <w:sz w:val="24"/>
          <w:szCs w:val="24"/>
        </w:rPr>
        <w:t>3 Knoblauchzehen</w:t>
      </w:r>
    </w:p>
    <w:p w14:paraId="5360F7E7" w14:textId="77777777" w:rsidR="006B2F9B" w:rsidRDefault="006B2F9B" w:rsidP="006B2F9B">
      <w:pPr>
        <w:rPr>
          <w:sz w:val="24"/>
          <w:szCs w:val="24"/>
        </w:rPr>
      </w:pPr>
      <w:r>
        <w:rPr>
          <w:sz w:val="24"/>
          <w:szCs w:val="24"/>
        </w:rPr>
        <w:t>1 Bund Petersilie</w:t>
      </w:r>
    </w:p>
    <w:p w14:paraId="4A133C33" w14:textId="77777777" w:rsidR="006B2F9B" w:rsidRDefault="006B2F9B" w:rsidP="006B2F9B">
      <w:pPr>
        <w:rPr>
          <w:sz w:val="24"/>
          <w:szCs w:val="24"/>
        </w:rPr>
      </w:pPr>
      <w:r>
        <w:rPr>
          <w:sz w:val="24"/>
          <w:szCs w:val="24"/>
        </w:rPr>
        <w:t>1 Scheibe Toastbrot</w:t>
      </w:r>
    </w:p>
    <w:p w14:paraId="5EF93DDA" w14:textId="77777777" w:rsidR="006B2F9B" w:rsidRDefault="006B2F9B" w:rsidP="006B2F9B">
      <w:pPr>
        <w:rPr>
          <w:sz w:val="24"/>
          <w:szCs w:val="24"/>
        </w:rPr>
      </w:pPr>
      <w:r>
        <w:rPr>
          <w:sz w:val="24"/>
          <w:szCs w:val="24"/>
        </w:rPr>
        <w:t>1 TL getrocknete Kräuter der Provence</w:t>
      </w:r>
    </w:p>
    <w:p w14:paraId="1AC6BF6C" w14:textId="77777777" w:rsidR="006B2F9B" w:rsidRDefault="006B2F9B" w:rsidP="006B2F9B">
      <w:pPr>
        <w:rPr>
          <w:sz w:val="24"/>
          <w:szCs w:val="24"/>
        </w:rPr>
      </w:pPr>
      <w:r>
        <w:rPr>
          <w:sz w:val="24"/>
          <w:szCs w:val="24"/>
        </w:rPr>
        <w:t>10 schwarze Oliven</w:t>
      </w:r>
    </w:p>
    <w:p w14:paraId="55AA42F0" w14:textId="77777777" w:rsidR="006B2F9B" w:rsidRDefault="006B2F9B" w:rsidP="006B2F9B">
      <w:pPr>
        <w:rPr>
          <w:sz w:val="24"/>
          <w:szCs w:val="24"/>
        </w:rPr>
      </w:pPr>
      <w:r>
        <w:rPr>
          <w:sz w:val="24"/>
          <w:szCs w:val="24"/>
        </w:rPr>
        <w:t xml:space="preserve">6 getrocknete Tomaten </w:t>
      </w:r>
    </w:p>
    <w:p w14:paraId="7FD6CD92" w14:textId="77777777" w:rsidR="006B2F9B" w:rsidRDefault="006B2F9B" w:rsidP="006B2F9B">
      <w:pPr>
        <w:rPr>
          <w:sz w:val="24"/>
          <w:szCs w:val="24"/>
        </w:rPr>
      </w:pPr>
      <w:r>
        <w:rPr>
          <w:sz w:val="24"/>
          <w:szCs w:val="24"/>
        </w:rPr>
        <w:t>1 Eiweiß</w:t>
      </w:r>
    </w:p>
    <w:p w14:paraId="6E9958D1" w14:textId="77777777" w:rsidR="006B2F9B" w:rsidRDefault="006B2F9B" w:rsidP="006B2F9B">
      <w:pPr>
        <w:rPr>
          <w:sz w:val="24"/>
          <w:szCs w:val="24"/>
        </w:rPr>
      </w:pPr>
    </w:p>
    <w:p w14:paraId="0BF130A8" w14:textId="77777777" w:rsidR="006B2F9B" w:rsidRDefault="006B2F9B" w:rsidP="006B2F9B">
      <w:pPr>
        <w:rPr>
          <w:sz w:val="24"/>
          <w:szCs w:val="24"/>
        </w:rPr>
      </w:pPr>
      <w:r>
        <w:rPr>
          <w:sz w:val="24"/>
          <w:szCs w:val="24"/>
        </w:rPr>
        <w:t>Zubereitung: 50 Minuten, Garzeit: 1 Stunde</w:t>
      </w:r>
    </w:p>
    <w:p w14:paraId="3EE451B5" w14:textId="77777777" w:rsidR="006B2F9B" w:rsidRPr="0016089B" w:rsidRDefault="006B2F9B" w:rsidP="00E76E01">
      <w:pPr>
        <w:pStyle w:val="ListParagraph"/>
        <w:numPr>
          <w:ilvl w:val="0"/>
          <w:numId w:val="178"/>
        </w:numPr>
        <w:spacing w:after="120"/>
        <w:ind w:left="714" w:hanging="357"/>
        <w:contextualSpacing w:val="0"/>
        <w:jc w:val="both"/>
        <w:rPr>
          <w:sz w:val="24"/>
          <w:szCs w:val="24"/>
        </w:rPr>
      </w:pPr>
      <w:r w:rsidRPr="0016089B">
        <w:rPr>
          <w:sz w:val="24"/>
          <w:szCs w:val="24"/>
        </w:rPr>
        <w:t>Backofen mit feuerfester Form auf 80°C vorheizen. Fleisch salzen und pfeffern. Öl in einer Pfanne erhitzen. 2 Knoblauchzehen ungeschält zerdrücken, dazugeben. Die Lammkarrees darin rundherum 5-6 Minuten anbraten. In die Form setzen, 1 Stunde garen.</w:t>
      </w:r>
    </w:p>
    <w:p w14:paraId="581F5AD4" w14:textId="77777777" w:rsidR="006B2F9B" w:rsidRPr="0016089B" w:rsidRDefault="006B2F9B" w:rsidP="00E76E01">
      <w:pPr>
        <w:pStyle w:val="ListParagraph"/>
        <w:numPr>
          <w:ilvl w:val="0"/>
          <w:numId w:val="178"/>
        </w:numPr>
        <w:spacing w:after="120"/>
        <w:ind w:left="714" w:hanging="357"/>
        <w:contextualSpacing w:val="0"/>
        <w:jc w:val="both"/>
        <w:rPr>
          <w:sz w:val="24"/>
          <w:szCs w:val="24"/>
        </w:rPr>
      </w:pPr>
      <w:r w:rsidRPr="0016089B">
        <w:rPr>
          <w:sz w:val="24"/>
          <w:szCs w:val="24"/>
        </w:rPr>
        <w:t>Petersilie waschen, Blätter grob hacken. Restlichen Knoblauch schälen und mit Petersilie, Toast und getrockneten Kräutern im Mixer zerkleinern. Oliven entsteinen, mit den Tomaten würfeln. Eiweiß in einer Schüssel verschlagen. Alles zu einer Paste verrühren, salzen und pfeffern.</w:t>
      </w:r>
    </w:p>
    <w:p w14:paraId="45EC5B32" w14:textId="77777777" w:rsidR="006B2F9B" w:rsidRPr="0016089B" w:rsidRDefault="006B2F9B" w:rsidP="00E76E01">
      <w:pPr>
        <w:pStyle w:val="ListParagraph"/>
        <w:numPr>
          <w:ilvl w:val="0"/>
          <w:numId w:val="178"/>
        </w:numPr>
        <w:spacing w:after="120"/>
        <w:ind w:left="714" w:hanging="357"/>
        <w:contextualSpacing w:val="0"/>
        <w:jc w:val="both"/>
        <w:rPr>
          <w:sz w:val="24"/>
          <w:szCs w:val="24"/>
        </w:rPr>
      </w:pPr>
      <w:r w:rsidRPr="0016089B">
        <w:rPr>
          <w:sz w:val="24"/>
          <w:szCs w:val="24"/>
        </w:rPr>
        <w:t>Lammkarrees aus dem Ofen nehmen. Ofentemperatur auf 220°C erhöhen, Grill dazu schalten. Fleisch mit der Würzpaste bestreichen und im Ofen 6-8 Minuten goldbraun grillen. Die Lammkarrees aus dem Ofen nehmen, portionieren und auf vorgewärmten Tellern servieren.</w:t>
      </w:r>
    </w:p>
    <w:p w14:paraId="17736163" w14:textId="77777777" w:rsidR="006B2F9B" w:rsidRDefault="006B2F9B" w:rsidP="006B2F9B">
      <w:pPr>
        <w:rPr>
          <w:sz w:val="24"/>
          <w:szCs w:val="24"/>
        </w:rPr>
      </w:pPr>
    </w:p>
    <w:p w14:paraId="406BCCBC" w14:textId="77777777" w:rsidR="006B2F9B" w:rsidRDefault="006B2F9B" w:rsidP="006B2F9B">
      <w:pPr>
        <w:rPr>
          <w:sz w:val="24"/>
          <w:szCs w:val="24"/>
        </w:rPr>
      </w:pPr>
      <w:r>
        <w:rPr>
          <w:sz w:val="24"/>
          <w:szCs w:val="24"/>
        </w:rPr>
        <w:t>Obacht:</w:t>
      </w:r>
      <w:r>
        <w:rPr>
          <w:sz w:val="24"/>
          <w:szCs w:val="24"/>
        </w:rPr>
        <w:tab/>
        <w:t>Lamm schmeckt nur warm und wird schnell kalt!</w:t>
      </w:r>
    </w:p>
    <w:p w14:paraId="029A23DD" w14:textId="77777777" w:rsidR="006B2F9B" w:rsidRDefault="006B2F9B" w:rsidP="006B2F9B">
      <w:pPr>
        <w:rPr>
          <w:sz w:val="24"/>
          <w:szCs w:val="24"/>
        </w:rPr>
      </w:pPr>
      <w:r>
        <w:rPr>
          <w:sz w:val="24"/>
          <w:szCs w:val="24"/>
        </w:rPr>
        <w:br w:type="page"/>
      </w:r>
    </w:p>
    <w:p w14:paraId="2F4566C5" w14:textId="5B0A5EB0" w:rsidR="0084418D" w:rsidRDefault="0084418D" w:rsidP="0084418D">
      <w:pPr>
        <w:pStyle w:val="Heading2"/>
        <w:spacing w:after="240"/>
      </w:pPr>
      <w:r>
        <w:lastRenderedPageBreak/>
        <w:t>Geschmortes Lamm mit Zucchini, Minze und Zitrone</w:t>
      </w:r>
      <w:r>
        <w:rPr>
          <w:rStyle w:val="FootnoteReference"/>
        </w:rPr>
        <w:footnoteReference w:id="537"/>
      </w:r>
      <w:r>
        <w:t xml:space="preserve"> </w:t>
      </w:r>
    </w:p>
    <w:p w14:paraId="14846E15" w14:textId="77777777" w:rsidR="0084418D" w:rsidRDefault="0084418D" w:rsidP="0084418D">
      <w:pPr>
        <w:rPr>
          <w:sz w:val="24"/>
          <w:szCs w:val="24"/>
        </w:rPr>
      </w:pPr>
      <w:r w:rsidRPr="007C1C27">
        <w:rPr>
          <w:sz w:val="24"/>
          <w:szCs w:val="24"/>
          <w:u w:val="single"/>
        </w:rPr>
        <w:t>Zutaten</w:t>
      </w:r>
      <w:r>
        <w:rPr>
          <w:sz w:val="24"/>
          <w:szCs w:val="24"/>
        </w:rPr>
        <w:t xml:space="preserve"> (für 3 bis 4 Personen)</w:t>
      </w:r>
    </w:p>
    <w:p w14:paraId="377FDF4A" w14:textId="77777777" w:rsidR="0084418D" w:rsidRDefault="0084418D" w:rsidP="0084418D">
      <w:pPr>
        <w:rPr>
          <w:sz w:val="24"/>
          <w:szCs w:val="24"/>
        </w:rPr>
      </w:pPr>
      <w:r>
        <w:rPr>
          <w:sz w:val="24"/>
          <w:szCs w:val="24"/>
        </w:rPr>
        <w:t>1 Zwiebel</w:t>
      </w:r>
    </w:p>
    <w:p w14:paraId="3FA5F48C" w14:textId="77777777" w:rsidR="0084418D" w:rsidRDefault="0084418D" w:rsidP="0084418D">
      <w:pPr>
        <w:rPr>
          <w:sz w:val="24"/>
          <w:szCs w:val="24"/>
        </w:rPr>
      </w:pPr>
      <w:r>
        <w:rPr>
          <w:sz w:val="24"/>
          <w:szCs w:val="24"/>
        </w:rPr>
        <w:t>4 Knoblauchzehen</w:t>
      </w:r>
    </w:p>
    <w:p w14:paraId="5CA37074" w14:textId="77777777" w:rsidR="0084418D" w:rsidRDefault="0084418D" w:rsidP="0084418D">
      <w:pPr>
        <w:rPr>
          <w:sz w:val="24"/>
          <w:szCs w:val="24"/>
        </w:rPr>
      </w:pPr>
      <w:r>
        <w:rPr>
          <w:sz w:val="24"/>
          <w:szCs w:val="24"/>
        </w:rPr>
        <w:t>25 g frischer Ingwer</w:t>
      </w:r>
    </w:p>
    <w:p w14:paraId="051E0AEE" w14:textId="77777777" w:rsidR="0084418D" w:rsidRDefault="0084418D" w:rsidP="0084418D">
      <w:pPr>
        <w:rPr>
          <w:sz w:val="24"/>
          <w:szCs w:val="24"/>
        </w:rPr>
      </w:pPr>
      <w:r>
        <w:rPr>
          <w:sz w:val="24"/>
          <w:szCs w:val="24"/>
        </w:rPr>
        <w:t>750 g Lammfleisch zum Schmoren (z.B. aus der Keule)</w:t>
      </w:r>
    </w:p>
    <w:p w14:paraId="6C95F871" w14:textId="77777777" w:rsidR="0084418D" w:rsidRDefault="0084418D" w:rsidP="0084418D">
      <w:pPr>
        <w:rPr>
          <w:sz w:val="24"/>
          <w:szCs w:val="24"/>
        </w:rPr>
      </w:pPr>
      <w:r>
        <w:rPr>
          <w:sz w:val="24"/>
          <w:szCs w:val="24"/>
        </w:rPr>
        <w:t>Ca. 500 ml Wasser</w:t>
      </w:r>
    </w:p>
    <w:p w14:paraId="5068F8CB" w14:textId="77777777" w:rsidR="0084418D" w:rsidRDefault="0084418D" w:rsidP="0084418D">
      <w:pPr>
        <w:rPr>
          <w:sz w:val="24"/>
          <w:szCs w:val="24"/>
        </w:rPr>
      </w:pPr>
      <w:r>
        <w:rPr>
          <w:sz w:val="24"/>
          <w:szCs w:val="24"/>
        </w:rPr>
        <w:t>2 kleine Zucchini</w:t>
      </w:r>
    </w:p>
    <w:p w14:paraId="661D5365" w14:textId="77777777" w:rsidR="0084418D" w:rsidRDefault="0084418D" w:rsidP="0084418D">
      <w:pPr>
        <w:rPr>
          <w:sz w:val="24"/>
          <w:szCs w:val="24"/>
        </w:rPr>
      </w:pPr>
      <w:r>
        <w:rPr>
          <w:sz w:val="24"/>
          <w:szCs w:val="24"/>
        </w:rPr>
        <w:t>1 grüne Paprikaschote</w:t>
      </w:r>
    </w:p>
    <w:p w14:paraId="0E1526C1" w14:textId="77777777" w:rsidR="0084418D" w:rsidRDefault="0084418D" w:rsidP="0084418D">
      <w:pPr>
        <w:rPr>
          <w:sz w:val="24"/>
          <w:szCs w:val="24"/>
        </w:rPr>
      </w:pPr>
      <w:r>
        <w:rPr>
          <w:sz w:val="24"/>
          <w:szCs w:val="24"/>
        </w:rPr>
        <w:t>4 Tomaten</w:t>
      </w:r>
    </w:p>
    <w:p w14:paraId="5C7C8484" w14:textId="77777777" w:rsidR="0084418D" w:rsidRDefault="0084418D" w:rsidP="0084418D">
      <w:pPr>
        <w:rPr>
          <w:sz w:val="24"/>
          <w:szCs w:val="24"/>
        </w:rPr>
      </w:pPr>
      <w:r>
        <w:rPr>
          <w:sz w:val="24"/>
          <w:szCs w:val="24"/>
        </w:rPr>
        <w:t>Je 1 Bund glatte Petersilie und frische Minze</w:t>
      </w:r>
    </w:p>
    <w:p w14:paraId="2FF4A3F4" w14:textId="77777777" w:rsidR="0084418D" w:rsidRDefault="0084418D" w:rsidP="0084418D">
      <w:pPr>
        <w:rPr>
          <w:sz w:val="24"/>
          <w:szCs w:val="24"/>
        </w:rPr>
      </w:pPr>
      <w:r>
        <w:rPr>
          <w:sz w:val="24"/>
          <w:szCs w:val="24"/>
        </w:rPr>
        <w:t>Salz und schwarzer Pfeffer</w:t>
      </w:r>
    </w:p>
    <w:p w14:paraId="5742A5F9" w14:textId="77777777" w:rsidR="0084418D" w:rsidRDefault="0084418D" w:rsidP="0084418D">
      <w:pPr>
        <w:rPr>
          <w:sz w:val="24"/>
          <w:szCs w:val="24"/>
        </w:rPr>
      </w:pPr>
      <w:r>
        <w:rPr>
          <w:sz w:val="24"/>
          <w:szCs w:val="24"/>
        </w:rPr>
        <w:t>1 Zitrone</w:t>
      </w:r>
    </w:p>
    <w:p w14:paraId="32E63599" w14:textId="77777777" w:rsidR="0084418D" w:rsidRDefault="0084418D" w:rsidP="0084418D">
      <w:pPr>
        <w:rPr>
          <w:sz w:val="24"/>
          <w:szCs w:val="24"/>
        </w:rPr>
      </w:pPr>
    </w:p>
    <w:p w14:paraId="44A2F6E3" w14:textId="77777777" w:rsidR="0084418D" w:rsidRDefault="0084418D" w:rsidP="0084418D">
      <w:pPr>
        <w:rPr>
          <w:sz w:val="24"/>
          <w:szCs w:val="24"/>
        </w:rPr>
      </w:pPr>
      <w:r>
        <w:rPr>
          <w:sz w:val="24"/>
          <w:szCs w:val="24"/>
        </w:rPr>
        <w:t>Zubereitung:</w:t>
      </w:r>
    </w:p>
    <w:p w14:paraId="3AE6472B" w14:textId="77777777" w:rsidR="0084418D" w:rsidRPr="00DA4AC9" w:rsidRDefault="0084418D" w:rsidP="00E76E01">
      <w:pPr>
        <w:pStyle w:val="ListParagraph"/>
        <w:numPr>
          <w:ilvl w:val="0"/>
          <w:numId w:val="222"/>
        </w:numPr>
        <w:spacing w:after="120"/>
        <w:ind w:left="714" w:hanging="357"/>
        <w:contextualSpacing w:val="0"/>
        <w:jc w:val="both"/>
        <w:rPr>
          <w:sz w:val="24"/>
          <w:szCs w:val="24"/>
        </w:rPr>
      </w:pPr>
      <w:r w:rsidRPr="00DA4AC9">
        <w:rPr>
          <w:sz w:val="24"/>
          <w:szCs w:val="24"/>
        </w:rPr>
        <w:t>Zwiebel, Knoblauch und Ingwer schälen, hacken. Fleisch in 2 cm große Würfel schneiden. Olivenöl in einem Topf mit dickem Boden erhitzen. Zwiebeln, Knoblauch, Koriander und Ingwer dazugeben. 4 Minuten lang unter Rühren dünsten, dann Fleisch zugeben.</w:t>
      </w:r>
    </w:p>
    <w:p w14:paraId="2F451B42" w14:textId="77777777" w:rsidR="0084418D" w:rsidRPr="00DA4AC9" w:rsidRDefault="0084418D" w:rsidP="00E76E01">
      <w:pPr>
        <w:pStyle w:val="ListParagraph"/>
        <w:numPr>
          <w:ilvl w:val="0"/>
          <w:numId w:val="222"/>
        </w:numPr>
        <w:spacing w:after="120"/>
        <w:ind w:left="714" w:hanging="357"/>
        <w:contextualSpacing w:val="0"/>
        <w:jc w:val="both"/>
        <w:rPr>
          <w:sz w:val="24"/>
          <w:szCs w:val="24"/>
        </w:rPr>
      </w:pPr>
      <w:r w:rsidRPr="00DA4AC9">
        <w:rPr>
          <w:sz w:val="24"/>
          <w:szCs w:val="24"/>
        </w:rPr>
        <w:t>Mit Wasser aufgießen, bis das Fleisch gerade bedeckt ist. Wasser aufkochen, Hitze reduzieren und den Topf zudecken. 1,5 Stunden lang sanft köcheln lassen.</w:t>
      </w:r>
    </w:p>
    <w:p w14:paraId="09337644" w14:textId="77777777" w:rsidR="0084418D" w:rsidRPr="00DA4AC9" w:rsidRDefault="0084418D" w:rsidP="00E76E01">
      <w:pPr>
        <w:pStyle w:val="ListParagraph"/>
        <w:numPr>
          <w:ilvl w:val="0"/>
          <w:numId w:val="222"/>
        </w:numPr>
        <w:spacing w:after="120"/>
        <w:ind w:left="714" w:hanging="357"/>
        <w:contextualSpacing w:val="0"/>
        <w:jc w:val="both"/>
        <w:rPr>
          <w:sz w:val="24"/>
          <w:szCs w:val="24"/>
        </w:rPr>
      </w:pPr>
      <w:r w:rsidRPr="00DA4AC9">
        <w:rPr>
          <w:sz w:val="24"/>
          <w:szCs w:val="24"/>
        </w:rPr>
        <w:t xml:space="preserve">Inzwischen Zucchini waschen, putzen, schräg in dicke Scheiben schneiden. Paprika entkernen, waschen und in breite Streifen schneiden. Tomaten häuten. Kerne entfernen, das Fruchtfleisch würfeln. Kräuter waschen, trocken schütteln und die Blättchen grob hacken. </w:t>
      </w:r>
    </w:p>
    <w:p w14:paraId="164CC687" w14:textId="77777777" w:rsidR="0084418D" w:rsidRPr="00DA4AC9" w:rsidRDefault="0084418D" w:rsidP="00E76E01">
      <w:pPr>
        <w:pStyle w:val="ListParagraph"/>
        <w:numPr>
          <w:ilvl w:val="0"/>
          <w:numId w:val="222"/>
        </w:numPr>
        <w:spacing w:after="120"/>
        <w:ind w:left="714" w:hanging="357"/>
        <w:contextualSpacing w:val="0"/>
        <w:jc w:val="both"/>
        <w:rPr>
          <w:sz w:val="24"/>
          <w:szCs w:val="24"/>
        </w:rPr>
      </w:pPr>
      <w:r w:rsidRPr="00DA4AC9">
        <w:rPr>
          <w:sz w:val="24"/>
          <w:szCs w:val="24"/>
        </w:rPr>
        <w:t>Die Kochflüssigkeit mit Salz und Pfeffer würzen. Zucchini, Paprika und Tomaten zum Fleisch geben, eventuell noch Wasser dazu gießen. Zugedeckt weitere 15 Minuten lang köcheln lassen, bis Zucchini und Paprika gar aber noch bissfest sind.</w:t>
      </w:r>
    </w:p>
    <w:p w14:paraId="1A68E8E2" w14:textId="77777777" w:rsidR="0084418D" w:rsidRDefault="0084418D" w:rsidP="00E76E01">
      <w:pPr>
        <w:pStyle w:val="ListParagraph"/>
        <w:numPr>
          <w:ilvl w:val="0"/>
          <w:numId w:val="222"/>
        </w:numPr>
        <w:spacing w:after="120"/>
        <w:ind w:left="714" w:hanging="357"/>
        <w:contextualSpacing w:val="0"/>
        <w:jc w:val="both"/>
        <w:rPr>
          <w:sz w:val="24"/>
          <w:szCs w:val="24"/>
        </w:rPr>
      </w:pPr>
      <w:r w:rsidRPr="00DA4AC9">
        <w:rPr>
          <w:sz w:val="24"/>
          <w:szCs w:val="24"/>
        </w:rPr>
        <w:t>Mit den Kräutern und Zitronenviertel servieren.</w:t>
      </w:r>
    </w:p>
    <w:p w14:paraId="45BAF6A6" w14:textId="77777777" w:rsidR="0084418D" w:rsidRDefault="0084418D" w:rsidP="0084418D">
      <w:pPr>
        <w:rPr>
          <w:sz w:val="24"/>
          <w:szCs w:val="24"/>
        </w:rPr>
      </w:pPr>
      <w:r>
        <w:rPr>
          <w:sz w:val="24"/>
          <w:szCs w:val="24"/>
        </w:rPr>
        <w:br w:type="page"/>
      </w:r>
    </w:p>
    <w:p w14:paraId="30952243" w14:textId="77777777" w:rsidR="0084418D" w:rsidRDefault="0084418D" w:rsidP="0084418D">
      <w:pPr>
        <w:pStyle w:val="Heading2"/>
        <w:spacing w:after="240"/>
      </w:pPr>
      <w:r>
        <w:lastRenderedPageBreak/>
        <w:t>Geschmortes Lamm mit Äpfeln</w:t>
      </w:r>
      <w:r>
        <w:rPr>
          <w:rStyle w:val="FootnoteReference"/>
        </w:rPr>
        <w:footnoteReference w:id="538"/>
      </w:r>
    </w:p>
    <w:p w14:paraId="645023A7" w14:textId="77777777" w:rsidR="0084418D" w:rsidRDefault="0084418D" w:rsidP="0084418D">
      <w:pPr>
        <w:spacing w:after="120"/>
        <w:jc w:val="both"/>
        <w:rPr>
          <w:sz w:val="24"/>
          <w:szCs w:val="24"/>
        </w:rPr>
      </w:pPr>
      <w:r>
        <w:rPr>
          <w:sz w:val="24"/>
          <w:szCs w:val="24"/>
        </w:rPr>
        <w:t>Zutaten (für 3 – 4 Portionen)</w:t>
      </w:r>
    </w:p>
    <w:p w14:paraId="7174AA29" w14:textId="77777777" w:rsidR="0084418D" w:rsidRDefault="0084418D" w:rsidP="0084418D">
      <w:pPr>
        <w:spacing w:after="120"/>
        <w:jc w:val="both"/>
        <w:rPr>
          <w:sz w:val="24"/>
          <w:szCs w:val="24"/>
        </w:rPr>
      </w:pPr>
      <w:r>
        <w:rPr>
          <w:sz w:val="24"/>
          <w:szCs w:val="24"/>
        </w:rPr>
        <w:t>5 mittelgroße Äpfel</w:t>
      </w:r>
    </w:p>
    <w:p w14:paraId="23B0E7B3" w14:textId="77777777" w:rsidR="0084418D" w:rsidRDefault="0084418D" w:rsidP="0084418D">
      <w:pPr>
        <w:spacing w:after="120"/>
        <w:jc w:val="both"/>
        <w:rPr>
          <w:sz w:val="24"/>
          <w:szCs w:val="24"/>
        </w:rPr>
      </w:pPr>
      <w:r>
        <w:rPr>
          <w:sz w:val="24"/>
          <w:szCs w:val="24"/>
        </w:rPr>
        <w:t>600 g Lammschulter</w:t>
      </w:r>
    </w:p>
    <w:p w14:paraId="54B57ACB" w14:textId="77777777" w:rsidR="0084418D" w:rsidRDefault="0084418D" w:rsidP="0084418D">
      <w:pPr>
        <w:spacing w:after="120"/>
        <w:jc w:val="both"/>
        <w:rPr>
          <w:sz w:val="24"/>
          <w:szCs w:val="24"/>
        </w:rPr>
      </w:pPr>
      <w:r>
        <w:rPr>
          <w:sz w:val="24"/>
          <w:szCs w:val="24"/>
        </w:rPr>
        <w:t>Etwas Olivenöl</w:t>
      </w:r>
    </w:p>
    <w:p w14:paraId="5134A37F" w14:textId="77777777" w:rsidR="0084418D" w:rsidRDefault="0084418D" w:rsidP="0084418D">
      <w:pPr>
        <w:spacing w:after="120"/>
        <w:jc w:val="both"/>
        <w:rPr>
          <w:sz w:val="24"/>
          <w:szCs w:val="24"/>
        </w:rPr>
      </w:pPr>
      <w:r>
        <w:rPr>
          <w:sz w:val="24"/>
          <w:szCs w:val="24"/>
        </w:rPr>
        <w:t>2 Zwiebeln</w:t>
      </w:r>
    </w:p>
    <w:p w14:paraId="6B713299" w14:textId="77777777" w:rsidR="0084418D" w:rsidRDefault="0084418D" w:rsidP="0084418D">
      <w:pPr>
        <w:spacing w:after="120"/>
        <w:jc w:val="both"/>
        <w:rPr>
          <w:sz w:val="24"/>
          <w:szCs w:val="24"/>
        </w:rPr>
      </w:pPr>
      <w:r>
        <w:rPr>
          <w:sz w:val="24"/>
          <w:szCs w:val="24"/>
        </w:rPr>
        <w:t>2 Lorbeerblätter</w:t>
      </w:r>
    </w:p>
    <w:p w14:paraId="70AF1443" w14:textId="77777777" w:rsidR="0084418D" w:rsidRDefault="0084418D" w:rsidP="0084418D">
      <w:pPr>
        <w:spacing w:after="120"/>
        <w:jc w:val="both"/>
        <w:rPr>
          <w:sz w:val="24"/>
          <w:szCs w:val="24"/>
        </w:rPr>
      </w:pPr>
      <w:r>
        <w:rPr>
          <w:sz w:val="24"/>
          <w:szCs w:val="24"/>
        </w:rPr>
        <w:t>¼ TL gemahlene Nelken</w:t>
      </w:r>
    </w:p>
    <w:p w14:paraId="07A931C6" w14:textId="77777777" w:rsidR="0084418D" w:rsidRDefault="0084418D" w:rsidP="0084418D">
      <w:pPr>
        <w:spacing w:after="120"/>
        <w:jc w:val="both"/>
        <w:rPr>
          <w:sz w:val="24"/>
          <w:szCs w:val="24"/>
        </w:rPr>
      </w:pPr>
      <w:r>
        <w:rPr>
          <w:sz w:val="24"/>
          <w:szCs w:val="24"/>
        </w:rPr>
        <w:t>1 Prise Chiliflocken oder ½ kleine Chilischote</w:t>
      </w:r>
    </w:p>
    <w:p w14:paraId="00E72DE8" w14:textId="77777777" w:rsidR="0084418D" w:rsidRDefault="0084418D" w:rsidP="0084418D">
      <w:pPr>
        <w:spacing w:after="120"/>
        <w:jc w:val="both"/>
        <w:rPr>
          <w:sz w:val="24"/>
          <w:szCs w:val="24"/>
        </w:rPr>
      </w:pPr>
      <w:r>
        <w:rPr>
          <w:sz w:val="24"/>
          <w:szCs w:val="24"/>
        </w:rPr>
        <w:t>½ TL Salz</w:t>
      </w:r>
    </w:p>
    <w:p w14:paraId="3FD8E0DE" w14:textId="77777777" w:rsidR="0084418D" w:rsidRDefault="0084418D" w:rsidP="0084418D">
      <w:pPr>
        <w:spacing w:after="120"/>
        <w:jc w:val="both"/>
        <w:rPr>
          <w:sz w:val="24"/>
          <w:szCs w:val="24"/>
        </w:rPr>
      </w:pPr>
      <w:r>
        <w:rPr>
          <w:sz w:val="24"/>
          <w:szCs w:val="24"/>
        </w:rPr>
        <w:t>150 ml Weißwein</w:t>
      </w:r>
    </w:p>
    <w:p w14:paraId="7E377857" w14:textId="77777777" w:rsidR="0084418D" w:rsidRDefault="0084418D" w:rsidP="0084418D">
      <w:pPr>
        <w:spacing w:after="120"/>
        <w:jc w:val="both"/>
        <w:rPr>
          <w:sz w:val="24"/>
          <w:szCs w:val="24"/>
        </w:rPr>
      </w:pPr>
      <w:r>
        <w:rPr>
          <w:sz w:val="24"/>
          <w:szCs w:val="24"/>
        </w:rPr>
        <w:t>Saft von ½ Zitrone</w:t>
      </w:r>
    </w:p>
    <w:p w14:paraId="3110A927" w14:textId="77777777" w:rsidR="0084418D" w:rsidRDefault="0084418D" w:rsidP="0084418D">
      <w:pPr>
        <w:spacing w:after="120"/>
        <w:jc w:val="both"/>
        <w:rPr>
          <w:sz w:val="24"/>
          <w:szCs w:val="24"/>
        </w:rPr>
      </w:pPr>
    </w:p>
    <w:p w14:paraId="67360745" w14:textId="77777777" w:rsidR="0084418D" w:rsidRDefault="0084418D" w:rsidP="0084418D">
      <w:pPr>
        <w:spacing w:after="120"/>
        <w:jc w:val="both"/>
        <w:rPr>
          <w:sz w:val="24"/>
          <w:szCs w:val="24"/>
        </w:rPr>
      </w:pPr>
      <w:r>
        <w:rPr>
          <w:sz w:val="24"/>
          <w:szCs w:val="24"/>
        </w:rPr>
        <w:t>Zubereitung:</w:t>
      </w:r>
    </w:p>
    <w:p w14:paraId="1EC1D48F" w14:textId="77777777" w:rsidR="0084418D" w:rsidRPr="005F1C75" w:rsidRDefault="0084418D" w:rsidP="00B40E8C">
      <w:pPr>
        <w:pStyle w:val="ListParagraph"/>
        <w:numPr>
          <w:ilvl w:val="0"/>
          <w:numId w:val="1934"/>
        </w:numPr>
        <w:spacing w:after="120"/>
        <w:ind w:left="714" w:hanging="357"/>
        <w:contextualSpacing w:val="0"/>
        <w:jc w:val="both"/>
        <w:rPr>
          <w:sz w:val="24"/>
          <w:szCs w:val="24"/>
        </w:rPr>
      </w:pPr>
      <w:r w:rsidRPr="005F1C75">
        <w:rPr>
          <w:sz w:val="24"/>
          <w:szCs w:val="24"/>
        </w:rPr>
        <w:t xml:space="preserve">Zwiebeln schälen, in Ringe schneiden. Lammschulter in ungefähr 2 cm große Würfel schneiden. Mit etwas Olivenöl in einen Topf mit schwerem Boden geben und anbraten, sodass das Fleisch etwas Farbe annimmt. </w:t>
      </w:r>
    </w:p>
    <w:p w14:paraId="0D043A69" w14:textId="77777777" w:rsidR="0084418D" w:rsidRPr="005F1C75" w:rsidRDefault="0084418D" w:rsidP="00B40E8C">
      <w:pPr>
        <w:pStyle w:val="ListParagraph"/>
        <w:numPr>
          <w:ilvl w:val="0"/>
          <w:numId w:val="1934"/>
        </w:numPr>
        <w:spacing w:after="120"/>
        <w:ind w:left="714" w:hanging="357"/>
        <w:contextualSpacing w:val="0"/>
        <w:jc w:val="both"/>
        <w:rPr>
          <w:sz w:val="24"/>
          <w:szCs w:val="24"/>
        </w:rPr>
      </w:pPr>
      <w:r w:rsidRPr="005F1C75">
        <w:rPr>
          <w:sz w:val="24"/>
          <w:szCs w:val="24"/>
        </w:rPr>
        <w:t>Äpfel und Zwiebeln zum Fleisch geben, ebenso Lorbeer, Nelke, Chili und Salz. Unter Rühren alles kurz andünsten.</w:t>
      </w:r>
    </w:p>
    <w:p w14:paraId="7641740E" w14:textId="77777777" w:rsidR="0084418D" w:rsidRPr="005F1C75" w:rsidRDefault="0084418D" w:rsidP="00B40E8C">
      <w:pPr>
        <w:pStyle w:val="ListParagraph"/>
        <w:numPr>
          <w:ilvl w:val="0"/>
          <w:numId w:val="1934"/>
        </w:numPr>
        <w:spacing w:after="120"/>
        <w:ind w:left="714" w:hanging="357"/>
        <w:contextualSpacing w:val="0"/>
        <w:jc w:val="both"/>
        <w:rPr>
          <w:sz w:val="24"/>
          <w:szCs w:val="24"/>
        </w:rPr>
      </w:pPr>
      <w:r w:rsidRPr="005F1C75">
        <w:rPr>
          <w:sz w:val="24"/>
          <w:szCs w:val="24"/>
        </w:rPr>
        <w:t xml:space="preserve">Dann mit Wein und 150 ml Wasser ablöschen. Flüssigkeit aufkochen. Die Hitze runterschalten, den Topf zudecken und alles bei mittlerer Temperatur ungefähr 1 Stunde schmoren. Das Fleisch sollte weich und zart sein. </w:t>
      </w:r>
    </w:p>
    <w:p w14:paraId="480E39D7" w14:textId="77777777" w:rsidR="0084418D" w:rsidRPr="005F1C75" w:rsidRDefault="0084418D" w:rsidP="00B40E8C">
      <w:pPr>
        <w:pStyle w:val="ListParagraph"/>
        <w:numPr>
          <w:ilvl w:val="0"/>
          <w:numId w:val="1934"/>
        </w:numPr>
        <w:spacing w:after="120"/>
        <w:ind w:left="714" w:hanging="357"/>
        <w:contextualSpacing w:val="0"/>
        <w:jc w:val="both"/>
        <w:rPr>
          <w:sz w:val="24"/>
          <w:szCs w:val="24"/>
        </w:rPr>
      </w:pPr>
      <w:r w:rsidRPr="005F1C75">
        <w:rPr>
          <w:sz w:val="24"/>
          <w:szCs w:val="24"/>
        </w:rPr>
        <w:t xml:space="preserve">Am Schluss mit etwas Zitronensaft und Salz abschmecken. </w:t>
      </w:r>
    </w:p>
    <w:p w14:paraId="64CDD794" w14:textId="77777777" w:rsidR="0084418D" w:rsidRDefault="0084418D" w:rsidP="0084418D">
      <w:pPr>
        <w:spacing w:after="120"/>
        <w:jc w:val="both"/>
        <w:rPr>
          <w:sz w:val="24"/>
          <w:szCs w:val="24"/>
        </w:rPr>
      </w:pPr>
    </w:p>
    <w:p w14:paraId="47D426E0" w14:textId="77777777" w:rsidR="0084418D" w:rsidRDefault="0084418D" w:rsidP="0084418D">
      <w:pPr>
        <w:spacing w:after="120"/>
        <w:ind w:left="708" w:hanging="708"/>
        <w:jc w:val="both"/>
        <w:rPr>
          <w:sz w:val="24"/>
          <w:szCs w:val="24"/>
        </w:rPr>
      </w:pPr>
      <w:r>
        <w:rPr>
          <w:sz w:val="24"/>
          <w:szCs w:val="24"/>
        </w:rPr>
        <w:t>Info:</w:t>
      </w:r>
      <w:r>
        <w:rPr>
          <w:sz w:val="24"/>
          <w:szCs w:val="24"/>
        </w:rPr>
        <w:tab/>
        <w:t>Als Beilage dazu passen gut Kartoffeln, vielleicht sogar gestampfte Kartoffeln, mit etwas Butter.</w:t>
      </w:r>
    </w:p>
    <w:p w14:paraId="30E43E9C" w14:textId="77777777" w:rsidR="0084418D" w:rsidRPr="0069593D" w:rsidRDefault="0084418D" w:rsidP="0084418D">
      <w:pPr>
        <w:spacing w:after="120"/>
        <w:jc w:val="both"/>
        <w:rPr>
          <w:sz w:val="24"/>
          <w:szCs w:val="24"/>
        </w:rPr>
      </w:pPr>
      <w:r w:rsidRPr="0069593D">
        <w:rPr>
          <w:sz w:val="24"/>
          <w:szCs w:val="24"/>
        </w:rPr>
        <w:br w:type="page"/>
      </w:r>
    </w:p>
    <w:p w14:paraId="40B64005" w14:textId="77777777" w:rsidR="000563B2" w:rsidRDefault="000563B2" w:rsidP="000563B2">
      <w:pPr>
        <w:pStyle w:val="Heading2"/>
        <w:spacing w:after="240"/>
      </w:pPr>
      <w:r>
        <w:lastRenderedPageBreak/>
        <w:t>Lammkoteletts</w:t>
      </w:r>
      <w:r>
        <w:rPr>
          <w:rStyle w:val="FootnoteReference"/>
        </w:rPr>
        <w:footnoteReference w:id="539"/>
      </w:r>
    </w:p>
    <w:p w14:paraId="2AC2D2B0" w14:textId="77777777" w:rsidR="000563B2" w:rsidRPr="0005106F" w:rsidRDefault="000563B2" w:rsidP="000563B2">
      <w:pPr>
        <w:rPr>
          <w:sz w:val="24"/>
          <w:szCs w:val="24"/>
          <w:u w:val="single"/>
        </w:rPr>
      </w:pPr>
      <w:r w:rsidRPr="0005106F">
        <w:rPr>
          <w:sz w:val="24"/>
          <w:szCs w:val="24"/>
          <w:u w:val="single"/>
        </w:rPr>
        <w:t>Zutaten:</w:t>
      </w:r>
    </w:p>
    <w:p w14:paraId="0F197FBC" w14:textId="77777777" w:rsidR="000563B2" w:rsidRDefault="000563B2" w:rsidP="000563B2">
      <w:pPr>
        <w:rPr>
          <w:sz w:val="24"/>
          <w:szCs w:val="24"/>
        </w:rPr>
      </w:pPr>
      <w:r>
        <w:rPr>
          <w:sz w:val="24"/>
          <w:szCs w:val="24"/>
        </w:rPr>
        <w:t>12 Lammkoteletts</w:t>
      </w:r>
    </w:p>
    <w:p w14:paraId="604601F2" w14:textId="77777777" w:rsidR="000563B2" w:rsidRDefault="000563B2" w:rsidP="000563B2">
      <w:pPr>
        <w:rPr>
          <w:sz w:val="24"/>
          <w:szCs w:val="24"/>
        </w:rPr>
      </w:pPr>
      <w:r>
        <w:rPr>
          <w:sz w:val="24"/>
          <w:szCs w:val="24"/>
        </w:rPr>
        <w:t>1 TL Koriandersamen</w:t>
      </w:r>
    </w:p>
    <w:p w14:paraId="78C59905" w14:textId="77777777" w:rsidR="000563B2" w:rsidRDefault="000563B2" w:rsidP="000563B2">
      <w:pPr>
        <w:rPr>
          <w:sz w:val="24"/>
          <w:szCs w:val="24"/>
        </w:rPr>
      </w:pPr>
      <w:r>
        <w:rPr>
          <w:sz w:val="24"/>
          <w:szCs w:val="24"/>
        </w:rPr>
        <w:t>1 TL Kreuzkümmelsamen</w:t>
      </w:r>
    </w:p>
    <w:p w14:paraId="4F8C5B89" w14:textId="77777777" w:rsidR="000563B2" w:rsidRDefault="000563B2" w:rsidP="000563B2">
      <w:pPr>
        <w:rPr>
          <w:sz w:val="24"/>
          <w:szCs w:val="24"/>
        </w:rPr>
      </w:pPr>
      <w:r>
        <w:rPr>
          <w:sz w:val="24"/>
          <w:szCs w:val="24"/>
        </w:rPr>
        <w:t>2 Lorbeerblätter</w:t>
      </w:r>
    </w:p>
    <w:p w14:paraId="56A08763" w14:textId="77777777" w:rsidR="000563B2" w:rsidRDefault="000563B2" w:rsidP="000563B2">
      <w:pPr>
        <w:rPr>
          <w:sz w:val="24"/>
          <w:szCs w:val="24"/>
        </w:rPr>
      </w:pPr>
      <w:r>
        <w:rPr>
          <w:sz w:val="24"/>
          <w:szCs w:val="24"/>
        </w:rPr>
        <w:t>1 Prise Chilipulver</w:t>
      </w:r>
    </w:p>
    <w:p w14:paraId="6776BB07" w14:textId="77777777" w:rsidR="000563B2" w:rsidRDefault="000563B2" w:rsidP="000563B2">
      <w:pPr>
        <w:rPr>
          <w:sz w:val="24"/>
          <w:szCs w:val="24"/>
        </w:rPr>
      </w:pPr>
      <w:r>
        <w:rPr>
          <w:sz w:val="24"/>
          <w:szCs w:val="24"/>
        </w:rPr>
        <w:t>1 Knoblauchzehe</w:t>
      </w:r>
    </w:p>
    <w:p w14:paraId="50F1E21E" w14:textId="77777777" w:rsidR="000563B2" w:rsidRDefault="000563B2" w:rsidP="000563B2">
      <w:pPr>
        <w:rPr>
          <w:sz w:val="24"/>
          <w:szCs w:val="24"/>
        </w:rPr>
      </w:pPr>
      <w:r>
        <w:rPr>
          <w:sz w:val="24"/>
          <w:szCs w:val="24"/>
        </w:rPr>
        <w:t>Olivenöl</w:t>
      </w:r>
    </w:p>
    <w:p w14:paraId="6A7C8C49" w14:textId="77777777" w:rsidR="000563B2" w:rsidRDefault="000563B2" w:rsidP="000563B2">
      <w:pPr>
        <w:rPr>
          <w:sz w:val="24"/>
          <w:szCs w:val="24"/>
        </w:rPr>
      </w:pPr>
      <w:r>
        <w:rPr>
          <w:sz w:val="24"/>
          <w:szCs w:val="24"/>
        </w:rPr>
        <w:t>Fleur de Sel</w:t>
      </w:r>
    </w:p>
    <w:p w14:paraId="471EC23B" w14:textId="77777777" w:rsidR="000563B2" w:rsidRDefault="000563B2" w:rsidP="000563B2">
      <w:pPr>
        <w:rPr>
          <w:sz w:val="24"/>
          <w:szCs w:val="24"/>
        </w:rPr>
      </w:pPr>
    </w:p>
    <w:p w14:paraId="020E38FD" w14:textId="77777777" w:rsidR="000563B2" w:rsidRDefault="000563B2" w:rsidP="000563B2">
      <w:pPr>
        <w:rPr>
          <w:sz w:val="24"/>
          <w:szCs w:val="24"/>
        </w:rPr>
      </w:pPr>
      <w:r>
        <w:rPr>
          <w:sz w:val="24"/>
          <w:szCs w:val="24"/>
        </w:rPr>
        <w:t>Zubereitung:</w:t>
      </w:r>
    </w:p>
    <w:p w14:paraId="76ACF66F" w14:textId="77777777" w:rsidR="000563B2" w:rsidRPr="00786D4E" w:rsidRDefault="000563B2" w:rsidP="00B40E8C">
      <w:pPr>
        <w:pStyle w:val="ListParagraph"/>
        <w:numPr>
          <w:ilvl w:val="0"/>
          <w:numId w:val="309"/>
        </w:numPr>
        <w:spacing w:after="120"/>
        <w:ind w:left="714" w:hanging="357"/>
        <w:contextualSpacing w:val="0"/>
        <w:jc w:val="both"/>
        <w:rPr>
          <w:sz w:val="24"/>
          <w:szCs w:val="24"/>
        </w:rPr>
      </w:pPr>
      <w:r w:rsidRPr="00786D4E">
        <w:rPr>
          <w:sz w:val="24"/>
          <w:szCs w:val="24"/>
        </w:rPr>
        <w:t>Gewürze mit der geschälten Knoblauchzehe im Mörser zu einer Paste zerstoßen. Olivenöl hinzugeben und die Lammkoteletts damit marinieren.</w:t>
      </w:r>
    </w:p>
    <w:p w14:paraId="6476E6D4" w14:textId="77777777" w:rsidR="000563B2" w:rsidRDefault="000563B2" w:rsidP="00B40E8C">
      <w:pPr>
        <w:pStyle w:val="ListParagraph"/>
        <w:numPr>
          <w:ilvl w:val="0"/>
          <w:numId w:val="309"/>
        </w:numPr>
        <w:spacing w:after="120"/>
        <w:ind w:left="714" w:hanging="357"/>
        <w:contextualSpacing w:val="0"/>
        <w:jc w:val="both"/>
        <w:rPr>
          <w:sz w:val="24"/>
          <w:szCs w:val="24"/>
        </w:rPr>
      </w:pPr>
      <w:r w:rsidRPr="00786D4E">
        <w:rPr>
          <w:sz w:val="24"/>
          <w:szCs w:val="24"/>
        </w:rPr>
        <w:t xml:space="preserve">Eine Pfanne mit Olivenöl erhitzen </w:t>
      </w:r>
      <w:r>
        <w:rPr>
          <w:sz w:val="24"/>
          <w:szCs w:val="24"/>
        </w:rPr>
        <w:t>und</w:t>
      </w:r>
      <w:r w:rsidRPr="00786D4E">
        <w:rPr>
          <w:sz w:val="24"/>
          <w:szCs w:val="24"/>
        </w:rPr>
        <w:t xml:space="preserve"> die Lammkoteletts von jeder Seite etwa 2 Minuten scharf anbraten. Fleisch aus der Pfanne nehmen und abgedeckt etwa 5 Minuten ruhen lassen. Mit Fleur de Sel würzen.</w:t>
      </w:r>
    </w:p>
    <w:p w14:paraId="40823027" w14:textId="77777777" w:rsidR="000563B2" w:rsidRDefault="000563B2" w:rsidP="000563B2">
      <w:pPr>
        <w:rPr>
          <w:sz w:val="24"/>
          <w:szCs w:val="24"/>
        </w:rPr>
      </w:pPr>
      <w:r>
        <w:rPr>
          <w:sz w:val="24"/>
          <w:szCs w:val="24"/>
        </w:rPr>
        <w:br w:type="page"/>
      </w:r>
    </w:p>
    <w:p w14:paraId="034CD807" w14:textId="72B20B1F" w:rsidR="000E2C61" w:rsidRDefault="000E2C61" w:rsidP="000E2C61">
      <w:pPr>
        <w:pStyle w:val="Heading2"/>
        <w:spacing w:after="240"/>
      </w:pPr>
      <w:r w:rsidRPr="003006BB">
        <w:lastRenderedPageBreak/>
        <w:t>Lammfleisch mit Lauch – Cong Bao Yang</w:t>
      </w:r>
      <w:r>
        <w:t xml:space="preserve"> Rou</w:t>
      </w:r>
      <w:r>
        <w:rPr>
          <w:rStyle w:val="FootnoteReference"/>
        </w:rPr>
        <w:footnoteReference w:id="540"/>
      </w:r>
      <w:r>
        <w:t xml:space="preserve"> </w:t>
      </w:r>
    </w:p>
    <w:p w14:paraId="36083446" w14:textId="77777777" w:rsidR="000E2C61" w:rsidRDefault="000E2C61" w:rsidP="000E2C61">
      <w:pPr>
        <w:rPr>
          <w:sz w:val="24"/>
          <w:szCs w:val="24"/>
        </w:rPr>
      </w:pPr>
      <w:r w:rsidRPr="00130500">
        <w:rPr>
          <w:sz w:val="24"/>
          <w:szCs w:val="24"/>
          <w:u w:val="single"/>
        </w:rPr>
        <w:t>Zutaten</w:t>
      </w:r>
      <w:r>
        <w:rPr>
          <w:sz w:val="24"/>
          <w:szCs w:val="24"/>
        </w:rPr>
        <w:t xml:space="preserve"> (für 2 Portionen)</w:t>
      </w:r>
    </w:p>
    <w:p w14:paraId="73CA2FF4" w14:textId="77777777" w:rsidR="000E2C61" w:rsidRDefault="000E2C61" w:rsidP="000E2C61">
      <w:pPr>
        <w:rPr>
          <w:sz w:val="24"/>
          <w:szCs w:val="24"/>
        </w:rPr>
      </w:pPr>
      <w:r>
        <w:rPr>
          <w:sz w:val="24"/>
          <w:szCs w:val="24"/>
        </w:rPr>
        <w:t>250 g Lammkeule ohne Knochen</w:t>
      </w:r>
    </w:p>
    <w:p w14:paraId="2E9EA245" w14:textId="77777777" w:rsidR="000E2C61" w:rsidRDefault="000E2C61" w:rsidP="000E2C61">
      <w:pPr>
        <w:rPr>
          <w:sz w:val="24"/>
          <w:szCs w:val="24"/>
        </w:rPr>
      </w:pPr>
      <w:r>
        <w:rPr>
          <w:sz w:val="24"/>
          <w:szCs w:val="24"/>
        </w:rPr>
        <w:t>100 g Lauch</w:t>
      </w:r>
    </w:p>
    <w:p w14:paraId="16C40A02" w14:textId="77777777" w:rsidR="000E2C61" w:rsidRDefault="000E2C61" w:rsidP="000E2C61">
      <w:pPr>
        <w:rPr>
          <w:sz w:val="24"/>
          <w:szCs w:val="24"/>
        </w:rPr>
      </w:pPr>
      <w:r>
        <w:rPr>
          <w:sz w:val="24"/>
          <w:szCs w:val="24"/>
        </w:rPr>
        <w:t>4 EL Pflanzenöl</w:t>
      </w:r>
    </w:p>
    <w:p w14:paraId="79C0B980" w14:textId="77777777" w:rsidR="000E2C61" w:rsidRDefault="000E2C61" w:rsidP="000E2C61">
      <w:pPr>
        <w:rPr>
          <w:sz w:val="24"/>
          <w:szCs w:val="24"/>
        </w:rPr>
      </w:pPr>
      <w:r>
        <w:rPr>
          <w:sz w:val="24"/>
          <w:szCs w:val="24"/>
        </w:rPr>
        <w:t>1 EL Sojasauce</w:t>
      </w:r>
    </w:p>
    <w:p w14:paraId="71996E57" w14:textId="77777777" w:rsidR="000E2C61" w:rsidRDefault="000E2C61" w:rsidP="000E2C61">
      <w:pPr>
        <w:rPr>
          <w:sz w:val="24"/>
          <w:szCs w:val="24"/>
        </w:rPr>
      </w:pPr>
      <w:r>
        <w:rPr>
          <w:sz w:val="24"/>
          <w:szCs w:val="24"/>
        </w:rPr>
        <w:t>1 EL Reiswein</w:t>
      </w:r>
    </w:p>
    <w:p w14:paraId="262AEFC6" w14:textId="77777777" w:rsidR="000E2C61" w:rsidRDefault="000E2C61" w:rsidP="000E2C61">
      <w:pPr>
        <w:rPr>
          <w:sz w:val="24"/>
          <w:szCs w:val="24"/>
        </w:rPr>
      </w:pPr>
      <w:r>
        <w:rPr>
          <w:sz w:val="24"/>
          <w:szCs w:val="24"/>
        </w:rPr>
        <w:t>Salz</w:t>
      </w:r>
    </w:p>
    <w:p w14:paraId="583D559F" w14:textId="77777777" w:rsidR="000E2C61" w:rsidRDefault="000E2C61" w:rsidP="000E2C61">
      <w:pPr>
        <w:rPr>
          <w:sz w:val="24"/>
          <w:szCs w:val="24"/>
        </w:rPr>
      </w:pPr>
      <w:r>
        <w:rPr>
          <w:sz w:val="24"/>
          <w:szCs w:val="24"/>
        </w:rPr>
        <w:t xml:space="preserve"> 1 EL Sesamöl</w:t>
      </w:r>
    </w:p>
    <w:p w14:paraId="440A94AC" w14:textId="77777777" w:rsidR="000E2C61" w:rsidRDefault="000E2C61" w:rsidP="000E2C61">
      <w:pPr>
        <w:rPr>
          <w:sz w:val="24"/>
          <w:szCs w:val="24"/>
        </w:rPr>
      </w:pPr>
    </w:p>
    <w:p w14:paraId="64F65124" w14:textId="77777777" w:rsidR="000E2C61" w:rsidRDefault="000E2C61" w:rsidP="000E2C61">
      <w:pPr>
        <w:rPr>
          <w:sz w:val="24"/>
          <w:szCs w:val="24"/>
        </w:rPr>
      </w:pPr>
      <w:r>
        <w:rPr>
          <w:sz w:val="24"/>
          <w:szCs w:val="24"/>
        </w:rPr>
        <w:t>Zubereitungszeit: 30 Minuten</w:t>
      </w:r>
    </w:p>
    <w:p w14:paraId="5893B6EE" w14:textId="77777777" w:rsidR="000E2C61" w:rsidRPr="003006BB" w:rsidRDefault="000E2C61" w:rsidP="00B40E8C">
      <w:pPr>
        <w:pStyle w:val="ListParagraph"/>
        <w:numPr>
          <w:ilvl w:val="0"/>
          <w:numId w:val="595"/>
        </w:numPr>
        <w:spacing w:after="120"/>
        <w:ind w:left="714" w:hanging="357"/>
        <w:contextualSpacing w:val="0"/>
        <w:jc w:val="both"/>
        <w:rPr>
          <w:sz w:val="24"/>
          <w:szCs w:val="24"/>
        </w:rPr>
      </w:pPr>
      <w:r w:rsidRPr="003006BB">
        <w:rPr>
          <w:sz w:val="24"/>
          <w:szCs w:val="24"/>
        </w:rPr>
        <w:t>Lammfleisch von den Sehnen befreien und quer zu den Fasern in dünne Scheiben schneiden. Lauch putzen, waschen und leicht schräg in etwa 1 cm große Stücke schneiden.</w:t>
      </w:r>
    </w:p>
    <w:p w14:paraId="35DDB508" w14:textId="77777777" w:rsidR="000E2C61" w:rsidRPr="003006BB" w:rsidRDefault="000E2C61" w:rsidP="00B40E8C">
      <w:pPr>
        <w:pStyle w:val="ListParagraph"/>
        <w:numPr>
          <w:ilvl w:val="0"/>
          <w:numId w:val="595"/>
        </w:numPr>
        <w:spacing w:after="120"/>
        <w:ind w:left="714" w:hanging="357"/>
        <w:contextualSpacing w:val="0"/>
        <w:jc w:val="both"/>
        <w:rPr>
          <w:sz w:val="24"/>
          <w:szCs w:val="24"/>
        </w:rPr>
      </w:pPr>
      <w:r w:rsidRPr="003006BB">
        <w:rPr>
          <w:sz w:val="24"/>
          <w:szCs w:val="24"/>
        </w:rPr>
        <w:t>Einen Wok oder eine Pfanne erhitzen. Das Pflanzenöl hineingeben. Lammfleisch darin unter Rühren etwa ½ Minute anbraten. 1 EL Sojasauce, 1 EL Reiswein, Salz und den Lauch dazugeben. Alles unter Rühren etwa 3 Minuten braten, bis der Lauch bissfest ist.</w:t>
      </w:r>
    </w:p>
    <w:p w14:paraId="1576D551" w14:textId="77777777" w:rsidR="000E2C61" w:rsidRPr="003006BB" w:rsidRDefault="000E2C61" w:rsidP="00B40E8C">
      <w:pPr>
        <w:pStyle w:val="ListParagraph"/>
        <w:numPr>
          <w:ilvl w:val="0"/>
          <w:numId w:val="595"/>
        </w:numPr>
        <w:spacing w:after="120"/>
        <w:ind w:left="714" w:hanging="357"/>
        <w:contextualSpacing w:val="0"/>
        <w:jc w:val="both"/>
        <w:rPr>
          <w:sz w:val="24"/>
          <w:szCs w:val="24"/>
        </w:rPr>
      </w:pPr>
      <w:r w:rsidRPr="003006BB">
        <w:rPr>
          <w:sz w:val="24"/>
          <w:szCs w:val="24"/>
        </w:rPr>
        <w:t>Lammfleisch mit dem Sesamöl beträufeln und servieren.</w:t>
      </w:r>
    </w:p>
    <w:p w14:paraId="0AE23D00" w14:textId="77777777" w:rsidR="000E2C61" w:rsidRPr="003006BB" w:rsidRDefault="000E2C61" w:rsidP="000E2C61">
      <w:pPr>
        <w:rPr>
          <w:sz w:val="24"/>
          <w:szCs w:val="24"/>
        </w:rPr>
      </w:pPr>
      <w:r w:rsidRPr="003006BB">
        <w:rPr>
          <w:sz w:val="24"/>
          <w:szCs w:val="24"/>
        </w:rPr>
        <w:br w:type="page"/>
      </w:r>
    </w:p>
    <w:p w14:paraId="244AE1CC" w14:textId="77777777" w:rsidR="000E2C61" w:rsidRDefault="000E2C61" w:rsidP="000E2C61">
      <w:pPr>
        <w:pStyle w:val="Heading2"/>
        <w:spacing w:after="240"/>
      </w:pPr>
      <w:r>
        <w:lastRenderedPageBreak/>
        <w:t>Lammfleisch mit Sesam - Zhi Ma Yang Rou Chuan</w:t>
      </w:r>
      <w:r>
        <w:rPr>
          <w:rStyle w:val="FootnoteReference"/>
        </w:rPr>
        <w:footnoteReference w:id="541"/>
      </w:r>
      <w:r>
        <w:t xml:space="preserve"> </w:t>
      </w:r>
    </w:p>
    <w:p w14:paraId="67C51CCF" w14:textId="77777777" w:rsidR="000E2C61" w:rsidRDefault="000E2C61" w:rsidP="000E2C61">
      <w:pPr>
        <w:rPr>
          <w:sz w:val="24"/>
          <w:szCs w:val="24"/>
        </w:rPr>
      </w:pPr>
      <w:r w:rsidRPr="00130500">
        <w:rPr>
          <w:sz w:val="24"/>
          <w:szCs w:val="24"/>
          <w:u w:val="single"/>
        </w:rPr>
        <w:t>Zutaten</w:t>
      </w:r>
      <w:r>
        <w:rPr>
          <w:sz w:val="24"/>
          <w:szCs w:val="24"/>
        </w:rPr>
        <w:t xml:space="preserve"> (für 4 Portionen):</w:t>
      </w:r>
    </w:p>
    <w:p w14:paraId="0FEF18E7" w14:textId="77777777" w:rsidR="000E2C61" w:rsidRDefault="000E2C61" w:rsidP="000E2C61">
      <w:pPr>
        <w:rPr>
          <w:sz w:val="24"/>
          <w:szCs w:val="24"/>
        </w:rPr>
      </w:pPr>
      <w:r>
        <w:rPr>
          <w:sz w:val="24"/>
          <w:szCs w:val="24"/>
        </w:rPr>
        <w:t>500 g Lammkeule ohne Knochen</w:t>
      </w:r>
    </w:p>
    <w:p w14:paraId="629B1861" w14:textId="77777777" w:rsidR="000E2C61" w:rsidRDefault="000E2C61" w:rsidP="000E2C61">
      <w:pPr>
        <w:rPr>
          <w:sz w:val="24"/>
          <w:szCs w:val="24"/>
        </w:rPr>
      </w:pPr>
      <w:r>
        <w:rPr>
          <w:sz w:val="24"/>
          <w:szCs w:val="24"/>
        </w:rPr>
        <w:t>20 g Lauch</w:t>
      </w:r>
    </w:p>
    <w:p w14:paraId="73031F7F" w14:textId="77777777" w:rsidR="000E2C61" w:rsidRDefault="000E2C61" w:rsidP="000E2C61">
      <w:pPr>
        <w:rPr>
          <w:sz w:val="24"/>
          <w:szCs w:val="24"/>
        </w:rPr>
      </w:pPr>
      <w:r>
        <w:rPr>
          <w:sz w:val="24"/>
          <w:szCs w:val="24"/>
        </w:rPr>
        <w:t>30 g Ingwer</w:t>
      </w:r>
    </w:p>
    <w:p w14:paraId="59DC384E" w14:textId="77777777" w:rsidR="000E2C61" w:rsidRDefault="000E2C61" w:rsidP="000E2C61">
      <w:pPr>
        <w:rPr>
          <w:sz w:val="24"/>
          <w:szCs w:val="24"/>
        </w:rPr>
      </w:pPr>
      <w:r>
        <w:rPr>
          <w:sz w:val="24"/>
          <w:szCs w:val="24"/>
        </w:rPr>
        <w:t>2 EL Reiswein</w:t>
      </w:r>
    </w:p>
    <w:p w14:paraId="7068FB33" w14:textId="77777777" w:rsidR="000E2C61" w:rsidRDefault="000E2C61" w:rsidP="000E2C61">
      <w:pPr>
        <w:rPr>
          <w:sz w:val="24"/>
          <w:szCs w:val="24"/>
        </w:rPr>
      </w:pPr>
      <w:r>
        <w:rPr>
          <w:sz w:val="24"/>
          <w:szCs w:val="24"/>
        </w:rPr>
        <w:t>1 EL Sojasauce</w:t>
      </w:r>
    </w:p>
    <w:p w14:paraId="0679BED4" w14:textId="77777777" w:rsidR="000E2C61" w:rsidRDefault="000E2C61" w:rsidP="000E2C61">
      <w:pPr>
        <w:rPr>
          <w:sz w:val="24"/>
          <w:szCs w:val="24"/>
        </w:rPr>
      </w:pPr>
      <w:r>
        <w:rPr>
          <w:sz w:val="24"/>
          <w:szCs w:val="24"/>
        </w:rPr>
        <w:t>Salz</w:t>
      </w:r>
    </w:p>
    <w:p w14:paraId="079A82B1" w14:textId="77777777" w:rsidR="000E2C61" w:rsidRDefault="000E2C61" w:rsidP="000E2C61">
      <w:pPr>
        <w:rPr>
          <w:sz w:val="24"/>
          <w:szCs w:val="24"/>
        </w:rPr>
      </w:pPr>
      <w:r>
        <w:rPr>
          <w:sz w:val="24"/>
          <w:szCs w:val="24"/>
        </w:rPr>
        <w:t>1 TL Zucker</w:t>
      </w:r>
    </w:p>
    <w:p w14:paraId="4D947234" w14:textId="77777777" w:rsidR="000E2C61" w:rsidRDefault="000E2C61" w:rsidP="000E2C61">
      <w:pPr>
        <w:rPr>
          <w:sz w:val="24"/>
          <w:szCs w:val="24"/>
        </w:rPr>
      </w:pPr>
      <w:r>
        <w:rPr>
          <w:sz w:val="24"/>
          <w:szCs w:val="24"/>
        </w:rPr>
        <w:t>10 Spieße</w:t>
      </w:r>
    </w:p>
    <w:p w14:paraId="52EE0DAE" w14:textId="77777777" w:rsidR="000E2C61" w:rsidRDefault="000E2C61" w:rsidP="000E2C61">
      <w:pPr>
        <w:rPr>
          <w:sz w:val="24"/>
          <w:szCs w:val="24"/>
        </w:rPr>
      </w:pPr>
      <w:r>
        <w:rPr>
          <w:sz w:val="24"/>
          <w:szCs w:val="24"/>
        </w:rPr>
        <w:t>50 g weiße oder schwarze Sesamsamen</w:t>
      </w:r>
    </w:p>
    <w:p w14:paraId="118FAF6B" w14:textId="77777777" w:rsidR="000E2C61" w:rsidRDefault="000E2C61" w:rsidP="000E2C61">
      <w:pPr>
        <w:rPr>
          <w:sz w:val="24"/>
          <w:szCs w:val="24"/>
        </w:rPr>
      </w:pPr>
      <w:r>
        <w:rPr>
          <w:sz w:val="24"/>
          <w:szCs w:val="24"/>
        </w:rPr>
        <w:t>500 g Pflanzenöl</w:t>
      </w:r>
    </w:p>
    <w:p w14:paraId="5049623A" w14:textId="77777777" w:rsidR="000E2C61" w:rsidRDefault="000E2C61" w:rsidP="000E2C61">
      <w:pPr>
        <w:rPr>
          <w:sz w:val="24"/>
          <w:szCs w:val="24"/>
        </w:rPr>
      </w:pPr>
    </w:p>
    <w:p w14:paraId="2A4A3A6A" w14:textId="77777777" w:rsidR="000E2C61" w:rsidRDefault="000E2C61" w:rsidP="000E2C61">
      <w:pPr>
        <w:rPr>
          <w:sz w:val="24"/>
          <w:szCs w:val="24"/>
        </w:rPr>
      </w:pPr>
      <w:r>
        <w:rPr>
          <w:sz w:val="24"/>
          <w:szCs w:val="24"/>
        </w:rPr>
        <w:t>Zubereitungszeit: 1 Stunde</w:t>
      </w:r>
    </w:p>
    <w:p w14:paraId="7CAFCB32" w14:textId="77777777" w:rsidR="000E2C61" w:rsidRPr="00BB2FE8" w:rsidRDefault="000E2C61" w:rsidP="00B40E8C">
      <w:pPr>
        <w:pStyle w:val="ListParagraph"/>
        <w:numPr>
          <w:ilvl w:val="0"/>
          <w:numId w:val="590"/>
        </w:numPr>
        <w:spacing w:after="120"/>
        <w:ind w:left="714" w:hanging="357"/>
        <w:contextualSpacing w:val="0"/>
        <w:jc w:val="both"/>
        <w:rPr>
          <w:sz w:val="24"/>
          <w:szCs w:val="24"/>
        </w:rPr>
      </w:pPr>
      <w:r w:rsidRPr="00BB2FE8">
        <w:rPr>
          <w:sz w:val="24"/>
          <w:szCs w:val="24"/>
        </w:rPr>
        <w:t>Lammfleisch in etwa 3 cm lange, 2 cm breite und dünne Scheiben schneiden. Lauch und Ingwer putzen bzw. schälen und in Scheiben schneiden.</w:t>
      </w:r>
    </w:p>
    <w:p w14:paraId="7F13436F" w14:textId="77777777" w:rsidR="000E2C61" w:rsidRPr="00BB2FE8" w:rsidRDefault="000E2C61" w:rsidP="00B40E8C">
      <w:pPr>
        <w:pStyle w:val="ListParagraph"/>
        <w:numPr>
          <w:ilvl w:val="0"/>
          <w:numId w:val="590"/>
        </w:numPr>
        <w:spacing w:after="120"/>
        <w:ind w:left="714" w:hanging="357"/>
        <w:contextualSpacing w:val="0"/>
        <w:jc w:val="both"/>
        <w:rPr>
          <w:sz w:val="24"/>
          <w:szCs w:val="24"/>
        </w:rPr>
      </w:pPr>
      <w:r w:rsidRPr="00BB2FE8">
        <w:rPr>
          <w:sz w:val="24"/>
          <w:szCs w:val="24"/>
        </w:rPr>
        <w:t>Lammfleisch mit 2 EL Reiswein, 1 EL Sojasauce, Salz 1 TL Zucker, Lauch und Ingwer verrühren und etwa 20 Minuten marinieren.</w:t>
      </w:r>
    </w:p>
    <w:p w14:paraId="210EE659" w14:textId="77777777" w:rsidR="000E2C61" w:rsidRPr="00BB2FE8" w:rsidRDefault="000E2C61" w:rsidP="00B40E8C">
      <w:pPr>
        <w:pStyle w:val="ListParagraph"/>
        <w:numPr>
          <w:ilvl w:val="0"/>
          <w:numId w:val="590"/>
        </w:numPr>
        <w:spacing w:after="120"/>
        <w:ind w:left="714" w:hanging="357"/>
        <w:contextualSpacing w:val="0"/>
        <w:jc w:val="both"/>
        <w:rPr>
          <w:sz w:val="24"/>
          <w:szCs w:val="24"/>
        </w:rPr>
      </w:pPr>
      <w:r w:rsidRPr="00BB2FE8">
        <w:rPr>
          <w:sz w:val="24"/>
          <w:szCs w:val="24"/>
        </w:rPr>
        <w:t>Lammfleisch mit Lauch und Ingwer auf 10 Spieße stecken. Lammfleisch in den Sesamsamen wälzen.</w:t>
      </w:r>
    </w:p>
    <w:p w14:paraId="53A7A2E5" w14:textId="77777777" w:rsidR="000E2C61" w:rsidRPr="00BB2FE8" w:rsidRDefault="000E2C61" w:rsidP="00B40E8C">
      <w:pPr>
        <w:pStyle w:val="ListParagraph"/>
        <w:numPr>
          <w:ilvl w:val="0"/>
          <w:numId w:val="590"/>
        </w:numPr>
        <w:spacing w:after="120"/>
        <w:ind w:left="714" w:hanging="357"/>
        <w:contextualSpacing w:val="0"/>
        <w:jc w:val="both"/>
        <w:rPr>
          <w:sz w:val="24"/>
          <w:szCs w:val="24"/>
        </w:rPr>
      </w:pPr>
      <w:r w:rsidRPr="00BB2FE8">
        <w:rPr>
          <w:sz w:val="24"/>
          <w:szCs w:val="24"/>
        </w:rPr>
        <w:t>Öl in einem Wok oder einem Topf erhitzen. Es ist heiß genug, wenn an einem hölzernen Kochlöffel, den man ins Öl taucht, kleine Bläschen aufsteigen.</w:t>
      </w:r>
    </w:p>
    <w:p w14:paraId="61211EBB" w14:textId="77777777" w:rsidR="000E2C61" w:rsidRPr="00BB2FE8" w:rsidRDefault="000E2C61" w:rsidP="00B40E8C">
      <w:pPr>
        <w:pStyle w:val="ListParagraph"/>
        <w:numPr>
          <w:ilvl w:val="0"/>
          <w:numId w:val="590"/>
        </w:numPr>
        <w:spacing w:after="120"/>
        <w:ind w:left="714" w:hanging="357"/>
        <w:contextualSpacing w:val="0"/>
        <w:jc w:val="both"/>
        <w:rPr>
          <w:sz w:val="24"/>
          <w:szCs w:val="24"/>
        </w:rPr>
      </w:pPr>
      <w:r w:rsidRPr="00BB2FE8">
        <w:rPr>
          <w:sz w:val="24"/>
          <w:szCs w:val="24"/>
        </w:rPr>
        <w:t>Lammfleischspieße in das heiße Öl geben und etwa 4 Minuten frit</w:t>
      </w:r>
      <w:r>
        <w:rPr>
          <w:sz w:val="24"/>
          <w:szCs w:val="24"/>
        </w:rPr>
        <w:t>t</w:t>
      </w:r>
      <w:r w:rsidRPr="00BB2FE8">
        <w:rPr>
          <w:sz w:val="24"/>
          <w:szCs w:val="24"/>
        </w:rPr>
        <w:t xml:space="preserve">ieren. Herausnehmen, abtropfen lassen und servieren. </w:t>
      </w:r>
    </w:p>
    <w:p w14:paraId="4EA4C938" w14:textId="77777777" w:rsidR="000E2C61" w:rsidRDefault="000E2C61" w:rsidP="000E2C61">
      <w:pPr>
        <w:rPr>
          <w:sz w:val="24"/>
          <w:szCs w:val="24"/>
        </w:rPr>
      </w:pPr>
    </w:p>
    <w:p w14:paraId="22C848A8" w14:textId="77777777" w:rsidR="000E2C61" w:rsidRDefault="000E2C61" w:rsidP="000E2C61">
      <w:pPr>
        <w:rPr>
          <w:sz w:val="24"/>
          <w:szCs w:val="24"/>
        </w:rPr>
      </w:pPr>
    </w:p>
    <w:p w14:paraId="42A65D0F" w14:textId="77777777" w:rsidR="000E2C61" w:rsidRDefault="000E2C61">
      <w:pPr>
        <w:rPr>
          <w:rFonts w:asciiTheme="majorHAnsi" w:eastAsiaTheme="majorEastAsia" w:hAnsiTheme="majorHAnsi" w:cstheme="majorBidi"/>
          <w:color w:val="2F5496" w:themeColor="accent1" w:themeShade="BF"/>
          <w:sz w:val="26"/>
          <w:szCs w:val="26"/>
        </w:rPr>
      </w:pPr>
      <w:r>
        <w:br w:type="page"/>
      </w:r>
    </w:p>
    <w:p w14:paraId="46CEBD70" w14:textId="77777777" w:rsidR="004E21BC" w:rsidRDefault="004E21BC" w:rsidP="004E21BC">
      <w:pPr>
        <w:pStyle w:val="Heading2"/>
        <w:spacing w:after="240"/>
      </w:pPr>
      <w:r>
        <w:lastRenderedPageBreak/>
        <w:t>Lamm auf Polenta</w:t>
      </w:r>
      <w:r>
        <w:rPr>
          <w:rStyle w:val="FootnoteReference"/>
        </w:rPr>
        <w:footnoteReference w:id="542"/>
      </w:r>
      <w:r>
        <w:t xml:space="preserve"> </w:t>
      </w:r>
    </w:p>
    <w:p w14:paraId="04465113" w14:textId="77777777" w:rsidR="004E21BC" w:rsidRDefault="004E21BC" w:rsidP="004E21BC">
      <w:pPr>
        <w:rPr>
          <w:sz w:val="24"/>
          <w:szCs w:val="24"/>
        </w:rPr>
      </w:pPr>
      <w:r w:rsidRPr="00C40136">
        <w:rPr>
          <w:sz w:val="24"/>
          <w:szCs w:val="24"/>
          <w:u w:val="single"/>
        </w:rPr>
        <w:t xml:space="preserve">Zutaten </w:t>
      </w:r>
      <w:r>
        <w:rPr>
          <w:sz w:val="24"/>
          <w:szCs w:val="24"/>
          <w:u w:val="single"/>
        </w:rPr>
        <w:t>(</w:t>
      </w:r>
      <w:r>
        <w:rPr>
          <w:sz w:val="24"/>
          <w:szCs w:val="24"/>
        </w:rPr>
        <w:t>für 24 Stück)</w:t>
      </w:r>
    </w:p>
    <w:p w14:paraId="18A10226" w14:textId="77777777" w:rsidR="004E21BC" w:rsidRDefault="004E21BC" w:rsidP="004E21BC">
      <w:pPr>
        <w:rPr>
          <w:sz w:val="24"/>
          <w:szCs w:val="24"/>
        </w:rPr>
      </w:pPr>
      <w:r>
        <w:rPr>
          <w:sz w:val="24"/>
          <w:szCs w:val="24"/>
        </w:rPr>
        <w:t>750 ml Hühnerbrühe</w:t>
      </w:r>
    </w:p>
    <w:p w14:paraId="73DC20C7" w14:textId="77777777" w:rsidR="004E21BC" w:rsidRDefault="004E21BC" w:rsidP="004E21BC">
      <w:pPr>
        <w:rPr>
          <w:sz w:val="24"/>
          <w:szCs w:val="24"/>
        </w:rPr>
      </w:pPr>
      <w:r>
        <w:rPr>
          <w:sz w:val="24"/>
          <w:szCs w:val="24"/>
        </w:rPr>
        <w:t>100 g Instant-Polenta</w:t>
      </w:r>
    </w:p>
    <w:p w14:paraId="5EE25C3D" w14:textId="77777777" w:rsidR="004E21BC" w:rsidRDefault="004E21BC" w:rsidP="004E21BC">
      <w:pPr>
        <w:rPr>
          <w:sz w:val="24"/>
          <w:szCs w:val="24"/>
        </w:rPr>
      </w:pPr>
      <w:r>
        <w:rPr>
          <w:sz w:val="24"/>
          <w:szCs w:val="24"/>
        </w:rPr>
        <w:t>2 EL Parmesan. Gerieben</w:t>
      </w:r>
    </w:p>
    <w:p w14:paraId="2CF98A5F" w14:textId="77777777" w:rsidR="004E21BC" w:rsidRDefault="004E21BC" w:rsidP="004E21BC">
      <w:pPr>
        <w:rPr>
          <w:sz w:val="24"/>
          <w:szCs w:val="24"/>
        </w:rPr>
      </w:pPr>
      <w:r>
        <w:rPr>
          <w:sz w:val="24"/>
          <w:szCs w:val="24"/>
        </w:rPr>
        <w:t>2 Lammfilets (150 g)</w:t>
      </w:r>
    </w:p>
    <w:p w14:paraId="7C3E1BCD" w14:textId="77777777" w:rsidR="004E21BC" w:rsidRDefault="004E21BC" w:rsidP="004E21BC">
      <w:pPr>
        <w:rPr>
          <w:sz w:val="24"/>
          <w:szCs w:val="24"/>
        </w:rPr>
      </w:pPr>
      <w:r>
        <w:rPr>
          <w:sz w:val="24"/>
          <w:szCs w:val="24"/>
        </w:rPr>
        <w:t>Öl zu Braten</w:t>
      </w:r>
    </w:p>
    <w:p w14:paraId="75BD77A3" w14:textId="77777777" w:rsidR="004E21BC" w:rsidRDefault="004E21BC" w:rsidP="004E21BC">
      <w:pPr>
        <w:rPr>
          <w:sz w:val="24"/>
          <w:szCs w:val="24"/>
        </w:rPr>
      </w:pPr>
      <w:r>
        <w:rPr>
          <w:sz w:val="24"/>
          <w:szCs w:val="24"/>
        </w:rPr>
        <w:t>¼ kleine Gurke, in dünne Scheiben geschnitten</w:t>
      </w:r>
    </w:p>
    <w:p w14:paraId="00A3A546" w14:textId="77777777" w:rsidR="004E21BC" w:rsidRDefault="004E21BC" w:rsidP="004E21BC">
      <w:pPr>
        <w:rPr>
          <w:sz w:val="24"/>
          <w:szCs w:val="24"/>
        </w:rPr>
      </w:pPr>
      <w:r>
        <w:rPr>
          <w:sz w:val="24"/>
          <w:szCs w:val="24"/>
        </w:rPr>
        <w:t>3 EL Naturjoghurt</w:t>
      </w:r>
    </w:p>
    <w:p w14:paraId="2108280D" w14:textId="77777777" w:rsidR="004E21BC" w:rsidRDefault="004E21BC" w:rsidP="004E21BC">
      <w:pPr>
        <w:rPr>
          <w:sz w:val="24"/>
          <w:szCs w:val="24"/>
        </w:rPr>
      </w:pPr>
    </w:p>
    <w:p w14:paraId="50F54859" w14:textId="77777777" w:rsidR="004E21BC" w:rsidRDefault="004E21BC" w:rsidP="004E21BC">
      <w:pPr>
        <w:rPr>
          <w:sz w:val="24"/>
          <w:szCs w:val="24"/>
        </w:rPr>
      </w:pPr>
      <w:r>
        <w:rPr>
          <w:sz w:val="24"/>
          <w:szCs w:val="24"/>
        </w:rPr>
        <w:t>Zubereitungszeit: 15 Minuten plus Kochzeit 15 Minuten</w:t>
      </w:r>
    </w:p>
    <w:p w14:paraId="6CE56A90" w14:textId="77777777" w:rsidR="004E21BC" w:rsidRDefault="004E21BC" w:rsidP="004E21BC">
      <w:pPr>
        <w:rPr>
          <w:sz w:val="24"/>
          <w:szCs w:val="24"/>
        </w:rPr>
      </w:pPr>
    </w:p>
    <w:p w14:paraId="383611F2" w14:textId="77777777" w:rsidR="004E21BC" w:rsidRPr="008B008C" w:rsidRDefault="004E21BC" w:rsidP="00B40E8C">
      <w:pPr>
        <w:pStyle w:val="ListParagraph"/>
        <w:numPr>
          <w:ilvl w:val="0"/>
          <w:numId w:val="855"/>
        </w:numPr>
        <w:jc w:val="both"/>
        <w:rPr>
          <w:sz w:val="24"/>
          <w:szCs w:val="24"/>
        </w:rPr>
      </w:pPr>
      <w:r w:rsidRPr="008B008C">
        <w:rPr>
          <w:sz w:val="24"/>
          <w:szCs w:val="24"/>
        </w:rPr>
        <w:t>Ein flaches Blech mit Backpapier belegen. Die Brühe in einem Stieltopf zum Kochen bringen. Polenta zugeben und auf mittlerer Hitze 5 Minuten unter Rühren erhitzen, bis sie dick wird. Vom Herd nehmen. Den Parmesan einrühren, mit Salz und Pfeffer würzen. Auf dem Blech verteilen und abkühlen lassen.</w:t>
      </w:r>
    </w:p>
    <w:p w14:paraId="0D5B3FAB" w14:textId="77777777" w:rsidR="004E21BC" w:rsidRPr="008B008C" w:rsidRDefault="004E21BC" w:rsidP="00B40E8C">
      <w:pPr>
        <w:pStyle w:val="ListParagraph"/>
        <w:numPr>
          <w:ilvl w:val="0"/>
          <w:numId w:val="855"/>
        </w:numPr>
        <w:jc w:val="both"/>
        <w:rPr>
          <w:sz w:val="24"/>
          <w:szCs w:val="24"/>
        </w:rPr>
      </w:pPr>
      <w:r w:rsidRPr="008B008C">
        <w:rPr>
          <w:sz w:val="24"/>
          <w:szCs w:val="24"/>
        </w:rPr>
        <w:t>Dann daraus Kreise (4 cm Durchmesser) ausstechen. Vom Lammfilet Fett und Sehnen entfernen. Für mehr Würze das Lamm vor dem Braten in zerstoßenem Pfeffer rollen.</w:t>
      </w:r>
    </w:p>
    <w:p w14:paraId="00A632EE" w14:textId="77777777" w:rsidR="004E21BC" w:rsidRPr="008B008C" w:rsidRDefault="004E21BC" w:rsidP="00B40E8C">
      <w:pPr>
        <w:pStyle w:val="ListParagraph"/>
        <w:numPr>
          <w:ilvl w:val="0"/>
          <w:numId w:val="855"/>
        </w:numPr>
        <w:jc w:val="both"/>
        <w:rPr>
          <w:sz w:val="24"/>
          <w:szCs w:val="24"/>
        </w:rPr>
      </w:pPr>
      <w:r w:rsidRPr="008B008C">
        <w:rPr>
          <w:sz w:val="24"/>
          <w:szCs w:val="24"/>
        </w:rPr>
        <w:t>Etwas Öl in einer Pfanne erhitzen; das Filet rundum braten, bis die gewünschte Garstufe erreicht ist – für mittel durchgebratenes Fleisch ca. 3 Minuten von jeder Seite. Dann aus der Pfanne nehmen und diese auswischen. Wieder etwas Öl hineingeben und die Polentakreise goldbraun braten. Ebenfalls aus der Pfanne nehmen.</w:t>
      </w:r>
    </w:p>
    <w:p w14:paraId="02FC8398" w14:textId="77777777" w:rsidR="004E21BC" w:rsidRDefault="004E21BC" w:rsidP="00B40E8C">
      <w:pPr>
        <w:pStyle w:val="ListParagraph"/>
        <w:numPr>
          <w:ilvl w:val="0"/>
          <w:numId w:val="855"/>
        </w:numPr>
        <w:jc w:val="both"/>
        <w:rPr>
          <w:sz w:val="24"/>
          <w:szCs w:val="24"/>
        </w:rPr>
      </w:pPr>
      <w:r w:rsidRPr="008B008C">
        <w:rPr>
          <w:sz w:val="24"/>
          <w:szCs w:val="24"/>
        </w:rPr>
        <w:t xml:space="preserve">Die Gurkenscheiben vierteln. Das Lamm aufschneiden und auf der Polenta verteilen. Darauf 1 Klacks Joghurt und 1 Gurkenstück setzen. </w:t>
      </w:r>
    </w:p>
    <w:p w14:paraId="63B775DA" w14:textId="309A01FA" w:rsidR="00097C29" w:rsidRDefault="004E21BC" w:rsidP="00C26140">
      <w:pPr>
        <w:pStyle w:val="Heading2"/>
        <w:spacing w:after="240"/>
      </w:pPr>
      <w:r>
        <w:br w:type="page"/>
      </w:r>
      <w:r w:rsidR="00097C29">
        <w:lastRenderedPageBreak/>
        <w:t>Türkisches Zitronenlamm</w:t>
      </w:r>
      <w:r w:rsidR="00CF228D">
        <w:rPr>
          <w:rStyle w:val="FootnoteReference"/>
        </w:rPr>
        <w:footnoteReference w:id="543"/>
      </w:r>
    </w:p>
    <w:p w14:paraId="5C27E178" w14:textId="77777777" w:rsidR="00097C29" w:rsidRPr="00C26140" w:rsidRDefault="00097C29">
      <w:pPr>
        <w:rPr>
          <w:sz w:val="24"/>
          <w:szCs w:val="24"/>
          <w:u w:val="single"/>
        </w:rPr>
      </w:pPr>
      <w:r w:rsidRPr="00C26140">
        <w:rPr>
          <w:sz w:val="24"/>
          <w:szCs w:val="24"/>
          <w:u w:val="single"/>
        </w:rPr>
        <w:t>Zutaten für 2 Portionen</w:t>
      </w:r>
    </w:p>
    <w:p w14:paraId="1A838305" w14:textId="77777777" w:rsidR="00097C29" w:rsidRDefault="00097C29">
      <w:pPr>
        <w:rPr>
          <w:sz w:val="24"/>
          <w:szCs w:val="24"/>
        </w:rPr>
      </w:pPr>
      <w:r>
        <w:rPr>
          <w:sz w:val="24"/>
          <w:szCs w:val="24"/>
        </w:rPr>
        <w:t>350 g Lammschulter (ohne Knochen)</w:t>
      </w:r>
    </w:p>
    <w:p w14:paraId="52C070D0" w14:textId="77777777" w:rsidR="00097C29" w:rsidRDefault="00097C29">
      <w:pPr>
        <w:rPr>
          <w:sz w:val="24"/>
          <w:szCs w:val="24"/>
        </w:rPr>
      </w:pPr>
      <w:r>
        <w:rPr>
          <w:sz w:val="24"/>
          <w:szCs w:val="24"/>
        </w:rPr>
        <w:t>Olivenöl</w:t>
      </w:r>
    </w:p>
    <w:p w14:paraId="12EB6B7C" w14:textId="77777777" w:rsidR="00097C29" w:rsidRDefault="00097C29">
      <w:pPr>
        <w:rPr>
          <w:sz w:val="24"/>
          <w:szCs w:val="24"/>
        </w:rPr>
      </w:pPr>
      <w:r>
        <w:rPr>
          <w:sz w:val="24"/>
          <w:szCs w:val="24"/>
        </w:rPr>
        <w:t>Salz</w:t>
      </w:r>
    </w:p>
    <w:p w14:paraId="677CB14A" w14:textId="77777777" w:rsidR="00097C29" w:rsidRDefault="00097C29">
      <w:pPr>
        <w:rPr>
          <w:sz w:val="24"/>
          <w:szCs w:val="24"/>
        </w:rPr>
      </w:pPr>
      <w:r>
        <w:rPr>
          <w:sz w:val="24"/>
          <w:szCs w:val="24"/>
        </w:rPr>
        <w:t>Ein paar schwarze Pfefferkörner</w:t>
      </w:r>
    </w:p>
    <w:p w14:paraId="3AE743E7" w14:textId="77777777" w:rsidR="00097C29" w:rsidRDefault="00097C29">
      <w:pPr>
        <w:rPr>
          <w:sz w:val="24"/>
          <w:szCs w:val="24"/>
        </w:rPr>
      </w:pPr>
      <w:r>
        <w:rPr>
          <w:sz w:val="24"/>
          <w:szCs w:val="24"/>
        </w:rPr>
        <w:t>1 Lorbeerblatt</w:t>
      </w:r>
    </w:p>
    <w:p w14:paraId="3BF1442A" w14:textId="77777777" w:rsidR="00097C29" w:rsidRDefault="00097C29">
      <w:pPr>
        <w:rPr>
          <w:sz w:val="24"/>
          <w:szCs w:val="24"/>
        </w:rPr>
      </w:pPr>
      <w:r>
        <w:rPr>
          <w:sz w:val="24"/>
          <w:szCs w:val="24"/>
        </w:rPr>
        <w:t>1 Rosmarinzweig</w:t>
      </w:r>
    </w:p>
    <w:p w14:paraId="7A23CA38" w14:textId="77777777" w:rsidR="00097C29" w:rsidRDefault="00097C29">
      <w:pPr>
        <w:rPr>
          <w:sz w:val="24"/>
          <w:szCs w:val="24"/>
        </w:rPr>
      </w:pPr>
      <w:r>
        <w:rPr>
          <w:sz w:val="24"/>
          <w:szCs w:val="24"/>
        </w:rPr>
        <w:t>2 Knoblauchzehen</w:t>
      </w:r>
    </w:p>
    <w:p w14:paraId="0084D305" w14:textId="77777777" w:rsidR="00097C29" w:rsidRDefault="00097C29">
      <w:pPr>
        <w:rPr>
          <w:sz w:val="24"/>
          <w:szCs w:val="24"/>
        </w:rPr>
      </w:pPr>
      <w:r>
        <w:rPr>
          <w:sz w:val="24"/>
          <w:szCs w:val="24"/>
        </w:rPr>
        <w:t>100 g Schalotten</w:t>
      </w:r>
    </w:p>
    <w:p w14:paraId="039D442E" w14:textId="77777777" w:rsidR="00097C29" w:rsidRDefault="00097C29">
      <w:pPr>
        <w:rPr>
          <w:sz w:val="24"/>
          <w:szCs w:val="24"/>
        </w:rPr>
      </w:pPr>
      <w:r>
        <w:rPr>
          <w:sz w:val="24"/>
          <w:szCs w:val="24"/>
        </w:rPr>
        <w:t>1 große Möhre</w:t>
      </w:r>
    </w:p>
    <w:p w14:paraId="782EB0EC" w14:textId="77777777" w:rsidR="00097C29" w:rsidRDefault="00097C29">
      <w:pPr>
        <w:rPr>
          <w:sz w:val="24"/>
          <w:szCs w:val="24"/>
        </w:rPr>
      </w:pPr>
      <w:r>
        <w:rPr>
          <w:sz w:val="24"/>
          <w:szCs w:val="24"/>
        </w:rPr>
        <w:t>100 g Kartoffeln</w:t>
      </w:r>
    </w:p>
    <w:p w14:paraId="6E608C06" w14:textId="77777777" w:rsidR="00097C29" w:rsidRDefault="00097C29">
      <w:pPr>
        <w:rPr>
          <w:sz w:val="24"/>
          <w:szCs w:val="24"/>
        </w:rPr>
      </w:pPr>
      <w:r>
        <w:rPr>
          <w:sz w:val="24"/>
          <w:szCs w:val="24"/>
        </w:rPr>
        <w:t>1 Eigelb</w:t>
      </w:r>
    </w:p>
    <w:p w14:paraId="60DB3ACF" w14:textId="77777777" w:rsidR="00097C29" w:rsidRDefault="00097C29">
      <w:pPr>
        <w:rPr>
          <w:sz w:val="24"/>
          <w:szCs w:val="24"/>
        </w:rPr>
      </w:pPr>
      <w:r>
        <w:rPr>
          <w:sz w:val="24"/>
          <w:szCs w:val="24"/>
        </w:rPr>
        <w:t>Saft aus ½ Zitronen</w:t>
      </w:r>
    </w:p>
    <w:p w14:paraId="2E568040" w14:textId="77777777" w:rsidR="00097C29" w:rsidRDefault="00097C29">
      <w:pPr>
        <w:rPr>
          <w:sz w:val="24"/>
          <w:szCs w:val="24"/>
        </w:rPr>
      </w:pPr>
      <w:r>
        <w:rPr>
          <w:sz w:val="24"/>
          <w:szCs w:val="24"/>
        </w:rPr>
        <w:t>2 Dillstängel</w:t>
      </w:r>
    </w:p>
    <w:p w14:paraId="03D56323" w14:textId="77777777" w:rsidR="00097C29" w:rsidRDefault="00097C29">
      <w:pPr>
        <w:rPr>
          <w:sz w:val="24"/>
          <w:szCs w:val="24"/>
        </w:rPr>
      </w:pPr>
    </w:p>
    <w:p w14:paraId="356023C8" w14:textId="77777777" w:rsidR="00097C29" w:rsidRDefault="00097C29">
      <w:pPr>
        <w:rPr>
          <w:sz w:val="24"/>
          <w:szCs w:val="24"/>
        </w:rPr>
      </w:pPr>
      <w:r>
        <w:rPr>
          <w:sz w:val="24"/>
          <w:szCs w:val="24"/>
        </w:rPr>
        <w:t>Zubereitung:</w:t>
      </w:r>
    </w:p>
    <w:p w14:paraId="33ADC5EF" w14:textId="77777777" w:rsidR="00341D57" w:rsidRPr="00C26140" w:rsidRDefault="00F959EB" w:rsidP="00C26140">
      <w:pPr>
        <w:pStyle w:val="ListParagraph"/>
        <w:numPr>
          <w:ilvl w:val="0"/>
          <w:numId w:val="1998"/>
        </w:numPr>
        <w:spacing w:after="120"/>
        <w:ind w:left="714" w:hanging="357"/>
        <w:contextualSpacing w:val="0"/>
        <w:jc w:val="both"/>
        <w:rPr>
          <w:sz w:val="24"/>
          <w:szCs w:val="24"/>
        </w:rPr>
      </w:pPr>
      <w:r w:rsidRPr="00C26140">
        <w:rPr>
          <w:sz w:val="24"/>
          <w:szCs w:val="24"/>
        </w:rPr>
        <w:t xml:space="preserve">Das Fleisch in ungefähr 5 cm große Stücke schneiden. Etwas Olivenöl in einen Schmortopf geben, das Fleisch darin von allen Seiten anbraten. Salzen. </w:t>
      </w:r>
      <w:r w:rsidR="00FE500D" w:rsidRPr="00C26140">
        <w:rPr>
          <w:sz w:val="24"/>
          <w:szCs w:val="24"/>
        </w:rPr>
        <w:t xml:space="preserve">Pfefferkörner, Lorbeerblatt, Rosmarinzweig hinzufügen sowie so viel kochendes Wasser, dass das Fleisch gerade nicht davon bedeckt ist. </w:t>
      </w:r>
      <w:r w:rsidR="00341D57" w:rsidRPr="00C26140">
        <w:rPr>
          <w:sz w:val="24"/>
          <w:szCs w:val="24"/>
        </w:rPr>
        <w:t>Fleisch in dem Wasser mit geschlossenem Deckel ungefähr 1 Stunde lang kochen.</w:t>
      </w:r>
    </w:p>
    <w:p w14:paraId="6EFDA556" w14:textId="77777777" w:rsidR="00C26140" w:rsidRDefault="00341D57" w:rsidP="00C26140">
      <w:pPr>
        <w:pStyle w:val="ListParagraph"/>
        <w:numPr>
          <w:ilvl w:val="0"/>
          <w:numId w:val="1998"/>
        </w:numPr>
        <w:spacing w:after="120"/>
        <w:ind w:left="714" w:hanging="357"/>
        <w:contextualSpacing w:val="0"/>
        <w:jc w:val="both"/>
        <w:rPr>
          <w:sz w:val="24"/>
          <w:szCs w:val="24"/>
        </w:rPr>
      </w:pPr>
      <w:r w:rsidRPr="00C26140">
        <w:rPr>
          <w:sz w:val="24"/>
          <w:szCs w:val="24"/>
        </w:rPr>
        <w:t>Fleisch aus dem Topf nehmen, die Fleischbrühe durch ein feines Sieb abgießen. In den Topf wieder etwas Olivenöl geben, darin das klein geschnittene Gemüse andünsten, also Knoblauch, Schalotten, Möhre, Kartoffeln. Etwas Farbe annehmen lassen, dann die Brühe dazugeben</w:t>
      </w:r>
      <w:r w:rsidR="00E7543C" w:rsidRPr="00C26140">
        <w:rPr>
          <w:sz w:val="24"/>
          <w:szCs w:val="24"/>
        </w:rPr>
        <w:t xml:space="preserve"> sowie das Fleisch. 20 bis 25 Minuten lang köcheln lassen, bis das </w:t>
      </w:r>
      <w:r w:rsidR="00C26140" w:rsidRPr="00C26140">
        <w:rPr>
          <w:sz w:val="24"/>
          <w:szCs w:val="24"/>
        </w:rPr>
        <w:t>G</w:t>
      </w:r>
      <w:r w:rsidR="00E7543C" w:rsidRPr="00C26140">
        <w:rPr>
          <w:sz w:val="24"/>
          <w:szCs w:val="24"/>
        </w:rPr>
        <w:t>emüse gar ist.</w:t>
      </w:r>
    </w:p>
    <w:p w14:paraId="5B371D14" w14:textId="5B1C7D3E" w:rsidR="00960029" w:rsidRPr="00C26140" w:rsidRDefault="00E7543C" w:rsidP="00C26140">
      <w:pPr>
        <w:pStyle w:val="ListParagraph"/>
        <w:numPr>
          <w:ilvl w:val="0"/>
          <w:numId w:val="1998"/>
        </w:numPr>
        <w:spacing w:after="120"/>
        <w:ind w:left="714" w:hanging="357"/>
        <w:contextualSpacing w:val="0"/>
        <w:jc w:val="both"/>
        <w:rPr>
          <w:sz w:val="24"/>
          <w:szCs w:val="24"/>
        </w:rPr>
      </w:pPr>
      <w:r w:rsidRPr="00C26140">
        <w:rPr>
          <w:sz w:val="24"/>
          <w:szCs w:val="24"/>
        </w:rPr>
        <w:t xml:space="preserve">Das </w:t>
      </w:r>
      <w:r w:rsidR="00C26140" w:rsidRPr="00C26140">
        <w:rPr>
          <w:sz w:val="24"/>
          <w:szCs w:val="24"/>
        </w:rPr>
        <w:t>Ei</w:t>
      </w:r>
      <w:r w:rsidRPr="00C26140">
        <w:rPr>
          <w:sz w:val="24"/>
          <w:szCs w:val="24"/>
        </w:rPr>
        <w:t>gelb mit Zitronensaft verquirlen, 2 EL von der heißen Fleischbrühe hineinrühren. Diese Mischu</w:t>
      </w:r>
      <w:r w:rsidR="00C26140" w:rsidRPr="00C26140">
        <w:rPr>
          <w:sz w:val="24"/>
          <w:szCs w:val="24"/>
        </w:rPr>
        <w:t>ng</w:t>
      </w:r>
      <w:r w:rsidRPr="00C26140">
        <w:rPr>
          <w:sz w:val="24"/>
          <w:szCs w:val="24"/>
        </w:rPr>
        <w:t xml:space="preserve"> in den Topf geben</w:t>
      </w:r>
      <w:r w:rsidR="00960029" w:rsidRPr="00C26140">
        <w:rPr>
          <w:sz w:val="24"/>
          <w:szCs w:val="24"/>
        </w:rPr>
        <w:t>, sodass die Soße gebunden wird. Mit etwas fein gehacktem Dill servi</w:t>
      </w:r>
      <w:r w:rsidR="00C26140" w:rsidRPr="00C26140">
        <w:rPr>
          <w:sz w:val="24"/>
          <w:szCs w:val="24"/>
        </w:rPr>
        <w:t>er</w:t>
      </w:r>
      <w:r w:rsidR="00960029" w:rsidRPr="00C26140">
        <w:rPr>
          <w:sz w:val="24"/>
          <w:szCs w:val="24"/>
        </w:rPr>
        <w:t>en.</w:t>
      </w:r>
    </w:p>
    <w:p w14:paraId="3C866E2B" w14:textId="77777777" w:rsidR="00960029" w:rsidRDefault="00960029">
      <w:pPr>
        <w:rPr>
          <w:sz w:val="24"/>
          <w:szCs w:val="24"/>
        </w:rPr>
      </w:pPr>
    </w:p>
    <w:p w14:paraId="2C511B5D" w14:textId="2E018094" w:rsidR="00E96A9B" w:rsidRDefault="00960029" w:rsidP="00C26140">
      <w:pPr>
        <w:ind w:left="1416" w:hanging="1416"/>
        <w:jc w:val="both"/>
        <w:rPr>
          <w:sz w:val="24"/>
          <w:szCs w:val="24"/>
        </w:rPr>
      </w:pPr>
      <w:r>
        <w:rPr>
          <w:sz w:val="24"/>
          <w:szCs w:val="24"/>
        </w:rPr>
        <w:lastRenderedPageBreak/>
        <w:t>Kommentar:</w:t>
      </w:r>
      <w:r>
        <w:rPr>
          <w:sz w:val="24"/>
          <w:szCs w:val="24"/>
        </w:rPr>
        <w:tab/>
      </w:r>
      <w:r w:rsidR="000C512E">
        <w:rPr>
          <w:sz w:val="24"/>
          <w:szCs w:val="24"/>
        </w:rPr>
        <w:t>Kann ein Lammschmortopf ein leichtes Gericht sein? Ja, denn was viele nicht wissen: Es ist gar nicht gesetzlich vorgeschrieben, Lamm i Rotwein zu schmoren. Man kann auch alles ganz anders machen u</w:t>
      </w:r>
      <w:r w:rsidR="003F7277">
        <w:rPr>
          <w:sz w:val="24"/>
          <w:szCs w:val="24"/>
        </w:rPr>
        <w:t>nd das</w:t>
      </w:r>
      <w:r w:rsidR="000C512E">
        <w:rPr>
          <w:sz w:val="24"/>
          <w:szCs w:val="24"/>
        </w:rPr>
        <w:t xml:space="preserve"> Fleisch in Wasser schmoren. Das Gemüse bereit</w:t>
      </w:r>
      <w:r w:rsidR="003F7277">
        <w:rPr>
          <w:sz w:val="24"/>
          <w:szCs w:val="24"/>
        </w:rPr>
        <w:t>et</w:t>
      </w:r>
      <w:r w:rsidR="000C512E">
        <w:rPr>
          <w:sz w:val="24"/>
          <w:szCs w:val="24"/>
        </w:rPr>
        <w:t xml:space="preserve"> man separat zu, damit es nicht zerkocht. Und dann braucht man natürlich Zitronen. Und schließlich wendet noch einen Trick an: Man verquirlt ein Eigelb mit dem man die Soße cremig macht, aber nicht beschwert. Kenner sagen jetzt: aber das ist doch ein französisches Kalbsragout (Blanquette de veau)! Das stimmt, aber ich glaube, die Menschen hatten auf verschieden</w:t>
      </w:r>
      <w:r w:rsidR="003F7277">
        <w:rPr>
          <w:sz w:val="24"/>
          <w:szCs w:val="24"/>
        </w:rPr>
        <w:t>en</w:t>
      </w:r>
      <w:r w:rsidR="000C512E">
        <w:rPr>
          <w:sz w:val="24"/>
          <w:szCs w:val="24"/>
        </w:rPr>
        <w:t xml:space="preserve"> Erdteilen dieselbe Idee</w:t>
      </w:r>
      <w:r w:rsidR="00546870">
        <w:rPr>
          <w:sz w:val="24"/>
          <w:szCs w:val="24"/>
        </w:rPr>
        <w:t>, was bekann</w:t>
      </w:r>
      <w:r w:rsidR="003F7277">
        <w:rPr>
          <w:sz w:val="24"/>
          <w:szCs w:val="24"/>
        </w:rPr>
        <w:t>t</w:t>
      </w:r>
      <w:r w:rsidR="00546870">
        <w:rPr>
          <w:sz w:val="24"/>
          <w:szCs w:val="24"/>
        </w:rPr>
        <w:t>lich mit allen großen Ideen, de</w:t>
      </w:r>
      <w:r w:rsidR="000C512E">
        <w:rPr>
          <w:sz w:val="24"/>
          <w:szCs w:val="24"/>
        </w:rPr>
        <w:t xml:space="preserve">n schlechten wie den guten, </w:t>
      </w:r>
      <w:r w:rsidR="00546870">
        <w:rPr>
          <w:sz w:val="24"/>
          <w:szCs w:val="24"/>
        </w:rPr>
        <w:t xml:space="preserve"> der Fall ist</w:t>
      </w:r>
      <w:r w:rsidR="003F7277">
        <w:rPr>
          <w:sz w:val="24"/>
          <w:szCs w:val="24"/>
        </w:rPr>
        <w:t>.</w:t>
      </w:r>
      <w:r w:rsidR="00E96A9B">
        <w:rPr>
          <w:sz w:val="24"/>
          <w:szCs w:val="24"/>
        </w:rPr>
        <w:br w:type="page"/>
      </w:r>
    </w:p>
    <w:p w14:paraId="2463E226" w14:textId="77777777" w:rsidR="001A1CAC" w:rsidRDefault="001A1CAC" w:rsidP="001A1CAC">
      <w:pPr>
        <w:pStyle w:val="Heading2"/>
        <w:spacing w:after="240"/>
      </w:pPr>
      <w:r>
        <w:lastRenderedPageBreak/>
        <w:t>Vindaloo – scharf-saures Lammfleisch</w:t>
      </w:r>
      <w:r>
        <w:rPr>
          <w:rStyle w:val="FootnoteReference"/>
        </w:rPr>
        <w:footnoteReference w:id="544"/>
      </w:r>
      <w:r>
        <w:t xml:space="preserve"> </w:t>
      </w:r>
    </w:p>
    <w:p w14:paraId="26E7A2E0" w14:textId="77777777" w:rsidR="001A1CAC" w:rsidRPr="00FA79E7" w:rsidRDefault="001A1CAC" w:rsidP="001A1CAC">
      <w:pPr>
        <w:rPr>
          <w:sz w:val="24"/>
          <w:szCs w:val="24"/>
        </w:rPr>
      </w:pPr>
      <w:r w:rsidRPr="00FA79E7">
        <w:rPr>
          <w:sz w:val="24"/>
          <w:szCs w:val="24"/>
          <w:u w:val="single"/>
        </w:rPr>
        <w:t>Zutaten</w:t>
      </w:r>
      <w:r w:rsidRPr="00FA79E7">
        <w:rPr>
          <w:sz w:val="24"/>
          <w:szCs w:val="24"/>
        </w:rPr>
        <w:t xml:space="preserve"> </w:t>
      </w:r>
      <w:r>
        <w:rPr>
          <w:sz w:val="24"/>
          <w:szCs w:val="24"/>
        </w:rPr>
        <w:t>(</w:t>
      </w:r>
      <w:r w:rsidRPr="00FA79E7">
        <w:rPr>
          <w:sz w:val="24"/>
          <w:szCs w:val="24"/>
        </w:rPr>
        <w:t>für 4-6 Portionen</w:t>
      </w:r>
      <w:r>
        <w:rPr>
          <w:sz w:val="24"/>
          <w:szCs w:val="24"/>
        </w:rPr>
        <w:t>):</w:t>
      </w:r>
    </w:p>
    <w:p w14:paraId="1F602167" w14:textId="77777777" w:rsidR="001A1CAC" w:rsidRPr="00FA79E7" w:rsidRDefault="001A1CAC" w:rsidP="001A1CAC">
      <w:pPr>
        <w:rPr>
          <w:sz w:val="24"/>
          <w:szCs w:val="24"/>
        </w:rPr>
      </w:pPr>
      <w:r w:rsidRPr="00FA79E7">
        <w:rPr>
          <w:sz w:val="24"/>
          <w:szCs w:val="24"/>
        </w:rPr>
        <w:t>1 kg Lammkeule ohne Knochen (es geht aber auch Rinderfilet oder Schweinefielt)</w:t>
      </w:r>
    </w:p>
    <w:p w14:paraId="45EE1E78" w14:textId="77777777" w:rsidR="001A1CAC" w:rsidRPr="00FA79E7" w:rsidRDefault="001A1CAC" w:rsidP="001A1CAC">
      <w:pPr>
        <w:rPr>
          <w:sz w:val="24"/>
          <w:szCs w:val="24"/>
        </w:rPr>
      </w:pPr>
      <w:r w:rsidRPr="00FA79E7">
        <w:rPr>
          <w:sz w:val="24"/>
          <w:szCs w:val="24"/>
        </w:rPr>
        <w:t>4 Zwiebeln</w:t>
      </w:r>
    </w:p>
    <w:p w14:paraId="5B13C852" w14:textId="77777777" w:rsidR="001A1CAC" w:rsidRPr="00FA79E7" w:rsidRDefault="001A1CAC" w:rsidP="001A1CAC">
      <w:pPr>
        <w:rPr>
          <w:sz w:val="24"/>
          <w:szCs w:val="24"/>
        </w:rPr>
      </w:pPr>
      <w:r w:rsidRPr="00FA79E7">
        <w:rPr>
          <w:sz w:val="24"/>
          <w:szCs w:val="24"/>
        </w:rPr>
        <w:t>6 Knoblauchzehen</w:t>
      </w:r>
    </w:p>
    <w:p w14:paraId="20F8CCC1" w14:textId="77777777" w:rsidR="001A1CAC" w:rsidRPr="00FA79E7" w:rsidRDefault="001A1CAC" w:rsidP="001A1CAC">
      <w:pPr>
        <w:rPr>
          <w:sz w:val="24"/>
          <w:szCs w:val="24"/>
        </w:rPr>
      </w:pPr>
      <w:r w:rsidRPr="00FA79E7">
        <w:rPr>
          <w:sz w:val="24"/>
          <w:szCs w:val="24"/>
        </w:rPr>
        <w:t>1 Stück frischer Ingwer (3 cm)</w:t>
      </w:r>
    </w:p>
    <w:p w14:paraId="03D3CF39" w14:textId="77777777" w:rsidR="001A1CAC" w:rsidRPr="00FA79E7" w:rsidRDefault="001A1CAC" w:rsidP="001A1CAC">
      <w:pPr>
        <w:rPr>
          <w:sz w:val="24"/>
          <w:szCs w:val="24"/>
        </w:rPr>
      </w:pPr>
      <w:r w:rsidRPr="00FA79E7">
        <w:rPr>
          <w:sz w:val="24"/>
          <w:szCs w:val="24"/>
        </w:rPr>
        <w:t>2 TL Kreuzkümmelsamen</w:t>
      </w:r>
    </w:p>
    <w:p w14:paraId="6FC17FA4" w14:textId="77777777" w:rsidR="001A1CAC" w:rsidRPr="00FA79E7" w:rsidRDefault="001A1CAC" w:rsidP="001A1CAC">
      <w:pPr>
        <w:rPr>
          <w:sz w:val="24"/>
          <w:szCs w:val="24"/>
        </w:rPr>
      </w:pPr>
      <w:r w:rsidRPr="00FA79E7">
        <w:rPr>
          <w:sz w:val="24"/>
          <w:szCs w:val="24"/>
        </w:rPr>
        <w:t>2 getrocknete Chilischoten</w:t>
      </w:r>
    </w:p>
    <w:p w14:paraId="6D4AB0C9" w14:textId="77777777" w:rsidR="001A1CAC" w:rsidRPr="00FA79E7" w:rsidRDefault="001A1CAC" w:rsidP="001A1CAC">
      <w:pPr>
        <w:rPr>
          <w:sz w:val="24"/>
          <w:szCs w:val="24"/>
        </w:rPr>
      </w:pPr>
      <w:r w:rsidRPr="00FA79E7">
        <w:rPr>
          <w:sz w:val="24"/>
          <w:szCs w:val="24"/>
        </w:rPr>
        <w:t>1 TL schwarze Pfefferkörner</w:t>
      </w:r>
    </w:p>
    <w:p w14:paraId="656CF2BF" w14:textId="77777777" w:rsidR="001A1CAC" w:rsidRPr="00FA79E7" w:rsidRDefault="001A1CAC" w:rsidP="001A1CAC">
      <w:pPr>
        <w:rPr>
          <w:sz w:val="24"/>
          <w:szCs w:val="24"/>
        </w:rPr>
      </w:pPr>
      <w:r w:rsidRPr="00FA79E7">
        <w:rPr>
          <w:sz w:val="24"/>
          <w:szCs w:val="24"/>
        </w:rPr>
        <w:t>1 TL grüne Kardamonkapseln</w:t>
      </w:r>
    </w:p>
    <w:p w14:paraId="1FA9809A" w14:textId="77777777" w:rsidR="001A1CAC" w:rsidRPr="00FA79E7" w:rsidRDefault="001A1CAC" w:rsidP="001A1CAC">
      <w:pPr>
        <w:rPr>
          <w:sz w:val="24"/>
          <w:szCs w:val="24"/>
        </w:rPr>
      </w:pPr>
      <w:r w:rsidRPr="00FA79E7">
        <w:rPr>
          <w:sz w:val="24"/>
          <w:szCs w:val="24"/>
        </w:rPr>
        <w:t>1 Stück Zimtrinde (etwa 3 cm)</w:t>
      </w:r>
    </w:p>
    <w:p w14:paraId="44B7470C" w14:textId="77777777" w:rsidR="001A1CAC" w:rsidRPr="00FA79E7" w:rsidRDefault="001A1CAC" w:rsidP="001A1CAC">
      <w:pPr>
        <w:rPr>
          <w:sz w:val="24"/>
          <w:szCs w:val="24"/>
        </w:rPr>
      </w:pPr>
      <w:r w:rsidRPr="00FA79E7">
        <w:rPr>
          <w:sz w:val="24"/>
          <w:szCs w:val="24"/>
        </w:rPr>
        <w:t>1 TL Bockshornkleesamen</w:t>
      </w:r>
    </w:p>
    <w:p w14:paraId="462D6C8E" w14:textId="77777777" w:rsidR="001A1CAC" w:rsidRPr="00FA79E7" w:rsidRDefault="001A1CAC" w:rsidP="001A1CAC">
      <w:pPr>
        <w:rPr>
          <w:sz w:val="24"/>
          <w:szCs w:val="24"/>
        </w:rPr>
      </w:pPr>
      <w:r w:rsidRPr="00FA79E7">
        <w:rPr>
          <w:sz w:val="24"/>
          <w:szCs w:val="24"/>
        </w:rPr>
        <w:t>4 EL Weißweinessig oder Weißwein</w:t>
      </w:r>
    </w:p>
    <w:p w14:paraId="57AA4B37" w14:textId="77777777" w:rsidR="001A1CAC" w:rsidRPr="00FA79E7" w:rsidRDefault="001A1CAC" w:rsidP="001A1CAC">
      <w:pPr>
        <w:rPr>
          <w:sz w:val="24"/>
          <w:szCs w:val="24"/>
        </w:rPr>
      </w:pPr>
      <w:r w:rsidRPr="00FA79E7">
        <w:rPr>
          <w:sz w:val="24"/>
          <w:szCs w:val="24"/>
        </w:rPr>
        <w:t>2 TL brauner Zucker</w:t>
      </w:r>
    </w:p>
    <w:p w14:paraId="3B146FB2" w14:textId="77777777" w:rsidR="001A1CAC" w:rsidRPr="00FA79E7" w:rsidRDefault="001A1CAC" w:rsidP="001A1CAC">
      <w:pPr>
        <w:rPr>
          <w:sz w:val="24"/>
          <w:szCs w:val="24"/>
        </w:rPr>
      </w:pPr>
      <w:r w:rsidRPr="00FA79E7">
        <w:rPr>
          <w:sz w:val="24"/>
          <w:szCs w:val="24"/>
        </w:rPr>
        <w:t>Salz</w:t>
      </w:r>
    </w:p>
    <w:p w14:paraId="1A0DDD07" w14:textId="77777777" w:rsidR="001A1CAC" w:rsidRPr="00FA79E7" w:rsidRDefault="001A1CAC" w:rsidP="001A1CAC">
      <w:pPr>
        <w:rPr>
          <w:sz w:val="24"/>
          <w:szCs w:val="24"/>
        </w:rPr>
      </w:pPr>
      <w:r w:rsidRPr="00FA79E7">
        <w:rPr>
          <w:sz w:val="24"/>
          <w:szCs w:val="24"/>
        </w:rPr>
        <w:t>4 EL Butterschmalz</w:t>
      </w:r>
    </w:p>
    <w:p w14:paraId="20E51576" w14:textId="77777777" w:rsidR="001A1CAC" w:rsidRPr="00FA79E7" w:rsidRDefault="001A1CAC" w:rsidP="001A1CAC">
      <w:pPr>
        <w:rPr>
          <w:sz w:val="24"/>
          <w:szCs w:val="24"/>
        </w:rPr>
      </w:pPr>
      <w:r w:rsidRPr="00FA79E7">
        <w:rPr>
          <w:sz w:val="24"/>
          <w:szCs w:val="24"/>
        </w:rPr>
        <w:t>1 TL Korianderpulver</w:t>
      </w:r>
    </w:p>
    <w:p w14:paraId="0F750106" w14:textId="77777777" w:rsidR="001A1CAC" w:rsidRPr="00FA79E7" w:rsidRDefault="001A1CAC" w:rsidP="001A1CAC">
      <w:pPr>
        <w:rPr>
          <w:sz w:val="24"/>
          <w:szCs w:val="24"/>
        </w:rPr>
      </w:pPr>
      <w:r w:rsidRPr="00FA79E7">
        <w:rPr>
          <w:sz w:val="24"/>
          <w:szCs w:val="24"/>
        </w:rPr>
        <w:t>1 TL Kurkumapulver</w:t>
      </w:r>
    </w:p>
    <w:p w14:paraId="16B4FCA7" w14:textId="77777777" w:rsidR="001A1CAC" w:rsidRDefault="001A1CAC" w:rsidP="001A1CAC">
      <w:pPr>
        <w:pStyle w:val="ListParagraph"/>
        <w:rPr>
          <w:sz w:val="24"/>
          <w:szCs w:val="24"/>
        </w:rPr>
      </w:pPr>
    </w:p>
    <w:p w14:paraId="384D525C" w14:textId="77777777" w:rsidR="001A1CAC" w:rsidRPr="00FA79E7" w:rsidRDefault="001A1CAC" w:rsidP="001A1CAC">
      <w:pPr>
        <w:rPr>
          <w:sz w:val="24"/>
          <w:szCs w:val="24"/>
        </w:rPr>
      </w:pPr>
      <w:r w:rsidRPr="00FA79E7">
        <w:rPr>
          <w:sz w:val="24"/>
          <w:szCs w:val="24"/>
        </w:rPr>
        <w:t>Zubereitungszeit: 1 Stunde 20 Minuten und 45 Minuten Garzeit</w:t>
      </w:r>
    </w:p>
    <w:p w14:paraId="095D5609" w14:textId="77777777" w:rsidR="001A1CAC" w:rsidRPr="003A0B7D" w:rsidRDefault="001A1CAC" w:rsidP="00B40E8C">
      <w:pPr>
        <w:pStyle w:val="ListParagraph"/>
        <w:numPr>
          <w:ilvl w:val="0"/>
          <w:numId w:val="1612"/>
        </w:numPr>
        <w:spacing w:after="120"/>
        <w:ind w:left="714" w:hanging="357"/>
        <w:contextualSpacing w:val="0"/>
        <w:jc w:val="both"/>
        <w:rPr>
          <w:sz w:val="24"/>
          <w:szCs w:val="24"/>
        </w:rPr>
      </w:pPr>
      <w:r w:rsidRPr="003A0B7D">
        <w:rPr>
          <w:sz w:val="24"/>
          <w:szCs w:val="24"/>
        </w:rPr>
        <w:t>Lammfleisch kalt abspülen, trockentupfen, von Fett und Sehnen befreien und in etwa 2 cm große Würfel schneiden. Zwiebeln schälen und in Ringe schneiden. Knoblauch und Ingwer schälen, Knoblauch fein hacken, Ingwer fein reiben.</w:t>
      </w:r>
    </w:p>
    <w:p w14:paraId="5CBA5D1A" w14:textId="77777777" w:rsidR="001A1CAC" w:rsidRPr="003A0B7D" w:rsidRDefault="001A1CAC" w:rsidP="00B40E8C">
      <w:pPr>
        <w:pStyle w:val="ListParagraph"/>
        <w:numPr>
          <w:ilvl w:val="0"/>
          <w:numId w:val="1612"/>
        </w:numPr>
        <w:spacing w:after="120"/>
        <w:ind w:left="714" w:hanging="357"/>
        <w:contextualSpacing w:val="0"/>
        <w:jc w:val="both"/>
        <w:rPr>
          <w:sz w:val="24"/>
          <w:szCs w:val="24"/>
        </w:rPr>
      </w:pPr>
      <w:r w:rsidRPr="003A0B7D">
        <w:rPr>
          <w:sz w:val="24"/>
          <w:szCs w:val="24"/>
        </w:rPr>
        <w:t>Für die Vindaloo-Paste die Kardamonsamen aus den Kapseln lösen. Mit Chilischoten, Kreuzkümmel, Pfefferkörnern, Senfkörnern, Zimtrinde und Bockshornklee fein mahlen (wenn es geht mit dem Pürierstab). Die gemahlenen Gewürze in eine Schüssel geben.</w:t>
      </w:r>
    </w:p>
    <w:p w14:paraId="7492935F" w14:textId="77777777" w:rsidR="001A1CAC" w:rsidRPr="003A0B7D" w:rsidRDefault="001A1CAC" w:rsidP="00B40E8C">
      <w:pPr>
        <w:pStyle w:val="ListParagraph"/>
        <w:numPr>
          <w:ilvl w:val="0"/>
          <w:numId w:val="1612"/>
        </w:numPr>
        <w:spacing w:after="120"/>
        <w:ind w:left="714" w:hanging="357"/>
        <w:contextualSpacing w:val="0"/>
        <w:jc w:val="both"/>
        <w:rPr>
          <w:sz w:val="24"/>
          <w:szCs w:val="24"/>
        </w:rPr>
      </w:pPr>
      <w:r w:rsidRPr="003A0B7D">
        <w:rPr>
          <w:sz w:val="24"/>
          <w:szCs w:val="24"/>
        </w:rPr>
        <w:t>Weißweinessig (oder Weißwein), braunen Zucker, 2 EL Wasser und 1 TL Salz dazugeben, alles gut mischen und beiseitestellen.</w:t>
      </w:r>
    </w:p>
    <w:p w14:paraId="362C970D" w14:textId="77777777" w:rsidR="001A1CAC" w:rsidRPr="003A0B7D" w:rsidRDefault="001A1CAC" w:rsidP="00B40E8C">
      <w:pPr>
        <w:pStyle w:val="ListParagraph"/>
        <w:numPr>
          <w:ilvl w:val="0"/>
          <w:numId w:val="1612"/>
        </w:numPr>
        <w:spacing w:after="120"/>
        <w:ind w:left="714" w:hanging="357"/>
        <w:contextualSpacing w:val="0"/>
        <w:jc w:val="both"/>
        <w:rPr>
          <w:sz w:val="24"/>
          <w:szCs w:val="24"/>
        </w:rPr>
      </w:pPr>
      <w:r w:rsidRPr="003A0B7D">
        <w:rPr>
          <w:sz w:val="24"/>
          <w:szCs w:val="24"/>
        </w:rPr>
        <w:t xml:space="preserve">2 EL Butterschmalz im Topf erhitzen. Die Zwiebeln darin bei mittlerer Hitze unter Rühren goldbraun anbraten. Zwiebeln dann mit 4 EL Wasser fein pürieren. In die </w:t>
      </w:r>
      <w:r w:rsidRPr="003A0B7D">
        <w:rPr>
          <w:sz w:val="24"/>
          <w:szCs w:val="24"/>
        </w:rPr>
        <w:lastRenderedPageBreak/>
        <w:t>Schüssel zu den gemahlenen Gewürzen geben und gut verrühren, bis eine glatte Paste entstanden ist.</w:t>
      </w:r>
    </w:p>
    <w:p w14:paraId="67ABAB28" w14:textId="77777777" w:rsidR="001A1CAC" w:rsidRPr="003A0B7D" w:rsidRDefault="001A1CAC" w:rsidP="00B40E8C">
      <w:pPr>
        <w:pStyle w:val="ListParagraph"/>
        <w:numPr>
          <w:ilvl w:val="0"/>
          <w:numId w:val="1612"/>
        </w:numPr>
        <w:spacing w:after="120"/>
        <w:ind w:left="714" w:hanging="357"/>
        <w:contextualSpacing w:val="0"/>
        <w:jc w:val="both"/>
        <w:rPr>
          <w:sz w:val="24"/>
          <w:szCs w:val="24"/>
        </w:rPr>
      </w:pPr>
      <w:r w:rsidRPr="003A0B7D">
        <w:rPr>
          <w:sz w:val="24"/>
          <w:szCs w:val="24"/>
        </w:rPr>
        <w:t>Ingwer und Knoblauch mit 4 EL Wasser ebenfalls pürieren.</w:t>
      </w:r>
    </w:p>
    <w:p w14:paraId="3FD20AC7" w14:textId="77777777" w:rsidR="001A1CAC" w:rsidRPr="003A0B7D" w:rsidRDefault="001A1CAC" w:rsidP="00B40E8C">
      <w:pPr>
        <w:pStyle w:val="ListParagraph"/>
        <w:numPr>
          <w:ilvl w:val="0"/>
          <w:numId w:val="1612"/>
        </w:numPr>
        <w:spacing w:after="120"/>
        <w:ind w:left="714" w:hanging="357"/>
        <w:contextualSpacing w:val="0"/>
        <w:jc w:val="both"/>
        <w:rPr>
          <w:sz w:val="24"/>
          <w:szCs w:val="24"/>
        </w:rPr>
      </w:pPr>
      <w:r w:rsidRPr="003A0B7D">
        <w:rPr>
          <w:sz w:val="24"/>
          <w:szCs w:val="24"/>
        </w:rPr>
        <w:t>Nochmals 2 EL Butterschmalz in den Topf geben und stark erhitzen. Die Lammfleischwürfel portionsweise (so dass sie nicht übereinander liegen) bei starker Hitze unter Rühren 1 -2 Minuten anbraten. Auf einem Teller beiseitestellen.</w:t>
      </w:r>
    </w:p>
    <w:p w14:paraId="77F447AF" w14:textId="77777777" w:rsidR="001A1CAC" w:rsidRPr="003A0B7D" w:rsidRDefault="001A1CAC" w:rsidP="00B40E8C">
      <w:pPr>
        <w:pStyle w:val="ListParagraph"/>
        <w:numPr>
          <w:ilvl w:val="0"/>
          <w:numId w:val="1612"/>
        </w:numPr>
        <w:spacing w:after="120"/>
        <w:ind w:left="714" w:hanging="357"/>
        <w:contextualSpacing w:val="0"/>
        <w:jc w:val="both"/>
        <w:rPr>
          <w:sz w:val="24"/>
          <w:szCs w:val="24"/>
        </w:rPr>
      </w:pPr>
      <w:r w:rsidRPr="003A0B7D">
        <w:rPr>
          <w:sz w:val="24"/>
          <w:szCs w:val="24"/>
        </w:rPr>
        <w:t>Ingwer-Knoblauch-Paste in den Topf geben und bei mittlerer Hitze etwa 1 Minute anbraten, dabei ständig rühren. Fleisch und Vindaloo-Paste unterrühren. 300 ml Wasser dazu gießen und zum Kochen bringen.</w:t>
      </w:r>
    </w:p>
    <w:p w14:paraId="716F0B25" w14:textId="77777777" w:rsidR="001A1CAC" w:rsidRPr="003A0B7D" w:rsidRDefault="001A1CAC" w:rsidP="00B40E8C">
      <w:pPr>
        <w:pStyle w:val="ListParagraph"/>
        <w:numPr>
          <w:ilvl w:val="0"/>
          <w:numId w:val="1612"/>
        </w:numPr>
        <w:spacing w:after="120"/>
        <w:ind w:left="714" w:hanging="357"/>
        <w:contextualSpacing w:val="0"/>
        <w:jc w:val="both"/>
        <w:rPr>
          <w:sz w:val="24"/>
          <w:szCs w:val="24"/>
        </w:rPr>
      </w:pPr>
      <w:r w:rsidRPr="003A0B7D">
        <w:rPr>
          <w:sz w:val="24"/>
          <w:szCs w:val="24"/>
        </w:rPr>
        <w:t>Das Fleisch zugedeckt bei schwacher Hitze in etwa 45 Minuten garen. Ab und zu umrühren. Mit Salz abschmecken und mit Basmatireis, Naan oder Chapati servieren.</w:t>
      </w:r>
    </w:p>
    <w:p w14:paraId="4C0B6CF9" w14:textId="77777777" w:rsidR="001A1CAC" w:rsidRDefault="001A1CAC" w:rsidP="001A1CAC">
      <w:pPr>
        <w:pStyle w:val="ListParagraph"/>
        <w:rPr>
          <w:sz w:val="24"/>
          <w:szCs w:val="24"/>
        </w:rPr>
      </w:pPr>
    </w:p>
    <w:p w14:paraId="6D6060E6" w14:textId="77777777" w:rsidR="001A1CAC" w:rsidRDefault="001A1CAC" w:rsidP="001A1CAC">
      <w:pPr>
        <w:pStyle w:val="ListParagraph"/>
        <w:rPr>
          <w:sz w:val="24"/>
          <w:szCs w:val="24"/>
        </w:rPr>
      </w:pPr>
    </w:p>
    <w:p w14:paraId="25724C98" w14:textId="77777777" w:rsidR="001A1CAC" w:rsidRDefault="001A1CAC" w:rsidP="001A1CAC">
      <w:pPr>
        <w:pStyle w:val="ListParagraph"/>
        <w:rPr>
          <w:sz w:val="24"/>
          <w:szCs w:val="24"/>
        </w:rPr>
      </w:pPr>
    </w:p>
    <w:p w14:paraId="2CF13292" w14:textId="77777777" w:rsidR="001A1CAC" w:rsidRDefault="001A1CAC" w:rsidP="001A1CAC">
      <w:pPr>
        <w:pStyle w:val="ListParagraph"/>
        <w:rPr>
          <w:sz w:val="24"/>
          <w:szCs w:val="24"/>
        </w:rPr>
      </w:pPr>
      <w:r>
        <w:rPr>
          <w:sz w:val="24"/>
          <w:szCs w:val="24"/>
        </w:rPr>
        <w:br w:type="page"/>
      </w:r>
    </w:p>
    <w:p w14:paraId="62E03D74" w14:textId="1C46917C" w:rsidR="006570C1" w:rsidRDefault="006570C1" w:rsidP="006570C1">
      <w:pPr>
        <w:pStyle w:val="Heading2"/>
        <w:spacing w:after="240"/>
      </w:pPr>
      <w:r>
        <w:lastRenderedPageBreak/>
        <w:t>Schäufele mit Krautsalat</w:t>
      </w:r>
      <w:r>
        <w:rPr>
          <w:rStyle w:val="FootnoteReference"/>
        </w:rPr>
        <w:footnoteReference w:id="545"/>
      </w:r>
      <w:r>
        <w:t xml:space="preserve"> </w:t>
      </w:r>
    </w:p>
    <w:p w14:paraId="4FA267D4" w14:textId="77777777" w:rsidR="006570C1" w:rsidRDefault="006570C1" w:rsidP="006570C1">
      <w:pPr>
        <w:rPr>
          <w:sz w:val="24"/>
          <w:szCs w:val="24"/>
        </w:rPr>
      </w:pPr>
      <w:r w:rsidRPr="001A1AF6">
        <w:rPr>
          <w:sz w:val="24"/>
          <w:szCs w:val="24"/>
          <w:u w:val="single"/>
        </w:rPr>
        <w:t xml:space="preserve">Zutaten </w:t>
      </w:r>
      <w:r>
        <w:rPr>
          <w:sz w:val="24"/>
          <w:szCs w:val="24"/>
        </w:rPr>
        <w:t>(für 4 Portionen)</w:t>
      </w:r>
    </w:p>
    <w:p w14:paraId="2475FDF1" w14:textId="77777777" w:rsidR="006570C1" w:rsidRPr="001A1AF6" w:rsidRDefault="006570C1" w:rsidP="006570C1">
      <w:pPr>
        <w:rPr>
          <w:i/>
          <w:iCs/>
          <w:sz w:val="24"/>
          <w:szCs w:val="24"/>
        </w:rPr>
      </w:pPr>
      <w:r w:rsidRPr="001A1AF6">
        <w:rPr>
          <w:i/>
          <w:iCs/>
          <w:sz w:val="24"/>
          <w:szCs w:val="24"/>
        </w:rPr>
        <w:t>Für das Schäufele</w:t>
      </w:r>
    </w:p>
    <w:p w14:paraId="5D9BDCCB" w14:textId="77777777" w:rsidR="006570C1" w:rsidRDefault="006570C1" w:rsidP="006570C1">
      <w:pPr>
        <w:rPr>
          <w:sz w:val="24"/>
          <w:szCs w:val="24"/>
        </w:rPr>
      </w:pPr>
      <w:r>
        <w:rPr>
          <w:sz w:val="24"/>
          <w:szCs w:val="24"/>
        </w:rPr>
        <w:t>400 ml Brühe</w:t>
      </w:r>
    </w:p>
    <w:p w14:paraId="3F723435" w14:textId="77777777" w:rsidR="006570C1" w:rsidRDefault="006570C1" w:rsidP="006570C1">
      <w:pPr>
        <w:rPr>
          <w:sz w:val="24"/>
          <w:szCs w:val="24"/>
        </w:rPr>
      </w:pPr>
      <w:r>
        <w:rPr>
          <w:sz w:val="24"/>
          <w:szCs w:val="24"/>
        </w:rPr>
        <w:t>4 Schweinsschäufele nach fränkischem Schnitt</w:t>
      </w:r>
    </w:p>
    <w:p w14:paraId="1B49B4A4" w14:textId="77777777" w:rsidR="006570C1" w:rsidRDefault="006570C1" w:rsidP="006570C1">
      <w:pPr>
        <w:rPr>
          <w:sz w:val="24"/>
          <w:szCs w:val="24"/>
        </w:rPr>
      </w:pPr>
      <w:r>
        <w:rPr>
          <w:sz w:val="24"/>
          <w:szCs w:val="24"/>
        </w:rPr>
        <w:t>3 große Zwiebeln</w:t>
      </w:r>
    </w:p>
    <w:p w14:paraId="75A3B3D1" w14:textId="77777777" w:rsidR="006570C1" w:rsidRDefault="006570C1" w:rsidP="006570C1">
      <w:pPr>
        <w:rPr>
          <w:sz w:val="24"/>
          <w:szCs w:val="24"/>
        </w:rPr>
      </w:pPr>
      <w:r>
        <w:rPr>
          <w:sz w:val="24"/>
          <w:szCs w:val="24"/>
        </w:rPr>
        <w:t>1 Karotte</w:t>
      </w:r>
    </w:p>
    <w:p w14:paraId="24365AA1" w14:textId="77777777" w:rsidR="006570C1" w:rsidRDefault="006570C1" w:rsidP="006570C1">
      <w:pPr>
        <w:rPr>
          <w:sz w:val="24"/>
          <w:szCs w:val="24"/>
        </w:rPr>
      </w:pPr>
      <w:r>
        <w:rPr>
          <w:sz w:val="24"/>
          <w:szCs w:val="24"/>
        </w:rPr>
        <w:t>150 g Knollensellerie</w:t>
      </w:r>
    </w:p>
    <w:p w14:paraId="543F9626" w14:textId="77777777" w:rsidR="006570C1" w:rsidRDefault="006570C1" w:rsidP="006570C1">
      <w:pPr>
        <w:rPr>
          <w:sz w:val="24"/>
          <w:szCs w:val="24"/>
        </w:rPr>
      </w:pPr>
      <w:r>
        <w:rPr>
          <w:sz w:val="24"/>
          <w:szCs w:val="24"/>
        </w:rPr>
        <w:t>1 EL Öl</w:t>
      </w:r>
    </w:p>
    <w:p w14:paraId="26700A78" w14:textId="77777777" w:rsidR="006570C1" w:rsidRDefault="006570C1" w:rsidP="006570C1">
      <w:pPr>
        <w:rPr>
          <w:sz w:val="24"/>
          <w:szCs w:val="24"/>
        </w:rPr>
      </w:pPr>
      <w:r>
        <w:rPr>
          <w:sz w:val="24"/>
          <w:szCs w:val="24"/>
        </w:rPr>
        <w:t>1 Knoblauchzehe (in Scheiben)</w:t>
      </w:r>
    </w:p>
    <w:p w14:paraId="334E6F31" w14:textId="77777777" w:rsidR="006570C1" w:rsidRDefault="006570C1" w:rsidP="006570C1">
      <w:pPr>
        <w:rPr>
          <w:sz w:val="24"/>
          <w:szCs w:val="24"/>
        </w:rPr>
      </w:pPr>
      <w:r>
        <w:rPr>
          <w:sz w:val="24"/>
          <w:szCs w:val="24"/>
        </w:rPr>
        <w:t>1 Scheibe Ingwer</w:t>
      </w:r>
    </w:p>
    <w:p w14:paraId="630C7D38" w14:textId="77777777" w:rsidR="006570C1" w:rsidRDefault="006570C1" w:rsidP="006570C1">
      <w:pPr>
        <w:rPr>
          <w:sz w:val="24"/>
          <w:szCs w:val="24"/>
        </w:rPr>
      </w:pPr>
      <w:r>
        <w:rPr>
          <w:sz w:val="24"/>
          <w:szCs w:val="24"/>
        </w:rPr>
        <w:t>½ - 1 TL getrockneter Majoran</w:t>
      </w:r>
    </w:p>
    <w:p w14:paraId="712CC60D" w14:textId="77777777" w:rsidR="006570C1" w:rsidRDefault="006570C1" w:rsidP="006570C1">
      <w:pPr>
        <w:rPr>
          <w:sz w:val="24"/>
          <w:szCs w:val="24"/>
        </w:rPr>
      </w:pPr>
      <w:r>
        <w:rPr>
          <w:sz w:val="24"/>
          <w:szCs w:val="24"/>
        </w:rPr>
        <w:t>½ TL ganzer Kümmel</w:t>
      </w:r>
    </w:p>
    <w:p w14:paraId="5DB6D276" w14:textId="77777777" w:rsidR="006570C1" w:rsidRDefault="006570C1" w:rsidP="006570C1">
      <w:pPr>
        <w:rPr>
          <w:sz w:val="24"/>
          <w:szCs w:val="24"/>
        </w:rPr>
      </w:pPr>
      <w:r>
        <w:rPr>
          <w:sz w:val="24"/>
          <w:szCs w:val="24"/>
        </w:rPr>
        <w:t>1 Streifen unbehandelte Zitronenschale</w:t>
      </w:r>
    </w:p>
    <w:p w14:paraId="49B4EEE1" w14:textId="77777777" w:rsidR="006570C1" w:rsidRDefault="006570C1" w:rsidP="006570C1">
      <w:pPr>
        <w:rPr>
          <w:sz w:val="24"/>
          <w:szCs w:val="24"/>
        </w:rPr>
      </w:pPr>
      <w:r>
        <w:rPr>
          <w:sz w:val="24"/>
          <w:szCs w:val="24"/>
        </w:rPr>
        <w:t>Pfeffer, Salz</w:t>
      </w:r>
    </w:p>
    <w:p w14:paraId="3D3D0ACD" w14:textId="77777777" w:rsidR="006570C1" w:rsidRDefault="006570C1" w:rsidP="006570C1">
      <w:pPr>
        <w:rPr>
          <w:sz w:val="24"/>
          <w:szCs w:val="24"/>
        </w:rPr>
      </w:pPr>
    </w:p>
    <w:p w14:paraId="69D424E0" w14:textId="77777777" w:rsidR="006570C1" w:rsidRPr="001A1AF6" w:rsidRDefault="006570C1" w:rsidP="006570C1">
      <w:pPr>
        <w:rPr>
          <w:i/>
          <w:iCs/>
          <w:sz w:val="24"/>
          <w:szCs w:val="24"/>
        </w:rPr>
      </w:pPr>
      <w:r w:rsidRPr="001A1AF6">
        <w:rPr>
          <w:i/>
          <w:iCs/>
          <w:sz w:val="24"/>
          <w:szCs w:val="24"/>
        </w:rPr>
        <w:t>Für den Krautsalat</w:t>
      </w:r>
    </w:p>
    <w:p w14:paraId="0A978D61" w14:textId="77777777" w:rsidR="006570C1" w:rsidRDefault="006570C1" w:rsidP="006570C1">
      <w:pPr>
        <w:rPr>
          <w:sz w:val="24"/>
          <w:szCs w:val="24"/>
        </w:rPr>
      </w:pPr>
      <w:r>
        <w:rPr>
          <w:sz w:val="24"/>
          <w:szCs w:val="24"/>
        </w:rPr>
        <w:t>¼ Spitzkohl</w:t>
      </w:r>
    </w:p>
    <w:p w14:paraId="73177A35" w14:textId="77777777" w:rsidR="006570C1" w:rsidRDefault="006570C1" w:rsidP="006570C1">
      <w:pPr>
        <w:rPr>
          <w:sz w:val="24"/>
          <w:szCs w:val="24"/>
        </w:rPr>
      </w:pPr>
      <w:r>
        <w:rPr>
          <w:sz w:val="24"/>
          <w:szCs w:val="24"/>
        </w:rPr>
        <w:t>4 EL braune Butter</w:t>
      </w:r>
    </w:p>
    <w:p w14:paraId="66B83764" w14:textId="77777777" w:rsidR="006570C1" w:rsidRDefault="006570C1" w:rsidP="006570C1">
      <w:pPr>
        <w:rPr>
          <w:sz w:val="24"/>
          <w:szCs w:val="24"/>
        </w:rPr>
      </w:pPr>
      <w:r>
        <w:rPr>
          <w:sz w:val="24"/>
          <w:szCs w:val="24"/>
        </w:rPr>
        <w:t>Salz, Pfeffer, Zucker</w:t>
      </w:r>
    </w:p>
    <w:p w14:paraId="4431E626" w14:textId="77777777" w:rsidR="006570C1" w:rsidRDefault="006570C1" w:rsidP="006570C1">
      <w:pPr>
        <w:rPr>
          <w:sz w:val="24"/>
          <w:szCs w:val="24"/>
        </w:rPr>
      </w:pPr>
      <w:r>
        <w:rPr>
          <w:sz w:val="24"/>
          <w:szCs w:val="24"/>
        </w:rPr>
        <w:t>Gemahlener Kümmel</w:t>
      </w:r>
    </w:p>
    <w:p w14:paraId="49570C15" w14:textId="77777777" w:rsidR="006570C1" w:rsidRDefault="006570C1" w:rsidP="006570C1">
      <w:pPr>
        <w:rPr>
          <w:sz w:val="24"/>
          <w:szCs w:val="24"/>
        </w:rPr>
      </w:pPr>
      <w:r>
        <w:rPr>
          <w:sz w:val="24"/>
          <w:szCs w:val="24"/>
        </w:rPr>
        <w:t>5 EL Gemüsebrühe</w:t>
      </w:r>
    </w:p>
    <w:p w14:paraId="2B775806" w14:textId="77777777" w:rsidR="006570C1" w:rsidRDefault="006570C1" w:rsidP="006570C1">
      <w:pPr>
        <w:rPr>
          <w:sz w:val="24"/>
          <w:szCs w:val="24"/>
        </w:rPr>
      </w:pPr>
      <w:r>
        <w:rPr>
          <w:sz w:val="24"/>
          <w:szCs w:val="24"/>
        </w:rPr>
        <w:t>1-2 EL Rotweinessig</w:t>
      </w:r>
    </w:p>
    <w:p w14:paraId="1C78A238" w14:textId="77777777" w:rsidR="006570C1" w:rsidRDefault="006570C1" w:rsidP="006570C1">
      <w:pPr>
        <w:rPr>
          <w:sz w:val="24"/>
          <w:szCs w:val="24"/>
        </w:rPr>
      </w:pPr>
      <w:r>
        <w:rPr>
          <w:sz w:val="24"/>
          <w:szCs w:val="24"/>
        </w:rPr>
        <w:t>1 EL Rapsöl</w:t>
      </w:r>
    </w:p>
    <w:p w14:paraId="5AF3EF1F" w14:textId="77777777" w:rsidR="006570C1" w:rsidRDefault="006570C1" w:rsidP="006570C1">
      <w:pPr>
        <w:rPr>
          <w:sz w:val="24"/>
          <w:szCs w:val="24"/>
        </w:rPr>
      </w:pPr>
    </w:p>
    <w:p w14:paraId="5B295B9E" w14:textId="77777777" w:rsidR="006570C1" w:rsidRDefault="006570C1" w:rsidP="006570C1">
      <w:pPr>
        <w:rPr>
          <w:sz w:val="24"/>
          <w:szCs w:val="24"/>
        </w:rPr>
      </w:pPr>
      <w:r>
        <w:rPr>
          <w:sz w:val="24"/>
          <w:szCs w:val="24"/>
        </w:rPr>
        <w:t>Zubereitung:</w:t>
      </w:r>
    </w:p>
    <w:p w14:paraId="5CAC90B1" w14:textId="77777777" w:rsidR="006570C1" w:rsidRPr="00433776" w:rsidRDefault="006570C1" w:rsidP="00B40E8C">
      <w:pPr>
        <w:pStyle w:val="ListParagraph"/>
        <w:numPr>
          <w:ilvl w:val="0"/>
          <w:numId w:val="1580"/>
        </w:numPr>
        <w:spacing w:after="120"/>
        <w:ind w:left="714" w:hanging="357"/>
        <w:contextualSpacing w:val="0"/>
        <w:jc w:val="both"/>
        <w:rPr>
          <w:sz w:val="24"/>
          <w:szCs w:val="24"/>
        </w:rPr>
      </w:pPr>
      <w:r w:rsidRPr="00433776">
        <w:rPr>
          <w:sz w:val="24"/>
          <w:szCs w:val="24"/>
        </w:rPr>
        <w:t>Für das Schäufele den Backofen auf 130 Grad vorheizen. Die Brühe in einen Bräter gießen, die Schäufele mit der Schwarte nach untern dicht aneinandergelegt hineinsetzen und im Ofen auf mittlerer Schiene 1 Stunde garen.</w:t>
      </w:r>
    </w:p>
    <w:p w14:paraId="6337BD66" w14:textId="77777777" w:rsidR="006570C1" w:rsidRPr="00433776" w:rsidRDefault="006570C1" w:rsidP="00B40E8C">
      <w:pPr>
        <w:pStyle w:val="ListParagraph"/>
        <w:numPr>
          <w:ilvl w:val="0"/>
          <w:numId w:val="1580"/>
        </w:numPr>
        <w:spacing w:after="120"/>
        <w:ind w:left="714" w:hanging="357"/>
        <w:contextualSpacing w:val="0"/>
        <w:jc w:val="both"/>
        <w:rPr>
          <w:sz w:val="24"/>
          <w:szCs w:val="24"/>
        </w:rPr>
      </w:pPr>
      <w:r w:rsidRPr="00433776">
        <w:rPr>
          <w:sz w:val="24"/>
          <w:szCs w:val="24"/>
        </w:rPr>
        <w:lastRenderedPageBreak/>
        <w:t>Die Zwiebeln schälen, die Karotte und den Knollensellerie putzen und schälen. Das Gemüse in 1 bis 2 cm große Stücke schneiden. DAS Öl in einer Pfanne erhitzen und das Gemüse darin bei mittlerer Hitze leicht anrösten.</w:t>
      </w:r>
    </w:p>
    <w:p w14:paraId="6C69EFDB" w14:textId="77777777" w:rsidR="006570C1" w:rsidRPr="00433776" w:rsidRDefault="006570C1" w:rsidP="00B40E8C">
      <w:pPr>
        <w:pStyle w:val="ListParagraph"/>
        <w:numPr>
          <w:ilvl w:val="0"/>
          <w:numId w:val="1580"/>
        </w:numPr>
        <w:spacing w:after="120"/>
        <w:ind w:left="714" w:hanging="357"/>
        <w:contextualSpacing w:val="0"/>
        <w:jc w:val="both"/>
        <w:rPr>
          <w:sz w:val="24"/>
          <w:szCs w:val="24"/>
        </w:rPr>
      </w:pPr>
      <w:r w:rsidRPr="00433776">
        <w:rPr>
          <w:sz w:val="24"/>
          <w:szCs w:val="24"/>
        </w:rPr>
        <w:t>Die Backofentemperatur auf 160 Grad erhöhen. Das Fleisch aus dem Bräter nehmen, umdrehen und die Schwarte mit einem scharfen Messer rautenförmig einritzen. Das Gemüse in den Bräter zur Brühe geben, die Schäufele mit der Schwarte nach oben daraufsetzen. Im Ofen weitere 1,5 bis 2 Stunden garen.</w:t>
      </w:r>
    </w:p>
    <w:p w14:paraId="3723A3CA" w14:textId="42F7B813" w:rsidR="006570C1" w:rsidRPr="00433776" w:rsidRDefault="006570C1" w:rsidP="00B40E8C">
      <w:pPr>
        <w:pStyle w:val="ListParagraph"/>
        <w:numPr>
          <w:ilvl w:val="0"/>
          <w:numId w:val="1580"/>
        </w:numPr>
        <w:spacing w:after="120"/>
        <w:ind w:left="714" w:hanging="357"/>
        <w:contextualSpacing w:val="0"/>
        <w:jc w:val="both"/>
        <w:rPr>
          <w:sz w:val="24"/>
          <w:szCs w:val="24"/>
        </w:rPr>
      </w:pPr>
      <w:r w:rsidRPr="00433776">
        <w:rPr>
          <w:sz w:val="24"/>
          <w:szCs w:val="24"/>
        </w:rPr>
        <w:t>Anschließend den Backofen auf 220 Grad Oberhitze hochschalten oder den Umluftgrill vorheizen. Die Bratenstücke aus dem Bräter nehmen, aneinander</w:t>
      </w:r>
      <w:r w:rsidR="00EA7516">
        <w:rPr>
          <w:sz w:val="24"/>
          <w:szCs w:val="24"/>
        </w:rPr>
        <w:t xml:space="preserve"> </w:t>
      </w:r>
      <w:r w:rsidRPr="00433776">
        <w:rPr>
          <w:sz w:val="24"/>
          <w:szCs w:val="24"/>
        </w:rPr>
        <w:t>gelehnt in eine ofenfeste Form setzen, die Schwarte salzen und im Ofen auf der untersten Schiene 20 bis 30 Minuten knusprig braten.</w:t>
      </w:r>
    </w:p>
    <w:p w14:paraId="6D4F4057" w14:textId="77777777" w:rsidR="006570C1" w:rsidRPr="00433776" w:rsidRDefault="006570C1" w:rsidP="00B40E8C">
      <w:pPr>
        <w:pStyle w:val="ListParagraph"/>
        <w:numPr>
          <w:ilvl w:val="0"/>
          <w:numId w:val="1580"/>
        </w:numPr>
        <w:spacing w:after="120"/>
        <w:ind w:left="714" w:hanging="357"/>
        <w:contextualSpacing w:val="0"/>
        <w:jc w:val="both"/>
        <w:rPr>
          <w:sz w:val="24"/>
          <w:szCs w:val="24"/>
        </w:rPr>
      </w:pPr>
      <w:r w:rsidRPr="00433776">
        <w:rPr>
          <w:sz w:val="24"/>
          <w:szCs w:val="24"/>
        </w:rPr>
        <w:t>Inzwischen den Bräter mit der Sauce auf den Herd stellen. Den Knoblauch, den Ingwer, den Majoran, den Kümmel und die Zitronenschale in die Sauce geben und 5 bis 10 Minuten darin ziehen lassen. Knoblauch, Ingwer und Zitronenschale wieder entfernen. Die Sauce mit Salz und Pfeffer abschmecken.</w:t>
      </w:r>
    </w:p>
    <w:p w14:paraId="14644025" w14:textId="77777777" w:rsidR="006570C1" w:rsidRPr="00433776" w:rsidRDefault="006570C1" w:rsidP="00B40E8C">
      <w:pPr>
        <w:pStyle w:val="ListParagraph"/>
        <w:numPr>
          <w:ilvl w:val="0"/>
          <w:numId w:val="1580"/>
        </w:numPr>
        <w:spacing w:after="120"/>
        <w:ind w:left="714" w:hanging="357"/>
        <w:contextualSpacing w:val="0"/>
        <w:jc w:val="both"/>
        <w:rPr>
          <w:sz w:val="24"/>
          <w:szCs w:val="24"/>
        </w:rPr>
      </w:pPr>
      <w:r w:rsidRPr="00433776">
        <w:rPr>
          <w:sz w:val="24"/>
          <w:szCs w:val="24"/>
        </w:rPr>
        <w:t>Für den Krautsalat vom Spitzkohl die äußeren Blätter und den Strunk entfernen du die Blätter in 1 bis 2 cm große Rauten schneiden. In einer Pfanne 1 bis 2 EL braune Butter erhitzen und die Krautfleckerl darin bei mittlerer Hitze anbraten. Mit je 1 Prise Salz und Kümmel würzen.</w:t>
      </w:r>
    </w:p>
    <w:p w14:paraId="64FD8CB4" w14:textId="77777777" w:rsidR="006570C1" w:rsidRPr="00433776" w:rsidRDefault="006570C1" w:rsidP="00B40E8C">
      <w:pPr>
        <w:pStyle w:val="ListParagraph"/>
        <w:numPr>
          <w:ilvl w:val="0"/>
          <w:numId w:val="1580"/>
        </w:numPr>
        <w:spacing w:after="120"/>
        <w:ind w:left="714" w:hanging="357"/>
        <w:contextualSpacing w:val="0"/>
        <w:jc w:val="both"/>
        <w:rPr>
          <w:sz w:val="24"/>
          <w:szCs w:val="24"/>
        </w:rPr>
      </w:pPr>
      <w:r w:rsidRPr="00433776">
        <w:rPr>
          <w:sz w:val="24"/>
          <w:szCs w:val="24"/>
        </w:rPr>
        <w:t>Die Brühe mit Essig, der übrigen braunen Butter und dem Öl verrühren und mit Salz, Pfeffer und 1 Prise Zucker würzen. Die Marinade über die Krautfleckerl geben. Den Salat einige Minuten ziehen lassen und gegebenenfalls etwas nachwürzen.</w:t>
      </w:r>
    </w:p>
    <w:p w14:paraId="6E0BB73F" w14:textId="77777777" w:rsidR="006570C1" w:rsidRPr="00433776" w:rsidRDefault="006570C1" w:rsidP="00B40E8C">
      <w:pPr>
        <w:pStyle w:val="ListParagraph"/>
        <w:numPr>
          <w:ilvl w:val="0"/>
          <w:numId w:val="1580"/>
        </w:numPr>
        <w:spacing w:after="120"/>
        <w:ind w:left="714" w:hanging="357"/>
        <w:contextualSpacing w:val="0"/>
        <w:jc w:val="both"/>
        <w:rPr>
          <w:sz w:val="24"/>
          <w:szCs w:val="24"/>
        </w:rPr>
      </w:pPr>
      <w:r w:rsidRPr="00433776">
        <w:rPr>
          <w:sz w:val="24"/>
          <w:szCs w:val="24"/>
        </w:rPr>
        <w:t>Die Schäufele mit etwas Schmorgemüse, der Bratensauce und dem gebratenen Krautsalat anrichten.</w:t>
      </w:r>
    </w:p>
    <w:p w14:paraId="5281CE44" w14:textId="77777777" w:rsidR="006570C1" w:rsidRDefault="006570C1" w:rsidP="006570C1">
      <w:pPr>
        <w:rPr>
          <w:sz w:val="24"/>
          <w:szCs w:val="24"/>
        </w:rPr>
      </w:pPr>
    </w:p>
    <w:p w14:paraId="58D2F393" w14:textId="77777777" w:rsidR="006570C1" w:rsidRDefault="006570C1" w:rsidP="006570C1">
      <w:pPr>
        <w:rPr>
          <w:sz w:val="24"/>
          <w:szCs w:val="24"/>
        </w:rPr>
      </w:pPr>
      <w:r>
        <w:rPr>
          <w:sz w:val="24"/>
          <w:szCs w:val="24"/>
        </w:rPr>
        <w:br w:type="page"/>
      </w:r>
    </w:p>
    <w:p w14:paraId="6BBF893D" w14:textId="77777777" w:rsidR="006570C1" w:rsidRDefault="006570C1" w:rsidP="006570C1">
      <w:pPr>
        <w:pStyle w:val="Heading2"/>
        <w:spacing w:after="240"/>
      </w:pPr>
      <w:r>
        <w:lastRenderedPageBreak/>
        <w:t>Brotbraten</w:t>
      </w:r>
    </w:p>
    <w:p w14:paraId="2E00C9D2" w14:textId="77777777" w:rsidR="006570C1" w:rsidRDefault="006570C1" w:rsidP="006570C1">
      <w:pPr>
        <w:rPr>
          <w:sz w:val="24"/>
          <w:szCs w:val="24"/>
        </w:rPr>
      </w:pPr>
      <w:r w:rsidRPr="00433776">
        <w:rPr>
          <w:sz w:val="24"/>
          <w:szCs w:val="24"/>
          <w:u w:val="single"/>
        </w:rPr>
        <w:t>Zutaten</w:t>
      </w:r>
      <w:r>
        <w:rPr>
          <w:sz w:val="24"/>
          <w:szCs w:val="24"/>
        </w:rPr>
        <w:t xml:space="preserve"> (für 6 Portionen)</w:t>
      </w:r>
    </w:p>
    <w:p w14:paraId="6F4B3D0D" w14:textId="77777777" w:rsidR="006570C1" w:rsidRDefault="006570C1" w:rsidP="006570C1">
      <w:pPr>
        <w:rPr>
          <w:sz w:val="24"/>
          <w:szCs w:val="24"/>
        </w:rPr>
      </w:pPr>
      <w:r>
        <w:rPr>
          <w:sz w:val="24"/>
          <w:szCs w:val="24"/>
        </w:rPr>
        <w:t>1 Zwiebel</w:t>
      </w:r>
    </w:p>
    <w:p w14:paraId="34720BAB" w14:textId="77777777" w:rsidR="006570C1" w:rsidRDefault="006570C1" w:rsidP="006570C1">
      <w:pPr>
        <w:rPr>
          <w:sz w:val="24"/>
          <w:szCs w:val="24"/>
        </w:rPr>
      </w:pPr>
      <w:r>
        <w:rPr>
          <w:sz w:val="24"/>
          <w:szCs w:val="24"/>
        </w:rPr>
        <w:t>1 Bund Suppengrün, in Stücke geschnitten</w:t>
      </w:r>
    </w:p>
    <w:p w14:paraId="163660FC" w14:textId="77777777" w:rsidR="006570C1" w:rsidRDefault="006570C1" w:rsidP="006570C1">
      <w:pPr>
        <w:rPr>
          <w:sz w:val="24"/>
          <w:szCs w:val="24"/>
        </w:rPr>
      </w:pPr>
      <w:r>
        <w:rPr>
          <w:sz w:val="24"/>
          <w:szCs w:val="24"/>
        </w:rPr>
        <w:t>2 Lorbeerblätter</w:t>
      </w:r>
    </w:p>
    <w:p w14:paraId="3F33706C" w14:textId="77777777" w:rsidR="006570C1" w:rsidRDefault="006570C1" w:rsidP="006570C1">
      <w:pPr>
        <w:rPr>
          <w:sz w:val="24"/>
          <w:szCs w:val="24"/>
        </w:rPr>
      </w:pPr>
      <w:r>
        <w:rPr>
          <w:sz w:val="24"/>
          <w:szCs w:val="24"/>
        </w:rPr>
        <w:t>1 Nelke</w:t>
      </w:r>
    </w:p>
    <w:p w14:paraId="336CC703" w14:textId="77777777" w:rsidR="006570C1" w:rsidRDefault="006570C1" w:rsidP="006570C1">
      <w:pPr>
        <w:rPr>
          <w:sz w:val="24"/>
          <w:szCs w:val="24"/>
        </w:rPr>
      </w:pPr>
      <w:r>
        <w:rPr>
          <w:sz w:val="24"/>
          <w:szCs w:val="24"/>
        </w:rPr>
        <w:t>1 TL schwarze Pfefferkörner</w:t>
      </w:r>
    </w:p>
    <w:p w14:paraId="6F1B8784" w14:textId="77777777" w:rsidR="006570C1" w:rsidRDefault="006570C1" w:rsidP="006570C1">
      <w:pPr>
        <w:rPr>
          <w:sz w:val="24"/>
          <w:szCs w:val="24"/>
        </w:rPr>
      </w:pPr>
      <w:r>
        <w:rPr>
          <w:sz w:val="24"/>
          <w:szCs w:val="24"/>
        </w:rPr>
        <w:t>1,5 kg Schweinebraten aus der Nuss, leicht gepökelt</w:t>
      </w:r>
    </w:p>
    <w:p w14:paraId="0E2AD375" w14:textId="77777777" w:rsidR="006570C1" w:rsidRDefault="006570C1" w:rsidP="006570C1">
      <w:pPr>
        <w:rPr>
          <w:sz w:val="24"/>
          <w:szCs w:val="24"/>
        </w:rPr>
      </w:pPr>
      <w:r>
        <w:rPr>
          <w:sz w:val="24"/>
          <w:szCs w:val="24"/>
        </w:rPr>
        <w:t>600 g Weizenmehl</w:t>
      </w:r>
    </w:p>
    <w:p w14:paraId="1BFEF6C3" w14:textId="77777777" w:rsidR="006570C1" w:rsidRDefault="006570C1" w:rsidP="006570C1">
      <w:pPr>
        <w:rPr>
          <w:sz w:val="24"/>
          <w:szCs w:val="24"/>
        </w:rPr>
      </w:pPr>
      <w:r>
        <w:rPr>
          <w:sz w:val="24"/>
          <w:szCs w:val="24"/>
        </w:rPr>
        <w:t>400 g Roggenmehl</w:t>
      </w:r>
    </w:p>
    <w:p w14:paraId="1F4D66B7" w14:textId="77777777" w:rsidR="006570C1" w:rsidRDefault="006570C1" w:rsidP="006570C1">
      <w:pPr>
        <w:rPr>
          <w:sz w:val="24"/>
          <w:szCs w:val="24"/>
        </w:rPr>
      </w:pPr>
      <w:r>
        <w:rPr>
          <w:sz w:val="24"/>
          <w:szCs w:val="24"/>
        </w:rPr>
        <w:t>Salz, Pfeffer</w:t>
      </w:r>
    </w:p>
    <w:p w14:paraId="776A4614" w14:textId="77777777" w:rsidR="006570C1" w:rsidRDefault="006570C1" w:rsidP="006570C1">
      <w:pPr>
        <w:rPr>
          <w:sz w:val="24"/>
          <w:szCs w:val="24"/>
        </w:rPr>
      </w:pPr>
      <w:r>
        <w:rPr>
          <w:sz w:val="24"/>
          <w:szCs w:val="24"/>
        </w:rPr>
        <w:t>2 TL Korianderkörner, grob zerstoßen</w:t>
      </w:r>
    </w:p>
    <w:p w14:paraId="430F7808" w14:textId="77777777" w:rsidR="006570C1" w:rsidRDefault="006570C1" w:rsidP="006570C1">
      <w:pPr>
        <w:rPr>
          <w:sz w:val="24"/>
          <w:szCs w:val="24"/>
        </w:rPr>
      </w:pPr>
      <w:r>
        <w:rPr>
          <w:sz w:val="24"/>
          <w:szCs w:val="24"/>
        </w:rPr>
        <w:t>20 g frische Hefe</w:t>
      </w:r>
    </w:p>
    <w:p w14:paraId="437CB408" w14:textId="77777777" w:rsidR="006570C1" w:rsidRDefault="006570C1" w:rsidP="006570C1">
      <w:pPr>
        <w:rPr>
          <w:sz w:val="24"/>
          <w:szCs w:val="24"/>
        </w:rPr>
      </w:pPr>
      <w:r>
        <w:rPr>
          <w:sz w:val="24"/>
          <w:szCs w:val="24"/>
        </w:rPr>
        <w:t>1 Prise Zucker</w:t>
      </w:r>
    </w:p>
    <w:p w14:paraId="22136AAE" w14:textId="77777777" w:rsidR="006570C1" w:rsidRDefault="006570C1" w:rsidP="006570C1">
      <w:pPr>
        <w:rPr>
          <w:sz w:val="24"/>
          <w:szCs w:val="24"/>
        </w:rPr>
      </w:pPr>
      <w:r>
        <w:rPr>
          <w:sz w:val="24"/>
          <w:szCs w:val="24"/>
        </w:rPr>
        <w:t>750 g festkochende Kartoffeln</w:t>
      </w:r>
    </w:p>
    <w:p w14:paraId="5DF04B88" w14:textId="77777777" w:rsidR="006570C1" w:rsidRDefault="006570C1" w:rsidP="006570C1">
      <w:pPr>
        <w:rPr>
          <w:sz w:val="24"/>
          <w:szCs w:val="24"/>
        </w:rPr>
      </w:pPr>
      <w:r>
        <w:rPr>
          <w:sz w:val="24"/>
          <w:szCs w:val="24"/>
        </w:rPr>
        <w:t>1 TL Kümmel</w:t>
      </w:r>
    </w:p>
    <w:p w14:paraId="668E94B1" w14:textId="77777777" w:rsidR="006570C1" w:rsidRDefault="006570C1" w:rsidP="006570C1">
      <w:pPr>
        <w:rPr>
          <w:sz w:val="24"/>
          <w:szCs w:val="24"/>
        </w:rPr>
      </w:pPr>
      <w:r>
        <w:rPr>
          <w:sz w:val="24"/>
          <w:szCs w:val="24"/>
        </w:rPr>
        <w:t>200 ml Gemüsebrühe</w:t>
      </w:r>
    </w:p>
    <w:p w14:paraId="06EB46E9" w14:textId="77777777" w:rsidR="006570C1" w:rsidRDefault="006570C1" w:rsidP="006570C1">
      <w:pPr>
        <w:rPr>
          <w:sz w:val="24"/>
          <w:szCs w:val="24"/>
        </w:rPr>
      </w:pPr>
      <w:r>
        <w:rPr>
          <w:sz w:val="24"/>
          <w:szCs w:val="24"/>
        </w:rPr>
        <w:t>2 EL Weißweinessig</w:t>
      </w:r>
    </w:p>
    <w:p w14:paraId="0B0C0EBF" w14:textId="77777777" w:rsidR="006570C1" w:rsidRDefault="006570C1" w:rsidP="006570C1">
      <w:pPr>
        <w:rPr>
          <w:sz w:val="24"/>
          <w:szCs w:val="24"/>
        </w:rPr>
      </w:pPr>
      <w:r>
        <w:rPr>
          <w:sz w:val="24"/>
          <w:szCs w:val="24"/>
        </w:rPr>
        <w:t>5 EL mittelscharfer Senf</w:t>
      </w:r>
    </w:p>
    <w:p w14:paraId="689E6E68" w14:textId="77777777" w:rsidR="006570C1" w:rsidRDefault="006570C1" w:rsidP="006570C1">
      <w:pPr>
        <w:rPr>
          <w:sz w:val="24"/>
          <w:szCs w:val="24"/>
        </w:rPr>
      </w:pPr>
      <w:r>
        <w:rPr>
          <w:sz w:val="24"/>
          <w:szCs w:val="24"/>
        </w:rPr>
        <w:t>60 ml Walnussöl</w:t>
      </w:r>
    </w:p>
    <w:p w14:paraId="20FE6E64" w14:textId="77777777" w:rsidR="006570C1" w:rsidRDefault="006570C1" w:rsidP="006570C1">
      <w:pPr>
        <w:rPr>
          <w:sz w:val="24"/>
          <w:szCs w:val="24"/>
        </w:rPr>
      </w:pPr>
      <w:r>
        <w:rPr>
          <w:sz w:val="24"/>
          <w:szCs w:val="24"/>
        </w:rPr>
        <w:t>2 EL Majoran, fein gehackt</w:t>
      </w:r>
    </w:p>
    <w:p w14:paraId="5BDDA74D" w14:textId="77777777" w:rsidR="006570C1" w:rsidRDefault="006570C1" w:rsidP="006570C1">
      <w:pPr>
        <w:rPr>
          <w:sz w:val="24"/>
          <w:szCs w:val="24"/>
        </w:rPr>
      </w:pPr>
      <w:r>
        <w:rPr>
          <w:sz w:val="24"/>
          <w:szCs w:val="24"/>
        </w:rPr>
        <w:t>3 EL Petersilie, fein geschnitten</w:t>
      </w:r>
    </w:p>
    <w:p w14:paraId="61681EEB" w14:textId="77777777" w:rsidR="006570C1" w:rsidRDefault="006570C1" w:rsidP="006570C1">
      <w:pPr>
        <w:rPr>
          <w:sz w:val="24"/>
          <w:szCs w:val="24"/>
        </w:rPr>
      </w:pPr>
      <w:r>
        <w:rPr>
          <w:sz w:val="24"/>
          <w:szCs w:val="24"/>
        </w:rPr>
        <w:t>3 EL Schnittlauchröllchen</w:t>
      </w:r>
    </w:p>
    <w:p w14:paraId="7277176D" w14:textId="77777777" w:rsidR="006570C1" w:rsidRDefault="006570C1" w:rsidP="006570C1">
      <w:pPr>
        <w:rPr>
          <w:sz w:val="24"/>
          <w:szCs w:val="24"/>
        </w:rPr>
      </w:pPr>
      <w:r>
        <w:rPr>
          <w:sz w:val="24"/>
          <w:szCs w:val="24"/>
        </w:rPr>
        <w:t>1 Stück frischer Meerrettich</w:t>
      </w:r>
    </w:p>
    <w:p w14:paraId="5DCAACAD" w14:textId="77777777" w:rsidR="006570C1" w:rsidRDefault="006570C1" w:rsidP="006570C1">
      <w:pPr>
        <w:rPr>
          <w:sz w:val="24"/>
          <w:szCs w:val="24"/>
        </w:rPr>
      </w:pPr>
    </w:p>
    <w:p w14:paraId="434F6142" w14:textId="77777777" w:rsidR="006570C1" w:rsidRDefault="006570C1" w:rsidP="006570C1">
      <w:pPr>
        <w:rPr>
          <w:sz w:val="24"/>
          <w:szCs w:val="24"/>
        </w:rPr>
      </w:pPr>
      <w:r>
        <w:rPr>
          <w:sz w:val="24"/>
          <w:szCs w:val="24"/>
        </w:rPr>
        <w:t xml:space="preserve">Zubereitungszeit: 65 Minuten plus Garzeit </w:t>
      </w:r>
    </w:p>
    <w:p w14:paraId="5752F6D8" w14:textId="77777777" w:rsidR="006570C1" w:rsidRPr="002867F1" w:rsidRDefault="006570C1" w:rsidP="00B40E8C">
      <w:pPr>
        <w:pStyle w:val="ListParagraph"/>
        <w:numPr>
          <w:ilvl w:val="0"/>
          <w:numId w:val="1175"/>
        </w:numPr>
        <w:spacing w:after="120"/>
        <w:ind w:left="714" w:hanging="357"/>
        <w:contextualSpacing w:val="0"/>
        <w:jc w:val="both"/>
        <w:rPr>
          <w:sz w:val="24"/>
          <w:szCs w:val="24"/>
        </w:rPr>
      </w:pPr>
      <w:r w:rsidRPr="002867F1">
        <w:rPr>
          <w:sz w:val="24"/>
          <w:szCs w:val="24"/>
        </w:rPr>
        <w:t>Zwiebel pellen und halbieren. Mit Suppengrün, Lorbeer, Nelke, Pfefferkörner und Fleisch in einen Topf geben. Mit Wasser bedecken, aufkochen und 75 Minuten köcheln, dann die Brühe auskühlen lassen.</w:t>
      </w:r>
    </w:p>
    <w:p w14:paraId="24D49C74" w14:textId="77777777" w:rsidR="006570C1" w:rsidRPr="002867F1" w:rsidRDefault="006570C1" w:rsidP="00B40E8C">
      <w:pPr>
        <w:pStyle w:val="ListParagraph"/>
        <w:numPr>
          <w:ilvl w:val="0"/>
          <w:numId w:val="1175"/>
        </w:numPr>
        <w:spacing w:after="120"/>
        <w:ind w:left="714" w:hanging="357"/>
        <w:contextualSpacing w:val="0"/>
        <w:jc w:val="both"/>
        <w:rPr>
          <w:sz w:val="24"/>
          <w:szCs w:val="24"/>
        </w:rPr>
      </w:pPr>
      <w:r w:rsidRPr="002867F1">
        <w:rPr>
          <w:sz w:val="24"/>
          <w:szCs w:val="24"/>
        </w:rPr>
        <w:t xml:space="preserve">Weizen- und Roggenmehl mit 2 TL Salz und 1 TL Koriander mischen. In die Mitte eine Mulde drücken. Hefe mit Zucker in 100 ml lauwarmem Wasser auflösen, in die Mulde </w:t>
      </w:r>
      <w:r w:rsidRPr="002867F1">
        <w:rPr>
          <w:sz w:val="24"/>
          <w:szCs w:val="24"/>
        </w:rPr>
        <w:lastRenderedPageBreak/>
        <w:t>geben und mit etwas Mehl vom Rand verrühren. 15 Minuten gehen lassen. 600 l Wasser zugeben und alles mit den Knethaken des Handrührgeräts zu einem glatten teig verkneten. Zugedeckt 1 Stunde gehen lassen.</w:t>
      </w:r>
    </w:p>
    <w:p w14:paraId="0B82DBC5" w14:textId="77777777" w:rsidR="006570C1" w:rsidRPr="002867F1" w:rsidRDefault="006570C1" w:rsidP="00B40E8C">
      <w:pPr>
        <w:pStyle w:val="ListParagraph"/>
        <w:numPr>
          <w:ilvl w:val="0"/>
          <w:numId w:val="1175"/>
        </w:numPr>
        <w:spacing w:after="120"/>
        <w:ind w:left="714" w:hanging="357"/>
        <w:contextualSpacing w:val="0"/>
        <w:jc w:val="both"/>
        <w:rPr>
          <w:sz w:val="24"/>
          <w:szCs w:val="24"/>
        </w:rPr>
      </w:pPr>
      <w:r w:rsidRPr="002867F1">
        <w:rPr>
          <w:sz w:val="24"/>
          <w:szCs w:val="24"/>
        </w:rPr>
        <w:t>Inzwischen Kartoffeln mit Kümmel in Salzwasser ca. 20 Minuten kochen. Abgießen und noch heiß pellen. Abkühlen lassen und in Scheiben schneiden. Brühe mit Essig, 2 EL Senf und Öl verquirlen. Kartoffeln mit dem Dressing mischen, ziehen lassen und ab und zu durchschwenken.</w:t>
      </w:r>
    </w:p>
    <w:p w14:paraId="3635CEF0" w14:textId="77777777" w:rsidR="006570C1" w:rsidRPr="002867F1" w:rsidRDefault="006570C1" w:rsidP="00B40E8C">
      <w:pPr>
        <w:pStyle w:val="ListParagraph"/>
        <w:numPr>
          <w:ilvl w:val="0"/>
          <w:numId w:val="1175"/>
        </w:numPr>
        <w:spacing w:after="120"/>
        <w:ind w:left="714" w:hanging="357"/>
        <w:contextualSpacing w:val="0"/>
        <w:jc w:val="both"/>
        <w:rPr>
          <w:sz w:val="24"/>
          <w:szCs w:val="24"/>
        </w:rPr>
      </w:pPr>
      <w:r w:rsidRPr="002867F1">
        <w:rPr>
          <w:sz w:val="24"/>
          <w:szCs w:val="24"/>
        </w:rPr>
        <w:t>Ofen auf 220 Grad (Umluft 200 Grad) vorheizen. Teig durchkneten und ¾ des Teiges auf bemehlter Arbeitsfläche 2 cm dick zu einem Kreis ausrollen. Fleisch trocken tupfen. 3 EL Senf mit Majoran und Petersilie mischen. Fleisch damit rundherum einstreichen, mit der flachen Seite nach oben auf die Mitte des Teigs legen. Teig darüber zusammenklappen und festdrücken. Mit der Naht nach unten auf ein mit Backpapier belegtes Blech setzen. Brotlaib mit Wasser bepinseln. Aus dem restlichen teig mehrmals mit einem Holzspieß einstechen und mit verbliebenem Koriander bestreuen. Auf der 2. Schiene von unten 50 Minuten die backen. Nach 20 Minuten die Temperatur auf 180 Grad (Umluft 160 Grad) reduzieren.</w:t>
      </w:r>
    </w:p>
    <w:p w14:paraId="495093C5" w14:textId="77777777" w:rsidR="006570C1" w:rsidRPr="002867F1" w:rsidRDefault="006570C1" w:rsidP="00B40E8C">
      <w:pPr>
        <w:pStyle w:val="ListParagraph"/>
        <w:numPr>
          <w:ilvl w:val="0"/>
          <w:numId w:val="1175"/>
        </w:numPr>
        <w:spacing w:after="120"/>
        <w:ind w:left="714" w:hanging="357"/>
        <w:contextualSpacing w:val="0"/>
        <w:jc w:val="both"/>
        <w:rPr>
          <w:sz w:val="24"/>
          <w:szCs w:val="24"/>
        </w:rPr>
      </w:pPr>
      <w:r w:rsidRPr="002867F1">
        <w:rPr>
          <w:sz w:val="24"/>
          <w:szCs w:val="24"/>
        </w:rPr>
        <w:t>Brotbraten aus dem Ofen nehmen und 15 Minuten ruhen lassen. Kartoffelsalat mit Salz und Pfeffer würzen, mit Schnittlauch bestreuen und Meerrettich darüberstreuen.</w:t>
      </w:r>
    </w:p>
    <w:p w14:paraId="3341CA74" w14:textId="77777777" w:rsidR="006570C1" w:rsidRDefault="006570C1" w:rsidP="006570C1">
      <w:pPr>
        <w:rPr>
          <w:sz w:val="24"/>
          <w:szCs w:val="24"/>
        </w:rPr>
      </w:pPr>
      <w:r>
        <w:rPr>
          <w:sz w:val="24"/>
          <w:szCs w:val="24"/>
        </w:rPr>
        <w:br w:type="page"/>
      </w:r>
    </w:p>
    <w:p w14:paraId="7E008E77" w14:textId="77777777" w:rsidR="006570C1" w:rsidRDefault="006570C1" w:rsidP="006570C1">
      <w:pPr>
        <w:pStyle w:val="Heading2"/>
        <w:spacing w:after="240"/>
      </w:pPr>
      <w:r>
        <w:lastRenderedPageBreak/>
        <w:t>Schweinefleisch mit Ingwer, Frühlingszwiebeln und Auberginen</w:t>
      </w:r>
      <w:r>
        <w:rPr>
          <w:rStyle w:val="FootnoteReference"/>
        </w:rPr>
        <w:footnoteReference w:id="546"/>
      </w:r>
      <w:r>
        <w:t xml:space="preserve"> </w:t>
      </w:r>
    </w:p>
    <w:p w14:paraId="7666729F" w14:textId="77777777" w:rsidR="006570C1" w:rsidRDefault="006570C1" w:rsidP="006570C1">
      <w:pPr>
        <w:rPr>
          <w:sz w:val="24"/>
          <w:szCs w:val="24"/>
        </w:rPr>
      </w:pPr>
      <w:r w:rsidRPr="009864F3">
        <w:rPr>
          <w:sz w:val="24"/>
          <w:szCs w:val="24"/>
          <w:u w:val="single"/>
        </w:rPr>
        <w:t>Zutaten</w:t>
      </w:r>
      <w:r>
        <w:rPr>
          <w:sz w:val="24"/>
          <w:szCs w:val="24"/>
        </w:rPr>
        <w:t xml:space="preserve"> (für 4 Portionen)</w:t>
      </w:r>
    </w:p>
    <w:p w14:paraId="534846A8" w14:textId="77777777" w:rsidR="006570C1" w:rsidRDefault="006570C1" w:rsidP="006570C1">
      <w:pPr>
        <w:rPr>
          <w:sz w:val="24"/>
          <w:szCs w:val="24"/>
        </w:rPr>
      </w:pPr>
      <w:r>
        <w:rPr>
          <w:sz w:val="24"/>
          <w:szCs w:val="24"/>
        </w:rPr>
        <w:t>3 Auberginen, in 3 cm große Würfel geschnitten</w:t>
      </w:r>
    </w:p>
    <w:p w14:paraId="16CB6F7A" w14:textId="77777777" w:rsidR="006570C1" w:rsidRDefault="006570C1" w:rsidP="006570C1">
      <w:pPr>
        <w:rPr>
          <w:sz w:val="24"/>
          <w:szCs w:val="24"/>
        </w:rPr>
      </w:pPr>
      <w:r>
        <w:rPr>
          <w:sz w:val="24"/>
          <w:szCs w:val="24"/>
        </w:rPr>
        <w:t>4 EL Erdnussöl</w:t>
      </w:r>
    </w:p>
    <w:p w14:paraId="158069FF" w14:textId="77777777" w:rsidR="006570C1" w:rsidRDefault="006570C1" w:rsidP="006570C1">
      <w:pPr>
        <w:rPr>
          <w:sz w:val="24"/>
          <w:szCs w:val="24"/>
        </w:rPr>
      </w:pPr>
      <w:r>
        <w:rPr>
          <w:sz w:val="24"/>
          <w:szCs w:val="24"/>
        </w:rPr>
        <w:t>2 – 3 Bund Frühlingszwiebeln, schräg in 3 cm dicke Stücke geschnitten</w:t>
      </w:r>
    </w:p>
    <w:p w14:paraId="7A6F2AD5" w14:textId="77777777" w:rsidR="006570C1" w:rsidRDefault="006570C1" w:rsidP="006570C1">
      <w:pPr>
        <w:rPr>
          <w:sz w:val="24"/>
          <w:szCs w:val="24"/>
        </w:rPr>
      </w:pPr>
      <w:r>
        <w:rPr>
          <w:sz w:val="24"/>
          <w:szCs w:val="24"/>
        </w:rPr>
        <w:t>1 Stück frischer Ingwer (7 cm), geschält und in feine Streifen geschnitten</w:t>
      </w:r>
    </w:p>
    <w:p w14:paraId="15CB2D5C" w14:textId="77777777" w:rsidR="006570C1" w:rsidRDefault="006570C1" w:rsidP="006570C1">
      <w:pPr>
        <w:rPr>
          <w:sz w:val="24"/>
          <w:szCs w:val="24"/>
        </w:rPr>
      </w:pPr>
      <w:r>
        <w:rPr>
          <w:sz w:val="24"/>
          <w:szCs w:val="24"/>
        </w:rPr>
        <w:t>4 Knoblauchzehen, geschält und in dünne Scheibchen geschnitten</w:t>
      </w:r>
    </w:p>
    <w:p w14:paraId="2E97DF31" w14:textId="77777777" w:rsidR="006570C1" w:rsidRDefault="006570C1" w:rsidP="006570C1">
      <w:pPr>
        <w:rPr>
          <w:sz w:val="24"/>
          <w:szCs w:val="24"/>
        </w:rPr>
      </w:pPr>
      <w:r>
        <w:rPr>
          <w:sz w:val="24"/>
          <w:szCs w:val="24"/>
        </w:rPr>
        <w:t>1 grüne Chilischote, in feine Ringe geschnitten</w:t>
      </w:r>
    </w:p>
    <w:p w14:paraId="135A1A31" w14:textId="77777777" w:rsidR="006570C1" w:rsidRDefault="006570C1" w:rsidP="006570C1">
      <w:pPr>
        <w:rPr>
          <w:sz w:val="24"/>
          <w:szCs w:val="24"/>
        </w:rPr>
      </w:pPr>
      <w:r>
        <w:rPr>
          <w:sz w:val="24"/>
          <w:szCs w:val="24"/>
        </w:rPr>
        <w:t>500 g Schweinehackfleisch</w:t>
      </w:r>
    </w:p>
    <w:p w14:paraId="02AB96E8" w14:textId="77777777" w:rsidR="006570C1" w:rsidRDefault="006570C1" w:rsidP="006570C1">
      <w:pPr>
        <w:rPr>
          <w:sz w:val="24"/>
          <w:szCs w:val="24"/>
        </w:rPr>
      </w:pPr>
      <w:r>
        <w:rPr>
          <w:sz w:val="24"/>
          <w:szCs w:val="24"/>
        </w:rPr>
        <w:t>3 EL süßer japanischer Reiswein (Mirin)</w:t>
      </w:r>
    </w:p>
    <w:p w14:paraId="0BC8F23D" w14:textId="77777777" w:rsidR="006570C1" w:rsidRDefault="006570C1" w:rsidP="006570C1">
      <w:pPr>
        <w:rPr>
          <w:sz w:val="24"/>
          <w:szCs w:val="24"/>
        </w:rPr>
      </w:pPr>
      <w:r>
        <w:rPr>
          <w:sz w:val="24"/>
          <w:szCs w:val="24"/>
        </w:rPr>
        <w:t>2 EL Sojasauce</w:t>
      </w:r>
    </w:p>
    <w:p w14:paraId="3701CB3B" w14:textId="77777777" w:rsidR="006570C1" w:rsidRDefault="006570C1" w:rsidP="006570C1">
      <w:pPr>
        <w:rPr>
          <w:sz w:val="24"/>
          <w:szCs w:val="24"/>
        </w:rPr>
      </w:pPr>
      <w:r>
        <w:rPr>
          <w:sz w:val="24"/>
          <w:szCs w:val="24"/>
        </w:rPr>
        <w:t>2 EL Kecap Manis (auch eine süße Sojasauce)</w:t>
      </w:r>
    </w:p>
    <w:p w14:paraId="5ADE6253" w14:textId="77777777" w:rsidR="006570C1" w:rsidRDefault="006570C1" w:rsidP="006570C1">
      <w:pPr>
        <w:rPr>
          <w:sz w:val="24"/>
          <w:szCs w:val="24"/>
        </w:rPr>
      </w:pPr>
      <w:r>
        <w:rPr>
          <w:sz w:val="24"/>
          <w:szCs w:val="24"/>
        </w:rPr>
        <w:t>1 TL Sesamöl</w:t>
      </w:r>
    </w:p>
    <w:p w14:paraId="206EFB25" w14:textId="77777777" w:rsidR="006570C1" w:rsidRDefault="006570C1" w:rsidP="006570C1">
      <w:pPr>
        <w:rPr>
          <w:sz w:val="24"/>
          <w:szCs w:val="24"/>
        </w:rPr>
      </w:pPr>
      <w:r>
        <w:rPr>
          <w:sz w:val="24"/>
          <w:szCs w:val="24"/>
        </w:rPr>
        <w:t>1,5 EL Reisessig</w:t>
      </w:r>
    </w:p>
    <w:p w14:paraId="5CA590FB" w14:textId="77777777" w:rsidR="006570C1" w:rsidRDefault="006570C1" w:rsidP="006570C1">
      <w:pPr>
        <w:rPr>
          <w:sz w:val="24"/>
          <w:szCs w:val="24"/>
        </w:rPr>
      </w:pPr>
      <w:r>
        <w:rPr>
          <w:sz w:val="24"/>
          <w:szCs w:val="24"/>
        </w:rPr>
        <w:t>15 g Koriandergrün, grob gehackt</w:t>
      </w:r>
    </w:p>
    <w:p w14:paraId="56B7E584" w14:textId="77777777" w:rsidR="006570C1" w:rsidRDefault="006570C1" w:rsidP="006570C1">
      <w:pPr>
        <w:rPr>
          <w:sz w:val="24"/>
          <w:szCs w:val="24"/>
        </w:rPr>
      </w:pPr>
      <w:r>
        <w:rPr>
          <w:sz w:val="24"/>
          <w:szCs w:val="24"/>
        </w:rPr>
        <w:t>60 g geröstete gesalzene Erdnusskerne</w:t>
      </w:r>
    </w:p>
    <w:p w14:paraId="67ECEE37" w14:textId="77777777" w:rsidR="006570C1" w:rsidRDefault="006570C1" w:rsidP="006570C1">
      <w:pPr>
        <w:rPr>
          <w:sz w:val="24"/>
          <w:szCs w:val="24"/>
        </w:rPr>
      </w:pPr>
      <w:r>
        <w:rPr>
          <w:sz w:val="24"/>
          <w:szCs w:val="24"/>
        </w:rPr>
        <w:t>1 EL Sesam, geröstet</w:t>
      </w:r>
    </w:p>
    <w:p w14:paraId="077B9817" w14:textId="77777777" w:rsidR="006570C1" w:rsidRDefault="006570C1" w:rsidP="006570C1">
      <w:pPr>
        <w:rPr>
          <w:sz w:val="24"/>
          <w:szCs w:val="24"/>
        </w:rPr>
      </w:pPr>
      <w:r>
        <w:rPr>
          <w:sz w:val="24"/>
          <w:szCs w:val="24"/>
        </w:rPr>
        <w:t>Salz</w:t>
      </w:r>
    </w:p>
    <w:p w14:paraId="2B86513F" w14:textId="77777777" w:rsidR="006570C1" w:rsidRDefault="006570C1" w:rsidP="006570C1">
      <w:pPr>
        <w:rPr>
          <w:sz w:val="24"/>
          <w:szCs w:val="24"/>
        </w:rPr>
      </w:pPr>
    </w:p>
    <w:p w14:paraId="5AE79BC7" w14:textId="77777777" w:rsidR="006570C1" w:rsidRDefault="006570C1" w:rsidP="006570C1">
      <w:pPr>
        <w:rPr>
          <w:sz w:val="24"/>
          <w:szCs w:val="24"/>
        </w:rPr>
      </w:pPr>
      <w:r>
        <w:rPr>
          <w:sz w:val="24"/>
          <w:szCs w:val="24"/>
        </w:rPr>
        <w:t>Zubereitung:</w:t>
      </w:r>
    </w:p>
    <w:p w14:paraId="024FFC7C" w14:textId="77777777" w:rsidR="006570C1" w:rsidRPr="00991210" w:rsidRDefault="006570C1" w:rsidP="00B40E8C">
      <w:pPr>
        <w:pStyle w:val="ListParagraph"/>
        <w:numPr>
          <w:ilvl w:val="0"/>
          <w:numId w:val="1468"/>
        </w:numPr>
        <w:spacing w:after="120"/>
        <w:ind w:left="714" w:hanging="357"/>
        <w:contextualSpacing w:val="0"/>
        <w:jc w:val="both"/>
        <w:rPr>
          <w:sz w:val="24"/>
          <w:szCs w:val="24"/>
        </w:rPr>
      </w:pPr>
      <w:r w:rsidRPr="00991210">
        <w:rPr>
          <w:sz w:val="24"/>
          <w:szCs w:val="24"/>
        </w:rPr>
        <w:t>Die Auberginen in einer großen Schüssel mischen, dann in einem Dämpfeinsatz geben und beiseitestellen.</w:t>
      </w:r>
    </w:p>
    <w:p w14:paraId="5195D6B2" w14:textId="77777777" w:rsidR="006570C1" w:rsidRPr="00991210" w:rsidRDefault="006570C1" w:rsidP="00B40E8C">
      <w:pPr>
        <w:pStyle w:val="ListParagraph"/>
        <w:numPr>
          <w:ilvl w:val="0"/>
          <w:numId w:val="1468"/>
        </w:numPr>
        <w:spacing w:after="120"/>
        <w:ind w:left="714" w:hanging="357"/>
        <w:contextualSpacing w:val="0"/>
        <w:jc w:val="both"/>
        <w:rPr>
          <w:sz w:val="24"/>
          <w:szCs w:val="24"/>
        </w:rPr>
      </w:pPr>
      <w:r w:rsidRPr="00991210">
        <w:rPr>
          <w:sz w:val="24"/>
          <w:szCs w:val="24"/>
        </w:rPr>
        <w:t>Einen großen Topf 3 cm hoch mit Wasser füllen. Das Wasser bei starker Hitze zum Kochen bringen. Die Auberginen hineinsetze und mit dem Deckel zudecken, sodass kein Dampf entweichen kann. Die Hitze ein wenig reduzieren du die Auberginen 12 Minuten dämpfen. Herausnehmen und beiseitestellen.</w:t>
      </w:r>
    </w:p>
    <w:p w14:paraId="7C5A469A" w14:textId="77777777" w:rsidR="006570C1" w:rsidRPr="00991210" w:rsidRDefault="006570C1" w:rsidP="00B40E8C">
      <w:pPr>
        <w:pStyle w:val="ListParagraph"/>
        <w:numPr>
          <w:ilvl w:val="0"/>
          <w:numId w:val="1468"/>
        </w:numPr>
        <w:spacing w:after="120"/>
        <w:ind w:left="714" w:hanging="357"/>
        <w:contextualSpacing w:val="0"/>
        <w:jc w:val="both"/>
        <w:rPr>
          <w:sz w:val="24"/>
          <w:szCs w:val="24"/>
        </w:rPr>
      </w:pPr>
      <w:r w:rsidRPr="00991210">
        <w:rPr>
          <w:sz w:val="24"/>
          <w:szCs w:val="24"/>
        </w:rPr>
        <w:t xml:space="preserve">Inzwischen 2 EL Öl in einer Pfanne bei hoher Temperatur erhitzen. Frühlingszwiebeln, Ingwer, Knoblauch und Chili hineingeben und unter häufigem Rühren 5 Minuten anbraten, bis der Knoblauch allmählich Farbe annimmt. Alles in eine Schüssel umfüllen und beiseitestellen. Das restliche Öl (2 EL) erhitzen und das Hackfleisch 3 Minuten anbraten und zerkleinern. Mirin, Sojasauce, Kecap manis, Sesamöl, Reisessig und ½ TL </w:t>
      </w:r>
      <w:r w:rsidRPr="00991210">
        <w:rPr>
          <w:sz w:val="24"/>
          <w:szCs w:val="24"/>
        </w:rPr>
        <w:lastRenderedPageBreak/>
        <w:t>Salz hinzufügen und alles weitere 2 Minuten köcheln lassen. Die Frühlingszwiebelmischung wieder unterrühren, noch 1 Minuten mitgaren, dann die Pfanne vom Herd nehmen – es sollte reichlich Flüssigkeit darin sein. Zwei Drittel des Koriandergrüns und die Erdnüsse unterziehen. Die Hackfleischmischung mit Auberginen, Sesam und restlichem Koriandergrün servieren.</w:t>
      </w:r>
    </w:p>
    <w:p w14:paraId="2E536DEB" w14:textId="77777777" w:rsidR="006570C1" w:rsidRDefault="006570C1" w:rsidP="006570C1">
      <w:pPr>
        <w:ind w:left="708" w:hanging="708"/>
        <w:rPr>
          <w:sz w:val="24"/>
          <w:szCs w:val="24"/>
        </w:rPr>
      </w:pPr>
    </w:p>
    <w:p w14:paraId="51ACA078" w14:textId="77777777" w:rsidR="006570C1" w:rsidRDefault="006570C1" w:rsidP="006570C1">
      <w:pPr>
        <w:ind w:left="708" w:hanging="708"/>
        <w:rPr>
          <w:sz w:val="24"/>
          <w:szCs w:val="24"/>
        </w:rPr>
      </w:pPr>
      <w:r>
        <w:rPr>
          <w:sz w:val="24"/>
          <w:szCs w:val="24"/>
        </w:rPr>
        <w:t>Tipp:</w:t>
      </w:r>
      <w:r>
        <w:rPr>
          <w:sz w:val="24"/>
          <w:szCs w:val="24"/>
        </w:rPr>
        <w:tab/>
        <w:t>Bevor man den Herd anschaltet, sollte alles fix und fertig zugeschnitten sein, sonst ist man echt im Stress.</w:t>
      </w:r>
    </w:p>
    <w:p w14:paraId="6694FC19" w14:textId="77777777" w:rsidR="006570C1" w:rsidRDefault="006570C1" w:rsidP="006570C1">
      <w:pPr>
        <w:rPr>
          <w:sz w:val="24"/>
          <w:szCs w:val="24"/>
        </w:rPr>
      </w:pPr>
      <w:r>
        <w:rPr>
          <w:sz w:val="24"/>
          <w:szCs w:val="24"/>
        </w:rPr>
        <w:br w:type="page"/>
      </w:r>
    </w:p>
    <w:p w14:paraId="7948044B" w14:textId="60341D83" w:rsidR="006570C1" w:rsidRDefault="006570C1" w:rsidP="006570C1">
      <w:pPr>
        <w:pStyle w:val="Heading2"/>
        <w:spacing w:after="240"/>
      </w:pPr>
      <w:r>
        <w:lastRenderedPageBreak/>
        <w:t>Ripple mit Sauerkraut</w:t>
      </w:r>
      <w:r>
        <w:rPr>
          <w:rStyle w:val="FootnoteReference"/>
        </w:rPr>
        <w:footnoteReference w:id="547"/>
      </w:r>
      <w:r>
        <w:t xml:space="preserve"> </w:t>
      </w:r>
    </w:p>
    <w:p w14:paraId="5AD9A0F6" w14:textId="77777777" w:rsidR="006570C1" w:rsidRDefault="006570C1" w:rsidP="006570C1">
      <w:pPr>
        <w:rPr>
          <w:sz w:val="24"/>
          <w:szCs w:val="24"/>
        </w:rPr>
      </w:pPr>
      <w:r w:rsidRPr="00B72643">
        <w:rPr>
          <w:sz w:val="24"/>
          <w:szCs w:val="24"/>
          <w:u w:val="single"/>
        </w:rPr>
        <w:t>Zutaten</w:t>
      </w:r>
      <w:r>
        <w:rPr>
          <w:sz w:val="24"/>
          <w:szCs w:val="24"/>
        </w:rPr>
        <w:t xml:space="preserve"> (für 4 Portionen)</w:t>
      </w:r>
    </w:p>
    <w:p w14:paraId="6A00F6F9" w14:textId="77777777" w:rsidR="006570C1" w:rsidRDefault="006570C1" w:rsidP="006570C1">
      <w:pPr>
        <w:rPr>
          <w:sz w:val="24"/>
          <w:szCs w:val="24"/>
        </w:rPr>
      </w:pPr>
      <w:r>
        <w:rPr>
          <w:sz w:val="24"/>
          <w:szCs w:val="24"/>
        </w:rPr>
        <w:t>Sauerkraut (aber ohne Speck zubereitet)</w:t>
      </w:r>
    </w:p>
    <w:p w14:paraId="420FA717" w14:textId="77777777" w:rsidR="006570C1" w:rsidRDefault="006570C1" w:rsidP="006570C1">
      <w:pPr>
        <w:rPr>
          <w:sz w:val="24"/>
          <w:szCs w:val="24"/>
        </w:rPr>
      </w:pPr>
      <w:r>
        <w:rPr>
          <w:sz w:val="24"/>
          <w:szCs w:val="24"/>
        </w:rPr>
        <w:t>2 EL Öl</w:t>
      </w:r>
    </w:p>
    <w:p w14:paraId="6D8A0820" w14:textId="77777777" w:rsidR="006570C1" w:rsidRDefault="006570C1" w:rsidP="006570C1">
      <w:pPr>
        <w:rPr>
          <w:sz w:val="24"/>
          <w:szCs w:val="24"/>
        </w:rPr>
      </w:pPr>
      <w:r>
        <w:rPr>
          <w:sz w:val="24"/>
          <w:szCs w:val="24"/>
        </w:rPr>
        <w:t>4 Kassler Rippchen</w:t>
      </w:r>
    </w:p>
    <w:p w14:paraId="6366AD9B" w14:textId="77777777" w:rsidR="006570C1" w:rsidRDefault="006570C1" w:rsidP="006570C1">
      <w:pPr>
        <w:rPr>
          <w:sz w:val="24"/>
          <w:szCs w:val="24"/>
        </w:rPr>
      </w:pPr>
      <w:r>
        <w:rPr>
          <w:sz w:val="24"/>
          <w:szCs w:val="24"/>
        </w:rPr>
        <w:t>½ l Brühe</w:t>
      </w:r>
    </w:p>
    <w:p w14:paraId="751F086B" w14:textId="77777777" w:rsidR="006570C1" w:rsidRDefault="006570C1" w:rsidP="006570C1">
      <w:pPr>
        <w:rPr>
          <w:sz w:val="24"/>
          <w:szCs w:val="24"/>
        </w:rPr>
      </w:pPr>
      <w:r>
        <w:rPr>
          <w:sz w:val="24"/>
          <w:szCs w:val="24"/>
        </w:rPr>
        <w:t>5 Wacholderbeeren</w:t>
      </w:r>
    </w:p>
    <w:p w14:paraId="4292ED67" w14:textId="77777777" w:rsidR="006570C1" w:rsidRDefault="006570C1" w:rsidP="006570C1">
      <w:pPr>
        <w:rPr>
          <w:sz w:val="24"/>
          <w:szCs w:val="24"/>
        </w:rPr>
      </w:pPr>
      <w:r>
        <w:rPr>
          <w:sz w:val="24"/>
          <w:szCs w:val="24"/>
        </w:rPr>
        <w:t>1 Lorbeerblatt</w:t>
      </w:r>
    </w:p>
    <w:p w14:paraId="19AA5E10" w14:textId="77777777" w:rsidR="006570C1" w:rsidRDefault="006570C1" w:rsidP="006570C1">
      <w:pPr>
        <w:rPr>
          <w:sz w:val="24"/>
          <w:szCs w:val="24"/>
        </w:rPr>
      </w:pPr>
      <w:r>
        <w:rPr>
          <w:sz w:val="24"/>
          <w:szCs w:val="24"/>
        </w:rPr>
        <w:t>1 Gewürznelke</w:t>
      </w:r>
    </w:p>
    <w:p w14:paraId="37E756E4" w14:textId="77777777" w:rsidR="006570C1" w:rsidRDefault="006570C1" w:rsidP="006570C1">
      <w:pPr>
        <w:rPr>
          <w:sz w:val="24"/>
          <w:szCs w:val="24"/>
        </w:rPr>
      </w:pPr>
      <w:r>
        <w:rPr>
          <w:sz w:val="24"/>
          <w:szCs w:val="24"/>
        </w:rPr>
        <w:t>2 TL Speisestärke</w:t>
      </w:r>
    </w:p>
    <w:p w14:paraId="40FD42D1" w14:textId="77777777" w:rsidR="006570C1" w:rsidRDefault="006570C1" w:rsidP="006570C1">
      <w:pPr>
        <w:rPr>
          <w:sz w:val="24"/>
          <w:szCs w:val="24"/>
        </w:rPr>
      </w:pPr>
      <w:r>
        <w:rPr>
          <w:sz w:val="24"/>
          <w:szCs w:val="24"/>
        </w:rPr>
        <w:t>50 g Sahne</w:t>
      </w:r>
    </w:p>
    <w:p w14:paraId="4EF92B89" w14:textId="77777777" w:rsidR="006570C1" w:rsidRDefault="006570C1" w:rsidP="006570C1">
      <w:pPr>
        <w:rPr>
          <w:sz w:val="24"/>
          <w:szCs w:val="24"/>
        </w:rPr>
      </w:pPr>
      <w:r>
        <w:rPr>
          <w:sz w:val="24"/>
          <w:szCs w:val="24"/>
        </w:rPr>
        <w:t>Pfeffer, Salz</w:t>
      </w:r>
    </w:p>
    <w:p w14:paraId="4807F7EB" w14:textId="77777777" w:rsidR="006570C1" w:rsidRDefault="006570C1" w:rsidP="006570C1">
      <w:pPr>
        <w:rPr>
          <w:sz w:val="24"/>
          <w:szCs w:val="24"/>
        </w:rPr>
      </w:pPr>
    </w:p>
    <w:p w14:paraId="74BEC158" w14:textId="77777777" w:rsidR="006570C1" w:rsidRDefault="006570C1" w:rsidP="006570C1">
      <w:pPr>
        <w:rPr>
          <w:sz w:val="24"/>
          <w:szCs w:val="24"/>
        </w:rPr>
      </w:pPr>
      <w:r>
        <w:rPr>
          <w:sz w:val="24"/>
          <w:szCs w:val="24"/>
        </w:rPr>
        <w:t>Zubereitungszeit: 35 Minuten plus 40 Minuten Garzeit</w:t>
      </w:r>
    </w:p>
    <w:p w14:paraId="550C380A" w14:textId="77777777" w:rsidR="006570C1" w:rsidRPr="004F207A" w:rsidRDefault="006570C1" w:rsidP="00B40E8C">
      <w:pPr>
        <w:pStyle w:val="ListParagraph"/>
        <w:numPr>
          <w:ilvl w:val="0"/>
          <w:numId w:val="908"/>
        </w:numPr>
        <w:spacing w:after="120"/>
        <w:ind w:left="714" w:hanging="357"/>
        <w:contextualSpacing w:val="0"/>
        <w:jc w:val="both"/>
        <w:rPr>
          <w:sz w:val="24"/>
          <w:szCs w:val="24"/>
        </w:rPr>
      </w:pPr>
      <w:r w:rsidRPr="004F207A">
        <w:rPr>
          <w:sz w:val="24"/>
          <w:szCs w:val="24"/>
        </w:rPr>
        <w:t>Das Sauerkraut zubereiten und garen.</w:t>
      </w:r>
    </w:p>
    <w:p w14:paraId="50CEC733" w14:textId="77777777" w:rsidR="006570C1" w:rsidRPr="004F207A" w:rsidRDefault="006570C1" w:rsidP="00B40E8C">
      <w:pPr>
        <w:pStyle w:val="ListParagraph"/>
        <w:numPr>
          <w:ilvl w:val="0"/>
          <w:numId w:val="908"/>
        </w:numPr>
        <w:spacing w:after="120"/>
        <w:ind w:left="714" w:hanging="357"/>
        <w:contextualSpacing w:val="0"/>
        <w:jc w:val="both"/>
        <w:rPr>
          <w:sz w:val="24"/>
          <w:szCs w:val="24"/>
        </w:rPr>
      </w:pPr>
      <w:r w:rsidRPr="004F207A">
        <w:rPr>
          <w:sz w:val="24"/>
          <w:szCs w:val="24"/>
        </w:rPr>
        <w:t>Inzwischen das Öl erhitzen und die Rippchen von beiden Seiten kräftig anbraten. Die Brühe angießen, Wacholderbeeren, Lorbeerblatt und Nelke dazugebe. Rippchen zugedeckt bei mittlerer Hitze 30 – 40 Minuten schmoren lassen. Wenn sie gar sind, Rippchen herausnehmen und warm stellen.</w:t>
      </w:r>
    </w:p>
    <w:p w14:paraId="27BCDB20" w14:textId="77777777" w:rsidR="006570C1" w:rsidRDefault="006570C1" w:rsidP="00B40E8C">
      <w:pPr>
        <w:pStyle w:val="ListParagraph"/>
        <w:numPr>
          <w:ilvl w:val="0"/>
          <w:numId w:val="908"/>
        </w:numPr>
        <w:spacing w:after="120"/>
        <w:ind w:left="714" w:hanging="357"/>
        <w:contextualSpacing w:val="0"/>
        <w:jc w:val="both"/>
        <w:rPr>
          <w:sz w:val="24"/>
          <w:szCs w:val="24"/>
        </w:rPr>
      </w:pPr>
      <w:r w:rsidRPr="004F207A">
        <w:rPr>
          <w:sz w:val="24"/>
          <w:szCs w:val="24"/>
        </w:rPr>
        <w:t>Das Sauerkraut mit 1 Kelle Fleischfond würzen. Die Stärke mit etwas Wasser anrühren und den Fond damit binden. Die Sahne angießen. Die Sauce mit Pfeffer, bei Bedarf auch noch mit Salz abschmecken. Rippchen mit Kraut und Sauce servieren. Dazu passt Ka</w:t>
      </w:r>
      <w:r>
        <w:rPr>
          <w:sz w:val="24"/>
          <w:szCs w:val="24"/>
        </w:rPr>
        <w:t>P</w:t>
      </w:r>
      <w:r w:rsidRPr="004F207A">
        <w:rPr>
          <w:sz w:val="24"/>
          <w:szCs w:val="24"/>
        </w:rPr>
        <w:t>ü – Kartoffelpüree.</w:t>
      </w:r>
    </w:p>
    <w:p w14:paraId="132F2E2C" w14:textId="77777777" w:rsidR="006570C1" w:rsidRDefault="006570C1" w:rsidP="006570C1">
      <w:pPr>
        <w:jc w:val="both"/>
        <w:rPr>
          <w:sz w:val="24"/>
          <w:szCs w:val="24"/>
        </w:rPr>
      </w:pPr>
    </w:p>
    <w:p w14:paraId="140B15C5" w14:textId="77777777" w:rsidR="006570C1" w:rsidRPr="00491008" w:rsidRDefault="006570C1" w:rsidP="006570C1">
      <w:pPr>
        <w:ind w:left="708" w:hanging="708"/>
        <w:jc w:val="both"/>
        <w:rPr>
          <w:sz w:val="24"/>
          <w:szCs w:val="24"/>
        </w:rPr>
      </w:pPr>
      <w:r>
        <w:rPr>
          <w:sz w:val="24"/>
          <w:szCs w:val="24"/>
        </w:rPr>
        <w:t>Info:</w:t>
      </w:r>
      <w:r>
        <w:rPr>
          <w:sz w:val="24"/>
          <w:szCs w:val="24"/>
        </w:rPr>
        <w:tab/>
        <w:t>Filderkraut ist traditionell Spitzkohl, der auf der Filderebene südlich von Stuttgart (ca. 20 km weiter südlich vom Himmel von Simon) angebaut uns hauptsächlich zu Sauerkraut verarbeitet wird. Mittlerweile wird aber meistens der klassische runde Weisskohl zur Sauerkrautherstellung genutzt.</w:t>
      </w:r>
      <w:r w:rsidRPr="00491008">
        <w:rPr>
          <w:sz w:val="24"/>
          <w:szCs w:val="24"/>
        </w:rPr>
        <w:br w:type="page"/>
      </w:r>
    </w:p>
    <w:p w14:paraId="76F9474D" w14:textId="77777777" w:rsidR="006570C1" w:rsidRDefault="006570C1" w:rsidP="006570C1">
      <w:pPr>
        <w:pStyle w:val="Heading2"/>
        <w:spacing w:after="240"/>
      </w:pPr>
      <w:r>
        <w:lastRenderedPageBreak/>
        <w:t>Pulled-Pork Sandwiches</w:t>
      </w:r>
      <w:r>
        <w:rPr>
          <w:rStyle w:val="FootnoteReference"/>
        </w:rPr>
        <w:footnoteReference w:id="548"/>
      </w:r>
      <w:r>
        <w:t xml:space="preserve"> </w:t>
      </w:r>
    </w:p>
    <w:p w14:paraId="54315134" w14:textId="77777777" w:rsidR="006570C1" w:rsidRDefault="006570C1" w:rsidP="006570C1">
      <w:pPr>
        <w:jc w:val="both"/>
        <w:rPr>
          <w:sz w:val="24"/>
          <w:szCs w:val="24"/>
        </w:rPr>
      </w:pPr>
      <w:r w:rsidRPr="00837DCE">
        <w:rPr>
          <w:sz w:val="24"/>
          <w:szCs w:val="24"/>
          <w:u w:val="single"/>
        </w:rPr>
        <w:t>Zutaten</w:t>
      </w:r>
      <w:r>
        <w:rPr>
          <w:sz w:val="24"/>
          <w:szCs w:val="24"/>
        </w:rPr>
        <w:t xml:space="preserve"> (für 10 – 12 Portionen)</w:t>
      </w:r>
    </w:p>
    <w:p w14:paraId="03051807" w14:textId="77777777" w:rsidR="006570C1" w:rsidRDefault="006570C1" w:rsidP="006570C1">
      <w:pPr>
        <w:jc w:val="both"/>
        <w:rPr>
          <w:sz w:val="24"/>
          <w:szCs w:val="24"/>
        </w:rPr>
      </w:pPr>
      <w:r>
        <w:rPr>
          <w:sz w:val="24"/>
          <w:szCs w:val="24"/>
        </w:rPr>
        <w:t>Für die Würzmischung:</w:t>
      </w:r>
    </w:p>
    <w:p w14:paraId="757779BD" w14:textId="77777777" w:rsidR="006570C1" w:rsidRDefault="006570C1" w:rsidP="006570C1">
      <w:pPr>
        <w:jc w:val="both"/>
        <w:rPr>
          <w:sz w:val="24"/>
          <w:szCs w:val="24"/>
        </w:rPr>
      </w:pPr>
      <w:r>
        <w:rPr>
          <w:sz w:val="24"/>
          <w:szCs w:val="24"/>
        </w:rPr>
        <w:t>2 EL reines Chilipulver</w:t>
      </w:r>
    </w:p>
    <w:p w14:paraId="03864685" w14:textId="77777777" w:rsidR="006570C1" w:rsidRDefault="006570C1" w:rsidP="006570C1">
      <w:pPr>
        <w:jc w:val="both"/>
        <w:rPr>
          <w:sz w:val="24"/>
          <w:szCs w:val="24"/>
        </w:rPr>
      </w:pPr>
      <w:r>
        <w:rPr>
          <w:sz w:val="24"/>
          <w:szCs w:val="24"/>
        </w:rPr>
        <w:t>2 EL grobes Meersalz</w:t>
      </w:r>
    </w:p>
    <w:p w14:paraId="514C144A" w14:textId="77777777" w:rsidR="006570C1" w:rsidRDefault="006570C1" w:rsidP="006570C1">
      <w:pPr>
        <w:jc w:val="both"/>
        <w:rPr>
          <w:sz w:val="24"/>
          <w:szCs w:val="24"/>
        </w:rPr>
      </w:pPr>
      <w:r>
        <w:rPr>
          <w:sz w:val="24"/>
          <w:szCs w:val="24"/>
        </w:rPr>
        <w:t>4 TL Knoblauchgranulat</w:t>
      </w:r>
    </w:p>
    <w:p w14:paraId="6EB328A8" w14:textId="77777777" w:rsidR="006570C1" w:rsidRDefault="006570C1" w:rsidP="006570C1">
      <w:pPr>
        <w:jc w:val="both"/>
        <w:rPr>
          <w:sz w:val="24"/>
          <w:szCs w:val="24"/>
        </w:rPr>
      </w:pPr>
      <w:r>
        <w:rPr>
          <w:sz w:val="24"/>
          <w:szCs w:val="24"/>
        </w:rPr>
        <w:t>2 TL frisch gemahlener schwarzer Pfeffer</w:t>
      </w:r>
    </w:p>
    <w:p w14:paraId="6A2BA3B3" w14:textId="77777777" w:rsidR="006570C1" w:rsidRDefault="006570C1" w:rsidP="006570C1">
      <w:pPr>
        <w:jc w:val="both"/>
        <w:rPr>
          <w:sz w:val="24"/>
          <w:szCs w:val="24"/>
        </w:rPr>
      </w:pPr>
      <w:r>
        <w:rPr>
          <w:sz w:val="24"/>
          <w:szCs w:val="24"/>
        </w:rPr>
        <w:t>1 TL Senfpulver</w:t>
      </w:r>
    </w:p>
    <w:p w14:paraId="2733EECF" w14:textId="77777777" w:rsidR="006570C1" w:rsidRDefault="006570C1" w:rsidP="006570C1">
      <w:pPr>
        <w:jc w:val="both"/>
        <w:rPr>
          <w:sz w:val="24"/>
          <w:szCs w:val="24"/>
        </w:rPr>
      </w:pPr>
    </w:p>
    <w:p w14:paraId="0E5D3A71" w14:textId="77777777" w:rsidR="006570C1" w:rsidRDefault="006570C1" w:rsidP="006570C1">
      <w:pPr>
        <w:jc w:val="both"/>
        <w:rPr>
          <w:sz w:val="24"/>
          <w:szCs w:val="24"/>
        </w:rPr>
      </w:pPr>
      <w:r>
        <w:rPr>
          <w:sz w:val="24"/>
          <w:szCs w:val="24"/>
        </w:rPr>
        <w:t>2 Schweineschulterbraten mit Knochen</w:t>
      </w:r>
    </w:p>
    <w:p w14:paraId="2997C038" w14:textId="77777777" w:rsidR="006570C1" w:rsidRDefault="006570C1" w:rsidP="006570C1">
      <w:pPr>
        <w:jc w:val="both"/>
        <w:rPr>
          <w:sz w:val="24"/>
          <w:szCs w:val="24"/>
        </w:rPr>
      </w:pPr>
      <w:r>
        <w:rPr>
          <w:sz w:val="24"/>
          <w:szCs w:val="24"/>
        </w:rPr>
        <w:t>3 große Handvoll hickory-Holzchips, mind. 30 Minuten</w:t>
      </w:r>
    </w:p>
    <w:p w14:paraId="3DB5DC8A" w14:textId="77777777" w:rsidR="006570C1" w:rsidRDefault="006570C1" w:rsidP="006570C1">
      <w:pPr>
        <w:jc w:val="both"/>
        <w:rPr>
          <w:sz w:val="24"/>
          <w:szCs w:val="24"/>
        </w:rPr>
      </w:pPr>
      <w:r>
        <w:rPr>
          <w:sz w:val="24"/>
          <w:szCs w:val="24"/>
        </w:rPr>
        <w:t>1 Grill</w:t>
      </w:r>
    </w:p>
    <w:p w14:paraId="04DA7CD1" w14:textId="77777777" w:rsidR="006570C1" w:rsidRDefault="006570C1" w:rsidP="006570C1">
      <w:pPr>
        <w:jc w:val="both"/>
        <w:rPr>
          <w:sz w:val="24"/>
          <w:szCs w:val="24"/>
        </w:rPr>
      </w:pPr>
      <w:r>
        <w:rPr>
          <w:sz w:val="24"/>
          <w:szCs w:val="24"/>
        </w:rPr>
        <w:t>12 Burgerbrötchen</w:t>
      </w:r>
    </w:p>
    <w:p w14:paraId="4CF319DE" w14:textId="77777777" w:rsidR="006570C1" w:rsidRDefault="006570C1" w:rsidP="006570C1">
      <w:pPr>
        <w:jc w:val="both"/>
        <w:rPr>
          <w:sz w:val="24"/>
          <w:szCs w:val="24"/>
        </w:rPr>
      </w:pPr>
    </w:p>
    <w:p w14:paraId="25343F7A" w14:textId="77777777" w:rsidR="006570C1" w:rsidRPr="00837DCE" w:rsidRDefault="006570C1" w:rsidP="006570C1">
      <w:pPr>
        <w:jc w:val="both"/>
        <w:rPr>
          <w:i/>
          <w:iCs/>
          <w:sz w:val="24"/>
          <w:szCs w:val="24"/>
        </w:rPr>
      </w:pPr>
      <w:r w:rsidRPr="00837DCE">
        <w:rPr>
          <w:i/>
          <w:iCs/>
          <w:sz w:val="24"/>
          <w:szCs w:val="24"/>
        </w:rPr>
        <w:t>Für die Sauce</w:t>
      </w:r>
    </w:p>
    <w:p w14:paraId="6073FF63" w14:textId="77777777" w:rsidR="006570C1" w:rsidRDefault="006570C1" w:rsidP="006570C1">
      <w:pPr>
        <w:jc w:val="both"/>
        <w:rPr>
          <w:sz w:val="24"/>
          <w:szCs w:val="24"/>
        </w:rPr>
      </w:pPr>
      <w:r>
        <w:rPr>
          <w:sz w:val="24"/>
          <w:szCs w:val="24"/>
        </w:rPr>
        <w:t>250 ml Ketchup</w:t>
      </w:r>
    </w:p>
    <w:p w14:paraId="5D197186" w14:textId="77777777" w:rsidR="006570C1" w:rsidRDefault="006570C1" w:rsidP="006570C1">
      <w:pPr>
        <w:jc w:val="both"/>
        <w:rPr>
          <w:sz w:val="24"/>
          <w:szCs w:val="24"/>
        </w:rPr>
      </w:pPr>
      <w:r>
        <w:rPr>
          <w:sz w:val="24"/>
          <w:szCs w:val="24"/>
        </w:rPr>
        <w:t>175 ml Apfelessig</w:t>
      </w:r>
    </w:p>
    <w:p w14:paraId="3425057C" w14:textId="77777777" w:rsidR="006570C1" w:rsidRDefault="006570C1" w:rsidP="006570C1">
      <w:pPr>
        <w:jc w:val="both"/>
        <w:rPr>
          <w:sz w:val="24"/>
          <w:szCs w:val="24"/>
        </w:rPr>
      </w:pPr>
      <w:r>
        <w:rPr>
          <w:sz w:val="24"/>
          <w:szCs w:val="24"/>
        </w:rPr>
        <w:t>4 EL Vollrohrzucker</w:t>
      </w:r>
    </w:p>
    <w:p w14:paraId="0B503DCB" w14:textId="77777777" w:rsidR="006570C1" w:rsidRPr="002332B8" w:rsidRDefault="006570C1" w:rsidP="006570C1">
      <w:pPr>
        <w:jc w:val="both"/>
        <w:rPr>
          <w:sz w:val="24"/>
          <w:szCs w:val="24"/>
          <w:lang w:val="en-US"/>
        </w:rPr>
      </w:pPr>
      <w:r w:rsidRPr="002332B8">
        <w:rPr>
          <w:sz w:val="24"/>
          <w:szCs w:val="24"/>
          <w:lang w:val="en-US"/>
        </w:rPr>
        <w:t xml:space="preserve">1,5 TL </w:t>
      </w:r>
      <w:proofErr w:type="spellStart"/>
      <w:r w:rsidRPr="002332B8">
        <w:rPr>
          <w:sz w:val="24"/>
          <w:szCs w:val="24"/>
          <w:lang w:val="en-US"/>
        </w:rPr>
        <w:t>Worcestersauce</w:t>
      </w:r>
      <w:proofErr w:type="spellEnd"/>
    </w:p>
    <w:p w14:paraId="205F3CC3" w14:textId="77777777" w:rsidR="006570C1" w:rsidRPr="002332B8" w:rsidRDefault="006570C1" w:rsidP="006570C1">
      <w:pPr>
        <w:jc w:val="both"/>
        <w:rPr>
          <w:sz w:val="24"/>
          <w:szCs w:val="24"/>
          <w:lang w:val="en-US"/>
        </w:rPr>
      </w:pPr>
      <w:r w:rsidRPr="002332B8">
        <w:rPr>
          <w:sz w:val="24"/>
          <w:szCs w:val="24"/>
          <w:lang w:val="en-US"/>
        </w:rPr>
        <w:t xml:space="preserve">1 TL </w:t>
      </w:r>
      <w:proofErr w:type="spellStart"/>
      <w:r w:rsidRPr="002332B8">
        <w:rPr>
          <w:sz w:val="24"/>
          <w:szCs w:val="24"/>
          <w:lang w:val="en-US"/>
        </w:rPr>
        <w:t>Chilisauce</w:t>
      </w:r>
      <w:proofErr w:type="spellEnd"/>
    </w:p>
    <w:p w14:paraId="00AAB82B" w14:textId="77777777" w:rsidR="006570C1" w:rsidRPr="002332B8" w:rsidRDefault="006570C1" w:rsidP="006570C1">
      <w:pPr>
        <w:jc w:val="both"/>
        <w:rPr>
          <w:sz w:val="24"/>
          <w:szCs w:val="24"/>
          <w:lang w:val="en-US"/>
        </w:rPr>
      </w:pPr>
      <w:r w:rsidRPr="002332B8">
        <w:rPr>
          <w:sz w:val="24"/>
          <w:szCs w:val="24"/>
          <w:lang w:val="en-US"/>
        </w:rPr>
        <w:t xml:space="preserve">1 TL </w:t>
      </w:r>
      <w:proofErr w:type="spellStart"/>
      <w:r w:rsidRPr="002332B8">
        <w:rPr>
          <w:sz w:val="24"/>
          <w:szCs w:val="24"/>
          <w:lang w:val="en-US"/>
        </w:rPr>
        <w:t>grobes</w:t>
      </w:r>
      <w:proofErr w:type="spellEnd"/>
      <w:r w:rsidRPr="002332B8">
        <w:rPr>
          <w:sz w:val="24"/>
          <w:szCs w:val="24"/>
          <w:lang w:val="en-US"/>
        </w:rPr>
        <w:t xml:space="preserve"> </w:t>
      </w:r>
      <w:proofErr w:type="spellStart"/>
      <w:r w:rsidRPr="002332B8">
        <w:rPr>
          <w:sz w:val="24"/>
          <w:szCs w:val="24"/>
          <w:lang w:val="en-US"/>
        </w:rPr>
        <w:t>Meersalz</w:t>
      </w:r>
      <w:proofErr w:type="spellEnd"/>
    </w:p>
    <w:p w14:paraId="30680D5C" w14:textId="77777777" w:rsidR="006570C1" w:rsidRDefault="006570C1" w:rsidP="006570C1">
      <w:pPr>
        <w:jc w:val="both"/>
        <w:rPr>
          <w:sz w:val="24"/>
          <w:szCs w:val="24"/>
        </w:rPr>
      </w:pPr>
      <w:r>
        <w:rPr>
          <w:sz w:val="24"/>
          <w:szCs w:val="24"/>
        </w:rPr>
        <w:t>½ TL Senfpulver</w:t>
      </w:r>
    </w:p>
    <w:p w14:paraId="22D53DB2" w14:textId="77777777" w:rsidR="006570C1" w:rsidRDefault="006570C1" w:rsidP="006570C1">
      <w:pPr>
        <w:jc w:val="both"/>
        <w:rPr>
          <w:sz w:val="24"/>
          <w:szCs w:val="24"/>
        </w:rPr>
      </w:pPr>
      <w:r>
        <w:rPr>
          <w:sz w:val="24"/>
          <w:szCs w:val="24"/>
        </w:rPr>
        <w:t>¼ TL frisch gemahlener schwarzer Pfeffer</w:t>
      </w:r>
    </w:p>
    <w:p w14:paraId="69AC8847" w14:textId="77777777" w:rsidR="006570C1" w:rsidRDefault="006570C1" w:rsidP="006570C1">
      <w:pPr>
        <w:jc w:val="both"/>
        <w:rPr>
          <w:sz w:val="24"/>
          <w:szCs w:val="24"/>
        </w:rPr>
      </w:pPr>
    </w:p>
    <w:p w14:paraId="1AF4ED3D" w14:textId="77777777" w:rsidR="006570C1" w:rsidRDefault="006570C1" w:rsidP="006570C1">
      <w:pPr>
        <w:jc w:val="both"/>
        <w:rPr>
          <w:sz w:val="24"/>
          <w:szCs w:val="24"/>
        </w:rPr>
      </w:pPr>
      <w:r>
        <w:rPr>
          <w:sz w:val="24"/>
          <w:szCs w:val="24"/>
        </w:rPr>
        <w:t>Zubereitung:</w:t>
      </w:r>
    </w:p>
    <w:p w14:paraId="413E0C6F" w14:textId="77777777" w:rsidR="006570C1" w:rsidRPr="00A477BC" w:rsidRDefault="006570C1" w:rsidP="00B40E8C">
      <w:pPr>
        <w:pStyle w:val="ListParagraph"/>
        <w:numPr>
          <w:ilvl w:val="0"/>
          <w:numId w:val="870"/>
        </w:numPr>
        <w:spacing w:after="120"/>
        <w:ind w:left="714" w:hanging="357"/>
        <w:contextualSpacing w:val="0"/>
        <w:jc w:val="both"/>
        <w:rPr>
          <w:sz w:val="24"/>
          <w:szCs w:val="24"/>
        </w:rPr>
      </w:pPr>
      <w:r w:rsidRPr="00A477BC">
        <w:rPr>
          <w:sz w:val="24"/>
          <w:szCs w:val="24"/>
        </w:rPr>
        <w:t>Den Räuchergrill nach den Angaben des Herstellers für indirektes Grillen über niedriger Hitze vorbereiten.</w:t>
      </w:r>
    </w:p>
    <w:p w14:paraId="046FDEE9" w14:textId="77777777" w:rsidR="006570C1" w:rsidRPr="00A477BC" w:rsidRDefault="006570C1" w:rsidP="00B40E8C">
      <w:pPr>
        <w:pStyle w:val="ListParagraph"/>
        <w:numPr>
          <w:ilvl w:val="0"/>
          <w:numId w:val="870"/>
        </w:numPr>
        <w:spacing w:after="120"/>
        <w:ind w:left="714" w:hanging="357"/>
        <w:contextualSpacing w:val="0"/>
        <w:jc w:val="both"/>
        <w:rPr>
          <w:sz w:val="24"/>
          <w:szCs w:val="24"/>
        </w:rPr>
      </w:pPr>
      <w:r w:rsidRPr="00A477BC">
        <w:rPr>
          <w:sz w:val="24"/>
          <w:szCs w:val="24"/>
        </w:rPr>
        <w:t>In einer kleinen Schüssel die Zutaten für die Würzmischung vermengen und das Fleisch rundum kräftig damit einreiben.</w:t>
      </w:r>
    </w:p>
    <w:p w14:paraId="52C7494A" w14:textId="77777777" w:rsidR="006570C1" w:rsidRPr="00A477BC" w:rsidRDefault="006570C1" w:rsidP="00B40E8C">
      <w:pPr>
        <w:pStyle w:val="ListParagraph"/>
        <w:numPr>
          <w:ilvl w:val="0"/>
          <w:numId w:val="870"/>
        </w:numPr>
        <w:spacing w:after="120"/>
        <w:ind w:left="714" w:hanging="357"/>
        <w:contextualSpacing w:val="0"/>
        <w:jc w:val="both"/>
        <w:rPr>
          <w:sz w:val="24"/>
          <w:szCs w:val="24"/>
        </w:rPr>
      </w:pPr>
      <w:r w:rsidRPr="00A477BC">
        <w:rPr>
          <w:sz w:val="24"/>
          <w:szCs w:val="24"/>
        </w:rPr>
        <w:lastRenderedPageBreak/>
        <w:t>Die Braten über indirekter niedriger Hitze bei geschlossenem Deckel räuchern. Während der ersten drei (!) Stunden jede Stunde 1 Handvoll abgetropfte Holzchips auf die Glut legen. Die gesamte Räucherzeit beträgt 8 – 10 Stunden. Wenn die Kerntemperatur nach dieser Zeit knapp 90 Grad erreicht hat, sollte der Knochen leicht aus dem Fleisch rutschen und das Fleisch an einigen Stellen auseinanderfallen. Die Temperatur des Räuchergrills sollte konstant zwischen 110 und 120 Grad gehalten werden.</w:t>
      </w:r>
    </w:p>
    <w:p w14:paraId="42538203" w14:textId="77777777" w:rsidR="006570C1" w:rsidRPr="00A477BC" w:rsidRDefault="006570C1" w:rsidP="00B40E8C">
      <w:pPr>
        <w:pStyle w:val="ListParagraph"/>
        <w:numPr>
          <w:ilvl w:val="0"/>
          <w:numId w:val="870"/>
        </w:numPr>
        <w:spacing w:after="120"/>
        <w:ind w:left="714" w:hanging="357"/>
        <w:contextualSpacing w:val="0"/>
        <w:jc w:val="both"/>
        <w:rPr>
          <w:sz w:val="24"/>
          <w:szCs w:val="24"/>
        </w:rPr>
      </w:pPr>
      <w:r w:rsidRPr="00A477BC">
        <w:rPr>
          <w:sz w:val="24"/>
          <w:szCs w:val="24"/>
        </w:rPr>
        <w:t>In einem großen schweren Topf die Zutaten vermengen und bei mittlerer Hitze aufkochen. Etwa 5 Minuten köcheln lassen und gelegentlich umrühren. Abschmecken und wenn nötig nahwürzen. Die Sauce sollte scharf und würzig sein.</w:t>
      </w:r>
    </w:p>
    <w:p w14:paraId="18AF76AC" w14:textId="77777777" w:rsidR="006570C1" w:rsidRPr="00A477BC" w:rsidRDefault="006570C1" w:rsidP="00B40E8C">
      <w:pPr>
        <w:pStyle w:val="ListParagraph"/>
        <w:numPr>
          <w:ilvl w:val="0"/>
          <w:numId w:val="870"/>
        </w:numPr>
        <w:spacing w:after="120"/>
        <w:ind w:left="714" w:hanging="357"/>
        <w:contextualSpacing w:val="0"/>
        <w:jc w:val="both"/>
        <w:rPr>
          <w:sz w:val="24"/>
          <w:szCs w:val="24"/>
        </w:rPr>
      </w:pPr>
      <w:r w:rsidRPr="00A477BC">
        <w:rPr>
          <w:sz w:val="24"/>
          <w:szCs w:val="24"/>
        </w:rPr>
        <w:t>Die fertigen Braten auf ein Backblech legen, fest mit Alufolie abdecken und 30 Minuten ruhen lassen.</w:t>
      </w:r>
    </w:p>
    <w:p w14:paraId="1E686633" w14:textId="77777777" w:rsidR="006570C1" w:rsidRDefault="006570C1" w:rsidP="00B40E8C">
      <w:pPr>
        <w:pStyle w:val="ListParagraph"/>
        <w:numPr>
          <w:ilvl w:val="0"/>
          <w:numId w:val="870"/>
        </w:numPr>
        <w:spacing w:after="120"/>
        <w:ind w:left="714" w:hanging="357"/>
        <w:contextualSpacing w:val="0"/>
        <w:jc w:val="both"/>
        <w:rPr>
          <w:sz w:val="24"/>
          <w:szCs w:val="24"/>
        </w:rPr>
      </w:pPr>
      <w:r w:rsidRPr="00A477BC">
        <w:rPr>
          <w:sz w:val="24"/>
          <w:szCs w:val="24"/>
        </w:rPr>
        <w:t>Das noch warme Fleisch mit zwei Gabeln zerteilen. Größere Fettstücke und Sehnen wegwerfen. In einer großen Schüssel das Fleisch mit der gewünschten Menge Sauce mischen. Die Brötchen mit dem Fleisch belegen und warm servieren.</w:t>
      </w:r>
    </w:p>
    <w:p w14:paraId="26257178" w14:textId="77777777" w:rsidR="006570C1" w:rsidRDefault="006570C1" w:rsidP="006570C1">
      <w:pPr>
        <w:jc w:val="both"/>
        <w:rPr>
          <w:sz w:val="24"/>
          <w:szCs w:val="24"/>
        </w:rPr>
      </w:pPr>
    </w:p>
    <w:p w14:paraId="057ED241" w14:textId="77777777" w:rsidR="006570C1" w:rsidRPr="00A477BC" w:rsidRDefault="006570C1" w:rsidP="006570C1">
      <w:pPr>
        <w:jc w:val="both"/>
        <w:rPr>
          <w:sz w:val="24"/>
          <w:szCs w:val="24"/>
        </w:rPr>
      </w:pPr>
      <w:r>
        <w:rPr>
          <w:sz w:val="24"/>
          <w:szCs w:val="24"/>
        </w:rPr>
        <w:t xml:space="preserve">Kommentar: Als ob jemand 12 Stunden grillt </w:t>
      </w:r>
      <w:r w:rsidRPr="00A477BC">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Pr>
          <w:sz w:val="24"/>
          <w:szCs w:val="24"/>
        </w:rPr>
        <w:t>. Aber das Rezept war auf Simons Liste.</w:t>
      </w:r>
    </w:p>
    <w:p w14:paraId="6D54A9EE" w14:textId="77777777" w:rsidR="006570C1" w:rsidRDefault="006570C1" w:rsidP="006570C1">
      <w:pPr>
        <w:rPr>
          <w:sz w:val="24"/>
          <w:szCs w:val="24"/>
        </w:rPr>
      </w:pPr>
      <w:r>
        <w:rPr>
          <w:sz w:val="24"/>
          <w:szCs w:val="24"/>
        </w:rPr>
        <w:br w:type="page"/>
      </w:r>
    </w:p>
    <w:p w14:paraId="6407F0A4" w14:textId="77777777" w:rsidR="006570C1" w:rsidRPr="00E25072" w:rsidRDefault="006570C1" w:rsidP="006570C1">
      <w:pPr>
        <w:rPr>
          <w:sz w:val="24"/>
          <w:szCs w:val="24"/>
        </w:rPr>
      </w:pPr>
    </w:p>
    <w:p w14:paraId="0EA68401" w14:textId="77777777" w:rsidR="006570C1" w:rsidRDefault="006570C1" w:rsidP="006570C1">
      <w:pPr>
        <w:pStyle w:val="Heading2"/>
        <w:spacing w:after="240"/>
      </w:pPr>
      <w:r>
        <w:t>Schweinekotelett mit Kirschen</w:t>
      </w:r>
      <w:r>
        <w:rPr>
          <w:rStyle w:val="FootnoteReference"/>
        </w:rPr>
        <w:footnoteReference w:id="549"/>
      </w:r>
    </w:p>
    <w:p w14:paraId="2522D15D" w14:textId="77777777" w:rsidR="006570C1" w:rsidRPr="00EA7516" w:rsidRDefault="006570C1" w:rsidP="006570C1">
      <w:pPr>
        <w:rPr>
          <w:sz w:val="24"/>
          <w:szCs w:val="24"/>
        </w:rPr>
      </w:pPr>
      <w:r w:rsidRPr="00EA7516">
        <w:rPr>
          <w:sz w:val="24"/>
          <w:szCs w:val="24"/>
          <w:u w:val="single"/>
        </w:rPr>
        <w:t>Zutaten</w:t>
      </w:r>
      <w:r w:rsidRPr="00EA7516">
        <w:rPr>
          <w:sz w:val="24"/>
          <w:szCs w:val="24"/>
        </w:rPr>
        <w:t xml:space="preserve"> (für 2 Portionen):</w:t>
      </w:r>
    </w:p>
    <w:p w14:paraId="43C69CB3" w14:textId="77777777" w:rsidR="006570C1" w:rsidRPr="00EA7516" w:rsidRDefault="006570C1" w:rsidP="006570C1">
      <w:pPr>
        <w:rPr>
          <w:sz w:val="24"/>
          <w:szCs w:val="24"/>
        </w:rPr>
      </w:pPr>
      <w:r w:rsidRPr="00EA7516">
        <w:rPr>
          <w:sz w:val="24"/>
          <w:szCs w:val="24"/>
        </w:rPr>
        <w:t>1 EL Butter</w:t>
      </w:r>
    </w:p>
    <w:p w14:paraId="3576568B" w14:textId="77777777" w:rsidR="006570C1" w:rsidRPr="00EA7516" w:rsidRDefault="006570C1" w:rsidP="006570C1">
      <w:pPr>
        <w:rPr>
          <w:sz w:val="24"/>
          <w:szCs w:val="24"/>
        </w:rPr>
      </w:pPr>
      <w:r w:rsidRPr="00EA7516">
        <w:rPr>
          <w:sz w:val="24"/>
          <w:szCs w:val="24"/>
        </w:rPr>
        <w:t>2 Schweinekoteletts</w:t>
      </w:r>
    </w:p>
    <w:p w14:paraId="17E2F255" w14:textId="77777777" w:rsidR="006570C1" w:rsidRPr="00EA7516" w:rsidRDefault="006570C1" w:rsidP="006570C1">
      <w:pPr>
        <w:rPr>
          <w:sz w:val="24"/>
          <w:szCs w:val="24"/>
        </w:rPr>
      </w:pPr>
      <w:r w:rsidRPr="00EA7516">
        <w:rPr>
          <w:sz w:val="24"/>
          <w:szCs w:val="24"/>
        </w:rPr>
        <w:t>Salz, schwarzer Pfeffer</w:t>
      </w:r>
    </w:p>
    <w:p w14:paraId="78776691" w14:textId="77777777" w:rsidR="006570C1" w:rsidRPr="00EA7516" w:rsidRDefault="006570C1" w:rsidP="006570C1">
      <w:pPr>
        <w:rPr>
          <w:sz w:val="24"/>
          <w:szCs w:val="24"/>
        </w:rPr>
      </w:pPr>
      <w:r w:rsidRPr="00EA7516">
        <w:rPr>
          <w:sz w:val="24"/>
          <w:szCs w:val="24"/>
        </w:rPr>
        <w:t>1 EL Wermut</w:t>
      </w:r>
    </w:p>
    <w:p w14:paraId="17A6B1A7" w14:textId="77777777" w:rsidR="006570C1" w:rsidRPr="00EA7516" w:rsidRDefault="006570C1" w:rsidP="006570C1">
      <w:pPr>
        <w:rPr>
          <w:sz w:val="24"/>
          <w:szCs w:val="24"/>
        </w:rPr>
      </w:pPr>
      <w:r w:rsidRPr="00EA7516">
        <w:rPr>
          <w:sz w:val="24"/>
          <w:szCs w:val="24"/>
        </w:rPr>
        <w:t>500 g Kirschen</w:t>
      </w:r>
    </w:p>
    <w:p w14:paraId="70FA1993" w14:textId="77777777" w:rsidR="006570C1" w:rsidRPr="00EA7516" w:rsidRDefault="006570C1" w:rsidP="006570C1">
      <w:pPr>
        <w:rPr>
          <w:sz w:val="24"/>
          <w:szCs w:val="24"/>
        </w:rPr>
      </w:pPr>
      <w:r w:rsidRPr="00EA7516">
        <w:rPr>
          <w:sz w:val="24"/>
          <w:szCs w:val="24"/>
        </w:rPr>
        <w:t>5 Zweige Thymian</w:t>
      </w:r>
    </w:p>
    <w:p w14:paraId="45B4084D" w14:textId="77777777" w:rsidR="006570C1" w:rsidRPr="00EA7516" w:rsidRDefault="006570C1" w:rsidP="006570C1">
      <w:pPr>
        <w:rPr>
          <w:sz w:val="24"/>
          <w:szCs w:val="24"/>
        </w:rPr>
      </w:pPr>
    </w:p>
    <w:p w14:paraId="26AF3B08" w14:textId="77777777" w:rsidR="006570C1" w:rsidRPr="00EA7516" w:rsidRDefault="006570C1" w:rsidP="006570C1">
      <w:pPr>
        <w:rPr>
          <w:sz w:val="24"/>
          <w:szCs w:val="24"/>
        </w:rPr>
      </w:pPr>
      <w:r w:rsidRPr="00EA7516">
        <w:rPr>
          <w:sz w:val="24"/>
          <w:szCs w:val="24"/>
        </w:rPr>
        <w:t>Zubereitung:</w:t>
      </w:r>
    </w:p>
    <w:p w14:paraId="2B785934" w14:textId="77777777" w:rsidR="006570C1" w:rsidRPr="00EA7516" w:rsidRDefault="006570C1" w:rsidP="00B40E8C">
      <w:pPr>
        <w:pStyle w:val="ListParagraph"/>
        <w:numPr>
          <w:ilvl w:val="0"/>
          <w:numId w:val="1716"/>
        </w:numPr>
        <w:spacing w:after="120"/>
        <w:ind w:left="714" w:hanging="357"/>
        <w:contextualSpacing w:val="0"/>
        <w:jc w:val="both"/>
        <w:rPr>
          <w:sz w:val="24"/>
          <w:szCs w:val="24"/>
        </w:rPr>
      </w:pPr>
      <w:r w:rsidRPr="00EA7516">
        <w:rPr>
          <w:sz w:val="24"/>
          <w:szCs w:val="24"/>
        </w:rPr>
        <w:t>Butter in einem Topf mit schwerem Boden zerlassen. Koteletts salzen und pfeffern und in der Butter einige Minuten lang von beiden Seiten anbraten, bis das Fleisch goldbraun ist. Wermut darüber gießen.</w:t>
      </w:r>
    </w:p>
    <w:p w14:paraId="4302FBAE" w14:textId="77777777" w:rsidR="006570C1" w:rsidRDefault="006570C1" w:rsidP="00B40E8C">
      <w:pPr>
        <w:pStyle w:val="ListParagraph"/>
        <w:numPr>
          <w:ilvl w:val="0"/>
          <w:numId w:val="1716"/>
        </w:numPr>
        <w:spacing w:after="120"/>
        <w:ind w:left="714" w:hanging="357"/>
        <w:contextualSpacing w:val="0"/>
        <w:jc w:val="both"/>
        <w:rPr>
          <w:sz w:val="24"/>
          <w:szCs w:val="24"/>
        </w:rPr>
      </w:pPr>
      <w:r w:rsidRPr="00EA7516">
        <w:rPr>
          <w:sz w:val="24"/>
          <w:szCs w:val="24"/>
        </w:rPr>
        <w:t>Die Kirschen entsteinen und mit den Thymianzweigen in den Topf geben. Topf abdecken und das Ganze ungefähr 10 Minuten lang bei mittlerer Hitze garen.</w:t>
      </w:r>
    </w:p>
    <w:p w14:paraId="1B318215" w14:textId="1A9B6306" w:rsidR="00EA7516" w:rsidRPr="00EA7516" w:rsidRDefault="00EA7516" w:rsidP="00B40E8C">
      <w:pPr>
        <w:pStyle w:val="ListParagraph"/>
        <w:numPr>
          <w:ilvl w:val="0"/>
          <w:numId w:val="1716"/>
        </w:numPr>
        <w:spacing w:after="120"/>
        <w:ind w:left="714" w:hanging="357"/>
        <w:contextualSpacing w:val="0"/>
        <w:jc w:val="both"/>
        <w:rPr>
          <w:sz w:val="24"/>
          <w:szCs w:val="24"/>
        </w:rPr>
      </w:pPr>
      <w:r>
        <w:rPr>
          <w:sz w:val="24"/>
          <w:szCs w:val="24"/>
        </w:rPr>
        <w:t xml:space="preserve">Falls </w:t>
      </w:r>
      <w:r w:rsidRPr="00EA7516">
        <w:rPr>
          <w:sz w:val="24"/>
          <w:szCs w:val="24"/>
        </w:rPr>
        <w:t>die Soße zu dünnflüssig ist, nimmt man das Fleisch aus dem Topf und kocht die Flüssigkeit noch eine Weile ein</w:t>
      </w:r>
      <w:r w:rsidR="00177393">
        <w:rPr>
          <w:sz w:val="24"/>
          <w:szCs w:val="24"/>
        </w:rPr>
        <w:t>.</w:t>
      </w:r>
    </w:p>
    <w:p w14:paraId="647E093E" w14:textId="56329F0A" w:rsidR="006570C1" w:rsidRPr="006A0411" w:rsidRDefault="006570C1" w:rsidP="00B40E8C">
      <w:pPr>
        <w:pStyle w:val="ListParagraph"/>
        <w:numPr>
          <w:ilvl w:val="0"/>
          <w:numId w:val="1716"/>
        </w:numPr>
        <w:spacing w:after="120"/>
        <w:ind w:left="714" w:hanging="357"/>
        <w:contextualSpacing w:val="0"/>
        <w:jc w:val="both"/>
        <w:rPr>
          <w:rFonts w:asciiTheme="majorHAnsi" w:eastAsiaTheme="majorEastAsia" w:hAnsiTheme="majorHAnsi" w:cstheme="majorBidi"/>
          <w:color w:val="2F5496" w:themeColor="accent1" w:themeShade="BF"/>
          <w:sz w:val="26"/>
          <w:szCs w:val="26"/>
        </w:rPr>
      </w:pPr>
      <w:r w:rsidRPr="00EA7516">
        <w:rPr>
          <w:sz w:val="24"/>
          <w:szCs w:val="24"/>
        </w:rPr>
        <w:br w:type="page"/>
      </w:r>
    </w:p>
    <w:p w14:paraId="523570DB" w14:textId="77777777" w:rsidR="006570C1" w:rsidRDefault="006570C1" w:rsidP="006570C1">
      <w:pPr>
        <w:pStyle w:val="Heading2"/>
        <w:spacing w:after="240"/>
      </w:pPr>
      <w:r>
        <w:lastRenderedPageBreak/>
        <w:t>Fruchtig gefüllte Koteletts</w:t>
      </w:r>
      <w:r>
        <w:rPr>
          <w:rStyle w:val="FootnoteReference"/>
        </w:rPr>
        <w:footnoteReference w:id="550"/>
      </w:r>
      <w:r>
        <w:t xml:space="preserve"> </w:t>
      </w:r>
    </w:p>
    <w:p w14:paraId="67375986" w14:textId="77777777" w:rsidR="006570C1" w:rsidRDefault="006570C1" w:rsidP="006570C1">
      <w:pPr>
        <w:rPr>
          <w:sz w:val="24"/>
          <w:szCs w:val="24"/>
        </w:rPr>
      </w:pPr>
      <w:r w:rsidRPr="00837DCE">
        <w:rPr>
          <w:sz w:val="24"/>
          <w:szCs w:val="24"/>
          <w:u w:val="single"/>
        </w:rPr>
        <w:t>Zutaten</w:t>
      </w:r>
      <w:r>
        <w:rPr>
          <w:sz w:val="24"/>
          <w:szCs w:val="24"/>
        </w:rPr>
        <w:t xml:space="preserve"> (für 4 Portionen)</w:t>
      </w:r>
    </w:p>
    <w:p w14:paraId="51724CF5" w14:textId="77777777" w:rsidR="006570C1" w:rsidRDefault="006570C1" w:rsidP="006570C1">
      <w:pPr>
        <w:rPr>
          <w:sz w:val="24"/>
          <w:szCs w:val="24"/>
        </w:rPr>
      </w:pPr>
      <w:r>
        <w:rPr>
          <w:sz w:val="24"/>
          <w:szCs w:val="24"/>
        </w:rPr>
        <w:t>4 Koteletts mit eingeschnittener Tasche</w:t>
      </w:r>
    </w:p>
    <w:p w14:paraId="28FF46B2" w14:textId="77777777" w:rsidR="006570C1" w:rsidRDefault="006570C1" w:rsidP="006570C1">
      <w:pPr>
        <w:rPr>
          <w:sz w:val="24"/>
          <w:szCs w:val="24"/>
        </w:rPr>
      </w:pPr>
      <w:r>
        <w:rPr>
          <w:sz w:val="24"/>
          <w:szCs w:val="24"/>
        </w:rPr>
        <w:t>4 Scheiben Ananas</w:t>
      </w:r>
    </w:p>
    <w:p w14:paraId="6447DF85" w14:textId="77777777" w:rsidR="006570C1" w:rsidRDefault="006570C1" w:rsidP="006570C1">
      <w:pPr>
        <w:rPr>
          <w:sz w:val="24"/>
          <w:szCs w:val="24"/>
        </w:rPr>
      </w:pPr>
      <w:r>
        <w:rPr>
          <w:sz w:val="24"/>
          <w:szCs w:val="24"/>
        </w:rPr>
        <w:t>4 Scheiben rohen Schinken</w:t>
      </w:r>
    </w:p>
    <w:p w14:paraId="3456EEBF" w14:textId="77777777" w:rsidR="006570C1" w:rsidRDefault="006570C1" w:rsidP="006570C1">
      <w:pPr>
        <w:rPr>
          <w:sz w:val="24"/>
          <w:szCs w:val="24"/>
        </w:rPr>
      </w:pPr>
      <w:r>
        <w:rPr>
          <w:sz w:val="24"/>
          <w:szCs w:val="24"/>
        </w:rPr>
        <w:t>1-2 EL Butterschmalz</w:t>
      </w:r>
    </w:p>
    <w:p w14:paraId="0611F1C7" w14:textId="77777777" w:rsidR="006570C1" w:rsidRDefault="006570C1" w:rsidP="006570C1">
      <w:pPr>
        <w:jc w:val="both"/>
        <w:rPr>
          <w:sz w:val="24"/>
          <w:szCs w:val="24"/>
        </w:rPr>
      </w:pPr>
    </w:p>
    <w:p w14:paraId="79751158" w14:textId="77777777" w:rsidR="006570C1" w:rsidRDefault="006570C1" w:rsidP="006570C1">
      <w:pPr>
        <w:jc w:val="both"/>
        <w:rPr>
          <w:sz w:val="24"/>
          <w:szCs w:val="24"/>
        </w:rPr>
      </w:pPr>
      <w:r>
        <w:rPr>
          <w:sz w:val="24"/>
          <w:szCs w:val="24"/>
        </w:rPr>
        <w:t>Zubereitung:</w:t>
      </w:r>
    </w:p>
    <w:p w14:paraId="1B2743B3" w14:textId="77777777" w:rsidR="006570C1" w:rsidRPr="002E6F1A" w:rsidRDefault="006570C1" w:rsidP="00B40E8C">
      <w:pPr>
        <w:pStyle w:val="ListParagraph"/>
        <w:numPr>
          <w:ilvl w:val="0"/>
          <w:numId w:val="841"/>
        </w:numPr>
        <w:spacing w:after="120"/>
        <w:ind w:left="714" w:hanging="357"/>
        <w:contextualSpacing w:val="0"/>
        <w:jc w:val="both"/>
        <w:rPr>
          <w:sz w:val="24"/>
          <w:szCs w:val="24"/>
        </w:rPr>
      </w:pPr>
      <w:r w:rsidRPr="002E6F1A">
        <w:rPr>
          <w:sz w:val="24"/>
          <w:szCs w:val="24"/>
        </w:rPr>
        <w:t xml:space="preserve">Koteletts waschen und abtrocknen. Ananas abtropfen lassen und mit dem Schinken umlegen. In jede Kotelett-Tasche eine Schinken-Ananasscheibe geben, mit Holzstäbchen feststecken. </w:t>
      </w:r>
    </w:p>
    <w:p w14:paraId="4C5CDEB4" w14:textId="77777777" w:rsidR="006570C1" w:rsidRDefault="006570C1" w:rsidP="00B40E8C">
      <w:pPr>
        <w:pStyle w:val="ListParagraph"/>
        <w:numPr>
          <w:ilvl w:val="0"/>
          <w:numId w:val="841"/>
        </w:numPr>
        <w:spacing w:after="120"/>
        <w:ind w:left="714" w:hanging="357"/>
        <w:contextualSpacing w:val="0"/>
        <w:jc w:val="both"/>
        <w:rPr>
          <w:sz w:val="24"/>
          <w:szCs w:val="24"/>
        </w:rPr>
      </w:pPr>
      <w:r w:rsidRPr="002E6F1A">
        <w:rPr>
          <w:sz w:val="24"/>
          <w:szCs w:val="24"/>
        </w:rPr>
        <w:t xml:space="preserve">Butterschmalz erhitzen, die Koteletts von beiden Seiten 15 – 18 Minuten darin braten. Und fertig. </w:t>
      </w:r>
    </w:p>
    <w:p w14:paraId="21D86D78" w14:textId="77777777" w:rsidR="006570C1" w:rsidRDefault="006570C1" w:rsidP="006570C1">
      <w:pPr>
        <w:jc w:val="both"/>
        <w:rPr>
          <w:sz w:val="24"/>
          <w:szCs w:val="24"/>
        </w:rPr>
      </w:pPr>
    </w:p>
    <w:p w14:paraId="06EC526A" w14:textId="151F4BAB" w:rsidR="006570C1" w:rsidRDefault="006570C1" w:rsidP="00177393">
      <w:pPr>
        <w:ind w:left="1416" w:hanging="1416"/>
        <w:jc w:val="both"/>
        <w:rPr>
          <w:rFonts w:asciiTheme="majorHAnsi" w:eastAsiaTheme="majorEastAsia" w:hAnsiTheme="majorHAnsi" w:cstheme="majorBidi"/>
          <w:color w:val="2F5496" w:themeColor="accent1" w:themeShade="BF"/>
          <w:sz w:val="26"/>
          <w:szCs w:val="26"/>
        </w:rPr>
      </w:pPr>
      <w:r>
        <w:rPr>
          <w:sz w:val="24"/>
          <w:szCs w:val="24"/>
        </w:rPr>
        <w:t>Kommentar:</w:t>
      </w:r>
      <w:r>
        <w:rPr>
          <w:sz w:val="24"/>
          <w:szCs w:val="24"/>
        </w:rPr>
        <w:tab/>
      </w:r>
      <w:r w:rsidRPr="00660C89">
        <w:rPr>
          <w:sz w:val="24"/>
          <w:szCs w:val="24"/>
        </w:rPr>
        <w:t xml:space="preserve">Um es ganz </w:t>
      </w:r>
      <w:r w:rsidR="00177393">
        <w:rPr>
          <w:sz w:val="24"/>
          <w:szCs w:val="24"/>
        </w:rPr>
        <w:t>o</w:t>
      </w:r>
      <w:r w:rsidRPr="00660C89">
        <w:rPr>
          <w:sz w:val="24"/>
          <w:szCs w:val="24"/>
        </w:rPr>
        <w:t>riginalgetreu wie in den 70er Jahren zu machen, mit krauser Petersilie garnier</w:t>
      </w:r>
      <w:r w:rsidR="00177393">
        <w:rPr>
          <w:sz w:val="24"/>
          <w:szCs w:val="24"/>
        </w:rPr>
        <w:t>en.</w:t>
      </w:r>
      <w:r>
        <w:br w:type="page"/>
      </w:r>
    </w:p>
    <w:p w14:paraId="33225A5D" w14:textId="77777777" w:rsidR="006570C1" w:rsidRDefault="006570C1" w:rsidP="006570C1">
      <w:pPr>
        <w:pStyle w:val="Heading2"/>
        <w:spacing w:after="240"/>
      </w:pPr>
      <w:r>
        <w:lastRenderedPageBreak/>
        <w:t>Gegrillte Schweinespießchen mit Sternanis</w:t>
      </w:r>
      <w:r>
        <w:rPr>
          <w:rStyle w:val="FootnoteReference"/>
        </w:rPr>
        <w:footnoteReference w:id="551"/>
      </w:r>
      <w:r>
        <w:t xml:space="preserve"> </w:t>
      </w:r>
    </w:p>
    <w:p w14:paraId="47F181EB" w14:textId="77777777" w:rsidR="006570C1" w:rsidRPr="000F251D" w:rsidRDefault="006570C1" w:rsidP="006570C1">
      <w:pPr>
        <w:rPr>
          <w:sz w:val="24"/>
          <w:szCs w:val="24"/>
          <w:u w:val="single"/>
        </w:rPr>
      </w:pPr>
      <w:r w:rsidRPr="000F251D">
        <w:rPr>
          <w:sz w:val="24"/>
          <w:szCs w:val="24"/>
          <w:u w:val="single"/>
        </w:rPr>
        <w:t>Zutaten:</w:t>
      </w:r>
    </w:p>
    <w:p w14:paraId="1711EFF0" w14:textId="77777777" w:rsidR="006570C1" w:rsidRDefault="006570C1" w:rsidP="006570C1">
      <w:pPr>
        <w:rPr>
          <w:sz w:val="24"/>
          <w:szCs w:val="24"/>
        </w:rPr>
      </w:pPr>
      <w:r>
        <w:rPr>
          <w:sz w:val="24"/>
          <w:szCs w:val="24"/>
        </w:rPr>
        <w:t>300 g Schweinehals</w:t>
      </w:r>
    </w:p>
    <w:p w14:paraId="262E7C51" w14:textId="77777777" w:rsidR="006570C1" w:rsidRDefault="006570C1" w:rsidP="006570C1">
      <w:pPr>
        <w:rPr>
          <w:sz w:val="24"/>
          <w:szCs w:val="24"/>
        </w:rPr>
      </w:pPr>
      <w:r>
        <w:rPr>
          <w:sz w:val="24"/>
          <w:szCs w:val="24"/>
        </w:rPr>
        <w:t>10 Holzspieße</w:t>
      </w:r>
    </w:p>
    <w:p w14:paraId="6063F6C2" w14:textId="77777777" w:rsidR="006570C1" w:rsidRDefault="006570C1" w:rsidP="006570C1">
      <w:pPr>
        <w:rPr>
          <w:sz w:val="24"/>
          <w:szCs w:val="24"/>
        </w:rPr>
      </w:pPr>
      <w:r>
        <w:rPr>
          <w:sz w:val="24"/>
          <w:szCs w:val="24"/>
        </w:rPr>
        <w:t>2 Stück Sternanis</w:t>
      </w:r>
    </w:p>
    <w:p w14:paraId="75FE4751" w14:textId="77777777" w:rsidR="006570C1" w:rsidRDefault="006570C1" w:rsidP="006570C1">
      <w:pPr>
        <w:rPr>
          <w:sz w:val="24"/>
          <w:szCs w:val="24"/>
        </w:rPr>
      </w:pPr>
      <w:r>
        <w:rPr>
          <w:sz w:val="24"/>
          <w:szCs w:val="24"/>
        </w:rPr>
        <w:t>½ TL schwarzer Pfeffer</w:t>
      </w:r>
    </w:p>
    <w:p w14:paraId="3702DC46" w14:textId="77777777" w:rsidR="006570C1" w:rsidRDefault="006570C1" w:rsidP="006570C1">
      <w:pPr>
        <w:rPr>
          <w:sz w:val="24"/>
          <w:szCs w:val="24"/>
        </w:rPr>
      </w:pPr>
      <w:r>
        <w:rPr>
          <w:sz w:val="24"/>
          <w:szCs w:val="24"/>
        </w:rPr>
        <w:t>1 EL Koriander</w:t>
      </w:r>
    </w:p>
    <w:p w14:paraId="03C92800" w14:textId="77777777" w:rsidR="006570C1" w:rsidRDefault="006570C1" w:rsidP="006570C1">
      <w:pPr>
        <w:rPr>
          <w:sz w:val="24"/>
          <w:szCs w:val="24"/>
        </w:rPr>
      </w:pPr>
      <w:r>
        <w:rPr>
          <w:sz w:val="24"/>
          <w:szCs w:val="24"/>
        </w:rPr>
        <w:t>1 Knoblauchzehe</w:t>
      </w:r>
    </w:p>
    <w:p w14:paraId="57102ED0" w14:textId="77777777" w:rsidR="006570C1" w:rsidRDefault="006570C1" w:rsidP="006570C1">
      <w:pPr>
        <w:rPr>
          <w:sz w:val="24"/>
          <w:szCs w:val="24"/>
        </w:rPr>
      </w:pPr>
      <w:r>
        <w:rPr>
          <w:sz w:val="24"/>
          <w:szCs w:val="24"/>
        </w:rPr>
        <w:t>2 TL Kokosblütenzucker</w:t>
      </w:r>
    </w:p>
    <w:p w14:paraId="22E0BEDA" w14:textId="77777777" w:rsidR="006570C1" w:rsidRDefault="006570C1" w:rsidP="006570C1">
      <w:pPr>
        <w:rPr>
          <w:sz w:val="24"/>
          <w:szCs w:val="24"/>
        </w:rPr>
      </w:pPr>
      <w:r>
        <w:rPr>
          <w:sz w:val="24"/>
          <w:szCs w:val="24"/>
        </w:rPr>
        <w:t>1 EL dunkle Sojasauce</w:t>
      </w:r>
    </w:p>
    <w:p w14:paraId="23066A25" w14:textId="77777777" w:rsidR="006570C1" w:rsidRDefault="006570C1" w:rsidP="006570C1">
      <w:pPr>
        <w:rPr>
          <w:sz w:val="24"/>
          <w:szCs w:val="24"/>
        </w:rPr>
      </w:pPr>
      <w:r>
        <w:rPr>
          <w:sz w:val="24"/>
          <w:szCs w:val="24"/>
        </w:rPr>
        <w:t>2 EL Fischsauce</w:t>
      </w:r>
    </w:p>
    <w:p w14:paraId="4822C2B7" w14:textId="77777777" w:rsidR="006570C1" w:rsidRDefault="006570C1" w:rsidP="006570C1">
      <w:pPr>
        <w:rPr>
          <w:sz w:val="24"/>
          <w:szCs w:val="24"/>
        </w:rPr>
      </w:pPr>
      <w:r>
        <w:rPr>
          <w:sz w:val="24"/>
          <w:szCs w:val="24"/>
        </w:rPr>
        <w:t>2 EL Austernsauce</w:t>
      </w:r>
    </w:p>
    <w:p w14:paraId="7894C5F0" w14:textId="77777777" w:rsidR="006570C1" w:rsidRDefault="006570C1" w:rsidP="006570C1">
      <w:pPr>
        <w:rPr>
          <w:sz w:val="24"/>
          <w:szCs w:val="24"/>
        </w:rPr>
      </w:pPr>
    </w:p>
    <w:p w14:paraId="7E7A71C2" w14:textId="77777777" w:rsidR="006570C1" w:rsidRDefault="006570C1" w:rsidP="006570C1">
      <w:pPr>
        <w:rPr>
          <w:sz w:val="24"/>
          <w:szCs w:val="24"/>
        </w:rPr>
      </w:pPr>
      <w:r>
        <w:rPr>
          <w:sz w:val="24"/>
          <w:szCs w:val="24"/>
        </w:rPr>
        <w:t>Zubereitung:</w:t>
      </w:r>
    </w:p>
    <w:p w14:paraId="3A6B1D22" w14:textId="77777777" w:rsidR="006570C1" w:rsidRPr="008452AB" w:rsidRDefault="006570C1" w:rsidP="00B40E8C">
      <w:pPr>
        <w:pStyle w:val="ListParagraph"/>
        <w:numPr>
          <w:ilvl w:val="0"/>
          <w:numId w:val="1479"/>
        </w:numPr>
        <w:jc w:val="both"/>
        <w:rPr>
          <w:sz w:val="24"/>
          <w:szCs w:val="24"/>
        </w:rPr>
      </w:pPr>
      <w:r w:rsidRPr="008452AB">
        <w:rPr>
          <w:sz w:val="24"/>
          <w:szCs w:val="24"/>
        </w:rPr>
        <w:t>Das Fleisch in dünne Scheiben schneiden. Pfeffer und Sternanis im Mörser zu Pulver zerstoßen. Knoblauch und Koriander hacken, hinzufügen und zu einer feinen Paste verrühren. Sojasauce, Fischsauce, Kokoszucker und die Paste miteinander verrühren. Das Fleisch über Nacht darin marinieren. Anschließend abtropfen lassen, auf Spießchen stecken und bei mittlerer Hitze grillen oder braten.</w:t>
      </w:r>
    </w:p>
    <w:p w14:paraId="3A496C5B" w14:textId="77777777" w:rsidR="006570C1" w:rsidRDefault="006570C1" w:rsidP="006570C1">
      <w:pPr>
        <w:rPr>
          <w:sz w:val="24"/>
          <w:szCs w:val="24"/>
        </w:rPr>
      </w:pPr>
      <w:r>
        <w:rPr>
          <w:sz w:val="24"/>
          <w:szCs w:val="24"/>
        </w:rPr>
        <w:br w:type="page"/>
      </w:r>
    </w:p>
    <w:p w14:paraId="6D928CFE" w14:textId="77777777" w:rsidR="006570C1" w:rsidRDefault="006570C1" w:rsidP="006570C1">
      <w:pPr>
        <w:pStyle w:val="Heading2"/>
        <w:spacing w:after="240"/>
      </w:pPr>
      <w:r>
        <w:lastRenderedPageBreak/>
        <w:t>Schweinebraten mit Kräutern</w:t>
      </w:r>
      <w:r>
        <w:rPr>
          <w:rStyle w:val="FootnoteReference"/>
        </w:rPr>
        <w:footnoteReference w:id="552"/>
      </w:r>
    </w:p>
    <w:p w14:paraId="2A37E369" w14:textId="77777777" w:rsidR="006570C1" w:rsidRDefault="006570C1" w:rsidP="006570C1">
      <w:pPr>
        <w:rPr>
          <w:sz w:val="24"/>
          <w:szCs w:val="24"/>
        </w:rPr>
      </w:pPr>
      <w:r w:rsidRPr="00790C32">
        <w:rPr>
          <w:sz w:val="24"/>
          <w:szCs w:val="24"/>
          <w:u w:val="single"/>
        </w:rPr>
        <w:t>Zutaten</w:t>
      </w:r>
      <w:r>
        <w:rPr>
          <w:sz w:val="24"/>
          <w:szCs w:val="24"/>
        </w:rPr>
        <w:t xml:space="preserve"> (für 6 Portionen):</w:t>
      </w:r>
    </w:p>
    <w:p w14:paraId="3D1C05CA" w14:textId="77777777" w:rsidR="006570C1" w:rsidRDefault="006570C1" w:rsidP="006570C1">
      <w:pPr>
        <w:rPr>
          <w:sz w:val="24"/>
          <w:szCs w:val="24"/>
        </w:rPr>
      </w:pPr>
      <w:r>
        <w:rPr>
          <w:sz w:val="24"/>
          <w:szCs w:val="24"/>
        </w:rPr>
        <w:t>1 kg ausgelöstes Kotelettstück vom Schwein</w:t>
      </w:r>
    </w:p>
    <w:p w14:paraId="7716FDA2" w14:textId="77777777" w:rsidR="006570C1" w:rsidRDefault="006570C1" w:rsidP="006570C1">
      <w:pPr>
        <w:rPr>
          <w:sz w:val="24"/>
          <w:szCs w:val="24"/>
        </w:rPr>
      </w:pPr>
      <w:r>
        <w:rPr>
          <w:sz w:val="24"/>
          <w:szCs w:val="24"/>
        </w:rPr>
        <w:t>1 unbehandelte Zitrone (Schale)</w:t>
      </w:r>
    </w:p>
    <w:p w14:paraId="480D153B" w14:textId="77777777" w:rsidR="006570C1" w:rsidRDefault="006570C1" w:rsidP="006570C1">
      <w:pPr>
        <w:rPr>
          <w:sz w:val="24"/>
          <w:szCs w:val="24"/>
        </w:rPr>
      </w:pPr>
      <w:r>
        <w:rPr>
          <w:sz w:val="24"/>
          <w:szCs w:val="24"/>
        </w:rPr>
        <w:t>2-3 frische Rosmarinzweige</w:t>
      </w:r>
    </w:p>
    <w:p w14:paraId="38F44922" w14:textId="77777777" w:rsidR="006570C1" w:rsidRDefault="006570C1" w:rsidP="006570C1">
      <w:pPr>
        <w:rPr>
          <w:sz w:val="24"/>
          <w:szCs w:val="24"/>
        </w:rPr>
      </w:pPr>
      <w:r>
        <w:rPr>
          <w:sz w:val="24"/>
          <w:szCs w:val="24"/>
        </w:rPr>
        <w:t>3 Knoblauchzehen</w:t>
      </w:r>
    </w:p>
    <w:p w14:paraId="0EA668E2" w14:textId="77777777" w:rsidR="006570C1" w:rsidRDefault="006570C1" w:rsidP="006570C1">
      <w:pPr>
        <w:rPr>
          <w:sz w:val="24"/>
          <w:szCs w:val="24"/>
        </w:rPr>
      </w:pPr>
      <w:r>
        <w:rPr>
          <w:sz w:val="24"/>
          <w:szCs w:val="24"/>
        </w:rPr>
        <w:t>1 TL Fenchelsamen</w:t>
      </w:r>
    </w:p>
    <w:p w14:paraId="21125D2D" w14:textId="77777777" w:rsidR="006570C1" w:rsidRDefault="006570C1" w:rsidP="006570C1">
      <w:pPr>
        <w:rPr>
          <w:sz w:val="24"/>
          <w:szCs w:val="24"/>
        </w:rPr>
      </w:pPr>
      <w:r>
        <w:rPr>
          <w:sz w:val="24"/>
          <w:szCs w:val="24"/>
        </w:rPr>
        <w:t>1 Prise Nelkenpulver</w:t>
      </w:r>
    </w:p>
    <w:p w14:paraId="588D4E3B" w14:textId="77777777" w:rsidR="006570C1" w:rsidRDefault="006570C1" w:rsidP="006570C1">
      <w:pPr>
        <w:rPr>
          <w:sz w:val="24"/>
          <w:szCs w:val="24"/>
        </w:rPr>
      </w:pPr>
      <w:r>
        <w:rPr>
          <w:sz w:val="24"/>
          <w:szCs w:val="24"/>
        </w:rPr>
        <w:t>Salz, Pfeffer</w:t>
      </w:r>
    </w:p>
    <w:p w14:paraId="3FFF00D4" w14:textId="77777777" w:rsidR="006570C1" w:rsidRDefault="006570C1" w:rsidP="006570C1">
      <w:pPr>
        <w:rPr>
          <w:sz w:val="24"/>
          <w:szCs w:val="24"/>
        </w:rPr>
      </w:pPr>
    </w:p>
    <w:p w14:paraId="34CFA539" w14:textId="77777777" w:rsidR="006570C1" w:rsidRDefault="006570C1" w:rsidP="006570C1">
      <w:pPr>
        <w:rPr>
          <w:sz w:val="24"/>
          <w:szCs w:val="24"/>
        </w:rPr>
      </w:pPr>
      <w:r>
        <w:rPr>
          <w:sz w:val="24"/>
          <w:szCs w:val="24"/>
        </w:rPr>
        <w:t>Zubereitungszeit:</w:t>
      </w:r>
      <w:r>
        <w:rPr>
          <w:sz w:val="24"/>
          <w:szCs w:val="24"/>
        </w:rPr>
        <w:tab/>
        <w:t>2,5 Stunden</w:t>
      </w:r>
    </w:p>
    <w:p w14:paraId="1D025E3D" w14:textId="77777777" w:rsidR="006570C1" w:rsidRPr="00790C32" w:rsidRDefault="006570C1" w:rsidP="00B40E8C">
      <w:pPr>
        <w:pStyle w:val="ListParagraph"/>
        <w:numPr>
          <w:ilvl w:val="0"/>
          <w:numId w:val="1832"/>
        </w:numPr>
        <w:spacing w:after="120"/>
        <w:ind w:left="714" w:hanging="357"/>
        <w:contextualSpacing w:val="0"/>
        <w:jc w:val="both"/>
        <w:rPr>
          <w:sz w:val="24"/>
          <w:szCs w:val="24"/>
        </w:rPr>
      </w:pPr>
      <w:r w:rsidRPr="00790C32">
        <w:rPr>
          <w:sz w:val="24"/>
          <w:szCs w:val="24"/>
        </w:rPr>
        <w:t>Falls ihr keine Gelegenheit habt, den Braten am Spieß überm Grillfeuer zuzubereiten, gleich den Backofen auf 200 Grad vorheizen.</w:t>
      </w:r>
    </w:p>
    <w:p w14:paraId="7EE61E87" w14:textId="77777777" w:rsidR="006570C1" w:rsidRPr="00790C32" w:rsidRDefault="006570C1" w:rsidP="00B40E8C">
      <w:pPr>
        <w:pStyle w:val="ListParagraph"/>
        <w:numPr>
          <w:ilvl w:val="0"/>
          <w:numId w:val="1832"/>
        </w:numPr>
        <w:spacing w:after="120"/>
        <w:ind w:left="714" w:hanging="357"/>
        <w:contextualSpacing w:val="0"/>
        <w:jc w:val="both"/>
        <w:rPr>
          <w:sz w:val="24"/>
          <w:szCs w:val="24"/>
        </w:rPr>
      </w:pPr>
      <w:r w:rsidRPr="00790C32">
        <w:rPr>
          <w:sz w:val="24"/>
          <w:szCs w:val="24"/>
        </w:rPr>
        <w:t>1 TL frische Rosmarinnadeln und die Knoblauchzehen sehr fein hacken. Beides in ein Schüsselchen geben. Schale von der Zitrone abreiben, zusammen mit den Fenchelsamen, dem Nelkenpulver, Salz und Pfeffer in die Schüssel geben und alles gründlich mischen.</w:t>
      </w:r>
    </w:p>
    <w:p w14:paraId="5D2E0F1C" w14:textId="77777777" w:rsidR="006570C1" w:rsidRPr="00790C32" w:rsidRDefault="006570C1" w:rsidP="00B40E8C">
      <w:pPr>
        <w:pStyle w:val="ListParagraph"/>
        <w:numPr>
          <w:ilvl w:val="0"/>
          <w:numId w:val="1832"/>
        </w:numPr>
        <w:spacing w:after="120"/>
        <w:ind w:left="714" w:hanging="357"/>
        <w:contextualSpacing w:val="0"/>
        <w:jc w:val="both"/>
        <w:rPr>
          <w:sz w:val="24"/>
          <w:szCs w:val="24"/>
        </w:rPr>
      </w:pPr>
      <w:r w:rsidRPr="00790C32">
        <w:rPr>
          <w:sz w:val="24"/>
          <w:szCs w:val="24"/>
        </w:rPr>
        <w:t>Das Fleisch rundum an mehreren Stellen mit einem spitzen Messer etwa 1 cm tief einstechen. Die kleinen Löcher mit jeweils 1 Messerspitze von der Gewürzmischung füllen. Den Braten salzen und pfeffern, übrige Rosmarinzweige darauf verteilen udnd as Ganze wie einen Rollbraten fest verschnüren.</w:t>
      </w:r>
    </w:p>
    <w:p w14:paraId="4B069EEE" w14:textId="77777777" w:rsidR="006570C1" w:rsidRPr="00790C32" w:rsidRDefault="006570C1" w:rsidP="00B40E8C">
      <w:pPr>
        <w:pStyle w:val="ListParagraph"/>
        <w:numPr>
          <w:ilvl w:val="0"/>
          <w:numId w:val="1832"/>
        </w:numPr>
        <w:spacing w:after="120"/>
        <w:ind w:left="714" w:hanging="357"/>
        <w:contextualSpacing w:val="0"/>
        <w:jc w:val="both"/>
        <w:rPr>
          <w:sz w:val="24"/>
          <w:szCs w:val="24"/>
        </w:rPr>
      </w:pPr>
      <w:r w:rsidRPr="00790C32">
        <w:rPr>
          <w:sz w:val="24"/>
          <w:szCs w:val="24"/>
        </w:rPr>
        <w:t xml:space="preserve">Schweinebraten auf den Backofenrost legen (oder auf den Drehspieß stecken </w:t>
      </w:r>
      <w:r w:rsidRPr="00790C32">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Pr="00790C32">
        <w:rPr>
          <w:sz w:val="24"/>
          <w:szCs w:val="24"/>
        </w:rPr>
        <w:t>). Eine Fettpfanne unter den Backofenrost schieben, damit der Saft beim Braten aufgefangen wird.</w:t>
      </w:r>
    </w:p>
    <w:p w14:paraId="580BF0AB" w14:textId="77777777" w:rsidR="006570C1" w:rsidRPr="00790C32" w:rsidRDefault="006570C1" w:rsidP="00B40E8C">
      <w:pPr>
        <w:pStyle w:val="ListParagraph"/>
        <w:numPr>
          <w:ilvl w:val="0"/>
          <w:numId w:val="1832"/>
        </w:numPr>
        <w:spacing w:after="120"/>
        <w:ind w:left="714" w:hanging="357"/>
        <w:contextualSpacing w:val="0"/>
        <w:jc w:val="both"/>
        <w:rPr>
          <w:sz w:val="24"/>
          <w:szCs w:val="24"/>
        </w:rPr>
      </w:pPr>
      <w:r w:rsidRPr="00790C32">
        <w:rPr>
          <w:sz w:val="24"/>
          <w:szCs w:val="24"/>
        </w:rPr>
        <w:t>Fleisch im vorgeheizten Backofen etwa 2 Stunden garen, dabei häufig wenden und mit dem austretenden Bratensaft beträufeln.</w:t>
      </w:r>
    </w:p>
    <w:p w14:paraId="5D1CB2A6" w14:textId="77777777" w:rsidR="006570C1" w:rsidRDefault="006570C1" w:rsidP="006570C1">
      <w:pPr>
        <w:rPr>
          <w:sz w:val="24"/>
          <w:szCs w:val="24"/>
        </w:rPr>
      </w:pPr>
    </w:p>
    <w:p w14:paraId="30FE850A" w14:textId="77777777" w:rsidR="006570C1" w:rsidRDefault="006570C1" w:rsidP="006570C1">
      <w:pPr>
        <w:ind w:left="708" w:hanging="708"/>
        <w:jc w:val="both"/>
        <w:rPr>
          <w:sz w:val="24"/>
          <w:szCs w:val="24"/>
        </w:rPr>
      </w:pPr>
      <w:r>
        <w:rPr>
          <w:sz w:val="24"/>
          <w:szCs w:val="24"/>
        </w:rPr>
        <w:t>Tipp:</w:t>
      </w:r>
      <w:r>
        <w:rPr>
          <w:sz w:val="24"/>
          <w:szCs w:val="24"/>
        </w:rPr>
        <w:tab/>
        <w:t xml:space="preserve"> Als Beilage zerkleinertes Gemüse und Kartoffeln in der Fettpfanne mitschmoren. Der abtropfende Bratensaft sorgt für ein wunderbares Aroma.</w:t>
      </w:r>
      <w:r>
        <w:rPr>
          <w:sz w:val="24"/>
          <w:szCs w:val="24"/>
        </w:rPr>
        <w:br w:type="page"/>
      </w:r>
    </w:p>
    <w:p w14:paraId="27EC9356" w14:textId="77777777" w:rsidR="006570C1" w:rsidRDefault="006570C1" w:rsidP="006570C1">
      <w:pPr>
        <w:pStyle w:val="Heading2"/>
        <w:spacing w:after="240"/>
      </w:pPr>
      <w:r>
        <w:lastRenderedPageBreak/>
        <w:t>Züricher Geschnetzeltes</w:t>
      </w:r>
      <w:r>
        <w:rPr>
          <w:rStyle w:val="FootnoteReference"/>
        </w:rPr>
        <w:footnoteReference w:id="553"/>
      </w:r>
    </w:p>
    <w:p w14:paraId="39DD2368" w14:textId="77777777" w:rsidR="006570C1" w:rsidRPr="00177393" w:rsidRDefault="006570C1" w:rsidP="006570C1">
      <w:pPr>
        <w:rPr>
          <w:sz w:val="24"/>
          <w:szCs w:val="24"/>
        </w:rPr>
      </w:pPr>
      <w:r w:rsidRPr="00177393">
        <w:rPr>
          <w:sz w:val="24"/>
          <w:szCs w:val="24"/>
          <w:u w:val="single"/>
        </w:rPr>
        <w:t>Zutaten</w:t>
      </w:r>
      <w:r w:rsidRPr="00177393">
        <w:rPr>
          <w:sz w:val="24"/>
          <w:szCs w:val="24"/>
        </w:rPr>
        <w:t xml:space="preserve"> (für 4 Portionen):</w:t>
      </w:r>
    </w:p>
    <w:p w14:paraId="73A42C76" w14:textId="77777777" w:rsidR="006570C1" w:rsidRPr="00177393" w:rsidRDefault="006570C1" w:rsidP="006570C1">
      <w:pPr>
        <w:rPr>
          <w:sz w:val="24"/>
          <w:szCs w:val="24"/>
        </w:rPr>
      </w:pPr>
      <w:r w:rsidRPr="00177393">
        <w:rPr>
          <w:sz w:val="24"/>
          <w:szCs w:val="24"/>
        </w:rPr>
        <w:t>1 große Zwiebel</w:t>
      </w:r>
    </w:p>
    <w:p w14:paraId="7C4AA958" w14:textId="77777777" w:rsidR="006570C1" w:rsidRPr="00177393" w:rsidRDefault="006570C1" w:rsidP="006570C1">
      <w:pPr>
        <w:rPr>
          <w:sz w:val="24"/>
          <w:szCs w:val="24"/>
        </w:rPr>
      </w:pPr>
      <w:r w:rsidRPr="00177393">
        <w:rPr>
          <w:sz w:val="24"/>
          <w:szCs w:val="24"/>
        </w:rPr>
        <w:t>250 g frische Champignons</w:t>
      </w:r>
    </w:p>
    <w:p w14:paraId="574F862F" w14:textId="77777777" w:rsidR="006570C1" w:rsidRPr="00177393" w:rsidRDefault="006570C1" w:rsidP="006570C1">
      <w:pPr>
        <w:rPr>
          <w:sz w:val="24"/>
          <w:szCs w:val="24"/>
        </w:rPr>
      </w:pPr>
      <w:r w:rsidRPr="00177393">
        <w:rPr>
          <w:sz w:val="24"/>
          <w:szCs w:val="24"/>
        </w:rPr>
        <w:t>4 Kalbsschnitzel (oder Schweineschnitzel) ca. 600 g</w:t>
      </w:r>
    </w:p>
    <w:p w14:paraId="20DBA499" w14:textId="77777777" w:rsidR="006570C1" w:rsidRPr="00177393" w:rsidRDefault="006570C1" w:rsidP="006570C1">
      <w:pPr>
        <w:rPr>
          <w:sz w:val="24"/>
          <w:szCs w:val="24"/>
        </w:rPr>
      </w:pPr>
      <w:r w:rsidRPr="00177393">
        <w:rPr>
          <w:sz w:val="24"/>
          <w:szCs w:val="24"/>
        </w:rPr>
        <w:t>2-3 EL Butter</w:t>
      </w:r>
    </w:p>
    <w:p w14:paraId="25464E29" w14:textId="77777777" w:rsidR="006570C1" w:rsidRPr="00177393" w:rsidRDefault="006570C1" w:rsidP="006570C1">
      <w:pPr>
        <w:rPr>
          <w:sz w:val="24"/>
          <w:szCs w:val="24"/>
        </w:rPr>
      </w:pPr>
      <w:r w:rsidRPr="00177393">
        <w:rPr>
          <w:sz w:val="24"/>
          <w:szCs w:val="24"/>
        </w:rPr>
        <w:t>1/8 l trockener Weißwein</w:t>
      </w:r>
    </w:p>
    <w:p w14:paraId="153146CD" w14:textId="77777777" w:rsidR="006570C1" w:rsidRPr="00177393" w:rsidRDefault="006570C1" w:rsidP="006570C1">
      <w:pPr>
        <w:rPr>
          <w:sz w:val="24"/>
          <w:szCs w:val="24"/>
        </w:rPr>
      </w:pPr>
      <w:r w:rsidRPr="00177393">
        <w:rPr>
          <w:sz w:val="24"/>
          <w:szCs w:val="24"/>
        </w:rPr>
        <w:t>200 g sahne</w:t>
      </w:r>
    </w:p>
    <w:p w14:paraId="1E75DA07" w14:textId="77777777" w:rsidR="006570C1" w:rsidRPr="00177393" w:rsidRDefault="006570C1" w:rsidP="006570C1">
      <w:pPr>
        <w:rPr>
          <w:sz w:val="24"/>
          <w:szCs w:val="24"/>
        </w:rPr>
      </w:pPr>
      <w:r w:rsidRPr="00177393">
        <w:rPr>
          <w:sz w:val="24"/>
          <w:szCs w:val="24"/>
        </w:rPr>
        <w:t>Salz, weißer Pfeffer</w:t>
      </w:r>
    </w:p>
    <w:p w14:paraId="2A39F0D2" w14:textId="77777777" w:rsidR="006570C1" w:rsidRPr="00177393" w:rsidRDefault="006570C1" w:rsidP="006570C1">
      <w:pPr>
        <w:rPr>
          <w:sz w:val="24"/>
          <w:szCs w:val="24"/>
        </w:rPr>
      </w:pPr>
      <w:r w:rsidRPr="00177393">
        <w:rPr>
          <w:sz w:val="24"/>
          <w:szCs w:val="24"/>
        </w:rPr>
        <w:t>½ Bund glatte Petersilie</w:t>
      </w:r>
    </w:p>
    <w:p w14:paraId="0BD87D90" w14:textId="77777777" w:rsidR="006570C1" w:rsidRPr="00177393" w:rsidRDefault="006570C1" w:rsidP="006570C1">
      <w:pPr>
        <w:jc w:val="both"/>
        <w:rPr>
          <w:sz w:val="24"/>
          <w:szCs w:val="24"/>
        </w:rPr>
      </w:pPr>
    </w:p>
    <w:p w14:paraId="0B55A58D" w14:textId="77777777" w:rsidR="006570C1" w:rsidRPr="00177393" w:rsidRDefault="006570C1" w:rsidP="006570C1">
      <w:pPr>
        <w:jc w:val="both"/>
        <w:rPr>
          <w:sz w:val="24"/>
          <w:szCs w:val="24"/>
        </w:rPr>
      </w:pPr>
      <w:r w:rsidRPr="00177393">
        <w:rPr>
          <w:sz w:val="24"/>
          <w:szCs w:val="24"/>
        </w:rPr>
        <w:t>Zubereitungszeit:</w:t>
      </w:r>
      <w:r w:rsidRPr="00177393">
        <w:rPr>
          <w:sz w:val="24"/>
          <w:szCs w:val="24"/>
        </w:rPr>
        <w:tab/>
        <w:t>40 Minuten</w:t>
      </w:r>
    </w:p>
    <w:p w14:paraId="6FBCDA73" w14:textId="77777777" w:rsidR="006570C1" w:rsidRPr="00177393" w:rsidRDefault="006570C1" w:rsidP="00B40E8C">
      <w:pPr>
        <w:pStyle w:val="ListParagraph"/>
        <w:numPr>
          <w:ilvl w:val="0"/>
          <w:numId w:val="1736"/>
        </w:numPr>
        <w:spacing w:after="120"/>
        <w:ind w:left="714" w:hanging="357"/>
        <w:contextualSpacing w:val="0"/>
        <w:jc w:val="both"/>
        <w:rPr>
          <w:sz w:val="24"/>
          <w:szCs w:val="24"/>
        </w:rPr>
      </w:pPr>
      <w:r w:rsidRPr="00177393">
        <w:rPr>
          <w:sz w:val="24"/>
          <w:szCs w:val="24"/>
        </w:rPr>
        <w:t>Die Zwiebel fein hacken. Die Champignons putzen und abreiben, in Scheiben schneiden. Die Kalbsschnitzel längs halbieren, dann quer zur Faser in etwa 1 cm schmale Streifen schneiden.</w:t>
      </w:r>
    </w:p>
    <w:p w14:paraId="3B1571E0" w14:textId="77777777" w:rsidR="006570C1" w:rsidRPr="00177393" w:rsidRDefault="006570C1" w:rsidP="00B40E8C">
      <w:pPr>
        <w:pStyle w:val="ListParagraph"/>
        <w:numPr>
          <w:ilvl w:val="0"/>
          <w:numId w:val="1736"/>
        </w:numPr>
        <w:spacing w:after="120"/>
        <w:ind w:left="714" w:hanging="357"/>
        <w:contextualSpacing w:val="0"/>
        <w:jc w:val="both"/>
        <w:rPr>
          <w:sz w:val="24"/>
          <w:szCs w:val="24"/>
        </w:rPr>
      </w:pPr>
      <w:r w:rsidRPr="00177393">
        <w:rPr>
          <w:sz w:val="24"/>
          <w:szCs w:val="24"/>
        </w:rPr>
        <w:t>In einer großen Pfanne 1-2 EL Butter schmelzen. Das geschnetzelte Fleisch portionsweise hineingeben, unter Rühren anbraten, wieder aus der Pfanne nehmen und in eine Schüssel umfüllen.</w:t>
      </w:r>
    </w:p>
    <w:p w14:paraId="40BE8135" w14:textId="77777777" w:rsidR="006570C1" w:rsidRPr="00177393" w:rsidRDefault="006570C1" w:rsidP="00B40E8C">
      <w:pPr>
        <w:pStyle w:val="ListParagraph"/>
        <w:numPr>
          <w:ilvl w:val="0"/>
          <w:numId w:val="1736"/>
        </w:numPr>
        <w:spacing w:after="120"/>
        <w:ind w:left="714" w:hanging="357"/>
        <w:contextualSpacing w:val="0"/>
        <w:jc w:val="both"/>
        <w:rPr>
          <w:sz w:val="24"/>
          <w:szCs w:val="24"/>
        </w:rPr>
      </w:pPr>
      <w:r w:rsidRPr="00177393">
        <w:rPr>
          <w:sz w:val="24"/>
          <w:szCs w:val="24"/>
        </w:rPr>
        <w:t>Die restliche Butter in die Pfanne geben und erhitzen. Die angehackte Zwiebel sanft andünsten, die Champignons dazugeben und anbraten. Den Weißwein und einen Teil der Sahne angießen. Die Flüssigkeit cremig einköcheln lassen.</w:t>
      </w:r>
    </w:p>
    <w:p w14:paraId="676F9822" w14:textId="77777777" w:rsidR="006570C1" w:rsidRPr="00177393" w:rsidRDefault="006570C1" w:rsidP="00B40E8C">
      <w:pPr>
        <w:pStyle w:val="ListParagraph"/>
        <w:numPr>
          <w:ilvl w:val="0"/>
          <w:numId w:val="1736"/>
        </w:numPr>
        <w:spacing w:after="120"/>
        <w:ind w:left="714" w:hanging="357"/>
        <w:contextualSpacing w:val="0"/>
        <w:jc w:val="both"/>
        <w:rPr>
          <w:sz w:val="24"/>
          <w:szCs w:val="24"/>
        </w:rPr>
      </w:pPr>
      <w:r w:rsidRPr="00177393">
        <w:rPr>
          <w:sz w:val="24"/>
          <w:szCs w:val="24"/>
        </w:rPr>
        <w:t>Die angebratenen Fleischstreifen mitsamt dem Fleischsaft untermischen. Mit Salz und Pfeffer würzen, die restliche Sahne einrühren, in etwa 5 Minuten fertiggaren. Die Petersilie fein hacken, aufstreuen und das geschnetzelte hei0 servieren.</w:t>
      </w:r>
    </w:p>
    <w:p w14:paraId="3F2C2DF0" w14:textId="77777777" w:rsidR="006570C1" w:rsidRPr="00177393" w:rsidRDefault="006570C1" w:rsidP="006570C1">
      <w:pPr>
        <w:jc w:val="both"/>
        <w:rPr>
          <w:sz w:val="24"/>
          <w:szCs w:val="24"/>
        </w:rPr>
      </w:pPr>
    </w:p>
    <w:p w14:paraId="1CEB2502" w14:textId="007750C5" w:rsidR="006570C1" w:rsidRPr="00177393" w:rsidRDefault="006570C1" w:rsidP="006570C1">
      <w:pPr>
        <w:jc w:val="both"/>
        <w:rPr>
          <w:sz w:val="24"/>
          <w:szCs w:val="24"/>
        </w:rPr>
      </w:pPr>
      <w:r w:rsidRPr="00177393">
        <w:rPr>
          <w:sz w:val="24"/>
          <w:szCs w:val="24"/>
        </w:rPr>
        <w:t>Info:</w:t>
      </w:r>
      <w:r w:rsidRPr="00177393">
        <w:rPr>
          <w:sz w:val="24"/>
          <w:szCs w:val="24"/>
        </w:rPr>
        <w:tab/>
        <w:t>Ich mache dazu meist Reis (Reis mit Fleisch</w:t>
      </w:r>
      <w:r w:rsidRPr="00177393">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sidRPr="00177393">
        <w:rPr>
          <w:sz w:val="24"/>
          <w:szCs w:val="24"/>
        </w:rPr>
        <w:t>). Aber dazu passen auch hervorragend Rösti:</w:t>
      </w:r>
    </w:p>
    <w:p w14:paraId="03F788E2" w14:textId="77777777" w:rsidR="006570C1" w:rsidRPr="00177393" w:rsidRDefault="006570C1" w:rsidP="006570C1">
      <w:pPr>
        <w:jc w:val="both"/>
        <w:rPr>
          <w:sz w:val="24"/>
          <w:szCs w:val="24"/>
          <w:u w:val="single"/>
        </w:rPr>
      </w:pPr>
      <w:r w:rsidRPr="00177393">
        <w:rPr>
          <w:sz w:val="24"/>
          <w:szCs w:val="24"/>
          <w:u w:val="single"/>
        </w:rPr>
        <w:t xml:space="preserve">Zutaten </w:t>
      </w:r>
      <w:r w:rsidRPr="00177393">
        <w:rPr>
          <w:sz w:val="24"/>
          <w:szCs w:val="24"/>
        </w:rPr>
        <w:t>für Rösti für 4 Portionen</w:t>
      </w:r>
      <w:r w:rsidRPr="00177393">
        <w:rPr>
          <w:sz w:val="24"/>
          <w:szCs w:val="24"/>
          <w:u w:val="single"/>
        </w:rPr>
        <w:t>:</w:t>
      </w:r>
    </w:p>
    <w:p w14:paraId="4A4B00B2" w14:textId="77777777" w:rsidR="006570C1" w:rsidRPr="00177393" w:rsidRDefault="006570C1" w:rsidP="006570C1">
      <w:pPr>
        <w:jc w:val="both"/>
        <w:rPr>
          <w:sz w:val="24"/>
          <w:szCs w:val="24"/>
        </w:rPr>
      </w:pPr>
      <w:r w:rsidRPr="00177393">
        <w:rPr>
          <w:sz w:val="24"/>
          <w:szCs w:val="24"/>
        </w:rPr>
        <w:t>1 kg festkochende Kartoffeln</w:t>
      </w:r>
    </w:p>
    <w:p w14:paraId="3A668827" w14:textId="77777777" w:rsidR="006570C1" w:rsidRPr="00177393" w:rsidRDefault="006570C1" w:rsidP="006570C1">
      <w:pPr>
        <w:jc w:val="both"/>
        <w:rPr>
          <w:sz w:val="24"/>
          <w:szCs w:val="24"/>
        </w:rPr>
      </w:pPr>
      <w:r w:rsidRPr="00177393">
        <w:rPr>
          <w:sz w:val="24"/>
          <w:szCs w:val="24"/>
        </w:rPr>
        <w:t xml:space="preserve">Kartoffeln am Vortag in der Schale kochen. Die Pellkartoffeln heiß schälen, aber erst am nächsten Tag grob raffeln. Mit Salz und Pfeffer würzen. In einer Pfanne etwas Butter erhitzen, die geraffelten Kartoffeln hineingeben und erst einmal kräftig durchrühren. Danach den Kartoffelteig mit einem Löffel zu einem Fladen flach drücken und zugedeckt braten. Eventuell </w:t>
      </w:r>
      <w:r w:rsidRPr="00177393">
        <w:rPr>
          <w:sz w:val="24"/>
          <w:szCs w:val="24"/>
        </w:rPr>
        <w:lastRenderedPageBreak/>
        <w:t>ganz wenig Sahne über die Kartoffeln träufeln. Sobald die Unterseite gebräunt ist, den Fladen auf einen Teller oder Topfdeckel stürzen, mit der rohen Seite nach unten wieder ins heiße Fett gleiten lassen und fertig braten. Noch einmal salzen und Pfeffer, in vier Portionsstücke schneiden und servieren.</w:t>
      </w:r>
    </w:p>
    <w:p w14:paraId="6EC68F55" w14:textId="77777777" w:rsidR="00177393" w:rsidRDefault="00177393">
      <w:pPr>
        <w:rPr>
          <w:rFonts w:asciiTheme="majorHAnsi" w:eastAsiaTheme="majorEastAsia" w:hAnsiTheme="majorHAnsi" w:cstheme="majorBidi"/>
          <w:color w:val="2F5496" w:themeColor="accent1" w:themeShade="BF"/>
          <w:sz w:val="26"/>
          <w:szCs w:val="26"/>
        </w:rPr>
      </w:pPr>
      <w:r>
        <w:br w:type="page"/>
      </w:r>
    </w:p>
    <w:p w14:paraId="0A8211B2" w14:textId="7F54AEE5" w:rsidR="006570C1" w:rsidRPr="005E7ACA" w:rsidRDefault="006570C1" w:rsidP="006570C1">
      <w:pPr>
        <w:pStyle w:val="Heading2"/>
        <w:spacing w:after="240"/>
      </w:pPr>
      <w:r w:rsidRPr="005E7ACA">
        <w:lastRenderedPageBreak/>
        <w:t>Cordon Bleu</w:t>
      </w:r>
      <w:r>
        <w:rPr>
          <w:rStyle w:val="FootnoteReference"/>
        </w:rPr>
        <w:footnoteReference w:id="554"/>
      </w:r>
    </w:p>
    <w:p w14:paraId="3AED7EC1" w14:textId="77777777" w:rsidR="006570C1" w:rsidRPr="00F40D66" w:rsidRDefault="006570C1" w:rsidP="006570C1">
      <w:pPr>
        <w:rPr>
          <w:i/>
          <w:iCs/>
          <w:sz w:val="24"/>
          <w:szCs w:val="24"/>
        </w:rPr>
      </w:pPr>
      <w:r w:rsidRPr="00F40D66">
        <w:rPr>
          <w:i/>
          <w:iCs/>
          <w:sz w:val="24"/>
          <w:szCs w:val="24"/>
        </w:rPr>
        <w:t>Für Cordon Bleu (gefüllte panierte Schnitzel):</w:t>
      </w:r>
    </w:p>
    <w:p w14:paraId="44248895" w14:textId="77777777" w:rsidR="006570C1" w:rsidRDefault="006570C1" w:rsidP="006570C1">
      <w:pPr>
        <w:rPr>
          <w:sz w:val="24"/>
          <w:szCs w:val="24"/>
        </w:rPr>
      </w:pPr>
      <w:r>
        <w:rPr>
          <w:sz w:val="24"/>
          <w:szCs w:val="24"/>
        </w:rPr>
        <w:t>4 große, dünn geschnittene Kalbsschnitzel (je etwa 180 g) (ersatzweise Schweineschnitzel)</w:t>
      </w:r>
    </w:p>
    <w:p w14:paraId="48988722" w14:textId="77777777" w:rsidR="006570C1" w:rsidRDefault="006570C1" w:rsidP="006570C1">
      <w:pPr>
        <w:rPr>
          <w:sz w:val="24"/>
          <w:szCs w:val="24"/>
        </w:rPr>
      </w:pPr>
      <w:r>
        <w:rPr>
          <w:sz w:val="24"/>
          <w:szCs w:val="24"/>
        </w:rPr>
        <w:t>Schwarzer Pfeffer aus der Mühle</w:t>
      </w:r>
    </w:p>
    <w:p w14:paraId="1E84F660" w14:textId="77777777" w:rsidR="006570C1" w:rsidRDefault="006570C1" w:rsidP="006570C1">
      <w:pPr>
        <w:rPr>
          <w:sz w:val="24"/>
          <w:szCs w:val="24"/>
        </w:rPr>
      </w:pPr>
      <w:r>
        <w:rPr>
          <w:sz w:val="24"/>
          <w:szCs w:val="24"/>
        </w:rPr>
        <w:t>1 TL Paprikapulver edelsüß</w:t>
      </w:r>
    </w:p>
    <w:p w14:paraId="6DEC7E3D" w14:textId="77777777" w:rsidR="006570C1" w:rsidRDefault="006570C1" w:rsidP="006570C1">
      <w:pPr>
        <w:rPr>
          <w:sz w:val="24"/>
          <w:szCs w:val="24"/>
        </w:rPr>
      </w:pPr>
      <w:r>
        <w:rPr>
          <w:sz w:val="24"/>
          <w:szCs w:val="24"/>
        </w:rPr>
        <w:t>4 dünne Scheiben gekochter Schinken (etwa 50 g)</w:t>
      </w:r>
    </w:p>
    <w:p w14:paraId="24B3E14C" w14:textId="77777777" w:rsidR="006570C1" w:rsidRDefault="006570C1" w:rsidP="006570C1">
      <w:pPr>
        <w:rPr>
          <w:sz w:val="24"/>
          <w:szCs w:val="24"/>
        </w:rPr>
      </w:pPr>
      <w:r>
        <w:rPr>
          <w:sz w:val="24"/>
          <w:szCs w:val="24"/>
        </w:rPr>
        <w:t>4 dünne Scheiben Emmentaler oder mittelalter Gouda (etwa 50 g)</w:t>
      </w:r>
    </w:p>
    <w:p w14:paraId="23D6F342" w14:textId="77777777" w:rsidR="006570C1" w:rsidRDefault="006570C1" w:rsidP="006570C1">
      <w:pPr>
        <w:rPr>
          <w:sz w:val="24"/>
          <w:szCs w:val="24"/>
        </w:rPr>
      </w:pPr>
      <w:r>
        <w:rPr>
          <w:sz w:val="24"/>
          <w:szCs w:val="24"/>
        </w:rPr>
        <w:t>2 EL Mehl</w:t>
      </w:r>
    </w:p>
    <w:p w14:paraId="083EEBDE" w14:textId="77777777" w:rsidR="006570C1" w:rsidRDefault="006570C1" w:rsidP="006570C1">
      <w:pPr>
        <w:rPr>
          <w:sz w:val="24"/>
          <w:szCs w:val="24"/>
        </w:rPr>
      </w:pPr>
      <w:r>
        <w:rPr>
          <w:sz w:val="24"/>
          <w:szCs w:val="24"/>
        </w:rPr>
        <w:t>2 Eier</w:t>
      </w:r>
    </w:p>
    <w:p w14:paraId="70EB62A9" w14:textId="77777777" w:rsidR="006570C1" w:rsidRDefault="006570C1" w:rsidP="006570C1">
      <w:pPr>
        <w:rPr>
          <w:sz w:val="24"/>
          <w:szCs w:val="24"/>
        </w:rPr>
      </w:pPr>
      <w:r>
        <w:rPr>
          <w:sz w:val="24"/>
          <w:szCs w:val="24"/>
        </w:rPr>
        <w:t>Salz</w:t>
      </w:r>
    </w:p>
    <w:p w14:paraId="1134E462" w14:textId="77777777" w:rsidR="006570C1" w:rsidRDefault="006570C1" w:rsidP="006570C1">
      <w:pPr>
        <w:rPr>
          <w:sz w:val="24"/>
          <w:szCs w:val="24"/>
        </w:rPr>
      </w:pPr>
      <w:r>
        <w:rPr>
          <w:sz w:val="24"/>
          <w:szCs w:val="24"/>
        </w:rPr>
        <w:t>6-8 EL Semmelbrösel</w:t>
      </w:r>
    </w:p>
    <w:p w14:paraId="352A4829" w14:textId="77777777" w:rsidR="006570C1" w:rsidRDefault="006570C1" w:rsidP="006570C1">
      <w:pPr>
        <w:rPr>
          <w:sz w:val="24"/>
          <w:szCs w:val="24"/>
        </w:rPr>
      </w:pPr>
      <w:r>
        <w:rPr>
          <w:sz w:val="24"/>
          <w:szCs w:val="24"/>
        </w:rPr>
        <w:t>3 EL Butterschmalz</w:t>
      </w:r>
    </w:p>
    <w:p w14:paraId="321F2E74" w14:textId="77777777" w:rsidR="006570C1" w:rsidRDefault="006570C1" w:rsidP="006570C1">
      <w:pPr>
        <w:rPr>
          <w:sz w:val="24"/>
          <w:szCs w:val="24"/>
        </w:rPr>
      </w:pPr>
      <w:r>
        <w:rPr>
          <w:sz w:val="24"/>
          <w:szCs w:val="24"/>
        </w:rPr>
        <w:t>1 Zitrone</w:t>
      </w:r>
    </w:p>
    <w:p w14:paraId="7145DEA5" w14:textId="77777777" w:rsidR="006570C1" w:rsidRDefault="006570C1" w:rsidP="006570C1">
      <w:pPr>
        <w:spacing w:after="120"/>
        <w:ind w:left="360"/>
        <w:jc w:val="both"/>
        <w:rPr>
          <w:sz w:val="24"/>
          <w:szCs w:val="24"/>
        </w:rPr>
      </w:pPr>
    </w:p>
    <w:p w14:paraId="207B5D39" w14:textId="77777777" w:rsidR="006570C1" w:rsidRPr="00F40D66" w:rsidRDefault="006570C1" w:rsidP="006570C1">
      <w:pPr>
        <w:spacing w:after="120"/>
        <w:ind w:left="360"/>
        <w:jc w:val="both"/>
        <w:rPr>
          <w:i/>
          <w:iCs/>
          <w:sz w:val="24"/>
          <w:szCs w:val="24"/>
        </w:rPr>
      </w:pPr>
      <w:r w:rsidRPr="00F40D66">
        <w:rPr>
          <w:i/>
          <w:iCs/>
          <w:sz w:val="24"/>
          <w:szCs w:val="24"/>
        </w:rPr>
        <w:t>Für Cordon bleu</w:t>
      </w:r>
    </w:p>
    <w:p w14:paraId="37B42228" w14:textId="77777777" w:rsidR="006570C1" w:rsidRDefault="006570C1" w:rsidP="00E76E01">
      <w:pPr>
        <w:pStyle w:val="ListParagraph"/>
        <w:numPr>
          <w:ilvl w:val="0"/>
          <w:numId w:val="10"/>
        </w:numPr>
        <w:spacing w:after="120"/>
        <w:contextualSpacing w:val="0"/>
        <w:jc w:val="both"/>
        <w:rPr>
          <w:sz w:val="24"/>
          <w:szCs w:val="24"/>
        </w:rPr>
      </w:pPr>
      <w:r>
        <w:rPr>
          <w:sz w:val="24"/>
          <w:szCs w:val="24"/>
        </w:rPr>
        <w:t>Die dünn geschnittenen Kalbsschnitzel noch flacher klopfen. Die Schnitzel von beiden Seiten pfeffern und mit Paprikapulver würzen.</w:t>
      </w:r>
    </w:p>
    <w:p w14:paraId="148F3931" w14:textId="77777777" w:rsidR="006570C1" w:rsidRDefault="006570C1" w:rsidP="00E76E01">
      <w:pPr>
        <w:pStyle w:val="ListParagraph"/>
        <w:numPr>
          <w:ilvl w:val="0"/>
          <w:numId w:val="10"/>
        </w:numPr>
        <w:spacing w:after="120"/>
        <w:contextualSpacing w:val="0"/>
        <w:jc w:val="both"/>
        <w:rPr>
          <w:sz w:val="24"/>
          <w:szCs w:val="24"/>
        </w:rPr>
      </w:pPr>
      <w:r>
        <w:rPr>
          <w:sz w:val="24"/>
          <w:szCs w:val="24"/>
        </w:rPr>
        <w:t>Jeweils eine Hälfte von jedem Schnitzel mit je 1 Schinken- und 1 Käsescheibe belegen, die Schnitzel zusammenklappen und feststecken.</w:t>
      </w:r>
    </w:p>
    <w:p w14:paraId="5591CC6A" w14:textId="77777777" w:rsidR="006570C1" w:rsidRDefault="006570C1" w:rsidP="00E76E01">
      <w:pPr>
        <w:pStyle w:val="ListParagraph"/>
        <w:numPr>
          <w:ilvl w:val="0"/>
          <w:numId w:val="10"/>
        </w:numPr>
        <w:spacing w:after="120"/>
        <w:contextualSpacing w:val="0"/>
        <w:jc w:val="both"/>
        <w:rPr>
          <w:sz w:val="24"/>
          <w:szCs w:val="24"/>
        </w:rPr>
      </w:pPr>
      <w:r>
        <w:rPr>
          <w:sz w:val="24"/>
          <w:szCs w:val="24"/>
        </w:rPr>
        <w:t>Die Schnitzel dünn mit Mehl bestäuben. Die Eier in einem Teller verquirlen, leicht salzen. Die Semmelbrösel ebenfalls in einen Teller geben. Die Schnitzel im Ei wenden, danach mit den Semmelbröseln panieren. Die Brösel mit der flachen Hand gut andrücken, die Schnitzel ruhen lassen.</w:t>
      </w:r>
    </w:p>
    <w:p w14:paraId="555BE083" w14:textId="77777777" w:rsidR="006570C1" w:rsidRDefault="006570C1" w:rsidP="00E76E01">
      <w:pPr>
        <w:pStyle w:val="ListParagraph"/>
        <w:numPr>
          <w:ilvl w:val="0"/>
          <w:numId w:val="10"/>
        </w:numPr>
        <w:spacing w:after="120"/>
        <w:contextualSpacing w:val="0"/>
        <w:jc w:val="both"/>
        <w:rPr>
          <w:sz w:val="24"/>
          <w:szCs w:val="24"/>
        </w:rPr>
      </w:pPr>
      <w:r>
        <w:rPr>
          <w:sz w:val="24"/>
          <w:szCs w:val="24"/>
        </w:rPr>
        <w:t>In einer Pfanne das Butterschmalz sehr heiß werden lassen. Die gefüllten Schnitzel hineinlegen, dann die Hitze etwas verringern und die Schnitzel von jeder Seite jeweils etwa 5 Min. goldbraun braten. Mit Zitronenschnitzen garnieren.</w:t>
      </w:r>
    </w:p>
    <w:p w14:paraId="40C0F1E8" w14:textId="77777777" w:rsidR="006570C1" w:rsidRDefault="006570C1" w:rsidP="006570C1">
      <w:pPr>
        <w:rPr>
          <w:sz w:val="24"/>
          <w:szCs w:val="24"/>
        </w:rPr>
      </w:pPr>
      <w:r>
        <w:rPr>
          <w:sz w:val="24"/>
          <w:szCs w:val="24"/>
        </w:rPr>
        <w:br w:type="page"/>
      </w:r>
    </w:p>
    <w:p w14:paraId="450D35D6" w14:textId="77777777" w:rsidR="006570C1" w:rsidRDefault="006570C1" w:rsidP="006570C1">
      <w:pPr>
        <w:pStyle w:val="Heading2"/>
        <w:spacing w:after="240"/>
      </w:pPr>
      <w:r>
        <w:lastRenderedPageBreak/>
        <w:t>Schnitzel aus dem Wok</w:t>
      </w:r>
      <w:r>
        <w:rPr>
          <w:rStyle w:val="FootnoteReference"/>
        </w:rPr>
        <w:footnoteReference w:id="555"/>
      </w:r>
    </w:p>
    <w:p w14:paraId="26D72371" w14:textId="77777777" w:rsidR="006570C1" w:rsidRPr="00177393" w:rsidRDefault="006570C1" w:rsidP="006570C1">
      <w:pPr>
        <w:rPr>
          <w:sz w:val="24"/>
          <w:szCs w:val="24"/>
        </w:rPr>
      </w:pPr>
      <w:r w:rsidRPr="00177393">
        <w:rPr>
          <w:sz w:val="24"/>
          <w:szCs w:val="24"/>
          <w:u w:val="single"/>
        </w:rPr>
        <w:t>Zutaten</w:t>
      </w:r>
      <w:r w:rsidRPr="00177393">
        <w:rPr>
          <w:sz w:val="24"/>
          <w:szCs w:val="24"/>
        </w:rPr>
        <w:t xml:space="preserve"> (für 4 Portionen):</w:t>
      </w:r>
    </w:p>
    <w:p w14:paraId="26777195" w14:textId="77777777" w:rsidR="006570C1" w:rsidRPr="00177393" w:rsidRDefault="006570C1" w:rsidP="006570C1">
      <w:pPr>
        <w:rPr>
          <w:sz w:val="24"/>
          <w:szCs w:val="24"/>
        </w:rPr>
      </w:pPr>
      <w:r w:rsidRPr="00177393">
        <w:rPr>
          <w:sz w:val="24"/>
          <w:szCs w:val="24"/>
        </w:rPr>
        <w:t>2 Schweineschnitzel (etwa 300 g)</w:t>
      </w:r>
    </w:p>
    <w:p w14:paraId="4F4D1833" w14:textId="77777777" w:rsidR="006570C1" w:rsidRPr="00177393" w:rsidRDefault="006570C1" w:rsidP="006570C1">
      <w:pPr>
        <w:rPr>
          <w:sz w:val="24"/>
          <w:szCs w:val="24"/>
        </w:rPr>
      </w:pPr>
      <w:r w:rsidRPr="00177393">
        <w:rPr>
          <w:sz w:val="24"/>
          <w:szCs w:val="24"/>
        </w:rPr>
        <w:t>2 Knoblauchzehen</w:t>
      </w:r>
    </w:p>
    <w:p w14:paraId="5BA649C5" w14:textId="77777777" w:rsidR="006570C1" w:rsidRPr="00177393" w:rsidRDefault="006570C1" w:rsidP="006570C1">
      <w:pPr>
        <w:rPr>
          <w:sz w:val="24"/>
          <w:szCs w:val="24"/>
        </w:rPr>
      </w:pPr>
      <w:r w:rsidRPr="00177393">
        <w:rPr>
          <w:sz w:val="24"/>
          <w:szCs w:val="24"/>
        </w:rPr>
        <w:t>6-7 EL Öl</w:t>
      </w:r>
    </w:p>
    <w:p w14:paraId="15690454" w14:textId="77777777" w:rsidR="006570C1" w:rsidRPr="00177393" w:rsidRDefault="006570C1" w:rsidP="006570C1">
      <w:pPr>
        <w:rPr>
          <w:sz w:val="24"/>
          <w:szCs w:val="24"/>
        </w:rPr>
      </w:pPr>
      <w:r w:rsidRPr="00177393">
        <w:rPr>
          <w:sz w:val="24"/>
          <w:szCs w:val="24"/>
        </w:rPr>
        <w:t>6 EL trockener Weißwein</w:t>
      </w:r>
    </w:p>
    <w:p w14:paraId="78D7C45B" w14:textId="77777777" w:rsidR="006570C1" w:rsidRPr="00177393" w:rsidRDefault="006570C1" w:rsidP="006570C1">
      <w:pPr>
        <w:rPr>
          <w:sz w:val="24"/>
          <w:szCs w:val="24"/>
        </w:rPr>
      </w:pPr>
      <w:r w:rsidRPr="00177393">
        <w:rPr>
          <w:sz w:val="24"/>
          <w:szCs w:val="24"/>
        </w:rPr>
        <w:t>2 EL scharfer Senf</w:t>
      </w:r>
    </w:p>
    <w:p w14:paraId="0894DFF5" w14:textId="77777777" w:rsidR="006570C1" w:rsidRPr="00177393" w:rsidRDefault="006570C1" w:rsidP="006570C1">
      <w:pPr>
        <w:rPr>
          <w:sz w:val="24"/>
          <w:szCs w:val="24"/>
        </w:rPr>
      </w:pPr>
      <w:r w:rsidRPr="00177393">
        <w:rPr>
          <w:sz w:val="24"/>
          <w:szCs w:val="24"/>
        </w:rPr>
        <w:t>1 Bund glatte Petersilie</w:t>
      </w:r>
    </w:p>
    <w:p w14:paraId="52606816" w14:textId="77777777" w:rsidR="006570C1" w:rsidRPr="00177393" w:rsidRDefault="006570C1" w:rsidP="006570C1">
      <w:pPr>
        <w:rPr>
          <w:sz w:val="24"/>
          <w:szCs w:val="24"/>
        </w:rPr>
      </w:pPr>
      <w:r w:rsidRPr="00177393">
        <w:rPr>
          <w:sz w:val="24"/>
          <w:szCs w:val="24"/>
        </w:rPr>
        <w:t>½ Sellerieknolle (etwa 250 g )</w:t>
      </w:r>
    </w:p>
    <w:p w14:paraId="5785E2AA" w14:textId="77777777" w:rsidR="006570C1" w:rsidRPr="00177393" w:rsidRDefault="006570C1" w:rsidP="006570C1">
      <w:pPr>
        <w:rPr>
          <w:sz w:val="24"/>
          <w:szCs w:val="24"/>
        </w:rPr>
      </w:pPr>
      <w:r w:rsidRPr="00177393">
        <w:rPr>
          <w:sz w:val="24"/>
          <w:szCs w:val="24"/>
        </w:rPr>
        <w:t>2 EL Zitronensaft</w:t>
      </w:r>
    </w:p>
    <w:p w14:paraId="46558952" w14:textId="77777777" w:rsidR="006570C1" w:rsidRPr="00177393" w:rsidRDefault="006570C1" w:rsidP="006570C1">
      <w:pPr>
        <w:rPr>
          <w:sz w:val="24"/>
          <w:szCs w:val="24"/>
        </w:rPr>
      </w:pPr>
      <w:r w:rsidRPr="00177393">
        <w:rPr>
          <w:sz w:val="24"/>
          <w:szCs w:val="24"/>
        </w:rPr>
        <w:t>1 große rote Paprikaschote</w:t>
      </w:r>
    </w:p>
    <w:p w14:paraId="5A81E867" w14:textId="77777777" w:rsidR="006570C1" w:rsidRPr="00177393" w:rsidRDefault="006570C1" w:rsidP="006570C1">
      <w:pPr>
        <w:rPr>
          <w:sz w:val="24"/>
          <w:szCs w:val="24"/>
        </w:rPr>
      </w:pPr>
      <w:r w:rsidRPr="00177393">
        <w:rPr>
          <w:sz w:val="24"/>
          <w:szCs w:val="24"/>
        </w:rPr>
        <w:t>Salz</w:t>
      </w:r>
    </w:p>
    <w:p w14:paraId="44BD9A8C" w14:textId="77777777" w:rsidR="006570C1" w:rsidRPr="00177393" w:rsidRDefault="006570C1" w:rsidP="006570C1">
      <w:pPr>
        <w:rPr>
          <w:sz w:val="24"/>
          <w:szCs w:val="24"/>
        </w:rPr>
      </w:pPr>
      <w:r w:rsidRPr="00177393">
        <w:rPr>
          <w:sz w:val="24"/>
          <w:szCs w:val="24"/>
        </w:rPr>
        <w:t>3 EL Sojasauce</w:t>
      </w:r>
    </w:p>
    <w:p w14:paraId="38DED29D" w14:textId="77777777" w:rsidR="006570C1" w:rsidRPr="00177393" w:rsidRDefault="006570C1" w:rsidP="006570C1">
      <w:pPr>
        <w:rPr>
          <w:sz w:val="24"/>
          <w:szCs w:val="24"/>
        </w:rPr>
      </w:pPr>
    </w:p>
    <w:p w14:paraId="57429E23" w14:textId="77777777" w:rsidR="006570C1" w:rsidRPr="00177393" w:rsidRDefault="006570C1" w:rsidP="006570C1">
      <w:pPr>
        <w:rPr>
          <w:sz w:val="24"/>
          <w:szCs w:val="24"/>
        </w:rPr>
      </w:pPr>
      <w:r w:rsidRPr="00177393">
        <w:rPr>
          <w:sz w:val="24"/>
          <w:szCs w:val="24"/>
        </w:rPr>
        <w:t>Zubereitungszeit:</w:t>
      </w:r>
      <w:r w:rsidRPr="00177393">
        <w:rPr>
          <w:sz w:val="24"/>
          <w:szCs w:val="24"/>
        </w:rPr>
        <w:tab/>
        <w:t>50 Minuten plus 2 Stunden Marinierzeit</w:t>
      </w:r>
    </w:p>
    <w:p w14:paraId="31B97B09" w14:textId="77777777" w:rsidR="006570C1" w:rsidRPr="00177393" w:rsidRDefault="006570C1" w:rsidP="00B40E8C">
      <w:pPr>
        <w:pStyle w:val="ListParagraph"/>
        <w:numPr>
          <w:ilvl w:val="0"/>
          <w:numId w:val="1737"/>
        </w:numPr>
        <w:spacing w:after="120"/>
        <w:ind w:left="714" w:hanging="357"/>
        <w:contextualSpacing w:val="0"/>
        <w:jc w:val="both"/>
        <w:rPr>
          <w:sz w:val="24"/>
          <w:szCs w:val="24"/>
        </w:rPr>
      </w:pPr>
      <w:r w:rsidRPr="00177393">
        <w:rPr>
          <w:sz w:val="24"/>
          <w:szCs w:val="24"/>
        </w:rPr>
        <w:t>Die Schnitzel in feine Streifen schneiden. Die Knoblauchzehen durchpressen, mit etwa 4 EL Öl, dem Wein, Senf und Pfeffer verrühren. Die Hälfte der Petersilie sehr fein hacken und untermischen. Die Fleischstreifen mit der Marinade in eine Schüssel geben, im Kühlschrank zugedeckt mindestens 2 Stunden durchziehen lassen.</w:t>
      </w:r>
    </w:p>
    <w:p w14:paraId="33B1C556" w14:textId="77777777" w:rsidR="006570C1" w:rsidRPr="00177393" w:rsidRDefault="006570C1" w:rsidP="00B40E8C">
      <w:pPr>
        <w:pStyle w:val="ListParagraph"/>
        <w:numPr>
          <w:ilvl w:val="0"/>
          <w:numId w:val="1737"/>
        </w:numPr>
        <w:spacing w:after="120"/>
        <w:ind w:left="714" w:hanging="357"/>
        <w:contextualSpacing w:val="0"/>
        <w:jc w:val="both"/>
        <w:rPr>
          <w:sz w:val="24"/>
          <w:szCs w:val="24"/>
        </w:rPr>
      </w:pPr>
      <w:r w:rsidRPr="00177393">
        <w:rPr>
          <w:sz w:val="24"/>
          <w:szCs w:val="24"/>
        </w:rPr>
        <w:t>Kurz vor dem Braten das Gemüse vorbereiten. Die Sellerieknolle schälen, in dünne Scheiben und danach in sehr feine Stifte schneiden. Sofort in kaltes Wasser mit Zitronensaft legen.</w:t>
      </w:r>
    </w:p>
    <w:p w14:paraId="45EC4F81" w14:textId="77777777" w:rsidR="006570C1" w:rsidRPr="00177393" w:rsidRDefault="006570C1" w:rsidP="00B40E8C">
      <w:pPr>
        <w:pStyle w:val="ListParagraph"/>
        <w:numPr>
          <w:ilvl w:val="0"/>
          <w:numId w:val="1737"/>
        </w:numPr>
        <w:spacing w:after="120"/>
        <w:ind w:left="714" w:hanging="357"/>
        <w:contextualSpacing w:val="0"/>
        <w:jc w:val="both"/>
        <w:rPr>
          <w:sz w:val="24"/>
          <w:szCs w:val="24"/>
        </w:rPr>
      </w:pPr>
      <w:r w:rsidRPr="00177393">
        <w:rPr>
          <w:sz w:val="24"/>
          <w:szCs w:val="24"/>
        </w:rPr>
        <w:t>Die Paprikaschote waschen und halbieren, Trennwände und Kerne entfernen. Die Schotenhälften in kleine, quadratische Stücke schneiden. Das marinierte Schweinefleisch bereitstellen. In einem Wok oder einer großen Pfanne 1 EL Öl verstreichen und hoch erhitzen. Eine Portion Fleisch gut abtropfen lassen, ins heiße Öl geben und unter Rühren kräftig anbraten. Auf die Seite schieben, die nächste Portion abtropfen lassen und in wenig Öl anbraten, danach wieder an den Rand der Pfanne schieben.</w:t>
      </w:r>
    </w:p>
    <w:p w14:paraId="15B2EAD9" w14:textId="77777777" w:rsidR="006570C1" w:rsidRPr="00177393" w:rsidRDefault="006570C1" w:rsidP="00B40E8C">
      <w:pPr>
        <w:pStyle w:val="ListParagraph"/>
        <w:numPr>
          <w:ilvl w:val="0"/>
          <w:numId w:val="1737"/>
        </w:numPr>
        <w:spacing w:after="120"/>
        <w:ind w:left="714" w:hanging="357"/>
        <w:contextualSpacing w:val="0"/>
        <w:jc w:val="both"/>
        <w:rPr>
          <w:sz w:val="24"/>
          <w:szCs w:val="24"/>
        </w:rPr>
      </w:pPr>
      <w:r w:rsidRPr="00177393">
        <w:rPr>
          <w:sz w:val="24"/>
          <w:szCs w:val="24"/>
        </w:rPr>
        <w:t xml:space="preserve">Das angebratene Fleisch salzen und kräftig pfeffern. Eventuell nochmals etwas Öl in die Mitte der Pfanne geben und erhitzen. Nach und nach die gut abgetropften Selleriestifte, dann die Paprikastücke anbraten. Dabei ständig rühren, das </w:t>
      </w:r>
      <w:r w:rsidRPr="00177393">
        <w:rPr>
          <w:sz w:val="24"/>
          <w:szCs w:val="24"/>
        </w:rPr>
        <w:lastRenderedPageBreak/>
        <w:t>angebratenen Gemüse jeweils beiseite schieben dann für die nächste Portion Platz machen.</w:t>
      </w:r>
    </w:p>
    <w:p w14:paraId="0BE8384A" w14:textId="77777777" w:rsidR="006570C1" w:rsidRPr="00177393" w:rsidRDefault="006570C1" w:rsidP="00B40E8C">
      <w:pPr>
        <w:pStyle w:val="ListParagraph"/>
        <w:numPr>
          <w:ilvl w:val="0"/>
          <w:numId w:val="1737"/>
        </w:numPr>
        <w:spacing w:after="120"/>
        <w:ind w:left="714" w:hanging="357"/>
        <w:contextualSpacing w:val="0"/>
        <w:jc w:val="both"/>
        <w:rPr>
          <w:sz w:val="24"/>
          <w:szCs w:val="24"/>
        </w:rPr>
      </w:pPr>
      <w:r w:rsidRPr="00177393">
        <w:rPr>
          <w:sz w:val="24"/>
          <w:szCs w:val="24"/>
        </w:rPr>
        <w:t>Die übrige Senfmarinade aus de Schüssel mit der Sojasauce glattrühren und angießen. Die Mischung in der Pfanne bei mittlerer Hitze in 8-10 Minuten fertiggaren. Sellerie und Paprika sollten noch schön knackig sein. Mit Salz und Pfeffer abschmecken, die restliche Petersilie aufstreuen und heiß aus der Pfanne servieren.</w:t>
      </w:r>
    </w:p>
    <w:p w14:paraId="4A243C0E" w14:textId="77777777" w:rsidR="00177393" w:rsidRDefault="00177393">
      <w:pPr>
        <w:rPr>
          <w:rFonts w:asciiTheme="majorHAnsi" w:eastAsiaTheme="majorEastAsia" w:hAnsiTheme="majorHAnsi" w:cstheme="majorBidi"/>
          <w:color w:val="2F5496" w:themeColor="accent1" w:themeShade="BF"/>
          <w:sz w:val="26"/>
          <w:szCs w:val="26"/>
        </w:rPr>
      </w:pPr>
      <w:r>
        <w:br w:type="page"/>
      </w:r>
    </w:p>
    <w:p w14:paraId="6954A1AB" w14:textId="2C08013D" w:rsidR="006570C1" w:rsidRDefault="006570C1" w:rsidP="006570C1">
      <w:pPr>
        <w:pStyle w:val="Heading2"/>
        <w:spacing w:after="240"/>
      </w:pPr>
      <w:r>
        <w:lastRenderedPageBreak/>
        <w:t>Heilbronner Leibgericht</w:t>
      </w:r>
      <w:r>
        <w:rPr>
          <w:rStyle w:val="FootnoteReference"/>
        </w:rPr>
        <w:footnoteReference w:id="556"/>
      </w:r>
      <w:r>
        <w:t xml:space="preserve"> </w:t>
      </w:r>
    </w:p>
    <w:p w14:paraId="6ECAFB3A" w14:textId="77777777" w:rsidR="006570C1" w:rsidRDefault="006570C1" w:rsidP="006570C1">
      <w:pPr>
        <w:rPr>
          <w:sz w:val="24"/>
          <w:szCs w:val="24"/>
        </w:rPr>
      </w:pPr>
      <w:r w:rsidRPr="00341B66">
        <w:rPr>
          <w:sz w:val="24"/>
          <w:szCs w:val="24"/>
          <w:u w:val="single"/>
        </w:rPr>
        <w:t>Zutaten</w:t>
      </w:r>
      <w:r>
        <w:rPr>
          <w:sz w:val="24"/>
          <w:szCs w:val="24"/>
        </w:rPr>
        <w:t xml:space="preserve"> (für 4 Portionen)</w:t>
      </w:r>
    </w:p>
    <w:p w14:paraId="7C14E5AA" w14:textId="77777777" w:rsidR="006570C1" w:rsidRDefault="006570C1" w:rsidP="006570C1">
      <w:pPr>
        <w:rPr>
          <w:sz w:val="24"/>
          <w:szCs w:val="24"/>
        </w:rPr>
      </w:pPr>
      <w:r>
        <w:rPr>
          <w:sz w:val="24"/>
          <w:szCs w:val="24"/>
        </w:rPr>
        <w:t>800 g Schweinefilet</w:t>
      </w:r>
    </w:p>
    <w:p w14:paraId="48BBA5DD" w14:textId="77777777" w:rsidR="006570C1" w:rsidRDefault="006570C1" w:rsidP="006570C1">
      <w:pPr>
        <w:rPr>
          <w:sz w:val="24"/>
          <w:szCs w:val="24"/>
        </w:rPr>
      </w:pPr>
      <w:r>
        <w:rPr>
          <w:sz w:val="24"/>
          <w:szCs w:val="24"/>
        </w:rPr>
        <w:t>140 g Butter</w:t>
      </w:r>
    </w:p>
    <w:p w14:paraId="61D6F9E8" w14:textId="77777777" w:rsidR="006570C1" w:rsidRDefault="006570C1" w:rsidP="006570C1">
      <w:pPr>
        <w:rPr>
          <w:sz w:val="24"/>
          <w:szCs w:val="24"/>
        </w:rPr>
      </w:pPr>
      <w:r>
        <w:rPr>
          <w:sz w:val="24"/>
          <w:szCs w:val="24"/>
        </w:rPr>
        <w:t>400 g Pilze</w:t>
      </w:r>
    </w:p>
    <w:p w14:paraId="0F3E2555" w14:textId="77777777" w:rsidR="006570C1" w:rsidRDefault="006570C1" w:rsidP="006570C1">
      <w:pPr>
        <w:rPr>
          <w:sz w:val="24"/>
          <w:szCs w:val="24"/>
        </w:rPr>
      </w:pPr>
      <w:r>
        <w:rPr>
          <w:sz w:val="24"/>
          <w:szCs w:val="24"/>
        </w:rPr>
        <w:t>1 TL grüne Pfefferkörner</w:t>
      </w:r>
    </w:p>
    <w:p w14:paraId="5E2ADE81" w14:textId="77777777" w:rsidR="006570C1" w:rsidRDefault="006570C1" w:rsidP="006570C1">
      <w:pPr>
        <w:rPr>
          <w:sz w:val="24"/>
          <w:szCs w:val="24"/>
        </w:rPr>
      </w:pPr>
      <w:r>
        <w:rPr>
          <w:sz w:val="24"/>
          <w:szCs w:val="24"/>
        </w:rPr>
        <w:t>1 Schuss Weißwein</w:t>
      </w:r>
    </w:p>
    <w:p w14:paraId="2DA6F6A5" w14:textId="77777777" w:rsidR="006570C1" w:rsidRDefault="006570C1" w:rsidP="006570C1">
      <w:pPr>
        <w:rPr>
          <w:sz w:val="24"/>
          <w:szCs w:val="24"/>
        </w:rPr>
      </w:pPr>
      <w:r>
        <w:rPr>
          <w:sz w:val="24"/>
          <w:szCs w:val="24"/>
        </w:rPr>
        <w:t>100 ml Sahne</w:t>
      </w:r>
    </w:p>
    <w:p w14:paraId="7950F47A" w14:textId="77777777" w:rsidR="006570C1" w:rsidRDefault="006570C1" w:rsidP="006570C1">
      <w:pPr>
        <w:rPr>
          <w:sz w:val="24"/>
          <w:szCs w:val="24"/>
        </w:rPr>
      </w:pPr>
      <w:r>
        <w:rPr>
          <w:sz w:val="24"/>
          <w:szCs w:val="24"/>
        </w:rPr>
        <w:t>Pfeffer, Salz</w:t>
      </w:r>
    </w:p>
    <w:p w14:paraId="31BFD2AC" w14:textId="77777777" w:rsidR="006570C1" w:rsidRDefault="006570C1" w:rsidP="006570C1">
      <w:pPr>
        <w:rPr>
          <w:sz w:val="24"/>
          <w:szCs w:val="24"/>
        </w:rPr>
      </w:pPr>
    </w:p>
    <w:p w14:paraId="2701EF1F" w14:textId="77777777" w:rsidR="006570C1" w:rsidRDefault="006570C1" w:rsidP="006570C1">
      <w:pPr>
        <w:rPr>
          <w:sz w:val="24"/>
          <w:szCs w:val="24"/>
        </w:rPr>
      </w:pPr>
      <w:r>
        <w:rPr>
          <w:sz w:val="24"/>
          <w:szCs w:val="24"/>
        </w:rPr>
        <w:t>Außerdem:</w:t>
      </w:r>
    </w:p>
    <w:p w14:paraId="103F3B8D" w14:textId="77777777" w:rsidR="006570C1" w:rsidRDefault="006570C1" w:rsidP="006570C1">
      <w:pPr>
        <w:rPr>
          <w:sz w:val="24"/>
          <w:szCs w:val="24"/>
        </w:rPr>
      </w:pPr>
      <w:r>
        <w:rPr>
          <w:sz w:val="24"/>
          <w:szCs w:val="24"/>
        </w:rPr>
        <w:t>Maultaschen, Spätzle, Schupfnudeln</w:t>
      </w:r>
    </w:p>
    <w:p w14:paraId="64DC480B" w14:textId="77777777" w:rsidR="006570C1" w:rsidRDefault="006570C1" w:rsidP="006570C1">
      <w:pPr>
        <w:rPr>
          <w:sz w:val="24"/>
          <w:szCs w:val="24"/>
        </w:rPr>
      </w:pPr>
    </w:p>
    <w:p w14:paraId="71C4B432" w14:textId="77777777" w:rsidR="006570C1" w:rsidRDefault="006570C1" w:rsidP="006570C1">
      <w:pPr>
        <w:rPr>
          <w:sz w:val="24"/>
          <w:szCs w:val="24"/>
        </w:rPr>
      </w:pPr>
      <w:r>
        <w:rPr>
          <w:sz w:val="24"/>
          <w:szCs w:val="24"/>
        </w:rPr>
        <w:t>Zubereitungszeit: 45 Minuten plus Kochzeit 40 Minuten</w:t>
      </w:r>
    </w:p>
    <w:p w14:paraId="2241D914" w14:textId="77777777" w:rsidR="006570C1" w:rsidRPr="00F93E84" w:rsidRDefault="006570C1" w:rsidP="00B40E8C">
      <w:pPr>
        <w:pStyle w:val="ListParagraph"/>
        <w:numPr>
          <w:ilvl w:val="0"/>
          <w:numId w:val="1124"/>
        </w:numPr>
        <w:spacing w:after="120"/>
        <w:ind w:left="714" w:hanging="357"/>
        <w:contextualSpacing w:val="0"/>
        <w:jc w:val="both"/>
        <w:rPr>
          <w:sz w:val="24"/>
          <w:szCs w:val="24"/>
        </w:rPr>
      </w:pPr>
      <w:r w:rsidRPr="00F93E84">
        <w:rPr>
          <w:sz w:val="24"/>
          <w:szCs w:val="24"/>
        </w:rPr>
        <w:t>Für das Fleisch und die Sauce ca. 1/3 der Butter in einer Pfanne erhitzen. Das Filet von allen Seiten scharf anbraten. Dann kräftig salzen und pfeffern. Unter Zugabe von etwas Butter weiter braten, bis das Fleisch von allen Seiten schön angebräunt ist. Dann das Fleisch aus der Pfanne nehmen, in Alufolie wickeln und im vorgeheizten Ofen bei ca. 100 Grad ruhen lassen.</w:t>
      </w:r>
    </w:p>
    <w:p w14:paraId="533191EE" w14:textId="77777777" w:rsidR="006570C1" w:rsidRPr="00F93E84" w:rsidRDefault="006570C1" w:rsidP="00B40E8C">
      <w:pPr>
        <w:pStyle w:val="ListParagraph"/>
        <w:numPr>
          <w:ilvl w:val="0"/>
          <w:numId w:val="1124"/>
        </w:numPr>
        <w:spacing w:after="120"/>
        <w:ind w:left="714" w:hanging="357"/>
        <w:contextualSpacing w:val="0"/>
        <w:jc w:val="both"/>
        <w:rPr>
          <w:sz w:val="24"/>
          <w:szCs w:val="24"/>
        </w:rPr>
      </w:pPr>
      <w:r w:rsidRPr="00F93E84">
        <w:rPr>
          <w:sz w:val="24"/>
          <w:szCs w:val="24"/>
        </w:rPr>
        <w:t xml:space="preserve">In der Zwischenzeit die Hälfte die Pilze fein schneiden und mit dem grünen Pfeffer in der </w:t>
      </w:r>
      <w:r>
        <w:rPr>
          <w:sz w:val="24"/>
          <w:szCs w:val="24"/>
        </w:rPr>
        <w:t xml:space="preserve">die </w:t>
      </w:r>
      <w:r w:rsidRPr="00F93E84">
        <w:rPr>
          <w:sz w:val="24"/>
          <w:szCs w:val="24"/>
        </w:rPr>
        <w:t>Butter, in der das Fleisch gebraten hat, kurz anschwitzen. Restliche Pilze dazugeben und mit Weißwein ablöschen. Nun etwas einreduzieren lassen und dann vom Herd nehmen. Die Sahne einrühren und mit Salz und Pfeffer abschmecken.</w:t>
      </w:r>
    </w:p>
    <w:p w14:paraId="2FB8441C" w14:textId="77777777" w:rsidR="006570C1" w:rsidRDefault="006570C1" w:rsidP="00B40E8C">
      <w:pPr>
        <w:pStyle w:val="ListParagraph"/>
        <w:numPr>
          <w:ilvl w:val="0"/>
          <w:numId w:val="1124"/>
        </w:numPr>
        <w:spacing w:after="120"/>
        <w:ind w:left="714" w:hanging="357"/>
        <w:contextualSpacing w:val="0"/>
        <w:jc w:val="both"/>
        <w:rPr>
          <w:sz w:val="24"/>
          <w:szCs w:val="24"/>
        </w:rPr>
      </w:pPr>
      <w:r w:rsidRPr="00F93E84">
        <w:rPr>
          <w:sz w:val="24"/>
          <w:szCs w:val="24"/>
        </w:rPr>
        <w:t>Das Fleisch aus dem Ofen nehmen und in Scheiben schneiden. Fleisch, Sauce und alle vorbereiteten Beilagen anrichten und servieren.</w:t>
      </w:r>
    </w:p>
    <w:p w14:paraId="4B19A82F" w14:textId="77777777" w:rsidR="006570C1" w:rsidRDefault="006570C1" w:rsidP="006570C1">
      <w:pPr>
        <w:rPr>
          <w:sz w:val="24"/>
          <w:szCs w:val="24"/>
        </w:rPr>
      </w:pPr>
      <w:r>
        <w:rPr>
          <w:sz w:val="24"/>
          <w:szCs w:val="24"/>
        </w:rPr>
        <w:br w:type="page"/>
      </w:r>
    </w:p>
    <w:p w14:paraId="395DB32E" w14:textId="77777777" w:rsidR="006570C1" w:rsidRDefault="006570C1" w:rsidP="006570C1">
      <w:pPr>
        <w:pStyle w:val="Heading2"/>
        <w:spacing w:after="240"/>
      </w:pPr>
      <w:r>
        <w:lastRenderedPageBreak/>
        <w:t>Schnitzel-Gratin</w:t>
      </w:r>
      <w:r>
        <w:rPr>
          <w:rStyle w:val="FootnoteReference"/>
        </w:rPr>
        <w:footnoteReference w:id="557"/>
      </w:r>
      <w:r>
        <w:t xml:space="preserve"> </w:t>
      </w:r>
    </w:p>
    <w:p w14:paraId="5AAFBECE" w14:textId="77777777" w:rsidR="006570C1" w:rsidRDefault="006570C1" w:rsidP="006570C1">
      <w:pPr>
        <w:rPr>
          <w:sz w:val="24"/>
          <w:szCs w:val="24"/>
        </w:rPr>
      </w:pPr>
      <w:r w:rsidRPr="003A498F">
        <w:rPr>
          <w:sz w:val="24"/>
          <w:szCs w:val="24"/>
          <w:u w:val="single"/>
        </w:rPr>
        <w:t>Zutaten</w:t>
      </w:r>
      <w:r>
        <w:rPr>
          <w:sz w:val="24"/>
          <w:szCs w:val="24"/>
        </w:rPr>
        <w:t xml:space="preserve"> (für 2 Portionen)</w:t>
      </w:r>
    </w:p>
    <w:p w14:paraId="2337CF89" w14:textId="77777777" w:rsidR="006570C1" w:rsidRDefault="006570C1" w:rsidP="006570C1">
      <w:pPr>
        <w:rPr>
          <w:sz w:val="24"/>
          <w:szCs w:val="24"/>
        </w:rPr>
      </w:pPr>
      <w:r>
        <w:rPr>
          <w:sz w:val="24"/>
          <w:szCs w:val="24"/>
        </w:rPr>
        <w:t>100 ml Schlagsahne</w:t>
      </w:r>
    </w:p>
    <w:p w14:paraId="2F21876C" w14:textId="77777777" w:rsidR="006570C1" w:rsidRDefault="006570C1" w:rsidP="006570C1">
      <w:pPr>
        <w:rPr>
          <w:sz w:val="24"/>
          <w:szCs w:val="24"/>
        </w:rPr>
      </w:pPr>
      <w:r>
        <w:rPr>
          <w:sz w:val="24"/>
          <w:szCs w:val="24"/>
        </w:rPr>
        <w:t>40 g geriebener Parmesan</w:t>
      </w:r>
    </w:p>
    <w:p w14:paraId="34550D1B" w14:textId="77777777" w:rsidR="006570C1" w:rsidRDefault="006570C1" w:rsidP="006570C1">
      <w:pPr>
        <w:rPr>
          <w:sz w:val="24"/>
          <w:szCs w:val="24"/>
        </w:rPr>
      </w:pPr>
      <w:r>
        <w:rPr>
          <w:sz w:val="24"/>
          <w:szCs w:val="24"/>
        </w:rPr>
        <w:t>Cayennepfeffer</w:t>
      </w:r>
    </w:p>
    <w:p w14:paraId="3DE49A9A" w14:textId="77777777" w:rsidR="006570C1" w:rsidRDefault="006570C1" w:rsidP="006570C1">
      <w:pPr>
        <w:rPr>
          <w:sz w:val="24"/>
          <w:szCs w:val="24"/>
        </w:rPr>
      </w:pPr>
      <w:r>
        <w:rPr>
          <w:sz w:val="24"/>
          <w:szCs w:val="24"/>
        </w:rPr>
        <w:t>2 Schweineschnitzel (à 150 g)</w:t>
      </w:r>
    </w:p>
    <w:p w14:paraId="060BDEF7" w14:textId="77777777" w:rsidR="006570C1" w:rsidRDefault="006570C1" w:rsidP="006570C1">
      <w:pPr>
        <w:rPr>
          <w:sz w:val="24"/>
          <w:szCs w:val="24"/>
        </w:rPr>
      </w:pPr>
      <w:r>
        <w:rPr>
          <w:sz w:val="24"/>
          <w:szCs w:val="24"/>
        </w:rPr>
        <w:t>Salz</w:t>
      </w:r>
    </w:p>
    <w:p w14:paraId="1075551E" w14:textId="77777777" w:rsidR="006570C1" w:rsidRDefault="006570C1" w:rsidP="006570C1">
      <w:pPr>
        <w:rPr>
          <w:sz w:val="24"/>
          <w:szCs w:val="24"/>
        </w:rPr>
      </w:pPr>
      <w:r>
        <w:rPr>
          <w:sz w:val="24"/>
          <w:szCs w:val="24"/>
        </w:rPr>
        <w:t>2 EL Öl</w:t>
      </w:r>
    </w:p>
    <w:p w14:paraId="004F19E6" w14:textId="77777777" w:rsidR="006570C1" w:rsidRDefault="006570C1" w:rsidP="006570C1">
      <w:pPr>
        <w:rPr>
          <w:sz w:val="24"/>
          <w:szCs w:val="24"/>
        </w:rPr>
      </w:pPr>
      <w:r>
        <w:rPr>
          <w:sz w:val="24"/>
          <w:szCs w:val="24"/>
        </w:rPr>
        <w:t>10 Kirschtomaten</w:t>
      </w:r>
    </w:p>
    <w:p w14:paraId="75A1304B" w14:textId="77777777" w:rsidR="006570C1" w:rsidRDefault="006570C1" w:rsidP="006570C1">
      <w:pPr>
        <w:rPr>
          <w:sz w:val="24"/>
          <w:szCs w:val="24"/>
        </w:rPr>
      </w:pPr>
    </w:p>
    <w:p w14:paraId="43C69FBD" w14:textId="77777777" w:rsidR="006570C1" w:rsidRDefault="006570C1" w:rsidP="006570C1">
      <w:pPr>
        <w:rPr>
          <w:sz w:val="24"/>
          <w:szCs w:val="24"/>
        </w:rPr>
      </w:pPr>
      <w:r>
        <w:rPr>
          <w:sz w:val="24"/>
          <w:szCs w:val="24"/>
        </w:rPr>
        <w:t>Zubereitungszeit: 30 Minuten</w:t>
      </w:r>
    </w:p>
    <w:p w14:paraId="35EAEC81" w14:textId="77777777" w:rsidR="006570C1" w:rsidRPr="00536A90" w:rsidRDefault="006570C1" w:rsidP="00B40E8C">
      <w:pPr>
        <w:pStyle w:val="ListParagraph"/>
        <w:numPr>
          <w:ilvl w:val="0"/>
          <w:numId w:val="1108"/>
        </w:numPr>
        <w:spacing w:after="120"/>
        <w:ind w:left="714" w:hanging="357"/>
        <w:contextualSpacing w:val="0"/>
        <w:jc w:val="both"/>
        <w:rPr>
          <w:sz w:val="24"/>
          <w:szCs w:val="24"/>
        </w:rPr>
      </w:pPr>
      <w:r w:rsidRPr="00536A90">
        <w:rPr>
          <w:sz w:val="24"/>
          <w:szCs w:val="24"/>
        </w:rPr>
        <w:t>Sahne steif schlagen, Käse und etwas Cayennepfeffer untermischen. Zucchini putzen und in 1 cm dicke Scheiben schneiden. Schnitzel halbieren und salzen.</w:t>
      </w:r>
    </w:p>
    <w:p w14:paraId="107FD859" w14:textId="77777777" w:rsidR="006570C1" w:rsidRPr="00536A90" w:rsidRDefault="006570C1" w:rsidP="00B40E8C">
      <w:pPr>
        <w:pStyle w:val="ListParagraph"/>
        <w:numPr>
          <w:ilvl w:val="0"/>
          <w:numId w:val="1108"/>
        </w:numPr>
        <w:spacing w:after="120"/>
        <w:ind w:left="714" w:hanging="357"/>
        <w:contextualSpacing w:val="0"/>
        <w:jc w:val="both"/>
        <w:rPr>
          <w:sz w:val="24"/>
          <w:szCs w:val="24"/>
        </w:rPr>
      </w:pPr>
      <w:r w:rsidRPr="00536A90">
        <w:rPr>
          <w:sz w:val="24"/>
          <w:szCs w:val="24"/>
        </w:rPr>
        <w:t>Schnitzel in einer heißen Pfanne mit 1 EL Öl von jeder Seite 1 Minuten anbraten. Aus der Pfanne nehmen. Zucchini mit 1 EL Öl in derselben Pfanne von jeder Seite 172 Minuten anbraten und salzen.</w:t>
      </w:r>
    </w:p>
    <w:p w14:paraId="139B8CC0" w14:textId="77777777" w:rsidR="006570C1" w:rsidRPr="00536A90" w:rsidRDefault="006570C1" w:rsidP="00B40E8C">
      <w:pPr>
        <w:pStyle w:val="ListParagraph"/>
        <w:numPr>
          <w:ilvl w:val="0"/>
          <w:numId w:val="1108"/>
        </w:numPr>
        <w:spacing w:after="120"/>
        <w:ind w:left="714" w:hanging="357"/>
        <w:contextualSpacing w:val="0"/>
        <w:jc w:val="both"/>
        <w:rPr>
          <w:sz w:val="24"/>
          <w:szCs w:val="24"/>
        </w:rPr>
      </w:pPr>
      <w:r w:rsidRPr="00536A90">
        <w:rPr>
          <w:sz w:val="24"/>
          <w:szCs w:val="24"/>
        </w:rPr>
        <w:t>Zucchini, Schnitzel und Kirschtomaten in eine Auflaufform schichten. Käsesahne darüber verteilen und alles im Ofen bei 220 Grad (Umluft 200 Grad) auf einem Rost im oberen Ofendrittel ca. 15 Minuten backen.</w:t>
      </w:r>
    </w:p>
    <w:p w14:paraId="517360FD" w14:textId="77777777" w:rsidR="006570C1" w:rsidRDefault="006570C1" w:rsidP="006570C1">
      <w:pPr>
        <w:rPr>
          <w:sz w:val="24"/>
          <w:szCs w:val="24"/>
        </w:rPr>
      </w:pPr>
    </w:p>
    <w:p w14:paraId="525CAF70" w14:textId="77777777" w:rsidR="006570C1" w:rsidRDefault="006570C1" w:rsidP="006570C1">
      <w:pPr>
        <w:rPr>
          <w:sz w:val="24"/>
          <w:szCs w:val="24"/>
        </w:rPr>
      </w:pPr>
      <w:r>
        <w:rPr>
          <w:sz w:val="24"/>
          <w:szCs w:val="24"/>
        </w:rPr>
        <w:br w:type="page"/>
      </w:r>
    </w:p>
    <w:p w14:paraId="049E6592" w14:textId="77777777" w:rsidR="006570C1" w:rsidRDefault="006570C1" w:rsidP="006570C1">
      <w:pPr>
        <w:pStyle w:val="Heading2"/>
        <w:spacing w:after="240"/>
      </w:pPr>
      <w:r>
        <w:lastRenderedPageBreak/>
        <w:t>Schäufele mit Kartoffelsalat</w:t>
      </w:r>
      <w:r>
        <w:rPr>
          <w:rStyle w:val="FootnoteReference"/>
        </w:rPr>
        <w:footnoteReference w:id="558"/>
      </w:r>
      <w:r>
        <w:t xml:space="preserve"> </w:t>
      </w:r>
    </w:p>
    <w:p w14:paraId="4BAB4DFB" w14:textId="77777777" w:rsidR="006570C1" w:rsidRDefault="006570C1" w:rsidP="006570C1">
      <w:pPr>
        <w:rPr>
          <w:sz w:val="24"/>
          <w:szCs w:val="24"/>
        </w:rPr>
      </w:pPr>
      <w:r w:rsidRPr="00932A62">
        <w:rPr>
          <w:sz w:val="24"/>
          <w:szCs w:val="24"/>
          <w:u w:val="single"/>
        </w:rPr>
        <w:t>Zutaten</w:t>
      </w:r>
      <w:r>
        <w:rPr>
          <w:sz w:val="24"/>
          <w:szCs w:val="24"/>
        </w:rPr>
        <w:t xml:space="preserve"> (für 4 Portionen)</w:t>
      </w:r>
    </w:p>
    <w:p w14:paraId="05DB7C04" w14:textId="77777777" w:rsidR="006570C1" w:rsidRPr="00932A62" w:rsidRDefault="006570C1" w:rsidP="006570C1">
      <w:pPr>
        <w:rPr>
          <w:i/>
          <w:iCs/>
          <w:sz w:val="24"/>
          <w:szCs w:val="24"/>
        </w:rPr>
      </w:pPr>
      <w:r w:rsidRPr="00932A62">
        <w:rPr>
          <w:i/>
          <w:iCs/>
          <w:sz w:val="24"/>
          <w:szCs w:val="24"/>
        </w:rPr>
        <w:t>Für die Schäufele</w:t>
      </w:r>
    </w:p>
    <w:p w14:paraId="50315329" w14:textId="77777777" w:rsidR="006570C1" w:rsidRDefault="006570C1" w:rsidP="006570C1">
      <w:pPr>
        <w:rPr>
          <w:sz w:val="24"/>
          <w:szCs w:val="24"/>
        </w:rPr>
      </w:pPr>
      <w:r>
        <w:rPr>
          <w:sz w:val="24"/>
          <w:szCs w:val="24"/>
        </w:rPr>
        <w:t>800 g Schäufele (Schulterblatt vom Schwein, zart geräuchert und gepökelt)</w:t>
      </w:r>
    </w:p>
    <w:p w14:paraId="0F501E18" w14:textId="77777777" w:rsidR="006570C1" w:rsidRDefault="006570C1" w:rsidP="006570C1">
      <w:pPr>
        <w:rPr>
          <w:sz w:val="24"/>
          <w:szCs w:val="24"/>
        </w:rPr>
      </w:pPr>
      <w:r>
        <w:rPr>
          <w:sz w:val="24"/>
          <w:szCs w:val="24"/>
        </w:rPr>
        <w:t>2 Zwiebeln</w:t>
      </w:r>
    </w:p>
    <w:p w14:paraId="0F9F3C2A" w14:textId="77777777" w:rsidR="006570C1" w:rsidRDefault="006570C1" w:rsidP="006570C1">
      <w:pPr>
        <w:rPr>
          <w:sz w:val="24"/>
          <w:szCs w:val="24"/>
        </w:rPr>
      </w:pPr>
      <w:r>
        <w:rPr>
          <w:sz w:val="24"/>
          <w:szCs w:val="24"/>
        </w:rPr>
        <w:t>1 Lorbeerblatt</w:t>
      </w:r>
    </w:p>
    <w:p w14:paraId="6AD3C8A2" w14:textId="77777777" w:rsidR="006570C1" w:rsidRDefault="006570C1" w:rsidP="006570C1">
      <w:pPr>
        <w:rPr>
          <w:sz w:val="24"/>
          <w:szCs w:val="24"/>
        </w:rPr>
      </w:pPr>
      <w:r>
        <w:rPr>
          <w:sz w:val="24"/>
          <w:szCs w:val="24"/>
        </w:rPr>
        <w:t>1 TL Wacholderbeeren</w:t>
      </w:r>
    </w:p>
    <w:p w14:paraId="59C4E397" w14:textId="77777777" w:rsidR="006570C1" w:rsidRDefault="006570C1" w:rsidP="006570C1">
      <w:pPr>
        <w:rPr>
          <w:sz w:val="24"/>
          <w:szCs w:val="24"/>
        </w:rPr>
      </w:pPr>
      <w:r>
        <w:rPr>
          <w:sz w:val="24"/>
          <w:szCs w:val="24"/>
        </w:rPr>
        <w:t>1 – 2 Stängel Thymian</w:t>
      </w:r>
    </w:p>
    <w:p w14:paraId="715BF1B1" w14:textId="77777777" w:rsidR="006570C1" w:rsidRDefault="006570C1" w:rsidP="006570C1">
      <w:pPr>
        <w:rPr>
          <w:sz w:val="24"/>
          <w:szCs w:val="24"/>
        </w:rPr>
      </w:pPr>
      <w:r>
        <w:rPr>
          <w:sz w:val="24"/>
          <w:szCs w:val="24"/>
        </w:rPr>
        <w:t>1 TL Pfefferkörner</w:t>
      </w:r>
    </w:p>
    <w:p w14:paraId="6F540B55" w14:textId="77777777" w:rsidR="006570C1" w:rsidRDefault="006570C1" w:rsidP="006570C1">
      <w:pPr>
        <w:rPr>
          <w:sz w:val="24"/>
          <w:szCs w:val="24"/>
        </w:rPr>
      </w:pPr>
    </w:p>
    <w:p w14:paraId="0643BBC9" w14:textId="77777777" w:rsidR="006570C1" w:rsidRDefault="006570C1" w:rsidP="006570C1">
      <w:pPr>
        <w:rPr>
          <w:sz w:val="24"/>
          <w:szCs w:val="24"/>
        </w:rPr>
      </w:pPr>
      <w:r>
        <w:rPr>
          <w:sz w:val="24"/>
          <w:szCs w:val="24"/>
        </w:rPr>
        <w:t>Für den Kartoffelsalat</w:t>
      </w:r>
    </w:p>
    <w:p w14:paraId="6F87C3E4" w14:textId="77777777" w:rsidR="006570C1" w:rsidRDefault="006570C1" w:rsidP="006570C1">
      <w:pPr>
        <w:rPr>
          <w:sz w:val="24"/>
          <w:szCs w:val="24"/>
        </w:rPr>
      </w:pPr>
      <w:r>
        <w:rPr>
          <w:sz w:val="24"/>
          <w:szCs w:val="24"/>
        </w:rPr>
        <w:t>1 kg festkochende Kartoffeln</w:t>
      </w:r>
    </w:p>
    <w:p w14:paraId="4672F2AC" w14:textId="77777777" w:rsidR="006570C1" w:rsidRDefault="006570C1" w:rsidP="006570C1">
      <w:pPr>
        <w:rPr>
          <w:sz w:val="24"/>
          <w:szCs w:val="24"/>
        </w:rPr>
      </w:pPr>
      <w:r>
        <w:rPr>
          <w:sz w:val="24"/>
          <w:szCs w:val="24"/>
        </w:rPr>
        <w:t>2 Zwiebeln</w:t>
      </w:r>
    </w:p>
    <w:p w14:paraId="42D4793D" w14:textId="77777777" w:rsidR="006570C1" w:rsidRDefault="006570C1" w:rsidP="006570C1">
      <w:pPr>
        <w:rPr>
          <w:sz w:val="24"/>
          <w:szCs w:val="24"/>
        </w:rPr>
      </w:pPr>
      <w:r>
        <w:rPr>
          <w:sz w:val="24"/>
          <w:szCs w:val="24"/>
        </w:rPr>
        <w:t>5 EL Weißweinessig</w:t>
      </w:r>
    </w:p>
    <w:p w14:paraId="6C3C014F" w14:textId="77777777" w:rsidR="006570C1" w:rsidRDefault="006570C1" w:rsidP="006570C1">
      <w:pPr>
        <w:rPr>
          <w:sz w:val="24"/>
          <w:szCs w:val="24"/>
        </w:rPr>
      </w:pPr>
      <w:r>
        <w:rPr>
          <w:sz w:val="24"/>
          <w:szCs w:val="24"/>
        </w:rPr>
        <w:t>6 EL Pflanzenöl</w:t>
      </w:r>
    </w:p>
    <w:p w14:paraId="550B1FF8" w14:textId="77777777" w:rsidR="006570C1" w:rsidRDefault="006570C1" w:rsidP="006570C1">
      <w:pPr>
        <w:rPr>
          <w:sz w:val="24"/>
          <w:szCs w:val="24"/>
        </w:rPr>
      </w:pPr>
      <w:r>
        <w:rPr>
          <w:sz w:val="24"/>
          <w:szCs w:val="24"/>
        </w:rPr>
        <w:t>2 TL Senf</w:t>
      </w:r>
    </w:p>
    <w:p w14:paraId="26D65911" w14:textId="77777777" w:rsidR="006570C1" w:rsidRDefault="006570C1" w:rsidP="006570C1">
      <w:pPr>
        <w:rPr>
          <w:sz w:val="24"/>
          <w:szCs w:val="24"/>
        </w:rPr>
      </w:pPr>
      <w:r>
        <w:rPr>
          <w:sz w:val="24"/>
          <w:szCs w:val="24"/>
        </w:rPr>
        <w:t>125 ml Gemüsebrühe</w:t>
      </w:r>
    </w:p>
    <w:p w14:paraId="0823B134" w14:textId="77777777" w:rsidR="006570C1" w:rsidRDefault="006570C1" w:rsidP="006570C1">
      <w:pPr>
        <w:rPr>
          <w:sz w:val="24"/>
          <w:szCs w:val="24"/>
        </w:rPr>
      </w:pPr>
      <w:r>
        <w:rPr>
          <w:sz w:val="24"/>
          <w:szCs w:val="24"/>
        </w:rPr>
        <w:t>Salz, Pfeffer</w:t>
      </w:r>
    </w:p>
    <w:p w14:paraId="5C51CB11" w14:textId="77777777" w:rsidR="006570C1" w:rsidRDefault="006570C1" w:rsidP="006570C1">
      <w:pPr>
        <w:rPr>
          <w:sz w:val="24"/>
          <w:szCs w:val="24"/>
        </w:rPr>
      </w:pPr>
    </w:p>
    <w:p w14:paraId="48E82756" w14:textId="77777777" w:rsidR="006570C1" w:rsidRDefault="006570C1" w:rsidP="006570C1">
      <w:pPr>
        <w:rPr>
          <w:sz w:val="24"/>
          <w:szCs w:val="24"/>
        </w:rPr>
      </w:pPr>
      <w:r>
        <w:rPr>
          <w:sz w:val="24"/>
          <w:szCs w:val="24"/>
        </w:rPr>
        <w:t>Zubereitung:</w:t>
      </w:r>
    </w:p>
    <w:p w14:paraId="0D39F81F" w14:textId="77777777" w:rsidR="006570C1" w:rsidRPr="003645F0" w:rsidRDefault="006570C1" w:rsidP="00B40E8C">
      <w:pPr>
        <w:pStyle w:val="ListParagraph"/>
        <w:numPr>
          <w:ilvl w:val="0"/>
          <w:numId w:val="1095"/>
        </w:numPr>
        <w:spacing w:after="120"/>
        <w:ind w:left="714" w:hanging="357"/>
        <w:contextualSpacing w:val="0"/>
        <w:jc w:val="both"/>
        <w:rPr>
          <w:sz w:val="24"/>
          <w:szCs w:val="24"/>
        </w:rPr>
      </w:pPr>
      <w:r w:rsidRPr="003645F0">
        <w:rPr>
          <w:sz w:val="24"/>
          <w:szCs w:val="24"/>
        </w:rPr>
        <w:t>Für die Schäufele das Fleisch kalt abspülen, trocken tupfen und auf ein Stück Alufolie legen. Zwiebeln schälen und fein würfeln. Das Fleisch mit dem Lorbeerblatt, den Wacholderbeeren, Thymian, Pfefferkörnern und Zwiebelwürfel bedecken. Die Alufolie gut verschließen. Das Fleisch in einen Topf legen und kaltes Wasser zugeben, bis das Fleisch vollständig bedeckt ist. Wasser kurz aufkochen lassen und dann 1 ¼ Stunden bei niedriger Hitze köcheln lassen. Das Fleisch nach der Garzeit aus dem Wasserbad nehmen, 10 Minuten ruhen lassen und in dünne Scheiben schneiden.</w:t>
      </w:r>
    </w:p>
    <w:p w14:paraId="03F063A1" w14:textId="77777777" w:rsidR="006570C1" w:rsidRPr="003645F0" w:rsidRDefault="006570C1" w:rsidP="00B40E8C">
      <w:pPr>
        <w:pStyle w:val="ListParagraph"/>
        <w:numPr>
          <w:ilvl w:val="0"/>
          <w:numId w:val="1095"/>
        </w:numPr>
        <w:spacing w:after="120"/>
        <w:ind w:left="714" w:hanging="357"/>
        <w:contextualSpacing w:val="0"/>
        <w:jc w:val="both"/>
        <w:rPr>
          <w:sz w:val="24"/>
          <w:szCs w:val="24"/>
        </w:rPr>
      </w:pPr>
      <w:r w:rsidRPr="003645F0">
        <w:rPr>
          <w:sz w:val="24"/>
          <w:szCs w:val="24"/>
        </w:rPr>
        <w:t xml:space="preserve">Für den Kartoffelsalat die Kartoffeln putzen und mit Schale in ca. 20 Minuten garkochen. Die Kartoffeln herausnehmen, warm pellen und in dünne Scheiben schneiden. Zwiebeln schälen, fein würfeln und mit den Kartoffeln vermengen. Essig, Öl und Senf vermengen und gemeinsam mit der heißen Brühe unterrühren. Mit Salz und </w:t>
      </w:r>
      <w:r w:rsidRPr="003645F0">
        <w:rPr>
          <w:sz w:val="24"/>
          <w:szCs w:val="24"/>
        </w:rPr>
        <w:lastRenderedPageBreak/>
        <w:t>Pfeffer abschmecken. Den Salat vor dem Verzehr mindestens 1,5 Stunden durchziehen lassen und ggf. noch etwas Brühe dazugeben.</w:t>
      </w:r>
    </w:p>
    <w:p w14:paraId="382ACAF7" w14:textId="77777777" w:rsidR="006570C1" w:rsidRDefault="006570C1" w:rsidP="006570C1">
      <w:pPr>
        <w:rPr>
          <w:rFonts w:asciiTheme="majorHAnsi" w:eastAsiaTheme="majorEastAsia" w:hAnsiTheme="majorHAnsi" w:cstheme="majorBidi"/>
          <w:color w:val="2F5496" w:themeColor="accent1" w:themeShade="BF"/>
          <w:sz w:val="26"/>
          <w:szCs w:val="26"/>
        </w:rPr>
      </w:pPr>
      <w:r>
        <w:br w:type="page"/>
      </w:r>
    </w:p>
    <w:p w14:paraId="5CB93767" w14:textId="77777777" w:rsidR="006570C1" w:rsidRDefault="006570C1" w:rsidP="006570C1">
      <w:pPr>
        <w:pStyle w:val="Heading2"/>
        <w:spacing w:after="240"/>
      </w:pPr>
      <w:r>
        <w:lastRenderedPageBreak/>
        <w:t>Schweinefilet in Kartoffel-Rosmarin-Kruste</w:t>
      </w:r>
      <w:r>
        <w:rPr>
          <w:rStyle w:val="FootnoteReference"/>
        </w:rPr>
        <w:footnoteReference w:id="559"/>
      </w:r>
      <w:r>
        <w:t xml:space="preserve"> </w:t>
      </w:r>
    </w:p>
    <w:p w14:paraId="488F43CF" w14:textId="77777777" w:rsidR="006570C1" w:rsidRDefault="006570C1" w:rsidP="006570C1">
      <w:pPr>
        <w:rPr>
          <w:sz w:val="24"/>
          <w:szCs w:val="24"/>
        </w:rPr>
      </w:pPr>
      <w:r w:rsidRPr="00277EE0">
        <w:rPr>
          <w:sz w:val="24"/>
          <w:szCs w:val="24"/>
          <w:u w:val="single"/>
        </w:rPr>
        <w:t>Zutaten</w:t>
      </w:r>
      <w:r>
        <w:rPr>
          <w:sz w:val="24"/>
          <w:szCs w:val="24"/>
        </w:rPr>
        <w:t xml:space="preserve"> (für 6 Portionen)</w:t>
      </w:r>
    </w:p>
    <w:p w14:paraId="3B292A6D" w14:textId="77777777" w:rsidR="006570C1" w:rsidRDefault="006570C1" w:rsidP="006570C1">
      <w:pPr>
        <w:rPr>
          <w:sz w:val="24"/>
          <w:szCs w:val="24"/>
        </w:rPr>
      </w:pPr>
      <w:r>
        <w:rPr>
          <w:sz w:val="24"/>
          <w:szCs w:val="24"/>
        </w:rPr>
        <w:t xml:space="preserve">3 Schweinefilets à 400 g </w:t>
      </w:r>
    </w:p>
    <w:p w14:paraId="354D635A" w14:textId="77777777" w:rsidR="006570C1" w:rsidRDefault="006570C1" w:rsidP="006570C1">
      <w:pPr>
        <w:rPr>
          <w:sz w:val="24"/>
          <w:szCs w:val="24"/>
        </w:rPr>
      </w:pPr>
      <w:r>
        <w:rPr>
          <w:sz w:val="24"/>
          <w:szCs w:val="24"/>
        </w:rPr>
        <w:t>1 mittelgroßer frischer Zweig Rosmarin (ca. 2 EL Nadeln)</w:t>
      </w:r>
    </w:p>
    <w:p w14:paraId="74E93FAB" w14:textId="77777777" w:rsidR="006570C1" w:rsidRDefault="006570C1" w:rsidP="006570C1">
      <w:pPr>
        <w:rPr>
          <w:sz w:val="24"/>
          <w:szCs w:val="24"/>
        </w:rPr>
      </w:pPr>
      <w:r>
        <w:rPr>
          <w:sz w:val="24"/>
          <w:szCs w:val="24"/>
        </w:rPr>
        <w:t>6 EL Sojasauce</w:t>
      </w:r>
    </w:p>
    <w:p w14:paraId="333C8A5E" w14:textId="77777777" w:rsidR="006570C1" w:rsidRDefault="006570C1" w:rsidP="006570C1">
      <w:pPr>
        <w:rPr>
          <w:sz w:val="24"/>
          <w:szCs w:val="24"/>
        </w:rPr>
      </w:pPr>
      <w:r>
        <w:rPr>
          <w:sz w:val="24"/>
          <w:szCs w:val="24"/>
        </w:rPr>
        <w:t>30 g weiche Butter</w:t>
      </w:r>
    </w:p>
    <w:p w14:paraId="34950CBE" w14:textId="77777777" w:rsidR="006570C1" w:rsidRDefault="006570C1" w:rsidP="006570C1">
      <w:pPr>
        <w:rPr>
          <w:sz w:val="24"/>
          <w:szCs w:val="24"/>
        </w:rPr>
      </w:pPr>
      <w:r>
        <w:rPr>
          <w:sz w:val="24"/>
          <w:szCs w:val="24"/>
        </w:rPr>
        <w:t>750 g mehlig-kochende Kartoffeln</w:t>
      </w:r>
    </w:p>
    <w:p w14:paraId="5516B1A2" w14:textId="77777777" w:rsidR="006570C1" w:rsidRDefault="006570C1" w:rsidP="006570C1">
      <w:pPr>
        <w:rPr>
          <w:sz w:val="24"/>
          <w:szCs w:val="24"/>
        </w:rPr>
      </w:pPr>
      <w:r>
        <w:rPr>
          <w:sz w:val="24"/>
          <w:szCs w:val="24"/>
        </w:rPr>
        <w:t>30 g Mehl</w:t>
      </w:r>
    </w:p>
    <w:p w14:paraId="62A9812C" w14:textId="77777777" w:rsidR="006570C1" w:rsidRDefault="006570C1" w:rsidP="006570C1">
      <w:pPr>
        <w:rPr>
          <w:sz w:val="24"/>
          <w:szCs w:val="24"/>
        </w:rPr>
      </w:pPr>
      <w:r>
        <w:rPr>
          <w:sz w:val="24"/>
          <w:szCs w:val="24"/>
        </w:rPr>
        <w:t>Salz, weißer Pfeffer</w:t>
      </w:r>
    </w:p>
    <w:p w14:paraId="1BCD4F5A" w14:textId="77777777" w:rsidR="006570C1" w:rsidRDefault="006570C1" w:rsidP="006570C1">
      <w:pPr>
        <w:rPr>
          <w:sz w:val="24"/>
          <w:szCs w:val="24"/>
        </w:rPr>
      </w:pPr>
      <w:r>
        <w:rPr>
          <w:sz w:val="24"/>
          <w:szCs w:val="24"/>
        </w:rPr>
        <w:t>2 Eiweiß</w:t>
      </w:r>
    </w:p>
    <w:p w14:paraId="2E69E56C" w14:textId="77777777" w:rsidR="006570C1" w:rsidRDefault="006570C1" w:rsidP="006570C1">
      <w:pPr>
        <w:rPr>
          <w:sz w:val="24"/>
          <w:szCs w:val="24"/>
        </w:rPr>
      </w:pPr>
    </w:p>
    <w:p w14:paraId="2F931CC7" w14:textId="77777777" w:rsidR="006570C1" w:rsidRDefault="006570C1" w:rsidP="006570C1">
      <w:pPr>
        <w:rPr>
          <w:sz w:val="24"/>
          <w:szCs w:val="24"/>
        </w:rPr>
      </w:pPr>
    </w:p>
    <w:p w14:paraId="39C3CF24" w14:textId="77777777" w:rsidR="006570C1" w:rsidRDefault="006570C1" w:rsidP="006570C1">
      <w:pPr>
        <w:rPr>
          <w:sz w:val="24"/>
          <w:szCs w:val="24"/>
        </w:rPr>
      </w:pPr>
      <w:r>
        <w:rPr>
          <w:sz w:val="24"/>
          <w:szCs w:val="24"/>
        </w:rPr>
        <w:t>Zubereitungszeit: 1 Stunde ohne Marinierzeit</w:t>
      </w:r>
    </w:p>
    <w:p w14:paraId="27EE718B" w14:textId="77777777" w:rsidR="006570C1" w:rsidRPr="00776707" w:rsidRDefault="006570C1" w:rsidP="00B40E8C">
      <w:pPr>
        <w:pStyle w:val="ListParagraph"/>
        <w:numPr>
          <w:ilvl w:val="0"/>
          <w:numId w:val="770"/>
        </w:numPr>
        <w:spacing w:after="120"/>
        <w:ind w:left="714" w:hanging="357"/>
        <w:contextualSpacing w:val="0"/>
        <w:jc w:val="both"/>
        <w:rPr>
          <w:sz w:val="24"/>
          <w:szCs w:val="24"/>
        </w:rPr>
      </w:pPr>
      <w:r w:rsidRPr="00776707">
        <w:rPr>
          <w:sz w:val="24"/>
          <w:szCs w:val="24"/>
        </w:rPr>
        <w:t>Die dünnen Enden des Filets umklappen und fest andrücken, damit das Fleisch gleichmäßig dick ist. Die Rosmarinnadeln von den Stielen streifen und grob hacken.</w:t>
      </w:r>
    </w:p>
    <w:p w14:paraId="0186B6B2" w14:textId="77777777" w:rsidR="006570C1" w:rsidRPr="00776707" w:rsidRDefault="006570C1" w:rsidP="00B40E8C">
      <w:pPr>
        <w:pStyle w:val="ListParagraph"/>
        <w:numPr>
          <w:ilvl w:val="0"/>
          <w:numId w:val="770"/>
        </w:numPr>
        <w:spacing w:after="120"/>
        <w:ind w:left="714" w:hanging="357"/>
        <w:contextualSpacing w:val="0"/>
        <w:jc w:val="both"/>
        <w:rPr>
          <w:sz w:val="24"/>
          <w:szCs w:val="24"/>
        </w:rPr>
      </w:pPr>
      <w:r w:rsidRPr="00776707">
        <w:rPr>
          <w:sz w:val="24"/>
          <w:szCs w:val="24"/>
        </w:rPr>
        <w:t>Das Fleisch pfeffern, in eine flache Schüssel geben und mit Sojasauce beträufeln. Zugedeckt etwa 2 Stunden marinieren, zwischendurch einmal wenden.</w:t>
      </w:r>
    </w:p>
    <w:p w14:paraId="281B6BEF" w14:textId="77777777" w:rsidR="006570C1" w:rsidRPr="00776707" w:rsidRDefault="006570C1" w:rsidP="00B40E8C">
      <w:pPr>
        <w:pStyle w:val="ListParagraph"/>
        <w:numPr>
          <w:ilvl w:val="0"/>
          <w:numId w:val="770"/>
        </w:numPr>
        <w:spacing w:after="120"/>
        <w:ind w:left="714" w:hanging="357"/>
        <w:contextualSpacing w:val="0"/>
        <w:jc w:val="both"/>
        <w:rPr>
          <w:sz w:val="24"/>
          <w:szCs w:val="24"/>
        </w:rPr>
      </w:pPr>
      <w:r w:rsidRPr="00776707">
        <w:rPr>
          <w:sz w:val="24"/>
          <w:szCs w:val="24"/>
        </w:rPr>
        <w:t>Ein Backblech mit zwei Schichten Alufolie belegen, die Folie mit Butter bestreichen.</w:t>
      </w:r>
    </w:p>
    <w:p w14:paraId="3F087C2D" w14:textId="77777777" w:rsidR="006570C1" w:rsidRPr="00776707" w:rsidRDefault="006570C1" w:rsidP="00B40E8C">
      <w:pPr>
        <w:pStyle w:val="ListParagraph"/>
        <w:numPr>
          <w:ilvl w:val="0"/>
          <w:numId w:val="770"/>
        </w:numPr>
        <w:spacing w:after="120"/>
        <w:ind w:left="714" w:hanging="357"/>
        <w:contextualSpacing w:val="0"/>
        <w:jc w:val="both"/>
        <w:rPr>
          <w:sz w:val="24"/>
          <w:szCs w:val="24"/>
        </w:rPr>
      </w:pPr>
      <w:r w:rsidRPr="00776707">
        <w:rPr>
          <w:sz w:val="24"/>
          <w:szCs w:val="24"/>
        </w:rPr>
        <w:t>Kartoffeln schälen, waschen, grob raspeln, in Wasser 5 Minuten stehen lassen.</w:t>
      </w:r>
    </w:p>
    <w:p w14:paraId="4390B336" w14:textId="77777777" w:rsidR="006570C1" w:rsidRPr="00776707" w:rsidRDefault="006570C1" w:rsidP="00B40E8C">
      <w:pPr>
        <w:pStyle w:val="ListParagraph"/>
        <w:numPr>
          <w:ilvl w:val="0"/>
          <w:numId w:val="770"/>
        </w:numPr>
        <w:spacing w:after="120"/>
        <w:ind w:left="714" w:hanging="357"/>
        <w:contextualSpacing w:val="0"/>
        <w:jc w:val="both"/>
        <w:rPr>
          <w:sz w:val="24"/>
          <w:szCs w:val="24"/>
        </w:rPr>
      </w:pPr>
      <w:r w:rsidRPr="00776707">
        <w:rPr>
          <w:sz w:val="24"/>
          <w:szCs w:val="24"/>
        </w:rPr>
        <w:t>Das Fleisch mit etwas Salz mischen. Die Schweinefilets trockentupfen und darin wenden, überschüssiges Mehl abklopfen. Den Backofen auf 250 Grad (Gas Stude 5; Umluft nicht empfehlenswert) vorheizen.</w:t>
      </w:r>
    </w:p>
    <w:p w14:paraId="2137ED25" w14:textId="77777777" w:rsidR="006570C1" w:rsidRPr="00776707" w:rsidRDefault="006570C1" w:rsidP="00B40E8C">
      <w:pPr>
        <w:pStyle w:val="ListParagraph"/>
        <w:numPr>
          <w:ilvl w:val="0"/>
          <w:numId w:val="770"/>
        </w:numPr>
        <w:spacing w:after="120"/>
        <w:ind w:left="714" w:hanging="357"/>
        <w:contextualSpacing w:val="0"/>
        <w:jc w:val="both"/>
        <w:rPr>
          <w:sz w:val="24"/>
          <w:szCs w:val="24"/>
        </w:rPr>
      </w:pPr>
      <w:r w:rsidRPr="00776707">
        <w:rPr>
          <w:sz w:val="24"/>
          <w:szCs w:val="24"/>
        </w:rPr>
        <w:t>Die Kartoffeln gut ausdrücken und mit Eiweiß, Salz und Rosmarin vermengen.</w:t>
      </w:r>
    </w:p>
    <w:p w14:paraId="799165B3" w14:textId="77777777" w:rsidR="006570C1" w:rsidRPr="00776707" w:rsidRDefault="006570C1" w:rsidP="00B40E8C">
      <w:pPr>
        <w:pStyle w:val="ListParagraph"/>
        <w:numPr>
          <w:ilvl w:val="0"/>
          <w:numId w:val="770"/>
        </w:numPr>
        <w:spacing w:after="120"/>
        <w:ind w:left="714" w:hanging="357"/>
        <w:contextualSpacing w:val="0"/>
        <w:jc w:val="both"/>
        <w:rPr>
          <w:sz w:val="24"/>
          <w:szCs w:val="24"/>
        </w:rPr>
      </w:pPr>
      <w:r w:rsidRPr="00776707">
        <w:rPr>
          <w:sz w:val="24"/>
          <w:szCs w:val="24"/>
        </w:rPr>
        <w:t>Die Schweinefilets auf die gefettete Alufolie legen, die Kartoffelmasse gleichmäßig darauf verteilen und gut andrücken. Im Ofen 20-25 Minuten backen.</w:t>
      </w:r>
    </w:p>
    <w:p w14:paraId="59F78C3F" w14:textId="77777777" w:rsidR="006570C1" w:rsidRDefault="006570C1" w:rsidP="006570C1">
      <w:pPr>
        <w:rPr>
          <w:sz w:val="24"/>
          <w:szCs w:val="24"/>
        </w:rPr>
      </w:pPr>
      <w:r>
        <w:rPr>
          <w:sz w:val="24"/>
          <w:szCs w:val="24"/>
        </w:rPr>
        <w:br w:type="page"/>
      </w:r>
    </w:p>
    <w:p w14:paraId="1C43F03E" w14:textId="77777777" w:rsidR="006570C1" w:rsidRDefault="006570C1" w:rsidP="006570C1">
      <w:pPr>
        <w:pStyle w:val="Heading2"/>
        <w:spacing w:after="240"/>
      </w:pPr>
      <w:r>
        <w:lastRenderedPageBreak/>
        <w:t>Linsencurry mit Schweinefilet</w:t>
      </w:r>
      <w:r>
        <w:rPr>
          <w:rStyle w:val="FootnoteReference"/>
        </w:rPr>
        <w:footnoteReference w:id="560"/>
      </w:r>
    </w:p>
    <w:p w14:paraId="7564423A" w14:textId="77777777" w:rsidR="006570C1" w:rsidRDefault="006570C1" w:rsidP="006570C1">
      <w:pPr>
        <w:rPr>
          <w:sz w:val="24"/>
          <w:szCs w:val="24"/>
        </w:rPr>
      </w:pPr>
      <w:r w:rsidRPr="00744EAA">
        <w:rPr>
          <w:sz w:val="24"/>
          <w:szCs w:val="24"/>
          <w:u w:val="single"/>
        </w:rPr>
        <w:t>Zutaten</w:t>
      </w:r>
      <w:r>
        <w:rPr>
          <w:sz w:val="24"/>
          <w:szCs w:val="24"/>
        </w:rPr>
        <w:t xml:space="preserve"> für 2 Portionen</w:t>
      </w:r>
    </w:p>
    <w:p w14:paraId="224DA4C2" w14:textId="77777777" w:rsidR="006570C1" w:rsidRDefault="006570C1" w:rsidP="006570C1">
      <w:pPr>
        <w:rPr>
          <w:sz w:val="24"/>
          <w:szCs w:val="24"/>
        </w:rPr>
      </w:pPr>
      <w:r>
        <w:rPr>
          <w:sz w:val="24"/>
          <w:szCs w:val="24"/>
        </w:rPr>
        <w:t>1 Zwiebel</w:t>
      </w:r>
    </w:p>
    <w:p w14:paraId="17B6595B" w14:textId="77777777" w:rsidR="006570C1" w:rsidRDefault="006570C1" w:rsidP="006570C1">
      <w:pPr>
        <w:rPr>
          <w:sz w:val="24"/>
          <w:szCs w:val="24"/>
        </w:rPr>
      </w:pPr>
      <w:r>
        <w:rPr>
          <w:sz w:val="24"/>
          <w:szCs w:val="24"/>
        </w:rPr>
        <w:t>1 Knoblauchzehe</w:t>
      </w:r>
    </w:p>
    <w:p w14:paraId="498EB859" w14:textId="77777777" w:rsidR="006570C1" w:rsidRDefault="006570C1" w:rsidP="006570C1">
      <w:pPr>
        <w:rPr>
          <w:sz w:val="24"/>
          <w:szCs w:val="24"/>
        </w:rPr>
      </w:pPr>
      <w:r>
        <w:rPr>
          <w:sz w:val="24"/>
          <w:szCs w:val="24"/>
        </w:rPr>
        <w:t>20 g frischer Ingwer</w:t>
      </w:r>
    </w:p>
    <w:p w14:paraId="03430255" w14:textId="77777777" w:rsidR="006570C1" w:rsidRDefault="006570C1" w:rsidP="006570C1">
      <w:pPr>
        <w:rPr>
          <w:sz w:val="24"/>
          <w:szCs w:val="24"/>
        </w:rPr>
      </w:pPr>
      <w:r>
        <w:rPr>
          <w:sz w:val="24"/>
          <w:szCs w:val="24"/>
        </w:rPr>
        <w:t>½ Aubergine (150 g)</w:t>
      </w:r>
    </w:p>
    <w:p w14:paraId="3CBD1BBF" w14:textId="77777777" w:rsidR="006570C1" w:rsidRDefault="006570C1" w:rsidP="006570C1">
      <w:pPr>
        <w:rPr>
          <w:sz w:val="24"/>
          <w:szCs w:val="24"/>
        </w:rPr>
      </w:pPr>
      <w:r>
        <w:rPr>
          <w:sz w:val="24"/>
          <w:szCs w:val="24"/>
        </w:rPr>
        <w:t>200 g Schweinefilet</w:t>
      </w:r>
    </w:p>
    <w:p w14:paraId="3DDE2FF4" w14:textId="77777777" w:rsidR="006570C1" w:rsidRDefault="006570C1" w:rsidP="006570C1">
      <w:pPr>
        <w:rPr>
          <w:sz w:val="24"/>
          <w:szCs w:val="24"/>
        </w:rPr>
      </w:pPr>
      <w:r>
        <w:rPr>
          <w:sz w:val="24"/>
          <w:szCs w:val="24"/>
        </w:rPr>
        <w:t>2 TL Garam Masala</w:t>
      </w:r>
    </w:p>
    <w:p w14:paraId="0FE26BA6" w14:textId="77777777" w:rsidR="006570C1" w:rsidRDefault="006570C1" w:rsidP="006570C1">
      <w:pPr>
        <w:rPr>
          <w:sz w:val="24"/>
          <w:szCs w:val="24"/>
        </w:rPr>
      </w:pPr>
      <w:r>
        <w:rPr>
          <w:sz w:val="24"/>
          <w:szCs w:val="24"/>
        </w:rPr>
        <w:t>Salz</w:t>
      </w:r>
    </w:p>
    <w:p w14:paraId="7C488822" w14:textId="77777777" w:rsidR="006570C1" w:rsidRDefault="006570C1" w:rsidP="006570C1">
      <w:pPr>
        <w:rPr>
          <w:sz w:val="24"/>
          <w:szCs w:val="24"/>
        </w:rPr>
      </w:pPr>
      <w:r>
        <w:rPr>
          <w:sz w:val="24"/>
          <w:szCs w:val="24"/>
        </w:rPr>
        <w:t>3 EL neutrales Öl</w:t>
      </w:r>
    </w:p>
    <w:p w14:paraId="059B6F79" w14:textId="77777777" w:rsidR="006570C1" w:rsidRDefault="006570C1" w:rsidP="006570C1">
      <w:pPr>
        <w:rPr>
          <w:sz w:val="24"/>
          <w:szCs w:val="24"/>
        </w:rPr>
      </w:pPr>
      <w:r>
        <w:rPr>
          <w:sz w:val="24"/>
          <w:szCs w:val="24"/>
        </w:rPr>
        <w:t>200 g rote Linsen</w:t>
      </w:r>
    </w:p>
    <w:p w14:paraId="371036D2" w14:textId="77777777" w:rsidR="006570C1" w:rsidRDefault="006570C1" w:rsidP="006570C1">
      <w:pPr>
        <w:rPr>
          <w:sz w:val="24"/>
          <w:szCs w:val="24"/>
        </w:rPr>
      </w:pPr>
      <w:r>
        <w:rPr>
          <w:sz w:val="24"/>
          <w:szCs w:val="24"/>
        </w:rPr>
        <w:t>600 ml Gemüsebrühe</w:t>
      </w:r>
    </w:p>
    <w:p w14:paraId="0413E32B" w14:textId="77777777" w:rsidR="006570C1" w:rsidRDefault="006570C1" w:rsidP="006570C1">
      <w:pPr>
        <w:rPr>
          <w:sz w:val="24"/>
          <w:szCs w:val="24"/>
        </w:rPr>
      </w:pPr>
      <w:r>
        <w:rPr>
          <w:sz w:val="24"/>
          <w:szCs w:val="24"/>
        </w:rPr>
        <w:t>1 EL getrocknete Curryblätter</w:t>
      </w:r>
    </w:p>
    <w:p w14:paraId="09FEAA0A" w14:textId="77777777" w:rsidR="006570C1" w:rsidRDefault="006570C1" w:rsidP="006570C1">
      <w:pPr>
        <w:rPr>
          <w:sz w:val="24"/>
          <w:szCs w:val="24"/>
        </w:rPr>
      </w:pPr>
      <w:r>
        <w:rPr>
          <w:sz w:val="24"/>
          <w:szCs w:val="24"/>
        </w:rPr>
        <w:t>1 Sternanis</w:t>
      </w:r>
    </w:p>
    <w:p w14:paraId="09CDE4B4" w14:textId="77777777" w:rsidR="006570C1" w:rsidRDefault="006570C1" w:rsidP="006570C1">
      <w:pPr>
        <w:rPr>
          <w:sz w:val="24"/>
          <w:szCs w:val="24"/>
        </w:rPr>
      </w:pPr>
      <w:r>
        <w:rPr>
          <w:sz w:val="24"/>
          <w:szCs w:val="24"/>
        </w:rPr>
        <w:t>150 ml Kokosmilch</w:t>
      </w:r>
    </w:p>
    <w:p w14:paraId="3ACB812B" w14:textId="77777777" w:rsidR="006570C1" w:rsidRDefault="006570C1" w:rsidP="006570C1">
      <w:pPr>
        <w:rPr>
          <w:sz w:val="24"/>
          <w:szCs w:val="24"/>
        </w:rPr>
      </w:pPr>
      <w:r>
        <w:rPr>
          <w:sz w:val="24"/>
          <w:szCs w:val="24"/>
        </w:rPr>
        <w:t>3 Stiele Thai-Basilikum</w:t>
      </w:r>
    </w:p>
    <w:p w14:paraId="2C2715CE" w14:textId="77777777" w:rsidR="006570C1" w:rsidRDefault="006570C1" w:rsidP="006570C1">
      <w:pPr>
        <w:rPr>
          <w:sz w:val="24"/>
          <w:szCs w:val="24"/>
        </w:rPr>
      </w:pPr>
      <w:r>
        <w:rPr>
          <w:sz w:val="24"/>
          <w:szCs w:val="24"/>
        </w:rPr>
        <w:t>Saft von ½ Limette</w:t>
      </w:r>
    </w:p>
    <w:p w14:paraId="727C48BD" w14:textId="77777777" w:rsidR="006570C1" w:rsidRDefault="006570C1" w:rsidP="006570C1">
      <w:pPr>
        <w:rPr>
          <w:sz w:val="24"/>
          <w:szCs w:val="24"/>
        </w:rPr>
      </w:pPr>
    </w:p>
    <w:p w14:paraId="24FF70C0" w14:textId="77777777" w:rsidR="006570C1" w:rsidRDefault="006570C1" w:rsidP="006570C1">
      <w:pPr>
        <w:rPr>
          <w:sz w:val="24"/>
          <w:szCs w:val="24"/>
        </w:rPr>
      </w:pPr>
      <w:r>
        <w:rPr>
          <w:sz w:val="24"/>
          <w:szCs w:val="24"/>
        </w:rPr>
        <w:t>Zubereitungszeit:</w:t>
      </w:r>
      <w:r>
        <w:rPr>
          <w:sz w:val="24"/>
          <w:szCs w:val="24"/>
        </w:rPr>
        <w:tab/>
        <w:t>30 Minuten</w:t>
      </w:r>
    </w:p>
    <w:p w14:paraId="7695336A" w14:textId="77777777" w:rsidR="006570C1" w:rsidRDefault="006570C1" w:rsidP="00B40E8C">
      <w:pPr>
        <w:pStyle w:val="ListParagraph"/>
        <w:numPr>
          <w:ilvl w:val="0"/>
          <w:numId w:val="1903"/>
        </w:numPr>
        <w:spacing w:after="120"/>
        <w:ind w:left="714" w:hanging="357"/>
        <w:contextualSpacing w:val="0"/>
        <w:jc w:val="both"/>
        <w:rPr>
          <w:sz w:val="24"/>
          <w:szCs w:val="24"/>
        </w:rPr>
      </w:pPr>
      <w:r w:rsidRPr="00744EAA">
        <w:rPr>
          <w:sz w:val="24"/>
          <w:szCs w:val="24"/>
        </w:rPr>
        <w:t>Zwiebel, Knoblauch und Ingwer in feine Würfel schneiden. Aubergine waschen, trocken reiben und 1 cm große Stücke würfeln. Schweinefilet quer in 1 cm dicke Scheiben schneiden, diese nach Belieben halbieren. Fleisch mit 1 TL Garam Masala und Salz würzen, in einer Pfanne in 1 EL Öl von allen Seiten scharf anbraten und aus der Pfanne nehmen.</w:t>
      </w:r>
    </w:p>
    <w:p w14:paraId="6468A353" w14:textId="2EB95E22" w:rsidR="00177393" w:rsidRDefault="00177393" w:rsidP="00B40E8C">
      <w:pPr>
        <w:pStyle w:val="ListParagraph"/>
        <w:numPr>
          <w:ilvl w:val="0"/>
          <w:numId w:val="1903"/>
        </w:numPr>
        <w:spacing w:after="120"/>
        <w:ind w:left="714" w:hanging="357"/>
        <w:contextualSpacing w:val="0"/>
        <w:jc w:val="both"/>
        <w:rPr>
          <w:sz w:val="24"/>
          <w:szCs w:val="24"/>
        </w:rPr>
      </w:pPr>
      <w:r>
        <w:rPr>
          <w:sz w:val="24"/>
          <w:szCs w:val="24"/>
        </w:rPr>
        <w:t xml:space="preserve">Restliches </w:t>
      </w:r>
      <w:r w:rsidRPr="000A4320">
        <w:rPr>
          <w:sz w:val="24"/>
          <w:szCs w:val="24"/>
        </w:rPr>
        <w:t>Öl in einem Topf erhitzen. Zwiebeln, Knoblauch, Ingwer und Aubergine darin 2 Minuten andünsten. Linsen zugeben, mit restlichem Garam Masala würzen, mit Brühe auffüllen. Curryblätter und Sternanis zugebe, aufkochen und 10-15 Minuten bei mittlerer Hitze kochen lassen. Nach 10 Minuten die Kokosmilch zugeben und das Curry mit etwas Salz abschmecken. Schweinefilet dazugeben und 5 Minuten im Curry gar ziehen lassen</w:t>
      </w:r>
      <w:r>
        <w:rPr>
          <w:sz w:val="24"/>
          <w:szCs w:val="24"/>
        </w:rPr>
        <w:t>.</w:t>
      </w:r>
    </w:p>
    <w:p w14:paraId="45CC491A" w14:textId="05BA04FD" w:rsidR="00177393" w:rsidRPr="00744EAA" w:rsidRDefault="00177393" w:rsidP="00B40E8C">
      <w:pPr>
        <w:pStyle w:val="ListParagraph"/>
        <w:numPr>
          <w:ilvl w:val="0"/>
          <w:numId w:val="1903"/>
        </w:numPr>
        <w:spacing w:after="120"/>
        <w:ind w:left="714" w:hanging="357"/>
        <w:contextualSpacing w:val="0"/>
        <w:jc w:val="both"/>
        <w:rPr>
          <w:sz w:val="24"/>
          <w:szCs w:val="24"/>
        </w:rPr>
      </w:pPr>
      <w:r>
        <w:rPr>
          <w:sz w:val="24"/>
          <w:szCs w:val="24"/>
        </w:rPr>
        <w:lastRenderedPageBreak/>
        <w:t>Thai-</w:t>
      </w:r>
      <w:r w:rsidRPr="00177393">
        <w:rPr>
          <w:sz w:val="24"/>
          <w:szCs w:val="24"/>
        </w:rPr>
        <w:t xml:space="preserve"> </w:t>
      </w:r>
      <w:r w:rsidRPr="000A4320">
        <w:rPr>
          <w:sz w:val="24"/>
          <w:szCs w:val="24"/>
        </w:rPr>
        <w:t>Basilikumblätter von den Stielen zupfen und grob schneiden. Curry mit Limettensaft beträufeln und mit Thai-Basilikum bestreut servieren. Dazu passen Chapati.</w:t>
      </w:r>
    </w:p>
    <w:p w14:paraId="0A0FFEB2" w14:textId="3FB870F8" w:rsidR="006570C1" w:rsidRPr="000A4320" w:rsidRDefault="006570C1" w:rsidP="00B40E8C">
      <w:pPr>
        <w:pStyle w:val="ListParagraph"/>
        <w:numPr>
          <w:ilvl w:val="0"/>
          <w:numId w:val="1903"/>
        </w:numPr>
        <w:spacing w:after="120"/>
        <w:ind w:left="714" w:hanging="357"/>
        <w:contextualSpacing w:val="0"/>
        <w:jc w:val="both"/>
        <w:rPr>
          <w:rFonts w:asciiTheme="majorHAnsi" w:eastAsiaTheme="majorEastAsia" w:hAnsiTheme="majorHAnsi" w:cstheme="majorBidi"/>
          <w:color w:val="2F5496" w:themeColor="accent1" w:themeShade="BF"/>
          <w:sz w:val="26"/>
          <w:szCs w:val="26"/>
        </w:rPr>
      </w:pPr>
      <w:r w:rsidRPr="000A4320">
        <w:rPr>
          <w:sz w:val="24"/>
          <w:szCs w:val="24"/>
        </w:rPr>
        <w:br w:type="page"/>
      </w:r>
    </w:p>
    <w:p w14:paraId="22AAB50D" w14:textId="77777777" w:rsidR="006570C1" w:rsidRDefault="006570C1" w:rsidP="006570C1">
      <w:pPr>
        <w:pStyle w:val="Heading2"/>
        <w:spacing w:after="240"/>
      </w:pPr>
      <w:r>
        <w:lastRenderedPageBreak/>
        <w:t>Gefüllte Filetscheiben</w:t>
      </w:r>
      <w:r>
        <w:rPr>
          <w:rStyle w:val="FootnoteReference"/>
        </w:rPr>
        <w:footnoteReference w:id="561"/>
      </w:r>
      <w:r>
        <w:t xml:space="preserve"> </w:t>
      </w:r>
    </w:p>
    <w:p w14:paraId="09F08B05" w14:textId="77777777" w:rsidR="006570C1" w:rsidRDefault="006570C1" w:rsidP="006570C1">
      <w:pPr>
        <w:jc w:val="both"/>
        <w:rPr>
          <w:sz w:val="24"/>
          <w:szCs w:val="24"/>
        </w:rPr>
      </w:pPr>
      <w:r w:rsidRPr="00CA68ED">
        <w:rPr>
          <w:sz w:val="24"/>
          <w:szCs w:val="24"/>
          <w:u w:val="single"/>
        </w:rPr>
        <w:t>Zutaten</w:t>
      </w:r>
      <w:r>
        <w:rPr>
          <w:sz w:val="24"/>
          <w:szCs w:val="24"/>
        </w:rPr>
        <w:t xml:space="preserve"> (für 4 Portionen):</w:t>
      </w:r>
    </w:p>
    <w:p w14:paraId="6C11E361" w14:textId="77777777" w:rsidR="006570C1" w:rsidRDefault="006570C1" w:rsidP="006570C1">
      <w:pPr>
        <w:jc w:val="both"/>
        <w:rPr>
          <w:sz w:val="24"/>
          <w:szCs w:val="24"/>
        </w:rPr>
      </w:pPr>
      <w:r>
        <w:rPr>
          <w:sz w:val="24"/>
          <w:szCs w:val="24"/>
        </w:rPr>
        <w:t>4 möglichst dicke Scheiben Schweinefilet (à 200 g)</w:t>
      </w:r>
    </w:p>
    <w:p w14:paraId="054CF2A8" w14:textId="77777777" w:rsidR="006570C1" w:rsidRDefault="006570C1" w:rsidP="006570C1">
      <w:pPr>
        <w:jc w:val="both"/>
        <w:rPr>
          <w:sz w:val="24"/>
          <w:szCs w:val="24"/>
        </w:rPr>
      </w:pPr>
      <w:r>
        <w:rPr>
          <w:sz w:val="24"/>
          <w:szCs w:val="24"/>
        </w:rPr>
        <w:t>2 Scheiben Toastbrot</w:t>
      </w:r>
    </w:p>
    <w:p w14:paraId="7405D897" w14:textId="77777777" w:rsidR="006570C1" w:rsidRDefault="006570C1" w:rsidP="006570C1">
      <w:pPr>
        <w:jc w:val="both"/>
        <w:rPr>
          <w:sz w:val="24"/>
          <w:szCs w:val="24"/>
        </w:rPr>
      </w:pPr>
      <w:r>
        <w:rPr>
          <w:sz w:val="24"/>
          <w:szCs w:val="24"/>
        </w:rPr>
        <w:t>2 Knoblauchzehen</w:t>
      </w:r>
    </w:p>
    <w:p w14:paraId="1F531696" w14:textId="77777777" w:rsidR="006570C1" w:rsidRDefault="006570C1" w:rsidP="006570C1">
      <w:pPr>
        <w:jc w:val="both"/>
        <w:rPr>
          <w:sz w:val="24"/>
          <w:szCs w:val="24"/>
        </w:rPr>
      </w:pPr>
      <w:r>
        <w:rPr>
          <w:sz w:val="24"/>
          <w:szCs w:val="24"/>
        </w:rPr>
        <w:t>Je 1 EL gehackte Petersilie, Kerbel und Schnittlauch</w:t>
      </w:r>
    </w:p>
    <w:p w14:paraId="51964A8A" w14:textId="77777777" w:rsidR="006570C1" w:rsidRDefault="006570C1" w:rsidP="006570C1">
      <w:pPr>
        <w:jc w:val="both"/>
        <w:rPr>
          <w:sz w:val="24"/>
          <w:szCs w:val="24"/>
        </w:rPr>
      </w:pPr>
      <w:r>
        <w:rPr>
          <w:sz w:val="24"/>
          <w:szCs w:val="24"/>
        </w:rPr>
        <w:t>½ TL Salz</w:t>
      </w:r>
    </w:p>
    <w:p w14:paraId="0DB66601" w14:textId="77777777" w:rsidR="006570C1" w:rsidRDefault="006570C1" w:rsidP="006570C1">
      <w:pPr>
        <w:jc w:val="both"/>
        <w:rPr>
          <w:sz w:val="24"/>
          <w:szCs w:val="24"/>
        </w:rPr>
      </w:pPr>
      <w:r>
        <w:rPr>
          <w:sz w:val="24"/>
          <w:szCs w:val="24"/>
        </w:rPr>
        <w:t>1 EL Sahne</w:t>
      </w:r>
    </w:p>
    <w:p w14:paraId="2973EDFC" w14:textId="77777777" w:rsidR="006570C1" w:rsidRDefault="006570C1" w:rsidP="006570C1">
      <w:pPr>
        <w:jc w:val="both"/>
        <w:rPr>
          <w:sz w:val="24"/>
          <w:szCs w:val="24"/>
        </w:rPr>
      </w:pPr>
      <w:r>
        <w:rPr>
          <w:sz w:val="24"/>
          <w:szCs w:val="24"/>
        </w:rPr>
        <w:t>2 Msp. Weißer Pfeffer</w:t>
      </w:r>
    </w:p>
    <w:p w14:paraId="5F7DAA2C" w14:textId="77777777" w:rsidR="006570C1" w:rsidRDefault="006570C1" w:rsidP="006570C1">
      <w:pPr>
        <w:jc w:val="both"/>
        <w:rPr>
          <w:sz w:val="24"/>
          <w:szCs w:val="24"/>
        </w:rPr>
      </w:pPr>
      <w:r>
        <w:rPr>
          <w:sz w:val="24"/>
          <w:szCs w:val="24"/>
        </w:rPr>
        <w:t>3 EL Öl</w:t>
      </w:r>
    </w:p>
    <w:p w14:paraId="72F63AB7" w14:textId="77777777" w:rsidR="006570C1" w:rsidRDefault="006570C1" w:rsidP="006570C1">
      <w:pPr>
        <w:jc w:val="both"/>
        <w:rPr>
          <w:sz w:val="24"/>
          <w:szCs w:val="24"/>
        </w:rPr>
      </w:pPr>
    </w:p>
    <w:p w14:paraId="6B376B6D" w14:textId="77777777" w:rsidR="006570C1" w:rsidRDefault="006570C1" w:rsidP="006570C1">
      <w:pPr>
        <w:jc w:val="both"/>
        <w:rPr>
          <w:sz w:val="24"/>
          <w:szCs w:val="24"/>
        </w:rPr>
      </w:pPr>
      <w:r>
        <w:rPr>
          <w:sz w:val="24"/>
          <w:szCs w:val="24"/>
        </w:rPr>
        <w:t>Zubereitung:</w:t>
      </w:r>
    </w:p>
    <w:p w14:paraId="482112A2" w14:textId="77777777" w:rsidR="006570C1" w:rsidRPr="00C7240B" w:rsidRDefault="006570C1" w:rsidP="00B40E8C">
      <w:pPr>
        <w:pStyle w:val="ListParagraph"/>
        <w:numPr>
          <w:ilvl w:val="0"/>
          <w:numId w:val="571"/>
        </w:numPr>
        <w:spacing w:after="120"/>
        <w:ind w:left="714" w:hanging="357"/>
        <w:contextualSpacing w:val="0"/>
        <w:jc w:val="both"/>
        <w:rPr>
          <w:sz w:val="24"/>
          <w:szCs w:val="24"/>
        </w:rPr>
      </w:pPr>
      <w:r w:rsidRPr="00C7240B">
        <w:rPr>
          <w:sz w:val="24"/>
          <w:szCs w:val="24"/>
        </w:rPr>
        <w:t>Die Filetscheiben waagrecht so einschneiden, dass sie auf einer Seite noch zusammenhängen. Das Toastbrot in kleine Stücke brechen und in kaltem Wasser einweichen. Die Knoblauchzehen schälen und kleinwürfeln.</w:t>
      </w:r>
    </w:p>
    <w:p w14:paraId="37D4A931" w14:textId="77777777" w:rsidR="006570C1" w:rsidRPr="00C7240B" w:rsidRDefault="006570C1" w:rsidP="00B40E8C">
      <w:pPr>
        <w:pStyle w:val="ListParagraph"/>
        <w:numPr>
          <w:ilvl w:val="0"/>
          <w:numId w:val="571"/>
        </w:numPr>
        <w:spacing w:after="120"/>
        <w:ind w:left="714" w:hanging="357"/>
        <w:contextualSpacing w:val="0"/>
        <w:jc w:val="both"/>
        <w:rPr>
          <w:sz w:val="24"/>
          <w:szCs w:val="24"/>
        </w:rPr>
      </w:pPr>
      <w:r w:rsidRPr="00C7240B">
        <w:rPr>
          <w:sz w:val="24"/>
          <w:szCs w:val="24"/>
        </w:rPr>
        <w:t>Das Toastbrot ausdrücken und mit den Knoblauchstückchen, den gehackten Kräutern, dem Salz, der Sahne und dem Pfeffer mischen.</w:t>
      </w:r>
    </w:p>
    <w:p w14:paraId="746B9C8E" w14:textId="77777777" w:rsidR="006570C1" w:rsidRPr="00C7240B" w:rsidRDefault="006570C1" w:rsidP="00B40E8C">
      <w:pPr>
        <w:pStyle w:val="ListParagraph"/>
        <w:numPr>
          <w:ilvl w:val="0"/>
          <w:numId w:val="571"/>
        </w:numPr>
        <w:spacing w:after="120"/>
        <w:ind w:left="714" w:hanging="357"/>
        <w:contextualSpacing w:val="0"/>
        <w:jc w:val="both"/>
        <w:rPr>
          <w:sz w:val="24"/>
          <w:szCs w:val="24"/>
        </w:rPr>
      </w:pPr>
      <w:r w:rsidRPr="00C7240B">
        <w:rPr>
          <w:sz w:val="24"/>
          <w:szCs w:val="24"/>
        </w:rPr>
        <w:t>Jede Filetscheibe mit Kräutermasse bestreichen, zusammenklappen und gut aufeinanderdrücken. Eine Grillpfanne mit dem Öl bestreichen und die Filetscheiben unter öfterem Wenden insgesamt 20 Minuten bei mittlerer Hitze grillen. Nach jedem Wenden erneut mit Öl bestreichen.</w:t>
      </w:r>
    </w:p>
    <w:p w14:paraId="5F61F908" w14:textId="77777777" w:rsidR="006570C1" w:rsidRDefault="006570C1" w:rsidP="006570C1">
      <w:pPr>
        <w:rPr>
          <w:sz w:val="24"/>
          <w:szCs w:val="24"/>
        </w:rPr>
      </w:pPr>
      <w:r>
        <w:rPr>
          <w:sz w:val="24"/>
          <w:szCs w:val="24"/>
        </w:rPr>
        <w:br w:type="page"/>
      </w:r>
    </w:p>
    <w:p w14:paraId="4C9B9514" w14:textId="77777777" w:rsidR="006570C1" w:rsidRDefault="006570C1" w:rsidP="006570C1">
      <w:pPr>
        <w:pStyle w:val="Heading2"/>
        <w:spacing w:after="240"/>
      </w:pPr>
      <w:r>
        <w:lastRenderedPageBreak/>
        <w:t>Kasseler in Blätterteig</w:t>
      </w:r>
      <w:r>
        <w:rPr>
          <w:rStyle w:val="FootnoteReference"/>
        </w:rPr>
        <w:footnoteReference w:id="562"/>
      </w:r>
      <w:r>
        <w:t xml:space="preserve"> </w:t>
      </w:r>
    </w:p>
    <w:p w14:paraId="07B2ECB2" w14:textId="77777777" w:rsidR="006570C1" w:rsidRDefault="006570C1" w:rsidP="006570C1">
      <w:pPr>
        <w:jc w:val="both"/>
        <w:rPr>
          <w:sz w:val="24"/>
          <w:szCs w:val="24"/>
        </w:rPr>
      </w:pPr>
      <w:r w:rsidRPr="00CA68ED">
        <w:rPr>
          <w:sz w:val="24"/>
          <w:szCs w:val="24"/>
          <w:u w:val="single"/>
        </w:rPr>
        <w:t>Zutaten</w:t>
      </w:r>
      <w:r>
        <w:rPr>
          <w:sz w:val="24"/>
          <w:szCs w:val="24"/>
        </w:rPr>
        <w:t xml:space="preserve"> (für 6 Portionen):</w:t>
      </w:r>
    </w:p>
    <w:p w14:paraId="762F26A0" w14:textId="77777777" w:rsidR="006570C1" w:rsidRDefault="006570C1" w:rsidP="006570C1">
      <w:pPr>
        <w:jc w:val="both"/>
        <w:rPr>
          <w:sz w:val="24"/>
          <w:szCs w:val="24"/>
        </w:rPr>
      </w:pPr>
      <w:r>
        <w:rPr>
          <w:sz w:val="24"/>
          <w:szCs w:val="24"/>
        </w:rPr>
        <w:t>300 g gefrorener Blätterteig</w:t>
      </w:r>
    </w:p>
    <w:p w14:paraId="09E9D0A6" w14:textId="77777777" w:rsidR="006570C1" w:rsidRDefault="006570C1" w:rsidP="006570C1">
      <w:pPr>
        <w:jc w:val="both"/>
        <w:rPr>
          <w:sz w:val="24"/>
          <w:szCs w:val="24"/>
        </w:rPr>
      </w:pPr>
      <w:r>
        <w:rPr>
          <w:sz w:val="24"/>
          <w:szCs w:val="24"/>
        </w:rPr>
        <w:t>1 kg bereits gekochtes mageres Kasseler ohne Knochen</w:t>
      </w:r>
    </w:p>
    <w:p w14:paraId="69F621FB" w14:textId="77777777" w:rsidR="006570C1" w:rsidRDefault="006570C1" w:rsidP="006570C1">
      <w:pPr>
        <w:jc w:val="both"/>
        <w:rPr>
          <w:sz w:val="24"/>
          <w:szCs w:val="24"/>
        </w:rPr>
      </w:pPr>
      <w:r>
        <w:rPr>
          <w:sz w:val="24"/>
          <w:szCs w:val="24"/>
        </w:rPr>
        <w:t>1 Ei</w:t>
      </w:r>
    </w:p>
    <w:p w14:paraId="2282846F" w14:textId="77777777" w:rsidR="006570C1" w:rsidRDefault="006570C1" w:rsidP="006570C1">
      <w:pPr>
        <w:jc w:val="both"/>
        <w:rPr>
          <w:sz w:val="24"/>
          <w:szCs w:val="24"/>
        </w:rPr>
      </w:pPr>
    </w:p>
    <w:p w14:paraId="041F5F88" w14:textId="77777777" w:rsidR="006570C1" w:rsidRDefault="006570C1" w:rsidP="006570C1">
      <w:pPr>
        <w:jc w:val="both"/>
        <w:rPr>
          <w:sz w:val="24"/>
          <w:szCs w:val="24"/>
        </w:rPr>
      </w:pPr>
      <w:r>
        <w:rPr>
          <w:sz w:val="24"/>
          <w:szCs w:val="24"/>
        </w:rPr>
        <w:t>Zubereitung:</w:t>
      </w:r>
    </w:p>
    <w:p w14:paraId="42A0A9A4" w14:textId="77777777" w:rsidR="006570C1" w:rsidRPr="00952D77" w:rsidRDefault="006570C1" w:rsidP="00B40E8C">
      <w:pPr>
        <w:pStyle w:val="ListParagraph"/>
        <w:numPr>
          <w:ilvl w:val="0"/>
          <w:numId w:val="572"/>
        </w:numPr>
        <w:spacing w:after="120"/>
        <w:ind w:left="714" w:hanging="357"/>
        <w:contextualSpacing w:val="0"/>
        <w:jc w:val="both"/>
        <w:rPr>
          <w:sz w:val="24"/>
          <w:szCs w:val="24"/>
        </w:rPr>
      </w:pPr>
      <w:r w:rsidRPr="00952D77">
        <w:rPr>
          <w:sz w:val="24"/>
          <w:szCs w:val="24"/>
        </w:rPr>
        <w:t xml:space="preserve">Den Blätterteig auftauen lassen. </w:t>
      </w:r>
    </w:p>
    <w:p w14:paraId="2898CC20" w14:textId="77777777" w:rsidR="006570C1" w:rsidRPr="00952D77" w:rsidRDefault="006570C1" w:rsidP="00B40E8C">
      <w:pPr>
        <w:pStyle w:val="ListParagraph"/>
        <w:numPr>
          <w:ilvl w:val="0"/>
          <w:numId w:val="572"/>
        </w:numPr>
        <w:spacing w:after="120"/>
        <w:ind w:left="714" w:hanging="357"/>
        <w:contextualSpacing w:val="0"/>
        <w:jc w:val="both"/>
        <w:rPr>
          <w:sz w:val="24"/>
          <w:szCs w:val="24"/>
        </w:rPr>
      </w:pPr>
      <w:r w:rsidRPr="00952D77">
        <w:rPr>
          <w:sz w:val="24"/>
          <w:szCs w:val="24"/>
        </w:rPr>
        <w:t>Vom Fleisch möglichst alle Fettreste abschneiden, das Fleisch kurz kalt waschen und abtrocknen. Den Backofen auf 210 Grad vorheizen.</w:t>
      </w:r>
    </w:p>
    <w:p w14:paraId="08DBAF69" w14:textId="77777777" w:rsidR="006570C1" w:rsidRPr="00952D77" w:rsidRDefault="006570C1" w:rsidP="00B40E8C">
      <w:pPr>
        <w:pStyle w:val="ListParagraph"/>
        <w:numPr>
          <w:ilvl w:val="0"/>
          <w:numId w:val="572"/>
        </w:numPr>
        <w:spacing w:after="120"/>
        <w:ind w:left="714" w:hanging="357"/>
        <w:contextualSpacing w:val="0"/>
        <w:jc w:val="both"/>
        <w:rPr>
          <w:sz w:val="24"/>
          <w:szCs w:val="24"/>
        </w:rPr>
      </w:pPr>
      <w:r w:rsidRPr="00952D77">
        <w:rPr>
          <w:sz w:val="24"/>
          <w:szCs w:val="24"/>
        </w:rPr>
        <w:t xml:space="preserve">Die aufgetauten Blätterteigscheiben in einem Rechteck zusammenlegen und auf die doppelte Größe ausrollen. Von den Rändern des Teiges mit einem Teigrädchen etwa 1 cm breite Steifen abrädeln und beiseitelegen. </w:t>
      </w:r>
    </w:p>
    <w:p w14:paraId="6EE50311" w14:textId="77777777" w:rsidR="006570C1" w:rsidRPr="00952D77" w:rsidRDefault="006570C1" w:rsidP="00B40E8C">
      <w:pPr>
        <w:pStyle w:val="ListParagraph"/>
        <w:numPr>
          <w:ilvl w:val="0"/>
          <w:numId w:val="572"/>
        </w:numPr>
        <w:spacing w:after="120"/>
        <w:ind w:left="714" w:hanging="357"/>
        <w:contextualSpacing w:val="0"/>
        <w:jc w:val="both"/>
        <w:rPr>
          <w:sz w:val="24"/>
          <w:szCs w:val="24"/>
        </w:rPr>
      </w:pPr>
      <w:r w:rsidRPr="00952D77">
        <w:rPr>
          <w:sz w:val="24"/>
          <w:szCs w:val="24"/>
        </w:rPr>
        <w:t xml:space="preserve">Das Fleisch auf den Teig legen. Das Ei in Eigelb und Eiweiß trennen und die Teigränder mit etwas verquirltem Eiweiß bepinseln. Die Ränder übereinanderdrücken und das Fleisch mit der Naht nach unten auf ein kalt abgespültes Backblech legen. </w:t>
      </w:r>
    </w:p>
    <w:p w14:paraId="62B39EA8" w14:textId="77777777" w:rsidR="006570C1" w:rsidRPr="00952D77" w:rsidRDefault="006570C1" w:rsidP="00B40E8C">
      <w:pPr>
        <w:pStyle w:val="ListParagraph"/>
        <w:numPr>
          <w:ilvl w:val="0"/>
          <w:numId w:val="572"/>
        </w:numPr>
        <w:spacing w:after="120"/>
        <w:ind w:left="714" w:hanging="357"/>
        <w:contextualSpacing w:val="0"/>
        <w:jc w:val="both"/>
        <w:rPr>
          <w:sz w:val="24"/>
          <w:szCs w:val="24"/>
        </w:rPr>
      </w:pPr>
      <w:r w:rsidRPr="00952D77">
        <w:rPr>
          <w:sz w:val="24"/>
          <w:szCs w:val="24"/>
        </w:rPr>
        <w:t>Das restliche Eiweiß mit dem Eigelb verquirlen, den Blätterteig damit bestreichen und die Teigstreifen gitterartig über die Rolle legen. Die Streifen ebenfalls mit verquirltem Eigelb besteichen. Den Braten auf der zweiten Schiene von unten in etwa 30 Minuten goldbraun backen.</w:t>
      </w:r>
    </w:p>
    <w:p w14:paraId="1FDA7A0F" w14:textId="77777777" w:rsidR="006570C1" w:rsidRDefault="006570C1" w:rsidP="00B40E8C">
      <w:pPr>
        <w:pStyle w:val="ListParagraph"/>
        <w:numPr>
          <w:ilvl w:val="0"/>
          <w:numId w:val="572"/>
        </w:numPr>
        <w:spacing w:after="120"/>
        <w:ind w:left="714" w:hanging="357"/>
        <w:contextualSpacing w:val="0"/>
        <w:jc w:val="both"/>
        <w:rPr>
          <w:sz w:val="24"/>
          <w:szCs w:val="24"/>
        </w:rPr>
      </w:pPr>
      <w:r w:rsidRPr="00952D77">
        <w:rPr>
          <w:sz w:val="24"/>
          <w:szCs w:val="24"/>
        </w:rPr>
        <w:t>Nach Belieben 15 Minuten vor Ende der Garzeit halbierte Tomaten zu dem Braten auf das Blech legen und mitgaren. Dazu passt frischer Salat</w:t>
      </w:r>
      <w:r>
        <w:rPr>
          <w:sz w:val="24"/>
          <w:szCs w:val="24"/>
        </w:rPr>
        <w:t>.</w:t>
      </w:r>
    </w:p>
    <w:p w14:paraId="1B8961ED" w14:textId="77777777" w:rsidR="006570C1" w:rsidRDefault="006570C1" w:rsidP="006570C1">
      <w:pPr>
        <w:jc w:val="both"/>
        <w:rPr>
          <w:sz w:val="24"/>
          <w:szCs w:val="24"/>
        </w:rPr>
      </w:pPr>
    </w:p>
    <w:p w14:paraId="007E77B9" w14:textId="77777777" w:rsidR="006570C1" w:rsidRPr="00AC0F23" w:rsidRDefault="006570C1" w:rsidP="006570C1">
      <w:pPr>
        <w:ind w:left="1416" w:hanging="1416"/>
        <w:jc w:val="both"/>
        <w:rPr>
          <w:sz w:val="24"/>
          <w:szCs w:val="24"/>
        </w:rPr>
      </w:pPr>
      <w:r>
        <w:rPr>
          <w:sz w:val="24"/>
          <w:szCs w:val="24"/>
        </w:rPr>
        <w:t>Kommentar:</w:t>
      </w:r>
      <w:r>
        <w:rPr>
          <w:sz w:val="24"/>
          <w:szCs w:val="24"/>
        </w:rPr>
        <w:tab/>
        <w:t>Das Rezept hat Oma oft gekocht, wenn wir Besuch hatten, da es zum einen gut schmeckt, aber eben auch relativ gut und einfach zu kochen ist. Der Backofen macht die Hauptarbeit.</w:t>
      </w:r>
    </w:p>
    <w:p w14:paraId="0EC3B7A5" w14:textId="77777777" w:rsidR="006570C1" w:rsidRDefault="006570C1" w:rsidP="006570C1">
      <w:pPr>
        <w:jc w:val="both"/>
        <w:rPr>
          <w:sz w:val="24"/>
          <w:szCs w:val="24"/>
        </w:rPr>
      </w:pPr>
    </w:p>
    <w:p w14:paraId="0568FAB4" w14:textId="77777777" w:rsidR="006570C1" w:rsidRDefault="006570C1" w:rsidP="006570C1">
      <w:pPr>
        <w:rPr>
          <w:rFonts w:asciiTheme="majorHAnsi" w:eastAsiaTheme="majorEastAsia" w:hAnsiTheme="majorHAnsi" w:cstheme="majorBidi"/>
          <w:color w:val="2F5496" w:themeColor="accent1" w:themeShade="BF"/>
          <w:sz w:val="26"/>
          <w:szCs w:val="26"/>
        </w:rPr>
      </w:pPr>
      <w:r>
        <w:br w:type="page"/>
      </w:r>
    </w:p>
    <w:p w14:paraId="48A84BC4" w14:textId="77777777" w:rsidR="006B2F9B" w:rsidRDefault="006B2F9B" w:rsidP="006B2F9B">
      <w:pPr>
        <w:pStyle w:val="Heading2"/>
        <w:spacing w:after="240"/>
      </w:pPr>
      <w:r>
        <w:lastRenderedPageBreak/>
        <w:t>Kasseler auf Linsengemüse</w:t>
      </w:r>
      <w:r>
        <w:rPr>
          <w:rStyle w:val="FootnoteReference"/>
        </w:rPr>
        <w:footnoteReference w:id="563"/>
      </w:r>
      <w:r>
        <w:t xml:space="preserve"> </w:t>
      </w:r>
    </w:p>
    <w:p w14:paraId="7B6F6BD3" w14:textId="77777777" w:rsidR="006B2F9B" w:rsidRDefault="006B2F9B" w:rsidP="006B2F9B">
      <w:pPr>
        <w:rPr>
          <w:sz w:val="24"/>
          <w:szCs w:val="24"/>
        </w:rPr>
      </w:pPr>
      <w:r w:rsidRPr="00FC5B12">
        <w:rPr>
          <w:sz w:val="24"/>
          <w:szCs w:val="24"/>
          <w:u w:val="single"/>
        </w:rPr>
        <w:t>Zutaten</w:t>
      </w:r>
      <w:r>
        <w:rPr>
          <w:sz w:val="24"/>
          <w:szCs w:val="24"/>
        </w:rPr>
        <w:t xml:space="preserve"> (für 2 Portionen)</w:t>
      </w:r>
    </w:p>
    <w:p w14:paraId="7C8884BF" w14:textId="77777777" w:rsidR="006B2F9B" w:rsidRDefault="006B2F9B" w:rsidP="006B2F9B">
      <w:pPr>
        <w:rPr>
          <w:sz w:val="24"/>
          <w:szCs w:val="24"/>
        </w:rPr>
      </w:pPr>
      <w:r>
        <w:rPr>
          <w:sz w:val="24"/>
          <w:szCs w:val="24"/>
        </w:rPr>
        <w:t>1 Zwiebel</w:t>
      </w:r>
    </w:p>
    <w:p w14:paraId="1C598069" w14:textId="77777777" w:rsidR="006B2F9B" w:rsidRDefault="006B2F9B" w:rsidP="006B2F9B">
      <w:pPr>
        <w:rPr>
          <w:sz w:val="24"/>
          <w:szCs w:val="24"/>
        </w:rPr>
      </w:pPr>
      <w:r>
        <w:rPr>
          <w:sz w:val="24"/>
          <w:szCs w:val="24"/>
        </w:rPr>
        <w:t>1 EL Öl</w:t>
      </w:r>
    </w:p>
    <w:p w14:paraId="309FFAB6" w14:textId="77777777" w:rsidR="006B2F9B" w:rsidRDefault="006B2F9B" w:rsidP="006B2F9B">
      <w:pPr>
        <w:rPr>
          <w:sz w:val="24"/>
          <w:szCs w:val="24"/>
        </w:rPr>
      </w:pPr>
      <w:r>
        <w:rPr>
          <w:sz w:val="24"/>
          <w:szCs w:val="24"/>
        </w:rPr>
        <w:t>125 g rote Linsen</w:t>
      </w:r>
    </w:p>
    <w:p w14:paraId="0461E54C" w14:textId="77777777" w:rsidR="006B2F9B" w:rsidRDefault="006B2F9B" w:rsidP="006B2F9B">
      <w:pPr>
        <w:rPr>
          <w:sz w:val="24"/>
          <w:szCs w:val="24"/>
        </w:rPr>
      </w:pPr>
      <w:r>
        <w:rPr>
          <w:sz w:val="24"/>
          <w:szCs w:val="24"/>
        </w:rPr>
        <w:t>1 TL Brühe</w:t>
      </w:r>
    </w:p>
    <w:p w14:paraId="3AA64B88" w14:textId="77777777" w:rsidR="006B2F9B" w:rsidRDefault="006B2F9B" w:rsidP="006B2F9B">
      <w:pPr>
        <w:rPr>
          <w:sz w:val="24"/>
          <w:szCs w:val="24"/>
        </w:rPr>
      </w:pPr>
      <w:r>
        <w:rPr>
          <w:sz w:val="24"/>
          <w:szCs w:val="24"/>
        </w:rPr>
        <w:t>1 getrocknete Chilischote</w:t>
      </w:r>
    </w:p>
    <w:p w14:paraId="18AC7FB8" w14:textId="77777777" w:rsidR="006B2F9B" w:rsidRDefault="006B2F9B" w:rsidP="006B2F9B">
      <w:pPr>
        <w:rPr>
          <w:sz w:val="24"/>
          <w:szCs w:val="24"/>
        </w:rPr>
      </w:pPr>
      <w:r>
        <w:rPr>
          <w:sz w:val="24"/>
          <w:szCs w:val="24"/>
        </w:rPr>
        <w:t>4 Aprikosenhälften (frisch oder aus der Dose)</w:t>
      </w:r>
    </w:p>
    <w:p w14:paraId="2CAC6B1F" w14:textId="77777777" w:rsidR="006B2F9B" w:rsidRPr="0091663D" w:rsidRDefault="006B2F9B" w:rsidP="006B2F9B">
      <w:pPr>
        <w:rPr>
          <w:sz w:val="24"/>
          <w:szCs w:val="24"/>
          <w:lang w:val="en-US"/>
        </w:rPr>
      </w:pPr>
      <w:r w:rsidRPr="0091663D">
        <w:rPr>
          <w:sz w:val="24"/>
          <w:szCs w:val="24"/>
          <w:lang w:val="en-US"/>
        </w:rPr>
        <w:t>2 EL Aceto Balsamico</w:t>
      </w:r>
    </w:p>
    <w:p w14:paraId="6D963D5B" w14:textId="77777777" w:rsidR="006B2F9B" w:rsidRPr="0091663D" w:rsidRDefault="006B2F9B" w:rsidP="006B2F9B">
      <w:pPr>
        <w:rPr>
          <w:sz w:val="24"/>
          <w:szCs w:val="24"/>
          <w:lang w:val="en-US"/>
        </w:rPr>
      </w:pPr>
      <w:r w:rsidRPr="0091663D">
        <w:rPr>
          <w:sz w:val="24"/>
          <w:szCs w:val="24"/>
          <w:lang w:val="en-US"/>
        </w:rPr>
        <w:t>1 TL Honig</w:t>
      </w:r>
    </w:p>
    <w:p w14:paraId="37BCB5A2" w14:textId="77777777" w:rsidR="006B2F9B" w:rsidRPr="0091663D" w:rsidRDefault="006B2F9B" w:rsidP="006B2F9B">
      <w:pPr>
        <w:rPr>
          <w:sz w:val="24"/>
          <w:szCs w:val="24"/>
          <w:lang w:val="en-US"/>
        </w:rPr>
      </w:pPr>
      <w:r w:rsidRPr="0091663D">
        <w:rPr>
          <w:sz w:val="24"/>
          <w:szCs w:val="24"/>
          <w:lang w:val="en-US"/>
        </w:rPr>
        <w:t>Salz</w:t>
      </w:r>
    </w:p>
    <w:p w14:paraId="5D90DF24" w14:textId="77777777" w:rsidR="006B2F9B" w:rsidRDefault="006B2F9B" w:rsidP="006B2F9B">
      <w:pPr>
        <w:rPr>
          <w:sz w:val="24"/>
          <w:szCs w:val="24"/>
        </w:rPr>
      </w:pPr>
      <w:r>
        <w:rPr>
          <w:sz w:val="24"/>
          <w:szCs w:val="24"/>
        </w:rPr>
        <w:t>2 gegarte Kasselerkoteletts</w:t>
      </w:r>
    </w:p>
    <w:p w14:paraId="19CD595F" w14:textId="77777777" w:rsidR="006B2F9B" w:rsidRDefault="006B2F9B" w:rsidP="006B2F9B">
      <w:pPr>
        <w:rPr>
          <w:sz w:val="24"/>
          <w:szCs w:val="24"/>
        </w:rPr>
      </w:pPr>
    </w:p>
    <w:p w14:paraId="75EA5D90" w14:textId="77777777" w:rsidR="006B2F9B" w:rsidRDefault="006B2F9B" w:rsidP="006B2F9B">
      <w:pPr>
        <w:rPr>
          <w:sz w:val="24"/>
          <w:szCs w:val="24"/>
        </w:rPr>
      </w:pPr>
      <w:r>
        <w:rPr>
          <w:sz w:val="24"/>
          <w:szCs w:val="24"/>
        </w:rPr>
        <w:t>Zubereitungszeit: 15 Minuten</w:t>
      </w:r>
    </w:p>
    <w:p w14:paraId="3B14452A" w14:textId="77777777" w:rsidR="006B2F9B" w:rsidRPr="009C7DA7" w:rsidRDefault="006B2F9B" w:rsidP="00E76E01">
      <w:pPr>
        <w:pStyle w:val="ListParagraph"/>
        <w:numPr>
          <w:ilvl w:val="0"/>
          <w:numId w:val="156"/>
        </w:numPr>
        <w:spacing w:after="120"/>
        <w:ind w:left="714" w:hanging="357"/>
        <w:contextualSpacing w:val="0"/>
        <w:jc w:val="both"/>
        <w:rPr>
          <w:sz w:val="24"/>
          <w:szCs w:val="24"/>
        </w:rPr>
      </w:pPr>
      <w:r w:rsidRPr="009C7DA7">
        <w:rPr>
          <w:sz w:val="24"/>
          <w:szCs w:val="24"/>
        </w:rPr>
        <w:t>Im Wasserkocher gut 3/8 l Wasser zum Kochen bringen. Die Zwiebel schälen und in kleine Würfel schneiden.</w:t>
      </w:r>
    </w:p>
    <w:p w14:paraId="13AE2CCF" w14:textId="77777777" w:rsidR="006B2F9B" w:rsidRPr="009C7DA7" w:rsidRDefault="006B2F9B" w:rsidP="00E76E01">
      <w:pPr>
        <w:pStyle w:val="ListParagraph"/>
        <w:numPr>
          <w:ilvl w:val="0"/>
          <w:numId w:val="156"/>
        </w:numPr>
        <w:spacing w:after="120"/>
        <w:ind w:left="714" w:hanging="357"/>
        <w:contextualSpacing w:val="0"/>
        <w:jc w:val="both"/>
        <w:rPr>
          <w:sz w:val="24"/>
          <w:szCs w:val="24"/>
        </w:rPr>
      </w:pPr>
      <w:r w:rsidRPr="009C7DA7">
        <w:rPr>
          <w:sz w:val="24"/>
          <w:szCs w:val="24"/>
        </w:rPr>
        <w:t>In einem Topf das Öl, die Zwiebel darin bei mittlerer Hitze andünsten. Linsen kurz mitbraten, mit dem Wasser aufgießen und die Brühe unterrühren. Chili dazu krümeln und die Linsen bei schwacher Hitze 5 Minuten garen.</w:t>
      </w:r>
    </w:p>
    <w:p w14:paraId="1BF9BECB" w14:textId="77777777" w:rsidR="006B2F9B" w:rsidRPr="009C7DA7" w:rsidRDefault="006B2F9B" w:rsidP="00E76E01">
      <w:pPr>
        <w:pStyle w:val="ListParagraph"/>
        <w:numPr>
          <w:ilvl w:val="0"/>
          <w:numId w:val="156"/>
        </w:numPr>
        <w:spacing w:after="120"/>
        <w:ind w:left="714" w:hanging="357"/>
        <w:contextualSpacing w:val="0"/>
        <w:jc w:val="both"/>
        <w:rPr>
          <w:sz w:val="24"/>
          <w:szCs w:val="24"/>
        </w:rPr>
      </w:pPr>
      <w:r w:rsidRPr="009C7DA7">
        <w:rPr>
          <w:sz w:val="24"/>
          <w:szCs w:val="24"/>
        </w:rPr>
        <w:t>Inzwischen die Aprikosen in Spalten schneiden. Mit Essig und Honig unter die Linsen mischen, mit Salz würzen. Die Kasseler auf die Linsen legen und alles zugedeckt weitere 5-7 Minuten garen, bis die Linsen weich sind.</w:t>
      </w:r>
    </w:p>
    <w:p w14:paraId="5719310F" w14:textId="77777777" w:rsidR="006B2F9B" w:rsidRDefault="006B2F9B" w:rsidP="006B2F9B">
      <w:pPr>
        <w:rPr>
          <w:sz w:val="24"/>
          <w:szCs w:val="24"/>
        </w:rPr>
      </w:pPr>
    </w:p>
    <w:p w14:paraId="7C7BF8F1" w14:textId="77777777" w:rsidR="006B2F9B" w:rsidRDefault="006B2F9B" w:rsidP="006B2F9B">
      <w:pPr>
        <w:rPr>
          <w:sz w:val="24"/>
          <w:szCs w:val="24"/>
        </w:rPr>
      </w:pPr>
      <w:r>
        <w:rPr>
          <w:sz w:val="24"/>
          <w:szCs w:val="24"/>
        </w:rPr>
        <w:t>Tipp:</w:t>
      </w:r>
      <w:r>
        <w:rPr>
          <w:sz w:val="24"/>
          <w:szCs w:val="24"/>
        </w:rPr>
        <w:tab/>
        <w:t>Statt Kasseler gehen auch gekochter Schinken oder gegrillte Bratwürstchen</w:t>
      </w:r>
    </w:p>
    <w:p w14:paraId="3B0A365A" w14:textId="77777777" w:rsidR="006B2F9B" w:rsidRDefault="006B2F9B" w:rsidP="006B2F9B">
      <w:pPr>
        <w:rPr>
          <w:sz w:val="24"/>
          <w:szCs w:val="24"/>
        </w:rPr>
      </w:pPr>
      <w:r>
        <w:rPr>
          <w:sz w:val="24"/>
          <w:szCs w:val="24"/>
        </w:rPr>
        <w:br w:type="page"/>
      </w:r>
    </w:p>
    <w:p w14:paraId="27668E7E" w14:textId="561AFE12" w:rsidR="006570C1" w:rsidRDefault="006570C1" w:rsidP="006570C1">
      <w:pPr>
        <w:pStyle w:val="Heading2"/>
        <w:spacing w:after="240"/>
      </w:pPr>
      <w:r w:rsidRPr="00E22DF9">
        <w:lastRenderedPageBreak/>
        <w:t>Schweinefilet mit Apfel-Curry-Sauce</w:t>
      </w:r>
      <w:r>
        <w:rPr>
          <w:rStyle w:val="FootnoteReference"/>
        </w:rPr>
        <w:footnoteReference w:id="564"/>
      </w:r>
      <w:r w:rsidRPr="00E22DF9">
        <w:t xml:space="preserve"> </w:t>
      </w:r>
    </w:p>
    <w:p w14:paraId="2475315C" w14:textId="77777777" w:rsidR="006570C1" w:rsidRDefault="006570C1" w:rsidP="006570C1">
      <w:pPr>
        <w:rPr>
          <w:sz w:val="24"/>
          <w:szCs w:val="24"/>
        </w:rPr>
      </w:pPr>
      <w:r w:rsidRPr="00944D76">
        <w:rPr>
          <w:sz w:val="24"/>
          <w:szCs w:val="24"/>
          <w:u w:val="single"/>
        </w:rPr>
        <w:t>Zutaten</w:t>
      </w:r>
      <w:r>
        <w:rPr>
          <w:sz w:val="24"/>
          <w:szCs w:val="24"/>
        </w:rPr>
        <w:t xml:space="preserve"> (für 4 Portionen):</w:t>
      </w:r>
    </w:p>
    <w:p w14:paraId="3EF34D62" w14:textId="77777777" w:rsidR="006570C1" w:rsidRDefault="006570C1" w:rsidP="006570C1">
      <w:pPr>
        <w:rPr>
          <w:sz w:val="24"/>
          <w:szCs w:val="24"/>
        </w:rPr>
      </w:pPr>
      <w:r>
        <w:rPr>
          <w:sz w:val="24"/>
          <w:szCs w:val="24"/>
        </w:rPr>
        <w:t>600 g Schweinefilet</w:t>
      </w:r>
    </w:p>
    <w:p w14:paraId="16EC7837" w14:textId="77777777" w:rsidR="006570C1" w:rsidRDefault="006570C1" w:rsidP="006570C1">
      <w:pPr>
        <w:rPr>
          <w:sz w:val="24"/>
          <w:szCs w:val="24"/>
        </w:rPr>
      </w:pPr>
      <w:r>
        <w:rPr>
          <w:sz w:val="24"/>
          <w:szCs w:val="24"/>
        </w:rPr>
        <w:t>Salz, Pfeffer</w:t>
      </w:r>
    </w:p>
    <w:p w14:paraId="08CC9C6B" w14:textId="77777777" w:rsidR="006570C1" w:rsidRDefault="006570C1" w:rsidP="006570C1">
      <w:pPr>
        <w:rPr>
          <w:sz w:val="24"/>
          <w:szCs w:val="24"/>
        </w:rPr>
      </w:pPr>
      <w:r>
        <w:rPr>
          <w:sz w:val="24"/>
          <w:szCs w:val="24"/>
        </w:rPr>
        <w:t>3 EL neutrales Öl</w:t>
      </w:r>
    </w:p>
    <w:p w14:paraId="2C995E75" w14:textId="77777777" w:rsidR="006570C1" w:rsidRDefault="006570C1" w:rsidP="006570C1">
      <w:pPr>
        <w:rPr>
          <w:sz w:val="24"/>
          <w:szCs w:val="24"/>
        </w:rPr>
      </w:pPr>
      <w:r>
        <w:rPr>
          <w:sz w:val="24"/>
          <w:szCs w:val="24"/>
        </w:rPr>
        <w:t>1 kleiner säuerlicher Apfel</w:t>
      </w:r>
    </w:p>
    <w:p w14:paraId="12C98114" w14:textId="77777777" w:rsidR="006570C1" w:rsidRDefault="006570C1" w:rsidP="006570C1">
      <w:pPr>
        <w:rPr>
          <w:sz w:val="24"/>
          <w:szCs w:val="24"/>
        </w:rPr>
      </w:pPr>
      <w:r>
        <w:rPr>
          <w:sz w:val="24"/>
          <w:szCs w:val="24"/>
        </w:rPr>
        <w:t>1 kleine Zwiebel</w:t>
      </w:r>
    </w:p>
    <w:p w14:paraId="5769962F" w14:textId="77777777" w:rsidR="006570C1" w:rsidRDefault="006570C1" w:rsidP="006570C1">
      <w:pPr>
        <w:rPr>
          <w:sz w:val="24"/>
          <w:szCs w:val="24"/>
        </w:rPr>
      </w:pPr>
      <w:r>
        <w:rPr>
          <w:sz w:val="24"/>
          <w:szCs w:val="24"/>
        </w:rPr>
        <w:t>100 g Cashewkerne (ersatzweise Mandeln)</w:t>
      </w:r>
    </w:p>
    <w:p w14:paraId="08B37294" w14:textId="77777777" w:rsidR="006570C1" w:rsidRDefault="006570C1" w:rsidP="006570C1">
      <w:pPr>
        <w:rPr>
          <w:sz w:val="24"/>
          <w:szCs w:val="24"/>
        </w:rPr>
      </w:pPr>
      <w:r>
        <w:rPr>
          <w:sz w:val="24"/>
          <w:szCs w:val="24"/>
        </w:rPr>
        <w:t>1 EL Currypulver</w:t>
      </w:r>
    </w:p>
    <w:p w14:paraId="673F41A6" w14:textId="77777777" w:rsidR="006570C1" w:rsidRDefault="006570C1" w:rsidP="006570C1">
      <w:pPr>
        <w:rPr>
          <w:sz w:val="24"/>
          <w:szCs w:val="24"/>
        </w:rPr>
      </w:pPr>
      <w:r>
        <w:rPr>
          <w:sz w:val="24"/>
          <w:szCs w:val="24"/>
        </w:rPr>
        <w:t>100 ml ungesüßter Apfelsaft</w:t>
      </w:r>
    </w:p>
    <w:p w14:paraId="00C66BC1" w14:textId="77777777" w:rsidR="006570C1" w:rsidRDefault="006570C1" w:rsidP="006570C1">
      <w:pPr>
        <w:rPr>
          <w:sz w:val="24"/>
          <w:szCs w:val="24"/>
        </w:rPr>
      </w:pPr>
      <w:r>
        <w:rPr>
          <w:sz w:val="24"/>
          <w:szCs w:val="24"/>
        </w:rPr>
        <w:t>100 ml Gemüsebrühe</w:t>
      </w:r>
    </w:p>
    <w:p w14:paraId="5720748C" w14:textId="77777777" w:rsidR="006570C1" w:rsidRDefault="006570C1" w:rsidP="006570C1">
      <w:pPr>
        <w:rPr>
          <w:sz w:val="24"/>
          <w:szCs w:val="24"/>
        </w:rPr>
      </w:pPr>
      <w:r>
        <w:rPr>
          <w:sz w:val="24"/>
          <w:szCs w:val="24"/>
        </w:rPr>
        <w:t>125 g Sahne</w:t>
      </w:r>
    </w:p>
    <w:p w14:paraId="132409DC" w14:textId="77777777" w:rsidR="006570C1" w:rsidRDefault="006570C1" w:rsidP="006570C1">
      <w:pPr>
        <w:rPr>
          <w:sz w:val="24"/>
          <w:szCs w:val="24"/>
        </w:rPr>
      </w:pPr>
      <w:r>
        <w:rPr>
          <w:sz w:val="24"/>
          <w:szCs w:val="24"/>
        </w:rPr>
        <w:t>1 EL heller Saucenbinder</w:t>
      </w:r>
    </w:p>
    <w:p w14:paraId="689B0A8C" w14:textId="77777777" w:rsidR="006570C1" w:rsidRDefault="006570C1" w:rsidP="006570C1">
      <w:pPr>
        <w:rPr>
          <w:sz w:val="24"/>
          <w:szCs w:val="24"/>
        </w:rPr>
      </w:pPr>
    </w:p>
    <w:p w14:paraId="1EF07D98" w14:textId="77777777" w:rsidR="006570C1" w:rsidRDefault="006570C1" w:rsidP="006570C1">
      <w:pPr>
        <w:rPr>
          <w:sz w:val="24"/>
          <w:szCs w:val="24"/>
        </w:rPr>
      </w:pPr>
      <w:r>
        <w:rPr>
          <w:sz w:val="24"/>
          <w:szCs w:val="24"/>
        </w:rPr>
        <w:t>Zubereitungszeit: 25 Minuten</w:t>
      </w:r>
    </w:p>
    <w:p w14:paraId="0B0EF6CE" w14:textId="77777777" w:rsidR="006570C1" w:rsidRPr="000B5929" w:rsidRDefault="006570C1" w:rsidP="00B40E8C">
      <w:pPr>
        <w:pStyle w:val="ListParagraph"/>
        <w:numPr>
          <w:ilvl w:val="0"/>
          <w:numId w:val="519"/>
        </w:numPr>
        <w:spacing w:after="120"/>
        <w:jc w:val="both"/>
        <w:rPr>
          <w:sz w:val="24"/>
          <w:szCs w:val="24"/>
        </w:rPr>
      </w:pPr>
      <w:r w:rsidRPr="000B5929">
        <w:rPr>
          <w:sz w:val="24"/>
          <w:szCs w:val="24"/>
        </w:rPr>
        <w:t>Das Filet trockentupfen, einmal quer halbieren, rundherum mit Salz und Pfeffer einreiben. Öl in einer Pfanne erhitzen, das Filet darin bei mittlerer Hitze in 10 – 12 Minuten rundherum braun braten. Herausnehmen und in Alufolie wickeln.</w:t>
      </w:r>
    </w:p>
    <w:p w14:paraId="581EF45B" w14:textId="77777777" w:rsidR="006570C1" w:rsidRPr="000B5929" w:rsidRDefault="006570C1" w:rsidP="00B40E8C">
      <w:pPr>
        <w:pStyle w:val="ListParagraph"/>
        <w:numPr>
          <w:ilvl w:val="0"/>
          <w:numId w:val="519"/>
        </w:numPr>
        <w:spacing w:after="120"/>
        <w:jc w:val="both"/>
        <w:rPr>
          <w:sz w:val="24"/>
          <w:szCs w:val="24"/>
        </w:rPr>
      </w:pPr>
      <w:r w:rsidRPr="000B5929">
        <w:rPr>
          <w:sz w:val="24"/>
          <w:szCs w:val="24"/>
        </w:rPr>
        <w:t>Den Apfel gut waschen, ungeschält vierteln, das Kernhaus entfernen, das Fruchtfleisch in kleine Spalten schneiden. Zwiebel schälen und fein hacken. Die Cashewkerne ebenfalls hacken.</w:t>
      </w:r>
    </w:p>
    <w:p w14:paraId="369137C0" w14:textId="77777777" w:rsidR="006570C1" w:rsidRDefault="006570C1" w:rsidP="00B40E8C">
      <w:pPr>
        <w:pStyle w:val="ListParagraph"/>
        <w:numPr>
          <w:ilvl w:val="0"/>
          <w:numId w:val="519"/>
        </w:numPr>
        <w:spacing w:after="120"/>
        <w:jc w:val="both"/>
        <w:rPr>
          <w:sz w:val="24"/>
          <w:szCs w:val="24"/>
        </w:rPr>
      </w:pPr>
      <w:r w:rsidRPr="000B5929">
        <w:rPr>
          <w:sz w:val="24"/>
          <w:szCs w:val="24"/>
        </w:rPr>
        <w:t>Alle drei Zutaten im heißen Bratfett in der Pfanne 2 Minuten dünsten. Mit Currypulver bestäuben, dieses kurz anschwitzen. Mit dem Apfelsaft und der Brühe ablöschen und 3 Minuten köcheln. Sahne und Saucenbinder einrühren und aufkochen lassen, salzen und pfeffern. Fleisch aufschneiden und mit der Apfel-Curry-Sauce anrichten. Dazu passt natürlich Reis.</w:t>
      </w:r>
    </w:p>
    <w:p w14:paraId="7C14A1C7" w14:textId="77777777" w:rsidR="006570C1" w:rsidRDefault="006570C1" w:rsidP="006570C1">
      <w:pPr>
        <w:spacing w:after="120"/>
        <w:jc w:val="both"/>
        <w:rPr>
          <w:sz w:val="24"/>
          <w:szCs w:val="24"/>
        </w:rPr>
      </w:pPr>
    </w:p>
    <w:p w14:paraId="3E8F581D" w14:textId="77777777" w:rsidR="006570C1" w:rsidRDefault="006570C1" w:rsidP="006570C1">
      <w:pPr>
        <w:jc w:val="both"/>
        <w:rPr>
          <w:sz w:val="24"/>
          <w:szCs w:val="24"/>
        </w:rPr>
      </w:pPr>
    </w:p>
    <w:p w14:paraId="1C341E17" w14:textId="77777777" w:rsidR="006570C1" w:rsidRPr="00852F10" w:rsidRDefault="006570C1" w:rsidP="006570C1">
      <w:pPr>
        <w:jc w:val="both"/>
        <w:rPr>
          <w:sz w:val="24"/>
          <w:szCs w:val="24"/>
        </w:rPr>
      </w:pPr>
      <w:r>
        <w:rPr>
          <w:sz w:val="24"/>
          <w:szCs w:val="24"/>
        </w:rPr>
        <w:t>Kommentar:</w:t>
      </w:r>
      <w:r>
        <w:rPr>
          <w:sz w:val="24"/>
          <w:szCs w:val="24"/>
        </w:rPr>
        <w:tab/>
        <w:t>Passt gut in den Herbst</w:t>
      </w:r>
      <w:r w:rsidRPr="00852F10">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16730BC2" w14:textId="77777777" w:rsidR="006570C1" w:rsidRDefault="006570C1" w:rsidP="006570C1">
      <w:pPr>
        <w:rPr>
          <w:sz w:val="24"/>
          <w:szCs w:val="24"/>
        </w:rPr>
      </w:pPr>
      <w:r>
        <w:rPr>
          <w:sz w:val="24"/>
          <w:szCs w:val="24"/>
        </w:rPr>
        <w:br w:type="page"/>
      </w:r>
    </w:p>
    <w:p w14:paraId="5696DC2E" w14:textId="77777777" w:rsidR="006570C1" w:rsidRDefault="006570C1" w:rsidP="006570C1">
      <w:pPr>
        <w:pStyle w:val="Heading2"/>
        <w:spacing w:after="240"/>
      </w:pPr>
      <w:r>
        <w:lastRenderedPageBreak/>
        <w:t>Schweinefilet mit spanischem Reis</w:t>
      </w:r>
      <w:r>
        <w:rPr>
          <w:rStyle w:val="FootnoteReference"/>
        </w:rPr>
        <w:footnoteReference w:id="565"/>
      </w:r>
    </w:p>
    <w:p w14:paraId="7489AE38" w14:textId="77777777" w:rsidR="006570C1" w:rsidRDefault="006570C1" w:rsidP="006570C1">
      <w:pPr>
        <w:rPr>
          <w:sz w:val="24"/>
          <w:szCs w:val="24"/>
        </w:rPr>
      </w:pPr>
      <w:r>
        <w:rPr>
          <w:sz w:val="24"/>
          <w:szCs w:val="24"/>
        </w:rPr>
        <w:t>Zutaten für 4 Portionen</w:t>
      </w:r>
    </w:p>
    <w:p w14:paraId="60ED8E8E" w14:textId="77777777" w:rsidR="006570C1" w:rsidRDefault="006570C1" w:rsidP="006570C1">
      <w:pPr>
        <w:rPr>
          <w:sz w:val="24"/>
          <w:szCs w:val="24"/>
        </w:rPr>
      </w:pPr>
      <w:r>
        <w:rPr>
          <w:sz w:val="24"/>
          <w:szCs w:val="24"/>
        </w:rPr>
        <w:t>500 g Schneidbohnen</w:t>
      </w:r>
    </w:p>
    <w:p w14:paraId="1482D34D" w14:textId="77777777" w:rsidR="006570C1" w:rsidRDefault="006570C1" w:rsidP="006570C1">
      <w:pPr>
        <w:rPr>
          <w:sz w:val="24"/>
          <w:szCs w:val="24"/>
        </w:rPr>
      </w:pPr>
      <w:r>
        <w:rPr>
          <w:sz w:val="24"/>
          <w:szCs w:val="24"/>
        </w:rPr>
        <w:t>2 Zwiebeln</w:t>
      </w:r>
    </w:p>
    <w:p w14:paraId="79F0F228" w14:textId="77777777" w:rsidR="006570C1" w:rsidRDefault="006570C1" w:rsidP="006570C1">
      <w:pPr>
        <w:rPr>
          <w:sz w:val="24"/>
          <w:szCs w:val="24"/>
        </w:rPr>
      </w:pPr>
      <w:r>
        <w:rPr>
          <w:sz w:val="24"/>
          <w:szCs w:val="24"/>
        </w:rPr>
        <w:t>2 Knoblauchzehen</w:t>
      </w:r>
    </w:p>
    <w:p w14:paraId="2B86E9C9" w14:textId="77777777" w:rsidR="006570C1" w:rsidRDefault="006570C1" w:rsidP="006570C1">
      <w:pPr>
        <w:rPr>
          <w:sz w:val="24"/>
          <w:szCs w:val="24"/>
        </w:rPr>
      </w:pPr>
      <w:r>
        <w:rPr>
          <w:sz w:val="24"/>
          <w:szCs w:val="24"/>
        </w:rPr>
        <w:t>1 rote Paprikaschote (300 g)</w:t>
      </w:r>
    </w:p>
    <w:p w14:paraId="71C3843B" w14:textId="77777777" w:rsidR="006570C1" w:rsidRPr="00941CA2" w:rsidRDefault="006570C1" w:rsidP="006570C1">
      <w:pPr>
        <w:rPr>
          <w:sz w:val="24"/>
          <w:szCs w:val="24"/>
        </w:rPr>
      </w:pPr>
      <w:r w:rsidRPr="00941CA2">
        <w:rPr>
          <w:sz w:val="24"/>
          <w:szCs w:val="24"/>
        </w:rPr>
        <w:t>250 g Baby-Spinat</w:t>
      </w:r>
    </w:p>
    <w:p w14:paraId="74B4BED2" w14:textId="77777777" w:rsidR="006570C1" w:rsidRPr="00941CA2" w:rsidRDefault="006570C1" w:rsidP="006570C1">
      <w:pPr>
        <w:rPr>
          <w:sz w:val="24"/>
          <w:szCs w:val="24"/>
        </w:rPr>
      </w:pPr>
      <w:r w:rsidRPr="00941CA2">
        <w:rPr>
          <w:sz w:val="24"/>
          <w:szCs w:val="24"/>
        </w:rPr>
        <w:t>5 EL Olivenöl</w:t>
      </w:r>
    </w:p>
    <w:p w14:paraId="55097400" w14:textId="77777777" w:rsidR="006570C1" w:rsidRPr="00941CA2" w:rsidRDefault="006570C1" w:rsidP="006570C1">
      <w:pPr>
        <w:rPr>
          <w:sz w:val="24"/>
          <w:szCs w:val="24"/>
        </w:rPr>
      </w:pPr>
      <w:r w:rsidRPr="00941CA2">
        <w:rPr>
          <w:sz w:val="24"/>
          <w:szCs w:val="24"/>
        </w:rPr>
        <w:t>50 g Schinkenwürfel</w:t>
      </w:r>
    </w:p>
    <w:p w14:paraId="66B40BA0" w14:textId="77777777" w:rsidR="006570C1" w:rsidRPr="00941CA2" w:rsidRDefault="006570C1" w:rsidP="006570C1">
      <w:pPr>
        <w:rPr>
          <w:sz w:val="24"/>
          <w:szCs w:val="24"/>
        </w:rPr>
      </w:pPr>
      <w:r w:rsidRPr="00941CA2">
        <w:rPr>
          <w:sz w:val="24"/>
          <w:szCs w:val="24"/>
        </w:rPr>
        <w:t>150 g Reis</w:t>
      </w:r>
    </w:p>
    <w:p w14:paraId="242EDAFC" w14:textId="77777777" w:rsidR="006570C1" w:rsidRPr="00941CA2" w:rsidRDefault="006570C1" w:rsidP="006570C1">
      <w:pPr>
        <w:rPr>
          <w:sz w:val="24"/>
          <w:szCs w:val="24"/>
        </w:rPr>
      </w:pPr>
      <w:r w:rsidRPr="00941CA2">
        <w:rPr>
          <w:sz w:val="24"/>
          <w:szCs w:val="24"/>
        </w:rPr>
        <w:t>1 l Gemüsebrühe</w:t>
      </w:r>
    </w:p>
    <w:p w14:paraId="3493B191" w14:textId="77777777" w:rsidR="006570C1" w:rsidRPr="00941CA2" w:rsidRDefault="006570C1" w:rsidP="006570C1">
      <w:pPr>
        <w:rPr>
          <w:sz w:val="24"/>
          <w:szCs w:val="24"/>
        </w:rPr>
      </w:pPr>
      <w:r w:rsidRPr="00941CA2">
        <w:rPr>
          <w:sz w:val="24"/>
          <w:szCs w:val="24"/>
        </w:rPr>
        <w:t>700 g Schweinefilet</w:t>
      </w:r>
    </w:p>
    <w:p w14:paraId="210FCE1C" w14:textId="77777777" w:rsidR="006570C1" w:rsidRPr="00941CA2" w:rsidRDefault="006570C1" w:rsidP="006570C1">
      <w:pPr>
        <w:rPr>
          <w:sz w:val="24"/>
          <w:szCs w:val="24"/>
        </w:rPr>
      </w:pPr>
      <w:r w:rsidRPr="00941CA2">
        <w:rPr>
          <w:sz w:val="24"/>
          <w:szCs w:val="24"/>
        </w:rPr>
        <w:t>Salz, Pfeffer</w:t>
      </w:r>
    </w:p>
    <w:p w14:paraId="7662D81E" w14:textId="77777777" w:rsidR="006570C1" w:rsidRPr="00941CA2" w:rsidRDefault="006570C1" w:rsidP="006570C1">
      <w:pPr>
        <w:rPr>
          <w:sz w:val="24"/>
          <w:szCs w:val="24"/>
        </w:rPr>
      </w:pPr>
      <w:r w:rsidRPr="00941CA2">
        <w:rPr>
          <w:sz w:val="24"/>
          <w:szCs w:val="24"/>
        </w:rPr>
        <w:t>½ TL Chiliflocken</w:t>
      </w:r>
    </w:p>
    <w:p w14:paraId="4909EFD5" w14:textId="77777777" w:rsidR="006570C1" w:rsidRPr="00941CA2" w:rsidRDefault="006570C1" w:rsidP="006570C1">
      <w:pPr>
        <w:rPr>
          <w:sz w:val="24"/>
          <w:szCs w:val="24"/>
        </w:rPr>
      </w:pPr>
    </w:p>
    <w:p w14:paraId="1D429ED0" w14:textId="77777777" w:rsidR="006570C1" w:rsidRPr="00123185" w:rsidRDefault="006570C1" w:rsidP="006570C1">
      <w:pPr>
        <w:rPr>
          <w:sz w:val="24"/>
          <w:szCs w:val="24"/>
        </w:rPr>
      </w:pPr>
      <w:r w:rsidRPr="00123185">
        <w:rPr>
          <w:sz w:val="24"/>
          <w:szCs w:val="24"/>
        </w:rPr>
        <w:t>Zubereitungszeit:</w:t>
      </w:r>
      <w:r w:rsidRPr="00123185">
        <w:rPr>
          <w:sz w:val="24"/>
          <w:szCs w:val="24"/>
        </w:rPr>
        <w:tab/>
        <w:t>40 Minuten</w:t>
      </w:r>
    </w:p>
    <w:p w14:paraId="1FD362A3" w14:textId="77777777" w:rsidR="006570C1" w:rsidRPr="00980C5E" w:rsidRDefault="006570C1" w:rsidP="00B40E8C">
      <w:pPr>
        <w:pStyle w:val="ListParagraph"/>
        <w:numPr>
          <w:ilvl w:val="0"/>
          <w:numId w:val="1897"/>
        </w:numPr>
        <w:spacing w:after="120"/>
        <w:ind w:left="714" w:hanging="357"/>
        <w:contextualSpacing w:val="0"/>
        <w:jc w:val="both"/>
        <w:rPr>
          <w:sz w:val="24"/>
          <w:szCs w:val="24"/>
        </w:rPr>
      </w:pPr>
      <w:r w:rsidRPr="00980C5E">
        <w:rPr>
          <w:sz w:val="24"/>
          <w:szCs w:val="24"/>
        </w:rPr>
        <w:t>Bohnen putzen und waschen, dann in ca. 2 cm breite Stücke schneiden. In reichlich kochendem Salzwasser bei mittlerer Hitze ca. 8 Minuten kochen, in ein Sieb abgießen, abschrecken und abtropfen lassen. Zwiebeln und Knoblauch fein würfeln. Paprika waschen, putzen, vierteln, entkernen und in ca. 2 cm große Stücke schneiden. Spinat waschen und trocken schleudern.</w:t>
      </w:r>
    </w:p>
    <w:p w14:paraId="0B7BCF39" w14:textId="77777777" w:rsidR="006570C1" w:rsidRPr="00980C5E" w:rsidRDefault="006570C1" w:rsidP="001B52A9">
      <w:pPr>
        <w:pStyle w:val="ListParagraph"/>
        <w:numPr>
          <w:ilvl w:val="0"/>
          <w:numId w:val="1254"/>
        </w:numPr>
        <w:spacing w:after="120"/>
        <w:contextualSpacing w:val="0"/>
        <w:jc w:val="both"/>
        <w:rPr>
          <w:sz w:val="24"/>
          <w:szCs w:val="24"/>
        </w:rPr>
      </w:pPr>
      <w:r w:rsidRPr="00980C5E">
        <w:rPr>
          <w:sz w:val="24"/>
          <w:szCs w:val="24"/>
        </w:rPr>
        <w:t>EL Öl in einem großen Topf erhitzen. Zwiebeln, Knoblauch und Schinken unter Rühren ca. 4 Minuten andünsten. Paprika zugeben und 3 Minuten unter Rühren garen. Reis zugeben und mit der Brühe auffüllen. Zugedeckt bei schwacher Hitze ca. 15 Minuten garen.</w:t>
      </w:r>
    </w:p>
    <w:p w14:paraId="27C9868A" w14:textId="77777777" w:rsidR="006570C1" w:rsidRPr="00980C5E" w:rsidRDefault="006570C1" w:rsidP="00B40E8C">
      <w:pPr>
        <w:pStyle w:val="ListParagraph"/>
        <w:numPr>
          <w:ilvl w:val="0"/>
          <w:numId w:val="1897"/>
        </w:numPr>
        <w:spacing w:after="120"/>
        <w:ind w:left="714" w:hanging="357"/>
        <w:contextualSpacing w:val="0"/>
        <w:jc w:val="both"/>
        <w:rPr>
          <w:sz w:val="24"/>
          <w:szCs w:val="24"/>
        </w:rPr>
      </w:pPr>
      <w:r w:rsidRPr="00980C5E">
        <w:rPr>
          <w:sz w:val="24"/>
          <w:szCs w:val="24"/>
        </w:rPr>
        <w:t>Inzwischen das Fielt längs halbieren und quer in ca. 1 cm breite Scheiben schneiden. Fleisch in 2 Portionen in 2 EL heißem Olivenöl in einer Pfanne bei starker Hitze 4-5 Minuten rundum dunkelbraun anbraten. Mit Salz und Pfeffer würzen und zum Reis geben. Bohnen und Spinat unter den reis rühren, mit Salz, Pfeffer und Chiliflocken abschmecken.</w:t>
      </w:r>
    </w:p>
    <w:p w14:paraId="793B24E3" w14:textId="77777777" w:rsidR="006570C1" w:rsidRDefault="006570C1" w:rsidP="006570C1">
      <w:pPr>
        <w:rPr>
          <w:sz w:val="24"/>
          <w:szCs w:val="24"/>
        </w:rPr>
      </w:pPr>
      <w:r>
        <w:rPr>
          <w:sz w:val="24"/>
          <w:szCs w:val="24"/>
        </w:rPr>
        <w:br w:type="page"/>
      </w:r>
    </w:p>
    <w:p w14:paraId="6D03009D" w14:textId="77777777" w:rsidR="006570C1" w:rsidRDefault="006570C1" w:rsidP="006570C1">
      <w:pPr>
        <w:pStyle w:val="Heading2"/>
        <w:spacing w:after="240"/>
      </w:pPr>
      <w:r>
        <w:lastRenderedPageBreak/>
        <w:t>Schweinefilet mit Tomatenpesto</w:t>
      </w:r>
      <w:r>
        <w:rPr>
          <w:rStyle w:val="FootnoteReference"/>
        </w:rPr>
        <w:footnoteReference w:id="566"/>
      </w:r>
    </w:p>
    <w:p w14:paraId="273B7375" w14:textId="77777777" w:rsidR="006570C1" w:rsidRDefault="006570C1" w:rsidP="006570C1">
      <w:pPr>
        <w:rPr>
          <w:sz w:val="24"/>
          <w:szCs w:val="24"/>
        </w:rPr>
      </w:pPr>
      <w:r>
        <w:rPr>
          <w:sz w:val="24"/>
          <w:szCs w:val="24"/>
        </w:rPr>
        <w:t>Zutaten für 2 Portionen</w:t>
      </w:r>
    </w:p>
    <w:p w14:paraId="2EC9230D" w14:textId="77777777" w:rsidR="006570C1" w:rsidRDefault="006570C1" w:rsidP="006570C1">
      <w:pPr>
        <w:rPr>
          <w:sz w:val="24"/>
          <w:szCs w:val="24"/>
        </w:rPr>
      </w:pPr>
      <w:r>
        <w:rPr>
          <w:sz w:val="24"/>
          <w:szCs w:val="24"/>
        </w:rPr>
        <w:t>500 g festkochende Kartoffeln</w:t>
      </w:r>
    </w:p>
    <w:p w14:paraId="75527180" w14:textId="77777777" w:rsidR="006570C1" w:rsidRDefault="006570C1" w:rsidP="006570C1">
      <w:pPr>
        <w:rPr>
          <w:sz w:val="24"/>
          <w:szCs w:val="24"/>
        </w:rPr>
      </w:pPr>
      <w:r>
        <w:rPr>
          <w:sz w:val="24"/>
          <w:szCs w:val="24"/>
        </w:rPr>
        <w:t>Salz, Pfeffer</w:t>
      </w:r>
    </w:p>
    <w:p w14:paraId="76D93C26" w14:textId="77777777" w:rsidR="006570C1" w:rsidRDefault="006570C1" w:rsidP="006570C1">
      <w:pPr>
        <w:rPr>
          <w:sz w:val="24"/>
          <w:szCs w:val="24"/>
        </w:rPr>
      </w:pPr>
      <w:r>
        <w:rPr>
          <w:sz w:val="24"/>
          <w:szCs w:val="24"/>
        </w:rPr>
        <w:t>2 Zwiebeln</w:t>
      </w:r>
    </w:p>
    <w:p w14:paraId="06E5795E" w14:textId="77777777" w:rsidR="006570C1" w:rsidRDefault="006570C1" w:rsidP="006570C1">
      <w:pPr>
        <w:rPr>
          <w:sz w:val="24"/>
          <w:szCs w:val="24"/>
        </w:rPr>
      </w:pPr>
      <w:r>
        <w:rPr>
          <w:sz w:val="24"/>
          <w:szCs w:val="24"/>
        </w:rPr>
        <w:t>1 rote Pfefferschote</w:t>
      </w:r>
    </w:p>
    <w:p w14:paraId="2C6DAC7E" w14:textId="77777777" w:rsidR="006570C1" w:rsidRDefault="006570C1" w:rsidP="006570C1">
      <w:pPr>
        <w:rPr>
          <w:sz w:val="24"/>
          <w:szCs w:val="24"/>
        </w:rPr>
      </w:pPr>
      <w:r>
        <w:rPr>
          <w:sz w:val="24"/>
          <w:szCs w:val="24"/>
        </w:rPr>
        <w:t>1 Zweig Rosmarin</w:t>
      </w:r>
    </w:p>
    <w:p w14:paraId="067F3119" w14:textId="77777777" w:rsidR="006570C1" w:rsidRDefault="006570C1" w:rsidP="006570C1">
      <w:pPr>
        <w:rPr>
          <w:sz w:val="24"/>
          <w:szCs w:val="24"/>
        </w:rPr>
      </w:pPr>
      <w:r>
        <w:rPr>
          <w:sz w:val="24"/>
          <w:szCs w:val="24"/>
        </w:rPr>
        <w:t>40 g getrocknete Softtomaten</w:t>
      </w:r>
    </w:p>
    <w:p w14:paraId="588B3EF5" w14:textId="77777777" w:rsidR="006570C1" w:rsidRDefault="006570C1" w:rsidP="006570C1">
      <w:pPr>
        <w:rPr>
          <w:sz w:val="24"/>
          <w:szCs w:val="24"/>
        </w:rPr>
      </w:pPr>
      <w:r>
        <w:rPr>
          <w:sz w:val="24"/>
          <w:szCs w:val="24"/>
        </w:rPr>
        <w:t>1 Knoblauchzehe</w:t>
      </w:r>
    </w:p>
    <w:p w14:paraId="70FB23A7" w14:textId="77777777" w:rsidR="006570C1" w:rsidRDefault="006570C1" w:rsidP="006570C1">
      <w:pPr>
        <w:rPr>
          <w:sz w:val="24"/>
          <w:szCs w:val="24"/>
        </w:rPr>
      </w:pPr>
      <w:r>
        <w:rPr>
          <w:sz w:val="24"/>
          <w:szCs w:val="24"/>
        </w:rPr>
        <w:t>20 g Parmesan</w:t>
      </w:r>
    </w:p>
    <w:p w14:paraId="6D93B806" w14:textId="77777777" w:rsidR="006570C1" w:rsidRDefault="006570C1" w:rsidP="006570C1">
      <w:pPr>
        <w:rPr>
          <w:sz w:val="24"/>
          <w:szCs w:val="24"/>
        </w:rPr>
      </w:pPr>
      <w:r>
        <w:rPr>
          <w:sz w:val="24"/>
          <w:szCs w:val="24"/>
        </w:rPr>
        <w:t>3 Stiele glatte Petersilie</w:t>
      </w:r>
    </w:p>
    <w:p w14:paraId="5707AFD8" w14:textId="77777777" w:rsidR="006570C1" w:rsidRDefault="006570C1" w:rsidP="006570C1">
      <w:pPr>
        <w:rPr>
          <w:sz w:val="24"/>
          <w:szCs w:val="24"/>
        </w:rPr>
      </w:pPr>
      <w:r>
        <w:rPr>
          <w:sz w:val="24"/>
          <w:szCs w:val="24"/>
        </w:rPr>
        <w:t>1 El Pinienkerne, geröstet</w:t>
      </w:r>
    </w:p>
    <w:p w14:paraId="5CF1E070" w14:textId="77777777" w:rsidR="006570C1" w:rsidRDefault="006570C1" w:rsidP="006570C1">
      <w:pPr>
        <w:rPr>
          <w:sz w:val="24"/>
          <w:szCs w:val="24"/>
        </w:rPr>
      </w:pPr>
      <w:r>
        <w:rPr>
          <w:sz w:val="24"/>
          <w:szCs w:val="24"/>
        </w:rPr>
        <w:t>100 ml Olivenöl</w:t>
      </w:r>
    </w:p>
    <w:p w14:paraId="463C02E7" w14:textId="77777777" w:rsidR="006570C1" w:rsidRDefault="006570C1" w:rsidP="006570C1">
      <w:pPr>
        <w:rPr>
          <w:sz w:val="24"/>
          <w:szCs w:val="24"/>
        </w:rPr>
      </w:pPr>
      <w:r>
        <w:rPr>
          <w:sz w:val="24"/>
          <w:szCs w:val="24"/>
        </w:rPr>
        <w:t>1 Schweinefilet (250 g)</w:t>
      </w:r>
    </w:p>
    <w:p w14:paraId="07482612" w14:textId="77777777" w:rsidR="006570C1" w:rsidRDefault="006570C1" w:rsidP="006570C1">
      <w:pPr>
        <w:rPr>
          <w:sz w:val="24"/>
          <w:szCs w:val="24"/>
        </w:rPr>
      </w:pPr>
      <w:r>
        <w:rPr>
          <w:sz w:val="24"/>
          <w:szCs w:val="24"/>
        </w:rPr>
        <w:t>2-3 EL neutrales Öl</w:t>
      </w:r>
    </w:p>
    <w:p w14:paraId="75E94552" w14:textId="77777777" w:rsidR="006570C1" w:rsidRDefault="006570C1" w:rsidP="006570C1">
      <w:pPr>
        <w:rPr>
          <w:sz w:val="24"/>
          <w:szCs w:val="24"/>
        </w:rPr>
      </w:pPr>
    </w:p>
    <w:p w14:paraId="11155141" w14:textId="77777777" w:rsidR="006570C1" w:rsidRDefault="006570C1" w:rsidP="006570C1">
      <w:pPr>
        <w:rPr>
          <w:sz w:val="24"/>
          <w:szCs w:val="24"/>
        </w:rPr>
      </w:pPr>
      <w:r>
        <w:rPr>
          <w:sz w:val="24"/>
          <w:szCs w:val="24"/>
        </w:rPr>
        <w:t>Zubereitungszeit:</w:t>
      </w:r>
      <w:r>
        <w:rPr>
          <w:sz w:val="24"/>
          <w:szCs w:val="24"/>
        </w:rPr>
        <w:tab/>
        <w:t>45 Minuten</w:t>
      </w:r>
    </w:p>
    <w:p w14:paraId="79DAE4D4" w14:textId="77777777" w:rsidR="006570C1" w:rsidRPr="000F18C9" w:rsidRDefault="006570C1" w:rsidP="00B40E8C">
      <w:pPr>
        <w:pStyle w:val="ListParagraph"/>
        <w:numPr>
          <w:ilvl w:val="0"/>
          <w:numId w:val="1898"/>
        </w:numPr>
        <w:spacing w:after="120"/>
        <w:ind w:left="714" w:hanging="357"/>
        <w:contextualSpacing w:val="0"/>
        <w:jc w:val="both"/>
        <w:rPr>
          <w:sz w:val="24"/>
          <w:szCs w:val="24"/>
        </w:rPr>
      </w:pPr>
      <w:r w:rsidRPr="000F18C9">
        <w:rPr>
          <w:sz w:val="24"/>
          <w:szCs w:val="24"/>
        </w:rPr>
        <w:t>Kartoffeln waschen, abbürsten und ungeschält in kochendem Salzwasser 20 Minuten garen. Kartoffeln abgießen, kurz ausdämpfen lassen, noch warm pellen und halbieren. Zwiebeln in feine Streifen schneiden, Pfefferschote in Stücke schneiden. Rosmarinnadeln abzupfen.</w:t>
      </w:r>
    </w:p>
    <w:p w14:paraId="5D899E63" w14:textId="77777777" w:rsidR="006570C1" w:rsidRDefault="006570C1" w:rsidP="00B40E8C">
      <w:pPr>
        <w:pStyle w:val="ListParagraph"/>
        <w:numPr>
          <w:ilvl w:val="0"/>
          <w:numId w:val="1898"/>
        </w:numPr>
        <w:spacing w:after="120"/>
        <w:ind w:left="714" w:hanging="357"/>
        <w:contextualSpacing w:val="0"/>
        <w:jc w:val="both"/>
        <w:rPr>
          <w:sz w:val="24"/>
          <w:szCs w:val="24"/>
        </w:rPr>
      </w:pPr>
      <w:r w:rsidRPr="000F18C9">
        <w:rPr>
          <w:sz w:val="24"/>
          <w:szCs w:val="24"/>
        </w:rPr>
        <w:t>Für den Pesto die Softtomaten mit heißem Wasser überbrühen. 10 Minuten ziehen lassen. Knoblauch fein hacken. Käse grob reiben. Petersilienblätter von den Stielen zupfen, grob hacken. Tomaten ausdrücken und im hohen Rührbecher mit Knoblauch, Käse, Petersilie, Pinienkernen und Olivenöl pürieren. Pesto beiseitestellen.</w:t>
      </w:r>
    </w:p>
    <w:p w14:paraId="2BD7A34A" w14:textId="39CF8BDF" w:rsidR="00177393" w:rsidRPr="000F18C9" w:rsidRDefault="00037ACA" w:rsidP="00B40E8C">
      <w:pPr>
        <w:pStyle w:val="ListParagraph"/>
        <w:numPr>
          <w:ilvl w:val="0"/>
          <w:numId w:val="1898"/>
        </w:numPr>
        <w:spacing w:after="120"/>
        <w:ind w:left="714" w:hanging="357"/>
        <w:contextualSpacing w:val="0"/>
        <w:jc w:val="both"/>
        <w:rPr>
          <w:sz w:val="24"/>
          <w:szCs w:val="24"/>
        </w:rPr>
      </w:pPr>
      <w:r w:rsidRPr="000F18C9">
        <w:rPr>
          <w:sz w:val="24"/>
          <w:szCs w:val="24"/>
        </w:rPr>
        <w:t>Schweinefilet mit Salz und Pfeffer würzen. In einer Pfanne in 1 EL heißem Öl rundum anbraten. Herausnehmen und im vorgeheizten Backofen bei 220 Grad (Umluft 200 Grad) auf der 2. Schiene von unten 10 Minuten garen. Restliches Öl in der Pfanne erhitzen und die Kartoffeln darin 10 Minuten goldbraun braten. Zwiebeln, Rosmarin und Chili zugeben und 3-4 Minuten mitbraten, mit Salz würzen. Schweinefilet in Scheiben schneiden, mit Kartoffeln und Pesto servieren</w:t>
      </w:r>
      <w:r>
        <w:rPr>
          <w:sz w:val="24"/>
          <w:szCs w:val="24"/>
        </w:rPr>
        <w:t>.</w:t>
      </w:r>
    </w:p>
    <w:p w14:paraId="038E2219" w14:textId="6A35B6F6" w:rsidR="006570C1" w:rsidRDefault="006570C1" w:rsidP="006570C1">
      <w:pPr>
        <w:rPr>
          <w:rFonts w:asciiTheme="majorHAnsi" w:eastAsiaTheme="majorEastAsia" w:hAnsiTheme="majorHAnsi" w:cstheme="majorBidi"/>
          <w:color w:val="2F5496" w:themeColor="accent1" w:themeShade="BF"/>
          <w:sz w:val="26"/>
          <w:szCs w:val="26"/>
        </w:rPr>
      </w:pPr>
      <w:r>
        <w:br w:type="page"/>
      </w:r>
    </w:p>
    <w:p w14:paraId="7EBEBC4B" w14:textId="77777777" w:rsidR="006570C1" w:rsidRDefault="006570C1" w:rsidP="006570C1">
      <w:pPr>
        <w:pStyle w:val="Heading2"/>
        <w:spacing w:after="240"/>
      </w:pPr>
      <w:r>
        <w:lastRenderedPageBreak/>
        <w:t>Schweinefilets mit Senfsauce</w:t>
      </w:r>
      <w:r>
        <w:rPr>
          <w:rStyle w:val="FootnoteReference"/>
        </w:rPr>
        <w:footnoteReference w:id="567"/>
      </w:r>
    </w:p>
    <w:p w14:paraId="764A97AF" w14:textId="77777777" w:rsidR="006570C1" w:rsidRDefault="006570C1" w:rsidP="006570C1">
      <w:pPr>
        <w:rPr>
          <w:sz w:val="24"/>
          <w:szCs w:val="24"/>
        </w:rPr>
      </w:pPr>
      <w:r w:rsidRPr="00276ACD">
        <w:rPr>
          <w:sz w:val="24"/>
          <w:szCs w:val="24"/>
          <w:u w:val="single"/>
        </w:rPr>
        <w:t>Zutaten</w:t>
      </w:r>
      <w:r>
        <w:rPr>
          <w:sz w:val="24"/>
          <w:szCs w:val="24"/>
        </w:rPr>
        <w:t xml:space="preserve"> (für 4 Portionen)</w:t>
      </w:r>
    </w:p>
    <w:p w14:paraId="26A9F9F4" w14:textId="77777777" w:rsidR="006570C1" w:rsidRDefault="006570C1" w:rsidP="006570C1">
      <w:pPr>
        <w:rPr>
          <w:sz w:val="24"/>
          <w:szCs w:val="24"/>
        </w:rPr>
      </w:pPr>
      <w:r>
        <w:rPr>
          <w:sz w:val="24"/>
          <w:szCs w:val="24"/>
        </w:rPr>
        <w:t>4 Schweinefilets (je etwa 150g)</w:t>
      </w:r>
    </w:p>
    <w:p w14:paraId="61E6D656" w14:textId="77777777" w:rsidR="006570C1" w:rsidRDefault="006570C1" w:rsidP="006570C1">
      <w:pPr>
        <w:rPr>
          <w:sz w:val="24"/>
          <w:szCs w:val="24"/>
        </w:rPr>
      </w:pPr>
      <w:r>
        <w:rPr>
          <w:sz w:val="24"/>
          <w:szCs w:val="24"/>
        </w:rPr>
        <w:t>40 g Butter</w:t>
      </w:r>
    </w:p>
    <w:p w14:paraId="6FB99321" w14:textId="77777777" w:rsidR="006570C1" w:rsidRDefault="006570C1" w:rsidP="006570C1">
      <w:pPr>
        <w:rPr>
          <w:sz w:val="24"/>
          <w:szCs w:val="24"/>
        </w:rPr>
      </w:pPr>
      <w:r>
        <w:rPr>
          <w:sz w:val="24"/>
          <w:szCs w:val="24"/>
        </w:rPr>
        <w:t>2 EL Öl</w:t>
      </w:r>
    </w:p>
    <w:p w14:paraId="3D4E5CCA" w14:textId="77777777" w:rsidR="006570C1" w:rsidRDefault="006570C1" w:rsidP="006570C1">
      <w:pPr>
        <w:rPr>
          <w:sz w:val="24"/>
          <w:szCs w:val="24"/>
        </w:rPr>
      </w:pPr>
      <w:r>
        <w:rPr>
          <w:sz w:val="24"/>
          <w:szCs w:val="24"/>
        </w:rPr>
        <w:t>2 Schalotten</w:t>
      </w:r>
    </w:p>
    <w:p w14:paraId="024A7858" w14:textId="77777777" w:rsidR="006570C1" w:rsidRDefault="006570C1" w:rsidP="006570C1">
      <w:pPr>
        <w:rPr>
          <w:sz w:val="24"/>
          <w:szCs w:val="24"/>
        </w:rPr>
      </w:pPr>
      <w:r>
        <w:rPr>
          <w:sz w:val="24"/>
          <w:szCs w:val="24"/>
        </w:rPr>
        <w:t>4 Cornichons</w:t>
      </w:r>
    </w:p>
    <w:p w14:paraId="7DF77BF7" w14:textId="77777777" w:rsidR="006570C1" w:rsidRDefault="006570C1" w:rsidP="006570C1">
      <w:pPr>
        <w:rPr>
          <w:sz w:val="24"/>
          <w:szCs w:val="24"/>
        </w:rPr>
      </w:pPr>
      <w:r>
        <w:rPr>
          <w:sz w:val="24"/>
          <w:szCs w:val="24"/>
        </w:rPr>
        <w:t>250 g Sahne</w:t>
      </w:r>
    </w:p>
    <w:p w14:paraId="1A5BB530" w14:textId="77777777" w:rsidR="006570C1" w:rsidRDefault="006570C1" w:rsidP="006570C1">
      <w:pPr>
        <w:rPr>
          <w:sz w:val="24"/>
          <w:szCs w:val="24"/>
        </w:rPr>
      </w:pPr>
      <w:r>
        <w:rPr>
          <w:sz w:val="24"/>
          <w:szCs w:val="24"/>
        </w:rPr>
        <w:t>2 EL Dijonsenf</w:t>
      </w:r>
    </w:p>
    <w:p w14:paraId="4B429F9E" w14:textId="77777777" w:rsidR="006570C1" w:rsidRDefault="006570C1" w:rsidP="006570C1">
      <w:pPr>
        <w:rPr>
          <w:sz w:val="24"/>
          <w:szCs w:val="24"/>
        </w:rPr>
      </w:pPr>
      <w:r>
        <w:rPr>
          <w:sz w:val="24"/>
          <w:szCs w:val="24"/>
        </w:rPr>
        <w:t>1 EL Weinessig</w:t>
      </w:r>
    </w:p>
    <w:p w14:paraId="55F25E8B" w14:textId="77777777" w:rsidR="006570C1" w:rsidRDefault="006570C1" w:rsidP="006570C1">
      <w:pPr>
        <w:rPr>
          <w:sz w:val="24"/>
          <w:szCs w:val="24"/>
        </w:rPr>
      </w:pPr>
      <w:r>
        <w:rPr>
          <w:sz w:val="24"/>
          <w:szCs w:val="24"/>
        </w:rPr>
        <w:t>Salz, Pfeffer aus der Mühle</w:t>
      </w:r>
    </w:p>
    <w:p w14:paraId="4E21D4C9" w14:textId="77777777" w:rsidR="006570C1" w:rsidRDefault="006570C1" w:rsidP="006570C1">
      <w:pPr>
        <w:rPr>
          <w:sz w:val="24"/>
          <w:szCs w:val="24"/>
        </w:rPr>
      </w:pPr>
    </w:p>
    <w:p w14:paraId="02ECF824" w14:textId="77777777" w:rsidR="006570C1" w:rsidRDefault="006570C1" w:rsidP="006570C1">
      <w:pPr>
        <w:rPr>
          <w:sz w:val="24"/>
          <w:szCs w:val="24"/>
        </w:rPr>
      </w:pPr>
      <w:r>
        <w:rPr>
          <w:sz w:val="24"/>
          <w:szCs w:val="24"/>
        </w:rPr>
        <w:t>Zubereitungszeit: etwa 25 Minuten</w:t>
      </w:r>
    </w:p>
    <w:p w14:paraId="57F83DBD" w14:textId="77777777" w:rsidR="006570C1" w:rsidRPr="00CD5EFB" w:rsidRDefault="006570C1" w:rsidP="00E76E01">
      <w:pPr>
        <w:pStyle w:val="ListParagraph"/>
        <w:numPr>
          <w:ilvl w:val="0"/>
          <w:numId w:val="59"/>
        </w:numPr>
        <w:spacing w:after="120"/>
        <w:ind w:left="714" w:hanging="357"/>
        <w:contextualSpacing w:val="0"/>
        <w:jc w:val="both"/>
        <w:rPr>
          <w:sz w:val="24"/>
          <w:szCs w:val="24"/>
        </w:rPr>
      </w:pPr>
      <w:r w:rsidRPr="00CD5EFB">
        <w:rPr>
          <w:sz w:val="24"/>
          <w:szCs w:val="24"/>
        </w:rPr>
        <w:t>Die Schweinefilets kalt abbrausen, trockentupfen und quer zur Fleischfaser in etwa 3 cm dicke Scheiben schneiden. In einer Pfanne die Butter und das Öl erhitzen und die Filets pro Seite etwa 4 Minuten braten. Aus der Pfanne nehmen und warm stellen.</w:t>
      </w:r>
    </w:p>
    <w:p w14:paraId="6965727F" w14:textId="77777777" w:rsidR="006570C1" w:rsidRPr="00CD5EFB" w:rsidRDefault="006570C1" w:rsidP="00E76E01">
      <w:pPr>
        <w:pStyle w:val="ListParagraph"/>
        <w:numPr>
          <w:ilvl w:val="0"/>
          <w:numId w:val="59"/>
        </w:numPr>
        <w:spacing w:after="120"/>
        <w:ind w:left="714" w:hanging="357"/>
        <w:contextualSpacing w:val="0"/>
        <w:jc w:val="both"/>
        <w:rPr>
          <w:sz w:val="24"/>
          <w:szCs w:val="24"/>
        </w:rPr>
      </w:pPr>
      <w:r w:rsidRPr="00CD5EFB">
        <w:rPr>
          <w:sz w:val="24"/>
          <w:szCs w:val="24"/>
        </w:rPr>
        <w:t>Inzwischen die Schalotten schälen und sehr fein hacken. Die Cornichons würfeln. In einer Schüssel Sahne, Senf und Essig verrühren. Die Cornichons dazugeben.</w:t>
      </w:r>
    </w:p>
    <w:p w14:paraId="73E6661F" w14:textId="77777777" w:rsidR="006570C1" w:rsidRPr="00CD5EFB" w:rsidRDefault="006570C1" w:rsidP="00E76E01">
      <w:pPr>
        <w:pStyle w:val="ListParagraph"/>
        <w:numPr>
          <w:ilvl w:val="0"/>
          <w:numId w:val="59"/>
        </w:numPr>
        <w:spacing w:after="120"/>
        <w:ind w:left="714" w:hanging="357"/>
        <w:contextualSpacing w:val="0"/>
        <w:jc w:val="both"/>
        <w:rPr>
          <w:sz w:val="24"/>
          <w:szCs w:val="24"/>
        </w:rPr>
      </w:pPr>
      <w:r w:rsidRPr="00CD5EFB">
        <w:rPr>
          <w:sz w:val="24"/>
          <w:szCs w:val="24"/>
        </w:rPr>
        <w:t xml:space="preserve">Die Schalotten im Bratfett leicht andünsten. Die Sahnemischung dazu gießen und etwa 4 Minuten unter ständigem Rühren köcheln lassen. </w:t>
      </w:r>
    </w:p>
    <w:p w14:paraId="68E8BA5B" w14:textId="77777777" w:rsidR="006570C1" w:rsidRDefault="006570C1" w:rsidP="00E76E01">
      <w:pPr>
        <w:pStyle w:val="ListParagraph"/>
        <w:numPr>
          <w:ilvl w:val="0"/>
          <w:numId w:val="59"/>
        </w:numPr>
        <w:spacing w:after="120"/>
        <w:ind w:left="714" w:hanging="357"/>
        <w:contextualSpacing w:val="0"/>
        <w:jc w:val="both"/>
        <w:rPr>
          <w:sz w:val="24"/>
          <w:szCs w:val="24"/>
        </w:rPr>
      </w:pPr>
      <w:r w:rsidRPr="00CD5EFB">
        <w:rPr>
          <w:sz w:val="24"/>
          <w:szCs w:val="24"/>
        </w:rPr>
        <w:t>Die Filets auf einer Platte anrichten, mit der Sauce übergossen servieren. Dazu überbackenes Kartoffelpüree reichen.</w:t>
      </w:r>
    </w:p>
    <w:p w14:paraId="43422214" w14:textId="77777777" w:rsidR="006570C1" w:rsidRDefault="006570C1" w:rsidP="006570C1">
      <w:pPr>
        <w:rPr>
          <w:rFonts w:asciiTheme="majorHAnsi" w:eastAsiaTheme="majorEastAsia" w:hAnsiTheme="majorHAnsi" w:cstheme="majorBidi"/>
          <w:color w:val="2F5496" w:themeColor="accent1" w:themeShade="BF"/>
          <w:sz w:val="26"/>
          <w:szCs w:val="26"/>
        </w:rPr>
      </w:pPr>
      <w:r>
        <w:br w:type="page"/>
      </w:r>
    </w:p>
    <w:p w14:paraId="5B223E1E" w14:textId="77777777" w:rsidR="006570C1" w:rsidRDefault="006570C1" w:rsidP="006570C1">
      <w:pPr>
        <w:pStyle w:val="Heading2"/>
        <w:spacing w:after="240"/>
      </w:pPr>
      <w:r>
        <w:lastRenderedPageBreak/>
        <w:t>Schäufele mit Linsensalat</w:t>
      </w:r>
      <w:r>
        <w:rPr>
          <w:rStyle w:val="FootnoteReference"/>
        </w:rPr>
        <w:footnoteReference w:id="568"/>
      </w:r>
    </w:p>
    <w:p w14:paraId="4BB5F178" w14:textId="77777777" w:rsidR="006570C1" w:rsidRDefault="006570C1" w:rsidP="006570C1">
      <w:pPr>
        <w:rPr>
          <w:sz w:val="24"/>
          <w:szCs w:val="24"/>
        </w:rPr>
      </w:pPr>
      <w:r w:rsidRPr="00FB55D4">
        <w:rPr>
          <w:sz w:val="24"/>
          <w:szCs w:val="24"/>
          <w:u w:val="single"/>
        </w:rPr>
        <w:t>Zutaten</w:t>
      </w:r>
      <w:r>
        <w:rPr>
          <w:sz w:val="24"/>
          <w:szCs w:val="24"/>
        </w:rPr>
        <w:t xml:space="preserve"> (für 4 Personen)</w:t>
      </w:r>
    </w:p>
    <w:p w14:paraId="1DFD6A01" w14:textId="77777777" w:rsidR="006570C1" w:rsidRPr="00FB55D4" w:rsidRDefault="006570C1" w:rsidP="006570C1">
      <w:pPr>
        <w:rPr>
          <w:i/>
          <w:iCs/>
          <w:sz w:val="24"/>
          <w:szCs w:val="24"/>
        </w:rPr>
      </w:pPr>
      <w:r w:rsidRPr="00FB55D4">
        <w:rPr>
          <w:i/>
          <w:iCs/>
          <w:sz w:val="24"/>
          <w:szCs w:val="24"/>
        </w:rPr>
        <w:t xml:space="preserve">Für das Schäufele: </w:t>
      </w:r>
    </w:p>
    <w:p w14:paraId="1DD860F0" w14:textId="77777777" w:rsidR="006570C1" w:rsidRDefault="006570C1" w:rsidP="006570C1">
      <w:pPr>
        <w:rPr>
          <w:sz w:val="24"/>
          <w:szCs w:val="24"/>
        </w:rPr>
      </w:pPr>
      <w:r>
        <w:rPr>
          <w:sz w:val="24"/>
          <w:szCs w:val="24"/>
        </w:rPr>
        <w:t>600 g Schäufele</w:t>
      </w:r>
    </w:p>
    <w:p w14:paraId="110B8FFD" w14:textId="77777777" w:rsidR="006570C1" w:rsidRDefault="006570C1" w:rsidP="006570C1">
      <w:pPr>
        <w:rPr>
          <w:sz w:val="24"/>
          <w:szCs w:val="24"/>
        </w:rPr>
      </w:pPr>
      <w:r>
        <w:rPr>
          <w:sz w:val="24"/>
          <w:szCs w:val="24"/>
        </w:rPr>
        <w:t>2 l Wasser</w:t>
      </w:r>
    </w:p>
    <w:p w14:paraId="039F8440" w14:textId="77777777" w:rsidR="006570C1" w:rsidRDefault="006570C1" w:rsidP="006570C1">
      <w:pPr>
        <w:rPr>
          <w:sz w:val="24"/>
          <w:szCs w:val="24"/>
        </w:rPr>
      </w:pPr>
      <w:r>
        <w:rPr>
          <w:sz w:val="24"/>
          <w:szCs w:val="24"/>
        </w:rPr>
        <w:t>2 EL Weißweinessig</w:t>
      </w:r>
    </w:p>
    <w:p w14:paraId="19A14C97" w14:textId="77777777" w:rsidR="006570C1" w:rsidRDefault="006570C1" w:rsidP="006570C1">
      <w:pPr>
        <w:rPr>
          <w:sz w:val="24"/>
          <w:szCs w:val="24"/>
        </w:rPr>
      </w:pPr>
      <w:r>
        <w:rPr>
          <w:sz w:val="24"/>
          <w:szCs w:val="24"/>
        </w:rPr>
        <w:t>100 ml Weißwein</w:t>
      </w:r>
    </w:p>
    <w:p w14:paraId="5C03FF51" w14:textId="77777777" w:rsidR="006570C1" w:rsidRDefault="006570C1" w:rsidP="006570C1">
      <w:pPr>
        <w:rPr>
          <w:sz w:val="24"/>
          <w:szCs w:val="24"/>
        </w:rPr>
      </w:pPr>
      <w:r>
        <w:rPr>
          <w:sz w:val="24"/>
          <w:szCs w:val="24"/>
        </w:rPr>
        <w:t>1 Zwiebel</w:t>
      </w:r>
    </w:p>
    <w:p w14:paraId="2066A4B0" w14:textId="77777777" w:rsidR="006570C1" w:rsidRDefault="006570C1" w:rsidP="006570C1">
      <w:pPr>
        <w:rPr>
          <w:sz w:val="24"/>
          <w:szCs w:val="24"/>
        </w:rPr>
      </w:pPr>
      <w:r>
        <w:rPr>
          <w:sz w:val="24"/>
          <w:szCs w:val="24"/>
        </w:rPr>
        <w:t>2 Lorbeerblätter</w:t>
      </w:r>
    </w:p>
    <w:p w14:paraId="1CC8BABF" w14:textId="77777777" w:rsidR="006570C1" w:rsidRDefault="006570C1" w:rsidP="006570C1">
      <w:pPr>
        <w:rPr>
          <w:sz w:val="24"/>
          <w:szCs w:val="24"/>
        </w:rPr>
      </w:pPr>
      <w:r>
        <w:rPr>
          <w:sz w:val="24"/>
          <w:szCs w:val="24"/>
        </w:rPr>
        <w:t>2 Gewürznelken</w:t>
      </w:r>
    </w:p>
    <w:p w14:paraId="5BB0FDD0" w14:textId="77777777" w:rsidR="006570C1" w:rsidRDefault="006570C1" w:rsidP="006570C1">
      <w:pPr>
        <w:rPr>
          <w:sz w:val="24"/>
          <w:szCs w:val="24"/>
        </w:rPr>
      </w:pPr>
      <w:r>
        <w:rPr>
          <w:sz w:val="24"/>
          <w:szCs w:val="24"/>
        </w:rPr>
        <w:t>8 schwarze Pfefferkörner</w:t>
      </w:r>
    </w:p>
    <w:p w14:paraId="3005F8E5" w14:textId="77777777" w:rsidR="006570C1" w:rsidRDefault="006570C1" w:rsidP="006570C1">
      <w:pPr>
        <w:rPr>
          <w:sz w:val="24"/>
          <w:szCs w:val="24"/>
        </w:rPr>
      </w:pPr>
      <w:r>
        <w:rPr>
          <w:sz w:val="24"/>
          <w:szCs w:val="24"/>
        </w:rPr>
        <w:t>1 Prise Salz</w:t>
      </w:r>
    </w:p>
    <w:p w14:paraId="702A24FB" w14:textId="77777777" w:rsidR="006570C1" w:rsidRDefault="006570C1" w:rsidP="006570C1">
      <w:pPr>
        <w:rPr>
          <w:sz w:val="24"/>
          <w:szCs w:val="24"/>
        </w:rPr>
      </w:pPr>
    </w:p>
    <w:p w14:paraId="1BD9AF71" w14:textId="77777777" w:rsidR="006570C1" w:rsidRPr="00FB55D4" w:rsidRDefault="006570C1" w:rsidP="006570C1">
      <w:pPr>
        <w:rPr>
          <w:i/>
          <w:iCs/>
          <w:sz w:val="24"/>
          <w:szCs w:val="24"/>
        </w:rPr>
      </w:pPr>
      <w:r w:rsidRPr="00FB55D4">
        <w:rPr>
          <w:i/>
          <w:iCs/>
          <w:sz w:val="24"/>
          <w:szCs w:val="24"/>
        </w:rPr>
        <w:t>Für den Linsensalat:</w:t>
      </w:r>
    </w:p>
    <w:p w14:paraId="092C3814" w14:textId="77777777" w:rsidR="006570C1" w:rsidRDefault="006570C1" w:rsidP="006570C1">
      <w:pPr>
        <w:rPr>
          <w:sz w:val="24"/>
          <w:szCs w:val="24"/>
        </w:rPr>
      </w:pPr>
      <w:r>
        <w:rPr>
          <w:sz w:val="24"/>
          <w:szCs w:val="24"/>
        </w:rPr>
        <w:t>80 g Berglinsen</w:t>
      </w:r>
    </w:p>
    <w:p w14:paraId="00700952" w14:textId="77777777" w:rsidR="006570C1" w:rsidRDefault="006570C1" w:rsidP="006570C1">
      <w:pPr>
        <w:rPr>
          <w:sz w:val="24"/>
          <w:szCs w:val="24"/>
        </w:rPr>
      </w:pPr>
      <w:r>
        <w:rPr>
          <w:sz w:val="24"/>
          <w:szCs w:val="24"/>
        </w:rPr>
        <w:t>80 g braune kleine Linsen</w:t>
      </w:r>
    </w:p>
    <w:p w14:paraId="65224F27" w14:textId="77777777" w:rsidR="006570C1" w:rsidRDefault="006570C1" w:rsidP="006570C1">
      <w:pPr>
        <w:rPr>
          <w:sz w:val="24"/>
          <w:szCs w:val="24"/>
        </w:rPr>
      </w:pPr>
      <w:r>
        <w:rPr>
          <w:sz w:val="24"/>
          <w:szCs w:val="24"/>
        </w:rPr>
        <w:t>1 Schalotte</w:t>
      </w:r>
    </w:p>
    <w:p w14:paraId="70436621" w14:textId="77777777" w:rsidR="006570C1" w:rsidRDefault="006570C1" w:rsidP="006570C1">
      <w:pPr>
        <w:rPr>
          <w:sz w:val="24"/>
          <w:szCs w:val="24"/>
        </w:rPr>
      </w:pPr>
      <w:r>
        <w:rPr>
          <w:sz w:val="24"/>
          <w:szCs w:val="24"/>
        </w:rPr>
        <w:t>1 Knoblauchzehe</w:t>
      </w:r>
    </w:p>
    <w:p w14:paraId="64B1F8EC" w14:textId="77777777" w:rsidR="006570C1" w:rsidRDefault="006570C1" w:rsidP="006570C1">
      <w:pPr>
        <w:rPr>
          <w:sz w:val="24"/>
          <w:szCs w:val="24"/>
        </w:rPr>
      </w:pPr>
      <w:r>
        <w:rPr>
          <w:sz w:val="24"/>
          <w:szCs w:val="24"/>
        </w:rPr>
        <w:t>4 Frühlingslauch</w:t>
      </w:r>
    </w:p>
    <w:p w14:paraId="1AA7562B" w14:textId="77777777" w:rsidR="006570C1" w:rsidRDefault="006570C1" w:rsidP="006570C1">
      <w:pPr>
        <w:rPr>
          <w:sz w:val="24"/>
          <w:szCs w:val="24"/>
        </w:rPr>
      </w:pPr>
      <w:r>
        <w:rPr>
          <w:sz w:val="24"/>
          <w:szCs w:val="24"/>
        </w:rPr>
        <w:t>½ Bund glatte Petersilie</w:t>
      </w:r>
    </w:p>
    <w:p w14:paraId="20A180B2" w14:textId="77777777" w:rsidR="006570C1" w:rsidRPr="0091663D" w:rsidRDefault="006570C1" w:rsidP="006570C1">
      <w:pPr>
        <w:rPr>
          <w:sz w:val="24"/>
          <w:szCs w:val="24"/>
          <w:lang w:val="en-US"/>
        </w:rPr>
      </w:pPr>
      <w:r w:rsidRPr="0091663D">
        <w:rPr>
          <w:sz w:val="24"/>
          <w:szCs w:val="24"/>
          <w:lang w:val="en-US"/>
        </w:rPr>
        <w:t>2 EL Aceto Balsamico</w:t>
      </w:r>
    </w:p>
    <w:p w14:paraId="6ED2F4AB" w14:textId="77777777" w:rsidR="006570C1" w:rsidRPr="0091663D" w:rsidRDefault="006570C1" w:rsidP="006570C1">
      <w:pPr>
        <w:rPr>
          <w:sz w:val="24"/>
          <w:szCs w:val="24"/>
          <w:lang w:val="en-US"/>
        </w:rPr>
      </w:pPr>
      <w:r w:rsidRPr="0091663D">
        <w:rPr>
          <w:sz w:val="24"/>
          <w:szCs w:val="24"/>
          <w:lang w:val="en-US"/>
        </w:rPr>
        <w:t xml:space="preserve">1 EL </w:t>
      </w:r>
      <w:proofErr w:type="spellStart"/>
      <w:r w:rsidRPr="0091663D">
        <w:rPr>
          <w:sz w:val="24"/>
          <w:szCs w:val="24"/>
          <w:lang w:val="en-US"/>
        </w:rPr>
        <w:t>grober</w:t>
      </w:r>
      <w:proofErr w:type="spellEnd"/>
      <w:r w:rsidRPr="0091663D">
        <w:rPr>
          <w:sz w:val="24"/>
          <w:szCs w:val="24"/>
          <w:lang w:val="en-US"/>
        </w:rPr>
        <w:t xml:space="preserve"> Senf</w:t>
      </w:r>
    </w:p>
    <w:p w14:paraId="2E013351" w14:textId="77777777" w:rsidR="006570C1" w:rsidRDefault="006570C1" w:rsidP="006570C1">
      <w:pPr>
        <w:rPr>
          <w:sz w:val="24"/>
          <w:szCs w:val="24"/>
        </w:rPr>
      </w:pPr>
      <w:r>
        <w:rPr>
          <w:sz w:val="24"/>
          <w:szCs w:val="24"/>
        </w:rPr>
        <w:t>Salz und Pfeffer</w:t>
      </w:r>
    </w:p>
    <w:p w14:paraId="7F1A732D" w14:textId="77777777" w:rsidR="006570C1" w:rsidRDefault="006570C1" w:rsidP="006570C1">
      <w:pPr>
        <w:rPr>
          <w:sz w:val="24"/>
          <w:szCs w:val="24"/>
        </w:rPr>
      </w:pPr>
      <w:r>
        <w:rPr>
          <w:sz w:val="24"/>
          <w:szCs w:val="24"/>
        </w:rPr>
        <w:t>4 EL Olivenöl</w:t>
      </w:r>
    </w:p>
    <w:p w14:paraId="34C193DD" w14:textId="77777777" w:rsidR="006570C1" w:rsidRDefault="006570C1" w:rsidP="006570C1">
      <w:pPr>
        <w:rPr>
          <w:sz w:val="24"/>
          <w:szCs w:val="24"/>
        </w:rPr>
      </w:pPr>
    </w:p>
    <w:p w14:paraId="01524B59" w14:textId="77777777" w:rsidR="006570C1" w:rsidRDefault="006570C1" w:rsidP="006570C1">
      <w:pPr>
        <w:rPr>
          <w:sz w:val="24"/>
          <w:szCs w:val="24"/>
        </w:rPr>
      </w:pPr>
      <w:r>
        <w:rPr>
          <w:sz w:val="24"/>
          <w:szCs w:val="24"/>
        </w:rPr>
        <w:t>Zubereitungszeit: 25 Minuten, Kochzeit 60 Minuten</w:t>
      </w:r>
    </w:p>
    <w:p w14:paraId="4D214270" w14:textId="77777777" w:rsidR="006570C1" w:rsidRPr="00A71F57" w:rsidRDefault="006570C1" w:rsidP="00B40E8C">
      <w:pPr>
        <w:pStyle w:val="ListParagraph"/>
        <w:numPr>
          <w:ilvl w:val="0"/>
          <w:numId w:val="276"/>
        </w:numPr>
        <w:rPr>
          <w:sz w:val="24"/>
          <w:szCs w:val="24"/>
        </w:rPr>
      </w:pPr>
      <w:r w:rsidRPr="00A71F57">
        <w:rPr>
          <w:sz w:val="24"/>
          <w:szCs w:val="24"/>
        </w:rPr>
        <w:t>Das Schäufele in einem Topf mit Wasser, Weißweinessig und Weißwein bedecken.</w:t>
      </w:r>
    </w:p>
    <w:p w14:paraId="0FFEA9DE" w14:textId="77777777" w:rsidR="006570C1" w:rsidRPr="00A71F57" w:rsidRDefault="006570C1" w:rsidP="00B40E8C">
      <w:pPr>
        <w:pStyle w:val="ListParagraph"/>
        <w:numPr>
          <w:ilvl w:val="0"/>
          <w:numId w:val="276"/>
        </w:numPr>
        <w:rPr>
          <w:sz w:val="24"/>
          <w:szCs w:val="24"/>
        </w:rPr>
      </w:pPr>
      <w:r w:rsidRPr="00A71F57">
        <w:rPr>
          <w:sz w:val="24"/>
          <w:szCs w:val="24"/>
        </w:rPr>
        <w:lastRenderedPageBreak/>
        <w:t>Die Zwiebel schälen und grob würfeln. Lorbeerblätter, Gewürznelken, Pfefferkörner und Salz hinzugeben und zum Kochen bringen. Das Schäufele nun etwa 60 Minuten sanft köcheln lassen.</w:t>
      </w:r>
    </w:p>
    <w:p w14:paraId="37C76D29" w14:textId="77777777" w:rsidR="006570C1" w:rsidRPr="00A71F57" w:rsidRDefault="006570C1" w:rsidP="00B40E8C">
      <w:pPr>
        <w:pStyle w:val="ListParagraph"/>
        <w:numPr>
          <w:ilvl w:val="0"/>
          <w:numId w:val="276"/>
        </w:numPr>
        <w:rPr>
          <w:sz w:val="24"/>
          <w:szCs w:val="24"/>
        </w:rPr>
      </w:pPr>
      <w:r w:rsidRPr="00A71F57">
        <w:rPr>
          <w:sz w:val="24"/>
          <w:szCs w:val="24"/>
        </w:rPr>
        <w:t>Das Schäufele in dünne Scheiben schneiden und auf dem Salat anrichten.</w:t>
      </w:r>
    </w:p>
    <w:p w14:paraId="2AE6E18A" w14:textId="77777777" w:rsidR="000A4320" w:rsidRDefault="000A4320" w:rsidP="006570C1">
      <w:pPr>
        <w:rPr>
          <w:sz w:val="24"/>
          <w:szCs w:val="24"/>
        </w:rPr>
      </w:pPr>
    </w:p>
    <w:p w14:paraId="78B38A9E" w14:textId="6E4A13CF" w:rsidR="006570C1" w:rsidRDefault="006570C1" w:rsidP="006570C1">
      <w:pPr>
        <w:rPr>
          <w:sz w:val="24"/>
          <w:szCs w:val="24"/>
        </w:rPr>
      </w:pPr>
      <w:r>
        <w:rPr>
          <w:sz w:val="24"/>
          <w:szCs w:val="24"/>
        </w:rPr>
        <w:t>Für den Linsensalat:</w:t>
      </w:r>
    </w:p>
    <w:p w14:paraId="1AD9CF9A" w14:textId="77777777" w:rsidR="006570C1" w:rsidRPr="00A71F57" w:rsidRDefault="006570C1" w:rsidP="00B40E8C">
      <w:pPr>
        <w:pStyle w:val="ListParagraph"/>
        <w:numPr>
          <w:ilvl w:val="0"/>
          <w:numId w:val="275"/>
        </w:numPr>
        <w:spacing w:after="120"/>
        <w:ind w:left="714" w:hanging="357"/>
        <w:contextualSpacing w:val="0"/>
        <w:jc w:val="both"/>
        <w:rPr>
          <w:sz w:val="24"/>
          <w:szCs w:val="24"/>
        </w:rPr>
      </w:pPr>
      <w:r w:rsidRPr="00A71F57">
        <w:rPr>
          <w:sz w:val="24"/>
          <w:szCs w:val="24"/>
        </w:rPr>
        <w:t>Die Linsen in ungesalzenem Wasser 20-25 Minuten kochen. Das Wasser abgießen und die Linsen mit kaltem Wasser abschrecken und gut abtropfen lassen.</w:t>
      </w:r>
    </w:p>
    <w:p w14:paraId="30FE18B1" w14:textId="77777777" w:rsidR="006570C1" w:rsidRPr="00A71F57" w:rsidRDefault="006570C1" w:rsidP="00B40E8C">
      <w:pPr>
        <w:pStyle w:val="ListParagraph"/>
        <w:numPr>
          <w:ilvl w:val="0"/>
          <w:numId w:val="275"/>
        </w:numPr>
        <w:spacing w:after="120"/>
        <w:ind w:left="714" w:hanging="357"/>
        <w:contextualSpacing w:val="0"/>
        <w:jc w:val="both"/>
        <w:rPr>
          <w:sz w:val="24"/>
          <w:szCs w:val="24"/>
        </w:rPr>
      </w:pPr>
      <w:r w:rsidRPr="00A71F57">
        <w:rPr>
          <w:sz w:val="24"/>
          <w:szCs w:val="24"/>
        </w:rPr>
        <w:t>Schalotte und Knoblauchzehe schälen und klein schneiden. Die Essiggurken fein würfeln. Den Frühlingslauch putzen, die äußerste Schale entfernen und in dünne Ringe schneiden. Petersilie hacken.</w:t>
      </w:r>
    </w:p>
    <w:p w14:paraId="1F061EA9" w14:textId="77777777" w:rsidR="006570C1" w:rsidRPr="00A71F57" w:rsidRDefault="006570C1" w:rsidP="00B40E8C">
      <w:pPr>
        <w:pStyle w:val="ListParagraph"/>
        <w:numPr>
          <w:ilvl w:val="0"/>
          <w:numId w:val="275"/>
        </w:numPr>
        <w:spacing w:after="120"/>
        <w:ind w:left="714" w:hanging="357"/>
        <w:contextualSpacing w:val="0"/>
        <w:jc w:val="both"/>
        <w:rPr>
          <w:sz w:val="24"/>
          <w:szCs w:val="24"/>
        </w:rPr>
      </w:pPr>
      <w:r w:rsidRPr="00A71F57">
        <w:rPr>
          <w:sz w:val="24"/>
          <w:szCs w:val="24"/>
        </w:rPr>
        <w:t>Aceto Balsamicoessig mit Senf in einer Schüssel verrühren. Salz, Pfeffer, Knoblauch und Zwiebeln hinzugeben und 5 Minuten zeihen lassen, dann das Olivenöl einrühren.</w:t>
      </w:r>
    </w:p>
    <w:p w14:paraId="48D30380" w14:textId="77777777" w:rsidR="006570C1" w:rsidRPr="00A71F57" w:rsidRDefault="006570C1" w:rsidP="00B40E8C">
      <w:pPr>
        <w:pStyle w:val="ListParagraph"/>
        <w:numPr>
          <w:ilvl w:val="0"/>
          <w:numId w:val="275"/>
        </w:numPr>
        <w:rPr>
          <w:sz w:val="24"/>
          <w:szCs w:val="24"/>
        </w:rPr>
      </w:pPr>
      <w:r w:rsidRPr="00A71F57">
        <w:rPr>
          <w:sz w:val="24"/>
          <w:szCs w:val="24"/>
        </w:rPr>
        <w:t>Linsen, Essiggurken, Petersilie und Frühlingslauch an die Sauce geben und alles gut mischen.</w:t>
      </w:r>
    </w:p>
    <w:p w14:paraId="623A11A0" w14:textId="77777777" w:rsidR="006570C1" w:rsidRDefault="006570C1" w:rsidP="006570C1">
      <w:pPr>
        <w:rPr>
          <w:sz w:val="24"/>
          <w:szCs w:val="24"/>
        </w:rPr>
      </w:pPr>
    </w:p>
    <w:p w14:paraId="68C315F1" w14:textId="77777777" w:rsidR="006570C1" w:rsidRDefault="006570C1" w:rsidP="006570C1">
      <w:pPr>
        <w:rPr>
          <w:sz w:val="24"/>
          <w:szCs w:val="24"/>
        </w:rPr>
      </w:pPr>
      <w:r>
        <w:rPr>
          <w:sz w:val="24"/>
          <w:szCs w:val="24"/>
        </w:rPr>
        <w:t>Tipp:</w:t>
      </w:r>
      <w:r>
        <w:rPr>
          <w:sz w:val="24"/>
          <w:szCs w:val="24"/>
        </w:rPr>
        <w:tab/>
        <w:t>Was typischer badisches als Schäufele gibt es nicht.</w:t>
      </w:r>
    </w:p>
    <w:p w14:paraId="1F2DB132" w14:textId="77777777" w:rsidR="006570C1" w:rsidRDefault="006570C1" w:rsidP="006570C1">
      <w:pPr>
        <w:rPr>
          <w:sz w:val="24"/>
          <w:szCs w:val="24"/>
        </w:rPr>
      </w:pPr>
      <w:r>
        <w:rPr>
          <w:sz w:val="24"/>
          <w:szCs w:val="24"/>
        </w:rPr>
        <w:br w:type="page"/>
      </w:r>
    </w:p>
    <w:p w14:paraId="35C9F133" w14:textId="77777777" w:rsidR="006570C1" w:rsidRDefault="006570C1" w:rsidP="006570C1">
      <w:pPr>
        <w:pStyle w:val="Heading2"/>
        <w:spacing w:after="240"/>
      </w:pPr>
      <w:r>
        <w:lastRenderedPageBreak/>
        <w:t>Pilzgröstl mit Kürbis und Schweinefilet</w:t>
      </w:r>
      <w:r>
        <w:rPr>
          <w:rStyle w:val="FootnoteReference"/>
        </w:rPr>
        <w:footnoteReference w:id="569"/>
      </w:r>
      <w:r>
        <w:t xml:space="preserve"> </w:t>
      </w:r>
    </w:p>
    <w:p w14:paraId="1F3708AC" w14:textId="77777777" w:rsidR="006570C1" w:rsidRDefault="006570C1" w:rsidP="006570C1">
      <w:pPr>
        <w:rPr>
          <w:sz w:val="24"/>
          <w:szCs w:val="24"/>
        </w:rPr>
      </w:pPr>
      <w:r w:rsidRPr="007E6F24">
        <w:rPr>
          <w:sz w:val="24"/>
          <w:szCs w:val="24"/>
          <w:u w:val="single"/>
        </w:rPr>
        <w:t>Zutaten</w:t>
      </w:r>
      <w:r>
        <w:rPr>
          <w:sz w:val="24"/>
          <w:szCs w:val="24"/>
        </w:rPr>
        <w:t xml:space="preserve"> (für 4 Portionen)</w:t>
      </w:r>
    </w:p>
    <w:p w14:paraId="1D546B7A" w14:textId="77777777" w:rsidR="006570C1" w:rsidRDefault="006570C1" w:rsidP="006570C1">
      <w:pPr>
        <w:rPr>
          <w:sz w:val="24"/>
          <w:szCs w:val="24"/>
        </w:rPr>
      </w:pPr>
      <w:r>
        <w:rPr>
          <w:sz w:val="24"/>
          <w:szCs w:val="24"/>
        </w:rPr>
        <w:t>Gröstl</w:t>
      </w:r>
    </w:p>
    <w:p w14:paraId="4AABFB9D" w14:textId="77777777" w:rsidR="006570C1" w:rsidRDefault="006570C1" w:rsidP="006570C1">
      <w:pPr>
        <w:rPr>
          <w:sz w:val="24"/>
          <w:szCs w:val="24"/>
        </w:rPr>
      </w:pPr>
      <w:r>
        <w:rPr>
          <w:sz w:val="24"/>
          <w:szCs w:val="24"/>
        </w:rPr>
        <w:t>300 g Kartoffeln</w:t>
      </w:r>
    </w:p>
    <w:p w14:paraId="42E09D23" w14:textId="77777777" w:rsidR="006570C1" w:rsidRDefault="006570C1" w:rsidP="006570C1">
      <w:pPr>
        <w:rPr>
          <w:sz w:val="24"/>
          <w:szCs w:val="24"/>
        </w:rPr>
      </w:pPr>
      <w:r>
        <w:rPr>
          <w:sz w:val="24"/>
          <w:szCs w:val="24"/>
        </w:rPr>
        <w:t>100 g Zwiebeln</w:t>
      </w:r>
    </w:p>
    <w:p w14:paraId="3DF91F28" w14:textId="77777777" w:rsidR="006570C1" w:rsidRDefault="006570C1" w:rsidP="006570C1">
      <w:pPr>
        <w:rPr>
          <w:sz w:val="24"/>
          <w:szCs w:val="24"/>
        </w:rPr>
      </w:pPr>
      <w:r>
        <w:rPr>
          <w:sz w:val="24"/>
          <w:szCs w:val="24"/>
        </w:rPr>
        <w:t>1 kleine Knoblauchzehe</w:t>
      </w:r>
    </w:p>
    <w:p w14:paraId="192D1A66" w14:textId="77777777" w:rsidR="006570C1" w:rsidRDefault="006570C1" w:rsidP="006570C1">
      <w:pPr>
        <w:rPr>
          <w:sz w:val="24"/>
          <w:szCs w:val="24"/>
        </w:rPr>
      </w:pPr>
      <w:r>
        <w:rPr>
          <w:sz w:val="24"/>
          <w:szCs w:val="24"/>
        </w:rPr>
        <w:t>100 g Austernpilze</w:t>
      </w:r>
    </w:p>
    <w:p w14:paraId="725A7EDD" w14:textId="77777777" w:rsidR="006570C1" w:rsidRDefault="006570C1" w:rsidP="006570C1">
      <w:pPr>
        <w:rPr>
          <w:sz w:val="24"/>
          <w:szCs w:val="24"/>
        </w:rPr>
      </w:pPr>
      <w:r>
        <w:rPr>
          <w:sz w:val="24"/>
          <w:szCs w:val="24"/>
        </w:rPr>
        <w:t>150 g kleine Pfifferlinge (kann man weglassen)</w:t>
      </w:r>
    </w:p>
    <w:p w14:paraId="14C1CCE3" w14:textId="77777777" w:rsidR="006570C1" w:rsidRDefault="006570C1" w:rsidP="006570C1">
      <w:pPr>
        <w:rPr>
          <w:sz w:val="24"/>
          <w:szCs w:val="24"/>
        </w:rPr>
      </w:pPr>
      <w:r>
        <w:rPr>
          <w:sz w:val="24"/>
          <w:szCs w:val="24"/>
        </w:rPr>
        <w:t>100 g Kräuterseitlinge</w:t>
      </w:r>
    </w:p>
    <w:p w14:paraId="69DDE9D1" w14:textId="77777777" w:rsidR="006570C1" w:rsidRDefault="006570C1" w:rsidP="006570C1">
      <w:pPr>
        <w:rPr>
          <w:sz w:val="24"/>
          <w:szCs w:val="24"/>
        </w:rPr>
      </w:pPr>
      <w:r>
        <w:rPr>
          <w:sz w:val="24"/>
          <w:szCs w:val="24"/>
        </w:rPr>
        <w:t>350 g Hokkaido-Kürbis</w:t>
      </w:r>
    </w:p>
    <w:p w14:paraId="015FF077" w14:textId="77777777" w:rsidR="006570C1" w:rsidRDefault="006570C1" w:rsidP="006570C1">
      <w:pPr>
        <w:rPr>
          <w:sz w:val="24"/>
          <w:szCs w:val="24"/>
        </w:rPr>
      </w:pPr>
      <w:r>
        <w:rPr>
          <w:sz w:val="24"/>
          <w:szCs w:val="24"/>
        </w:rPr>
        <w:t>280 g Schweinefilet</w:t>
      </w:r>
    </w:p>
    <w:p w14:paraId="5898AA2B" w14:textId="77777777" w:rsidR="006570C1" w:rsidRDefault="006570C1" w:rsidP="006570C1">
      <w:pPr>
        <w:rPr>
          <w:sz w:val="24"/>
          <w:szCs w:val="24"/>
        </w:rPr>
      </w:pPr>
      <w:r>
        <w:rPr>
          <w:sz w:val="24"/>
          <w:szCs w:val="24"/>
        </w:rPr>
        <w:t>5 – 6 Stiele Oregano</w:t>
      </w:r>
    </w:p>
    <w:p w14:paraId="73C52283" w14:textId="77777777" w:rsidR="006570C1" w:rsidRDefault="006570C1" w:rsidP="006570C1">
      <w:pPr>
        <w:rPr>
          <w:sz w:val="24"/>
          <w:szCs w:val="24"/>
        </w:rPr>
      </w:pPr>
      <w:r>
        <w:rPr>
          <w:sz w:val="24"/>
          <w:szCs w:val="24"/>
        </w:rPr>
        <w:t>100 g Kirschtomaten</w:t>
      </w:r>
    </w:p>
    <w:p w14:paraId="6CCA00A9" w14:textId="77777777" w:rsidR="006570C1" w:rsidRDefault="006570C1" w:rsidP="006570C1">
      <w:pPr>
        <w:rPr>
          <w:sz w:val="24"/>
          <w:szCs w:val="24"/>
        </w:rPr>
      </w:pPr>
      <w:r>
        <w:rPr>
          <w:sz w:val="24"/>
          <w:szCs w:val="24"/>
        </w:rPr>
        <w:t>6 EL Olivenöl</w:t>
      </w:r>
    </w:p>
    <w:p w14:paraId="1C884404" w14:textId="77777777" w:rsidR="006570C1" w:rsidRDefault="006570C1" w:rsidP="006570C1">
      <w:pPr>
        <w:rPr>
          <w:sz w:val="24"/>
          <w:szCs w:val="24"/>
        </w:rPr>
      </w:pPr>
      <w:r>
        <w:rPr>
          <w:sz w:val="24"/>
          <w:szCs w:val="24"/>
        </w:rPr>
        <w:t>Salz, Pfeffer, Zucker</w:t>
      </w:r>
    </w:p>
    <w:p w14:paraId="32A6013B" w14:textId="77777777" w:rsidR="006570C1" w:rsidRDefault="006570C1" w:rsidP="006570C1">
      <w:pPr>
        <w:rPr>
          <w:sz w:val="24"/>
          <w:szCs w:val="24"/>
        </w:rPr>
      </w:pPr>
      <w:r>
        <w:rPr>
          <w:sz w:val="24"/>
          <w:szCs w:val="24"/>
        </w:rPr>
        <w:t>150 ml Geflügelfond</w:t>
      </w:r>
    </w:p>
    <w:p w14:paraId="2589FB9E" w14:textId="77777777" w:rsidR="006570C1" w:rsidRDefault="006570C1" w:rsidP="006570C1">
      <w:pPr>
        <w:rPr>
          <w:sz w:val="24"/>
          <w:szCs w:val="24"/>
        </w:rPr>
      </w:pPr>
      <w:r>
        <w:rPr>
          <w:sz w:val="24"/>
          <w:szCs w:val="24"/>
        </w:rPr>
        <w:t>1-2- EL Weißweinessig</w:t>
      </w:r>
    </w:p>
    <w:p w14:paraId="3986A54E" w14:textId="77777777" w:rsidR="006570C1" w:rsidRDefault="006570C1" w:rsidP="006570C1">
      <w:pPr>
        <w:rPr>
          <w:sz w:val="24"/>
          <w:szCs w:val="24"/>
        </w:rPr>
      </w:pPr>
      <w:r>
        <w:rPr>
          <w:sz w:val="24"/>
          <w:szCs w:val="24"/>
        </w:rPr>
        <w:t>20 g kalte Butter</w:t>
      </w:r>
    </w:p>
    <w:p w14:paraId="7D80710E" w14:textId="77777777" w:rsidR="006570C1" w:rsidRDefault="006570C1" w:rsidP="006570C1">
      <w:pPr>
        <w:rPr>
          <w:sz w:val="24"/>
          <w:szCs w:val="24"/>
        </w:rPr>
      </w:pPr>
    </w:p>
    <w:p w14:paraId="437E307B" w14:textId="77777777" w:rsidR="006570C1" w:rsidRDefault="006570C1" w:rsidP="006570C1">
      <w:pPr>
        <w:rPr>
          <w:sz w:val="24"/>
          <w:szCs w:val="24"/>
        </w:rPr>
      </w:pPr>
      <w:r>
        <w:rPr>
          <w:sz w:val="24"/>
          <w:szCs w:val="24"/>
        </w:rPr>
        <w:t>Für die Vinaigrette</w:t>
      </w:r>
    </w:p>
    <w:p w14:paraId="5B16A50A" w14:textId="77777777" w:rsidR="006570C1" w:rsidRDefault="006570C1" w:rsidP="006570C1">
      <w:pPr>
        <w:rPr>
          <w:sz w:val="24"/>
          <w:szCs w:val="24"/>
        </w:rPr>
      </w:pPr>
      <w:r>
        <w:rPr>
          <w:sz w:val="24"/>
          <w:szCs w:val="24"/>
        </w:rPr>
        <w:t>40 g Schalotten</w:t>
      </w:r>
    </w:p>
    <w:p w14:paraId="0EC65FFB" w14:textId="77777777" w:rsidR="006570C1" w:rsidRDefault="006570C1" w:rsidP="006570C1">
      <w:pPr>
        <w:rPr>
          <w:sz w:val="24"/>
          <w:szCs w:val="24"/>
        </w:rPr>
      </w:pPr>
      <w:r>
        <w:rPr>
          <w:sz w:val="24"/>
          <w:szCs w:val="24"/>
        </w:rPr>
        <w:t>4 – 5 EL Kürbiskernöl</w:t>
      </w:r>
    </w:p>
    <w:p w14:paraId="6B5CD083" w14:textId="77777777" w:rsidR="006570C1" w:rsidRDefault="006570C1" w:rsidP="006570C1">
      <w:pPr>
        <w:rPr>
          <w:sz w:val="24"/>
          <w:szCs w:val="24"/>
        </w:rPr>
      </w:pPr>
      <w:r>
        <w:rPr>
          <w:sz w:val="24"/>
          <w:szCs w:val="24"/>
        </w:rPr>
        <w:t>2 EL Olivenöl</w:t>
      </w:r>
    </w:p>
    <w:p w14:paraId="62B8117F" w14:textId="77777777" w:rsidR="006570C1" w:rsidRDefault="006570C1" w:rsidP="006570C1">
      <w:pPr>
        <w:rPr>
          <w:sz w:val="24"/>
          <w:szCs w:val="24"/>
        </w:rPr>
      </w:pPr>
      <w:r>
        <w:rPr>
          <w:sz w:val="24"/>
          <w:szCs w:val="24"/>
        </w:rPr>
        <w:t>2 EL Rotweinessig</w:t>
      </w:r>
    </w:p>
    <w:p w14:paraId="4A842228" w14:textId="77777777" w:rsidR="006570C1" w:rsidRDefault="006570C1" w:rsidP="006570C1">
      <w:pPr>
        <w:rPr>
          <w:sz w:val="24"/>
          <w:szCs w:val="24"/>
        </w:rPr>
      </w:pPr>
      <w:r>
        <w:rPr>
          <w:sz w:val="24"/>
          <w:szCs w:val="24"/>
        </w:rPr>
        <w:t>Salz, Pfeffer, Zucker</w:t>
      </w:r>
    </w:p>
    <w:p w14:paraId="4A1F3D62" w14:textId="77777777" w:rsidR="006570C1" w:rsidRDefault="006570C1" w:rsidP="006570C1">
      <w:pPr>
        <w:rPr>
          <w:sz w:val="24"/>
          <w:szCs w:val="24"/>
        </w:rPr>
      </w:pPr>
    </w:p>
    <w:p w14:paraId="2B82C52D" w14:textId="77777777" w:rsidR="006570C1" w:rsidRDefault="006570C1" w:rsidP="006570C1">
      <w:pPr>
        <w:rPr>
          <w:sz w:val="24"/>
          <w:szCs w:val="24"/>
        </w:rPr>
      </w:pPr>
      <w:r>
        <w:rPr>
          <w:sz w:val="24"/>
          <w:szCs w:val="24"/>
        </w:rPr>
        <w:t>Zubereitungszeit: 45 Minuten</w:t>
      </w:r>
    </w:p>
    <w:p w14:paraId="52D30A64" w14:textId="77777777" w:rsidR="006570C1" w:rsidRPr="00B32376" w:rsidRDefault="006570C1" w:rsidP="00B40E8C">
      <w:pPr>
        <w:pStyle w:val="ListParagraph"/>
        <w:numPr>
          <w:ilvl w:val="0"/>
          <w:numId w:val="361"/>
        </w:numPr>
        <w:spacing w:after="120"/>
        <w:ind w:left="714" w:hanging="357"/>
        <w:contextualSpacing w:val="0"/>
        <w:jc w:val="both"/>
        <w:rPr>
          <w:sz w:val="24"/>
          <w:szCs w:val="24"/>
        </w:rPr>
      </w:pPr>
      <w:r w:rsidRPr="00B32376">
        <w:rPr>
          <w:sz w:val="24"/>
          <w:szCs w:val="24"/>
        </w:rPr>
        <w:lastRenderedPageBreak/>
        <w:t>Für das Gröstl die Kartoffeln waschen und 20 – 25 Minuten mit Schale in Salzwasser kochen. Kartoffeln abgießen, kurz ausdämpfen lassen und noch warm pellen. Kartoffeln abkühlen lassen.</w:t>
      </w:r>
    </w:p>
    <w:p w14:paraId="05427D44" w14:textId="77777777" w:rsidR="006570C1" w:rsidRPr="00B32376" w:rsidRDefault="006570C1" w:rsidP="00B40E8C">
      <w:pPr>
        <w:pStyle w:val="ListParagraph"/>
        <w:numPr>
          <w:ilvl w:val="0"/>
          <w:numId w:val="361"/>
        </w:numPr>
        <w:spacing w:after="120"/>
        <w:ind w:left="714" w:hanging="357"/>
        <w:contextualSpacing w:val="0"/>
        <w:jc w:val="both"/>
        <w:rPr>
          <w:sz w:val="24"/>
          <w:szCs w:val="24"/>
        </w:rPr>
      </w:pPr>
      <w:r w:rsidRPr="00B32376">
        <w:rPr>
          <w:sz w:val="24"/>
          <w:szCs w:val="24"/>
        </w:rPr>
        <w:t>Zwiebeln fein würfeln. Knoblauch fein hacken. Pilze sorgfältig mit einem Pinsel putzen, grob schneiden. Kürbis putzen, entkernen, schälen. Kürbis in 1 cm große Würfel schneiden. Schweinefilet in 1 cm dicke Scheiben schneiden. Oreganoblättchen abzupfen, grob schneiden. Tomaten waschen.</w:t>
      </w:r>
    </w:p>
    <w:p w14:paraId="62CC527F" w14:textId="77777777" w:rsidR="006570C1" w:rsidRPr="00B32376" w:rsidRDefault="006570C1" w:rsidP="00B40E8C">
      <w:pPr>
        <w:pStyle w:val="ListParagraph"/>
        <w:numPr>
          <w:ilvl w:val="0"/>
          <w:numId w:val="361"/>
        </w:numPr>
        <w:spacing w:after="120"/>
        <w:ind w:left="714" w:hanging="357"/>
        <w:contextualSpacing w:val="0"/>
        <w:jc w:val="both"/>
        <w:rPr>
          <w:sz w:val="24"/>
          <w:szCs w:val="24"/>
        </w:rPr>
      </w:pPr>
      <w:r w:rsidRPr="00B32376">
        <w:rPr>
          <w:sz w:val="24"/>
          <w:szCs w:val="24"/>
        </w:rPr>
        <w:t>Für die Vinaigrette die Schalotten fein würfeln. Mit Kürbiskernöl- und Olivenöl, Essig und 2 EL Wasser verrühren. Mit Salz, Pfeffer und 1 Prise Zucker würzen.</w:t>
      </w:r>
    </w:p>
    <w:p w14:paraId="5385C633" w14:textId="77777777" w:rsidR="006570C1" w:rsidRPr="00B32376" w:rsidRDefault="006570C1" w:rsidP="00B40E8C">
      <w:pPr>
        <w:pStyle w:val="ListParagraph"/>
        <w:numPr>
          <w:ilvl w:val="0"/>
          <w:numId w:val="361"/>
        </w:numPr>
        <w:spacing w:after="120"/>
        <w:ind w:left="714" w:hanging="357"/>
        <w:contextualSpacing w:val="0"/>
        <w:jc w:val="both"/>
        <w:rPr>
          <w:sz w:val="24"/>
          <w:szCs w:val="24"/>
        </w:rPr>
      </w:pPr>
      <w:r w:rsidRPr="00B32376">
        <w:rPr>
          <w:sz w:val="24"/>
          <w:szCs w:val="24"/>
        </w:rPr>
        <w:t>2 EL Öl im Topf erhitzen, Kürbis bei starker Hitze 2 – 3 Minuten anbraten, mit Salz, Pfeffer und 1 Prise Zucker würzen. Fond und Essig zugeben, bei mittlerer Hitze weitere 2 – 3 Minuten garen. Kürbis zugedeckt warmhalten.</w:t>
      </w:r>
    </w:p>
    <w:p w14:paraId="4E117A3A" w14:textId="77777777" w:rsidR="006570C1" w:rsidRPr="00B32376" w:rsidRDefault="006570C1" w:rsidP="00B40E8C">
      <w:pPr>
        <w:pStyle w:val="ListParagraph"/>
        <w:numPr>
          <w:ilvl w:val="0"/>
          <w:numId w:val="361"/>
        </w:numPr>
        <w:spacing w:after="120"/>
        <w:ind w:left="714" w:hanging="357"/>
        <w:contextualSpacing w:val="0"/>
        <w:jc w:val="both"/>
        <w:rPr>
          <w:sz w:val="24"/>
          <w:szCs w:val="24"/>
        </w:rPr>
      </w:pPr>
      <w:r w:rsidRPr="00B32376">
        <w:rPr>
          <w:sz w:val="24"/>
          <w:szCs w:val="24"/>
        </w:rPr>
        <w:t>1 EL Öl in einer großen beschichteten Pfanne erhitzen. Das Fleisch darin bei starker Hitze 30 Sekunden unter Wenden braten, dann mit Salz und Pfeffer würzen. Fleisch herausnehmen und beiseitestellen. Die Kartoffeln in derselben Pfanne in 1 EL Öl 4 – 5 Minuten bei starker Hitze goldbraun und knusprig braten. 2/3 der Zwiebeln und die Hälfte vom Knoblauch dazugeben und weitere 2 Minuten braten. Eventuell nachwürzen.</w:t>
      </w:r>
    </w:p>
    <w:p w14:paraId="0F8AEBE6" w14:textId="77777777" w:rsidR="006570C1" w:rsidRPr="00B32376" w:rsidRDefault="006570C1" w:rsidP="00B40E8C">
      <w:pPr>
        <w:pStyle w:val="ListParagraph"/>
        <w:numPr>
          <w:ilvl w:val="0"/>
          <w:numId w:val="361"/>
        </w:numPr>
        <w:spacing w:after="120"/>
        <w:ind w:left="714" w:hanging="357"/>
        <w:contextualSpacing w:val="0"/>
        <w:jc w:val="both"/>
        <w:rPr>
          <w:sz w:val="24"/>
          <w:szCs w:val="24"/>
        </w:rPr>
      </w:pPr>
      <w:r w:rsidRPr="00B32376">
        <w:rPr>
          <w:sz w:val="24"/>
          <w:szCs w:val="24"/>
        </w:rPr>
        <w:t>Restliches Öl in einer zweiten Pfanne erhitzen, Pilze hineingeben, mit Salz und Pfeffer würzen. Restliche Zwiebeln und restlichen Knoblauch zugeben und 1 – 2 Minuten mitgaren. Kürbis, Pilze, Fleisch und Tomaten zu den Kartoffeln geben und kurz mitgaren. Kurz vor dem Servieren kalte Butter und Oregano unterheben, alles kurz mischen und servieren. Die Vinaigrette extra dazu servieren.</w:t>
      </w:r>
    </w:p>
    <w:p w14:paraId="5F888E73" w14:textId="77777777" w:rsidR="006570C1" w:rsidRDefault="006570C1" w:rsidP="006570C1">
      <w:pPr>
        <w:jc w:val="both"/>
        <w:rPr>
          <w:sz w:val="24"/>
          <w:szCs w:val="24"/>
        </w:rPr>
      </w:pPr>
    </w:p>
    <w:p w14:paraId="14CDBEF3" w14:textId="77777777" w:rsidR="006570C1" w:rsidRDefault="006570C1" w:rsidP="006570C1">
      <w:pPr>
        <w:rPr>
          <w:rFonts w:asciiTheme="majorHAnsi" w:eastAsiaTheme="majorEastAsia" w:hAnsiTheme="majorHAnsi" w:cstheme="majorBidi"/>
          <w:color w:val="2F5496" w:themeColor="accent1" w:themeShade="BF"/>
          <w:sz w:val="26"/>
          <w:szCs w:val="26"/>
        </w:rPr>
      </w:pPr>
      <w:r>
        <w:br w:type="page"/>
      </w:r>
    </w:p>
    <w:p w14:paraId="34233CB5" w14:textId="77777777" w:rsidR="006570C1" w:rsidRDefault="006570C1" w:rsidP="006570C1">
      <w:pPr>
        <w:pStyle w:val="Heading2"/>
        <w:spacing w:after="240"/>
      </w:pPr>
      <w:r>
        <w:lastRenderedPageBreak/>
        <w:t>Mandelschnitzel mit Champignons</w:t>
      </w:r>
      <w:r>
        <w:rPr>
          <w:rStyle w:val="FootnoteReference"/>
        </w:rPr>
        <w:footnoteReference w:id="570"/>
      </w:r>
      <w:r>
        <w:t xml:space="preserve"> </w:t>
      </w:r>
    </w:p>
    <w:p w14:paraId="46DCA9B8" w14:textId="77777777" w:rsidR="006570C1" w:rsidRDefault="006570C1" w:rsidP="006570C1">
      <w:pPr>
        <w:jc w:val="both"/>
        <w:rPr>
          <w:sz w:val="24"/>
          <w:szCs w:val="24"/>
        </w:rPr>
      </w:pPr>
      <w:r w:rsidRPr="00766434">
        <w:rPr>
          <w:sz w:val="24"/>
          <w:szCs w:val="24"/>
          <w:u w:val="single"/>
        </w:rPr>
        <w:t>Zutaten</w:t>
      </w:r>
      <w:r>
        <w:rPr>
          <w:sz w:val="24"/>
          <w:szCs w:val="24"/>
        </w:rPr>
        <w:t xml:space="preserve"> (für 2 Portionen)</w:t>
      </w:r>
    </w:p>
    <w:p w14:paraId="1A67DA01" w14:textId="77777777" w:rsidR="006570C1" w:rsidRDefault="006570C1" w:rsidP="006570C1">
      <w:pPr>
        <w:jc w:val="both"/>
        <w:rPr>
          <w:sz w:val="24"/>
          <w:szCs w:val="24"/>
        </w:rPr>
      </w:pPr>
      <w:r>
        <w:rPr>
          <w:sz w:val="24"/>
          <w:szCs w:val="24"/>
        </w:rPr>
        <w:t>400 g braune Champignons</w:t>
      </w:r>
    </w:p>
    <w:p w14:paraId="1D2309E5" w14:textId="77777777" w:rsidR="006570C1" w:rsidRDefault="006570C1" w:rsidP="006570C1">
      <w:pPr>
        <w:jc w:val="both"/>
        <w:rPr>
          <w:sz w:val="24"/>
          <w:szCs w:val="24"/>
        </w:rPr>
      </w:pPr>
      <w:r>
        <w:rPr>
          <w:sz w:val="24"/>
          <w:szCs w:val="24"/>
        </w:rPr>
        <w:t>2 Knoblauchzehen</w:t>
      </w:r>
    </w:p>
    <w:p w14:paraId="643F4C23" w14:textId="77777777" w:rsidR="006570C1" w:rsidRDefault="006570C1" w:rsidP="006570C1">
      <w:pPr>
        <w:jc w:val="both"/>
        <w:rPr>
          <w:sz w:val="24"/>
          <w:szCs w:val="24"/>
        </w:rPr>
      </w:pPr>
      <w:r>
        <w:rPr>
          <w:sz w:val="24"/>
          <w:szCs w:val="24"/>
        </w:rPr>
        <w:t>4 EL Olivenöl</w:t>
      </w:r>
    </w:p>
    <w:p w14:paraId="6B58D286" w14:textId="77777777" w:rsidR="006570C1" w:rsidRDefault="006570C1" w:rsidP="006570C1">
      <w:pPr>
        <w:jc w:val="both"/>
        <w:rPr>
          <w:sz w:val="24"/>
          <w:szCs w:val="24"/>
        </w:rPr>
      </w:pPr>
      <w:r>
        <w:rPr>
          <w:sz w:val="24"/>
          <w:szCs w:val="24"/>
        </w:rPr>
        <w:t>2 Zweige Rosmarin</w:t>
      </w:r>
    </w:p>
    <w:p w14:paraId="49914987" w14:textId="77777777" w:rsidR="006570C1" w:rsidRDefault="006570C1" w:rsidP="006570C1">
      <w:pPr>
        <w:jc w:val="both"/>
        <w:rPr>
          <w:sz w:val="24"/>
          <w:szCs w:val="24"/>
        </w:rPr>
      </w:pPr>
      <w:r>
        <w:rPr>
          <w:sz w:val="24"/>
          <w:szCs w:val="24"/>
        </w:rPr>
        <w:t>2 Kalbsschnitzel (geht auch Schweineschnitzel; à 120 g)</w:t>
      </w:r>
    </w:p>
    <w:p w14:paraId="65BE9AC7" w14:textId="77777777" w:rsidR="006570C1" w:rsidRDefault="006570C1" w:rsidP="006570C1">
      <w:pPr>
        <w:jc w:val="both"/>
        <w:rPr>
          <w:sz w:val="24"/>
          <w:szCs w:val="24"/>
        </w:rPr>
      </w:pPr>
      <w:r>
        <w:rPr>
          <w:sz w:val="24"/>
          <w:szCs w:val="24"/>
        </w:rPr>
        <w:t>2 Eier</w:t>
      </w:r>
    </w:p>
    <w:p w14:paraId="5C44C338" w14:textId="77777777" w:rsidR="006570C1" w:rsidRDefault="006570C1" w:rsidP="006570C1">
      <w:pPr>
        <w:jc w:val="both"/>
        <w:rPr>
          <w:sz w:val="24"/>
          <w:szCs w:val="24"/>
        </w:rPr>
      </w:pPr>
      <w:r>
        <w:rPr>
          <w:sz w:val="24"/>
          <w:szCs w:val="24"/>
        </w:rPr>
        <w:t>40 g Mehl</w:t>
      </w:r>
    </w:p>
    <w:p w14:paraId="55023002" w14:textId="77777777" w:rsidR="006570C1" w:rsidRDefault="006570C1" w:rsidP="006570C1">
      <w:pPr>
        <w:jc w:val="both"/>
        <w:rPr>
          <w:sz w:val="24"/>
          <w:szCs w:val="24"/>
        </w:rPr>
      </w:pPr>
      <w:r>
        <w:rPr>
          <w:sz w:val="24"/>
          <w:szCs w:val="24"/>
        </w:rPr>
        <w:t>150 g Semmelbrösel</w:t>
      </w:r>
    </w:p>
    <w:p w14:paraId="4FF88F72" w14:textId="77777777" w:rsidR="006570C1" w:rsidRDefault="006570C1" w:rsidP="006570C1">
      <w:pPr>
        <w:jc w:val="both"/>
        <w:rPr>
          <w:sz w:val="24"/>
          <w:szCs w:val="24"/>
        </w:rPr>
      </w:pPr>
      <w:r>
        <w:rPr>
          <w:sz w:val="24"/>
          <w:szCs w:val="24"/>
        </w:rPr>
        <w:t>6 EL Mandelblättchen</w:t>
      </w:r>
    </w:p>
    <w:p w14:paraId="0DA3F6A3" w14:textId="77777777" w:rsidR="006570C1" w:rsidRDefault="006570C1" w:rsidP="006570C1">
      <w:pPr>
        <w:jc w:val="both"/>
        <w:rPr>
          <w:sz w:val="24"/>
          <w:szCs w:val="24"/>
        </w:rPr>
      </w:pPr>
      <w:r>
        <w:rPr>
          <w:sz w:val="24"/>
          <w:szCs w:val="24"/>
        </w:rPr>
        <w:t>2 EL Balsamico</w:t>
      </w:r>
    </w:p>
    <w:p w14:paraId="6639861B" w14:textId="77777777" w:rsidR="006570C1" w:rsidRDefault="006570C1" w:rsidP="006570C1">
      <w:pPr>
        <w:jc w:val="both"/>
        <w:rPr>
          <w:sz w:val="24"/>
          <w:szCs w:val="24"/>
        </w:rPr>
      </w:pPr>
      <w:r>
        <w:rPr>
          <w:sz w:val="24"/>
          <w:szCs w:val="24"/>
        </w:rPr>
        <w:t>1 EL flüssiger Honig</w:t>
      </w:r>
    </w:p>
    <w:p w14:paraId="47DAB12B" w14:textId="77777777" w:rsidR="006570C1" w:rsidRDefault="006570C1" w:rsidP="006570C1">
      <w:pPr>
        <w:jc w:val="both"/>
        <w:rPr>
          <w:sz w:val="24"/>
          <w:szCs w:val="24"/>
        </w:rPr>
      </w:pPr>
      <w:r>
        <w:rPr>
          <w:sz w:val="24"/>
          <w:szCs w:val="24"/>
        </w:rPr>
        <w:t>150 ml Kalbsfond</w:t>
      </w:r>
    </w:p>
    <w:p w14:paraId="2BCBA606" w14:textId="77777777" w:rsidR="006570C1" w:rsidRDefault="006570C1" w:rsidP="006570C1">
      <w:pPr>
        <w:jc w:val="both"/>
        <w:rPr>
          <w:sz w:val="24"/>
          <w:szCs w:val="24"/>
        </w:rPr>
      </w:pPr>
      <w:r>
        <w:rPr>
          <w:sz w:val="24"/>
          <w:szCs w:val="24"/>
        </w:rPr>
        <w:t>Salz, feffer</w:t>
      </w:r>
    </w:p>
    <w:p w14:paraId="3EAD0122" w14:textId="77777777" w:rsidR="006570C1" w:rsidRDefault="006570C1" w:rsidP="006570C1">
      <w:pPr>
        <w:jc w:val="both"/>
        <w:rPr>
          <w:sz w:val="24"/>
          <w:szCs w:val="24"/>
        </w:rPr>
      </w:pPr>
      <w:r>
        <w:rPr>
          <w:sz w:val="24"/>
          <w:szCs w:val="24"/>
        </w:rPr>
        <w:t>½ Bund Schnittlauch</w:t>
      </w:r>
    </w:p>
    <w:p w14:paraId="0E113DBC" w14:textId="77777777" w:rsidR="006570C1" w:rsidRDefault="006570C1" w:rsidP="006570C1">
      <w:pPr>
        <w:jc w:val="both"/>
        <w:rPr>
          <w:sz w:val="24"/>
          <w:szCs w:val="24"/>
        </w:rPr>
      </w:pPr>
      <w:r>
        <w:rPr>
          <w:sz w:val="24"/>
          <w:szCs w:val="24"/>
        </w:rPr>
        <w:t>100 g Sahnejoghurt (10 % Fett)</w:t>
      </w:r>
    </w:p>
    <w:p w14:paraId="467A1A9B" w14:textId="77777777" w:rsidR="006570C1" w:rsidRDefault="006570C1" w:rsidP="006570C1">
      <w:pPr>
        <w:jc w:val="both"/>
        <w:rPr>
          <w:sz w:val="24"/>
          <w:szCs w:val="24"/>
        </w:rPr>
      </w:pPr>
      <w:r>
        <w:rPr>
          <w:sz w:val="24"/>
          <w:szCs w:val="24"/>
        </w:rPr>
        <w:t>1 – 2 EL Zitronensaft</w:t>
      </w:r>
    </w:p>
    <w:p w14:paraId="555B86D2" w14:textId="77777777" w:rsidR="006570C1" w:rsidRDefault="006570C1" w:rsidP="006570C1">
      <w:pPr>
        <w:jc w:val="both"/>
        <w:rPr>
          <w:sz w:val="24"/>
          <w:szCs w:val="24"/>
        </w:rPr>
      </w:pPr>
      <w:r>
        <w:rPr>
          <w:sz w:val="24"/>
          <w:szCs w:val="24"/>
        </w:rPr>
        <w:t>100 g Couscous</w:t>
      </w:r>
    </w:p>
    <w:p w14:paraId="33501050" w14:textId="77777777" w:rsidR="006570C1" w:rsidRDefault="006570C1" w:rsidP="006570C1">
      <w:pPr>
        <w:jc w:val="both"/>
        <w:rPr>
          <w:sz w:val="24"/>
          <w:szCs w:val="24"/>
        </w:rPr>
      </w:pPr>
      <w:r>
        <w:rPr>
          <w:sz w:val="24"/>
          <w:szCs w:val="24"/>
        </w:rPr>
        <w:t>150 g Butterschmalz</w:t>
      </w:r>
    </w:p>
    <w:p w14:paraId="218EA7BA" w14:textId="77777777" w:rsidR="006570C1" w:rsidRDefault="006570C1" w:rsidP="006570C1">
      <w:pPr>
        <w:jc w:val="both"/>
        <w:rPr>
          <w:sz w:val="24"/>
          <w:szCs w:val="24"/>
        </w:rPr>
      </w:pPr>
      <w:r>
        <w:rPr>
          <w:sz w:val="24"/>
          <w:szCs w:val="24"/>
        </w:rPr>
        <w:t>1 EL kalte Butter</w:t>
      </w:r>
    </w:p>
    <w:p w14:paraId="78C55C2A" w14:textId="77777777" w:rsidR="006570C1" w:rsidRDefault="006570C1" w:rsidP="006570C1">
      <w:pPr>
        <w:jc w:val="both"/>
        <w:rPr>
          <w:sz w:val="24"/>
          <w:szCs w:val="24"/>
        </w:rPr>
      </w:pPr>
    </w:p>
    <w:p w14:paraId="466DB00B" w14:textId="77777777" w:rsidR="006570C1" w:rsidRDefault="006570C1" w:rsidP="006570C1">
      <w:pPr>
        <w:jc w:val="both"/>
        <w:rPr>
          <w:sz w:val="24"/>
          <w:szCs w:val="24"/>
        </w:rPr>
      </w:pPr>
      <w:r>
        <w:rPr>
          <w:sz w:val="24"/>
          <w:szCs w:val="24"/>
        </w:rPr>
        <w:t>Zubereitungszeit: 40 Minuten</w:t>
      </w:r>
    </w:p>
    <w:p w14:paraId="79076857" w14:textId="77777777" w:rsidR="006570C1" w:rsidRPr="00E123E8" w:rsidRDefault="006570C1" w:rsidP="00B40E8C">
      <w:pPr>
        <w:pStyle w:val="ListParagraph"/>
        <w:numPr>
          <w:ilvl w:val="0"/>
          <w:numId w:val="1581"/>
        </w:numPr>
        <w:spacing w:after="120"/>
        <w:ind w:left="714" w:hanging="357"/>
        <w:contextualSpacing w:val="0"/>
        <w:jc w:val="both"/>
        <w:rPr>
          <w:sz w:val="24"/>
          <w:szCs w:val="24"/>
        </w:rPr>
      </w:pPr>
      <w:r w:rsidRPr="00E123E8">
        <w:rPr>
          <w:sz w:val="24"/>
          <w:szCs w:val="24"/>
        </w:rPr>
        <w:t>Pilze putzen, größere Pilze halbieren. Knoblauch andrücken. 3 EL Olivenöl in einer Pfanne erhitzen. Pilze, Knoblauch und Rosmarin darin bei mittlerer Hitze 15 Minuten braten.</w:t>
      </w:r>
    </w:p>
    <w:p w14:paraId="2C3AC359" w14:textId="77777777" w:rsidR="006570C1" w:rsidRPr="00E123E8" w:rsidRDefault="006570C1" w:rsidP="00B40E8C">
      <w:pPr>
        <w:pStyle w:val="ListParagraph"/>
        <w:numPr>
          <w:ilvl w:val="0"/>
          <w:numId w:val="1581"/>
        </w:numPr>
        <w:spacing w:after="120"/>
        <w:ind w:left="714" w:hanging="357"/>
        <w:contextualSpacing w:val="0"/>
        <w:jc w:val="both"/>
        <w:rPr>
          <w:sz w:val="24"/>
          <w:szCs w:val="24"/>
        </w:rPr>
      </w:pPr>
      <w:r w:rsidRPr="00E123E8">
        <w:rPr>
          <w:sz w:val="24"/>
          <w:szCs w:val="24"/>
        </w:rPr>
        <w:t>Schnitzel nacheinander zwischen Klarsichtfolie dünn klopfen. Eier in einer Schüssel verquirlen. Mehl und Semmelbrösel auf je einen Teller geben. Mandeln und Semmelbrösel mischen.</w:t>
      </w:r>
    </w:p>
    <w:p w14:paraId="6564FCFB" w14:textId="77777777" w:rsidR="006570C1" w:rsidRPr="00E123E8" w:rsidRDefault="006570C1" w:rsidP="00B40E8C">
      <w:pPr>
        <w:pStyle w:val="ListParagraph"/>
        <w:numPr>
          <w:ilvl w:val="0"/>
          <w:numId w:val="1581"/>
        </w:numPr>
        <w:spacing w:after="120"/>
        <w:ind w:left="714" w:hanging="357"/>
        <w:contextualSpacing w:val="0"/>
        <w:jc w:val="both"/>
        <w:rPr>
          <w:sz w:val="24"/>
          <w:szCs w:val="24"/>
        </w:rPr>
      </w:pPr>
      <w:r w:rsidRPr="00E123E8">
        <w:rPr>
          <w:sz w:val="24"/>
          <w:szCs w:val="24"/>
        </w:rPr>
        <w:lastRenderedPageBreak/>
        <w:t>Pilze mit Essig ablöschen, Honig zugeben und mit Fond auffüllen. Mit Salz und Pfeffer würzen und bei milder Hitze einkochen lassen. Schnittlauch in feine Röllchen schneiden.</w:t>
      </w:r>
    </w:p>
    <w:p w14:paraId="6E4A063E" w14:textId="77777777" w:rsidR="006570C1" w:rsidRPr="00E123E8" w:rsidRDefault="006570C1" w:rsidP="00B40E8C">
      <w:pPr>
        <w:pStyle w:val="ListParagraph"/>
        <w:numPr>
          <w:ilvl w:val="0"/>
          <w:numId w:val="1581"/>
        </w:numPr>
        <w:spacing w:after="120"/>
        <w:ind w:left="714" w:hanging="357"/>
        <w:contextualSpacing w:val="0"/>
        <w:jc w:val="both"/>
        <w:rPr>
          <w:sz w:val="24"/>
          <w:szCs w:val="24"/>
        </w:rPr>
      </w:pPr>
      <w:r w:rsidRPr="00E123E8">
        <w:rPr>
          <w:sz w:val="24"/>
          <w:szCs w:val="24"/>
        </w:rPr>
        <w:t>Joghurt mit Zitronensaft, Salz und Pfeffer verrühren. 120 ml Wasser aufkochen, Couscous, restliches Öl und 1 Prise Salz zugeben. Von der Herdplatte nehmen und zugedeckt quellen lassen.</w:t>
      </w:r>
    </w:p>
    <w:p w14:paraId="28DE694B" w14:textId="77777777" w:rsidR="006570C1" w:rsidRPr="00E123E8" w:rsidRDefault="006570C1" w:rsidP="00B40E8C">
      <w:pPr>
        <w:pStyle w:val="ListParagraph"/>
        <w:numPr>
          <w:ilvl w:val="0"/>
          <w:numId w:val="1581"/>
        </w:numPr>
        <w:spacing w:after="120"/>
        <w:ind w:left="714" w:hanging="357"/>
        <w:contextualSpacing w:val="0"/>
        <w:jc w:val="both"/>
        <w:rPr>
          <w:sz w:val="24"/>
          <w:szCs w:val="24"/>
        </w:rPr>
      </w:pPr>
      <w:r w:rsidRPr="00E123E8">
        <w:rPr>
          <w:sz w:val="24"/>
          <w:szCs w:val="24"/>
        </w:rPr>
        <w:t>Schnitzel rundum mit Salz und Pfeffer würzen. Nacheinander kurz in Mehl wenden und überschüssiges Mehl abklopfen. Schnitzel durch die Eier ziehen und in der Mandel-Brösel-Mischung wenden, Panierung dabei fest andrücken.</w:t>
      </w:r>
    </w:p>
    <w:p w14:paraId="777A23F5" w14:textId="77777777" w:rsidR="006570C1" w:rsidRPr="00E123E8" w:rsidRDefault="006570C1" w:rsidP="00B40E8C">
      <w:pPr>
        <w:pStyle w:val="ListParagraph"/>
        <w:numPr>
          <w:ilvl w:val="0"/>
          <w:numId w:val="1581"/>
        </w:numPr>
        <w:spacing w:after="120"/>
        <w:ind w:left="714" w:hanging="357"/>
        <w:contextualSpacing w:val="0"/>
        <w:jc w:val="both"/>
        <w:rPr>
          <w:sz w:val="24"/>
          <w:szCs w:val="24"/>
        </w:rPr>
      </w:pPr>
      <w:r w:rsidRPr="00E123E8">
        <w:rPr>
          <w:sz w:val="24"/>
          <w:szCs w:val="24"/>
        </w:rPr>
        <w:t>Butterschmalz in einer großen Pfanne erhitzen und die Schnitzel darin auf beiden Seiten ca. 3 Minuten goldgelb braten. Herausnehmen und auf Küchenpapier abtropfen lassen. Butter und Schnittlauch unter das Pilzgemüse rühren. Schnitzel mit Couscous, Pilzen und Joghurt servieren.</w:t>
      </w:r>
    </w:p>
    <w:p w14:paraId="23C2534F" w14:textId="77777777" w:rsidR="006570C1" w:rsidRDefault="006570C1" w:rsidP="006570C1">
      <w:pPr>
        <w:jc w:val="both"/>
        <w:rPr>
          <w:sz w:val="24"/>
          <w:szCs w:val="24"/>
        </w:rPr>
      </w:pPr>
    </w:p>
    <w:p w14:paraId="7102C75A" w14:textId="77777777" w:rsidR="006570C1" w:rsidRDefault="006570C1" w:rsidP="006570C1">
      <w:pPr>
        <w:rPr>
          <w:sz w:val="24"/>
          <w:szCs w:val="24"/>
        </w:rPr>
      </w:pPr>
      <w:r>
        <w:rPr>
          <w:sz w:val="24"/>
          <w:szCs w:val="24"/>
        </w:rPr>
        <w:br w:type="page"/>
      </w:r>
    </w:p>
    <w:p w14:paraId="12A6B6BE" w14:textId="77777777" w:rsidR="006570C1" w:rsidRDefault="006570C1" w:rsidP="006570C1">
      <w:pPr>
        <w:pStyle w:val="Heading2"/>
        <w:spacing w:after="240"/>
      </w:pPr>
      <w:r>
        <w:lastRenderedPageBreak/>
        <w:t>Medaillons mit Yorkshire Pudding</w:t>
      </w:r>
      <w:r>
        <w:rPr>
          <w:rStyle w:val="FootnoteReference"/>
        </w:rPr>
        <w:footnoteReference w:id="571"/>
      </w:r>
      <w:r>
        <w:t xml:space="preserve"> </w:t>
      </w:r>
    </w:p>
    <w:p w14:paraId="20BD51FF" w14:textId="77777777" w:rsidR="006570C1" w:rsidRDefault="006570C1" w:rsidP="006570C1">
      <w:pPr>
        <w:rPr>
          <w:sz w:val="24"/>
          <w:szCs w:val="24"/>
        </w:rPr>
      </w:pPr>
      <w:r w:rsidRPr="00D97B16">
        <w:rPr>
          <w:sz w:val="24"/>
          <w:szCs w:val="24"/>
          <w:u w:val="single"/>
        </w:rPr>
        <w:t>Zutaten</w:t>
      </w:r>
      <w:r>
        <w:rPr>
          <w:sz w:val="24"/>
          <w:szCs w:val="24"/>
        </w:rPr>
        <w:t xml:space="preserve"> (für 4 Portionen)</w:t>
      </w:r>
    </w:p>
    <w:p w14:paraId="19FF553E" w14:textId="77777777" w:rsidR="006570C1" w:rsidRDefault="006570C1" w:rsidP="006570C1">
      <w:pPr>
        <w:rPr>
          <w:sz w:val="24"/>
          <w:szCs w:val="24"/>
        </w:rPr>
      </w:pPr>
      <w:r>
        <w:rPr>
          <w:sz w:val="24"/>
          <w:szCs w:val="24"/>
        </w:rPr>
        <w:t>8 Stiele Thymian</w:t>
      </w:r>
    </w:p>
    <w:p w14:paraId="7375E870" w14:textId="77777777" w:rsidR="006570C1" w:rsidRDefault="006570C1" w:rsidP="006570C1">
      <w:pPr>
        <w:rPr>
          <w:sz w:val="24"/>
          <w:szCs w:val="24"/>
        </w:rPr>
      </w:pPr>
      <w:r>
        <w:rPr>
          <w:sz w:val="24"/>
          <w:szCs w:val="24"/>
        </w:rPr>
        <w:t>100 g Mehl</w:t>
      </w:r>
    </w:p>
    <w:p w14:paraId="0D630461" w14:textId="77777777" w:rsidR="006570C1" w:rsidRDefault="006570C1" w:rsidP="006570C1">
      <w:pPr>
        <w:rPr>
          <w:sz w:val="24"/>
          <w:szCs w:val="24"/>
        </w:rPr>
      </w:pPr>
      <w:r>
        <w:rPr>
          <w:sz w:val="24"/>
          <w:szCs w:val="24"/>
        </w:rPr>
        <w:t>Salz, Pfeffer, Muskat, Zucker</w:t>
      </w:r>
    </w:p>
    <w:p w14:paraId="2AABC219" w14:textId="77777777" w:rsidR="006570C1" w:rsidRDefault="006570C1" w:rsidP="006570C1">
      <w:pPr>
        <w:rPr>
          <w:sz w:val="24"/>
          <w:szCs w:val="24"/>
        </w:rPr>
      </w:pPr>
      <w:r>
        <w:rPr>
          <w:sz w:val="24"/>
          <w:szCs w:val="24"/>
        </w:rPr>
        <w:t>¼ TL Backpulver</w:t>
      </w:r>
    </w:p>
    <w:p w14:paraId="1A421027" w14:textId="77777777" w:rsidR="006570C1" w:rsidRDefault="006570C1" w:rsidP="006570C1">
      <w:pPr>
        <w:rPr>
          <w:sz w:val="24"/>
          <w:szCs w:val="24"/>
        </w:rPr>
      </w:pPr>
      <w:r>
        <w:rPr>
          <w:sz w:val="24"/>
          <w:szCs w:val="24"/>
        </w:rPr>
        <w:t>2 Eier</w:t>
      </w:r>
    </w:p>
    <w:p w14:paraId="73725E30" w14:textId="77777777" w:rsidR="006570C1" w:rsidRDefault="006570C1" w:rsidP="006570C1">
      <w:pPr>
        <w:rPr>
          <w:sz w:val="24"/>
          <w:szCs w:val="24"/>
        </w:rPr>
      </w:pPr>
      <w:r>
        <w:rPr>
          <w:sz w:val="24"/>
          <w:szCs w:val="24"/>
        </w:rPr>
        <w:t>200 ml Milch</w:t>
      </w:r>
    </w:p>
    <w:p w14:paraId="05945638" w14:textId="77777777" w:rsidR="006570C1" w:rsidRDefault="006570C1" w:rsidP="006570C1">
      <w:pPr>
        <w:rPr>
          <w:sz w:val="24"/>
          <w:szCs w:val="24"/>
        </w:rPr>
      </w:pPr>
      <w:r>
        <w:rPr>
          <w:sz w:val="24"/>
          <w:szCs w:val="24"/>
        </w:rPr>
        <w:t>8 Schweinemedaillons (à 70 g)</w:t>
      </w:r>
    </w:p>
    <w:p w14:paraId="26BC62B6" w14:textId="77777777" w:rsidR="006570C1" w:rsidRDefault="006570C1" w:rsidP="006570C1">
      <w:pPr>
        <w:rPr>
          <w:sz w:val="24"/>
          <w:szCs w:val="24"/>
        </w:rPr>
      </w:pPr>
      <w:r>
        <w:rPr>
          <w:sz w:val="24"/>
          <w:szCs w:val="24"/>
        </w:rPr>
        <w:t>8 Scheiben Tiroler Speck</w:t>
      </w:r>
    </w:p>
    <w:p w14:paraId="242394B8" w14:textId="77777777" w:rsidR="006570C1" w:rsidRDefault="006570C1" w:rsidP="006570C1">
      <w:pPr>
        <w:rPr>
          <w:sz w:val="24"/>
          <w:szCs w:val="24"/>
        </w:rPr>
      </w:pPr>
      <w:r>
        <w:rPr>
          <w:sz w:val="24"/>
          <w:szCs w:val="24"/>
        </w:rPr>
        <w:t>1 Schalotte</w:t>
      </w:r>
    </w:p>
    <w:p w14:paraId="040D1DF4" w14:textId="77777777" w:rsidR="006570C1" w:rsidRDefault="006570C1" w:rsidP="006570C1">
      <w:pPr>
        <w:rPr>
          <w:sz w:val="24"/>
          <w:szCs w:val="24"/>
        </w:rPr>
      </w:pPr>
      <w:r>
        <w:rPr>
          <w:sz w:val="24"/>
          <w:szCs w:val="24"/>
        </w:rPr>
        <w:t>9 EL neutrales Öl</w:t>
      </w:r>
    </w:p>
    <w:p w14:paraId="0642DB95" w14:textId="77777777" w:rsidR="006570C1" w:rsidRDefault="006570C1" w:rsidP="006570C1">
      <w:pPr>
        <w:rPr>
          <w:sz w:val="24"/>
          <w:szCs w:val="24"/>
        </w:rPr>
      </w:pPr>
      <w:r>
        <w:rPr>
          <w:sz w:val="24"/>
          <w:szCs w:val="24"/>
        </w:rPr>
        <w:t>250 g Kirschtomaten</w:t>
      </w:r>
    </w:p>
    <w:p w14:paraId="4DEE909C" w14:textId="77777777" w:rsidR="006570C1" w:rsidRDefault="006570C1" w:rsidP="006570C1">
      <w:pPr>
        <w:rPr>
          <w:sz w:val="24"/>
          <w:szCs w:val="24"/>
        </w:rPr>
      </w:pPr>
      <w:r>
        <w:rPr>
          <w:sz w:val="24"/>
          <w:szCs w:val="24"/>
        </w:rPr>
        <w:t>1 EL Balsamicoessig</w:t>
      </w:r>
    </w:p>
    <w:p w14:paraId="542E9453" w14:textId="77777777" w:rsidR="006570C1" w:rsidRDefault="006570C1" w:rsidP="006570C1">
      <w:pPr>
        <w:rPr>
          <w:sz w:val="24"/>
          <w:szCs w:val="24"/>
        </w:rPr>
      </w:pPr>
      <w:r>
        <w:rPr>
          <w:sz w:val="24"/>
          <w:szCs w:val="24"/>
        </w:rPr>
        <w:t>200 ml Gemüsebrühe</w:t>
      </w:r>
    </w:p>
    <w:p w14:paraId="19FD2453" w14:textId="77777777" w:rsidR="006570C1" w:rsidRDefault="006570C1" w:rsidP="006570C1">
      <w:pPr>
        <w:rPr>
          <w:sz w:val="24"/>
          <w:szCs w:val="24"/>
        </w:rPr>
      </w:pPr>
      <w:r>
        <w:rPr>
          <w:sz w:val="24"/>
          <w:szCs w:val="24"/>
        </w:rPr>
        <w:t>Außerdem: Muffin-Backform</w:t>
      </w:r>
    </w:p>
    <w:p w14:paraId="1F673469" w14:textId="77777777" w:rsidR="006570C1" w:rsidRDefault="006570C1" w:rsidP="006570C1">
      <w:pPr>
        <w:rPr>
          <w:sz w:val="24"/>
          <w:szCs w:val="24"/>
        </w:rPr>
      </w:pPr>
    </w:p>
    <w:p w14:paraId="555252B8" w14:textId="77777777" w:rsidR="006570C1" w:rsidRDefault="006570C1" w:rsidP="006570C1">
      <w:pPr>
        <w:rPr>
          <w:sz w:val="24"/>
          <w:szCs w:val="24"/>
        </w:rPr>
      </w:pPr>
      <w:r>
        <w:rPr>
          <w:sz w:val="24"/>
          <w:szCs w:val="24"/>
        </w:rPr>
        <w:t>Zubereitungszeit: 45 Minuten</w:t>
      </w:r>
    </w:p>
    <w:p w14:paraId="523C4DFC" w14:textId="77777777" w:rsidR="006570C1" w:rsidRPr="00B546B2" w:rsidRDefault="006570C1" w:rsidP="00B40E8C">
      <w:pPr>
        <w:pStyle w:val="ListParagraph"/>
        <w:numPr>
          <w:ilvl w:val="0"/>
          <w:numId w:val="378"/>
        </w:numPr>
        <w:spacing w:after="120"/>
        <w:ind w:left="714" w:hanging="357"/>
        <w:contextualSpacing w:val="0"/>
        <w:jc w:val="both"/>
        <w:rPr>
          <w:sz w:val="24"/>
          <w:szCs w:val="24"/>
        </w:rPr>
      </w:pPr>
      <w:r w:rsidRPr="00B546B2">
        <w:rPr>
          <w:sz w:val="24"/>
          <w:szCs w:val="24"/>
        </w:rPr>
        <w:t>Blättchen mit 4 Stielen Thymian hacken, mit Mehl, ½ TL Salz, Pfeffer, Muskat und Backpulver mischen. Eier mit dem Mixer 5 Minuten schaumig schlagen. Mehlmischung und Milch 1 Minute unterrühren. 10 Minuten quellen lassen. Medaillons mit je 1 Speckscheibe umwickeln. Schalotte in feien Würfel schneiden. Mulden vom Muffinblech mit je ½ EL Öl fetten. Im vorgeheizten Backofen bei 220 Grad Ober-/Unterhitze (Gas Stufe 3-4) 5 Minuten erhitzen.</w:t>
      </w:r>
    </w:p>
    <w:p w14:paraId="6E88A106" w14:textId="77777777" w:rsidR="006570C1" w:rsidRPr="00B546B2" w:rsidRDefault="006570C1" w:rsidP="00B40E8C">
      <w:pPr>
        <w:pStyle w:val="ListParagraph"/>
        <w:numPr>
          <w:ilvl w:val="0"/>
          <w:numId w:val="378"/>
        </w:numPr>
        <w:spacing w:after="120"/>
        <w:ind w:left="714" w:hanging="357"/>
        <w:contextualSpacing w:val="0"/>
        <w:jc w:val="both"/>
        <w:rPr>
          <w:sz w:val="24"/>
          <w:szCs w:val="24"/>
        </w:rPr>
      </w:pPr>
      <w:r w:rsidRPr="00B546B2">
        <w:rPr>
          <w:sz w:val="24"/>
          <w:szCs w:val="24"/>
        </w:rPr>
        <w:t>Für die Medaillons Alufolie zurechtschneiden (ca. 25 x 15 cm). Teig je ca. 5 mm hoch in die Mulden vom Muffinblech gießen. Im vorgeheizten Backofen auf unterster Schiene 10 Minuten backen. Inzwischen Medaillons salzen, pfeffern und in einer Pfanne in 2 EL Öl rundum scharf anbraten. Backofentemperatur auf 180 Grad reduzieren (gas Stufe 2 – 3). Alufolie neben dem Muffinblech platzieren, Medaillons daraufsetzen und weitere 10 Minuten garen.</w:t>
      </w:r>
    </w:p>
    <w:p w14:paraId="0A965347" w14:textId="77777777" w:rsidR="006570C1" w:rsidRDefault="006570C1" w:rsidP="00B40E8C">
      <w:pPr>
        <w:pStyle w:val="ListParagraph"/>
        <w:numPr>
          <w:ilvl w:val="0"/>
          <w:numId w:val="378"/>
        </w:numPr>
        <w:spacing w:after="120"/>
        <w:ind w:left="714" w:hanging="357"/>
        <w:contextualSpacing w:val="0"/>
        <w:jc w:val="both"/>
        <w:rPr>
          <w:sz w:val="24"/>
          <w:szCs w:val="24"/>
        </w:rPr>
      </w:pPr>
      <w:r w:rsidRPr="00B546B2">
        <w:rPr>
          <w:sz w:val="24"/>
          <w:szCs w:val="24"/>
        </w:rPr>
        <w:t xml:space="preserve">Tomaten waschen. Mit Schalotten, restlichem Thymian und restlichem Öl im Bratsatz in der Pfanne andünsten, mit Essig ablöschen. Fond zugießen, offen 5 Minuten kochen. </w:t>
      </w:r>
      <w:r w:rsidRPr="00B546B2">
        <w:rPr>
          <w:sz w:val="24"/>
          <w:szCs w:val="24"/>
        </w:rPr>
        <w:lastRenderedPageBreak/>
        <w:t>Mit Salz, Pfeffer und Zucker würzen. Medaillons aus dem Ofen nehmen, in die Sauce setzen und mit Pudding serviere</w:t>
      </w:r>
      <w:r>
        <w:rPr>
          <w:sz w:val="24"/>
          <w:szCs w:val="24"/>
        </w:rPr>
        <w:t>n.</w:t>
      </w:r>
    </w:p>
    <w:p w14:paraId="44057414" w14:textId="77777777" w:rsidR="006570C1" w:rsidRDefault="006570C1" w:rsidP="006570C1">
      <w:pPr>
        <w:ind w:left="360"/>
        <w:jc w:val="both"/>
        <w:rPr>
          <w:sz w:val="24"/>
          <w:szCs w:val="24"/>
        </w:rPr>
      </w:pPr>
    </w:p>
    <w:p w14:paraId="20430054" w14:textId="77777777" w:rsidR="006570C1" w:rsidRDefault="006570C1" w:rsidP="006570C1">
      <w:pPr>
        <w:ind w:left="1416" w:hanging="1056"/>
        <w:jc w:val="both"/>
        <w:rPr>
          <w:sz w:val="24"/>
          <w:szCs w:val="24"/>
        </w:rPr>
      </w:pPr>
      <w:r>
        <w:rPr>
          <w:sz w:val="24"/>
          <w:szCs w:val="24"/>
        </w:rPr>
        <w:t>Tipp:</w:t>
      </w:r>
      <w:r>
        <w:rPr>
          <w:sz w:val="24"/>
          <w:szCs w:val="24"/>
        </w:rPr>
        <w:tab/>
        <w:t xml:space="preserve">Man weiß ja nie, ob man nicht mal so ein englisches Gericht braucht, nicht wahr Paulchen </w:t>
      </w:r>
      <w:r w:rsidRPr="00EB1AA7">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Pr>
          <w:sz w:val="24"/>
          <w:szCs w:val="24"/>
        </w:rPr>
        <w:t>?</w:t>
      </w:r>
    </w:p>
    <w:p w14:paraId="457060EB" w14:textId="77777777" w:rsidR="006570C1" w:rsidRDefault="006570C1" w:rsidP="006570C1">
      <w:pPr>
        <w:rPr>
          <w:sz w:val="24"/>
          <w:szCs w:val="24"/>
        </w:rPr>
      </w:pPr>
      <w:r>
        <w:rPr>
          <w:sz w:val="24"/>
          <w:szCs w:val="24"/>
        </w:rPr>
        <w:br w:type="page"/>
      </w:r>
    </w:p>
    <w:p w14:paraId="3C4BBDD9" w14:textId="77777777" w:rsidR="006570C1" w:rsidRDefault="006570C1" w:rsidP="006570C1">
      <w:pPr>
        <w:pStyle w:val="Heading2"/>
        <w:spacing w:after="240"/>
      </w:pPr>
      <w:r>
        <w:lastRenderedPageBreak/>
        <w:t>Sauerkraut mit Ripple nach Elsässer Art</w:t>
      </w:r>
      <w:r>
        <w:rPr>
          <w:rStyle w:val="FootnoteReference"/>
        </w:rPr>
        <w:footnoteReference w:id="572"/>
      </w:r>
      <w:r>
        <w:t xml:space="preserve"> </w:t>
      </w:r>
    </w:p>
    <w:p w14:paraId="40BEFB9C" w14:textId="77777777" w:rsidR="006570C1" w:rsidRDefault="006570C1" w:rsidP="006570C1">
      <w:pPr>
        <w:rPr>
          <w:sz w:val="24"/>
          <w:szCs w:val="24"/>
        </w:rPr>
      </w:pPr>
      <w:r w:rsidRPr="00782BE8">
        <w:rPr>
          <w:sz w:val="24"/>
          <w:szCs w:val="24"/>
          <w:u w:val="single"/>
        </w:rPr>
        <w:t>Zutaten</w:t>
      </w:r>
      <w:r>
        <w:rPr>
          <w:sz w:val="24"/>
          <w:szCs w:val="24"/>
        </w:rPr>
        <w:t xml:space="preserve"> (für 4 Portionen)</w:t>
      </w:r>
    </w:p>
    <w:p w14:paraId="79C76EFA" w14:textId="77777777" w:rsidR="006570C1" w:rsidRDefault="006570C1" w:rsidP="006570C1">
      <w:pPr>
        <w:rPr>
          <w:sz w:val="24"/>
          <w:szCs w:val="24"/>
        </w:rPr>
      </w:pPr>
      <w:r>
        <w:rPr>
          <w:sz w:val="24"/>
          <w:szCs w:val="24"/>
        </w:rPr>
        <w:t>1 Zwiebel</w:t>
      </w:r>
    </w:p>
    <w:p w14:paraId="72F96ED1" w14:textId="77777777" w:rsidR="006570C1" w:rsidRDefault="006570C1" w:rsidP="006570C1">
      <w:pPr>
        <w:rPr>
          <w:sz w:val="24"/>
          <w:szCs w:val="24"/>
        </w:rPr>
      </w:pPr>
      <w:r>
        <w:rPr>
          <w:sz w:val="24"/>
          <w:szCs w:val="24"/>
        </w:rPr>
        <w:t>2 EL Gänseschmalz</w:t>
      </w:r>
    </w:p>
    <w:p w14:paraId="661D4DD2" w14:textId="77777777" w:rsidR="006570C1" w:rsidRDefault="006570C1" w:rsidP="006570C1">
      <w:pPr>
        <w:rPr>
          <w:sz w:val="24"/>
          <w:szCs w:val="24"/>
        </w:rPr>
      </w:pPr>
      <w:r>
        <w:rPr>
          <w:sz w:val="24"/>
          <w:szCs w:val="24"/>
        </w:rPr>
        <w:t>1 kg rohes, möglichst junges Sauerkraut</w:t>
      </w:r>
    </w:p>
    <w:p w14:paraId="0D3F61E9" w14:textId="77777777" w:rsidR="006570C1" w:rsidRDefault="006570C1" w:rsidP="006570C1">
      <w:pPr>
        <w:rPr>
          <w:sz w:val="24"/>
          <w:szCs w:val="24"/>
        </w:rPr>
      </w:pPr>
      <w:r>
        <w:rPr>
          <w:sz w:val="24"/>
          <w:szCs w:val="24"/>
        </w:rPr>
        <w:t>200 ml trockener Elsässer Weißwein</w:t>
      </w:r>
    </w:p>
    <w:p w14:paraId="539BDB58" w14:textId="77777777" w:rsidR="006570C1" w:rsidRDefault="006570C1" w:rsidP="006570C1">
      <w:pPr>
        <w:rPr>
          <w:sz w:val="24"/>
          <w:szCs w:val="24"/>
        </w:rPr>
      </w:pPr>
      <w:r>
        <w:rPr>
          <w:sz w:val="24"/>
          <w:szCs w:val="24"/>
        </w:rPr>
        <w:t>1 säuerlicher Apfel</w:t>
      </w:r>
    </w:p>
    <w:p w14:paraId="1D3AA58C" w14:textId="77777777" w:rsidR="006570C1" w:rsidRDefault="006570C1" w:rsidP="006570C1">
      <w:pPr>
        <w:rPr>
          <w:sz w:val="24"/>
          <w:szCs w:val="24"/>
        </w:rPr>
      </w:pPr>
      <w:r>
        <w:rPr>
          <w:sz w:val="24"/>
          <w:szCs w:val="24"/>
        </w:rPr>
        <w:t>12 Wacholderbeeren</w:t>
      </w:r>
    </w:p>
    <w:p w14:paraId="6DEDB8E2" w14:textId="77777777" w:rsidR="006570C1" w:rsidRDefault="006570C1" w:rsidP="006570C1">
      <w:pPr>
        <w:rPr>
          <w:sz w:val="24"/>
          <w:szCs w:val="24"/>
        </w:rPr>
      </w:pPr>
      <w:r>
        <w:rPr>
          <w:sz w:val="24"/>
          <w:szCs w:val="24"/>
        </w:rPr>
        <w:t>Etwa 1 l Fleischbrühe oder -fonds</w:t>
      </w:r>
    </w:p>
    <w:p w14:paraId="53DAABD0" w14:textId="77777777" w:rsidR="006570C1" w:rsidRDefault="006570C1" w:rsidP="006570C1">
      <w:pPr>
        <w:rPr>
          <w:sz w:val="24"/>
          <w:szCs w:val="24"/>
        </w:rPr>
      </w:pPr>
      <w:r>
        <w:rPr>
          <w:sz w:val="24"/>
          <w:szCs w:val="24"/>
        </w:rPr>
        <w:t>250 g durchwachsener Räucherspeck</w:t>
      </w:r>
    </w:p>
    <w:p w14:paraId="06FE3231" w14:textId="77777777" w:rsidR="006570C1" w:rsidRDefault="006570C1" w:rsidP="006570C1">
      <w:pPr>
        <w:rPr>
          <w:sz w:val="24"/>
          <w:szCs w:val="24"/>
        </w:rPr>
      </w:pPr>
      <w:r>
        <w:rPr>
          <w:sz w:val="24"/>
          <w:szCs w:val="24"/>
        </w:rPr>
        <w:t>2 cl Kirschwasser</w:t>
      </w:r>
    </w:p>
    <w:p w14:paraId="60D83D4B" w14:textId="77777777" w:rsidR="006570C1" w:rsidRDefault="006570C1" w:rsidP="006570C1">
      <w:pPr>
        <w:rPr>
          <w:sz w:val="24"/>
          <w:szCs w:val="24"/>
        </w:rPr>
      </w:pPr>
      <w:r>
        <w:rPr>
          <w:sz w:val="24"/>
          <w:szCs w:val="24"/>
        </w:rPr>
        <w:t>500 g Kartoffeln</w:t>
      </w:r>
    </w:p>
    <w:p w14:paraId="62B448A0" w14:textId="77777777" w:rsidR="006570C1" w:rsidRDefault="006570C1" w:rsidP="006570C1">
      <w:pPr>
        <w:rPr>
          <w:sz w:val="24"/>
          <w:szCs w:val="24"/>
        </w:rPr>
      </w:pPr>
      <w:r>
        <w:rPr>
          <w:sz w:val="24"/>
          <w:szCs w:val="24"/>
        </w:rPr>
        <w:t>3 gegarte Kasseler Schweinerippchen</w:t>
      </w:r>
    </w:p>
    <w:p w14:paraId="39530EEC" w14:textId="77777777" w:rsidR="006570C1" w:rsidRDefault="006570C1" w:rsidP="006570C1">
      <w:pPr>
        <w:rPr>
          <w:sz w:val="24"/>
          <w:szCs w:val="24"/>
        </w:rPr>
      </w:pPr>
      <w:r>
        <w:rPr>
          <w:sz w:val="24"/>
          <w:szCs w:val="24"/>
        </w:rPr>
        <w:t>3 Würste aus Colmar (oder eine andere kräftig schmeckende Kochwurst)</w:t>
      </w:r>
    </w:p>
    <w:p w14:paraId="427043AF" w14:textId="77777777" w:rsidR="006570C1" w:rsidRDefault="006570C1" w:rsidP="006570C1">
      <w:pPr>
        <w:rPr>
          <w:sz w:val="24"/>
          <w:szCs w:val="24"/>
        </w:rPr>
      </w:pPr>
      <w:r>
        <w:rPr>
          <w:sz w:val="24"/>
          <w:szCs w:val="24"/>
        </w:rPr>
        <w:t>Salz, Pfeffer aus der Mühle</w:t>
      </w:r>
    </w:p>
    <w:p w14:paraId="67E16325" w14:textId="77777777" w:rsidR="006570C1" w:rsidRDefault="006570C1" w:rsidP="006570C1">
      <w:pPr>
        <w:rPr>
          <w:sz w:val="24"/>
          <w:szCs w:val="24"/>
        </w:rPr>
      </w:pPr>
    </w:p>
    <w:p w14:paraId="4CA562B9" w14:textId="77777777" w:rsidR="006570C1" w:rsidRDefault="006570C1" w:rsidP="006570C1">
      <w:pPr>
        <w:rPr>
          <w:sz w:val="24"/>
          <w:szCs w:val="24"/>
        </w:rPr>
      </w:pPr>
      <w:r>
        <w:rPr>
          <w:sz w:val="24"/>
          <w:szCs w:val="24"/>
        </w:rPr>
        <w:t>Zubereitungszeit: etwa 2,5 Stunden</w:t>
      </w:r>
    </w:p>
    <w:p w14:paraId="7FC93CB4" w14:textId="77777777" w:rsidR="006570C1" w:rsidRPr="00DF3F77" w:rsidRDefault="006570C1" w:rsidP="00E76E01">
      <w:pPr>
        <w:pStyle w:val="ListParagraph"/>
        <w:numPr>
          <w:ilvl w:val="0"/>
          <w:numId w:val="56"/>
        </w:numPr>
        <w:spacing w:after="120"/>
        <w:ind w:left="714" w:hanging="357"/>
        <w:contextualSpacing w:val="0"/>
        <w:jc w:val="both"/>
        <w:rPr>
          <w:sz w:val="24"/>
          <w:szCs w:val="24"/>
        </w:rPr>
      </w:pPr>
      <w:r w:rsidRPr="00DF3F77">
        <w:rPr>
          <w:sz w:val="24"/>
          <w:szCs w:val="24"/>
        </w:rPr>
        <w:t>Die Zwiebel schälen und hacken. Das Gänseschmalz in einem Topf oder besser noch in einer feuerfesten Keramikform zerlassen. Die Zwiebel darin anbraten. Das Sauerkraut dazugeben. Etwa 5 Minuten andünsten, dabei mit einer Gabel umwenden.</w:t>
      </w:r>
    </w:p>
    <w:p w14:paraId="662ABC00" w14:textId="77777777" w:rsidR="006570C1" w:rsidRPr="00DF3F77" w:rsidRDefault="006570C1" w:rsidP="00E76E01">
      <w:pPr>
        <w:pStyle w:val="ListParagraph"/>
        <w:numPr>
          <w:ilvl w:val="0"/>
          <w:numId w:val="56"/>
        </w:numPr>
        <w:spacing w:after="120"/>
        <w:ind w:left="714" w:hanging="357"/>
        <w:contextualSpacing w:val="0"/>
        <w:jc w:val="both"/>
        <w:rPr>
          <w:sz w:val="24"/>
          <w:szCs w:val="24"/>
        </w:rPr>
      </w:pPr>
      <w:r w:rsidRPr="00DF3F77">
        <w:rPr>
          <w:sz w:val="24"/>
          <w:szCs w:val="24"/>
        </w:rPr>
        <w:t>Den Wein angießen. Den Apfel vierteln, das Kerngehäuse entfernen. Mit oder ohne Schale in kleinem Scheibchen dazugeben. Die Wacholderbeeren in ein Mullsäckchen stecken und in den Topf geben. So viel Fleischbrühe dazu gießen, dass das Kraut knapp davon bedeckt ist. Das Gericht etwa 1 Stunde bei milder Hitze garen.</w:t>
      </w:r>
    </w:p>
    <w:p w14:paraId="107B3A86" w14:textId="77777777" w:rsidR="006570C1" w:rsidRPr="00DF3F77" w:rsidRDefault="006570C1" w:rsidP="00E76E01">
      <w:pPr>
        <w:pStyle w:val="ListParagraph"/>
        <w:numPr>
          <w:ilvl w:val="0"/>
          <w:numId w:val="56"/>
        </w:numPr>
        <w:spacing w:after="120"/>
        <w:ind w:left="714" w:hanging="357"/>
        <w:contextualSpacing w:val="0"/>
        <w:jc w:val="both"/>
        <w:rPr>
          <w:sz w:val="24"/>
          <w:szCs w:val="24"/>
        </w:rPr>
      </w:pPr>
      <w:r w:rsidRPr="00DF3F77">
        <w:rPr>
          <w:sz w:val="24"/>
          <w:szCs w:val="24"/>
        </w:rPr>
        <w:t>Dann den Speck in den Topf geben. Das Kirschwasser angießen. Das Gericht in noch etwa 1 Stunde fertig garen.</w:t>
      </w:r>
    </w:p>
    <w:p w14:paraId="6280D715" w14:textId="77777777" w:rsidR="006570C1" w:rsidRPr="00DF3F77" w:rsidRDefault="006570C1" w:rsidP="00E76E01">
      <w:pPr>
        <w:pStyle w:val="ListParagraph"/>
        <w:numPr>
          <w:ilvl w:val="0"/>
          <w:numId w:val="56"/>
        </w:numPr>
        <w:spacing w:after="120"/>
        <w:ind w:left="714" w:hanging="357"/>
        <w:contextualSpacing w:val="0"/>
        <w:jc w:val="both"/>
        <w:rPr>
          <w:sz w:val="24"/>
          <w:szCs w:val="24"/>
        </w:rPr>
      </w:pPr>
      <w:r w:rsidRPr="00DF3F77">
        <w:rPr>
          <w:sz w:val="24"/>
          <w:szCs w:val="24"/>
        </w:rPr>
        <w:t>Die Kartoffeln 30 Minuten vor Ende der Garzeit waschen und mit der Schale in einem Siebeinsatz oder in der Folie garen, damit sie trocken bleiben.</w:t>
      </w:r>
    </w:p>
    <w:p w14:paraId="03C82782" w14:textId="77777777" w:rsidR="006570C1" w:rsidRPr="00DF3F77" w:rsidRDefault="006570C1" w:rsidP="00E76E01">
      <w:pPr>
        <w:pStyle w:val="ListParagraph"/>
        <w:numPr>
          <w:ilvl w:val="0"/>
          <w:numId w:val="56"/>
        </w:numPr>
        <w:spacing w:after="120"/>
        <w:ind w:left="714" w:hanging="357"/>
        <w:contextualSpacing w:val="0"/>
        <w:jc w:val="both"/>
        <w:rPr>
          <w:sz w:val="24"/>
          <w:szCs w:val="24"/>
        </w:rPr>
      </w:pPr>
      <w:r w:rsidRPr="00DF3F77">
        <w:rPr>
          <w:sz w:val="24"/>
          <w:szCs w:val="24"/>
        </w:rPr>
        <w:t>10-15 Minuten vor dem Servieren die Koteletts und die Würste im Kraut erwärmen.</w:t>
      </w:r>
    </w:p>
    <w:p w14:paraId="30A068C4" w14:textId="77777777" w:rsidR="006570C1" w:rsidRDefault="006570C1" w:rsidP="00E76E01">
      <w:pPr>
        <w:pStyle w:val="ListParagraph"/>
        <w:numPr>
          <w:ilvl w:val="0"/>
          <w:numId w:val="56"/>
        </w:numPr>
        <w:spacing w:after="120"/>
        <w:ind w:left="714" w:hanging="357"/>
        <w:contextualSpacing w:val="0"/>
        <w:jc w:val="both"/>
        <w:rPr>
          <w:sz w:val="24"/>
          <w:szCs w:val="24"/>
        </w:rPr>
      </w:pPr>
      <w:r w:rsidRPr="00DF3F77">
        <w:rPr>
          <w:sz w:val="24"/>
          <w:szCs w:val="24"/>
        </w:rPr>
        <w:lastRenderedPageBreak/>
        <w:t>Den Speck in Streifen schneiden. Das Säckchen mit den Wacholderbeeren entfernen. Das Kraut mit Salz und Pfeffer abschmecken. Auf einer Platte anrichten, den Speck und das Fleisch ringsherum legen. Die Kartoffel dazu reichen.</w:t>
      </w:r>
    </w:p>
    <w:p w14:paraId="14DFE612" w14:textId="77777777" w:rsidR="006570C1" w:rsidRDefault="006570C1" w:rsidP="006570C1">
      <w:pPr>
        <w:rPr>
          <w:rFonts w:asciiTheme="majorHAnsi" w:eastAsiaTheme="majorEastAsia" w:hAnsiTheme="majorHAnsi" w:cstheme="majorBidi"/>
          <w:color w:val="2F5496" w:themeColor="accent1" w:themeShade="BF"/>
          <w:sz w:val="26"/>
          <w:szCs w:val="26"/>
        </w:rPr>
      </w:pPr>
      <w:r>
        <w:br w:type="page"/>
      </w:r>
    </w:p>
    <w:p w14:paraId="53F2E6D4" w14:textId="77777777" w:rsidR="006B2F9B" w:rsidRDefault="006B2F9B" w:rsidP="006B2F9B">
      <w:pPr>
        <w:pStyle w:val="Heading2"/>
        <w:spacing w:after="240"/>
      </w:pPr>
      <w:r>
        <w:lastRenderedPageBreak/>
        <w:t>Schweinefilet mit Tomate und Gorgonzola gratiniert</w:t>
      </w:r>
      <w:r>
        <w:rPr>
          <w:rStyle w:val="FootnoteReference"/>
        </w:rPr>
        <w:footnoteReference w:id="573"/>
      </w:r>
      <w:r>
        <w:t xml:space="preserve"> </w:t>
      </w:r>
    </w:p>
    <w:p w14:paraId="288E31E0" w14:textId="77777777" w:rsidR="006B2F9B" w:rsidRPr="001F5024" w:rsidRDefault="006B2F9B" w:rsidP="006B2F9B">
      <w:pPr>
        <w:rPr>
          <w:sz w:val="24"/>
          <w:szCs w:val="24"/>
          <w:u w:val="single"/>
        </w:rPr>
      </w:pPr>
      <w:r w:rsidRPr="001F5024">
        <w:rPr>
          <w:sz w:val="24"/>
          <w:szCs w:val="24"/>
          <w:u w:val="single"/>
        </w:rPr>
        <w:t>Zutaten:</w:t>
      </w:r>
    </w:p>
    <w:p w14:paraId="721C3690" w14:textId="77777777" w:rsidR="006B2F9B" w:rsidRDefault="006B2F9B" w:rsidP="006B2F9B">
      <w:pPr>
        <w:rPr>
          <w:sz w:val="24"/>
          <w:szCs w:val="24"/>
        </w:rPr>
      </w:pPr>
      <w:r>
        <w:rPr>
          <w:sz w:val="24"/>
          <w:szCs w:val="24"/>
        </w:rPr>
        <w:t>1 kg Schweinefilets</w:t>
      </w:r>
    </w:p>
    <w:p w14:paraId="3F662A7F" w14:textId="77777777" w:rsidR="006B2F9B" w:rsidRDefault="006B2F9B" w:rsidP="006B2F9B">
      <w:pPr>
        <w:rPr>
          <w:sz w:val="24"/>
          <w:szCs w:val="24"/>
        </w:rPr>
      </w:pPr>
      <w:r>
        <w:rPr>
          <w:sz w:val="24"/>
          <w:szCs w:val="24"/>
        </w:rPr>
        <w:t>Etwas Öl oder Butter zum Braten</w:t>
      </w:r>
    </w:p>
    <w:p w14:paraId="4D793176" w14:textId="77777777" w:rsidR="006B2F9B" w:rsidRDefault="006B2F9B" w:rsidP="006B2F9B">
      <w:pPr>
        <w:rPr>
          <w:sz w:val="24"/>
          <w:szCs w:val="24"/>
        </w:rPr>
      </w:pPr>
      <w:r>
        <w:rPr>
          <w:sz w:val="24"/>
          <w:szCs w:val="24"/>
        </w:rPr>
        <w:t>4 große Fleischtomaten</w:t>
      </w:r>
    </w:p>
    <w:p w14:paraId="3D6B6837" w14:textId="77777777" w:rsidR="006B2F9B" w:rsidRDefault="006B2F9B" w:rsidP="006B2F9B">
      <w:pPr>
        <w:rPr>
          <w:sz w:val="24"/>
          <w:szCs w:val="24"/>
        </w:rPr>
      </w:pPr>
      <w:r>
        <w:rPr>
          <w:sz w:val="24"/>
          <w:szCs w:val="24"/>
        </w:rPr>
        <w:t>300 g Gorgonzola</w:t>
      </w:r>
    </w:p>
    <w:p w14:paraId="5C89D27B" w14:textId="77777777" w:rsidR="006B2F9B" w:rsidRDefault="006B2F9B" w:rsidP="006B2F9B">
      <w:pPr>
        <w:rPr>
          <w:sz w:val="24"/>
          <w:szCs w:val="24"/>
        </w:rPr>
      </w:pPr>
      <w:r>
        <w:rPr>
          <w:sz w:val="24"/>
          <w:szCs w:val="24"/>
        </w:rPr>
        <w:t>Salz, schwarzer Pfeffer aus der Mühle</w:t>
      </w:r>
    </w:p>
    <w:p w14:paraId="2E5CA3FB" w14:textId="77777777" w:rsidR="006B2F9B" w:rsidRDefault="006B2F9B" w:rsidP="006B2F9B">
      <w:pPr>
        <w:jc w:val="both"/>
        <w:rPr>
          <w:sz w:val="24"/>
          <w:szCs w:val="24"/>
        </w:rPr>
      </w:pPr>
    </w:p>
    <w:p w14:paraId="330BB238" w14:textId="77777777" w:rsidR="006B2F9B" w:rsidRDefault="006B2F9B" w:rsidP="006B2F9B">
      <w:pPr>
        <w:jc w:val="both"/>
        <w:rPr>
          <w:sz w:val="24"/>
          <w:szCs w:val="24"/>
        </w:rPr>
      </w:pPr>
      <w:r>
        <w:rPr>
          <w:sz w:val="24"/>
          <w:szCs w:val="24"/>
        </w:rPr>
        <w:t>Zubereitung:</w:t>
      </w:r>
    </w:p>
    <w:p w14:paraId="62C0E69C" w14:textId="77777777" w:rsidR="006B2F9B" w:rsidRPr="00CC64F1" w:rsidRDefault="006B2F9B" w:rsidP="00E76E01">
      <w:pPr>
        <w:pStyle w:val="ListParagraph"/>
        <w:numPr>
          <w:ilvl w:val="0"/>
          <w:numId w:val="185"/>
        </w:numPr>
        <w:spacing w:after="120"/>
        <w:ind w:left="714" w:hanging="357"/>
        <w:contextualSpacing w:val="0"/>
        <w:jc w:val="both"/>
        <w:rPr>
          <w:sz w:val="24"/>
          <w:szCs w:val="24"/>
        </w:rPr>
      </w:pPr>
      <w:r w:rsidRPr="00CC64F1">
        <w:rPr>
          <w:sz w:val="24"/>
          <w:szCs w:val="24"/>
        </w:rPr>
        <w:t>Das Schweinefilet in etwa 2-3 cm dicke Scheiben schneiden. Diese von beiden Seiten in heißem Öl oder Butterschmalz anbraten. Die Fleischtomaten anschließend in eine Auflaufform legen, salzen und pfeffern. Den Backofen auf 200°C vorheizen.</w:t>
      </w:r>
    </w:p>
    <w:p w14:paraId="1D5BC777" w14:textId="77777777" w:rsidR="006B2F9B" w:rsidRPr="00CC64F1" w:rsidRDefault="006B2F9B" w:rsidP="00E76E01">
      <w:pPr>
        <w:pStyle w:val="ListParagraph"/>
        <w:numPr>
          <w:ilvl w:val="0"/>
          <w:numId w:val="185"/>
        </w:numPr>
        <w:spacing w:after="120"/>
        <w:ind w:left="714" w:hanging="357"/>
        <w:contextualSpacing w:val="0"/>
        <w:jc w:val="both"/>
        <w:rPr>
          <w:sz w:val="24"/>
          <w:szCs w:val="24"/>
        </w:rPr>
      </w:pPr>
      <w:r w:rsidRPr="00CC64F1">
        <w:rPr>
          <w:sz w:val="24"/>
          <w:szCs w:val="24"/>
        </w:rPr>
        <w:t xml:space="preserve">Die Tomaten waschen, den Stielansatz entfernen und die Tomaten in 1 cm dicke Scheiben schneiden. Den Gorgonzola ebenfalls in 1 cm dicke Scheiben schneiden. Tomaten- und Gorgonzolascheiben abwechselnd auf das Schweinefilet legen. </w:t>
      </w:r>
    </w:p>
    <w:p w14:paraId="64FFDD12" w14:textId="77777777" w:rsidR="006B2F9B" w:rsidRPr="00CC64F1" w:rsidRDefault="006B2F9B" w:rsidP="00E76E01">
      <w:pPr>
        <w:pStyle w:val="ListParagraph"/>
        <w:numPr>
          <w:ilvl w:val="0"/>
          <w:numId w:val="185"/>
        </w:numPr>
        <w:spacing w:after="120"/>
        <w:ind w:left="714" w:hanging="357"/>
        <w:contextualSpacing w:val="0"/>
        <w:jc w:val="both"/>
        <w:rPr>
          <w:sz w:val="24"/>
          <w:szCs w:val="24"/>
        </w:rPr>
      </w:pPr>
      <w:r w:rsidRPr="00CC64F1">
        <w:rPr>
          <w:sz w:val="24"/>
          <w:szCs w:val="24"/>
        </w:rPr>
        <w:t>Im vorgeheizten Backofen bei 200°C etwa 30 Minuten backen lassen.</w:t>
      </w:r>
    </w:p>
    <w:p w14:paraId="46D0E843" w14:textId="77777777" w:rsidR="006B2F9B" w:rsidRDefault="006B2F9B" w:rsidP="006B2F9B">
      <w:pPr>
        <w:jc w:val="both"/>
        <w:rPr>
          <w:sz w:val="24"/>
          <w:szCs w:val="24"/>
        </w:rPr>
      </w:pPr>
    </w:p>
    <w:p w14:paraId="576B1B52" w14:textId="77777777" w:rsidR="006B2F9B" w:rsidRDefault="006B2F9B" w:rsidP="006B2F9B">
      <w:pPr>
        <w:ind w:left="1420" w:hanging="1420"/>
        <w:jc w:val="both"/>
        <w:rPr>
          <w:sz w:val="24"/>
          <w:szCs w:val="24"/>
        </w:rPr>
      </w:pPr>
      <w:r>
        <w:rPr>
          <w:sz w:val="24"/>
          <w:szCs w:val="24"/>
        </w:rPr>
        <w:t>Kommentar:</w:t>
      </w:r>
      <w:r>
        <w:rPr>
          <w:sz w:val="24"/>
          <w:szCs w:val="24"/>
        </w:rPr>
        <w:tab/>
        <w:t>Weil Paula ja keinen Gorgonzola mag, habe ich einfach Mozzarella oder auch mal Parmesan genommen. Und ich habe natürlich weniger Fleisch genommen. Meistens gab es Bandnudeln dazu. Und weil die Sauce fehlt, habe ich einfach in die Auflaufform noch ein paar Butterflöckchen gelegt und das Ganze als Sauce genommen. Und ein Salat kommt natürlich immer gut.</w:t>
      </w:r>
    </w:p>
    <w:p w14:paraId="4303EF7B" w14:textId="77777777" w:rsidR="006B2F9B" w:rsidRDefault="006B2F9B" w:rsidP="006B2F9B">
      <w:pPr>
        <w:rPr>
          <w:sz w:val="24"/>
          <w:szCs w:val="24"/>
        </w:rPr>
      </w:pPr>
      <w:r>
        <w:rPr>
          <w:sz w:val="24"/>
          <w:szCs w:val="24"/>
        </w:rPr>
        <w:br w:type="page"/>
      </w:r>
    </w:p>
    <w:p w14:paraId="09072198" w14:textId="77777777" w:rsidR="006B2F9B" w:rsidRDefault="006B2F9B" w:rsidP="006B2F9B">
      <w:pPr>
        <w:pStyle w:val="Heading2"/>
        <w:spacing w:after="240"/>
      </w:pPr>
      <w:r>
        <w:lastRenderedPageBreak/>
        <w:t>Orangen-Senf-Braten</w:t>
      </w:r>
      <w:r>
        <w:rPr>
          <w:rStyle w:val="FootnoteReference"/>
        </w:rPr>
        <w:footnoteReference w:id="574"/>
      </w:r>
      <w:r>
        <w:t xml:space="preserve"> </w:t>
      </w:r>
    </w:p>
    <w:p w14:paraId="71A08AE0" w14:textId="77777777" w:rsidR="006B2F9B" w:rsidRDefault="006B2F9B" w:rsidP="006B2F9B">
      <w:pPr>
        <w:rPr>
          <w:sz w:val="24"/>
          <w:szCs w:val="24"/>
        </w:rPr>
      </w:pPr>
      <w:r w:rsidRPr="001F5024">
        <w:rPr>
          <w:sz w:val="24"/>
          <w:szCs w:val="24"/>
          <w:u w:val="single"/>
        </w:rPr>
        <w:t>Zutaten</w:t>
      </w:r>
      <w:r>
        <w:rPr>
          <w:sz w:val="24"/>
          <w:szCs w:val="24"/>
        </w:rPr>
        <w:t xml:space="preserve"> (für 8 Portionen)</w:t>
      </w:r>
    </w:p>
    <w:p w14:paraId="36FC983B" w14:textId="77777777" w:rsidR="006B2F9B" w:rsidRDefault="006B2F9B" w:rsidP="006B2F9B">
      <w:pPr>
        <w:rPr>
          <w:sz w:val="24"/>
          <w:szCs w:val="24"/>
        </w:rPr>
      </w:pPr>
      <w:r>
        <w:rPr>
          <w:sz w:val="24"/>
          <w:szCs w:val="24"/>
        </w:rPr>
        <w:t>1,5 kg Schweinebraten (z.B. aus der Oberschale)</w:t>
      </w:r>
    </w:p>
    <w:p w14:paraId="1368D5CB" w14:textId="77777777" w:rsidR="006B2F9B" w:rsidRDefault="006B2F9B" w:rsidP="006B2F9B">
      <w:pPr>
        <w:rPr>
          <w:sz w:val="24"/>
          <w:szCs w:val="24"/>
        </w:rPr>
      </w:pPr>
      <w:r>
        <w:rPr>
          <w:sz w:val="24"/>
          <w:szCs w:val="24"/>
        </w:rPr>
        <w:t>5 El mittelscharfer Senf</w:t>
      </w:r>
    </w:p>
    <w:p w14:paraId="37DE95BA" w14:textId="77777777" w:rsidR="006B2F9B" w:rsidRDefault="006B2F9B" w:rsidP="006B2F9B">
      <w:pPr>
        <w:rPr>
          <w:sz w:val="24"/>
          <w:szCs w:val="24"/>
        </w:rPr>
      </w:pPr>
      <w:r>
        <w:rPr>
          <w:sz w:val="24"/>
          <w:szCs w:val="24"/>
        </w:rPr>
        <w:t>3 EL Öl</w:t>
      </w:r>
    </w:p>
    <w:p w14:paraId="7122D742" w14:textId="77777777" w:rsidR="006B2F9B" w:rsidRDefault="006B2F9B" w:rsidP="006B2F9B">
      <w:pPr>
        <w:rPr>
          <w:sz w:val="24"/>
          <w:szCs w:val="24"/>
        </w:rPr>
      </w:pPr>
      <w:r>
        <w:rPr>
          <w:sz w:val="24"/>
          <w:szCs w:val="24"/>
        </w:rPr>
        <w:t>2 EL Orangenmarmelade</w:t>
      </w:r>
    </w:p>
    <w:p w14:paraId="60A9053F" w14:textId="77777777" w:rsidR="006B2F9B" w:rsidRDefault="006B2F9B" w:rsidP="006B2F9B">
      <w:pPr>
        <w:rPr>
          <w:sz w:val="24"/>
          <w:szCs w:val="24"/>
        </w:rPr>
      </w:pPr>
      <w:r>
        <w:rPr>
          <w:sz w:val="24"/>
          <w:szCs w:val="24"/>
        </w:rPr>
        <w:t>3 EL brauner Zucker</w:t>
      </w:r>
    </w:p>
    <w:p w14:paraId="4F3B2EE8" w14:textId="77777777" w:rsidR="006B2F9B" w:rsidRDefault="006B2F9B" w:rsidP="006B2F9B">
      <w:pPr>
        <w:rPr>
          <w:sz w:val="24"/>
          <w:szCs w:val="24"/>
        </w:rPr>
      </w:pPr>
      <w:r>
        <w:rPr>
          <w:sz w:val="24"/>
          <w:szCs w:val="24"/>
        </w:rPr>
        <w:t>200 ml Orangensaft</w:t>
      </w:r>
    </w:p>
    <w:p w14:paraId="2C835F23" w14:textId="77777777" w:rsidR="006B2F9B" w:rsidRDefault="006B2F9B" w:rsidP="006B2F9B">
      <w:pPr>
        <w:rPr>
          <w:sz w:val="24"/>
          <w:szCs w:val="24"/>
        </w:rPr>
      </w:pPr>
      <w:r>
        <w:rPr>
          <w:sz w:val="24"/>
          <w:szCs w:val="24"/>
        </w:rPr>
        <w:t>200 g Sahne</w:t>
      </w:r>
    </w:p>
    <w:p w14:paraId="46E587EC" w14:textId="77777777" w:rsidR="006B2F9B" w:rsidRDefault="006B2F9B" w:rsidP="006B2F9B">
      <w:pPr>
        <w:rPr>
          <w:sz w:val="24"/>
          <w:szCs w:val="24"/>
        </w:rPr>
      </w:pPr>
      <w:r>
        <w:rPr>
          <w:sz w:val="24"/>
          <w:szCs w:val="24"/>
        </w:rPr>
        <w:t>1 EL Butter</w:t>
      </w:r>
    </w:p>
    <w:p w14:paraId="6E9C4A23" w14:textId="77777777" w:rsidR="006B2F9B" w:rsidRDefault="006B2F9B" w:rsidP="006B2F9B">
      <w:pPr>
        <w:rPr>
          <w:sz w:val="24"/>
          <w:szCs w:val="24"/>
        </w:rPr>
      </w:pPr>
      <w:r>
        <w:rPr>
          <w:sz w:val="24"/>
          <w:szCs w:val="24"/>
        </w:rPr>
        <w:t>1 EL Mehl</w:t>
      </w:r>
    </w:p>
    <w:p w14:paraId="7CD52602" w14:textId="77777777" w:rsidR="006B2F9B" w:rsidRDefault="006B2F9B" w:rsidP="006B2F9B">
      <w:pPr>
        <w:rPr>
          <w:sz w:val="24"/>
          <w:szCs w:val="24"/>
        </w:rPr>
      </w:pPr>
      <w:r>
        <w:rPr>
          <w:sz w:val="24"/>
          <w:szCs w:val="24"/>
        </w:rPr>
        <w:t>Salz, Orangenpfeffer (oder einfach schwarzer Pfeffer aus der Mühle)</w:t>
      </w:r>
    </w:p>
    <w:p w14:paraId="18202054" w14:textId="77777777" w:rsidR="006B2F9B" w:rsidRDefault="006B2F9B" w:rsidP="006B2F9B">
      <w:pPr>
        <w:rPr>
          <w:sz w:val="24"/>
          <w:szCs w:val="24"/>
        </w:rPr>
      </w:pPr>
    </w:p>
    <w:p w14:paraId="2384E4E6" w14:textId="77777777" w:rsidR="006B2F9B" w:rsidRDefault="006B2F9B" w:rsidP="006B2F9B">
      <w:pPr>
        <w:rPr>
          <w:sz w:val="24"/>
          <w:szCs w:val="24"/>
        </w:rPr>
      </w:pPr>
      <w:r>
        <w:rPr>
          <w:sz w:val="24"/>
          <w:szCs w:val="24"/>
        </w:rPr>
        <w:t>Zubereitung: 30 Minuten, Garzeit: 4 Stunden</w:t>
      </w:r>
    </w:p>
    <w:p w14:paraId="3C4E0FBD" w14:textId="77777777" w:rsidR="006B2F9B" w:rsidRPr="000C3992" w:rsidRDefault="006B2F9B" w:rsidP="00E76E01">
      <w:pPr>
        <w:pStyle w:val="ListParagraph"/>
        <w:numPr>
          <w:ilvl w:val="0"/>
          <w:numId w:val="175"/>
        </w:numPr>
        <w:spacing w:after="120"/>
        <w:ind w:left="714" w:hanging="357"/>
        <w:contextualSpacing w:val="0"/>
        <w:jc w:val="both"/>
        <w:rPr>
          <w:sz w:val="24"/>
          <w:szCs w:val="24"/>
        </w:rPr>
      </w:pPr>
      <w:r w:rsidRPr="000C3992">
        <w:rPr>
          <w:sz w:val="24"/>
          <w:szCs w:val="24"/>
        </w:rPr>
        <w:t>Backofen auf 80°C vorheizen. Fleisch von Fett und Häutchen befreien und mit Salz, Orangenpfeffer und 1 EL Senf einreiben. Öl in einem flachen Bräter erhitzen, Braten darin rundherum in 8-10 Minuten goldbraun anbraten.</w:t>
      </w:r>
    </w:p>
    <w:p w14:paraId="19BEAABE" w14:textId="77777777" w:rsidR="006B2F9B" w:rsidRPr="000C3992" w:rsidRDefault="006B2F9B" w:rsidP="00E76E01">
      <w:pPr>
        <w:pStyle w:val="ListParagraph"/>
        <w:numPr>
          <w:ilvl w:val="0"/>
          <w:numId w:val="175"/>
        </w:numPr>
        <w:spacing w:after="120"/>
        <w:ind w:left="714" w:hanging="357"/>
        <w:contextualSpacing w:val="0"/>
        <w:jc w:val="both"/>
        <w:rPr>
          <w:sz w:val="24"/>
          <w:szCs w:val="24"/>
        </w:rPr>
      </w:pPr>
      <w:r w:rsidRPr="000C3992">
        <w:rPr>
          <w:sz w:val="24"/>
          <w:szCs w:val="24"/>
        </w:rPr>
        <w:t>Orangenmarmelade mit 2 EL Senf und 2 EL braunem Zucker verrühren. Fleisch mit der Hälfe der Mischung bestreichen, im Bräter in den Ofen (unten) geben und offen 2 Stunden garen. Braten wenden, mit restlicher Senfmischung bestreichen und weitere 2 Stunden garen.</w:t>
      </w:r>
    </w:p>
    <w:p w14:paraId="42A8EFC6" w14:textId="77777777" w:rsidR="006B2F9B" w:rsidRPr="000C3992" w:rsidRDefault="006B2F9B" w:rsidP="00E76E01">
      <w:pPr>
        <w:pStyle w:val="ListParagraph"/>
        <w:numPr>
          <w:ilvl w:val="0"/>
          <w:numId w:val="175"/>
        </w:numPr>
        <w:spacing w:after="120"/>
        <w:ind w:left="714" w:hanging="357"/>
        <w:contextualSpacing w:val="0"/>
        <w:jc w:val="both"/>
        <w:rPr>
          <w:sz w:val="24"/>
          <w:szCs w:val="24"/>
        </w:rPr>
      </w:pPr>
      <w:r w:rsidRPr="000C3992">
        <w:rPr>
          <w:sz w:val="24"/>
          <w:szCs w:val="24"/>
        </w:rPr>
        <w:t>Braten auf eine Platte geben und bei 70°C im Ofen warmhalten. Bräter mit dem Bratensaft auf dem Herd erhitzen. Restlichen Senf und Zucker unterrühren. Orangensaft und Sahne angießen und bei starker Hitze 5 Minuten einkochen lassen. Butter und Mehl mit einer Gabel verkneten. In Flöckchen mit dem Schneebesen in die kochende Sauce einrühren, bis diese leicht bindet. (Vielleicht braucht man auch nur einen kleinen Teil der Mehlbutter!). Sauce mit Salz und Pfeffer abschmecken.</w:t>
      </w:r>
    </w:p>
    <w:p w14:paraId="660353F9" w14:textId="77777777" w:rsidR="006B2F9B" w:rsidRPr="000C3992" w:rsidRDefault="006B2F9B" w:rsidP="00E76E01">
      <w:pPr>
        <w:pStyle w:val="ListParagraph"/>
        <w:numPr>
          <w:ilvl w:val="0"/>
          <w:numId w:val="175"/>
        </w:numPr>
        <w:spacing w:after="120"/>
        <w:ind w:left="714" w:hanging="357"/>
        <w:contextualSpacing w:val="0"/>
        <w:jc w:val="both"/>
        <w:rPr>
          <w:sz w:val="24"/>
          <w:szCs w:val="24"/>
        </w:rPr>
      </w:pPr>
      <w:r w:rsidRPr="000C3992">
        <w:rPr>
          <w:sz w:val="24"/>
          <w:szCs w:val="24"/>
        </w:rPr>
        <w:t>Braten herausnehmen, in Scheiben schneiden und auf der warmen Platte anrichten. Sauce dazu reichen. Dazu passt auch gut Gurkensalat.</w:t>
      </w:r>
    </w:p>
    <w:p w14:paraId="28B95784" w14:textId="77777777" w:rsidR="006B2F9B" w:rsidRDefault="006B2F9B" w:rsidP="006B2F9B">
      <w:pPr>
        <w:rPr>
          <w:sz w:val="24"/>
          <w:szCs w:val="24"/>
        </w:rPr>
      </w:pPr>
    </w:p>
    <w:p w14:paraId="695F378C" w14:textId="77777777" w:rsidR="006B2F9B" w:rsidRDefault="006B2F9B" w:rsidP="006B2F9B">
      <w:pPr>
        <w:ind w:left="708" w:hanging="708"/>
        <w:jc w:val="both"/>
        <w:rPr>
          <w:sz w:val="24"/>
          <w:szCs w:val="24"/>
        </w:rPr>
      </w:pPr>
      <w:r>
        <w:rPr>
          <w:sz w:val="24"/>
          <w:szCs w:val="24"/>
        </w:rPr>
        <w:t>Tipp:</w:t>
      </w:r>
      <w:r>
        <w:rPr>
          <w:sz w:val="24"/>
          <w:szCs w:val="24"/>
        </w:rPr>
        <w:tab/>
        <w:t xml:space="preserve">Man kann den möglichen Rest in Alufolie wickeln und im Kühlschrank aufbewahren. Kalten Braten zum Servieren in dünne Scheiben aufschneiden. Oder einfach stehen lassen. Es finden sich immer Abnehmer, gell Simon </w:t>
      </w:r>
      <w:r w:rsidRPr="00F051BF">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Pr>
          <w:sz w:val="24"/>
          <w:szCs w:val="24"/>
        </w:rPr>
        <w:t xml:space="preserve">. </w:t>
      </w:r>
    </w:p>
    <w:p w14:paraId="04E2D27A" w14:textId="77777777" w:rsidR="006B2F9B" w:rsidRDefault="006B2F9B" w:rsidP="006B2F9B">
      <w:pPr>
        <w:rPr>
          <w:sz w:val="24"/>
          <w:szCs w:val="24"/>
        </w:rPr>
      </w:pPr>
    </w:p>
    <w:p w14:paraId="0CB132EB" w14:textId="77777777" w:rsidR="006B2F9B" w:rsidRDefault="006B2F9B" w:rsidP="006B2F9B">
      <w:pPr>
        <w:rPr>
          <w:rFonts w:asciiTheme="majorHAnsi" w:eastAsiaTheme="majorEastAsia" w:hAnsiTheme="majorHAnsi" w:cstheme="majorBidi"/>
          <w:color w:val="2F5496" w:themeColor="accent1" w:themeShade="BF"/>
          <w:sz w:val="26"/>
          <w:szCs w:val="26"/>
        </w:rPr>
      </w:pPr>
      <w:r>
        <w:br w:type="page"/>
      </w:r>
    </w:p>
    <w:p w14:paraId="04FB1560" w14:textId="77777777" w:rsidR="006B2F9B" w:rsidRDefault="006B2F9B" w:rsidP="006B2F9B">
      <w:pPr>
        <w:pStyle w:val="Heading2"/>
        <w:spacing w:after="240"/>
      </w:pPr>
      <w:r>
        <w:lastRenderedPageBreak/>
        <w:t>Kräuterbraten</w:t>
      </w:r>
      <w:r>
        <w:rPr>
          <w:rStyle w:val="FootnoteReference"/>
        </w:rPr>
        <w:footnoteReference w:id="575"/>
      </w:r>
      <w:r>
        <w:t xml:space="preserve"> </w:t>
      </w:r>
    </w:p>
    <w:p w14:paraId="2F6FB99A" w14:textId="77777777" w:rsidR="006B2F9B" w:rsidRDefault="006B2F9B" w:rsidP="006B2F9B">
      <w:pPr>
        <w:rPr>
          <w:sz w:val="24"/>
          <w:szCs w:val="24"/>
        </w:rPr>
      </w:pPr>
      <w:r w:rsidRPr="001F5024">
        <w:rPr>
          <w:sz w:val="24"/>
          <w:szCs w:val="24"/>
          <w:u w:val="single"/>
        </w:rPr>
        <w:t>Zutaten</w:t>
      </w:r>
      <w:r>
        <w:rPr>
          <w:sz w:val="24"/>
          <w:szCs w:val="24"/>
        </w:rPr>
        <w:t xml:space="preserve"> (für 6 Portionen)</w:t>
      </w:r>
    </w:p>
    <w:p w14:paraId="6C30057C" w14:textId="77777777" w:rsidR="006B2F9B" w:rsidRDefault="006B2F9B" w:rsidP="006B2F9B">
      <w:pPr>
        <w:rPr>
          <w:sz w:val="24"/>
          <w:szCs w:val="24"/>
        </w:rPr>
      </w:pPr>
      <w:r>
        <w:rPr>
          <w:sz w:val="24"/>
          <w:szCs w:val="24"/>
        </w:rPr>
        <w:t>Je 1 Bund Rosmarin, Thymian und Salbei</w:t>
      </w:r>
    </w:p>
    <w:p w14:paraId="094F5D43" w14:textId="77777777" w:rsidR="006B2F9B" w:rsidRDefault="006B2F9B" w:rsidP="006B2F9B">
      <w:pPr>
        <w:rPr>
          <w:sz w:val="24"/>
          <w:szCs w:val="24"/>
        </w:rPr>
      </w:pPr>
      <w:r>
        <w:rPr>
          <w:sz w:val="24"/>
          <w:szCs w:val="24"/>
        </w:rPr>
        <w:t>5 EL Olivenöl</w:t>
      </w:r>
    </w:p>
    <w:p w14:paraId="44B98684" w14:textId="77777777" w:rsidR="006B2F9B" w:rsidRDefault="006B2F9B" w:rsidP="006B2F9B">
      <w:pPr>
        <w:rPr>
          <w:sz w:val="24"/>
          <w:szCs w:val="24"/>
        </w:rPr>
      </w:pPr>
      <w:r>
        <w:rPr>
          <w:sz w:val="24"/>
          <w:szCs w:val="24"/>
        </w:rPr>
        <w:t>8 Knoblauchzehen</w:t>
      </w:r>
    </w:p>
    <w:p w14:paraId="1C6A521E" w14:textId="77777777" w:rsidR="006B2F9B" w:rsidRDefault="006B2F9B" w:rsidP="006B2F9B">
      <w:pPr>
        <w:rPr>
          <w:sz w:val="24"/>
          <w:szCs w:val="24"/>
        </w:rPr>
      </w:pPr>
      <w:r>
        <w:rPr>
          <w:sz w:val="24"/>
          <w:szCs w:val="24"/>
        </w:rPr>
        <w:t>1,2 kg Schweineschulter (ohne Schwarte)</w:t>
      </w:r>
    </w:p>
    <w:p w14:paraId="35DD0C69" w14:textId="77777777" w:rsidR="006B2F9B" w:rsidRDefault="006B2F9B" w:rsidP="006B2F9B">
      <w:pPr>
        <w:rPr>
          <w:sz w:val="24"/>
          <w:szCs w:val="24"/>
        </w:rPr>
      </w:pPr>
      <w:r>
        <w:rPr>
          <w:sz w:val="24"/>
          <w:szCs w:val="24"/>
        </w:rPr>
        <w:t>Salz, Pfeffer aus der Mühle</w:t>
      </w:r>
    </w:p>
    <w:p w14:paraId="7C31E4DE" w14:textId="77777777" w:rsidR="006B2F9B" w:rsidRDefault="006B2F9B" w:rsidP="006B2F9B">
      <w:pPr>
        <w:rPr>
          <w:sz w:val="24"/>
          <w:szCs w:val="24"/>
        </w:rPr>
      </w:pPr>
    </w:p>
    <w:p w14:paraId="212618DA" w14:textId="77777777" w:rsidR="006B2F9B" w:rsidRDefault="006B2F9B" w:rsidP="006B2F9B">
      <w:pPr>
        <w:rPr>
          <w:sz w:val="24"/>
          <w:szCs w:val="24"/>
        </w:rPr>
      </w:pPr>
      <w:r>
        <w:rPr>
          <w:sz w:val="24"/>
          <w:szCs w:val="24"/>
        </w:rPr>
        <w:t>Zubereitungszeit: 25 Minuten, Marinierzeit: 12 Stunden, Garzeit: 4 Stunden</w:t>
      </w:r>
    </w:p>
    <w:p w14:paraId="4D9434F1" w14:textId="77777777" w:rsidR="006B2F9B" w:rsidRPr="000C3992" w:rsidRDefault="006B2F9B" w:rsidP="00E76E01">
      <w:pPr>
        <w:pStyle w:val="ListParagraph"/>
        <w:numPr>
          <w:ilvl w:val="0"/>
          <w:numId w:val="176"/>
        </w:numPr>
        <w:spacing w:after="120"/>
        <w:ind w:left="714" w:hanging="357"/>
        <w:contextualSpacing w:val="0"/>
        <w:jc w:val="both"/>
        <w:rPr>
          <w:sz w:val="24"/>
          <w:szCs w:val="24"/>
        </w:rPr>
      </w:pPr>
      <w:r w:rsidRPr="000C3992">
        <w:rPr>
          <w:sz w:val="24"/>
          <w:szCs w:val="24"/>
        </w:rPr>
        <w:t>Kräuter waschen und trockenschütteln. Von je 2 Zweigen Nadeln oder Blätter abzupfen, hacken und mit 3 EL Öl mischen. Knoblauch schälen. 6 Zehen halbieren, Rest zum Kräuteröl pressen.</w:t>
      </w:r>
    </w:p>
    <w:p w14:paraId="49BFE1E9" w14:textId="77777777" w:rsidR="006B2F9B" w:rsidRPr="000C3992" w:rsidRDefault="006B2F9B" w:rsidP="00E76E01">
      <w:pPr>
        <w:pStyle w:val="ListParagraph"/>
        <w:numPr>
          <w:ilvl w:val="0"/>
          <w:numId w:val="176"/>
        </w:numPr>
        <w:spacing w:after="120"/>
        <w:ind w:left="714" w:hanging="357"/>
        <w:contextualSpacing w:val="0"/>
        <w:jc w:val="both"/>
        <w:rPr>
          <w:sz w:val="24"/>
          <w:szCs w:val="24"/>
        </w:rPr>
      </w:pPr>
      <w:r w:rsidRPr="000C3992">
        <w:rPr>
          <w:sz w:val="24"/>
          <w:szCs w:val="24"/>
        </w:rPr>
        <w:t>Fleisch mit einem spitzen Messer rundherum einstechen, mit dem Knoblauchhälften spicken. Mit dem Kräuteröl einreiben und in einen Gefrierbeutel geben. Im Kühlschrank 11 Stunden marinieren. 1 Stunde vor dem Braten aus dem Kühlschrank nehmen, damit es Zimmertemperatur annimmt. Das Fleisch mit Küchenpapier abtupfen, kräftig salzen und pfeffern.</w:t>
      </w:r>
    </w:p>
    <w:p w14:paraId="614A71BF" w14:textId="77777777" w:rsidR="006B2F9B" w:rsidRPr="000C3992" w:rsidRDefault="006B2F9B" w:rsidP="00E76E01">
      <w:pPr>
        <w:pStyle w:val="ListParagraph"/>
        <w:numPr>
          <w:ilvl w:val="0"/>
          <w:numId w:val="176"/>
        </w:numPr>
        <w:spacing w:after="120"/>
        <w:ind w:left="714" w:hanging="357"/>
        <w:contextualSpacing w:val="0"/>
        <w:jc w:val="both"/>
        <w:rPr>
          <w:sz w:val="24"/>
          <w:szCs w:val="24"/>
        </w:rPr>
      </w:pPr>
      <w:r w:rsidRPr="000C3992">
        <w:rPr>
          <w:sz w:val="24"/>
          <w:szCs w:val="24"/>
        </w:rPr>
        <w:t>Backofen mit feuerfester Form auf 80°C vorheizen. Restliches Öl in einer Pfanne erhitzen, Fleisch darin rundherum 6-8 Minuten anbraten. Die restlichen Kräuterzweige in die Form legen, Braten daraufsetzen und 2 Stunden im Ofen garen. Dann wenden und weitere 2 Stunden garen.</w:t>
      </w:r>
    </w:p>
    <w:p w14:paraId="7FFA9EE0" w14:textId="77777777" w:rsidR="006B2F9B" w:rsidRDefault="006B2F9B" w:rsidP="006B2F9B">
      <w:pPr>
        <w:spacing w:after="120"/>
        <w:jc w:val="both"/>
        <w:rPr>
          <w:sz w:val="24"/>
          <w:szCs w:val="24"/>
        </w:rPr>
      </w:pPr>
    </w:p>
    <w:p w14:paraId="4CADE632" w14:textId="77777777" w:rsidR="006B2F9B" w:rsidRPr="001F5024" w:rsidRDefault="006B2F9B" w:rsidP="006B2F9B">
      <w:pPr>
        <w:spacing w:after="120"/>
        <w:jc w:val="both"/>
        <w:rPr>
          <w:sz w:val="24"/>
          <w:szCs w:val="24"/>
        </w:rPr>
      </w:pPr>
      <w:r>
        <w:rPr>
          <w:sz w:val="24"/>
          <w:szCs w:val="24"/>
        </w:rPr>
        <w:t>Tipp:</w:t>
      </w:r>
      <w:r>
        <w:rPr>
          <w:sz w:val="24"/>
          <w:szCs w:val="24"/>
        </w:rPr>
        <w:tab/>
      </w:r>
      <w:r w:rsidRPr="001F5024">
        <w:rPr>
          <w:sz w:val="24"/>
          <w:szCs w:val="24"/>
        </w:rPr>
        <w:t>Dazu passen als Beilage Bratkartoffeln oder Kartoffelschnitze aus dem Backofen.</w:t>
      </w:r>
    </w:p>
    <w:p w14:paraId="4664D884" w14:textId="77777777" w:rsidR="006B2F9B" w:rsidRDefault="006B2F9B" w:rsidP="006B2F9B">
      <w:pPr>
        <w:rPr>
          <w:sz w:val="24"/>
          <w:szCs w:val="24"/>
        </w:rPr>
      </w:pPr>
      <w:r>
        <w:rPr>
          <w:sz w:val="24"/>
          <w:szCs w:val="24"/>
        </w:rPr>
        <w:br w:type="page"/>
      </w:r>
    </w:p>
    <w:p w14:paraId="25D31D51" w14:textId="77777777" w:rsidR="006B2F9B" w:rsidRDefault="006B2F9B" w:rsidP="006B2F9B">
      <w:pPr>
        <w:pStyle w:val="Heading2"/>
        <w:spacing w:after="240"/>
      </w:pPr>
      <w:r>
        <w:lastRenderedPageBreak/>
        <w:t>Lende mit Kräuterkruste</w:t>
      </w:r>
      <w:r>
        <w:rPr>
          <w:rStyle w:val="FootnoteReference"/>
        </w:rPr>
        <w:footnoteReference w:id="576"/>
      </w:r>
      <w:r>
        <w:t xml:space="preserve"> </w:t>
      </w:r>
    </w:p>
    <w:p w14:paraId="2F186C57" w14:textId="77777777" w:rsidR="006B2F9B" w:rsidRDefault="006B2F9B" w:rsidP="006B2F9B">
      <w:pPr>
        <w:rPr>
          <w:sz w:val="24"/>
          <w:szCs w:val="24"/>
        </w:rPr>
      </w:pPr>
      <w:r w:rsidRPr="001F5024">
        <w:rPr>
          <w:sz w:val="24"/>
          <w:szCs w:val="24"/>
          <w:u w:val="single"/>
        </w:rPr>
        <w:t>Zutaten</w:t>
      </w:r>
      <w:r>
        <w:rPr>
          <w:sz w:val="24"/>
          <w:szCs w:val="24"/>
        </w:rPr>
        <w:t xml:space="preserve"> (für 4 Portionen)</w:t>
      </w:r>
    </w:p>
    <w:p w14:paraId="57011D1F" w14:textId="77777777" w:rsidR="006B2F9B" w:rsidRDefault="006B2F9B" w:rsidP="006B2F9B">
      <w:pPr>
        <w:rPr>
          <w:sz w:val="24"/>
          <w:szCs w:val="24"/>
        </w:rPr>
      </w:pPr>
      <w:r>
        <w:rPr>
          <w:sz w:val="24"/>
          <w:szCs w:val="24"/>
        </w:rPr>
        <w:t>800 g Schweinelende</w:t>
      </w:r>
    </w:p>
    <w:p w14:paraId="60C70E18" w14:textId="77777777" w:rsidR="006B2F9B" w:rsidRDefault="006B2F9B" w:rsidP="006B2F9B">
      <w:pPr>
        <w:rPr>
          <w:sz w:val="24"/>
          <w:szCs w:val="24"/>
        </w:rPr>
      </w:pPr>
      <w:r>
        <w:rPr>
          <w:sz w:val="24"/>
          <w:szCs w:val="24"/>
        </w:rPr>
        <w:t>2 Bund gemischte Kräuter (z.B. Bärlauch, Petersilie, Thymian, Rosmarin)</w:t>
      </w:r>
    </w:p>
    <w:p w14:paraId="4F7494C5" w14:textId="77777777" w:rsidR="006B2F9B" w:rsidRDefault="006B2F9B" w:rsidP="006B2F9B">
      <w:pPr>
        <w:rPr>
          <w:sz w:val="24"/>
          <w:szCs w:val="24"/>
        </w:rPr>
      </w:pPr>
      <w:r>
        <w:rPr>
          <w:sz w:val="24"/>
          <w:szCs w:val="24"/>
        </w:rPr>
        <w:t>1 Knoblauchzehe</w:t>
      </w:r>
    </w:p>
    <w:p w14:paraId="467C328A" w14:textId="77777777" w:rsidR="006B2F9B" w:rsidRDefault="006B2F9B" w:rsidP="006B2F9B">
      <w:pPr>
        <w:rPr>
          <w:sz w:val="24"/>
          <w:szCs w:val="24"/>
        </w:rPr>
      </w:pPr>
      <w:r>
        <w:rPr>
          <w:sz w:val="24"/>
          <w:szCs w:val="24"/>
        </w:rPr>
        <w:t>3 EL Pinienkerne</w:t>
      </w:r>
    </w:p>
    <w:p w14:paraId="25ABC455" w14:textId="77777777" w:rsidR="006B2F9B" w:rsidRDefault="006B2F9B" w:rsidP="006B2F9B">
      <w:pPr>
        <w:rPr>
          <w:sz w:val="24"/>
          <w:szCs w:val="24"/>
        </w:rPr>
      </w:pPr>
      <w:r>
        <w:rPr>
          <w:sz w:val="24"/>
          <w:szCs w:val="24"/>
        </w:rPr>
        <w:t>1 frisches Eiweiß</w:t>
      </w:r>
    </w:p>
    <w:p w14:paraId="4997AF72" w14:textId="77777777" w:rsidR="006B2F9B" w:rsidRDefault="006B2F9B" w:rsidP="006B2F9B">
      <w:pPr>
        <w:rPr>
          <w:sz w:val="24"/>
          <w:szCs w:val="24"/>
        </w:rPr>
      </w:pPr>
      <w:r>
        <w:rPr>
          <w:sz w:val="24"/>
          <w:szCs w:val="24"/>
        </w:rPr>
        <w:t>3 EL Semmelbrösel</w:t>
      </w:r>
    </w:p>
    <w:p w14:paraId="5B327597" w14:textId="77777777" w:rsidR="006B2F9B" w:rsidRDefault="006B2F9B" w:rsidP="006B2F9B">
      <w:pPr>
        <w:rPr>
          <w:sz w:val="24"/>
          <w:szCs w:val="24"/>
        </w:rPr>
      </w:pPr>
    </w:p>
    <w:p w14:paraId="39D5FF24" w14:textId="77777777" w:rsidR="006B2F9B" w:rsidRDefault="006B2F9B" w:rsidP="006B2F9B">
      <w:pPr>
        <w:rPr>
          <w:sz w:val="24"/>
          <w:szCs w:val="24"/>
        </w:rPr>
      </w:pPr>
      <w:r>
        <w:rPr>
          <w:sz w:val="24"/>
          <w:szCs w:val="24"/>
        </w:rPr>
        <w:t>Zubereitung: 30 Minuten, Garzeit: 2 Stunden</w:t>
      </w:r>
    </w:p>
    <w:p w14:paraId="61A9E763" w14:textId="77777777" w:rsidR="006B2F9B" w:rsidRPr="00E6322C" w:rsidRDefault="006B2F9B" w:rsidP="00E76E01">
      <w:pPr>
        <w:pStyle w:val="ListParagraph"/>
        <w:numPr>
          <w:ilvl w:val="0"/>
          <w:numId w:val="177"/>
        </w:numPr>
        <w:spacing w:after="120"/>
        <w:ind w:left="714" w:hanging="357"/>
        <w:contextualSpacing w:val="0"/>
        <w:jc w:val="both"/>
        <w:rPr>
          <w:sz w:val="24"/>
          <w:szCs w:val="24"/>
        </w:rPr>
      </w:pPr>
      <w:r w:rsidRPr="00E6322C">
        <w:rPr>
          <w:sz w:val="24"/>
          <w:szCs w:val="24"/>
        </w:rPr>
        <w:t>Backofen mit ofenfester Form auf 80°C vorheizen. Fleisch salzen, pfeffern und im Öl in einer Pfanne rundherum (auch an den Enden) 6-7 Minuten anbraten. In die Form setzen und 2 Stunden im Ofen garen.</w:t>
      </w:r>
    </w:p>
    <w:p w14:paraId="4E1E9C9A" w14:textId="77777777" w:rsidR="006B2F9B" w:rsidRPr="00E6322C" w:rsidRDefault="006B2F9B" w:rsidP="00E76E01">
      <w:pPr>
        <w:pStyle w:val="ListParagraph"/>
        <w:numPr>
          <w:ilvl w:val="0"/>
          <w:numId w:val="177"/>
        </w:numPr>
        <w:spacing w:after="120"/>
        <w:ind w:left="714" w:hanging="357"/>
        <w:contextualSpacing w:val="0"/>
        <w:jc w:val="both"/>
        <w:rPr>
          <w:sz w:val="24"/>
          <w:szCs w:val="24"/>
        </w:rPr>
      </w:pPr>
      <w:r w:rsidRPr="00E6322C">
        <w:rPr>
          <w:sz w:val="24"/>
          <w:szCs w:val="24"/>
        </w:rPr>
        <w:t>10 Minuten vor Ende der Garzeit Kräuter waschen und trockenschütteln, Blätter und Nadeln abzupfen. Knoblauch schälen und mit Kräutern und Pinienkernen im Mixer mittelfein zerkleinern. Eiweiß leicht verschlagen. Kräutermischung und Semmelbrösel unterrühren. Alles mit Salz und Pfeffer würzen.</w:t>
      </w:r>
    </w:p>
    <w:p w14:paraId="076A9F68" w14:textId="77777777" w:rsidR="006B2F9B" w:rsidRPr="00E6322C" w:rsidRDefault="006B2F9B" w:rsidP="00E76E01">
      <w:pPr>
        <w:pStyle w:val="ListParagraph"/>
        <w:numPr>
          <w:ilvl w:val="0"/>
          <w:numId w:val="177"/>
        </w:numPr>
        <w:spacing w:after="120"/>
        <w:ind w:left="714" w:hanging="357"/>
        <w:contextualSpacing w:val="0"/>
        <w:jc w:val="both"/>
        <w:rPr>
          <w:sz w:val="24"/>
          <w:szCs w:val="24"/>
        </w:rPr>
      </w:pPr>
      <w:r w:rsidRPr="00E6322C">
        <w:rPr>
          <w:sz w:val="24"/>
          <w:szCs w:val="24"/>
        </w:rPr>
        <w:t>Braten herausnehmen, Ofentemperatur auf 220°C erhöhen. Grill dazuschalten. Kräuterpaste auf dem Braten verteilen und fest andrücken. Kruste im Ofen in 5-6 Minuten goldbraun grillen.</w:t>
      </w:r>
    </w:p>
    <w:p w14:paraId="2B937B6E" w14:textId="572BE841" w:rsidR="006B2F9B" w:rsidRDefault="006B2F9B" w:rsidP="006B2F9B">
      <w:pPr>
        <w:rPr>
          <w:rFonts w:asciiTheme="majorHAnsi" w:eastAsiaTheme="majorEastAsia" w:hAnsiTheme="majorHAnsi" w:cstheme="majorBidi"/>
          <w:color w:val="2F5496" w:themeColor="accent1" w:themeShade="BF"/>
          <w:sz w:val="26"/>
          <w:szCs w:val="26"/>
        </w:rPr>
      </w:pPr>
      <w:r>
        <w:rPr>
          <w:sz w:val="24"/>
          <w:szCs w:val="24"/>
        </w:rPr>
        <w:br w:type="page"/>
      </w:r>
    </w:p>
    <w:p w14:paraId="6C8A0339" w14:textId="0C6220DD" w:rsidR="006570C1" w:rsidRDefault="006570C1" w:rsidP="006570C1">
      <w:pPr>
        <w:pStyle w:val="Heading2"/>
        <w:spacing w:after="240"/>
      </w:pPr>
      <w:r>
        <w:lastRenderedPageBreak/>
        <w:t>Schweinekoteletts mit Ofengemüse</w:t>
      </w:r>
      <w:r>
        <w:rPr>
          <w:rStyle w:val="FootnoteReference"/>
        </w:rPr>
        <w:footnoteReference w:id="577"/>
      </w:r>
      <w:r>
        <w:t xml:space="preserve"> </w:t>
      </w:r>
    </w:p>
    <w:p w14:paraId="05AA94E0" w14:textId="77777777" w:rsidR="006570C1" w:rsidRDefault="006570C1" w:rsidP="006570C1">
      <w:pPr>
        <w:rPr>
          <w:sz w:val="24"/>
          <w:szCs w:val="24"/>
        </w:rPr>
      </w:pPr>
      <w:r w:rsidRPr="00D1208E">
        <w:rPr>
          <w:sz w:val="24"/>
          <w:szCs w:val="24"/>
          <w:u w:val="single"/>
        </w:rPr>
        <w:t>Zutaten</w:t>
      </w:r>
      <w:r>
        <w:rPr>
          <w:sz w:val="24"/>
          <w:szCs w:val="24"/>
        </w:rPr>
        <w:t xml:space="preserve"> (für 2 Portionen)</w:t>
      </w:r>
    </w:p>
    <w:p w14:paraId="7C1E0FE4" w14:textId="77777777" w:rsidR="006570C1" w:rsidRDefault="006570C1" w:rsidP="006570C1">
      <w:pPr>
        <w:rPr>
          <w:sz w:val="24"/>
          <w:szCs w:val="24"/>
        </w:rPr>
      </w:pPr>
      <w:r>
        <w:rPr>
          <w:sz w:val="24"/>
          <w:szCs w:val="24"/>
        </w:rPr>
        <w:t>Je 1 gelbe und grüne Zucchini (à 200 g)</w:t>
      </w:r>
    </w:p>
    <w:p w14:paraId="285498B6" w14:textId="77777777" w:rsidR="006570C1" w:rsidRDefault="006570C1" w:rsidP="006570C1">
      <w:pPr>
        <w:rPr>
          <w:sz w:val="24"/>
          <w:szCs w:val="24"/>
        </w:rPr>
      </w:pPr>
      <w:r>
        <w:rPr>
          <w:sz w:val="24"/>
          <w:szCs w:val="24"/>
        </w:rPr>
        <w:t>1 Fenchel mit Grün (350 g)</w:t>
      </w:r>
    </w:p>
    <w:p w14:paraId="507353C2" w14:textId="77777777" w:rsidR="006570C1" w:rsidRDefault="006570C1" w:rsidP="006570C1">
      <w:pPr>
        <w:rPr>
          <w:sz w:val="24"/>
          <w:szCs w:val="24"/>
        </w:rPr>
      </w:pPr>
      <w:r>
        <w:rPr>
          <w:sz w:val="24"/>
          <w:szCs w:val="24"/>
        </w:rPr>
        <w:t>1 rote Paprika</w:t>
      </w:r>
    </w:p>
    <w:p w14:paraId="73612AEA" w14:textId="77777777" w:rsidR="006570C1" w:rsidRDefault="006570C1" w:rsidP="006570C1">
      <w:pPr>
        <w:rPr>
          <w:sz w:val="24"/>
          <w:szCs w:val="24"/>
        </w:rPr>
      </w:pPr>
      <w:r>
        <w:rPr>
          <w:sz w:val="24"/>
          <w:szCs w:val="24"/>
        </w:rPr>
        <w:t>1 rote Zwiebel</w:t>
      </w:r>
    </w:p>
    <w:p w14:paraId="71B8535B" w14:textId="77777777" w:rsidR="006570C1" w:rsidRDefault="006570C1" w:rsidP="006570C1">
      <w:pPr>
        <w:rPr>
          <w:sz w:val="24"/>
          <w:szCs w:val="24"/>
        </w:rPr>
      </w:pPr>
      <w:r>
        <w:rPr>
          <w:sz w:val="24"/>
          <w:szCs w:val="24"/>
        </w:rPr>
        <w:t>4 Tomaten (ca. 500 g)</w:t>
      </w:r>
    </w:p>
    <w:p w14:paraId="4762D01B" w14:textId="77777777" w:rsidR="006570C1" w:rsidRDefault="006570C1" w:rsidP="006570C1">
      <w:pPr>
        <w:rPr>
          <w:sz w:val="24"/>
          <w:szCs w:val="24"/>
        </w:rPr>
      </w:pPr>
      <w:r>
        <w:rPr>
          <w:sz w:val="24"/>
          <w:szCs w:val="24"/>
        </w:rPr>
        <w:t>7 – 8 EL Olivenöl</w:t>
      </w:r>
    </w:p>
    <w:p w14:paraId="34D67400" w14:textId="77777777" w:rsidR="006570C1" w:rsidRDefault="006570C1" w:rsidP="006570C1">
      <w:pPr>
        <w:rPr>
          <w:sz w:val="24"/>
          <w:szCs w:val="24"/>
        </w:rPr>
      </w:pPr>
      <w:r>
        <w:rPr>
          <w:sz w:val="24"/>
          <w:szCs w:val="24"/>
        </w:rPr>
        <w:t>3 Lorbeerblätter</w:t>
      </w:r>
    </w:p>
    <w:p w14:paraId="222CF5D3" w14:textId="77777777" w:rsidR="006570C1" w:rsidRDefault="006570C1" w:rsidP="006570C1">
      <w:pPr>
        <w:rPr>
          <w:sz w:val="24"/>
          <w:szCs w:val="24"/>
        </w:rPr>
      </w:pPr>
      <w:r>
        <w:rPr>
          <w:sz w:val="24"/>
          <w:szCs w:val="24"/>
        </w:rPr>
        <w:t>½ TL Kümmelsaat</w:t>
      </w:r>
    </w:p>
    <w:p w14:paraId="31DF609E" w14:textId="77777777" w:rsidR="006570C1" w:rsidRDefault="006570C1" w:rsidP="006570C1">
      <w:pPr>
        <w:rPr>
          <w:sz w:val="24"/>
          <w:szCs w:val="24"/>
        </w:rPr>
      </w:pPr>
      <w:r>
        <w:rPr>
          <w:sz w:val="24"/>
          <w:szCs w:val="24"/>
        </w:rPr>
        <w:t>½ TL Anissaat</w:t>
      </w:r>
    </w:p>
    <w:p w14:paraId="618A5361" w14:textId="77777777" w:rsidR="006570C1" w:rsidRDefault="006570C1" w:rsidP="006570C1">
      <w:pPr>
        <w:rPr>
          <w:sz w:val="24"/>
          <w:szCs w:val="24"/>
        </w:rPr>
      </w:pPr>
      <w:r>
        <w:rPr>
          <w:sz w:val="24"/>
          <w:szCs w:val="24"/>
        </w:rPr>
        <w:t>½ TL schwarze Pfefferkörner</w:t>
      </w:r>
    </w:p>
    <w:p w14:paraId="12ADA31B" w14:textId="77777777" w:rsidR="006570C1" w:rsidRDefault="006570C1" w:rsidP="006570C1">
      <w:pPr>
        <w:rPr>
          <w:sz w:val="24"/>
          <w:szCs w:val="24"/>
        </w:rPr>
      </w:pPr>
      <w:r>
        <w:rPr>
          <w:sz w:val="24"/>
          <w:szCs w:val="24"/>
        </w:rPr>
        <w:t>Grobes Meersalz</w:t>
      </w:r>
    </w:p>
    <w:p w14:paraId="2A5707BF" w14:textId="77777777" w:rsidR="006570C1" w:rsidRDefault="006570C1" w:rsidP="006570C1">
      <w:pPr>
        <w:rPr>
          <w:sz w:val="24"/>
          <w:szCs w:val="24"/>
        </w:rPr>
      </w:pPr>
      <w:r>
        <w:rPr>
          <w:sz w:val="24"/>
          <w:szCs w:val="24"/>
        </w:rPr>
        <w:t>2 Schweinekoteletts (à 220 g)</w:t>
      </w:r>
    </w:p>
    <w:p w14:paraId="67D0E20E" w14:textId="77777777" w:rsidR="006570C1" w:rsidRDefault="006570C1" w:rsidP="006570C1">
      <w:pPr>
        <w:rPr>
          <w:sz w:val="24"/>
          <w:szCs w:val="24"/>
        </w:rPr>
      </w:pPr>
      <w:r>
        <w:rPr>
          <w:sz w:val="24"/>
          <w:szCs w:val="24"/>
        </w:rPr>
        <w:t>40 g Kapernäpfel</w:t>
      </w:r>
    </w:p>
    <w:p w14:paraId="537D31B7" w14:textId="77777777" w:rsidR="006570C1" w:rsidRDefault="006570C1" w:rsidP="006570C1">
      <w:pPr>
        <w:rPr>
          <w:sz w:val="24"/>
          <w:szCs w:val="24"/>
        </w:rPr>
      </w:pPr>
      <w:r>
        <w:rPr>
          <w:sz w:val="24"/>
          <w:szCs w:val="24"/>
        </w:rPr>
        <w:t>40 g schwarze Oliven mit Stein</w:t>
      </w:r>
    </w:p>
    <w:p w14:paraId="04E91246" w14:textId="77777777" w:rsidR="006570C1" w:rsidRDefault="006570C1" w:rsidP="006570C1">
      <w:pPr>
        <w:rPr>
          <w:sz w:val="24"/>
          <w:szCs w:val="24"/>
        </w:rPr>
      </w:pPr>
      <w:r>
        <w:rPr>
          <w:sz w:val="24"/>
          <w:szCs w:val="24"/>
        </w:rPr>
        <w:t>Außerdem: Basilikum zum Garnieren</w:t>
      </w:r>
    </w:p>
    <w:p w14:paraId="7C6EC445" w14:textId="77777777" w:rsidR="006570C1" w:rsidRDefault="006570C1" w:rsidP="006570C1">
      <w:pPr>
        <w:rPr>
          <w:sz w:val="24"/>
          <w:szCs w:val="24"/>
        </w:rPr>
      </w:pPr>
    </w:p>
    <w:p w14:paraId="406C77CA" w14:textId="77777777" w:rsidR="006570C1" w:rsidRDefault="006570C1" w:rsidP="006570C1">
      <w:pPr>
        <w:rPr>
          <w:sz w:val="24"/>
          <w:szCs w:val="24"/>
        </w:rPr>
      </w:pPr>
      <w:r>
        <w:rPr>
          <w:sz w:val="24"/>
          <w:szCs w:val="24"/>
        </w:rPr>
        <w:t>Zubereitungszeit: 30 Minuten</w:t>
      </w:r>
    </w:p>
    <w:p w14:paraId="1C3C4971" w14:textId="77777777" w:rsidR="006570C1" w:rsidRPr="00C67A55" w:rsidRDefault="006570C1" w:rsidP="00B40E8C">
      <w:pPr>
        <w:pStyle w:val="ListParagraph"/>
        <w:numPr>
          <w:ilvl w:val="0"/>
          <w:numId w:val="397"/>
        </w:numPr>
        <w:spacing w:after="120"/>
        <w:ind w:left="714" w:hanging="357"/>
        <w:contextualSpacing w:val="0"/>
        <w:jc w:val="both"/>
        <w:rPr>
          <w:sz w:val="24"/>
          <w:szCs w:val="24"/>
        </w:rPr>
      </w:pPr>
      <w:r w:rsidRPr="00C67A55">
        <w:rPr>
          <w:sz w:val="24"/>
          <w:szCs w:val="24"/>
        </w:rPr>
        <w:t>Zucchini und Fenchel putzen und in ca. 1 cm dicke Scheiben schneiden, Fenchelgrün in kaltem Wasser beiseitestellen. Paprika putzen, vierteln und entkernen. Zwiebel in feine Ringe schneiden. Tomaten quer halbieren und in einer Schale mit 3 EL Öl mischen.</w:t>
      </w:r>
    </w:p>
    <w:p w14:paraId="4FDA2B59" w14:textId="77777777" w:rsidR="006570C1" w:rsidRPr="00766434" w:rsidRDefault="006570C1" w:rsidP="00B40E8C">
      <w:pPr>
        <w:pStyle w:val="ListParagraph"/>
        <w:numPr>
          <w:ilvl w:val="0"/>
          <w:numId w:val="397"/>
        </w:numPr>
        <w:spacing w:after="120"/>
        <w:ind w:left="714" w:hanging="357"/>
        <w:contextualSpacing w:val="0"/>
        <w:jc w:val="both"/>
        <w:rPr>
          <w:sz w:val="24"/>
          <w:szCs w:val="24"/>
        </w:rPr>
      </w:pPr>
      <w:r w:rsidRPr="00766434">
        <w:rPr>
          <w:sz w:val="24"/>
          <w:szCs w:val="24"/>
        </w:rPr>
        <w:t xml:space="preserve">Kümmel, Anis, Pfefferkörner und ½ TL Salz im Mörser grob zerstoßen. </w:t>
      </w:r>
      <w:r>
        <w:rPr>
          <w:sz w:val="24"/>
          <w:szCs w:val="24"/>
        </w:rPr>
        <w:t>B</w:t>
      </w:r>
      <w:r w:rsidRPr="00766434">
        <w:rPr>
          <w:sz w:val="24"/>
          <w:szCs w:val="24"/>
        </w:rPr>
        <w:t>ackbleck im Backofen auf 220 Grad vorheizen (keine Umluft, Gas 3-4). Koteletts auf beiden Seiten mit der Gewürzmischung einreiben. 2 EL Öl in einer Pfanne stark erhitzen, Koteletts darin je 1 Minute auf jeder Seite braten.</w:t>
      </w:r>
    </w:p>
    <w:p w14:paraId="7FBDD11E" w14:textId="77777777" w:rsidR="006570C1" w:rsidRPr="00766434" w:rsidRDefault="006570C1" w:rsidP="00B40E8C">
      <w:pPr>
        <w:pStyle w:val="ListParagraph"/>
        <w:numPr>
          <w:ilvl w:val="0"/>
          <w:numId w:val="397"/>
        </w:numPr>
        <w:spacing w:after="120"/>
        <w:ind w:left="714" w:hanging="357"/>
        <w:contextualSpacing w:val="0"/>
        <w:jc w:val="both"/>
        <w:rPr>
          <w:sz w:val="24"/>
          <w:szCs w:val="24"/>
        </w:rPr>
      </w:pPr>
      <w:r w:rsidRPr="00766434">
        <w:rPr>
          <w:sz w:val="24"/>
          <w:szCs w:val="24"/>
        </w:rPr>
        <w:t xml:space="preserve">Backblech aus dem Backofen nehmen. Koteletts mit dem Bratöl, Zucchini, Fenchel, Paprika, Lorbeer, Zwiebeln, Tomaten, Kapernäpfel und Oliven darauf verteilen. Mit der restlichen Gewürzmischung würzen und restliches Öl dazugeben. </w:t>
      </w:r>
      <w:r>
        <w:rPr>
          <w:sz w:val="24"/>
          <w:szCs w:val="24"/>
        </w:rPr>
        <w:t>F</w:t>
      </w:r>
      <w:r w:rsidRPr="00766434">
        <w:rPr>
          <w:sz w:val="24"/>
          <w:szCs w:val="24"/>
        </w:rPr>
        <w:t xml:space="preserve">leisch und Gemüse im vorgeheizten Backofen wie oben auf der 2. Schiene von unten 15 Minuten garen, </w:t>
      </w:r>
      <w:r w:rsidRPr="00766434">
        <w:rPr>
          <w:sz w:val="24"/>
          <w:szCs w:val="24"/>
        </w:rPr>
        <w:lastRenderedPageBreak/>
        <w:t>herausnehmen und kurz ruhen lassen. Fenchelgrün trocken tupfen grob schneiden und mit dem Basilikum darüberstreuen. Sofort auf dem Backblech servieren.</w:t>
      </w:r>
    </w:p>
    <w:p w14:paraId="5F5F377A" w14:textId="081B822D" w:rsidR="006570C1" w:rsidRDefault="006570C1" w:rsidP="000A4320">
      <w:pPr>
        <w:pStyle w:val="Heading2"/>
        <w:spacing w:after="240"/>
      </w:pPr>
      <w:r w:rsidRPr="00137BFC">
        <w:rPr>
          <w:lang w:val="en-US"/>
        </w:rPr>
        <w:br w:type="page"/>
      </w:r>
    </w:p>
    <w:p w14:paraId="43D81A77" w14:textId="77777777" w:rsidR="006B2F9B" w:rsidRDefault="006B2F9B" w:rsidP="006B2F9B">
      <w:pPr>
        <w:pStyle w:val="Heading2"/>
        <w:spacing w:after="240"/>
      </w:pPr>
      <w:r>
        <w:lastRenderedPageBreak/>
        <w:t>Geschmorte Schweineschulter</w:t>
      </w:r>
      <w:r>
        <w:rPr>
          <w:rStyle w:val="FootnoteReference"/>
        </w:rPr>
        <w:footnoteReference w:id="578"/>
      </w:r>
      <w:r>
        <w:t xml:space="preserve"> </w:t>
      </w:r>
    </w:p>
    <w:p w14:paraId="547C0D5D" w14:textId="77777777" w:rsidR="006B2F9B" w:rsidRDefault="006B2F9B" w:rsidP="006B2F9B">
      <w:pPr>
        <w:rPr>
          <w:sz w:val="24"/>
          <w:szCs w:val="24"/>
        </w:rPr>
      </w:pPr>
      <w:r w:rsidRPr="007C1C27">
        <w:rPr>
          <w:sz w:val="24"/>
          <w:szCs w:val="24"/>
          <w:u w:val="single"/>
        </w:rPr>
        <w:t>Zutaten</w:t>
      </w:r>
      <w:r>
        <w:rPr>
          <w:sz w:val="24"/>
          <w:szCs w:val="24"/>
        </w:rPr>
        <w:t xml:space="preserve"> (für 6 bis 8 Personen)</w:t>
      </w:r>
    </w:p>
    <w:p w14:paraId="36198339" w14:textId="77777777" w:rsidR="006B2F9B" w:rsidRDefault="006B2F9B" w:rsidP="006B2F9B">
      <w:pPr>
        <w:rPr>
          <w:sz w:val="24"/>
          <w:szCs w:val="24"/>
        </w:rPr>
      </w:pPr>
      <w:r>
        <w:rPr>
          <w:sz w:val="24"/>
          <w:szCs w:val="24"/>
        </w:rPr>
        <w:t>2 Zwiebeln</w:t>
      </w:r>
    </w:p>
    <w:p w14:paraId="0BCC04C4" w14:textId="77777777" w:rsidR="006B2F9B" w:rsidRDefault="006B2F9B" w:rsidP="006B2F9B">
      <w:pPr>
        <w:rPr>
          <w:sz w:val="24"/>
          <w:szCs w:val="24"/>
        </w:rPr>
      </w:pPr>
      <w:r>
        <w:rPr>
          <w:sz w:val="24"/>
          <w:szCs w:val="24"/>
        </w:rPr>
        <w:t>2 Knoblauchzehen</w:t>
      </w:r>
    </w:p>
    <w:p w14:paraId="2CDF8BA0" w14:textId="77777777" w:rsidR="006B2F9B" w:rsidRDefault="006B2F9B" w:rsidP="006B2F9B">
      <w:pPr>
        <w:rPr>
          <w:sz w:val="24"/>
          <w:szCs w:val="24"/>
        </w:rPr>
      </w:pPr>
      <w:r>
        <w:rPr>
          <w:sz w:val="24"/>
          <w:szCs w:val="24"/>
        </w:rPr>
        <w:t>4 EL Honig</w:t>
      </w:r>
    </w:p>
    <w:p w14:paraId="16FC4A5A" w14:textId="77777777" w:rsidR="006B2F9B" w:rsidRDefault="006B2F9B" w:rsidP="006B2F9B">
      <w:pPr>
        <w:rPr>
          <w:sz w:val="24"/>
          <w:szCs w:val="24"/>
        </w:rPr>
      </w:pPr>
      <w:r>
        <w:rPr>
          <w:sz w:val="24"/>
          <w:szCs w:val="24"/>
        </w:rPr>
        <w:t>4 EL Sojasauce</w:t>
      </w:r>
    </w:p>
    <w:p w14:paraId="67BD0E46" w14:textId="77777777" w:rsidR="006B2F9B" w:rsidRDefault="006B2F9B" w:rsidP="006B2F9B">
      <w:pPr>
        <w:rPr>
          <w:sz w:val="24"/>
          <w:szCs w:val="24"/>
        </w:rPr>
      </w:pPr>
      <w:r>
        <w:rPr>
          <w:sz w:val="24"/>
          <w:szCs w:val="24"/>
        </w:rPr>
        <w:t>2 EL frische Thymianblättchen</w:t>
      </w:r>
    </w:p>
    <w:p w14:paraId="5AD97A61" w14:textId="77777777" w:rsidR="006B2F9B" w:rsidRDefault="006B2F9B" w:rsidP="006B2F9B">
      <w:pPr>
        <w:rPr>
          <w:sz w:val="24"/>
          <w:szCs w:val="24"/>
        </w:rPr>
      </w:pPr>
      <w:r>
        <w:rPr>
          <w:sz w:val="24"/>
          <w:szCs w:val="24"/>
        </w:rPr>
        <w:t>½ TL Salz, schwarzer Pfeffer</w:t>
      </w:r>
    </w:p>
    <w:p w14:paraId="6438CB1B" w14:textId="77777777" w:rsidR="006B2F9B" w:rsidRDefault="006B2F9B" w:rsidP="006B2F9B">
      <w:pPr>
        <w:rPr>
          <w:sz w:val="24"/>
          <w:szCs w:val="24"/>
        </w:rPr>
      </w:pPr>
      <w:r>
        <w:rPr>
          <w:sz w:val="24"/>
          <w:szCs w:val="24"/>
        </w:rPr>
        <w:t>1 bis 2 TL Kümmel</w:t>
      </w:r>
    </w:p>
    <w:p w14:paraId="71D4ABEA" w14:textId="77777777" w:rsidR="006B2F9B" w:rsidRDefault="006B2F9B" w:rsidP="006B2F9B">
      <w:pPr>
        <w:rPr>
          <w:sz w:val="24"/>
          <w:szCs w:val="24"/>
        </w:rPr>
      </w:pPr>
      <w:r>
        <w:rPr>
          <w:sz w:val="24"/>
          <w:szCs w:val="24"/>
        </w:rPr>
        <w:t>2 EL Apfelessig</w:t>
      </w:r>
    </w:p>
    <w:p w14:paraId="06D41970" w14:textId="77777777" w:rsidR="006B2F9B" w:rsidRDefault="006B2F9B" w:rsidP="006B2F9B">
      <w:pPr>
        <w:rPr>
          <w:sz w:val="24"/>
          <w:szCs w:val="24"/>
        </w:rPr>
      </w:pPr>
      <w:r>
        <w:rPr>
          <w:sz w:val="24"/>
          <w:szCs w:val="24"/>
        </w:rPr>
        <w:t>6 EL Pflanzenöl</w:t>
      </w:r>
    </w:p>
    <w:p w14:paraId="11E080AF" w14:textId="77777777" w:rsidR="006B2F9B" w:rsidRDefault="006B2F9B" w:rsidP="006B2F9B">
      <w:pPr>
        <w:rPr>
          <w:sz w:val="24"/>
          <w:szCs w:val="24"/>
        </w:rPr>
      </w:pPr>
      <w:r>
        <w:rPr>
          <w:sz w:val="24"/>
          <w:szCs w:val="24"/>
        </w:rPr>
        <w:t>2,5 kg Schweineschulter (ohne Schwarte und Knochen)</w:t>
      </w:r>
    </w:p>
    <w:p w14:paraId="6CB56661" w14:textId="77777777" w:rsidR="006B2F9B" w:rsidRDefault="006B2F9B" w:rsidP="006B2F9B">
      <w:pPr>
        <w:rPr>
          <w:sz w:val="24"/>
          <w:szCs w:val="24"/>
        </w:rPr>
      </w:pPr>
      <w:r>
        <w:rPr>
          <w:sz w:val="24"/>
          <w:szCs w:val="24"/>
        </w:rPr>
        <w:t>500 ml Gemüse- oder Geflügelbrühe</w:t>
      </w:r>
    </w:p>
    <w:p w14:paraId="062588E9" w14:textId="77777777" w:rsidR="006B2F9B" w:rsidRDefault="006B2F9B" w:rsidP="006B2F9B">
      <w:pPr>
        <w:rPr>
          <w:sz w:val="24"/>
          <w:szCs w:val="24"/>
        </w:rPr>
      </w:pPr>
      <w:r>
        <w:rPr>
          <w:sz w:val="24"/>
          <w:szCs w:val="24"/>
        </w:rPr>
        <w:t>2 Sternanis</w:t>
      </w:r>
    </w:p>
    <w:p w14:paraId="6901F4E2" w14:textId="77777777" w:rsidR="006B2F9B" w:rsidRDefault="006B2F9B" w:rsidP="006B2F9B">
      <w:pPr>
        <w:jc w:val="both"/>
        <w:rPr>
          <w:sz w:val="24"/>
          <w:szCs w:val="24"/>
        </w:rPr>
      </w:pPr>
    </w:p>
    <w:p w14:paraId="0B1C82AF" w14:textId="77777777" w:rsidR="006B2F9B" w:rsidRDefault="006B2F9B" w:rsidP="006B2F9B">
      <w:pPr>
        <w:jc w:val="both"/>
        <w:rPr>
          <w:sz w:val="24"/>
          <w:szCs w:val="24"/>
        </w:rPr>
      </w:pPr>
      <w:r>
        <w:rPr>
          <w:sz w:val="24"/>
          <w:szCs w:val="24"/>
        </w:rPr>
        <w:t>Zubereitung:</w:t>
      </w:r>
    </w:p>
    <w:p w14:paraId="5FCE1B5C" w14:textId="77777777" w:rsidR="006B2F9B" w:rsidRPr="001F5024" w:rsidRDefault="006B2F9B" w:rsidP="00E76E01">
      <w:pPr>
        <w:pStyle w:val="ListParagraph"/>
        <w:numPr>
          <w:ilvl w:val="0"/>
          <w:numId w:val="217"/>
        </w:numPr>
        <w:spacing w:after="120"/>
        <w:ind w:left="714" w:hanging="357"/>
        <w:contextualSpacing w:val="0"/>
        <w:jc w:val="both"/>
        <w:rPr>
          <w:sz w:val="24"/>
          <w:szCs w:val="24"/>
        </w:rPr>
      </w:pPr>
      <w:r w:rsidRPr="001F5024">
        <w:rPr>
          <w:sz w:val="24"/>
          <w:szCs w:val="24"/>
        </w:rPr>
        <w:t xml:space="preserve">Zwiebeln und Knoblauch schälen, fein würfeln und mit Honig, Sojasauce, Thymian, Salz, Pfeffer, Kümmel, Essig und 4 EL Öl zu einer Marinade vermischen. (Den Kümmel kann man vorher im Mörser zerstoßen). </w:t>
      </w:r>
      <w:r>
        <w:rPr>
          <w:sz w:val="24"/>
          <w:szCs w:val="24"/>
        </w:rPr>
        <w:t>F</w:t>
      </w:r>
      <w:r w:rsidRPr="001F5024">
        <w:rPr>
          <w:sz w:val="24"/>
          <w:szCs w:val="24"/>
        </w:rPr>
        <w:t>leisch mit der Mischung einreiben, in eine feuerfeste Form legen, abdecken und einige Stunden – am besten über Nacht – im Kühlschrank marinieren lassen.</w:t>
      </w:r>
    </w:p>
    <w:p w14:paraId="00FC8393" w14:textId="77777777" w:rsidR="006B2F9B" w:rsidRPr="00875ABC" w:rsidRDefault="006B2F9B" w:rsidP="00E76E01">
      <w:pPr>
        <w:pStyle w:val="ListParagraph"/>
        <w:numPr>
          <w:ilvl w:val="0"/>
          <w:numId w:val="217"/>
        </w:numPr>
        <w:spacing w:after="120"/>
        <w:ind w:left="714" w:hanging="357"/>
        <w:contextualSpacing w:val="0"/>
        <w:jc w:val="both"/>
        <w:rPr>
          <w:sz w:val="24"/>
          <w:szCs w:val="24"/>
        </w:rPr>
      </w:pPr>
      <w:r w:rsidRPr="00875ABC">
        <w:rPr>
          <w:sz w:val="24"/>
          <w:szCs w:val="24"/>
        </w:rPr>
        <w:t>Backofen auf 130°C Ober-/Unterhitze heizen. Gewürze vom Fleisch abtupfen und in die Form zurückgeben. 2 EL Öl in einer Pfanne erhitzen, Fleisch rundherum anbraten. Herausnehmen, zurück in die Form setzen. Bratensaft in der Pfanne mit Brühe ablöschen, zusammen mit dem Sternanis in die Form geben.</w:t>
      </w:r>
    </w:p>
    <w:p w14:paraId="72504822" w14:textId="77777777" w:rsidR="006B2F9B" w:rsidRPr="001F5024" w:rsidRDefault="006B2F9B" w:rsidP="00E76E01">
      <w:pPr>
        <w:pStyle w:val="ListParagraph"/>
        <w:numPr>
          <w:ilvl w:val="0"/>
          <w:numId w:val="217"/>
        </w:numPr>
        <w:spacing w:after="120"/>
        <w:ind w:left="708" w:hanging="708"/>
        <w:contextualSpacing w:val="0"/>
        <w:jc w:val="both"/>
        <w:rPr>
          <w:sz w:val="24"/>
          <w:szCs w:val="24"/>
        </w:rPr>
      </w:pPr>
      <w:r w:rsidRPr="001F5024">
        <w:rPr>
          <w:sz w:val="24"/>
          <w:szCs w:val="24"/>
        </w:rPr>
        <w:t xml:space="preserve">Fleisch mit Alufolie abdecken und 5 bis 6 Stunden lang im Ofen garen. Das Fleisch sollte am Ende nahezu zerfallen. Folie entfernen, Fleisch mit dem Sud begießen und leicht salzen. Backofenhitze auf 250°C erhöhen, Braten 15 bis 20 Minuten bräunen (immer wieder überprüfen, dass er nicht verbrennt). Den Grill für die letzten 5 Minuten anschalten. Die entstandene Soße mit Salz und Pfeffer abschmecken. Oder die Soße in einen Topf abgießen, 1 gehäuften TL Speisestärke mit Wasser glattrühren und die Soße damit auf dem Herd andicken. </w:t>
      </w:r>
    </w:p>
    <w:p w14:paraId="0CEC473A" w14:textId="77777777" w:rsidR="006B2F9B" w:rsidRDefault="006B2F9B" w:rsidP="006B2F9B">
      <w:pPr>
        <w:spacing w:after="120"/>
        <w:ind w:left="708" w:hanging="708"/>
        <w:jc w:val="both"/>
        <w:rPr>
          <w:sz w:val="24"/>
          <w:szCs w:val="24"/>
        </w:rPr>
      </w:pPr>
      <w:r w:rsidRPr="001F5024">
        <w:rPr>
          <w:sz w:val="24"/>
          <w:szCs w:val="24"/>
        </w:rPr>
        <w:lastRenderedPageBreak/>
        <w:t>Tipp:</w:t>
      </w:r>
      <w:r w:rsidRPr="001F5024">
        <w:rPr>
          <w:sz w:val="24"/>
          <w:szCs w:val="24"/>
        </w:rPr>
        <w:tab/>
        <w:t>Man kann dazu eine Soße aus frischen Kräutern essen oder auch einen grünen Salat (oder ein Sandwich belegen)</w:t>
      </w:r>
    </w:p>
    <w:p w14:paraId="5F753949" w14:textId="77777777" w:rsidR="006B2F9B" w:rsidRDefault="006B2F9B" w:rsidP="006B2F9B">
      <w:pPr>
        <w:rPr>
          <w:sz w:val="24"/>
          <w:szCs w:val="24"/>
        </w:rPr>
      </w:pPr>
      <w:r>
        <w:rPr>
          <w:sz w:val="24"/>
          <w:szCs w:val="24"/>
        </w:rPr>
        <w:br w:type="page"/>
      </w:r>
    </w:p>
    <w:p w14:paraId="1254FCE1" w14:textId="3E8B727D" w:rsidR="006570C1" w:rsidRDefault="006570C1" w:rsidP="006570C1">
      <w:pPr>
        <w:pStyle w:val="Heading2"/>
        <w:spacing w:after="240"/>
      </w:pPr>
      <w:r>
        <w:lastRenderedPageBreak/>
        <w:t>Holzfällersteak</w:t>
      </w:r>
      <w:r>
        <w:rPr>
          <w:rStyle w:val="FootnoteReference"/>
        </w:rPr>
        <w:footnoteReference w:id="579"/>
      </w:r>
      <w:r>
        <w:t xml:space="preserve"> </w:t>
      </w:r>
    </w:p>
    <w:p w14:paraId="617602D4" w14:textId="77777777" w:rsidR="006570C1" w:rsidRDefault="006570C1" w:rsidP="006570C1">
      <w:pPr>
        <w:jc w:val="both"/>
        <w:rPr>
          <w:sz w:val="24"/>
          <w:szCs w:val="24"/>
        </w:rPr>
      </w:pPr>
      <w:r w:rsidRPr="00D97B16">
        <w:rPr>
          <w:sz w:val="24"/>
          <w:szCs w:val="24"/>
          <w:u w:val="single"/>
        </w:rPr>
        <w:t>Zutaten</w:t>
      </w:r>
      <w:r>
        <w:rPr>
          <w:sz w:val="24"/>
          <w:szCs w:val="24"/>
        </w:rPr>
        <w:t xml:space="preserve"> (für 1 Portion)</w:t>
      </w:r>
    </w:p>
    <w:p w14:paraId="0757569C" w14:textId="77777777" w:rsidR="006570C1" w:rsidRDefault="006570C1" w:rsidP="006570C1">
      <w:pPr>
        <w:jc w:val="both"/>
        <w:rPr>
          <w:sz w:val="24"/>
          <w:szCs w:val="24"/>
        </w:rPr>
      </w:pPr>
      <w:r>
        <w:rPr>
          <w:sz w:val="24"/>
          <w:szCs w:val="24"/>
        </w:rPr>
        <w:t>150 g Zwiebeln</w:t>
      </w:r>
    </w:p>
    <w:p w14:paraId="3CA25F1C" w14:textId="77777777" w:rsidR="006570C1" w:rsidRDefault="006570C1" w:rsidP="006570C1">
      <w:pPr>
        <w:jc w:val="both"/>
        <w:rPr>
          <w:sz w:val="24"/>
          <w:szCs w:val="24"/>
        </w:rPr>
      </w:pPr>
      <w:r>
        <w:rPr>
          <w:sz w:val="24"/>
          <w:szCs w:val="24"/>
        </w:rPr>
        <w:t>40 g durchwachsener Speck</w:t>
      </w:r>
    </w:p>
    <w:p w14:paraId="3C27971B" w14:textId="77777777" w:rsidR="006570C1" w:rsidRDefault="006570C1" w:rsidP="006570C1">
      <w:pPr>
        <w:jc w:val="both"/>
        <w:rPr>
          <w:sz w:val="24"/>
          <w:szCs w:val="24"/>
        </w:rPr>
      </w:pPr>
      <w:r>
        <w:rPr>
          <w:sz w:val="24"/>
          <w:szCs w:val="24"/>
        </w:rPr>
        <w:t>200 g Kartoffeln</w:t>
      </w:r>
    </w:p>
    <w:p w14:paraId="55DCA9CB" w14:textId="77777777" w:rsidR="006570C1" w:rsidRDefault="006570C1" w:rsidP="006570C1">
      <w:pPr>
        <w:jc w:val="both"/>
        <w:rPr>
          <w:sz w:val="24"/>
          <w:szCs w:val="24"/>
        </w:rPr>
      </w:pPr>
      <w:r>
        <w:rPr>
          <w:sz w:val="24"/>
          <w:szCs w:val="24"/>
        </w:rPr>
        <w:t>150 g braune Champignons</w:t>
      </w:r>
    </w:p>
    <w:p w14:paraId="0D6AB96D" w14:textId="77777777" w:rsidR="006570C1" w:rsidRDefault="006570C1" w:rsidP="006570C1">
      <w:pPr>
        <w:jc w:val="both"/>
        <w:rPr>
          <w:sz w:val="24"/>
          <w:szCs w:val="24"/>
        </w:rPr>
      </w:pPr>
      <w:r>
        <w:rPr>
          <w:sz w:val="24"/>
          <w:szCs w:val="24"/>
        </w:rPr>
        <w:t>3 EL neutrales Öl</w:t>
      </w:r>
    </w:p>
    <w:p w14:paraId="5258348F" w14:textId="77777777" w:rsidR="006570C1" w:rsidRDefault="006570C1" w:rsidP="006570C1">
      <w:pPr>
        <w:jc w:val="both"/>
        <w:rPr>
          <w:sz w:val="24"/>
          <w:szCs w:val="24"/>
        </w:rPr>
      </w:pPr>
      <w:r>
        <w:rPr>
          <w:sz w:val="24"/>
          <w:szCs w:val="24"/>
        </w:rPr>
        <w:t>Salz, Pfeffer</w:t>
      </w:r>
    </w:p>
    <w:p w14:paraId="1CE52100" w14:textId="77777777" w:rsidR="006570C1" w:rsidRDefault="006570C1" w:rsidP="006570C1">
      <w:pPr>
        <w:jc w:val="both"/>
        <w:rPr>
          <w:sz w:val="24"/>
          <w:szCs w:val="24"/>
        </w:rPr>
      </w:pPr>
      <w:r>
        <w:rPr>
          <w:sz w:val="24"/>
          <w:szCs w:val="24"/>
        </w:rPr>
        <w:t>1 Schweinenackensteak (300 g mit Knochen)</w:t>
      </w:r>
    </w:p>
    <w:p w14:paraId="1D2FC8AE" w14:textId="77777777" w:rsidR="006570C1" w:rsidRDefault="006570C1" w:rsidP="006570C1">
      <w:pPr>
        <w:jc w:val="both"/>
        <w:rPr>
          <w:sz w:val="24"/>
          <w:szCs w:val="24"/>
        </w:rPr>
      </w:pPr>
      <w:r>
        <w:rPr>
          <w:sz w:val="24"/>
          <w:szCs w:val="24"/>
        </w:rPr>
        <w:t>1 TL eingelegter grüner Pfeffer (abgetropft)</w:t>
      </w:r>
    </w:p>
    <w:p w14:paraId="4D328038" w14:textId="77777777" w:rsidR="006570C1" w:rsidRDefault="006570C1" w:rsidP="006570C1">
      <w:pPr>
        <w:jc w:val="both"/>
        <w:rPr>
          <w:sz w:val="24"/>
          <w:szCs w:val="24"/>
        </w:rPr>
      </w:pPr>
      <w:r>
        <w:rPr>
          <w:sz w:val="24"/>
          <w:szCs w:val="24"/>
        </w:rPr>
        <w:t>1 EL glatte Petersilie (fein geschnitten)</w:t>
      </w:r>
    </w:p>
    <w:p w14:paraId="256DC959" w14:textId="77777777" w:rsidR="006570C1" w:rsidRDefault="006570C1" w:rsidP="006570C1">
      <w:pPr>
        <w:jc w:val="both"/>
        <w:rPr>
          <w:sz w:val="24"/>
          <w:szCs w:val="24"/>
        </w:rPr>
      </w:pPr>
    </w:p>
    <w:p w14:paraId="7FD22F79" w14:textId="77777777" w:rsidR="006570C1" w:rsidRDefault="006570C1" w:rsidP="006570C1">
      <w:pPr>
        <w:jc w:val="both"/>
        <w:rPr>
          <w:sz w:val="24"/>
          <w:szCs w:val="24"/>
        </w:rPr>
      </w:pPr>
      <w:r>
        <w:rPr>
          <w:sz w:val="24"/>
          <w:szCs w:val="24"/>
        </w:rPr>
        <w:t>Zubereitungszeit: 35 Minuten</w:t>
      </w:r>
    </w:p>
    <w:p w14:paraId="3D74347C" w14:textId="77777777" w:rsidR="006570C1" w:rsidRPr="000B5435" w:rsidRDefault="006570C1" w:rsidP="00B40E8C">
      <w:pPr>
        <w:pStyle w:val="ListParagraph"/>
        <w:numPr>
          <w:ilvl w:val="0"/>
          <w:numId w:val="379"/>
        </w:numPr>
        <w:spacing w:after="120"/>
        <w:ind w:left="714" w:hanging="357"/>
        <w:contextualSpacing w:val="0"/>
        <w:jc w:val="both"/>
        <w:rPr>
          <w:sz w:val="24"/>
          <w:szCs w:val="24"/>
        </w:rPr>
      </w:pPr>
      <w:r w:rsidRPr="000B5435">
        <w:rPr>
          <w:sz w:val="24"/>
          <w:szCs w:val="24"/>
        </w:rPr>
        <w:t>Zwiebeln und Speck in Streifen schneiden. Kartoffeln schälen, in kleine Würfel schneiden, waschen, abtropfen lassen. Champignons putzen, größere halbieren.</w:t>
      </w:r>
    </w:p>
    <w:p w14:paraId="2E0E58E2" w14:textId="77777777" w:rsidR="006570C1" w:rsidRPr="000B5435" w:rsidRDefault="006570C1" w:rsidP="00B40E8C">
      <w:pPr>
        <w:pStyle w:val="ListParagraph"/>
        <w:numPr>
          <w:ilvl w:val="0"/>
          <w:numId w:val="379"/>
        </w:numPr>
        <w:spacing w:after="120"/>
        <w:ind w:left="714" w:hanging="357"/>
        <w:contextualSpacing w:val="0"/>
        <w:jc w:val="both"/>
        <w:rPr>
          <w:sz w:val="24"/>
          <w:szCs w:val="24"/>
        </w:rPr>
      </w:pPr>
      <w:r w:rsidRPr="000B5435">
        <w:rPr>
          <w:sz w:val="24"/>
          <w:szCs w:val="24"/>
        </w:rPr>
        <w:t>2 EL Öl in einer Pfanne erhitzen. Kartoffeln und Speck darin 15 – 20 Minuten braten, bis die Kartoffeln knapp gar sind. Zwiebeln und Pilze zugeben du 5 – 10 Minuten braten. Mit Salz und Pfeffer würzen.</w:t>
      </w:r>
    </w:p>
    <w:p w14:paraId="777495CA" w14:textId="77777777" w:rsidR="006570C1" w:rsidRPr="000B5435" w:rsidRDefault="006570C1" w:rsidP="00B40E8C">
      <w:pPr>
        <w:pStyle w:val="ListParagraph"/>
        <w:numPr>
          <w:ilvl w:val="0"/>
          <w:numId w:val="379"/>
        </w:numPr>
        <w:spacing w:after="120"/>
        <w:ind w:left="714" w:hanging="357"/>
        <w:contextualSpacing w:val="0"/>
        <w:jc w:val="both"/>
        <w:rPr>
          <w:sz w:val="24"/>
          <w:szCs w:val="24"/>
        </w:rPr>
      </w:pPr>
      <w:r w:rsidRPr="000B5435">
        <w:rPr>
          <w:sz w:val="24"/>
          <w:szCs w:val="24"/>
        </w:rPr>
        <w:t>Restliches Öl in einer weiteren Pfanne erhitzen. Steak mit Salz würzen und im Öl auf beiden Seiten 3 – 4 Minuten braten. Pfefferkörner mit einem Messer andrücken, zum Steak geben. Steak, Kartoffeln und Pilze auf einem Brett anrichten und mit Petersilie bestreut servieren.</w:t>
      </w:r>
    </w:p>
    <w:p w14:paraId="4EA34F5B" w14:textId="77777777" w:rsidR="006570C1" w:rsidRDefault="006570C1" w:rsidP="006570C1">
      <w:pPr>
        <w:jc w:val="both"/>
        <w:rPr>
          <w:sz w:val="24"/>
          <w:szCs w:val="24"/>
        </w:rPr>
      </w:pPr>
    </w:p>
    <w:p w14:paraId="6A284254" w14:textId="77777777" w:rsidR="006570C1" w:rsidRPr="00B546B2" w:rsidRDefault="006570C1" w:rsidP="006570C1">
      <w:pPr>
        <w:jc w:val="both"/>
        <w:rPr>
          <w:sz w:val="24"/>
          <w:szCs w:val="24"/>
        </w:rPr>
      </w:pPr>
      <w:r>
        <w:rPr>
          <w:sz w:val="24"/>
          <w:szCs w:val="24"/>
        </w:rPr>
        <w:t>Tipp:</w:t>
      </w:r>
      <w:r>
        <w:rPr>
          <w:sz w:val="24"/>
          <w:szCs w:val="24"/>
        </w:rPr>
        <w:tab/>
        <w:t>Dies ist ja ein typisches Simon-Rezept! Guten Appetit, mein Großer!</w:t>
      </w:r>
    </w:p>
    <w:p w14:paraId="25857C6A" w14:textId="77777777" w:rsidR="006570C1" w:rsidRDefault="006570C1" w:rsidP="006570C1">
      <w:pPr>
        <w:rPr>
          <w:sz w:val="24"/>
          <w:szCs w:val="24"/>
        </w:rPr>
      </w:pPr>
    </w:p>
    <w:p w14:paraId="0D02B791" w14:textId="263F6A87" w:rsidR="006570C1" w:rsidRDefault="006570C1" w:rsidP="006570C1">
      <w:pPr>
        <w:rPr>
          <w:rFonts w:asciiTheme="majorHAnsi" w:eastAsiaTheme="majorEastAsia" w:hAnsiTheme="majorHAnsi" w:cstheme="majorBidi"/>
          <w:color w:val="2F5496" w:themeColor="accent1" w:themeShade="BF"/>
          <w:sz w:val="26"/>
          <w:szCs w:val="26"/>
        </w:rPr>
      </w:pPr>
      <w:r>
        <w:rPr>
          <w:sz w:val="24"/>
          <w:szCs w:val="24"/>
        </w:rPr>
        <w:br w:type="page"/>
      </w:r>
    </w:p>
    <w:p w14:paraId="3C48ECF9" w14:textId="77777777" w:rsidR="006570C1" w:rsidRDefault="006570C1" w:rsidP="006570C1">
      <w:pPr>
        <w:pStyle w:val="Heading2"/>
        <w:spacing w:after="240"/>
      </w:pPr>
      <w:r>
        <w:lastRenderedPageBreak/>
        <w:t>Spareribs</w:t>
      </w:r>
      <w:r>
        <w:rPr>
          <w:rStyle w:val="FootnoteReference"/>
        </w:rPr>
        <w:footnoteReference w:id="580"/>
      </w:r>
      <w:r>
        <w:t xml:space="preserve"> </w:t>
      </w:r>
    </w:p>
    <w:p w14:paraId="54B7E83E" w14:textId="77777777" w:rsidR="006570C1" w:rsidRDefault="006570C1" w:rsidP="006570C1">
      <w:pPr>
        <w:rPr>
          <w:sz w:val="24"/>
          <w:szCs w:val="24"/>
        </w:rPr>
      </w:pPr>
      <w:r w:rsidRPr="008D6399">
        <w:rPr>
          <w:sz w:val="24"/>
          <w:szCs w:val="24"/>
          <w:u w:val="single"/>
        </w:rPr>
        <w:t>Zutaten</w:t>
      </w:r>
      <w:r>
        <w:rPr>
          <w:sz w:val="24"/>
          <w:szCs w:val="24"/>
        </w:rPr>
        <w:t xml:space="preserve"> (für 4 Portionen):</w:t>
      </w:r>
    </w:p>
    <w:p w14:paraId="2E557FEC" w14:textId="77777777" w:rsidR="006570C1" w:rsidRDefault="006570C1" w:rsidP="006570C1">
      <w:pPr>
        <w:rPr>
          <w:sz w:val="24"/>
          <w:szCs w:val="24"/>
        </w:rPr>
      </w:pPr>
      <w:r>
        <w:rPr>
          <w:sz w:val="24"/>
          <w:szCs w:val="24"/>
        </w:rPr>
        <w:t>2 kg Baby-Backschweinerippchen (die Silberhaut vom Metzger entfernen lassen)</w:t>
      </w:r>
    </w:p>
    <w:p w14:paraId="21193BB5" w14:textId="77777777" w:rsidR="006570C1" w:rsidRPr="00934F29" w:rsidRDefault="006570C1" w:rsidP="006570C1">
      <w:pPr>
        <w:rPr>
          <w:sz w:val="24"/>
          <w:szCs w:val="24"/>
          <w:lang w:val="en-US"/>
        </w:rPr>
      </w:pPr>
      <w:r w:rsidRPr="00934F29">
        <w:rPr>
          <w:sz w:val="24"/>
          <w:szCs w:val="24"/>
          <w:lang w:val="en-US"/>
        </w:rPr>
        <w:t xml:space="preserve">6 EL Dry Rub 3 EL </w:t>
      </w:r>
      <w:proofErr w:type="spellStart"/>
      <w:r w:rsidRPr="00934F29">
        <w:rPr>
          <w:sz w:val="24"/>
          <w:szCs w:val="24"/>
          <w:lang w:val="en-US"/>
        </w:rPr>
        <w:t>Sojasauce</w:t>
      </w:r>
      <w:proofErr w:type="spellEnd"/>
    </w:p>
    <w:p w14:paraId="6014405B" w14:textId="77777777" w:rsidR="006570C1" w:rsidRPr="00934F29" w:rsidRDefault="006570C1" w:rsidP="006570C1">
      <w:pPr>
        <w:rPr>
          <w:sz w:val="24"/>
          <w:szCs w:val="24"/>
          <w:lang w:val="en-US"/>
        </w:rPr>
      </w:pPr>
      <w:r w:rsidRPr="00934F29">
        <w:rPr>
          <w:sz w:val="24"/>
          <w:szCs w:val="24"/>
          <w:lang w:val="en-US"/>
        </w:rPr>
        <w:t>3 EL Ketchup</w:t>
      </w:r>
    </w:p>
    <w:p w14:paraId="03F5C658" w14:textId="77777777" w:rsidR="006570C1" w:rsidRDefault="006570C1" w:rsidP="006570C1">
      <w:pPr>
        <w:rPr>
          <w:sz w:val="24"/>
          <w:szCs w:val="24"/>
        </w:rPr>
      </w:pPr>
      <w:r>
        <w:rPr>
          <w:sz w:val="24"/>
          <w:szCs w:val="24"/>
        </w:rPr>
        <w:t>3 EL Ahornsirup</w:t>
      </w:r>
    </w:p>
    <w:p w14:paraId="06C6C4EF" w14:textId="77777777" w:rsidR="006570C1" w:rsidRDefault="006570C1" w:rsidP="006570C1">
      <w:pPr>
        <w:rPr>
          <w:sz w:val="24"/>
          <w:szCs w:val="24"/>
        </w:rPr>
      </w:pPr>
      <w:r>
        <w:rPr>
          <w:sz w:val="24"/>
          <w:szCs w:val="24"/>
        </w:rPr>
        <w:t>100 ml naturtrüber Apfelsaft</w:t>
      </w:r>
    </w:p>
    <w:p w14:paraId="127DC9B0" w14:textId="77777777" w:rsidR="006570C1" w:rsidRDefault="006570C1" w:rsidP="006570C1">
      <w:pPr>
        <w:rPr>
          <w:sz w:val="24"/>
          <w:szCs w:val="24"/>
        </w:rPr>
      </w:pPr>
    </w:p>
    <w:p w14:paraId="7EAF15A3" w14:textId="77777777" w:rsidR="006570C1" w:rsidRDefault="006570C1" w:rsidP="006570C1">
      <w:pPr>
        <w:rPr>
          <w:sz w:val="24"/>
          <w:szCs w:val="24"/>
        </w:rPr>
      </w:pPr>
      <w:r>
        <w:rPr>
          <w:sz w:val="24"/>
          <w:szCs w:val="24"/>
        </w:rPr>
        <w:t>Zubereitungszeit: 1 Stunde 10 Minuten plus 12 Stunden Marinierzeit</w:t>
      </w:r>
    </w:p>
    <w:p w14:paraId="1DDE10F8" w14:textId="77777777" w:rsidR="006570C1" w:rsidRPr="00EF6E88" w:rsidRDefault="006570C1" w:rsidP="00B40E8C">
      <w:pPr>
        <w:pStyle w:val="ListParagraph"/>
        <w:numPr>
          <w:ilvl w:val="0"/>
          <w:numId w:val="693"/>
        </w:numPr>
        <w:spacing w:after="120"/>
        <w:ind w:left="714" w:hanging="357"/>
        <w:contextualSpacing w:val="0"/>
        <w:jc w:val="both"/>
        <w:rPr>
          <w:sz w:val="24"/>
          <w:szCs w:val="24"/>
        </w:rPr>
      </w:pPr>
      <w:r w:rsidRPr="00EF6E88">
        <w:rPr>
          <w:sz w:val="24"/>
          <w:szCs w:val="24"/>
        </w:rPr>
        <w:t>Rippchen rundum mit Dry Rub bestreuen und einmassieren. Rippchen abgedeckt 12 Stunden kaltstellen.</w:t>
      </w:r>
    </w:p>
    <w:p w14:paraId="6B3DAC38" w14:textId="77777777" w:rsidR="006570C1" w:rsidRPr="00EF6E88" w:rsidRDefault="006570C1" w:rsidP="00B40E8C">
      <w:pPr>
        <w:pStyle w:val="ListParagraph"/>
        <w:numPr>
          <w:ilvl w:val="0"/>
          <w:numId w:val="693"/>
        </w:numPr>
        <w:spacing w:after="120"/>
        <w:ind w:left="714" w:hanging="357"/>
        <w:contextualSpacing w:val="0"/>
        <w:jc w:val="both"/>
        <w:rPr>
          <w:sz w:val="24"/>
          <w:szCs w:val="24"/>
        </w:rPr>
      </w:pPr>
      <w:r w:rsidRPr="00EF6E88">
        <w:rPr>
          <w:sz w:val="24"/>
          <w:szCs w:val="24"/>
        </w:rPr>
        <w:t>Rippchen 2 Stunden vor dem Grillen aus dem Kühlschrank nehmen. Auf dem heißen Grill geschlossen ca. 1 Stunde indirekt grillen, dabei öfter wenden.</w:t>
      </w:r>
    </w:p>
    <w:p w14:paraId="3804CE0A" w14:textId="77777777" w:rsidR="006570C1" w:rsidRPr="00EF6E88" w:rsidRDefault="006570C1" w:rsidP="00B40E8C">
      <w:pPr>
        <w:pStyle w:val="ListParagraph"/>
        <w:numPr>
          <w:ilvl w:val="0"/>
          <w:numId w:val="693"/>
        </w:numPr>
        <w:spacing w:after="120"/>
        <w:ind w:left="714" w:hanging="357"/>
        <w:contextualSpacing w:val="0"/>
        <w:jc w:val="both"/>
        <w:rPr>
          <w:sz w:val="24"/>
          <w:szCs w:val="24"/>
        </w:rPr>
      </w:pPr>
      <w:r w:rsidRPr="00EF6E88">
        <w:rPr>
          <w:sz w:val="24"/>
          <w:szCs w:val="24"/>
        </w:rPr>
        <w:t>Inzwischen Sojasauce, Ketchup, Ahornsirup und Apfelsaft in einem kleinen Topf leicht dicklich einkochen. Rippchen nach dem Ende der Garzeit mit der Sauce bestreichen und weitere 5 – 6 Minuten auf jeder Seite grillen. Mit BBQ-Sauce servieren.</w:t>
      </w:r>
    </w:p>
    <w:p w14:paraId="2B612C7A" w14:textId="77777777" w:rsidR="006570C1" w:rsidRPr="00EF6E88" w:rsidRDefault="006570C1" w:rsidP="006570C1">
      <w:pPr>
        <w:rPr>
          <w:sz w:val="24"/>
          <w:szCs w:val="24"/>
        </w:rPr>
      </w:pPr>
      <w:r w:rsidRPr="00EF6E88">
        <w:rPr>
          <w:sz w:val="24"/>
          <w:szCs w:val="24"/>
        </w:rPr>
        <w:br w:type="page"/>
      </w:r>
    </w:p>
    <w:p w14:paraId="32759C41" w14:textId="77777777" w:rsidR="006570C1" w:rsidRDefault="006570C1" w:rsidP="006570C1">
      <w:pPr>
        <w:pStyle w:val="Heading2"/>
        <w:spacing w:after="240"/>
      </w:pPr>
      <w:r w:rsidRPr="00CA7516">
        <w:lastRenderedPageBreak/>
        <w:t>Spareribs</w:t>
      </w:r>
      <w:r>
        <w:rPr>
          <w:rStyle w:val="FootnoteReference"/>
        </w:rPr>
        <w:footnoteReference w:id="581"/>
      </w:r>
      <w:r w:rsidRPr="00CA7516">
        <w:t xml:space="preserve"> </w:t>
      </w:r>
    </w:p>
    <w:p w14:paraId="64F828DA" w14:textId="77777777" w:rsidR="006570C1" w:rsidRDefault="006570C1" w:rsidP="006570C1">
      <w:pPr>
        <w:rPr>
          <w:sz w:val="24"/>
          <w:szCs w:val="24"/>
        </w:rPr>
      </w:pPr>
      <w:r w:rsidRPr="007E6F24">
        <w:rPr>
          <w:sz w:val="24"/>
          <w:szCs w:val="24"/>
          <w:u w:val="single"/>
        </w:rPr>
        <w:t>Zutaten</w:t>
      </w:r>
      <w:r>
        <w:rPr>
          <w:sz w:val="24"/>
          <w:szCs w:val="24"/>
        </w:rPr>
        <w:t xml:space="preserve"> (für 4 Portionen)</w:t>
      </w:r>
    </w:p>
    <w:p w14:paraId="1F4418BA" w14:textId="77777777" w:rsidR="006570C1" w:rsidRDefault="006570C1" w:rsidP="006570C1">
      <w:pPr>
        <w:rPr>
          <w:sz w:val="24"/>
          <w:szCs w:val="24"/>
        </w:rPr>
      </w:pPr>
      <w:r>
        <w:rPr>
          <w:sz w:val="24"/>
          <w:szCs w:val="24"/>
        </w:rPr>
        <w:t>4 Spareribs (ca. 1,4 kg)</w:t>
      </w:r>
    </w:p>
    <w:p w14:paraId="12754FC5" w14:textId="77777777" w:rsidR="006570C1" w:rsidRDefault="006570C1" w:rsidP="006570C1">
      <w:pPr>
        <w:rPr>
          <w:sz w:val="24"/>
          <w:szCs w:val="24"/>
        </w:rPr>
      </w:pPr>
      <w:r>
        <w:rPr>
          <w:sz w:val="24"/>
          <w:szCs w:val="24"/>
        </w:rPr>
        <w:t xml:space="preserve">300 ml Ananasmarinade </w:t>
      </w:r>
    </w:p>
    <w:p w14:paraId="3981F4E2" w14:textId="77777777" w:rsidR="006570C1" w:rsidRDefault="006570C1" w:rsidP="006570C1">
      <w:pPr>
        <w:rPr>
          <w:sz w:val="24"/>
          <w:szCs w:val="24"/>
        </w:rPr>
      </w:pPr>
    </w:p>
    <w:p w14:paraId="499C6468" w14:textId="77777777" w:rsidR="006570C1" w:rsidRDefault="006570C1" w:rsidP="006570C1">
      <w:pPr>
        <w:rPr>
          <w:sz w:val="24"/>
          <w:szCs w:val="24"/>
        </w:rPr>
      </w:pPr>
      <w:r>
        <w:rPr>
          <w:sz w:val="24"/>
          <w:szCs w:val="24"/>
        </w:rPr>
        <w:t>Zubereitungszeit: 40 Minuten plus Marinierzeit über Nacht)</w:t>
      </w:r>
    </w:p>
    <w:p w14:paraId="0FC4CF9D" w14:textId="77777777" w:rsidR="006570C1" w:rsidRPr="0097400E" w:rsidRDefault="006570C1" w:rsidP="00B40E8C">
      <w:pPr>
        <w:pStyle w:val="ListParagraph"/>
        <w:numPr>
          <w:ilvl w:val="0"/>
          <w:numId w:val="1472"/>
        </w:numPr>
        <w:spacing w:after="120"/>
        <w:ind w:left="714" w:hanging="357"/>
        <w:contextualSpacing w:val="0"/>
        <w:jc w:val="both"/>
        <w:rPr>
          <w:sz w:val="24"/>
          <w:szCs w:val="24"/>
        </w:rPr>
      </w:pPr>
      <w:r w:rsidRPr="0097400E">
        <w:rPr>
          <w:sz w:val="24"/>
          <w:szCs w:val="24"/>
        </w:rPr>
        <w:t>Fleisch mit der Marinade in einen Gefrierbeutel geben. Den Beutel verschließen. Fleisch über Nacht ziehen lassen.</w:t>
      </w:r>
    </w:p>
    <w:p w14:paraId="0C5D67BF" w14:textId="77777777" w:rsidR="006570C1" w:rsidRPr="0097400E" w:rsidRDefault="006570C1" w:rsidP="00B40E8C">
      <w:pPr>
        <w:pStyle w:val="ListParagraph"/>
        <w:numPr>
          <w:ilvl w:val="0"/>
          <w:numId w:val="1472"/>
        </w:numPr>
        <w:spacing w:after="120"/>
        <w:ind w:left="714" w:hanging="357"/>
        <w:contextualSpacing w:val="0"/>
        <w:jc w:val="both"/>
        <w:rPr>
          <w:sz w:val="24"/>
          <w:szCs w:val="24"/>
        </w:rPr>
      </w:pPr>
      <w:r w:rsidRPr="0097400E">
        <w:rPr>
          <w:sz w:val="24"/>
          <w:szCs w:val="24"/>
        </w:rPr>
        <w:t>Fleisch kurz vor dem Grillen mit der Marinade in eine Arbeitsschale geben. Die überschüssige Marinade mit einem Backpinsel vom Fleisch entfernen. Marinade auffangen und beiseitestellen.</w:t>
      </w:r>
    </w:p>
    <w:p w14:paraId="7661B637" w14:textId="77777777" w:rsidR="006570C1" w:rsidRPr="0097400E" w:rsidRDefault="006570C1" w:rsidP="00B40E8C">
      <w:pPr>
        <w:pStyle w:val="ListParagraph"/>
        <w:numPr>
          <w:ilvl w:val="0"/>
          <w:numId w:val="1472"/>
        </w:numPr>
        <w:spacing w:after="120"/>
        <w:ind w:left="714" w:hanging="357"/>
        <w:contextualSpacing w:val="0"/>
        <w:jc w:val="both"/>
        <w:rPr>
          <w:sz w:val="24"/>
          <w:szCs w:val="24"/>
        </w:rPr>
      </w:pPr>
      <w:r w:rsidRPr="0097400E">
        <w:rPr>
          <w:sz w:val="24"/>
          <w:szCs w:val="24"/>
        </w:rPr>
        <w:t>Spareribs auf dem heißen Grill bei indirekter Hitze und geschlossenem Deckel 25-30 Minuten garen. Dabei ab und zu wenden, in den letzten 15 Minuten mit der Marinade bestreichen. Mit Ananas-Chutney servieren.</w:t>
      </w:r>
    </w:p>
    <w:p w14:paraId="1D986627" w14:textId="77777777" w:rsidR="006570C1" w:rsidRDefault="006570C1" w:rsidP="006570C1">
      <w:pPr>
        <w:rPr>
          <w:sz w:val="24"/>
          <w:szCs w:val="24"/>
        </w:rPr>
      </w:pPr>
    </w:p>
    <w:p w14:paraId="7A93978B" w14:textId="77777777" w:rsidR="006570C1" w:rsidRPr="007E6F24" w:rsidRDefault="006570C1" w:rsidP="006570C1">
      <w:pPr>
        <w:rPr>
          <w:i/>
          <w:iCs/>
          <w:sz w:val="24"/>
          <w:szCs w:val="24"/>
        </w:rPr>
      </w:pPr>
      <w:r w:rsidRPr="007E6F24">
        <w:rPr>
          <w:i/>
          <w:iCs/>
          <w:sz w:val="24"/>
          <w:szCs w:val="24"/>
        </w:rPr>
        <w:t>Für die Ananasmarinade:</w:t>
      </w:r>
    </w:p>
    <w:p w14:paraId="0B29A43D" w14:textId="77777777" w:rsidR="006570C1" w:rsidRDefault="006570C1" w:rsidP="006570C1">
      <w:pPr>
        <w:rPr>
          <w:sz w:val="24"/>
          <w:szCs w:val="24"/>
        </w:rPr>
      </w:pPr>
      <w:r w:rsidRPr="007E6F24">
        <w:rPr>
          <w:sz w:val="24"/>
          <w:szCs w:val="24"/>
          <w:u w:val="single"/>
        </w:rPr>
        <w:t>Zutaten</w:t>
      </w:r>
      <w:r>
        <w:rPr>
          <w:sz w:val="24"/>
          <w:szCs w:val="24"/>
        </w:rPr>
        <w:t xml:space="preserve"> für 300 ml:</w:t>
      </w:r>
    </w:p>
    <w:p w14:paraId="578E6BA3" w14:textId="77777777" w:rsidR="006570C1" w:rsidRDefault="006570C1" w:rsidP="006570C1">
      <w:pPr>
        <w:rPr>
          <w:sz w:val="24"/>
          <w:szCs w:val="24"/>
        </w:rPr>
      </w:pPr>
      <w:r>
        <w:rPr>
          <w:sz w:val="24"/>
          <w:szCs w:val="24"/>
        </w:rPr>
        <w:t>250 g Ananasfruchtfleisch</w:t>
      </w:r>
    </w:p>
    <w:p w14:paraId="0DC41DE4" w14:textId="77777777" w:rsidR="006570C1" w:rsidRDefault="006570C1" w:rsidP="006570C1">
      <w:pPr>
        <w:rPr>
          <w:sz w:val="24"/>
          <w:szCs w:val="24"/>
        </w:rPr>
      </w:pPr>
      <w:r>
        <w:rPr>
          <w:sz w:val="24"/>
          <w:szCs w:val="24"/>
        </w:rPr>
        <w:t>2 Zwiebeln</w:t>
      </w:r>
    </w:p>
    <w:p w14:paraId="37BB66DB" w14:textId="77777777" w:rsidR="006570C1" w:rsidRDefault="006570C1" w:rsidP="006570C1">
      <w:pPr>
        <w:rPr>
          <w:sz w:val="24"/>
          <w:szCs w:val="24"/>
        </w:rPr>
      </w:pPr>
      <w:r>
        <w:rPr>
          <w:sz w:val="24"/>
          <w:szCs w:val="24"/>
        </w:rPr>
        <w:t>2 Frühlingszwiebeln</w:t>
      </w:r>
    </w:p>
    <w:p w14:paraId="2B65ADC9" w14:textId="77777777" w:rsidR="006570C1" w:rsidRDefault="006570C1" w:rsidP="006570C1">
      <w:pPr>
        <w:rPr>
          <w:sz w:val="24"/>
          <w:szCs w:val="24"/>
        </w:rPr>
      </w:pPr>
      <w:r>
        <w:rPr>
          <w:sz w:val="24"/>
          <w:szCs w:val="24"/>
        </w:rPr>
        <w:t>1 Knoblauchzehe</w:t>
      </w:r>
    </w:p>
    <w:p w14:paraId="76C8C3C5" w14:textId="77777777" w:rsidR="006570C1" w:rsidRDefault="006570C1" w:rsidP="006570C1">
      <w:pPr>
        <w:rPr>
          <w:sz w:val="24"/>
          <w:szCs w:val="24"/>
        </w:rPr>
      </w:pPr>
      <w:r>
        <w:rPr>
          <w:sz w:val="24"/>
          <w:szCs w:val="24"/>
        </w:rPr>
        <w:t>1 rote Chilischote</w:t>
      </w:r>
    </w:p>
    <w:p w14:paraId="0F0B4EE9" w14:textId="77777777" w:rsidR="006570C1" w:rsidRDefault="006570C1" w:rsidP="006570C1">
      <w:pPr>
        <w:rPr>
          <w:sz w:val="24"/>
          <w:szCs w:val="24"/>
        </w:rPr>
      </w:pPr>
      <w:r>
        <w:rPr>
          <w:sz w:val="24"/>
          <w:szCs w:val="24"/>
        </w:rPr>
        <w:t>20 g Ingwer</w:t>
      </w:r>
    </w:p>
    <w:p w14:paraId="3FDEFB50" w14:textId="77777777" w:rsidR="006570C1" w:rsidRPr="00CA7516" w:rsidRDefault="006570C1" w:rsidP="006570C1">
      <w:pPr>
        <w:rPr>
          <w:sz w:val="24"/>
          <w:szCs w:val="24"/>
          <w:lang w:val="en-US"/>
        </w:rPr>
      </w:pPr>
      <w:r w:rsidRPr="00CA7516">
        <w:rPr>
          <w:sz w:val="24"/>
          <w:szCs w:val="24"/>
          <w:lang w:val="en-US"/>
        </w:rPr>
        <w:t xml:space="preserve">6 EL </w:t>
      </w:r>
      <w:proofErr w:type="spellStart"/>
      <w:r w:rsidRPr="00CA7516">
        <w:rPr>
          <w:sz w:val="24"/>
          <w:szCs w:val="24"/>
          <w:lang w:val="en-US"/>
        </w:rPr>
        <w:t>Sojasauce</w:t>
      </w:r>
      <w:proofErr w:type="spellEnd"/>
    </w:p>
    <w:p w14:paraId="685C0E84" w14:textId="77777777" w:rsidR="006570C1" w:rsidRPr="00CA7516" w:rsidRDefault="006570C1" w:rsidP="006570C1">
      <w:pPr>
        <w:rPr>
          <w:sz w:val="24"/>
          <w:szCs w:val="24"/>
          <w:lang w:val="en-US"/>
        </w:rPr>
      </w:pPr>
      <w:r w:rsidRPr="00CA7516">
        <w:rPr>
          <w:sz w:val="24"/>
          <w:szCs w:val="24"/>
          <w:lang w:val="en-US"/>
        </w:rPr>
        <w:t xml:space="preserve">4 EL </w:t>
      </w:r>
      <w:proofErr w:type="spellStart"/>
      <w:r w:rsidRPr="00CA7516">
        <w:rPr>
          <w:sz w:val="24"/>
          <w:szCs w:val="24"/>
          <w:lang w:val="en-US"/>
        </w:rPr>
        <w:t>Hoisinsa</w:t>
      </w:r>
      <w:r>
        <w:rPr>
          <w:sz w:val="24"/>
          <w:szCs w:val="24"/>
          <w:lang w:val="en-US"/>
        </w:rPr>
        <w:t>uc</w:t>
      </w:r>
      <w:r w:rsidRPr="00CA7516">
        <w:rPr>
          <w:sz w:val="24"/>
          <w:szCs w:val="24"/>
          <w:lang w:val="en-US"/>
        </w:rPr>
        <w:t>e</w:t>
      </w:r>
      <w:proofErr w:type="spellEnd"/>
    </w:p>
    <w:p w14:paraId="2EA5D1B8" w14:textId="77777777" w:rsidR="006570C1" w:rsidRPr="00CA7516" w:rsidRDefault="006570C1" w:rsidP="006570C1">
      <w:pPr>
        <w:rPr>
          <w:sz w:val="24"/>
          <w:szCs w:val="24"/>
          <w:lang w:val="en-US"/>
        </w:rPr>
      </w:pPr>
      <w:r w:rsidRPr="00CA7516">
        <w:rPr>
          <w:sz w:val="24"/>
          <w:szCs w:val="24"/>
          <w:lang w:val="en-US"/>
        </w:rPr>
        <w:t xml:space="preserve"> </w:t>
      </w:r>
      <w:proofErr w:type="spellStart"/>
      <w:r w:rsidRPr="00CA7516">
        <w:rPr>
          <w:sz w:val="24"/>
          <w:szCs w:val="24"/>
          <w:lang w:val="en-US"/>
        </w:rPr>
        <w:t>Prise</w:t>
      </w:r>
      <w:proofErr w:type="spellEnd"/>
      <w:r w:rsidRPr="00CA7516">
        <w:rPr>
          <w:sz w:val="24"/>
          <w:szCs w:val="24"/>
          <w:lang w:val="en-US"/>
        </w:rPr>
        <w:t xml:space="preserve"> </w:t>
      </w:r>
      <w:proofErr w:type="spellStart"/>
      <w:r w:rsidRPr="00CA7516">
        <w:rPr>
          <w:sz w:val="24"/>
          <w:szCs w:val="24"/>
          <w:lang w:val="en-US"/>
        </w:rPr>
        <w:t>Zimt</w:t>
      </w:r>
      <w:proofErr w:type="spellEnd"/>
    </w:p>
    <w:p w14:paraId="2A6B4BAC" w14:textId="77777777" w:rsidR="006570C1" w:rsidRDefault="006570C1" w:rsidP="006570C1">
      <w:pPr>
        <w:rPr>
          <w:sz w:val="24"/>
          <w:szCs w:val="24"/>
          <w:lang w:val="en-US"/>
        </w:rPr>
      </w:pPr>
    </w:p>
    <w:p w14:paraId="7142D86D" w14:textId="77777777" w:rsidR="006570C1" w:rsidRPr="00F8300D" w:rsidRDefault="006570C1" w:rsidP="006570C1">
      <w:pPr>
        <w:rPr>
          <w:sz w:val="24"/>
          <w:szCs w:val="24"/>
        </w:rPr>
      </w:pPr>
      <w:r w:rsidRPr="00F8300D">
        <w:rPr>
          <w:sz w:val="24"/>
          <w:szCs w:val="24"/>
        </w:rPr>
        <w:t>Zubereitung:</w:t>
      </w:r>
    </w:p>
    <w:p w14:paraId="2C75D0B9" w14:textId="77777777" w:rsidR="006570C1" w:rsidRDefault="006570C1" w:rsidP="006570C1">
      <w:pPr>
        <w:rPr>
          <w:sz w:val="24"/>
          <w:szCs w:val="24"/>
        </w:rPr>
      </w:pPr>
      <w:r>
        <w:rPr>
          <w:sz w:val="24"/>
          <w:szCs w:val="24"/>
        </w:rPr>
        <w:t>Alle Zutaten klein schneiden und mit 6 EL Sojasauce, 4 EL Hoisinsauce und Prise Zimt fein pürieren.</w:t>
      </w:r>
    </w:p>
    <w:p w14:paraId="10F65D50" w14:textId="77777777" w:rsidR="006570C1" w:rsidRPr="00F8300D" w:rsidRDefault="006570C1" w:rsidP="006570C1">
      <w:pPr>
        <w:pStyle w:val="Heading2"/>
        <w:spacing w:after="240"/>
      </w:pPr>
      <w:r w:rsidRPr="00F8300D">
        <w:lastRenderedPageBreak/>
        <w:t>Cordon bleu vom Grill</w:t>
      </w:r>
      <w:r>
        <w:rPr>
          <w:rStyle w:val="FootnoteReference"/>
          <w:lang w:val="en-US"/>
        </w:rPr>
        <w:footnoteReference w:id="582"/>
      </w:r>
      <w:r w:rsidRPr="00F8300D">
        <w:t xml:space="preserve"> </w:t>
      </w:r>
    </w:p>
    <w:p w14:paraId="5666744B" w14:textId="77777777" w:rsidR="006570C1" w:rsidRPr="00AD657D" w:rsidRDefault="006570C1" w:rsidP="006570C1">
      <w:pPr>
        <w:rPr>
          <w:sz w:val="24"/>
          <w:szCs w:val="24"/>
        </w:rPr>
      </w:pPr>
      <w:r w:rsidRPr="00F16066">
        <w:rPr>
          <w:sz w:val="24"/>
          <w:szCs w:val="24"/>
          <w:u w:val="single"/>
        </w:rPr>
        <w:t>Zutaten</w:t>
      </w:r>
      <w:r w:rsidRPr="00AD657D">
        <w:rPr>
          <w:sz w:val="24"/>
          <w:szCs w:val="24"/>
        </w:rPr>
        <w:t xml:space="preserve"> </w:t>
      </w:r>
      <w:r>
        <w:rPr>
          <w:sz w:val="24"/>
          <w:szCs w:val="24"/>
        </w:rPr>
        <w:t>(</w:t>
      </w:r>
      <w:r w:rsidRPr="00AD657D">
        <w:rPr>
          <w:sz w:val="24"/>
          <w:szCs w:val="24"/>
        </w:rPr>
        <w:t>für 4 P</w:t>
      </w:r>
      <w:r>
        <w:rPr>
          <w:sz w:val="24"/>
          <w:szCs w:val="24"/>
        </w:rPr>
        <w:t>ersonen)</w:t>
      </w:r>
    </w:p>
    <w:p w14:paraId="33883DDC" w14:textId="77777777" w:rsidR="006570C1" w:rsidRPr="00AD657D" w:rsidRDefault="006570C1" w:rsidP="006570C1">
      <w:pPr>
        <w:rPr>
          <w:sz w:val="24"/>
          <w:szCs w:val="24"/>
        </w:rPr>
      </w:pPr>
      <w:r w:rsidRPr="00AD657D">
        <w:rPr>
          <w:sz w:val="24"/>
          <w:szCs w:val="24"/>
        </w:rPr>
        <w:t>200 g Gouda am Stü</w:t>
      </w:r>
      <w:r>
        <w:rPr>
          <w:sz w:val="24"/>
          <w:szCs w:val="24"/>
        </w:rPr>
        <w:t>c</w:t>
      </w:r>
      <w:r w:rsidRPr="00AD657D">
        <w:rPr>
          <w:sz w:val="24"/>
          <w:szCs w:val="24"/>
        </w:rPr>
        <w:t>k</w:t>
      </w:r>
    </w:p>
    <w:p w14:paraId="0CB9E7E2" w14:textId="77777777" w:rsidR="006570C1" w:rsidRDefault="006570C1" w:rsidP="006570C1">
      <w:pPr>
        <w:rPr>
          <w:sz w:val="24"/>
          <w:szCs w:val="24"/>
        </w:rPr>
      </w:pPr>
      <w:r w:rsidRPr="00AD657D">
        <w:rPr>
          <w:sz w:val="24"/>
          <w:szCs w:val="24"/>
        </w:rPr>
        <w:t xml:space="preserve">8 </w:t>
      </w:r>
      <w:r>
        <w:rPr>
          <w:sz w:val="24"/>
          <w:szCs w:val="24"/>
        </w:rPr>
        <w:t>Schweine-Minutensteaks (à 50 g)</w:t>
      </w:r>
    </w:p>
    <w:p w14:paraId="53017D1A" w14:textId="77777777" w:rsidR="006570C1" w:rsidRDefault="006570C1" w:rsidP="006570C1">
      <w:pPr>
        <w:rPr>
          <w:sz w:val="24"/>
          <w:szCs w:val="24"/>
        </w:rPr>
      </w:pPr>
      <w:r>
        <w:rPr>
          <w:sz w:val="24"/>
          <w:szCs w:val="24"/>
        </w:rPr>
        <w:t>Salz, Pfeffer</w:t>
      </w:r>
    </w:p>
    <w:p w14:paraId="7B292A87" w14:textId="77777777" w:rsidR="006570C1" w:rsidRDefault="006570C1" w:rsidP="006570C1">
      <w:pPr>
        <w:rPr>
          <w:sz w:val="24"/>
          <w:szCs w:val="24"/>
        </w:rPr>
      </w:pPr>
      <w:r>
        <w:rPr>
          <w:sz w:val="24"/>
          <w:szCs w:val="24"/>
        </w:rPr>
        <w:t>8 dünne Scheiben geräucherter Schinken</w:t>
      </w:r>
    </w:p>
    <w:p w14:paraId="7551864F" w14:textId="77777777" w:rsidR="006570C1" w:rsidRDefault="006570C1" w:rsidP="006570C1">
      <w:pPr>
        <w:rPr>
          <w:sz w:val="24"/>
          <w:szCs w:val="24"/>
        </w:rPr>
      </w:pPr>
      <w:r>
        <w:rPr>
          <w:sz w:val="24"/>
          <w:szCs w:val="24"/>
        </w:rPr>
        <w:t>4 EL Öl</w:t>
      </w:r>
    </w:p>
    <w:p w14:paraId="539A7BE9" w14:textId="77777777" w:rsidR="006570C1" w:rsidRDefault="006570C1" w:rsidP="006570C1">
      <w:pPr>
        <w:rPr>
          <w:sz w:val="24"/>
          <w:szCs w:val="24"/>
        </w:rPr>
      </w:pPr>
    </w:p>
    <w:p w14:paraId="6890732F" w14:textId="77777777" w:rsidR="006570C1" w:rsidRDefault="006570C1" w:rsidP="006570C1">
      <w:pPr>
        <w:rPr>
          <w:sz w:val="24"/>
          <w:szCs w:val="24"/>
        </w:rPr>
      </w:pPr>
      <w:r>
        <w:rPr>
          <w:sz w:val="24"/>
          <w:szCs w:val="24"/>
        </w:rPr>
        <w:t>Zubereitungszeit: 30 Min.</w:t>
      </w:r>
    </w:p>
    <w:p w14:paraId="089FAE3D" w14:textId="77777777" w:rsidR="006570C1" w:rsidRPr="00A975E8" w:rsidRDefault="006570C1" w:rsidP="00B40E8C">
      <w:pPr>
        <w:pStyle w:val="ListParagraph"/>
        <w:numPr>
          <w:ilvl w:val="0"/>
          <w:numId w:val="338"/>
        </w:numPr>
        <w:spacing w:after="120"/>
        <w:ind w:left="714" w:hanging="357"/>
        <w:contextualSpacing w:val="0"/>
        <w:jc w:val="both"/>
        <w:rPr>
          <w:sz w:val="24"/>
          <w:szCs w:val="24"/>
        </w:rPr>
      </w:pPr>
      <w:r w:rsidRPr="00A975E8">
        <w:rPr>
          <w:sz w:val="24"/>
          <w:szCs w:val="24"/>
        </w:rPr>
        <w:t>Käse zuerst in ½ cm dicke Scheiben dann in 8 Stücke von ca. 3x2 cm Größe schneiden. Steaks in einen Gefrierbeutel legen und flachklopfen.</w:t>
      </w:r>
    </w:p>
    <w:p w14:paraId="70EC1DAB" w14:textId="77777777" w:rsidR="006570C1" w:rsidRPr="00A975E8" w:rsidRDefault="006570C1" w:rsidP="00B40E8C">
      <w:pPr>
        <w:pStyle w:val="ListParagraph"/>
        <w:numPr>
          <w:ilvl w:val="0"/>
          <w:numId w:val="338"/>
        </w:numPr>
        <w:spacing w:after="120"/>
        <w:ind w:left="714" w:hanging="357"/>
        <w:contextualSpacing w:val="0"/>
        <w:jc w:val="both"/>
        <w:rPr>
          <w:sz w:val="24"/>
          <w:szCs w:val="24"/>
        </w:rPr>
      </w:pPr>
      <w:r w:rsidRPr="00A975E8">
        <w:rPr>
          <w:sz w:val="24"/>
          <w:szCs w:val="24"/>
        </w:rPr>
        <w:t>Fleisch auf beiden Seiten mit Salz und Pfeffer würzen. Käse auf die untere Hälfte der Fleischstücke legen, die oberen Hälften darüberklappen. Gefüllte Steaks mit Schinken fest umwickeln. Rundherum mit Öl bestreichen. Auf dem heißen Grill bei starker Hitze 1-2 Min. von jeder Seite grillen.</w:t>
      </w:r>
    </w:p>
    <w:p w14:paraId="2D3B1C36" w14:textId="77777777" w:rsidR="006570C1" w:rsidRPr="00AD657D" w:rsidRDefault="006570C1" w:rsidP="006570C1">
      <w:pPr>
        <w:rPr>
          <w:sz w:val="24"/>
          <w:szCs w:val="24"/>
        </w:rPr>
      </w:pPr>
      <w:r w:rsidRPr="00AD657D">
        <w:rPr>
          <w:sz w:val="24"/>
          <w:szCs w:val="24"/>
        </w:rPr>
        <w:br w:type="page"/>
      </w:r>
    </w:p>
    <w:p w14:paraId="1894E32E" w14:textId="77777777" w:rsidR="006570C1" w:rsidRDefault="006570C1" w:rsidP="006570C1">
      <w:pPr>
        <w:pStyle w:val="Heading2"/>
        <w:spacing w:after="240"/>
      </w:pPr>
      <w:r>
        <w:lastRenderedPageBreak/>
        <w:t>Süß-saure Schweinerippchen - Tang cu Pai Gu</w:t>
      </w:r>
      <w:r>
        <w:rPr>
          <w:rStyle w:val="FootnoteReference"/>
        </w:rPr>
        <w:footnoteReference w:id="583"/>
      </w:r>
      <w:r>
        <w:t xml:space="preserve"> </w:t>
      </w:r>
    </w:p>
    <w:p w14:paraId="22DC0EBD" w14:textId="77777777" w:rsidR="006570C1" w:rsidRDefault="006570C1" w:rsidP="006570C1">
      <w:pPr>
        <w:rPr>
          <w:sz w:val="24"/>
          <w:szCs w:val="24"/>
        </w:rPr>
      </w:pPr>
      <w:r w:rsidRPr="00130500">
        <w:rPr>
          <w:sz w:val="24"/>
          <w:szCs w:val="24"/>
          <w:u w:val="single"/>
        </w:rPr>
        <w:t>Zutaten</w:t>
      </w:r>
      <w:r>
        <w:rPr>
          <w:sz w:val="24"/>
          <w:szCs w:val="24"/>
        </w:rPr>
        <w:t xml:space="preserve"> (für 5 Portionen)</w:t>
      </w:r>
    </w:p>
    <w:p w14:paraId="6F2E36E2" w14:textId="77777777" w:rsidR="006570C1" w:rsidRDefault="006570C1" w:rsidP="006570C1">
      <w:pPr>
        <w:rPr>
          <w:sz w:val="24"/>
          <w:szCs w:val="24"/>
        </w:rPr>
      </w:pPr>
      <w:r>
        <w:rPr>
          <w:sz w:val="24"/>
          <w:szCs w:val="24"/>
        </w:rPr>
        <w:t>500 g Schweinerippchen (vom Metzger in etwa 5 cm lange Stücke hacken lassen)</w:t>
      </w:r>
    </w:p>
    <w:p w14:paraId="5AFC6E37" w14:textId="77777777" w:rsidR="006570C1" w:rsidRDefault="006570C1" w:rsidP="006570C1">
      <w:pPr>
        <w:rPr>
          <w:sz w:val="24"/>
          <w:szCs w:val="24"/>
        </w:rPr>
      </w:pPr>
      <w:r>
        <w:rPr>
          <w:sz w:val="24"/>
          <w:szCs w:val="24"/>
        </w:rPr>
        <w:t>30 g Lauch</w:t>
      </w:r>
    </w:p>
    <w:p w14:paraId="211D2666" w14:textId="77777777" w:rsidR="006570C1" w:rsidRDefault="006570C1" w:rsidP="006570C1">
      <w:pPr>
        <w:rPr>
          <w:sz w:val="24"/>
          <w:szCs w:val="24"/>
        </w:rPr>
      </w:pPr>
      <w:r>
        <w:rPr>
          <w:sz w:val="24"/>
          <w:szCs w:val="24"/>
        </w:rPr>
        <w:t>20 g Ingwer</w:t>
      </w:r>
    </w:p>
    <w:p w14:paraId="7656D88A" w14:textId="77777777" w:rsidR="006570C1" w:rsidRDefault="006570C1" w:rsidP="006570C1">
      <w:pPr>
        <w:rPr>
          <w:sz w:val="24"/>
          <w:szCs w:val="24"/>
        </w:rPr>
      </w:pPr>
      <w:r>
        <w:rPr>
          <w:sz w:val="24"/>
          <w:szCs w:val="24"/>
        </w:rPr>
        <w:t>500 g Pflanzenöl</w:t>
      </w:r>
    </w:p>
    <w:p w14:paraId="7CBE1CE4" w14:textId="77777777" w:rsidR="006570C1" w:rsidRDefault="006570C1" w:rsidP="006570C1">
      <w:pPr>
        <w:rPr>
          <w:sz w:val="24"/>
          <w:szCs w:val="24"/>
        </w:rPr>
      </w:pPr>
      <w:r>
        <w:rPr>
          <w:sz w:val="24"/>
          <w:szCs w:val="24"/>
        </w:rPr>
        <w:t>1 TL Sojasauce</w:t>
      </w:r>
    </w:p>
    <w:p w14:paraId="24675349" w14:textId="77777777" w:rsidR="006570C1" w:rsidRDefault="006570C1" w:rsidP="006570C1">
      <w:pPr>
        <w:rPr>
          <w:sz w:val="24"/>
          <w:szCs w:val="24"/>
        </w:rPr>
      </w:pPr>
      <w:r>
        <w:rPr>
          <w:sz w:val="24"/>
          <w:szCs w:val="24"/>
        </w:rPr>
        <w:t>2 EL Reiswein</w:t>
      </w:r>
    </w:p>
    <w:p w14:paraId="2AF2E61F" w14:textId="77777777" w:rsidR="006570C1" w:rsidRDefault="006570C1" w:rsidP="006570C1">
      <w:pPr>
        <w:rPr>
          <w:sz w:val="24"/>
          <w:szCs w:val="24"/>
        </w:rPr>
      </w:pPr>
      <w:r>
        <w:rPr>
          <w:sz w:val="24"/>
          <w:szCs w:val="24"/>
        </w:rPr>
        <w:t>¾ l Hühnerbrühe</w:t>
      </w:r>
    </w:p>
    <w:p w14:paraId="4372FB7E" w14:textId="77777777" w:rsidR="006570C1" w:rsidRDefault="006570C1" w:rsidP="006570C1">
      <w:pPr>
        <w:rPr>
          <w:sz w:val="24"/>
          <w:szCs w:val="24"/>
        </w:rPr>
      </w:pPr>
      <w:r>
        <w:rPr>
          <w:sz w:val="24"/>
          <w:szCs w:val="24"/>
        </w:rPr>
        <w:t>1 gestrichener EL Zucker</w:t>
      </w:r>
    </w:p>
    <w:p w14:paraId="2D26EE83" w14:textId="77777777" w:rsidR="006570C1" w:rsidRDefault="006570C1" w:rsidP="006570C1">
      <w:pPr>
        <w:rPr>
          <w:sz w:val="24"/>
          <w:szCs w:val="24"/>
        </w:rPr>
      </w:pPr>
      <w:r>
        <w:rPr>
          <w:sz w:val="24"/>
          <w:szCs w:val="24"/>
        </w:rPr>
        <w:t>Salz, Pfeffer</w:t>
      </w:r>
    </w:p>
    <w:p w14:paraId="4998D3FB" w14:textId="77777777" w:rsidR="006570C1" w:rsidRDefault="006570C1" w:rsidP="006570C1">
      <w:pPr>
        <w:rPr>
          <w:sz w:val="24"/>
          <w:szCs w:val="24"/>
        </w:rPr>
      </w:pPr>
      <w:r>
        <w:rPr>
          <w:sz w:val="24"/>
          <w:szCs w:val="24"/>
        </w:rPr>
        <w:t>2 EL heller chinesischer Essig</w:t>
      </w:r>
    </w:p>
    <w:p w14:paraId="07092D76" w14:textId="77777777" w:rsidR="006570C1" w:rsidRDefault="006570C1" w:rsidP="006570C1">
      <w:pPr>
        <w:rPr>
          <w:sz w:val="24"/>
          <w:szCs w:val="24"/>
        </w:rPr>
      </w:pPr>
    </w:p>
    <w:p w14:paraId="0621C337" w14:textId="77777777" w:rsidR="006570C1" w:rsidRDefault="006570C1" w:rsidP="006570C1">
      <w:pPr>
        <w:rPr>
          <w:sz w:val="24"/>
          <w:szCs w:val="24"/>
        </w:rPr>
      </w:pPr>
      <w:r>
        <w:rPr>
          <w:sz w:val="24"/>
          <w:szCs w:val="24"/>
        </w:rPr>
        <w:t>Zubereitungszeit: 1 Stunde 10 Minuten</w:t>
      </w:r>
    </w:p>
    <w:p w14:paraId="584AC30F" w14:textId="77777777" w:rsidR="006570C1" w:rsidRPr="00490737" w:rsidRDefault="006570C1" w:rsidP="00B40E8C">
      <w:pPr>
        <w:pStyle w:val="ListParagraph"/>
        <w:numPr>
          <w:ilvl w:val="0"/>
          <w:numId w:val="594"/>
        </w:numPr>
        <w:spacing w:after="120"/>
        <w:ind w:left="714" w:hanging="357"/>
        <w:contextualSpacing w:val="0"/>
        <w:jc w:val="both"/>
        <w:rPr>
          <w:sz w:val="24"/>
          <w:szCs w:val="24"/>
        </w:rPr>
      </w:pPr>
      <w:r w:rsidRPr="00490737">
        <w:rPr>
          <w:sz w:val="24"/>
          <w:szCs w:val="24"/>
        </w:rPr>
        <w:t>Die Schweinerippchen trockentupfen. Den Lauch und den Ingwer putzen bzw. schälen und in grobe Scheiben schneiden.</w:t>
      </w:r>
    </w:p>
    <w:p w14:paraId="472A0B7D" w14:textId="77777777" w:rsidR="006570C1" w:rsidRPr="00490737" w:rsidRDefault="006570C1" w:rsidP="00B40E8C">
      <w:pPr>
        <w:pStyle w:val="ListParagraph"/>
        <w:numPr>
          <w:ilvl w:val="0"/>
          <w:numId w:val="594"/>
        </w:numPr>
        <w:spacing w:after="120"/>
        <w:ind w:left="714" w:hanging="357"/>
        <w:contextualSpacing w:val="0"/>
        <w:jc w:val="both"/>
        <w:rPr>
          <w:sz w:val="24"/>
          <w:szCs w:val="24"/>
        </w:rPr>
      </w:pPr>
      <w:r w:rsidRPr="00490737">
        <w:rPr>
          <w:sz w:val="24"/>
          <w:szCs w:val="24"/>
        </w:rPr>
        <w:t>Das Öl in einem Wok oder Topf erhitzen. Kochlöffelprobe. Die Schweinerippchen in 3 Portionen jeweils 2 Minuten frittieren. Herausnehmen und abtropfen lassen.</w:t>
      </w:r>
    </w:p>
    <w:p w14:paraId="3307899C" w14:textId="77777777" w:rsidR="006570C1" w:rsidRPr="00490737" w:rsidRDefault="006570C1" w:rsidP="00B40E8C">
      <w:pPr>
        <w:pStyle w:val="ListParagraph"/>
        <w:numPr>
          <w:ilvl w:val="0"/>
          <w:numId w:val="594"/>
        </w:numPr>
        <w:spacing w:after="120"/>
        <w:ind w:left="714" w:hanging="357"/>
        <w:contextualSpacing w:val="0"/>
        <w:jc w:val="both"/>
        <w:rPr>
          <w:sz w:val="24"/>
          <w:szCs w:val="24"/>
        </w:rPr>
      </w:pPr>
      <w:r w:rsidRPr="00490737">
        <w:rPr>
          <w:sz w:val="24"/>
          <w:szCs w:val="24"/>
        </w:rPr>
        <w:t>Das Öl bis auf einen dünnen Film aus dem Wok oder Topf gießen. Den Lauch und den Ingwer unter Rühren etwa ½ Minute braten. Dann 1 TL Sojasauce und 2 EL Reiswein zugeben. Die Hühnerbrühe angießen und mit 1 EL Zucker, Salz und Pfeffer würzen. Die Schweinerippchen einlegen. Alles einmal aufkochen, dann bei schwacher Hitze 50 Minuten schmoren.</w:t>
      </w:r>
    </w:p>
    <w:p w14:paraId="4336FF49" w14:textId="77777777" w:rsidR="006570C1" w:rsidRPr="00490737" w:rsidRDefault="006570C1" w:rsidP="00B40E8C">
      <w:pPr>
        <w:pStyle w:val="ListParagraph"/>
        <w:numPr>
          <w:ilvl w:val="0"/>
          <w:numId w:val="594"/>
        </w:numPr>
        <w:spacing w:after="120"/>
        <w:ind w:left="714" w:hanging="357"/>
        <w:contextualSpacing w:val="0"/>
        <w:jc w:val="both"/>
        <w:rPr>
          <w:sz w:val="24"/>
          <w:szCs w:val="24"/>
        </w:rPr>
      </w:pPr>
      <w:r w:rsidRPr="00490737">
        <w:rPr>
          <w:sz w:val="24"/>
          <w:szCs w:val="24"/>
        </w:rPr>
        <w:t>Schweinerippchen herausnehmen und in einen Teller geben. Brühe bei starker Hitze etwa 2 Minuten kochen, bis sie leicht dickflüssig wird. Essig hineintropfen und die Sauce über die Rippchen gießen. Heiß oder abgekühlt servieren. Den Essig erst zum Schl</w:t>
      </w:r>
      <w:r>
        <w:rPr>
          <w:sz w:val="24"/>
          <w:szCs w:val="24"/>
        </w:rPr>
        <w:t>uss</w:t>
      </w:r>
      <w:r w:rsidRPr="00490737">
        <w:rPr>
          <w:sz w:val="24"/>
          <w:szCs w:val="24"/>
        </w:rPr>
        <w:t xml:space="preserve"> zugeben. Dadurch bekommt das Gericht eine besondere Frische.</w:t>
      </w:r>
    </w:p>
    <w:p w14:paraId="2FEC76A7" w14:textId="77777777" w:rsidR="006570C1" w:rsidRDefault="006570C1" w:rsidP="006570C1">
      <w:pPr>
        <w:pStyle w:val="Heading2"/>
        <w:spacing w:after="240"/>
        <w:rPr>
          <w:sz w:val="24"/>
          <w:szCs w:val="24"/>
        </w:rPr>
      </w:pPr>
      <w:r w:rsidRPr="003006BB">
        <w:br w:type="page"/>
      </w:r>
    </w:p>
    <w:p w14:paraId="1D9D2B94" w14:textId="1BFB3629" w:rsidR="006570C1" w:rsidRDefault="006570C1" w:rsidP="006570C1">
      <w:pPr>
        <w:pStyle w:val="Heading2"/>
        <w:spacing w:after="240"/>
      </w:pPr>
      <w:r>
        <w:lastRenderedPageBreak/>
        <w:t xml:space="preserve">Pikantes Schweinefleisch – Yu Xiang Rou Si </w:t>
      </w:r>
      <w:r>
        <w:rPr>
          <w:rStyle w:val="FootnoteReference"/>
        </w:rPr>
        <w:footnoteReference w:id="584"/>
      </w:r>
    </w:p>
    <w:p w14:paraId="319D8962" w14:textId="77777777" w:rsidR="006570C1" w:rsidRDefault="006570C1" w:rsidP="006570C1">
      <w:pPr>
        <w:ind w:left="708" w:hanging="708"/>
        <w:rPr>
          <w:sz w:val="24"/>
          <w:szCs w:val="24"/>
        </w:rPr>
      </w:pPr>
      <w:r w:rsidRPr="001F3945">
        <w:rPr>
          <w:sz w:val="24"/>
          <w:szCs w:val="24"/>
          <w:u w:val="single"/>
        </w:rPr>
        <w:t>Zutaten</w:t>
      </w:r>
      <w:r>
        <w:rPr>
          <w:sz w:val="24"/>
          <w:szCs w:val="24"/>
        </w:rPr>
        <w:t xml:space="preserve"> (für 2 Portionen)</w:t>
      </w:r>
    </w:p>
    <w:p w14:paraId="03AC4C6C" w14:textId="77777777" w:rsidR="006570C1" w:rsidRDefault="006570C1" w:rsidP="006570C1">
      <w:pPr>
        <w:ind w:left="708" w:hanging="708"/>
        <w:rPr>
          <w:sz w:val="24"/>
          <w:szCs w:val="24"/>
        </w:rPr>
      </w:pPr>
      <w:r>
        <w:rPr>
          <w:sz w:val="24"/>
          <w:szCs w:val="24"/>
        </w:rPr>
        <w:t>2 getrocknete Morcheln</w:t>
      </w:r>
    </w:p>
    <w:p w14:paraId="03FC7A38" w14:textId="77777777" w:rsidR="006570C1" w:rsidRDefault="006570C1" w:rsidP="006570C1">
      <w:pPr>
        <w:ind w:left="708" w:hanging="708"/>
        <w:rPr>
          <w:sz w:val="24"/>
          <w:szCs w:val="24"/>
        </w:rPr>
      </w:pPr>
      <w:r>
        <w:rPr>
          <w:sz w:val="24"/>
          <w:szCs w:val="24"/>
        </w:rPr>
        <w:t>150 g Schweinefilet</w:t>
      </w:r>
    </w:p>
    <w:p w14:paraId="07E9658D" w14:textId="77777777" w:rsidR="006570C1" w:rsidRDefault="006570C1" w:rsidP="006570C1">
      <w:pPr>
        <w:ind w:left="708" w:hanging="708"/>
        <w:rPr>
          <w:sz w:val="24"/>
          <w:szCs w:val="24"/>
        </w:rPr>
      </w:pPr>
      <w:r>
        <w:rPr>
          <w:sz w:val="24"/>
          <w:szCs w:val="24"/>
        </w:rPr>
        <w:t>Salz</w:t>
      </w:r>
    </w:p>
    <w:p w14:paraId="1FE99656" w14:textId="77777777" w:rsidR="006570C1" w:rsidRDefault="006570C1" w:rsidP="006570C1">
      <w:pPr>
        <w:ind w:left="708" w:hanging="708"/>
        <w:rPr>
          <w:sz w:val="24"/>
          <w:szCs w:val="24"/>
        </w:rPr>
      </w:pPr>
      <w:r>
        <w:rPr>
          <w:sz w:val="24"/>
          <w:szCs w:val="24"/>
        </w:rPr>
        <w:t>2 EL Reiswein</w:t>
      </w:r>
    </w:p>
    <w:p w14:paraId="5F3918FD" w14:textId="77777777" w:rsidR="006570C1" w:rsidRDefault="006570C1" w:rsidP="006570C1">
      <w:pPr>
        <w:ind w:left="708" w:hanging="708"/>
        <w:rPr>
          <w:sz w:val="24"/>
          <w:szCs w:val="24"/>
        </w:rPr>
      </w:pPr>
      <w:r>
        <w:rPr>
          <w:sz w:val="24"/>
          <w:szCs w:val="24"/>
        </w:rPr>
        <w:t>½ TL Maisstärke und 1 TL Maisstärke, in 1 TL Wasser angerührt</w:t>
      </w:r>
    </w:p>
    <w:p w14:paraId="2C808125" w14:textId="77777777" w:rsidR="006570C1" w:rsidRDefault="006570C1" w:rsidP="006570C1">
      <w:pPr>
        <w:ind w:left="708" w:hanging="708"/>
        <w:rPr>
          <w:sz w:val="24"/>
          <w:szCs w:val="24"/>
        </w:rPr>
      </w:pPr>
      <w:r>
        <w:rPr>
          <w:sz w:val="24"/>
          <w:szCs w:val="24"/>
        </w:rPr>
        <w:t>50 g Bambussprossen</w:t>
      </w:r>
    </w:p>
    <w:p w14:paraId="58E73D1C" w14:textId="77777777" w:rsidR="006570C1" w:rsidRDefault="006570C1" w:rsidP="006570C1">
      <w:pPr>
        <w:ind w:left="708" w:hanging="708"/>
        <w:rPr>
          <w:sz w:val="24"/>
          <w:szCs w:val="24"/>
        </w:rPr>
      </w:pPr>
      <w:r>
        <w:rPr>
          <w:sz w:val="24"/>
          <w:szCs w:val="24"/>
        </w:rPr>
        <w:t>30 g Lauch</w:t>
      </w:r>
    </w:p>
    <w:p w14:paraId="3A203EC1" w14:textId="77777777" w:rsidR="006570C1" w:rsidRDefault="006570C1" w:rsidP="006570C1">
      <w:pPr>
        <w:ind w:left="708" w:hanging="708"/>
        <w:rPr>
          <w:sz w:val="24"/>
          <w:szCs w:val="24"/>
        </w:rPr>
      </w:pPr>
      <w:r>
        <w:rPr>
          <w:sz w:val="24"/>
          <w:szCs w:val="24"/>
        </w:rPr>
        <w:t>20 g Ingwer</w:t>
      </w:r>
    </w:p>
    <w:p w14:paraId="021434F4" w14:textId="77777777" w:rsidR="006570C1" w:rsidRDefault="006570C1" w:rsidP="006570C1">
      <w:pPr>
        <w:ind w:left="708" w:hanging="708"/>
        <w:rPr>
          <w:sz w:val="24"/>
          <w:szCs w:val="24"/>
        </w:rPr>
      </w:pPr>
      <w:r>
        <w:rPr>
          <w:sz w:val="24"/>
          <w:szCs w:val="24"/>
        </w:rPr>
        <w:t>2 Knoblauchzehen</w:t>
      </w:r>
    </w:p>
    <w:p w14:paraId="5C402904" w14:textId="77777777" w:rsidR="006570C1" w:rsidRDefault="006570C1" w:rsidP="006570C1">
      <w:pPr>
        <w:ind w:left="708" w:hanging="708"/>
        <w:rPr>
          <w:sz w:val="24"/>
          <w:szCs w:val="24"/>
        </w:rPr>
      </w:pPr>
      <w:r>
        <w:rPr>
          <w:sz w:val="24"/>
          <w:szCs w:val="24"/>
        </w:rPr>
        <w:t>1 EL Zucker</w:t>
      </w:r>
    </w:p>
    <w:p w14:paraId="24725706" w14:textId="77777777" w:rsidR="006570C1" w:rsidRDefault="006570C1" w:rsidP="006570C1">
      <w:pPr>
        <w:ind w:left="708" w:hanging="708"/>
        <w:rPr>
          <w:sz w:val="24"/>
          <w:szCs w:val="24"/>
        </w:rPr>
      </w:pPr>
      <w:r>
        <w:rPr>
          <w:sz w:val="24"/>
          <w:szCs w:val="24"/>
        </w:rPr>
        <w:t>1 TL Essig</w:t>
      </w:r>
    </w:p>
    <w:p w14:paraId="5181401E" w14:textId="77777777" w:rsidR="006570C1" w:rsidRDefault="006570C1" w:rsidP="006570C1">
      <w:pPr>
        <w:ind w:left="708" w:hanging="708"/>
        <w:rPr>
          <w:sz w:val="24"/>
          <w:szCs w:val="24"/>
        </w:rPr>
      </w:pPr>
      <w:r>
        <w:rPr>
          <w:sz w:val="24"/>
          <w:szCs w:val="24"/>
        </w:rPr>
        <w:t>2 TL Sojasauce</w:t>
      </w:r>
    </w:p>
    <w:p w14:paraId="6685AEEA" w14:textId="77777777" w:rsidR="006570C1" w:rsidRDefault="006570C1" w:rsidP="006570C1">
      <w:pPr>
        <w:ind w:left="708" w:hanging="708"/>
        <w:rPr>
          <w:sz w:val="24"/>
          <w:szCs w:val="24"/>
        </w:rPr>
      </w:pPr>
      <w:r>
        <w:rPr>
          <w:sz w:val="24"/>
          <w:szCs w:val="24"/>
        </w:rPr>
        <w:t>50 g Pflanzenöl</w:t>
      </w:r>
    </w:p>
    <w:p w14:paraId="3194360E" w14:textId="77777777" w:rsidR="006570C1" w:rsidRDefault="006570C1" w:rsidP="006570C1">
      <w:pPr>
        <w:ind w:left="708" w:hanging="708"/>
        <w:rPr>
          <w:sz w:val="24"/>
          <w:szCs w:val="24"/>
        </w:rPr>
      </w:pPr>
      <w:r>
        <w:rPr>
          <w:sz w:val="24"/>
          <w:szCs w:val="24"/>
        </w:rPr>
        <w:t>25 g scharfe Bohnenpaste</w:t>
      </w:r>
    </w:p>
    <w:p w14:paraId="1DEA71E8" w14:textId="77777777" w:rsidR="006570C1" w:rsidRDefault="006570C1" w:rsidP="006570C1">
      <w:pPr>
        <w:ind w:left="708" w:hanging="708"/>
        <w:rPr>
          <w:sz w:val="24"/>
          <w:szCs w:val="24"/>
        </w:rPr>
      </w:pPr>
    </w:p>
    <w:p w14:paraId="46209B4F" w14:textId="77777777" w:rsidR="006570C1" w:rsidRDefault="006570C1" w:rsidP="006570C1">
      <w:pPr>
        <w:ind w:left="708" w:hanging="708"/>
        <w:rPr>
          <w:sz w:val="24"/>
          <w:szCs w:val="24"/>
        </w:rPr>
      </w:pPr>
      <w:r>
        <w:rPr>
          <w:sz w:val="24"/>
          <w:szCs w:val="24"/>
        </w:rPr>
        <w:t>Zubereitungszeit: 30 Minuten</w:t>
      </w:r>
    </w:p>
    <w:p w14:paraId="6BF31138" w14:textId="77777777" w:rsidR="006570C1" w:rsidRPr="002D7FCE" w:rsidRDefault="006570C1" w:rsidP="00B40E8C">
      <w:pPr>
        <w:pStyle w:val="ListParagraph"/>
        <w:numPr>
          <w:ilvl w:val="0"/>
          <w:numId w:val="604"/>
        </w:numPr>
        <w:spacing w:after="120"/>
        <w:ind w:left="714" w:hanging="357"/>
        <w:contextualSpacing w:val="0"/>
        <w:jc w:val="both"/>
        <w:rPr>
          <w:sz w:val="24"/>
          <w:szCs w:val="24"/>
        </w:rPr>
      </w:pPr>
      <w:r w:rsidRPr="002D7FCE">
        <w:rPr>
          <w:sz w:val="24"/>
          <w:szCs w:val="24"/>
        </w:rPr>
        <w:t>Die Morcheln in einer Schüssel mit heißem Wasser übergießen und 10 Minuten einweichen. Dann waschen und in Streifen schneiden.</w:t>
      </w:r>
    </w:p>
    <w:p w14:paraId="66E88448" w14:textId="77777777" w:rsidR="006570C1" w:rsidRPr="002D7FCE" w:rsidRDefault="006570C1" w:rsidP="00B40E8C">
      <w:pPr>
        <w:pStyle w:val="ListParagraph"/>
        <w:numPr>
          <w:ilvl w:val="0"/>
          <w:numId w:val="604"/>
        </w:numPr>
        <w:spacing w:after="120"/>
        <w:ind w:left="714" w:hanging="357"/>
        <w:contextualSpacing w:val="0"/>
        <w:jc w:val="both"/>
        <w:rPr>
          <w:sz w:val="24"/>
          <w:szCs w:val="24"/>
        </w:rPr>
      </w:pPr>
      <w:r w:rsidRPr="002D7FCE">
        <w:rPr>
          <w:sz w:val="24"/>
          <w:szCs w:val="24"/>
        </w:rPr>
        <w:t>Das Fleisch in etwa 5 cm lange, feine Streifen schneiden. Mit Salz, 1 EL Reiswein und ½ TL Maisstärke mischen.</w:t>
      </w:r>
    </w:p>
    <w:p w14:paraId="0127B093" w14:textId="77777777" w:rsidR="006570C1" w:rsidRPr="002D7FCE" w:rsidRDefault="006570C1" w:rsidP="00B40E8C">
      <w:pPr>
        <w:pStyle w:val="ListParagraph"/>
        <w:numPr>
          <w:ilvl w:val="0"/>
          <w:numId w:val="604"/>
        </w:numPr>
        <w:spacing w:after="120"/>
        <w:ind w:left="714" w:hanging="357"/>
        <w:contextualSpacing w:val="0"/>
        <w:jc w:val="both"/>
        <w:rPr>
          <w:sz w:val="24"/>
          <w:szCs w:val="24"/>
        </w:rPr>
      </w:pPr>
      <w:r w:rsidRPr="002D7FCE">
        <w:rPr>
          <w:sz w:val="24"/>
          <w:szCs w:val="24"/>
        </w:rPr>
        <w:t>Die Bambussprossen in etwa 4 cm lange Streifen schneiden. Lauch, Ingwer und Knoblauch putzen bzw. schälen und fein hacken.</w:t>
      </w:r>
    </w:p>
    <w:p w14:paraId="6AADB8E3" w14:textId="77777777" w:rsidR="006570C1" w:rsidRPr="002D7FCE" w:rsidRDefault="006570C1" w:rsidP="00B40E8C">
      <w:pPr>
        <w:pStyle w:val="ListParagraph"/>
        <w:numPr>
          <w:ilvl w:val="0"/>
          <w:numId w:val="604"/>
        </w:numPr>
        <w:spacing w:after="120"/>
        <w:ind w:left="714" w:hanging="357"/>
        <w:contextualSpacing w:val="0"/>
        <w:jc w:val="both"/>
        <w:rPr>
          <w:sz w:val="24"/>
          <w:szCs w:val="24"/>
        </w:rPr>
      </w:pPr>
      <w:r w:rsidRPr="002D7FCE">
        <w:rPr>
          <w:sz w:val="24"/>
          <w:szCs w:val="24"/>
        </w:rPr>
        <w:t>Zucker mit Essig, Sojasauce, 1 EL Reiswein und der angerührten Maisstärke mischen.</w:t>
      </w:r>
    </w:p>
    <w:p w14:paraId="259AD33B" w14:textId="77777777" w:rsidR="006570C1" w:rsidRPr="002D7FCE" w:rsidRDefault="006570C1" w:rsidP="00B40E8C">
      <w:pPr>
        <w:pStyle w:val="ListParagraph"/>
        <w:numPr>
          <w:ilvl w:val="0"/>
          <w:numId w:val="604"/>
        </w:numPr>
        <w:spacing w:after="120"/>
        <w:ind w:left="714" w:hanging="357"/>
        <w:contextualSpacing w:val="0"/>
        <w:jc w:val="both"/>
        <w:rPr>
          <w:sz w:val="24"/>
          <w:szCs w:val="24"/>
        </w:rPr>
      </w:pPr>
      <w:r w:rsidRPr="002D7FCE">
        <w:rPr>
          <w:sz w:val="24"/>
          <w:szCs w:val="24"/>
        </w:rPr>
        <w:t>Einen Wok erhitzen, das Öl angießen. Fleisch darin unter Rühren etwa ½ Minute braten, bis es nicht mehr zusammenklebt. Bohnenpaste, Ingwer, Lauch und Knoblauch dazugeben und noch einmal ½ Minute braten. Bambussprossen und Pilze untermischen, die Sauce untermengen und noch einmal eine ½ Minute braten. Auf einem Teller servieren.</w:t>
      </w:r>
    </w:p>
    <w:p w14:paraId="3FA6398D" w14:textId="77777777" w:rsidR="006570C1" w:rsidRDefault="006570C1" w:rsidP="006570C1">
      <w:pPr>
        <w:ind w:left="708" w:hanging="708"/>
        <w:rPr>
          <w:sz w:val="24"/>
          <w:szCs w:val="24"/>
        </w:rPr>
      </w:pPr>
    </w:p>
    <w:p w14:paraId="3C0FF2AA" w14:textId="77777777" w:rsidR="006570C1" w:rsidRDefault="006570C1" w:rsidP="006570C1">
      <w:pPr>
        <w:pStyle w:val="Heading2"/>
        <w:spacing w:after="240"/>
      </w:pPr>
      <w:r>
        <w:lastRenderedPageBreak/>
        <w:t>Gebratenes Schweinefleisch süß-sauer – Gu Lao Rou</w:t>
      </w:r>
      <w:r>
        <w:rPr>
          <w:rStyle w:val="FootnoteReference"/>
        </w:rPr>
        <w:footnoteReference w:id="585"/>
      </w:r>
      <w:r>
        <w:t xml:space="preserve"> </w:t>
      </w:r>
    </w:p>
    <w:p w14:paraId="4ADD31D5" w14:textId="77777777" w:rsidR="006570C1" w:rsidRDefault="006570C1" w:rsidP="006570C1">
      <w:pPr>
        <w:rPr>
          <w:sz w:val="24"/>
          <w:szCs w:val="24"/>
        </w:rPr>
      </w:pPr>
      <w:r w:rsidRPr="004E47ED">
        <w:rPr>
          <w:sz w:val="24"/>
          <w:szCs w:val="24"/>
          <w:u w:val="single"/>
        </w:rPr>
        <w:t>Zutaten</w:t>
      </w:r>
      <w:r>
        <w:rPr>
          <w:sz w:val="24"/>
          <w:szCs w:val="24"/>
        </w:rPr>
        <w:t xml:space="preserve"> (für 2 – 3 Portionen)</w:t>
      </w:r>
    </w:p>
    <w:p w14:paraId="22CD9C8F" w14:textId="77777777" w:rsidR="006570C1" w:rsidRDefault="006570C1" w:rsidP="006570C1">
      <w:pPr>
        <w:rPr>
          <w:sz w:val="24"/>
          <w:szCs w:val="24"/>
        </w:rPr>
      </w:pPr>
      <w:r>
        <w:rPr>
          <w:sz w:val="24"/>
          <w:szCs w:val="24"/>
        </w:rPr>
        <w:t>200 g mageres Schweinefleisch</w:t>
      </w:r>
    </w:p>
    <w:p w14:paraId="44FBEE2B" w14:textId="77777777" w:rsidR="006570C1" w:rsidRDefault="006570C1" w:rsidP="006570C1">
      <w:pPr>
        <w:rPr>
          <w:sz w:val="24"/>
          <w:szCs w:val="24"/>
        </w:rPr>
      </w:pPr>
      <w:r>
        <w:rPr>
          <w:sz w:val="24"/>
          <w:szCs w:val="24"/>
        </w:rPr>
        <w:t>1 Ei</w:t>
      </w:r>
    </w:p>
    <w:p w14:paraId="0FECC7C2" w14:textId="77777777" w:rsidR="006570C1" w:rsidRDefault="006570C1" w:rsidP="006570C1">
      <w:pPr>
        <w:rPr>
          <w:sz w:val="24"/>
          <w:szCs w:val="24"/>
        </w:rPr>
      </w:pPr>
      <w:r>
        <w:rPr>
          <w:sz w:val="24"/>
          <w:szCs w:val="24"/>
        </w:rPr>
        <w:t>1 TL und 1 EL Maisstärke</w:t>
      </w:r>
    </w:p>
    <w:p w14:paraId="09B812AE" w14:textId="77777777" w:rsidR="006570C1" w:rsidRDefault="006570C1" w:rsidP="006570C1">
      <w:pPr>
        <w:rPr>
          <w:sz w:val="24"/>
          <w:szCs w:val="24"/>
        </w:rPr>
      </w:pPr>
      <w:r>
        <w:rPr>
          <w:sz w:val="24"/>
          <w:szCs w:val="24"/>
        </w:rPr>
        <w:t>1 TL und 5 Reiswein</w:t>
      </w:r>
    </w:p>
    <w:p w14:paraId="75B14F56" w14:textId="77777777" w:rsidR="006570C1" w:rsidRDefault="006570C1" w:rsidP="006570C1">
      <w:pPr>
        <w:rPr>
          <w:sz w:val="24"/>
          <w:szCs w:val="24"/>
        </w:rPr>
      </w:pPr>
      <w:r>
        <w:rPr>
          <w:sz w:val="24"/>
          <w:szCs w:val="24"/>
        </w:rPr>
        <w:t>50 g Gurke</w:t>
      </w:r>
    </w:p>
    <w:p w14:paraId="2E3D83F0" w14:textId="77777777" w:rsidR="006570C1" w:rsidRDefault="006570C1" w:rsidP="006570C1">
      <w:pPr>
        <w:rPr>
          <w:sz w:val="24"/>
          <w:szCs w:val="24"/>
        </w:rPr>
      </w:pPr>
      <w:r>
        <w:rPr>
          <w:sz w:val="24"/>
          <w:szCs w:val="24"/>
        </w:rPr>
        <w:t>30 g Lauch</w:t>
      </w:r>
    </w:p>
    <w:p w14:paraId="08FB6508" w14:textId="77777777" w:rsidR="006570C1" w:rsidRDefault="006570C1" w:rsidP="006570C1">
      <w:pPr>
        <w:rPr>
          <w:sz w:val="24"/>
          <w:szCs w:val="24"/>
        </w:rPr>
      </w:pPr>
      <w:r>
        <w:rPr>
          <w:sz w:val="24"/>
          <w:szCs w:val="24"/>
        </w:rPr>
        <w:t>10 g Ingwer</w:t>
      </w:r>
    </w:p>
    <w:p w14:paraId="2F5FAB64" w14:textId="77777777" w:rsidR="006570C1" w:rsidRDefault="006570C1" w:rsidP="006570C1">
      <w:pPr>
        <w:rPr>
          <w:sz w:val="24"/>
          <w:szCs w:val="24"/>
        </w:rPr>
      </w:pPr>
      <w:r>
        <w:rPr>
          <w:sz w:val="24"/>
          <w:szCs w:val="24"/>
        </w:rPr>
        <w:t>2 Knoblauchzehen</w:t>
      </w:r>
    </w:p>
    <w:p w14:paraId="043ED9BF" w14:textId="77777777" w:rsidR="006570C1" w:rsidRDefault="006570C1" w:rsidP="006570C1">
      <w:pPr>
        <w:rPr>
          <w:sz w:val="24"/>
          <w:szCs w:val="24"/>
        </w:rPr>
      </w:pPr>
      <w:r>
        <w:rPr>
          <w:sz w:val="24"/>
          <w:szCs w:val="24"/>
        </w:rPr>
        <w:t>1 EL Zucker</w:t>
      </w:r>
    </w:p>
    <w:p w14:paraId="7A34339F" w14:textId="77777777" w:rsidR="006570C1" w:rsidRDefault="006570C1" w:rsidP="006570C1">
      <w:pPr>
        <w:rPr>
          <w:sz w:val="24"/>
          <w:szCs w:val="24"/>
        </w:rPr>
      </w:pPr>
      <w:r>
        <w:rPr>
          <w:sz w:val="24"/>
          <w:szCs w:val="24"/>
        </w:rPr>
        <w:t>1 TL Essig</w:t>
      </w:r>
    </w:p>
    <w:p w14:paraId="3FAD66A7" w14:textId="77777777" w:rsidR="006570C1" w:rsidRDefault="006570C1" w:rsidP="006570C1">
      <w:pPr>
        <w:rPr>
          <w:sz w:val="24"/>
          <w:szCs w:val="24"/>
        </w:rPr>
      </w:pPr>
      <w:r>
        <w:rPr>
          <w:sz w:val="24"/>
          <w:szCs w:val="24"/>
        </w:rPr>
        <w:t>100 g Pflanzenöl</w:t>
      </w:r>
    </w:p>
    <w:p w14:paraId="7A47F34D" w14:textId="77777777" w:rsidR="006570C1" w:rsidRDefault="006570C1" w:rsidP="006570C1">
      <w:pPr>
        <w:rPr>
          <w:sz w:val="24"/>
          <w:szCs w:val="24"/>
        </w:rPr>
      </w:pPr>
      <w:r>
        <w:rPr>
          <w:sz w:val="24"/>
          <w:szCs w:val="24"/>
        </w:rPr>
        <w:t>2 EL Tomatenmark</w:t>
      </w:r>
    </w:p>
    <w:p w14:paraId="354DBA9F" w14:textId="77777777" w:rsidR="006570C1" w:rsidRDefault="006570C1" w:rsidP="006570C1">
      <w:pPr>
        <w:rPr>
          <w:sz w:val="24"/>
          <w:szCs w:val="24"/>
        </w:rPr>
      </w:pPr>
    </w:p>
    <w:p w14:paraId="01FD441A" w14:textId="77777777" w:rsidR="006570C1" w:rsidRDefault="006570C1" w:rsidP="006570C1">
      <w:pPr>
        <w:rPr>
          <w:sz w:val="24"/>
          <w:szCs w:val="24"/>
        </w:rPr>
      </w:pPr>
      <w:r>
        <w:rPr>
          <w:sz w:val="24"/>
          <w:szCs w:val="24"/>
        </w:rPr>
        <w:t>Zubereitungszeit: 30 Minuten</w:t>
      </w:r>
    </w:p>
    <w:p w14:paraId="6C2A40DB" w14:textId="77777777" w:rsidR="006570C1" w:rsidRPr="0016590D" w:rsidRDefault="006570C1" w:rsidP="00B40E8C">
      <w:pPr>
        <w:pStyle w:val="ListParagraph"/>
        <w:numPr>
          <w:ilvl w:val="0"/>
          <w:numId w:val="596"/>
        </w:numPr>
        <w:spacing w:after="120"/>
        <w:ind w:left="714" w:hanging="357"/>
        <w:contextualSpacing w:val="0"/>
        <w:jc w:val="both"/>
        <w:rPr>
          <w:sz w:val="24"/>
          <w:szCs w:val="24"/>
        </w:rPr>
      </w:pPr>
      <w:r w:rsidRPr="0016590D">
        <w:rPr>
          <w:sz w:val="24"/>
          <w:szCs w:val="24"/>
        </w:rPr>
        <w:t>Das Schweinefleisch zuerst in dünne Scheiben, dann in 3 cm lange und 2 cm breite Stücke schneiden. Das Ei mit 1 TL Speisestärke, 1 Prise Salz und 1 TL Reiswein mischen. Das Fleisch untermengen.</w:t>
      </w:r>
    </w:p>
    <w:p w14:paraId="2C07003B" w14:textId="77777777" w:rsidR="006570C1" w:rsidRPr="004E47ED" w:rsidRDefault="006570C1" w:rsidP="00B40E8C">
      <w:pPr>
        <w:pStyle w:val="ListParagraph"/>
        <w:numPr>
          <w:ilvl w:val="0"/>
          <w:numId w:val="596"/>
        </w:numPr>
        <w:spacing w:after="120"/>
        <w:ind w:left="714" w:hanging="357"/>
        <w:contextualSpacing w:val="0"/>
        <w:jc w:val="both"/>
        <w:rPr>
          <w:sz w:val="24"/>
          <w:szCs w:val="24"/>
        </w:rPr>
      </w:pPr>
      <w:r w:rsidRPr="004E47ED">
        <w:rPr>
          <w:sz w:val="24"/>
          <w:szCs w:val="24"/>
        </w:rPr>
        <w:t>Die Gurke waschen und in 4 cm lange und 2 cm breite rhombenförmige Scheiben schneiden. Lauch putzen und waschen, Ingwer und Knoblauch schälen. Ebenfalls in Scheiben schneiden. Zucker und Essig, 1 Prise Salz, 5 Reiswein, 1 EL Speisestärke und 1 EL Wasser gründlich mischen.</w:t>
      </w:r>
    </w:p>
    <w:p w14:paraId="23A0ACC7" w14:textId="77777777" w:rsidR="006570C1" w:rsidRDefault="006570C1" w:rsidP="00B40E8C">
      <w:pPr>
        <w:pStyle w:val="ListParagraph"/>
        <w:numPr>
          <w:ilvl w:val="0"/>
          <w:numId w:val="596"/>
        </w:numPr>
        <w:spacing w:after="120"/>
        <w:ind w:left="714" w:hanging="357"/>
        <w:contextualSpacing w:val="0"/>
        <w:jc w:val="both"/>
        <w:rPr>
          <w:sz w:val="24"/>
          <w:szCs w:val="24"/>
        </w:rPr>
      </w:pPr>
      <w:r w:rsidRPr="0016590D">
        <w:rPr>
          <w:sz w:val="24"/>
          <w:szCs w:val="24"/>
        </w:rPr>
        <w:t xml:space="preserve">Den Wok oder eine Pfanne erhitzen. </w:t>
      </w:r>
      <w:r>
        <w:rPr>
          <w:sz w:val="24"/>
          <w:szCs w:val="24"/>
        </w:rPr>
        <w:t>Da</w:t>
      </w:r>
      <w:r w:rsidRPr="0016590D">
        <w:rPr>
          <w:sz w:val="24"/>
          <w:szCs w:val="24"/>
        </w:rPr>
        <w:t>s Öl hinzufügen und heißwerden lassen. Schweinefleisch hineingeben und bei mittlerer Hitze frittieren, bis es goldbraun ist. Das Fleisch herausnehmen.</w:t>
      </w:r>
    </w:p>
    <w:p w14:paraId="35FA1FD8" w14:textId="7BD8DAE0" w:rsidR="00037ACA" w:rsidRPr="0016590D" w:rsidRDefault="00083337" w:rsidP="00B40E8C">
      <w:pPr>
        <w:pStyle w:val="ListParagraph"/>
        <w:numPr>
          <w:ilvl w:val="0"/>
          <w:numId w:val="596"/>
        </w:numPr>
        <w:spacing w:after="120"/>
        <w:ind w:left="714" w:hanging="357"/>
        <w:contextualSpacing w:val="0"/>
        <w:jc w:val="both"/>
        <w:rPr>
          <w:sz w:val="24"/>
          <w:szCs w:val="24"/>
        </w:rPr>
      </w:pPr>
      <w:r>
        <w:rPr>
          <w:sz w:val="24"/>
          <w:szCs w:val="24"/>
        </w:rPr>
        <w:t xml:space="preserve">Das </w:t>
      </w:r>
      <w:r w:rsidRPr="004E47ED">
        <w:rPr>
          <w:sz w:val="24"/>
          <w:szCs w:val="24"/>
        </w:rPr>
        <w:t>Öl bis auf einen dünnen Film aus dem Wok gießen. Das Tomatenmark mit dem Lauch, dem Ingwer und dem Knoblauch in den Wok geben und kurz unter Rühren braten. Die Gurkenscheiben hinzufügen und ebenfalls kurz braten. Die Sauce hinzufügen und einmal aufkochen. Die Sauce unter Rühren garen, bis sie dicklich wird. Das Fleisch wieder zugeben und noch einmal heiß werden lassen, aber nicht zu lange garen. Sonst wird die Kruste weich</w:t>
      </w:r>
      <w:r>
        <w:rPr>
          <w:sz w:val="24"/>
          <w:szCs w:val="24"/>
        </w:rPr>
        <w:t>.</w:t>
      </w:r>
    </w:p>
    <w:p w14:paraId="3A999965" w14:textId="77777777" w:rsidR="006570C1" w:rsidRDefault="006570C1" w:rsidP="006570C1">
      <w:pPr>
        <w:pStyle w:val="Heading2"/>
        <w:spacing w:after="240"/>
      </w:pPr>
      <w:r>
        <w:lastRenderedPageBreak/>
        <w:t>Duftblütenfleisch - Gui Hua Rou</w:t>
      </w:r>
      <w:r>
        <w:rPr>
          <w:rStyle w:val="FootnoteReference"/>
        </w:rPr>
        <w:footnoteReference w:id="586"/>
      </w:r>
      <w:r>
        <w:t xml:space="preserve"> </w:t>
      </w:r>
    </w:p>
    <w:p w14:paraId="319E95CD" w14:textId="77777777" w:rsidR="006570C1" w:rsidRDefault="006570C1" w:rsidP="006570C1">
      <w:pPr>
        <w:rPr>
          <w:sz w:val="24"/>
          <w:szCs w:val="24"/>
        </w:rPr>
      </w:pPr>
      <w:r w:rsidRPr="00BC2E20">
        <w:rPr>
          <w:sz w:val="24"/>
          <w:szCs w:val="24"/>
          <w:u w:val="single"/>
        </w:rPr>
        <w:t>Zutaten</w:t>
      </w:r>
      <w:r>
        <w:rPr>
          <w:sz w:val="24"/>
          <w:szCs w:val="24"/>
        </w:rPr>
        <w:t xml:space="preserve"> (für 2 – 3 Portionen)</w:t>
      </w:r>
    </w:p>
    <w:p w14:paraId="2BE5B8B5" w14:textId="77777777" w:rsidR="006570C1" w:rsidRDefault="006570C1" w:rsidP="006570C1">
      <w:pPr>
        <w:rPr>
          <w:sz w:val="24"/>
          <w:szCs w:val="24"/>
        </w:rPr>
      </w:pPr>
      <w:r>
        <w:rPr>
          <w:sz w:val="24"/>
          <w:szCs w:val="24"/>
        </w:rPr>
        <w:t>100 g Schweinefilet</w:t>
      </w:r>
    </w:p>
    <w:p w14:paraId="26EBCC6D" w14:textId="77777777" w:rsidR="006570C1" w:rsidRDefault="006570C1" w:rsidP="006570C1">
      <w:pPr>
        <w:rPr>
          <w:sz w:val="24"/>
          <w:szCs w:val="24"/>
        </w:rPr>
      </w:pPr>
      <w:r>
        <w:rPr>
          <w:sz w:val="24"/>
          <w:szCs w:val="24"/>
        </w:rPr>
        <w:t>Salz, Pfeffer</w:t>
      </w:r>
    </w:p>
    <w:p w14:paraId="3F0E2ED1" w14:textId="77777777" w:rsidR="006570C1" w:rsidRDefault="006570C1" w:rsidP="006570C1">
      <w:pPr>
        <w:rPr>
          <w:sz w:val="24"/>
          <w:szCs w:val="24"/>
        </w:rPr>
      </w:pPr>
      <w:r>
        <w:rPr>
          <w:sz w:val="24"/>
          <w:szCs w:val="24"/>
        </w:rPr>
        <w:t>1 EL Reiswein</w:t>
      </w:r>
    </w:p>
    <w:p w14:paraId="1E26CAC4" w14:textId="77777777" w:rsidR="006570C1" w:rsidRDefault="006570C1" w:rsidP="006570C1">
      <w:pPr>
        <w:rPr>
          <w:sz w:val="24"/>
          <w:szCs w:val="24"/>
        </w:rPr>
      </w:pPr>
      <w:r>
        <w:rPr>
          <w:sz w:val="24"/>
          <w:szCs w:val="24"/>
        </w:rPr>
        <w:t>1 TL Maisstärke, in 1 EL Wasser angerührt</w:t>
      </w:r>
    </w:p>
    <w:p w14:paraId="513D7594" w14:textId="77777777" w:rsidR="006570C1" w:rsidRDefault="006570C1" w:rsidP="006570C1">
      <w:pPr>
        <w:rPr>
          <w:sz w:val="24"/>
          <w:szCs w:val="24"/>
        </w:rPr>
      </w:pPr>
      <w:r>
        <w:rPr>
          <w:sz w:val="24"/>
          <w:szCs w:val="24"/>
        </w:rPr>
        <w:t>30 g Lauch</w:t>
      </w:r>
    </w:p>
    <w:p w14:paraId="3DD48755" w14:textId="77777777" w:rsidR="006570C1" w:rsidRDefault="006570C1" w:rsidP="006570C1">
      <w:pPr>
        <w:rPr>
          <w:sz w:val="24"/>
          <w:szCs w:val="24"/>
        </w:rPr>
      </w:pPr>
      <w:r>
        <w:rPr>
          <w:sz w:val="24"/>
          <w:szCs w:val="24"/>
        </w:rPr>
        <w:t>30 g gekochter Schinken</w:t>
      </w:r>
    </w:p>
    <w:p w14:paraId="1D58962E" w14:textId="77777777" w:rsidR="006570C1" w:rsidRDefault="006570C1" w:rsidP="006570C1">
      <w:pPr>
        <w:rPr>
          <w:sz w:val="24"/>
          <w:szCs w:val="24"/>
        </w:rPr>
      </w:pPr>
      <w:r>
        <w:rPr>
          <w:sz w:val="24"/>
          <w:szCs w:val="24"/>
        </w:rPr>
        <w:t>3 Eier</w:t>
      </w:r>
    </w:p>
    <w:p w14:paraId="6A86356E" w14:textId="77777777" w:rsidR="006570C1" w:rsidRDefault="006570C1" w:rsidP="006570C1">
      <w:pPr>
        <w:rPr>
          <w:sz w:val="24"/>
          <w:szCs w:val="24"/>
        </w:rPr>
      </w:pPr>
      <w:r>
        <w:rPr>
          <w:sz w:val="24"/>
          <w:szCs w:val="24"/>
        </w:rPr>
        <w:t>2-3 EL Pflanzenöl</w:t>
      </w:r>
    </w:p>
    <w:p w14:paraId="39BCAB2E" w14:textId="77777777" w:rsidR="006570C1" w:rsidRDefault="006570C1" w:rsidP="006570C1">
      <w:pPr>
        <w:rPr>
          <w:sz w:val="24"/>
          <w:szCs w:val="24"/>
        </w:rPr>
      </w:pPr>
    </w:p>
    <w:p w14:paraId="15FFE4F9" w14:textId="77777777" w:rsidR="006570C1" w:rsidRDefault="006570C1" w:rsidP="006570C1">
      <w:pPr>
        <w:rPr>
          <w:sz w:val="24"/>
          <w:szCs w:val="24"/>
        </w:rPr>
      </w:pPr>
      <w:r>
        <w:rPr>
          <w:sz w:val="24"/>
          <w:szCs w:val="24"/>
        </w:rPr>
        <w:t>Zubereitungszeit: 20 Minuten</w:t>
      </w:r>
    </w:p>
    <w:p w14:paraId="14FFCF18" w14:textId="77777777" w:rsidR="006570C1" w:rsidRPr="00D07BDB" w:rsidRDefault="006570C1" w:rsidP="00B40E8C">
      <w:pPr>
        <w:pStyle w:val="ListParagraph"/>
        <w:numPr>
          <w:ilvl w:val="0"/>
          <w:numId w:val="591"/>
        </w:numPr>
        <w:spacing w:after="120"/>
        <w:ind w:left="714" w:hanging="357"/>
        <w:contextualSpacing w:val="0"/>
        <w:jc w:val="both"/>
        <w:rPr>
          <w:sz w:val="24"/>
          <w:szCs w:val="24"/>
        </w:rPr>
      </w:pPr>
      <w:r w:rsidRPr="00D07BDB">
        <w:rPr>
          <w:sz w:val="24"/>
          <w:szCs w:val="24"/>
        </w:rPr>
        <w:t>Schweinefilet trockentupfen und in 1 cm große, rhombenförmige, dünne Scheiben schneiden. Mit Salz, Pfeffer, 1 EL Reiswein und ½ EL angerührter Maisstärke mischen.</w:t>
      </w:r>
    </w:p>
    <w:p w14:paraId="34B88CC2" w14:textId="77777777" w:rsidR="006570C1" w:rsidRPr="00D07BDB" w:rsidRDefault="006570C1" w:rsidP="00B40E8C">
      <w:pPr>
        <w:pStyle w:val="ListParagraph"/>
        <w:numPr>
          <w:ilvl w:val="0"/>
          <w:numId w:val="591"/>
        </w:numPr>
        <w:spacing w:after="120"/>
        <w:ind w:left="714" w:hanging="357"/>
        <w:contextualSpacing w:val="0"/>
        <w:jc w:val="both"/>
        <w:rPr>
          <w:sz w:val="24"/>
          <w:szCs w:val="24"/>
        </w:rPr>
      </w:pPr>
      <w:r w:rsidRPr="00D07BDB">
        <w:rPr>
          <w:sz w:val="24"/>
          <w:szCs w:val="24"/>
        </w:rPr>
        <w:t>Lauch putzen, waschen und fein hacken. Schinken in kleine Würfel schneiden und beiseitestellen.</w:t>
      </w:r>
    </w:p>
    <w:p w14:paraId="26FCBB6E" w14:textId="77777777" w:rsidR="006570C1" w:rsidRPr="00D07BDB" w:rsidRDefault="006570C1" w:rsidP="00B40E8C">
      <w:pPr>
        <w:pStyle w:val="ListParagraph"/>
        <w:numPr>
          <w:ilvl w:val="0"/>
          <w:numId w:val="591"/>
        </w:numPr>
        <w:spacing w:after="120"/>
        <w:ind w:left="714" w:hanging="357"/>
        <w:contextualSpacing w:val="0"/>
        <w:jc w:val="both"/>
        <w:rPr>
          <w:sz w:val="24"/>
          <w:szCs w:val="24"/>
        </w:rPr>
      </w:pPr>
      <w:r w:rsidRPr="00D07BDB">
        <w:rPr>
          <w:sz w:val="24"/>
          <w:szCs w:val="24"/>
        </w:rPr>
        <w:t>Eier in einer Schüssel verquirlen. Fleischscheiben, Lauch und die restliche angerührte Maisstärke unterrühren.</w:t>
      </w:r>
    </w:p>
    <w:p w14:paraId="48AF3357" w14:textId="77777777" w:rsidR="006570C1" w:rsidRPr="00D07BDB" w:rsidRDefault="006570C1" w:rsidP="00B40E8C">
      <w:pPr>
        <w:pStyle w:val="ListParagraph"/>
        <w:numPr>
          <w:ilvl w:val="0"/>
          <w:numId w:val="591"/>
        </w:numPr>
        <w:spacing w:after="120"/>
        <w:ind w:left="714" w:hanging="357"/>
        <w:contextualSpacing w:val="0"/>
        <w:jc w:val="both"/>
        <w:rPr>
          <w:sz w:val="24"/>
          <w:szCs w:val="24"/>
        </w:rPr>
      </w:pPr>
      <w:r w:rsidRPr="00D07BDB">
        <w:rPr>
          <w:sz w:val="24"/>
          <w:szCs w:val="24"/>
        </w:rPr>
        <w:t>Einen Wok oder eine Pfanne erhitzen. Öl hineingeben und heiß werden lassen. Eiermasse hineingeben und unter Rühren etwa 1 Minute braten. Auf einen Teller geben, mit dem Schinken bestreuen und servieren.</w:t>
      </w:r>
    </w:p>
    <w:p w14:paraId="04517C48" w14:textId="77777777" w:rsidR="006570C1" w:rsidRDefault="006570C1" w:rsidP="006570C1">
      <w:pPr>
        <w:rPr>
          <w:sz w:val="24"/>
          <w:szCs w:val="24"/>
        </w:rPr>
      </w:pPr>
    </w:p>
    <w:p w14:paraId="45198A4E" w14:textId="77777777" w:rsidR="006570C1" w:rsidRDefault="006570C1" w:rsidP="006570C1">
      <w:pPr>
        <w:rPr>
          <w:sz w:val="24"/>
          <w:szCs w:val="24"/>
        </w:rPr>
      </w:pPr>
      <w:r>
        <w:rPr>
          <w:sz w:val="24"/>
          <w:szCs w:val="24"/>
        </w:rPr>
        <w:br/>
      </w:r>
    </w:p>
    <w:p w14:paraId="6771C30F" w14:textId="77777777" w:rsidR="006570C1" w:rsidRDefault="006570C1">
      <w:pPr>
        <w:rPr>
          <w:rFonts w:asciiTheme="majorHAnsi" w:eastAsiaTheme="majorEastAsia" w:hAnsiTheme="majorHAnsi" w:cstheme="majorBidi"/>
          <w:color w:val="2F5496" w:themeColor="accent1" w:themeShade="BF"/>
          <w:sz w:val="26"/>
          <w:szCs w:val="26"/>
        </w:rPr>
      </w:pPr>
      <w:r>
        <w:br w:type="page"/>
      </w:r>
    </w:p>
    <w:p w14:paraId="5A337FE2" w14:textId="68823D2D" w:rsidR="00340A61" w:rsidRDefault="00340A61" w:rsidP="003B65F0">
      <w:pPr>
        <w:pStyle w:val="Heading2"/>
        <w:spacing w:after="240"/>
      </w:pPr>
      <w:r>
        <w:lastRenderedPageBreak/>
        <w:t>Ragù napoletano alla Mamma</w:t>
      </w:r>
      <w:r w:rsidR="001D1B6F">
        <w:rPr>
          <w:rStyle w:val="FootnoteReference"/>
        </w:rPr>
        <w:footnoteReference w:id="587"/>
      </w:r>
    </w:p>
    <w:p w14:paraId="5974CAB0" w14:textId="68B8ACE1" w:rsidR="00340A61" w:rsidRDefault="00340A61">
      <w:pPr>
        <w:rPr>
          <w:sz w:val="24"/>
          <w:szCs w:val="24"/>
        </w:rPr>
      </w:pPr>
      <w:r w:rsidRPr="00B77955">
        <w:rPr>
          <w:sz w:val="24"/>
          <w:szCs w:val="24"/>
          <w:u w:val="single"/>
        </w:rPr>
        <w:t>Zutaten</w:t>
      </w:r>
      <w:r>
        <w:rPr>
          <w:sz w:val="24"/>
          <w:szCs w:val="24"/>
        </w:rPr>
        <w:t xml:space="preserve"> </w:t>
      </w:r>
      <w:r w:rsidR="00B77955">
        <w:rPr>
          <w:sz w:val="24"/>
          <w:szCs w:val="24"/>
        </w:rPr>
        <w:t>(</w:t>
      </w:r>
      <w:r>
        <w:rPr>
          <w:sz w:val="24"/>
          <w:szCs w:val="24"/>
        </w:rPr>
        <w:t>für 4 Portionen</w:t>
      </w:r>
      <w:r w:rsidR="00B77955">
        <w:rPr>
          <w:sz w:val="24"/>
          <w:szCs w:val="24"/>
        </w:rPr>
        <w:t>)</w:t>
      </w:r>
    </w:p>
    <w:p w14:paraId="657F3A8C" w14:textId="77777777" w:rsidR="00340A61" w:rsidRDefault="00340A61">
      <w:pPr>
        <w:rPr>
          <w:sz w:val="24"/>
          <w:szCs w:val="24"/>
        </w:rPr>
      </w:pPr>
      <w:r>
        <w:rPr>
          <w:sz w:val="24"/>
          <w:szCs w:val="24"/>
        </w:rPr>
        <w:t>1 Knoblauchzehe</w:t>
      </w:r>
    </w:p>
    <w:p w14:paraId="4941866C" w14:textId="77777777" w:rsidR="00345EA8" w:rsidRDefault="00340A61">
      <w:pPr>
        <w:rPr>
          <w:sz w:val="24"/>
          <w:szCs w:val="24"/>
        </w:rPr>
      </w:pPr>
      <w:r>
        <w:rPr>
          <w:sz w:val="24"/>
          <w:szCs w:val="24"/>
        </w:rPr>
        <w:t>¼ Zwiebel</w:t>
      </w:r>
    </w:p>
    <w:p w14:paraId="31D0CBD6" w14:textId="77777777" w:rsidR="00345EA8" w:rsidRDefault="00345EA8">
      <w:pPr>
        <w:rPr>
          <w:sz w:val="24"/>
          <w:szCs w:val="24"/>
        </w:rPr>
      </w:pPr>
      <w:r>
        <w:rPr>
          <w:sz w:val="24"/>
          <w:szCs w:val="24"/>
        </w:rPr>
        <w:t>200 g Schweinefleisch (Rippchen)</w:t>
      </w:r>
    </w:p>
    <w:p w14:paraId="1909B7BF" w14:textId="1FBD0147" w:rsidR="00345EA8" w:rsidRDefault="00345EA8">
      <w:pPr>
        <w:rPr>
          <w:sz w:val="24"/>
          <w:szCs w:val="24"/>
        </w:rPr>
      </w:pPr>
      <w:r>
        <w:rPr>
          <w:sz w:val="24"/>
          <w:szCs w:val="24"/>
        </w:rPr>
        <w:t>200 g Rindfleisch (</w:t>
      </w:r>
      <w:r w:rsidR="00CF4AA4">
        <w:rPr>
          <w:sz w:val="24"/>
          <w:szCs w:val="24"/>
        </w:rPr>
        <w:t>R</w:t>
      </w:r>
      <w:r>
        <w:rPr>
          <w:sz w:val="24"/>
          <w:szCs w:val="24"/>
        </w:rPr>
        <w:t>oulade)</w:t>
      </w:r>
    </w:p>
    <w:p w14:paraId="05A7C327" w14:textId="77777777" w:rsidR="00345EA8" w:rsidRDefault="00345EA8">
      <w:pPr>
        <w:rPr>
          <w:sz w:val="24"/>
          <w:szCs w:val="24"/>
        </w:rPr>
      </w:pPr>
      <w:r>
        <w:rPr>
          <w:sz w:val="24"/>
          <w:szCs w:val="24"/>
        </w:rPr>
        <w:t>Olivenöl</w:t>
      </w:r>
    </w:p>
    <w:p w14:paraId="1AEEBEA4" w14:textId="77777777" w:rsidR="00345EA8" w:rsidRDefault="00345EA8">
      <w:pPr>
        <w:rPr>
          <w:sz w:val="24"/>
          <w:szCs w:val="24"/>
        </w:rPr>
      </w:pPr>
      <w:r>
        <w:rPr>
          <w:sz w:val="24"/>
          <w:szCs w:val="24"/>
        </w:rPr>
        <w:t>100 ml Rotwein</w:t>
      </w:r>
    </w:p>
    <w:p w14:paraId="2EA2C277" w14:textId="77777777" w:rsidR="00345EA8" w:rsidRDefault="00345EA8">
      <w:pPr>
        <w:rPr>
          <w:sz w:val="24"/>
          <w:szCs w:val="24"/>
        </w:rPr>
      </w:pPr>
      <w:r>
        <w:rPr>
          <w:sz w:val="24"/>
          <w:szCs w:val="24"/>
        </w:rPr>
        <w:t>1 EL Tomatenmark</w:t>
      </w:r>
    </w:p>
    <w:p w14:paraId="47FDD077" w14:textId="77777777" w:rsidR="00345EA8" w:rsidRDefault="00345EA8">
      <w:pPr>
        <w:rPr>
          <w:sz w:val="24"/>
          <w:szCs w:val="24"/>
        </w:rPr>
      </w:pPr>
      <w:r>
        <w:rPr>
          <w:sz w:val="24"/>
          <w:szCs w:val="24"/>
        </w:rPr>
        <w:t>2 – 2,5 kg passierte Tomaten (Dosen oder Flaschen)</w:t>
      </w:r>
    </w:p>
    <w:p w14:paraId="4C4C4E85" w14:textId="77777777" w:rsidR="00345EA8" w:rsidRDefault="00345EA8">
      <w:pPr>
        <w:rPr>
          <w:sz w:val="24"/>
          <w:szCs w:val="24"/>
        </w:rPr>
      </w:pPr>
      <w:r>
        <w:rPr>
          <w:sz w:val="24"/>
          <w:szCs w:val="24"/>
        </w:rPr>
        <w:t>Salz</w:t>
      </w:r>
    </w:p>
    <w:p w14:paraId="264EBBA2" w14:textId="77777777" w:rsidR="00345EA8" w:rsidRDefault="00345EA8">
      <w:pPr>
        <w:rPr>
          <w:sz w:val="24"/>
          <w:szCs w:val="24"/>
        </w:rPr>
      </w:pPr>
      <w:r>
        <w:rPr>
          <w:sz w:val="24"/>
          <w:szCs w:val="24"/>
        </w:rPr>
        <w:t>1 TL Zucker</w:t>
      </w:r>
    </w:p>
    <w:p w14:paraId="7B2CEC2A" w14:textId="44003D63" w:rsidR="00345EA8" w:rsidRDefault="00345EA8">
      <w:pPr>
        <w:rPr>
          <w:sz w:val="24"/>
          <w:szCs w:val="24"/>
        </w:rPr>
      </w:pPr>
      <w:r>
        <w:rPr>
          <w:sz w:val="24"/>
          <w:szCs w:val="24"/>
        </w:rPr>
        <w:t>Basilikum</w:t>
      </w:r>
    </w:p>
    <w:p w14:paraId="36A8B07D" w14:textId="77777777" w:rsidR="00345EA8" w:rsidRDefault="00345EA8">
      <w:pPr>
        <w:rPr>
          <w:sz w:val="24"/>
          <w:szCs w:val="24"/>
        </w:rPr>
      </w:pPr>
      <w:r>
        <w:rPr>
          <w:sz w:val="24"/>
          <w:szCs w:val="24"/>
        </w:rPr>
        <w:t xml:space="preserve">400 g Pasta </w:t>
      </w:r>
    </w:p>
    <w:p w14:paraId="6996FF5A" w14:textId="77777777" w:rsidR="00345EA8" w:rsidRDefault="00345EA8">
      <w:pPr>
        <w:rPr>
          <w:sz w:val="24"/>
          <w:szCs w:val="24"/>
        </w:rPr>
      </w:pPr>
    </w:p>
    <w:p w14:paraId="4E31B784" w14:textId="2A0F4D83" w:rsidR="00B77955" w:rsidRDefault="00B77955">
      <w:pPr>
        <w:rPr>
          <w:sz w:val="24"/>
          <w:szCs w:val="24"/>
        </w:rPr>
      </w:pPr>
      <w:r>
        <w:rPr>
          <w:sz w:val="24"/>
          <w:szCs w:val="24"/>
        </w:rPr>
        <w:t>Zubereitung:</w:t>
      </w:r>
    </w:p>
    <w:p w14:paraId="26E22805" w14:textId="77777777" w:rsidR="00345EA8" w:rsidRPr="00E504AF" w:rsidRDefault="00345EA8" w:rsidP="00B40E8C">
      <w:pPr>
        <w:pStyle w:val="ListParagraph"/>
        <w:numPr>
          <w:ilvl w:val="0"/>
          <w:numId w:val="1291"/>
        </w:numPr>
        <w:spacing w:after="120"/>
        <w:ind w:left="714" w:hanging="357"/>
        <w:contextualSpacing w:val="0"/>
        <w:jc w:val="both"/>
        <w:rPr>
          <w:sz w:val="24"/>
          <w:szCs w:val="24"/>
        </w:rPr>
      </w:pPr>
      <w:r w:rsidRPr="00E504AF">
        <w:rPr>
          <w:sz w:val="24"/>
          <w:szCs w:val="24"/>
        </w:rPr>
        <w:t>Knoblauch und Zwiebel fein hacken, das Fleisch in zwei mal zwei Zentimeter große Stücke schneiden und zusammen in einem Topf in Olivenöl anbraten. Mit dem Rotwein ablöschen. Tomatenmark zugeben, gut mischen und die Tomaten hinzufügen. Dosen oder Flaschen mit etwas Wasser ausspülen und zur Soße geben.</w:t>
      </w:r>
    </w:p>
    <w:p w14:paraId="28DD5EC5" w14:textId="77777777" w:rsidR="00345EA8" w:rsidRPr="00E504AF" w:rsidRDefault="00345EA8" w:rsidP="00B40E8C">
      <w:pPr>
        <w:pStyle w:val="ListParagraph"/>
        <w:numPr>
          <w:ilvl w:val="0"/>
          <w:numId w:val="1291"/>
        </w:numPr>
        <w:spacing w:after="120"/>
        <w:ind w:left="714" w:hanging="357"/>
        <w:contextualSpacing w:val="0"/>
        <w:jc w:val="both"/>
        <w:rPr>
          <w:sz w:val="24"/>
          <w:szCs w:val="24"/>
        </w:rPr>
      </w:pPr>
      <w:r w:rsidRPr="00E504AF">
        <w:rPr>
          <w:sz w:val="24"/>
          <w:szCs w:val="24"/>
        </w:rPr>
        <w:t>Alternativ das Fleisch aus dem Topf nehmen, bevor die Tomaten hineinkommen. Tomaten erwärmen und dann das Fleisch wieder hinzugeben.</w:t>
      </w:r>
    </w:p>
    <w:p w14:paraId="771F9A17" w14:textId="3553904C" w:rsidR="00345EA8" w:rsidRPr="00E504AF" w:rsidRDefault="00345EA8" w:rsidP="00B40E8C">
      <w:pPr>
        <w:pStyle w:val="ListParagraph"/>
        <w:numPr>
          <w:ilvl w:val="0"/>
          <w:numId w:val="1291"/>
        </w:numPr>
        <w:spacing w:after="120"/>
        <w:ind w:left="714" w:hanging="357"/>
        <w:contextualSpacing w:val="0"/>
        <w:jc w:val="both"/>
        <w:rPr>
          <w:sz w:val="24"/>
          <w:szCs w:val="24"/>
        </w:rPr>
      </w:pPr>
      <w:r w:rsidRPr="00E504AF">
        <w:rPr>
          <w:sz w:val="24"/>
          <w:szCs w:val="24"/>
        </w:rPr>
        <w:t>Salz, Zucker und Basilikum hinzufügen. Die Hitze reduzieren und mindestens 8 Stunden auf kleiner Flamme zugedeckt köcheln lassen. Hede Stunde kurz rühren und kontrollieren, ob nichts anbrennt. D</w:t>
      </w:r>
      <w:r w:rsidR="00E504AF" w:rsidRPr="00E504AF">
        <w:rPr>
          <w:sz w:val="24"/>
          <w:szCs w:val="24"/>
        </w:rPr>
        <w:t xml:space="preserve">as </w:t>
      </w:r>
      <w:r w:rsidRPr="00E504AF">
        <w:rPr>
          <w:sz w:val="24"/>
          <w:szCs w:val="24"/>
        </w:rPr>
        <w:t xml:space="preserve">Ragù ist fertig, wenn sich die </w:t>
      </w:r>
      <w:r w:rsidR="00E504AF" w:rsidRPr="00E504AF">
        <w:rPr>
          <w:sz w:val="24"/>
          <w:szCs w:val="24"/>
        </w:rPr>
        <w:t>Tomatensoße</w:t>
      </w:r>
      <w:r w:rsidRPr="00E504AF">
        <w:rPr>
          <w:sz w:val="24"/>
          <w:szCs w:val="24"/>
        </w:rPr>
        <w:t xml:space="preserve"> um die Hälfte reduziert hat. Für einen kräftigeren Geschmack kann man das Ganze auch länger köcheln lassen.</w:t>
      </w:r>
    </w:p>
    <w:p w14:paraId="647C1007" w14:textId="6AE83F70" w:rsidR="00340A61" w:rsidRPr="00E504AF" w:rsidRDefault="00345EA8" w:rsidP="00B40E8C">
      <w:pPr>
        <w:pStyle w:val="ListParagraph"/>
        <w:numPr>
          <w:ilvl w:val="0"/>
          <w:numId w:val="1291"/>
        </w:numPr>
        <w:spacing w:after="120"/>
        <w:ind w:left="714" w:hanging="357"/>
        <w:contextualSpacing w:val="0"/>
        <w:jc w:val="both"/>
        <w:rPr>
          <w:sz w:val="24"/>
          <w:szCs w:val="24"/>
        </w:rPr>
      </w:pPr>
      <w:r w:rsidRPr="00E504AF">
        <w:rPr>
          <w:sz w:val="24"/>
          <w:szCs w:val="24"/>
        </w:rPr>
        <w:t>Die Pasta (dick und kurz) in sehr viel Salzwasser sehr al dente kochen. Gut abtropfen lassen und ca. 1 Minute sorgfältig mit der Soße mischen. Wer möchte, kann</w:t>
      </w:r>
      <w:r w:rsidR="00E504AF" w:rsidRPr="00E504AF">
        <w:rPr>
          <w:sz w:val="24"/>
          <w:szCs w:val="24"/>
        </w:rPr>
        <w:t xml:space="preserve"> </w:t>
      </w:r>
      <w:r w:rsidRPr="00E504AF">
        <w:rPr>
          <w:sz w:val="24"/>
          <w:szCs w:val="24"/>
        </w:rPr>
        <w:t>n</w:t>
      </w:r>
      <w:r w:rsidR="00E504AF" w:rsidRPr="00E504AF">
        <w:rPr>
          <w:sz w:val="24"/>
          <w:szCs w:val="24"/>
        </w:rPr>
        <w:t>o</w:t>
      </w:r>
      <w:r w:rsidRPr="00E504AF">
        <w:rPr>
          <w:sz w:val="24"/>
          <w:szCs w:val="24"/>
        </w:rPr>
        <w:t>ch frisch geriebenen Parmesan oder auch frischen Ricotta dazugeben.</w:t>
      </w:r>
      <w:r w:rsidR="00340A61" w:rsidRPr="00E504AF">
        <w:rPr>
          <w:sz w:val="24"/>
          <w:szCs w:val="24"/>
        </w:rPr>
        <w:br w:type="page"/>
      </w:r>
    </w:p>
    <w:p w14:paraId="3341B8A8" w14:textId="65DB0551" w:rsidR="000A218B" w:rsidRDefault="000A218B" w:rsidP="006515E0">
      <w:pPr>
        <w:pStyle w:val="Heading2"/>
        <w:spacing w:after="240"/>
      </w:pPr>
      <w:r>
        <w:lastRenderedPageBreak/>
        <w:t>Provencalisches Gulasch</w:t>
      </w:r>
    </w:p>
    <w:p w14:paraId="591D598B" w14:textId="33421CCB" w:rsidR="000A218B" w:rsidRDefault="000A218B">
      <w:pPr>
        <w:rPr>
          <w:sz w:val="24"/>
          <w:szCs w:val="24"/>
        </w:rPr>
      </w:pPr>
      <w:r w:rsidRPr="006515E0">
        <w:rPr>
          <w:sz w:val="24"/>
          <w:szCs w:val="24"/>
          <w:u w:val="single"/>
        </w:rPr>
        <w:t>Zutaten</w:t>
      </w:r>
      <w:r>
        <w:rPr>
          <w:sz w:val="24"/>
          <w:szCs w:val="24"/>
        </w:rPr>
        <w:t xml:space="preserve"> </w:t>
      </w:r>
      <w:r w:rsidR="006515E0">
        <w:rPr>
          <w:sz w:val="24"/>
          <w:szCs w:val="24"/>
        </w:rPr>
        <w:t>(</w:t>
      </w:r>
      <w:r>
        <w:rPr>
          <w:sz w:val="24"/>
          <w:szCs w:val="24"/>
        </w:rPr>
        <w:t>für 4 Portionen</w:t>
      </w:r>
      <w:r w:rsidR="006515E0">
        <w:rPr>
          <w:sz w:val="24"/>
          <w:szCs w:val="24"/>
        </w:rPr>
        <w:t>)</w:t>
      </w:r>
    </w:p>
    <w:p w14:paraId="0AD6104A" w14:textId="77777777" w:rsidR="000A218B" w:rsidRDefault="000A218B">
      <w:pPr>
        <w:rPr>
          <w:sz w:val="24"/>
          <w:szCs w:val="24"/>
        </w:rPr>
      </w:pPr>
      <w:r>
        <w:rPr>
          <w:sz w:val="24"/>
          <w:szCs w:val="24"/>
        </w:rPr>
        <w:t>1,5 kg Rindfleisch von der Schulter oder Tafelspitz</w:t>
      </w:r>
    </w:p>
    <w:p w14:paraId="5CB3CC68" w14:textId="77777777" w:rsidR="000A218B" w:rsidRDefault="000A218B">
      <w:pPr>
        <w:rPr>
          <w:sz w:val="24"/>
          <w:szCs w:val="24"/>
        </w:rPr>
      </w:pPr>
      <w:r>
        <w:rPr>
          <w:sz w:val="24"/>
          <w:szCs w:val="24"/>
        </w:rPr>
        <w:t>2 getrocknete Chilischoten</w:t>
      </w:r>
    </w:p>
    <w:p w14:paraId="3DD481C6" w14:textId="77777777" w:rsidR="000A218B" w:rsidRDefault="000A218B">
      <w:pPr>
        <w:rPr>
          <w:sz w:val="24"/>
          <w:szCs w:val="24"/>
        </w:rPr>
      </w:pPr>
      <w:r>
        <w:rPr>
          <w:sz w:val="24"/>
          <w:szCs w:val="24"/>
        </w:rPr>
        <w:t>1 Tomatendose (fein gewürfelt)</w:t>
      </w:r>
    </w:p>
    <w:p w14:paraId="2F8E1250" w14:textId="77777777" w:rsidR="000A218B" w:rsidRDefault="000A218B">
      <w:pPr>
        <w:rPr>
          <w:sz w:val="24"/>
          <w:szCs w:val="24"/>
        </w:rPr>
      </w:pPr>
      <w:r>
        <w:rPr>
          <w:sz w:val="24"/>
          <w:szCs w:val="24"/>
        </w:rPr>
        <w:t>Schinkenreste</w:t>
      </w:r>
    </w:p>
    <w:p w14:paraId="0B43F5F5" w14:textId="77777777" w:rsidR="000A218B" w:rsidRDefault="000A218B">
      <w:pPr>
        <w:rPr>
          <w:sz w:val="24"/>
          <w:szCs w:val="24"/>
        </w:rPr>
      </w:pPr>
      <w:r>
        <w:rPr>
          <w:sz w:val="24"/>
          <w:szCs w:val="24"/>
        </w:rPr>
        <w:t>1 Glas Cognac</w:t>
      </w:r>
    </w:p>
    <w:p w14:paraId="205047C4" w14:textId="77777777" w:rsidR="000A218B" w:rsidRDefault="000A218B">
      <w:pPr>
        <w:rPr>
          <w:sz w:val="24"/>
          <w:szCs w:val="24"/>
        </w:rPr>
      </w:pPr>
    </w:p>
    <w:p w14:paraId="6CB886A2" w14:textId="77777777" w:rsidR="000A218B" w:rsidRPr="006515E0" w:rsidRDefault="000A218B">
      <w:pPr>
        <w:rPr>
          <w:i/>
          <w:iCs/>
          <w:sz w:val="24"/>
          <w:szCs w:val="24"/>
        </w:rPr>
      </w:pPr>
      <w:r w:rsidRPr="006515E0">
        <w:rPr>
          <w:i/>
          <w:iCs/>
          <w:sz w:val="24"/>
          <w:szCs w:val="24"/>
        </w:rPr>
        <w:t>Für die Marinade:</w:t>
      </w:r>
    </w:p>
    <w:p w14:paraId="6F44FCAA" w14:textId="6B5BA5E9" w:rsidR="000A218B" w:rsidRDefault="000A218B">
      <w:pPr>
        <w:rPr>
          <w:sz w:val="24"/>
          <w:szCs w:val="24"/>
        </w:rPr>
      </w:pPr>
      <w:r>
        <w:rPr>
          <w:sz w:val="24"/>
          <w:szCs w:val="24"/>
        </w:rPr>
        <w:t>2 Flaschen kräftigen Rotwein</w:t>
      </w:r>
      <w:r w:rsidR="006515E0">
        <w:rPr>
          <w:sz w:val="24"/>
          <w:szCs w:val="24"/>
        </w:rPr>
        <w:t xml:space="preserve"> (! Die Franzosen</w:t>
      </w:r>
      <w:r w:rsidR="005754A6">
        <w:rPr>
          <w:sz w:val="24"/>
          <w:szCs w:val="24"/>
        </w:rPr>
        <w:t>, tsetsetse</w:t>
      </w:r>
      <w:r w:rsidR="006515E0" w:rsidRPr="006515E0">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sidR="006515E0">
        <w:rPr>
          <w:sz w:val="24"/>
          <w:szCs w:val="24"/>
        </w:rPr>
        <w:t>)</w:t>
      </w:r>
    </w:p>
    <w:p w14:paraId="14EAA7F6" w14:textId="77777777" w:rsidR="000A218B" w:rsidRDefault="000A218B">
      <w:pPr>
        <w:rPr>
          <w:sz w:val="24"/>
          <w:szCs w:val="24"/>
        </w:rPr>
      </w:pPr>
      <w:r>
        <w:rPr>
          <w:sz w:val="24"/>
          <w:szCs w:val="24"/>
        </w:rPr>
        <w:t>2 Lorbeerblätter</w:t>
      </w:r>
    </w:p>
    <w:p w14:paraId="615FB424" w14:textId="0EFE582F" w:rsidR="000A218B" w:rsidRDefault="000A218B">
      <w:pPr>
        <w:rPr>
          <w:sz w:val="24"/>
          <w:szCs w:val="24"/>
        </w:rPr>
      </w:pPr>
      <w:r>
        <w:rPr>
          <w:sz w:val="24"/>
          <w:szCs w:val="24"/>
        </w:rPr>
        <w:t>1 Karotte</w:t>
      </w:r>
    </w:p>
    <w:p w14:paraId="3EF88BCC" w14:textId="77777777" w:rsidR="000A218B" w:rsidRDefault="000A218B">
      <w:pPr>
        <w:rPr>
          <w:sz w:val="24"/>
          <w:szCs w:val="24"/>
        </w:rPr>
      </w:pPr>
      <w:r>
        <w:rPr>
          <w:sz w:val="24"/>
          <w:szCs w:val="24"/>
        </w:rPr>
        <w:t>1 Staudensellerie</w:t>
      </w:r>
    </w:p>
    <w:p w14:paraId="24D34095" w14:textId="77777777" w:rsidR="000A218B" w:rsidRDefault="000A218B">
      <w:pPr>
        <w:rPr>
          <w:sz w:val="24"/>
          <w:szCs w:val="24"/>
        </w:rPr>
      </w:pPr>
      <w:r>
        <w:rPr>
          <w:sz w:val="24"/>
          <w:szCs w:val="24"/>
        </w:rPr>
        <w:t>1 Handvoll schwarzer Oliven</w:t>
      </w:r>
    </w:p>
    <w:p w14:paraId="6E8F7130" w14:textId="77777777" w:rsidR="000A218B" w:rsidRDefault="000A218B">
      <w:pPr>
        <w:rPr>
          <w:sz w:val="24"/>
          <w:szCs w:val="24"/>
        </w:rPr>
      </w:pPr>
      <w:r>
        <w:rPr>
          <w:sz w:val="24"/>
          <w:szCs w:val="24"/>
        </w:rPr>
        <w:t>Je 10 Schalotten und Knoblauchzehen</w:t>
      </w:r>
    </w:p>
    <w:p w14:paraId="0EFD5C66" w14:textId="77777777" w:rsidR="000A218B" w:rsidRDefault="000A218B">
      <w:pPr>
        <w:rPr>
          <w:sz w:val="24"/>
          <w:szCs w:val="24"/>
        </w:rPr>
      </w:pPr>
      <w:r>
        <w:rPr>
          <w:sz w:val="24"/>
          <w:szCs w:val="24"/>
        </w:rPr>
        <w:t>3 Zweige Thymian</w:t>
      </w:r>
    </w:p>
    <w:p w14:paraId="01F506AF" w14:textId="77777777" w:rsidR="000A218B" w:rsidRDefault="000A218B">
      <w:pPr>
        <w:rPr>
          <w:sz w:val="24"/>
          <w:szCs w:val="24"/>
        </w:rPr>
      </w:pPr>
      <w:r>
        <w:rPr>
          <w:sz w:val="24"/>
          <w:szCs w:val="24"/>
        </w:rPr>
        <w:t>1 Zweig Rosmarin</w:t>
      </w:r>
    </w:p>
    <w:p w14:paraId="26DD62A9" w14:textId="77777777" w:rsidR="000A218B" w:rsidRDefault="000A218B">
      <w:pPr>
        <w:rPr>
          <w:sz w:val="24"/>
          <w:szCs w:val="24"/>
        </w:rPr>
      </w:pPr>
    </w:p>
    <w:p w14:paraId="247C1A83" w14:textId="3B7D9D6F" w:rsidR="005754A6" w:rsidRDefault="005754A6" w:rsidP="005754A6">
      <w:pPr>
        <w:spacing w:after="120"/>
        <w:rPr>
          <w:sz w:val="24"/>
          <w:szCs w:val="24"/>
        </w:rPr>
      </w:pPr>
      <w:r>
        <w:rPr>
          <w:sz w:val="24"/>
          <w:szCs w:val="24"/>
        </w:rPr>
        <w:t>Zubereitung:</w:t>
      </w:r>
    </w:p>
    <w:p w14:paraId="74D064B0" w14:textId="4F17F42D" w:rsidR="000A218B" w:rsidRPr="00F1231B" w:rsidRDefault="000A218B" w:rsidP="00B40E8C">
      <w:pPr>
        <w:pStyle w:val="ListParagraph"/>
        <w:numPr>
          <w:ilvl w:val="0"/>
          <w:numId w:val="1238"/>
        </w:numPr>
        <w:spacing w:after="120"/>
        <w:contextualSpacing w:val="0"/>
        <w:jc w:val="both"/>
        <w:rPr>
          <w:sz w:val="24"/>
          <w:szCs w:val="24"/>
        </w:rPr>
      </w:pPr>
      <w:r w:rsidRPr="00F1231B">
        <w:rPr>
          <w:sz w:val="24"/>
          <w:szCs w:val="24"/>
        </w:rPr>
        <w:t>Fleisch würfeln und 24 Stunden bei Zimmertemperatur in der Marinade lassen. Trocknen. Salzen. Gemüse in Marinade und Tomaten sowie Schinkenreste und 1 Glas Cognac legen. Das Fleisch sollte gut mit Marinade bedeckt sein.</w:t>
      </w:r>
    </w:p>
    <w:p w14:paraId="7EAFF406" w14:textId="441A1D94" w:rsidR="000A218B" w:rsidRPr="00F1231B" w:rsidRDefault="000A218B" w:rsidP="00B40E8C">
      <w:pPr>
        <w:pStyle w:val="ListParagraph"/>
        <w:numPr>
          <w:ilvl w:val="0"/>
          <w:numId w:val="1238"/>
        </w:numPr>
        <w:spacing w:after="120"/>
        <w:contextualSpacing w:val="0"/>
        <w:jc w:val="both"/>
        <w:rPr>
          <w:sz w:val="24"/>
          <w:szCs w:val="24"/>
        </w:rPr>
      </w:pPr>
      <w:r w:rsidRPr="00F1231B">
        <w:rPr>
          <w:sz w:val="24"/>
          <w:szCs w:val="24"/>
        </w:rPr>
        <w:t xml:space="preserve">Im Ofen bei 100 </w:t>
      </w:r>
      <w:r w:rsidR="00170A95" w:rsidRPr="00F1231B">
        <w:rPr>
          <w:sz w:val="24"/>
          <w:szCs w:val="24"/>
        </w:rPr>
        <w:t>Grad</w:t>
      </w:r>
      <w:r w:rsidRPr="00F1231B">
        <w:rPr>
          <w:sz w:val="24"/>
          <w:szCs w:val="24"/>
        </w:rPr>
        <w:t xml:space="preserve"> 4 </w:t>
      </w:r>
      <w:r w:rsidR="00F1231B" w:rsidRPr="00F1231B">
        <w:rPr>
          <w:sz w:val="24"/>
          <w:szCs w:val="24"/>
        </w:rPr>
        <w:t>Stunden</w:t>
      </w:r>
      <w:r w:rsidRPr="00F1231B">
        <w:rPr>
          <w:sz w:val="24"/>
          <w:szCs w:val="24"/>
        </w:rPr>
        <w:t xml:space="preserve"> schmoren. Nach Beendigung des Schmorens wird die Flüssigkeit mit allen Kräutern und </w:t>
      </w:r>
      <w:r w:rsidR="00F1231B" w:rsidRPr="00F1231B">
        <w:rPr>
          <w:sz w:val="24"/>
          <w:szCs w:val="24"/>
        </w:rPr>
        <w:t>Gewürzen</w:t>
      </w:r>
      <w:r w:rsidRPr="00F1231B">
        <w:rPr>
          <w:sz w:val="24"/>
          <w:szCs w:val="24"/>
        </w:rPr>
        <w:t xml:space="preserve"> d</w:t>
      </w:r>
      <w:r w:rsidR="00F1231B" w:rsidRPr="00F1231B">
        <w:rPr>
          <w:sz w:val="24"/>
          <w:szCs w:val="24"/>
        </w:rPr>
        <w:t>urc</w:t>
      </w:r>
      <w:r w:rsidRPr="00F1231B">
        <w:rPr>
          <w:sz w:val="24"/>
          <w:szCs w:val="24"/>
        </w:rPr>
        <w:t>h ein Sieb in eine Kasserolle geben.</w:t>
      </w:r>
    </w:p>
    <w:p w14:paraId="3E747074" w14:textId="77777777" w:rsidR="00F1231B" w:rsidRDefault="000A218B" w:rsidP="00B40E8C">
      <w:pPr>
        <w:pStyle w:val="ListParagraph"/>
        <w:numPr>
          <w:ilvl w:val="0"/>
          <w:numId w:val="1238"/>
        </w:numPr>
        <w:spacing w:after="120"/>
        <w:contextualSpacing w:val="0"/>
        <w:jc w:val="both"/>
        <w:rPr>
          <w:sz w:val="24"/>
          <w:szCs w:val="24"/>
        </w:rPr>
      </w:pPr>
      <w:r w:rsidRPr="00F1231B">
        <w:rPr>
          <w:sz w:val="24"/>
          <w:szCs w:val="24"/>
        </w:rPr>
        <w:t>Oliven, Knoblauch, Schalotten zum S</w:t>
      </w:r>
      <w:r w:rsidR="00F1231B" w:rsidRPr="00F1231B">
        <w:rPr>
          <w:sz w:val="24"/>
          <w:szCs w:val="24"/>
        </w:rPr>
        <w:t>ch</w:t>
      </w:r>
      <w:r w:rsidRPr="00F1231B">
        <w:rPr>
          <w:sz w:val="24"/>
          <w:szCs w:val="24"/>
        </w:rPr>
        <w:t xml:space="preserve">morsaft geben. Kurz vor dem Servieren mit frischem </w:t>
      </w:r>
      <w:r w:rsidR="00F1231B" w:rsidRPr="00F1231B">
        <w:rPr>
          <w:sz w:val="24"/>
          <w:szCs w:val="24"/>
        </w:rPr>
        <w:t>Thymian</w:t>
      </w:r>
      <w:r w:rsidRPr="00F1231B">
        <w:rPr>
          <w:sz w:val="24"/>
          <w:szCs w:val="24"/>
        </w:rPr>
        <w:t xml:space="preserve"> und durchgepressten Knob</w:t>
      </w:r>
      <w:r w:rsidR="00F1231B" w:rsidRPr="00F1231B">
        <w:rPr>
          <w:sz w:val="24"/>
          <w:szCs w:val="24"/>
        </w:rPr>
        <w:t>la</w:t>
      </w:r>
      <w:r w:rsidRPr="00F1231B">
        <w:rPr>
          <w:sz w:val="24"/>
          <w:szCs w:val="24"/>
        </w:rPr>
        <w:t>uch würzen.</w:t>
      </w:r>
    </w:p>
    <w:p w14:paraId="7E9675AF" w14:textId="77777777" w:rsidR="00F1231B" w:rsidRDefault="00F1231B">
      <w:pPr>
        <w:rPr>
          <w:sz w:val="24"/>
          <w:szCs w:val="24"/>
        </w:rPr>
      </w:pPr>
      <w:r>
        <w:rPr>
          <w:sz w:val="24"/>
          <w:szCs w:val="24"/>
        </w:rPr>
        <w:br w:type="page"/>
      </w:r>
    </w:p>
    <w:p w14:paraId="005B0E57" w14:textId="4CF594EA" w:rsidR="001A4267" w:rsidRPr="00A7235C" w:rsidRDefault="001A4267" w:rsidP="001A4267">
      <w:pPr>
        <w:pStyle w:val="Heading2"/>
        <w:spacing w:after="240"/>
      </w:pPr>
      <w:r w:rsidRPr="00A7235C">
        <w:lastRenderedPageBreak/>
        <w:t>Boeuf bourguignon (Rindfleischeintopf)</w:t>
      </w:r>
      <w:r>
        <w:rPr>
          <w:rStyle w:val="FootnoteReference"/>
        </w:rPr>
        <w:footnoteReference w:id="588"/>
      </w:r>
      <w:r w:rsidRPr="00A7235C">
        <w:t xml:space="preserve"> </w:t>
      </w:r>
    </w:p>
    <w:p w14:paraId="4041E25E" w14:textId="77777777" w:rsidR="001A4267" w:rsidRPr="00A7235C" w:rsidRDefault="001A4267" w:rsidP="001A4267">
      <w:pPr>
        <w:rPr>
          <w:sz w:val="24"/>
          <w:szCs w:val="24"/>
        </w:rPr>
      </w:pPr>
      <w:r w:rsidRPr="00276ACD">
        <w:rPr>
          <w:sz w:val="24"/>
          <w:szCs w:val="24"/>
          <w:u w:val="single"/>
        </w:rPr>
        <w:t>Zutaten</w:t>
      </w:r>
      <w:r w:rsidRPr="00A7235C">
        <w:rPr>
          <w:sz w:val="24"/>
          <w:szCs w:val="24"/>
        </w:rPr>
        <w:t xml:space="preserve"> </w:t>
      </w:r>
      <w:r>
        <w:rPr>
          <w:sz w:val="24"/>
          <w:szCs w:val="24"/>
        </w:rPr>
        <w:t>(</w:t>
      </w:r>
      <w:r w:rsidRPr="00A7235C">
        <w:rPr>
          <w:sz w:val="24"/>
          <w:szCs w:val="24"/>
        </w:rPr>
        <w:t>für 4 Personen</w:t>
      </w:r>
      <w:r>
        <w:rPr>
          <w:sz w:val="24"/>
          <w:szCs w:val="24"/>
        </w:rPr>
        <w:t>):</w:t>
      </w:r>
    </w:p>
    <w:p w14:paraId="3A9603EC" w14:textId="77777777" w:rsidR="001A4267" w:rsidRPr="00A7235C" w:rsidRDefault="001A4267" w:rsidP="001A4267">
      <w:pPr>
        <w:rPr>
          <w:sz w:val="24"/>
          <w:szCs w:val="24"/>
        </w:rPr>
      </w:pPr>
      <w:r w:rsidRPr="00A7235C">
        <w:rPr>
          <w:sz w:val="24"/>
          <w:szCs w:val="24"/>
        </w:rPr>
        <w:t>100 g durchwachsener Räucherspeck</w:t>
      </w:r>
    </w:p>
    <w:p w14:paraId="28213972" w14:textId="77777777" w:rsidR="001A4267" w:rsidRPr="00A7235C" w:rsidRDefault="001A4267" w:rsidP="001A4267">
      <w:pPr>
        <w:rPr>
          <w:sz w:val="24"/>
          <w:szCs w:val="24"/>
        </w:rPr>
      </w:pPr>
      <w:r w:rsidRPr="00A7235C">
        <w:rPr>
          <w:sz w:val="24"/>
          <w:szCs w:val="24"/>
        </w:rPr>
        <w:t>400 g Möhren</w:t>
      </w:r>
    </w:p>
    <w:p w14:paraId="1DA5938C" w14:textId="77777777" w:rsidR="001A4267" w:rsidRPr="00A7235C" w:rsidRDefault="001A4267" w:rsidP="001A4267">
      <w:pPr>
        <w:rPr>
          <w:sz w:val="24"/>
          <w:szCs w:val="24"/>
        </w:rPr>
      </w:pPr>
      <w:r w:rsidRPr="00A7235C">
        <w:rPr>
          <w:sz w:val="24"/>
          <w:szCs w:val="24"/>
        </w:rPr>
        <w:t>250 g Zwiebeln</w:t>
      </w:r>
    </w:p>
    <w:p w14:paraId="741A201F" w14:textId="77777777" w:rsidR="001A4267" w:rsidRPr="00A7235C" w:rsidRDefault="001A4267" w:rsidP="001A4267">
      <w:pPr>
        <w:rPr>
          <w:sz w:val="24"/>
          <w:szCs w:val="24"/>
        </w:rPr>
      </w:pPr>
      <w:r w:rsidRPr="00A7235C">
        <w:rPr>
          <w:sz w:val="24"/>
          <w:szCs w:val="24"/>
        </w:rPr>
        <w:t>250 g Champignons</w:t>
      </w:r>
    </w:p>
    <w:p w14:paraId="294F434B" w14:textId="77777777" w:rsidR="001A4267" w:rsidRPr="00A7235C" w:rsidRDefault="001A4267" w:rsidP="001A4267">
      <w:pPr>
        <w:rPr>
          <w:sz w:val="24"/>
          <w:szCs w:val="24"/>
        </w:rPr>
      </w:pPr>
      <w:r w:rsidRPr="00A7235C">
        <w:rPr>
          <w:sz w:val="24"/>
          <w:szCs w:val="24"/>
        </w:rPr>
        <w:t xml:space="preserve">750 g Rindfleisch (aus der Rose – nicht Dose </w:t>
      </w:r>
      <w:r w:rsidRPr="00215BBF">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Pr="00A7235C">
        <w:rPr>
          <w:sz w:val="24"/>
          <w:szCs w:val="24"/>
        </w:rPr>
        <w:t>)</w:t>
      </w:r>
    </w:p>
    <w:p w14:paraId="60D55BCD" w14:textId="77777777" w:rsidR="001A4267" w:rsidRPr="00A7235C" w:rsidRDefault="001A4267" w:rsidP="001A4267">
      <w:pPr>
        <w:rPr>
          <w:sz w:val="24"/>
          <w:szCs w:val="24"/>
        </w:rPr>
      </w:pPr>
      <w:r w:rsidRPr="00A7235C">
        <w:rPr>
          <w:sz w:val="24"/>
          <w:szCs w:val="24"/>
        </w:rPr>
        <w:t>2 Knoblauchzehen</w:t>
      </w:r>
    </w:p>
    <w:p w14:paraId="742FB337" w14:textId="77777777" w:rsidR="001A4267" w:rsidRPr="00A7235C" w:rsidRDefault="001A4267" w:rsidP="001A4267">
      <w:pPr>
        <w:rPr>
          <w:sz w:val="24"/>
          <w:szCs w:val="24"/>
        </w:rPr>
      </w:pPr>
      <w:r w:rsidRPr="00A7235C">
        <w:rPr>
          <w:sz w:val="24"/>
          <w:szCs w:val="24"/>
        </w:rPr>
        <w:t>2 cl. Cognac oder Weinbrand</w:t>
      </w:r>
    </w:p>
    <w:p w14:paraId="64FB4CD3" w14:textId="77777777" w:rsidR="001A4267" w:rsidRPr="00A7235C" w:rsidRDefault="001A4267" w:rsidP="001A4267">
      <w:pPr>
        <w:rPr>
          <w:sz w:val="24"/>
          <w:szCs w:val="24"/>
        </w:rPr>
      </w:pPr>
      <w:r w:rsidRPr="00A7235C">
        <w:rPr>
          <w:sz w:val="24"/>
          <w:szCs w:val="24"/>
        </w:rPr>
        <w:t>½ l Burgunder Rotwein</w:t>
      </w:r>
    </w:p>
    <w:p w14:paraId="17BF20A2" w14:textId="77777777" w:rsidR="001A4267" w:rsidRPr="00A7235C" w:rsidRDefault="001A4267" w:rsidP="001A4267">
      <w:pPr>
        <w:rPr>
          <w:sz w:val="24"/>
          <w:szCs w:val="24"/>
        </w:rPr>
      </w:pPr>
      <w:r w:rsidRPr="00A7235C">
        <w:rPr>
          <w:sz w:val="24"/>
          <w:szCs w:val="24"/>
        </w:rPr>
        <w:t>Salz, Pfeffer aus der Mühle</w:t>
      </w:r>
    </w:p>
    <w:p w14:paraId="1A53A27F" w14:textId="77777777" w:rsidR="001A4267" w:rsidRDefault="001A4267" w:rsidP="001A4267">
      <w:pPr>
        <w:pStyle w:val="ListParagraph"/>
        <w:rPr>
          <w:sz w:val="24"/>
          <w:szCs w:val="24"/>
        </w:rPr>
      </w:pPr>
    </w:p>
    <w:p w14:paraId="158DAC18" w14:textId="77777777" w:rsidR="001A4267" w:rsidRPr="00A7235C" w:rsidRDefault="001A4267" w:rsidP="001A4267">
      <w:pPr>
        <w:rPr>
          <w:sz w:val="24"/>
          <w:szCs w:val="24"/>
        </w:rPr>
      </w:pPr>
      <w:r w:rsidRPr="00A7235C">
        <w:rPr>
          <w:sz w:val="24"/>
          <w:szCs w:val="24"/>
        </w:rPr>
        <w:t>Zubereitungszeit: etwa 5 Stunden (davon 4 Stunden Garzeit)</w:t>
      </w:r>
    </w:p>
    <w:p w14:paraId="770FD2E8" w14:textId="77777777" w:rsidR="001A4267" w:rsidRPr="00E932FA" w:rsidRDefault="001A4267" w:rsidP="00B40E8C">
      <w:pPr>
        <w:pStyle w:val="ListParagraph"/>
        <w:numPr>
          <w:ilvl w:val="0"/>
          <w:numId w:val="1487"/>
        </w:numPr>
        <w:spacing w:after="120"/>
        <w:ind w:left="714" w:hanging="357"/>
        <w:contextualSpacing w:val="0"/>
        <w:jc w:val="both"/>
        <w:rPr>
          <w:sz w:val="24"/>
          <w:szCs w:val="24"/>
        </w:rPr>
      </w:pPr>
      <w:r w:rsidRPr="00E932FA">
        <w:rPr>
          <w:sz w:val="24"/>
          <w:szCs w:val="24"/>
        </w:rPr>
        <w:t xml:space="preserve">Den Speck in dünne Scheiben schneiden. Die Möhren schälen und fein hobeln, die Zwiebeln schälen und hacken. Die Champignons putzen und blättrig schneiden. Das Rindfleisch mit der Faser in fingerdicke Scheiben schneiden. </w:t>
      </w:r>
    </w:p>
    <w:p w14:paraId="351B0558" w14:textId="77777777" w:rsidR="001A4267" w:rsidRPr="00E932FA" w:rsidRDefault="001A4267" w:rsidP="00B40E8C">
      <w:pPr>
        <w:pStyle w:val="ListParagraph"/>
        <w:numPr>
          <w:ilvl w:val="0"/>
          <w:numId w:val="1487"/>
        </w:numPr>
        <w:spacing w:after="120"/>
        <w:ind w:left="714" w:hanging="357"/>
        <w:contextualSpacing w:val="0"/>
        <w:jc w:val="both"/>
        <w:rPr>
          <w:sz w:val="24"/>
          <w:szCs w:val="24"/>
        </w:rPr>
      </w:pPr>
      <w:r w:rsidRPr="00E932FA">
        <w:rPr>
          <w:sz w:val="24"/>
          <w:szCs w:val="24"/>
        </w:rPr>
        <w:t>Einen dickwandigen Schmortopf mit der Hälfte der Speckscheiben auslegen. Die Hälfte der Möhrenscheiben und der Zwiebelwürfel darauf verteilen. Die Hälfte der Rindfleischscheiben darauflegen. Salzen, pfeffern. 1 Knoblauchzehe durch die Presse dazugeben. Die restlichen Möhrenscheiben und die Zwiebelwürfel dazugeben, das restliche Fleisch obenauf legen, pfeffern, salzen und mit der zweiten Knoblauchzehe würzen.  Mit den Champignons bedecken. Die restlichen Speckscheiben obenauf legen. Cognac und Rotwein angießen.</w:t>
      </w:r>
    </w:p>
    <w:p w14:paraId="68A8CC92" w14:textId="77777777" w:rsidR="001A4267" w:rsidRPr="00E932FA" w:rsidRDefault="001A4267" w:rsidP="00B40E8C">
      <w:pPr>
        <w:pStyle w:val="ListParagraph"/>
        <w:numPr>
          <w:ilvl w:val="0"/>
          <w:numId w:val="1487"/>
        </w:numPr>
        <w:spacing w:after="120"/>
        <w:ind w:left="714" w:hanging="357"/>
        <w:contextualSpacing w:val="0"/>
        <w:jc w:val="both"/>
        <w:rPr>
          <w:sz w:val="24"/>
          <w:szCs w:val="24"/>
        </w:rPr>
      </w:pPr>
      <w:r w:rsidRPr="00E932FA">
        <w:rPr>
          <w:sz w:val="24"/>
          <w:szCs w:val="24"/>
        </w:rPr>
        <w:t>Den Topf fest zudecken. Am besten einen Topf mit einem vertieften Deckel verwenden und Eisstückchen in die Vertiefung legen. Den Eintopf bei geringster Hitze in 4-5 Stunden garen. Das Gericht im Topf servieren, den Deckel erst bei Tisch öffnen.</w:t>
      </w:r>
    </w:p>
    <w:p w14:paraId="2EBCE172" w14:textId="77777777" w:rsidR="001A4267" w:rsidRDefault="001A4267" w:rsidP="001A4267">
      <w:pPr>
        <w:rPr>
          <w:sz w:val="24"/>
          <w:szCs w:val="24"/>
        </w:rPr>
      </w:pPr>
      <w:r>
        <w:rPr>
          <w:sz w:val="24"/>
          <w:szCs w:val="24"/>
        </w:rPr>
        <w:br w:type="page"/>
      </w:r>
    </w:p>
    <w:p w14:paraId="4171DA57" w14:textId="77777777" w:rsidR="00F8300D" w:rsidRDefault="00F8300D" w:rsidP="00F8300D">
      <w:pPr>
        <w:pStyle w:val="Heading2"/>
        <w:spacing w:after="240"/>
      </w:pPr>
      <w:r>
        <w:lastRenderedPageBreak/>
        <w:t>Gulasch</w:t>
      </w:r>
      <w:r>
        <w:rPr>
          <w:rStyle w:val="FootnoteReference"/>
        </w:rPr>
        <w:footnoteReference w:id="589"/>
      </w:r>
    </w:p>
    <w:p w14:paraId="47D21691" w14:textId="77777777" w:rsidR="00F8300D" w:rsidRDefault="00F8300D" w:rsidP="00F8300D">
      <w:pPr>
        <w:rPr>
          <w:sz w:val="24"/>
          <w:szCs w:val="24"/>
        </w:rPr>
      </w:pPr>
      <w:r w:rsidRPr="00764261">
        <w:rPr>
          <w:sz w:val="24"/>
          <w:szCs w:val="24"/>
          <w:u w:val="single"/>
        </w:rPr>
        <w:t>Zutaten</w:t>
      </w:r>
      <w:r>
        <w:rPr>
          <w:sz w:val="24"/>
          <w:szCs w:val="24"/>
        </w:rPr>
        <w:t xml:space="preserve"> (für 4 Personen):</w:t>
      </w:r>
    </w:p>
    <w:p w14:paraId="61B8A625" w14:textId="77777777" w:rsidR="00F8300D" w:rsidRDefault="00F8300D" w:rsidP="00F8300D">
      <w:pPr>
        <w:rPr>
          <w:sz w:val="24"/>
          <w:szCs w:val="24"/>
        </w:rPr>
      </w:pPr>
      <w:r>
        <w:rPr>
          <w:sz w:val="24"/>
          <w:szCs w:val="24"/>
        </w:rPr>
        <w:t>2 Zwiebeln</w:t>
      </w:r>
    </w:p>
    <w:p w14:paraId="03CAC1BF" w14:textId="77777777" w:rsidR="00F8300D" w:rsidRDefault="00F8300D" w:rsidP="00F8300D">
      <w:pPr>
        <w:rPr>
          <w:sz w:val="24"/>
          <w:szCs w:val="24"/>
        </w:rPr>
      </w:pPr>
      <w:r>
        <w:rPr>
          <w:sz w:val="24"/>
          <w:szCs w:val="24"/>
        </w:rPr>
        <w:t>2-3 EL Butterschmalz</w:t>
      </w:r>
    </w:p>
    <w:p w14:paraId="147769DF" w14:textId="77777777" w:rsidR="00F8300D" w:rsidRDefault="00F8300D" w:rsidP="00F8300D">
      <w:pPr>
        <w:rPr>
          <w:sz w:val="24"/>
          <w:szCs w:val="24"/>
        </w:rPr>
      </w:pPr>
      <w:r>
        <w:rPr>
          <w:sz w:val="24"/>
          <w:szCs w:val="24"/>
        </w:rPr>
        <w:t>750 g Rindergulasch</w:t>
      </w:r>
    </w:p>
    <w:p w14:paraId="44254D4E" w14:textId="77777777" w:rsidR="00F8300D" w:rsidRDefault="00F8300D" w:rsidP="00F8300D">
      <w:pPr>
        <w:rPr>
          <w:sz w:val="24"/>
          <w:szCs w:val="24"/>
        </w:rPr>
      </w:pPr>
      <w:r>
        <w:rPr>
          <w:sz w:val="24"/>
          <w:szCs w:val="24"/>
        </w:rPr>
        <w:t>1 EL Paprikapulver edelsüß</w:t>
      </w:r>
    </w:p>
    <w:p w14:paraId="66137323" w14:textId="77777777" w:rsidR="00F8300D" w:rsidRDefault="00F8300D" w:rsidP="00F8300D">
      <w:pPr>
        <w:rPr>
          <w:sz w:val="24"/>
          <w:szCs w:val="24"/>
        </w:rPr>
      </w:pPr>
      <w:r>
        <w:rPr>
          <w:sz w:val="24"/>
          <w:szCs w:val="24"/>
        </w:rPr>
        <w:t>¼ l Fleischbrühe</w:t>
      </w:r>
    </w:p>
    <w:p w14:paraId="133502B3" w14:textId="77777777" w:rsidR="00F8300D" w:rsidRDefault="00F8300D" w:rsidP="00F8300D">
      <w:pPr>
        <w:rPr>
          <w:sz w:val="24"/>
          <w:szCs w:val="24"/>
        </w:rPr>
      </w:pPr>
      <w:r>
        <w:rPr>
          <w:sz w:val="24"/>
          <w:szCs w:val="24"/>
        </w:rPr>
        <w:t>400 g geschälte Tomaten aus der Dose</w:t>
      </w:r>
    </w:p>
    <w:p w14:paraId="73B53F9A" w14:textId="77777777" w:rsidR="00F8300D" w:rsidRDefault="00F8300D" w:rsidP="00F8300D">
      <w:pPr>
        <w:rPr>
          <w:sz w:val="24"/>
          <w:szCs w:val="24"/>
        </w:rPr>
      </w:pPr>
      <w:r>
        <w:rPr>
          <w:sz w:val="24"/>
          <w:szCs w:val="24"/>
        </w:rPr>
        <w:t>Salz, schwarzer Pfeffer aus der Mühle</w:t>
      </w:r>
    </w:p>
    <w:p w14:paraId="0B55E817" w14:textId="77777777" w:rsidR="00F8300D" w:rsidRDefault="00F8300D" w:rsidP="00F8300D">
      <w:pPr>
        <w:rPr>
          <w:sz w:val="24"/>
          <w:szCs w:val="24"/>
        </w:rPr>
      </w:pPr>
      <w:r>
        <w:rPr>
          <w:sz w:val="24"/>
          <w:szCs w:val="24"/>
        </w:rPr>
        <w:t>1 Lorbeerblatt</w:t>
      </w:r>
    </w:p>
    <w:p w14:paraId="79B5789E" w14:textId="77777777" w:rsidR="00F8300D" w:rsidRDefault="00F8300D" w:rsidP="00F8300D">
      <w:pPr>
        <w:rPr>
          <w:sz w:val="24"/>
          <w:szCs w:val="24"/>
        </w:rPr>
      </w:pPr>
      <w:r>
        <w:rPr>
          <w:sz w:val="24"/>
          <w:szCs w:val="24"/>
        </w:rPr>
        <w:t>Scharfes Rosen-Paprikapulver (oder Cayennepfeffer)</w:t>
      </w:r>
    </w:p>
    <w:p w14:paraId="41E1436E" w14:textId="77777777" w:rsidR="00F8300D" w:rsidRDefault="00F8300D" w:rsidP="00F8300D">
      <w:pPr>
        <w:rPr>
          <w:sz w:val="24"/>
          <w:szCs w:val="24"/>
        </w:rPr>
      </w:pPr>
    </w:p>
    <w:p w14:paraId="79E49A84" w14:textId="77777777" w:rsidR="00F8300D" w:rsidRDefault="00F8300D" w:rsidP="00F8300D">
      <w:pPr>
        <w:rPr>
          <w:sz w:val="24"/>
          <w:szCs w:val="24"/>
        </w:rPr>
      </w:pPr>
      <w:r>
        <w:rPr>
          <w:sz w:val="24"/>
          <w:szCs w:val="24"/>
        </w:rPr>
        <w:t>Zubereitungszeit: etwa 2 Std.</w:t>
      </w:r>
    </w:p>
    <w:p w14:paraId="5208A5B3" w14:textId="77777777" w:rsidR="00F8300D" w:rsidRDefault="00F8300D" w:rsidP="00E76E01">
      <w:pPr>
        <w:pStyle w:val="ListParagraph"/>
        <w:numPr>
          <w:ilvl w:val="0"/>
          <w:numId w:val="11"/>
        </w:numPr>
        <w:spacing w:after="120"/>
        <w:ind w:left="714" w:hanging="357"/>
        <w:contextualSpacing w:val="0"/>
        <w:jc w:val="both"/>
        <w:rPr>
          <w:sz w:val="24"/>
          <w:szCs w:val="24"/>
        </w:rPr>
      </w:pPr>
      <w:r>
        <w:rPr>
          <w:sz w:val="24"/>
          <w:szCs w:val="24"/>
        </w:rPr>
        <w:t>Die Zwiebeln grob hacken. In einem schweren Schmortopf das Butterschmalz erhitzen. Die Fleischwürfel darin portionsweise scharf anbraten, unter rühren rundum bräunen. Die Zwiebeln untermischen, bei etwas verringerter Hitze mitbraten.</w:t>
      </w:r>
    </w:p>
    <w:p w14:paraId="30C9A5A9" w14:textId="77777777" w:rsidR="00F8300D" w:rsidRDefault="00F8300D" w:rsidP="00E76E01">
      <w:pPr>
        <w:pStyle w:val="ListParagraph"/>
        <w:numPr>
          <w:ilvl w:val="0"/>
          <w:numId w:val="11"/>
        </w:numPr>
        <w:spacing w:after="120"/>
        <w:ind w:left="714" w:hanging="357"/>
        <w:contextualSpacing w:val="0"/>
        <w:jc w:val="both"/>
        <w:rPr>
          <w:sz w:val="24"/>
          <w:szCs w:val="24"/>
        </w:rPr>
      </w:pPr>
      <w:r>
        <w:rPr>
          <w:sz w:val="24"/>
          <w:szCs w:val="24"/>
        </w:rPr>
        <w:t>Das milde Paprikapulver (edelsüß) darüberstäuben, kurz anschwitzen und mit der brühe ablöschen. Die Tomaten abtropfen lassen, grob hacken und unters Fleisch mischen. Salzen und pfeffern, das Lorbeerblatt dazugeben.</w:t>
      </w:r>
    </w:p>
    <w:p w14:paraId="42E511DF" w14:textId="77777777" w:rsidR="00F8300D" w:rsidRDefault="00F8300D" w:rsidP="00E76E01">
      <w:pPr>
        <w:pStyle w:val="ListParagraph"/>
        <w:numPr>
          <w:ilvl w:val="0"/>
          <w:numId w:val="11"/>
        </w:numPr>
        <w:spacing w:after="120"/>
        <w:ind w:left="714" w:hanging="357"/>
        <w:contextualSpacing w:val="0"/>
        <w:jc w:val="both"/>
        <w:rPr>
          <w:sz w:val="24"/>
          <w:szCs w:val="24"/>
        </w:rPr>
      </w:pPr>
      <w:r>
        <w:rPr>
          <w:sz w:val="24"/>
          <w:szCs w:val="24"/>
        </w:rPr>
        <w:t>Das Fleisch zugedeckt etwa 1 Std. 30 Min. bei kleiner Hitze schmoren. Bei Bedarf den Tomatensaft aus der Dose oder etwas Wasser angießen. Es soll eine kräftige, schön sämige Sauce entstehen. Das Gulasch mit Salz, Pfeffer und scharfem Rosen-Paprikapulver feurig abschmecken.</w:t>
      </w:r>
    </w:p>
    <w:p w14:paraId="68E8AE41" w14:textId="7D57FB15" w:rsidR="00F8300D" w:rsidRDefault="00F8300D" w:rsidP="00F8300D">
      <w:pPr>
        <w:rPr>
          <w:rFonts w:asciiTheme="majorHAnsi" w:eastAsiaTheme="majorEastAsia" w:hAnsiTheme="majorHAnsi" w:cstheme="majorBidi"/>
          <w:color w:val="2F5496" w:themeColor="accent1" w:themeShade="BF"/>
          <w:sz w:val="26"/>
          <w:szCs w:val="26"/>
        </w:rPr>
      </w:pPr>
      <w:r>
        <w:rPr>
          <w:sz w:val="24"/>
          <w:szCs w:val="24"/>
        </w:rPr>
        <w:br w:type="page"/>
      </w:r>
    </w:p>
    <w:p w14:paraId="67644CBC" w14:textId="71F541C2" w:rsidR="00F1231B" w:rsidRDefault="00F1231B" w:rsidP="005754A6">
      <w:pPr>
        <w:pStyle w:val="Heading2"/>
        <w:spacing w:after="240"/>
      </w:pPr>
      <w:r>
        <w:lastRenderedPageBreak/>
        <w:t>Wiener Saftgulasch mit Krautsalat</w:t>
      </w:r>
    </w:p>
    <w:p w14:paraId="27D6C17A" w14:textId="2542A84A" w:rsidR="005754A6" w:rsidRPr="005754A6" w:rsidRDefault="005754A6" w:rsidP="00F1231B">
      <w:pPr>
        <w:jc w:val="both"/>
        <w:rPr>
          <w:sz w:val="24"/>
          <w:szCs w:val="24"/>
          <w:u w:val="single"/>
        </w:rPr>
      </w:pPr>
      <w:r w:rsidRPr="005754A6">
        <w:rPr>
          <w:sz w:val="24"/>
          <w:szCs w:val="24"/>
          <w:u w:val="single"/>
        </w:rPr>
        <w:t>Zutaten:</w:t>
      </w:r>
    </w:p>
    <w:p w14:paraId="4CCC27DF" w14:textId="53D5608B" w:rsidR="00F1231B" w:rsidRDefault="00F1231B" w:rsidP="00F1231B">
      <w:pPr>
        <w:jc w:val="both"/>
        <w:rPr>
          <w:sz w:val="24"/>
          <w:szCs w:val="24"/>
        </w:rPr>
      </w:pPr>
      <w:r>
        <w:rPr>
          <w:sz w:val="24"/>
          <w:szCs w:val="24"/>
        </w:rPr>
        <w:t>1,5 kg Rindertafelspitz</w:t>
      </w:r>
    </w:p>
    <w:p w14:paraId="2A462515" w14:textId="77777777" w:rsidR="00F1231B" w:rsidRDefault="00F1231B" w:rsidP="00F1231B">
      <w:pPr>
        <w:jc w:val="both"/>
        <w:rPr>
          <w:sz w:val="24"/>
          <w:szCs w:val="24"/>
        </w:rPr>
      </w:pPr>
      <w:r>
        <w:rPr>
          <w:sz w:val="24"/>
          <w:szCs w:val="24"/>
        </w:rPr>
        <w:t>Butterschmalz</w:t>
      </w:r>
    </w:p>
    <w:p w14:paraId="21755749" w14:textId="77777777" w:rsidR="00F1231B" w:rsidRDefault="00F1231B" w:rsidP="00F1231B">
      <w:pPr>
        <w:jc w:val="both"/>
        <w:rPr>
          <w:sz w:val="24"/>
          <w:szCs w:val="24"/>
        </w:rPr>
      </w:pPr>
      <w:r>
        <w:rPr>
          <w:sz w:val="24"/>
          <w:szCs w:val="24"/>
        </w:rPr>
        <w:t>300 ml Rotwein</w:t>
      </w:r>
    </w:p>
    <w:p w14:paraId="044B6BF7" w14:textId="77777777" w:rsidR="00F1231B" w:rsidRDefault="00F1231B" w:rsidP="00F1231B">
      <w:pPr>
        <w:jc w:val="both"/>
        <w:rPr>
          <w:sz w:val="24"/>
          <w:szCs w:val="24"/>
        </w:rPr>
      </w:pPr>
      <w:r>
        <w:rPr>
          <w:sz w:val="24"/>
          <w:szCs w:val="24"/>
        </w:rPr>
        <w:t>1-2 EL Tomatenmark</w:t>
      </w:r>
    </w:p>
    <w:p w14:paraId="1C8E6591" w14:textId="77777777" w:rsidR="00F1231B" w:rsidRDefault="00F1231B" w:rsidP="00F1231B">
      <w:pPr>
        <w:jc w:val="both"/>
        <w:rPr>
          <w:sz w:val="24"/>
          <w:szCs w:val="24"/>
        </w:rPr>
      </w:pPr>
      <w:r>
        <w:rPr>
          <w:sz w:val="24"/>
          <w:szCs w:val="24"/>
        </w:rPr>
        <w:t>1,5 kg Zwiebeln, grob gehackt</w:t>
      </w:r>
    </w:p>
    <w:p w14:paraId="630817BE" w14:textId="77777777" w:rsidR="00F1231B" w:rsidRDefault="00F1231B" w:rsidP="00F1231B">
      <w:pPr>
        <w:jc w:val="both"/>
        <w:rPr>
          <w:sz w:val="24"/>
          <w:szCs w:val="24"/>
        </w:rPr>
      </w:pPr>
      <w:r>
        <w:rPr>
          <w:sz w:val="24"/>
          <w:szCs w:val="24"/>
        </w:rPr>
        <w:t>500 ml Brühe</w:t>
      </w:r>
    </w:p>
    <w:p w14:paraId="6CFFF270" w14:textId="77777777" w:rsidR="00F1231B" w:rsidRDefault="00F1231B" w:rsidP="00F1231B">
      <w:pPr>
        <w:jc w:val="both"/>
        <w:rPr>
          <w:sz w:val="24"/>
          <w:szCs w:val="24"/>
        </w:rPr>
      </w:pPr>
      <w:r>
        <w:rPr>
          <w:sz w:val="24"/>
          <w:szCs w:val="24"/>
        </w:rPr>
        <w:t>1 Lorbeerblatt</w:t>
      </w:r>
    </w:p>
    <w:p w14:paraId="493E8A43" w14:textId="77777777" w:rsidR="00F1231B" w:rsidRDefault="00F1231B" w:rsidP="00F1231B">
      <w:pPr>
        <w:jc w:val="both"/>
        <w:rPr>
          <w:sz w:val="24"/>
          <w:szCs w:val="24"/>
        </w:rPr>
      </w:pPr>
      <w:r>
        <w:rPr>
          <w:sz w:val="24"/>
          <w:szCs w:val="24"/>
        </w:rPr>
        <w:t>Rotwein und saure Sahne</w:t>
      </w:r>
    </w:p>
    <w:p w14:paraId="7B197150" w14:textId="77777777" w:rsidR="00F1231B" w:rsidRDefault="00F1231B" w:rsidP="00F1231B">
      <w:pPr>
        <w:jc w:val="both"/>
        <w:rPr>
          <w:sz w:val="24"/>
          <w:szCs w:val="24"/>
        </w:rPr>
      </w:pPr>
    </w:p>
    <w:p w14:paraId="4EC1CF6C" w14:textId="7E482AE1" w:rsidR="005754A6" w:rsidRDefault="005754A6" w:rsidP="00F1231B">
      <w:pPr>
        <w:jc w:val="both"/>
        <w:rPr>
          <w:sz w:val="24"/>
          <w:szCs w:val="24"/>
        </w:rPr>
      </w:pPr>
      <w:r>
        <w:rPr>
          <w:sz w:val="24"/>
          <w:szCs w:val="24"/>
        </w:rPr>
        <w:t>Zubereitung:</w:t>
      </w:r>
    </w:p>
    <w:p w14:paraId="18D918A6" w14:textId="0B86CADB" w:rsidR="00F1231B" w:rsidRPr="00AC6CB3" w:rsidRDefault="00F1231B" w:rsidP="00B40E8C">
      <w:pPr>
        <w:pStyle w:val="ListParagraph"/>
        <w:numPr>
          <w:ilvl w:val="0"/>
          <w:numId w:val="1239"/>
        </w:numPr>
        <w:spacing w:after="120"/>
        <w:ind w:left="714" w:hanging="357"/>
        <w:contextualSpacing w:val="0"/>
        <w:jc w:val="both"/>
        <w:rPr>
          <w:sz w:val="24"/>
          <w:szCs w:val="24"/>
        </w:rPr>
      </w:pPr>
      <w:r w:rsidRPr="00AC6CB3">
        <w:rPr>
          <w:sz w:val="24"/>
          <w:szCs w:val="24"/>
        </w:rPr>
        <w:t xml:space="preserve">Fleisch sorgfältig parieren und in gleichmäßige Würfel schneiden. Von allen Seiten in Butterschmalz kräftig anbraten und mit Rotwein in kleinen Mengen (El für EL) ablöschen. </w:t>
      </w:r>
      <w:r w:rsidR="00170A95" w:rsidRPr="00AC6CB3">
        <w:rPr>
          <w:sz w:val="24"/>
          <w:szCs w:val="24"/>
        </w:rPr>
        <w:t>3–4-mal</w:t>
      </w:r>
      <w:r w:rsidRPr="00AC6CB3">
        <w:rPr>
          <w:sz w:val="24"/>
          <w:szCs w:val="24"/>
        </w:rPr>
        <w:t xml:space="preserve"> wiederholen. Nach dem Ablöschen das Tomatenmark unterrühren und kurz mitrösten. Zwiebeln dazugeben und goldbraun braten. Lorbeerblatt zufügen und mit etwas Brühe auffüllen, soviel das </w:t>
      </w:r>
      <w:r w:rsidR="00AC6CB3" w:rsidRPr="00AC6CB3">
        <w:rPr>
          <w:sz w:val="24"/>
          <w:szCs w:val="24"/>
        </w:rPr>
        <w:t>Fleisch</w:t>
      </w:r>
      <w:r w:rsidRPr="00AC6CB3">
        <w:rPr>
          <w:sz w:val="24"/>
          <w:szCs w:val="24"/>
        </w:rPr>
        <w:t xml:space="preserve"> und Zwiebeln bedeckt sind. Topf zudecken und 60 – 80 Minuten bei milder Hitze schmoren.</w:t>
      </w:r>
    </w:p>
    <w:p w14:paraId="4D0D7537" w14:textId="77777777" w:rsidR="00AC6CB3" w:rsidRPr="00AC6CB3" w:rsidRDefault="00F1231B" w:rsidP="00B40E8C">
      <w:pPr>
        <w:pStyle w:val="ListParagraph"/>
        <w:numPr>
          <w:ilvl w:val="0"/>
          <w:numId w:val="1239"/>
        </w:numPr>
        <w:spacing w:after="120"/>
        <w:ind w:left="714" w:hanging="357"/>
        <w:contextualSpacing w:val="0"/>
        <w:jc w:val="both"/>
        <w:rPr>
          <w:sz w:val="24"/>
          <w:szCs w:val="24"/>
        </w:rPr>
      </w:pPr>
      <w:r w:rsidRPr="00AC6CB3">
        <w:rPr>
          <w:sz w:val="24"/>
          <w:szCs w:val="24"/>
        </w:rPr>
        <w:t xml:space="preserve">Zwischendrin immer mal umrühren. Gulasch mit Salz, </w:t>
      </w:r>
      <w:r w:rsidR="00AC6CB3" w:rsidRPr="00AC6CB3">
        <w:rPr>
          <w:sz w:val="24"/>
          <w:szCs w:val="24"/>
        </w:rPr>
        <w:t>Z</w:t>
      </w:r>
      <w:r w:rsidRPr="00AC6CB3">
        <w:rPr>
          <w:sz w:val="24"/>
          <w:szCs w:val="24"/>
        </w:rPr>
        <w:t>ucker, etwas Rotwein und saurer Sahne abschmecken.</w:t>
      </w:r>
    </w:p>
    <w:p w14:paraId="4D00A429" w14:textId="77777777" w:rsidR="00AC6CB3" w:rsidRDefault="00AC6CB3" w:rsidP="00AC6CB3">
      <w:pPr>
        <w:jc w:val="both"/>
        <w:rPr>
          <w:sz w:val="24"/>
          <w:szCs w:val="24"/>
        </w:rPr>
      </w:pPr>
    </w:p>
    <w:p w14:paraId="2A97F52E" w14:textId="77777777" w:rsidR="00AC6CB3" w:rsidRPr="005754A6" w:rsidRDefault="00AC6CB3" w:rsidP="00AC6CB3">
      <w:pPr>
        <w:jc w:val="both"/>
        <w:rPr>
          <w:i/>
          <w:iCs/>
          <w:sz w:val="24"/>
          <w:szCs w:val="24"/>
        </w:rPr>
      </w:pPr>
      <w:r w:rsidRPr="005754A6">
        <w:rPr>
          <w:i/>
          <w:iCs/>
          <w:sz w:val="24"/>
          <w:szCs w:val="24"/>
        </w:rPr>
        <w:t>Krautsalat:</w:t>
      </w:r>
    </w:p>
    <w:p w14:paraId="5C5C6334" w14:textId="77777777" w:rsidR="00AC6CB3" w:rsidRDefault="00AC6CB3" w:rsidP="00AC6CB3">
      <w:pPr>
        <w:jc w:val="both"/>
        <w:rPr>
          <w:sz w:val="24"/>
          <w:szCs w:val="24"/>
        </w:rPr>
      </w:pPr>
      <w:r>
        <w:rPr>
          <w:sz w:val="24"/>
          <w:szCs w:val="24"/>
        </w:rPr>
        <w:t>Weißkohl fein raspeln und mit Salz kneten, sodass er weich wird. Mit Salz, Zucker, Pfeffer, Champagneressig und Sonnenblumenöl anmachen.</w:t>
      </w:r>
    </w:p>
    <w:p w14:paraId="1CB497AA" w14:textId="77777777" w:rsidR="00AC6CB3" w:rsidRDefault="00AC6CB3">
      <w:pPr>
        <w:rPr>
          <w:sz w:val="24"/>
          <w:szCs w:val="24"/>
        </w:rPr>
      </w:pPr>
      <w:r>
        <w:rPr>
          <w:sz w:val="24"/>
          <w:szCs w:val="24"/>
        </w:rPr>
        <w:br w:type="page"/>
      </w:r>
    </w:p>
    <w:p w14:paraId="35B3A4FB" w14:textId="2FBA4E08" w:rsidR="00AC6CB3" w:rsidRDefault="00AC6CB3" w:rsidP="005754A6">
      <w:pPr>
        <w:pStyle w:val="Heading2"/>
        <w:spacing w:after="240"/>
      </w:pPr>
      <w:r>
        <w:lastRenderedPageBreak/>
        <w:t>Szegediner Gulasch</w:t>
      </w:r>
      <w:r w:rsidR="003B65F0">
        <w:t xml:space="preserve"> Nr. 1</w:t>
      </w:r>
    </w:p>
    <w:p w14:paraId="541C8D31" w14:textId="746FA1E7" w:rsidR="00AC6CB3" w:rsidRDefault="00AC6CB3" w:rsidP="00AC6CB3">
      <w:pPr>
        <w:jc w:val="both"/>
        <w:rPr>
          <w:sz w:val="24"/>
          <w:szCs w:val="24"/>
        </w:rPr>
      </w:pPr>
      <w:r w:rsidRPr="005754A6">
        <w:rPr>
          <w:sz w:val="24"/>
          <w:szCs w:val="24"/>
          <w:u w:val="single"/>
        </w:rPr>
        <w:t>Zutaten</w:t>
      </w:r>
      <w:r>
        <w:rPr>
          <w:sz w:val="24"/>
          <w:szCs w:val="24"/>
        </w:rPr>
        <w:t xml:space="preserve"> </w:t>
      </w:r>
      <w:r w:rsidR="005754A6">
        <w:rPr>
          <w:sz w:val="24"/>
          <w:szCs w:val="24"/>
        </w:rPr>
        <w:t>(</w:t>
      </w:r>
      <w:r>
        <w:rPr>
          <w:sz w:val="24"/>
          <w:szCs w:val="24"/>
        </w:rPr>
        <w:t>für 4 – 6 Portionen</w:t>
      </w:r>
      <w:r w:rsidR="005754A6">
        <w:rPr>
          <w:sz w:val="24"/>
          <w:szCs w:val="24"/>
        </w:rPr>
        <w:t>)</w:t>
      </w:r>
    </w:p>
    <w:p w14:paraId="0A64E37D" w14:textId="77777777" w:rsidR="00AC6CB3" w:rsidRDefault="00AC6CB3" w:rsidP="00AC6CB3">
      <w:pPr>
        <w:jc w:val="both"/>
        <w:rPr>
          <w:sz w:val="24"/>
          <w:szCs w:val="24"/>
        </w:rPr>
      </w:pPr>
      <w:r>
        <w:rPr>
          <w:sz w:val="24"/>
          <w:szCs w:val="24"/>
        </w:rPr>
        <w:t>1,5 kg Spanferkelschulter</w:t>
      </w:r>
    </w:p>
    <w:p w14:paraId="022E929C" w14:textId="47B1C87B" w:rsidR="00AC6CB3" w:rsidRDefault="00AC6CB3" w:rsidP="00AC6CB3">
      <w:pPr>
        <w:jc w:val="both"/>
        <w:rPr>
          <w:sz w:val="24"/>
          <w:szCs w:val="24"/>
        </w:rPr>
      </w:pPr>
      <w:r>
        <w:rPr>
          <w:sz w:val="24"/>
          <w:szCs w:val="24"/>
        </w:rPr>
        <w:t>2 EL Butterschmalz</w:t>
      </w:r>
    </w:p>
    <w:p w14:paraId="68D89D9A" w14:textId="77777777" w:rsidR="00AC6CB3" w:rsidRDefault="00AC6CB3" w:rsidP="00AC6CB3">
      <w:pPr>
        <w:jc w:val="both"/>
        <w:rPr>
          <w:sz w:val="24"/>
          <w:szCs w:val="24"/>
        </w:rPr>
      </w:pPr>
      <w:r>
        <w:rPr>
          <w:sz w:val="24"/>
          <w:szCs w:val="24"/>
        </w:rPr>
        <w:t>4 große Zwiebeln, grob geschnitten</w:t>
      </w:r>
    </w:p>
    <w:p w14:paraId="7E47A60A" w14:textId="77777777" w:rsidR="00AC6CB3" w:rsidRDefault="00AC6CB3" w:rsidP="00AC6CB3">
      <w:pPr>
        <w:jc w:val="both"/>
        <w:rPr>
          <w:sz w:val="24"/>
          <w:szCs w:val="24"/>
        </w:rPr>
      </w:pPr>
      <w:r>
        <w:rPr>
          <w:sz w:val="24"/>
          <w:szCs w:val="24"/>
        </w:rPr>
        <w:t>1 gehackte Knoblauchzehe</w:t>
      </w:r>
    </w:p>
    <w:p w14:paraId="1BF033E5" w14:textId="77777777" w:rsidR="00AC6CB3" w:rsidRDefault="00AC6CB3" w:rsidP="00AC6CB3">
      <w:pPr>
        <w:jc w:val="both"/>
        <w:rPr>
          <w:sz w:val="24"/>
          <w:szCs w:val="24"/>
        </w:rPr>
      </w:pPr>
      <w:r>
        <w:rPr>
          <w:sz w:val="24"/>
          <w:szCs w:val="24"/>
        </w:rPr>
        <w:t>1 kleine Dose Tomatenmark</w:t>
      </w:r>
    </w:p>
    <w:p w14:paraId="52FB04B4" w14:textId="77777777" w:rsidR="00AC6CB3" w:rsidRDefault="00AC6CB3" w:rsidP="00AC6CB3">
      <w:pPr>
        <w:jc w:val="both"/>
        <w:rPr>
          <w:sz w:val="24"/>
          <w:szCs w:val="24"/>
        </w:rPr>
      </w:pPr>
      <w:r>
        <w:rPr>
          <w:sz w:val="24"/>
          <w:szCs w:val="24"/>
        </w:rPr>
        <w:t>2 EL Paprika, edelsüß</w:t>
      </w:r>
    </w:p>
    <w:p w14:paraId="0AFE0750" w14:textId="77777777" w:rsidR="00AC6CB3" w:rsidRDefault="00AC6CB3" w:rsidP="00AC6CB3">
      <w:pPr>
        <w:jc w:val="both"/>
        <w:rPr>
          <w:sz w:val="24"/>
          <w:szCs w:val="24"/>
        </w:rPr>
      </w:pPr>
      <w:r>
        <w:rPr>
          <w:sz w:val="24"/>
          <w:szCs w:val="24"/>
        </w:rPr>
        <w:t>800 g mildes Weinsauerkraut (Dose)</w:t>
      </w:r>
    </w:p>
    <w:p w14:paraId="4B4B9B82" w14:textId="77777777" w:rsidR="00AC6CB3" w:rsidRDefault="00AC6CB3" w:rsidP="00AC6CB3">
      <w:pPr>
        <w:jc w:val="both"/>
        <w:rPr>
          <w:sz w:val="24"/>
          <w:szCs w:val="24"/>
        </w:rPr>
      </w:pPr>
      <w:r>
        <w:rPr>
          <w:sz w:val="24"/>
          <w:szCs w:val="24"/>
        </w:rPr>
        <w:t>1 TL Kümmel gemahlen</w:t>
      </w:r>
    </w:p>
    <w:p w14:paraId="78107516" w14:textId="77777777" w:rsidR="00AC6CB3" w:rsidRDefault="00AC6CB3" w:rsidP="00AC6CB3">
      <w:pPr>
        <w:jc w:val="both"/>
        <w:rPr>
          <w:sz w:val="24"/>
          <w:szCs w:val="24"/>
        </w:rPr>
      </w:pPr>
      <w:r>
        <w:rPr>
          <w:sz w:val="24"/>
          <w:szCs w:val="24"/>
        </w:rPr>
        <w:t>Salz, Zucker</w:t>
      </w:r>
    </w:p>
    <w:p w14:paraId="39EA789C" w14:textId="77777777" w:rsidR="00AC6CB3" w:rsidRDefault="00AC6CB3" w:rsidP="00AC6CB3">
      <w:pPr>
        <w:jc w:val="both"/>
        <w:rPr>
          <w:sz w:val="24"/>
          <w:szCs w:val="24"/>
        </w:rPr>
      </w:pPr>
      <w:r>
        <w:rPr>
          <w:sz w:val="24"/>
          <w:szCs w:val="24"/>
        </w:rPr>
        <w:t>Rosenpaprika (Scharf)</w:t>
      </w:r>
    </w:p>
    <w:p w14:paraId="0D8E38A5" w14:textId="77777777" w:rsidR="00AC6CB3" w:rsidRDefault="00AC6CB3" w:rsidP="00AC6CB3">
      <w:pPr>
        <w:jc w:val="both"/>
        <w:rPr>
          <w:sz w:val="24"/>
          <w:szCs w:val="24"/>
        </w:rPr>
      </w:pPr>
      <w:r>
        <w:rPr>
          <w:sz w:val="24"/>
          <w:szCs w:val="24"/>
        </w:rPr>
        <w:t>200 g Crème fraîche</w:t>
      </w:r>
    </w:p>
    <w:p w14:paraId="75270609" w14:textId="77777777" w:rsidR="00AC6CB3" w:rsidRDefault="00AC6CB3" w:rsidP="00AC6CB3">
      <w:pPr>
        <w:jc w:val="both"/>
        <w:rPr>
          <w:sz w:val="24"/>
          <w:szCs w:val="24"/>
        </w:rPr>
      </w:pPr>
    </w:p>
    <w:p w14:paraId="01FDDE75" w14:textId="4BA55478" w:rsidR="005754A6" w:rsidRDefault="005754A6" w:rsidP="00AC6CB3">
      <w:pPr>
        <w:jc w:val="both"/>
        <w:rPr>
          <w:sz w:val="24"/>
          <w:szCs w:val="24"/>
        </w:rPr>
      </w:pPr>
      <w:r>
        <w:rPr>
          <w:sz w:val="24"/>
          <w:szCs w:val="24"/>
        </w:rPr>
        <w:t>Zubereitung:</w:t>
      </w:r>
    </w:p>
    <w:p w14:paraId="4BDA7BE7" w14:textId="1F7B2EC4" w:rsidR="00F701C0" w:rsidRPr="00F701C0" w:rsidRDefault="00AC6CB3" w:rsidP="00B40E8C">
      <w:pPr>
        <w:pStyle w:val="ListParagraph"/>
        <w:numPr>
          <w:ilvl w:val="0"/>
          <w:numId w:val="1240"/>
        </w:numPr>
        <w:spacing w:after="120"/>
        <w:ind w:left="714" w:hanging="357"/>
        <w:contextualSpacing w:val="0"/>
        <w:jc w:val="both"/>
        <w:rPr>
          <w:sz w:val="24"/>
          <w:szCs w:val="24"/>
        </w:rPr>
      </w:pPr>
      <w:r w:rsidRPr="00F701C0">
        <w:rPr>
          <w:sz w:val="24"/>
          <w:szCs w:val="24"/>
        </w:rPr>
        <w:t>Fleisch parieren und in gleichmäßige Würfel schneiden. Schmalz im Schmortopf erhitzen. Zwiebeln und Knoblauch goldgelb anbraten. Tomatenmark dazu geben und kurz mitrösten. Topf vom Herd ziehen und edelsüßen Paprika unterrühren. Fleisch rein, bis</w:t>
      </w:r>
      <w:r w:rsidR="00F701C0" w:rsidRPr="00F701C0">
        <w:rPr>
          <w:sz w:val="24"/>
          <w:szCs w:val="24"/>
        </w:rPr>
        <w:t>s</w:t>
      </w:r>
      <w:r w:rsidRPr="00F701C0">
        <w:rPr>
          <w:sz w:val="24"/>
          <w:szCs w:val="24"/>
        </w:rPr>
        <w:t>chen umrühren. Zugedeckt</w:t>
      </w:r>
      <w:r w:rsidR="00F701C0" w:rsidRPr="00F701C0">
        <w:rPr>
          <w:sz w:val="24"/>
          <w:szCs w:val="24"/>
        </w:rPr>
        <w:t xml:space="preserve"> bei milder Hitze ca. 30 Minuten dünsten. </w:t>
      </w:r>
    </w:p>
    <w:p w14:paraId="62F2E1AF" w14:textId="77777777" w:rsidR="00F701C0" w:rsidRDefault="00F701C0" w:rsidP="00B40E8C">
      <w:pPr>
        <w:pStyle w:val="ListParagraph"/>
        <w:numPr>
          <w:ilvl w:val="0"/>
          <w:numId w:val="1240"/>
        </w:numPr>
        <w:spacing w:after="120"/>
        <w:ind w:left="714" w:hanging="357"/>
        <w:contextualSpacing w:val="0"/>
        <w:jc w:val="both"/>
        <w:rPr>
          <w:sz w:val="24"/>
          <w:szCs w:val="24"/>
        </w:rPr>
      </w:pPr>
      <w:r w:rsidRPr="00F701C0">
        <w:rPr>
          <w:sz w:val="24"/>
          <w:szCs w:val="24"/>
        </w:rPr>
        <w:t>Jetzt Sauerkraut mit Kümmel unterrühren. 10 Minuten mitschmoren. Gulasch mit Salz, Zucker, Rosenpaprika würzen und mit Kümmel abschmecken. Zum Schluss Crème fraîche unterrühren.</w:t>
      </w:r>
    </w:p>
    <w:p w14:paraId="64A36CB2" w14:textId="77777777" w:rsidR="00CF4AA4" w:rsidRDefault="00CF4AA4" w:rsidP="00CF4AA4">
      <w:pPr>
        <w:jc w:val="both"/>
        <w:rPr>
          <w:sz w:val="24"/>
          <w:szCs w:val="24"/>
        </w:rPr>
      </w:pPr>
    </w:p>
    <w:p w14:paraId="2769A462" w14:textId="6764ABAA" w:rsidR="00CF4AA4" w:rsidRPr="00CF4AA4" w:rsidRDefault="00CF4AA4" w:rsidP="0081595B">
      <w:pPr>
        <w:ind w:left="1416" w:hanging="1416"/>
        <w:jc w:val="both"/>
        <w:rPr>
          <w:sz w:val="24"/>
          <w:szCs w:val="24"/>
        </w:rPr>
      </w:pPr>
      <w:r>
        <w:rPr>
          <w:sz w:val="24"/>
          <w:szCs w:val="24"/>
        </w:rPr>
        <w:t>Kommentar:</w:t>
      </w:r>
      <w:r>
        <w:rPr>
          <w:sz w:val="24"/>
          <w:szCs w:val="24"/>
        </w:rPr>
        <w:tab/>
        <w:t xml:space="preserve">Das Gericht habe ich zum ersten Mal gegessen als ich mit Markus zum ersten Mal zusammen Skifahren war. In Tignes in Frankreich. Also…ich esse lieber </w:t>
      </w:r>
      <w:r w:rsidR="009A432C">
        <w:rPr>
          <w:sz w:val="24"/>
          <w:szCs w:val="24"/>
        </w:rPr>
        <w:t>Fleisch und Sauerkraut getrennt. Aber das Skifahren war sehr schön und lustig. Und ich habe zum Schluss den „Hausi-Orden“ überreicht bekommen, weil ich gena</w:t>
      </w:r>
      <w:r w:rsidR="0081595B">
        <w:rPr>
          <w:sz w:val="24"/>
          <w:szCs w:val="24"/>
        </w:rPr>
        <w:t xml:space="preserve">uso </w:t>
      </w:r>
      <w:r w:rsidR="009A432C">
        <w:rPr>
          <w:sz w:val="24"/>
          <w:szCs w:val="24"/>
        </w:rPr>
        <w:t>viel Unordnung und Chaos angerichtet habe wie die Jungs.</w:t>
      </w:r>
      <w:r w:rsidR="005754A6">
        <w:rPr>
          <w:sz w:val="24"/>
          <w:szCs w:val="24"/>
        </w:rPr>
        <w:t xml:space="preserve"> Und die Jungs waren total erstaunt, dass ich nicht ihre Sachen immer weggeräumt habe…</w:t>
      </w:r>
    </w:p>
    <w:p w14:paraId="252121FC" w14:textId="77777777" w:rsidR="00F701C0" w:rsidRDefault="00F701C0">
      <w:pPr>
        <w:rPr>
          <w:sz w:val="24"/>
          <w:szCs w:val="24"/>
        </w:rPr>
      </w:pPr>
      <w:r>
        <w:rPr>
          <w:sz w:val="24"/>
          <w:szCs w:val="24"/>
        </w:rPr>
        <w:br w:type="page"/>
      </w:r>
    </w:p>
    <w:p w14:paraId="2E5AE2BB" w14:textId="77777777" w:rsidR="003B65F0" w:rsidRDefault="003B65F0" w:rsidP="003B65F0">
      <w:pPr>
        <w:pStyle w:val="Heading2"/>
        <w:spacing w:after="240"/>
      </w:pPr>
      <w:r>
        <w:lastRenderedPageBreak/>
        <w:t>Szegediner Gulasch Nr. 2</w:t>
      </w:r>
      <w:r>
        <w:rPr>
          <w:rStyle w:val="FootnoteReference"/>
        </w:rPr>
        <w:footnoteReference w:id="590"/>
      </w:r>
      <w:r>
        <w:t xml:space="preserve"> </w:t>
      </w:r>
    </w:p>
    <w:p w14:paraId="6FB8DDF9" w14:textId="77777777" w:rsidR="003B65F0" w:rsidRDefault="003B65F0" w:rsidP="003B65F0">
      <w:pPr>
        <w:rPr>
          <w:sz w:val="24"/>
          <w:szCs w:val="24"/>
        </w:rPr>
      </w:pPr>
      <w:r w:rsidRPr="00433776">
        <w:rPr>
          <w:sz w:val="24"/>
          <w:szCs w:val="24"/>
          <w:u w:val="single"/>
        </w:rPr>
        <w:t>Zutaten</w:t>
      </w:r>
      <w:r>
        <w:rPr>
          <w:sz w:val="24"/>
          <w:szCs w:val="24"/>
        </w:rPr>
        <w:t xml:space="preserve"> (für 4 Portionen)</w:t>
      </w:r>
    </w:p>
    <w:p w14:paraId="22288295" w14:textId="77777777" w:rsidR="003B65F0" w:rsidRDefault="003B65F0" w:rsidP="003B65F0">
      <w:pPr>
        <w:rPr>
          <w:sz w:val="24"/>
          <w:szCs w:val="24"/>
        </w:rPr>
      </w:pPr>
      <w:r>
        <w:rPr>
          <w:sz w:val="24"/>
          <w:szCs w:val="24"/>
        </w:rPr>
        <w:t>1 kg Schweineschulter</w:t>
      </w:r>
    </w:p>
    <w:p w14:paraId="072661FA" w14:textId="77777777" w:rsidR="003B65F0" w:rsidRDefault="003B65F0" w:rsidP="003B65F0">
      <w:pPr>
        <w:rPr>
          <w:sz w:val="24"/>
          <w:szCs w:val="24"/>
        </w:rPr>
      </w:pPr>
      <w:r>
        <w:rPr>
          <w:sz w:val="24"/>
          <w:szCs w:val="24"/>
        </w:rPr>
        <w:t>3 Zwiebeln</w:t>
      </w:r>
    </w:p>
    <w:p w14:paraId="6689711C" w14:textId="77777777" w:rsidR="003B65F0" w:rsidRDefault="003B65F0" w:rsidP="003B65F0">
      <w:pPr>
        <w:rPr>
          <w:sz w:val="24"/>
          <w:szCs w:val="24"/>
        </w:rPr>
      </w:pPr>
      <w:r>
        <w:rPr>
          <w:sz w:val="24"/>
          <w:szCs w:val="24"/>
        </w:rPr>
        <w:t>1-2 EL Öl</w:t>
      </w:r>
    </w:p>
    <w:p w14:paraId="41C52F57" w14:textId="77777777" w:rsidR="003B65F0" w:rsidRDefault="003B65F0" w:rsidP="003B65F0">
      <w:pPr>
        <w:rPr>
          <w:sz w:val="24"/>
          <w:szCs w:val="24"/>
        </w:rPr>
      </w:pPr>
      <w:r>
        <w:rPr>
          <w:sz w:val="24"/>
          <w:szCs w:val="24"/>
        </w:rPr>
        <w:t>1 EL Tomatenmark</w:t>
      </w:r>
    </w:p>
    <w:p w14:paraId="44B5F339" w14:textId="77777777" w:rsidR="003B65F0" w:rsidRDefault="003B65F0" w:rsidP="003B65F0">
      <w:pPr>
        <w:rPr>
          <w:sz w:val="24"/>
          <w:szCs w:val="24"/>
        </w:rPr>
      </w:pPr>
      <w:r>
        <w:rPr>
          <w:sz w:val="24"/>
          <w:szCs w:val="24"/>
        </w:rPr>
        <w:t>800 ml Brühe</w:t>
      </w:r>
    </w:p>
    <w:p w14:paraId="1340AAA6" w14:textId="77777777" w:rsidR="003B65F0" w:rsidRDefault="003B65F0" w:rsidP="003B65F0">
      <w:pPr>
        <w:rPr>
          <w:sz w:val="24"/>
          <w:szCs w:val="24"/>
        </w:rPr>
      </w:pPr>
      <w:r>
        <w:rPr>
          <w:sz w:val="24"/>
          <w:szCs w:val="24"/>
        </w:rPr>
        <w:t>½ - 1 EL Paprikapulver (edelsüß)</w:t>
      </w:r>
    </w:p>
    <w:p w14:paraId="32DF6D16" w14:textId="77777777" w:rsidR="003B65F0" w:rsidRDefault="003B65F0" w:rsidP="003B65F0">
      <w:pPr>
        <w:rPr>
          <w:sz w:val="24"/>
          <w:szCs w:val="24"/>
        </w:rPr>
      </w:pPr>
      <w:r>
        <w:rPr>
          <w:sz w:val="24"/>
          <w:szCs w:val="24"/>
        </w:rPr>
        <w:t>2 Knoblauchzehen</w:t>
      </w:r>
    </w:p>
    <w:p w14:paraId="4068A31C" w14:textId="77777777" w:rsidR="003B65F0" w:rsidRDefault="003B65F0" w:rsidP="003B65F0">
      <w:pPr>
        <w:rPr>
          <w:sz w:val="24"/>
          <w:szCs w:val="24"/>
        </w:rPr>
      </w:pPr>
      <w:r>
        <w:rPr>
          <w:sz w:val="24"/>
          <w:szCs w:val="24"/>
        </w:rPr>
        <w:t>1 Streifen unbehandelte Zitronenschale</w:t>
      </w:r>
    </w:p>
    <w:p w14:paraId="094632E8" w14:textId="77777777" w:rsidR="003B65F0" w:rsidRDefault="003B65F0" w:rsidP="003B65F0">
      <w:pPr>
        <w:rPr>
          <w:sz w:val="24"/>
          <w:szCs w:val="24"/>
        </w:rPr>
      </w:pPr>
      <w:r>
        <w:rPr>
          <w:sz w:val="24"/>
          <w:szCs w:val="24"/>
        </w:rPr>
        <w:t>Je 1 TL Kümmelsamen und getrockneten Majoran</w:t>
      </w:r>
    </w:p>
    <w:p w14:paraId="651B9791" w14:textId="77777777" w:rsidR="003B65F0" w:rsidRDefault="003B65F0" w:rsidP="003B65F0">
      <w:pPr>
        <w:rPr>
          <w:sz w:val="24"/>
          <w:szCs w:val="24"/>
        </w:rPr>
      </w:pPr>
      <w:r>
        <w:rPr>
          <w:sz w:val="24"/>
          <w:szCs w:val="24"/>
        </w:rPr>
        <w:t>400 g gekochtes Sauerkraut</w:t>
      </w:r>
    </w:p>
    <w:p w14:paraId="6E9272BC" w14:textId="77777777" w:rsidR="003B65F0" w:rsidRDefault="003B65F0" w:rsidP="003B65F0">
      <w:pPr>
        <w:rPr>
          <w:sz w:val="24"/>
          <w:szCs w:val="24"/>
        </w:rPr>
      </w:pPr>
      <w:r>
        <w:rPr>
          <w:sz w:val="24"/>
          <w:szCs w:val="24"/>
        </w:rPr>
        <w:t>150 ml Crème fraîche</w:t>
      </w:r>
    </w:p>
    <w:p w14:paraId="03488711" w14:textId="77777777" w:rsidR="003B65F0" w:rsidRDefault="003B65F0" w:rsidP="003B65F0">
      <w:pPr>
        <w:rPr>
          <w:sz w:val="24"/>
          <w:szCs w:val="24"/>
        </w:rPr>
      </w:pPr>
    </w:p>
    <w:p w14:paraId="107258E4" w14:textId="77777777" w:rsidR="003B65F0" w:rsidRDefault="003B65F0" w:rsidP="003B65F0">
      <w:pPr>
        <w:rPr>
          <w:sz w:val="24"/>
          <w:szCs w:val="24"/>
        </w:rPr>
      </w:pPr>
      <w:r>
        <w:rPr>
          <w:sz w:val="24"/>
          <w:szCs w:val="24"/>
        </w:rPr>
        <w:t>Zubereitung:</w:t>
      </w:r>
    </w:p>
    <w:p w14:paraId="0DC8E1C6" w14:textId="77777777" w:rsidR="003B65F0" w:rsidRPr="00915840" w:rsidRDefault="003B65F0" w:rsidP="00B40E8C">
      <w:pPr>
        <w:pStyle w:val="ListParagraph"/>
        <w:numPr>
          <w:ilvl w:val="0"/>
          <w:numId w:val="1191"/>
        </w:numPr>
        <w:spacing w:after="120"/>
        <w:ind w:left="714" w:hanging="357"/>
        <w:contextualSpacing w:val="0"/>
        <w:jc w:val="both"/>
        <w:rPr>
          <w:sz w:val="24"/>
          <w:szCs w:val="24"/>
        </w:rPr>
      </w:pPr>
      <w:r w:rsidRPr="00915840">
        <w:rPr>
          <w:sz w:val="24"/>
          <w:szCs w:val="24"/>
        </w:rPr>
        <w:t>Das Fleisch in 3 cm große Würfel schneiden. Die Zwiebeln schälen, halbieren und in dünne Scheiben schneiden.</w:t>
      </w:r>
    </w:p>
    <w:p w14:paraId="6E8A2339" w14:textId="77777777" w:rsidR="003B65F0" w:rsidRPr="00915840" w:rsidRDefault="003B65F0" w:rsidP="00B40E8C">
      <w:pPr>
        <w:pStyle w:val="ListParagraph"/>
        <w:numPr>
          <w:ilvl w:val="0"/>
          <w:numId w:val="1191"/>
        </w:numPr>
        <w:spacing w:after="120"/>
        <w:ind w:left="714" w:hanging="357"/>
        <w:contextualSpacing w:val="0"/>
        <w:jc w:val="both"/>
        <w:rPr>
          <w:sz w:val="24"/>
          <w:szCs w:val="24"/>
        </w:rPr>
      </w:pPr>
      <w:r w:rsidRPr="00915840">
        <w:rPr>
          <w:sz w:val="24"/>
          <w:szCs w:val="24"/>
        </w:rPr>
        <w:t>Das Öl in einem Topf erhitzen. Das Fleisch darin portionsweise bei milder Hitze anbraten und aus dem Topf nehmen. Die Zwiebeln im Bratensatz bei milder Hitze andünsten. Das Tomatenmark unterrühren. Das Fleisch wieder hinzufügen und die Brühe angießen.</w:t>
      </w:r>
    </w:p>
    <w:p w14:paraId="447627AF" w14:textId="77777777" w:rsidR="003B65F0" w:rsidRPr="00915840" w:rsidRDefault="003B65F0" w:rsidP="00B40E8C">
      <w:pPr>
        <w:pStyle w:val="ListParagraph"/>
        <w:numPr>
          <w:ilvl w:val="0"/>
          <w:numId w:val="1191"/>
        </w:numPr>
        <w:spacing w:after="120"/>
        <w:ind w:left="714" w:hanging="357"/>
        <w:contextualSpacing w:val="0"/>
        <w:jc w:val="both"/>
        <w:rPr>
          <w:sz w:val="24"/>
          <w:szCs w:val="24"/>
        </w:rPr>
      </w:pPr>
      <w:r w:rsidRPr="00915840">
        <w:rPr>
          <w:sz w:val="24"/>
          <w:szCs w:val="24"/>
        </w:rPr>
        <w:t>Den Deckel so auf den Topf legen, dass ein Spalt offen bleibt. Das Fleisch bei milder Hitze 2 Stunden schmoren, dabei nicht kochen lassen. Nach 1 Stunden den Deckel abnehmen, damit die Sauce noch etwas einkocht und sämiger wird.</w:t>
      </w:r>
    </w:p>
    <w:p w14:paraId="03DD46A9" w14:textId="77777777" w:rsidR="003B65F0" w:rsidRPr="00915840" w:rsidRDefault="003B65F0" w:rsidP="00B40E8C">
      <w:pPr>
        <w:pStyle w:val="ListParagraph"/>
        <w:numPr>
          <w:ilvl w:val="0"/>
          <w:numId w:val="1191"/>
        </w:numPr>
        <w:spacing w:after="120"/>
        <w:ind w:left="714" w:hanging="357"/>
        <w:contextualSpacing w:val="0"/>
        <w:jc w:val="both"/>
        <w:rPr>
          <w:sz w:val="24"/>
          <w:szCs w:val="24"/>
        </w:rPr>
      </w:pPr>
      <w:r w:rsidRPr="00915840">
        <w:rPr>
          <w:sz w:val="24"/>
          <w:szCs w:val="24"/>
        </w:rPr>
        <w:t>Das Paprikapulver mit wenig kaltem Wasser glattrühren. Den Knoblauch schälen, mit Zitronenschale, Kümmel und Majoran fein hacken.</w:t>
      </w:r>
    </w:p>
    <w:p w14:paraId="5AEC6BF4" w14:textId="77777777" w:rsidR="003B65F0" w:rsidRDefault="003B65F0" w:rsidP="00B40E8C">
      <w:pPr>
        <w:pStyle w:val="ListParagraph"/>
        <w:numPr>
          <w:ilvl w:val="0"/>
          <w:numId w:val="1191"/>
        </w:numPr>
        <w:spacing w:after="120"/>
        <w:ind w:left="714" w:hanging="357"/>
        <w:contextualSpacing w:val="0"/>
        <w:jc w:val="both"/>
        <w:rPr>
          <w:sz w:val="24"/>
          <w:szCs w:val="24"/>
        </w:rPr>
      </w:pPr>
      <w:r w:rsidRPr="00915840">
        <w:rPr>
          <w:sz w:val="24"/>
          <w:szCs w:val="24"/>
        </w:rPr>
        <w:t>Das Sauerkraut auf einem Sieb abtropfen lassen, in das Gulasch rühren und erhitzen. Das Paprikapulver und die gehackten Gewürze hinzufügen und das Szegediner Gulasch noch 15 Minuten ziehen lassen. Mit Salz abschmecken. Zum Anrichten mit Crème fraîche und Schnittlauchröllchen garnieren.</w:t>
      </w:r>
    </w:p>
    <w:p w14:paraId="3AF65013" w14:textId="77777777" w:rsidR="003B65F0" w:rsidRDefault="003B65F0" w:rsidP="003B65F0">
      <w:pPr>
        <w:jc w:val="both"/>
        <w:rPr>
          <w:sz w:val="24"/>
          <w:szCs w:val="24"/>
        </w:rPr>
      </w:pPr>
    </w:p>
    <w:p w14:paraId="166AB9FA" w14:textId="77777777" w:rsidR="003B65F0" w:rsidRDefault="003B65F0" w:rsidP="003B65F0">
      <w:pPr>
        <w:jc w:val="both"/>
        <w:rPr>
          <w:sz w:val="24"/>
          <w:szCs w:val="24"/>
        </w:rPr>
      </w:pPr>
      <w:r>
        <w:rPr>
          <w:sz w:val="24"/>
          <w:szCs w:val="24"/>
        </w:rPr>
        <w:t>Info:</w:t>
      </w:r>
      <w:r>
        <w:rPr>
          <w:sz w:val="24"/>
          <w:szCs w:val="24"/>
        </w:rPr>
        <w:tab/>
        <w:t>Habe ich zum ersten Mal in Tignes beim Skifahren gegessen.</w:t>
      </w:r>
    </w:p>
    <w:p w14:paraId="176D73D4" w14:textId="77777777" w:rsidR="003B65F0" w:rsidRPr="00C91AB0" w:rsidRDefault="003B65F0" w:rsidP="003B65F0">
      <w:pPr>
        <w:pStyle w:val="Heading2"/>
        <w:spacing w:after="240"/>
      </w:pPr>
      <w:r w:rsidRPr="00C91AB0">
        <w:lastRenderedPageBreak/>
        <w:t>Szegediner Gulasch Nr. 3</w:t>
      </w:r>
      <w:r>
        <w:rPr>
          <w:rStyle w:val="FootnoteReference"/>
        </w:rPr>
        <w:footnoteReference w:id="591"/>
      </w:r>
    </w:p>
    <w:p w14:paraId="5D0154D8" w14:textId="77777777" w:rsidR="003B65F0" w:rsidRPr="00083337" w:rsidRDefault="003B65F0" w:rsidP="003B65F0">
      <w:pPr>
        <w:rPr>
          <w:sz w:val="24"/>
          <w:szCs w:val="24"/>
        </w:rPr>
      </w:pPr>
      <w:r w:rsidRPr="00083337">
        <w:rPr>
          <w:sz w:val="24"/>
          <w:szCs w:val="24"/>
          <w:u w:val="single"/>
        </w:rPr>
        <w:t>Zutaten</w:t>
      </w:r>
      <w:r w:rsidRPr="00083337">
        <w:rPr>
          <w:sz w:val="24"/>
          <w:szCs w:val="24"/>
        </w:rPr>
        <w:t xml:space="preserve"> (für 4 Portionen):</w:t>
      </w:r>
    </w:p>
    <w:p w14:paraId="1720D197" w14:textId="77777777" w:rsidR="003B65F0" w:rsidRPr="00083337" w:rsidRDefault="003B65F0" w:rsidP="003B65F0">
      <w:pPr>
        <w:rPr>
          <w:sz w:val="24"/>
          <w:szCs w:val="24"/>
        </w:rPr>
      </w:pPr>
      <w:r w:rsidRPr="00083337">
        <w:rPr>
          <w:sz w:val="24"/>
          <w:szCs w:val="24"/>
        </w:rPr>
        <w:t>400 g rote Paprikaschoten</w:t>
      </w:r>
    </w:p>
    <w:p w14:paraId="61154FA4" w14:textId="77777777" w:rsidR="003B65F0" w:rsidRPr="00083337" w:rsidRDefault="003B65F0" w:rsidP="003B65F0">
      <w:pPr>
        <w:rPr>
          <w:sz w:val="24"/>
          <w:szCs w:val="24"/>
        </w:rPr>
      </w:pPr>
      <w:r w:rsidRPr="00083337">
        <w:rPr>
          <w:sz w:val="24"/>
          <w:szCs w:val="24"/>
        </w:rPr>
        <w:t>1 Zwiebel</w:t>
      </w:r>
    </w:p>
    <w:p w14:paraId="099D32DA" w14:textId="77777777" w:rsidR="003B65F0" w:rsidRPr="00083337" w:rsidRDefault="003B65F0" w:rsidP="003B65F0">
      <w:pPr>
        <w:rPr>
          <w:sz w:val="24"/>
          <w:szCs w:val="24"/>
        </w:rPr>
      </w:pPr>
      <w:r w:rsidRPr="00083337">
        <w:rPr>
          <w:sz w:val="24"/>
          <w:szCs w:val="24"/>
        </w:rPr>
        <w:t>Sonnenblumenöl</w:t>
      </w:r>
    </w:p>
    <w:p w14:paraId="6EB49ABA" w14:textId="77777777" w:rsidR="003B65F0" w:rsidRPr="00083337" w:rsidRDefault="003B65F0" w:rsidP="003B65F0">
      <w:pPr>
        <w:rPr>
          <w:sz w:val="24"/>
          <w:szCs w:val="24"/>
        </w:rPr>
      </w:pPr>
      <w:r w:rsidRPr="00083337">
        <w:rPr>
          <w:sz w:val="24"/>
          <w:szCs w:val="24"/>
        </w:rPr>
        <w:t>600 g Rindergulasch</w:t>
      </w:r>
    </w:p>
    <w:p w14:paraId="21A0C0FE" w14:textId="77777777" w:rsidR="003B65F0" w:rsidRPr="00083337" w:rsidRDefault="003B65F0" w:rsidP="003B65F0">
      <w:pPr>
        <w:rPr>
          <w:sz w:val="24"/>
          <w:szCs w:val="24"/>
        </w:rPr>
      </w:pPr>
      <w:r w:rsidRPr="00083337">
        <w:rPr>
          <w:sz w:val="24"/>
          <w:szCs w:val="24"/>
        </w:rPr>
        <w:t>250 ml Wasser</w:t>
      </w:r>
    </w:p>
    <w:p w14:paraId="2F1887A6" w14:textId="77777777" w:rsidR="003B65F0" w:rsidRPr="00083337" w:rsidRDefault="003B65F0" w:rsidP="003B65F0">
      <w:pPr>
        <w:rPr>
          <w:sz w:val="24"/>
          <w:szCs w:val="24"/>
        </w:rPr>
      </w:pPr>
      <w:r w:rsidRPr="00083337">
        <w:rPr>
          <w:sz w:val="24"/>
          <w:szCs w:val="24"/>
        </w:rPr>
        <w:t>1 Prise Salz</w:t>
      </w:r>
    </w:p>
    <w:p w14:paraId="5B18A7B2" w14:textId="77777777" w:rsidR="003B65F0" w:rsidRPr="00083337" w:rsidRDefault="003B65F0" w:rsidP="003B65F0">
      <w:pPr>
        <w:rPr>
          <w:sz w:val="24"/>
          <w:szCs w:val="24"/>
        </w:rPr>
      </w:pPr>
      <w:r w:rsidRPr="00083337">
        <w:rPr>
          <w:sz w:val="24"/>
          <w:szCs w:val="24"/>
        </w:rPr>
        <w:t>1 TL Kümmel</w:t>
      </w:r>
    </w:p>
    <w:p w14:paraId="5BE640F0" w14:textId="77777777" w:rsidR="003B65F0" w:rsidRPr="00083337" w:rsidRDefault="003B65F0" w:rsidP="003B65F0">
      <w:pPr>
        <w:rPr>
          <w:sz w:val="24"/>
          <w:szCs w:val="24"/>
        </w:rPr>
      </w:pPr>
      <w:r w:rsidRPr="00083337">
        <w:rPr>
          <w:sz w:val="24"/>
          <w:szCs w:val="24"/>
        </w:rPr>
        <w:t>1 TL mildes Paprikapulver</w:t>
      </w:r>
    </w:p>
    <w:p w14:paraId="2B5618E5" w14:textId="77777777" w:rsidR="003B65F0" w:rsidRPr="00083337" w:rsidRDefault="003B65F0" w:rsidP="003B65F0">
      <w:pPr>
        <w:rPr>
          <w:sz w:val="24"/>
          <w:szCs w:val="24"/>
        </w:rPr>
      </w:pPr>
      <w:r w:rsidRPr="00083337">
        <w:rPr>
          <w:sz w:val="24"/>
          <w:szCs w:val="24"/>
        </w:rPr>
        <w:t>1 TL türkische Paprikamark</w:t>
      </w:r>
    </w:p>
    <w:p w14:paraId="2105DDA3" w14:textId="77777777" w:rsidR="003B65F0" w:rsidRPr="00083337" w:rsidRDefault="003B65F0" w:rsidP="003B65F0">
      <w:pPr>
        <w:rPr>
          <w:sz w:val="24"/>
          <w:szCs w:val="24"/>
        </w:rPr>
      </w:pPr>
      <w:r w:rsidRPr="00083337">
        <w:rPr>
          <w:sz w:val="24"/>
          <w:szCs w:val="24"/>
        </w:rPr>
        <w:t>1 Lorbeerblatt</w:t>
      </w:r>
    </w:p>
    <w:p w14:paraId="791484E3" w14:textId="77777777" w:rsidR="003B65F0" w:rsidRPr="00083337" w:rsidRDefault="003B65F0" w:rsidP="003B65F0">
      <w:pPr>
        <w:rPr>
          <w:sz w:val="24"/>
          <w:szCs w:val="24"/>
        </w:rPr>
      </w:pPr>
      <w:r w:rsidRPr="00083337">
        <w:rPr>
          <w:sz w:val="24"/>
          <w:szCs w:val="24"/>
        </w:rPr>
        <w:t>300 g Sauerkraut aus dem Beutel</w:t>
      </w:r>
    </w:p>
    <w:p w14:paraId="233AEE08" w14:textId="77777777" w:rsidR="003B65F0" w:rsidRPr="00083337" w:rsidRDefault="003B65F0" w:rsidP="003B65F0">
      <w:pPr>
        <w:rPr>
          <w:sz w:val="24"/>
          <w:szCs w:val="24"/>
        </w:rPr>
      </w:pPr>
      <w:r w:rsidRPr="00083337">
        <w:rPr>
          <w:sz w:val="24"/>
          <w:szCs w:val="24"/>
        </w:rPr>
        <w:t>1 Becher Schmand</w:t>
      </w:r>
    </w:p>
    <w:p w14:paraId="26CA5C3C" w14:textId="77777777" w:rsidR="003B65F0" w:rsidRPr="00083337" w:rsidRDefault="003B65F0" w:rsidP="003B65F0">
      <w:pPr>
        <w:rPr>
          <w:sz w:val="24"/>
          <w:szCs w:val="24"/>
        </w:rPr>
      </w:pPr>
    </w:p>
    <w:p w14:paraId="3C412D88" w14:textId="77777777" w:rsidR="003B65F0" w:rsidRPr="00083337" w:rsidRDefault="003B65F0" w:rsidP="003B65F0">
      <w:pPr>
        <w:rPr>
          <w:sz w:val="24"/>
          <w:szCs w:val="24"/>
        </w:rPr>
      </w:pPr>
      <w:r w:rsidRPr="00083337">
        <w:rPr>
          <w:sz w:val="24"/>
          <w:szCs w:val="24"/>
        </w:rPr>
        <w:t>Zubereitung:</w:t>
      </w:r>
    </w:p>
    <w:p w14:paraId="2B7C9C0A" w14:textId="77777777" w:rsidR="003B65F0" w:rsidRPr="00083337" w:rsidRDefault="003B65F0" w:rsidP="00B40E8C">
      <w:pPr>
        <w:pStyle w:val="ListParagraph"/>
        <w:numPr>
          <w:ilvl w:val="0"/>
          <w:numId w:val="1804"/>
        </w:numPr>
        <w:spacing w:after="120"/>
        <w:ind w:left="714" w:hanging="357"/>
        <w:contextualSpacing w:val="0"/>
        <w:jc w:val="both"/>
        <w:rPr>
          <w:sz w:val="24"/>
          <w:szCs w:val="24"/>
        </w:rPr>
      </w:pPr>
      <w:r w:rsidRPr="00083337">
        <w:rPr>
          <w:sz w:val="24"/>
          <w:szCs w:val="24"/>
        </w:rPr>
        <w:t>Für das Gulasch Paprika entkernen, waschen und in Streifen schneiden. Zwiebel schälen und ebenfalls in Streifen schneiden. Öl in einem Topf erhitzen. Das Fleisch darin kurz anbraten, aus dem Topf nehmen, beiseitestellen.</w:t>
      </w:r>
    </w:p>
    <w:p w14:paraId="3C10C7F7" w14:textId="77777777" w:rsidR="00B5573F" w:rsidRDefault="003B65F0" w:rsidP="00B40E8C">
      <w:pPr>
        <w:pStyle w:val="ListParagraph"/>
        <w:numPr>
          <w:ilvl w:val="0"/>
          <w:numId w:val="1804"/>
        </w:numPr>
        <w:spacing w:after="120"/>
        <w:ind w:left="714" w:hanging="357"/>
        <w:contextualSpacing w:val="0"/>
        <w:jc w:val="both"/>
        <w:rPr>
          <w:sz w:val="24"/>
          <w:szCs w:val="24"/>
        </w:rPr>
      </w:pPr>
      <w:r w:rsidRPr="00083337">
        <w:rPr>
          <w:sz w:val="24"/>
          <w:szCs w:val="24"/>
        </w:rPr>
        <w:t>Im verbliebenen Fett Paprika und Zwiebel anschwitzen, umrühren, damit nichts anbrennt. Mit Wasser ablöschen. Salz, Kümmel, Paprikapulver, Paprikamark, Lorbeer und das angebratene Fleisch dazugeben.</w:t>
      </w:r>
    </w:p>
    <w:p w14:paraId="624A22C9" w14:textId="68FFB0E1" w:rsidR="00F5475B" w:rsidRPr="00B5573F" w:rsidRDefault="00B5573F" w:rsidP="00B40E8C">
      <w:pPr>
        <w:pStyle w:val="ListParagraph"/>
        <w:numPr>
          <w:ilvl w:val="0"/>
          <w:numId w:val="1804"/>
        </w:numPr>
        <w:spacing w:after="120"/>
        <w:ind w:left="714" w:hanging="357"/>
        <w:contextualSpacing w:val="0"/>
        <w:jc w:val="both"/>
        <w:rPr>
          <w:sz w:val="24"/>
          <w:szCs w:val="24"/>
        </w:rPr>
      </w:pPr>
      <w:r>
        <w:rPr>
          <w:sz w:val="24"/>
          <w:szCs w:val="24"/>
        </w:rPr>
        <w:t>S</w:t>
      </w:r>
      <w:r w:rsidR="003B65F0" w:rsidRPr="00B5573F">
        <w:rPr>
          <w:sz w:val="24"/>
          <w:szCs w:val="24"/>
        </w:rPr>
        <w:t xml:space="preserve">auerkraut abtropfen lassen, in den </w:t>
      </w:r>
      <w:r w:rsidRPr="00B5573F">
        <w:rPr>
          <w:sz w:val="24"/>
          <w:szCs w:val="24"/>
        </w:rPr>
        <w:t>Topf</w:t>
      </w:r>
      <w:r w:rsidR="003B65F0" w:rsidRPr="00B5573F">
        <w:rPr>
          <w:sz w:val="24"/>
          <w:szCs w:val="24"/>
        </w:rPr>
        <w:t xml:space="preserve"> geben. 1,5 Stunden lang bei geschlossenem Deckel köcheln lassen. Mit Schmand und vielleicht ein paar Pellkartoffeln servieren</w:t>
      </w:r>
      <w:r w:rsidR="00F5475B" w:rsidRPr="00B5573F">
        <w:rPr>
          <w:sz w:val="24"/>
          <w:szCs w:val="24"/>
        </w:rPr>
        <w:br w:type="page"/>
      </w:r>
    </w:p>
    <w:p w14:paraId="78729D9C" w14:textId="77777777" w:rsidR="00AC576D" w:rsidRDefault="00AC576D" w:rsidP="00AC576D">
      <w:pPr>
        <w:pStyle w:val="Heading2"/>
        <w:spacing w:after="240"/>
      </w:pPr>
      <w:r>
        <w:lastRenderedPageBreak/>
        <w:t>Döllerer-Gulasch</w:t>
      </w:r>
    </w:p>
    <w:p w14:paraId="60156228" w14:textId="77777777" w:rsidR="00AC576D" w:rsidRDefault="00AC576D" w:rsidP="00AC576D">
      <w:pPr>
        <w:rPr>
          <w:sz w:val="24"/>
          <w:szCs w:val="24"/>
        </w:rPr>
      </w:pPr>
      <w:r w:rsidRPr="00837DCE">
        <w:rPr>
          <w:sz w:val="24"/>
          <w:szCs w:val="24"/>
          <w:u w:val="single"/>
        </w:rPr>
        <w:t>Zutaten</w:t>
      </w:r>
      <w:r>
        <w:rPr>
          <w:sz w:val="24"/>
          <w:szCs w:val="24"/>
        </w:rPr>
        <w:t xml:space="preserve"> (für 4 Portionen)</w:t>
      </w:r>
    </w:p>
    <w:p w14:paraId="2F63755E" w14:textId="77777777" w:rsidR="00AC576D" w:rsidRDefault="00AC576D" w:rsidP="00AC576D">
      <w:pPr>
        <w:rPr>
          <w:sz w:val="24"/>
          <w:szCs w:val="24"/>
        </w:rPr>
      </w:pPr>
      <w:r>
        <w:rPr>
          <w:sz w:val="24"/>
          <w:szCs w:val="24"/>
        </w:rPr>
        <w:t>1,5 kg Zwiebeln</w:t>
      </w:r>
    </w:p>
    <w:p w14:paraId="159A7303" w14:textId="77777777" w:rsidR="00AC576D" w:rsidRDefault="00AC576D" w:rsidP="00AC576D">
      <w:pPr>
        <w:rPr>
          <w:sz w:val="24"/>
          <w:szCs w:val="24"/>
        </w:rPr>
      </w:pPr>
      <w:r>
        <w:rPr>
          <w:sz w:val="24"/>
          <w:szCs w:val="24"/>
        </w:rPr>
        <w:t>100 g Schweineschmalz</w:t>
      </w:r>
    </w:p>
    <w:p w14:paraId="613B0817" w14:textId="77777777" w:rsidR="00AC576D" w:rsidRDefault="00AC576D" w:rsidP="00AC576D">
      <w:pPr>
        <w:rPr>
          <w:sz w:val="24"/>
          <w:szCs w:val="24"/>
        </w:rPr>
      </w:pPr>
      <w:r>
        <w:rPr>
          <w:sz w:val="24"/>
          <w:szCs w:val="24"/>
        </w:rPr>
        <w:t>1 kg Rinderwade</w:t>
      </w:r>
    </w:p>
    <w:p w14:paraId="30B23791" w14:textId="77777777" w:rsidR="00AC576D" w:rsidRDefault="00AC576D" w:rsidP="00AC576D">
      <w:pPr>
        <w:rPr>
          <w:sz w:val="24"/>
          <w:szCs w:val="24"/>
        </w:rPr>
      </w:pPr>
      <w:r>
        <w:rPr>
          <w:sz w:val="24"/>
          <w:szCs w:val="24"/>
        </w:rPr>
        <w:t>5 Knoblauchzehen</w:t>
      </w:r>
    </w:p>
    <w:p w14:paraId="400A8E04" w14:textId="77777777" w:rsidR="00AC576D" w:rsidRDefault="00AC576D" w:rsidP="00AC576D">
      <w:pPr>
        <w:rPr>
          <w:sz w:val="24"/>
          <w:szCs w:val="24"/>
        </w:rPr>
      </w:pPr>
      <w:r>
        <w:rPr>
          <w:sz w:val="24"/>
          <w:szCs w:val="24"/>
        </w:rPr>
        <w:t>½ scharfe Peperoni</w:t>
      </w:r>
    </w:p>
    <w:p w14:paraId="6FF70F35" w14:textId="77777777" w:rsidR="00AC576D" w:rsidRDefault="00AC576D" w:rsidP="00AC576D">
      <w:pPr>
        <w:rPr>
          <w:sz w:val="24"/>
          <w:szCs w:val="24"/>
        </w:rPr>
      </w:pPr>
      <w:r>
        <w:rPr>
          <w:sz w:val="24"/>
          <w:szCs w:val="24"/>
        </w:rPr>
        <w:t>4 EL edelsüßes Paprikapulver</w:t>
      </w:r>
    </w:p>
    <w:p w14:paraId="740F69B3" w14:textId="77777777" w:rsidR="00AC576D" w:rsidRDefault="00AC576D" w:rsidP="00AC576D">
      <w:pPr>
        <w:rPr>
          <w:sz w:val="24"/>
          <w:szCs w:val="24"/>
        </w:rPr>
      </w:pPr>
      <w:r>
        <w:rPr>
          <w:sz w:val="24"/>
          <w:szCs w:val="24"/>
        </w:rPr>
        <w:t>1 TL gemahlener Kümmel</w:t>
      </w:r>
    </w:p>
    <w:p w14:paraId="0E56E534" w14:textId="6F07A59A" w:rsidR="00AC576D" w:rsidRDefault="00AC576D" w:rsidP="00AC576D">
      <w:pPr>
        <w:rPr>
          <w:sz w:val="24"/>
          <w:szCs w:val="24"/>
        </w:rPr>
      </w:pPr>
      <w:r>
        <w:rPr>
          <w:sz w:val="24"/>
          <w:szCs w:val="24"/>
        </w:rPr>
        <w:t xml:space="preserve">1 Msp. </w:t>
      </w:r>
      <w:r w:rsidR="00B5573F">
        <w:rPr>
          <w:sz w:val="24"/>
          <w:szCs w:val="24"/>
        </w:rPr>
        <w:t>g</w:t>
      </w:r>
      <w:r>
        <w:rPr>
          <w:sz w:val="24"/>
          <w:szCs w:val="24"/>
        </w:rPr>
        <w:t>emahlener Chili</w:t>
      </w:r>
    </w:p>
    <w:p w14:paraId="36A3A208" w14:textId="77777777" w:rsidR="00AC576D" w:rsidRDefault="00AC576D" w:rsidP="00AC576D">
      <w:pPr>
        <w:rPr>
          <w:sz w:val="24"/>
          <w:szCs w:val="24"/>
        </w:rPr>
      </w:pPr>
      <w:r>
        <w:rPr>
          <w:sz w:val="24"/>
          <w:szCs w:val="24"/>
        </w:rPr>
        <w:t>1 EL getrockneter Majoran</w:t>
      </w:r>
    </w:p>
    <w:p w14:paraId="3E8BD1D7" w14:textId="77777777" w:rsidR="00AC576D" w:rsidRDefault="00AC576D" w:rsidP="00AC576D">
      <w:pPr>
        <w:rPr>
          <w:sz w:val="24"/>
          <w:szCs w:val="24"/>
        </w:rPr>
      </w:pPr>
      <w:r>
        <w:rPr>
          <w:sz w:val="24"/>
          <w:szCs w:val="24"/>
        </w:rPr>
        <w:t>3 Scheiben trockenes Schwarzbrot</w:t>
      </w:r>
    </w:p>
    <w:p w14:paraId="14FE0325" w14:textId="77777777" w:rsidR="00AC576D" w:rsidRDefault="00AC576D" w:rsidP="00AC576D">
      <w:pPr>
        <w:rPr>
          <w:sz w:val="24"/>
          <w:szCs w:val="24"/>
        </w:rPr>
      </w:pPr>
      <w:r>
        <w:rPr>
          <w:sz w:val="24"/>
          <w:szCs w:val="24"/>
        </w:rPr>
        <w:t>2,5 – 3 l Rindersuppe</w:t>
      </w:r>
    </w:p>
    <w:p w14:paraId="6FCB5457" w14:textId="77777777" w:rsidR="00AC576D" w:rsidRDefault="00AC576D" w:rsidP="00AC576D">
      <w:pPr>
        <w:rPr>
          <w:sz w:val="24"/>
          <w:szCs w:val="24"/>
        </w:rPr>
      </w:pPr>
      <w:r>
        <w:rPr>
          <w:sz w:val="24"/>
          <w:szCs w:val="24"/>
        </w:rPr>
        <w:t>Salz, Pfeffer</w:t>
      </w:r>
    </w:p>
    <w:p w14:paraId="666F8CC2" w14:textId="77777777" w:rsidR="00AC576D" w:rsidRDefault="00AC576D" w:rsidP="00AC576D">
      <w:pPr>
        <w:rPr>
          <w:sz w:val="24"/>
          <w:szCs w:val="24"/>
        </w:rPr>
      </w:pPr>
    </w:p>
    <w:p w14:paraId="6077D1C1" w14:textId="77777777" w:rsidR="00AC576D" w:rsidRDefault="00AC576D" w:rsidP="00AC576D">
      <w:pPr>
        <w:rPr>
          <w:sz w:val="24"/>
          <w:szCs w:val="24"/>
        </w:rPr>
      </w:pPr>
    </w:p>
    <w:p w14:paraId="6FB6CCCD" w14:textId="77777777" w:rsidR="00AC576D" w:rsidRDefault="00AC576D" w:rsidP="00AC576D">
      <w:pPr>
        <w:rPr>
          <w:sz w:val="24"/>
          <w:szCs w:val="24"/>
        </w:rPr>
      </w:pPr>
      <w:r>
        <w:rPr>
          <w:sz w:val="24"/>
          <w:szCs w:val="24"/>
        </w:rPr>
        <w:t>Zubereitung:</w:t>
      </w:r>
    </w:p>
    <w:p w14:paraId="52DBBFB2" w14:textId="77777777" w:rsidR="00AC576D" w:rsidRPr="00C12D3B" w:rsidRDefault="00AC576D" w:rsidP="00B40E8C">
      <w:pPr>
        <w:pStyle w:val="ListParagraph"/>
        <w:numPr>
          <w:ilvl w:val="0"/>
          <w:numId w:val="831"/>
        </w:numPr>
        <w:spacing w:after="120"/>
        <w:ind w:left="714" w:hanging="357"/>
        <w:contextualSpacing w:val="0"/>
        <w:jc w:val="both"/>
        <w:rPr>
          <w:sz w:val="24"/>
          <w:szCs w:val="24"/>
        </w:rPr>
      </w:pPr>
      <w:r w:rsidRPr="00C12D3B">
        <w:rPr>
          <w:sz w:val="24"/>
          <w:szCs w:val="24"/>
        </w:rPr>
        <w:t>Zwiebeln fein schneiden und im Schweineschmalz bei schwacher Hitze 3 Stunden ohne Farbe anschwitzen. Das Fleisch parieren, in Würfel (ca. 5x5 cm) schneiden, mit Salz und Pfeffer würzen und zu den Zwiebeln geben.</w:t>
      </w:r>
    </w:p>
    <w:p w14:paraId="5355E6CE" w14:textId="77777777" w:rsidR="00AC576D" w:rsidRPr="00C12D3B" w:rsidRDefault="00AC576D" w:rsidP="00B40E8C">
      <w:pPr>
        <w:pStyle w:val="ListParagraph"/>
        <w:numPr>
          <w:ilvl w:val="0"/>
          <w:numId w:val="831"/>
        </w:numPr>
        <w:spacing w:after="120"/>
        <w:ind w:left="714" w:hanging="357"/>
        <w:contextualSpacing w:val="0"/>
        <w:jc w:val="both"/>
        <w:rPr>
          <w:sz w:val="24"/>
          <w:szCs w:val="24"/>
        </w:rPr>
      </w:pPr>
      <w:r w:rsidRPr="00C12D3B">
        <w:rPr>
          <w:sz w:val="24"/>
          <w:szCs w:val="24"/>
        </w:rPr>
        <w:t>Knoblauch fein schneiden, Pfefferonen hacken und mit den Gewürzen und Kräutern zum Fleisch geben.</w:t>
      </w:r>
    </w:p>
    <w:p w14:paraId="21845031" w14:textId="77777777" w:rsidR="00AC576D" w:rsidRPr="00C12D3B" w:rsidRDefault="00AC576D" w:rsidP="00B40E8C">
      <w:pPr>
        <w:pStyle w:val="ListParagraph"/>
        <w:numPr>
          <w:ilvl w:val="0"/>
          <w:numId w:val="831"/>
        </w:numPr>
        <w:spacing w:after="120"/>
        <w:ind w:left="714" w:hanging="357"/>
        <w:contextualSpacing w:val="0"/>
        <w:jc w:val="both"/>
        <w:rPr>
          <w:sz w:val="24"/>
          <w:szCs w:val="24"/>
        </w:rPr>
      </w:pPr>
      <w:r w:rsidRPr="00C12D3B">
        <w:rPr>
          <w:sz w:val="24"/>
          <w:szCs w:val="24"/>
        </w:rPr>
        <w:t xml:space="preserve">Schwarzbrot in Würfel schneiden und ebenfalls dazugeben. Alles mit Rindersuppe bedecken und etwa 90 Minuten köcheln lassen. </w:t>
      </w:r>
    </w:p>
    <w:p w14:paraId="6C053C18" w14:textId="77777777" w:rsidR="00AC576D" w:rsidRPr="00C12D3B" w:rsidRDefault="00AC576D" w:rsidP="00B40E8C">
      <w:pPr>
        <w:pStyle w:val="ListParagraph"/>
        <w:numPr>
          <w:ilvl w:val="0"/>
          <w:numId w:val="831"/>
        </w:numPr>
        <w:spacing w:after="120"/>
        <w:ind w:left="714" w:hanging="357"/>
        <w:contextualSpacing w:val="0"/>
        <w:jc w:val="both"/>
        <w:rPr>
          <w:sz w:val="24"/>
          <w:szCs w:val="24"/>
        </w:rPr>
      </w:pPr>
      <w:r w:rsidRPr="00C12D3B">
        <w:rPr>
          <w:sz w:val="24"/>
          <w:szCs w:val="24"/>
        </w:rPr>
        <w:t>Fleisch ausstehen und den Saft um etwa ein Drittel einkochen lassen. Fleisch wieder in die Sauce geben und mit Salz und Pfeffer würzen.</w:t>
      </w:r>
      <w:r w:rsidRPr="00C12D3B">
        <w:rPr>
          <w:sz w:val="24"/>
          <w:szCs w:val="24"/>
        </w:rPr>
        <w:br w:type="page"/>
      </w:r>
    </w:p>
    <w:p w14:paraId="1FDF4BD3" w14:textId="77777777" w:rsidR="00AC576D" w:rsidRDefault="00AC576D" w:rsidP="00AC576D">
      <w:pPr>
        <w:pStyle w:val="Heading2"/>
        <w:spacing w:after="240"/>
      </w:pPr>
      <w:r>
        <w:lastRenderedPageBreak/>
        <w:t>Biergulasch</w:t>
      </w:r>
      <w:r>
        <w:rPr>
          <w:rStyle w:val="FootnoteReference"/>
        </w:rPr>
        <w:footnoteReference w:id="592"/>
      </w:r>
      <w:r>
        <w:t xml:space="preserve"> </w:t>
      </w:r>
    </w:p>
    <w:p w14:paraId="546C8EBB" w14:textId="77777777" w:rsidR="00AC576D" w:rsidRDefault="00AC576D" w:rsidP="00AC576D">
      <w:pPr>
        <w:rPr>
          <w:sz w:val="24"/>
          <w:szCs w:val="24"/>
        </w:rPr>
      </w:pPr>
      <w:r w:rsidRPr="00837DCE">
        <w:rPr>
          <w:sz w:val="24"/>
          <w:szCs w:val="24"/>
          <w:u w:val="single"/>
        </w:rPr>
        <w:t>Zutaten</w:t>
      </w:r>
      <w:r>
        <w:rPr>
          <w:sz w:val="24"/>
          <w:szCs w:val="24"/>
        </w:rPr>
        <w:t xml:space="preserve"> (für 4 Portionen)</w:t>
      </w:r>
    </w:p>
    <w:p w14:paraId="63AC74CC" w14:textId="77777777" w:rsidR="00AC576D" w:rsidRDefault="00AC576D" w:rsidP="00AC576D">
      <w:pPr>
        <w:rPr>
          <w:sz w:val="24"/>
          <w:szCs w:val="24"/>
        </w:rPr>
      </w:pPr>
      <w:r>
        <w:rPr>
          <w:sz w:val="24"/>
          <w:szCs w:val="24"/>
        </w:rPr>
        <w:t>Etwas Butter</w:t>
      </w:r>
    </w:p>
    <w:p w14:paraId="6A09A048" w14:textId="77777777" w:rsidR="00AC576D" w:rsidRDefault="00AC576D" w:rsidP="00AC576D">
      <w:pPr>
        <w:rPr>
          <w:sz w:val="24"/>
          <w:szCs w:val="24"/>
        </w:rPr>
      </w:pPr>
      <w:r>
        <w:rPr>
          <w:sz w:val="24"/>
          <w:szCs w:val="24"/>
        </w:rPr>
        <w:t>1 kg Gulaschfleisch vom Rind</w:t>
      </w:r>
    </w:p>
    <w:p w14:paraId="0E56D2C2" w14:textId="77777777" w:rsidR="00AC576D" w:rsidRDefault="00AC576D" w:rsidP="00AC576D">
      <w:pPr>
        <w:rPr>
          <w:sz w:val="24"/>
          <w:szCs w:val="24"/>
        </w:rPr>
      </w:pPr>
      <w:r>
        <w:rPr>
          <w:sz w:val="24"/>
          <w:szCs w:val="24"/>
        </w:rPr>
        <w:t>250 g Karotten</w:t>
      </w:r>
    </w:p>
    <w:p w14:paraId="33E025D5" w14:textId="77777777" w:rsidR="00AC576D" w:rsidRDefault="00AC576D" w:rsidP="00AC576D">
      <w:pPr>
        <w:rPr>
          <w:sz w:val="24"/>
          <w:szCs w:val="24"/>
        </w:rPr>
      </w:pPr>
      <w:r>
        <w:rPr>
          <w:sz w:val="24"/>
          <w:szCs w:val="24"/>
        </w:rPr>
        <w:t>200 g Knollensellerie</w:t>
      </w:r>
    </w:p>
    <w:p w14:paraId="39182F8D" w14:textId="77777777" w:rsidR="00AC576D" w:rsidRDefault="00AC576D" w:rsidP="00AC576D">
      <w:pPr>
        <w:rPr>
          <w:sz w:val="24"/>
          <w:szCs w:val="24"/>
        </w:rPr>
      </w:pPr>
      <w:r>
        <w:rPr>
          <w:sz w:val="24"/>
          <w:szCs w:val="24"/>
        </w:rPr>
        <w:t>½ große Zwiebel</w:t>
      </w:r>
    </w:p>
    <w:p w14:paraId="6FE4FF86" w14:textId="77777777" w:rsidR="00AC576D" w:rsidRDefault="00AC576D" w:rsidP="00AC576D">
      <w:pPr>
        <w:rPr>
          <w:sz w:val="24"/>
          <w:szCs w:val="24"/>
        </w:rPr>
      </w:pPr>
      <w:r>
        <w:rPr>
          <w:sz w:val="24"/>
          <w:szCs w:val="24"/>
        </w:rPr>
        <w:t>0,5 l Schwarzbier</w:t>
      </w:r>
    </w:p>
    <w:p w14:paraId="3F2BA693" w14:textId="77777777" w:rsidR="00AC576D" w:rsidRDefault="00AC576D" w:rsidP="00AC576D">
      <w:pPr>
        <w:rPr>
          <w:sz w:val="24"/>
          <w:szCs w:val="24"/>
        </w:rPr>
      </w:pPr>
      <w:r>
        <w:rPr>
          <w:sz w:val="24"/>
          <w:szCs w:val="24"/>
        </w:rPr>
        <w:t>2 Lorbeerblätter</w:t>
      </w:r>
    </w:p>
    <w:p w14:paraId="08A228A7" w14:textId="77777777" w:rsidR="00AC576D" w:rsidRDefault="00AC576D" w:rsidP="00AC576D">
      <w:pPr>
        <w:rPr>
          <w:sz w:val="24"/>
          <w:szCs w:val="24"/>
        </w:rPr>
      </w:pPr>
      <w:r>
        <w:rPr>
          <w:sz w:val="24"/>
          <w:szCs w:val="24"/>
        </w:rPr>
        <w:t>5 Wacholderbeeren</w:t>
      </w:r>
    </w:p>
    <w:p w14:paraId="4FFE3A93" w14:textId="77777777" w:rsidR="00AC576D" w:rsidRDefault="00AC576D" w:rsidP="00AC576D">
      <w:pPr>
        <w:rPr>
          <w:sz w:val="24"/>
          <w:szCs w:val="24"/>
        </w:rPr>
      </w:pPr>
      <w:r>
        <w:rPr>
          <w:sz w:val="24"/>
          <w:szCs w:val="24"/>
        </w:rPr>
        <w:t>Salz, Pfeffer</w:t>
      </w:r>
    </w:p>
    <w:p w14:paraId="671A042C" w14:textId="77777777" w:rsidR="00AC576D" w:rsidRDefault="00AC576D" w:rsidP="00AC576D">
      <w:pPr>
        <w:rPr>
          <w:sz w:val="24"/>
          <w:szCs w:val="24"/>
        </w:rPr>
      </w:pPr>
    </w:p>
    <w:p w14:paraId="6C1F05F7" w14:textId="77777777" w:rsidR="00AC576D" w:rsidRDefault="00AC576D" w:rsidP="00AC576D">
      <w:pPr>
        <w:rPr>
          <w:sz w:val="24"/>
          <w:szCs w:val="24"/>
        </w:rPr>
      </w:pPr>
      <w:r>
        <w:rPr>
          <w:sz w:val="24"/>
          <w:szCs w:val="24"/>
        </w:rPr>
        <w:t>Zubereitung:</w:t>
      </w:r>
    </w:p>
    <w:p w14:paraId="7D34C9D7" w14:textId="77777777" w:rsidR="00AC576D" w:rsidRPr="00777351" w:rsidRDefault="00AC576D" w:rsidP="00B40E8C">
      <w:pPr>
        <w:pStyle w:val="ListParagraph"/>
        <w:numPr>
          <w:ilvl w:val="0"/>
          <w:numId w:val="827"/>
        </w:numPr>
        <w:spacing w:after="120"/>
        <w:ind w:left="714" w:hanging="357"/>
        <w:contextualSpacing w:val="0"/>
        <w:jc w:val="both"/>
        <w:rPr>
          <w:sz w:val="24"/>
          <w:szCs w:val="24"/>
        </w:rPr>
      </w:pPr>
      <w:r w:rsidRPr="00777351">
        <w:rPr>
          <w:sz w:val="24"/>
          <w:szCs w:val="24"/>
        </w:rPr>
        <w:t xml:space="preserve">In einem Topf mit schwerem Boden das Fleisch in Butter anbraten, dabei gelegentlich wenden. Wenn die </w:t>
      </w:r>
      <w:r>
        <w:rPr>
          <w:sz w:val="24"/>
          <w:szCs w:val="24"/>
        </w:rPr>
        <w:t>S</w:t>
      </w:r>
      <w:r w:rsidRPr="00777351">
        <w:rPr>
          <w:sz w:val="24"/>
          <w:szCs w:val="24"/>
        </w:rPr>
        <w:t xml:space="preserve">tücke von allen Seiten gleichmäßig gebräunt sind, aus dem Topf nehmen und beiseitestellen. </w:t>
      </w:r>
    </w:p>
    <w:p w14:paraId="6D3039B5" w14:textId="77777777" w:rsidR="00AC576D" w:rsidRPr="00777351" w:rsidRDefault="00AC576D" w:rsidP="00B40E8C">
      <w:pPr>
        <w:pStyle w:val="ListParagraph"/>
        <w:numPr>
          <w:ilvl w:val="0"/>
          <w:numId w:val="827"/>
        </w:numPr>
        <w:spacing w:after="120"/>
        <w:ind w:left="714" w:hanging="357"/>
        <w:contextualSpacing w:val="0"/>
        <w:jc w:val="both"/>
        <w:rPr>
          <w:sz w:val="24"/>
          <w:szCs w:val="24"/>
        </w:rPr>
      </w:pPr>
      <w:r w:rsidRPr="00777351">
        <w:rPr>
          <w:sz w:val="24"/>
          <w:szCs w:val="24"/>
        </w:rPr>
        <w:t xml:space="preserve">Karotten und Sellerie fein würfeln, Zwiebel in Streifen schneiden. Ebenfalls in etwas Butter im selben Topf unter </w:t>
      </w:r>
      <w:r>
        <w:rPr>
          <w:sz w:val="24"/>
          <w:szCs w:val="24"/>
        </w:rPr>
        <w:t>R</w:t>
      </w:r>
      <w:r w:rsidRPr="00777351">
        <w:rPr>
          <w:sz w:val="24"/>
          <w:szCs w:val="24"/>
        </w:rPr>
        <w:t>ühren anrösten.</w:t>
      </w:r>
    </w:p>
    <w:p w14:paraId="6E22D7A7" w14:textId="77777777" w:rsidR="00AC576D" w:rsidRDefault="00AC576D" w:rsidP="00B40E8C">
      <w:pPr>
        <w:pStyle w:val="ListParagraph"/>
        <w:numPr>
          <w:ilvl w:val="0"/>
          <w:numId w:val="827"/>
        </w:numPr>
        <w:spacing w:after="120"/>
        <w:ind w:left="714" w:hanging="357"/>
        <w:contextualSpacing w:val="0"/>
        <w:jc w:val="both"/>
        <w:rPr>
          <w:sz w:val="24"/>
          <w:szCs w:val="24"/>
        </w:rPr>
      </w:pPr>
      <w:r w:rsidRPr="00777351">
        <w:rPr>
          <w:sz w:val="24"/>
          <w:szCs w:val="24"/>
        </w:rPr>
        <w:t>Das Fleisch zum Gemüse in den Topf zurückgeben. Dann mit Bier ablöschen. Lorbeer, Wacholder, je eine Prise Salz und Pfeffer dazugeben. Das Ganze zugedeckt etwa 90 Minuten lang schmoren.</w:t>
      </w:r>
    </w:p>
    <w:p w14:paraId="49B80818" w14:textId="77777777" w:rsidR="00AC576D" w:rsidRDefault="00AC576D" w:rsidP="00AC576D">
      <w:pPr>
        <w:spacing w:after="120"/>
        <w:jc w:val="both"/>
        <w:rPr>
          <w:sz w:val="24"/>
          <w:szCs w:val="24"/>
        </w:rPr>
      </w:pPr>
    </w:p>
    <w:p w14:paraId="341B663F" w14:textId="77777777" w:rsidR="00AC576D" w:rsidRPr="00837DCE" w:rsidRDefault="00AC576D" w:rsidP="00AC576D">
      <w:pPr>
        <w:spacing w:after="120"/>
        <w:jc w:val="both"/>
        <w:rPr>
          <w:sz w:val="24"/>
          <w:szCs w:val="24"/>
        </w:rPr>
      </w:pPr>
      <w:r>
        <w:rPr>
          <w:sz w:val="24"/>
          <w:szCs w:val="24"/>
        </w:rPr>
        <w:t>Info: Dazu passen am Besten Salzkartoffeln.</w:t>
      </w:r>
    </w:p>
    <w:p w14:paraId="1A2E5D73" w14:textId="77777777" w:rsidR="00AC576D" w:rsidRDefault="00AC576D" w:rsidP="00AC576D">
      <w:pPr>
        <w:jc w:val="both"/>
        <w:rPr>
          <w:sz w:val="24"/>
          <w:szCs w:val="24"/>
        </w:rPr>
      </w:pPr>
    </w:p>
    <w:p w14:paraId="5267F018" w14:textId="77777777" w:rsidR="00AC576D" w:rsidRDefault="00AC576D">
      <w:pPr>
        <w:rPr>
          <w:rFonts w:asciiTheme="majorHAnsi" w:eastAsiaTheme="majorEastAsia" w:hAnsiTheme="majorHAnsi" w:cstheme="majorBidi"/>
          <w:color w:val="2F5496" w:themeColor="accent1" w:themeShade="BF"/>
          <w:sz w:val="26"/>
          <w:szCs w:val="26"/>
        </w:rPr>
      </w:pPr>
      <w:r>
        <w:br w:type="page"/>
      </w:r>
    </w:p>
    <w:p w14:paraId="39EF1602" w14:textId="77777777" w:rsidR="006B2F9B" w:rsidRDefault="006B2F9B" w:rsidP="006B2F9B">
      <w:pPr>
        <w:pStyle w:val="Heading2"/>
        <w:spacing w:after="240"/>
      </w:pPr>
      <w:r>
        <w:lastRenderedPageBreak/>
        <w:t>Blitzgulasch mit Sauerkraut</w:t>
      </w:r>
      <w:r>
        <w:rPr>
          <w:rStyle w:val="FootnoteReference"/>
        </w:rPr>
        <w:footnoteReference w:id="593"/>
      </w:r>
      <w:r>
        <w:t xml:space="preserve"> </w:t>
      </w:r>
    </w:p>
    <w:p w14:paraId="242C0C37" w14:textId="77777777" w:rsidR="006B2F9B" w:rsidRDefault="006B2F9B" w:rsidP="006B2F9B">
      <w:pPr>
        <w:rPr>
          <w:sz w:val="24"/>
          <w:szCs w:val="24"/>
        </w:rPr>
      </w:pPr>
      <w:r w:rsidRPr="00FC5B12">
        <w:rPr>
          <w:sz w:val="24"/>
          <w:szCs w:val="24"/>
          <w:u w:val="single"/>
        </w:rPr>
        <w:t>Zutaten</w:t>
      </w:r>
      <w:r>
        <w:rPr>
          <w:sz w:val="24"/>
          <w:szCs w:val="24"/>
        </w:rPr>
        <w:t xml:space="preserve"> (für 2 Personen)</w:t>
      </w:r>
    </w:p>
    <w:p w14:paraId="48DD6A61" w14:textId="77777777" w:rsidR="006B2F9B" w:rsidRDefault="006B2F9B" w:rsidP="006B2F9B">
      <w:pPr>
        <w:rPr>
          <w:sz w:val="24"/>
          <w:szCs w:val="24"/>
        </w:rPr>
      </w:pPr>
      <w:r>
        <w:rPr>
          <w:sz w:val="24"/>
          <w:szCs w:val="24"/>
        </w:rPr>
        <w:t>300 g Schweinefilet</w:t>
      </w:r>
    </w:p>
    <w:p w14:paraId="7146E141" w14:textId="77777777" w:rsidR="006B2F9B" w:rsidRDefault="006B2F9B" w:rsidP="006B2F9B">
      <w:pPr>
        <w:rPr>
          <w:sz w:val="24"/>
          <w:szCs w:val="24"/>
        </w:rPr>
      </w:pPr>
      <w:r>
        <w:rPr>
          <w:sz w:val="24"/>
          <w:szCs w:val="24"/>
        </w:rPr>
        <w:t>½ EL Butter</w:t>
      </w:r>
    </w:p>
    <w:p w14:paraId="473C6888" w14:textId="77777777" w:rsidR="006B2F9B" w:rsidRDefault="006B2F9B" w:rsidP="006B2F9B">
      <w:pPr>
        <w:rPr>
          <w:sz w:val="24"/>
          <w:szCs w:val="24"/>
        </w:rPr>
      </w:pPr>
      <w:r>
        <w:rPr>
          <w:sz w:val="24"/>
          <w:szCs w:val="24"/>
        </w:rPr>
        <w:t>100 g Lauchringe</w:t>
      </w:r>
    </w:p>
    <w:p w14:paraId="7383153A" w14:textId="77777777" w:rsidR="006B2F9B" w:rsidRDefault="006B2F9B" w:rsidP="006B2F9B">
      <w:pPr>
        <w:rPr>
          <w:sz w:val="24"/>
          <w:szCs w:val="24"/>
        </w:rPr>
      </w:pPr>
      <w:r>
        <w:rPr>
          <w:sz w:val="24"/>
          <w:szCs w:val="24"/>
        </w:rPr>
        <w:t>250 g gegartes Sauerkraut (aus der Dose)</w:t>
      </w:r>
    </w:p>
    <w:p w14:paraId="06D23A86" w14:textId="77777777" w:rsidR="006B2F9B" w:rsidRDefault="006B2F9B" w:rsidP="006B2F9B">
      <w:pPr>
        <w:rPr>
          <w:sz w:val="24"/>
          <w:szCs w:val="24"/>
        </w:rPr>
      </w:pPr>
      <w:r>
        <w:rPr>
          <w:sz w:val="24"/>
          <w:szCs w:val="24"/>
        </w:rPr>
        <w:t>1/8 l Brühe</w:t>
      </w:r>
    </w:p>
    <w:p w14:paraId="4A1BE23F" w14:textId="77777777" w:rsidR="006B2F9B" w:rsidRDefault="006B2F9B" w:rsidP="006B2F9B">
      <w:pPr>
        <w:rPr>
          <w:sz w:val="24"/>
          <w:szCs w:val="24"/>
        </w:rPr>
      </w:pPr>
      <w:r>
        <w:rPr>
          <w:sz w:val="24"/>
          <w:szCs w:val="24"/>
        </w:rPr>
        <w:t>Salz</w:t>
      </w:r>
    </w:p>
    <w:p w14:paraId="2AC3743D" w14:textId="77777777" w:rsidR="006B2F9B" w:rsidRDefault="006B2F9B" w:rsidP="006B2F9B">
      <w:pPr>
        <w:rPr>
          <w:sz w:val="24"/>
          <w:szCs w:val="24"/>
        </w:rPr>
      </w:pPr>
      <w:r>
        <w:rPr>
          <w:sz w:val="24"/>
          <w:szCs w:val="24"/>
        </w:rPr>
        <w:t>1 TL edelsüßes Paprikapulver</w:t>
      </w:r>
    </w:p>
    <w:p w14:paraId="274F0A79" w14:textId="77777777" w:rsidR="006B2F9B" w:rsidRDefault="006B2F9B" w:rsidP="006B2F9B">
      <w:pPr>
        <w:rPr>
          <w:sz w:val="24"/>
          <w:szCs w:val="24"/>
        </w:rPr>
      </w:pPr>
      <w:r>
        <w:rPr>
          <w:sz w:val="24"/>
          <w:szCs w:val="24"/>
        </w:rPr>
        <w:t>2 EL saure Sahne</w:t>
      </w:r>
    </w:p>
    <w:p w14:paraId="1E519448" w14:textId="77777777" w:rsidR="006B2F9B" w:rsidRDefault="006B2F9B" w:rsidP="006B2F9B">
      <w:pPr>
        <w:rPr>
          <w:sz w:val="24"/>
          <w:szCs w:val="24"/>
        </w:rPr>
      </w:pPr>
      <w:r>
        <w:rPr>
          <w:sz w:val="24"/>
          <w:szCs w:val="24"/>
        </w:rPr>
        <w:t>1 EL Schnittlauchröllchen</w:t>
      </w:r>
    </w:p>
    <w:p w14:paraId="3AB25D35" w14:textId="77777777" w:rsidR="006B2F9B" w:rsidRDefault="006B2F9B" w:rsidP="006B2F9B">
      <w:pPr>
        <w:rPr>
          <w:sz w:val="24"/>
          <w:szCs w:val="24"/>
        </w:rPr>
      </w:pPr>
    </w:p>
    <w:p w14:paraId="67AE85EE" w14:textId="77777777" w:rsidR="006B2F9B" w:rsidRDefault="006B2F9B" w:rsidP="006B2F9B">
      <w:pPr>
        <w:rPr>
          <w:sz w:val="24"/>
          <w:szCs w:val="24"/>
        </w:rPr>
      </w:pPr>
      <w:r>
        <w:rPr>
          <w:sz w:val="24"/>
          <w:szCs w:val="24"/>
        </w:rPr>
        <w:t>Zubereitungszeit: 15 Minuten</w:t>
      </w:r>
    </w:p>
    <w:p w14:paraId="2D54E6D6" w14:textId="77777777" w:rsidR="006B2F9B" w:rsidRPr="009C7DA7" w:rsidRDefault="006B2F9B" w:rsidP="00E76E01">
      <w:pPr>
        <w:pStyle w:val="ListParagraph"/>
        <w:numPr>
          <w:ilvl w:val="0"/>
          <w:numId w:val="155"/>
        </w:numPr>
        <w:spacing w:after="120"/>
        <w:ind w:left="714" w:hanging="357"/>
        <w:contextualSpacing w:val="0"/>
        <w:jc w:val="both"/>
        <w:rPr>
          <w:sz w:val="24"/>
          <w:szCs w:val="24"/>
        </w:rPr>
      </w:pPr>
      <w:r w:rsidRPr="009C7DA7">
        <w:rPr>
          <w:sz w:val="24"/>
          <w:szCs w:val="24"/>
        </w:rPr>
        <w:t>Das Schweinefilet trockentupfen und in etwa 1 cm große Würfel schneiden. Die Butter und das Öl in einem Topf erhitzen. Das Fleisch darin bei starker Hitze rundherum anbraten.</w:t>
      </w:r>
    </w:p>
    <w:p w14:paraId="2D285E62" w14:textId="77777777" w:rsidR="006B2F9B" w:rsidRPr="009C7DA7" w:rsidRDefault="006B2F9B" w:rsidP="00E76E01">
      <w:pPr>
        <w:pStyle w:val="ListParagraph"/>
        <w:numPr>
          <w:ilvl w:val="0"/>
          <w:numId w:val="155"/>
        </w:numPr>
        <w:spacing w:after="120"/>
        <w:ind w:left="714" w:hanging="357"/>
        <w:contextualSpacing w:val="0"/>
        <w:jc w:val="both"/>
        <w:rPr>
          <w:sz w:val="24"/>
          <w:szCs w:val="24"/>
        </w:rPr>
      </w:pPr>
      <w:r w:rsidRPr="009C7DA7">
        <w:rPr>
          <w:sz w:val="24"/>
          <w:szCs w:val="24"/>
        </w:rPr>
        <w:t>Die Lauchringe untermischen und kurz mitbraten. Das Sauerkraut auflockern und mit der Fleischbrühe dazugeben. Mit Salz und Paprikapulver abschmecken und zugedeckt bei schwacher Hitze etwa 8 Minuten schmoren.</w:t>
      </w:r>
    </w:p>
    <w:p w14:paraId="00B9A9C0" w14:textId="77777777" w:rsidR="006B2F9B" w:rsidRDefault="006B2F9B" w:rsidP="00E76E01">
      <w:pPr>
        <w:pStyle w:val="ListParagraph"/>
        <w:numPr>
          <w:ilvl w:val="0"/>
          <w:numId w:val="155"/>
        </w:numPr>
        <w:spacing w:after="120"/>
        <w:ind w:left="714" w:hanging="357"/>
        <w:contextualSpacing w:val="0"/>
        <w:jc w:val="both"/>
        <w:rPr>
          <w:sz w:val="24"/>
          <w:szCs w:val="24"/>
        </w:rPr>
      </w:pPr>
      <w:r w:rsidRPr="009C7DA7">
        <w:rPr>
          <w:sz w:val="24"/>
          <w:szCs w:val="24"/>
        </w:rPr>
        <w:t>Das Gulasch mit Salz und eventuell noch mehr Paprika abschmecken. Saure Sahne mit dem Schnittlauch verrühren. Gulasch auf Teller verteilen, mit je 1 Klecks saurer Sahne garnieren.</w:t>
      </w:r>
    </w:p>
    <w:p w14:paraId="6DB1DD8D" w14:textId="77777777" w:rsidR="006B2F9B" w:rsidRDefault="006B2F9B" w:rsidP="006B2F9B">
      <w:pPr>
        <w:rPr>
          <w:sz w:val="24"/>
          <w:szCs w:val="24"/>
        </w:rPr>
      </w:pPr>
      <w:r>
        <w:rPr>
          <w:sz w:val="24"/>
          <w:szCs w:val="24"/>
        </w:rPr>
        <w:br w:type="page"/>
      </w:r>
    </w:p>
    <w:p w14:paraId="05A95F4A" w14:textId="704E388D" w:rsidR="006570C1" w:rsidRDefault="006570C1" w:rsidP="006570C1">
      <w:pPr>
        <w:pStyle w:val="Heading2"/>
        <w:spacing w:after="240"/>
      </w:pPr>
      <w:r>
        <w:lastRenderedPageBreak/>
        <w:t>Kalbsragout</w:t>
      </w:r>
      <w:r>
        <w:rPr>
          <w:rStyle w:val="FootnoteReference"/>
        </w:rPr>
        <w:footnoteReference w:id="594"/>
      </w:r>
    </w:p>
    <w:p w14:paraId="4DB93E39" w14:textId="77777777" w:rsidR="006570C1" w:rsidRDefault="006570C1" w:rsidP="006570C1">
      <w:pPr>
        <w:rPr>
          <w:sz w:val="24"/>
          <w:szCs w:val="24"/>
        </w:rPr>
      </w:pPr>
      <w:r w:rsidRPr="006C0786">
        <w:rPr>
          <w:sz w:val="24"/>
          <w:szCs w:val="24"/>
          <w:u w:val="single"/>
        </w:rPr>
        <w:t>Zutaten</w:t>
      </w:r>
      <w:r>
        <w:rPr>
          <w:sz w:val="24"/>
          <w:szCs w:val="24"/>
        </w:rPr>
        <w:t xml:space="preserve"> (für 6 Personen)</w:t>
      </w:r>
    </w:p>
    <w:p w14:paraId="5694EE37" w14:textId="77777777" w:rsidR="006570C1" w:rsidRDefault="006570C1" w:rsidP="006570C1">
      <w:pPr>
        <w:rPr>
          <w:sz w:val="24"/>
          <w:szCs w:val="24"/>
        </w:rPr>
      </w:pPr>
      <w:r>
        <w:rPr>
          <w:sz w:val="24"/>
          <w:szCs w:val="24"/>
        </w:rPr>
        <w:t>1,2 kg Kalbsfleisch aus der Schulter (in 5 cm große Würfel geschnitten)</w:t>
      </w:r>
    </w:p>
    <w:p w14:paraId="2A83A832" w14:textId="77777777" w:rsidR="006570C1" w:rsidRDefault="006570C1" w:rsidP="006570C1">
      <w:pPr>
        <w:rPr>
          <w:sz w:val="24"/>
          <w:szCs w:val="24"/>
        </w:rPr>
      </w:pPr>
      <w:r>
        <w:rPr>
          <w:sz w:val="24"/>
          <w:szCs w:val="24"/>
        </w:rPr>
        <w:t>50 g Butter</w:t>
      </w:r>
    </w:p>
    <w:p w14:paraId="17D85571" w14:textId="77777777" w:rsidR="006570C1" w:rsidRDefault="006570C1" w:rsidP="006570C1">
      <w:pPr>
        <w:rPr>
          <w:sz w:val="24"/>
          <w:szCs w:val="24"/>
        </w:rPr>
      </w:pPr>
      <w:r>
        <w:rPr>
          <w:sz w:val="24"/>
          <w:szCs w:val="24"/>
        </w:rPr>
        <w:t>1 EL Mehl</w:t>
      </w:r>
    </w:p>
    <w:p w14:paraId="61528A45" w14:textId="77777777" w:rsidR="006570C1" w:rsidRDefault="006570C1" w:rsidP="006570C1">
      <w:pPr>
        <w:rPr>
          <w:sz w:val="24"/>
          <w:szCs w:val="24"/>
        </w:rPr>
      </w:pPr>
      <w:r>
        <w:rPr>
          <w:sz w:val="24"/>
          <w:szCs w:val="24"/>
        </w:rPr>
        <w:t>150 ml Weißwein</w:t>
      </w:r>
    </w:p>
    <w:p w14:paraId="368F5814" w14:textId="77777777" w:rsidR="006570C1" w:rsidRDefault="006570C1" w:rsidP="006570C1">
      <w:pPr>
        <w:rPr>
          <w:sz w:val="24"/>
          <w:szCs w:val="24"/>
        </w:rPr>
      </w:pPr>
      <w:r>
        <w:rPr>
          <w:sz w:val="24"/>
          <w:szCs w:val="24"/>
        </w:rPr>
        <w:t>1 l Gemüsebrühe</w:t>
      </w:r>
    </w:p>
    <w:p w14:paraId="3432B708" w14:textId="77777777" w:rsidR="006570C1" w:rsidRDefault="006570C1" w:rsidP="006570C1">
      <w:pPr>
        <w:rPr>
          <w:sz w:val="24"/>
          <w:szCs w:val="24"/>
        </w:rPr>
      </w:pPr>
      <w:r>
        <w:rPr>
          <w:sz w:val="24"/>
          <w:szCs w:val="24"/>
        </w:rPr>
        <w:t>3 Schalotten</w:t>
      </w:r>
    </w:p>
    <w:p w14:paraId="18A4777D" w14:textId="77777777" w:rsidR="006570C1" w:rsidRDefault="006570C1" w:rsidP="006570C1">
      <w:pPr>
        <w:rPr>
          <w:sz w:val="24"/>
          <w:szCs w:val="24"/>
        </w:rPr>
      </w:pPr>
      <w:r>
        <w:rPr>
          <w:sz w:val="24"/>
          <w:szCs w:val="24"/>
        </w:rPr>
        <w:t>2 Lorbeerblätter</w:t>
      </w:r>
    </w:p>
    <w:p w14:paraId="7888B81F" w14:textId="77777777" w:rsidR="006570C1" w:rsidRDefault="006570C1" w:rsidP="006570C1">
      <w:pPr>
        <w:rPr>
          <w:sz w:val="24"/>
          <w:szCs w:val="24"/>
        </w:rPr>
      </w:pPr>
      <w:r>
        <w:rPr>
          <w:sz w:val="24"/>
          <w:szCs w:val="24"/>
        </w:rPr>
        <w:t>2 Thymianzweige</w:t>
      </w:r>
    </w:p>
    <w:p w14:paraId="300C6291" w14:textId="77777777" w:rsidR="006570C1" w:rsidRDefault="006570C1" w:rsidP="006570C1">
      <w:pPr>
        <w:rPr>
          <w:sz w:val="24"/>
          <w:szCs w:val="24"/>
        </w:rPr>
      </w:pPr>
      <w:r>
        <w:rPr>
          <w:sz w:val="24"/>
          <w:szCs w:val="24"/>
        </w:rPr>
        <w:t>2 Stängel Petersilie</w:t>
      </w:r>
    </w:p>
    <w:p w14:paraId="662E1E54" w14:textId="77777777" w:rsidR="006570C1" w:rsidRDefault="006570C1" w:rsidP="006570C1">
      <w:pPr>
        <w:rPr>
          <w:sz w:val="24"/>
          <w:szCs w:val="24"/>
        </w:rPr>
      </w:pPr>
      <w:r>
        <w:rPr>
          <w:sz w:val="24"/>
          <w:szCs w:val="24"/>
        </w:rPr>
        <w:t>Eine Prise gemahlene Nelke</w:t>
      </w:r>
    </w:p>
    <w:p w14:paraId="124E6B90" w14:textId="77777777" w:rsidR="006570C1" w:rsidRDefault="006570C1" w:rsidP="006570C1">
      <w:pPr>
        <w:rPr>
          <w:sz w:val="24"/>
          <w:szCs w:val="24"/>
        </w:rPr>
      </w:pPr>
      <w:r>
        <w:rPr>
          <w:sz w:val="24"/>
          <w:szCs w:val="24"/>
        </w:rPr>
        <w:t>Salz, Pfeffer</w:t>
      </w:r>
    </w:p>
    <w:p w14:paraId="65812E21" w14:textId="77777777" w:rsidR="006570C1" w:rsidRDefault="006570C1" w:rsidP="006570C1">
      <w:pPr>
        <w:rPr>
          <w:sz w:val="24"/>
          <w:szCs w:val="24"/>
        </w:rPr>
      </w:pPr>
      <w:r>
        <w:rPr>
          <w:sz w:val="24"/>
          <w:szCs w:val="24"/>
        </w:rPr>
        <w:t>100 g Zuckerschoten</w:t>
      </w:r>
    </w:p>
    <w:p w14:paraId="27D39862" w14:textId="77777777" w:rsidR="006570C1" w:rsidRDefault="006570C1" w:rsidP="006570C1">
      <w:pPr>
        <w:rPr>
          <w:sz w:val="24"/>
          <w:szCs w:val="24"/>
        </w:rPr>
      </w:pPr>
      <w:r>
        <w:rPr>
          <w:sz w:val="24"/>
          <w:szCs w:val="24"/>
        </w:rPr>
        <w:t>100 g Erbsen</w:t>
      </w:r>
    </w:p>
    <w:p w14:paraId="7B89ACC2" w14:textId="77777777" w:rsidR="006570C1" w:rsidRDefault="006570C1" w:rsidP="006570C1">
      <w:pPr>
        <w:rPr>
          <w:sz w:val="24"/>
          <w:szCs w:val="24"/>
        </w:rPr>
      </w:pPr>
      <w:r>
        <w:rPr>
          <w:sz w:val="24"/>
          <w:szCs w:val="24"/>
        </w:rPr>
        <w:t>4 Karotten (in Streifen geschnitten)</w:t>
      </w:r>
    </w:p>
    <w:p w14:paraId="6BB5816A" w14:textId="77777777" w:rsidR="006570C1" w:rsidRDefault="006570C1" w:rsidP="006570C1">
      <w:pPr>
        <w:rPr>
          <w:sz w:val="24"/>
          <w:szCs w:val="24"/>
        </w:rPr>
      </w:pPr>
      <w:r>
        <w:rPr>
          <w:sz w:val="24"/>
          <w:szCs w:val="24"/>
        </w:rPr>
        <w:t>2 EL Crème fraîche</w:t>
      </w:r>
    </w:p>
    <w:p w14:paraId="2D32B1ED" w14:textId="77777777" w:rsidR="006570C1" w:rsidRDefault="006570C1" w:rsidP="006570C1">
      <w:pPr>
        <w:rPr>
          <w:sz w:val="24"/>
          <w:szCs w:val="24"/>
        </w:rPr>
      </w:pPr>
      <w:r>
        <w:rPr>
          <w:sz w:val="24"/>
          <w:szCs w:val="24"/>
        </w:rPr>
        <w:t>Saft von 1 Zitrone</w:t>
      </w:r>
    </w:p>
    <w:p w14:paraId="0CE092AA" w14:textId="77777777" w:rsidR="006570C1" w:rsidRDefault="006570C1" w:rsidP="006570C1">
      <w:pPr>
        <w:rPr>
          <w:sz w:val="24"/>
          <w:szCs w:val="24"/>
        </w:rPr>
      </w:pPr>
    </w:p>
    <w:p w14:paraId="1E6734C3" w14:textId="77777777" w:rsidR="006570C1" w:rsidRDefault="006570C1" w:rsidP="006570C1">
      <w:pPr>
        <w:rPr>
          <w:sz w:val="24"/>
          <w:szCs w:val="24"/>
        </w:rPr>
      </w:pPr>
      <w:r>
        <w:rPr>
          <w:sz w:val="24"/>
          <w:szCs w:val="24"/>
        </w:rPr>
        <w:t>Zubereitung:</w:t>
      </w:r>
    </w:p>
    <w:p w14:paraId="785FEEBC" w14:textId="77777777" w:rsidR="006570C1" w:rsidRPr="001804B9" w:rsidRDefault="006570C1" w:rsidP="00B40E8C">
      <w:pPr>
        <w:pStyle w:val="ListParagraph"/>
        <w:numPr>
          <w:ilvl w:val="0"/>
          <w:numId w:val="242"/>
        </w:numPr>
        <w:spacing w:after="120"/>
        <w:ind w:left="714" w:hanging="357"/>
        <w:contextualSpacing w:val="0"/>
        <w:jc w:val="both"/>
        <w:rPr>
          <w:sz w:val="24"/>
          <w:szCs w:val="24"/>
        </w:rPr>
      </w:pPr>
      <w:r w:rsidRPr="001804B9">
        <w:rPr>
          <w:sz w:val="24"/>
          <w:szCs w:val="24"/>
        </w:rPr>
        <w:t>Das Fleisch wird in Butter kurz angebraten. Man gibt das Mehl dazu und schwitzt das Ganze an. Mit Weißwein abgelöscht, dann kommt die Brühe dazu.</w:t>
      </w:r>
    </w:p>
    <w:p w14:paraId="13569098" w14:textId="77777777" w:rsidR="006570C1" w:rsidRPr="001804B9" w:rsidRDefault="006570C1" w:rsidP="00B40E8C">
      <w:pPr>
        <w:pStyle w:val="ListParagraph"/>
        <w:numPr>
          <w:ilvl w:val="0"/>
          <w:numId w:val="242"/>
        </w:numPr>
        <w:spacing w:after="120"/>
        <w:ind w:left="714" w:hanging="357"/>
        <w:contextualSpacing w:val="0"/>
        <w:jc w:val="both"/>
        <w:rPr>
          <w:sz w:val="24"/>
          <w:szCs w:val="24"/>
        </w:rPr>
      </w:pPr>
      <w:r w:rsidRPr="001804B9">
        <w:rPr>
          <w:sz w:val="24"/>
          <w:szCs w:val="24"/>
        </w:rPr>
        <w:t>Jetzt werden die längs geviertelten Schalotten hinzugegeben sowie Lorbeer, Thymian, Petersilie und Nelke. Etwas salzen und pfeffern. Der Schmortopf köchelt für 1,5 Stunden vor sich hin. Währenddessen achtet man darauf, dass das Fleisch immer mit Flüssigkeit bedeckt ist.</w:t>
      </w:r>
    </w:p>
    <w:p w14:paraId="7AF5D914" w14:textId="77777777" w:rsidR="006570C1" w:rsidRPr="001804B9" w:rsidRDefault="006570C1" w:rsidP="00B40E8C">
      <w:pPr>
        <w:pStyle w:val="ListParagraph"/>
        <w:numPr>
          <w:ilvl w:val="0"/>
          <w:numId w:val="242"/>
        </w:numPr>
        <w:spacing w:after="120"/>
        <w:ind w:left="714" w:hanging="357"/>
        <w:contextualSpacing w:val="0"/>
        <w:jc w:val="both"/>
        <w:rPr>
          <w:sz w:val="24"/>
          <w:szCs w:val="24"/>
        </w:rPr>
      </w:pPr>
      <w:r w:rsidRPr="001804B9">
        <w:rPr>
          <w:sz w:val="24"/>
          <w:szCs w:val="24"/>
        </w:rPr>
        <w:t>Gegen Ende der Garzeit werden Zuckerschoten, Erbsen und Karotten separat blanchiert oder gedämpft. Das Gemüse zum fertig gegarten Ragout geben.</w:t>
      </w:r>
    </w:p>
    <w:p w14:paraId="4495C781" w14:textId="77777777" w:rsidR="006570C1" w:rsidRPr="001804B9" w:rsidRDefault="006570C1" w:rsidP="00B40E8C">
      <w:pPr>
        <w:pStyle w:val="ListParagraph"/>
        <w:numPr>
          <w:ilvl w:val="0"/>
          <w:numId w:val="242"/>
        </w:numPr>
        <w:spacing w:after="120"/>
        <w:ind w:left="714" w:hanging="357"/>
        <w:contextualSpacing w:val="0"/>
        <w:jc w:val="both"/>
        <w:rPr>
          <w:sz w:val="24"/>
          <w:szCs w:val="24"/>
        </w:rPr>
      </w:pPr>
      <w:r w:rsidRPr="001804B9">
        <w:rPr>
          <w:sz w:val="24"/>
          <w:szCs w:val="24"/>
        </w:rPr>
        <w:t>Mit Crème fraîche und Zitronensaft kurz vor dem Servieren abschmecken.</w:t>
      </w:r>
    </w:p>
    <w:p w14:paraId="411387CA" w14:textId="77777777" w:rsidR="006570C1" w:rsidRDefault="006570C1" w:rsidP="006570C1">
      <w:pPr>
        <w:rPr>
          <w:sz w:val="24"/>
          <w:szCs w:val="24"/>
        </w:rPr>
      </w:pPr>
    </w:p>
    <w:p w14:paraId="0134F323" w14:textId="77777777" w:rsidR="006570C1" w:rsidRDefault="006570C1" w:rsidP="006570C1">
      <w:pPr>
        <w:pStyle w:val="Heading2"/>
        <w:spacing w:after="240"/>
      </w:pPr>
      <w:r>
        <w:lastRenderedPageBreak/>
        <w:t>Italienisches Pfefferfleisch (Peposo)</w:t>
      </w:r>
      <w:r>
        <w:rPr>
          <w:rStyle w:val="FootnoteReference"/>
        </w:rPr>
        <w:footnoteReference w:id="595"/>
      </w:r>
      <w:r>
        <w:t xml:space="preserve"> </w:t>
      </w:r>
    </w:p>
    <w:p w14:paraId="676027BB" w14:textId="77777777" w:rsidR="006570C1" w:rsidRDefault="006570C1" w:rsidP="006570C1">
      <w:pPr>
        <w:rPr>
          <w:sz w:val="24"/>
          <w:szCs w:val="24"/>
        </w:rPr>
      </w:pPr>
      <w:r w:rsidRPr="00013445">
        <w:rPr>
          <w:sz w:val="24"/>
          <w:szCs w:val="24"/>
          <w:u w:val="single"/>
        </w:rPr>
        <w:t>Zutaten</w:t>
      </w:r>
      <w:r>
        <w:rPr>
          <w:sz w:val="24"/>
          <w:szCs w:val="24"/>
        </w:rPr>
        <w:t xml:space="preserve"> (für 2 Personen)</w:t>
      </w:r>
    </w:p>
    <w:p w14:paraId="6EE11C9B" w14:textId="77777777" w:rsidR="006570C1" w:rsidRDefault="006570C1" w:rsidP="006570C1">
      <w:pPr>
        <w:rPr>
          <w:sz w:val="24"/>
          <w:szCs w:val="24"/>
        </w:rPr>
      </w:pPr>
      <w:r>
        <w:rPr>
          <w:sz w:val="24"/>
          <w:szCs w:val="24"/>
        </w:rPr>
        <w:t>600 g Rindfleisch (aus dem Unterschenkel z.B. Beinscheiben)</w:t>
      </w:r>
    </w:p>
    <w:p w14:paraId="4D134C49" w14:textId="77777777" w:rsidR="006570C1" w:rsidRDefault="006570C1" w:rsidP="006570C1">
      <w:pPr>
        <w:rPr>
          <w:sz w:val="24"/>
          <w:szCs w:val="24"/>
        </w:rPr>
      </w:pPr>
      <w:r>
        <w:rPr>
          <w:sz w:val="24"/>
          <w:szCs w:val="24"/>
        </w:rPr>
        <w:t>1 EL zerstoßener schwarzer Pfeffer</w:t>
      </w:r>
    </w:p>
    <w:p w14:paraId="78626E99" w14:textId="77777777" w:rsidR="006570C1" w:rsidRDefault="006570C1" w:rsidP="006570C1">
      <w:pPr>
        <w:rPr>
          <w:sz w:val="24"/>
          <w:szCs w:val="24"/>
        </w:rPr>
      </w:pPr>
      <w:r>
        <w:rPr>
          <w:sz w:val="24"/>
          <w:szCs w:val="24"/>
        </w:rPr>
        <w:t>500 ml Rotwein</w:t>
      </w:r>
    </w:p>
    <w:p w14:paraId="7339DADD" w14:textId="77777777" w:rsidR="006570C1" w:rsidRDefault="006570C1" w:rsidP="006570C1">
      <w:pPr>
        <w:rPr>
          <w:sz w:val="24"/>
          <w:szCs w:val="24"/>
        </w:rPr>
      </w:pPr>
      <w:r>
        <w:rPr>
          <w:sz w:val="24"/>
          <w:szCs w:val="24"/>
        </w:rPr>
        <w:t>350 ml Wasser</w:t>
      </w:r>
    </w:p>
    <w:p w14:paraId="0D8E5716" w14:textId="77777777" w:rsidR="006570C1" w:rsidRDefault="006570C1" w:rsidP="006570C1">
      <w:pPr>
        <w:rPr>
          <w:sz w:val="24"/>
          <w:szCs w:val="24"/>
        </w:rPr>
      </w:pPr>
      <w:r>
        <w:rPr>
          <w:sz w:val="24"/>
          <w:szCs w:val="24"/>
        </w:rPr>
        <w:t>Salz</w:t>
      </w:r>
    </w:p>
    <w:p w14:paraId="28AF91C7" w14:textId="77777777" w:rsidR="006570C1" w:rsidRDefault="006570C1" w:rsidP="006570C1">
      <w:pPr>
        <w:rPr>
          <w:sz w:val="24"/>
          <w:szCs w:val="24"/>
        </w:rPr>
      </w:pPr>
      <w:r>
        <w:rPr>
          <w:sz w:val="24"/>
          <w:szCs w:val="24"/>
        </w:rPr>
        <w:t>Weißbrot</w:t>
      </w:r>
    </w:p>
    <w:p w14:paraId="72784E44" w14:textId="77777777" w:rsidR="006570C1" w:rsidRDefault="006570C1" w:rsidP="006570C1">
      <w:pPr>
        <w:rPr>
          <w:sz w:val="24"/>
          <w:szCs w:val="24"/>
        </w:rPr>
      </w:pPr>
    </w:p>
    <w:p w14:paraId="0C5F71C7" w14:textId="77777777" w:rsidR="006570C1" w:rsidRDefault="006570C1" w:rsidP="006570C1">
      <w:pPr>
        <w:rPr>
          <w:sz w:val="24"/>
          <w:szCs w:val="24"/>
        </w:rPr>
      </w:pPr>
      <w:r>
        <w:rPr>
          <w:sz w:val="24"/>
          <w:szCs w:val="24"/>
        </w:rPr>
        <w:t>Zubereitung:</w:t>
      </w:r>
    </w:p>
    <w:p w14:paraId="449CA87F" w14:textId="77777777" w:rsidR="006570C1" w:rsidRPr="00267676" w:rsidRDefault="006570C1" w:rsidP="00B40E8C">
      <w:pPr>
        <w:pStyle w:val="ListParagraph"/>
        <w:numPr>
          <w:ilvl w:val="0"/>
          <w:numId w:val="1483"/>
        </w:numPr>
        <w:spacing w:after="120"/>
        <w:ind w:left="714" w:hanging="357"/>
        <w:contextualSpacing w:val="0"/>
        <w:jc w:val="both"/>
        <w:rPr>
          <w:sz w:val="24"/>
          <w:szCs w:val="24"/>
        </w:rPr>
      </w:pPr>
      <w:r w:rsidRPr="00267676">
        <w:rPr>
          <w:sz w:val="24"/>
          <w:szCs w:val="24"/>
        </w:rPr>
        <w:t>Am besten nimmt man das Rindfleisch aus der Hesse, also dem Unterschenkel des Tiers. Das Fleisch wird durch Schmoren zart und aromatisch. Oft bietet der Metzger quer zum Knochen geschnittene Scheiben an. Der Knochen sitzt dann in der Mitte der Beinscheibe und kann mitgekocht werden.</w:t>
      </w:r>
    </w:p>
    <w:p w14:paraId="48F8FBBC" w14:textId="77777777" w:rsidR="006570C1" w:rsidRPr="00267676" w:rsidRDefault="006570C1" w:rsidP="00B40E8C">
      <w:pPr>
        <w:pStyle w:val="ListParagraph"/>
        <w:numPr>
          <w:ilvl w:val="0"/>
          <w:numId w:val="1483"/>
        </w:numPr>
        <w:spacing w:after="120"/>
        <w:ind w:left="714" w:hanging="357"/>
        <w:contextualSpacing w:val="0"/>
        <w:jc w:val="both"/>
        <w:rPr>
          <w:sz w:val="24"/>
          <w:szCs w:val="24"/>
        </w:rPr>
      </w:pPr>
      <w:r w:rsidRPr="00267676">
        <w:rPr>
          <w:sz w:val="24"/>
          <w:szCs w:val="24"/>
        </w:rPr>
        <w:t>Fleisch in 2 cm große Würfel schneiden, in einem Topf mit schwerem Boden ohne Fett bräunen.</w:t>
      </w:r>
    </w:p>
    <w:p w14:paraId="12DE2ED8" w14:textId="77777777" w:rsidR="006570C1" w:rsidRPr="00267676" w:rsidRDefault="006570C1" w:rsidP="00B40E8C">
      <w:pPr>
        <w:pStyle w:val="ListParagraph"/>
        <w:numPr>
          <w:ilvl w:val="0"/>
          <w:numId w:val="1483"/>
        </w:numPr>
        <w:spacing w:after="120"/>
        <w:ind w:left="714" w:hanging="357"/>
        <w:contextualSpacing w:val="0"/>
        <w:jc w:val="both"/>
        <w:rPr>
          <w:sz w:val="24"/>
          <w:szCs w:val="24"/>
        </w:rPr>
      </w:pPr>
      <w:r w:rsidRPr="00267676">
        <w:rPr>
          <w:sz w:val="24"/>
          <w:szCs w:val="24"/>
        </w:rPr>
        <w:t>Pfeffer im Mörser zerstoßen, mit dem Rotwein in den Topf geben.</w:t>
      </w:r>
    </w:p>
    <w:p w14:paraId="70B7DC3F" w14:textId="77777777" w:rsidR="006570C1" w:rsidRPr="00267676" w:rsidRDefault="006570C1" w:rsidP="00B40E8C">
      <w:pPr>
        <w:pStyle w:val="ListParagraph"/>
        <w:numPr>
          <w:ilvl w:val="0"/>
          <w:numId w:val="1483"/>
        </w:numPr>
        <w:spacing w:after="120"/>
        <w:ind w:left="714" w:hanging="357"/>
        <w:contextualSpacing w:val="0"/>
        <w:jc w:val="both"/>
        <w:rPr>
          <w:sz w:val="24"/>
          <w:szCs w:val="24"/>
        </w:rPr>
      </w:pPr>
      <w:r w:rsidRPr="00267676">
        <w:rPr>
          <w:sz w:val="24"/>
          <w:szCs w:val="24"/>
        </w:rPr>
        <w:t>1,5 Stunden lang zugedeckt simmern lassen, ab und zu nachgucken, ob noch genug Flüssigkeit im Topf ist.</w:t>
      </w:r>
    </w:p>
    <w:p w14:paraId="58895D8A" w14:textId="77777777" w:rsidR="006570C1" w:rsidRPr="00267676" w:rsidRDefault="006570C1" w:rsidP="00B40E8C">
      <w:pPr>
        <w:pStyle w:val="ListParagraph"/>
        <w:numPr>
          <w:ilvl w:val="0"/>
          <w:numId w:val="1483"/>
        </w:numPr>
        <w:spacing w:after="120"/>
        <w:ind w:left="714" w:hanging="357"/>
        <w:contextualSpacing w:val="0"/>
        <w:jc w:val="both"/>
        <w:rPr>
          <w:sz w:val="24"/>
          <w:szCs w:val="24"/>
        </w:rPr>
      </w:pPr>
      <w:r w:rsidRPr="00267676">
        <w:rPr>
          <w:sz w:val="24"/>
          <w:szCs w:val="24"/>
        </w:rPr>
        <w:t>Schließlich das Wasser dazugießen, salzen, 1 weitere Stunde garen. Die Flüssigkeit sollte dann eingekocht sein. Eventuell Salz hinzufügen.</w:t>
      </w:r>
    </w:p>
    <w:p w14:paraId="28D64C54" w14:textId="77777777" w:rsidR="006570C1" w:rsidRPr="00267676" w:rsidRDefault="006570C1" w:rsidP="00B40E8C">
      <w:pPr>
        <w:pStyle w:val="ListParagraph"/>
        <w:numPr>
          <w:ilvl w:val="0"/>
          <w:numId w:val="1483"/>
        </w:numPr>
        <w:spacing w:after="120"/>
        <w:ind w:left="714" w:hanging="357"/>
        <w:contextualSpacing w:val="0"/>
        <w:jc w:val="both"/>
        <w:rPr>
          <w:sz w:val="24"/>
          <w:szCs w:val="24"/>
        </w:rPr>
      </w:pPr>
      <w:r w:rsidRPr="00267676">
        <w:rPr>
          <w:sz w:val="24"/>
          <w:szCs w:val="24"/>
        </w:rPr>
        <w:t>Auf getoastetem Weißbrot servieren.</w:t>
      </w:r>
      <w:r w:rsidRPr="00267676">
        <w:rPr>
          <w:sz w:val="24"/>
          <w:szCs w:val="24"/>
        </w:rPr>
        <w:br w:type="page"/>
      </w:r>
    </w:p>
    <w:p w14:paraId="7CA8169C" w14:textId="77777777" w:rsidR="006B2F9B" w:rsidRDefault="006B2F9B" w:rsidP="006B2F9B">
      <w:pPr>
        <w:pStyle w:val="Heading2"/>
        <w:spacing w:after="240"/>
      </w:pPr>
      <w:r>
        <w:lastRenderedPageBreak/>
        <w:t>Kurz gebratenes Schweinefleischcurry</w:t>
      </w:r>
      <w:r>
        <w:rPr>
          <w:rStyle w:val="FootnoteReference"/>
        </w:rPr>
        <w:footnoteReference w:id="596"/>
      </w:r>
      <w:r>
        <w:t xml:space="preserve"> </w:t>
      </w:r>
    </w:p>
    <w:p w14:paraId="57784F23" w14:textId="77777777" w:rsidR="006B2F9B" w:rsidRDefault="006B2F9B" w:rsidP="006B2F9B">
      <w:pPr>
        <w:rPr>
          <w:sz w:val="24"/>
          <w:szCs w:val="24"/>
        </w:rPr>
      </w:pPr>
      <w:r w:rsidRPr="007C1C27">
        <w:rPr>
          <w:sz w:val="24"/>
          <w:szCs w:val="24"/>
          <w:u w:val="single"/>
        </w:rPr>
        <w:t>Zutaten</w:t>
      </w:r>
      <w:r>
        <w:rPr>
          <w:sz w:val="24"/>
          <w:szCs w:val="24"/>
          <w:u w:val="single"/>
        </w:rPr>
        <w:t xml:space="preserve"> </w:t>
      </w:r>
      <w:r>
        <w:rPr>
          <w:sz w:val="24"/>
          <w:szCs w:val="24"/>
        </w:rPr>
        <w:t>(für 4 Personen)</w:t>
      </w:r>
    </w:p>
    <w:p w14:paraId="3D80E448" w14:textId="77777777" w:rsidR="006B2F9B" w:rsidRPr="007C1C27" w:rsidRDefault="006B2F9B" w:rsidP="006B2F9B">
      <w:pPr>
        <w:rPr>
          <w:i/>
          <w:iCs/>
          <w:sz w:val="24"/>
          <w:szCs w:val="24"/>
        </w:rPr>
      </w:pPr>
      <w:r w:rsidRPr="007C1C27">
        <w:rPr>
          <w:i/>
          <w:iCs/>
          <w:sz w:val="24"/>
          <w:szCs w:val="24"/>
        </w:rPr>
        <w:t>Für die Paste</w:t>
      </w:r>
      <w:r>
        <w:rPr>
          <w:i/>
          <w:iCs/>
          <w:sz w:val="24"/>
          <w:szCs w:val="24"/>
        </w:rPr>
        <w:t>:</w:t>
      </w:r>
    </w:p>
    <w:p w14:paraId="14C26D95" w14:textId="77777777" w:rsidR="006B2F9B" w:rsidRDefault="006B2F9B" w:rsidP="006B2F9B">
      <w:pPr>
        <w:rPr>
          <w:sz w:val="24"/>
          <w:szCs w:val="24"/>
        </w:rPr>
      </w:pPr>
      <w:r>
        <w:rPr>
          <w:sz w:val="24"/>
          <w:szCs w:val="24"/>
        </w:rPr>
        <w:t>50 g getrocknete rote Chilischoten</w:t>
      </w:r>
    </w:p>
    <w:p w14:paraId="01F2B54A" w14:textId="77777777" w:rsidR="006B2F9B" w:rsidRDefault="006B2F9B" w:rsidP="006B2F9B">
      <w:pPr>
        <w:rPr>
          <w:sz w:val="24"/>
          <w:szCs w:val="24"/>
        </w:rPr>
      </w:pPr>
      <w:r>
        <w:rPr>
          <w:sz w:val="24"/>
          <w:szCs w:val="24"/>
        </w:rPr>
        <w:t>100 g frische rote Chilischoten</w:t>
      </w:r>
    </w:p>
    <w:p w14:paraId="57218849" w14:textId="77777777" w:rsidR="006B2F9B" w:rsidRDefault="006B2F9B" w:rsidP="006B2F9B">
      <w:pPr>
        <w:rPr>
          <w:sz w:val="24"/>
          <w:szCs w:val="24"/>
        </w:rPr>
      </w:pPr>
      <w:r>
        <w:rPr>
          <w:sz w:val="24"/>
          <w:szCs w:val="24"/>
        </w:rPr>
        <w:t>5-7 Stängel Zitronengras</w:t>
      </w:r>
    </w:p>
    <w:p w14:paraId="3C763F66" w14:textId="77777777" w:rsidR="006B2F9B" w:rsidRDefault="006B2F9B" w:rsidP="006B2F9B">
      <w:pPr>
        <w:rPr>
          <w:sz w:val="24"/>
          <w:szCs w:val="24"/>
        </w:rPr>
      </w:pPr>
      <w:r>
        <w:rPr>
          <w:sz w:val="24"/>
          <w:szCs w:val="24"/>
        </w:rPr>
        <w:t>1 EL schwarze Pfefferkörner</w:t>
      </w:r>
    </w:p>
    <w:p w14:paraId="1F6B0599" w14:textId="77777777" w:rsidR="006B2F9B" w:rsidRDefault="006B2F9B" w:rsidP="006B2F9B">
      <w:pPr>
        <w:rPr>
          <w:sz w:val="24"/>
          <w:szCs w:val="24"/>
        </w:rPr>
      </w:pPr>
      <w:r>
        <w:rPr>
          <w:sz w:val="24"/>
          <w:szCs w:val="24"/>
        </w:rPr>
        <w:t>1 Stück Ingwer (4 cm groß)</w:t>
      </w:r>
    </w:p>
    <w:p w14:paraId="67C27461" w14:textId="77777777" w:rsidR="006B2F9B" w:rsidRDefault="006B2F9B" w:rsidP="006B2F9B">
      <w:pPr>
        <w:rPr>
          <w:sz w:val="24"/>
          <w:szCs w:val="24"/>
        </w:rPr>
      </w:pPr>
      <w:r>
        <w:rPr>
          <w:sz w:val="24"/>
          <w:szCs w:val="24"/>
        </w:rPr>
        <w:t>1 Knoblauchknolle</w:t>
      </w:r>
    </w:p>
    <w:p w14:paraId="29F7971D" w14:textId="77777777" w:rsidR="006B2F9B" w:rsidRDefault="006B2F9B" w:rsidP="006B2F9B">
      <w:pPr>
        <w:rPr>
          <w:sz w:val="24"/>
          <w:szCs w:val="24"/>
        </w:rPr>
      </w:pPr>
      <w:r>
        <w:rPr>
          <w:sz w:val="24"/>
          <w:szCs w:val="24"/>
        </w:rPr>
        <w:t>2 Schalotten</w:t>
      </w:r>
    </w:p>
    <w:p w14:paraId="1A6D0044" w14:textId="77777777" w:rsidR="006B2F9B" w:rsidRDefault="006B2F9B" w:rsidP="006B2F9B">
      <w:pPr>
        <w:rPr>
          <w:sz w:val="24"/>
          <w:szCs w:val="24"/>
        </w:rPr>
      </w:pPr>
      <w:r>
        <w:rPr>
          <w:sz w:val="24"/>
          <w:szCs w:val="24"/>
        </w:rPr>
        <w:t>1 Limette</w:t>
      </w:r>
    </w:p>
    <w:p w14:paraId="62AFE42D" w14:textId="77777777" w:rsidR="006B2F9B" w:rsidRDefault="006B2F9B" w:rsidP="006B2F9B">
      <w:pPr>
        <w:rPr>
          <w:sz w:val="24"/>
          <w:szCs w:val="24"/>
        </w:rPr>
      </w:pPr>
      <w:r>
        <w:rPr>
          <w:sz w:val="24"/>
          <w:szCs w:val="24"/>
        </w:rPr>
        <w:t>3 EL gemahlene Kurkuma</w:t>
      </w:r>
    </w:p>
    <w:p w14:paraId="10D18A63" w14:textId="77777777" w:rsidR="006B2F9B" w:rsidRDefault="006B2F9B" w:rsidP="006B2F9B">
      <w:pPr>
        <w:rPr>
          <w:sz w:val="24"/>
          <w:szCs w:val="24"/>
        </w:rPr>
      </w:pPr>
      <w:r>
        <w:rPr>
          <w:sz w:val="24"/>
          <w:szCs w:val="24"/>
        </w:rPr>
        <w:t>1-2 TL Salz</w:t>
      </w:r>
    </w:p>
    <w:p w14:paraId="51B6AAFE" w14:textId="77777777" w:rsidR="006B2F9B" w:rsidRDefault="006B2F9B" w:rsidP="006B2F9B">
      <w:pPr>
        <w:rPr>
          <w:sz w:val="24"/>
          <w:szCs w:val="24"/>
        </w:rPr>
      </w:pPr>
      <w:r>
        <w:rPr>
          <w:sz w:val="24"/>
          <w:szCs w:val="24"/>
        </w:rPr>
        <w:t>1 EL Garnelenpaste (schmeckt man nicht raus)</w:t>
      </w:r>
    </w:p>
    <w:p w14:paraId="67CAA07F" w14:textId="77777777" w:rsidR="006B2F9B" w:rsidRDefault="006B2F9B" w:rsidP="006B2F9B">
      <w:pPr>
        <w:rPr>
          <w:sz w:val="24"/>
          <w:szCs w:val="24"/>
        </w:rPr>
      </w:pPr>
    </w:p>
    <w:p w14:paraId="637C1A40" w14:textId="77777777" w:rsidR="006B2F9B" w:rsidRPr="007C1C27" w:rsidRDefault="006B2F9B" w:rsidP="006B2F9B">
      <w:pPr>
        <w:rPr>
          <w:sz w:val="24"/>
          <w:szCs w:val="24"/>
          <w:u w:val="single"/>
        </w:rPr>
      </w:pPr>
      <w:r w:rsidRPr="007C1C27">
        <w:rPr>
          <w:sz w:val="24"/>
          <w:szCs w:val="24"/>
          <w:u w:val="single"/>
        </w:rPr>
        <w:t>Weiter</w:t>
      </w:r>
      <w:r>
        <w:rPr>
          <w:sz w:val="24"/>
          <w:szCs w:val="24"/>
          <w:u w:val="single"/>
        </w:rPr>
        <w:t xml:space="preserve">e </w:t>
      </w:r>
      <w:r w:rsidRPr="007C1C27">
        <w:rPr>
          <w:sz w:val="24"/>
          <w:szCs w:val="24"/>
          <w:u w:val="single"/>
        </w:rPr>
        <w:t>Zutaten:</w:t>
      </w:r>
    </w:p>
    <w:p w14:paraId="2B07FB98" w14:textId="77777777" w:rsidR="006B2F9B" w:rsidRDefault="006B2F9B" w:rsidP="006B2F9B">
      <w:pPr>
        <w:rPr>
          <w:sz w:val="24"/>
          <w:szCs w:val="24"/>
        </w:rPr>
      </w:pPr>
      <w:r>
        <w:rPr>
          <w:sz w:val="24"/>
          <w:szCs w:val="24"/>
        </w:rPr>
        <w:t>3 EL Pflanzenöl</w:t>
      </w:r>
    </w:p>
    <w:p w14:paraId="6C4BB0BC" w14:textId="77777777" w:rsidR="006B2F9B" w:rsidRDefault="006B2F9B" w:rsidP="006B2F9B">
      <w:pPr>
        <w:rPr>
          <w:sz w:val="24"/>
          <w:szCs w:val="24"/>
        </w:rPr>
      </w:pPr>
      <w:r>
        <w:rPr>
          <w:sz w:val="24"/>
          <w:szCs w:val="24"/>
        </w:rPr>
        <w:t>1 kg Schweinelende</w:t>
      </w:r>
    </w:p>
    <w:p w14:paraId="2EC8172E" w14:textId="77777777" w:rsidR="006B2F9B" w:rsidRDefault="006B2F9B" w:rsidP="006B2F9B">
      <w:pPr>
        <w:rPr>
          <w:sz w:val="24"/>
          <w:szCs w:val="24"/>
        </w:rPr>
      </w:pPr>
    </w:p>
    <w:p w14:paraId="4D2E155A" w14:textId="77777777" w:rsidR="006B2F9B" w:rsidRDefault="006B2F9B" w:rsidP="006B2F9B">
      <w:pPr>
        <w:rPr>
          <w:sz w:val="24"/>
          <w:szCs w:val="24"/>
        </w:rPr>
      </w:pPr>
      <w:r>
        <w:rPr>
          <w:sz w:val="24"/>
          <w:szCs w:val="24"/>
        </w:rPr>
        <w:t>Zubereitung:</w:t>
      </w:r>
    </w:p>
    <w:p w14:paraId="7BF60F22" w14:textId="77777777" w:rsidR="006B2F9B" w:rsidRPr="00D35AC1" w:rsidRDefault="006B2F9B" w:rsidP="00E76E01">
      <w:pPr>
        <w:pStyle w:val="ListParagraph"/>
        <w:numPr>
          <w:ilvl w:val="0"/>
          <w:numId w:val="216"/>
        </w:numPr>
        <w:spacing w:after="120"/>
        <w:ind w:left="714" w:hanging="357"/>
        <w:contextualSpacing w:val="0"/>
        <w:jc w:val="both"/>
        <w:rPr>
          <w:sz w:val="24"/>
          <w:szCs w:val="24"/>
        </w:rPr>
      </w:pPr>
      <w:r w:rsidRPr="00D35AC1">
        <w:rPr>
          <w:sz w:val="24"/>
          <w:szCs w:val="24"/>
        </w:rPr>
        <w:t>Zunächst bereitet man eine Paste als Grundlage für das Curry zu. Dafür getrocknete Chilis 15 Minuten lang einweichen, abseihen und fein hacken. Inzwischen frische Chilis putzen, waschen und nach Belieben mit oder ohne Kerne hacken. Zitronengras von äußeren Hüllblättern befreien und das Innere hacken. Ingwer schälen und grob hacken. Knoblauchzehen und Schalotten schälen und hacken. Limette heiß waschen und die Schale fein abreiben. Eingeweichte und frische Chilis, Pfeffer, Zitronengras, Ingwer, Kurkuma, Knoblauch, Schalotten, Limettenschale, Salz im Mörser nach und nach zu einer Paste zerstoßen. (man kann auch den Pürierstab nehmen</w:t>
      </w:r>
      <w:r w:rsidRPr="00DE5776">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Pr="00D35AC1">
        <w:rPr>
          <w:sz w:val="24"/>
          <w:szCs w:val="24"/>
        </w:rPr>
        <w:t>). Zum Schluss die Garnelenpaste dazugeben (die bekommt man im Asialaden)</w:t>
      </w:r>
    </w:p>
    <w:p w14:paraId="29AF8BB5" w14:textId="77777777" w:rsidR="006B2F9B" w:rsidRPr="00D35AC1" w:rsidRDefault="006B2F9B" w:rsidP="00E76E01">
      <w:pPr>
        <w:pStyle w:val="ListParagraph"/>
        <w:numPr>
          <w:ilvl w:val="0"/>
          <w:numId w:val="216"/>
        </w:numPr>
        <w:spacing w:after="120"/>
        <w:ind w:left="714" w:hanging="357"/>
        <w:contextualSpacing w:val="0"/>
        <w:jc w:val="both"/>
        <w:rPr>
          <w:sz w:val="24"/>
          <w:szCs w:val="24"/>
        </w:rPr>
      </w:pPr>
      <w:r w:rsidRPr="00D35AC1">
        <w:rPr>
          <w:sz w:val="24"/>
          <w:szCs w:val="24"/>
        </w:rPr>
        <w:lastRenderedPageBreak/>
        <w:t>Öl in einem Topf mit schwerem Boden heiß werden lassen. Chilipaste darin 1 bis 2 Minuten lang anbraten. Wenn man Angst vor der Schärfe bekommen sollte, nimmt man einfach etwas weniger Paste und hebt den Rest für den nächsten Tag auf.</w:t>
      </w:r>
    </w:p>
    <w:p w14:paraId="4E8F5813" w14:textId="77777777" w:rsidR="006B2F9B" w:rsidRPr="00D35AC1" w:rsidRDefault="006B2F9B" w:rsidP="00E76E01">
      <w:pPr>
        <w:pStyle w:val="ListParagraph"/>
        <w:numPr>
          <w:ilvl w:val="0"/>
          <w:numId w:val="216"/>
        </w:numPr>
        <w:spacing w:after="120"/>
        <w:ind w:left="714" w:hanging="357"/>
        <w:contextualSpacing w:val="0"/>
        <w:jc w:val="both"/>
        <w:rPr>
          <w:sz w:val="24"/>
          <w:szCs w:val="24"/>
        </w:rPr>
      </w:pPr>
      <w:r w:rsidRPr="00D35AC1">
        <w:rPr>
          <w:sz w:val="24"/>
          <w:szCs w:val="24"/>
        </w:rPr>
        <w:t xml:space="preserve">Das Fleisch trockentupfen und in dünne Scheiben schneiden. Zur Paste in die Pfanne geben, unter Rühren 10 Minuten lang braten. Man kann auch Rindfleisch verwenden, dann reduziert sich die Garzeit auf 5 Minuten, da man das Fleisch nicht ganz durchbrät. </w:t>
      </w:r>
    </w:p>
    <w:p w14:paraId="6C32A904" w14:textId="77777777" w:rsidR="006B2F9B" w:rsidRPr="00D35AC1" w:rsidRDefault="006B2F9B" w:rsidP="00E76E01">
      <w:pPr>
        <w:pStyle w:val="ListParagraph"/>
        <w:numPr>
          <w:ilvl w:val="0"/>
          <w:numId w:val="216"/>
        </w:numPr>
        <w:spacing w:after="120"/>
        <w:ind w:left="714" w:hanging="357"/>
        <w:contextualSpacing w:val="0"/>
        <w:rPr>
          <w:sz w:val="24"/>
          <w:szCs w:val="24"/>
        </w:rPr>
      </w:pPr>
      <w:r w:rsidRPr="00D35AC1">
        <w:rPr>
          <w:sz w:val="24"/>
          <w:szCs w:val="24"/>
        </w:rPr>
        <w:t>Dazu Reis servieren oder einen mit Sojasauce, Ingwer und weißem Sesam gemachten Gurkensalat.</w:t>
      </w:r>
    </w:p>
    <w:p w14:paraId="6E8AEFAB" w14:textId="77777777" w:rsidR="006B2F9B" w:rsidRDefault="006B2F9B" w:rsidP="006B2F9B">
      <w:pPr>
        <w:jc w:val="both"/>
        <w:rPr>
          <w:sz w:val="24"/>
          <w:szCs w:val="24"/>
        </w:rPr>
      </w:pPr>
    </w:p>
    <w:p w14:paraId="63195EA4" w14:textId="77777777" w:rsidR="006B2F9B" w:rsidRDefault="006B2F9B" w:rsidP="006B2F9B">
      <w:pPr>
        <w:ind w:left="708" w:hanging="708"/>
        <w:jc w:val="both"/>
        <w:rPr>
          <w:sz w:val="24"/>
          <w:szCs w:val="24"/>
        </w:rPr>
      </w:pPr>
      <w:r>
        <w:rPr>
          <w:sz w:val="24"/>
          <w:szCs w:val="24"/>
        </w:rPr>
        <w:t>Tipp:</w:t>
      </w:r>
      <w:r>
        <w:rPr>
          <w:sz w:val="24"/>
          <w:szCs w:val="24"/>
        </w:rPr>
        <w:tab/>
        <w:t xml:space="preserve">Wer dieses Curry verspeist hat, wird sehr wahrscheinlich knallrot im Gesicht sein, denn durchscheinende mitteleuropäische Knitterhaut ist nicht gemacht für so viel Chili </w:t>
      </w:r>
      <w:r w:rsidRPr="00D35AC1">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5F50AC97" w14:textId="77777777" w:rsidR="006B2F9B" w:rsidRDefault="006B2F9B" w:rsidP="006B2F9B">
      <w:pPr>
        <w:rPr>
          <w:sz w:val="24"/>
          <w:szCs w:val="24"/>
        </w:rPr>
      </w:pPr>
      <w:r>
        <w:rPr>
          <w:sz w:val="24"/>
          <w:szCs w:val="24"/>
        </w:rPr>
        <w:br w:type="page"/>
      </w:r>
    </w:p>
    <w:p w14:paraId="4B80B235" w14:textId="07C4F1EF" w:rsidR="006570C1" w:rsidRDefault="006570C1" w:rsidP="006570C1">
      <w:pPr>
        <w:pStyle w:val="Heading2"/>
        <w:spacing w:after="240"/>
      </w:pPr>
      <w:r>
        <w:lastRenderedPageBreak/>
        <w:t>Marokkanischer Hühncheneintopf</w:t>
      </w:r>
      <w:r>
        <w:rPr>
          <w:rStyle w:val="FootnoteReference"/>
        </w:rPr>
        <w:footnoteReference w:id="597"/>
      </w:r>
      <w:r>
        <w:t xml:space="preserve"> </w:t>
      </w:r>
    </w:p>
    <w:p w14:paraId="23418834" w14:textId="77777777" w:rsidR="006570C1" w:rsidRDefault="006570C1" w:rsidP="006570C1">
      <w:pPr>
        <w:rPr>
          <w:sz w:val="24"/>
          <w:szCs w:val="24"/>
        </w:rPr>
      </w:pPr>
      <w:r w:rsidRPr="006C0786">
        <w:rPr>
          <w:sz w:val="24"/>
          <w:szCs w:val="24"/>
          <w:u w:val="single"/>
        </w:rPr>
        <w:t xml:space="preserve">Zutaten </w:t>
      </w:r>
      <w:r>
        <w:rPr>
          <w:sz w:val="24"/>
          <w:szCs w:val="24"/>
          <w:u w:val="single"/>
        </w:rPr>
        <w:t>(</w:t>
      </w:r>
      <w:r>
        <w:rPr>
          <w:sz w:val="24"/>
          <w:szCs w:val="24"/>
        </w:rPr>
        <w:t>für 4 Personen)</w:t>
      </w:r>
    </w:p>
    <w:p w14:paraId="2412EA6A" w14:textId="77777777" w:rsidR="006570C1" w:rsidRDefault="006570C1" w:rsidP="006570C1">
      <w:pPr>
        <w:rPr>
          <w:sz w:val="24"/>
          <w:szCs w:val="24"/>
        </w:rPr>
      </w:pPr>
      <w:r>
        <w:rPr>
          <w:sz w:val="24"/>
          <w:szCs w:val="24"/>
        </w:rPr>
        <w:t>2 kleine Zwiebeln</w:t>
      </w:r>
    </w:p>
    <w:p w14:paraId="04B7AED7" w14:textId="77777777" w:rsidR="006570C1" w:rsidRDefault="006570C1" w:rsidP="006570C1">
      <w:pPr>
        <w:rPr>
          <w:sz w:val="24"/>
          <w:szCs w:val="24"/>
        </w:rPr>
      </w:pPr>
      <w:r>
        <w:rPr>
          <w:sz w:val="24"/>
          <w:szCs w:val="24"/>
        </w:rPr>
        <w:t>2 Knoblauchzehen</w:t>
      </w:r>
    </w:p>
    <w:p w14:paraId="15BB28C7" w14:textId="77777777" w:rsidR="006570C1" w:rsidRDefault="006570C1" w:rsidP="006570C1">
      <w:pPr>
        <w:rPr>
          <w:sz w:val="24"/>
          <w:szCs w:val="24"/>
        </w:rPr>
      </w:pPr>
      <w:r>
        <w:rPr>
          <w:sz w:val="24"/>
          <w:szCs w:val="24"/>
        </w:rPr>
        <w:t>3 EL Olivenöl</w:t>
      </w:r>
    </w:p>
    <w:p w14:paraId="48181663" w14:textId="77777777" w:rsidR="006570C1" w:rsidRDefault="006570C1" w:rsidP="006570C1">
      <w:pPr>
        <w:rPr>
          <w:sz w:val="24"/>
          <w:szCs w:val="24"/>
        </w:rPr>
      </w:pPr>
      <w:r>
        <w:rPr>
          <w:sz w:val="24"/>
          <w:szCs w:val="24"/>
        </w:rPr>
        <w:t>1 Prise roter Pfeffer</w:t>
      </w:r>
    </w:p>
    <w:p w14:paraId="5F1FA15D" w14:textId="77777777" w:rsidR="006570C1" w:rsidRDefault="006570C1" w:rsidP="006570C1">
      <w:pPr>
        <w:rPr>
          <w:sz w:val="24"/>
          <w:szCs w:val="24"/>
        </w:rPr>
      </w:pPr>
      <w:r>
        <w:rPr>
          <w:sz w:val="24"/>
          <w:szCs w:val="24"/>
        </w:rPr>
        <w:t>1 TL Kreuzkümmel</w:t>
      </w:r>
    </w:p>
    <w:p w14:paraId="5B7E5EF9" w14:textId="77777777" w:rsidR="006570C1" w:rsidRDefault="006570C1" w:rsidP="006570C1">
      <w:pPr>
        <w:rPr>
          <w:sz w:val="24"/>
          <w:szCs w:val="24"/>
        </w:rPr>
      </w:pPr>
      <w:r>
        <w:rPr>
          <w:sz w:val="24"/>
          <w:szCs w:val="24"/>
        </w:rPr>
        <w:t>1 TL Thymian (frisch oder getrocknet)</w:t>
      </w:r>
    </w:p>
    <w:p w14:paraId="1A0E6FC5" w14:textId="77777777" w:rsidR="006570C1" w:rsidRDefault="006570C1" w:rsidP="006570C1">
      <w:pPr>
        <w:rPr>
          <w:sz w:val="24"/>
          <w:szCs w:val="24"/>
        </w:rPr>
      </w:pPr>
      <w:r>
        <w:rPr>
          <w:sz w:val="24"/>
          <w:szCs w:val="24"/>
        </w:rPr>
        <w:t>1 Aubergine</w:t>
      </w:r>
    </w:p>
    <w:p w14:paraId="36E28EF7" w14:textId="77777777" w:rsidR="006570C1" w:rsidRDefault="006570C1" w:rsidP="006570C1">
      <w:pPr>
        <w:rPr>
          <w:sz w:val="24"/>
          <w:szCs w:val="24"/>
        </w:rPr>
      </w:pPr>
      <w:r>
        <w:rPr>
          <w:sz w:val="24"/>
          <w:szCs w:val="24"/>
        </w:rPr>
        <w:t>2 EL getrocknete Cranberrys</w:t>
      </w:r>
    </w:p>
    <w:p w14:paraId="2C936EA0" w14:textId="77777777" w:rsidR="006570C1" w:rsidRDefault="006570C1" w:rsidP="006570C1">
      <w:pPr>
        <w:rPr>
          <w:sz w:val="24"/>
          <w:szCs w:val="24"/>
        </w:rPr>
      </w:pPr>
      <w:r>
        <w:rPr>
          <w:sz w:val="24"/>
          <w:szCs w:val="24"/>
        </w:rPr>
        <w:t>4 Hühnerbrustfilets</w:t>
      </w:r>
    </w:p>
    <w:p w14:paraId="2F07C23F" w14:textId="77777777" w:rsidR="006570C1" w:rsidRDefault="006570C1" w:rsidP="006570C1">
      <w:pPr>
        <w:rPr>
          <w:sz w:val="24"/>
          <w:szCs w:val="24"/>
        </w:rPr>
      </w:pPr>
      <w:r>
        <w:rPr>
          <w:sz w:val="24"/>
          <w:szCs w:val="24"/>
        </w:rPr>
        <w:t>Ca. 2 l sehr gute Hühnerbrühe</w:t>
      </w:r>
    </w:p>
    <w:p w14:paraId="57B3C7B9" w14:textId="77777777" w:rsidR="006570C1" w:rsidRDefault="006570C1" w:rsidP="006570C1">
      <w:pPr>
        <w:rPr>
          <w:sz w:val="24"/>
          <w:szCs w:val="24"/>
        </w:rPr>
      </w:pPr>
      <w:r>
        <w:rPr>
          <w:sz w:val="24"/>
          <w:szCs w:val="24"/>
        </w:rPr>
        <w:t>250 g Kichererbsen (aus der Dose)</w:t>
      </w:r>
    </w:p>
    <w:p w14:paraId="2701E012" w14:textId="77777777" w:rsidR="006570C1" w:rsidRDefault="006570C1" w:rsidP="006570C1">
      <w:pPr>
        <w:rPr>
          <w:sz w:val="24"/>
          <w:szCs w:val="24"/>
        </w:rPr>
      </w:pPr>
      <w:r>
        <w:rPr>
          <w:sz w:val="24"/>
          <w:szCs w:val="24"/>
        </w:rPr>
        <w:t>½ Bund Petersilie</w:t>
      </w:r>
    </w:p>
    <w:p w14:paraId="0DFDE08B" w14:textId="77777777" w:rsidR="006570C1" w:rsidRDefault="006570C1" w:rsidP="006570C1">
      <w:pPr>
        <w:rPr>
          <w:sz w:val="24"/>
          <w:szCs w:val="24"/>
        </w:rPr>
      </w:pPr>
      <w:r>
        <w:rPr>
          <w:sz w:val="24"/>
          <w:szCs w:val="24"/>
        </w:rPr>
        <w:t>100 g Granatapfelkerne</w:t>
      </w:r>
    </w:p>
    <w:p w14:paraId="5F9BEB58" w14:textId="77777777" w:rsidR="006570C1" w:rsidRDefault="006570C1" w:rsidP="006570C1">
      <w:pPr>
        <w:rPr>
          <w:sz w:val="24"/>
          <w:szCs w:val="24"/>
        </w:rPr>
      </w:pPr>
      <w:r>
        <w:rPr>
          <w:sz w:val="24"/>
          <w:szCs w:val="24"/>
        </w:rPr>
        <w:t>Salz</w:t>
      </w:r>
    </w:p>
    <w:p w14:paraId="7BA0674E" w14:textId="77777777" w:rsidR="006570C1" w:rsidRDefault="006570C1" w:rsidP="006570C1">
      <w:pPr>
        <w:rPr>
          <w:sz w:val="24"/>
          <w:szCs w:val="24"/>
        </w:rPr>
      </w:pPr>
    </w:p>
    <w:p w14:paraId="53A82175" w14:textId="77777777" w:rsidR="006570C1" w:rsidRDefault="006570C1" w:rsidP="006570C1">
      <w:pPr>
        <w:rPr>
          <w:sz w:val="24"/>
          <w:szCs w:val="24"/>
        </w:rPr>
      </w:pPr>
      <w:r>
        <w:rPr>
          <w:sz w:val="24"/>
          <w:szCs w:val="24"/>
        </w:rPr>
        <w:t>Zubereitung:</w:t>
      </w:r>
    </w:p>
    <w:p w14:paraId="741864BC" w14:textId="77777777" w:rsidR="006570C1" w:rsidRPr="008A2B60" w:rsidRDefault="006570C1" w:rsidP="00B40E8C">
      <w:pPr>
        <w:pStyle w:val="ListParagraph"/>
        <w:numPr>
          <w:ilvl w:val="0"/>
          <w:numId w:val="251"/>
        </w:numPr>
        <w:spacing w:after="120"/>
        <w:ind w:left="714" w:hanging="357"/>
        <w:contextualSpacing w:val="0"/>
        <w:jc w:val="both"/>
        <w:rPr>
          <w:sz w:val="24"/>
          <w:szCs w:val="24"/>
        </w:rPr>
      </w:pPr>
      <w:r w:rsidRPr="008A2B60">
        <w:rPr>
          <w:sz w:val="24"/>
          <w:szCs w:val="24"/>
        </w:rPr>
        <w:t>Zwiebeln und Knoblauch werden gehäutet und fein gehackt. Roter Pfeffer, Kreuzkümmel und Thymian im Mörser zerstoßen und die Mischung in einen Topf geben. Die fein gewürfelte Aubergine kommt dazu und dünstet mit.</w:t>
      </w:r>
    </w:p>
    <w:p w14:paraId="66DD7B54" w14:textId="77777777" w:rsidR="006570C1" w:rsidRPr="008A2B60" w:rsidRDefault="006570C1" w:rsidP="00B40E8C">
      <w:pPr>
        <w:pStyle w:val="ListParagraph"/>
        <w:numPr>
          <w:ilvl w:val="0"/>
          <w:numId w:val="251"/>
        </w:numPr>
        <w:spacing w:after="120"/>
        <w:ind w:left="714" w:hanging="357"/>
        <w:contextualSpacing w:val="0"/>
        <w:jc w:val="both"/>
        <w:rPr>
          <w:sz w:val="24"/>
          <w:szCs w:val="24"/>
        </w:rPr>
      </w:pPr>
      <w:r w:rsidRPr="008A2B60">
        <w:rPr>
          <w:sz w:val="24"/>
          <w:szCs w:val="24"/>
        </w:rPr>
        <w:t>Nach ungefähr 5 Minuten fügt man die Cranberrys hinzu sowie die in mundgerechte Stücke geschnittene Hühnerbrust. Auf mittlere Temperatur schalten und das Ganze köcheln lassen, bis das Fleisch gar ist, was ungefähr 5 Minuten dauert. Währenddessen bleibt man aber neben dem Herd stehen, denn ab und zu rührt man um, damit nichts am Boden ansetzt.</w:t>
      </w:r>
    </w:p>
    <w:p w14:paraId="59D1293E" w14:textId="77777777" w:rsidR="006570C1" w:rsidRPr="008A2B60" w:rsidRDefault="006570C1" w:rsidP="00B40E8C">
      <w:pPr>
        <w:pStyle w:val="ListParagraph"/>
        <w:numPr>
          <w:ilvl w:val="0"/>
          <w:numId w:val="251"/>
        </w:numPr>
        <w:spacing w:after="120"/>
        <w:ind w:left="714" w:hanging="357"/>
        <w:contextualSpacing w:val="0"/>
        <w:jc w:val="both"/>
        <w:rPr>
          <w:sz w:val="24"/>
          <w:szCs w:val="24"/>
        </w:rPr>
      </w:pPr>
      <w:r w:rsidRPr="008A2B60">
        <w:rPr>
          <w:sz w:val="24"/>
          <w:szCs w:val="24"/>
        </w:rPr>
        <w:t xml:space="preserve">Schließlich gießt man Hühnerbrühe dazu -vielleicht braucht man weniger als 2 l, je nach Geschmack. Die Kichererbsen hinzufügen und den Eintopf noch einmal aufkochen. Die gehackte Petersilie mit den Granatapfelkernen in einer Schüssel vermengen. </w:t>
      </w:r>
    </w:p>
    <w:p w14:paraId="482826A9" w14:textId="77777777" w:rsidR="006570C1" w:rsidRPr="008A2B60" w:rsidRDefault="006570C1" w:rsidP="00B40E8C">
      <w:pPr>
        <w:pStyle w:val="ListParagraph"/>
        <w:numPr>
          <w:ilvl w:val="0"/>
          <w:numId w:val="251"/>
        </w:numPr>
        <w:spacing w:after="120"/>
        <w:ind w:left="714" w:hanging="357"/>
        <w:contextualSpacing w:val="0"/>
        <w:jc w:val="both"/>
        <w:rPr>
          <w:sz w:val="24"/>
          <w:szCs w:val="24"/>
        </w:rPr>
      </w:pPr>
      <w:r w:rsidRPr="008A2B60">
        <w:rPr>
          <w:sz w:val="24"/>
          <w:szCs w:val="24"/>
        </w:rPr>
        <w:t>Nachdem man den Eintopf mit Salz abgeschmeckt hat, serviert man ihn in tiefen Tellern. Darauf kommt die Petersilie-Granatapfel-Mischung. Wer will, isst Reis dazu.</w:t>
      </w:r>
    </w:p>
    <w:p w14:paraId="61C092D5" w14:textId="7786AEAB" w:rsidR="00F8300D" w:rsidRPr="006A13F6" w:rsidRDefault="00F8300D" w:rsidP="00F8300D">
      <w:pPr>
        <w:pStyle w:val="Heading2"/>
        <w:spacing w:after="240"/>
      </w:pPr>
      <w:r w:rsidRPr="006A13F6">
        <w:lastRenderedPageBreak/>
        <w:t>Bohne</w:t>
      </w:r>
      <w:r>
        <w:t>n</w:t>
      </w:r>
      <w:r w:rsidRPr="006A13F6">
        <w:t>eintopf mit Fleisch</w:t>
      </w:r>
      <w:r>
        <w:t xml:space="preserve"> – Cassoulet de Castelnaudry</w:t>
      </w:r>
      <w:r>
        <w:rPr>
          <w:rStyle w:val="FootnoteReference"/>
        </w:rPr>
        <w:footnoteReference w:id="598"/>
      </w:r>
    </w:p>
    <w:p w14:paraId="33CDCDF2" w14:textId="77777777" w:rsidR="00F8300D" w:rsidRPr="006A13F6" w:rsidRDefault="00F8300D" w:rsidP="00F8300D">
      <w:pPr>
        <w:rPr>
          <w:sz w:val="24"/>
          <w:szCs w:val="24"/>
        </w:rPr>
      </w:pPr>
      <w:r w:rsidRPr="00276ACD">
        <w:rPr>
          <w:sz w:val="24"/>
          <w:szCs w:val="24"/>
          <w:u w:val="single"/>
        </w:rPr>
        <w:t>Zutaten</w:t>
      </w:r>
      <w:r w:rsidRPr="006A13F6">
        <w:rPr>
          <w:sz w:val="24"/>
          <w:szCs w:val="24"/>
        </w:rPr>
        <w:t xml:space="preserve"> </w:t>
      </w:r>
      <w:r>
        <w:rPr>
          <w:sz w:val="24"/>
          <w:szCs w:val="24"/>
        </w:rPr>
        <w:t>(</w:t>
      </w:r>
      <w:r w:rsidRPr="006A13F6">
        <w:rPr>
          <w:sz w:val="24"/>
          <w:szCs w:val="24"/>
        </w:rPr>
        <w:t>für 6-8 Portionen</w:t>
      </w:r>
      <w:r>
        <w:rPr>
          <w:sz w:val="24"/>
          <w:szCs w:val="24"/>
        </w:rPr>
        <w:t>)</w:t>
      </w:r>
    </w:p>
    <w:p w14:paraId="79628B36" w14:textId="77777777" w:rsidR="00F8300D" w:rsidRPr="006A13F6" w:rsidRDefault="00F8300D" w:rsidP="00F8300D">
      <w:pPr>
        <w:rPr>
          <w:sz w:val="24"/>
          <w:szCs w:val="24"/>
        </w:rPr>
      </w:pPr>
      <w:r w:rsidRPr="006A13F6">
        <w:rPr>
          <w:sz w:val="24"/>
          <w:szCs w:val="24"/>
        </w:rPr>
        <w:t>500 g getrocknete weiße Bohnenkern</w:t>
      </w:r>
      <w:r>
        <w:rPr>
          <w:sz w:val="24"/>
          <w:szCs w:val="24"/>
        </w:rPr>
        <w:t>e</w:t>
      </w:r>
    </w:p>
    <w:p w14:paraId="54838FB3" w14:textId="77777777" w:rsidR="00F8300D" w:rsidRPr="006A13F6" w:rsidRDefault="00F8300D" w:rsidP="00F8300D">
      <w:pPr>
        <w:rPr>
          <w:sz w:val="24"/>
          <w:szCs w:val="24"/>
        </w:rPr>
      </w:pPr>
      <w:r w:rsidRPr="006A13F6">
        <w:rPr>
          <w:sz w:val="24"/>
          <w:szCs w:val="24"/>
        </w:rPr>
        <w:t>3-4 mittelgroße Zwiebeln</w:t>
      </w:r>
    </w:p>
    <w:p w14:paraId="562CB43F" w14:textId="77777777" w:rsidR="00F8300D" w:rsidRPr="006A13F6" w:rsidRDefault="00F8300D" w:rsidP="00F8300D">
      <w:pPr>
        <w:rPr>
          <w:sz w:val="24"/>
          <w:szCs w:val="24"/>
        </w:rPr>
      </w:pPr>
      <w:r w:rsidRPr="006A13F6">
        <w:rPr>
          <w:sz w:val="24"/>
          <w:szCs w:val="24"/>
        </w:rPr>
        <w:t>5-6 Gewürznelken</w:t>
      </w:r>
    </w:p>
    <w:p w14:paraId="0C0BB626" w14:textId="77777777" w:rsidR="00F8300D" w:rsidRPr="006A13F6" w:rsidRDefault="00F8300D" w:rsidP="00F8300D">
      <w:pPr>
        <w:rPr>
          <w:sz w:val="24"/>
          <w:szCs w:val="24"/>
        </w:rPr>
      </w:pPr>
      <w:r w:rsidRPr="006A13F6">
        <w:rPr>
          <w:sz w:val="24"/>
          <w:szCs w:val="24"/>
        </w:rPr>
        <w:t>100 g frische Speckschwarte (ersatzweise geräucherte)</w:t>
      </w:r>
    </w:p>
    <w:p w14:paraId="38577A71" w14:textId="77777777" w:rsidR="00F8300D" w:rsidRPr="006A13F6" w:rsidRDefault="00F8300D" w:rsidP="00F8300D">
      <w:pPr>
        <w:rPr>
          <w:sz w:val="24"/>
          <w:szCs w:val="24"/>
        </w:rPr>
      </w:pPr>
      <w:r w:rsidRPr="006A13F6">
        <w:rPr>
          <w:sz w:val="24"/>
          <w:szCs w:val="24"/>
        </w:rPr>
        <w:t>6 Knoblauchzehen</w:t>
      </w:r>
    </w:p>
    <w:p w14:paraId="0F010218" w14:textId="77777777" w:rsidR="00F8300D" w:rsidRPr="006A13F6" w:rsidRDefault="00F8300D" w:rsidP="00F8300D">
      <w:pPr>
        <w:rPr>
          <w:sz w:val="24"/>
          <w:szCs w:val="24"/>
        </w:rPr>
      </w:pPr>
      <w:r w:rsidRPr="006A13F6">
        <w:rPr>
          <w:sz w:val="24"/>
          <w:szCs w:val="24"/>
        </w:rPr>
        <w:t>Bouquet garni (Petersilie, Thymian, Lorbeerblatt)</w:t>
      </w:r>
    </w:p>
    <w:p w14:paraId="34B9F94F" w14:textId="77777777" w:rsidR="00F8300D" w:rsidRPr="000C4D65" w:rsidRDefault="00F8300D" w:rsidP="00F8300D">
      <w:pPr>
        <w:rPr>
          <w:sz w:val="24"/>
          <w:szCs w:val="24"/>
        </w:rPr>
      </w:pPr>
      <w:r w:rsidRPr="000C4D65">
        <w:rPr>
          <w:sz w:val="24"/>
          <w:szCs w:val="24"/>
        </w:rPr>
        <w:t>250 g Knoblauchwurst</w:t>
      </w:r>
    </w:p>
    <w:p w14:paraId="5D9E1414" w14:textId="77777777" w:rsidR="00F8300D" w:rsidRPr="000C4D65" w:rsidRDefault="00F8300D" w:rsidP="00F8300D">
      <w:pPr>
        <w:rPr>
          <w:sz w:val="24"/>
          <w:szCs w:val="24"/>
        </w:rPr>
      </w:pPr>
      <w:r w:rsidRPr="000C4D65">
        <w:rPr>
          <w:sz w:val="24"/>
          <w:szCs w:val="24"/>
        </w:rPr>
        <w:t>350 g Schweinerücken, ausgelöst</w:t>
      </w:r>
    </w:p>
    <w:p w14:paraId="14752EF1" w14:textId="77777777" w:rsidR="00F8300D" w:rsidRPr="000C4D65" w:rsidRDefault="00F8300D" w:rsidP="00F8300D">
      <w:pPr>
        <w:rPr>
          <w:sz w:val="24"/>
          <w:szCs w:val="24"/>
        </w:rPr>
      </w:pPr>
      <w:r w:rsidRPr="000C4D65">
        <w:rPr>
          <w:sz w:val="24"/>
          <w:szCs w:val="24"/>
        </w:rPr>
        <w:t>350 g Hammelschulter, ausgelöst</w:t>
      </w:r>
    </w:p>
    <w:p w14:paraId="6E9687B3" w14:textId="77777777" w:rsidR="00F8300D" w:rsidRPr="000C4D65" w:rsidRDefault="00F8300D" w:rsidP="00F8300D">
      <w:pPr>
        <w:rPr>
          <w:sz w:val="24"/>
          <w:szCs w:val="24"/>
        </w:rPr>
      </w:pPr>
      <w:r w:rsidRPr="000C4D65">
        <w:rPr>
          <w:sz w:val="24"/>
          <w:szCs w:val="24"/>
        </w:rPr>
        <w:t>100 g durchwachsener Räucherspeck</w:t>
      </w:r>
    </w:p>
    <w:p w14:paraId="1FE0C80E" w14:textId="77777777" w:rsidR="00F8300D" w:rsidRPr="000C4D65" w:rsidRDefault="00F8300D" w:rsidP="00F8300D">
      <w:pPr>
        <w:rPr>
          <w:sz w:val="24"/>
          <w:szCs w:val="24"/>
        </w:rPr>
      </w:pPr>
      <w:r w:rsidRPr="000C4D65">
        <w:rPr>
          <w:sz w:val="24"/>
          <w:szCs w:val="24"/>
        </w:rPr>
        <w:t>4 EL Gänseschmalz</w:t>
      </w:r>
    </w:p>
    <w:p w14:paraId="0D677577" w14:textId="77777777" w:rsidR="00F8300D" w:rsidRPr="000C4D65" w:rsidRDefault="00F8300D" w:rsidP="00F8300D">
      <w:pPr>
        <w:rPr>
          <w:sz w:val="24"/>
          <w:szCs w:val="24"/>
        </w:rPr>
      </w:pPr>
      <w:r w:rsidRPr="000C4D65">
        <w:rPr>
          <w:sz w:val="24"/>
          <w:szCs w:val="24"/>
        </w:rPr>
        <w:t>1 Lorbeerblatt</w:t>
      </w:r>
    </w:p>
    <w:p w14:paraId="5512086E" w14:textId="77777777" w:rsidR="00F8300D" w:rsidRPr="000C4D65" w:rsidRDefault="00F8300D" w:rsidP="00F8300D">
      <w:pPr>
        <w:rPr>
          <w:sz w:val="24"/>
          <w:szCs w:val="24"/>
        </w:rPr>
      </w:pPr>
      <w:r w:rsidRPr="000C4D65">
        <w:rPr>
          <w:sz w:val="24"/>
          <w:szCs w:val="24"/>
        </w:rPr>
        <w:t>3 Fleischtomaten</w:t>
      </w:r>
    </w:p>
    <w:p w14:paraId="2FDA58A0" w14:textId="77777777" w:rsidR="00F8300D" w:rsidRPr="000C4D65" w:rsidRDefault="00F8300D" w:rsidP="00F8300D">
      <w:pPr>
        <w:rPr>
          <w:sz w:val="24"/>
          <w:szCs w:val="24"/>
        </w:rPr>
      </w:pPr>
      <w:r w:rsidRPr="000C4D65">
        <w:rPr>
          <w:sz w:val="24"/>
          <w:szCs w:val="24"/>
        </w:rPr>
        <w:t>2-3 EL Semmelbrösel</w:t>
      </w:r>
    </w:p>
    <w:p w14:paraId="6686C4D8" w14:textId="77777777" w:rsidR="00F8300D" w:rsidRPr="000C4D65" w:rsidRDefault="00F8300D" w:rsidP="00F8300D">
      <w:pPr>
        <w:rPr>
          <w:sz w:val="24"/>
          <w:szCs w:val="24"/>
        </w:rPr>
      </w:pPr>
      <w:r w:rsidRPr="000C4D65">
        <w:rPr>
          <w:sz w:val="24"/>
          <w:szCs w:val="24"/>
        </w:rPr>
        <w:t>Salz, Pfeffer aus der Mühle</w:t>
      </w:r>
    </w:p>
    <w:p w14:paraId="5B3A80B0" w14:textId="77777777" w:rsidR="00F8300D" w:rsidRDefault="00F8300D" w:rsidP="00F8300D">
      <w:pPr>
        <w:pStyle w:val="ListParagraph"/>
        <w:rPr>
          <w:sz w:val="24"/>
          <w:szCs w:val="24"/>
        </w:rPr>
      </w:pPr>
    </w:p>
    <w:p w14:paraId="6E67C131" w14:textId="77777777" w:rsidR="00F8300D" w:rsidRPr="000C4D65" w:rsidRDefault="00F8300D" w:rsidP="00F8300D">
      <w:pPr>
        <w:rPr>
          <w:sz w:val="24"/>
          <w:szCs w:val="24"/>
        </w:rPr>
      </w:pPr>
      <w:r w:rsidRPr="000C4D65">
        <w:rPr>
          <w:sz w:val="24"/>
          <w:szCs w:val="24"/>
        </w:rPr>
        <w:t>Zubereitungszeit: etwa 5 Stunden (plus 12 Stunden Quellzeit)</w:t>
      </w:r>
    </w:p>
    <w:p w14:paraId="1D6B6C2A" w14:textId="77777777" w:rsidR="00F8300D" w:rsidRPr="000C4D65" w:rsidRDefault="00F8300D" w:rsidP="00B40E8C">
      <w:pPr>
        <w:pStyle w:val="ListParagraph"/>
        <w:numPr>
          <w:ilvl w:val="0"/>
          <w:numId w:val="1485"/>
        </w:numPr>
        <w:spacing w:after="120"/>
        <w:ind w:left="714" w:hanging="357"/>
        <w:contextualSpacing w:val="0"/>
        <w:jc w:val="both"/>
        <w:rPr>
          <w:sz w:val="24"/>
          <w:szCs w:val="24"/>
        </w:rPr>
      </w:pPr>
      <w:r w:rsidRPr="000C4D65">
        <w:rPr>
          <w:sz w:val="24"/>
          <w:szCs w:val="24"/>
        </w:rPr>
        <w:t>Die Bohnenkerne über Nacht in kaltem Wasser einweichen.</w:t>
      </w:r>
    </w:p>
    <w:p w14:paraId="3D21485F" w14:textId="77777777" w:rsidR="00F8300D" w:rsidRPr="000C4D65" w:rsidRDefault="00F8300D" w:rsidP="00B40E8C">
      <w:pPr>
        <w:pStyle w:val="ListParagraph"/>
        <w:numPr>
          <w:ilvl w:val="0"/>
          <w:numId w:val="1485"/>
        </w:numPr>
        <w:spacing w:after="120"/>
        <w:ind w:left="714" w:hanging="357"/>
        <w:contextualSpacing w:val="0"/>
        <w:jc w:val="both"/>
        <w:rPr>
          <w:sz w:val="24"/>
          <w:szCs w:val="24"/>
        </w:rPr>
      </w:pPr>
      <w:r w:rsidRPr="000C4D65">
        <w:rPr>
          <w:sz w:val="24"/>
          <w:szCs w:val="24"/>
        </w:rPr>
        <w:t>Am nächsten Tag 1 Zwiebel schälen und mit den Gewürznelken spicken. Die Speckschwarte kurz in kochendem Wasser blanchieren. 3 Knoblauchzehen schälen.</w:t>
      </w:r>
    </w:p>
    <w:p w14:paraId="40E2386F" w14:textId="77777777" w:rsidR="00F8300D" w:rsidRPr="000C4D65" w:rsidRDefault="00F8300D" w:rsidP="00B40E8C">
      <w:pPr>
        <w:pStyle w:val="ListParagraph"/>
        <w:numPr>
          <w:ilvl w:val="0"/>
          <w:numId w:val="1485"/>
        </w:numPr>
        <w:spacing w:after="120"/>
        <w:ind w:left="714" w:hanging="357"/>
        <w:contextualSpacing w:val="0"/>
        <w:jc w:val="both"/>
        <w:rPr>
          <w:sz w:val="24"/>
          <w:szCs w:val="24"/>
        </w:rPr>
      </w:pPr>
      <w:r w:rsidRPr="000C4D65">
        <w:rPr>
          <w:sz w:val="24"/>
          <w:szCs w:val="24"/>
        </w:rPr>
        <w:t>Die Bohnen zusammen mit dem Einweichwasser in einen Topf schütten, salzen. Die gespickte Zwiebel, die Speckschwarte, das Bouquet garni und 3 Knoblauchzehen im Ganzen dazu geben. Den Topf zudecken und das Ganze etwa 1 Stunde bei milder Hitze kochen lassen. Die Wurst einlegen und das Ganze weitere 30 Minuten kochen. Abgießen, den Kochsud aufbewahren.</w:t>
      </w:r>
    </w:p>
    <w:p w14:paraId="419BBE96" w14:textId="77777777" w:rsidR="00F8300D" w:rsidRPr="000C4D65" w:rsidRDefault="00F8300D" w:rsidP="00B40E8C">
      <w:pPr>
        <w:pStyle w:val="ListParagraph"/>
        <w:numPr>
          <w:ilvl w:val="0"/>
          <w:numId w:val="1485"/>
        </w:numPr>
        <w:spacing w:after="120"/>
        <w:ind w:left="714" w:hanging="357"/>
        <w:contextualSpacing w:val="0"/>
        <w:jc w:val="both"/>
        <w:rPr>
          <w:sz w:val="24"/>
          <w:szCs w:val="24"/>
        </w:rPr>
      </w:pPr>
      <w:r w:rsidRPr="000C4D65">
        <w:rPr>
          <w:sz w:val="24"/>
          <w:szCs w:val="24"/>
        </w:rPr>
        <w:t>Schweine- und Hammelfleisch sowie den Speck würfeln. Die restlichen Zwiebeln kleinschneiden.</w:t>
      </w:r>
    </w:p>
    <w:p w14:paraId="0EEB462E" w14:textId="77777777" w:rsidR="00F8300D" w:rsidRPr="000C4D65" w:rsidRDefault="00F8300D" w:rsidP="00B40E8C">
      <w:pPr>
        <w:pStyle w:val="ListParagraph"/>
        <w:numPr>
          <w:ilvl w:val="0"/>
          <w:numId w:val="1485"/>
        </w:numPr>
        <w:spacing w:after="120"/>
        <w:ind w:left="714" w:hanging="357"/>
        <w:contextualSpacing w:val="0"/>
        <w:jc w:val="both"/>
        <w:rPr>
          <w:sz w:val="24"/>
          <w:szCs w:val="24"/>
        </w:rPr>
      </w:pPr>
      <w:r w:rsidRPr="000C4D65">
        <w:rPr>
          <w:sz w:val="24"/>
          <w:szCs w:val="24"/>
        </w:rPr>
        <w:t xml:space="preserve">In einem zweiten Topf die Hälfte des Gänseschmalzes zerlassen. Das Fleisch und den Speck darin kräftig anbraten, dann die Zwiebelwürfel dazugeben. Die restlichen 3 </w:t>
      </w:r>
      <w:r w:rsidRPr="000C4D65">
        <w:rPr>
          <w:sz w:val="24"/>
          <w:szCs w:val="24"/>
        </w:rPr>
        <w:lastRenderedPageBreak/>
        <w:t>Knoblauchzehen schälen und dazu pressen. Salzen, pfeffern. Das Lorbeerblatt und den Kochsud der Bohnen dazu geben.</w:t>
      </w:r>
    </w:p>
    <w:p w14:paraId="72F00356" w14:textId="77777777" w:rsidR="00F8300D" w:rsidRPr="000C4D65" w:rsidRDefault="00F8300D" w:rsidP="00B40E8C">
      <w:pPr>
        <w:pStyle w:val="ListParagraph"/>
        <w:numPr>
          <w:ilvl w:val="0"/>
          <w:numId w:val="1485"/>
        </w:numPr>
        <w:spacing w:after="120"/>
        <w:contextualSpacing w:val="0"/>
        <w:jc w:val="both"/>
        <w:rPr>
          <w:sz w:val="24"/>
          <w:szCs w:val="24"/>
        </w:rPr>
      </w:pPr>
      <w:r w:rsidRPr="000C4D65">
        <w:rPr>
          <w:sz w:val="24"/>
          <w:szCs w:val="24"/>
        </w:rPr>
        <w:t>Die Tomaten häuten und vierteln. Kerne herausdrücken, das Fruchtfleisch würfeln und an das Ragout geben. Alles zugedeckt bei sehr milder Hitze etwa 2 Stunden köcheln lassen.</w:t>
      </w:r>
    </w:p>
    <w:p w14:paraId="7CBCF605" w14:textId="77777777" w:rsidR="00F8300D" w:rsidRPr="000C4D65" w:rsidRDefault="00F8300D" w:rsidP="00B40E8C">
      <w:pPr>
        <w:pStyle w:val="ListParagraph"/>
        <w:numPr>
          <w:ilvl w:val="0"/>
          <w:numId w:val="1485"/>
        </w:numPr>
        <w:spacing w:after="120"/>
        <w:contextualSpacing w:val="0"/>
        <w:jc w:val="both"/>
        <w:rPr>
          <w:sz w:val="24"/>
          <w:szCs w:val="24"/>
        </w:rPr>
      </w:pPr>
      <w:r w:rsidRPr="000C4D65">
        <w:rPr>
          <w:sz w:val="24"/>
          <w:szCs w:val="24"/>
        </w:rPr>
        <w:t>Den Backofen auf 220°C vorheizen. Eine große Auflaufform mit Speckschwarte auslegen. Die Hälfte der Bohnen, dann das Fleisch darauf verteilen. Die Wurst in Scheiben schneiden, mit den restlichen Bohnen mischen und auf das Fleisch geben. Die Semmelbrösel obenauf streuen. Das restliche Gänseschmalz zerlassen und über die Brösel träufeln.</w:t>
      </w:r>
    </w:p>
    <w:p w14:paraId="783720B7" w14:textId="77777777" w:rsidR="00F8300D" w:rsidRPr="000C4D65" w:rsidRDefault="00F8300D" w:rsidP="00B40E8C">
      <w:pPr>
        <w:pStyle w:val="ListParagraph"/>
        <w:numPr>
          <w:ilvl w:val="0"/>
          <w:numId w:val="1485"/>
        </w:numPr>
        <w:spacing w:after="120"/>
        <w:contextualSpacing w:val="0"/>
        <w:jc w:val="both"/>
        <w:rPr>
          <w:sz w:val="24"/>
          <w:szCs w:val="24"/>
        </w:rPr>
      </w:pPr>
      <w:r w:rsidRPr="000C4D65">
        <w:rPr>
          <w:sz w:val="24"/>
          <w:szCs w:val="24"/>
        </w:rPr>
        <w:t xml:space="preserve">Im heißen Backofen (Mitte, Gas Stufe 4) etwa 1,5 Stunden überbacken. Dabei die Kruste öfter durchbrechen, damit der Saft austritt. </w:t>
      </w:r>
    </w:p>
    <w:p w14:paraId="75EEF2E8" w14:textId="77777777" w:rsidR="00F8300D" w:rsidRDefault="00F8300D" w:rsidP="00F8300D">
      <w:pPr>
        <w:rPr>
          <w:sz w:val="24"/>
          <w:szCs w:val="24"/>
        </w:rPr>
      </w:pPr>
      <w:r>
        <w:rPr>
          <w:sz w:val="24"/>
          <w:szCs w:val="24"/>
        </w:rPr>
        <w:br w:type="page"/>
      </w:r>
    </w:p>
    <w:p w14:paraId="25C1067D" w14:textId="17B11CB2" w:rsidR="00AE63D7" w:rsidRDefault="00AE63D7" w:rsidP="00954C40">
      <w:pPr>
        <w:pStyle w:val="Heading2"/>
        <w:spacing w:after="240"/>
      </w:pPr>
      <w:r>
        <w:lastRenderedPageBreak/>
        <w:t>Hackfleischbällchen mit Feta</w:t>
      </w:r>
      <w:r w:rsidR="000C7F10">
        <w:rPr>
          <w:rStyle w:val="FootnoteReference"/>
        </w:rPr>
        <w:footnoteReference w:id="599"/>
      </w:r>
      <w:r>
        <w:t xml:space="preserve"> </w:t>
      </w:r>
    </w:p>
    <w:p w14:paraId="49FF3297" w14:textId="62E63EB6" w:rsidR="00AE63D7" w:rsidRDefault="00AE63D7">
      <w:pPr>
        <w:rPr>
          <w:sz w:val="24"/>
          <w:szCs w:val="24"/>
        </w:rPr>
      </w:pPr>
      <w:r w:rsidRPr="00954C40">
        <w:rPr>
          <w:sz w:val="24"/>
          <w:szCs w:val="24"/>
          <w:u w:val="single"/>
        </w:rPr>
        <w:t>Zutaten</w:t>
      </w:r>
      <w:r>
        <w:rPr>
          <w:sz w:val="24"/>
          <w:szCs w:val="24"/>
        </w:rPr>
        <w:t xml:space="preserve"> </w:t>
      </w:r>
      <w:r w:rsidR="00954C40">
        <w:rPr>
          <w:sz w:val="24"/>
          <w:szCs w:val="24"/>
        </w:rPr>
        <w:t>(</w:t>
      </w:r>
      <w:r>
        <w:rPr>
          <w:sz w:val="24"/>
          <w:szCs w:val="24"/>
        </w:rPr>
        <w:t>für 6 Portionen</w:t>
      </w:r>
      <w:r w:rsidR="00954C40">
        <w:rPr>
          <w:sz w:val="24"/>
          <w:szCs w:val="24"/>
        </w:rPr>
        <w:t>)</w:t>
      </w:r>
    </w:p>
    <w:p w14:paraId="2616F134" w14:textId="77777777" w:rsidR="00AE63D7" w:rsidRDefault="00AE63D7">
      <w:pPr>
        <w:rPr>
          <w:sz w:val="24"/>
          <w:szCs w:val="24"/>
        </w:rPr>
      </w:pPr>
      <w:r>
        <w:rPr>
          <w:sz w:val="24"/>
          <w:szCs w:val="24"/>
        </w:rPr>
        <w:t>500 g Hackfleisch (Rind oder Lamm)</w:t>
      </w:r>
    </w:p>
    <w:p w14:paraId="62E433AC" w14:textId="77777777" w:rsidR="00AE63D7" w:rsidRDefault="00AE63D7">
      <w:pPr>
        <w:rPr>
          <w:sz w:val="24"/>
          <w:szCs w:val="24"/>
        </w:rPr>
      </w:pPr>
      <w:r>
        <w:rPr>
          <w:sz w:val="24"/>
          <w:szCs w:val="24"/>
        </w:rPr>
        <w:t>100 g Feta, in 1 cm große Stücke gebröckelt</w:t>
      </w:r>
    </w:p>
    <w:p w14:paraId="66BBC3E3" w14:textId="77777777" w:rsidR="00AE63D7" w:rsidRDefault="00AE63D7">
      <w:pPr>
        <w:rPr>
          <w:sz w:val="24"/>
          <w:szCs w:val="24"/>
        </w:rPr>
      </w:pPr>
      <w:r>
        <w:rPr>
          <w:sz w:val="24"/>
          <w:szCs w:val="24"/>
        </w:rPr>
        <w:t>2 EL Thymianblätter</w:t>
      </w:r>
    </w:p>
    <w:p w14:paraId="54D92D3B" w14:textId="77777777" w:rsidR="00AE63D7" w:rsidRDefault="00AE63D7">
      <w:pPr>
        <w:rPr>
          <w:sz w:val="24"/>
          <w:szCs w:val="24"/>
        </w:rPr>
      </w:pPr>
      <w:r>
        <w:rPr>
          <w:sz w:val="24"/>
          <w:szCs w:val="24"/>
        </w:rPr>
        <w:t>2 Knoblauchzehen, zerdrückt</w:t>
      </w:r>
    </w:p>
    <w:p w14:paraId="7EB6BDCB" w14:textId="77777777" w:rsidR="00AE63D7" w:rsidRDefault="00AE63D7">
      <w:pPr>
        <w:rPr>
          <w:sz w:val="24"/>
          <w:szCs w:val="24"/>
        </w:rPr>
      </w:pPr>
      <w:r>
        <w:rPr>
          <w:sz w:val="24"/>
          <w:szCs w:val="24"/>
        </w:rPr>
        <w:t>10 g Petersilie, fein gehackt</w:t>
      </w:r>
    </w:p>
    <w:p w14:paraId="669142E0" w14:textId="77777777" w:rsidR="00AE63D7" w:rsidRDefault="00AE63D7">
      <w:pPr>
        <w:rPr>
          <w:sz w:val="24"/>
          <w:szCs w:val="24"/>
        </w:rPr>
      </w:pPr>
      <w:r>
        <w:rPr>
          <w:sz w:val="24"/>
          <w:szCs w:val="24"/>
        </w:rPr>
        <w:t>1 – 2 Weißbrotscheiben, entrindet und fein zerkleinert</w:t>
      </w:r>
    </w:p>
    <w:p w14:paraId="47AEBAB2" w14:textId="77777777" w:rsidR="00AE63D7" w:rsidRDefault="00AE63D7">
      <w:pPr>
        <w:rPr>
          <w:sz w:val="24"/>
          <w:szCs w:val="24"/>
        </w:rPr>
      </w:pPr>
      <w:r>
        <w:rPr>
          <w:sz w:val="24"/>
          <w:szCs w:val="24"/>
        </w:rPr>
        <w:t>½ TL gemahlener Zimt</w:t>
      </w:r>
    </w:p>
    <w:p w14:paraId="00E64DE7" w14:textId="77777777" w:rsidR="00AE63D7" w:rsidRDefault="00AE63D7">
      <w:pPr>
        <w:rPr>
          <w:sz w:val="24"/>
          <w:szCs w:val="24"/>
        </w:rPr>
      </w:pPr>
      <w:r>
        <w:rPr>
          <w:sz w:val="24"/>
          <w:szCs w:val="24"/>
        </w:rPr>
        <w:t>1 EL Olivenöl</w:t>
      </w:r>
    </w:p>
    <w:p w14:paraId="5BEF061D" w14:textId="4C1BF0E8" w:rsidR="00AE63D7" w:rsidRPr="009503E8" w:rsidRDefault="00AE63D7">
      <w:pPr>
        <w:rPr>
          <w:sz w:val="24"/>
          <w:szCs w:val="24"/>
        </w:rPr>
      </w:pPr>
      <w:r w:rsidRPr="009503E8">
        <w:rPr>
          <w:sz w:val="24"/>
          <w:szCs w:val="24"/>
        </w:rPr>
        <w:t>2 TL Granatapfelsirup</w:t>
      </w:r>
      <w:r w:rsidR="000008ED" w:rsidRPr="009503E8">
        <w:rPr>
          <w:sz w:val="24"/>
          <w:szCs w:val="24"/>
        </w:rPr>
        <w:t xml:space="preserve"> (wer will)</w:t>
      </w:r>
    </w:p>
    <w:p w14:paraId="58FCF21D" w14:textId="77777777" w:rsidR="00AE63D7" w:rsidRPr="009503E8" w:rsidRDefault="00AE63D7">
      <w:pPr>
        <w:rPr>
          <w:sz w:val="24"/>
          <w:szCs w:val="24"/>
        </w:rPr>
      </w:pPr>
      <w:r w:rsidRPr="009503E8">
        <w:rPr>
          <w:sz w:val="24"/>
          <w:szCs w:val="24"/>
        </w:rPr>
        <w:t>Salz, Pfeffer</w:t>
      </w:r>
    </w:p>
    <w:p w14:paraId="2B82C419" w14:textId="77777777" w:rsidR="00AE63D7" w:rsidRPr="009503E8" w:rsidRDefault="00AE63D7" w:rsidP="000008ED">
      <w:pPr>
        <w:jc w:val="both"/>
        <w:rPr>
          <w:sz w:val="24"/>
          <w:szCs w:val="24"/>
        </w:rPr>
      </w:pPr>
    </w:p>
    <w:p w14:paraId="51DD1A52" w14:textId="375808F8" w:rsidR="00954C40" w:rsidRPr="009503E8" w:rsidRDefault="00954C40" w:rsidP="000008ED">
      <w:pPr>
        <w:jc w:val="both"/>
        <w:rPr>
          <w:sz w:val="24"/>
          <w:szCs w:val="24"/>
        </w:rPr>
      </w:pPr>
      <w:r w:rsidRPr="009503E8">
        <w:rPr>
          <w:sz w:val="24"/>
          <w:szCs w:val="24"/>
        </w:rPr>
        <w:t>Zubereitung:</w:t>
      </w:r>
    </w:p>
    <w:p w14:paraId="65794268" w14:textId="77777777" w:rsidR="00AE63D7" w:rsidRPr="000008ED" w:rsidRDefault="00AE63D7" w:rsidP="00B40E8C">
      <w:pPr>
        <w:pStyle w:val="ListParagraph"/>
        <w:numPr>
          <w:ilvl w:val="0"/>
          <w:numId w:val="1055"/>
        </w:numPr>
        <w:spacing w:after="120"/>
        <w:ind w:left="714" w:hanging="357"/>
        <w:contextualSpacing w:val="0"/>
        <w:jc w:val="both"/>
        <w:rPr>
          <w:sz w:val="24"/>
          <w:szCs w:val="24"/>
        </w:rPr>
      </w:pPr>
      <w:r w:rsidRPr="000008ED">
        <w:rPr>
          <w:sz w:val="24"/>
          <w:szCs w:val="24"/>
        </w:rPr>
        <w:t>Den Backofen auf 200 Grad Umluft vorheizen.</w:t>
      </w:r>
    </w:p>
    <w:p w14:paraId="7AA6263E" w14:textId="49A7E462" w:rsidR="00AE63D7" w:rsidRPr="000008ED" w:rsidRDefault="00AE63D7" w:rsidP="00B40E8C">
      <w:pPr>
        <w:pStyle w:val="ListParagraph"/>
        <w:numPr>
          <w:ilvl w:val="0"/>
          <w:numId w:val="1055"/>
        </w:numPr>
        <w:spacing w:after="120"/>
        <w:ind w:left="714" w:hanging="357"/>
        <w:contextualSpacing w:val="0"/>
        <w:jc w:val="both"/>
        <w:rPr>
          <w:sz w:val="24"/>
          <w:szCs w:val="24"/>
        </w:rPr>
      </w:pPr>
      <w:r w:rsidRPr="000008ED">
        <w:rPr>
          <w:sz w:val="24"/>
          <w:szCs w:val="24"/>
        </w:rPr>
        <w:t>Das H</w:t>
      </w:r>
      <w:r w:rsidR="000008ED" w:rsidRPr="000008ED">
        <w:rPr>
          <w:sz w:val="24"/>
          <w:szCs w:val="24"/>
        </w:rPr>
        <w:t>ackf</w:t>
      </w:r>
      <w:r w:rsidRPr="000008ED">
        <w:rPr>
          <w:sz w:val="24"/>
          <w:szCs w:val="24"/>
        </w:rPr>
        <w:t>leisch in einer großen Schüssel mit Feta, Thymian, Knoblauch, Petersilie, Weißbrotbröseln, Zimt, ¾ TL Salz du reichlich Pfeffer sorgfältig vermengen. Aus der Masse 18 Bällchen formen.</w:t>
      </w:r>
    </w:p>
    <w:p w14:paraId="41F27FAE" w14:textId="3D1826E2" w:rsidR="000008ED" w:rsidRDefault="00AE63D7" w:rsidP="00B40E8C">
      <w:pPr>
        <w:pStyle w:val="ListParagraph"/>
        <w:numPr>
          <w:ilvl w:val="0"/>
          <w:numId w:val="1055"/>
        </w:numPr>
        <w:spacing w:after="120"/>
        <w:ind w:left="714" w:hanging="357"/>
        <w:contextualSpacing w:val="0"/>
        <w:jc w:val="both"/>
        <w:rPr>
          <w:sz w:val="24"/>
          <w:szCs w:val="24"/>
        </w:rPr>
      </w:pPr>
      <w:r w:rsidRPr="000008ED">
        <w:rPr>
          <w:sz w:val="24"/>
          <w:szCs w:val="24"/>
        </w:rPr>
        <w:t xml:space="preserve">Das Öl in einer großen Pfanne bei mittlerer bis hoher Temperatur erhitzen. Sobald es heiß ist, die Bällchen hineinlegen, 5 – 6 Minuten braten </w:t>
      </w:r>
      <w:r w:rsidR="00954C40">
        <w:rPr>
          <w:sz w:val="24"/>
          <w:szCs w:val="24"/>
        </w:rPr>
        <w:t>und</w:t>
      </w:r>
      <w:r w:rsidRPr="000008ED">
        <w:rPr>
          <w:sz w:val="24"/>
          <w:szCs w:val="24"/>
        </w:rPr>
        <w:t xml:space="preserve"> immer wieder vorsichtig wenden, bis sie von allen Seiten goldbraun sind. Auf ein mit Backpapier belegtes Blech legen</w:t>
      </w:r>
      <w:r w:rsidR="000008ED" w:rsidRPr="000008ED">
        <w:rPr>
          <w:sz w:val="24"/>
          <w:szCs w:val="24"/>
        </w:rPr>
        <w:t>, nach Belieben mit dem Granatapfelsirup beträufeln und 5 Minuten im Ofen fertig garen. Heiß servieren</w:t>
      </w:r>
      <w:r w:rsidR="000008ED">
        <w:rPr>
          <w:sz w:val="24"/>
          <w:szCs w:val="24"/>
        </w:rPr>
        <w:t>.</w:t>
      </w:r>
    </w:p>
    <w:p w14:paraId="725AC567" w14:textId="11D4ED8E" w:rsidR="002743D9" w:rsidRPr="00880D42" w:rsidRDefault="000008ED" w:rsidP="006570C1">
      <w:pPr>
        <w:pStyle w:val="Heading2"/>
        <w:spacing w:after="240"/>
        <w:rPr>
          <w:sz w:val="24"/>
          <w:szCs w:val="24"/>
        </w:rPr>
      </w:pPr>
      <w:r>
        <w:br w:type="page"/>
      </w:r>
    </w:p>
    <w:p w14:paraId="7F53CAEC" w14:textId="14A2FA5B" w:rsidR="009A5794" w:rsidRDefault="009A5794" w:rsidP="00B11ED6">
      <w:pPr>
        <w:pStyle w:val="Heading2"/>
        <w:spacing w:after="240"/>
      </w:pPr>
      <w:r>
        <w:lastRenderedPageBreak/>
        <w:t>Fleischküchlein mit Pistazien und Sumach-Joghurt</w:t>
      </w:r>
      <w:r w:rsidR="001058E2">
        <w:rPr>
          <w:rStyle w:val="FootnoteReference"/>
        </w:rPr>
        <w:footnoteReference w:id="600"/>
      </w:r>
      <w:r>
        <w:t xml:space="preserve"> </w:t>
      </w:r>
    </w:p>
    <w:p w14:paraId="1FE439AC" w14:textId="0DC795AE" w:rsidR="009A5794" w:rsidRDefault="009A5794" w:rsidP="002743D9">
      <w:pPr>
        <w:rPr>
          <w:sz w:val="24"/>
          <w:szCs w:val="24"/>
        </w:rPr>
      </w:pPr>
      <w:r w:rsidRPr="00B11ED6">
        <w:rPr>
          <w:sz w:val="24"/>
          <w:szCs w:val="24"/>
          <w:u w:val="single"/>
        </w:rPr>
        <w:t>Zutaten</w:t>
      </w:r>
      <w:r>
        <w:rPr>
          <w:sz w:val="24"/>
          <w:szCs w:val="24"/>
        </w:rPr>
        <w:t xml:space="preserve"> </w:t>
      </w:r>
      <w:r w:rsidR="00B11ED6">
        <w:rPr>
          <w:sz w:val="24"/>
          <w:szCs w:val="24"/>
        </w:rPr>
        <w:t>(</w:t>
      </w:r>
      <w:r>
        <w:rPr>
          <w:sz w:val="24"/>
          <w:szCs w:val="24"/>
        </w:rPr>
        <w:t>für 20 Frikadellen</w:t>
      </w:r>
      <w:r w:rsidR="00B11ED6">
        <w:rPr>
          <w:sz w:val="24"/>
          <w:szCs w:val="24"/>
        </w:rPr>
        <w:t>)</w:t>
      </w:r>
    </w:p>
    <w:p w14:paraId="5051BF12" w14:textId="6237B9F8" w:rsidR="009A5794" w:rsidRDefault="009A5794" w:rsidP="002743D9">
      <w:pPr>
        <w:rPr>
          <w:sz w:val="24"/>
          <w:szCs w:val="24"/>
        </w:rPr>
      </w:pPr>
      <w:r>
        <w:rPr>
          <w:sz w:val="24"/>
          <w:szCs w:val="24"/>
        </w:rPr>
        <w:t>60 g Pistazienkerne</w:t>
      </w:r>
    </w:p>
    <w:p w14:paraId="0EE65329" w14:textId="74A7DBB7" w:rsidR="009A5794" w:rsidRDefault="009A5794" w:rsidP="002743D9">
      <w:pPr>
        <w:rPr>
          <w:sz w:val="24"/>
          <w:szCs w:val="24"/>
        </w:rPr>
      </w:pPr>
      <w:r>
        <w:rPr>
          <w:sz w:val="24"/>
          <w:szCs w:val="24"/>
        </w:rPr>
        <w:t>25 g Rucola</w:t>
      </w:r>
    </w:p>
    <w:p w14:paraId="66A4E61A" w14:textId="2BB26844" w:rsidR="009A5794" w:rsidRDefault="009A5794" w:rsidP="002743D9">
      <w:pPr>
        <w:rPr>
          <w:sz w:val="24"/>
          <w:szCs w:val="24"/>
        </w:rPr>
      </w:pPr>
      <w:r>
        <w:rPr>
          <w:sz w:val="24"/>
          <w:szCs w:val="24"/>
        </w:rPr>
        <w:t>1 Zwiebel, geviertelt</w:t>
      </w:r>
    </w:p>
    <w:p w14:paraId="7656BB76" w14:textId="5EDB85C2" w:rsidR="009A5794" w:rsidRDefault="009A5794" w:rsidP="002743D9">
      <w:pPr>
        <w:rPr>
          <w:sz w:val="24"/>
          <w:szCs w:val="24"/>
        </w:rPr>
      </w:pPr>
      <w:r>
        <w:rPr>
          <w:sz w:val="24"/>
          <w:szCs w:val="24"/>
        </w:rPr>
        <w:t>1 große Knoblauchzehe, geschält</w:t>
      </w:r>
    </w:p>
    <w:p w14:paraId="26A758F7" w14:textId="5DEE1CA4" w:rsidR="009A5794" w:rsidRDefault="009A5794" w:rsidP="002743D9">
      <w:pPr>
        <w:rPr>
          <w:sz w:val="24"/>
          <w:szCs w:val="24"/>
        </w:rPr>
      </w:pPr>
      <w:r>
        <w:rPr>
          <w:sz w:val="24"/>
          <w:szCs w:val="24"/>
        </w:rPr>
        <w:t>500 g Hackfleisch (Rind oder Lamm)</w:t>
      </w:r>
    </w:p>
    <w:p w14:paraId="12CDA87B" w14:textId="112DB4E4" w:rsidR="009A5794" w:rsidRDefault="009A5794" w:rsidP="002743D9">
      <w:pPr>
        <w:rPr>
          <w:sz w:val="24"/>
          <w:szCs w:val="24"/>
        </w:rPr>
      </w:pPr>
      <w:r>
        <w:rPr>
          <w:sz w:val="24"/>
          <w:szCs w:val="24"/>
        </w:rPr>
        <w:t>Etwa 3 EL Olivenöl</w:t>
      </w:r>
    </w:p>
    <w:p w14:paraId="2181466D" w14:textId="65A80FE4" w:rsidR="009A5794" w:rsidRDefault="009A5794" w:rsidP="002743D9">
      <w:pPr>
        <w:rPr>
          <w:sz w:val="24"/>
          <w:szCs w:val="24"/>
        </w:rPr>
      </w:pPr>
      <w:r>
        <w:rPr>
          <w:sz w:val="24"/>
          <w:szCs w:val="24"/>
        </w:rPr>
        <w:t>Salz, Pfeffer</w:t>
      </w:r>
    </w:p>
    <w:p w14:paraId="598AD430" w14:textId="7B768DD8" w:rsidR="009A5794" w:rsidRDefault="009A5794" w:rsidP="002743D9">
      <w:pPr>
        <w:rPr>
          <w:sz w:val="24"/>
          <w:szCs w:val="24"/>
        </w:rPr>
      </w:pPr>
    </w:p>
    <w:p w14:paraId="0E2C8684" w14:textId="66FE1248" w:rsidR="009A5794" w:rsidRPr="00B11ED6" w:rsidRDefault="00B11ED6" w:rsidP="002743D9">
      <w:pPr>
        <w:rPr>
          <w:i/>
          <w:iCs/>
          <w:sz w:val="24"/>
          <w:szCs w:val="24"/>
        </w:rPr>
      </w:pPr>
      <w:r w:rsidRPr="00B11ED6">
        <w:rPr>
          <w:i/>
          <w:iCs/>
          <w:sz w:val="24"/>
          <w:szCs w:val="24"/>
        </w:rPr>
        <w:t xml:space="preserve">Für den </w:t>
      </w:r>
      <w:r w:rsidR="009A5794" w:rsidRPr="00B11ED6">
        <w:rPr>
          <w:i/>
          <w:iCs/>
          <w:sz w:val="24"/>
          <w:szCs w:val="24"/>
        </w:rPr>
        <w:t>Sumach-Joghurt</w:t>
      </w:r>
    </w:p>
    <w:p w14:paraId="33BE9D92" w14:textId="71305BB0" w:rsidR="009A5794" w:rsidRDefault="009A5794" w:rsidP="002743D9">
      <w:pPr>
        <w:rPr>
          <w:sz w:val="24"/>
          <w:szCs w:val="24"/>
        </w:rPr>
      </w:pPr>
      <w:r>
        <w:rPr>
          <w:sz w:val="24"/>
          <w:szCs w:val="24"/>
        </w:rPr>
        <w:t>250 g griechischer Joghurt</w:t>
      </w:r>
    </w:p>
    <w:p w14:paraId="673A5B5B" w14:textId="321745EC" w:rsidR="009A5794" w:rsidRDefault="009A5794" w:rsidP="002743D9">
      <w:pPr>
        <w:rPr>
          <w:sz w:val="24"/>
          <w:szCs w:val="24"/>
        </w:rPr>
      </w:pPr>
      <w:r>
        <w:rPr>
          <w:sz w:val="24"/>
          <w:szCs w:val="24"/>
        </w:rPr>
        <w:t>1 EL Sumach</w:t>
      </w:r>
    </w:p>
    <w:p w14:paraId="41E231CC" w14:textId="383ECCC0" w:rsidR="009A5794" w:rsidRDefault="009A5794" w:rsidP="002743D9">
      <w:pPr>
        <w:rPr>
          <w:sz w:val="24"/>
          <w:szCs w:val="24"/>
        </w:rPr>
      </w:pPr>
      <w:r>
        <w:rPr>
          <w:sz w:val="24"/>
          <w:szCs w:val="24"/>
        </w:rPr>
        <w:t>1 EL Olivenöl</w:t>
      </w:r>
    </w:p>
    <w:p w14:paraId="4BD01018" w14:textId="24F14C15" w:rsidR="009A5794" w:rsidRDefault="009A5794" w:rsidP="002743D9">
      <w:pPr>
        <w:rPr>
          <w:sz w:val="24"/>
          <w:szCs w:val="24"/>
        </w:rPr>
      </w:pPr>
      <w:r>
        <w:rPr>
          <w:sz w:val="24"/>
          <w:szCs w:val="24"/>
        </w:rPr>
        <w:t>1 EL Zitronensaft</w:t>
      </w:r>
    </w:p>
    <w:p w14:paraId="58008151" w14:textId="266DE967" w:rsidR="009A5794" w:rsidRDefault="009A5794" w:rsidP="002743D9">
      <w:pPr>
        <w:rPr>
          <w:sz w:val="24"/>
          <w:szCs w:val="24"/>
        </w:rPr>
      </w:pPr>
    </w:p>
    <w:p w14:paraId="56A9DFD0" w14:textId="70307F34" w:rsidR="00B11ED6" w:rsidRDefault="00B11ED6" w:rsidP="002743D9">
      <w:pPr>
        <w:rPr>
          <w:sz w:val="24"/>
          <w:szCs w:val="24"/>
        </w:rPr>
      </w:pPr>
      <w:r>
        <w:rPr>
          <w:sz w:val="24"/>
          <w:szCs w:val="24"/>
        </w:rPr>
        <w:t>Zubereitung:</w:t>
      </w:r>
    </w:p>
    <w:p w14:paraId="27F6E203" w14:textId="3AA16914" w:rsidR="00367533" w:rsidRPr="008F76E2" w:rsidRDefault="009A5794" w:rsidP="00B40E8C">
      <w:pPr>
        <w:pStyle w:val="ListParagraph"/>
        <w:numPr>
          <w:ilvl w:val="0"/>
          <w:numId w:val="1058"/>
        </w:numPr>
        <w:spacing w:after="120"/>
        <w:ind w:left="714" w:hanging="357"/>
        <w:contextualSpacing w:val="0"/>
        <w:jc w:val="both"/>
        <w:rPr>
          <w:sz w:val="24"/>
          <w:szCs w:val="24"/>
        </w:rPr>
      </w:pPr>
      <w:r w:rsidRPr="008F76E2">
        <w:rPr>
          <w:sz w:val="24"/>
          <w:szCs w:val="24"/>
        </w:rPr>
        <w:t>Sämtliche Zutaten für den Sumach-Joghurt in einer kleine</w:t>
      </w:r>
      <w:r w:rsidR="008F76E2" w:rsidRPr="008F76E2">
        <w:rPr>
          <w:sz w:val="24"/>
          <w:szCs w:val="24"/>
        </w:rPr>
        <w:t xml:space="preserve">n </w:t>
      </w:r>
      <w:r w:rsidRPr="008F76E2">
        <w:rPr>
          <w:sz w:val="24"/>
          <w:szCs w:val="24"/>
        </w:rPr>
        <w:t>Schüssel verrühre und bis zur Verwendung in den Kühlschrank stellen.</w:t>
      </w:r>
    </w:p>
    <w:p w14:paraId="20BFD661" w14:textId="2FB37B4B" w:rsidR="009A5794" w:rsidRPr="008F76E2" w:rsidRDefault="009A5794" w:rsidP="00B40E8C">
      <w:pPr>
        <w:pStyle w:val="ListParagraph"/>
        <w:numPr>
          <w:ilvl w:val="0"/>
          <w:numId w:val="1058"/>
        </w:numPr>
        <w:spacing w:after="120"/>
        <w:ind w:left="714" w:hanging="357"/>
        <w:contextualSpacing w:val="0"/>
        <w:jc w:val="both"/>
        <w:rPr>
          <w:sz w:val="24"/>
          <w:szCs w:val="24"/>
        </w:rPr>
      </w:pPr>
      <w:r w:rsidRPr="008F76E2">
        <w:rPr>
          <w:sz w:val="24"/>
          <w:szCs w:val="24"/>
        </w:rPr>
        <w:t xml:space="preserve">Für die Fleischküchlein die Pistazienkerne grob hacken und in eine große Schüssel umfüllen. Nun den Rucola grob zerkleinern und zu den Pistazien geben. Anschließend Zwiebel und Knoblauch glatt pürieren und ebenfalls in die Schüssel </w:t>
      </w:r>
      <w:r w:rsidR="008F76E2" w:rsidRPr="008F76E2">
        <w:rPr>
          <w:sz w:val="24"/>
          <w:szCs w:val="24"/>
        </w:rPr>
        <w:t>geben. Das Hackfleisch, 1 EL Öl, ¾ TL Salz und 1 kräftige Prise Pfeffer hinzufügen und alles gründlich vermengen. Aus der Masse mit befeuchteten Händen etwa 20 Fleischküchlein formen.</w:t>
      </w:r>
    </w:p>
    <w:p w14:paraId="479CC500" w14:textId="382418A1" w:rsidR="000008ED" w:rsidRDefault="008F76E2" w:rsidP="00B40E8C">
      <w:pPr>
        <w:pStyle w:val="ListParagraph"/>
        <w:numPr>
          <w:ilvl w:val="0"/>
          <w:numId w:val="1058"/>
        </w:numPr>
        <w:spacing w:after="120"/>
        <w:ind w:left="714" w:hanging="357"/>
        <w:contextualSpacing w:val="0"/>
        <w:jc w:val="both"/>
        <w:rPr>
          <w:sz w:val="24"/>
          <w:szCs w:val="24"/>
        </w:rPr>
      </w:pPr>
      <w:r w:rsidRPr="008F76E2">
        <w:rPr>
          <w:sz w:val="24"/>
          <w:szCs w:val="24"/>
        </w:rPr>
        <w:t>In einer großen beschichteten Pfanne 1 EL Öl bei mittlerer Temperatur erhitzen. Sobald es heiß ist, die Fleischküchlein 7 Minuten braten und nach der Hälfte der Zeit umdrehen, bis sie goldbraun und eben durchgegart sind. Warm stellen, während die restlichen Flei</w:t>
      </w:r>
      <w:r>
        <w:rPr>
          <w:sz w:val="24"/>
          <w:szCs w:val="24"/>
        </w:rPr>
        <w:t>s</w:t>
      </w:r>
      <w:r w:rsidRPr="008F76E2">
        <w:rPr>
          <w:sz w:val="24"/>
          <w:szCs w:val="24"/>
        </w:rPr>
        <w:t>chküchlein gebraten werden. Nach Bedarf noch weiteres Öl dazugeben. Dann auf einer großen Platte anrichten und mit dem Sumach-Joghurt servieren.</w:t>
      </w:r>
    </w:p>
    <w:p w14:paraId="4DBF7814" w14:textId="456E6D0F" w:rsidR="00181508" w:rsidRDefault="00181508">
      <w:pPr>
        <w:rPr>
          <w:sz w:val="24"/>
          <w:szCs w:val="24"/>
        </w:rPr>
      </w:pPr>
      <w:r>
        <w:rPr>
          <w:sz w:val="24"/>
          <w:szCs w:val="24"/>
        </w:rPr>
        <w:br w:type="page"/>
      </w:r>
    </w:p>
    <w:p w14:paraId="385AB177" w14:textId="55860150" w:rsidR="00181508" w:rsidRDefault="00406BA1" w:rsidP="006266DD">
      <w:pPr>
        <w:pStyle w:val="Heading2"/>
        <w:spacing w:after="240"/>
      </w:pPr>
      <w:r>
        <w:lastRenderedPageBreak/>
        <w:t>Fleischküchlein mit Gurken-Radieschen-Salat</w:t>
      </w:r>
      <w:r w:rsidR="00164F27">
        <w:rPr>
          <w:rStyle w:val="FootnoteReference"/>
        </w:rPr>
        <w:footnoteReference w:id="601"/>
      </w:r>
    </w:p>
    <w:p w14:paraId="78CA21C6" w14:textId="12A19285" w:rsidR="00406BA1" w:rsidRDefault="00406BA1" w:rsidP="00406BA1">
      <w:pPr>
        <w:spacing w:after="120"/>
        <w:jc w:val="both"/>
        <w:rPr>
          <w:sz w:val="24"/>
          <w:szCs w:val="24"/>
        </w:rPr>
      </w:pPr>
      <w:r w:rsidRPr="006266DD">
        <w:rPr>
          <w:sz w:val="24"/>
          <w:szCs w:val="24"/>
          <w:u w:val="single"/>
        </w:rPr>
        <w:t xml:space="preserve">Zutaten </w:t>
      </w:r>
      <w:r>
        <w:rPr>
          <w:sz w:val="24"/>
          <w:szCs w:val="24"/>
        </w:rPr>
        <w:t>für 2 Portionen</w:t>
      </w:r>
    </w:p>
    <w:p w14:paraId="2920936C" w14:textId="5A33BEB3" w:rsidR="00406BA1" w:rsidRDefault="00406BA1" w:rsidP="00406BA1">
      <w:pPr>
        <w:spacing w:after="120"/>
        <w:jc w:val="both"/>
        <w:rPr>
          <w:sz w:val="24"/>
          <w:szCs w:val="24"/>
        </w:rPr>
      </w:pPr>
      <w:r>
        <w:rPr>
          <w:sz w:val="24"/>
          <w:szCs w:val="24"/>
        </w:rPr>
        <w:t>500 g mehlig kochende Kartoffeln</w:t>
      </w:r>
    </w:p>
    <w:p w14:paraId="644BB49F" w14:textId="636F6CE7" w:rsidR="00406BA1" w:rsidRPr="00BA35D4" w:rsidRDefault="00202D1C" w:rsidP="00406BA1">
      <w:pPr>
        <w:spacing w:after="120"/>
        <w:jc w:val="both"/>
        <w:rPr>
          <w:sz w:val="24"/>
          <w:szCs w:val="24"/>
          <w:lang w:val="en-US"/>
        </w:rPr>
      </w:pPr>
      <w:r w:rsidRPr="00BA35D4">
        <w:rPr>
          <w:sz w:val="24"/>
          <w:szCs w:val="24"/>
          <w:lang w:val="en-US"/>
        </w:rPr>
        <w:t>Salz, Pfeffer</w:t>
      </w:r>
    </w:p>
    <w:p w14:paraId="69EF07FC" w14:textId="2E9273B3" w:rsidR="00202D1C" w:rsidRPr="00BA35D4" w:rsidRDefault="00202D1C" w:rsidP="00406BA1">
      <w:pPr>
        <w:spacing w:after="120"/>
        <w:jc w:val="both"/>
        <w:rPr>
          <w:sz w:val="24"/>
          <w:szCs w:val="24"/>
          <w:lang w:val="en-US"/>
        </w:rPr>
      </w:pPr>
      <w:r w:rsidRPr="00BA35D4">
        <w:rPr>
          <w:sz w:val="24"/>
          <w:szCs w:val="24"/>
          <w:lang w:val="en-US"/>
        </w:rPr>
        <w:t xml:space="preserve">½ </w:t>
      </w:r>
      <w:proofErr w:type="spellStart"/>
      <w:r w:rsidRPr="00BA35D4">
        <w:rPr>
          <w:sz w:val="24"/>
          <w:szCs w:val="24"/>
          <w:lang w:val="en-US"/>
        </w:rPr>
        <w:t>Salatgurke</w:t>
      </w:r>
      <w:proofErr w:type="spellEnd"/>
    </w:p>
    <w:p w14:paraId="54C44E34" w14:textId="68D03BDE" w:rsidR="00202D1C" w:rsidRPr="00BA35D4" w:rsidRDefault="00202D1C" w:rsidP="00406BA1">
      <w:pPr>
        <w:spacing w:after="120"/>
        <w:jc w:val="both"/>
        <w:rPr>
          <w:sz w:val="24"/>
          <w:szCs w:val="24"/>
          <w:lang w:val="en-US"/>
        </w:rPr>
      </w:pPr>
      <w:r w:rsidRPr="00BA35D4">
        <w:rPr>
          <w:sz w:val="24"/>
          <w:szCs w:val="24"/>
          <w:lang w:val="en-US"/>
        </w:rPr>
        <w:t xml:space="preserve">8 </w:t>
      </w:r>
      <w:proofErr w:type="spellStart"/>
      <w:r w:rsidRPr="00BA35D4">
        <w:rPr>
          <w:sz w:val="24"/>
          <w:szCs w:val="24"/>
          <w:lang w:val="en-US"/>
        </w:rPr>
        <w:t>Radieschen</w:t>
      </w:r>
      <w:proofErr w:type="spellEnd"/>
    </w:p>
    <w:p w14:paraId="60C3562C" w14:textId="6E931830" w:rsidR="00202D1C" w:rsidRPr="00BA35D4" w:rsidRDefault="00202D1C" w:rsidP="00406BA1">
      <w:pPr>
        <w:spacing w:after="120"/>
        <w:jc w:val="both"/>
        <w:rPr>
          <w:sz w:val="24"/>
          <w:szCs w:val="24"/>
          <w:lang w:val="en-US"/>
        </w:rPr>
      </w:pPr>
      <w:r w:rsidRPr="00BA35D4">
        <w:rPr>
          <w:sz w:val="24"/>
          <w:szCs w:val="24"/>
          <w:lang w:val="en-US"/>
        </w:rPr>
        <w:t xml:space="preserve">3 EL Aceto </w:t>
      </w:r>
      <w:proofErr w:type="spellStart"/>
      <w:r w:rsidRPr="00BA35D4">
        <w:rPr>
          <w:sz w:val="24"/>
          <w:szCs w:val="24"/>
          <w:lang w:val="en-US"/>
        </w:rPr>
        <w:t>balsamico</w:t>
      </w:r>
      <w:proofErr w:type="spellEnd"/>
      <w:r w:rsidRPr="00BA35D4">
        <w:rPr>
          <w:sz w:val="24"/>
          <w:szCs w:val="24"/>
          <w:lang w:val="en-US"/>
        </w:rPr>
        <w:t xml:space="preserve"> </w:t>
      </w:r>
      <w:proofErr w:type="spellStart"/>
      <w:r w:rsidRPr="00BA35D4">
        <w:rPr>
          <w:sz w:val="24"/>
          <w:szCs w:val="24"/>
          <w:lang w:val="en-US"/>
        </w:rPr>
        <w:t>bianco</w:t>
      </w:r>
      <w:proofErr w:type="spellEnd"/>
    </w:p>
    <w:p w14:paraId="3A2E2D4B" w14:textId="710C8B27" w:rsidR="00202D1C" w:rsidRPr="00BA35D4" w:rsidRDefault="00202D1C" w:rsidP="00406BA1">
      <w:pPr>
        <w:spacing w:after="120"/>
        <w:jc w:val="both"/>
        <w:rPr>
          <w:sz w:val="24"/>
          <w:szCs w:val="24"/>
          <w:lang w:val="en-US"/>
        </w:rPr>
      </w:pPr>
      <w:r w:rsidRPr="00BA35D4">
        <w:rPr>
          <w:sz w:val="24"/>
          <w:szCs w:val="24"/>
          <w:lang w:val="en-US"/>
        </w:rPr>
        <w:t xml:space="preserve">8 EL </w:t>
      </w:r>
      <w:proofErr w:type="spellStart"/>
      <w:r w:rsidRPr="00BA35D4">
        <w:rPr>
          <w:sz w:val="24"/>
          <w:szCs w:val="24"/>
          <w:lang w:val="en-US"/>
        </w:rPr>
        <w:t>Olivenöl</w:t>
      </w:r>
      <w:proofErr w:type="spellEnd"/>
    </w:p>
    <w:p w14:paraId="777029C6" w14:textId="2C986CCF" w:rsidR="00202D1C" w:rsidRDefault="00202D1C" w:rsidP="00406BA1">
      <w:pPr>
        <w:spacing w:after="120"/>
        <w:jc w:val="both"/>
        <w:rPr>
          <w:sz w:val="24"/>
          <w:szCs w:val="24"/>
        </w:rPr>
      </w:pPr>
      <w:r>
        <w:rPr>
          <w:sz w:val="24"/>
          <w:szCs w:val="24"/>
        </w:rPr>
        <w:t>4 Stiele Dill</w:t>
      </w:r>
    </w:p>
    <w:p w14:paraId="424D71E1" w14:textId="1620DD76" w:rsidR="00202D1C" w:rsidRDefault="00202D1C" w:rsidP="00406BA1">
      <w:pPr>
        <w:spacing w:after="120"/>
        <w:jc w:val="both"/>
        <w:rPr>
          <w:sz w:val="24"/>
          <w:szCs w:val="24"/>
        </w:rPr>
      </w:pPr>
      <w:r>
        <w:rPr>
          <w:sz w:val="24"/>
          <w:szCs w:val="24"/>
        </w:rPr>
        <w:t>1 Scheibe Toastbrot</w:t>
      </w:r>
    </w:p>
    <w:p w14:paraId="7DCE5ED4" w14:textId="6A454D71" w:rsidR="00202D1C" w:rsidRDefault="00202D1C" w:rsidP="00406BA1">
      <w:pPr>
        <w:spacing w:after="120"/>
        <w:jc w:val="both"/>
        <w:rPr>
          <w:sz w:val="24"/>
          <w:szCs w:val="24"/>
        </w:rPr>
      </w:pPr>
      <w:r>
        <w:rPr>
          <w:sz w:val="24"/>
          <w:szCs w:val="24"/>
        </w:rPr>
        <w:t>60 ml Schlagsahne</w:t>
      </w:r>
    </w:p>
    <w:p w14:paraId="7217C9C7" w14:textId="3012A127" w:rsidR="00202D1C" w:rsidRDefault="00202D1C" w:rsidP="00406BA1">
      <w:pPr>
        <w:spacing w:after="120"/>
        <w:jc w:val="both"/>
        <w:rPr>
          <w:sz w:val="24"/>
          <w:szCs w:val="24"/>
        </w:rPr>
      </w:pPr>
      <w:r>
        <w:rPr>
          <w:sz w:val="24"/>
          <w:szCs w:val="24"/>
        </w:rPr>
        <w:t>1 Zwiebel</w:t>
      </w:r>
    </w:p>
    <w:p w14:paraId="5598F335" w14:textId="1D98DF8E" w:rsidR="00202D1C" w:rsidRDefault="00202D1C" w:rsidP="00406BA1">
      <w:pPr>
        <w:spacing w:after="120"/>
        <w:jc w:val="both"/>
        <w:rPr>
          <w:sz w:val="24"/>
          <w:szCs w:val="24"/>
        </w:rPr>
      </w:pPr>
      <w:r>
        <w:rPr>
          <w:sz w:val="24"/>
          <w:szCs w:val="24"/>
        </w:rPr>
        <w:t>300 g Rinderhackfleisch</w:t>
      </w:r>
    </w:p>
    <w:p w14:paraId="7D19D48F" w14:textId="427F8BF5" w:rsidR="00202D1C" w:rsidRDefault="00202D1C" w:rsidP="00406BA1">
      <w:pPr>
        <w:spacing w:after="120"/>
        <w:jc w:val="both"/>
        <w:rPr>
          <w:sz w:val="24"/>
          <w:szCs w:val="24"/>
        </w:rPr>
      </w:pPr>
      <w:r>
        <w:rPr>
          <w:sz w:val="24"/>
          <w:szCs w:val="24"/>
        </w:rPr>
        <w:t>1 Ei</w:t>
      </w:r>
    </w:p>
    <w:p w14:paraId="10FB3F27" w14:textId="103873FF" w:rsidR="00202D1C" w:rsidRDefault="00202D1C" w:rsidP="00406BA1">
      <w:pPr>
        <w:spacing w:after="120"/>
        <w:jc w:val="both"/>
        <w:rPr>
          <w:sz w:val="24"/>
          <w:szCs w:val="24"/>
        </w:rPr>
      </w:pPr>
      <w:r>
        <w:rPr>
          <w:sz w:val="24"/>
          <w:szCs w:val="24"/>
        </w:rPr>
        <w:t>1 TL scharfer Senf</w:t>
      </w:r>
    </w:p>
    <w:p w14:paraId="6A439ACE" w14:textId="4EBF775E" w:rsidR="00202D1C" w:rsidRDefault="00202D1C" w:rsidP="00406BA1">
      <w:pPr>
        <w:spacing w:after="120"/>
        <w:jc w:val="both"/>
        <w:rPr>
          <w:sz w:val="24"/>
          <w:szCs w:val="24"/>
        </w:rPr>
      </w:pPr>
      <w:r>
        <w:rPr>
          <w:sz w:val="24"/>
          <w:szCs w:val="24"/>
        </w:rPr>
        <w:t>½ TL edelsüßes Paprikapulver</w:t>
      </w:r>
    </w:p>
    <w:p w14:paraId="6D76A8A1" w14:textId="39E70068" w:rsidR="00202D1C" w:rsidRDefault="00202D1C" w:rsidP="00406BA1">
      <w:pPr>
        <w:spacing w:after="120"/>
        <w:jc w:val="both"/>
        <w:rPr>
          <w:sz w:val="24"/>
          <w:szCs w:val="24"/>
        </w:rPr>
      </w:pPr>
      <w:r>
        <w:rPr>
          <w:sz w:val="24"/>
          <w:szCs w:val="24"/>
        </w:rPr>
        <w:t>20 g Butter</w:t>
      </w:r>
      <w:r w:rsidR="001D1C14">
        <w:rPr>
          <w:sz w:val="24"/>
          <w:szCs w:val="24"/>
        </w:rPr>
        <w:t>, zimmerwarm</w:t>
      </w:r>
    </w:p>
    <w:p w14:paraId="2DAE1FCE" w14:textId="77777777" w:rsidR="001D1C14" w:rsidRDefault="001D1C14" w:rsidP="00406BA1">
      <w:pPr>
        <w:spacing w:after="120"/>
        <w:jc w:val="both"/>
        <w:rPr>
          <w:sz w:val="24"/>
          <w:szCs w:val="24"/>
        </w:rPr>
      </w:pPr>
    </w:p>
    <w:p w14:paraId="0398A606" w14:textId="3BCF3B14" w:rsidR="001D1C14" w:rsidRDefault="001D1C14" w:rsidP="00406BA1">
      <w:pPr>
        <w:spacing w:after="120"/>
        <w:jc w:val="both"/>
        <w:rPr>
          <w:sz w:val="24"/>
          <w:szCs w:val="24"/>
        </w:rPr>
      </w:pPr>
      <w:r>
        <w:rPr>
          <w:sz w:val="24"/>
          <w:szCs w:val="24"/>
        </w:rPr>
        <w:t>Zubereitungszeit:</w:t>
      </w:r>
      <w:r>
        <w:rPr>
          <w:sz w:val="24"/>
          <w:szCs w:val="24"/>
        </w:rPr>
        <w:tab/>
        <w:t>40 Minuten</w:t>
      </w:r>
    </w:p>
    <w:p w14:paraId="42D44AEA" w14:textId="71E87891" w:rsidR="001D1C14" w:rsidRPr="006266DD" w:rsidRDefault="001D1C14" w:rsidP="00B40E8C">
      <w:pPr>
        <w:pStyle w:val="ListParagraph"/>
        <w:numPr>
          <w:ilvl w:val="0"/>
          <w:numId w:val="1901"/>
        </w:numPr>
        <w:spacing w:after="120"/>
        <w:ind w:left="714" w:hanging="357"/>
        <w:contextualSpacing w:val="0"/>
        <w:jc w:val="both"/>
        <w:rPr>
          <w:sz w:val="24"/>
          <w:szCs w:val="24"/>
        </w:rPr>
      </w:pPr>
      <w:r w:rsidRPr="006266DD">
        <w:rPr>
          <w:sz w:val="24"/>
          <w:szCs w:val="24"/>
        </w:rPr>
        <w:t>Kartoffeln schälen, waschen und halbieren, a</w:t>
      </w:r>
      <w:r w:rsidR="006266DD" w:rsidRPr="006266DD">
        <w:rPr>
          <w:sz w:val="24"/>
          <w:szCs w:val="24"/>
        </w:rPr>
        <w:t>n</w:t>
      </w:r>
      <w:r w:rsidRPr="006266DD">
        <w:rPr>
          <w:sz w:val="24"/>
          <w:szCs w:val="24"/>
        </w:rPr>
        <w:t>schließend in kochendem Salzwasser 25 Minuten garen.</w:t>
      </w:r>
    </w:p>
    <w:p w14:paraId="322EACC7" w14:textId="7ED3FB95" w:rsidR="001D1C14" w:rsidRPr="006266DD" w:rsidRDefault="001D1C14" w:rsidP="00B40E8C">
      <w:pPr>
        <w:pStyle w:val="ListParagraph"/>
        <w:numPr>
          <w:ilvl w:val="0"/>
          <w:numId w:val="1901"/>
        </w:numPr>
        <w:spacing w:after="120"/>
        <w:ind w:left="714" w:hanging="357"/>
        <w:contextualSpacing w:val="0"/>
        <w:jc w:val="both"/>
        <w:rPr>
          <w:sz w:val="24"/>
          <w:szCs w:val="24"/>
        </w:rPr>
      </w:pPr>
      <w:r w:rsidRPr="006266DD">
        <w:rPr>
          <w:sz w:val="24"/>
          <w:szCs w:val="24"/>
        </w:rPr>
        <w:t>Inzwischen die Salatgurke waschen, längs halbieren, mit einem Teelöffel entkernen</w:t>
      </w:r>
      <w:r w:rsidR="006F168C" w:rsidRPr="006266DD">
        <w:rPr>
          <w:sz w:val="24"/>
          <w:szCs w:val="24"/>
        </w:rPr>
        <w:t xml:space="preserve"> und grob schneiden. Essig, 3 EL Wasser, Salz, Pfeffer und 2 EL Öl verrühren. Ästchen von 3 Stielen Dill fein schneiden. Gurken, Radieschen und Dill unter das Dressing rühren.</w:t>
      </w:r>
    </w:p>
    <w:p w14:paraId="0C070995" w14:textId="34C5E7A9" w:rsidR="006F168C" w:rsidRPr="006266DD" w:rsidRDefault="006F168C" w:rsidP="00B40E8C">
      <w:pPr>
        <w:pStyle w:val="ListParagraph"/>
        <w:numPr>
          <w:ilvl w:val="0"/>
          <w:numId w:val="1901"/>
        </w:numPr>
        <w:spacing w:after="120"/>
        <w:ind w:left="714" w:hanging="357"/>
        <w:contextualSpacing w:val="0"/>
        <w:jc w:val="both"/>
        <w:rPr>
          <w:sz w:val="24"/>
          <w:szCs w:val="24"/>
        </w:rPr>
      </w:pPr>
      <w:r w:rsidRPr="006266DD">
        <w:rPr>
          <w:sz w:val="24"/>
          <w:szCs w:val="24"/>
        </w:rPr>
        <w:t>Toast in Sahne einweichen. Zwiebel fein würfeln, in einem Sieb abspülen. Abtropfen lassen. Fleisch mit Toast, Ei, Senf, Zwiebeln, Paprika, ½ TL Salz und Pfeffer mischen. Mit angefeuchteten Händen 4 Fleischküchlein daraus formen. Restliches Öl in ein</w:t>
      </w:r>
      <w:r w:rsidR="006266DD" w:rsidRPr="006266DD">
        <w:rPr>
          <w:sz w:val="24"/>
          <w:szCs w:val="24"/>
        </w:rPr>
        <w:t>e</w:t>
      </w:r>
      <w:r w:rsidRPr="006266DD">
        <w:rPr>
          <w:sz w:val="24"/>
          <w:szCs w:val="24"/>
        </w:rPr>
        <w:t>r beschichteten Pfanne erhitzen, Frikadellen darin bei mittlerer Hitze 10-15 Minuten rundum braun braten</w:t>
      </w:r>
      <w:r w:rsidR="0041574A" w:rsidRPr="006266DD">
        <w:rPr>
          <w:sz w:val="24"/>
          <w:szCs w:val="24"/>
        </w:rPr>
        <w:t>.</w:t>
      </w:r>
    </w:p>
    <w:p w14:paraId="7CE5A32C" w14:textId="732A994C" w:rsidR="0041574A" w:rsidRPr="006266DD" w:rsidRDefault="0041574A" w:rsidP="00B40E8C">
      <w:pPr>
        <w:pStyle w:val="ListParagraph"/>
        <w:numPr>
          <w:ilvl w:val="0"/>
          <w:numId w:val="1901"/>
        </w:numPr>
        <w:spacing w:after="120"/>
        <w:ind w:left="714" w:hanging="357"/>
        <w:contextualSpacing w:val="0"/>
        <w:jc w:val="both"/>
        <w:rPr>
          <w:sz w:val="24"/>
          <w:szCs w:val="24"/>
        </w:rPr>
      </w:pPr>
      <w:r w:rsidRPr="006266DD">
        <w:rPr>
          <w:sz w:val="24"/>
          <w:szCs w:val="24"/>
        </w:rPr>
        <w:t xml:space="preserve">Kartoffeln abgießen, kurz ausdämpfen lassen </w:t>
      </w:r>
      <w:r w:rsidR="006266DD">
        <w:rPr>
          <w:sz w:val="24"/>
          <w:szCs w:val="24"/>
        </w:rPr>
        <w:t>und</w:t>
      </w:r>
      <w:r w:rsidRPr="006266DD">
        <w:rPr>
          <w:sz w:val="24"/>
          <w:szCs w:val="24"/>
        </w:rPr>
        <w:t xml:space="preserve"> die Butter zugeben. Mit einem Kartoffelstampfer grob zerdrücken. Abgedeckt warm stellen.</w:t>
      </w:r>
    </w:p>
    <w:p w14:paraId="4B4C7DCC" w14:textId="54E2E52D" w:rsidR="0041574A" w:rsidRPr="006266DD" w:rsidRDefault="0041574A" w:rsidP="00B40E8C">
      <w:pPr>
        <w:pStyle w:val="ListParagraph"/>
        <w:numPr>
          <w:ilvl w:val="0"/>
          <w:numId w:val="1901"/>
        </w:numPr>
        <w:spacing w:after="120"/>
        <w:ind w:left="714" w:hanging="357"/>
        <w:contextualSpacing w:val="0"/>
        <w:jc w:val="both"/>
        <w:rPr>
          <w:sz w:val="24"/>
          <w:szCs w:val="24"/>
        </w:rPr>
      </w:pPr>
      <w:r w:rsidRPr="006266DD">
        <w:rPr>
          <w:sz w:val="24"/>
          <w:szCs w:val="24"/>
        </w:rPr>
        <w:lastRenderedPageBreak/>
        <w:t xml:space="preserve">Kartoffelstampf mit Gurkensalat und Fleischküchlein anrichten. Mit restlichem abgezupften Dillästchen bestreuen. </w:t>
      </w:r>
    </w:p>
    <w:p w14:paraId="423278FE" w14:textId="77777777" w:rsidR="00F7188C" w:rsidRDefault="008F76E2" w:rsidP="00F7188C">
      <w:pPr>
        <w:pStyle w:val="Heading2"/>
        <w:spacing w:after="240"/>
      </w:pPr>
      <w:r>
        <w:br w:type="page"/>
      </w:r>
      <w:r w:rsidR="00F7188C">
        <w:lastRenderedPageBreak/>
        <w:t>Hackbällchen mit Zitrone und Sellerie</w:t>
      </w:r>
      <w:r w:rsidR="00F7188C">
        <w:rPr>
          <w:rStyle w:val="FootnoteReference"/>
        </w:rPr>
        <w:footnoteReference w:id="602"/>
      </w:r>
      <w:r w:rsidR="00F7188C">
        <w:t xml:space="preserve"> </w:t>
      </w:r>
    </w:p>
    <w:p w14:paraId="25587BAC" w14:textId="77777777" w:rsidR="00F7188C" w:rsidRDefault="00F7188C" w:rsidP="00F7188C">
      <w:pPr>
        <w:rPr>
          <w:sz w:val="24"/>
          <w:szCs w:val="24"/>
        </w:rPr>
      </w:pPr>
      <w:r w:rsidRPr="00CD7248">
        <w:rPr>
          <w:sz w:val="24"/>
          <w:szCs w:val="24"/>
          <w:u w:val="single"/>
        </w:rPr>
        <w:t>Zutaten</w:t>
      </w:r>
      <w:r>
        <w:rPr>
          <w:sz w:val="24"/>
          <w:szCs w:val="24"/>
        </w:rPr>
        <w:t xml:space="preserve"> (für 4 Portionen)</w:t>
      </w:r>
    </w:p>
    <w:p w14:paraId="4E8D2F54" w14:textId="77777777" w:rsidR="00F7188C" w:rsidRDefault="00F7188C" w:rsidP="00F7188C">
      <w:pPr>
        <w:rPr>
          <w:sz w:val="24"/>
          <w:szCs w:val="24"/>
        </w:rPr>
      </w:pPr>
      <w:r>
        <w:rPr>
          <w:sz w:val="24"/>
          <w:szCs w:val="24"/>
        </w:rPr>
        <w:t>400 g Rinderhackfleisch</w:t>
      </w:r>
    </w:p>
    <w:p w14:paraId="195D8C0D" w14:textId="77777777" w:rsidR="00F7188C" w:rsidRDefault="00F7188C" w:rsidP="00F7188C">
      <w:pPr>
        <w:rPr>
          <w:sz w:val="24"/>
          <w:szCs w:val="24"/>
        </w:rPr>
      </w:pPr>
      <w:r>
        <w:rPr>
          <w:sz w:val="24"/>
          <w:szCs w:val="24"/>
        </w:rPr>
        <w:t>1 mittelgroße Zwiebel, fein gehackt</w:t>
      </w:r>
    </w:p>
    <w:p w14:paraId="34D27CBB" w14:textId="77777777" w:rsidR="00F7188C" w:rsidRDefault="00F7188C" w:rsidP="00F7188C">
      <w:pPr>
        <w:rPr>
          <w:sz w:val="24"/>
          <w:szCs w:val="24"/>
        </w:rPr>
      </w:pPr>
      <w:r>
        <w:rPr>
          <w:sz w:val="24"/>
          <w:szCs w:val="24"/>
        </w:rPr>
        <w:t>4 Scheiben Weißbrot, fein zerkleinert</w:t>
      </w:r>
    </w:p>
    <w:p w14:paraId="0A07D9A5" w14:textId="77777777" w:rsidR="00F7188C" w:rsidRDefault="00F7188C" w:rsidP="00F7188C">
      <w:pPr>
        <w:rPr>
          <w:sz w:val="24"/>
          <w:szCs w:val="24"/>
        </w:rPr>
      </w:pPr>
      <w:r>
        <w:rPr>
          <w:sz w:val="24"/>
          <w:szCs w:val="24"/>
        </w:rPr>
        <w:t>20 g Petersilie, gehackt</w:t>
      </w:r>
    </w:p>
    <w:p w14:paraId="6A353BE5" w14:textId="77777777" w:rsidR="00F7188C" w:rsidRDefault="00F7188C" w:rsidP="00F7188C">
      <w:pPr>
        <w:rPr>
          <w:sz w:val="24"/>
          <w:szCs w:val="24"/>
        </w:rPr>
      </w:pPr>
      <w:r>
        <w:rPr>
          <w:sz w:val="24"/>
          <w:szCs w:val="24"/>
        </w:rPr>
        <w:t>1 großes Ei, verquirlt</w:t>
      </w:r>
    </w:p>
    <w:p w14:paraId="1747BFCC" w14:textId="77777777" w:rsidR="00F7188C" w:rsidRDefault="00F7188C" w:rsidP="00F7188C">
      <w:pPr>
        <w:rPr>
          <w:sz w:val="24"/>
          <w:szCs w:val="24"/>
        </w:rPr>
      </w:pPr>
      <w:r>
        <w:rPr>
          <w:sz w:val="24"/>
          <w:szCs w:val="24"/>
        </w:rPr>
        <w:t>¾ TL gemahlener Piment</w:t>
      </w:r>
    </w:p>
    <w:p w14:paraId="3695B566" w14:textId="77777777" w:rsidR="00F7188C" w:rsidRDefault="00F7188C" w:rsidP="00F7188C">
      <w:pPr>
        <w:rPr>
          <w:sz w:val="24"/>
          <w:szCs w:val="24"/>
        </w:rPr>
      </w:pPr>
      <w:r>
        <w:rPr>
          <w:sz w:val="24"/>
          <w:szCs w:val="24"/>
        </w:rPr>
        <w:t>2 EL Olivenöl</w:t>
      </w:r>
    </w:p>
    <w:p w14:paraId="285CDE0D" w14:textId="77777777" w:rsidR="00F7188C" w:rsidRDefault="00F7188C" w:rsidP="00F7188C">
      <w:pPr>
        <w:rPr>
          <w:sz w:val="24"/>
          <w:szCs w:val="24"/>
        </w:rPr>
      </w:pPr>
      <w:r>
        <w:rPr>
          <w:sz w:val="24"/>
          <w:szCs w:val="24"/>
        </w:rPr>
        <w:t>1 kleiner Knollensellerie, geschält, geviertelt und quer in 1 cm dicke Scheiben geschnitten</w:t>
      </w:r>
    </w:p>
    <w:p w14:paraId="0DBF63F4" w14:textId="77777777" w:rsidR="00F7188C" w:rsidRDefault="00F7188C" w:rsidP="00F7188C">
      <w:pPr>
        <w:rPr>
          <w:sz w:val="24"/>
          <w:szCs w:val="24"/>
        </w:rPr>
      </w:pPr>
      <w:r>
        <w:rPr>
          <w:sz w:val="24"/>
          <w:szCs w:val="24"/>
        </w:rPr>
        <w:t>3 Knoblauchzehen, zerdrückt</w:t>
      </w:r>
    </w:p>
    <w:p w14:paraId="026A4935" w14:textId="77777777" w:rsidR="00F7188C" w:rsidRDefault="00F7188C" w:rsidP="00F7188C">
      <w:pPr>
        <w:rPr>
          <w:sz w:val="24"/>
          <w:szCs w:val="24"/>
        </w:rPr>
      </w:pPr>
      <w:r>
        <w:rPr>
          <w:sz w:val="24"/>
          <w:szCs w:val="24"/>
        </w:rPr>
        <w:t>½ TL gemahlenen Kurkuma</w:t>
      </w:r>
    </w:p>
    <w:p w14:paraId="42872742" w14:textId="77777777" w:rsidR="00F7188C" w:rsidRDefault="00F7188C" w:rsidP="00F7188C">
      <w:pPr>
        <w:rPr>
          <w:sz w:val="24"/>
          <w:szCs w:val="24"/>
        </w:rPr>
      </w:pPr>
      <w:r>
        <w:rPr>
          <w:sz w:val="24"/>
          <w:szCs w:val="24"/>
        </w:rPr>
        <w:t>1,5 TL Fenchelsamen, leicht zerstoßen</w:t>
      </w:r>
    </w:p>
    <w:p w14:paraId="55F9E0E0" w14:textId="77777777" w:rsidR="00F7188C" w:rsidRDefault="00F7188C" w:rsidP="00F7188C">
      <w:pPr>
        <w:rPr>
          <w:sz w:val="24"/>
          <w:szCs w:val="24"/>
        </w:rPr>
      </w:pPr>
      <w:r>
        <w:rPr>
          <w:sz w:val="24"/>
          <w:szCs w:val="24"/>
        </w:rPr>
        <w:t>1 TL mildes Paprikapulver</w:t>
      </w:r>
    </w:p>
    <w:p w14:paraId="6E34D04F" w14:textId="77777777" w:rsidR="00F7188C" w:rsidRDefault="00F7188C" w:rsidP="00F7188C">
      <w:pPr>
        <w:rPr>
          <w:sz w:val="24"/>
          <w:szCs w:val="24"/>
        </w:rPr>
      </w:pPr>
      <w:r>
        <w:rPr>
          <w:sz w:val="24"/>
          <w:szCs w:val="24"/>
        </w:rPr>
        <w:t>500 ml Brühe</w:t>
      </w:r>
    </w:p>
    <w:p w14:paraId="7B2845DB" w14:textId="77777777" w:rsidR="00F7188C" w:rsidRDefault="00F7188C" w:rsidP="00F7188C">
      <w:pPr>
        <w:rPr>
          <w:sz w:val="24"/>
          <w:szCs w:val="24"/>
        </w:rPr>
      </w:pPr>
      <w:r>
        <w:rPr>
          <w:sz w:val="24"/>
          <w:szCs w:val="24"/>
        </w:rPr>
        <w:t>3,5 EL Zitronensaft</w:t>
      </w:r>
    </w:p>
    <w:p w14:paraId="530CD6C6" w14:textId="77777777" w:rsidR="00F7188C" w:rsidRDefault="00F7188C" w:rsidP="00F7188C">
      <w:pPr>
        <w:rPr>
          <w:sz w:val="24"/>
          <w:szCs w:val="24"/>
        </w:rPr>
      </w:pPr>
      <w:r>
        <w:rPr>
          <w:sz w:val="24"/>
          <w:szCs w:val="24"/>
        </w:rPr>
        <w:t>Salz, Pfeffer</w:t>
      </w:r>
    </w:p>
    <w:p w14:paraId="2E983948" w14:textId="77777777" w:rsidR="00F7188C" w:rsidRDefault="00F7188C" w:rsidP="00F7188C">
      <w:pPr>
        <w:rPr>
          <w:sz w:val="24"/>
          <w:szCs w:val="24"/>
        </w:rPr>
      </w:pPr>
    </w:p>
    <w:p w14:paraId="20DA4059" w14:textId="77777777" w:rsidR="00F7188C" w:rsidRDefault="00F7188C" w:rsidP="00F7188C">
      <w:pPr>
        <w:rPr>
          <w:sz w:val="24"/>
          <w:szCs w:val="24"/>
        </w:rPr>
      </w:pPr>
      <w:r>
        <w:rPr>
          <w:sz w:val="24"/>
          <w:szCs w:val="24"/>
        </w:rPr>
        <w:t>Zubereitung:</w:t>
      </w:r>
    </w:p>
    <w:p w14:paraId="6FE34ADB" w14:textId="77777777" w:rsidR="00F7188C" w:rsidRPr="005A1A07" w:rsidRDefault="00F7188C" w:rsidP="00B40E8C">
      <w:pPr>
        <w:pStyle w:val="ListParagraph"/>
        <w:numPr>
          <w:ilvl w:val="0"/>
          <w:numId w:val="1060"/>
        </w:numPr>
        <w:spacing w:after="120"/>
        <w:ind w:left="714" w:hanging="357"/>
        <w:contextualSpacing w:val="0"/>
        <w:jc w:val="both"/>
        <w:rPr>
          <w:sz w:val="24"/>
          <w:szCs w:val="24"/>
        </w:rPr>
      </w:pPr>
      <w:r w:rsidRPr="005A1A07">
        <w:rPr>
          <w:sz w:val="24"/>
          <w:szCs w:val="24"/>
        </w:rPr>
        <w:t xml:space="preserve">Hackfleisch, Zwiebel, Brotbrösel, Petersilie, Ei, Piment sowie ½ TL Salz und etwas Pfeffer in einer großen Schüssel mit den Händen sorgfältig vermengen. Aus der Masse etwa 20 Bällchen formen. </w:t>
      </w:r>
    </w:p>
    <w:p w14:paraId="7DBB9A0F" w14:textId="77777777" w:rsidR="00F7188C" w:rsidRPr="005A1A07" w:rsidRDefault="00F7188C" w:rsidP="00B40E8C">
      <w:pPr>
        <w:pStyle w:val="ListParagraph"/>
        <w:numPr>
          <w:ilvl w:val="0"/>
          <w:numId w:val="1060"/>
        </w:numPr>
        <w:spacing w:after="120"/>
        <w:ind w:left="714" w:hanging="357"/>
        <w:contextualSpacing w:val="0"/>
        <w:jc w:val="both"/>
        <w:rPr>
          <w:sz w:val="24"/>
          <w:szCs w:val="24"/>
        </w:rPr>
      </w:pPr>
      <w:r w:rsidRPr="005A1A07">
        <w:rPr>
          <w:sz w:val="24"/>
          <w:szCs w:val="24"/>
        </w:rPr>
        <w:t>Das Öl in einer großen Pfanne bei hoher Temperatur erhitzen. Die Hackbällchen hineinlegen und rundherum etwa 5 Minuten goldbraun anbraten. Auf einen Teller legen. Sellerie, Knoblauch und die restlichen Gewürze in die Pfanne geben und bei starker Hitze unter Rühren 2 Minuten anbraten, bis der Knoblauch ein wenig Farbe angenommen hat und die Gewürze aromatisch duften. Die Hackbällchen wieder dazugeben, Brühe und Zitronensaft angießen und alles mit ½ TL Salz und etwas Pfeffer würzen. Zum Kochen bringen und zugedeckt bei schwacher bis mittlerer Hitze 30 Minuten garen. Den Deckel abnehmen und die Sauce noch 10 Minuten reduzieren.</w:t>
      </w:r>
    </w:p>
    <w:p w14:paraId="21121DDF" w14:textId="77777777" w:rsidR="00F7188C" w:rsidRDefault="00F7188C" w:rsidP="00B40E8C">
      <w:pPr>
        <w:pStyle w:val="ListParagraph"/>
        <w:numPr>
          <w:ilvl w:val="0"/>
          <w:numId w:val="1060"/>
        </w:numPr>
        <w:spacing w:after="120"/>
        <w:ind w:left="714" w:hanging="357"/>
        <w:contextualSpacing w:val="0"/>
        <w:jc w:val="both"/>
        <w:rPr>
          <w:sz w:val="24"/>
          <w:szCs w:val="24"/>
        </w:rPr>
      </w:pPr>
      <w:r w:rsidRPr="005A1A07">
        <w:rPr>
          <w:sz w:val="24"/>
          <w:szCs w:val="24"/>
        </w:rPr>
        <w:t>Die Pfanne vom Herd nehmen und die Hackbällchen weitere 5 – 10 Minuten durchziehen lassen.</w:t>
      </w:r>
    </w:p>
    <w:p w14:paraId="4F10C78E" w14:textId="77777777" w:rsidR="00F7188C" w:rsidRDefault="00F7188C" w:rsidP="00F7188C">
      <w:pPr>
        <w:pStyle w:val="Heading2"/>
        <w:spacing w:after="240"/>
      </w:pPr>
      <w:r>
        <w:lastRenderedPageBreak/>
        <w:t>Hackbällchen mit Ricotta und Oregano</w:t>
      </w:r>
      <w:r>
        <w:rPr>
          <w:rStyle w:val="FootnoteReference"/>
        </w:rPr>
        <w:footnoteReference w:id="603"/>
      </w:r>
      <w:r>
        <w:t xml:space="preserve"> </w:t>
      </w:r>
    </w:p>
    <w:p w14:paraId="51C480BB" w14:textId="77777777" w:rsidR="00F7188C" w:rsidRDefault="00F7188C" w:rsidP="00F7188C">
      <w:pPr>
        <w:rPr>
          <w:sz w:val="24"/>
          <w:szCs w:val="24"/>
        </w:rPr>
      </w:pPr>
      <w:r w:rsidRPr="00495601">
        <w:rPr>
          <w:sz w:val="24"/>
          <w:szCs w:val="24"/>
          <w:u w:val="single"/>
        </w:rPr>
        <w:t>Zutaten</w:t>
      </w:r>
      <w:r>
        <w:rPr>
          <w:sz w:val="24"/>
          <w:szCs w:val="24"/>
        </w:rPr>
        <w:t xml:space="preserve"> (für 4 Portionen)</w:t>
      </w:r>
    </w:p>
    <w:p w14:paraId="7A8B6038" w14:textId="77777777" w:rsidR="00F7188C" w:rsidRDefault="00F7188C" w:rsidP="00F7188C">
      <w:pPr>
        <w:rPr>
          <w:sz w:val="24"/>
          <w:szCs w:val="24"/>
        </w:rPr>
      </w:pPr>
      <w:r>
        <w:rPr>
          <w:sz w:val="24"/>
          <w:szCs w:val="24"/>
        </w:rPr>
        <w:t>4 EL Olivenöl</w:t>
      </w:r>
    </w:p>
    <w:p w14:paraId="4FF73FD3" w14:textId="77777777" w:rsidR="00F7188C" w:rsidRDefault="00F7188C" w:rsidP="00F7188C">
      <w:pPr>
        <w:rPr>
          <w:sz w:val="24"/>
          <w:szCs w:val="24"/>
        </w:rPr>
      </w:pPr>
      <w:r>
        <w:rPr>
          <w:sz w:val="24"/>
          <w:szCs w:val="24"/>
        </w:rPr>
        <w:t>2 große Zwiebeln, gehackt</w:t>
      </w:r>
    </w:p>
    <w:p w14:paraId="5B5868AD" w14:textId="77777777" w:rsidR="00F7188C" w:rsidRDefault="00F7188C" w:rsidP="00F7188C">
      <w:pPr>
        <w:rPr>
          <w:sz w:val="24"/>
          <w:szCs w:val="24"/>
        </w:rPr>
      </w:pPr>
      <w:r>
        <w:rPr>
          <w:sz w:val="24"/>
          <w:szCs w:val="24"/>
        </w:rPr>
        <w:t>4 Knoblauchzehen, zerdrückt</w:t>
      </w:r>
    </w:p>
    <w:p w14:paraId="69B4ABAF" w14:textId="77777777" w:rsidR="00F7188C" w:rsidRDefault="00F7188C" w:rsidP="00F7188C">
      <w:pPr>
        <w:rPr>
          <w:sz w:val="24"/>
          <w:szCs w:val="24"/>
        </w:rPr>
      </w:pPr>
      <w:r>
        <w:rPr>
          <w:sz w:val="24"/>
          <w:szCs w:val="24"/>
        </w:rPr>
        <w:t>20 g Oreganoblätter, gehackt</w:t>
      </w:r>
    </w:p>
    <w:p w14:paraId="532B358F" w14:textId="77777777" w:rsidR="00F7188C" w:rsidRDefault="00F7188C" w:rsidP="00F7188C">
      <w:pPr>
        <w:rPr>
          <w:sz w:val="24"/>
          <w:szCs w:val="24"/>
        </w:rPr>
      </w:pPr>
      <w:r>
        <w:rPr>
          <w:sz w:val="24"/>
          <w:szCs w:val="24"/>
        </w:rPr>
        <w:t>1 Dose stückige Tomaten (400 g)</w:t>
      </w:r>
    </w:p>
    <w:p w14:paraId="3BB298C0" w14:textId="77777777" w:rsidR="00F7188C" w:rsidRDefault="00F7188C" w:rsidP="00F7188C">
      <w:pPr>
        <w:rPr>
          <w:sz w:val="24"/>
          <w:szCs w:val="24"/>
        </w:rPr>
      </w:pPr>
      <w:r>
        <w:rPr>
          <w:sz w:val="24"/>
          <w:szCs w:val="24"/>
        </w:rPr>
        <w:t>500 ml Brühe</w:t>
      </w:r>
    </w:p>
    <w:p w14:paraId="4D9AC382" w14:textId="77777777" w:rsidR="00F7188C" w:rsidRDefault="00F7188C" w:rsidP="00F7188C">
      <w:pPr>
        <w:rPr>
          <w:sz w:val="24"/>
          <w:szCs w:val="24"/>
        </w:rPr>
      </w:pPr>
      <w:r>
        <w:rPr>
          <w:sz w:val="24"/>
          <w:szCs w:val="24"/>
        </w:rPr>
        <w:t>500 g Rinderhackfleisch</w:t>
      </w:r>
    </w:p>
    <w:p w14:paraId="454B3030" w14:textId="77777777" w:rsidR="00F7188C" w:rsidRDefault="00F7188C" w:rsidP="00F7188C">
      <w:pPr>
        <w:rPr>
          <w:sz w:val="24"/>
          <w:szCs w:val="24"/>
        </w:rPr>
      </w:pPr>
      <w:r>
        <w:rPr>
          <w:sz w:val="24"/>
          <w:szCs w:val="24"/>
        </w:rPr>
        <w:t>3 – 4 Scheiben Weißbrot, entrindet und fein zerkleinert</w:t>
      </w:r>
    </w:p>
    <w:p w14:paraId="708472BB" w14:textId="77777777" w:rsidR="00F7188C" w:rsidRDefault="00F7188C" w:rsidP="00F7188C">
      <w:pPr>
        <w:rPr>
          <w:sz w:val="24"/>
          <w:szCs w:val="24"/>
        </w:rPr>
      </w:pPr>
      <w:r>
        <w:rPr>
          <w:sz w:val="24"/>
          <w:szCs w:val="24"/>
        </w:rPr>
        <w:t>250 g Ricotta</w:t>
      </w:r>
    </w:p>
    <w:p w14:paraId="24327336" w14:textId="77777777" w:rsidR="00F7188C" w:rsidRDefault="00F7188C" w:rsidP="00F7188C">
      <w:pPr>
        <w:rPr>
          <w:sz w:val="24"/>
          <w:szCs w:val="24"/>
        </w:rPr>
      </w:pPr>
      <w:r>
        <w:rPr>
          <w:sz w:val="24"/>
          <w:szCs w:val="24"/>
        </w:rPr>
        <w:t>60 g Parmesan, gerieben</w:t>
      </w:r>
    </w:p>
    <w:p w14:paraId="3E7A9B16" w14:textId="77777777" w:rsidR="00F7188C" w:rsidRDefault="00F7188C" w:rsidP="00F7188C">
      <w:pPr>
        <w:rPr>
          <w:sz w:val="24"/>
          <w:szCs w:val="24"/>
        </w:rPr>
      </w:pPr>
      <w:r>
        <w:rPr>
          <w:sz w:val="24"/>
          <w:szCs w:val="24"/>
        </w:rPr>
        <w:t>1 großes Ei, verquirlt</w:t>
      </w:r>
    </w:p>
    <w:p w14:paraId="009C64E0" w14:textId="77777777" w:rsidR="00F7188C" w:rsidRDefault="00F7188C" w:rsidP="00F7188C">
      <w:pPr>
        <w:rPr>
          <w:sz w:val="24"/>
          <w:szCs w:val="24"/>
        </w:rPr>
      </w:pPr>
      <w:r>
        <w:rPr>
          <w:sz w:val="24"/>
          <w:szCs w:val="24"/>
        </w:rPr>
        <w:t>20 g Petersilie, gehackt</w:t>
      </w:r>
    </w:p>
    <w:p w14:paraId="0AD69C9A" w14:textId="77777777" w:rsidR="00F7188C" w:rsidRDefault="00F7188C" w:rsidP="00F7188C">
      <w:pPr>
        <w:rPr>
          <w:sz w:val="24"/>
          <w:szCs w:val="24"/>
        </w:rPr>
      </w:pPr>
      <w:r>
        <w:rPr>
          <w:sz w:val="24"/>
          <w:szCs w:val="24"/>
        </w:rPr>
        <w:t>Salz, Pfeffer</w:t>
      </w:r>
    </w:p>
    <w:p w14:paraId="66426E66" w14:textId="77777777" w:rsidR="00F7188C" w:rsidRDefault="00F7188C" w:rsidP="00F7188C">
      <w:pPr>
        <w:rPr>
          <w:sz w:val="24"/>
          <w:szCs w:val="24"/>
        </w:rPr>
      </w:pPr>
    </w:p>
    <w:p w14:paraId="1D923C13" w14:textId="77777777" w:rsidR="00F7188C" w:rsidRDefault="00F7188C" w:rsidP="00F7188C">
      <w:pPr>
        <w:rPr>
          <w:sz w:val="24"/>
          <w:szCs w:val="24"/>
        </w:rPr>
      </w:pPr>
      <w:r>
        <w:rPr>
          <w:sz w:val="24"/>
          <w:szCs w:val="24"/>
        </w:rPr>
        <w:t>Zubereitung:</w:t>
      </w:r>
    </w:p>
    <w:p w14:paraId="0E176E30" w14:textId="77777777" w:rsidR="00F7188C" w:rsidRPr="005E2533" w:rsidRDefault="00F7188C" w:rsidP="00B40E8C">
      <w:pPr>
        <w:pStyle w:val="ListParagraph"/>
        <w:numPr>
          <w:ilvl w:val="0"/>
          <w:numId w:val="1061"/>
        </w:numPr>
        <w:spacing w:after="120"/>
        <w:ind w:left="714" w:hanging="357"/>
        <w:contextualSpacing w:val="0"/>
        <w:jc w:val="both"/>
        <w:rPr>
          <w:sz w:val="24"/>
          <w:szCs w:val="24"/>
        </w:rPr>
      </w:pPr>
      <w:r w:rsidRPr="005E2533">
        <w:rPr>
          <w:sz w:val="24"/>
          <w:szCs w:val="24"/>
        </w:rPr>
        <w:t>Mit der Tomatensauce beginnen: In einem Topf 2 EL Olivenöl bei mittlerer bis hoher Temperatur erhitzen, jeweils die Hälfte Zwiebeln, Knoblauch und Oregano hineingeben und 8 – 10 Minuten unter Rühren anschwitzen, bis die Zwiebeln weich, jedoch nicht gebräunt sind. Die Tomaten und die Hälfte der Brühe zufügen, mit ½ TL Salz und etwas Pfeffer würzen und die Sauce bei mittlerer Hitze 10 – 15 Minuten köcheln lassen, bis sie eingedickt ist. Hin und wieder umrühren.</w:t>
      </w:r>
    </w:p>
    <w:p w14:paraId="33EACD47" w14:textId="77777777" w:rsidR="00F7188C" w:rsidRPr="005E2533" w:rsidRDefault="00F7188C" w:rsidP="00B40E8C">
      <w:pPr>
        <w:pStyle w:val="ListParagraph"/>
        <w:numPr>
          <w:ilvl w:val="0"/>
          <w:numId w:val="1061"/>
        </w:numPr>
        <w:spacing w:after="120"/>
        <w:ind w:left="714" w:hanging="357"/>
        <w:contextualSpacing w:val="0"/>
        <w:jc w:val="both"/>
        <w:rPr>
          <w:sz w:val="24"/>
          <w:szCs w:val="24"/>
        </w:rPr>
      </w:pPr>
      <w:r w:rsidRPr="005E2533">
        <w:rPr>
          <w:sz w:val="24"/>
          <w:szCs w:val="24"/>
        </w:rPr>
        <w:t>Inzwischen die Hackbällchen vorbereiten: Die restlichen Zwiebeln, die restlichen beiden Knoblauchzehen sowie den Oregano in eine große Schüssel geben. Hackfleisch, Brotbrösel, Ricotta, Parmesan, Ei, Petersilie sowie ¾ TL Salz und etwas Pfeffer hinzufügen und alles mit den Händen sorgfältig vermengen. Aus der Masse 12 – 14 Bällchen formen.</w:t>
      </w:r>
    </w:p>
    <w:p w14:paraId="51D1EC37" w14:textId="77777777" w:rsidR="00F7188C" w:rsidRPr="005E2533" w:rsidRDefault="00F7188C" w:rsidP="00B40E8C">
      <w:pPr>
        <w:pStyle w:val="ListParagraph"/>
        <w:numPr>
          <w:ilvl w:val="0"/>
          <w:numId w:val="1061"/>
        </w:numPr>
        <w:spacing w:after="120"/>
        <w:ind w:left="714" w:hanging="357"/>
        <w:contextualSpacing w:val="0"/>
        <w:jc w:val="both"/>
        <w:rPr>
          <w:sz w:val="24"/>
          <w:szCs w:val="24"/>
        </w:rPr>
      </w:pPr>
      <w:r w:rsidRPr="005E2533">
        <w:rPr>
          <w:sz w:val="24"/>
          <w:szCs w:val="24"/>
        </w:rPr>
        <w:t>In einer großen Pfanne 1 EL Öl erhitzen, die Hackbällchen darin in zwei Portionen von allen Seiten 8 Minuten anbraten, beim zweiten Durchgang noch 1 EL Öl dazugeben. Fertige Bällchen auf einen Teller legen.</w:t>
      </w:r>
    </w:p>
    <w:p w14:paraId="7D5FE87F" w14:textId="77777777" w:rsidR="00F7188C" w:rsidRPr="005E2533" w:rsidRDefault="00F7188C" w:rsidP="00B40E8C">
      <w:pPr>
        <w:pStyle w:val="ListParagraph"/>
        <w:numPr>
          <w:ilvl w:val="0"/>
          <w:numId w:val="1061"/>
        </w:numPr>
        <w:spacing w:after="120"/>
        <w:ind w:left="714" w:hanging="357"/>
        <w:contextualSpacing w:val="0"/>
        <w:jc w:val="both"/>
        <w:rPr>
          <w:sz w:val="24"/>
          <w:szCs w:val="24"/>
        </w:rPr>
      </w:pPr>
      <w:r w:rsidRPr="005E2533">
        <w:rPr>
          <w:sz w:val="24"/>
          <w:szCs w:val="24"/>
        </w:rPr>
        <w:t xml:space="preserve">Die angebratenen Bällchen vorsichtig in die Sauce legen und so viel von der restlichen Brühe zugießen, dass sie fast bedeckt sind. Falls die Brühe nicht reicht, mit Wasser </w:t>
      </w:r>
      <w:r w:rsidRPr="005E2533">
        <w:rPr>
          <w:sz w:val="24"/>
          <w:szCs w:val="24"/>
        </w:rPr>
        <w:lastRenderedPageBreak/>
        <w:t>ergänzen. Bei schwacher bis mittlerer Hitze zugedeckt 30 Minuten köcheln lassen. Zum Ende der Garzeit den Deckel abnehmen und die Sauce bei etwas stärkerer Hitze auf die Konsistenz einer dicken Pastasauce einkochen. Die Pfanne vom Herd nehmen du die Hackbällchen in ihrer Sauce noch mindestens 10 Minuten durchziehen lassen. Vor dem Servieren den Oregano unterrühren.</w:t>
      </w:r>
    </w:p>
    <w:p w14:paraId="63674D44" w14:textId="77777777" w:rsidR="00F7188C" w:rsidRPr="0056741E" w:rsidRDefault="00F7188C" w:rsidP="00F7188C">
      <w:pPr>
        <w:rPr>
          <w:sz w:val="24"/>
          <w:szCs w:val="24"/>
        </w:rPr>
      </w:pPr>
    </w:p>
    <w:p w14:paraId="7D47AFDC" w14:textId="0D0C10BC" w:rsidR="00F7188C" w:rsidRDefault="00F7188C">
      <w:pPr>
        <w:rPr>
          <w:rFonts w:asciiTheme="majorHAnsi" w:eastAsiaTheme="majorEastAsia" w:hAnsiTheme="majorHAnsi" w:cstheme="majorBidi"/>
          <w:color w:val="2F5496" w:themeColor="accent1" w:themeShade="BF"/>
          <w:sz w:val="26"/>
          <w:szCs w:val="26"/>
        </w:rPr>
      </w:pPr>
      <w:r>
        <w:br w:type="page"/>
      </w:r>
    </w:p>
    <w:p w14:paraId="1B6D7B1F" w14:textId="77777777" w:rsidR="00F7188C" w:rsidRDefault="00F7188C" w:rsidP="00F7188C">
      <w:pPr>
        <w:pStyle w:val="Heading2"/>
        <w:spacing w:after="240"/>
      </w:pPr>
      <w:r>
        <w:lastRenderedPageBreak/>
        <w:t>Fleischbällchen mit dicken Bohnen</w:t>
      </w:r>
      <w:r>
        <w:rPr>
          <w:rStyle w:val="FootnoteReference"/>
        </w:rPr>
        <w:footnoteReference w:id="604"/>
      </w:r>
      <w:r>
        <w:t xml:space="preserve"> </w:t>
      </w:r>
    </w:p>
    <w:p w14:paraId="52192050" w14:textId="77777777" w:rsidR="00F7188C" w:rsidRDefault="00F7188C" w:rsidP="00F7188C">
      <w:pPr>
        <w:rPr>
          <w:sz w:val="24"/>
          <w:szCs w:val="24"/>
        </w:rPr>
      </w:pPr>
      <w:r w:rsidRPr="00944668">
        <w:rPr>
          <w:sz w:val="24"/>
          <w:szCs w:val="24"/>
          <w:u w:val="single"/>
        </w:rPr>
        <w:t>Zutaten</w:t>
      </w:r>
      <w:r>
        <w:rPr>
          <w:sz w:val="24"/>
          <w:szCs w:val="24"/>
        </w:rPr>
        <w:t xml:space="preserve"> (für 4 Portionen, ca. 20 Stück):</w:t>
      </w:r>
    </w:p>
    <w:p w14:paraId="28F984EA" w14:textId="77777777" w:rsidR="00F7188C" w:rsidRDefault="00F7188C" w:rsidP="00F7188C">
      <w:pPr>
        <w:rPr>
          <w:sz w:val="24"/>
          <w:szCs w:val="24"/>
        </w:rPr>
      </w:pPr>
      <w:r>
        <w:rPr>
          <w:sz w:val="24"/>
          <w:szCs w:val="24"/>
        </w:rPr>
        <w:t>4,5 EL Olivenöl</w:t>
      </w:r>
    </w:p>
    <w:p w14:paraId="076CD569" w14:textId="77777777" w:rsidR="00F7188C" w:rsidRDefault="00F7188C" w:rsidP="00F7188C">
      <w:pPr>
        <w:rPr>
          <w:sz w:val="24"/>
          <w:szCs w:val="24"/>
        </w:rPr>
      </w:pPr>
      <w:r>
        <w:rPr>
          <w:sz w:val="24"/>
          <w:szCs w:val="24"/>
        </w:rPr>
        <w:t>350 g ausgelöste Dicke Bohnen</w:t>
      </w:r>
    </w:p>
    <w:p w14:paraId="7543CCCC" w14:textId="77777777" w:rsidR="00F7188C" w:rsidRDefault="00F7188C" w:rsidP="00F7188C">
      <w:pPr>
        <w:rPr>
          <w:sz w:val="24"/>
          <w:szCs w:val="24"/>
        </w:rPr>
      </w:pPr>
      <w:r>
        <w:rPr>
          <w:sz w:val="24"/>
          <w:szCs w:val="24"/>
        </w:rPr>
        <w:t>4 Zweige Thymian</w:t>
      </w:r>
    </w:p>
    <w:p w14:paraId="45149C07" w14:textId="77777777" w:rsidR="00F7188C" w:rsidRDefault="00F7188C" w:rsidP="00F7188C">
      <w:pPr>
        <w:rPr>
          <w:sz w:val="24"/>
          <w:szCs w:val="24"/>
        </w:rPr>
      </w:pPr>
      <w:r>
        <w:rPr>
          <w:sz w:val="24"/>
          <w:szCs w:val="24"/>
        </w:rPr>
        <w:t>6 Knoblauchzehen, in Scheiben geschnitten</w:t>
      </w:r>
    </w:p>
    <w:p w14:paraId="42B2A45D" w14:textId="77777777" w:rsidR="00F7188C" w:rsidRDefault="00F7188C" w:rsidP="00F7188C">
      <w:pPr>
        <w:rPr>
          <w:sz w:val="24"/>
          <w:szCs w:val="24"/>
        </w:rPr>
      </w:pPr>
      <w:r>
        <w:rPr>
          <w:sz w:val="24"/>
          <w:szCs w:val="24"/>
        </w:rPr>
        <w:t>8 Frühlingszwiebeln, schräg in 2 cm lange Stücke geschnitten</w:t>
      </w:r>
    </w:p>
    <w:p w14:paraId="5A586C3C" w14:textId="77777777" w:rsidR="00F7188C" w:rsidRDefault="00F7188C" w:rsidP="00F7188C">
      <w:pPr>
        <w:rPr>
          <w:sz w:val="24"/>
          <w:szCs w:val="24"/>
        </w:rPr>
      </w:pPr>
      <w:r>
        <w:rPr>
          <w:sz w:val="24"/>
          <w:szCs w:val="24"/>
        </w:rPr>
        <w:t>2,5 EL Zitronensaft</w:t>
      </w:r>
    </w:p>
    <w:p w14:paraId="0D3D1B95" w14:textId="77777777" w:rsidR="00F7188C" w:rsidRDefault="00F7188C" w:rsidP="00F7188C">
      <w:pPr>
        <w:rPr>
          <w:sz w:val="24"/>
          <w:szCs w:val="24"/>
        </w:rPr>
      </w:pPr>
      <w:r>
        <w:rPr>
          <w:sz w:val="24"/>
          <w:szCs w:val="24"/>
        </w:rPr>
        <w:t>500 ml Gemüsebrühe</w:t>
      </w:r>
    </w:p>
    <w:p w14:paraId="7C57D82D" w14:textId="77777777" w:rsidR="00F7188C" w:rsidRDefault="00F7188C" w:rsidP="00F7188C">
      <w:pPr>
        <w:rPr>
          <w:sz w:val="24"/>
          <w:szCs w:val="24"/>
        </w:rPr>
      </w:pPr>
      <w:r>
        <w:rPr>
          <w:sz w:val="24"/>
          <w:szCs w:val="24"/>
        </w:rPr>
        <w:t>Salz, Pfeffer</w:t>
      </w:r>
    </w:p>
    <w:p w14:paraId="510D2744" w14:textId="77777777" w:rsidR="00F7188C" w:rsidRDefault="00F7188C" w:rsidP="00F7188C">
      <w:pPr>
        <w:rPr>
          <w:sz w:val="24"/>
          <w:szCs w:val="24"/>
        </w:rPr>
      </w:pPr>
    </w:p>
    <w:p w14:paraId="00A82B5B" w14:textId="77777777" w:rsidR="00F7188C" w:rsidRPr="00944668" w:rsidRDefault="00F7188C" w:rsidP="00F7188C">
      <w:pPr>
        <w:rPr>
          <w:i/>
          <w:iCs/>
          <w:sz w:val="24"/>
          <w:szCs w:val="24"/>
        </w:rPr>
      </w:pPr>
      <w:r w:rsidRPr="00944668">
        <w:rPr>
          <w:i/>
          <w:iCs/>
          <w:sz w:val="24"/>
          <w:szCs w:val="24"/>
        </w:rPr>
        <w:t>Für die Fleischbällchen</w:t>
      </w:r>
    </w:p>
    <w:p w14:paraId="4E93F8C1" w14:textId="77777777" w:rsidR="00F7188C" w:rsidRDefault="00F7188C" w:rsidP="00F7188C">
      <w:pPr>
        <w:rPr>
          <w:sz w:val="24"/>
          <w:szCs w:val="24"/>
        </w:rPr>
      </w:pPr>
      <w:r>
        <w:rPr>
          <w:sz w:val="24"/>
          <w:szCs w:val="24"/>
        </w:rPr>
        <w:t>450 g Hackfleisch</w:t>
      </w:r>
    </w:p>
    <w:p w14:paraId="1DBAF4E2" w14:textId="77777777" w:rsidR="00F7188C" w:rsidRDefault="00F7188C" w:rsidP="00F7188C">
      <w:pPr>
        <w:rPr>
          <w:sz w:val="24"/>
          <w:szCs w:val="24"/>
        </w:rPr>
      </w:pPr>
      <w:r>
        <w:rPr>
          <w:sz w:val="24"/>
          <w:szCs w:val="24"/>
        </w:rPr>
        <w:t>1 mittelgroße Zwiebel, fein gehackt</w:t>
      </w:r>
    </w:p>
    <w:p w14:paraId="28514F34" w14:textId="77777777" w:rsidR="00F7188C" w:rsidRDefault="00F7188C" w:rsidP="00F7188C">
      <w:pPr>
        <w:rPr>
          <w:sz w:val="24"/>
          <w:szCs w:val="24"/>
        </w:rPr>
      </w:pPr>
      <w:r>
        <w:rPr>
          <w:sz w:val="24"/>
          <w:szCs w:val="24"/>
        </w:rPr>
        <w:t>120 g Semmelbrösel</w:t>
      </w:r>
    </w:p>
    <w:p w14:paraId="52585435" w14:textId="77777777" w:rsidR="00F7188C" w:rsidRDefault="00F7188C" w:rsidP="00F7188C">
      <w:pPr>
        <w:rPr>
          <w:sz w:val="24"/>
          <w:szCs w:val="24"/>
        </w:rPr>
      </w:pPr>
      <w:r>
        <w:rPr>
          <w:sz w:val="24"/>
          <w:szCs w:val="24"/>
        </w:rPr>
        <w:t>Je 2 EL glatte Petersilie, Minze, Dill und Koriandergrün, gehackt plus 1,5 EL zum Bestreuen</w:t>
      </w:r>
    </w:p>
    <w:p w14:paraId="21A358B0" w14:textId="77777777" w:rsidR="00F7188C" w:rsidRDefault="00F7188C" w:rsidP="00F7188C">
      <w:pPr>
        <w:rPr>
          <w:sz w:val="24"/>
          <w:szCs w:val="24"/>
        </w:rPr>
      </w:pPr>
      <w:r>
        <w:rPr>
          <w:sz w:val="24"/>
          <w:szCs w:val="24"/>
        </w:rPr>
        <w:t>2 Knoblauchzehen, zerdrückt</w:t>
      </w:r>
    </w:p>
    <w:p w14:paraId="128E0CD7" w14:textId="77777777" w:rsidR="00F7188C" w:rsidRDefault="00F7188C" w:rsidP="00F7188C">
      <w:pPr>
        <w:rPr>
          <w:sz w:val="24"/>
          <w:szCs w:val="24"/>
        </w:rPr>
      </w:pPr>
      <w:r>
        <w:rPr>
          <w:sz w:val="24"/>
          <w:szCs w:val="24"/>
        </w:rPr>
        <w:t>1 EL Baharatmischung</w:t>
      </w:r>
    </w:p>
    <w:p w14:paraId="6E8F50B8" w14:textId="77777777" w:rsidR="00F7188C" w:rsidRDefault="00F7188C" w:rsidP="00F7188C">
      <w:pPr>
        <w:rPr>
          <w:sz w:val="24"/>
          <w:szCs w:val="24"/>
        </w:rPr>
      </w:pPr>
      <w:r>
        <w:rPr>
          <w:sz w:val="24"/>
          <w:szCs w:val="24"/>
        </w:rPr>
        <w:t>1 EL gemahlener Kreuzkümmel</w:t>
      </w:r>
    </w:p>
    <w:p w14:paraId="0B18A107" w14:textId="77777777" w:rsidR="00F7188C" w:rsidRDefault="00F7188C" w:rsidP="00F7188C">
      <w:pPr>
        <w:rPr>
          <w:sz w:val="24"/>
          <w:szCs w:val="24"/>
        </w:rPr>
      </w:pPr>
      <w:r>
        <w:rPr>
          <w:sz w:val="24"/>
          <w:szCs w:val="24"/>
        </w:rPr>
        <w:t>2 TL Kapern, gehackt</w:t>
      </w:r>
    </w:p>
    <w:p w14:paraId="4AE63886" w14:textId="77777777" w:rsidR="00F7188C" w:rsidRDefault="00F7188C" w:rsidP="00F7188C">
      <w:pPr>
        <w:rPr>
          <w:sz w:val="24"/>
          <w:szCs w:val="24"/>
        </w:rPr>
      </w:pPr>
      <w:r>
        <w:rPr>
          <w:sz w:val="24"/>
          <w:szCs w:val="24"/>
        </w:rPr>
        <w:t>1 Ei, verquirlt</w:t>
      </w:r>
    </w:p>
    <w:p w14:paraId="7D13423F" w14:textId="77777777" w:rsidR="00F7188C" w:rsidRDefault="00F7188C" w:rsidP="00F7188C">
      <w:pPr>
        <w:rPr>
          <w:sz w:val="24"/>
          <w:szCs w:val="24"/>
        </w:rPr>
      </w:pPr>
    </w:p>
    <w:p w14:paraId="66E1555C" w14:textId="77777777" w:rsidR="00F7188C" w:rsidRDefault="00F7188C" w:rsidP="00F7188C">
      <w:pPr>
        <w:rPr>
          <w:sz w:val="24"/>
          <w:szCs w:val="24"/>
        </w:rPr>
      </w:pPr>
      <w:r>
        <w:rPr>
          <w:sz w:val="24"/>
          <w:szCs w:val="24"/>
        </w:rPr>
        <w:t>Zubereitung:</w:t>
      </w:r>
    </w:p>
    <w:p w14:paraId="6D94889B" w14:textId="77777777" w:rsidR="00F7188C" w:rsidRPr="00DE2AD5" w:rsidRDefault="00F7188C" w:rsidP="00B40E8C">
      <w:pPr>
        <w:pStyle w:val="ListParagraph"/>
        <w:numPr>
          <w:ilvl w:val="0"/>
          <w:numId w:val="886"/>
        </w:numPr>
        <w:spacing w:after="120"/>
        <w:ind w:left="714" w:hanging="357"/>
        <w:contextualSpacing w:val="0"/>
        <w:jc w:val="both"/>
        <w:rPr>
          <w:sz w:val="24"/>
          <w:szCs w:val="24"/>
        </w:rPr>
      </w:pPr>
      <w:r w:rsidRPr="00DE2AD5">
        <w:rPr>
          <w:sz w:val="24"/>
          <w:szCs w:val="24"/>
        </w:rPr>
        <w:t>Die Zutaten für die Fleischbällchen mit ¾ TL Salz und reichlich Pfeffer in eine große Schüssel geben, mit den Händen vermengen und tischtennisballgroße Kugeln formen. In einer großem Deckelpfanne 1 EL Öl erhitzen und die Fleischbällchen darin portionsweise bei mittlerer Hitze etwa 5 Minuten rundherum anbräunen. Bevor die zweite Portion gebraten wird, nochmals ½ EL Öl in die Pfanne geben. Die Fleischbällchen beiseitestellen und die Pfanne mit Küchenpapier ausreiben.</w:t>
      </w:r>
    </w:p>
    <w:p w14:paraId="76498882" w14:textId="77777777" w:rsidR="00F7188C" w:rsidRPr="00DE2AD5" w:rsidRDefault="00F7188C" w:rsidP="00B40E8C">
      <w:pPr>
        <w:pStyle w:val="ListParagraph"/>
        <w:numPr>
          <w:ilvl w:val="0"/>
          <w:numId w:val="886"/>
        </w:numPr>
        <w:spacing w:after="120"/>
        <w:ind w:left="714" w:hanging="357"/>
        <w:contextualSpacing w:val="0"/>
        <w:jc w:val="both"/>
        <w:rPr>
          <w:sz w:val="24"/>
          <w:szCs w:val="24"/>
        </w:rPr>
      </w:pPr>
      <w:r w:rsidRPr="00DE2AD5">
        <w:rPr>
          <w:sz w:val="24"/>
          <w:szCs w:val="24"/>
        </w:rPr>
        <w:lastRenderedPageBreak/>
        <w:t>In der Zwischenzeit die Bohnen 2 Minuten in reichlich kochendem Salzwasser blanchieren. In ein Sieb abgießen und unter fließendem kaltem Wasser abschrecken. Die Hälfte der Bohnen häuten.</w:t>
      </w:r>
    </w:p>
    <w:p w14:paraId="7E06DA22" w14:textId="77777777" w:rsidR="00F7188C" w:rsidRPr="00DE2AD5" w:rsidRDefault="00F7188C" w:rsidP="00B40E8C">
      <w:pPr>
        <w:pStyle w:val="ListParagraph"/>
        <w:numPr>
          <w:ilvl w:val="0"/>
          <w:numId w:val="886"/>
        </w:numPr>
        <w:spacing w:after="120"/>
        <w:ind w:left="714" w:hanging="357"/>
        <w:contextualSpacing w:val="0"/>
        <w:jc w:val="both"/>
        <w:rPr>
          <w:sz w:val="24"/>
          <w:szCs w:val="24"/>
        </w:rPr>
      </w:pPr>
      <w:r w:rsidRPr="00DE2AD5">
        <w:rPr>
          <w:sz w:val="24"/>
          <w:szCs w:val="24"/>
        </w:rPr>
        <w:t>Das restliche Öl in der Pfanne, in der die Fleischbällchen gebraten wurden, erhitzen und den Thymian mit Knoblauch und Frühlingszwiebeln 3 Minuten bei mittlerer Hitze darin anschwitzen. Die ungehäuteten Bohnen, 1,5 EL Zitronensaft und etwa 80 ml Brühe dazugeben (die Bohnen sollten fast bedeckt sein), mit ¼ TL Salz und reichlich Pfeffer würzen und die Bohnen zugedeckt 10 Minuten bei geringer Hitze garen.</w:t>
      </w:r>
    </w:p>
    <w:p w14:paraId="67EB54BE" w14:textId="77777777" w:rsidR="00F7188C" w:rsidRPr="00DE2AD5" w:rsidRDefault="00F7188C" w:rsidP="00B40E8C">
      <w:pPr>
        <w:pStyle w:val="ListParagraph"/>
        <w:numPr>
          <w:ilvl w:val="0"/>
          <w:numId w:val="886"/>
        </w:numPr>
        <w:spacing w:after="120"/>
        <w:ind w:left="714" w:hanging="357"/>
        <w:contextualSpacing w:val="0"/>
        <w:jc w:val="both"/>
        <w:rPr>
          <w:sz w:val="24"/>
          <w:szCs w:val="24"/>
        </w:rPr>
      </w:pPr>
      <w:r w:rsidRPr="00DE2AD5">
        <w:rPr>
          <w:sz w:val="24"/>
          <w:szCs w:val="24"/>
        </w:rPr>
        <w:t xml:space="preserve">Die Fleischbällchen dazugeben, die restliche Brühe angießen und das Ganze zugedeckt 25 Minuten köcheln lasse. Die Sauce noch einmal abschmecken und, falls nötig, etwas reduzieren. Die Fleischbällchen saugen sehr viel Flüssigkeit auf, deshalb darauf achten, dass nach dem Garen noch genügend Sauce in der Pfanne ist. </w:t>
      </w:r>
    </w:p>
    <w:p w14:paraId="4A1EE9BE" w14:textId="77777777" w:rsidR="00F7188C" w:rsidRDefault="00F7188C" w:rsidP="00B40E8C">
      <w:pPr>
        <w:pStyle w:val="ListParagraph"/>
        <w:numPr>
          <w:ilvl w:val="0"/>
          <w:numId w:val="886"/>
        </w:numPr>
        <w:spacing w:after="120"/>
        <w:ind w:left="714" w:hanging="357"/>
        <w:contextualSpacing w:val="0"/>
        <w:jc w:val="both"/>
        <w:rPr>
          <w:sz w:val="24"/>
          <w:szCs w:val="24"/>
        </w:rPr>
      </w:pPr>
      <w:r w:rsidRPr="00DE2AD5">
        <w:rPr>
          <w:sz w:val="24"/>
          <w:szCs w:val="24"/>
        </w:rPr>
        <w:t>Die Fleischbällchen falls nötig unmittelbar vor dem Servieren nochmals erhitzen und die Sauce, falls nötig, mit etwa Wasser verlängern. Den gehackten Kräutern und den restlichen Zitronensaft unterrühren, die enthäuteten Bohnen hinzufügen, vorsichtig umrühren und fertig</w:t>
      </w:r>
      <w:r>
        <w:rPr>
          <w:sz w:val="24"/>
          <w:szCs w:val="24"/>
        </w:rPr>
        <w:t>.</w:t>
      </w:r>
    </w:p>
    <w:p w14:paraId="1EFA0D5F" w14:textId="77777777" w:rsidR="00F7188C" w:rsidRDefault="00F7188C" w:rsidP="00F7188C">
      <w:pPr>
        <w:rPr>
          <w:sz w:val="24"/>
          <w:szCs w:val="24"/>
        </w:rPr>
      </w:pPr>
      <w:r>
        <w:rPr>
          <w:sz w:val="24"/>
          <w:szCs w:val="24"/>
        </w:rPr>
        <w:br w:type="page"/>
      </w:r>
    </w:p>
    <w:p w14:paraId="79DFA5D6" w14:textId="77777777" w:rsidR="00F7188C" w:rsidRDefault="00F7188C" w:rsidP="00F7188C">
      <w:pPr>
        <w:pStyle w:val="Heading2"/>
        <w:spacing w:after="240"/>
      </w:pPr>
      <w:r>
        <w:lastRenderedPageBreak/>
        <w:t>Fleischbällchen mit Berberitzen, Joghurt und Kräutern</w:t>
      </w:r>
      <w:r>
        <w:rPr>
          <w:rStyle w:val="FootnoteReference"/>
        </w:rPr>
        <w:footnoteReference w:id="605"/>
      </w:r>
      <w:r>
        <w:t xml:space="preserve"> </w:t>
      </w:r>
    </w:p>
    <w:p w14:paraId="13EA0904" w14:textId="77777777" w:rsidR="00F7188C" w:rsidRDefault="00F7188C" w:rsidP="00F7188C">
      <w:pPr>
        <w:rPr>
          <w:sz w:val="24"/>
          <w:szCs w:val="24"/>
        </w:rPr>
      </w:pPr>
      <w:r w:rsidRPr="00944668">
        <w:rPr>
          <w:sz w:val="24"/>
          <w:szCs w:val="24"/>
          <w:u w:val="single"/>
        </w:rPr>
        <w:t>Zutaten</w:t>
      </w:r>
      <w:r>
        <w:rPr>
          <w:sz w:val="24"/>
          <w:szCs w:val="24"/>
        </w:rPr>
        <w:t xml:space="preserve"> (für ca. 30 Stück)</w:t>
      </w:r>
    </w:p>
    <w:p w14:paraId="1468A51D" w14:textId="77777777" w:rsidR="00F7188C" w:rsidRDefault="00F7188C" w:rsidP="00F7188C">
      <w:pPr>
        <w:rPr>
          <w:sz w:val="24"/>
          <w:szCs w:val="24"/>
        </w:rPr>
      </w:pPr>
      <w:r>
        <w:rPr>
          <w:sz w:val="24"/>
          <w:szCs w:val="24"/>
        </w:rPr>
        <w:t>750 g Hackfleisch</w:t>
      </w:r>
    </w:p>
    <w:p w14:paraId="0D930807" w14:textId="77777777" w:rsidR="00F7188C" w:rsidRDefault="00F7188C" w:rsidP="00F7188C">
      <w:pPr>
        <w:rPr>
          <w:sz w:val="24"/>
          <w:szCs w:val="24"/>
        </w:rPr>
      </w:pPr>
      <w:r>
        <w:rPr>
          <w:sz w:val="24"/>
          <w:szCs w:val="24"/>
        </w:rPr>
        <w:t>2 mittelgroße Zwiebeln, fein gehackt</w:t>
      </w:r>
    </w:p>
    <w:p w14:paraId="5CA7BAC0" w14:textId="77777777" w:rsidR="00F7188C" w:rsidRDefault="00F7188C" w:rsidP="00F7188C">
      <w:pPr>
        <w:rPr>
          <w:sz w:val="24"/>
          <w:szCs w:val="24"/>
        </w:rPr>
      </w:pPr>
      <w:r>
        <w:rPr>
          <w:sz w:val="24"/>
          <w:szCs w:val="24"/>
        </w:rPr>
        <w:t>20 g glatte Petersilie, fein gehackt</w:t>
      </w:r>
    </w:p>
    <w:p w14:paraId="29B43929" w14:textId="77777777" w:rsidR="00F7188C" w:rsidRDefault="00F7188C" w:rsidP="00F7188C">
      <w:pPr>
        <w:rPr>
          <w:sz w:val="24"/>
          <w:szCs w:val="24"/>
        </w:rPr>
      </w:pPr>
      <w:r>
        <w:rPr>
          <w:sz w:val="24"/>
          <w:szCs w:val="24"/>
        </w:rPr>
        <w:t>3 Knoblauchzehen, zerdrückt</w:t>
      </w:r>
    </w:p>
    <w:p w14:paraId="02019278" w14:textId="77777777" w:rsidR="00F7188C" w:rsidRDefault="00F7188C" w:rsidP="00F7188C">
      <w:pPr>
        <w:rPr>
          <w:sz w:val="24"/>
          <w:szCs w:val="24"/>
        </w:rPr>
      </w:pPr>
      <w:r>
        <w:rPr>
          <w:sz w:val="24"/>
          <w:szCs w:val="24"/>
        </w:rPr>
        <w:t>¾ TL gemahlener Piment</w:t>
      </w:r>
    </w:p>
    <w:p w14:paraId="115CBE64" w14:textId="77777777" w:rsidR="00F7188C" w:rsidRDefault="00F7188C" w:rsidP="00F7188C">
      <w:pPr>
        <w:rPr>
          <w:sz w:val="24"/>
          <w:szCs w:val="24"/>
        </w:rPr>
      </w:pPr>
      <w:r>
        <w:rPr>
          <w:sz w:val="24"/>
          <w:szCs w:val="24"/>
        </w:rPr>
        <w:t>¾ TL Zimt</w:t>
      </w:r>
    </w:p>
    <w:p w14:paraId="2E00D008" w14:textId="77777777" w:rsidR="00F7188C" w:rsidRDefault="00F7188C" w:rsidP="00F7188C">
      <w:pPr>
        <w:rPr>
          <w:sz w:val="24"/>
          <w:szCs w:val="24"/>
        </w:rPr>
      </w:pPr>
      <w:r>
        <w:rPr>
          <w:sz w:val="24"/>
          <w:szCs w:val="24"/>
        </w:rPr>
        <w:t>60 g Berberitzen</w:t>
      </w:r>
    </w:p>
    <w:p w14:paraId="70399B3E" w14:textId="77777777" w:rsidR="00F7188C" w:rsidRDefault="00F7188C" w:rsidP="00F7188C">
      <w:pPr>
        <w:rPr>
          <w:sz w:val="24"/>
          <w:szCs w:val="24"/>
        </w:rPr>
      </w:pPr>
      <w:r>
        <w:rPr>
          <w:sz w:val="24"/>
          <w:szCs w:val="24"/>
        </w:rPr>
        <w:t>1 Ei</w:t>
      </w:r>
    </w:p>
    <w:p w14:paraId="6D059FA5" w14:textId="77777777" w:rsidR="00F7188C" w:rsidRDefault="00F7188C" w:rsidP="00F7188C">
      <w:pPr>
        <w:rPr>
          <w:sz w:val="24"/>
          <w:szCs w:val="24"/>
        </w:rPr>
      </w:pPr>
      <w:r>
        <w:rPr>
          <w:sz w:val="24"/>
          <w:szCs w:val="24"/>
        </w:rPr>
        <w:t>100 ml Sonnenblumenöl</w:t>
      </w:r>
    </w:p>
    <w:p w14:paraId="0BCA5C2E" w14:textId="77777777" w:rsidR="00F7188C" w:rsidRDefault="00F7188C" w:rsidP="00F7188C">
      <w:pPr>
        <w:rPr>
          <w:sz w:val="24"/>
          <w:szCs w:val="24"/>
        </w:rPr>
      </w:pPr>
      <w:r>
        <w:rPr>
          <w:sz w:val="24"/>
          <w:szCs w:val="24"/>
        </w:rPr>
        <w:t>700 g Schalotten, geschält</w:t>
      </w:r>
    </w:p>
    <w:p w14:paraId="6D3EFF17" w14:textId="77777777" w:rsidR="00F7188C" w:rsidRDefault="00F7188C" w:rsidP="00F7188C">
      <w:pPr>
        <w:rPr>
          <w:sz w:val="24"/>
          <w:szCs w:val="24"/>
        </w:rPr>
      </w:pPr>
      <w:r>
        <w:rPr>
          <w:sz w:val="24"/>
          <w:szCs w:val="24"/>
        </w:rPr>
        <w:t>200 ml Weißwein</w:t>
      </w:r>
    </w:p>
    <w:p w14:paraId="24CCFFE8" w14:textId="77777777" w:rsidR="00F7188C" w:rsidRDefault="00F7188C" w:rsidP="00F7188C">
      <w:pPr>
        <w:rPr>
          <w:sz w:val="24"/>
          <w:szCs w:val="24"/>
        </w:rPr>
      </w:pPr>
      <w:r>
        <w:rPr>
          <w:sz w:val="24"/>
          <w:szCs w:val="24"/>
        </w:rPr>
        <w:t>500 ml Gemüsebrühe</w:t>
      </w:r>
    </w:p>
    <w:p w14:paraId="67822625" w14:textId="77777777" w:rsidR="00F7188C" w:rsidRDefault="00F7188C" w:rsidP="00F7188C">
      <w:pPr>
        <w:rPr>
          <w:sz w:val="24"/>
          <w:szCs w:val="24"/>
        </w:rPr>
      </w:pPr>
      <w:r>
        <w:rPr>
          <w:sz w:val="24"/>
          <w:szCs w:val="24"/>
        </w:rPr>
        <w:t>2 Lorbeerblätter</w:t>
      </w:r>
    </w:p>
    <w:p w14:paraId="06FE427F" w14:textId="77777777" w:rsidR="00F7188C" w:rsidRDefault="00F7188C" w:rsidP="00F7188C">
      <w:pPr>
        <w:rPr>
          <w:sz w:val="24"/>
          <w:szCs w:val="24"/>
        </w:rPr>
      </w:pPr>
      <w:r>
        <w:rPr>
          <w:sz w:val="24"/>
          <w:szCs w:val="24"/>
        </w:rPr>
        <w:t>2 Zweige Thymian</w:t>
      </w:r>
    </w:p>
    <w:p w14:paraId="6349A893" w14:textId="77777777" w:rsidR="00F7188C" w:rsidRDefault="00F7188C" w:rsidP="00F7188C">
      <w:pPr>
        <w:rPr>
          <w:sz w:val="24"/>
          <w:szCs w:val="24"/>
        </w:rPr>
      </w:pPr>
      <w:r>
        <w:rPr>
          <w:sz w:val="24"/>
          <w:szCs w:val="24"/>
        </w:rPr>
        <w:t>2 TL Zucker</w:t>
      </w:r>
    </w:p>
    <w:p w14:paraId="1BD4F036" w14:textId="77777777" w:rsidR="00F7188C" w:rsidRDefault="00F7188C" w:rsidP="00F7188C">
      <w:pPr>
        <w:rPr>
          <w:sz w:val="24"/>
          <w:szCs w:val="24"/>
        </w:rPr>
      </w:pPr>
      <w:r>
        <w:rPr>
          <w:sz w:val="24"/>
          <w:szCs w:val="24"/>
        </w:rPr>
        <w:t>150 g getrocknete Feigen</w:t>
      </w:r>
    </w:p>
    <w:p w14:paraId="5310152B" w14:textId="77777777" w:rsidR="00F7188C" w:rsidRDefault="00F7188C" w:rsidP="00F7188C">
      <w:pPr>
        <w:rPr>
          <w:sz w:val="24"/>
          <w:szCs w:val="24"/>
        </w:rPr>
      </w:pPr>
      <w:r>
        <w:rPr>
          <w:sz w:val="24"/>
          <w:szCs w:val="24"/>
        </w:rPr>
        <w:t>200 g griech. Joghurt</w:t>
      </w:r>
    </w:p>
    <w:p w14:paraId="2B08EC63" w14:textId="77777777" w:rsidR="00F7188C" w:rsidRDefault="00F7188C" w:rsidP="00F7188C">
      <w:pPr>
        <w:rPr>
          <w:sz w:val="24"/>
          <w:szCs w:val="24"/>
        </w:rPr>
      </w:pPr>
      <w:r>
        <w:rPr>
          <w:sz w:val="24"/>
          <w:szCs w:val="24"/>
        </w:rPr>
        <w:t>3 EL gemischte Kräuter (Minze, Koriander, Dill, Kerbel, Estragon) grob zerkleinert</w:t>
      </w:r>
    </w:p>
    <w:p w14:paraId="10615CAC" w14:textId="77777777" w:rsidR="00F7188C" w:rsidRDefault="00F7188C" w:rsidP="00F7188C">
      <w:pPr>
        <w:rPr>
          <w:sz w:val="24"/>
          <w:szCs w:val="24"/>
        </w:rPr>
      </w:pPr>
      <w:r>
        <w:rPr>
          <w:sz w:val="24"/>
          <w:szCs w:val="24"/>
        </w:rPr>
        <w:t>Salz, Pfeffer</w:t>
      </w:r>
    </w:p>
    <w:p w14:paraId="022CE9A3" w14:textId="77777777" w:rsidR="00F7188C" w:rsidRDefault="00F7188C" w:rsidP="00F7188C">
      <w:pPr>
        <w:rPr>
          <w:sz w:val="24"/>
          <w:szCs w:val="24"/>
        </w:rPr>
      </w:pPr>
    </w:p>
    <w:p w14:paraId="100BB9B5" w14:textId="77777777" w:rsidR="00F7188C" w:rsidRDefault="00F7188C" w:rsidP="00F7188C">
      <w:pPr>
        <w:rPr>
          <w:sz w:val="24"/>
          <w:szCs w:val="24"/>
        </w:rPr>
      </w:pPr>
      <w:r>
        <w:rPr>
          <w:sz w:val="24"/>
          <w:szCs w:val="24"/>
        </w:rPr>
        <w:t>Zubereitung:</w:t>
      </w:r>
    </w:p>
    <w:p w14:paraId="2CDFFDAB" w14:textId="77777777" w:rsidR="00F7188C" w:rsidRPr="00967851" w:rsidRDefault="00F7188C" w:rsidP="00B40E8C">
      <w:pPr>
        <w:pStyle w:val="ListParagraph"/>
        <w:numPr>
          <w:ilvl w:val="0"/>
          <w:numId w:val="887"/>
        </w:numPr>
        <w:spacing w:after="120"/>
        <w:ind w:left="714" w:hanging="357"/>
        <w:contextualSpacing w:val="0"/>
        <w:jc w:val="both"/>
        <w:rPr>
          <w:sz w:val="24"/>
          <w:szCs w:val="24"/>
        </w:rPr>
      </w:pPr>
      <w:r w:rsidRPr="00967851">
        <w:rPr>
          <w:sz w:val="24"/>
          <w:szCs w:val="24"/>
        </w:rPr>
        <w:t>Das Fleisch in einer großen Schüssel mit Zwiebeln, Petersilie, Knoblauch, Piment, Zimt, Berberitzen, Ei, 1 TL Salz sowie ½ TL Pfeffer vermengen und golfballgroße Kugeln formen.</w:t>
      </w:r>
    </w:p>
    <w:p w14:paraId="28135A58" w14:textId="77777777" w:rsidR="00F7188C" w:rsidRPr="00967851" w:rsidRDefault="00F7188C" w:rsidP="00B40E8C">
      <w:pPr>
        <w:pStyle w:val="ListParagraph"/>
        <w:numPr>
          <w:ilvl w:val="0"/>
          <w:numId w:val="887"/>
        </w:numPr>
        <w:spacing w:after="120"/>
        <w:ind w:left="714" w:hanging="357"/>
        <w:contextualSpacing w:val="0"/>
        <w:jc w:val="both"/>
        <w:rPr>
          <w:sz w:val="24"/>
          <w:szCs w:val="24"/>
        </w:rPr>
      </w:pPr>
      <w:r w:rsidRPr="00967851">
        <w:rPr>
          <w:sz w:val="24"/>
          <w:szCs w:val="24"/>
        </w:rPr>
        <w:t>Ein Drittel des Öls in einem Schmortopf erhitzen und die Fleischbällchen in kleinen Portionen einige Minuten bei mittlerer Hitze rundherum anbräunen.</w:t>
      </w:r>
    </w:p>
    <w:p w14:paraId="097DB7EA" w14:textId="77777777" w:rsidR="00F7188C" w:rsidRPr="00967851" w:rsidRDefault="00F7188C" w:rsidP="00B40E8C">
      <w:pPr>
        <w:pStyle w:val="ListParagraph"/>
        <w:numPr>
          <w:ilvl w:val="0"/>
          <w:numId w:val="887"/>
        </w:numPr>
        <w:spacing w:after="120"/>
        <w:ind w:left="714" w:hanging="357"/>
        <w:contextualSpacing w:val="0"/>
        <w:jc w:val="both"/>
        <w:rPr>
          <w:sz w:val="24"/>
          <w:szCs w:val="24"/>
        </w:rPr>
      </w:pPr>
      <w:r w:rsidRPr="00967851">
        <w:rPr>
          <w:sz w:val="24"/>
          <w:szCs w:val="24"/>
        </w:rPr>
        <w:t xml:space="preserve">Den Topf anschließend mit Küchenpapier ausreiben, das restliche Öl darin erhitzen und die Schalotten unter häufigem Wenden 10 Minuten bei mittlerer Hitze goldbraun </w:t>
      </w:r>
      <w:r w:rsidRPr="00967851">
        <w:rPr>
          <w:sz w:val="24"/>
          <w:szCs w:val="24"/>
        </w:rPr>
        <w:lastRenderedPageBreak/>
        <w:t>braten. Den Wein angießen und 1-2 Minuten einkochen lassen.  Die Brühe angießen, Lorbeerblätter, Thymian und Zucker hinzufügen und mit etwas Salz und Pfeffer würzen. Die Feigen dazugeben, die Fleischbällchen hineinlegen (sie sollten fast mit Flüssigkeit bedeckt sein). Aufkochen und zugedeckt 30 Minuten bei sehr geringer Hitze garen. Den Deckel abnehmen und das Ganze weiterköcheln lassen, bis die Sauce eingedickt ist und die Schalotten weich sind. Das kann bis zu 1 Stunde dauern. Das Gericht zum Schluss noch einmal abschmecken und in einer großen Schüssel anrichten.</w:t>
      </w:r>
    </w:p>
    <w:p w14:paraId="37054C99" w14:textId="77777777" w:rsidR="00F7188C" w:rsidRPr="00967851" w:rsidRDefault="00F7188C" w:rsidP="00B40E8C">
      <w:pPr>
        <w:pStyle w:val="ListParagraph"/>
        <w:numPr>
          <w:ilvl w:val="0"/>
          <w:numId w:val="887"/>
        </w:numPr>
        <w:spacing w:after="120"/>
        <w:ind w:left="714" w:hanging="357"/>
        <w:contextualSpacing w:val="0"/>
        <w:jc w:val="both"/>
        <w:rPr>
          <w:sz w:val="24"/>
          <w:szCs w:val="24"/>
        </w:rPr>
      </w:pPr>
      <w:r w:rsidRPr="00967851">
        <w:rPr>
          <w:sz w:val="24"/>
          <w:szCs w:val="24"/>
        </w:rPr>
        <w:t>Den Joghurt glattrühren und über das Gericht träufeln. Mit den Kräutern bestreuen.</w:t>
      </w:r>
    </w:p>
    <w:p w14:paraId="61585316" w14:textId="77777777" w:rsidR="00F7188C" w:rsidRDefault="00F7188C" w:rsidP="00F7188C">
      <w:pPr>
        <w:rPr>
          <w:sz w:val="24"/>
          <w:szCs w:val="24"/>
        </w:rPr>
      </w:pPr>
      <w:r>
        <w:rPr>
          <w:sz w:val="24"/>
          <w:szCs w:val="24"/>
        </w:rPr>
        <w:br w:type="page"/>
      </w:r>
    </w:p>
    <w:p w14:paraId="03D34C5D" w14:textId="77777777" w:rsidR="0018158B" w:rsidRDefault="0018158B" w:rsidP="0018158B">
      <w:pPr>
        <w:pStyle w:val="Heading2"/>
        <w:spacing w:after="240"/>
      </w:pPr>
      <w:r>
        <w:lastRenderedPageBreak/>
        <w:t>Frikadellen mit Zitrone und Lauch</w:t>
      </w:r>
      <w:r>
        <w:rPr>
          <w:rStyle w:val="FootnoteReference"/>
        </w:rPr>
        <w:footnoteReference w:id="606"/>
      </w:r>
      <w:r>
        <w:t xml:space="preserve"> </w:t>
      </w:r>
    </w:p>
    <w:p w14:paraId="5C2548B3" w14:textId="77777777" w:rsidR="0018158B" w:rsidRDefault="0018158B" w:rsidP="0018158B">
      <w:pPr>
        <w:rPr>
          <w:sz w:val="24"/>
          <w:szCs w:val="24"/>
        </w:rPr>
      </w:pPr>
      <w:r w:rsidRPr="00CA6D99">
        <w:rPr>
          <w:sz w:val="24"/>
          <w:szCs w:val="24"/>
          <w:u w:val="single"/>
        </w:rPr>
        <w:t>Zutaten</w:t>
      </w:r>
      <w:r>
        <w:rPr>
          <w:sz w:val="24"/>
          <w:szCs w:val="24"/>
        </w:rPr>
        <w:t xml:space="preserve"> (für 4 Portionen (als Vorspeise)):</w:t>
      </w:r>
    </w:p>
    <w:p w14:paraId="1D62EEB8" w14:textId="77777777" w:rsidR="0018158B" w:rsidRDefault="0018158B" w:rsidP="0018158B">
      <w:pPr>
        <w:rPr>
          <w:sz w:val="24"/>
          <w:szCs w:val="24"/>
        </w:rPr>
      </w:pPr>
      <w:r>
        <w:rPr>
          <w:sz w:val="24"/>
          <w:szCs w:val="24"/>
        </w:rPr>
        <w:t>6 große Stangen Lauch (etwa 800 g), geputzt</w:t>
      </w:r>
    </w:p>
    <w:p w14:paraId="776CCDB3" w14:textId="77777777" w:rsidR="0018158B" w:rsidRDefault="0018158B" w:rsidP="0018158B">
      <w:pPr>
        <w:rPr>
          <w:sz w:val="24"/>
          <w:szCs w:val="24"/>
        </w:rPr>
      </w:pPr>
      <w:r>
        <w:rPr>
          <w:sz w:val="24"/>
          <w:szCs w:val="24"/>
        </w:rPr>
        <w:t>250 g Hackfleisch</w:t>
      </w:r>
    </w:p>
    <w:p w14:paraId="241C4976" w14:textId="77777777" w:rsidR="0018158B" w:rsidRDefault="0018158B" w:rsidP="0018158B">
      <w:pPr>
        <w:rPr>
          <w:sz w:val="24"/>
          <w:szCs w:val="24"/>
        </w:rPr>
      </w:pPr>
      <w:r>
        <w:rPr>
          <w:sz w:val="24"/>
          <w:szCs w:val="24"/>
        </w:rPr>
        <w:t>90 g Semmelbrösel</w:t>
      </w:r>
    </w:p>
    <w:p w14:paraId="6C3AEA0A" w14:textId="77777777" w:rsidR="0018158B" w:rsidRDefault="0018158B" w:rsidP="0018158B">
      <w:pPr>
        <w:rPr>
          <w:sz w:val="24"/>
          <w:szCs w:val="24"/>
        </w:rPr>
      </w:pPr>
      <w:r>
        <w:rPr>
          <w:sz w:val="24"/>
          <w:szCs w:val="24"/>
        </w:rPr>
        <w:t>2 Eier</w:t>
      </w:r>
    </w:p>
    <w:p w14:paraId="2B3167FD" w14:textId="77777777" w:rsidR="0018158B" w:rsidRDefault="0018158B" w:rsidP="0018158B">
      <w:pPr>
        <w:rPr>
          <w:sz w:val="24"/>
          <w:szCs w:val="24"/>
        </w:rPr>
      </w:pPr>
      <w:r>
        <w:rPr>
          <w:sz w:val="24"/>
          <w:szCs w:val="24"/>
        </w:rPr>
        <w:t>200-300 ml Hühnerbrühe</w:t>
      </w:r>
    </w:p>
    <w:p w14:paraId="216F0D2F" w14:textId="77777777" w:rsidR="0018158B" w:rsidRDefault="0018158B" w:rsidP="0018158B">
      <w:pPr>
        <w:rPr>
          <w:sz w:val="24"/>
          <w:szCs w:val="24"/>
        </w:rPr>
      </w:pPr>
      <w:r>
        <w:rPr>
          <w:sz w:val="24"/>
          <w:szCs w:val="24"/>
        </w:rPr>
        <w:t>80 ml Zitronensaft</w:t>
      </w:r>
    </w:p>
    <w:p w14:paraId="3C59875C" w14:textId="77777777" w:rsidR="0018158B" w:rsidRDefault="0018158B" w:rsidP="0018158B">
      <w:pPr>
        <w:rPr>
          <w:sz w:val="24"/>
          <w:szCs w:val="24"/>
        </w:rPr>
      </w:pPr>
      <w:r>
        <w:rPr>
          <w:sz w:val="24"/>
          <w:szCs w:val="24"/>
        </w:rPr>
        <w:t>80 g Sahnejoghurt</w:t>
      </w:r>
    </w:p>
    <w:p w14:paraId="51AAB29B" w14:textId="77777777" w:rsidR="0018158B" w:rsidRDefault="0018158B" w:rsidP="0018158B">
      <w:pPr>
        <w:rPr>
          <w:sz w:val="24"/>
          <w:szCs w:val="24"/>
        </w:rPr>
      </w:pPr>
      <w:r>
        <w:rPr>
          <w:sz w:val="24"/>
          <w:szCs w:val="24"/>
        </w:rPr>
        <w:t>1 EL fein gehackte glatte Petersilie</w:t>
      </w:r>
    </w:p>
    <w:p w14:paraId="1C92CA83" w14:textId="77777777" w:rsidR="0018158B" w:rsidRDefault="0018158B" w:rsidP="0018158B">
      <w:pPr>
        <w:rPr>
          <w:sz w:val="24"/>
          <w:szCs w:val="24"/>
        </w:rPr>
      </w:pPr>
      <w:r>
        <w:rPr>
          <w:sz w:val="24"/>
          <w:szCs w:val="24"/>
        </w:rPr>
        <w:t>Salz und schwarzer Pfeffer</w:t>
      </w:r>
    </w:p>
    <w:p w14:paraId="466FD423" w14:textId="77777777" w:rsidR="0018158B" w:rsidRDefault="0018158B" w:rsidP="0018158B">
      <w:pPr>
        <w:rPr>
          <w:sz w:val="24"/>
          <w:szCs w:val="24"/>
        </w:rPr>
      </w:pPr>
    </w:p>
    <w:p w14:paraId="4B2A26AB" w14:textId="77777777" w:rsidR="0018158B" w:rsidRDefault="0018158B" w:rsidP="0018158B">
      <w:pPr>
        <w:rPr>
          <w:sz w:val="24"/>
          <w:szCs w:val="24"/>
        </w:rPr>
      </w:pPr>
      <w:r>
        <w:rPr>
          <w:sz w:val="24"/>
          <w:szCs w:val="24"/>
        </w:rPr>
        <w:t>Zubereitung:</w:t>
      </w:r>
    </w:p>
    <w:p w14:paraId="2B1A53CD" w14:textId="77777777" w:rsidR="0018158B" w:rsidRPr="00D66F15" w:rsidRDefault="0018158B" w:rsidP="00B40E8C">
      <w:pPr>
        <w:pStyle w:val="ListParagraph"/>
        <w:numPr>
          <w:ilvl w:val="0"/>
          <w:numId w:val="750"/>
        </w:numPr>
        <w:spacing w:after="120"/>
        <w:ind w:left="714" w:hanging="357"/>
        <w:contextualSpacing w:val="0"/>
        <w:jc w:val="both"/>
        <w:rPr>
          <w:sz w:val="24"/>
          <w:szCs w:val="24"/>
        </w:rPr>
      </w:pPr>
      <w:r w:rsidRPr="00D66F15">
        <w:rPr>
          <w:sz w:val="24"/>
          <w:szCs w:val="24"/>
        </w:rPr>
        <w:t>Den Lauch in 2 cm breite Ringe schneiden und etwa 20 Minuten dämpfen, bis er weich ist. Anschließend abgießen, abkühlen lassen, in ein Geschirrtuch schlagen und die überschüssige Flüssigkeit herauspressen. Das Gemüse danach grob zerkleinern. In einer großen Schüssel mit Hackfleisch, Semmelbröseln, Eiern, 1 ¼ TL Salz sowie 1 TL Pfeffer vermengen. Acht etwa 7x2 cm große Frikadellen daraus formen und 30 Minuten im Kühlschrank ruhen lassen.</w:t>
      </w:r>
    </w:p>
    <w:p w14:paraId="2C0DA59B" w14:textId="77777777" w:rsidR="0018158B" w:rsidRPr="00D66F15" w:rsidRDefault="0018158B" w:rsidP="00B40E8C">
      <w:pPr>
        <w:pStyle w:val="ListParagraph"/>
        <w:numPr>
          <w:ilvl w:val="0"/>
          <w:numId w:val="750"/>
        </w:numPr>
        <w:spacing w:after="120"/>
        <w:ind w:left="714" w:hanging="357"/>
        <w:contextualSpacing w:val="0"/>
        <w:jc w:val="both"/>
        <w:rPr>
          <w:sz w:val="24"/>
          <w:szCs w:val="24"/>
        </w:rPr>
      </w:pPr>
      <w:r w:rsidRPr="00D66F15">
        <w:rPr>
          <w:sz w:val="24"/>
          <w:szCs w:val="24"/>
        </w:rPr>
        <w:t>Das Öl bei mittlerer Hitze in einer großen Deckelpfanne mit schwerem Boden erhitzen. Die Frikadellen auf beiden Seiten goldbraun braten und danach aus der Pfanne nehmen.</w:t>
      </w:r>
    </w:p>
    <w:p w14:paraId="229705C0" w14:textId="77777777" w:rsidR="0018158B" w:rsidRPr="008E17E7" w:rsidRDefault="0018158B" w:rsidP="00B40E8C">
      <w:pPr>
        <w:pStyle w:val="ListParagraph"/>
        <w:numPr>
          <w:ilvl w:val="0"/>
          <w:numId w:val="750"/>
        </w:numPr>
        <w:spacing w:after="120"/>
        <w:ind w:left="714" w:hanging="357"/>
        <w:contextualSpacing w:val="0"/>
        <w:jc w:val="both"/>
        <w:rPr>
          <w:sz w:val="24"/>
          <w:szCs w:val="24"/>
        </w:rPr>
      </w:pPr>
      <w:r w:rsidRPr="008E17E7">
        <w:rPr>
          <w:sz w:val="24"/>
          <w:szCs w:val="24"/>
        </w:rPr>
        <w:t>Die Pfanne mit Küchenpapier ausreiben, die Frikadellen wieder hineinlegen und so viel Hühnerbrühe angießen, dass die Frikadellen fas bedeckt sind. Den Zitronensaft sowie ½ TL Salz hinzufügen und aufkochen. Den Deckel auflegen und die Frikadellen 30 Minuten bei geringer Hitze garen. Danach den Deckel abnehmen und die Flüssigkeit fast vollständig einkochen lassen. Die Pfanne vom Herd nehmen und zum Abkühlen beiseitestellen.</w:t>
      </w:r>
      <w:r>
        <w:rPr>
          <w:sz w:val="24"/>
          <w:szCs w:val="24"/>
        </w:rPr>
        <w:t xml:space="preserve"> </w:t>
      </w:r>
      <w:r w:rsidRPr="008E17E7">
        <w:rPr>
          <w:sz w:val="24"/>
          <w:szCs w:val="24"/>
        </w:rPr>
        <w:t>Die Frikadellen warm oder mit Zimmertemperatur mit einem Klecks Joghurt und mit Petersilie bestreut servieren.</w:t>
      </w:r>
    </w:p>
    <w:p w14:paraId="16C45372" w14:textId="77777777" w:rsidR="0018158B" w:rsidRDefault="0018158B" w:rsidP="0018158B">
      <w:pPr>
        <w:rPr>
          <w:sz w:val="24"/>
          <w:szCs w:val="24"/>
        </w:rPr>
      </w:pPr>
    </w:p>
    <w:p w14:paraId="242D95A9" w14:textId="04C1F4D7" w:rsidR="0018158B" w:rsidRDefault="0018158B" w:rsidP="00B5573F">
      <w:pPr>
        <w:ind w:left="708" w:hanging="708"/>
        <w:jc w:val="both"/>
        <w:rPr>
          <w:rFonts w:asciiTheme="majorHAnsi" w:eastAsiaTheme="majorEastAsia" w:hAnsiTheme="majorHAnsi" w:cstheme="majorBidi"/>
          <w:color w:val="2F5496" w:themeColor="accent1" w:themeShade="BF"/>
          <w:sz w:val="26"/>
          <w:szCs w:val="26"/>
        </w:rPr>
      </w:pPr>
      <w:r>
        <w:rPr>
          <w:sz w:val="24"/>
          <w:szCs w:val="24"/>
        </w:rPr>
        <w:t xml:space="preserve">Tipp: </w:t>
      </w:r>
      <w:r>
        <w:rPr>
          <w:sz w:val="24"/>
          <w:szCs w:val="24"/>
        </w:rPr>
        <w:tab/>
        <w:t>Man muss die Frikadellen nicht unbedingt in Hühnerbrühe fertig garen. Man kann sie auch einfach nur entsprechend länger braten und dann heiß mit Zitronenspalten servieren.</w:t>
      </w:r>
      <w:r>
        <w:br w:type="page"/>
      </w:r>
    </w:p>
    <w:p w14:paraId="0A2243DD" w14:textId="77777777" w:rsidR="00596916" w:rsidRDefault="00596916" w:rsidP="00596916">
      <w:pPr>
        <w:pStyle w:val="Heading2"/>
        <w:spacing w:after="240"/>
      </w:pPr>
      <w:r>
        <w:lastRenderedPageBreak/>
        <w:t>Fleischküchlein (vom Oktoberfest)</w:t>
      </w:r>
      <w:r>
        <w:rPr>
          <w:rStyle w:val="FootnoteReference"/>
        </w:rPr>
        <w:footnoteReference w:id="607"/>
      </w:r>
    </w:p>
    <w:p w14:paraId="5F923C2A" w14:textId="77777777" w:rsidR="00596916" w:rsidRDefault="00596916" w:rsidP="00596916">
      <w:pPr>
        <w:rPr>
          <w:sz w:val="24"/>
          <w:szCs w:val="24"/>
        </w:rPr>
      </w:pPr>
      <w:r w:rsidRPr="00FA17E5">
        <w:rPr>
          <w:sz w:val="24"/>
          <w:szCs w:val="24"/>
          <w:u w:val="single"/>
        </w:rPr>
        <w:t>Zutaten</w:t>
      </w:r>
      <w:r>
        <w:rPr>
          <w:sz w:val="24"/>
          <w:szCs w:val="24"/>
        </w:rPr>
        <w:t xml:space="preserve"> (für 4 Portionen):</w:t>
      </w:r>
    </w:p>
    <w:p w14:paraId="081B1105" w14:textId="77777777" w:rsidR="00596916" w:rsidRDefault="00596916" w:rsidP="00596916">
      <w:pPr>
        <w:rPr>
          <w:sz w:val="24"/>
          <w:szCs w:val="24"/>
        </w:rPr>
      </w:pPr>
      <w:r>
        <w:rPr>
          <w:sz w:val="24"/>
          <w:szCs w:val="24"/>
        </w:rPr>
        <w:t>2 altbackene Kaiserbrötchen (oder andere helle Brötchen)</w:t>
      </w:r>
    </w:p>
    <w:p w14:paraId="1168A6AA" w14:textId="77777777" w:rsidR="00596916" w:rsidRDefault="00596916" w:rsidP="00596916">
      <w:pPr>
        <w:rPr>
          <w:sz w:val="24"/>
          <w:szCs w:val="24"/>
        </w:rPr>
      </w:pPr>
      <w:r>
        <w:rPr>
          <w:sz w:val="24"/>
          <w:szCs w:val="24"/>
        </w:rPr>
        <w:t>20 Petersilienblättchen</w:t>
      </w:r>
    </w:p>
    <w:p w14:paraId="76CE83EC" w14:textId="77777777" w:rsidR="00596916" w:rsidRDefault="00596916" w:rsidP="00596916">
      <w:pPr>
        <w:rPr>
          <w:sz w:val="24"/>
          <w:szCs w:val="24"/>
        </w:rPr>
      </w:pPr>
      <w:r>
        <w:rPr>
          <w:sz w:val="24"/>
          <w:szCs w:val="24"/>
        </w:rPr>
        <w:t>2 Schalotten</w:t>
      </w:r>
    </w:p>
    <w:p w14:paraId="6BA7EF77" w14:textId="77777777" w:rsidR="00596916" w:rsidRDefault="00596916" w:rsidP="00596916">
      <w:pPr>
        <w:rPr>
          <w:sz w:val="24"/>
          <w:szCs w:val="24"/>
        </w:rPr>
      </w:pPr>
      <w:r>
        <w:rPr>
          <w:sz w:val="24"/>
          <w:szCs w:val="24"/>
        </w:rPr>
        <w:t>Etwas Olivenöl</w:t>
      </w:r>
    </w:p>
    <w:p w14:paraId="249A9674" w14:textId="77777777" w:rsidR="00596916" w:rsidRDefault="00596916" w:rsidP="00596916">
      <w:pPr>
        <w:rPr>
          <w:sz w:val="24"/>
          <w:szCs w:val="24"/>
        </w:rPr>
      </w:pPr>
      <w:r>
        <w:rPr>
          <w:sz w:val="24"/>
          <w:szCs w:val="24"/>
        </w:rPr>
        <w:t>1 Knoblauchzehe</w:t>
      </w:r>
    </w:p>
    <w:p w14:paraId="598A9B1C" w14:textId="77777777" w:rsidR="00596916" w:rsidRDefault="00596916" w:rsidP="00596916">
      <w:pPr>
        <w:rPr>
          <w:sz w:val="24"/>
          <w:szCs w:val="24"/>
        </w:rPr>
      </w:pPr>
      <w:r>
        <w:rPr>
          <w:sz w:val="24"/>
          <w:szCs w:val="24"/>
        </w:rPr>
        <w:t>200 ml Milch</w:t>
      </w:r>
    </w:p>
    <w:p w14:paraId="356D5923" w14:textId="77777777" w:rsidR="00596916" w:rsidRDefault="00596916" w:rsidP="00596916">
      <w:pPr>
        <w:rPr>
          <w:sz w:val="24"/>
          <w:szCs w:val="24"/>
        </w:rPr>
      </w:pPr>
      <w:r>
        <w:rPr>
          <w:sz w:val="24"/>
          <w:szCs w:val="24"/>
        </w:rPr>
        <w:t>600 g Putenkeulenfleisch (ohne Knochen)</w:t>
      </w:r>
    </w:p>
    <w:p w14:paraId="3F0176FF" w14:textId="77777777" w:rsidR="00596916" w:rsidRDefault="00596916" w:rsidP="00596916">
      <w:pPr>
        <w:rPr>
          <w:sz w:val="24"/>
          <w:szCs w:val="24"/>
        </w:rPr>
      </w:pPr>
      <w:r>
        <w:rPr>
          <w:sz w:val="24"/>
          <w:szCs w:val="24"/>
        </w:rPr>
        <w:t>3 Eier</w:t>
      </w:r>
    </w:p>
    <w:p w14:paraId="363EE1F7" w14:textId="77777777" w:rsidR="00596916" w:rsidRDefault="00596916" w:rsidP="00596916">
      <w:pPr>
        <w:rPr>
          <w:sz w:val="24"/>
          <w:szCs w:val="24"/>
        </w:rPr>
      </w:pPr>
      <w:r>
        <w:rPr>
          <w:sz w:val="24"/>
          <w:szCs w:val="24"/>
        </w:rPr>
        <w:t>Salz, Pfeffer</w:t>
      </w:r>
    </w:p>
    <w:p w14:paraId="256F8597" w14:textId="77777777" w:rsidR="00596916" w:rsidRDefault="00596916" w:rsidP="00596916">
      <w:pPr>
        <w:rPr>
          <w:sz w:val="24"/>
          <w:szCs w:val="24"/>
        </w:rPr>
      </w:pPr>
      <w:r>
        <w:rPr>
          <w:sz w:val="24"/>
          <w:szCs w:val="24"/>
        </w:rPr>
        <w:t>2 EL Apfelmus</w:t>
      </w:r>
    </w:p>
    <w:p w14:paraId="4264C8EC" w14:textId="77777777" w:rsidR="00596916" w:rsidRDefault="00596916" w:rsidP="00596916">
      <w:pPr>
        <w:rPr>
          <w:sz w:val="24"/>
          <w:szCs w:val="24"/>
        </w:rPr>
      </w:pPr>
      <w:r>
        <w:rPr>
          <w:sz w:val="24"/>
          <w:szCs w:val="24"/>
        </w:rPr>
        <w:t>Etwas Paprikapulver (edelsüß)</w:t>
      </w:r>
    </w:p>
    <w:p w14:paraId="2F7CE21F" w14:textId="77777777" w:rsidR="00596916" w:rsidRDefault="00596916" w:rsidP="00596916">
      <w:pPr>
        <w:rPr>
          <w:sz w:val="24"/>
          <w:szCs w:val="24"/>
        </w:rPr>
      </w:pPr>
      <w:r>
        <w:rPr>
          <w:sz w:val="24"/>
          <w:szCs w:val="24"/>
        </w:rPr>
        <w:t>Eventuell etwas Semmelbrösel</w:t>
      </w:r>
    </w:p>
    <w:p w14:paraId="64FB97AD" w14:textId="77777777" w:rsidR="00596916" w:rsidRDefault="00596916" w:rsidP="00596916">
      <w:pPr>
        <w:rPr>
          <w:sz w:val="24"/>
          <w:szCs w:val="24"/>
        </w:rPr>
      </w:pPr>
      <w:r>
        <w:rPr>
          <w:sz w:val="24"/>
          <w:szCs w:val="24"/>
        </w:rPr>
        <w:t>50 g Butterschmalz</w:t>
      </w:r>
    </w:p>
    <w:p w14:paraId="22F6AE94" w14:textId="77777777" w:rsidR="00596916" w:rsidRDefault="00596916" w:rsidP="00596916">
      <w:pPr>
        <w:rPr>
          <w:sz w:val="24"/>
          <w:szCs w:val="24"/>
        </w:rPr>
      </w:pPr>
    </w:p>
    <w:p w14:paraId="6C94185D" w14:textId="77777777" w:rsidR="00596916" w:rsidRPr="00FA17E5" w:rsidRDefault="00596916" w:rsidP="00596916">
      <w:pPr>
        <w:rPr>
          <w:i/>
          <w:iCs/>
          <w:sz w:val="24"/>
          <w:szCs w:val="24"/>
        </w:rPr>
      </w:pPr>
      <w:r w:rsidRPr="00FA17E5">
        <w:rPr>
          <w:i/>
          <w:iCs/>
          <w:sz w:val="24"/>
          <w:szCs w:val="24"/>
        </w:rPr>
        <w:t>Für das Petersilienwurzelpüree:</w:t>
      </w:r>
    </w:p>
    <w:p w14:paraId="08779542" w14:textId="77777777" w:rsidR="00596916" w:rsidRDefault="00596916" w:rsidP="00596916">
      <w:pPr>
        <w:rPr>
          <w:sz w:val="24"/>
          <w:szCs w:val="24"/>
        </w:rPr>
      </w:pPr>
      <w:r>
        <w:rPr>
          <w:sz w:val="24"/>
          <w:szCs w:val="24"/>
        </w:rPr>
        <w:t>600 g Petersilienwurzel</w:t>
      </w:r>
    </w:p>
    <w:p w14:paraId="6EA5C6FC" w14:textId="77777777" w:rsidR="00596916" w:rsidRDefault="00596916" w:rsidP="00596916">
      <w:pPr>
        <w:rPr>
          <w:sz w:val="24"/>
          <w:szCs w:val="24"/>
        </w:rPr>
      </w:pPr>
      <w:r>
        <w:rPr>
          <w:sz w:val="24"/>
          <w:szCs w:val="24"/>
        </w:rPr>
        <w:t>200 ml Gemüsebrühe</w:t>
      </w:r>
    </w:p>
    <w:p w14:paraId="68CFB2B9" w14:textId="77777777" w:rsidR="00596916" w:rsidRDefault="00596916" w:rsidP="00596916">
      <w:pPr>
        <w:rPr>
          <w:sz w:val="24"/>
          <w:szCs w:val="24"/>
        </w:rPr>
      </w:pPr>
      <w:r>
        <w:rPr>
          <w:sz w:val="24"/>
          <w:szCs w:val="24"/>
        </w:rPr>
        <w:t>300 ml milch</w:t>
      </w:r>
    </w:p>
    <w:p w14:paraId="030842BF" w14:textId="77777777" w:rsidR="00596916" w:rsidRDefault="00596916" w:rsidP="00596916">
      <w:pPr>
        <w:rPr>
          <w:sz w:val="24"/>
          <w:szCs w:val="24"/>
        </w:rPr>
      </w:pPr>
      <w:r>
        <w:rPr>
          <w:sz w:val="24"/>
          <w:szCs w:val="24"/>
        </w:rPr>
        <w:t>100 ml Sahne (geschlagen)</w:t>
      </w:r>
    </w:p>
    <w:p w14:paraId="6EF53D33" w14:textId="77777777" w:rsidR="00596916" w:rsidRDefault="00596916" w:rsidP="00596916">
      <w:pPr>
        <w:rPr>
          <w:sz w:val="24"/>
          <w:szCs w:val="24"/>
        </w:rPr>
      </w:pPr>
      <w:r>
        <w:rPr>
          <w:sz w:val="24"/>
          <w:szCs w:val="24"/>
        </w:rPr>
        <w:t>Salz, Pfeffer</w:t>
      </w:r>
    </w:p>
    <w:p w14:paraId="5139C6FD" w14:textId="77777777" w:rsidR="00596916" w:rsidRDefault="00596916" w:rsidP="00596916">
      <w:pPr>
        <w:rPr>
          <w:sz w:val="24"/>
          <w:szCs w:val="24"/>
        </w:rPr>
      </w:pPr>
      <w:r>
        <w:rPr>
          <w:sz w:val="24"/>
          <w:szCs w:val="24"/>
        </w:rPr>
        <w:t>20 ml Himbeeressig</w:t>
      </w:r>
    </w:p>
    <w:p w14:paraId="3093B340" w14:textId="77777777" w:rsidR="00596916" w:rsidRDefault="00596916" w:rsidP="00596916">
      <w:pPr>
        <w:rPr>
          <w:sz w:val="24"/>
          <w:szCs w:val="24"/>
        </w:rPr>
      </w:pPr>
    </w:p>
    <w:p w14:paraId="2D5061D6" w14:textId="77777777" w:rsidR="00596916" w:rsidRPr="00FA17E5" w:rsidRDefault="00596916" w:rsidP="00596916">
      <w:pPr>
        <w:rPr>
          <w:i/>
          <w:iCs/>
          <w:sz w:val="24"/>
          <w:szCs w:val="24"/>
        </w:rPr>
      </w:pPr>
      <w:r w:rsidRPr="00FA17E5">
        <w:rPr>
          <w:i/>
          <w:iCs/>
          <w:sz w:val="24"/>
          <w:szCs w:val="24"/>
        </w:rPr>
        <w:t>Für die Schalotten:</w:t>
      </w:r>
    </w:p>
    <w:p w14:paraId="7FC6226F" w14:textId="77777777" w:rsidR="00596916" w:rsidRDefault="00596916" w:rsidP="00596916">
      <w:pPr>
        <w:rPr>
          <w:sz w:val="24"/>
          <w:szCs w:val="24"/>
        </w:rPr>
      </w:pPr>
      <w:r>
        <w:rPr>
          <w:sz w:val="24"/>
          <w:szCs w:val="24"/>
        </w:rPr>
        <w:t>500 g Schalotten</w:t>
      </w:r>
    </w:p>
    <w:p w14:paraId="6F23F867" w14:textId="77777777" w:rsidR="00596916" w:rsidRDefault="00596916" w:rsidP="00596916">
      <w:pPr>
        <w:rPr>
          <w:sz w:val="24"/>
          <w:szCs w:val="24"/>
        </w:rPr>
      </w:pPr>
      <w:r>
        <w:rPr>
          <w:sz w:val="24"/>
          <w:szCs w:val="24"/>
        </w:rPr>
        <w:t>1 l Sonnenblumenöl</w:t>
      </w:r>
    </w:p>
    <w:p w14:paraId="51FD7FD4" w14:textId="77777777" w:rsidR="00596916" w:rsidRDefault="00596916" w:rsidP="00596916">
      <w:pPr>
        <w:rPr>
          <w:sz w:val="24"/>
          <w:szCs w:val="24"/>
        </w:rPr>
      </w:pPr>
      <w:r>
        <w:rPr>
          <w:sz w:val="24"/>
          <w:szCs w:val="24"/>
        </w:rPr>
        <w:t>2 EL Mehl</w:t>
      </w:r>
    </w:p>
    <w:p w14:paraId="051DBDF6" w14:textId="77777777" w:rsidR="00596916" w:rsidRDefault="00596916" w:rsidP="00596916">
      <w:pPr>
        <w:rPr>
          <w:sz w:val="24"/>
          <w:szCs w:val="24"/>
        </w:rPr>
      </w:pPr>
      <w:r>
        <w:rPr>
          <w:sz w:val="24"/>
          <w:szCs w:val="24"/>
        </w:rPr>
        <w:lastRenderedPageBreak/>
        <w:t>1 TL Paprika edelsüß</w:t>
      </w:r>
    </w:p>
    <w:p w14:paraId="610D46F4" w14:textId="77777777" w:rsidR="00596916" w:rsidRDefault="00596916" w:rsidP="00596916">
      <w:pPr>
        <w:rPr>
          <w:sz w:val="24"/>
          <w:szCs w:val="24"/>
        </w:rPr>
      </w:pPr>
      <w:r>
        <w:rPr>
          <w:sz w:val="24"/>
          <w:szCs w:val="24"/>
        </w:rPr>
        <w:t>1 Prise Meersalz</w:t>
      </w:r>
    </w:p>
    <w:p w14:paraId="5567EE82" w14:textId="77777777" w:rsidR="00596916" w:rsidRDefault="00596916" w:rsidP="00596916">
      <w:pPr>
        <w:rPr>
          <w:sz w:val="24"/>
          <w:szCs w:val="24"/>
        </w:rPr>
      </w:pPr>
      <w:r>
        <w:rPr>
          <w:sz w:val="24"/>
          <w:szCs w:val="24"/>
        </w:rPr>
        <w:t>Für die Specksauce:</w:t>
      </w:r>
    </w:p>
    <w:p w14:paraId="0F35D256" w14:textId="77777777" w:rsidR="00596916" w:rsidRDefault="00596916" w:rsidP="00596916">
      <w:pPr>
        <w:rPr>
          <w:sz w:val="24"/>
          <w:szCs w:val="24"/>
        </w:rPr>
      </w:pPr>
      <w:r>
        <w:rPr>
          <w:sz w:val="24"/>
          <w:szCs w:val="24"/>
        </w:rPr>
        <w:t>100 g geräucherter Bauchspeck</w:t>
      </w:r>
    </w:p>
    <w:p w14:paraId="1ED2F04E" w14:textId="77777777" w:rsidR="00596916" w:rsidRDefault="00596916" w:rsidP="00596916">
      <w:pPr>
        <w:rPr>
          <w:sz w:val="24"/>
          <w:szCs w:val="24"/>
        </w:rPr>
      </w:pPr>
      <w:r>
        <w:rPr>
          <w:sz w:val="24"/>
          <w:szCs w:val="24"/>
        </w:rPr>
        <w:t>300 ml Geflügelfond</w:t>
      </w:r>
    </w:p>
    <w:p w14:paraId="1D59A99E" w14:textId="77777777" w:rsidR="00596916" w:rsidRDefault="00596916" w:rsidP="00596916">
      <w:pPr>
        <w:rPr>
          <w:sz w:val="24"/>
          <w:szCs w:val="24"/>
        </w:rPr>
      </w:pPr>
    </w:p>
    <w:p w14:paraId="13CCDE9B" w14:textId="77777777" w:rsidR="00596916" w:rsidRDefault="00596916" w:rsidP="00596916">
      <w:pPr>
        <w:rPr>
          <w:sz w:val="24"/>
          <w:szCs w:val="24"/>
        </w:rPr>
      </w:pPr>
      <w:r>
        <w:rPr>
          <w:sz w:val="24"/>
          <w:szCs w:val="24"/>
        </w:rPr>
        <w:t>Zubereitung:</w:t>
      </w:r>
    </w:p>
    <w:p w14:paraId="3584895F" w14:textId="77777777" w:rsidR="00596916" w:rsidRPr="00D513C0" w:rsidRDefault="00596916" w:rsidP="00B40E8C">
      <w:pPr>
        <w:pStyle w:val="ListParagraph"/>
        <w:numPr>
          <w:ilvl w:val="0"/>
          <w:numId w:val="782"/>
        </w:numPr>
        <w:spacing w:after="120"/>
        <w:ind w:left="714" w:hanging="357"/>
        <w:contextualSpacing w:val="0"/>
        <w:jc w:val="both"/>
        <w:rPr>
          <w:sz w:val="24"/>
          <w:szCs w:val="24"/>
        </w:rPr>
      </w:pPr>
      <w:r w:rsidRPr="00D513C0">
        <w:rPr>
          <w:sz w:val="24"/>
          <w:szCs w:val="24"/>
        </w:rPr>
        <w:t>Für die Fleischküchle zwei altbackene Kaisersemmeln in kleine Würfel schneiden. Petersilie und Schalotten fein schneiden und in etwas Olivenöl anschwitzen. Knoblauch fein hacken und ebenfalls kurz anschwitzen. Die Milch aufkochen und zusammen mit Schalotten, Petersilie und Knoblauch über die Semmelwürfel geben. Die Masse durchrühren und kaltstellen.</w:t>
      </w:r>
    </w:p>
    <w:p w14:paraId="3896C9AB" w14:textId="77777777" w:rsidR="00596916" w:rsidRPr="00D513C0" w:rsidRDefault="00596916" w:rsidP="00B40E8C">
      <w:pPr>
        <w:pStyle w:val="ListParagraph"/>
        <w:numPr>
          <w:ilvl w:val="0"/>
          <w:numId w:val="782"/>
        </w:numPr>
        <w:spacing w:after="120"/>
        <w:ind w:left="714" w:hanging="357"/>
        <w:contextualSpacing w:val="0"/>
        <w:jc w:val="both"/>
        <w:rPr>
          <w:sz w:val="24"/>
          <w:szCs w:val="24"/>
        </w:rPr>
      </w:pPr>
      <w:r w:rsidRPr="00D513C0">
        <w:rPr>
          <w:sz w:val="24"/>
          <w:szCs w:val="24"/>
        </w:rPr>
        <w:t>Dann das Putenfleisch ohne Haut durch den Fleischwolf drehen (mittlere Scheibe) oder von Hand sehr fein schneiden (wie Tartar). Eier zur Fleischmasse geben, dann mit Salz, Pfeffer, Apfelmus, Paprikapulver und der eingeweichten Semmelmasse gut vermengen. Daraus acht bis zwölf schöne Fleischküchle formen.</w:t>
      </w:r>
    </w:p>
    <w:p w14:paraId="0BC37BE4" w14:textId="77777777" w:rsidR="00596916" w:rsidRPr="00D513C0" w:rsidRDefault="00596916" w:rsidP="00B40E8C">
      <w:pPr>
        <w:pStyle w:val="ListParagraph"/>
        <w:numPr>
          <w:ilvl w:val="0"/>
          <w:numId w:val="782"/>
        </w:numPr>
        <w:spacing w:after="120"/>
        <w:ind w:left="714" w:hanging="357"/>
        <w:contextualSpacing w:val="0"/>
        <w:jc w:val="both"/>
        <w:rPr>
          <w:sz w:val="24"/>
          <w:szCs w:val="24"/>
        </w:rPr>
      </w:pPr>
      <w:r w:rsidRPr="00D513C0">
        <w:rPr>
          <w:sz w:val="24"/>
          <w:szCs w:val="24"/>
        </w:rPr>
        <w:t>Für das Püree die Petersilienwurzeln schälen und in ca. 1 cm große Würfel schneiden, dann in einem Topf mit Gemüsebrühe und Milch langsam erhitzen und köcheln lassen, bis die Petersilienwurzel weich ist. Danach stampfen. Wenn ihr ein besonders feines Püree wollt, dann due Masse durch ein feines Sieb streichen. Sahne unterheben. Mit Salz, Pfeffer und Himbeeressig abschmecken.</w:t>
      </w:r>
    </w:p>
    <w:p w14:paraId="65749A57" w14:textId="77777777" w:rsidR="00596916" w:rsidRPr="00D513C0" w:rsidRDefault="00596916" w:rsidP="00B40E8C">
      <w:pPr>
        <w:pStyle w:val="ListParagraph"/>
        <w:numPr>
          <w:ilvl w:val="0"/>
          <w:numId w:val="782"/>
        </w:numPr>
        <w:spacing w:after="120"/>
        <w:ind w:left="714" w:hanging="357"/>
        <w:contextualSpacing w:val="0"/>
        <w:jc w:val="both"/>
        <w:rPr>
          <w:sz w:val="24"/>
          <w:szCs w:val="24"/>
        </w:rPr>
      </w:pPr>
      <w:r w:rsidRPr="00D513C0">
        <w:rPr>
          <w:sz w:val="24"/>
          <w:szCs w:val="24"/>
        </w:rPr>
        <w:t>Für die Zwiebelringe: Schalotten schälen und in feine Ringe schneiden. Das Öl auf 160 Grad erhitzen (wenn es allerdings raucht, ist es zu heiß). Mehl mit Paprika und Salz mischen und die Zwiebelringe darin trocken stäuben, abklopfen und im heißen Öl goldbraun frittieren. Auf Küchenpapier abtropfen lassen.</w:t>
      </w:r>
    </w:p>
    <w:p w14:paraId="4551E481" w14:textId="77777777" w:rsidR="00596916" w:rsidRPr="00D513C0" w:rsidRDefault="00596916" w:rsidP="00B40E8C">
      <w:pPr>
        <w:pStyle w:val="ListParagraph"/>
        <w:numPr>
          <w:ilvl w:val="0"/>
          <w:numId w:val="782"/>
        </w:numPr>
        <w:spacing w:after="120"/>
        <w:ind w:left="714" w:hanging="357"/>
        <w:contextualSpacing w:val="0"/>
        <w:jc w:val="both"/>
        <w:rPr>
          <w:sz w:val="24"/>
          <w:szCs w:val="24"/>
        </w:rPr>
      </w:pPr>
      <w:r w:rsidRPr="00D513C0">
        <w:rPr>
          <w:sz w:val="24"/>
          <w:szCs w:val="24"/>
        </w:rPr>
        <w:t>Für die Sauce den Speck in feine Würfel schneiden und in einer Pfanne ohne Fett auslassen, bis er knusprig ist. Mit Geflügelfond ablöschen und etwas einkochen lassen. Die Fleischküchle in Butterschmalz langsam von beiden Seiten ausbacken. Größere Versionen zusätzlich im Backofen bei 160 Grad Umluft etwa 5 Minuten backen.</w:t>
      </w:r>
    </w:p>
    <w:p w14:paraId="71B80E17" w14:textId="77777777" w:rsidR="00596916" w:rsidRDefault="00596916" w:rsidP="00B40E8C">
      <w:pPr>
        <w:pStyle w:val="ListParagraph"/>
        <w:numPr>
          <w:ilvl w:val="0"/>
          <w:numId w:val="782"/>
        </w:numPr>
        <w:spacing w:after="120"/>
        <w:ind w:left="714" w:hanging="357"/>
        <w:contextualSpacing w:val="0"/>
        <w:jc w:val="both"/>
        <w:rPr>
          <w:sz w:val="24"/>
          <w:szCs w:val="24"/>
        </w:rPr>
      </w:pPr>
      <w:r w:rsidRPr="00D513C0">
        <w:rPr>
          <w:sz w:val="24"/>
          <w:szCs w:val="24"/>
        </w:rPr>
        <w:t>Zum Anrichten das Püree heiß auf die Mitte eines Tellers geben, Fleischküchlein draufsetzen und mit der Specksauce übergießen. Die Schalotten darüberstreuen und mit etwas frischem Kerbel garnieren.</w:t>
      </w:r>
    </w:p>
    <w:p w14:paraId="3D017168" w14:textId="77777777" w:rsidR="00596916" w:rsidRDefault="00596916" w:rsidP="00596916">
      <w:pPr>
        <w:spacing w:after="120"/>
        <w:jc w:val="both"/>
        <w:rPr>
          <w:sz w:val="24"/>
          <w:szCs w:val="24"/>
        </w:rPr>
      </w:pPr>
    </w:p>
    <w:p w14:paraId="7B686FBB" w14:textId="77777777" w:rsidR="00596916" w:rsidRPr="006A1C1C" w:rsidRDefault="00596916" w:rsidP="00596916">
      <w:pPr>
        <w:spacing w:after="120"/>
        <w:ind w:left="708" w:hanging="708"/>
        <w:jc w:val="both"/>
        <w:rPr>
          <w:sz w:val="24"/>
          <w:szCs w:val="24"/>
        </w:rPr>
      </w:pPr>
      <w:r>
        <w:rPr>
          <w:sz w:val="24"/>
          <w:szCs w:val="24"/>
        </w:rPr>
        <w:t>Info:</w:t>
      </w:r>
      <w:r>
        <w:rPr>
          <w:sz w:val="24"/>
          <w:szCs w:val="24"/>
        </w:rPr>
        <w:tab/>
        <w:t xml:space="preserve">Also einmal muss man schon auf dem Oktoberfest gewesen sein. Betrunken aber muss man nicht sein </w:t>
      </w:r>
      <w:r w:rsidRPr="00266F02">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25B41F52" w14:textId="77777777" w:rsidR="00596916" w:rsidRDefault="00596916">
      <w:pPr>
        <w:rPr>
          <w:rFonts w:asciiTheme="majorHAnsi" w:eastAsiaTheme="majorEastAsia" w:hAnsiTheme="majorHAnsi" w:cstheme="majorBidi"/>
          <w:color w:val="2F5496" w:themeColor="accent1" w:themeShade="BF"/>
          <w:sz w:val="26"/>
          <w:szCs w:val="26"/>
        </w:rPr>
      </w:pPr>
      <w:r>
        <w:br w:type="page"/>
      </w:r>
    </w:p>
    <w:p w14:paraId="39B0BEDA" w14:textId="77777777" w:rsidR="00025D45" w:rsidRDefault="00025D45" w:rsidP="00025D45">
      <w:pPr>
        <w:pStyle w:val="Heading2"/>
        <w:spacing w:after="240"/>
      </w:pPr>
      <w:r>
        <w:lastRenderedPageBreak/>
        <w:t xml:space="preserve">Vier Glücks-Klöße – Si Xi Wan Zi </w:t>
      </w:r>
      <w:r>
        <w:rPr>
          <w:rStyle w:val="FootnoteReference"/>
        </w:rPr>
        <w:footnoteReference w:id="608"/>
      </w:r>
    </w:p>
    <w:p w14:paraId="4C96815E" w14:textId="77777777" w:rsidR="00025D45" w:rsidRDefault="00025D45" w:rsidP="00025D45">
      <w:pPr>
        <w:rPr>
          <w:sz w:val="24"/>
          <w:szCs w:val="24"/>
        </w:rPr>
      </w:pPr>
      <w:r w:rsidRPr="00CA68ED">
        <w:rPr>
          <w:sz w:val="24"/>
          <w:szCs w:val="24"/>
          <w:u w:val="single"/>
        </w:rPr>
        <w:t>Zutaten</w:t>
      </w:r>
      <w:r>
        <w:rPr>
          <w:sz w:val="24"/>
          <w:szCs w:val="24"/>
        </w:rPr>
        <w:t xml:space="preserve"> (für 4 Portionen)</w:t>
      </w:r>
    </w:p>
    <w:p w14:paraId="44EDDAA0" w14:textId="77777777" w:rsidR="00025D45" w:rsidRDefault="00025D45" w:rsidP="00025D45">
      <w:pPr>
        <w:rPr>
          <w:sz w:val="24"/>
          <w:szCs w:val="24"/>
        </w:rPr>
      </w:pPr>
      <w:r>
        <w:rPr>
          <w:sz w:val="24"/>
          <w:szCs w:val="24"/>
        </w:rPr>
        <w:t>300 g mittelfettes Schweinefleisch</w:t>
      </w:r>
    </w:p>
    <w:p w14:paraId="73E9000B" w14:textId="77777777" w:rsidR="00025D45" w:rsidRDefault="00025D45" w:rsidP="00025D45">
      <w:pPr>
        <w:rPr>
          <w:sz w:val="24"/>
          <w:szCs w:val="24"/>
        </w:rPr>
      </w:pPr>
      <w:r>
        <w:rPr>
          <w:sz w:val="24"/>
          <w:szCs w:val="24"/>
        </w:rPr>
        <w:t>40 g Lauch</w:t>
      </w:r>
    </w:p>
    <w:p w14:paraId="4CB3909E" w14:textId="77777777" w:rsidR="00025D45" w:rsidRDefault="00025D45" w:rsidP="00025D45">
      <w:pPr>
        <w:rPr>
          <w:sz w:val="24"/>
          <w:szCs w:val="24"/>
        </w:rPr>
      </w:pPr>
      <w:r>
        <w:rPr>
          <w:sz w:val="24"/>
          <w:szCs w:val="24"/>
        </w:rPr>
        <w:t>10 g Ingwerwurzel</w:t>
      </w:r>
    </w:p>
    <w:p w14:paraId="1FBFE986" w14:textId="77777777" w:rsidR="00025D45" w:rsidRDefault="00025D45" w:rsidP="00025D45">
      <w:pPr>
        <w:rPr>
          <w:sz w:val="24"/>
          <w:szCs w:val="24"/>
        </w:rPr>
      </w:pPr>
      <w:r>
        <w:rPr>
          <w:sz w:val="24"/>
          <w:szCs w:val="24"/>
        </w:rPr>
        <w:t>50 g Glasnudeln aus grünen Mungobohnen</w:t>
      </w:r>
    </w:p>
    <w:p w14:paraId="206E7147" w14:textId="77777777" w:rsidR="00025D45" w:rsidRDefault="00025D45" w:rsidP="00025D45">
      <w:pPr>
        <w:rPr>
          <w:sz w:val="24"/>
          <w:szCs w:val="24"/>
        </w:rPr>
      </w:pPr>
      <w:r>
        <w:rPr>
          <w:sz w:val="24"/>
          <w:szCs w:val="24"/>
        </w:rPr>
        <w:t>1 Ei</w:t>
      </w:r>
    </w:p>
    <w:p w14:paraId="47FC8217" w14:textId="77777777" w:rsidR="00025D45" w:rsidRDefault="00025D45" w:rsidP="00025D45">
      <w:pPr>
        <w:rPr>
          <w:sz w:val="24"/>
          <w:szCs w:val="24"/>
        </w:rPr>
      </w:pPr>
      <w:r>
        <w:rPr>
          <w:sz w:val="24"/>
          <w:szCs w:val="24"/>
        </w:rPr>
        <w:t>1 EL Maisstärke, in ½ EL Wasser angerührt</w:t>
      </w:r>
    </w:p>
    <w:p w14:paraId="3D178944" w14:textId="77777777" w:rsidR="00025D45" w:rsidRDefault="00025D45" w:rsidP="00025D45">
      <w:pPr>
        <w:rPr>
          <w:sz w:val="24"/>
          <w:szCs w:val="24"/>
        </w:rPr>
      </w:pPr>
      <w:r>
        <w:rPr>
          <w:sz w:val="24"/>
          <w:szCs w:val="24"/>
        </w:rPr>
        <w:t>1 EL Reiswein</w:t>
      </w:r>
    </w:p>
    <w:p w14:paraId="4AF9D888" w14:textId="77777777" w:rsidR="00025D45" w:rsidRDefault="00025D45" w:rsidP="00025D45">
      <w:pPr>
        <w:rPr>
          <w:sz w:val="24"/>
          <w:szCs w:val="24"/>
        </w:rPr>
      </w:pPr>
      <w:r>
        <w:rPr>
          <w:sz w:val="24"/>
          <w:szCs w:val="24"/>
        </w:rPr>
        <w:t>1 EL Sojasauce</w:t>
      </w:r>
    </w:p>
    <w:p w14:paraId="6DF4C9A5" w14:textId="77777777" w:rsidR="00025D45" w:rsidRDefault="00025D45" w:rsidP="00025D45">
      <w:pPr>
        <w:rPr>
          <w:sz w:val="24"/>
          <w:szCs w:val="24"/>
        </w:rPr>
      </w:pPr>
      <w:r>
        <w:rPr>
          <w:sz w:val="24"/>
          <w:szCs w:val="24"/>
        </w:rPr>
        <w:t>250 g Pflanzenöl</w:t>
      </w:r>
    </w:p>
    <w:p w14:paraId="62E8C2E3" w14:textId="77777777" w:rsidR="00025D45" w:rsidRDefault="00025D45" w:rsidP="00025D45">
      <w:pPr>
        <w:rPr>
          <w:sz w:val="24"/>
          <w:szCs w:val="24"/>
        </w:rPr>
      </w:pPr>
      <w:r>
        <w:rPr>
          <w:sz w:val="24"/>
          <w:szCs w:val="24"/>
        </w:rPr>
        <w:t>400 ml Hühnerbrühe</w:t>
      </w:r>
    </w:p>
    <w:p w14:paraId="168979BA" w14:textId="77777777" w:rsidR="00025D45" w:rsidRDefault="00025D45" w:rsidP="00025D45">
      <w:pPr>
        <w:rPr>
          <w:sz w:val="24"/>
          <w:szCs w:val="24"/>
        </w:rPr>
      </w:pPr>
      <w:r>
        <w:rPr>
          <w:sz w:val="24"/>
          <w:szCs w:val="24"/>
        </w:rPr>
        <w:t>250 g zarte Chinakohlblätter</w:t>
      </w:r>
    </w:p>
    <w:p w14:paraId="330F8054" w14:textId="77777777" w:rsidR="00025D45" w:rsidRDefault="00025D45" w:rsidP="00025D45">
      <w:pPr>
        <w:rPr>
          <w:sz w:val="24"/>
          <w:szCs w:val="24"/>
        </w:rPr>
      </w:pPr>
    </w:p>
    <w:p w14:paraId="74BAF359" w14:textId="77777777" w:rsidR="00025D45" w:rsidRDefault="00025D45" w:rsidP="00025D45">
      <w:pPr>
        <w:rPr>
          <w:sz w:val="24"/>
          <w:szCs w:val="24"/>
        </w:rPr>
      </w:pPr>
      <w:r>
        <w:rPr>
          <w:sz w:val="24"/>
          <w:szCs w:val="24"/>
        </w:rPr>
        <w:t>Zubereitungszeit:</w:t>
      </w:r>
      <w:r>
        <w:rPr>
          <w:sz w:val="24"/>
          <w:szCs w:val="24"/>
        </w:rPr>
        <w:tab/>
        <w:t>1 Stunde</w:t>
      </w:r>
    </w:p>
    <w:p w14:paraId="43169F8F" w14:textId="77777777" w:rsidR="00025D45" w:rsidRPr="0001071C" w:rsidRDefault="00025D45" w:rsidP="00B40E8C">
      <w:pPr>
        <w:pStyle w:val="ListParagraph"/>
        <w:numPr>
          <w:ilvl w:val="0"/>
          <w:numId w:val="560"/>
        </w:numPr>
        <w:spacing w:after="120"/>
        <w:ind w:left="714" w:hanging="357"/>
        <w:contextualSpacing w:val="0"/>
        <w:jc w:val="both"/>
        <w:rPr>
          <w:sz w:val="24"/>
          <w:szCs w:val="24"/>
        </w:rPr>
      </w:pPr>
      <w:r w:rsidRPr="0001071C">
        <w:rPr>
          <w:sz w:val="24"/>
          <w:szCs w:val="24"/>
        </w:rPr>
        <w:t>Schweinefleisch fein hacken oder durch den Fleischwolf drehen. Lauch und Ingwer putzen bzw. schälen und fein hacken. Glasnudeln in warmem Wasser einweichen. Das Ei verquirlen.</w:t>
      </w:r>
    </w:p>
    <w:p w14:paraId="55F3FF19" w14:textId="77777777" w:rsidR="00025D45" w:rsidRPr="0001071C" w:rsidRDefault="00025D45" w:rsidP="00B40E8C">
      <w:pPr>
        <w:pStyle w:val="ListParagraph"/>
        <w:numPr>
          <w:ilvl w:val="0"/>
          <w:numId w:val="560"/>
        </w:numPr>
        <w:spacing w:after="120"/>
        <w:ind w:left="714" w:hanging="357"/>
        <w:contextualSpacing w:val="0"/>
        <w:jc w:val="both"/>
        <w:rPr>
          <w:sz w:val="24"/>
          <w:szCs w:val="24"/>
        </w:rPr>
      </w:pPr>
      <w:r w:rsidRPr="0001071C">
        <w:rPr>
          <w:sz w:val="24"/>
          <w:szCs w:val="24"/>
        </w:rPr>
        <w:t>Fleisch mit Ei, der Hälfe von Lauch und Ingwer etwas Salz, Maisstärke und je ½ EL Reiswein und Sojasauce mischen. Aus dem Fleischteig 4 Klöße formen</w:t>
      </w:r>
    </w:p>
    <w:p w14:paraId="0C8E4D3C" w14:textId="77777777" w:rsidR="00025D45" w:rsidRPr="0001071C" w:rsidRDefault="00025D45" w:rsidP="00B40E8C">
      <w:pPr>
        <w:pStyle w:val="ListParagraph"/>
        <w:numPr>
          <w:ilvl w:val="0"/>
          <w:numId w:val="560"/>
        </w:numPr>
        <w:spacing w:after="120"/>
        <w:ind w:left="714" w:hanging="357"/>
        <w:contextualSpacing w:val="0"/>
        <w:jc w:val="both"/>
        <w:rPr>
          <w:sz w:val="24"/>
          <w:szCs w:val="24"/>
        </w:rPr>
      </w:pPr>
      <w:r w:rsidRPr="0001071C">
        <w:rPr>
          <w:sz w:val="24"/>
          <w:szCs w:val="24"/>
        </w:rPr>
        <w:t>250 g Öl in einem Wok erhitzen. Die Klöße darin nacheinander je 2 Minuten frittieren, dann herausnehmen und abtropfen lassen.</w:t>
      </w:r>
    </w:p>
    <w:p w14:paraId="4A35A088" w14:textId="77777777" w:rsidR="00025D45" w:rsidRPr="0001071C" w:rsidRDefault="00025D45" w:rsidP="00B40E8C">
      <w:pPr>
        <w:pStyle w:val="ListParagraph"/>
        <w:numPr>
          <w:ilvl w:val="0"/>
          <w:numId w:val="560"/>
        </w:numPr>
        <w:spacing w:after="120"/>
        <w:ind w:left="714" w:hanging="357"/>
        <w:contextualSpacing w:val="0"/>
        <w:jc w:val="both"/>
        <w:rPr>
          <w:sz w:val="24"/>
          <w:szCs w:val="24"/>
        </w:rPr>
      </w:pPr>
      <w:r w:rsidRPr="0001071C">
        <w:rPr>
          <w:sz w:val="24"/>
          <w:szCs w:val="24"/>
        </w:rPr>
        <w:t>Das Öl bis auf einen dünnen Film aus dem Wok gießen. Den restlichen Ingwer und Lauch darin kurz anbraten, mit je ½ EL Reiswein und Sojasauce sowie der Brühe aufgießen. Mit Salz und Pfeffer würzen und zum Kochen bringen.</w:t>
      </w:r>
    </w:p>
    <w:p w14:paraId="065C61EB" w14:textId="77777777" w:rsidR="00025D45" w:rsidRPr="0001071C" w:rsidRDefault="00025D45" w:rsidP="00B40E8C">
      <w:pPr>
        <w:pStyle w:val="ListParagraph"/>
        <w:numPr>
          <w:ilvl w:val="0"/>
          <w:numId w:val="560"/>
        </w:numPr>
        <w:spacing w:after="120"/>
        <w:ind w:left="714" w:hanging="357"/>
        <w:contextualSpacing w:val="0"/>
        <w:jc w:val="both"/>
        <w:rPr>
          <w:sz w:val="24"/>
          <w:szCs w:val="24"/>
        </w:rPr>
      </w:pPr>
      <w:r w:rsidRPr="0001071C">
        <w:rPr>
          <w:sz w:val="24"/>
          <w:szCs w:val="24"/>
        </w:rPr>
        <w:t>Chinakohlblätter in kochendem Wasser 1 Minute blanchieren, kalt abschrecken und abtropfen lassen.</w:t>
      </w:r>
    </w:p>
    <w:p w14:paraId="2125260D" w14:textId="77777777" w:rsidR="00025D45" w:rsidRPr="0001071C" w:rsidRDefault="00025D45" w:rsidP="00B40E8C">
      <w:pPr>
        <w:pStyle w:val="ListParagraph"/>
        <w:numPr>
          <w:ilvl w:val="0"/>
          <w:numId w:val="560"/>
        </w:numPr>
        <w:spacing w:after="120"/>
        <w:ind w:left="714" w:hanging="357"/>
        <w:contextualSpacing w:val="0"/>
        <w:jc w:val="both"/>
        <w:rPr>
          <w:sz w:val="24"/>
          <w:szCs w:val="24"/>
        </w:rPr>
      </w:pPr>
      <w:r w:rsidRPr="0001071C">
        <w:rPr>
          <w:sz w:val="24"/>
          <w:szCs w:val="24"/>
        </w:rPr>
        <w:t>Eine große Schüssel, die in eine Dämpftopf passt, mit den Chinakohlblättern auslegen. Die abgetropften Glasnudeln und die frittierten Klöße darauf geben. Die Brühe angießen.</w:t>
      </w:r>
    </w:p>
    <w:p w14:paraId="2931849C" w14:textId="77777777" w:rsidR="00025D45" w:rsidRPr="00CA68ED" w:rsidRDefault="00025D45" w:rsidP="00B40E8C">
      <w:pPr>
        <w:pStyle w:val="ListParagraph"/>
        <w:numPr>
          <w:ilvl w:val="0"/>
          <w:numId w:val="560"/>
        </w:numPr>
        <w:spacing w:after="120"/>
        <w:ind w:left="714" w:hanging="357"/>
        <w:contextualSpacing w:val="0"/>
        <w:jc w:val="both"/>
        <w:rPr>
          <w:sz w:val="24"/>
          <w:szCs w:val="24"/>
        </w:rPr>
      </w:pPr>
      <w:r w:rsidRPr="0001071C">
        <w:rPr>
          <w:sz w:val="24"/>
          <w:szCs w:val="24"/>
        </w:rPr>
        <w:t>Die Klöße im Dämpftopf über dem heißen Wasserdampf zugedeckt etwa 20 Minuten garen.</w:t>
      </w:r>
      <w:r>
        <w:rPr>
          <w:sz w:val="24"/>
          <w:szCs w:val="24"/>
        </w:rPr>
        <w:t xml:space="preserve"> </w:t>
      </w:r>
      <w:r w:rsidRPr="00CA68ED">
        <w:rPr>
          <w:sz w:val="24"/>
          <w:szCs w:val="24"/>
        </w:rPr>
        <w:t>Dazu schmeckt Reis.</w:t>
      </w:r>
    </w:p>
    <w:p w14:paraId="3E07512C" w14:textId="77777777" w:rsidR="00596916" w:rsidRDefault="00596916" w:rsidP="00596916">
      <w:pPr>
        <w:pStyle w:val="Heading2"/>
        <w:spacing w:after="240"/>
      </w:pPr>
      <w:r>
        <w:lastRenderedPageBreak/>
        <w:t>Lammbällchen mit Limettensauce</w:t>
      </w:r>
      <w:r>
        <w:rPr>
          <w:rStyle w:val="FootnoteReference"/>
        </w:rPr>
        <w:footnoteReference w:id="609"/>
      </w:r>
      <w:r>
        <w:t xml:space="preserve"> </w:t>
      </w:r>
    </w:p>
    <w:p w14:paraId="39C1EAD0" w14:textId="77777777" w:rsidR="00596916" w:rsidRDefault="00596916" w:rsidP="00596916">
      <w:pPr>
        <w:rPr>
          <w:sz w:val="24"/>
          <w:szCs w:val="24"/>
        </w:rPr>
      </w:pPr>
      <w:r w:rsidRPr="00837DCE">
        <w:rPr>
          <w:sz w:val="24"/>
          <w:szCs w:val="24"/>
          <w:u w:val="single"/>
        </w:rPr>
        <w:t>Zutaten</w:t>
      </w:r>
      <w:r>
        <w:rPr>
          <w:sz w:val="24"/>
          <w:szCs w:val="24"/>
        </w:rPr>
        <w:t xml:space="preserve"> (für 4 Portionen)</w:t>
      </w:r>
    </w:p>
    <w:p w14:paraId="5F5A01A1" w14:textId="77777777" w:rsidR="00596916" w:rsidRDefault="00596916" w:rsidP="00596916">
      <w:pPr>
        <w:rPr>
          <w:sz w:val="24"/>
          <w:szCs w:val="24"/>
        </w:rPr>
      </w:pPr>
      <w:r>
        <w:rPr>
          <w:sz w:val="24"/>
          <w:szCs w:val="24"/>
        </w:rPr>
        <w:t>Für die Bällchen:</w:t>
      </w:r>
    </w:p>
    <w:p w14:paraId="1AFD760D" w14:textId="77777777" w:rsidR="00596916" w:rsidRDefault="00596916" w:rsidP="00596916">
      <w:pPr>
        <w:rPr>
          <w:sz w:val="24"/>
          <w:szCs w:val="24"/>
        </w:rPr>
      </w:pPr>
      <w:r>
        <w:rPr>
          <w:sz w:val="24"/>
          <w:szCs w:val="24"/>
        </w:rPr>
        <w:t>800 g Lammhack (am besten aus der Schulter)</w:t>
      </w:r>
    </w:p>
    <w:p w14:paraId="08A68E2B" w14:textId="77777777" w:rsidR="00596916" w:rsidRDefault="00596916" w:rsidP="00596916">
      <w:pPr>
        <w:rPr>
          <w:sz w:val="24"/>
          <w:szCs w:val="24"/>
        </w:rPr>
      </w:pPr>
      <w:r>
        <w:rPr>
          <w:sz w:val="24"/>
          <w:szCs w:val="24"/>
        </w:rPr>
        <w:t>200 g Schweinespeck (fein gehackt)</w:t>
      </w:r>
    </w:p>
    <w:p w14:paraId="78A8B8FF" w14:textId="77777777" w:rsidR="00596916" w:rsidRDefault="00596916" w:rsidP="00596916">
      <w:pPr>
        <w:rPr>
          <w:sz w:val="24"/>
          <w:szCs w:val="24"/>
        </w:rPr>
      </w:pPr>
      <w:r>
        <w:rPr>
          <w:sz w:val="24"/>
          <w:szCs w:val="24"/>
        </w:rPr>
        <w:t>3 Schalotten</w:t>
      </w:r>
    </w:p>
    <w:p w14:paraId="7BCE035F" w14:textId="77777777" w:rsidR="00596916" w:rsidRDefault="00596916" w:rsidP="00596916">
      <w:pPr>
        <w:rPr>
          <w:sz w:val="24"/>
          <w:szCs w:val="24"/>
        </w:rPr>
      </w:pPr>
      <w:r>
        <w:rPr>
          <w:sz w:val="24"/>
          <w:szCs w:val="24"/>
        </w:rPr>
        <w:t>3 Knoblauchzehen</w:t>
      </w:r>
    </w:p>
    <w:p w14:paraId="296453B7" w14:textId="77777777" w:rsidR="00596916" w:rsidRDefault="00596916" w:rsidP="00596916">
      <w:pPr>
        <w:rPr>
          <w:sz w:val="24"/>
          <w:szCs w:val="24"/>
        </w:rPr>
      </w:pPr>
      <w:r>
        <w:rPr>
          <w:sz w:val="24"/>
          <w:szCs w:val="24"/>
        </w:rPr>
        <w:t>Butterschmalz zum Braten</w:t>
      </w:r>
    </w:p>
    <w:p w14:paraId="08EC653B" w14:textId="77777777" w:rsidR="00596916" w:rsidRDefault="00596916" w:rsidP="00596916">
      <w:pPr>
        <w:rPr>
          <w:sz w:val="24"/>
          <w:szCs w:val="24"/>
        </w:rPr>
      </w:pPr>
      <w:r>
        <w:rPr>
          <w:sz w:val="24"/>
          <w:szCs w:val="24"/>
        </w:rPr>
        <w:t>2 EL Garam Masala</w:t>
      </w:r>
    </w:p>
    <w:p w14:paraId="6FF4426D" w14:textId="77777777" w:rsidR="00596916" w:rsidRPr="00B90D4D" w:rsidRDefault="00596916" w:rsidP="00596916">
      <w:pPr>
        <w:rPr>
          <w:sz w:val="24"/>
          <w:szCs w:val="24"/>
          <w:lang w:val="en-US"/>
        </w:rPr>
      </w:pPr>
      <w:r w:rsidRPr="00B90D4D">
        <w:rPr>
          <w:sz w:val="24"/>
          <w:szCs w:val="24"/>
          <w:lang w:val="en-US"/>
        </w:rPr>
        <w:t xml:space="preserve">1 EL rote </w:t>
      </w:r>
      <w:proofErr w:type="spellStart"/>
      <w:r w:rsidRPr="00B90D4D">
        <w:rPr>
          <w:sz w:val="24"/>
          <w:szCs w:val="24"/>
          <w:lang w:val="en-US"/>
        </w:rPr>
        <w:t>Currypaste</w:t>
      </w:r>
      <w:proofErr w:type="spellEnd"/>
    </w:p>
    <w:p w14:paraId="08A54012" w14:textId="77777777" w:rsidR="00596916" w:rsidRPr="00B90D4D" w:rsidRDefault="00596916" w:rsidP="00596916">
      <w:pPr>
        <w:rPr>
          <w:sz w:val="24"/>
          <w:szCs w:val="24"/>
          <w:lang w:val="en-US"/>
        </w:rPr>
      </w:pPr>
      <w:r w:rsidRPr="00B90D4D">
        <w:rPr>
          <w:sz w:val="24"/>
          <w:szCs w:val="24"/>
          <w:lang w:val="en-US"/>
        </w:rPr>
        <w:t xml:space="preserve">1 EL </w:t>
      </w:r>
      <w:proofErr w:type="spellStart"/>
      <w:r w:rsidRPr="00B90D4D">
        <w:rPr>
          <w:sz w:val="24"/>
          <w:szCs w:val="24"/>
          <w:lang w:val="en-US"/>
        </w:rPr>
        <w:t>scharfes</w:t>
      </w:r>
      <w:proofErr w:type="spellEnd"/>
      <w:r w:rsidRPr="00B90D4D">
        <w:rPr>
          <w:sz w:val="24"/>
          <w:szCs w:val="24"/>
          <w:lang w:val="en-US"/>
        </w:rPr>
        <w:t xml:space="preserve"> </w:t>
      </w:r>
      <w:proofErr w:type="spellStart"/>
      <w:r w:rsidRPr="00B90D4D">
        <w:rPr>
          <w:sz w:val="24"/>
          <w:szCs w:val="24"/>
          <w:lang w:val="en-US"/>
        </w:rPr>
        <w:t>Paprikapulver</w:t>
      </w:r>
      <w:proofErr w:type="spellEnd"/>
    </w:p>
    <w:p w14:paraId="46979861" w14:textId="77777777" w:rsidR="00596916" w:rsidRDefault="00596916" w:rsidP="00596916">
      <w:pPr>
        <w:rPr>
          <w:sz w:val="24"/>
          <w:szCs w:val="24"/>
        </w:rPr>
      </w:pPr>
      <w:r>
        <w:rPr>
          <w:sz w:val="24"/>
          <w:szCs w:val="24"/>
        </w:rPr>
        <w:t>1 Bio-Zitrone</w:t>
      </w:r>
    </w:p>
    <w:p w14:paraId="40BD90AA" w14:textId="77777777" w:rsidR="00596916" w:rsidRDefault="00596916" w:rsidP="00596916">
      <w:pPr>
        <w:rPr>
          <w:sz w:val="24"/>
          <w:szCs w:val="24"/>
        </w:rPr>
      </w:pPr>
      <w:r>
        <w:rPr>
          <w:sz w:val="24"/>
          <w:szCs w:val="24"/>
        </w:rPr>
        <w:t>Salz, Pfeffer</w:t>
      </w:r>
    </w:p>
    <w:p w14:paraId="436391EA" w14:textId="77777777" w:rsidR="00596916" w:rsidRDefault="00596916" w:rsidP="00596916">
      <w:pPr>
        <w:rPr>
          <w:sz w:val="24"/>
          <w:szCs w:val="24"/>
        </w:rPr>
      </w:pPr>
    </w:p>
    <w:p w14:paraId="5DE194C6" w14:textId="77777777" w:rsidR="00596916" w:rsidRPr="00837DCE" w:rsidRDefault="00596916" w:rsidP="00596916">
      <w:pPr>
        <w:rPr>
          <w:i/>
          <w:iCs/>
          <w:sz w:val="24"/>
          <w:szCs w:val="24"/>
        </w:rPr>
      </w:pPr>
      <w:r w:rsidRPr="00837DCE">
        <w:rPr>
          <w:i/>
          <w:iCs/>
          <w:sz w:val="24"/>
          <w:szCs w:val="24"/>
        </w:rPr>
        <w:t>Für die Limettensauce:</w:t>
      </w:r>
    </w:p>
    <w:p w14:paraId="321556CF" w14:textId="77777777" w:rsidR="00596916" w:rsidRDefault="00596916" w:rsidP="00596916">
      <w:pPr>
        <w:rPr>
          <w:sz w:val="24"/>
          <w:szCs w:val="24"/>
        </w:rPr>
      </w:pPr>
      <w:r>
        <w:rPr>
          <w:sz w:val="24"/>
          <w:szCs w:val="24"/>
        </w:rPr>
        <w:t>500 g Naturjoghurt (3,8%)</w:t>
      </w:r>
    </w:p>
    <w:p w14:paraId="77B005BC" w14:textId="77777777" w:rsidR="00596916" w:rsidRDefault="00596916" w:rsidP="00596916">
      <w:pPr>
        <w:rPr>
          <w:sz w:val="24"/>
          <w:szCs w:val="24"/>
        </w:rPr>
      </w:pPr>
      <w:r>
        <w:rPr>
          <w:sz w:val="24"/>
          <w:szCs w:val="24"/>
        </w:rPr>
        <w:t>1 Bio-Limette</w:t>
      </w:r>
    </w:p>
    <w:p w14:paraId="36D8E287" w14:textId="77777777" w:rsidR="00596916" w:rsidRDefault="00596916" w:rsidP="00596916">
      <w:pPr>
        <w:rPr>
          <w:sz w:val="24"/>
          <w:szCs w:val="24"/>
        </w:rPr>
      </w:pPr>
      <w:r>
        <w:rPr>
          <w:sz w:val="24"/>
          <w:szCs w:val="24"/>
        </w:rPr>
        <w:t>Salz, Pfeffer</w:t>
      </w:r>
    </w:p>
    <w:p w14:paraId="397717CE" w14:textId="77777777" w:rsidR="00596916" w:rsidRDefault="00596916" w:rsidP="00596916">
      <w:pPr>
        <w:jc w:val="both"/>
        <w:rPr>
          <w:sz w:val="24"/>
          <w:szCs w:val="24"/>
        </w:rPr>
      </w:pPr>
    </w:p>
    <w:p w14:paraId="28D90D9C" w14:textId="77777777" w:rsidR="00596916" w:rsidRDefault="00596916" w:rsidP="00596916">
      <w:pPr>
        <w:jc w:val="both"/>
        <w:rPr>
          <w:sz w:val="24"/>
          <w:szCs w:val="24"/>
        </w:rPr>
      </w:pPr>
      <w:r>
        <w:rPr>
          <w:sz w:val="24"/>
          <w:szCs w:val="24"/>
        </w:rPr>
        <w:t>Zubereitung:</w:t>
      </w:r>
    </w:p>
    <w:p w14:paraId="29EBCFFF" w14:textId="77777777" w:rsidR="00596916" w:rsidRPr="005C7D14" w:rsidRDefault="00596916" w:rsidP="00B40E8C">
      <w:pPr>
        <w:pStyle w:val="ListParagraph"/>
        <w:numPr>
          <w:ilvl w:val="0"/>
          <w:numId w:val="821"/>
        </w:numPr>
        <w:spacing w:after="120"/>
        <w:ind w:left="714" w:hanging="357"/>
        <w:contextualSpacing w:val="0"/>
        <w:jc w:val="both"/>
        <w:rPr>
          <w:sz w:val="24"/>
          <w:szCs w:val="24"/>
        </w:rPr>
      </w:pPr>
      <w:r w:rsidRPr="005C7D14">
        <w:rPr>
          <w:sz w:val="24"/>
          <w:szCs w:val="24"/>
        </w:rPr>
        <w:t xml:space="preserve">Die Schale der Zitronen fein abreiben. Schalotten sowie Knoblauch in sehr feine Streifen schneiden, in 1 EL Butterschmalz glasig anschwitzen und unter die Hackmasse mengen. Diese mit Garam Masala, roter Currypaste, scharfem Paprikapulver, Zitronenschalenabrieb, Salz und Pfefferherzhaft abschmecken. </w:t>
      </w:r>
    </w:p>
    <w:p w14:paraId="56973790" w14:textId="77777777" w:rsidR="00596916" w:rsidRDefault="00596916" w:rsidP="00B40E8C">
      <w:pPr>
        <w:pStyle w:val="ListParagraph"/>
        <w:numPr>
          <w:ilvl w:val="0"/>
          <w:numId w:val="821"/>
        </w:numPr>
        <w:spacing w:after="120"/>
        <w:ind w:left="714" w:hanging="357"/>
        <w:contextualSpacing w:val="0"/>
        <w:jc w:val="both"/>
        <w:rPr>
          <w:sz w:val="24"/>
          <w:szCs w:val="24"/>
        </w:rPr>
      </w:pPr>
      <w:r w:rsidRPr="005C7D14">
        <w:rPr>
          <w:sz w:val="24"/>
          <w:szCs w:val="24"/>
        </w:rPr>
        <w:t>Die Masse zu Kugeln mit 3 bis 4 cm Durchmesser formen. In Butterschmalz rundum anbraten, anschließend circa 4 Minuten bei 140 Grad im Ofen (Umluft nicht geeignet) garen, danach kurz ruhen lassen. Zuletzt in Butterschmalz nachbraten.</w:t>
      </w:r>
    </w:p>
    <w:p w14:paraId="3BC1398A" w14:textId="0EBC964D" w:rsidR="00B5573F" w:rsidRPr="005C7D14" w:rsidRDefault="00B5573F" w:rsidP="00B40E8C">
      <w:pPr>
        <w:pStyle w:val="ListParagraph"/>
        <w:numPr>
          <w:ilvl w:val="0"/>
          <w:numId w:val="821"/>
        </w:numPr>
        <w:spacing w:after="120"/>
        <w:ind w:left="714" w:hanging="357"/>
        <w:contextualSpacing w:val="0"/>
        <w:jc w:val="both"/>
        <w:rPr>
          <w:sz w:val="24"/>
          <w:szCs w:val="24"/>
        </w:rPr>
      </w:pPr>
      <w:r>
        <w:rPr>
          <w:sz w:val="24"/>
          <w:szCs w:val="24"/>
        </w:rPr>
        <w:t xml:space="preserve">Für </w:t>
      </w:r>
      <w:r w:rsidRPr="005C7D14">
        <w:rPr>
          <w:sz w:val="24"/>
          <w:szCs w:val="24"/>
        </w:rPr>
        <w:t>die Sauce die Limettenschale dünn abreiben, anschließend die Limette auspressen. Abrieb und Saft mit dem Joghurt verrühren und mit Salz und Pfeffer abschmecken</w:t>
      </w:r>
      <w:r>
        <w:rPr>
          <w:sz w:val="24"/>
          <w:szCs w:val="24"/>
        </w:rPr>
        <w:t>.</w:t>
      </w:r>
    </w:p>
    <w:p w14:paraId="7355CF87" w14:textId="73DEB108" w:rsidR="00596916" w:rsidRDefault="00596916" w:rsidP="00596916">
      <w:pPr>
        <w:rPr>
          <w:rFonts w:asciiTheme="majorHAnsi" w:eastAsiaTheme="majorEastAsia" w:hAnsiTheme="majorHAnsi" w:cstheme="majorBidi"/>
          <w:color w:val="2F5496" w:themeColor="accent1" w:themeShade="BF"/>
          <w:sz w:val="26"/>
          <w:szCs w:val="26"/>
        </w:rPr>
      </w:pPr>
      <w:r>
        <w:br w:type="page"/>
      </w:r>
    </w:p>
    <w:p w14:paraId="5F54DDD7" w14:textId="77777777" w:rsidR="00596916" w:rsidRDefault="00596916" w:rsidP="00596916">
      <w:pPr>
        <w:pStyle w:val="Heading2"/>
        <w:spacing w:after="240"/>
      </w:pPr>
      <w:r w:rsidRPr="00592389">
        <w:lastRenderedPageBreak/>
        <w:t>Mit Käse gefüllte Fleischbäll</w:t>
      </w:r>
      <w:r>
        <w:t>chen Polpette di Pollo</w:t>
      </w:r>
      <w:r>
        <w:rPr>
          <w:rStyle w:val="FootnoteReference"/>
        </w:rPr>
        <w:footnoteReference w:id="610"/>
      </w:r>
    </w:p>
    <w:p w14:paraId="55CF73D2" w14:textId="77777777" w:rsidR="00596916" w:rsidRDefault="00596916" w:rsidP="00596916">
      <w:pPr>
        <w:jc w:val="both"/>
        <w:rPr>
          <w:sz w:val="24"/>
          <w:szCs w:val="24"/>
        </w:rPr>
      </w:pPr>
      <w:r w:rsidRPr="008027E5">
        <w:rPr>
          <w:sz w:val="24"/>
          <w:szCs w:val="24"/>
          <w:u w:val="single"/>
        </w:rPr>
        <w:t>Zutaten</w:t>
      </w:r>
      <w:r>
        <w:rPr>
          <w:sz w:val="24"/>
          <w:szCs w:val="24"/>
        </w:rPr>
        <w:t xml:space="preserve"> (für 2 Portionen)</w:t>
      </w:r>
    </w:p>
    <w:p w14:paraId="129B1CA7" w14:textId="77777777" w:rsidR="00596916" w:rsidRDefault="00596916" w:rsidP="00596916">
      <w:pPr>
        <w:jc w:val="both"/>
        <w:rPr>
          <w:sz w:val="24"/>
          <w:szCs w:val="24"/>
        </w:rPr>
      </w:pPr>
      <w:r>
        <w:rPr>
          <w:sz w:val="24"/>
          <w:szCs w:val="24"/>
        </w:rPr>
        <w:t>50 g geräucherten Mozzarella (oder ein anderer kräftiger Käse wie Bergkäse, Comté, Gruyère)</w:t>
      </w:r>
    </w:p>
    <w:p w14:paraId="63A6F294" w14:textId="77777777" w:rsidR="00596916" w:rsidRDefault="00596916" w:rsidP="00596916">
      <w:pPr>
        <w:jc w:val="both"/>
        <w:rPr>
          <w:sz w:val="24"/>
          <w:szCs w:val="24"/>
        </w:rPr>
      </w:pPr>
      <w:r>
        <w:rPr>
          <w:sz w:val="24"/>
          <w:szCs w:val="24"/>
        </w:rPr>
        <w:t xml:space="preserve">200 g Hähnchenschenkel (man am besten beim Metzger auslösen und durch den Fleischwolf drehen lassen) </w:t>
      </w:r>
    </w:p>
    <w:p w14:paraId="16B515A6" w14:textId="77777777" w:rsidR="00596916" w:rsidRDefault="00596916" w:rsidP="00596916">
      <w:pPr>
        <w:jc w:val="both"/>
        <w:rPr>
          <w:sz w:val="24"/>
          <w:szCs w:val="24"/>
        </w:rPr>
      </w:pPr>
      <w:r>
        <w:rPr>
          <w:sz w:val="24"/>
          <w:szCs w:val="24"/>
        </w:rPr>
        <w:t>1 Prise Salz, Pfeffer</w:t>
      </w:r>
    </w:p>
    <w:p w14:paraId="3C0C3AC6" w14:textId="77777777" w:rsidR="00596916" w:rsidRDefault="00596916" w:rsidP="00596916">
      <w:pPr>
        <w:jc w:val="both"/>
        <w:rPr>
          <w:sz w:val="24"/>
          <w:szCs w:val="24"/>
        </w:rPr>
      </w:pPr>
      <w:r>
        <w:rPr>
          <w:sz w:val="24"/>
          <w:szCs w:val="24"/>
        </w:rPr>
        <w:t>2 EL gehackte Petersilie</w:t>
      </w:r>
    </w:p>
    <w:p w14:paraId="3C37A3FC" w14:textId="77777777" w:rsidR="00596916" w:rsidRDefault="00596916" w:rsidP="00596916">
      <w:pPr>
        <w:jc w:val="both"/>
        <w:rPr>
          <w:sz w:val="24"/>
          <w:szCs w:val="24"/>
        </w:rPr>
      </w:pPr>
      <w:r>
        <w:rPr>
          <w:sz w:val="24"/>
          <w:szCs w:val="24"/>
        </w:rPr>
        <w:t>15 g frisch geriebenen Parmesan</w:t>
      </w:r>
    </w:p>
    <w:p w14:paraId="3D9ABD29" w14:textId="77777777" w:rsidR="00596916" w:rsidRDefault="00596916" w:rsidP="00596916">
      <w:pPr>
        <w:jc w:val="both"/>
        <w:rPr>
          <w:sz w:val="24"/>
          <w:szCs w:val="24"/>
        </w:rPr>
      </w:pPr>
      <w:r>
        <w:rPr>
          <w:sz w:val="24"/>
          <w:szCs w:val="24"/>
        </w:rPr>
        <w:t>2 EL Semmelbrösel</w:t>
      </w:r>
    </w:p>
    <w:p w14:paraId="745793BA" w14:textId="77777777" w:rsidR="00596916" w:rsidRDefault="00596916" w:rsidP="00596916">
      <w:pPr>
        <w:jc w:val="both"/>
        <w:rPr>
          <w:sz w:val="24"/>
          <w:szCs w:val="24"/>
        </w:rPr>
      </w:pPr>
      <w:r>
        <w:rPr>
          <w:sz w:val="24"/>
          <w:szCs w:val="24"/>
        </w:rPr>
        <w:t>Olivenöl</w:t>
      </w:r>
    </w:p>
    <w:p w14:paraId="5ECB2B7F" w14:textId="77777777" w:rsidR="00596916" w:rsidRDefault="00596916" w:rsidP="00596916">
      <w:pPr>
        <w:jc w:val="both"/>
        <w:rPr>
          <w:sz w:val="24"/>
          <w:szCs w:val="24"/>
        </w:rPr>
      </w:pPr>
    </w:p>
    <w:p w14:paraId="33509AC1" w14:textId="77777777" w:rsidR="00596916" w:rsidRDefault="00596916" w:rsidP="00596916">
      <w:pPr>
        <w:jc w:val="both"/>
        <w:rPr>
          <w:sz w:val="24"/>
          <w:szCs w:val="24"/>
        </w:rPr>
      </w:pPr>
      <w:r>
        <w:rPr>
          <w:sz w:val="24"/>
          <w:szCs w:val="24"/>
        </w:rPr>
        <w:t>Zubereitung:</w:t>
      </w:r>
    </w:p>
    <w:p w14:paraId="364D9C01" w14:textId="77777777" w:rsidR="00596916" w:rsidRPr="008027E5" w:rsidRDefault="00596916" w:rsidP="00B40E8C">
      <w:pPr>
        <w:pStyle w:val="ListParagraph"/>
        <w:numPr>
          <w:ilvl w:val="0"/>
          <w:numId w:val="1935"/>
        </w:numPr>
        <w:spacing w:after="120"/>
        <w:ind w:left="714" w:hanging="357"/>
        <w:contextualSpacing w:val="0"/>
        <w:jc w:val="both"/>
        <w:rPr>
          <w:sz w:val="24"/>
          <w:szCs w:val="24"/>
        </w:rPr>
      </w:pPr>
      <w:r w:rsidRPr="008027E5">
        <w:rPr>
          <w:sz w:val="24"/>
          <w:szCs w:val="24"/>
        </w:rPr>
        <w:t>Den Backofen auf 190 Grad Ober-/Unterhitze vorheizen.</w:t>
      </w:r>
    </w:p>
    <w:p w14:paraId="5A66AD8D" w14:textId="77777777" w:rsidR="00596916" w:rsidRPr="008027E5" w:rsidRDefault="00596916" w:rsidP="00B40E8C">
      <w:pPr>
        <w:pStyle w:val="ListParagraph"/>
        <w:numPr>
          <w:ilvl w:val="0"/>
          <w:numId w:val="1935"/>
        </w:numPr>
        <w:spacing w:after="120"/>
        <w:ind w:left="714" w:hanging="357"/>
        <w:contextualSpacing w:val="0"/>
        <w:jc w:val="both"/>
        <w:rPr>
          <w:sz w:val="24"/>
          <w:szCs w:val="24"/>
        </w:rPr>
      </w:pPr>
      <w:r w:rsidRPr="008027E5">
        <w:rPr>
          <w:sz w:val="24"/>
          <w:szCs w:val="24"/>
        </w:rPr>
        <w:t xml:space="preserve">Das Hähnchenfleisch mit Salz, Pfeffer, Petersilie und Parmesan vermengen. </w:t>
      </w:r>
    </w:p>
    <w:p w14:paraId="301CD63C" w14:textId="77777777" w:rsidR="00596916" w:rsidRPr="008027E5" w:rsidRDefault="00596916" w:rsidP="00B40E8C">
      <w:pPr>
        <w:pStyle w:val="ListParagraph"/>
        <w:numPr>
          <w:ilvl w:val="0"/>
          <w:numId w:val="1935"/>
        </w:numPr>
        <w:spacing w:after="120"/>
        <w:ind w:left="714" w:hanging="357"/>
        <w:contextualSpacing w:val="0"/>
        <w:jc w:val="both"/>
        <w:rPr>
          <w:sz w:val="24"/>
          <w:szCs w:val="24"/>
        </w:rPr>
      </w:pPr>
      <w:r w:rsidRPr="008027E5">
        <w:rPr>
          <w:sz w:val="24"/>
          <w:szCs w:val="24"/>
        </w:rPr>
        <w:t>Fleischbällchen formen: Das Fleisch portionsweise erst in der Handfläche etwas flach drücken, dann 1 Käsewürfel in die Mitte legen und alles zu einer Kugel zusammenrollen.</w:t>
      </w:r>
    </w:p>
    <w:p w14:paraId="5D5397BC" w14:textId="77777777" w:rsidR="00596916" w:rsidRPr="008027E5" w:rsidRDefault="00596916" w:rsidP="00B40E8C">
      <w:pPr>
        <w:pStyle w:val="ListParagraph"/>
        <w:numPr>
          <w:ilvl w:val="0"/>
          <w:numId w:val="1935"/>
        </w:numPr>
        <w:spacing w:after="120"/>
        <w:ind w:left="714" w:hanging="357"/>
        <w:contextualSpacing w:val="0"/>
        <w:jc w:val="both"/>
        <w:rPr>
          <w:sz w:val="24"/>
          <w:szCs w:val="24"/>
        </w:rPr>
      </w:pPr>
      <w:r w:rsidRPr="008027E5">
        <w:rPr>
          <w:sz w:val="24"/>
          <w:szCs w:val="24"/>
        </w:rPr>
        <w:t xml:space="preserve">Semmelbrösel auf einen Teller geben, die Kugeln darin hin und her rollen, sodass sie von einer dünnen Schicht bedeckt sind. </w:t>
      </w:r>
    </w:p>
    <w:p w14:paraId="6AF0DC43" w14:textId="77777777" w:rsidR="00596916" w:rsidRPr="008027E5" w:rsidRDefault="00596916" w:rsidP="00B40E8C">
      <w:pPr>
        <w:pStyle w:val="ListParagraph"/>
        <w:numPr>
          <w:ilvl w:val="0"/>
          <w:numId w:val="1935"/>
        </w:numPr>
        <w:spacing w:after="120"/>
        <w:ind w:left="714" w:hanging="357"/>
        <w:contextualSpacing w:val="0"/>
        <w:jc w:val="both"/>
        <w:rPr>
          <w:sz w:val="24"/>
          <w:szCs w:val="24"/>
        </w:rPr>
      </w:pPr>
      <w:r w:rsidRPr="008027E5">
        <w:rPr>
          <w:sz w:val="24"/>
          <w:szCs w:val="24"/>
        </w:rPr>
        <w:t>Bällchen auf einem mit Backpapier ausgelegten Blech verteilen. Mit etwas Olivenöl beträufeln. Ungefähr 12 Minuten lang backen. Sie sollten auf jeden Fall vollständig durchgegart sein.</w:t>
      </w:r>
    </w:p>
    <w:p w14:paraId="1B9FDFAE" w14:textId="6C74C1BA" w:rsidR="00596916" w:rsidRDefault="00596916" w:rsidP="00596916">
      <w:pPr>
        <w:rPr>
          <w:rFonts w:asciiTheme="majorHAnsi" w:eastAsiaTheme="majorEastAsia" w:hAnsiTheme="majorHAnsi" w:cstheme="majorBidi"/>
          <w:color w:val="2F5496" w:themeColor="accent1" w:themeShade="BF"/>
          <w:sz w:val="26"/>
          <w:szCs w:val="26"/>
        </w:rPr>
      </w:pPr>
      <w:r w:rsidRPr="00592389">
        <w:rPr>
          <w:sz w:val="24"/>
          <w:szCs w:val="24"/>
        </w:rPr>
        <w:br w:type="page"/>
      </w:r>
    </w:p>
    <w:p w14:paraId="77E406F2" w14:textId="77777777" w:rsidR="00CC3F69" w:rsidRPr="0038365A" w:rsidRDefault="00CC3F69" w:rsidP="00CC3F69">
      <w:pPr>
        <w:pStyle w:val="Heading2"/>
        <w:spacing w:after="240"/>
      </w:pPr>
      <w:r w:rsidRPr="0038365A">
        <w:lastRenderedPageBreak/>
        <w:t>Frikadellen</w:t>
      </w:r>
      <w:r>
        <w:rPr>
          <w:rStyle w:val="FootnoteReference"/>
        </w:rPr>
        <w:footnoteReference w:id="611"/>
      </w:r>
      <w:r w:rsidRPr="0038365A">
        <w:t xml:space="preserve"> </w:t>
      </w:r>
    </w:p>
    <w:p w14:paraId="01EB5AF8" w14:textId="77777777" w:rsidR="00CC3F69" w:rsidRDefault="00CC3F69" w:rsidP="00CC3F69">
      <w:pPr>
        <w:rPr>
          <w:sz w:val="24"/>
          <w:szCs w:val="24"/>
        </w:rPr>
      </w:pPr>
      <w:r w:rsidRPr="00CA68ED">
        <w:rPr>
          <w:sz w:val="24"/>
          <w:szCs w:val="24"/>
          <w:u w:val="single"/>
        </w:rPr>
        <w:t>Zutaten</w:t>
      </w:r>
      <w:r>
        <w:rPr>
          <w:sz w:val="24"/>
          <w:szCs w:val="24"/>
        </w:rPr>
        <w:t xml:space="preserve"> (für 4 Portionen)</w:t>
      </w:r>
    </w:p>
    <w:p w14:paraId="3D0D82AF" w14:textId="77777777" w:rsidR="00CC3F69" w:rsidRDefault="00CC3F69" w:rsidP="00CC3F69">
      <w:pPr>
        <w:rPr>
          <w:sz w:val="24"/>
          <w:szCs w:val="24"/>
        </w:rPr>
      </w:pPr>
      <w:r>
        <w:rPr>
          <w:sz w:val="24"/>
          <w:szCs w:val="24"/>
        </w:rPr>
        <w:t>1 Brötchen vom Vortag</w:t>
      </w:r>
    </w:p>
    <w:p w14:paraId="4A5B3BF5" w14:textId="77777777" w:rsidR="00CC3F69" w:rsidRDefault="00CC3F69" w:rsidP="00CC3F69">
      <w:pPr>
        <w:rPr>
          <w:sz w:val="24"/>
          <w:szCs w:val="24"/>
        </w:rPr>
      </w:pPr>
      <w:r>
        <w:rPr>
          <w:sz w:val="24"/>
          <w:szCs w:val="24"/>
        </w:rPr>
        <w:t>1 Zwiebel</w:t>
      </w:r>
    </w:p>
    <w:p w14:paraId="29180251" w14:textId="77777777" w:rsidR="00CC3F69" w:rsidRDefault="00CC3F69" w:rsidP="00CC3F69">
      <w:pPr>
        <w:rPr>
          <w:sz w:val="24"/>
          <w:szCs w:val="24"/>
        </w:rPr>
      </w:pPr>
      <w:r>
        <w:rPr>
          <w:sz w:val="24"/>
          <w:szCs w:val="24"/>
        </w:rPr>
        <w:t>1 Knoblauchzehe</w:t>
      </w:r>
    </w:p>
    <w:p w14:paraId="191DAEE0" w14:textId="77777777" w:rsidR="00CC3F69" w:rsidRDefault="00CC3F69" w:rsidP="00CC3F69">
      <w:pPr>
        <w:rPr>
          <w:sz w:val="24"/>
          <w:szCs w:val="24"/>
        </w:rPr>
      </w:pPr>
      <w:r>
        <w:rPr>
          <w:sz w:val="24"/>
          <w:szCs w:val="24"/>
        </w:rPr>
        <w:t>½ Bund Petersilie</w:t>
      </w:r>
    </w:p>
    <w:p w14:paraId="22CA8BDD" w14:textId="77777777" w:rsidR="00CC3F69" w:rsidRDefault="00CC3F69" w:rsidP="00CC3F69">
      <w:pPr>
        <w:rPr>
          <w:sz w:val="24"/>
          <w:szCs w:val="24"/>
        </w:rPr>
      </w:pPr>
      <w:r>
        <w:rPr>
          <w:sz w:val="24"/>
          <w:szCs w:val="24"/>
        </w:rPr>
        <w:t>400 g Rinderhackfleisch</w:t>
      </w:r>
    </w:p>
    <w:p w14:paraId="4F645182" w14:textId="77777777" w:rsidR="00CC3F69" w:rsidRDefault="00CC3F69" w:rsidP="00CC3F69">
      <w:pPr>
        <w:rPr>
          <w:sz w:val="24"/>
          <w:szCs w:val="24"/>
        </w:rPr>
      </w:pPr>
      <w:r>
        <w:rPr>
          <w:sz w:val="24"/>
          <w:szCs w:val="24"/>
        </w:rPr>
        <w:t>1 Ei</w:t>
      </w:r>
    </w:p>
    <w:p w14:paraId="5697D938" w14:textId="77777777" w:rsidR="00CC3F69" w:rsidRDefault="00CC3F69" w:rsidP="00CC3F69">
      <w:pPr>
        <w:rPr>
          <w:sz w:val="24"/>
          <w:szCs w:val="24"/>
        </w:rPr>
      </w:pPr>
      <w:r>
        <w:rPr>
          <w:sz w:val="24"/>
          <w:szCs w:val="24"/>
        </w:rPr>
        <w:t>Salz, Pfeffer</w:t>
      </w:r>
    </w:p>
    <w:p w14:paraId="1A750FE3" w14:textId="77777777" w:rsidR="00CC3F69" w:rsidRDefault="00CC3F69" w:rsidP="00CC3F69">
      <w:pPr>
        <w:rPr>
          <w:sz w:val="24"/>
          <w:szCs w:val="24"/>
        </w:rPr>
      </w:pPr>
      <w:r>
        <w:rPr>
          <w:sz w:val="24"/>
          <w:szCs w:val="24"/>
        </w:rPr>
        <w:t>1 TL Paprikapulver</w:t>
      </w:r>
    </w:p>
    <w:p w14:paraId="17EF4970" w14:textId="77777777" w:rsidR="00CC3F69" w:rsidRDefault="00CC3F69" w:rsidP="00CC3F69">
      <w:pPr>
        <w:rPr>
          <w:sz w:val="24"/>
          <w:szCs w:val="24"/>
        </w:rPr>
      </w:pPr>
      <w:r>
        <w:rPr>
          <w:sz w:val="24"/>
          <w:szCs w:val="24"/>
        </w:rPr>
        <w:t>Öl zum Braten</w:t>
      </w:r>
    </w:p>
    <w:p w14:paraId="51E11C96" w14:textId="77777777" w:rsidR="00CC3F69" w:rsidRDefault="00CC3F69" w:rsidP="00CC3F69">
      <w:pPr>
        <w:rPr>
          <w:sz w:val="24"/>
          <w:szCs w:val="24"/>
        </w:rPr>
      </w:pPr>
    </w:p>
    <w:p w14:paraId="44128A99" w14:textId="77777777" w:rsidR="00CC3F69" w:rsidRDefault="00CC3F69" w:rsidP="00CC3F69">
      <w:pPr>
        <w:rPr>
          <w:sz w:val="24"/>
          <w:szCs w:val="24"/>
        </w:rPr>
      </w:pPr>
      <w:r>
        <w:rPr>
          <w:sz w:val="24"/>
          <w:szCs w:val="24"/>
        </w:rPr>
        <w:t>Zubereitungszeit:</w:t>
      </w:r>
      <w:r>
        <w:rPr>
          <w:sz w:val="24"/>
          <w:szCs w:val="24"/>
        </w:rPr>
        <w:tab/>
        <w:t>25 Minuten</w:t>
      </w:r>
    </w:p>
    <w:p w14:paraId="165BDCD6" w14:textId="77777777" w:rsidR="00CC3F69" w:rsidRPr="00E22DF9" w:rsidRDefault="00CC3F69" w:rsidP="00B40E8C">
      <w:pPr>
        <w:pStyle w:val="ListParagraph"/>
        <w:numPr>
          <w:ilvl w:val="0"/>
          <w:numId w:val="518"/>
        </w:numPr>
        <w:spacing w:after="120"/>
        <w:ind w:left="714" w:hanging="357"/>
        <w:contextualSpacing w:val="0"/>
        <w:jc w:val="both"/>
        <w:rPr>
          <w:sz w:val="24"/>
          <w:szCs w:val="24"/>
        </w:rPr>
      </w:pPr>
      <w:r>
        <w:rPr>
          <w:sz w:val="24"/>
          <w:szCs w:val="24"/>
        </w:rPr>
        <w:t>B</w:t>
      </w:r>
      <w:r w:rsidRPr="00E22DF9">
        <w:rPr>
          <w:sz w:val="24"/>
          <w:szCs w:val="24"/>
        </w:rPr>
        <w:t>rötchen in ¼ l lauwarmen Wasser einweichen. Zwiebel und Knoblauch schälen. Die Zwiebel fein hacken, den Knoblauch durch die Presse drücken. Petersilie waschen, trockenschütteln und die Blättchen hacken.</w:t>
      </w:r>
    </w:p>
    <w:p w14:paraId="5D33BBA2" w14:textId="77777777" w:rsidR="00CC3F69" w:rsidRPr="00E22DF9" w:rsidRDefault="00CC3F69" w:rsidP="00B40E8C">
      <w:pPr>
        <w:pStyle w:val="ListParagraph"/>
        <w:numPr>
          <w:ilvl w:val="0"/>
          <w:numId w:val="518"/>
        </w:numPr>
        <w:spacing w:after="120"/>
        <w:ind w:left="714" w:hanging="357"/>
        <w:contextualSpacing w:val="0"/>
        <w:jc w:val="both"/>
        <w:rPr>
          <w:sz w:val="24"/>
          <w:szCs w:val="24"/>
        </w:rPr>
      </w:pPr>
      <w:r w:rsidRPr="00E22DF9">
        <w:rPr>
          <w:sz w:val="24"/>
          <w:szCs w:val="24"/>
        </w:rPr>
        <w:t>Hackfleisch mit Zwiebeln, Knoblauch, dem gut ausgedrückten Brötchen, dem Ei, 1 TL Salz, etwas Pfeffer, dem Paprikapulver du der Petersilie in einer Schüssel mit den Händen so lange verkneten, bis sich alle Zutaten zum Fleischteig verbunden haben.</w:t>
      </w:r>
    </w:p>
    <w:p w14:paraId="24B2110B" w14:textId="77777777" w:rsidR="00CC3F69" w:rsidRPr="00E22DF9" w:rsidRDefault="00CC3F69" w:rsidP="00B40E8C">
      <w:pPr>
        <w:pStyle w:val="ListParagraph"/>
        <w:numPr>
          <w:ilvl w:val="0"/>
          <w:numId w:val="518"/>
        </w:numPr>
        <w:spacing w:after="120"/>
        <w:ind w:left="714" w:hanging="357"/>
        <w:contextualSpacing w:val="0"/>
        <w:jc w:val="both"/>
        <w:rPr>
          <w:sz w:val="24"/>
          <w:szCs w:val="24"/>
        </w:rPr>
      </w:pPr>
      <w:r w:rsidRPr="00E22DF9">
        <w:rPr>
          <w:sz w:val="24"/>
          <w:szCs w:val="24"/>
        </w:rPr>
        <w:t>Teig 5 – 10 Minuten quellen lassen. Ist er gut gewürzt? Mit angefeuchteten Händen 8 Frikadellen formen und in einer Pfanne mit heißem Öl von jeder Seite ca. 5 Minuten knusprig braun braten.</w:t>
      </w:r>
    </w:p>
    <w:p w14:paraId="5E4488A5" w14:textId="77777777" w:rsidR="00CC3F69" w:rsidRDefault="00CC3F69" w:rsidP="00CC3F69">
      <w:pPr>
        <w:rPr>
          <w:sz w:val="24"/>
          <w:szCs w:val="24"/>
        </w:rPr>
      </w:pPr>
      <w:r>
        <w:rPr>
          <w:sz w:val="24"/>
          <w:szCs w:val="24"/>
        </w:rPr>
        <w:br w:type="page"/>
      </w:r>
    </w:p>
    <w:p w14:paraId="5ED71F83" w14:textId="77777777" w:rsidR="00025D45" w:rsidRDefault="00025D45" w:rsidP="00025D45">
      <w:pPr>
        <w:pStyle w:val="Heading2"/>
        <w:spacing w:after="240"/>
      </w:pPr>
      <w:r>
        <w:lastRenderedPageBreak/>
        <w:t>Hackbällchen mit Tomatensauce</w:t>
      </w:r>
    </w:p>
    <w:p w14:paraId="7DE0CCA9" w14:textId="77777777" w:rsidR="00025D45" w:rsidRDefault="00025D45" w:rsidP="00025D45">
      <w:pPr>
        <w:rPr>
          <w:sz w:val="24"/>
          <w:szCs w:val="24"/>
        </w:rPr>
      </w:pPr>
      <w:r w:rsidRPr="00053A5A">
        <w:rPr>
          <w:sz w:val="24"/>
          <w:szCs w:val="24"/>
          <w:u w:val="single"/>
        </w:rPr>
        <w:t>Zutaten</w:t>
      </w:r>
      <w:r>
        <w:rPr>
          <w:sz w:val="24"/>
          <w:szCs w:val="24"/>
        </w:rPr>
        <w:t xml:space="preserve"> (für 4 Portionen):</w:t>
      </w:r>
    </w:p>
    <w:p w14:paraId="34187B10" w14:textId="77777777" w:rsidR="00025D45" w:rsidRDefault="00025D45" w:rsidP="00025D45">
      <w:pPr>
        <w:rPr>
          <w:sz w:val="24"/>
          <w:szCs w:val="24"/>
        </w:rPr>
      </w:pPr>
      <w:r>
        <w:rPr>
          <w:sz w:val="24"/>
          <w:szCs w:val="24"/>
        </w:rPr>
        <w:t>400 g reife Tomaten</w:t>
      </w:r>
    </w:p>
    <w:p w14:paraId="2A35DE78" w14:textId="77777777" w:rsidR="00025D45" w:rsidRDefault="00025D45" w:rsidP="00025D45">
      <w:pPr>
        <w:rPr>
          <w:sz w:val="24"/>
          <w:szCs w:val="24"/>
        </w:rPr>
      </w:pPr>
      <w:r>
        <w:rPr>
          <w:sz w:val="24"/>
          <w:szCs w:val="24"/>
        </w:rPr>
        <w:t>5 El Olivenöl</w:t>
      </w:r>
    </w:p>
    <w:p w14:paraId="6FA46A46" w14:textId="77777777" w:rsidR="00025D45" w:rsidRDefault="00025D45" w:rsidP="00025D45">
      <w:pPr>
        <w:rPr>
          <w:sz w:val="24"/>
          <w:szCs w:val="24"/>
        </w:rPr>
      </w:pPr>
      <w:r>
        <w:rPr>
          <w:sz w:val="24"/>
          <w:szCs w:val="24"/>
        </w:rPr>
        <w:t>Salz, Pfeffer</w:t>
      </w:r>
    </w:p>
    <w:p w14:paraId="118DE09D" w14:textId="77777777" w:rsidR="00025D45" w:rsidRDefault="00025D45" w:rsidP="00025D45">
      <w:pPr>
        <w:rPr>
          <w:sz w:val="24"/>
          <w:szCs w:val="24"/>
        </w:rPr>
      </w:pPr>
      <w:r>
        <w:rPr>
          <w:sz w:val="24"/>
          <w:szCs w:val="24"/>
        </w:rPr>
        <w:t>½ TL Zucker</w:t>
      </w:r>
    </w:p>
    <w:p w14:paraId="0AEEB125" w14:textId="77777777" w:rsidR="00025D45" w:rsidRDefault="00025D45" w:rsidP="00025D45">
      <w:pPr>
        <w:rPr>
          <w:sz w:val="24"/>
          <w:szCs w:val="24"/>
        </w:rPr>
      </w:pPr>
      <w:r>
        <w:rPr>
          <w:sz w:val="24"/>
          <w:szCs w:val="24"/>
        </w:rPr>
        <w:t>½ TL scharfes Paprikapulver</w:t>
      </w:r>
    </w:p>
    <w:p w14:paraId="020E7E36" w14:textId="77777777" w:rsidR="00025D45" w:rsidRDefault="00025D45" w:rsidP="00025D45">
      <w:pPr>
        <w:rPr>
          <w:sz w:val="24"/>
          <w:szCs w:val="24"/>
        </w:rPr>
      </w:pPr>
      <w:r>
        <w:rPr>
          <w:sz w:val="24"/>
          <w:szCs w:val="24"/>
        </w:rPr>
        <w:t>3 EL Rotwein</w:t>
      </w:r>
    </w:p>
    <w:p w14:paraId="010C7FB7" w14:textId="77777777" w:rsidR="00025D45" w:rsidRDefault="00025D45" w:rsidP="00025D45">
      <w:pPr>
        <w:rPr>
          <w:sz w:val="24"/>
          <w:szCs w:val="24"/>
        </w:rPr>
      </w:pPr>
      <w:r>
        <w:rPr>
          <w:sz w:val="24"/>
          <w:szCs w:val="24"/>
        </w:rPr>
        <w:t>500 g Rinderhackfleisch</w:t>
      </w:r>
    </w:p>
    <w:p w14:paraId="578C3565" w14:textId="77777777" w:rsidR="00025D45" w:rsidRDefault="00025D45" w:rsidP="00025D45">
      <w:pPr>
        <w:rPr>
          <w:sz w:val="24"/>
          <w:szCs w:val="24"/>
        </w:rPr>
      </w:pPr>
      <w:r>
        <w:rPr>
          <w:sz w:val="24"/>
          <w:szCs w:val="24"/>
        </w:rPr>
        <w:t>1 trockenes Brötchen</w:t>
      </w:r>
    </w:p>
    <w:p w14:paraId="38E95115" w14:textId="77777777" w:rsidR="00025D45" w:rsidRDefault="00025D45" w:rsidP="00025D45">
      <w:pPr>
        <w:rPr>
          <w:sz w:val="24"/>
          <w:szCs w:val="24"/>
        </w:rPr>
      </w:pPr>
      <w:r>
        <w:rPr>
          <w:sz w:val="24"/>
          <w:szCs w:val="24"/>
        </w:rPr>
        <w:t>1 Zwiebel</w:t>
      </w:r>
    </w:p>
    <w:p w14:paraId="69D860DA" w14:textId="77777777" w:rsidR="00025D45" w:rsidRDefault="00025D45" w:rsidP="00025D45">
      <w:pPr>
        <w:rPr>
          <w:sz w:val="24"/>
          <w:szCs w:val="24"/>
        </w:rPr>
      </w:pPr>
      <w:r>
        <w:rPr>
          <w:sz w:val="24"/>
          <w:szCs w:val="24"/>
        </w:rPr>
        <w:t>1 Knoblauchzehe</w:t>
      </w:r>
    </w:p>
    <w:p w14:paraId="2D087D50" w14:textId="77777777" w:rsidR="00025D45" w:rsidRDefault="00025D45" w:rsidP="00025D45">
      <w:pPr>
        <w:rPr>
          <w:sz w:val="24"/>
          <w:szCs w:val="24"/>
        </w:rPr>
      </w:pPr>
      <w:r>
        <w:rPr>
          <w:sz w:val="24"/>
          <w:szCs w:val="24"/>
        </w:rPr>
        <w:t>½ Bund glatte Petersilie</w:t>
      </w:r>
    </w:p>
    <w:p w14:paraId="39BC320A" w14:textId="77777777" w:rsidR="00025D45" w:rsidRDefault="00025D45" w:rsidP="00025D45">
      <w:pPr>
        <w:rPr>
          <w:sz w:val="24"/>
          <w:szCs w:val="24"/>
        </w:rPr>
      </w:pPr>
      <w:r>
        <w:rPr>
          <w:sz w:val="24"/>
          <w:szCs w:val="24"/>
        </w:rPr>
        <w:t>1 Ei</w:t>
      </w:r>
    </w:p>
    <w:p w14:paraId="03D88A85" w14:textId="77777777" w:rsidR="00025D45" w:rsidRDefault="00025D45" w:rsidP="00025D45">
      <w:pPr>
        <w:rPr>
          <w:sz w:val="24"/>
          <w:szCs w:val="24"/>
        </w:rPr>
      </w:pPr>
      <w:r>
        <w:rPr>
          <w:sz w:val="24"/>
          <w:szCs w:val="24"/>
        </w:rPr>
        <w:t>1 EL Mehl</w:t>
      </w:r>
    </w:p>
    <w:p w14:paraId="2546BE79" w14:textId="77777777" w:rsidR="00025D45" w:rsidRDefault="00025D45" w:rsidP="00025D45">
      <w:pPr>
        <w:rPr>
          <w:sz w:val="24"/>
          <w:szCs w:val="24"/>
        </w:rPr>
      </w:pPr>
      <w:r>
        <w:rPr>
          <w:sz w:val="24"/>
          <w:szCs w:val="24"/>
        </w:rPr>
        <w:t>1 kleiner Zweig frischer Thymian</w:t>
      </w:r>
    </w:p>
    <w:p w14:paraId="2605FD9A" w14:textId="77777777" w:rsidR="00025D45" w:rsidRDefault="00025D45" w:rsidP="00025D45">
      <w:pPr>
        <w:rPr>
          <w:sz w:val="24"/>
          <w:szCs w:val="24"/>
        </w:rPr>
      </w:pPr>
      <w:r>
        <w:rPr>
          <w:sz w:val="24"/>
          <w:szCs w:val="24"/>
        </w:rPr>
        <w:t>8 Blättchen frische, gehackte oder ½ TL getrocknete Minze</w:t>
      </w:r>
    </w:p>
    <w:p w14:paraId="4EDEC806" w14:textId="77777777" w:rsidR="00025D45" w:rsidRDefault="00025D45" w:rsidP="00025D45">
      <w:pPr>
        <w:rPr>
          <w:sz w:val="24"/>
          <w:szCs w:val="24"/>
        </w:rPr>
      </w:pPr>
      <w:r>
        <w:rPr>
          <w:sz w:val="24"/>
          <w:szCs w:val="24"/>
        </w:rPr>
        <w:t>1 EL Ouzo</w:t>
      </w:r>
    </w:p>
    <w:p w14:paraId="53AC682B" w14:textId="77777777" w:rsidR="00025D45" w:rsidRDefault="00025D45" w:rsidP="00025D45">
      <w:pPr>
        <w:rPr>
          <w:sz w:val="24"/>
          <w:szCs w:val="24"/>
        </w:rPr>
      </w:pPr>
      <w:r>
        <w:rPr>
          <w:sz w:val="24"/>
          <w:szCs w:val="24"/>
        </w:rPr>
        <w:t>1 gehäufter EL geriebener Emmentaler-Käse</w:t>
      </w:r>
    </w:p>
    <w:p w14:paraId="1825193B" w14:textId="77777777" w:rsidR="00025D45" w:rsidRDefault="00025D45" w:rsidP="00025D45">
      <w:pPr>
        <w:rPr>
          <w:sz w:val="24"/>
          <w:szCs w:val="24"/>
        </w:rPr>
      </w:pPr>
    </w:p>
    <w:p w14:paraId="6245BD94" w14:textId="77777777" w:rsidR="00025D45" w:rsidRDefault="00025D45" w:rsidP="00025D45">
      <w:pPr>
        <w:rPr>
          <w:sz w:val="24"/>
          <w:szCs w:val="24"/>
        </w:rPr>
      </w:pPr>
      <w:r>
        <w:rPr>
          <w:sz w:val="24"/>
          <w:szCs w:val="24"/>
        </w:rPr>
        <w:t>Zubereitungszeit: 45 Minuten</w:t>
      </w:r>
    </w:p>
    <w:p w14:paraId="2886CC1B" w14:textId="77777777" w:rsidR="00025D45" w:rsidRPr="00D349FB" w:rsidRDefault="00025D45" w:rsidP="00B40E8C">
      <w:pPr>
        <w:pStyle w:val="ListParagraph"/>
        <w:numPr>
          <w:ilvl w:val="0"/>
          <w:numId w:val="446"/>
        </w:numPr>
        <w:spacing w:after="120"/>
        <w:contextualSpacing w:val="0"/>
        <w:jc w:val="both"/>
        <w:rPr>
          <w:sz w:val="24"/>
          <w:szCs w:val="24"/>
        </w:rPr>
      </w:pPr>
      <w:r w:rsidRPr="00D349FB">
        <w:rPr>
          <w:sz w:val="24"/>
          <w:szCs w:val="24"/>
        </w:rPr>
        <w:t>Für die Sauce Tomaten mit heißem Wasser übergießen, häuten, Stielansätze entfernen und Fruchtfleisch würfeln. In einem kleinen Topf 2 EL Olivenöl erhitzen, Tomaten bei mittlerer Hitze anschmoren. Salz, Zucker, Pfeffer, Paprikapulver und Rotwein unterrühren und zugedeckt etwa 15 Minuten bei schwacher Hitze köcheln lassen.</w:t>
      </w:r>
    </w:p>
    <w:p w14:paraId="5650EC84" w14:textId="77777777" w:rsidR="00025D45" w:rsidRPr="00D349FB" w:rsidRDefault="00025D45" w:rsidP="00B40E8C">
      <w:pPr>
        <w:pStyle w:val="ListParagraph"/>
        <w:numPr>
          <w:ilvl w:val="0"/>
          <w:numId w:val="446"/>
        </w:numPr>
        <w:spacing w:after="120"/>
        <w:ind w:left="714" w:hanging="357"/>
        <w:contextualSpacing w:val="0"/>
        <w:jc w:val="both"/>
        <w:rPr>
          <w:sz w:val="24"/>
          <w:szCs w:val="24"/>
        </w:rPr>
      </w:pPr>
      <w:r w:rsidRPr="00D349FB">
        <w:rPr>
          <w:sz w:val="24"/>
          <w:szCs w:val="24"/>
        </w:rPr>
        <w:t>Hackfleisch in eine Schüssel geben. Brötchen in Wasser einweichen. Zwiebeln und Knoblauch schälen, sehr klein würfeln und zum Fleisch geben. Petersilie abspülen, fein hacken und dazugeben. Zusätzlich noch 8 Blättchen frische, gehackte oder ½ TL getrocknete Minze sowie 1 EL Ouzo und 1 gehäuften EL geriebene Käse reinkneten. Brötchen ausdrücken, mit Ei, Salz und 1 Prise Pfeffer dazugeben. Alles gründlich verkneten.</w:t>
      </w:r>
    </w:p>
    <w:p w14:paraId="798E7371" w14:textId="77777777" w:rsidR="00025D45" w:rsidRDefault="00025D45" w:rsidP="00B40E8C">
      <w:pPr>
        <w:pStyle w:val="ListParagraph"/>
        <w:numPr>
          <w:ilvl w:val="0"/>
          <w:numId w:val="446"/>
        </w:numPr>
        <w:spacing w:after="120"/>
        <w:ind w:left="714" w:hanging="357"/>
        <w:contextualSpacing w:val="0"/>
        <w:jc w:val="both"/>
        <w:rPr>
          <w:sz w:val="24"/>
          <w:szCs w:val="24"/>
        </w:rPr>
      </w:pPr>
      <w:r w:rsidRPr="00D349FB">
        <w:rPr>
          <w:sz w:val="24"/>
          <w:szCs w:val="24"/>
        </w:rPr>
        <w:t xml:space="preserve">Aus je 1 TL Hackfleisch Bällchen formen, diese im Mehl wenden. 3 EL Olivenöl in der Pfanne erhitzen und die Bällchen darin braun braten. Sauce nach Bedarf mit etwas </w:t>
      </w:r>
      <w:r w:rsidRPr="00D349FB">
        <w:rPr>
          <w:sz w:val="24"/>
          <w:szCs w:val="24"/>
        </w:rPr>
        <w:lastRenderedPageBreak/>
        <w:t>Wasser verlängern, aufkochen, Thymianblättchen unterrühren. Bällchen 8 – 10 Minuten in der Sauce ziehen lassen, mit Brot servieren.</w:t>
      </w:r>
    </w:p>
    <w:p w14:paraId="68EFC10A" w14:textId="77777777" w:rsidR="00025D45" w:rsidRDefault="00025D45" w:rsidP="00025D45">
      <w:pPr>
        <w:rPr>
          <w:sz w:val="24"/>
          <w:szCs w:val="24"/>
        </w:rPr>
      </w:pPr>
      <w:r>
        <w:rPr>
          <w:sz w:val="24"/>
          <w:szCs w:val="24"/>
        </w:rPr>
        <w:br w:type="page"/>
      </w:r>
    </w:p>
    <w:p w14:paraId="494642F8" w14:textId="77777777" w:rsidR="006B2F9B" w:rsidRDefault="006B2F9B" w:rsidP="006B2F9B">
      <w:pPr>
        <w:pStyle w:val="Heading2"/>
        <w:spacing w:after="240"/>
      </w:pPr>
      <w:r>
        <w:lastRenderedPageBreak/>
        <w:t>Keftethes in Tomatensauce</w:t>
      </w:r>
      <w:r>
        <w:rPr>
          <w:rStyle w:val="FootnoteReference"/>
        </w:rPr>
        <w:footnoteReference w:id="612"/>
      </w:r>
    </w:p>
    <w:p w14:paraId="27840248" w14:textId="77777777" w:rsidR="006B2F9B" w:rsidRDefault="006B2F9B" w:rsidP="006B2F9B">
      <w:pPr>
        <w:tabs>
          <w:tab w:val="center" w:pos="4896"/>
        </w:tabs>
        <w:rPr>
          <w:sz w:val="24"/>
          <w:szCs w:val="24"/>
        </w:rPr>
      </w:pPr>
      <w:r w:rsidRPr="00F40D66">
        <w:rPr>
          <w:sz w:val="24"/>
          <w:szCs w:val="24"/>
          <w:u w:val="single"/>
        </w:rPr>
        <w:t>Zutaten</w:t>
      </w:r>
      <w:r>
        <w:rPr>
          <w:sz w:val="24"/>
          <w:szCs w:val="24"/>
        </w:rPr>
        <w:t xml:space="preserve"> (für 4 Portionen):</w:t>
      </w:r>
    </w:p>
    <w:p w14:paraId="0E584400" w14:textId="77777777" w:rsidR="006B2F9B" w:rsidRDefault="006B2F9B" w:rsidP="006B2F9B">
      <w:pPr>
        <w:tabs>
          <w:tab w:val="center" w:pos="4896"/>
        </w:tabs>
        <w:rPr>
          <w:sz w:val="24"/>
          <w:szCs w:val="24"/>
        </w:rPr>
      </w:pPr>
      <w:r>
        <w:rPr>
          <w:sz w:val="24"/>
          <w:szCs w:val="24"/>
        </w:rPr>
        <w:t>1 Brötchen vom Vortag</w:t>
      </w:r>
    </w:p>
    <w:p w14:paraId="6B355E2F" w14:textId="77777777" w:rsidR="006B2F9B" w:rsidRDefault="006B2F9B" w:rsidP="006B2F9B">
      <w:pPr>
        <w:tabs>
          <w:tab w:val="center" w:pos="4896"/>
        </w:tabs>
        <w:rPr>
          <w:sz w:val="24"/>
          <w:szCs w:val="24"/>
        </w:rPr>
      </w:pPr>
      <w:r>
        <w:rPr>
          <w:sz w:val="24"/>
          <w:szCs w:val="24"/>
        </w:rPr>
        <w:t>500 g Lammhackfleisch</w:t>
      </w:r>
    </w:p>
    <w:p w14:paraId="796B1507" w14:textId="77777777" w:rsidR="006B2F9B" w:rsidRDefault="006B2F9B" w:rsidP="006B2F9B">
      <w:pPr>
        <w:tabs>
          <w:tab w:val="center" w:pos="4896"/>
        </w:tabs>
        <w:rPr>
          <w:sz w:val="24"/>
          <w:szCs w:val="24"/>
        </w:rPr>
      </w:pPr>
      <w:r>
        <w:rPr>
          <w:sz w:val="24"/>
          <w:szCs w:val="24"/>
        </w:rPr>
        <w:t>1 großes Ei</w:t>
      </w:r>
    </w:p>
    <w:p w14:paraId="1C12935F" w14:textId="77777777" w:rsidR="006B2F9B" w:rsidRDefault="006B2F9B" w:rsidP="006B2F9B">
      <w:pPr>
        <w:tabs>
          <w:tab w:val="center" w:pos="4896"/>
        </w:tabs>
        <w:rPr>
          <w:sz w:val="24"/>
          <w:szCs w:val="24"/>
        </w:rPr>
      </w:pPr>
      <w:r>
        <w:rPr>
          <w:sz w:val="24"/>
          <w:szCs w:val="24"/>
        </w:rPr>
        <w:t>3 Knoblauchzehen</w:t>
      </w:r>
    </w:p>
    <w:p w14:paraId="0FAC77A9" w14:textId="77777777" w:rsidR="006B2F9B" w:rsidRDefault="006B2F9B" w:rsidP="006B2F9B">
      <w:pPr>
        <w:tabs>
          <w:tab w:val="center" w:pos="4896"/>
        </w:tabs>
        <w:rPr>
          <w:sz w:val="24"/>
          <w:szCs w:val="24"/>
        </w:rPr>
      </w:pPr>
      <w:r>
        <w:rPr>
          <w:sz w:val="24"/>
          <w:szCs w:val="24"/>
        </w:rPr>
        <w:t>Salz</w:t>
      </w:r>
    </w:p>
    <w:p w14:paraId="66774132" w14:textId="77777777" w:rsidR="006B2F9B" w:rsidRDefault="006B2F9B" w:rsidP="006B2F9B">
      <w:pPr>
        <w:tabs>
          <w:tab w:val="center" w:pos="4896"/>
        </w:tabs>
        <w:rPr>
          <w:sz w:val="24"/>
          <w:szCs w:val="24"/>
        </w:rPr>
      </w:pPr>
      <w:r>
        <w:rPr>
          <w:sz w:val="24"/>
          <w:szCs w:val="24"/>
        </w:rPr>
        <w:t>Schwarzer Pfeffer aus der Mühle</w:t>
      </w:r>
    </w:p>
    <w:p w14:paraId="080CFADA" w14:textId="77777777" w:rsidR="006B2F9B" w:rsidRDefault="006B2F9B" w:rsidP="006B2F9B">
      <w:pPr>
        <w:tabs>
          <w:tab w:val="center" w:pos="4896"/>
        </w:tabs>
        <w:rPr>
          <w:sz w:val="24"/>
          <w:szCs w:val="24"/>
        </w:rPr>
      </w:pPr>
      <w:r>
        <w:rPr>
          <w:sz w:val="24"/>
          <w:szCs w:val="24"/>
        </w:rPr>
        <w:t>Einige Zweige frischer Oregano</w:t>
      </w:r>
    </w:p>
    <w:p w14:paraId="75002EF2" w14:textId="77777777" w:rsidR="006B2F9B" w:rsidRDefault="006B2F9B" w:rsidP="006B2F9B">
      <w:pPr>
        <w:tabs>
          <w:tab w:val="center" w:pos="4896"/>
        </w:tabs>
        <w:rPr>
          <w:sz w:val="24"/>
          <w:szCs w:val="24"/>
        </w:rPr>
      </w:pPr>
      <w:r>
        <w:rPr>
          <w:sz w:val="24"/>
          <w:szCs w:val="24"/>
        </w:rPr>
        <w:t>3 EL Olivenöl</w:t>
      </w:r>
    </w:p>
    <w:p w14:paraId="2315EB22" w14:textId="77777777" w:rsidR="006B2F9B" w:rsidRDefault="006B2F9B" w:rsidP="006B2F9B">
      <w:pPr>
        <w:tabs>
          <w:tab w:val="center" w:pos="4896"/>
        </w:tabs>
        <w:rPr>
          <w:sz w:val="24"/>
          <w:szCs w:val="24"/>
        </w:rPr>
      </w:pPr>
      <w:r>
        <w:rPr>
          <w:sz w:val="24"/>
          <w:szCs w:val="24"/>
        </w:rPr>
        <w:t>1 Zwiebel</w:t>
      </w:r>
    </w:p>
    <w:p w14:paraId="1AEA3C83" w14:textId="77777777" w:rsidR="006B2F9B" w:rsidRDefault="006B2F9B" w:rsidP="006B2F9B">
      <w:pPr>
        <w:tabs>
          <w:tab w:val="center" w:pos="4896"/>
        </w:tabs>
        <w:rPr>
          <w:sz w:val="24"/>
          <w:szCs w:val="24"/>
        </w:rPr>
      </w:pPr>
      <w:r>
        <w:rPr>
          <w:sz w:val="24"/>
          <w:szCs w:val="24"/>
        </w:rPr>
        <w:t>600 g Tomaten</w:t>
      </w:r>
    </w:p>
    <w:p w14:paraId="27203A2B" w14:textId="77777777" w:rsidR="006B2F9B" w:rsidRDefault="006B2F9B" w:rsidP="006B2F9B">
      <w:pPr>
        <w:tabs>
          <w:tab w:val="center" w:pos="4896"/>
        </w:tabs>
        <w:rPr>
          <w:sz w:val="24"/>
          <w:szCs w:val="24"/>
        </w:rPr>
      </w:pPr>
      <w:r>
        <w:rPr>
          <w:sz w:val="24"/>
          <w:szCs w:val="24"/>
        </w:rPr>
        <w:t>100 g Sahne</w:t>
      </w:r>
    </w:p>
    <w:p w14:paraId="1A644F87" w14:textId="77777777" w:rsidR="006B2F9B" w:rsidRDefault="006B2F9B" w:rsidP="006B2F9B">
      <w:pPr>
        <w:tabs>
          <w:tab w:val="center" w:pos="4896"/>
        </w:tabs>
        <w:rPr>
          <w:sz w:val="24"/>
          <w:szCs w:val="24"/>
        </w:rPr>
      </w:pPr>
    </w:p>
    <w:p w14:paraId="154BA199" w14:textId="77777777" w:rsidR="006B2F9B" w:rsidRDefault="006B2F9B" w:rsidP="006B2F9B">
      <w:pPr>
        <w:tabs>
          <w:tab w:val="center" w:pos="4896"/>
        </w:tabs>
        <w:rPr>
          <w:sz w:val="24"/>
          <w:szCs w:val="24"/>
        </w:rPr>
      </w:pPr>
      <w:r>
        <w:rPr>
          <w:sz w:val="24"/>
          <w:szCs w:val="24"/>
        </w:rPr>
        <w:t>Zubereitungszeit: etwa 40 Min.</w:t>
      </w:r>
    </w:p>
    <w:p w14:paraId="11831CDD" w14:textId="77777777" w:rsidR="006B2F9B" w:rsidRDefault="006B2F9B" w:rsidP="00E76E01">
      <w:pPr>
        <w:pStyle w:val="ListParagraph"/>
        <w:numPr>
          <w:ilvl w:val="0"/>
          <w:numId w:val="7"/>
        </w:numPr>
        <w:tabs>
          <w:tab w:val="center" w:pos="4896"/>
        </w:tabs>
        <w:spacing w:after="120"/>
        <w:ind w:left="714" w:hanging="357"/>
        <w:contextualSpacing w:val="0"/>
        <w:jc w:val="both"/>
        <w:rPr>
          <w:sz w:val="24"/>
          <w:szCs w:val="24"/>
        </w:rPr>
      </w:pPr>
      <w:r>
        <w:rPr>
          <w:sz w:val="24"/>
          <w:szCs w:val="24"/>
        </w:rPr>
        <w:t>Das Brötchen etwas zerkleinern, mit warmem Wasser übergießen und kurz quellen lassen. Gut ausdrücken und in eine Schüssel geben.</w:t>
      </w:r>
    </w:p>
    <w:p w14:paraId="6DF6F930" w14:textId="77777777" w:rsidR="006B2F9B" w:rsidRDefault="006B2F9B" w:rsidP="00E76E01">
      <w:pPr>
        <w:pStyle w:val="ListParagraph"/>
        <w:numPr>
          <w:ilvl w:val="0"/>
          <w:numId w:val="7"/>
        </w:numPr>
        <w:tabs>
          <w:tab w:val="center" w:pos="4896"/>
        </w:tabs>
        <w:spacing w:after="120"/>
        <w:ind w:left="714" w:hanging="357"/>
        <w:contextualSpacing w:val="0"/>
        <w:jc w:val="both"/>
        <w:rPr>
          <w:sz w:val="24"/>
          <w:szCs w:val="24"/>
        </w:rPr>
      </w:pPr>
      <w:r>
        <w:rPr>
          <w:sz w:val="24"/>
          <w:szCs w:val="24"/>
        </w:rPr>
        <w:t>Das Lamm-Hackfleisch und das Ei dazugebe. Den Knoblauch durch die Presse dazudrücken. Alles gründlich vermischen, mit Salz und Pfeffer kräftig würzen. Etwa 1 EL frische Oreganoblättchen fein hacken und untermischen.</w:t>
      </w:r>
    </w:p>
    <w:p w14:paraId="36C29B67" w14:textId="35551089" w:rsidR="006B2F9B" w:rsidRDefault="006B2F9B" w:rsidP="00E76E01">
      <w:pPr>
        <w:pStyle w:val="ListParagraph"/>
        <w:numPr>
          <w:ilvl w:val="0"/>
          <w:numId w:val="7"/>
        </w:numPr>
        <w:tabs>
          <w:tab w:val="center" w:pos="4896"/>
        </w:tabs>
        <w:spacing w:after="120"/>
        <w:ind w:left="714" w:hanging="357"/>
        <w:contextualSpacing w:val="0"/>
        <w:jc w:val="both"/>
        <w:rPr>
          <w:sz w:val="24"/>
          <w:szCs w:val="24"/>
        </w:rPr>
      </w:pPr>
      <w:r>
        <w:rPr>
          <w:sz w:val="24"/>
          <w:szCs w:val="24"/>
        </w:rPr>
        <w:t>Die Hände unter kaltes Wasser halten, aus dem Hackfleisch etwa 30 walnu</w:t>
      </w:r>
      <w:r w:rsidR="00B5573F">
        <w:rPr>
          <w:sz w:val="24"/>
          <w:szCs w:val="24"/>
        </w:rPr>
        <w:t>ss</w:t>
      </w:r>
      <w:r>
        <w:rPr>
          <w:sz w:val="24"/>
          <w:szCs w:val="24"/>
        </w:rPr>
        <w:t>große Bällchen formen.</w:t>
      </w:r>
    </w:p>
    <w:p w14:paraId="62D086B9" w14:textId="77777777" w:rsidR="006B2F9B" w:rsidRDefault="006B2F9B" w:rsidP="00E76E01">
      <w:pPr>
        <w:pStyle w:val="ListParagraph"/>
        <w:numPr>
          <w:ilvl w:val="0"/>
          <w:numId w:val="7"/>
        </w:numPr>
        <w:tabs>
          <w:tab w:val="center" w:pos="4896"/>
        </w:tabs>
        <w:spacing w:after="120"/>
        <w:ind w:left="714" w:hanging="357"/>
        <w:contextualSpacing w:val="0"/>
        <w:jc w:val="both"/>
        <w:rPr>
          <w:sz w:val="24"/>
          <w:szCs w:val="24"/>
        </w:rPr>
      </w:pPr>
      <w:r>
        <w:rPr>
          <w:sz w:val="24"/>
          <w:szCs w:val="24"/>
        </w:rPr>
        <w:t>Das Öl in einer Pfanne erhitzen, die Hackbällchen darin rundherum scharf anbraten, dabei durch Rütteln der Pfanne wenden. Anschließend bei mittlerer Hitze rundherum noch etwa 5 Min. braten.</w:t>
      </w:r>
    </w:p>
    <w:p w14:paraId="74CD4BE8" w14:textId="77777777" w:rsidR="006B2F9B" w:rsidRDefault="006B2F9B" w:rsidP="00E76E01">
      <w:pPr>
        <w:pStyle w:val="ListParagraph"/>
        <w:numPr>
          <w:ilvl w:val="0"/>
          <w:numId w:val="7"/>
        </w:numPr>
        <w:tabs>
          <w:tab w:val="center" w:pos="4896"/>
        </w:tabs>
        <w:spacing w:after="120"/>
        <w:ind w:left="714" w:hanging="357"/>
        <w:contextualSpacing w:val="0"/>
        <w:jc w:val="both"/>
        <w:rPr>
          <w:sz w:val="24"/>
          <w:szCs w:val="24"/>
        </w:rPr>
      </w:pPr>
      <w:r>
        <w:rPr>
          <w:sz w:val="24"/>
          <w:szCs w:val="24"/>
        </w:rPr>
        <w:t>Inzwischen die Zwiebel fein hacken. Die Tomaten über Kreuz einschneiden, kurz in kochendes Wasser legen. Abschrecken, enthäuten und klein hacken.</w:t>
      </w:r>
    </w:p>
    <w:p w14:paraId="02E60848" w14:textId="77777777" w:rsidR="006B2F9B" w:rsidRDefault="006B2F9B" w:rsidP="00E76E01">
      <w:pPr>
        <w:pStyle w:val="ListParagraph"/>
        <w:numPr>
          <w:ilvl w:val="0"/>
          <w:numId w:val="7"/>
        </w:numPr>
        <w:tabs>
          <w:tab w:val="center" w:pos="4896"/>
        </w:tabs>
        <w:spacing w:after="120"/>
        <w:ind w:left="714" w:hanging="357"/>
        <w:contextualSpacing w:val="0"/>
        <w:jc w:val="both"/>
        <w:rPr>
          <w:sz w:val="24"/>
          <w:szCs w:val="24"/>
        </w:rPr>
      </w:pPr>
      <w:r>
        <w:rPr>
          <w:sz w:val="24"/>
          <w:szCs w:val="24"/>
        </w:rPr>
        <w:t>Die Bällchen aus der Pfanne nehmen. Die Zwiebel in die Pfanne geben und glasig werden lassen. Dann die Tomaten und die sahne einrühren, mit Salz, Pfeffer und etwa 1 TL gehacktem Oregano würzen, bei starker Hitze etwa 5 Min. köcheln lassen. Dabei die Tomaten gut zerdrücken.</w:t>
      </w:r>
    </w:p>
    <w:p w14:paraId="4DD87584" w14:textId="77777777" w:rsidR="006B2F9B" w:rsidRDefault="006B2F9B" w:rsidP="00E76E01">
      <w:pPr>
        <w:pStyle w:val="ListParagraph"/>
        <w:numPr>
          <w:ilvl w:val="0"/>
          <w:numId w:val="7"/>
        </w:numPr>
        <w:tabs>
          <w:tab w:val="center" w:pos="4896"/>
        </w:tabs>
        <w:spacing w:after="120"/>
        <w:ind w:left="714" w:hanging="357"/>
        <w:contextualSpacing w:val="0"/>
        <w:jc w:val="both"/>
        <w:rPr>
          <w:sz w:val="24"/>
          <w:szCs w:val="24"/>
        </w:rPr>
      </w:pPr>
      <w:r>
        <w:rPr>
          <w:sz w:val="24"/>
          <w:szCs w:val="24"/>
        </w:rPr>
        <w:lastRenderedPageBreak/>
        <w:t>Die Hackbällchen in die Sauce geben, noch etwa 5 Min. zugedeckt bei mittlerer Hitze garen. Mit Oregano garniert servieren.</w:t>
      </w:r>
    </w:p>
    <w:p w14:paraId="04212E1D" w14:textId="77777777" w:rsidR="006B2F9B" w:rsidRDefault="006B2F9B" w:rsidP="006B2F9B">
      <w:pPr>
        <w:rPr>
          <w:sz w:val="24"/>
          <w:szCs w:val="24"/>
        </w:rPr>
      </w:pPr>
      <w:r>
        <w:rPr>
          <w:sz w:val="24"/>
          <w:szCs w:val="24"/>
        </w:rPr>
        <w:br w:type="page"/>
      </w:r>
    </w:p>
    <w:p w14:paraId="30539D2E" w14:textId="55E1E4B8" w:rsidR="00025D45" w:rsidRDefault="00025D45" w:rsidP="00025D45">
      <w:pPr>
        <w:pStyle w:val="Heading2"/>
        <w:spacing w:after="240"/>
      </w:pPr>
      <w:r>
        <w:lastRenderedPageBreak/>
        <w:t>Maccheroni mit Fleischbällchen à la Stroganoff</w:t>
      </w:r>
    </w:p>
    <w:p w14:paraId="12C1B2CC" w14:textId="77777777" w:rsidR="00025D45" w:rsidRDefault="00025D45" w:rsidP="00025D45">
      <w:pPr>
        <w:rPr>
          <w:sz w:val="24"/>
          <w:szCs w:val="24"/>
        </w:rPr>
      </w:pPr>
      <w:r w:rsidRPr="00AB3D27">
        <w:rPr>
          <w:sz w:val="24"/>
          <w:szCs w:val="24"/>
          <w:u w:val="single"/>
        </w:rPr>
        <w:t>Zutaten</w:t>
      </w:r>
      <w:r>
        <w:rPr>
          <w:sz w:val="24"/>
          <w:szCs w:val="24"/>
        </w:rPr>
        <w:t xml:space="preserve"> (für 4 Portionen)</w:t>
      </w:r>
    </w:p>
    <w:p w14:paraId="2BF501B8" w14:textId="77777777" w:rsidR="00025D45" w:rsidRDefault="00025D45" w:rsidP="00025D45">
      <w:pPr>
        <w:rPr>
          <w:sz w:val="24"/>
          <w:szCs w:val="24"/>
        </w:rPr>
      </w:pPr>
      <w:r>
        <w:rPr>
          <w:sz w:val="24"/>
          <w:szCs w:val="24"/>
        </w:rPr>
        <w:t>500 g Maccheroni</w:t>
      </w:r>
    </w:p>
    <w:p w14:paraId="714FBFDD" w14:textId="77777777" w:rsidR="00025D45" w:rsidRDefault="00025D45" w:rsidP="00025D45">
      <w:pPr>
        <w:rPr>
          <w:sz w:val="24"/>
          <w:szCs w:val="24"/>
        </w:rPr>
      </w:pPr>
      <w:r>
        <w:rPr>
          <w:sz w:val="24"/>
          <w:szCs w:val="24"/>
        </w:rPr>
        <w:t>750 g mageres Rinderhackfleisch</w:t>
      </w:r>
    </w:p>
    <w:p w14:paraId="1B808131" w14:textId="77777777" w:rsidR="00025D45" w:rsidRDefault="00025D45" w:rsidP="00025D45">
      <w:pPr>
        <w:rPr>
          <w:sz w:val="24"/>
          <w:szCs w:val="24"/>
        </w:rPr>
      </w:pPr>
      <w:r>
        <w:rPr>
          <w:sz w:val="24"/>
          <w:szCs w:val="24"/>
        </w:rPr>
        <w:t>2 Knoblauchzehen, zerdrückt</w:t>
      </w:r>
    </w:p>
    <w:p w14:paraId="2BE8EAAD" w14:textId="77777777" w:rsidR="00025D45" w:rsidRDefault="00025D45" w:rsidP="00025D45">
      <w:pPr>
        <w:rPr>
          <w:sz w:val="24"/>
          <w:szCs w:val="24"/>
        </w:rPr>
      </w:pPr>
      <w:r>
        <w:rPr>
          <w:sz w:val="24"/>
          <w:szCs w:val="24"/>
        </w:rPr>
        <w:t>2 – 3 EL Mehl</w:t>
      </w:r>
    </w:p>
    <w:p w14:paraId="217FB954" w14:textId="77777777" w:rsidR="00025D45" w:rsidRDefault="00025D45" w:rsidP="00025D45">
      <w:pPr>
        <w:rPr>
          <w:sz w:val="24"/>
          <w:szCs w:val="24"/>
        </w:rPr>
      </w:pPr>
      <w:r>
        <w:rPr>
          <w:sz w:val="24"/>
          <w:szCs w:val="24"/>
        </w:rPr>
        <w:t>1 TL Paprikapulver edelsüß</w:t>
      </w:r>
    </w:p>
    <w:p w14:paraId="3BF5941F" w14:textId="77777777" w:rsidR="00025D45" w:rsidRDefault="00025D45" w:rsidP="00025D45">
      <w:pPr>
        <w:rPr>
          <w:sz w:val="24"/>
          <w:szCs w:val="24"/>
        </w:rPr>
      </w:pPr>
      <w:r>
        <w:rPr>
          <w:sz w:val="24"/>
          <w:szCs w:val="24"/>
        </w:rPr>
        <w:t>2 EL Öl</w:t>
      </w:r>
    </w:p>
    <w:p w14:paraId="57404379" w14:textId="77777777" w:rsidR="00025D45" w:rsidRDefault="00025D45" w:rsidP="00025D45">
      <w:pPr>
        <w:rPr>
          <w:sz w:val="24"/>
          <w:szCs w:val="24"/>
        </w:rPr>
      </w:pPr>
      <w:r>
        <w:rPr>
          <w:sz w:val="24"/>
          <w:szCs w:val="24"/>
        </w:rPr>
        <w:t>50 g Butter</w:t>
      </w:r>
    </w:p>
    <w:p w14:paraId="57696D78" w14:textId="77777777" w:rsidR="00025D45" w:rsidRDefault="00025D45" w:rsidP="00025D45">
      <w:pPr>
        <w:rPr>
          <w:sz w:val="24"/>
          <w:szCs w:val="24"/>
        </w:rPr>
      </w:pPr>
      <w:r>
        <w:rPr>
          <w:sz w:val="24"/>
          <w:szCs w:val="24"/>
        </w:rPr>
        <w:t>1 große Zwiebel, in feine Ringe geschnitten</w:t>
      </w:r>
    </w:p>
    <w:p w14:paraId="02997FBF" w14:textId="77777777" w:rsidR="00025D45" w:rsidRDefault="00025D45" w:rsidP="00025D45">
      <w:pPr>
        <w:rPr>
          <w:sz w:val="24"/>
          <w:szCs w:val="24"/>
        </w:rPr>
      </w:pPr>
      <w:r>
        <w:rPr>
          <w:sz w:val="24"/>
          <w:szCs w:val="24"/>
        </w:rPr>
        <w:t>250 g kleinen Champignons, halbiert</w:t>
      </w:r>
    </w:p>
    <w:p w14:paraId="55C66C1F" w14:textId="77777777" w:rsidR="00025D45" w:rsidRDefault="00025D45" w:rsidP="00025D45">
      <w:pPr>
        <w:rPr>
          <w:sz w:val="24"/>
          <w:szCs w:val="24"/>
        </w:rPr>
      </w:pPr>
      <w:r>
        <w:rPr>
          <w:sz w:val="24"/>
          <w:szCs w:val="24"/>
        </w:rPr>
        <w:t>2 EL Tomatenmark</w:t>
      </w:r>
    </w:p>
    <w:p w14:paraId="382EC1C6" w14:textId="77777777" w:rsidR="00025D45" w:rsidRDefault="00025D45" w:rsidP="00025D45">
      <w:pPr>
        <w:rPr>
          <w:sz w:val="24"/>
          <w:szCs w:val="24"/>
        </w:rPr>
      </w:pPr>
      <w:r>
        <w:rPr>
          <w:sz w:val="24"/>
          <w:szCs w:val="24"/>
        </w:rPr>
        <w:t>2 – 3 TL Dijonsenf</w:t>
      </w:r>
    </w:p>
    <w:p w14:paraId="74CC919B" w14:textId="77777777" w:rsidR="00025D45" w:rsidRDefault="00025D45" w:rsidP="00025D45">
      <w:pPr>
        <w:rPr>
          <w:sz w:val="24"/>
          <w:szCs w:val="24"/>
        </w:rPr>
      </w:pPr>
      <w:r>
        <w:rPr>
          <w:sz w:val="24"/>
          <w:szCs w:val="24"/>
        </w:rPr>
        <w:t>60 ml Weißwein</w:t>
      </w:r>
    </w:p>
    <w:p w14:paraId="66FAEEDA" w14:textId="77777777" w:rsidR="00025D45" w:rsidRDefault="00025D45" w:rsidP="00025D45">
      <w:pPr>
        <w:rPr>
          <w:sz w:val="24"/>
          <w:szCs w:val="24"/>
        </w:rPr>
      </w:pPr>
      <w:r>
        <w:rPr>
          <w:sz w:val="24"/>
          <w:szCs w:val="24"/>
        </w:rPr>
        <w:t>120 ml Gemüsebrühe</w:t>
      </w:r>
    </w:p>
    <w:p w14:paraId="43AA11AA" w14:textId="77777777" w:rsidR="00025D45" w:rsidRDefault="00025D45" w:rsidP="00025D45">
      <w:pPr>
        <w:rPr>
          <w:sz w:val="24"/>
          <w:szCs w:val="24"/>
        </w:rPr>
      </w:pPr>
      <w:r>
        <w:rPr>
          <w:sz w:val="24"/>
          <w:szCs w:val="24"/>
        </w:rPr>
        <w:t>180 g Creme fraîche</w:t>
      </w:r>
    </w:p>
    <w:p w14:paraId="6E7472E2" w14:textId="77777777" w:rsidR="00025D45" w:rsidRDefault="00025D45" w:rsidP="00025D45">
      <w:pPr>
        <w:rPr>
          <w:sz w:val="24"/>
          <w:szCs w:val="24"/>
        </w:rPr>
      </w:pPr>
      <w:r>
        <w:rPr>
          <w:sz w:val="24"/>
          <w:szCs w:val="24"/>
        </w:rPr>
        <w:t>3 EL frische glatte Petersilie, feingehackt</w:t>
      </w:r>
    </w:p>
    <w:p w14:paraId="046836ED" w14:textId="77777777" w:rsidR="00025D45" w:rsidRDefault="00025D45" w:rsidP="00025D45">
      <w:pPr>
        <w:rPr>
          <w:sz w:val="24"/>
          <w:szCs w:val="24"/>
        </w:rPr>
      </w:pPr>
    </w:p>
    <w:p w14:paraId="2D0FC816" w14:textId="77777777" w:rsidR="00025D45" w:rsidRDefault="00025D45" w:rsidP="00025D45">
      <w:pPr>
        <w:rPr>
          <w:sz w:val="24"/>
          <w:szCs w:val="24"/>
        </w:rPr>
      </w:pPr>
      <w:r>
        <w:rPr>
          <w:sz w:val="24"/>
          <w:szCs w:val="24"/>
        </w:rPr>
        <w:t>Zubereitungszeit: 65 Minuten</w:t>
      </w:r>
    </w:p>
    <w:p w14:paraId="517BD15A" w14:textId="77777777" w:rsidR="00025D45" w:rsidRPr="005117A6" w:rsidRDefault="00025D45" w:rsidP="00B40E8C">
      <w:pPr>
        <w:pStyle w:val="ListParagraph"/>
        <w:numPr>
          <w:ilvl w:val="0"/>
          <w:numId w:val="462"/>
        </w:numPr>
        <w:spacing w:after="120"/>
        <w:ind w:left="714" w:hanging="357"/>
        <w:contextualSpacing w:val="0"/>
        <w:jc w:val="both"/>
        <w:rPr>
          <w:sz w:val="24"/>
          <w:szCs w:val="24"/>
        </w:rPr>
      </w:pPr>
      <w:r w:rsidRPr="005117A6">
        <w:rPr>
          <w:sz w:val="24"/>
          <w:szCs w:val="24"/>
        </w:rPr>
        <w:t>Das Hackfleisch mit dem Knoblauch und etwas Salz und Steakpfeffer in einer Schüssel mit den Händen gut vermengen. Bällchen aus 2 gehäuften EL Fleischmasse formen. Mehl, Paprikapulver und schwarzen Pfeffer aus der Mühle mischen und auf ein Stück Backpapier geben. Die Bällchen darin wälzen.</w:t>
      </w:r>
    </w:p>
    <w:p w14:paraId="161B4FFA" w14:textId="77777777" w:rsidR="00025D45" w:rsidRPr="005117A6" w:rsidRDefault="00025D45" w:rsidP="00B40E8C">
      <w:pPr>
        <w:pStyle w:val="ListParagraph"/>
        <w:numPr>
          <w:ilvl w:val="0"/>
          <w:numId w:val="462"/>
        </w:numPr>
        <w:spacing w:after="120"/>
        <w:ind w:left="714" w:hanging="357"/>
        <w:contextualSpacing w:val="0"/>
        <w:jc w:val="both"/>
        <w:rPr>
          <w:sz w:val="24"/>
          <w:szCs w:val="24"/>
        </w:rPr>
      </w:pPr>
      <w:r w:rsidRPr="005117A6">
        <w:rPr>
          <w:sz w:val="24"/>
          <w:szCs w:val="24"/>
        </w:rPr>
        <w:t>Das Öl mit der Hälfte der Butter in einer Pfanne erhitzen. Wenn das Fett aufschäumt, die Bällchen portionsweise bei mittlerer Hitze durchbraten. Herausnehmen und auf Küchenpapier abtropfen lassen.</w:t>
      </w:r>
    </w:p>
    <w:p w14:paraId="30D7DAF9" w14:textId="77777777" w:rsidR="00025D45" w:rsidRPr="005117A6" w:rsidRDefault="00025D45" w:rsidP="00B40E8C">
      <w:pPr>
        <w:pStyle w:val="ListParagraph"/>
        <w:numPr>
          <w:ilvl w:val="0"/>
          <w:numId w:val="462"/>
        </w:numPr>
        <w:spacing w:after="120"/>
        <w:ind w:left="714" w:hanging="357"/>
        <w:contextualSpacing w:val="0"/>
        <w:jc w:val="both"/>
        <w:rPr>
          <w:sz w:val="24"/>
          <w:szCs w:val="24"/>
        </w:rPr>
      </w:pPr>
      <w:r w:rsidRPr="005117A6">
        <w:rPr>
          <w:sz w:val="24"/>
          <w:szCs w:val="24"/>
        </w:rPr>
        <w:t>Nudeln al dente kochen.</w:t>
      </w:r>
    </w:p>
    <w:p w14:paraId="63F8624A" w14:textId="77777777" w:rsidR="00025D45" w:rsidRDefault="00025D45" w:rsidP="00B40E8C">
      <w:pPr>
        <w:pStyle w:val="ListParagraph"/>
        <w:numPr>
          <w:ilvl w:val="0"/>
          <w:numId w:val="462"/>
        </w:numPr>
        <w:spacing w:after="120"/>
        <w:ind w:left="714" w:hanging="357"/>
        <w:contextualSpacing w:val="0"/>
        <w:jc w:val="both"/>
        <w:rPr>
          <w:sz w:val="24"/>
          <w:szCs w:val="24"/>
        </w:rPr>
      </w:pPr>
      <w:r w:rsidRPr="005117A6">
        <w:rPr>
          <w:sz w:val="24"/>
          <w:szCs w:val="24"/>
        </w:rPr>
        <w:t>Die restliche Butter in der Pfanne zerlassen, und die Zwiebel weich dünsten. Nun die Pilze beigeben und weich köcheln. Tomatenmark, Senf, Wein und Brühe verrühren und zugießen. Die Fleischbällchen langsam in der Sauce erhitzen, aufkochen und bei niedriger Hitze 5 Minuten unter gelegentlichem Rühren köcheln lassen. Abschmecken. Creme fraîche in der Sauce glattrühren. Mit etwas Petersilie bestreuen und mit der Pasta servieren.</w:t>
      </w:r>
    </w:p>
    <w:p w14:paraId="09058C87" w14:textId="77777777" w:rsidR="006B2F9B" w:rsidRDefault="006B2F9B" w:rsidP="006B2F9B">
      <w:pPr>
        <w:pStyle w:val="Heading2"/>
        <w:spacing w:after="240"/>
      </w:pPr>
      <w:r>
        <w:lastRenderedPageBreak/>
        <w:t>Klassische Fleischbällchen</w:t>
      </w:r>
      <w:r>
        <w:rPr>
          <w:rStyle w:val="FootnoteReference"/>
        </w:rPr>
        <w:footnoteReference w:id="613"/>
      </w:r>
      <w:r>
        <w:t xml:space="preserve"> </w:t>
      </w:r>
    </w:p>
    <w:p w14:paraId="34ECCBCB" w14:textId="77777777" w:rsidR="006B2F9B" w:rsidRDefault="006B2F9B" w:rsidP="006B2F9B">
      <w:pPr>
        <w:rPr>
          <w:sz w:val="24"/>
          <w:szCs w:val="24"/>
        </w:rPr>
      </w:pPr>
      <w:r w:rsidRPr="001F5024">
        <w:rPr>
          <w:sz w:val="24"/>
          <w:szCs w:val="24"/>
          <w:u w:val="single"/>
        </w:rPr>
        <w:t>Zutaten</w:t>
      </w:r>
      <w:r>
        <w:rPr>
          <w:sz w:val="24"/>
          <w:szCs w:val="24"/>
        </w:rPr>
        <w:t xml:space="preserve"> (für 12 Fleischküchlein)</w:t>
      </w:r>
    </w:p>
    <w:p w14:paraId="7B52FFC9" w14:textId="77777777" w:rsidR="006B2F9B" w:rsidRDefault="006B2F9B" w:rsidP="006B2F9B">
      <w:pPr>
        <w:rPr>
          <w:sz w:val="24"/>
          <w:szCs w:val="24"/>
        </w:rPr>
      </w:pPr>
      <w:r>
        <w:rPr>
          <w:sz w:val="24"/>
          <w:szCs w:val="24"/>
        </w:rPr>
        <w:t>1 Brötchen</w:t>
      </w:r>
    </w:p>
    <w:p w14:paraId="3A2BC871" w14:textId="77777777" w:rsidR="006B2F9B" w:rsidRDefault="006B2F9B" w:rsidP="006B2F9B">
      <w:pPr>
        <w:rPr>
          <w:sz w:val="24"/>
          <w:szCs w:val="24"/>
        </w:rPr>
      </w:pPr>
      <w:r>
        <w:rPr>
          <w:sz w:val="24"/>
          <w:szCs w:val="24"/>
        </w:rPr>
        <w:t>Wasser</w:t>
      </w:r>
    </w:p>
    <w:p w14:paraId="3CB56BCC" w14:textId="77777777" w:rsidR="006B2F9B" w:rsidRDefault="006B2F9B" w:rsidP="006B2F9B">
      <w:pPr>
        <w:rPr>
          <w:sz w:val="24"/>
          <w:szCs w:val="24"/>
        </w:rPr>
      </w:pPr>
      <w:r>
        <w:rPr>
          <w:sz w:val="24"/>
          <w:szCs w:val="24"/>
        </w:rPr>
        <w:t>1 Zwiebel</w:t>
      </w:r>
    </w:p>
    <w:p w14:paraId="16F5354C" w14:textId="77777777" w:rsidR="006B2F9B" w:rsidRDefault="006B2F9B" w:rsidP="006B2F9B">
      <w:pPr>
        <w:rPr>
          <w:sz w:val="24"/>
          <w:szCs w:val="24"/>
        </w:rPr>
      </w:pPr>
      <w:r>
        <w:rPr>
          <w:sz w:val="24"/>
          <w:szCs w:val="24"/>
        </w:rPr>
        <w:t>1 EL gehackte Petersilie</w:t>
      </w:r>
    </w:p>
    <w:p w14:paraId="580A6353" w14:textId="77777777" w:rsidR="006B2F9B" w:rsidRDefault="006B2F9B" w:rsidP="006B2F9B">
      <w:pPr>
        <w:rPr>
          <w:sz w:val="24"/>
          <w:szCs w:val="24"/>
        </w:rPr>
      </w:pPr>
      <w:r>
        <w:rPr>
          <w:sz w:val="24"/>
          <w:szCs w:val="24"/>
        </w:rPr>
        <w:t>500 g Hackfleisch</w:t>
      </w:r>
    </w:p>
    <w:p w14:paraId="21914244" w14:textId="77777777" w:rsidR="006B2F9B" w:rsidRDefault="006B2F9B" w:rsidP="006B2F9B">
      <w:pPr>
        <w:rPr>
          <w:sz w:val="24"/>
          <w:szCs w:val="24"/>
        </w:rPr>
      </w:pPr>
      <w:r>
        <w:rPr>
          <w:sz w:val="24"/>
          <w:szCs w:val="24"/>
        </w:rPr>
        <w:t>1 Ei</w:t>
      </w:r>
    </w:p>
    <w:p w14:paraId="5CA7FFBF" w14:textId="77777777" w:rsidR="006B2F9B" w:rsidRDefault="006B2F9B" w:rsidP="006B2F9B">
      <w:pPr>
        <w:rPr>
          <w:sz w:val="24"/>
          <w:szCs w:val="24"/>
        </w:rPr>
      </w:pPr>
      <w:r>
        <w:rPr>
          <w:sz w:val="24"/>
          <w:szCs w:val="24"/>
        </w:rPr>
        <w:t>Muskat</w:t>
      </w:r>
    </w:p>
    <w:p w14:paraId="340B2272" w14:textId="77777777" w:rsidR="006B2F9B" w:rsidRDefault="006B2F9B" w:rsidP="006B2F9B">
      <w:pPr>
        <w:rPr>
          <w:sz w:val="24"/>
          <w:szCs w:val="24"/>
        </w:rPr>
      </w:pPr>
      <w:r>
        <w:rPr>
          <w:sz w:val="24"/>
          <w:szCs w:val="24"/>
        </w:rPr>
        <w:t>Salz, Pfeffer</w:t>
      </w:r>
    </w:p>
    <w:p w14:paraId="2A354402" w14:textId="77777777" w:rsidR="006B2F9B" w:rsidRDefault="006B2F9B" w:rsidP="006B2F9B">
      <w:pPr>
        <w:rPr>
          <w:sz w:val="24"/>
          <w:szCs w:val="24"/>
        </w:rPr>
      </w:pPr>
      <w:r>
        <w:rPr>
          <w:sz w:val="24"/>
          <w:szCs w:val="24"/>
        </w:rPr>
        <w:t>4 EL Semmelbrösel</w:t>
      </w:r>
    </w:p>
    <w:p w14:paraId="587EDD56" w14:textId="77777777" w:rsidR="006B2F9B" w:rsidRDefault="006B2F9B" w:rsidP="006B2F9B">
      <w:pPr>
        <w:rPr>
          <w:sz w:val="24"/>
          <w:szCs w:val="24"/>
        </w:rPr>
      </w:pPr>
      <w:r>
        <w:rPr>
          <w:sz w:val="24"/>
          <w:szCs w:val="24"/>
        </w:rPr>
        <w:t>Etwas Olivenöl</w:t>
      </w:r>
    </w:p>
    <w:p w14:paraId="15FE1991" w14:textId="77777777" w:rsidR="006B2F9B" w:rsidRDefault="006B2F9B" w:rsidP="006B2F9B">
      <w:pPr>
        <w:rPr>
          <w:sz w:val="24"/>
          <w:szCs w:val="24"/>
        </w:rPr>
      </w:pPr>
      <w:r>
        <w:rPr>
          <w:sz w:val="24"/>
          <w:szCs w:val="24"/>
        </w:rPr>
        <w:t>Ein kleines Stück Butter</w:t>
      </w:r>
    </w:p>
    <w:p w14:paraId="502783AD" w14:textId="77777777" w:rsidR="006B2F9B" w:rsidRDefault="006B2F9B" w:rsidP="006B2F9B">
      <w:pPr>
        <w:rPr>
          <w:sz w:val="24"/>
          <w:szCs w:val="24"/>
        </w:rPr>
      </w:pPr>
    </w:p>
    <w:p w14:paraId="16F35FF0" w14:textId="77777777" w:rsidR="006B2F9B" w:rsidRDefault="006B2F9B" w:rsidP="006B2F9B">
      <w:pPr>
        <w:rPr>
          <w:sz w:val="24"/>
          <w:szCs w:val="24"/>
        </w:rPr>
      </w:pPr>
      <w:r>
        <w:rPr>
          <w:sz w:val="24"/>
          <w:szCs w:val="24"/>
        </w:rPr>
        <w:t>Zubereitung:</w:t>
      </w:r>
    </w:p>
    <w:p w14:paraId="11B436BC" w14:textId="77777777" w:rsidR="006B2F9B" w:rsidRPr="007929AC" w:rsidRDefault="006B2F9B" w:rsidP="00E76E01">
      <w:pPr>
        <w:pStyle w:val="ListParagraph"/>
        <w:numPr>
          <w:ilvl w:val="0"/>
          <w:numId w:val="218"/>
        </w:numPr>
        <w:spacing w:after="120"/>
        <w:ind w:left="714" w:hanging="357"/>
        <w:contextualSpacing w:val="0"/>
        <w:jc w:val="both"/>
        <w:rPr>
          <w:sz w:val="24"/>
          <w:szCs w:val="24"/>
        </w:rPr>
      </w:pPr>
      <w:r w:rsidRPr="007929AC">
        <w:rPr>
          <w:sz w:val="24"/>
          <w:szCs w:val="24"/>
        </w:rPr>
        <w:t>Rinde des Brötchens abreiben, das Innere in Stück reißen, beides mit Wasser knapp bedecken, kurz einweichen lassen.</w:t>
      </w:r>
    </w:p>
    <w:p w14:paraId="49A474C8" w14:textId="77777777" w:rsidR="006B2F9B" w:rsidRPr="007929AC" w:rsidRDefault="006B2F9B" w:rsidP="00E76E01">
      <w:pPr>
        <w:pStyle w:val="ListParagraph"/>
        <w:numPr>
          <w:ilvl w:val="0"/>
          <w:numId w:val="218"/>
        </w:numPr>
        <w:spacing w:after="120"/>
        <w:ind w:left="714" w:hanging="357"/>
        <w:contextualSpacing w:val="0"/>
        <w:jc w:val="both"/>
        <w:rPr>
          <w:sz w:val="24"/>
          <w:szCs w:val="24"/>
        </w:rPr>
      </w:pPr>
      <w:r w:rsidRPr="007929AC">
        <w:rPr>
          <w:sz w:val="24"/>
          <w:szCs w:val="24"/>
        </w:rPr>
        <w:t>Zwiebel schälen und fein hacken.</w:t>
      </w:r>
    </w:p>
    <w:p w14:paraId="4520F61F" w14:textId="77777777" w:rsidR="006B2F9B" w:rsidRPr="007929AC" w:rsidRDefault="006B2F9B" w:rsidP="00E76E01">
      <w:pPr>
        <w:pStyle w:val="ListParagraph"/>
        <w:numPr>
          <w:ilvl w:val="0"/>
          <w:numId w:val="218"/>
        </w:numPr>
        <w:spacing w:after="120"/>
        <w:ind w:left="714" w:hanging="357"/>
        <w:contextualSpacing w:val="0"/>
        <w:jc w:val="both"/>
        <w:rPr>
          <w:sz w:val="24"/>
          <w:szCs w:val="24"/>
        </w:rPr>
      </w:pPr>
      <w:r w:rsidRPr="007929AC">
        <w:rPr>
          <w:sz w:val="24"/>
          <w:szCs w:val="24"/>
        </w:rPr>
        <w:t>Zwiebel und Petersilie in einer Pfanne mit der Brötchenmasse sanft erhitzen, sodass die Flüssigkeit verdampft.  Mit Hackfleisch, Ei, Muskat, Salz und Pfeffer verkneten. Flache Küchlein formen, in Semmelbröseln wälzen.</w:t>
      </w:r>
    </w:p>
    <w:p w14:paraId="1C8ED875" w14:textId="77777777" w:rsidR="006B2F9B" w:rsidRPr="007929AC" w:rsidRDefault="006B2F9B" w:rsidP="00E76E01">
      <w:pPr>
        <w:pStyle w:val="ListParagraph"/>
        <w:numPr>
          <w:ilvl w:val="0"/>
          <w:numId w:val="218"/>
        </w:numPr>
        <w:spacing w:after="120"/>
        <w:ind w:left="714" w:hanging="357"/>
        <w:contextualSpacing w:val="0"/>
        <w:jc w:val="both"/>
        <w:rPr>
          <w:sz w:val="24"/>
          <w:szCs w:val="24"/>
        </w:rPr>
      </w:pPr>
      <w:r w:rsidRPr="007929AC">
        <w:rPr>
          <w:sz w:val="24"/>
          <w:szCs w:val="24"/>
        </w:rPr>
        <w:t>Öl und Butter in einer Pfanne erhitzen, die Küchlein darin auf jeder Seite 3 bis 4 Minuten braten.</w:t>
      </w:r>
    </w:p>
    <w:p w14:paraId="2F12C823" w14:textId="77777777" w:rsidR="006B2F9B" w:rsidRDefault="006B2F9B" w:rsidP="006B2F9B">
      <w:pPr>
        <w:rPr>
          <w:sz w:val="24"/>
          <w:szCs w:val="24"/>
        </w:rPr>
      </w:pPr>
    </w:p>
    <w:p w14:paraId="7E94B310" w14:textId="77777777" w:rsidR="006B2F9B" w:rsidRDefault="006B2F9B" w:rsidP="006B2F9B">
      <w:pPr>
        <w:ind w:left="1416" w:hanging="1416"/>
        <w:jc w:val="both"/>
        <w:rPr>
          <w:sz w:val="24"/>
          <w:szCs w:val="24"/>
        </w:rPr>
      </w:pPr>
      <w:r>
        <w:rPr>
          <w:sz w:val="24"/>
          <w:szCs w:val="24"/>
        </w:rPr>
        <w:t>Kommentar:</w:t>
      </w:r>
      <w:r>
        <w:rPr>
          <w:sz w:val="24"/>
          <w:szCs w:val="24"/>
        </w:rPr>
        <w:tab/>
        <w:t>Übrigens kennt man überall auf der Welt Fleischküchlein und überall sind sie beliebt. In Japan heißen sie tsukune, im Nahen Osten Kufta und in Südafrika bobotie. In Berlin heißen sie Bouletten und in Schwaben Fleischküchle, in Bayern Fleischpflanzerl, in der Schweiz Fleischtätschli oder Hacktätschli, in Wien faschierte Laibchen… weiter Bezeichnungen könnt ihr ja suchen…</w:t>
      </w:r>
    </w:p>
    <w:p w14:paraId="29A6708A" w14:textId="77777777" w:rsidR="006B2F9B" w:rsidRDefault="006B2F9B" w:rsidP="006B2F9B">
      <w:pPr>
        <w:rPr>
          <w:sz w:val="24"/>
          <w:szCs w:val="24"/>
        </w:rPr>
      </w:pPr>
      <w:r>
        <w:rPr>
          <w:sz w:val="24"/>
          <w:szCs w:val="24"/>
        </w:rPr>
        <w:br w:type="page"/>
      </w:r>
    </w:p>
    <w:p w14:paraId="71381E32" w14:textId="77777777" w:rsidR="006B2F9B" w:rsidRDefault="006B2F9B" w:rsidP="006B2F9B">
      <w:pPr>
        <w:pStyle w:val="Heading2"/>
        <w:spacing w:after="240"/>
      </w:pPr>
      <w:r>
        <w:lastRenderedPageBreak/>
        <w:t>Fleischküchle (schwäbisch)</w:t>
      </w:r>
      <w:r>
        <w:rPr>
          <w:rStyle w:val="FootnoteReference"/>
        </w:rPr>
        <w:footnoteReference w:id="614"/>
      </w:r>
    </w:p>
    <w:p w14:paraId="10EB499F" w14:textId="77777777" w:rsidR="006B2F9B" w:rsidRDefault="006B2F9B" w:rsidP="006B2F9B">
      <w:pPr>
        <w:rPr>
          <w:sz w:val="24"/>
          <w:szCs w:val="24"/>
        </w:rPr>
      </w:pPr>
      <w:r w:rsidRPr="00DD30DD">
        <w:rPr>
          <w:sz w:val="24"/>
          <w:szCs w:val="24"/>
          <w:u w:val="single"/>
        </w:rPr>
        <w:t>Zutaten</w:t>
      </w:r>
      <w:r>
        <w:rPr>
          <w:sz w:val="24"/>
          <w:szCs w:val="24"/>
        </w:rPr>
        <w:t xml:space="preserve"> für 4 Portionen</w:t>
      </w:r>
    </w:p>
    <w:p w14:paraId="2D740A24" w14:textId="77777777" w:rsidR="006B2F9B" w:rsidRDefault="006B2F9B" w:rsidP="006B2F9B">
      <w:pPr>
        <w:rPr>
          <w:sz w:val="24"/>
          <w:szCs w:val="24"/>
        </w:rPr>
      </w:pPr>
      <w:r>
        <w:rPr>
          <w:sz w:val="24"/>
          <w:szCs w:val="24"/>
        </w:rPr>
        <w:t>2 Brötchen</w:t>
      </w:r>
    </w:p>
    <w:p w14:paraId="57B5D574" w14:textId="77777777" w:rsidR="006B2F9B" w:rsidRDefault="006B2F9B" w:rsidP="006B2F9B">
      <w:pPr>
        <w:rPr>
          <w:sz w:val="24"/>
          <w:szCs w:val="24"/>
        </w:rPr>
      </w:pPr>
      <w:r>
        <w:rPr>
          <w:sz w:val="24"/>
          <w:szCs w:val="24"/>
        </w:rPr>
        <w:t>1 Zwiebel</w:t>
      </w:r>
    </w:p>
    <w:p w14:paraId="75CA9CD4" w14:textId="77777777" w:rsidR="006B2F9B" w:rsidRDefault="006B2F9B" w:rsidP="006B2F9B">
      <w:pPr>
        <w:rPr>
          <w:sz w:val="24"/>
          <w:szCs w:val="24"/>
        </w:rPr>
      </w:pPr>
      <w:r>
        <w:rPr>
          <w:sz w:val="24"/>
          <w:szCs w:val="24"/>
        </w:rPr>
        <w:t>400 g gemischtes Hackfleisch</w:t>
      </w:r>
    </w:p>
    <w:p w14:paraId="78EF5B1C" w14:textId="77777777" w:rsidR="006B2F9B" w:rsidRDefault="006B2F9B" w:rsidP="006B2F9B">
      <w:pPr>
        <w:rPr>
          <w:sz w:val="24"/>
          <w:szCs w:val="24"/>
        </w:rPr>
      </w:pPr>
      <w:r>
        <w:rPr>
          <w:sz w:val="24"/>
          <w:szCs w:val="24"/>
        </w:rPr>
        <w:t>1 Ei</w:t>
      </w:r>
    </w:p>
    <w:p w14:paraId="1187492B" w14:textId="77777777" w:rsidR="006B2F9B" w:rsidRDefault="006B2F9B" w:rsidP="006B2F9B">
      <w:pPr>
        <w:rPr>
          <w:sz w:val="24"/>
          <w:szCs w:val="24"/>
        </w:rPr>
      </w:pPr>
      <w:r>
        <w:rPr>
          <w:sz w:val="24"/>
          <w:szCs w:val="24"/>
        </w:rPr>
        <w:t>1 TL Senf</w:t>
      </w:r>
    </w:p>
    <w:p w14:paraId="0E0EC42D" w14:textId="77777777" w:rsidR="006B2F9B" w:rsidRDefault="006B2F9B" w:rsidP="006B2F9B">
      <w:pPr>
        <w:rPr>
          <w:sz w:val="24"/>
          <w:szCs w:val="24"/>
        </w:rPr>
      </w:pPr>
      <w:r>
        <w:rPr>
          <w:sz w:val="24"/>
          <w:szCs w:val="24"/>
        </w:rPr>
        <w:t>½ TL Paprikapulver edelsüß</w:t>
      </w:r>
    </w:p>
    <w:p w14:paraId="6788A5BF" w14:textId="77777777" w:rsidR="006B2F9B" w:rsidRDefault="006B2F9B" w:rsidP="006B2F9B">
      <w:pPr>
        <w:rPr>
          <w:sz w:val="24"/>
          <w:szCs w:val="24"/>
        </w:rPr>
      </w:pPr>
      <w:r>
        <w:rPr>
          <w:sz w:val="24"/>
          <w:szCs w:val="24"/>
        </w:rPr>
        <w:t>Salz, Pfeffer</w:t>
      </w:r>
    </w:p>
    <w:p w14:paraId="004B8175" w14:textId="77777777" w:rsidR="006B2F9B" w:rsidRDefault="006B2F9B" w:rsidP="006B2F9B">
      <w:pPr>
        <w:rPr>
          <w:sz w:val="24"/>
          <w:szCs w:val="24"/>
        </w:rPr>
      </w:pPr>
      <w:r>
        <w:rPr>
          <w:sz w:val="24"/>
          <w:szCs w:val="24"/>
        </w:rPr>
        <w:t>Öl zum Braten</w:t>
      </w:r>
    </w:p>
    <w:p w14:paraId="6BB21CA6" w14:textId="77777777" w:rsidR="006B2F9B" w:rsidRDefault="006B2F9B" w:rsidP="006B2F9B">
      <w:pPr>
        <w:rPr>
          <w:sz w:val="24"/>
          <w:szCs w:val="24"/>
        </w:rPr>
      </w:pPr>
    </w:p>
    <w:p w14:paraId="2B020086" w14:textId="77777777" w:rsidR="006B2F9B" w:rsidRDefault="006B2F9B" w:rsidP="006B2F9B">
      <w:pPr>
        <w:rPr>
          <w:sz w:val="24"/>
          <w:szCs w:val="24"/>
        </w:rPr>
      </w:pPr>
      <w:r>
        <w:rPr>
          <w:sz w:val="24"/>
          <w:szCs w:val="24"/>
        </w:rPr>
        <w:t>Zubereitung:</w:t>
      </w:r>
    </w:p>
    <w:p w14:paraId="06DACC0E" w14:textId="77777777" w:rsidR="006B2F9B" w:rsidRPr="00DD30DD" w:rsidRDefault="006B2F9B" w:rsidP="00B40E8C">
      <w:pPr>
        <w:pStyle w:val="ListParagraph"/>
        <w:numPr>
          <w:ilvl w:val="0"/>
          <w:numId w:val="1876"/>
        </w:numPr>
        <w:spacing w:after="120"/>
        <w:ind w:left="714" w:hanging="357"/>
        <w:contextualSpacing w:val="0"/>
        <w:jc w:val="both"/>
        <w:rPr>
          <w:sz w:val="24"/>
          <w:szCs w:val="24"/>
        </w:rPr>
      </w:pPr>
      <w:r w:rsidRPr="00DD30DD">
        <w:rPr>
          <w:sz w:val="24"/>
          <w:szCs w:val="24"/>
        </w:rPr>
        <w:t>Die Brötchen in Wasser einweichen und ausdrücken. Die Zwiebel schälen und in feine Würfel schneiden.</w:t>
      </w:r>
    </w:p>
    <w:p w14:paraId="12D2F17B" w14:textId="77777777" w:rsidR="006B2F9B" w:rsidRPr="00DD30DD" w:rsidRDefault="006B2F9B" w:rsidP="00B40E8C">
      <w:pPr>
        <w:pStyle w:val="ListParagraph"/>
        <w:numPr>
          <w:ilvl w:val="0"/>
          <w:numId w:val="1876"/>
        </w:numPr>
        <w:spacing w:after="120"/>
        <w:ind w:left="714" w:hanging="357"/>
        <w:contextualSpacing w:val="0"/>
        <w:jc w:val="both"/>
        <w:rPr>
          <w:sz w:val="24"/>
          <w:szCs w:val="24"/>
        </w:rPr>
      </w:pPr>
      <w:r w:rsidRPr="00DD30DD">
        <w:rPr>
          <w:sz w:val="24"/>
          <w:szCs w:val="24"/>
        </w:rPr>
        <w:t>Die Zwiebel, Brötchen, Fleisch, Ei, Senf und Gewürze zu einem Fleischteig verkneten. Aus dem Geig gleichmäßige Küchle formen.</w:t>
      </w:r>
    </w:p>
    <w:p w14:paraId="4186BE98" w14:textId="77777777" w:rsidR="006B2F9B" w:rsidRPr="00DD30DD" w:rsidRDefault="006B2F9B" w:rsidP="00B40E8C">
      <w:pPr>
        <w:pStyle w:val="ListParagraph"/>
        <w:numPr>
          <w:ilvl w:val="0"/>
          <w:numId w:val="1876"/>
        </w:numPr>
        <w:spacing w:after="120"/>
        <w:ind w:left="714" w:hanging="357"/>
        <w:contextualSpacing w:val="0"/>
        <w:jc w:val="both"/>
        <w:rPr>
          <w:sz w:val="24"/>
          <w:szCs w:val="24"/>
        </w:rPr>
      </w:pPr>
      <w:r w:rsidRPr="00DD30DD">
        <w:rPr>
          <w:sz w:val="24"/>
          <w:szCs w:val="24"/>
        </w:rPr>
        <w:t>Öl in einer Pfanne erhitzen und die Fleischküchle von beiden Seiten in je 5 Minuten braten.</w:t>
      </w:r>
    </w:p>
    <w:p w14:paraId="694AAEEC" w14:textId="77777777" w:rsidR="006B2F9B" w:rsidRDefault="006B2F9B" w:rsidP="006B2F9B">
      <w:pPr>
        <w:rPr>
          <w:sz w:val="24"/>
          <w:szCs w:val="24"/>
        </w:rPr>
      </w:pPr>
    </w:p>
    <w:p w14:paraId="71258E8A" w14:textId="77777777" w:rsidR="006B2F9B" w:rsidRDefault="006B2F9B" w:rsidP="006B2F9B">
      <w:pPr>
        <w:rPr>
          <w:sz w:val="24"/>
          <w:szCs w:val="24"/>
        </w:rPr>
      </w:pPr>
      <w:r>
        <w:rPr>
          <w:sz w:val="24"/>
          <w:szCs w:val="24"/>
        </w:rPr>
        <w:br w:type="page"/>
      </w:r>
    </w:p>
    <w:p w14:paraId="48DA392C" w14:textId="77777777" w:rsidR="006B2F9B" w:rsidRDefault="006B2F9B" w:rsidP="006B2F9B">
      <w:pPr>
        <w:pStyle w:val="Heading2"/>
        <w:spacing w:after="240"/>
      </w:pPr>
      <w:r>
        <w:lastRenderedPageBreak/>
        <w:t>Fleischbällchen mit Fusilli</w:t>
      </w:r>
      <w:r>
        <w:rPr>
          <w:rStyle w:val="FootnoteReference"/>
        </w:rPr>
        <w:footnoteReference w:id="615"/>
      </w:r>
      <w:r>
        <w:t xml:space="preserve"> </w:t>
      </w:r>
    </w:p>
    <w:p w14:paraId="76D01C55" w14:textId="77777777" w:rsidR="006B2F9B" w:rsidRDefault="006B2F9B" w:rsidP="006B2F9B">
      <w:pPr>
        <w:jc w:val="both"/>
        <w:rPr>
          <w:sz w:val="24"/>
          <w:szCs w:val="24"/>
        </w:rPr>
      </w:pPr>
      <w:r w:rsidRPr="00A56EE6">
        <w:rPr>
          <w:sz w:val="24"/>
          <w:szCs w:val="24"/>
          <w:u w:val="single"/>
        </w:rPr>
        <w:t>Zutaten</w:t>
      </w:r>
      <w:r>
        <w:rPr>
          <w:sz w:val="24"/>
          <w:szCs w:val="24"/>
        </w:rPr>
        <w:t xml:space="preserve"> (für 4 Personen):</w:t>
      </w:r>
    </w:p>
    <w:p w14:paraId="28DBD06E" w14:textId="77777777" w:rsidR="006B2F9B" w:rsidRDefault="006B2F9B" w:rsidP="006B2F9B">
      <w:pPr>
        <w:jc w:val="both"/>
        <w:rPr>
          <w:sz w:val="24"/>
          <w:szCs w:val="24"/>
        </w:rPr>
      </w:pPr>
      <w:r>
        <w:rPr>
          <w:sz w:val="24"/>
          <w:szCs w:val="24"/>
        </w:rPr>
        <w:t>750 g Rinderhackfleisch</w:t>
      </w:r>
    </w:p>
    <w:p w14:paraId="13D7E700" w14:textId="77777777" w:rsidR="006B2F9B" w:rsidRDefault="006B2F9B" w:rsidP="006B2F9B">
      <w:pPr>
        <w:jc w:val="both"/>
        <w:rPr>
          <w:sz w:val="24"/>
          <w:szCs w:val="24"/>
        </w:rPr>
      </w:pPr>
      <w:r>
        <w:rPr>
          <w:sz w:val="24"/>
          <w:szCs w:val="24"/>
        </w:rPr>
        <w:t>80 g Semmelbrösel</w:t>
      </w:r>
    </w:p>
    <w:p w14:paraId="5CC5B913" w14:textId="77777777" w:rsidR="006B2F9B" w:rsidRDefault="006B2F9B" w:rsidP="006B2F9B">
      <w:pPr>
        <w:jc w:val="both"/>
        <w:rPr>
          <w:sz w:val="24"/>
          <w:szCs w:val="24"/>
        </w:rPr>
      </w:pPr>
      <w:r>
        <w:rPr>
          <w:sz w:val="24"/>
          <w:szCs w:val="24"/>
        </w:rPr>
        <w:t>3 EL frisch geriebener Parmesan</w:t>
      </w:r>
    </w:p>
    <w:p w14:paraId="2859F215" w14:textId="77777777" w:rsidR="006B2F9B" w:rsidRDefault="006B2F9B" w:rsidP="006B2F9B">
      <w:pPr>
        <w:jc w:val="both"/>
        <w:rPr>
          <w:sz w:val="24"/>
          <w:szCs w:val="24"/>
        </w:rPr>
      </w:pPr>
      <w:r>
        <w:rPr>
          <w:sz w:val="24"/>
          <w:szCs w:val="24"/>
        </w:rPr>
        <w:t>1 Zwiebel, feingehackt</w:t>
      </w:r>
    </w:p>
    <w:p w14:paraId="1DA8E3DA" w14:textId="77777777" w:rsidR="006B2F9B" w:rsidRDefault="006B2F9B" w:rsidP="006B2F9B">
      <w:pPr>
        <w:jc w:val="both"/>
        <w:rPr>
          <w:sz w:val="24"/>
          <w:szCs w:val="24"/>
        </w:rPr>
      </w:pPr>
      <w:r>
        <w:rPr>
          <w:sz w:val="24"/>
          <w:szCs w:val="24"/>
        </w:rPr>
        <w:t>2 EL frische, glatte Petersilie, feingehackt</w:t>
      </w:r>
    </w:p>
    <w:p w14:paraId="7339DBF6" w14:textId="77777777" w:rsidR="006B2F9B" w:rsidRDefault="006B2F9B" w:rsidP="006B2F9B">
      <w:pPr>
        <w:jc w:val="both"/>
        <w:rPr>
          <w:sz w:val="24"/>
          <w:szCs w:val="24"/>
        </w:rPr>
      </w:pPr>
      <w:r>
        <w:rPr>
          <w:sz w:val="24"/>
          <w:szCs w:val="24"/>
        </w:rPr>
        <w:t>1 Ei, verschlagen</w:t>
      </w:r>
    </w:p>
    <w:p w14:paraId="0DB86E4C" w14:textId="77777777" w:rsidR="006B2F9B" w:rsidRDefault="006B2F9B" w:rsidP="006B2F9B">
      <w:pPr>
        <w:jc w:val="both"/>
        <w:rPr>
          <w:sz w:val="24"/>
          <w:szCs w:val="24"/>
        </w:rPr>
      </w:pPr>
      <w:r>
        <w:rPr>
          <w:sz w:val="24"/>
          <w:szCs w:val="24"/>
        </w:rPr>
        <w:t>1 Knoblauchzehe, zerdrückt</w:t>
      </w:r>
    </w:p>
    <w:p w14:paraId="776C0BE2" w14:textId="77777777" w:rsidR="006B2F9B" w:rsidRDefault="006B2F9B" w:rsidP="006B2F9B">
      <w:pPr>
        <w:jc w:val="both"/>
        <w:rPr>
          <w:sz w:val="24"/>
          <w:szCs w:val="24"/>
        </w:rPr>
      </w:pPr>
      <w:r>
        <w:rPr>
          <w:sz w:val="24"/>
          <w:szCs w:val="24"/>
        </w:rPr>
        <w:t>geriebene Schale und Saft von 1 Zitrone</w:t>
      </w:r>
    </w:p>
    <w:p w14:paraId="0710D8BD" w14:textId="77777777" w:rsidR="006B2F9B" w:rsidRDefault="006B2F9B" w:rsidP="006B2F9B">
      <w:pPr>
        <w:jc w:val="both"/>
        <w:rPr>
          <w:sz w:val="24"/>
          <w:szCs w:val="24"/>
        </w:rPr>
      </w:pPr>
      <w:r>
        <w:rPr>
          <w:sz w:val="24"/>
          <w:szCs w:val="24"/>
        </w:rPr>
        <w:t>30 g Mehl, mit Salz und Pfeffer gewürzt</w:t>
      </w:r>
    </w:p>
    <w:p w14:paraId="2C57730C" w14:textId="77777777" w:rsidR="006B2F9B" w:rsidRPr="009F52E0" w:rsidRDefault="006B2F9B" w:rsidP="006B2F9B">
      <w:pPr>
        <w:jc w:val="both"/>
        <w:rPr>
          <w:sz w:val="24"/>
          <w:szCs w:val="24"/>
        </w:rPr>
      </w:pPr>
      <w:r w:rsidRPr="009F52E0">
        <w:rPr>
          <w:sz w:val="24"/>
          <w:szCs w:val="24"/>
        </w:rPr>
        <w:t>2 EL Olivenöl</w:t>
      </w:r>
    </w:p>
    <w:p w14:paraId="31E56987" w14:textId="77777777" w:rsidR="006B2F9B" w:rsidRPr="009F52E0" w:rsidRDefault="006B2F9B" w:rsidP="006B2F9B">
      <w:pPr>
        <w:jc w:val="both"/>
        <w:rPr>
          <w:sz w:val="24"/>
          <w:szCs w:val="24"/>
        </w:rPr>
      </w:pPr>
      <w:r w:rsidRPr="009F52E0">
        <w:rPr>
          <w:sz w:val="24"/>
          <w:szCs w:val="24"/>
        </w:rPr>
        <w:t>500 g Fusilli</w:t>
      </w:r>
    </w:p>
    <w:p w14:paraId="490E3589" w14:textId="77777777" w:rsidR="006B2F9B" w:rsidRPr="009F52E0" w:rsidRDefault="006B2F9B" w:rsidP="006B2F9B">
      <w:pPr>
        <w:jc w:val="both"/>
        <w:rPr>
          <w:sz w:val="24"/>
          <w:szCs w:val="24"/>
        </w:rPr>
      </w:pPr>
    </w:p>
    <w:p w14:paraId="4128AC46" w14:textId="77777777" w:rsidR="006B2F9B" w:rsidRPr="009F52E0" w:rsidRDefault="006B2F9B" w:rsidP="006B2F9B">
      <w:pPr>
        <w:jc w:val="both"/>
        <w:rPr>
          <w:i/>
          <w:iCs/>
          <w:sz w:val="24"/>
          <w:szCs w:val="24"/>
        </w:rPr>
      </w:pPr>
      <w:r w:rsidRPr="009F52E0">
        <w:rPr>
          <w:i/>
          <w:iCs/>
          <w:sz w:val="24"/>
          <w:szCs w:val="24"/>
        </w:rPr>
        <w:t>Für die Sauce:</w:t>
      </w:r>
    </w:p>
    <w:p w14:paraId="5065DBA9" w14:textId="77777777" w:rsidR="006B2F9B" w:rsidRPr="009F52E0" w:rsidRDefault="006B2F9B" w:rsidP="006B2F9B">
      <w:pPr>
        <w:jc w:val="both"/>
        <w:rPr>
          <w:sz w:val="24"/>
          <w:szCs w:val="24"/>
        </w:rPr>
      </w:pPr>
      <w:r w:rsidRPr="009F52E0">
        <w:rPr>
          <w:sz w:val="24"/>
          <w:szCs w:val="24"/>
        </w:rPr>
        <w:t>425 g pürierte Tomaten</w:t>
      </w:r>
    </w:p>
    <w:p w14:paraId="6EA8C140" w14:textId="77777777" w:rsidR="006B2F9B" w:rsidRDefault="006B2F9B" w:rsidP="006B2F9B">
      <w:pPr>
        <w:jc w:val="both"/>
        <w:rPr>
          <w:sz w:val="24"/>
          <w:szCs w:val="24"/>
        </w:rPr>
      </w:pPr>
      <w:r>
        <w:rPr>
          <w:sz w:val="24"/>
          <w:szCs w:val="24"/>
        </w:rPr>
        <w:t>120 ml Gemüsebrühe</w:t>
      </w:r>
    </w:p>
    <w:p w14:paraId="5B0AB2CD" w14:textId="77777777" w:rsidR="006B2F9B" w:rsidRDefault="006B2F9B" w:rsidP="006B2F9B">
      <w:pPr>
        <w:jc w:val="both"/>
        <w:rPr>
          <w:sz w:val="24"/>
          <w:szCs w:val="24"/>
        </w:rPr>
      </w:pPr>
      <w:r>
        <w:rPr>
          <w:sz w:val="24"/>
          <w:szCs w:val="24"/>
        </w:rPr>
        <w:t>120 ml Rotwein</w:t>
      </w:r>
    </w:p>
    <w:p w14:paraId="447A5ABC" w14:textId="77777777" w:rsidR="006B2F9B" w:rsidRDefault="006B2F9B" w:rsidP="006B2F9B">
      <w:pPr>
        <w:jc w:val="both"/>
        <w:rPr>
          <w:sz w:val="24"/>
          <w:szCs w:val="24"/>
        </w:rPr>
      </w:pPr>
      <w:r>
        <w:rPr>
          <w:sz w:val="24"/>
          <w:szCs w:val="24"/>
        </w:rPr>
        <w:t>2 EL frisches Basilikum, feingezupft</w:t>
      </w:r>
    </w:p>
    <w:p w14:paraId="24F7A63B" w14:textId="77777777" w:rsidR="006B2F9B" w:rsidRDefault="006B2F9B" w:rsidP="006B2F9B">
      <w:pPr>
        <w:jc w:val="both"/>
        <w:rPr>
          <w:sz w:val="24"/>
          <w:szCs w:val="24"/>
        </w:rPr>
      </w:pPr>
      <w:r>
        <w:rPr>
          <w:sz w:val="24"/>
          <w:szCs w:val="24"/>
        </w:rPr>
        <w:t>1 Knoblauchzehe, zerdrückt</w:t>
      </w:r>
    </w:p>
    <w:p w14:paraId="4BB0E74C" w14:textId="77777777" w:rsidR="006B2F9B" w:rsidRDefault="006B2F9B" w:rsidP="006B2F9B">
      <w:pPr>
        <w:jc w:val="both"/>
        <w:rPr>
          <w:sz w:val="24"/>
          <w:szCs w:val="24"/>
        </w:rPr>
      </w:pPr>
    </w:p>
    <w:p w14:paraId="5CA61B7C" w14:textId="77777777" w:rsidR="006B2F9B" w:rsidRDefault="006B2F9B" w:rsidP="006B2F9B">
      <w:pPr>
        <w:jc w:val="both"/>
        <w:rPr>
          <w:sz w:val="24"/>
          <w:szCs w:val="24"/>
        </w:rPr>
      </w:pPr>
      <w:r>
        <w:rPr>
          <w:sz w:val="24"/>
          <w:szCs w:val="24"/>
        </w:rPr>
        <w:t>Zubereitung:</w:t>
      </w:r>
    </w:p>
    <w:p w14:paraId="6B794BD2" w14:textId="77777777" w:rsidR="006B2F9B" w:rsidRPr="00C77ADF" w:rsidRDefault="006B2F9B" w:rsidP="00B40E8C">
      <w:pPr>
        <w:pStyle w:val="ListParagraph"/>
        <w:numPr>
          <w:ilvl w:val="0"/>
          <w:numId w:val="460"/>
        </w:numPr>
        <w:spacing w:after="120"/>
        <w:ind w:left="714" w:hanging="357"/>
        <w:contextualSpacing w:val="0"/>
        <w:jc w:val="both"/>
        <w:rPr>
          <w:sz w:val="24"/>
          <w:szCs w:val="24"/>
        </w:rPr>
      </w:pPr>
      <w:r w:rsidRPr="00C77ADF">
        <w:rPr>
          <w:sz w:val="24"/>
          <w:szCs w:val="24"/>
        </w:rPr>
        <w:t>In einer großen Schüssel das Hackfleisch mit den Semmelbröseln, dem Parmesan, Zwiebel, Petersilie, dem Ei, Knoblauch, Zitronensaft und -schale mengen, und mit Salz und Pfeffer abschmecken. Die Masse zu esslöffelgroßen Bällchen rollen und im Mehl wälzen.</w:t>
      </w:r>
    </w:p>
    <w:p w14:paraId="275EA715" w14:textId="77777777" w:rsidR="006B2F9B" w:rsidRPr="00C77ADF" w:rsidRDefault="006B2F9B" w:rsidP="00B40E8C">
      <w:pPr>
        <w:pStyle w:val="ListParagraph"/>
        <w:numPr>
          <w:ilvl w:val="0"/>
          <w:numId w:val="460"/>
        </w:numPr>
        <w:spacing w:after="120"/>
        <w:ind w:left="714" w:hanging="357"/>
        <w:contextualSpacing w:val="0"/>
        <w:jc w:val="both"/>
        <w:rPr>
          <w:sz w:val="24"/>
          <w:szCs w:val="24"/>
        </w:rPr>
      </w:pPr>
      <w:r w:rsidRPr="00C77ADF">
        <w:rPr>
          <w:sz w:val="24"/>
          <w:szCs w:val="24"/>
        </w:rPr>
        <w:t>Das Öl in einer großen Pfanne erhitzen und die Fleischbällchen goldbraun braten. Auf Zewa abtropfen lassen. Fettreste und Bratensaft aus der Pfanne entfernen.</w:t>
      </w:r>
    </w:p>
    <w:p w14:paraId="753CAAC4" w14:textId="77777777" w:rsidR="006B2F9B" w:rsidRPr="00C77ADF" w:rsidRDefault="006B2F9B" w:rsidP="00B40E8C">
      <w:pPr>
        <w:pStyle w:val="ListParagraph"/>
        <w:numPr>
          <w:ilvl w:val="0"/>
          <w:numId w:val="460"/>
        </w:numPr>
        <w:spacing w:after="120"/>
        <w:ind w:left="714" w:hanging="357"/>
        <w:contextualSpacing w:val="0"/>
        <w:jc w:val="both"/>
        <w:rPr>
          <w:sz w:val="24"/>
          <w:szCs w:val="24"/>
        </w:rPr>
      </w:pPr>
      <w:r w:rsidRPr="00C77ADF">
        <w:rPr>
          <w:sz w:val="24"/>
          <w:szCs w:val="24"/>
        </w:rPr>
        <w:t>Für die Sauce nun die Tomaten, die Brühe, den Wein, das Basilikum, den Knoblauch sowie Salz und Pfeffer in die Pfanne geben und aufkochen.</w:t>
      </w:r>
    </w:p>
    <w:p w14:paraId="33700EC0" w14:textId="77777777" w:rsidR="006B2F9B" w:rsidRPr="00C77ADF" w:rsidRDefault="006B2F9B" w:rsidP="00B40E8C">
      <w:pPr>
        <w:pStyle w:val="ListParagraph"/>
        <w:numPr>
          <w:ilvl w:val="0"/>
          <w:numId w:val="460"/>
        </w:numPr>
        <w:spacing w:after="120"/>
        <w:ind w:left="714" w:hanging="357"/>
        <w:contextualSpacing w:val="0"/>
        <w:jc w:val="both"/>
        <w:rPr>
          <w:sz w:val="24"/>
          <w:szCs w:val="24"/>
        </w:rPr>
      </w:pPr>
      <w:r w:rsidRPr="00C77ADF">
        <w:rPr>
          <w:sz w:val="24"/>
          <w:szCs w:val="24"/>
        </w:rPr>
        <w:lastRenderedPageBreak/>
        <w:t>Die Hitze reduzieren und die Fleischbällchen wieder in die Pfanne geben. In der Sauce 10 – 15 Minuten köcheln lassen.</w:t>
      </w:r>
    </w:p>
    <w:p w14:paraId="6CF2A4CD" w14:textId="77777777" w:rsidR="006B2F9B" w:rsidRDefault="006B2F9B" w:rsidP="00B40E8C">
      <w:pPr>
        <w:pStyle w:val="ListParagraph"/>
        <w:numPr>
          <w:ilvl w:val="0"/>
          <w:numId w:val="460"/>
        </w:numPr>
        <w:spacing w:after="120"/>
        <w:ind w:left="714" w:hanging="357"/>
        <w:contextualSpacing w:val="0"/>
        <w:jc w:val="both"/>
        <w:rPr>
          <w:sz w:val="24"/>
          <w:szCs w:val="24"/>
        </w:rPr>
      </w:pPr>
      <w:r w:rsidRPr="00C77ADF">
        <w:rPr>
          <w:sz w:val="24"/>
          <w:szCs w:val="24"/>
        </w:rPr>
        <w:t>Zwischenzeitlich die Pasta in einem großen Topf al dente kochen. Abtropfen lassen. Sauce und Fleisch über die Nudeln geben und servieren.</w:t>
      </w:r>
    </w:p>
    <w:p w14:paraId="33A9507F" w14:textId="77777777" w:rsidR="006B2F9B" w:rsidRPr="00875ABC" w:rsidRDefault="006B2F9B" w:rsidP="006B2F9B">
      <w:pPr>
        <w:jc w:val="both"/>
        <w:rPr>
          <w:sz w:val="24"/>
          <w:szCs w:val="24"/>
        </w:rPr>
      </w:pPr>
      <w:r w:rsidRPr="00875ABC">
        <w:rPr>
          <w:sz w:val="24"/>
          <w:szCs w:val="24"/>
        </w:rPr>
        <w:br w:type="page"/>
      </w:r>
    </w:p>
    <w:p w14:paraId="7DD96461" w14:textId="77777777" w:rsidR="006B2F9B" w:rsidRDefault="006B2F9B" w:rsidP="006B2F9B">
      <w:pPr>
        <w:pStyle w:val="Heading2"/>
        <w:spacing w:after="240"/>
      </w:pPr>
      <w:r>
        <w:lastRenderedPageBreak/>
        <w:t>Fleischbällchen in scharfer Tomatensauce</w:t>
      </w:r>
      <w:r>
        <w:rPr>
          <w:rStyle w:val="FootnoteReference"/>
        </w:rPr>
        <w:footnoteReference w:id="616"/>
      </w:r>
      <w:r>
        <w:t xml:space="preserve"> </w:t>
      </w:r>
    </w:p>
    <w:p w14:paraId="17ECC910" w14:textId="77777777" w:rsidR="006B2F9B" w:rsidRDefault="006B2F9B" w:rsidP="006B2F9B">
      <w:pPr>
        <w:rPr>
          <w:sz w:val="24"/>
          <w:szCs w:val="24"/>
        </w:rPr>
      </w:pPr>
      <w:r w:rsidRPr="001F5024">
        <w:rPr>
          <w:sz w:val="24"/>
          <w:szCs w:val="24"/>
          <w:u w:val="single"/>
        </w:rPr>
        <w:t>Zutaten</w:t>
      </w:r>
      <w:r>
        <w:rPr>
          <w:sz w:val="24"/>
          <w:szCs w:val="24"/>
        </w:rPr>
        <w:t xml:space="preserve"> (für 4 Portionen)</w:t>
      </w:r>
    </w:p>
    <w:p w14:paraId="71EA2CF9" w14:textId="77777777" w:rsidR="006B2F9B" w:rsidRDefault="006B2F9B" w:rsidP="006B2F9B">
      <w:pPr>
        <w:rPr>
          <w:sz w:val="24"/>
          <w:szCs w:val="24"/>
        </w:rPr>
      </w:pPr>
      <w:r>
        <w:rPr>
          <w:sz w:val="24"/>
          <w:szCs w:val="24"/>
        </w:rPr>
        <w:t>2 Zwiebeln</w:t>
      </w:r>
    </w:p>
    <w:p w14:paraId="3FCC3535" w14:textId="77777777" w:rsidR="006B2F9B" w:rsidRDefault="006B2F9B" w:rsidP="006B2F9B">
      <w:pPr>
        <w:rPr>
          <w:sz w:val="24"/>
          <w:szCs w:val="24"/>
        </w:rPr>
      </w:pPr>
      <w:r>
        <w:rPr>
          <w:sz w:val="24"/>
          <w:szCs w:val="24"/>
        </w:rPr>
        <w:t>4 Knoblauchzehen</w:t>
      </w:r>
    </w:p>
    <w:p w14:paraId="182209B3" w14:textId="77777777" w:rsidR="006B2F9B" w:rsidRDefault="006B2F9B" w:rsidP="006B2F9B">
      <w:pPr>
        <w:rPr>
          <w:sz w:val="24"/>
          <w:szCs w:val="24"/>
        </w:rPr>
      </w:pPr>
      <w:r>
        <w:rPr>
          <w:sz w:val="24"/>
          <w:szCs w:val="24"/>
        </w:rPr>
        <w:t>6 EL Olivenöl</w:t>
      </w:r>
    </w:p>
    <w:p w14:paraId="6CDACA87" w14:textId="77777777" w:rsidR="006B2F9B" w:rsidRDefault="006B2F9B" w:rsidP="006B2F9B">
      <w:pPr>
        <w:rPr>
          <w:sz w:val="24"/>
          <w:szCs w:val="24"/>
        </w:rPr>
      </w:pPr>
      <w:r>
        <w:rPr>
          <w:sz w:val="24"/>
          <w:szCs w:val="24"/>
        </w:rPr>
        <w:t>100 ml halbtrockener Sherry (ersatzweise Brühe)</w:t>
      </w:r>
    </w:p>
    <w:p w14:paraId="20988738" w14:textId="77777777" w:rsidR="006B2F9B" w:rsidRDefault="006B2F9B" w:rsidP="006B2F9B">
      <w:pPr>
        <w:rPr>
          <w:sz w:val="24"/>
          <w:szCs w:val="24"/>
        </w:rPr>
      </w:pPr>
      <w:r>
        <w:rPr>
          <w:sz w:val="24"/>
          <w:szCs w:val="24"/>
        </w:rPr>
        <w:t>1 große Dose Tomaten</w:t>
      </w:r>
    </w:p>
    <w:p w14:paraId="168831A8" w14:textId="77777777" w:rsidR="006B2F9B" w:rsidRDefault="006B2F9B" w:rsidP="006B2F9B">
      <w:pPr>
        <w:rPr>
          <w:sz w:val="24"/>
          <w:szCs w:val="24"/>
        </w:rPr>
      </w:pPr>
      <w:r>
        <w:rPr>
          <w:sz w:val="24"/>
          <w:szCs w:val="24"/>
        </w:rPr>
        <w:t>3 Zweige Thymian</w:t>
      </w:r>
    </w:p>
    <w:p w14:paraId="01E5CA5C" w14:textId="77777777" w:rsidR="006B2F9B" w:rsidRDefault="006B2F9B" w:rsidP="006B2F9B">
      <w:pPr>
        <w:rPr>
          <w:sz w:val="24"/>
          <w:szCs w:val="24"/>
        </w:rPr>
      </w:pPr>
      <w:r>
        <w:rPr>
          <w:sz w:val="24"/>
          <w:szCs w:val="24"/>
        </w:rPr>
        <w:t>2 getrocknete rote Chilischoten</w:t>
      </w:r>
    </w:p>
    <w:p w14:paraId="6790D41B" w14:textId="77777777" w:rsidR="006B2F9B" w:rsidRDefault="006B2F9B" w:rsidP="006B2F9B">
      <w:pPr>
        <w:rPr>
          <w:sz w:val="24"/>
          <w:szCs w:val="24"/>
        </w:rPr>
      </w:pPr>
      <w:r>
        <w:rPr>
          <w:sz w:val="24"/>
          <w:szCs w:val="24"/>
        </w:rPr>
        <w:t>1 Ei</w:t>
      </w:r>
    </w:p>
    <w:p w14:paraId="3A2601DA" w14:textId="77777777" w:rsidR="006B2F9B" w:rsidRDefault="006B2F9B" w:rsidP="006B2F9B">
      <w:pPr>
        <w:rPr>
          <w:sz w:val="24"/>
          <w:szCs w:val="24"/>
        </w:rPr>
      </w:pPr>
      <w:r>
        <w:rPr>
          <w:sz w:val="24"/>
          <w:szCs w:val="24"/>
        </w:rPr>
        <w:t>3 EL Semmelbrösel</w:t>
      </w:r>
    </w:p>
    <w:p w14:paraId="5F21E435" w14:textId="77777777" w:rsidR="006B2F9B" w:rsidRDefault="006B2F9B" w:rsidP="006B2F9B">
      <w:pPr>
        <w:rPr>
          <w:sz w:val="24"/>
          <w:szCs w:val="24"/>
        </w:rPr>
      </w:pPr>
      <w:r>
        <w:rPr>
          <w:sz w:val="24"/>
          <w:szCs w:val="24"/>
        </w:rPr>
        <w:t>500 g Rinderhackfleisch</w:t>
      </w:r>
    </w:p>
    <w:p w14:paraId="323CA131" w14:textId="77777777" w:rsidR="006B2F9B" w:rsidRDefault="006B2F9B" w:rsidP="006B2F9B">
      <w:pPr>
        <w:rPr>
          <w:sz w:val="24"/>
          <w:szCs w:val="24"/>
        </w:rPr>
      </w:pPr>
      <w:r>
        <w:rPr>
          <w:sz w:val="24"/>
          <w:szCs w:val="24"/>
        </w:rPr>
        <w:t>Salz, Pfeffer aus der Mühle</w:t>
      </w:r>
    </w:p>
    <w:p w14:paraId="5B00A9C5" w14:textId="77777777" w:rsidR="006B2F9B" w:rsidRDefault="006B2F9B" w:rsidP="006B2F9B">
      <w:pPr>
        <w:rPr>
          <w:sz w:val="24"/>
          <w:szCs w:val="24"/>
        </w:rPr>
      </w:pPr>
    </w:p>
    <w:p w14:paraId="437DC3A8" w14:textId="77777777" w:rsidR="006B2F9B" w:rsidRDefault="006B2F9B" w:rsidP="006B2F9B">
      <w:pPr>
        <w:rPr>
          <w:sz w:val="24"/>
          <w:szCs w:val="24"/>
        </w:rPr>
      </w:pPr>
      <w:r>
        <w:rPr>
          <w:sz w:val="24"/>
          <w:szCs w:val="24"/>
        </w:rPr>
        <w:t>Zubereitungszeit: 45 Minuten</w:t>
      </w:r>
    </w:p>
    <w:p w14:paraId="4AC7DCBF" w14:textId="77777777" w:rsidR="006B2F9B" w:rsidRPr="0030313D" w:rsidRDefault="006B2F9B" w:rsidP="00E76E01">
      <w:pPr>
        <w:pStyle w:val="ListParagraph"/>
        <w:numPr>
          <w:ilvl w:val="0"/>
          <w:numId w:val="173"/>
        </w:numPr>
        <w:spacing w:after="120"/>
        <w:ind w:left="714" w:hanging="357"/>
        <w:contextualSpacing w:val="0"/>
        <w:jc w:val="both"/>
        <w:rPr>
          <w:sz w:val="24"/>
          <w:szCs w:val="24"/>
        </w:rPr>
      </w:pPr>
      <w:r w:rsidRPr="0030313D">
        <w:rPr>
          <w:sz w:val="24"/>
          <w:szCs w:val="24"/>
        </w:rPr>
        <w:t>Die Zwiebeln und den Knoblauch schälen und sehr fein würfeln. In 2 EL Olivenöl unter Rühren glasig dünsten. Mit der Hälfte des Sherrys ablöschen und einkochen lassen. Abkühlen lassen.</w:t>
      </w:r>
    </w:p>
    <w:p w14:paraId="706C679F" w14:textId="77777777" w:rsidR="006B2F9B" w:rsidRPr="0030313D" w:rsidRDefault="006B2F9B" w:rsidP="00E76E01">
      <w:pPr>
        <w:pStyle w:val="ListParagraph"/>
        <w:numPr>
          <w:ilvl w:val="0"/>
          <w:numId w:val="173"/>
        </w:numPr>
        <w:spacing w:after="120"/>
        <w:ind w:left="714" w:hanging="357"/>
        <w:contextualSpacing w:val="0"/>
        <w:jc w:val="both"/>
        <w:rPr>
          <w:sz w:val="24"/>
          <w:szCs w:val="24"/>
        </w:rPr>
      </w:pPr>
      <w:r w:rsidRPr="0030313D">
        <w:rPr>
          <w:sz w:val="24"/>
          <w:szCs w:val="24"/>
        </w:rPr>
        <w:t>Für die Tomatensauce die Tomaten in der Dose zerkleinern und in einen Topf schütten. Thymianzweige waschen und mit übrigem Sherry und den zerkrümelten Chilischoten hinzufügen. Sauce bei mittlerer Hitze in etwa 30 Minuten sämig einkochen lassen, dann erst salzen.</w:t>
      </w:r>
    </w:p>
    <w:p w14:paraId="09D02F9B" w14:textId="77777777" w:rsidR="006B2F9B" w:rsidRPr="0030313D" w:rsidRDefault="006B2F9B" w:rsidP="00E76E01">
      <w:pPr>
        <w:pStyle w:val="ListParagraph"/>
        <w:numPr>
          <w:ilvl w:val="0"/>
          <w:numId w:val="173"/>
        </w:numPr>
        <w:spacing w:after="120"/>
        <w:ind w:left="714" w:hanging="357"/>
        <w:contextualSpacing w:val="0"/>
        <w:jc w:val="both"/>
        <w:rPr>
          <w:sz w:val="24"/>
          <w:szCs w:val="24"/>
        </w:rPr>
      </w:pPr>
      <w:r w:rsidRPr="0030313D">
        <w:rPr>
          <w:sz w:val="24"/>
          <w:szCs w:val="24"/>
        </w:rPr>
        <w:t>Inzwischen Zwiebelmischung, ei und Semmelbrösel zum Hackfleisch geben, salzen und zu einem glatten Teig verkneten. Zu walnussgroßen Bällchen formen.</w:t>
      </w:r>
    </w:p>
    <w:p w14:paraId="12BF1611" w14:textId="77777777" w:rsidR="006B2F9B" w:rsidRPr="0030313D" w:rsidRDefault="006B2F9B" w:rsidP="00E76E01">
      <w:pPr>
        <w:pStyle w:val="ListParagraph"/>
        <w:numPr>
          <w:ilvl w:val="0"/>
          <w:numId w:val="173"/>
        </w:numPr>
        <w:spacing w:after="120"/>
        <w:ind w:left="714" w:hanging="357"/>
        <w:contextualSpacing w:val="0"/>
        <w:jc w:val="both"/>
        <w:rPr>
          <w:sz w:val="24"/>
          <w:szCs w:val="24"/>
        </w:rPr>
      </w:pPr>
      <w:r w:rsidRPr="0030313D">
        <w:rPr>
          <w:sz w:val="24"/>
          <w:szCs w:val="24"/>
        </w:rPr>
        <w:t>Das übrige Öl in einer großen Pfanne erhitzen und die Fleischbällchen darin von allen Seiten schön braun braten. Die Tomatensauce (die Thymianzweige entfernen) dazu gießen und vorsichtig untermischen. Noch etwa 5 Minuten ziehen lassen.</w:t>
      </w:r>
    </w:p>
    <w:p w14:paraId="47BE4BF6" w14:textId="77777777" w:rsidR="006B2F9B" w:rsidRDefault="006B2F9B" w:rsidP="006B2F9B">
      <w:pPr>
        <w:rPr>
          <w:sz w:val="24"/>
          <w:szCs w:val="24"/>
        </w:rPr>
      </w:pPr>
    </w:p>
    <w:p w14:paraId="6A7508A3" w14:textId="77777777" w:rsidR="006B2F9B" w:rsidRDefault="006B2F9B" w:rsidP="006B2F9B">
      <w:pPr>
        <w:ind w:left="1416" w:hanging="1416"/>
        <w:jc w:val="both"/>
        <w:rPr>
          <w:sz w:val="24"/>
          <w:szCs w:val="24"/>
        </w:rPr>
      </w:pPr>
      <w:r>
        <w:rPr>
          <w:sz w:val="24"/>
          <w:szCs w:val="24"/>
        </w:rPr>
        <w:t>Kommentar:</w:t>
      </w:r>
      <w:r>
        <w:rPr>
          <w:sz w:val="24"/>
          <w:szCs w:val="24"/>
        </w:rPr>
        <w:tab/>
        <w:t>Diese Fleischbällchen ohne Sauce habe ich zu gefühlt tausenden Partys, Schulfesten, Ausflügen etc. gemacht. Wenn sie nicht verbrannt waren, kamen sie immer gut an. Vor allem, auch weil sie klein waren.</w:t>
      </w:r>
    </w:p>
    <w:p w14:paraId="26D9411D" w14:textId="77777777" w:rsidR="006B2F9B" w:rsidRDefault="006B2F9B" w:rsidP="006B2F9B">
      <w:pPr>
        <w:pStyle w:val="Heading2"/>
        <w:spacing w:after="240"/>
      </w:pPr>
      <w:r>
        <w:lastRenderedPageBreak/>
        <w:t>Lammhackbällchen in Tomatensauce</w:t>
      </w:r>
      <w:r>
        <w:rPr>
          <w:rStyle w:val="FootnoteReference"/>
        </w:rPr>
        <w:footnoteReference w:id="617"/>
      </w:r>
    </w:p>
    <w:p w14:paraId="77A3BE96" w14:textId="77777777" w:rsidR="006B2F9B" w:rsidRPr="00B5573F" w:rsidRDefault="006B2F9B" w:rsidP="00B5573F">
      <w:pPr>
        <w:jc w:val="both"/>
        <w:rPr>
          <w:sz w:val="24"/>
          <w:szCs w:val="24"/>
        </w:rPr>
      </w:pPr>
      <w:r w:rsidRPr="00B5573F">
        <w:rPr>
          <w:sz w:val="24"/>
          <w:szCs w:val="24"/>
          <w:u w:val="single"/>
        </w:rPr>
        <w:t xml:space="preserve">Zutaten </w:t>
      </w:r>
      <w:r w:rsidRPr="00B5573F">
        <w:rPr>
          <w:sz w:val="24"/>
          <w:szCs w:val="24"/>
        </w:rPr>
        <w:t>für 4 Portionen</w:t>
      </w:r>
    </w:p>
    <w:p w14:paraId="5FD38484" w14:textId="77777777" w:rsidR="006B2F9B" w:rsidRPr="00B5573F" w:rsidRDefault="006B2F9B" w:rsidP="00B5573F">
      <w:pPr>
        <w:jc w:val="both"/>
        <w:rPr>
          <w:sz w:val="24"/>
          <w:szCs w:val="24"/>
        </w:rPr>
      </w:pPr>
      <w:r w:rsidRPr="00B5573F">
        <w:rPr>
          <w:sz w:val="24"/>
          <w:szCs w:val="24"/>
        </w:rPr>
        <w:t>100 g Fladenbrot vom vortag</w:t>
      </w:r>
    </w:p>
    <w:p w14:paraId="508F97E4" w14:textId="77777777" w:rsidR="006B2F9B" w:rsidRPr="00B5573F" w:rsidRDefault="006B2F9B" w:rsidP="00B5573F">
      <w:pPr>
        <w:jc w:val="both"/>
        <w:rPr>
          <w:sz w:val="24"/>
          <w:szCs w:val="24"/>
        </w:rPr>
      </w:pPr>
      <w:r w:rsidRPr="00B5573F">
        <w:rPr>
          <w:sz w:val="24"/>
          <w:szCs w:val="24"/>
        </w:rPr>
        <w:t>1 Zwiebel</w:t>
      </w:r>
    </w:p>
    <w:p w14:paraId="2FC2DACC" w14:textId="77777777" w:rsidR="006B2F9B" w:rsidRPr="00B5573F" w:rsidRDefault="006B2F9B" w:rsidP="00B5573F">
      <w:pPr>
        <w:jc w:val="both"/>
        <w:rPr>
          <w:sz w:val="24"/>
          <w:szCs w:val="24"/>
        </w:rPr>
      </w:pPr>
      <w:r w:rsidRPr="00B5573F">
        <w:rPr>
          <w:sz w:val="24"/>
          <w:szCs w:val="24"/>
        </w:rPr>
        <w:t>1 Knoblauchzehe</w:t>
      </w:r>
    </w:p>
    <w:p w14:paraId="61509D33" w14:textId="77777777" w:rsidR="006B2F9B" w:rsidRPr="00B5573F" w:rsidRDefault="006B2F9B" w:rsidP="00B5573F">
      <w:pPr>
        <w:jc w:val="both"/>
        <w:rPr>
          <w:sz w:val="24"/>
          <w:szCs w:val="24"/>
        </w:rPr>
      </w:pPr>
      <w:r w:rsidRPr="00B5573F">
        <w:rPr>
          <w:sz w:val="24"/>
          <w:szCs w:val="24"/>
        </w:rPr>
        <w:t>4 EL Olivenöl</w:t>
      </w:r>
    </w:p>
    <w:p w14:paraId="6CAB863D" w14:textId="77777777" w:rsidR="006B2F9B" w:rsidRPr="00B5573F" w:rsidRDefault="006B2F9B" w:rsidP="00B5573F">
      <w:pPr>
        <w:jc w:val="both"/>
        <w:rPr>
          <w:sz w:val="24"/>
          <w:szCs w:val="24"/>
        </w:rPr>
      </w:pPr>
      <w:r w:rsidRPr="00B5573F">
        <w:rPr>
          <w:sz w:val="24"/>
          <w:szCs w:val="24"/>
        </w:rPr>
        <w:t>6-8 Stiele Minze</w:t>
      </w:r>
    </w:p>
    <w:p w14:paraId="0B49D4C4" w14:textId="77777777" w:rsidR="006B2F9B" w:rsidRPr="00B5573F" w:rsidRDefault="006B2F9B" w:rsidP="00B5573F">
      <w:pPr>
        <w:jc w:val="both"/>
        <w:rPr>
          <w:sz w:val="24"/>
          <w:szCs w:val="24"/>
        </w:rPr>
      </w:pPr>
      <w:r w:rsidRPr="00B5573F">
        <w:rPr>
          <w:sz w:val="24"/>
          <w:szCs w:val="24"/>
        </w:rPr>
        <w:t>400 g Lammhack</w:t>
      </w:r>
    </w:p>
    <w:p w14:paraId="2A740765" w14:textId="77777777" w:rsidR="006B2F9B" w:rsidRPr="00B5573F" w:rsidRDefault="006B2F9B" w:rsidP="00B5573F">
      <w:pPr>
        <w:jc w:val="both"/>
        <w:rPr>
          <w:sz w:val="24"/>
          <w:szCs w:val="24"/>
        </w:rPr>
      </w:pPr>
      <w:r w:rsidRPr="00B5573F">
        <w:rPr>
          <w:sz w:val="24"/>
          <w:szCs w:val="24"/>
        </w:rPr>
        <w:t>1-2 TL Harissa</w:t>
      </w:r>
    </w:p>
    <w:p w14:paraId="404C7D44" w14:textId="77777777" w:rsidR="006B2F9B" w:rsidRPr="00B5573F" w:rsidRDefault="006B2F9B" w:rsidP="00B5573F">
      <w:pPr>
        <w:jc w:val="both"/>
        <w:rPr>
          <w:sz w:val="24"/>
          <w:szCs w:val="24"/>
        </w:rPr>
      </w:pPr>
      <w:r w:rsidRPr="00B5573F">
        <w:rPr>
          <w:sz w:val="24"/>
          <w:szCs w:val="24"/>
        </w:rPr>
        <w:t>2 Eier</w:t>
      </w:r>
    </w:p>
    <w:p w14:paraId="516E6FCC" w14:textId="77777777" w:rsidR="006B2F9B" w:rsidRPr="00B5573F" w:rsidRDefault="006B2F9B" w:rsidP="00B5573F">
      <w:pPr>
        <w:jc w:val="both"/>
        <w:rPr>
          <w:sz w:val="24"/>
          <w:szCs w:val="24"/>
        </w:rPr>
      </w:pPr>
      <w:r w:rsidRPr="00B5573F">
        <w:rPr>
          <w:sz w:val="24"/>
          <w:szCs w:val="24"/>
        </w:rPr>
        <w:t>Salz, Zucker, Pfeffer</w:t>
      </w:r>
    </w:p>
    <w:p w14:paraId="14C3B3A3" w14:textId="77777777" w:rsidR="006B2F9B" w:rsidRPr="00B5573F" w:rsidRDefault="006B2F9B" w:rsidP="00B5573F">
      <w:pPr>
        <w:jc w:val="both"/>
        <w:rPr>
          <w:sz w:val="24"/>
          <w:szCs w:val="24"/>
        </w:rPr>
      </w:pPr>
      <w:r w:rsidRPr="00B5573F">
        <w:rPr>
          <w:sz w:val="24"/>
          <w:szCs w:val="24"/>
        </w:rPr>
        <w:t>1 TL gemahlener Zimt</w:t>
      </w:r>
    </w:p>
    <w:p w14:paraId="32CF357B" w14:textId="77777777" w:rsidR="006B2F9B" w:rsidRPr="00B5573F" w:rsidRDefault="006B2F9B" w:rsidP="00B5573F">
      <w:pPr>
        <w:jc w:val="both"/>
        <w:rPr>
          <w:sz w:val="24"/>
          <w:szCs w:val="24"/>
        </w:rPr>
      </w:pPr>
      <w:r w:rsidRPr="00B5573F">
        <w:rPr>
          <w:sz w:val="24"/>
          <w:szCs w:val="24"/>
        </w:rPr>
        <w:t>500 g passierte Tomaten</w:t>
      </w:r>
    </w:p>
    <w:p w14:paraId="52436B2D" w14:textId="77777777" w:rsidR="006B2F9B" w:rsidRPr="00B5573F" w:rsidRDefault="006B2F9B" w:rsidP="00B5573F">
      <w:pPr>
        <w:jc w:val="both"/>
        <w:rPr>
          <w:sz w:val="24"/>
          <w:szCs w:val="24"/>
        </w:rPr>
      </w:pPr>
      <w:r w:rsidRPr="00B5573F">
        <w:rPr>
          <w:sz w:val="24"/>
          <w:szCs w:val="24"/>
        </w:rPr>
        <w:t>100 ml Brühe</w:t>
      </w:r>
    </w:p>
    <w:p w14:paraId="7F737FBA" w14:textId="77777777" w:rsidR="006B2F9B" w:rsidRPr="00B5573F" w:rsidRDefault="006B2F9B" w:rsidP="00B5573F">
      <w:pPr>
        <w:jc w:val="both"/>
        <w:rPr>
          <w:sz w:val="24"/>
          <w:szCs w:val="24"/>
        </w:rPr>
      </w:pPr>
      <w:r w:rsidRPr="00B5573F">
        <w:rPr>
          <w:sz w:val="24"/>
          <w:szCs w:val="24"/>
        </w:rPr>
        <w:t>5 Stiele glatte Petersilie</w:t>
      </w:r>
    </w:p>
    <w:p w14:paraId="0CF7EF5F" w14:textId="77777777" w:rsidR="006B2F9B" w:rsidRPr="00B5573F" w:rsidRDefault="006B2F9B" w:rsidP="00B5573F">
      <w:pPr>
        <w:jc w:val="both"/>
        <w:rPr>
          <w:sz w:val="24"/>
          <w:szCs w:val="24"/>
        </w:rPr>
      </w:pPr>
      <w:r w:rsidRPr="00B5573F">
        <w:rPr>
          <w:sz w:val="24"/>
          <w:szCs w:val="24"/>
        </w:rPr>
        <w:t>150 g cremiger Feta-Käse, zerkrümelt</w:t>
      </w:r>
    </w:p>
    <w:p w14:paraId="1EA6B919" w14:textId="77777777" w:rsidR="006B2F9B" w:rsidRPr="00B5573F" w:rsidRDefault="006B2F9B" w:rsidP="00B5573F">
      <w:pPr>
        <w:jc w:val="both"/>
        <w:rPr>
          <w:sz w:val="24"/>
          <w:szCs w:val="24"/>
        </w:rPr>
      </w:pPr>
    </w:p>
    <w:p w14:paraId="7D17C6A6" w14:textId="77777777" w:rsidR="006B2F9B" w:rsidRPr="00B5573F" w:rsidRDefault="006B2F9B" w:rsidP="00B5573F">
      <w:pPr>
        <w:jc w:val="both"/>
        <w:rPr>
          <w:sz w:val="24"/>
          <w:szCs w:val="24"/>
        </w:rPr>
      </w:pPr>
      <w:r w:rsidRPr="00B5573F">
        <w:rPr>
          <w:sz w:val="24"/>
          <w:szCs w:val="24"/>
        </w:rPr>
        <w:t>Zubereitungszeit:</w:t>
      </w:r>
      <w:r w:rsidRPr="00B5573F">
        <w:rPr>
          <w:sz w:val="24"/>
          <w:szCs w:val="24"/>
        </w:rPr>
        <w:tab/>
        <w:t>30 Minuten</w:t>
      </w:r>
    </w:p>
    <w:p w14:paraId="142CD4F4" w14:textId="77777777" w:rsidR="006B2F9B" w:rsidRPr="00B5573F" w:rsidRDefault="006B2F9B" w:rsidP="00B40E8C">
      <w:pPr>
        <w:pStyle w:val="ListParagraph"/>
        <w:numPr>
          <w:ilvl w:val="0"/>
          <w:numId w:val="1906"/>
        </w:numPr>
        <w:spacing w:after="120"/>
        <w:ind w:left="714" w:hanging="357"/>
        <w:contextualSpacing w:val="0"/>
        <w:jc w:val="both"/>
        <w:rPr>
          <w:sz w:val="24"/>
          <w:szCs w:val="24"/>
        </w:rPr>
      </w:pPr>
      <w:r w:rsidRPr="00B5573F">
        <w:rPr>
          <w:sz w:val="24"/>
          <w:szCs w:val="24"/>
        </w:rPr>
        <w:t>Fladenbrot in kaltem Wasser einweichen. Zwiebel und Knoblauch in kleine Würfel schneiden. 2 EL Öl in einer großen beschichteten Pfanne erhitzen. Zwiebeln und Knoblauch darin bei mittlerer Hitze andünsten. Beiseitestellen. Minzblättchen von den Stielen zupfen und hacken. Brot kräftig ausdrücken und zerzupfen.</w:t>
      </w:r>
    </w:p>
    <w:p w14:paraId="16F257DB" w14:textId="2B6E0F87" w:rsidR="006B2F9B" w:rsidRPr="00B5573F" w:rsidRDefault="006B2F9B" w:rsidP="00B40E8C">
      <w:pPr>
        <w:pStyle w:val="ListParagraph"/>
        <w:numPr>
          <w:ilvl w:val="0"/>
          <w:numId w:val="1906"/>
        </w:numPr>
        <w:spacing w:after="120"/>
        <w:ind w:left="714" w:hanging="357"/>
        <w:contextualSpacing w:val="0"/>
        <w:jc w:val="both"/>
        <w:rPr>
          <w:sz w:val="24"/>
          <w:szCs w:val="24"/>
        </w:rPr>
      </w:pPr>
      <w:r w:rsidRPr="00B5573F">
        <w:rPr>
          <w:sz w:val="24"/>
          <w:szCs w:val="24"/>
        </w:rPr>
        <w:t>Hack, Brot, Minze, Harissa, Eier, die Hälfte der Knoblauch-Zwiebel-Mischung und Salz in einer Schüssel mit den Händen gut verkneten. Restliches Öl in de</w:t>
      </w:r>
      <w:r w:rsidR="00B5573F">
        <w:rPr>
          <w:sz w:val="24"/>
          <w:szCs w:val="24"/>
        </w:rPr>
        <w:t>r</w:t>
      </w:r>
      <w:r w:rsidRPr="00B5573F">
        <w:rPr>
          <w:sz w:val="24"/>
          <w:szCs w:val="24"/>
        </w:rPr>
        <w:t xml:space="preserve"> Pfanne erhitzen. Aus dem Hackteig mit geölten Händen walnussgroße Bällchen formen und bei mittlerer Hitze in der Pfanne rundum goldbraun braten. Restliche Knoblauch-Zwiebel-Mischung zugeben, dann 1 TL Zucker, Zimt, Tomaten und Brühe unterrühren. Bei starker Hitze 5-8 Minuten kochen lassen. Mit Salz und Pfeffer würzen.</w:t>
      </w:r>
    </w:p>
    <w:p w14:paraId="6A211D69" w14:textId="77777777" w:rsidR="006B2F9B" w:rsidRPr="00B5573F" w:rsidRDefault="006B2F9B" w:rsidP="00B40E8C">
      <w:pPr>
        <w:pStyle w:val="ListParagraph"/>
        <w:numPr>
          <w:ilvl w:val="0"/>
          <w:numId w:val="1906"/>
        </w:numPr>
        <w:spacing w:after="120"/>
        <w:ind w:left="714" w:hanging="357"/>
        <w:contextualSpacing w:val="0"/>
        <w:jc w:val="both"/>
        <w:rPr>
          <w:sz w:val="24"/>
          <w:szCs w:val="24"/>
        </w:rPr>
      </w:pPr>
      <w:r w:rsidRPr="00B5573F">
        <w:rPr>
          <w:sz w:val="24"/>
          <w:szCs w:val="24"/>
        </w:rPr>
        <w:t>Petersilienblättchen von den Stielen abzupfen und hacken. Über die Hackbällchen geben und mit Feta anrichten. Dazu passt Fladenbrot.</w:t>
      </w:r>
    </w:p>
    <w:p w14:paraId="6B963E1A" w14:textId="77777777" w:rsidR="006B2F9B" w:rsidRDefault="006B2F9B">
      <w:pPr>
        <w:rPr>
          <w:rFonts w:asciiTheme="majorHAnsi" w:eastAsiaTheme="majorEastAsia" w:hAnsiTheme="majorHAnsi" w:cstheme="majorBidi"/>
          <w:color w:val="2F5496" w:themeColor="accent1" w:themeShade="BF"/>
          <w:sz w:val="26"/>
          <w:szCs w:val="26"/>
        </w:rPr>
      </w:pPr>
      <w:r>
        <w:br w:type="page"/>
      </w:r>
    </w:p>
    <w:p w14:paraId="5E7D7929" w14:textId="77777777" w:rsidR="00085C95" w:rsidRDefault="00085C95" w:rsidP="00085C95">
      <w:pPr>
        <w:pStyle w:val="Heading2"/>
        <w:spacing w:after="240"/>
      </w:pPr>
      <w:r>
        <w:lastRenderedPageBreak/>
        <w:t>Curry-Hackfleisch-Bällchen</w:t>
      </w:r>
      <w:r>
        <w:rPr>
          <w:rStyle w:val="FootnoteReference"/>
        </w:rPr>
        <w:footnoteReference w:id="618"/>
      </w:r>
      <w:r>
        <w:t xml:space="preserve"> </w:t>
      </w:r>
    </w:p>
    <w:p w14:paraId="0E9DF6F5" w14:textId="77777777" w:rsidR="00085C95" w:rsidRDefault="00085C95" w:rsidP="00085C95">
      <w:pPr>
        <w:rPr>
          <w:sz w:val="24"/>
          <w:szCs w:val="24"/>
        </w:rPr>
      </w:pPr>
      <w:r w:rsidRPr="00387059">
        <w:rPr>
          <w:sz w:val="24"/>
          <w:szCs w:val="24"/>
          <w:u w:val="single"/>
        </w:rPr>
        <w:t>Zutaten</w:t>
      </w:r>
      <w:r>
        <w:rPr>
          <w:sz w:val="24"/>
          <w:szCs w:val="24"/>
        </w:rPr>
        <w:t xml:space="preserve"> für 25-30 Stück</w:t>
      </w:r>
    </w:p>
    <w:p w14:paraId="5D17DF68" w14:textId="77777777" w:rsidR="00085C95" w:rsidRDefault="00085C95" w:rsidP="00085C95">
      <w:pPr>
        <w:rPr>
          <w:sz w:val="24"/>
          <w:szCs w:val="24"/>
        </w:rPr>
      </w:pPr>
      <w:r>
        <w:rPr>
          <w:sz w:val="24"/>
          <w:szCs w:val="24"/>
        </w:rPr>
        <w:t>2 EL Olivenöl</w:t>
      </w:r>
    </w:p>
    <w:p w14:paraId="77E280C7" w14:textId="77777777" w:rsidR="00085C95" w:rsidRDefault="00085C95" w:rsidP="00085C95">
      <w:pPr>
        <w:rPr>
          <w:sz w:val="24"/>
          <w:szCs w:val="24"/>
        </w:rPr>
      </w:pPr>
      <w:r>
        <w:rPr>
          <w:sz w:val="24"/>
          <w:szCs w:val="24"/>
        </w:rPr>
        <w:t>1 große Zwiebel, feingehackt</w:t>
      </w:r>
    </w:p>
    <w:p w14:paraId="477356FE" w14:textId="77777777" w:rsidR="00085C95" w:rsidRDefault="00085C95" w:rsidP="00085C95">
      <w:pPr>
        <w:rPr>
          <w:sz w:val="24"/>
          <w:szCs w:val="24"/>
        </w:rPr>
      </w:pPr>
      <w:r>
        <w:rPr>
          <w:sz w:val="24"/>
          <w:szCs w:val="24"/>
        </w:rPr>
        <w:t>1 Knoblauchzehe, feingehackt</w:t>
      </w:r>
    </w:p>
    <w:p w14:paraId="2EDD1C20" w14:textId="77777777" w:rsidR="00085C95" w:rsidRDefault="00085C95" w:rsidP="00085C95">
      <w:pPr>
        <w:rPr>
          <w:sz w:val="24"/>
          <w:szCs w:val="24"/>
        </w:rPr>
      </w:pPr>
      <w:r>
        <w:rPr>
          <w:sz w:val="24"/>
          <w:szCs w:val="24"/>
        </w:rPr>
        <w:t>50 g Butter</w:t>
      </w:r>
    </w:p>
    <w:p w14:paraId="738CC6E5" w14:textId="77777777" w:rsidR="00085C95" w:rsidRDefault="00085C95" w:rsidP="00085C95">
      <w:pPr>
        <w:rPr>
          <w:sz w:val="24"/>
          <w:szCs w:val="24"/>
        </w:rPr>
      </w:pPr>
      <w:r>
        <w:rPr>
          <w:sz w:val="24"/>
          <w:szCs w:val="24"/>
        </w:rPr>
        <w:t>1 EL Currypulver</w:t>
      </w:r>
    </w:p>
    <w:p w14:paraId="7AB74622" w14:textId="77777777" w:rsidR="00085C95" w:rsidRDefault="00085C95" w:rsidP="00085C95">
      <w:pPr>
        <w:rPr>
          <w:sz w:val="24"/>
          <w:szCs w:val="24"/>
        </w:rPr>
      </w:pPr>
      <w:r>
        <w:rPr>
          <w:sz w:val="24"/>
          <w:szCs w:val="24"/>
        </w:rPr>
        <w:t>2 EL Mehl</w:t>
      </w:r>
    </w:p>
    <w:p w14:paraId="640A8BCC" w14:textId="77777777" w:rsidR="00085C95" w:rsidRDefault="00085C95" w:rsidP="00085C95">
      <w:pPr>
        <w:rPr>
          <w:sz w:val="24"/>
          <w:szCs w:val="24"/>
        </w:rPr>
      </w:pPr>
      <w:r>
        <w:rPr>
          <w:sz w:val="24"/>
          <w:szCs w:val="24"/>
        </w:rPr>
        <w:t>185 ml Milch</w:t>
      </w:r>
    </w:p>
    <w:p w14:paraId="03A1FE49" w14:textId="77777777" w:rsidR="00085C95" w:rsidRDefault="00085C95" w:rsidP="00085C95">
      <w:pPr>
        <w:rPr>
          <w:sz w:val="24"/>
          <w:szCs w:val="24"/>
        </w:rPr>
      </w:pPr>
      <w:r>
        <w:rPr>
          <w:sz w:val="24"/>
          <w:szCs w:val="24"/>
        </w:rPr>
        <w:t>1 EL Mango- oder Tomatenchutney</w:t>
      </w:r>
    </w:p>
    <w:p w14:paraId="78A4DC94" w14:textId="77777777" w:rsidR="00085C95" w:rsidRDefault="00085C95" w:rsidP="00085C95">
      <w:pPr>
        <w:rPr>
          <w:sz w:val="24"/>
          <w:szCs w:val="24"/>
        </w:rPr>
      </w:pPr>
      <w:r>
        <w:rPr>
          <w:sz w:val="24"/>
          <w:szCs w:val="24"/>
        </w:rPr>
        <w:t>400 g kaltes, gegartes Lamm-, Rind- oder Hühnerfleisch, gehackt</w:t>
      </w:r>
    </w:p>
    <w:p w14:paraId="67AF2475" w14:textId="77777777" w:rsidR="00085C95" w:rsidRDefault="00085C95" w:rsidP="00085C95">
      <w:pPr>
        <w:rPr>
          <w:sz w:val="24"/>
          <w:szCs w:val="24"/>
        </w:rPr>
      </w:pPr>
      <w:r>
        <w:rPr>
          <w:sz w:val="24"/>
          <w:szCs w:val="24"/>
        </w:rPr>
        <w:t>30 g Mehl zusätzlich zum Panieren</w:t>
      </w:r>
    </w:p>
    <w:p w14:paraId="45167EBC" w14:textId="77777777" w:rsidR="00085C95" w:rsidRDefault="00085C95" w:rsidP="00085C95">
      <w:pPr>
        <w:rPr>
          <w:sz w:val="24"/>
          <w:szCs w:val="24"/>
        </w:rPr>
      </w:pPr>
      <w:r>
        <w:rPr>
          <w:sz w:val="24"/>
          <w:szCs w:val="24"/>
        </w:rPr>
        <w:t>2 Eier</w:t>
      </w:r>
    </w:p>
    <w:p w14:paraId="0B08D129" w14:textId="77777777" w:rsidR="00085C95" w:rsidRDefault="00085C95" w:rsidP="00085C95">
      <w:pPr>
        <w:rPr>
          <w:sz w:val="24"/>
          <w:szCs w:val="24"/>
        </w:rPr>
      </w:pPr>
      <w:r>
        <w:rPr>
          <w:sz w:val="24"/>
          <w:szCs w:val="24"/>
        </w:rPr>
        <w:t>125 g Paniermehl</w:t>
      </w:r>
    </w:p>
    <w:p w14:paraId="6C4CC3B8" w14:textId="77777777" w:rsidR="00085C95" w:rsidRDefault="00085C95" w:rsidP="00085C95">
      <w:pPr>
        <w:rPr>
          <w:sz w:val="24"/>
          <w:szCs w:val="24"/>
        </w:rPr>
      </w:pPr>
      <w:r>
        <w:rPr>
          <w:sz w:val="24"/>
          <w:szCs w:val="24"/>
        </w:rPr>
        <w:t>Öl zum Frittieren</w:t>
      </w:r>
    </w:p>
    <w:p w14:paraId="57FD6207" w14:textId="77777777" w:rsidR="00085C95" w:rsidRDefault="00085C95" w:rsidP="00085C95">
      <w:pPr>
        <w:rPr>
          <w:sz w:val="24"/>
          <w:szCs w:val="24"/>
        </w:rPr>
      </w:pPr>
    </w:p>
    <w:p w14:paraId="2EA68DDF" w14:textId="77777777" w:rsidR="00085C95" w:rsidRDefault="00085C95" w:rsidP="00085C95">
      <w:pPr>
        <w:rPr>
          <w:sz w:val="24"/>
          <w:szCs w:val="24"/>
        </w:rPr>
      </w:pPr>
      <w:r>
        <w:rPr>
          <w:sz w:val="24"/>
          <w:szCs w:val="24"/>
        </w:rPr>
        <w:t>Zubereitungszeit: 40 Minuten plus Kühlzeit plus Kochzeit 40 Minuten</w:t>
      </w:r>
    </w:p>
    <w:p w14:paraId="469D69FF" w14:textId="77777777" w:rsidR="00085C95" w:rsidRPr="00123B05" w:rsidRDefault="00085C95" w:rsidP="00B40E8C">
      <w:pPr>
        <w:pStyle w:val="ListParagraph"/>
        <w:numPr>
          <w:ilvl w:val="0"/>
          <w:numId w:val="857"/>
        </w:numPr>
        <w:jc w:val="both"/>
        <w:rPr>
          <w:sz w:val="24"/>
          <w:szCs w:val="24"/>
        </w:rPr>
      </w:pPr>
      <w:r w:rsidRPr="00123B05">
        <w:rPr>
          <w:sz w:val="24"/>
          <w:szCs w:val="24"/>
        </w:rPr>
        <w:t>Das Öl in einem mittelgroßen Topf erhitzen; die Zwiebel zugedeckt bei mittlerer Hitze 5 Minuten weich und goldfarben dünsten. Knoblauch zugeben, weitere 30 Sekunden dünsten. Die Butter im Topf zerlassen; Curry zugeben und rühren, bis er seinen Duft entfaltet. Nun das Mehl zufügen. 1 Minute erhitzen, bis sich Blasen bilden. Vom Herd nehmen. Nach und nach die Milch einrühren. Zurück auf den Herd stellen. Auf mittlerer Stufe stetig rühren. Zurück auf den Herd stellen. Auf mittlerer Stufe stetig rühren, bis die Sauce aufkocht und eindickt. Die Hitze reduzieren, 2 Minuten köcheln. Chutney und je 174 TL Salz und Pfeffer zugeben. Vom Herd nehmen, das Fleisch unterrühren. Abkühlen lassen, mit Frischhaltefolie abgedeckt mindestens 1 Stunde kaltstellen.</w:t>
      </w:r>
    </w:p>
    <w:p w14:paraId="1FF82824" w14:textId="77777777" w:rsidR="00085C95" w:rsidRPr="00123B05" w:rsidRDefault="00085C95" w:rsidP="00B40E8C">
      <w:pPr>
        <w:pStyle w:val="ListParagraph"/>
        <w:numPr>
          <w:ilvl w:val="0"/>
          <w:numId w:val="857"/>
        </w:numPr>
        <w:jc w:val="both"/>
        <w:rPr>
          <w:sz w:val="24"/>
          <w:szCs w:val="24"/>
        </w:rPr>
      </w:pPr>
      <w:r w:rsidRPr="00123B05">
        <w:rPr>
          <w:sz w:val="24"/>
          <w:szCs w:val="24"/>
        </w:rPr>
        <w:t>Mit feuchten Händen je 1 EL der Masse zu Bällchen formen und auf ein mit Backpapier belegtes Blech legen.</w:t>
      </w:r>
    </w:p>
    <w:p w14:paraId="0E28B204" w14:textId="77777777" w:rsidR="00085C95" w:rsidRPr="00123B05" w:rsidRDefault="00085C95" w:rsidP="00B40E8C">
      <w:pPr>
        <w:pStyle w:val="ListParagraph"/>
        <w:numPr>
          <w:ilvl w:val="0"/>
          <w:numId w:val="857"/>
        </w:numPr>
        <w:jc w:val="both"/>
        <w:rPr>
          <w:sz w:val="24"/>
          <w:szCs w:val="24"/>
        </w:rPr>
      </w:pPr>
      <w:r w:rsidRPr="00123B05">
        <w:rPr>
          <w:sz w:val="24"/>
          <w:szCs w:val="24"/>
        </w:rPr>
        <w:t>Das zusätzliche Mehl auf einen Teller schütten. Die Eier in einer flachen Schale verquirlen. Das Paniermehl auf ein Blatt Backpapier geben. Die Bällchen in Mehl wenden, überschüssiges Mehl abschütteln, in das Ei tauchen und mit Paniermehl überziehen. Abgedeckt 1 Stunde oder über Nacht auf dem Blech kaltstellen.</w:t>
      </w:r>
    </w:p>
    <w:p w14:paraId="4A41FB20" w14:textId="77777777" w:rsidR="00085C95" w:rsidRDefault="00085C95" w:rsidP="00B40E8C">
      <w:pPr>
        <w:pStyle w:val="ListParagraph"/>
        <w:numPr>
          <w:ilvl w:val="0"/>
          <w:numId w:val="857"/>
        </w:numPr>
        <w:jc w:val="both"/>
        <w:rPr>
          <w:sz w:val="24"/>
          <w:szCs w:val="24"/>
        </w:rPr>
      </w:pPr>
      <w:r w:rsidRPr="00123B05">
        <w:rPr>
          <w:sz w:val="24"/>
          <w:szCs w:val="24"/>
        </w:rPr>
        <w:lastRenderedPageBreak/>
        <w:t>Einen tiefen, gusseisernen Topf zu 1/3 mit Öl füllen; auf 180 Grad erhitzen. Das Öl hat die richtige Temperatur, wenn ein Brotwürfel darin in 30 Sekunden goldbraun wird. Die Fleischbällchen portionsweise 2 Minuten rundum goldbraun frittieren. Mit einem Schaumlöffel herausnehmen und auf Küchenpapier abtropfen lassen. Mit dem Chutney servieren.</w:t>
      </w:r>
    </w:p>
    <w:p w14:paraId="604BD2E4" w14:textId="77777777" w:rsidR="00085C95" w:rsidRDefault="00085C95" w:rsidP="00085C95">
      <w:pPr>
        <w:rPr>
          <w:sz w:val="24"/>
          <w:szCs w:val="24"/>
        </w:rPr>
      </w:pPr>
      <w:r>
        <w:rPr>
          <w:sz w:val="24"/>
          <w:szCs w:val="24"/>
        </w:rPr>
        <w:br w:type="page"/>
      </w:r>
    </w:p>
    <w:p w14:paraId="7813B180" w14:textId="77777777" w:rsidR="00B220B5" w:rsidRDefault="00B220B5" w:rsidP="00B220B5">
      <w:pPr>
        <w:pStyle w:val="Heading2"/>
        <w:spacing w:after="240"/>
      </w:pPr>
      <w:r>
        <w:lastRenderedPageBreak/>
        <w:t>Hackbällchen mit Sesam und Feigen</w:t>
      </w:r>
      <w:r>
        <w:rPr>
          <w:rStyle w:val="FootnoteReference"/>
        </w:rPr>
        <w:footnoteReference w:id="619"/>
      </w:r>
      <w:r>
        <w:t xml:space="preserve"> </w:t>
      </w:r>
    </w:p>
    <w:p w14:paraId="268D7470" w14:textId="77777777" w:rsidR="00B220B5" w:rsidRDefault="00B220B5" w:rsidP="00B220B5">
      <w:pPr>
        <w:rPr>
          <w:sz w:val="24"/>
          <w:szCs w:val="24"/>
        </w:rPr>
      </w:pPr>
      <w:r w:rsidRPr="00E04044">
        <w:rPr>
          <w:sz w:val="24"/>
          <w:szCs w:val="24"/>
          <w:u w:val="single"/>
        </w:rPr>
        <w:t>Zutaten</w:t>
      </w:r>
      <w:r>
        <w:rPr>
          <w:sz w:val="24"/>
          <w:szCs w:val="24"/>
        </w:rPr>
        <w:t xml:space="preserve"> (für 24 Stück)</w:t>
      </w:r>
    </w:p>
    <w:p w14:paraId="1BB8A6C2" w14:textId="77777777" w:rsidR="00B220B5" w:rsidRDefault="00B220B5" w:rsidP="00B220B5">
      <w:pPr>
        <w:rPr>
          <w:sz w:val="24"/>
          <w:szCs w:val="24"/>
        </w:rPr>
      </w:pPr>
      <w:r>
        <w:rPr>
          <w:sz w:val="24"/>
          <w:szCs w:val="24"/>
        </w:rPr>
        <w:t>70 g Feta</w:t>
      </w:r>
    </w:p>
    <w:p w14:paraId="15E2318D" w14:textId="77777777" w:rsidR="00B220B5" w:rsidRDefault="00B220B5" w:rsidP="00B220B5">
      <w:pPr>
        <w:rPr>
          <w:sz w:val="24"/>
          <w:szCs w:val="24"/>
        </w:rPr>
      </w:pPr>
      <w:r>
        <w:rPr>
          <w:sz w:val="24"/>
          <w:szCs w:val="24"/>
        </w:rPr>
        <w:t>1 Knoblauchzehe</w:t>
      </w:r>
    </w:p>
    <w:p w14:paraId="2193B63B" w14:textId="77777777" w:rsidR="00B220B5" w:rsidRDefault="00B220B5" w:rsidP="00B220B5">
      <w:pPr>
        <w:rPr>
          <w:sz w:val="24"/>
          <w:szCs w:val="24"/>
        </w:rPr>
      </w:pPr>
      <w:r>
        <w:rPr>
          <w:sz w:val="24"/>
          <w:szCs w:val="24"/>
        </w:rPr>
        <w:t>1 EI</w:t>
      </w:r>
    </w:p>
    <w:p w14:paraId="3AC2BE44" w14:textId="77777777" w:rsidR="00B220B5" w:rsidRDefault="00B220B5" w:rsidP="00B220B5">
      <w:pPr>
        <w:rPr>
          <w:sz w:val="24"/>
          <w:szCs w:val="24"/>
        </w:rPr>
      </w:pPr>
      <w:r>
        <w:rPr>
          <w:sz w:val="24"/>
          <w:szCs w:val="24"/>
        </w:rPr>
        <w:t>1 EL Rosmarinnadeln (fein gehackt)</w:t>
      </w:r>
    </w:p>
    <w:p w14:paraId="5C09FF75" w14:textId="77777777" w:rsidR="00B220B5" w:rsidRDefault="00B220B5" w:rsidP="00B220B5">
      <w:pPr>
        <w:rPr>
          <w:sz w:val="24"/>
          <w:szCs w:val="24"/>
        </w:rPr>
      </w:pPr>
      <w:r>
        <w:rPr>
          <w:sz w:val="24"/>
          <w:szCs w:val="24"/>
        </w:rPr>
        <w:t>400 g Rinderhackfleisch</w:t>
      </w:r>
    </w:p>
    <w:p w14:paraId="069A13A8" w14:textId="77777777" w:rsidR="00B220B5" w:rsidRDefault="00B220B5" w:rsidP="00B220B5">
      <w:pPr>
        <w:rPr>
          <w:sz w:val="24"/>
          <w:szCs w:val="24"/>
        </w:rPr>
      </w:pPr>
      <w:r>
        <w:rPr>
          <w:sz w:val="24"/>
          <w:szCs w:val="24"/>
        </w:rPr>
        <w:t>Salz</w:t>
      </w:r>
    </w:p>
    <w:p w14:paraId="5FF0D9F0" w14:textId="77777777" w:rsidR="00B220B5" w:rsidRDefault="00B220B5" w:rsidP="00B220B5">
      <w:pPr>
        <w:rPr>
          <w:sz w:val="24"/>
          <w:szCs w:val="24"/>
        </w:rPr>
      </w:pPr>
      <w:r>
        <w:rPr>
          <w:sz w:val="24"/>
          <w:szCs w:val="24"/>
        </w:rPr>
        <w:t>Pfeffer</w:t>
      </w:r>
    </w:p>
    <w:p w14:paraId="35E5B816" w14:textId="77777777" w:rsidR="00B220B5" w:rsidRDefault="00B220B5" w:rsidP="00B220B5">
      <w:pPr>
        <w:rPr>
          <w:sz w:val="24"/>
          <w:szCs w:val="24"/>
        </w:rPr>
      </w:pPr>
      <w:r>
        <w:rPr>
          <w:sz w:val="24"/>
          <w:szCs w:val="24"/>
        </w:rPr>
        <w:t>6 EL Sesamsaat</w:t>
      </w:r>
    </w:p>
    <w:p w14:paraId="48D3ED0C" w14:textId="77777777" w:rsidR="00B220B5" w:rsidRDefault="00B220B5" w:rsidP="00B220B5">
      <w:pPr>
        <w:rPr>
          <w:sz w:val="24"/>
          <w:szCs w:val="24"/>
        </w:rPr>
      </w:pPr>
      <w:r>
        <w:rPr>
          <w:sz w:val="24"/>
          <w:szCs w:val="24"/>
        </w:rPr>
        <w:t>2 EL Öl</w:t>
      </w:r>
    </w:p>
    <w:p w14:paraId="0539C306" w14:textId="77777777" w:rsidR="00B220B5" w:rsidRDefault="00B220B5" w:rsidP="00B220B5">
      <w:pPr>
        <w:rPr>
          <w:sz w:val="24"/>
          <w:szCs w:val="24"/>
        </w:rPr>
      </w:pPr>
      <w:r>
        <w:rPr>
          <w:sz w:val="24"/>
          <w:szCs w:val="24"/>
        </w:rPr>
        <w:t>3 frische Feigen</w:t>
      </w:r>
    </w:p>
    <w:p w14:paraId="13FB729B" w14:textId="77777777" w:rsidR="00B220B5" w:rsidRDefault="00B220B5" w:rsidP="00B220B5">
      <w:pPr>
        <w:rPr>
          <w:sz w:val="24"/>
          <w:szCs w:val="24"/>
        </w:rPr>
      </w:pPr>
    </w:p>
    <w:p w14:paraId="30686B58" w14:textId="77777777" w:rsidR="00B220B5" w:rsidRDefault="00B220B5" w:rsidP="00B220B5">
      <w:pPr>
        <w:rPr>
          <w:sz w:val="24"/>
          <w:szCs w:val="24"/>
        </w:rPr>
      </w:pPr>
      <w:r>
        <w:rPr>
          <w:sz w:val="24"/>
          <w:szCs w:val="24"/>
        </w:rPr>
        <w:t>Zubereitungszeit: 40 Minuten</w:t>
      </w:r>
    </w:p>
    <w:p w14:paraId="30EAC9F0" w14:textId="77777777" w:rsidR="00B220B5" w:rsidRPr="00930510" w:rsidRDefault="00B220B5" w:rsidP="00B40E8C">
      <w:pPr>
        <w:pStyle w:val="ListParagraph"/>
        <w:numPr>
          <w:ilvl w:val="0"/>
          <w:numId w:val="669"/>
        </w:numPr>
        <w:spacing w:after="120"/>
        <w:ind w:left="714" w:hanging="357"/>
        <w:contextualSpacing w:val="0"/>
        <w:jc w:val="both"/>
        <w:rPr>
          <w:sz w:val="24"/>
          <w:szCs w:val="24"/>
        </w:rPr>
      </w:pPr>
      <w:r w:rsidRPr="00930510">
        <w:rPr>
          <w:sz w:val="24"/>
          <w:szCs w:val="24"/>
        </w:rPr>
        <w:t>Feta in 24 Würfel schneiden. Knoblauch hacken, mit Ei, Rosmarin, Hackfleisch, Salz und Pfeffer verkneten. Mit leicht angefeuchteten Händen 24 Kugeln formen und flach drücken. Je 1 Feta-Würfel in die Mitte drücken, zu Bällchen rollen.</w:t>
      </w:r>
    </w:p>
    <w:p w14:paraId="3A51D427" w14:textId="77777777" w:rsidR="00B220B5" w:rsidRDefault="00B220B5" w:rsidP="00B40E8C">
      <w:pPr>
        <w:pStyle w:val="ListParagraph"/>
        <w:numPr>
          <w:ilvl w:val="0"/>
          <w:numId w:val="669"/>
        </w:numPr>
        <w:spacing w:after="120"/>
        <w:ind w:left="714" w:hanging="357"/>
        <w:contextualSpacing w:val="0"/>
        <w:jc w:val="both"/>
        <w:rPr>
          <w:sz w:val="24"/>
          <w:szCs w:val="24"/>
        </w:rPr>
      </w:pPr>
      <w:r w:rsidRPr="00930510">
        <w:rPr>
          <w:sz w:val="24"/>
          <w:szCs w:val="24"/>
        </w:rPr>
        <w:t>Sesam in einen tiefen Teller geben. Bällchen darin wälzen. Öl in einer Pfanne erhitzen. Hackbällchen portionsweise darin 8 – 10 Minuten braten. Feigen vierteln. Jedes Viertel quer halbieren. Erst 1 Stück Feige, dann 1 Bällchen auf die Spieße stecken. Kalt oder warm servieren</w:t>
      </w:r>
      <w:r>
        <w:rPr>
          <w:sz w:val="24"/>
          <w:szCs w:val="24"/>
        </w:rPr>
        <w:t>.</w:t>
      </w:r>
    </w:p>
    <w:p w14:paraId="7044BF72" w14:textId="77777777" w:rsidR="00B220B5" w:rsidRDefault="00B220B5" w:rsidP="00B220B5">
      <w:pPr>
        <w:rPr>
          <w:sz w:val="24"/>
          <w:szCs w:val="24"/>
        </w:rPr>
      </w:pPr>
      <w:r>
        <w:rPr>
          <w:sz w:val="24"/>
          <w:szCs w:val="24"/>
        </w:rPr>
        <w:br w:type="page"/>
      </w:r>
    </w:p>
    <w:p w14:paraId="1CAB1E51" w14:textId="4B84C8E2" w:rsidR="00C07C88" w:rsidRDefault="00C07C88" w:rsidP="00C07C88">
      <w:pPr>
        <w:pStyle w:val="Heading2"/>
        <w:spacing w:after="240"/>
      </w:pPr>
      <w:r>
        <w:lastRenderedPageBreak/>
        <w:t>Königsberger Klopse</w:t>
      </w:r>
      <w:r>
        <w:rPr>
          <w:rStyle w:val="FootnoteReference"/>
        </w:rPr>
        <w:footnoteReference w:id="620"/>
      </w:r>
    </w:p>
    <w:p w14:paraId="6BB6C6CA" w14:textId="77777777" w:rsidR="00C07C88" w:rsidRDefault="00C07C88" w:rsidP="00C07C88">
      <w:pPr>
        <w:rPr>
          <w:sz w:val="24"/>
          <w:szCs w:val="24"/>
        </w:rPr>
      </w:pPr>
      <w:r w:rsidRPr="00F40D66">
        <w:rPr>
          <w:sz w:val="24"/>
          <w:szCs w:val="24"/>
          <w:u w:val="single"/>
        </w:rPr>
        <w:t>Zutaten</w:t>
      </w:r>
      <w:r>
        <w:rPr>
          <w:sz w:val="24"/>
          <w:szCs w:val="24"/>
        </w:rPr>
        <w:t xml:space="preserve"> (für 4 Personen):</w:t>
      </w:r>
    </w:p>
    <w:p w14:paraId="5DF52A84" w14:textId="77777777" w:rsidR="00C07C88" w:rsidRPr="00F40D66" w:rsidRDefault="00C07C88" w:rsidP="00C07C88">
      <w:pPr>
        <w:rPr>
          <w:i/>
          <w:iCs/>
          <w:sz w:val="24"/>
          <w:szCs w:val="24"/>
        </w:rPr>
      </w:pPr>
      <w:r w:rsidRPr="00F40D66">
        <w:rPr>
          <w:i/>
          <w:iCs/>
          <w:sz w:val="24"/>
          <w:szCs w:val="24"/>
        </w:rPr>
        <w:t>Für die Klopse:</w:t>
      </w:r>
    </w:p>
    <w:p w14:paraId="216D02F7" w14:textId="77777777" w:rsidR="00C07C88" w:rsidRDefault="00C07C88" w:rsidP="00C07C88">
      <w:pPr>
        <w:rPr>
          <w:sz w:val="24"/>
          <w:szCs w:val="24"/>
        </w:rPr>
      </w:pPr>
      <w:r>
        <w:rPr>
          <w:sz w:val="24"/>
          <w:szCs w:val="24"/>
        </w:rPr>
        <w:t>1 Brötchen vom Vortag</w:t>
      </w:r>
    </w:p>
    <w:p w14:paraId="6E177E9E" w14:textId="77777777" w:rsidR="00C07C88" w:rsidRDefault="00C07C88" w:rsidP="00C07C88">
      <w:pPr>
        <w:rPr>
          <w:sz w:val="24"/>
          <w:szCs w:val="24"/>
        </w:rPr>
      </w:pPr>
      <w:r>
        <w:rPr>
          <w:sz w:val="24"/>
          <w:szCs w:val="24"/>
        </w:rPr>
        <w:t>1/8l lauwarme Milch</w:t>
      </w:r>
    </w:p>
    <w:p w14:paraId="166158C7" w14:textId="77777777" w:rsidR="00C07C88" w:rsidRDefault="00C07C88" w:rsidP="00C07C88">
      <w:pPr>
        <w:rPr>
          <w:sz w:val="24"/>
          <w:szCs w:val="24"/>
        </w:rPr>
      </w:pPr>
      <w:r>
        <w:rPr>
          <w:sz w:val="24"/>
          <w:szCs w:val="24"/>
        </w:rPr>
        <w:t>500g Kalbs-Hackfleisch (ersatzweise mageres Rinder-Hackfleisch)</w:t>
      </w:r>
    </w:p>
    <w:p w14:paraId="2F979AFE" w14:textId="77777777" w:rsidR="00C07C88" w:rsidRDefault="00C07C88" w:rsidP="00C07C88">
      <w:pPr>
        <w:rPr>
          <w:sz w:val="24"/>
          <w:szCs w:val="24"/>
        </w:rPr>
      </w:pPr>
      <w:r>
        <w:rPr>
          <w:sz w:val="24"/>
          <w:szCs w:val="24"/>
        </w:rPr>
        <w:t>1 großes Ei</w:t>
      </w:r>
    </w:p>
    <w:p w14:paraId="6621CDCD" w14:textId="77777777" w:rsidR="00C07C88" w:rsidRDefault="00C07C88" w:rsidP="00C07C88">
      <w:pPr>
        <w:rPr>
          <w:sz w:val="24"/>
          <w:szCs w:val="24"/>
        </w:rPr>
      </w:pPr>
      <w:r>
        <w:rPr>
          <w:sz w:val="24"/>
          <w:szCs w:val="24"/>
        </w:rPr>
        <w:t>2 eingelegte Sardellenfilets</w:t>
      </w:r>
    </w:p>
    <w:p w14:paraId="39E10EE9" w14:textId="77777777" w:rsidR="00C07C88" w:rsidRDefault="00C07C88" w:rsidP="00C07C88">
      <w:pPr>
        <w:rPr>
          <w:sz w:val="24"/>
          <w:szCs w:val="24"/>
        </w:rPr>
      </w:pPr>
      <w:r>
        <w:rPr>
          <w:sz w:val="24"/>
          <w:szCs w:val="24"/>
        </w:rPr>
        <w:t>2 Zwiebeln</w:t>
      </w:r>
    </w:p>
    <w:p w14:paraId="0A05C788" w14:textId="77777777" w:rsidR="00C07C88" w:rsidRDefault="00C07C88" w:rsidP="00C07C88">
      <w:pPr>
        <w:rPr>
          <w:sz w:val="24"/>
          <w:szCs w:val="24"/>
        </w:rPr>
      </w:pPr>
      <w:r>
        <w:rPr>
          <w:sz w:val="24"/>
          <w:szCs w:val="24"/>
        </w:rPr>
        <w:t>1 TL Butter</w:t>
      </w:r>
    </w:p>
    <w:p w14:paraId="1AC45971" w14:textId="77777777" w:rsidR="00C07C88" w:rsidRDefault="00C07C88" w:rsidP="00C07C88">
      <w:pPr>
        <w:rPr>
          <w:sz w:val="24"/>
          <w:szCs w:val="24"/>
        </w:rPr>
      </w:pPr>
      <w:r>
        <w:rPr>
          <w:sz w:val="24"/>
          <w:szCs w:val="24"/>
        </w:rPr>
        <w:t>1 Bund glatte Petersilie</w:t>
      </w:r>
    </w:p>
    <w:p w14:paraId="79A7FDE4" w14:textId="77777777" w:rsidR="00C07C88" w:rsidRDefault="00C07C88" w:rsidP="00C07C88">
      <w:pPr>
        <w:rPr>
          <w:sz w:val="24"/>
          <w:szCs w:val="24"/>
        </w:rPr>
      </w:pPr>
      <w:r>
        <w:rPr>
          <w:sz w:val="24"/>
          <w:szCs w:val="24"/>
        </w:rPr>
        <w:t>1 kleine unbehandelte Zitrone</w:t>
      </w:r>
    </w:p>
    <w:p w14:paraId="3CC41CB9" w14:textId="77777777" w:rsidR="00C07C88" w:rsidRDefault="00C07C88" w:rsidP="00C07C88">
      <w:pPr>
        <w:rPr>
          <w:sz w:val="24"/>
          <w:szCs w:val="24"/>
        </w:rPr>
      </w:pPr>
      <w:r>
        <w:rPr>
          <w:sz w:val="24"/>
          <w:szCs w:val="24"/>
        </w:rPr>
        <w:t>400 ml Fleischbrühe</w:t>
      </w:r>
    </w:p>
    <w:p w14:paraId="4A8EB9A7" w14:textId="77777777" w:rsidR="00C07C88" w:rsidRDefault="00C07C88" w:rsidP="00C07C88">
      <w:pPr>
        <w:rPr>
          <w:sz w:val="24"/>
          <w:szCs w:val="24"/>
        </w:rPr>
      </w:pPr>
      <w:r>
        <w:rPr>
          <w:sz w:val="24"/>
          <w:szCs w:val="24"/>
        </w:rPr>
        <w:t>Salz</w:t>
      </w:r>
    </w:p>
    <w:p w14:paraId="60750A57" w14:textId="77777777" w:rsidR="00C07C88" w:rsidRDefault="00C07C88" w:rsidP="00C07C88">
      <w:pPr>
        <w:rPr>
          <w:sz w:val="24"/>
          <w:szCs w:val="24"/>
        </w:rPr>
      </w:pPr>
      <w:r>
        <w:rPr>
          <w:sz w:val="24"/>
          <w:szCs w:val="24"/>
        </w:rPr>
        <w:t>Schwarzer Pfeffer aus der Mühle</w:t>
      </w:r>
    </w:p>
    <w:p w14:paraId="051AA12C" w14:textId="77777777" w:rsidR="00C07C88" w:rsidRDefault="00C07C88" w:rsidP="00C07C88">
      <w:pPr>
        <w:rPr>
          <w:sz w:val="24"/>
          <w:szCs w:val="24"/>
        </w:rPr>
      </w:pPr>
    </w:p>
    <w:p w14:paraId="69A5C83C" w14:textId="77777777" w:rsidR="00C07C88" w:rsidRPr="00F40D66" w:rsidRDefault="00C07C88" w:rsidP="00C07C88">
      <w:pPr>
        <w:rPr>
          <w:i/>
          <w:iCs/>
          <w:sz w:val="24"/>
          <w:szCs w:val="24"/>
        </w:rPr>
      </w:pPr>
      <w:r w:rsidRPr="00F40D66">
        <w:rPr>
          <w:i/>
          <w:iCs/>
          <w:sz w:val="24"/>
          <w:szCs w:val="24"/>
        </w:rPr>
        <w:t>Für die Sauce</w:t>
      </w:r>
    </w:p>
    <w:p w14:paraId="17FF88EE" w14:textId="77777777" w:rsidR="00C07C88" w:rsidRDefault="00C07C88" w:rsidP="00C07C88">
      <w:pPr>
        <w:rPr>
          <w:sz w:val="24"/>
          <w:szCs w:val="24"/>
        </w:rPr>
      </w:pPr>
      <w:r>
        <w:rPr>
          <w:sz w:val="24"/>
          <w:szCs w:val="24"/>
        </w:rPr>
        <w:t>30 g Butter</w:t>
      </w:r>
    </w:p>
    <w:p w14:paraId="4134D1DA" w14:textId="77777777" w:rsidR="00C07C88" w:rsidRDefault="00C07C88" w:rsidP="00C07C88">
      <w:pPr>
        <w:rPr>
          <w:sz w:val="24"/>
          <w:szCs w:val="24"/>
        </w:rPr>
      </w:pPr>
      <w:r>
        <w:rPr>
          <w:sz w:val="24"/>
          <w:szCs w:val="24"/>
        </w:rPr>
        <w:t>25 g Mehl</w:t>
      </w:r>
    </w:p>
    <w:p w14:paraId="2263654C" w14:textId="77777777" w:rsidR="00C07C88" w:rsidRDefault="00C07C88" w:rsidP="00C07C88">
      <w:pPr>
        <w:rPr>
          <w:sz w:val="24"/>
          <w:szCs w:val="24"/>
        </w:rPr>
      </w:pPr>
      <w:r>
        <w:rPr>
          <w:sz w:val="24"/>
          <w:szCs w:val="24"/>
        </w:rPr>
        <w:t>3 EL kleine Kapern</w:t>
      </w:r>
    </w:p>
    <w:p w14:paraId="5A31EAED" w14:textId="77777777" w:rsidR="00C07C88" w:rsidRDefault="00C07C88" w:rsidP="00C07C88">
      <w:pPr>
        <w:rPr>
          <w:sz w:val="24"/>
          <w:szCs w:val="24"/>
        </w:rPr>
      </w:pPr>
      <w:r>
        <w:rPr>
          <w:sz w:val="24"/>
          <w:szCs w:val="24"/>
        </w:rPr>
        <w:t>2 EL Zitronensaft</w:t>
      </w:r>
    </w:p>
    <w:p w14:paraId="480E6987" w14:textId="77777777" w:rsidR="00C07C88" w:rsidRDefault="00C07C88" w:rsidP="00C07C88">
      <w:pPr>
        <w:rPr>
          <w:sz w:val="24"/>
          <w:szCs w:val="24"/>
        </w:rPr>
      </w:pPr>
      <w:r>
        <w:rPr>
          <w:sz w:val="24"/>
          <w:szCs w:val="24"/>
        </w:rPr>
        <w:t>125 g Sahne</w:t>
      </w:r>
    </w:p>
    <w:p w14:paraId="6BF33B4E" w14:textId="77777777" w:rsidR="00C07C88" w:rsidRDefault="00C07C88" w:rsidP="00C07C88">
      <w:pPr>
        <w:rPr>
          <w:sz w:val="24"/>
          <w:szCs w:val="24"/>
        </w:rPr>
      </w:pPr>
      <w:r>
        <w:rPr>
          <w:sz w:val="24"/>
          <w:szCs w:val="24"/>
        </w:rPr>
        <w:t>1/8 l trockener Weißwein</w:t>
      </w:r>
    </w:p>
    <w:p w14:paraId="6D370250" w14:textId="77777777" w:rsidR="00C07C88" w:rsidRDefault="00C07C88" w:rsidP="00C07C88">
      <w:pPr>
        <w:rPr>
          <w:sz w:val="24"/>
          <w:szCs w:val="24"/>
        </w:rPr>
      </w:pPr>
      <w:r>
        <w:rPr>
          <w:sz w:val="24"/>
          <w:szCs w:val="24"/>
        </w:rPr>
        <w:t>Salz</w:t>
      </w:r>
    </w:p>
    <w:p w14:paraId="7260B550" w14:textId="77777777" w:rsidR="00C07C88" w:rsidRDefault="00C07C88" w:rsidP="00C07C88">
      <w:pPr>
        <w:rPr>
          <w:sz w:val="24"/>
          <w:szCs w:val="24"/>
        </w:rPr>
      </w:pPr>
      <w:r>
        <w:rPr>
          <w:sz w:val="24"/>
          <w:szCs w:val="24"/>
        </w:rPr>
        <w:t>1 Prise Zucker</w:t>
      </w:r>
    </w:p>
    <w:p w14:paraId="0318C0D1" w14:textId="77777777" w:rsidR="00C07C88" w:rsidRDefault="00C07C88" w:rsidP="00C07C88">
      <w:pPr>
        <w:rPr>
          <w:sz w:val="24"/>
          <w:szCs w:val="24"/>
        </w:rPr>
      </w:pPr>
      <w:r>
        <w:rPr>
          <w:sz w:val="24"/>
          <w:szCs w:val="24"/>
        </w:rPr>
        <w:t>Schwarzer Pfeffer aus der Mühle</w:t>
      </w:r>
    </w:p>
    <w:p w14:paraId="67A9C40D" w14:textId="77777777" w:rsidR="00C07C88" w:rsidRDefault="00C07C88" w:rsidP="00C07C88">
      <w:pPr>
        <w:rPr>
          <w:sz w:val="24"/>
          <w:szCs w:val="24"/>
        </w:rPr>
      </w:pPr>
      <w:r>
        <w:rPr>
          <w:sz w:val="24"/>
          <w:szCs w:val="24"/>
        </w:rPr>
        <w:t>2 Eigelb</w:t>
      </w:r>
    </w:p>
    <w:p w14:paraId="76D3146B" w14:textId="77777777" w:rsidR="00C07C88" w:rsidRDefault="00C07C88" w:rsidP="00C07C88">
      <w:pPr>
        <w:rPr>
          <w:sz w:val="24"/>
          <w:szCs w:val="24"/>
        </w:rPr>
      </w:pPr>
    </w:p>
    <w:p w14:paraId="1AC33AB8" w14:textId="77777777" w:rsidR="00C07C88" w:rsidRDefault="00C07C88" w:rsidP="00C07C88">
      <w:pPr>
        <w:rPr>
          <w:sz w:val="24"/>
          <w:szCs w:val="24"/>
        </w:rPr>
      </w:pPr>
      <w:r>
        <w:rPr>
          <w:sz w:val="24"/>
          <w:szCs w:val="24"/>
        </w:rPr>
        <w:lastRenderedPageBreak/>
        <w:t>Zubereitungszeit: etwa 45 Min.</w:t>
      </w:r>
    </w:p>
    <w:p w14:paraId="4EB06369" w14:textId="77777777" w:rsidR="00C07C88" w:rsidRDefault="00C07C88" w:rsidP="00E76E01">
      <w:pPr>
        <w:pStyle w:val="ListParagraph"/>
        <w:numPr>
          <w:ilvl w:val="0"/>
          <w:numId w:val="8"/>
        </w:numPr>
        <w:spacing w:after="120"/>
        <w:ind w:left="714" w:hanging="357"/>
        <w:contextualSpacing w:val="0"/>
        <w:jc w:val="both"/>
        <w:rPr>
          <w:sz w:val="24"/>
          <w:szCs w:val="24"/>
        </w:rPr>
      </w:pPr>
      <w:r>
        <w:rPr>
          <w:sz w:val="24"/>
          <w:szCs w:val="24"/>
        </w:rPr>
        <w:t>Für die Klopse das Brötchen etwas zerkleinern, in der Milch einweichen. Gut ausdrücken, mit dem Hackfleisch und dem Ei in eine Schüssel geben.</w:t>
      </w:r>
    </w:p>
    <w:p w14:paraId="5FE28052" w14:textId="77777777" w:rsidR="00C07C88" w:rsidRDefault="00C07C88" w:rsidP="00E76E01">
      <w:pPr>
        <w:pStyle w:val="ListParagraph"/>
        <w:numPr>
          <w:ilvl w:val="0"/>
          <w:numId w:val="8"/>
        </w:numPr>
        <w:spacing w:after="120"/>
        <w:ind w:left="714" w:hanging="357"/>
        <w:contextualSpacing w:val="0"/>
        <w:jc w:val="both"/>
        <w:rPr>
          <w:sz w:val="24"/>
          <w:szCs w:val="24"/>
        </w:rPr>
      </w:pPr>
      <w:r>
        <w:rPr>
          <w:sz w:val="24"/>
          <w:szCs w:val="24"/>
        </w:rPr>
        <w:t>Die Sardellen kalt abspülen, sehr fein hacken. Die Zwiebeln fein hacken. Die Butter in einer Pfanne erhitzen, die Zwiebeln glasig dünsten. Drei Viertel der Petersilie hacken, etwas Zitronenschale abreiben. Alles zum Hackfleisch geben, salzen und pfeffern und zu einem Teig vermischen. Etwa 16 Klopse daraus formen.</w:t>
      </w:r>
    </w:p>
    <w:p w14:paraId="0F61A714" w14:textId="77777777" w:rsidR="00C07C88" w:rsidRDefault="00C07C88" w:rsidP="00E76E01">
      <w:pPr>
        <w:pStyle w:val="ListParagraph"/>
        <w:numPr>
          <w:ilvl w:val="0"/>
          <w:numId w:val="8"/>
        </w:numPr>
        <w:spacing w:after="120"/>
        <w:ind w:left="714" w:hanging="357"/>
        <w:contextualSpacing w:val="0"/>
        <w:jc w:val="both"/>
        <w:rPr>
          <w:sz w:val="24"/>
          <w:szCs w:val="24"/>
        </w:rPr>
      </w:pPr>
      <w:r>
        <w:rPr>
          <w:sz w:val="24"/>
          <w:szCs w:val="24"/>
        </w:rPr>
        <w:t>Die Brühe aufkochen, die Klopse darin bei mittlerer Hitze etwa 10 Min. köcheln lassen, wieder herausheben.</w:t>
      </w:r>
    </w:p>
    <w:p w14:paraId="30536336" w14:textId="77777777" w:rsidR="00C07C88" w:rsidRDefault="00C07C88" w:rsidP="00E76E01">
      <w:pPr>
        <w:pStyle w:val="ListParagraph"/>
        <w:numPr>
          <w:ilvl w:val="0"/>
          <w:numId w:val="8"/>
        </w:numPr>
        <w:spacing w:after="120"/>
        <w:ind w:left="714" w:hanging="357"/>
        <w:contextualSpacing w:val="0"/>
        <w:jc w:val="both"/>
        <w:rPr>
          <w:sz w:val="24"/>
          <w:szCs w:val="24"/>
        </w:rPr>
      </w:pPr>
      <w:r>
        <w:rPr>
          <w:sz w:val="24"/>
          <w:szCs w:val="24"/>
        </w:rPr>
        <w:t>Für die Sauce die Butter in einem breiten Topf zerlassen. Das Mehl einstreuen und goldgelb anschwitzen. Nach und nach die Brühe einrühren.</w:t>
      </w:r>
    </w:p>
    <w:p w14:paraId="0A11EA42" w14:textId="77777777" w:rsidR="00C07C88" w:rsidRDefault="00C07C88" w:rsidP="00E76E01">
      <w:pPr>
        <w:pStyle w:val="ListParagraph"/>
        <w:numPr>
          <w:ilvl w:val="0"/>
          <w:numId w:val="8"/>
        </w:numPr>
        <w:spacing w:after="120"/>
        <w:ind w:left="714" w:hanging="357"/>
        <w:contextualSpacing w:val="0"/>
        <w:jc w:val="both"/>
        <w:rPr>
          <w:sz w:val="24"/>
          <w:szCs w:val="24"/>
        </w:rPr>
      </w:pPr>
      <w:r>
        <w:rPr>
          <w:sz w:val="24"/>
          <w:szCs w:val="24"/>
        </w:rPr>
        <w:t>Die Kapern mit Sud, den Zitronensaft, die Sahne und den Wein einrühren. Mit Salz, Zucker und Pfeffer süß-sauer abschmecken.</w:t>
      </w:r>
    </w:p>
    <w:p w14:paraId="6C549F12" w14:textId="77777777" w:rsidR="00C07C88" w:rsidRDefault="00C07C88" w:rsidP="00E76E01">
      <w:pPr>
        <w:pStyle w:val="ListParagraph"/>
        <w:numPr>
          <w:ilvl w:val="0"/>
          <w:numId w:val="8"/>
        </w:numPr>
        <w:spacing w:after="120"/>
        <w:ind w:left="714" w:hanging="357"/>
        <w:contextualSpacing w:val="0"/>
        <w:jc w:val="both"/>
        <w:rPr>
          <w:sz w:val="24"/>
          <w:szCs w:val="24"/>
        </w:rPr>
      </w:pPr>
      <w:r>
        <w:rPr>
          <w:sz w:val="24"/>
          <w:szCs w:val="24"/>
        </w:rPr>
        <w:t>Die Eigelbe verquirlen und unterziehen, die Sauce nun nicht mehr kochen lassen. Die Klopse hineinlegen und darin nochmals erhitzen. Mit Petersilie und Zitrone garnieren.</w:t>
      </w:r>
    </w:p>
    <w:p w14:paraId="05675F1E" w14:textId="77777777" w:rsidR="00C07C88" w:rsidRDefault="00C07C88" w:rsidP="00C07C88">
      <w:pPr>
        <w:ind w:left="360"/>
        <w:rPr>
          <w:sz w:val="24"/>
          <w:szCs w:val="24"/>
        </w:rPr>
      </w:pPr>
    </w:p>
    <w:p w14:paraId="69B8B2D3" w14:textId="77777777" w:rsidR="00C07C88" w:rsidRDefault="00C07C88" w:rsidP="00C07C88">
      <w:pPr>
        <w:ind w:left="708" w:hanging="708"/>
        <w:rPr>
          <w:sz w:val="24"/>
          <w:szCs w:val="24"/>
        </w:rPr>
      </w:pPr>
      <w:r>
        <w:rPr>
          <w:sz w:val="24"/>
          <w:szCs w:val="24"/>
        </w:rPr>
        <w:t>Tipp:</w:t>
      </w:r>
      <w:r>
        <w:rPr>
          <w:sz w:val="24"/>
          <w:szCs w:val="24"/>
        </w:rPr>
        <w:tab/>
        <w:t xml:space="preserve">Kalbshackfleisch gibt es meist nur beim Metzger. Da kann man es vorbestellen. Aber Rinderhackfleisch geht auch. </w:t>
      </w:r>
    </w:p>
    <w:p w14:paraId="6B14EBE8" w14:textId="6DB139F1" w:rsidR="00C07C88" w:rsidRDefault="00C07C88" w:rsidP="000A4320">
      <w:pPr>
        <w:ind w:left="708"/>
        <w:rPr>
          <w:rFonts w:asciiTheme="majorHAnsi" w:eastAsiaTheme="majorEastAsia" w:hAnsiTheme="majorHAnsi" w:cstheme="majorBidi"/>
          <w:color w:val="2F5496" w:themeColor="accent1" w:themeShade="BF"/>
          <w:sz w:val="26"/>
          <w:szCs w:val="26"/>
        </w:rPr>
      </w:pPr>
      <w:r>
        <w:rPr>
          <w:sz w:val="24"/>
          <w:szCs w:val="24"/>
        </w:rPr>
        <w:t>Reste sollten zugedeckt im Kühlschrank stellen. Beim Erhitzen nicht aufkochen, sonst gerinnt die Sauce.</w:t>
      </w:r>
      <w:r>
        <w:br w:type="page"/>
      </w:r>
    </w:p>
    <w:p w14:paraId="7C50D751" w14:textId="77777777" w:rsidR="006570C1" w:rsidRDefault="006570C1" w:rsidP="006570C1">
      <w:pPr>
        <w:pStyle w:val="Heading2"/>
        <w:spacing w:after="240"/>
      </w:pPr>
      <w:r>
        <w:lastRenderedPageBreak/>
        <w:t>Auflauf mit Hackfleisch und Bohnen</w:t>
      </w:r>
      <w:r>
        <w:rPr>
          <w:rStyle w:val="FootnoteReference"/>
        </w:rPr>
        <w:footnoteReference w:id="621"/>
      </w:r>
      <w:r>
        <w:t xml:space="preserve"> </w:t>
      </w:r>
    </w:p>
    <w:p w14:paraId="44612959" w14:textId="77777777" w:rsidR="006570C1" w:rsidRDefault="006570C1" w:rsidP="006570C1">
      <w:pPr>
        <w:rPr>
          <w:sz w:val="24"/>
          <w:szCs w:val="24"/>
        </w:rPr>
      </w:pPr>
      <w:r w:rsidRPr="00CD7248">
        <w:rPr>
          <w:sz w:val="24"/>
          <w:szCs w:val="24"/>
          <w:u w:val="single"/>
        </w:rPr>
        <w:t>Zutaten</w:t>
      </w:r>
      <w:r>
        <w:rPr>
          <w:sz w:val="24"/>
          <w:szCs w:val="24"/>
        </w:rPr>
        <w:t xml:space="preserve"> (für 6 Portionen):</w:t>
      </w:r>
    </w:p>
    <w:p w14:paraId="5E7C1CF6" w14:textId="77777777" w:rsidR="006570C1" w:rsidRDefault="006570C1" w:rsidP="006570C1">
      <w:pPr>
        <w:rPr>
          <w:sz w:val="24"/>
          <w:szCs w:val="24"/>
        </w:rPr>
      </w:pPr>
      <w:r>
        <w:rPr>
          <w:sz w:val="24"/>
          <w:szCs w:val="24"/>
        </w:rPr>
        <w:t>6 EL Olivenöl</w:t>
      </w:r>
    </w:p>
    <w:p w14:paraId="5A6FFD34" w14:textId="77777777" w:rsidR="006570C1" w:rsidRDefault="006570C1" w:rsidP="006570C1">
      <w:pPr>
        <w:rPr>
          <w:sz w:val="24"/>
          <w:szCs w:val="24"/>
        </w:rPr>
      </w:pPr>
      <w:r>
        <w:rPr>
          <w:sz w:val="24"/>
          <w:szCs w:val="24"/>
        </w:rPr>
        <w:t>3 Knoblauchzehen, zerdrückt</w:t>
      </w:r>
    </w:p>
    <w:p w14:paraId="1551AD0D" w14:textId="77777777" w:rsidR="006570C1" w:rsidRDefault="006570C1" w:rsidP="006570C1">
      <w:pPr>
        <w:rPr>
          <w:sz w:val="24"/>
          <w:szCs w:val="24"/>
        </w:rPr>
      </w:pPr>
      <w:r>
        <w:rPr>
          <w:sz w:val="24"/>
          <w:szCs w:val="24"/>
        </w:rPr>
        <w:t>3 Schalotten, in feine Ringe geschnitten</w:t>
      </w:r>
    </w:p>
    <w:p w14:paraId="79689A8B" w14:textId="77777777" w:rsidR="006570C1" w:rsidRDefault="006570C1" w:rsidP="006570C1">
      <w:pPr>
        <w:rPr>
          <w:sz w:val="24"/>
          <w:szCs w:val="24"/>
        </w:rPr>
      </w:pPr>
      <w:r>
        <w:rPr>
          <w:sz w:val="24"/>
          <w:szCs w:val="24"/>
        </w:rPr>
        <w:t>600 g Hackfleisch (Rind oder Lamm)</w:t>
      </w:r>
    </w:p>
    <w:p w14:paraId="3CFDC9FF" w14:textId="77777777" w:rsidR="006570C1" w:rsidRDefault="006570C1" w:rsidP="006570C1">
      <w:pPr>
        <w:rPr>
          <w:sz w:val="24"/>
          <w:szCs w:val="24"/>
        </w:rPr>
      </w:pPr>
      <w:r>
        <w:rPr>
          <w:sz w:val="24"/>
          <w:szCs w:val="24"/>
        </w:rPr>
        <w:t>2 TL Kreuzkümmelsamen</w:t>
      </w:r>
    </w:p>
    <w:p w14:paraId="6F3B0D15" w14:textId="77777777" w:rsidR="006570C1" w:rsidRDefault="006570C1" w:rsidP="006570C1">
      <w:pPr>
        <w:rPr>
          <w:sz w:val="24"/>
          <w:szCs w:val="24"/>
        </w:rPr>
      </w:pPr>
      <w:r>
        <w:rPr>
          <w:sz w:val="24"/>
          <w:szCs w:val="24"/>
        </w:rPr>
        <w:t>1 EL gemahlener Piment</w:t>
      </w:r>
    </w:p>
    <w:p w14:paraId="4771C97A" w14:textId="77777777" w:rsidR="006570C1" w:rsidRDefault="006570C1" w:rsidP="006570C1">
      <w:pPr>
        <w:rPr>
          <w:sz w:val="24"/>
          <w:szCs w:val="24"/>
        </w:rPr>
      </w:pPr>
      <w:r>
        <w:rPr>
          <w:sz w:val="24"/>
          <w:szCs w:val="24"/>
        </w:rPr>
        <w:t>2 Bio-Zitronen, 2 TL Schale abgerieben</w:t>
      </w:r>
    </w:p>
    <w:p w14:paraId="734B280E" w14:textId="77777777" w:rsidR="006570C1" w:rsidRDefault="006570C1" w:rsidP="006570C1">
      <w:pPr>
        <w:rPr>
          <w:sz w:val="24"/>
          <w:szCs w:val="24"/>
        </w:rPr>
      </w:pPr>
      <w:r>
        <w:rPr>
          <w:sz w:val="24"/>
          <w:szCs w:val="24"/>
        </w:rPr>
        <w:t>3 EL Tomatenmark</w:t>
      </w:r>
    </w:p>
    <w:p w14:paraId="254CA004" w14:textId="77777777" w:rsidR="006570C1" w:rsidRDefault="006570C1" w:rsidP="006570C1">
      <w:pPr>
        <w:rPr>
          <w:sz w:val="24"/>
          <w:szCs w:val="24"/>
        </w:rPr>
      </w:pPr>
      <w:r>
        <w:rPr>
          <w:sz w:val="24"/>
          <w:szCs w:val="24"/>
        </w:rPr>
        <w:t>3 EL Harissa</w:t>
      </w:r>
    </w:p>
    <w:p w14:paraId="07A387E8" w14:textId="77777777" w:rsidR="006570C1" w:rsidRDefault="006570C1" w:rsidP="006570C1">
      <w:pPr>
        <w:rPr>
          <w:sz w:val="24"/>
          <w:szCs w:val="24"/>
        </w:rPr>
      </w:pPr>
      <w:r>
        <w:rPr>
          <w:sz w:val="24"/>
          <w:szCs w:val="24"/>
        </w:rPr>
        <w:t>100 g getrocknete Aprikosen, geviertelt</w:t>
      </w:r>
    </w:p>
    <w:p w14:paraId="27A18994" w14:textId="77777777" w:rsidR="006570C1" w:rsidRDefault="006570C1" w:rsidP="006570C1">
      <w:pPr>
        <w:rPr>
          <w:sz w:val="24"/>
          <w:szCs w:val="24"/>
        </w:rPr>
      </w:pPr>
      <w:r>
        <w:rPr>
          <w:sz w:val="24"/>
          <w:szCs w:val="24"/>
        </w:rPr>
        <w:t>280 ml Brühe</w:t>
      </w:r>
    </w:p>
    <w:p w14:paraId="7B27B260" w14:textId="77777777" w:rsidR="006570C1" w:rsidRDefault="006570C1" w:rsidP="006570C1">
      <w:pPr>
        <w:rPr>
          <w:sz w:val="24"/>
          <w:szCs w:val="24"/>
        </w:rPr>
      </w:pPr>
      <w:r>
        <w:rPr>
          <w:sz w:val="24"/>
          <w:szCs w:val="24"/>
        </w:rPr>
        <w:t>220 ml Weißwein</w:t>
      </w:r>
    </w:p>
    <w:p w14:paraId="3CF3153F" w14:textId="77777777" w:rsidR="006570C1" w:rsidRDefault="006570C1" w:rsidP="006570C1">
      <w:pPr>
        <w:rPr>
          <w:sz w:val="24"/>
          <w:szCs w:val="24"/>
        </w:rPr>
      </w:pPr>
      <w:r>
        <w:rPr>
          <w:sz w:val="24"/>
          <w:szCs w:val="24"/>
        </w:rPr>
        <w:t>80 g entsteinte Oliven, längs halbiert</w:t>
      </w:r>
    </w:p>
    <w:p w14:paraId="5482DBD7" w14:textId="77777777" w:rsidR="006570C1" w:rsidRDefault="006570C1" w:rsidP="006570C1">
      <w:pPr>
        <w:rPr>
          <w:sz w:val="24"/>
          <w:szCs w:val="24"/>
        </w:rPr>
      </w:pPr>
      <w:r>
        <w:rPr>
          <w:sz w:val="24"/>
          <w:szCs w:val="24"/>
        </w:rPr>
        <w:t>670 g weiße Bohnen (3 Dosen à 400 g abgetropft)</w:t>
      </w:r>
    </w:p>
    <w:p w14:paraId="3B38ABA9" w14:textId="77777777" w:rsidR="006570C1" w:rsidRDefault="006570C1" w:rsidP="006570C1">
      <w:pPr>
        <w:rPr>
          <w:sz w:val="24"/>
          <w:szCs w:val="24"/>
        </w:rPr>
      </w:pPr>
      <w:r>
        <w:rPr>
          <w:sz w:val="24"/>
          <w:szCs w:val="24"/>
        </w:rPr>
        <w:t>4 EL Tahin</w:t>
      </w:r>
    </w:p>
    <w:p w14:paraId="081E4319" w14:textId="77777777" w:rsidR="006570C1" w:rsidRDefault="006570C1" w:rsidP="006570C1">
      <w:pPr>
        <w:rPr>
          <w:sz w:val="24"/>
          <w:szCs w:val="24"/>
        </w:rPr>
      </w:pPr>
      <w:r>
        <w:rPr>
          <w:sz w:val="24"/>
          <w:szCs w:val="24"/>
        </w:rPr>
        <w:t>Salz, Pfeffer</w:t>
      </w:r>
    </w:p>
    <w:p w14:paraId="0C00BB40" w14:textId="77777777" w:rsidR="006570C1" w:rsidRDefault="006570C1" w:rsidP="006570C1">
      <w:pPr>
        <w:rPr>
          <w:sz w:val="24"/>
          <w:szCs w:val="24"/>
        </w:rPr>
      </w:pPr>
    </w:p>
    <w:p w14:paraId="131C3D53" w14:textId="77777777" w:rsidR="006570C1" w:rsidRDefault="006570C1" w:rsidP="006570C1">
      <w:pPr>
        <w:rPr>
          <w:sz w:val="24"/>
          <w:szCs w:val="24"/>
        </w:rPr>
      </w:pPr>
      <w:r>
        <w:rPr>
          <w:sz w:val="24"/>
          <w:szCs w:val="24"/>
        </w:rPr>
        <w:t>Zubereitung:</w:t>
      </w:r>
    </w:p>
    <w:p w14:paraId="3D696009" w14:textId="77777777" w:rsidR="006570C1" w:rsidRPr="00A25392" w:rsidRDefault="006570C1" w:rsidP="00B40E8C">
      <w:pPr>
        <w:pStyle w:val="ListParagraph"/>
        <w:numPr>
          <w:ilvl w:val="0"/>
          <w:numId w:val="1059"/>
        </w:numPr>
        <w:spacing w:after="120"/>
        <w:ind w:left="714" w:hanging="357"/>
        <w:contextualSpacing w:val="0"/>
        <w:jc w:val="both"/>
        <w:rPr>
          <w:sz w:val="24"/>
          <w:szCs w:val="24"/>
        </w:rPr>
      </w:pPr>
      <w:r w:rsidRPr="00A25392">
        <w:rPr>
          <w:sz w:val="24"/>
          <w:szCs w:val="24"/>
        </w:rPr>
        <w:t>In einer großen Pfanne 3 EL Olivenöl bei mittlerer bis hoher Temperatur erhitzen. Knoblauch und Schalotten darin unter Rühren 5 Minuten goldgelb anschwitzen. Die Hitze heraufschalten, das Hackfleisch mit Kreuzkümmel, Piment, der Hälfte der Zitronenschale und ½ TL Salz zugeben und 5 Minuten bräunen, ab und zu umrühren. Anschließend Tomatenmark, Harissa und Aprikosen unterrühren und 2 Minuten mitbraten. Brühe und Wein zugießen und alles bei mittlerer Hitze zugedeckt 30 Minuten garen. Abkühle lassen und die Oliven untermengen. Die Mischung in eine tiefe ofenfeste Form (etwa 20 x 25 cm) umfüllen und für mindestens 30 Minuten kaltstellen, damit die Masse etwas fester wird und sich das Püree leichter auftragen lässt.</w:t>
      </w:r>
    </w:p>
    <w:p w14:paraId="0E960CAB" w14:textId="77777777" w:rsidR="006570C1" w:rsidRPr="00A25392" w:rsidRDefault="006570C1" w:rsidP="00B40E8C">
      <w:pPr>
        <w:pStyle w:val="ListParagraph"/>
        <w:numPr>
          <w:ilvl w:val="0"/>
          <w:numId w:val="1059"/>
        </w:numPr>
        <w:spacing w:after="120"/>
        <w:ind w:left="714" w:hanging="357"/>
        <w:contextualSpacing w:val="0"/>
        <w:jc w:val="both"/>
        <w:rPr>
          <w:sz w:val="24"/>
          <w:szCs w:val="24"/>
        </w:rPr>
      </w:pPr>
      <w:r w:rsidRPr="00A25392">
        <w:rPr>
          <w:sz w:val="24"/>
          <w:szCs w:val="24"/>
        </w:rPr>
        <w:t>Den Backofen auf 180 Grad Umluft vorheizen.</w:t>
      </w:r>
    </w:p>
    <w:p w14:paraId="2D70B5F8" w14:textId="77777777" w:rsidR="006570C1" w:rsidRDefault="006570C1" w:rsidP="00B40E8C">
      <w:pPr>
        <w:pStyle w:val="ListParagraph"/>
        <w:numPr>
          <w:ilvl w:val="0"/>
          <w:numId w:val="1059"/>
        </w:numPr>
        <w:spacing w:after="120"/>
        <w:ind w:left="714" w:hanging="357"/>
        <w:contextualSpacing w:val="0"/>
        <w:jc w:val="both"/>
        <w:rPr>
          <w:sz w:val="24"/>
          <w:szCs w:val="24"/>
        </w:rPr>
      </w:pPr>
      <w:r w:rsidRPr="00A25392">
        <w:rPr>
          <w:sz w:val="24"/>
          <w:szCs w:val="24"/>
        </w:rPr>
        <w:lastRenderedPageBreak/>
        <w:t xml:space="preserve">Für das Püree die Bohnen in eine Schüssel mit der restlichen Zitronenschale (1 TL), 2 EL Olivenöl, Tahin, 3 EL Wasser, ¾ TL Salz und 1 Prise Pfeffer vermengen und mit einem Stampfer zerdrücken. Die Masse soll nicht ganz glatt werden, aber streichfähig sein. Das Püree gleichmäßig auf dem Hackfleisch verstreichen und mit einem Löffel einige kleine Mulden hineindrücken. Mit dem verbliebenen 1 EL </w:t>
      </w:r>
      <w:r>
        <w:rPr>
          <w:sz w:val="24"/>
          <w:szCs w:val="24"/>
        </w:rPr>
        <w:t>Öl</w:t>
      </w:r>
      <w:r w:rsidRPr="00A25392">
        <w:rPr>
          <w:sz w:val="24"/>
          <w:szCs w:val="24"/>
        </w:rPr>
        <w:t xml:space="preserve"> beträufeln und 30 Minuten im Ofen backen, bis die Kruste schön braun ist. Den Auflauf vor dem Servieren 10 Minuten abkühlen und ruhen lassen.</w:t>
      </w:r>
    </w:p>
    <w:p w14:paraId="5801A743" w14:textId="77777777" w:rsidR="006570C1" w:rsidRDefault="006570C1" w:rsidP="006570C1">
      <w:pPr>
        <w:rPr>
          <w:sz w:val="24"/>
          <w:szCs w:val="24"/>
        </w:rPr>
      </w:pPr>
      <w:r>
        <w:rPr>
          <w:sz w:val="24"/>
          <w:szCs w:val="24"/>
        </w:rPr>
        <w:br w:type="page"/>
      </w:r>
    </w:p>
    <w:p w14:paraId="21009DEC" w14:textId="28C9FF4E" w:rsidR="006570C1" w:rsidRDefault="006570C1" w:rsidP="006570C1">
      <w:pPr>
        <w:pStyle w:val="Heading2"/>
        <w:spacing w:after="240"/>
      </w:pPr>
      <w:r>
        <w:lastRenderedPageBreak/>
        <w:t>Hackbraten mit Tahin-Sauce und Tomaten</w:t>
      </w:r>
      <w:r>
        <w:rPr>
          <w:rStyle w:val="FootnoteReference"/>
        </w:rPr>
        <w:footnoteReference w:id="622"/>
      </w:r>
      <w:r>
        <w:t xml:space="preserve"> </w:t>
      </w:r>
    </w:p>
    <w:p w14:paraId="2FB73556" w14:textId="77777777" w:rsidR="006570C1" w:rsidRDefault="006570C1" w:rsidP="006570C1">
      <w:pPr>
        <w:rPr>
          <w:sz w:val="24"/>
          <w:szCs w:val="24"/>
        </w:rPr>
      </w:pPr>
      <w:r w:rsidRPr="000E1252">
        <w:rPr>
          <w:sz w:val="24"/>
          <w:szCs w:val="24"/>
          <w:u w:val="single"/>
        </w:rPr>
        <w:t>Zutaten</w:t>
      </w:r>
      <w:r>
        <w:rPr>
          <w:sz w:val="24"/>
          <w:szCs w:val="24"/>
        </w:rPr>
        <w:t xml:space="preserve"> (für 6 – 8 Portionen)</w:t>
      </w:r>
    </w:p>
    <w:p w14:paraId="2285EC7A" w14:textId="77777777" w:rsidR="006570C1" w:rsidRDefault="006570C1" w:rsidP="006570C1">
      <w:pPr>
        <w:rPr>
          <w:sz w:val="24"/>
          <w:szCs w:val="24"/>
        </w:rPr>
      </w:pPr>
      <w:r>
        <w:rPr>
          <w:sz w:val="24"/>
          <w:szCs w:val="24"/>
        </w:rPr>
        <w:t>1 EL Öl</w:t>
      </w:r>
    </w:p>
    <w:p w14:paraId="06CDBBB2" w14:textId="77777777" w:rsidR="006570C1" w:rsidRDefault="006570C1" w:rsidP="006570C1">
      <w:pPr>
        <w:rPr>
          <w:sz w:val="24"/>
          <w:szCs w:val="24"/>
        </w:rPr>
      </w:pPr>
      <w:r>
        <w:rPr>
          <w:sz w:val="24"/>
          <w:szCs w:val="24"/>
        </w:rPr>
        <w:t>1 Zucchini, grob gewürfelt</w:t>
      </w:r>
    </w:p>
    <w:p w14:paraId="1DA6580F" w14:textId="77777777" w:rsidR="006570C1" w:rsidRDefault="006570C1" w:rsidP="006570C1">
      <w:pPr>
        <w:rPr>
          <w:sz w:val="24"/>
          <w:szCs w:val="24"/>
        </w:rPr>
      </w:pPr>
      <w:r>
        <w:rPr>
          <w:sz w:val="24"/>
          <w:szCs w:val="24"/>
        </w:rPr>
        <w:t>1 Möhre, grob gewürfelt</w:t>
      </w:r>
    </w:p>
    <w:p w14:paraId="118CFA5D" w14:textId="77777777" w:rsidR="006570C1" w:rsidRDefault="006570C1" w:rsidP="006570C1">
      <w:pPr>
        <w:rPr>
          <w:sz w:val="24"/>
          <w:szCs w:val="24"/>
        </w:rPr>
      </w:pPr>
      <w:r>
        <w:rPr>
          <w:sz w:val="24"/>
          <w:szCs w:val="24"/>
        </w:rPr>
        <w:t>1 große Zwiebel, grob gehackt</w:t>
      </w:r>
    </w:p>
    <w:p w14:paraId="686D7D20" w14:textId="77777777" w:rsidR="006570C1" w:rsidRDefault="006570C1" w:rsidP="006570C1">
      <w:pPr>
        <w:rPr>
          <w:sz w:val="24"/>
          <w:szCs w:val="24"/>
        </w:rPr>
      </w:pPr>
      <w:r>
        <w:rPr>
          <w:sz w:val="24"/>
          <w:szCs w:val="24"/>
        </w:rPr>
        <w:t>3 Tomaten, 1 grob gewürfelt, 2 grob gerieben und Schale weggeworfen</w:t>
      </w:r>
    </w:p>
    <w:p w14:paraId="4B662F6F" w14:textId="77777777" w:rsidR="006570C1" w:rsidRDefault="006570C1" w:rsidP="006570C1">
      <w:pPr>
        <w:rPr>
          <w:sz w:val="24"/>
          <w:szCs w:val="24"/>
        </w:rPr>
      </w:pPr>
      <w:r>
        <w:rPr>
          <w:sz w:val="24"/>
          <w:szCs w:val="24"/>
        </w:rPr>
        <w:t>500 g Hackfleisch (Rind oder Lamm)</w:t>
      </w:r>
    </w:p>
    <w:p w14:paraId="2A368400" w14:textId="77777777" w:rsidR="006570C1" w:rsidRDefault="006570C1" w:rsidP="006570C1">
      <w:pPr>
        <w:rPr>
          <w:sz w:val="24"/>
          <w:szCs w:val="24"/>
        </w:rPr>
      </w:pPr>
      <w:r>
        <w:rPr>
          <w:sz w:val="24"/>
          <w:szCs w:val="24"/>
        </w:rPr>
        <w:t>4 Knoblauchzehen, zerdrückt</w:t>
      </w:r>
    </w:p>
    <w:p w14:paraId="0872C334" w14:textId="77777777" w:rsidR="006570C1" w:rsidRDefault="006570C1" w:rsidP="006570C1">
      <w:pPr>
        <w:rPr>
          <w:sz w:val="24"/>
          <w:szCs w:val="24"/>
        </w:rPr>
      </w:pPr>
      <w:r>
        <w:rPr>
          <w:sz w:val="24"/>
          <w:szCs w:val="24"/>
        </w:rPr>
        <w:t>80 g Pecorino, fein gerieben</w:t>
      </w:r>
    </w:p>
    <w:p w14:paraId="35B75524" w14:textId="77777777" w:rsidR="006570C1" w:rsidRDefault="006570C1" w:rsidP="006570C1">
      <w:pPr>
        <w:rPr>
          <w:sz w:val="24"/>
          <w:szCs w:val="24"/>
        </w:rPr>
      </w:pPr>
      <w:r>
        <w:rPr>
          <w:sz w:val="24"/>
          <w:szCs w:val="24"/>
        </w:rPr>
        <w:t>2 Scheiben Brot, fein zerkleinert</w:t>
      </w:r>
    </w:p>
    <w:p w14:paraId="554A2935" w14:textId="77777777" w:rsidR="006570C1" w:rsidRDefault="006570C1" w:rsidP="006570C1">
      <w:pPr>
        <w:rPr>
          <w:sz w:val="24"/>
          <w:szCs w:val="24"/>
        </w:rPr>
      </w:pPr>
      <w:r>
        <w:rPr>
          <w:sz w:val="24"/>
          <w:szCs w:val="24"/>
        </w:rPr>
        <w:t>2 große Eier</w:t>
      </w:r>
    </w:p>
    <w:p w14:paraId="191BBC02" w14:textId="77777777" w:rsidR="006570C1" w:rsidRDefault="006570C1" w:rsidP="006570C1">
      <w:pPr>
        <w:rPr>
          <w:sz w:val="24"/>
          <w:szCs w:val="24"/>
        </w:rPr>
      </w:pPr>
      <w:r>
        <w:rPr>
          <w:sz w:val="24"/>
          <w:szCs w:val="24"/>
        </w:rPr>
        <w:t>2 EL Tomatenmark</w:t>
      </w:r>
    </w:p>
    <w:p w14:paraId="580865D4" w14:textId="77777777" w:rsidR="006570C1" w:rsidRDefault="006570C1" w:rsidP="006570C1">
      <w:pPr>
        <w:rPr>
          <w:sz w:val="24"/>
          <w:szCs w:val="24"/>
        </w:rPr>
      </w:pPr>
      <w:r>
        <w:rPr>
          <w:sz w:val="24"/>
          <w:szCs w:val="24"/>
        </w:rPr>
        <w:t>2 TL gemahlener Kreuzkümmel</w:t>
      </w:r>
    </w:p>
    <w:p w14:paraId="55374C55" w14:textId="77777777" w:rsidR="006570C1" w:rsidRDefault="006570C1" w:rsidP="006570C1">
      <w:pPr>
        <w:rPr>
          <w:sz w:val="24"/>
          <w:szCs w:val="24"/>
        </w:rPr>
      </w:pPr>
      <w:r>
        <w:rPr>
          <w:sz w:val="24"/>
          <w:szCs w:val="24"/>
        </w:rPr>
        <w:t>2 TL gemahlener Piment</w:t>
      </w:r>
    </w:p>
    <w:p w14:paraId="45783C4F" w14:textId="77777777" w:rsidR="006570C1" w:rsidRDefault="006570C1" w:rsidP="006570C1">
      <w:pPr>
        <w:rPr>
          <w:sz w:val="24"/>
          <w:szCs w:val="24"/>
        </w:rPr>
      </w:pPr>
      <w:r>
        <w:rPr>
          <w:sz w:val="24"/>
          <w:szCs w:val="24"/>
        </w:rPr>
        <w:t>100 g Tahin</w:t>
      </w:r>
    </w:p>
    <w:p w14:paraId="30AE7DF7" w14:textId="77777777" w:rsidR="006570C1" w:rsidRDefault="006570C1" w:rsidP="006570C1">
      <w:pPr>
        <w:rPr>
          <w:sz w:val="24"/>
          <w:szCs w:val="24"/>
        </w:rPr>
      </w:pPr>
      <w:r>
        <w:rPr>
          <w:sz w:val="24"/>
          <w:szCs w:val="24"/>
        </w:rPr>
        <w:t>1 EL Zitronensaft</w:t>
      </w:r>
    </w:p>
    <w:p w14:paraId="31232959" w14:textId="77777777" w:rsidR="006570C1" w:rsidRDefault="006570C1" w:rsidP="006570C1">
      <w:pPr>
        <w:rPr>
          <w:sz w:val="24"/>
          <w:szCs w:val="24"/>
        </w:rPr>
      </w:pPr>
      <w:r>
        <w:rPr>
          <w:sz w:val="24"/>
          <w:szCs w:val="24"/>
        </w:rPr>
        <w:t>Salz</w:t>
      </w:r>
    </w:p>
    <w:p w14:paraId="2CF61326" w14:textId="77777777" w:rsidR="006570C1" w:rsidRDefault="006570C1" w:rsidP="006570C1">
      <w:pPr>
        <w:rPr>
          <w:sz w:val="24"/>
          <w:szCs w:val="24"/>
        </w:rPr>
      </w:pPr>
    </w:p>
    <w:p w14:paraId="77496E25" w14:textId="77777777" w:rsidR="006570C1" w:rsidRDefault="006570C1" w:rsidP="006570C1">
      <w:pPr>
        <w:rPr>
          <w:sz w:val="24"/>
          <w:szCs w:val="24"/>
        </w:rPr>
      </w:pPr>
      <w:r>
        <w:rPr>
          <w:sz w:val="24"/>
          <w:szCs w:val="24"/>
        </w:rPr>
        <w:t>Zubereitung:</w:t>
      </w:r>
    </w:p>
    <w:p w14:paraId="57137D5F" w14:textId="77777777" w:rsidR="006570C1" w:rsidRPr="006517A9" w:rsidRDefault="006570C1" w:rsidP="00B40E8C">
      <w:pPr>
        <w:pStyle w:val="ListParagraph"/>
        <w:numPr>
          <w:ilvl w:val="0"/>
          <w:numId w:val="1056"/>
        </w:numPr>
        <w:spacing w:after="120"/>
        <w:ind w:left="714" w:hanging="357"/>
        <w:contextualSpacing w:val="0"/>
        <w:jc w:val="both"/>
        <w:rPr>
          <w:sz w:val="24"/>
          <w:szCs w:val="24"/>
        </w:rPr>
      </w:pPr>
      <w:r w:rsidRPr="006517A9">
        <w:rPr>
          <w:sz w:val="24"/>
          <w:szCs w:val="24"/>
        </w:rPr>
        <w:t>Den Backofen auf 190 Grad Umluft vorheizen. Eine Kastenform (20 x 10 cm) mit etwas Öl einfetten.</w:t>
      </w:r>
    </w:p>
    <w:p w14:paraId="21BD9023" w14:textId="77777777" w:rsidR="006570C1" w:rsidRPr="006517A9" w:rsidRDefault="006570C1" w:rsidP="00B40E8C">
      <w:pPr>
        <w:pStyle w:val="ListParagraph"/>
        <w:numPr>
          <w:ilvl w:val="0"/>
          <w:numId w:val="1056"/>
        </w:numPr>
        <w:spacing w:after="120"/>
        <w:ind w:left="714" w:hanging="357"/>
        <w:contextualSpacing w:val="0"/>
        <w:jc w:val="both"/>
        <w:rPr>
          <w:sz w:val="24"/>
          <w:szCs w:val="24"/>
        </w:rPr>
      </w:pPr>
      <w:r w:rsidRPr="006517A9">
        <w:rPr>
          <w:sz w:val="24"/>
          <w:szCs w:val="24"/>
        </w:rPr>
        <w:t>Zucchini, Möhre, Zwiebel und Tomaten zerkleinern. Die Mischung sollte von ähnlicher Konsistenz sein wie die Hackmasse. Das Gemüse in einem Sieb über einer Schüssel abtropfen lassen und so viel Flüssigkeit wie möglich herauspressen. Das Gemüse in eine große Schüssel geben, Hackfleisch, 2 Knoblauchzehen, sämtlichen Pecorino sowie Brotbrösel, Eier, Tomatenmark, Gewürze und 1 TL Salz hinzufügen und alles sorgfältig vermengen. Die Masse in die vorbereitete Form füllen.</w:t>
      </w:r>
    </w:p>
    <w:p w14:paraId="004F5467" w14:textId="77777777" w:rsidR="006570C1" w:rsidRPr="006517A9" w:rsidRDefault="006570C1" w:rsidP="00B40E8C">
      <w:pPr>
        <w:pStyle w:val="ListParagraph"/>
        <w:numPr>
          <w:ilvl w:val="0"/>
          <w:numId w:val="1056"/>
        </w:numPr>
        <w:spacing w:after="120"/>
        <w:ind w:left="714" w:hanging="357"/>
        <w:contextualSpacing w:val="0"/>
        <w:jc w:val="both"/>
        <w:rPr>
          <w:sz w:val="24"/>
          <w:szCs w:val="24"/>
        </w:rPr>
      </w:pPr>
      <w:r w:rsidRPr="006517A9">
        <w:rPr>
          <w:sz w:val="24"/>
          <w:szCs w:val="24"/>
        </w:rPr>
        <w:t>Die Form in einen hohen Bräter stellen und bis zur halben Höhe der Form kochendes Wasser zugießen. In den Ofen stellen und 1 Stunde und 10 Minuten im Wasserbad garen, bis der Hackbraten goldbraun ist.</w:t>
      </w:r>
    </w:p>
    <w:p w14:paraId="7E65A40B" w14:textId="77777777" w:rsidR="006570C1" w:rsidRPr="006517A9" w:rsidRDefault="006570C1" w:rsidP="00B40E8C">
      <w:pPr>
        <w:pStyle w:val="ListParagraph"/>
        <w:numPr>
          <w:ilvl w:val="0"/>
          <w:numId w:val="1056"/>
        </w:numPr>
        <w:spacing w:after="120"/>
        <w:ind w:left="714" w:hanging="357"/>
        <w:contextualSpacing w:val="0"/>
        <w:jc w:val="both"/>
        <w:rPr>
          <w:sz w:val="24"/>
          <w:szCs w:val="24"/>
        </w:rPr>
      </w:pPr>
      <w:r w:rsidRPr="006517A9">
        <w:rPr>
          <w:sz w:val="24"/>
          <w:szCs w:val="24"/>
        </w:rPr>
        <w:lastRenderedPageBreak/>
        <w:t>In der Zwischenzeit die Tahin-Sauce zubereiten: Das Tahin mit den restlichen beiden Knoblauchzehen, dem Zitronensaft und ¼ TL Salz in einer Schüssel vermengen. Langsam 70 ml Wasser zugießen und alles zu einer glatten, dicken Sauce verrühren. Bis zum Servieren beiseitestellen.</w:t>
      </w:r>
    </w:p>
    <w:p w14:paraId="1C5335C8" w14:textId="77777777" w:rsidR="006570C1" w:rsidRPr="006517A9" w:rsidRDefault="006570C1" w:rsidP="00B40E8C">
      <w:pPr>
        <w:pStyle w:val="ListParagraph"/>
        <w:numPr>
          <w:ilvl w:val="0"/>
          <w:numId w:val="1056"/>
        </w:numPr>
        <w:spacing w:after="120"/>
        <w:ind w:left="714" w:hanging="357"/>
        <w:contextualSpacing w:val="0"/>
        <w:jc w:val="both"/>
        <w:rPr>
          <w:sz w:val="24"/>
          <w:szCs w:val="24"/>
        </w:rPr>
      </w:pPr>
      <w:r w:rsidRPr="006517A9">
        <w:rPr>
          <w:sz w:val="24"/>
          <w:szCs w:val="24"/>
        </w:rPr>
        <w:t>Den Hackbraten, sobald er durchgegart ist, aus dem Wasserbad nehmen und 10 Minuten abkühlen lassen. Fett und Flüssigkeit, die sich an der Oberfläche abgesetzt haben, weggießen. Den Hackbraten mit einem Spatel aus der Form lösen, auf eine Platte setzen und mit je einem Drittel der Tahin-Sauce und der geriebenen Tomaten überziehen.</w:t>
      </w:r>
    </w:p>
    <w:p w14:paraId="3F42FE37" w14:textId="77777777" w:rsidR="006570C1" w:rsidRPr="006517A9" w:rsidRDefault="006570C1" w:rsidP="00B40E8C">
      <w:pPr>
        <w:pStyle w:val="ListParagraph"/>
        <w:numPr>
          <w:ilvl w:val="0"/>
          <w:numId w:val="1056"/>
        </w:numPr>
        <w:spacing w:after="120"/>
        <w:ind w:left="714" w:hanging="357"/>
        <w:contextualSpacing w:val="0"/>
        <w:jc w:val="both"/>
        <w:rPr>
          <w:sz w:val="24"/>
          <w:szCs w:val="24"/>
        </w:rPr>
      </w:pPr>
      <w:r w:rsidRPr="006517A9">
        <w:rPr>
          <w:sz w:val="24"/>
          <w:szCs w:val="24"/>
        </w:rPr>
        <w:t>Den Hackbraten warm servieren oder abkühlen lassen und in Scheiben geschnitten in Pitabrot genießen. Restliche Tahin-Sauce und Tomaten dazu</w:t>
      </w:r>
      <w:r>
        <w:rPr>
          <w:sz w:val="24"/>
          <w:szCs w:val="24"/>
        </w:rPr>
        <w:t xml:space="preserve"> </w:t>
      </w:r>
      <w:r w:rsidRPr="006517A9">
        <w:rPr>
          <w:sz w:val="24"/>
          <w:szCs w:val="24"/>
        </w:rPr>
        <w:t>reichen.</w:t>
      </w:r>
    </w:p>
    <w:p w14:paraId="081F658A" w14:textId="77777777" w:rsidR="006570C1" w:rsidRPr="00880D42" w:rsidRDefault="006570C1" w:rsidP="006570C1">
      <w:pPr>
        <w:rPr>
          <w:sz w:val="24"/>
          <w:szCs w:val="24"/>
        </w:rPr>
      </w:pPr>
      <w:r>
        <w:rPr>
          <w:sz w:val="24"/>
          <w:szCs w:val="24"/>
        </w:rPr>
        <w:br w:type="page"/>
      </w:r>
    </w:p>
    <w:p w14:paraId="67AA70C0" w14:textId="30B4E1FB" w:rsidR="00DD3C18" w:rsidRDefault="00DD3C18" w:rsidP="00DD3C18">
      <w:pPr>
        <w:pStyle w:val="Heading2"/>
        <w:spacing w:after="240"/>
      </w:pPr>
      <w:r>
        <w:lastRenderedPageBreak/>
        <w:t>Hack-Spinat-Pfanne mit Knödeln</w:t>
      </w:r>
    </w:p>
    <w:p w14:paraId="10B4725C" w14:textId="77777777" w:rsidR="00DD3C18" w:rsidRPr="002007C9" w:rsidRDefault="00DD3C18" w:rsidP="00DD3C18">
      <w:pPr>
        <w:rPr>
          <w:sz w:val="24"/>
          <w:szCs w:val="24"/>
          <w:u w:val="single"/>
        </w:rPr>
      </w:pPr>
      <w:r w:rsidRPr="002007C9">
        <w:rPr>
          <w:sz w:val="24"/>
          <w:szCs w:val="24"/>
          <w:u w:val="single"/>
        </w:rPr>
        <w:t>Zutaten:</w:t>
      </w:r>
    </w:p>
    <w:p w14:paraId="7593E984" w14:textId="77777777" w:rsidR="00DD3C18" w:rsidRDefault="00DD3C18" w:rsidP="00DD3C18">
      <w:pPr>
        <w:rPr>
          <w:sz w:val="24"/>
          <w:szCs w:val="24"/>
        </w:rPr>
      </w:pPr>
      <w:r>
        <w:rPr>
          <w:sz w:val="24"/>
          <w:szCs w:val="24"/>
        </w:rPr>
        <w:t>Knödel</w:t>
      </w:r>
    </w:p>
    <w:p w14:paraId="467272B3" w14:textId="77777777" w:rsidR="00DD3C18" w:rsidRDefault="00DD3C18" w:rsidP="00DD3C18">
      <w:pPr>
        <w:rPr>
          <w:sz w:val="24"/>
          <w:szCs w:val="24"/>
        </w:rPr>
      </w:pPr>
      <w:r>
        <w:rPr>
          <w:sz w:val="24"/>
          <w:szCs w:val="24"/>
        </w:rPr>
        <w:t>1 Zwiebel</w:t>
      </w:r>
    </w:p>
    <w:p w14:paraId="2FA71FB6" w14:textId="77777777" w:rsidR="00DD3C18" w:rsidRDefault="00DD3C18" w:rsidP="00DD3C18">
      <w:pPr>
        <w:rPr>
          <w:sz w:val="24"/>
          <w:szCs w:val="24"/>
        </w:rPr>
      </w:pPr>
      <w:r>
        <w:rPr>
          <w:sz w:val="24"/>
          <w:szCs w:val="24"/>
        </w:rPr>
        <w:t>2 EL Öl</w:t>
      </w:r>
    </w:p>
    <w:p w14:paraId="39784510" w14:textId="77777777" w:rsidR="00DD3C18" w:rsidRDefault="00DD3C18" w:rsidP="00DD3C18">
      <w:pPr>
        <w:rPr>
          <w:sz w:val="24"/>
          <w:szCs w:val="24"/>
        </w:rPr>
      </w:pPr>
      <w:r>
        <w:rPr>
          <w:sz w:val="24"/>
          <w:szCs w:val="24"/>
        </w:rPr>
        <w:t>Pfeffer, Salz</w:t>
      </w:r>
    </w:p>
    <w:p w14:paraId="55FE3647" w14:textId="77777777" w:rsidR="00DD3C18" w:rsidRDefault="00DD3C18" w:rsidP="00DD3C18">
      <w:pPr>
        <w:rPr>
          <w:sz w:val="24"/>
          <w:szCs w:val="24"/>
        </w:rPr>
      </w:pPr>
      <w:r>
        <w:rPr>
          <w:sz w:val="24"/>
          <w:szCs w:val="24"/>
        </w:rPr>
        <w:t>2 EL Frischkäse</w:t>
      </w:r>
    </w:p>
    <w:p w14:paraId="147515DE" w14:textId="77777777" w:rsidR="00DD3C18" w:rsidRDefault="00DD3C18" w:rsidP="00DD3C18">
      <w:pPr>
        <w:rPr>
          <w:sz w:val="24"/>
          <w:szCs w:val="24"/>
        </w:rPr>
      </w:pPr>
      <w:r>
        <w:rPr>
          <w:sz w:val="24"/>
          <w:szCs w:val="24"/>
        </w:rPr>
        <w:t>2 Knoblauchzehen</w:t>
      </w:r>
    </w:p>
    <w:p w14:paraId="6AD4917B" w14:textId="77777777" w:rsidR="00DD3C18" w:rsidRDefault="00DD3C18" w:rsidP="00DD3C18">
      <w:pPr>
        <w:rPr>
          <w:sz w:val="24"/>
          <w:szCs w:val="24"/>
        </w:rPr>
      </w:pPr>
      <w:r>
        <w:rPr>
          <w:sz w:val="24"/>
          <w:szCs w:val="24"/>
        </w:rPr>
        <w:t>250 g Kirschtomaten</w:t>
      </w:r>
    </w:p>
    <w:p w14:paraId="77DDFF7C" w14:textId="77777777" w:rsidR="00DD3C18" w:rsidRDefault="00DD3C18" w:rsidP="00DD3C18">
      <w:pPr>
        <w:rPr>
          <w:sz w:val="24"/>
          <w:szCs w:val="24"/>
        </w:rPr>
      </w:pPr>
      <w:r>
        <w:rPr>
          <w:sz w:val="24"/>
          <w:szCs w:val="24"/>
        </w:rPr>
        <w:t>200 g junger Blattspinat</w:t>
      </w:r>
    </w:p>
    <w:p w14:paraId="1A9F3627" w14:textId="77777777" w:rsidR="00DD3C18" w:rsidRDefault="00DD3C18" w:rsidP="00DD3C18">
      <w:pPr>
        <w:rPr>
          <w:sz w:val="24"/>
          <w:szCs w:val="24"/>
        </w:rPr>
      </w:pPr>
      <w:r>
        <w:rPr>
          <w:sz w:val="24"/>
          <w:szCs w:val="24"/>
        </w:rPr>
        <w:t>400 g Hackfleisch</w:t>
      </w:r>
    </w:p>
    <w:p w14:paraId="68ED449E" w14:textId="77777777" w:rsidR="00DD3C18" w:rsidRDefault="00DD3C18" w:rsidP="00DD3C18">
      <w:pPr>
        <w:rPr>
          <w:sz w:val="24"/>
          <w:szCs w:val="24"/>
        </w:rPr>
      </w:pPr>
      <w:r>
        <w:rPr>
          <w:sz w:val="24"/>
          <w:szCs w:val="24"/>
        </w:rPr>
        <w:t>250 ml Gemüsebrühe</w:t>
      </w:r>
    </w:p>
    <w:p w14:paraId="716E420E" w14:textId="77777777" w:rsidR="00DD3C18" w:rsidRDefault="00DD3C18" w:rsidP="00DD3C18">
      <w:pPr>
        <w:rPr>
          <w:sz w:val="24"/>
          <w:szCs w:val="24"/>
        </w:rPr>
      </w:pPr>
      <w:r>
        <w:rPr>
          <w:sz w:val="24"/>
          <w:szCs w:val="24"/>
        </w:rPr>
        <w:t>2 EL Mehlschwitze/Mondamin</w:t>
      </w:r>
    </w:p>
    <w:p w14:paraId="2DE8F911" w14:textId="77777777" w:rsidR="00DD3C18" w:rsidRDefault="00DD3C18" w:rsidP="00DD3C18">
      <w:pPr>
        <w:rPr>
          <w:sz w:val="24"/>
          <w:szCs w:val="24"/>
        </w:rPr>
      </w:pPr>
    </w:p>
    <w:p w14:paraId="5DA7BCE4" w14:textId="77777777" w:rsidR="00DD3C18" w:rsidRDefault="00DD3C18" w:rsidP="00DD3C18">
      <w:pPr>
        <w:rPr>
          <w:sz w:val="24"/>
          <w:szCs w:val="24"/>
        </w:rPr>
      </w:pPr>
      <w:r>
        <w:rPr>
          <w:sz w:val="24"/>
          <w:szCs w:val="24"/>
        </w:rPr>
        <w:t>Zubereitung:</w:t>
      </w:r>
    </w:p>
    <w:p w14:paraId="07066E1E" w14:textId="77777777" w:rsidR="00DD3C18" w:rsidRDefault="00DD3C18" w:rsidP="00B40E8C">
      <w:pPr>
        <w:pStyle w:val="ListParagraph"/>
        <w:numPr>
          <w:ilvl w:val="0"/>
          <w:numId w:val="1247"/>
        </w:numPr>
        <w:spacing w:after="120"/>
        <w:ind w:left="714" w:hanging="357"/>
        <w:contextualSpacing w:val="0"/>
        <w:jc w:val="both"/>
        <w:rPr>
          <w:sz w:val="24"/>
          <w:szCs w:val="24"/>
        </w:rPr>
      </w:pPr>
      <w:r w:rsidRPr="00331DA6">
        <w:rPr>
          <w:sz w:val="24"/>
          <w:szCs w:val="24"/>
        </w:rPr>
        <w:t>Knödel kochen und dann in Scheiben schneiden. Hackfleisch mit fein gewürfelter Zwiebel und Knoblauch in Öl krümelig braten, salzen, pfeffern und herausnehmen. Knödelscheiben anbraten, dann herausnehmen.</w:t>
      </w:r>
    </w:p>
    <w:p w14:paraId="1CBB2EF8" w14:textId="77777777" w:rsidR="00DD3C18" w:rsidRDefault="00DD3C18" w:rsidP="00B40E8C">
      <w:pPr>
        <w:pStyle w:val="ListParagraph"/>
        <w:numPr>
          <w:ilvl w:val="0"/>
          <w:numId w:val="1247"/>
        </w:numPr>
        <w:spacing w:after="120"/>
        <w:ind w:left="714" w:hanging="357"/>
        <w:contextualSpacing w:val="0"/>
        <w:jc w:val="both"/>
        <w:rPr>
          <w:sz w:val="24"/>
          <w:szCs w:val="24"/>
        </w:rPr>
      </w:pPr>
      <w:r w:rsidRPr="00331DA6">
        <w:rPr>
          <w:sz w:val="24"/>
          <w:szCs w:val="24"/>
        </w:rPr>
        <w:t>Spinat in der Pfanne zerfallen lassen, mit Brühe ablöschen und Frischkäse einrühren. Salzen, pfeffern. Aufkochen, Mondamin einrühren und 1 Minute köcheln lassen. Tomaten halbiere, alles in die Pfanne geben und ablöschen</w:t>
      </w:r>
      <w:r>
        <w:rPr>
          <w:sz w:val="24"/>
          <w:szCs w:val="24"/>
        </w:rPr>
        <w:t>.</w:t>
      </w:r>
    </w:p>
    <w:p w14:paraId="5405B12A" w14:textId="77777777" w:rsidR="00DD3C18" w:rsidRDefault="00DD3C18" w:rsidP="00DD3C18">
      <w:pPr>
        <w:rPr>
          <w:sz w:val="24"/>
          <w:szCs w:val="24"/>
        </w:rPr>
      </w:pPr>
      <w:r>
        <w:rPr>
          <w:sz w:val="24"/>
          <w:szCs w:val="24"/>
        </w:rPr>
        <w:br w:type="page"/>
      </w:r>
    </w:p>
    <w:p w14:paraId="7170C9B3" w14:textId="7A302D00" w:rsidR="0016590D" w:rsidRDefault="0016590D" w:rsidP="004E47ED">
      <w:pPr>
        <w:spacing w:after="240"/>
        <w:rPr>
          <w:sz w:val="24"/>
          <w:szCs w:val="24"/>
        </w:rPr>
      </w:pPr>
      <w:r w:rsidRPr="004E47ED">
        <w:rPr>
          <w:rStyle w:val="Heading2Char"/>
        </w:rPr>
        <w:lastRenderedPageBreak/>
        <w:t>Sesam – Rindfleisch mit Salat – Sheng Cai Zhi Ma Niu Rou</w:t>
      </w:r>
      <w:r w:rsidR="00DC3C84">
        <w:rPr>
          <w:rStyle w:val="FootnoteReference"/>
          <w:rFonts w:asciiTheme="majorHAnsi" w:eastAsiaTheme="majorEastAsia" w:hAnsiTheme="majorHAnsi" w:cstheme="majorBidi"/>
          <w:color w:val="2F5496" w:themeColor="accent1" w:themeShade="BF"/>
          <w:sz w:val="26"/>
          <w:szCs w:val="26"/>
        </w:rPr>
        <w:footnoteReference w:id="623"/>
      </w:r>
    </w:p>
    <w:p w14:paraId="13F047EC" w14:textId="53C85A9E" w:rsidR="0016590D" w:rsidRDefault="0016590D">
      <w:pPr>
        <w:rPr>
          <w:sz w:val="24"/>
          <w:szCs w:val="24"/>
        </w:rPr>
      </w:pPr>
      <w:r w:rsidRPr="004E47ED">
        <w:rPr>
          <w:sz w:val="24"/>
          <w:szCs w:val="24"/>
          <w:u w:val="single"/>
        </w:rPr>
        <w:t xml:space="preserve">Zutaten </w:t>
      </w:r>
      <w:r w:rsidR="004E47ED">
        <w:rPr>
          <w:sz w:val="24"/>
          <w:szCs w:val="24"/>
        </w:rPr>
        <w:t>(</w:t>
      </w:r>
      <w:r>
        <w:rPr>
          <w:sz w:val="24"/>
          <w:szCs w:val="24"/>
        </w:rPr>
        <w:t>für 3 – 4 Portionen</w:t>
      </w:r>
      <w:r w:rsidR="004E47ED">
        <w:rPr>
          <w:sz w:val="24"/>
          <w:szCs w:val="24"/>
        </w:rPr>
        <w:t>):</w:t>
      </w:r>
    </w:p>
    <w:p w14:paraId="0848DDD8" w14:textId="3F71B7AD" w:rsidR="0016590D" w:rsidRDefault="0016590D">
      <w:pPr>
        <w:rPr>
          <w:sz w:val="24"/>
          <w:szCs w:val="24"/>
        </w:rPr>
      </w:pPr>
      <w:r>
        <w:rPr>
          <w:sz w:val="24"/>
          <w:szCs w:val="24"/>
        </w:rPr>
        <w:t>300 g Rinderfilet</w:t>
      </w:r>
    </w:p>
    <w:p w14:paraId="08A03567" w14:textId="25EFCC7E" w:rsidR="0016590D" w:rsidRDefault="0016590D">
      <w:pPr>
        <w:rPr>
          <w:sz w:val="24"/>
          <w:szCs w:val="24"/>
        </w:rPr>
      </w:pPr>
      <w:r>
        <w:rPr>
          <w:sz w:val="24"/>
          <w:szCs w:val="24"/>
        </w:rPr>
        <w:t>20 g Lauch</w:t>
      </w:r>
    </w:p>
    <w:p w14:paraId="7B84CDCB" w14:textId="4D10D735" w:rsidR="0016590D" w:rsidRDefault="0016590D">
      <w:pPr>
        <w:rPr>
          <w:sz w:val="24"/>
          <w:szCs w:val="24"/>
        </w:rPr>
      </w:pPr>
      <w:r>
        <w:rPr>
          <w:sz w:val="24"/>
          <w:szCs w:val="24"/>
        </w:rPr>
        <w:t>20 g Ingwer</w:t>
      </w:r>
    </w:p>
    <w:p w14:paraId="1A1CF7EE" w14:textId="6759D45B" w:rsidR="0016590D" w:rsidRDefault="0016590D">
      <w:pPr>
        <w:rPr>
          <w:sz w:val="24"/>
          <w:szCs w:val="24"/>
        </w:rPr>
      </w:pPr>
      <w:r>
        <w:rPr>
          <w:sz w:val="24"/>
          <w:szCs w:val="24"/>
        </w:rPr>
        <w:t>2 EL Reiswein</w:t>
      </w:r>
    </w:p>
    <w:p w14:paraId="7C34847E" w14:textId="52684891" w:rsidR="0016590D" w:rsidRDefault="0016590D">
      <w:pPr>
        <w:rPr>
          <w:sz w:val="24"/>
          <w:szCs w:val="24"/>
        </w:rPr>
      </w:pPr>
      <w:r>
        <w:rPr>
          <w:sz w:val="24"/>
          <w:szCs w:val="24"/>
        </w:rPr>
        <w:t>Salz, Pfeffer</w:t>
      </w:r>
    </w:p>
    <w:p w14:paraId="05B4C1EA" w14:textId="58D2C28B" w:rsidR="0016590D" w:rsidRDefault="0016590D">
      <w:pPr>
        <w:rPr>
          <w:sz w:val="24"/>
          <w:szCs w:val="24"/>
        </w:rPr>
      </w:pPr>
      <w:r>
        <w:rPr>
          <w:sz w:val="24"/>
          <w:szCs w:val="24"/>
        </w:rPr>
        <w:t>2 Eiweiß</w:t>
      </w:r>
    </w:p>
    <w:p w14:paraId="287E20FE" w14:textId="63669775" w:rsidR="0016590D" w:rsidRDefault="0016590D">
      <w:pPr>
        <w:rPr>
          <w:sz w:val="24"/>
          <w:szCs w:val="24"/>
        </w:rPr>
      </w:pPr>
      <w:r>
        <w:rPr>
          <w:sz w:val="24"/>
          <w:szCs w:val="24"/>
        </w:rPr>
        <w:t>20 g Maisstärke</w:t>
      </w:r>
    </w:p>
    <w:p w14:paraId="71CD5B50" w14:textId="70CBE396" w:rsidR="0016590D" w:rsidRDefault="0016590D">
      <w:pPr>
        <w:rPr>
          <w:sz w:val="24"/>
          <w:szCs w:val="24"/>
        </w:rPr>
      </w:pPr>
      <w:r>
        <w:rPr>
          <w:sz w:val="24"/>
          <w:szCs w:val="24"/>
        </w:rPr>
        <w:t>1 EL Sesamsamen</w:t>
      </w:r>
    </w:p>
    <w:p w14:paraId="58E6EBED" w14:textId="54CA3822" w:rsidR="0016590D" w:rsidRDefault="0016590D">
      <w:pPr>
        <w:rPr>
          <w:sz w:val="24"/>
          <w:szCs w:val="24"/>
        </w:rPr>
      </w:pPr>
      <w:r>
        <w:rPr>
          <w:sz w:val="24"/>
          <w:szCs w:val="24"/>
        </w:rPr>
        <w:t>300 g Pflanzenöl</w:t>
      </w:r>
    </w:p>
    <w:p w14:paraId="6CD8458B" w14:textId="0D0B93DF" w:rsidR="0016590D" w:rsidRDefault="0016590D">
      <w:pPr>
        <w:rPr>
          <w:sz w:val="24"/>
          <w:szCs w:val="24"/>
        </w:rPr>
      </w:pPr>
      <w:r>
        <w:rPr>
          <w:sz w:val="24"/>
          <w:szCs w:val="24"/>
        </w:rPr>
        <w:t>200 g Blattsalat</w:t>
      </w:r>
    </w:p>
    <w:p w14:paraId="10349706" w14:textId="4C927FD2" w:rsidR="0016590D" w:rsidRDefault="0016590D">
      <w:pPr>
        <w:rPr>
          <w:sz w:val="24"/>
          <w:szCs w:val="24"/>
        </w:rPr>
      </w:pPr>
    </w:p>
    <w:p w14:paraId="66239336" w14:textId="2A2BD8BA" w:rsidR="00A046A8" w:rsidRDefault="0016590D">
      <w:pPr>
        <w:rPr>
          <w:sz w:val="24"/>
          <w:szCs w:val="24"/>
        </w:rPr>
      </w:pPr>
      <w:r>
        <w:rPr>
          <w:sz w:val="24"/>
          <w:szCs w:val="24"/>
        </w:rPr>
        <w:t>Zubereitungszeit: 40 Mi</w:t>
      </w:r>
      <w:r w:rsidR="00A046A8">
        <w:rPr>
          <w:sz w:val="24"/>
          <w:szCs w:val="24"/>
        </w:rPr>
        <w:t>nute</w:t>
      </w:r>
      <w:r>
        <w:rPr>
          <w:sz w:val="24"/>
          <w:szCs w:val="24"/>
        </w:rPr>
        <w:t>n</w:t>
      </w:r>
    </w:p>
    <w:p w14:paraId="3BA52D90" w14:textId="40984F82" w:rsidR="00A046A8" w:rsidRPr="00026196" w:rsidRDefault="00A046A8" w:rsidP="00B40E8C">
      <w:pPr>
        <w:pStyle w:val="ListParagraph"/>
        <w:numPr>
          <w:ilvl w:val="0"/>
          <w:numId w:val="597"/>
        </w:numPr>
        <w:spacing w:after="120"/>
        <w:ind w:left="714" w:hanging="357"/>
        <w:contextualSpacing w:val="0"/>
        <w:jc w:val="both"/>
        <w:rPr>
          <w:sz w:val="24"/>
          <w:szCs w:val="24"/>
        </w:rPr>
      </w:pPr>
      <w:r w:rsidRPr="00026196">
        <w:rPr>
          <w:sz w:val="24"/>
          <w:szCs w:val="24"/>
        </w:rPr>
        <w:t>Rindfleisch in etwa ½ cm dicke Scheiben schneiden. Scheiben an einer Seite kreuzweise einschneiden, sodass ein hübsches Muster entsteht. Lauch und Ingwer putzen bzw. schälen und in grobe Scheiben schneiden.</w:t>
      </w:r>
      <w:r w:rsidR="00026196">
        <w:rPr>
          <w:sz w:val="24"/>
          <w:szCs w:val="24"/>
        </w:rPr>
        <w:t xml:space="preserve"> </w:t>
      </w:r>
      <w:r w:rsidRPr="00026196">
        <w:rPr>
          <w:sz w:val="24"/>
          <w:szCs w:val="24"/>
        </w:rPr>
        <w:t>Fleisch mit Lauch, Ingwer, 2 EL Reiswein, Salz und Pfeffer in einer Schüssel mischen und 10 Minuten marinieren.</w:t>
      </w:r>
    </w:p>
    <w:p w14:paraId="44F09D23" w14:textId="1A95B812" w:rsidR="00A046A8" w:rsidRPr="00A046A8" w:rsidRDefault="00A046A8" w:rsidP="00B40E8C">
      <w:pPr>
        <w:pStyle w:val="ListParagraph"/>
        <w:numPr>
          <w:ilvl w:val="0"/>
          <w:numId w:val="597"/>
        </w:numPr>
        <w:spacing w:after="120"/>
        <w:ind w:left="714" w:hanging="357"/>
        <w:contextualSpacing w:val="0"/>
        <w:jc w:val="both"/>
        <w:rPr>
          <w:sz w:val="24"/>
          <w:szCs w:val="24"/>
        </w:rPr>
      </w:pPr>
      <w:r w:rsidRPr="00A046A8">
        <w:rPr>
          <w:sz w:val="24"/>
          <w:szCs w:val="24"/>
        </w:rPr>
        <w:t>Inzwischen die Eiweiße mit der Maisstärke verrühren, bis sie glatt und zähflüssig sind.</w:t>
      </w:r>
    </w:p>
    <w:p w14:paraId="7CC34548" w14:textId="3482C14F" w:rsidR="00A046A8" w:rsidRPr="00A046A8" w:rsidRDefault="00A046A8" w:rsidP="00B40E8C">
      <w:pPr>
        <w:pStyle w:val="ListParagraph"/>
        <w:numPr>
          <w:ilvl w:val="0"/>
          <w:numId w:val="597"/>
        </w:numPr>
        <w:spacing w:after="120"/>
        <w:ind w:left="714" w:hanging="357"/>
        <w:contextualSpacing w:val="0"/>
        <w:jc w:val="both"/>
        <w:rPr>
          <w:sz w:val="24"/>
          <w:szCs w:val="24"/>
        </w:rPr>
      </w:pPr>
      <w:r w:rsidRPr="00A046A8">
        <w:rPr>
          <w:sz w:val="24"/>
          <w:szCs w:val="24"/>
        </w:rPr>
        <w:t>Rindfleisch aus der Marinade nehmen, flach auf einem Teller oder einer Platte ausbreiten und mit der Eiweißmasse gleichmäßig bestreichen. Sesamsamen darüber streuen.</w:t>
      </w:r>
    </w:p>
    <w:p w14:paraId="775A4276" w14:textId="03BB35C7" w:rsidR="00A046A8" w:rsidRPr="004E47ED" w:rsidRDefault="00A046A8" w:rsidP="00B40E8C">
      <w:pPr>
        <w:pStyle w:val="ListParagraph"/>
        <w:numPr>
          <w:ilvl w:val="0"/>
          <w:numId w:val="597"/>
        </w:numPr>
        <w:spacing w:after="120"/>
        <w:ind w:left="714" w:hanging="357"/>
        <w:contextualSpacing w:val="0"/>
        <w:jc w:val="both"/>
        <w:rPr>
          <w:sz w:val="24"/>
          <w:szCs w:val="24"/>
        </w:rPr>
      </w:pPr>
      <w:r w:rsidRPr="004E47ED">
        <w:rPr>
          <w:sz w:val="24"/>
          <w:szCs w:val="24"/>
        </w:rPr>
        <w:t>Öl in einem Wok oder einer heißen Pfanne erhitzen.</w:t>
      </w:r>
      <w:r w:rsidR="004E47ED">
        <w:rPr>
          <w:sz w:val="24"/>
          <w:szCs w:val="24"/>
        </w:rPr>
        <w:t xml:space="preserve"> </w:t>
      </w:r>
      <w:r w:rsidRPr="004E47ED">
        <w:rPr>
          <w:sz w:val="24"/>
          <w:szCs w:val="24"/>
        </w:rPr>
        <w:t>Wieder Kochlöffelprobe.</w:t>
      </w:r>
      <w:r w:rsidR="004E47ED">
        <w:rPr>
          <w:sz w:val="24"/>
          <w:szCs w:val="24"/>
        </w:rPr>
        <w:t xml:space="preserve"> </w:t>
      </w:r>
      <w:r w:rsidRPr="004E47ED">
        <w:rPr>
          <w:sz w:val="24"/>
          <w:szCs w:val="24"/>
        </w:rPr>
        <w:t>Rindfleisch vorsichtig hineingleiten lassen und 3 Minuten frittieren. Dann herausnehmen und das Öl wieder erhitzen. Das Rindfleisch noch einmal etwa 2 Minuten frittieren, bis es goldgelb und knusprig ist.</w:t>
      </w:r>
    </w:p>
    <w:p w14:paraId="4CF89A00" w14:textId="2FF78457" w:rsidR="00A046A8" w:rsidRPr="00A046A8" w:rsidRDefault="00A046A8" w:rsidP="00B40E8C">
      <w:pPr>
        <w:pStyle w:val="ListParagraph"/>
        <w:numPr>
          <w:ilvl w:val="0"/>
          <w:numId w:val="597"/>
        </w:numPr>
        <w:spacing w:after="120"/>
        <w:ind w:left="714" w:hanging="357"/>
        <w:contextualSpacing w:val="0"/>
        <w:jc w:val="both"/>
        <w:rPr>
          <w:sz w:val="24"/>
          <w:szCs w:val="24"/>
        </w:rPr>
      </w:pPr>
      <w:r w:rsidRPr="00A046A8">
        <w:rPr>
          <w:sz w:val="24"/>
          <w:szCs w:val="24"/>
        </w:rPr>
        <w:t>Salat waschen und trockenschwenken. Auf eine Platte legen. Rindfleisch abtropfen lassen, in Stücke schneiden und auf dem Salat oder auf einem anderen Teller anrichten.</w:t>
      </w:r>
    </w:p>
    <w:p w14:paraId="39D2FA56" w14:textId="60DF59EF" w:rsidR="00070ED5" w:rsidRPr="000A4320" w:rsidRDefault="00A046A8" w:rsidP="000A4320">
      <w:pPr>
        <w:ind w:left="708" w:hanging="708"/>
        <w:jc w:val="both"/>
        <w:rPr>
          <w:sz w:val="24"/>
          <w:szCs w:val="24"/>
        </w:rPr>
      </w:pPr>
      <w:r>
        <w:rPr>
          <w:sz w:val="24"/>
          <w:szCs w:val="24"/>
        </w:rPr>
        <w:t>Info:</w:t>
      </w:r>
      <w:r>
        <w:rPr>
          <w:sz w:val="24"/>
          <w:szCs w:val="24"/>
        </w:rPr>
        <w:tab/>
        <w:t>Speisestärke gibt es aus Getreide, Kartoffeln oder Hülsenfrüchten. In der chinesischen Küche wird Maisstärke verwendet, sie gilt als besonders bekömmlich und leicht verdaulich. Verwendet wird sie zum Marinieren von Fleisch. Es wird dadurch schön zart. Außerdem dient es natürlich zum Binden von Saucen.</w:t>
      </w:r>
    </w:p>
    <w:p w14:paraId="25D94044" w14:textId="36E277EC" w:rsidR="009E64CB" w:rsidRDefault="009E64CB" w:rsidP="00053A5A">
      <w:pPr>
        <w:pStyle w:val="Heading2"/>
        <w:spacing w:after="240"/>
      </w:pPr>
      <w:r>
        <w:lastRenderedPageBreak/>
        <w:t>Hack-Reis-Pfanne</w:t>
      </w:r>
      <w:r w:rsidR="00C212BF">
        <w:rPr>
          <w:rStyle w:val="FootnoteReference"/>
        </w:rPr>
        <w:footnoteReference w:id="624"/>
      </w:r>
      <w:r>
        <w:t xml:space="preserve"> </w:t>
      </w:r>
    </w:p>
    <w:p w14:paraId="0977A5E5" w14:textId="6327029F" w:rsidR="009E64CB" w:rsidRDefault="009E64CB">
      <w:pPr>
        <w:rPr>
          <w:sz w:val="24"/>
          <w:szCs w:val="24"/>
        </w:rPr>
      </w:pPr>
      <w:r w:rsidRPr="00053A5A">
        <w:rPr>
          <w:sz w:val="24"/>
          <w:szCs w:val="24"/>
          <w:u w:val="single"/>
        </w:rPr>
        <w:t>Zutaten</w:t>
      </w:r>
      <w:r>
        <w:rPr>
          <w:sz w:val="24"/>
          <w:szCs w:val="24"/>
        </w:rPr>
        <w:t xml:space="preserve"> </w:t>
      </w:r>
      <w:r w:rsidR="00053A5A">
        <w:rPr>
          <w:sz w:val="24"/>
          <w:szCs w:val="24"/>
        </w:rPr>
        <w:t>(</w:t>
      </w:r>
      <w:r>
        <w:rPr>
          <w:sz w:val="24"/>
          <w:szCs w:val="24"/>
        </w:rPr>
        <w:t>für 2 Personen</w:t>
      </w:r>
      <w:r w:rsidR="00053A5A">
        <w:rPr>
          <w:sz w:val="24"/>
          <w:szCs w:val="24"/>
        </w:rPr>
        <w:t>)</w:t>
      </w:r>
    </w:p>
    <w:p w14:paraId="74B57AEE" w14:textId="5579FBB7" w:rsidR="009E64CB" w:rsidRDefault="009E64CB">
      <w:pPr>
        <w:rPr>
          <w:sz w:val="24"/>
          <w:szCs w:val="24"/>
        </w:rPr>
      </w:pPr>
      <w:r>
        <w:rPr>
          <w:sz w:val="24"/>
          <w:szCs w:val="24"/>
        </w:rPr>
        <w:t>60 g Basmatireis</w:t>
      </w:r>
    </w:p>
    <w:p w14:paraId="42003DF1" w14:textId="1242D2E1" w:rsidR="009E64CB" w:rsidRDefault="009E64CB">
      <w:pPr>
        <w:rPr>
          <w:sz w:val="24"/>
          <w:szCs w:val="24"/>
        </w:rPr>
      </w:pPr>
      <w:r>
        <w:rPr>
          <w:sz w:val="24"/>
          <w:szCs w:val="24"/>
        </w:rPr>
        <w:t>Salz</w:t>
      </w:r>
      <w:r w:rsidR="00053A5A">
        <w:rPr>
          <w:sz w:val="24"/>
          <w:szCs w:val="24"/>
        </w:rPr>
        <w:t>, Pfeffer</w:t>
      </w:r>
    </w:p>
    <w:p w14:paraId="339EB6B7" w14:textId="77777777" w:rsidR="009E64CB" w:rsidRPr="008F59F1" w:rsidRDefault="009E64CB">
      <w:pPr>
        <w:rPr>
          <w:sz w:val="24"/>
          <w:szCs w:val="24"/>
          <w:lang w:val="en-US"/>
        </w:rPr>
      </w:pPr>
      <w:r w:rsidRPr="008F59F1">
        <w:rPr>
          <w:sz w:val="24"/>
          <w:szCs w:val="24"/>
          <w:lang w:val="en-US"/>
        </w:rPr>
        <w:t xml:space="preserve">1 rote </w:t>
      </w:r>
      <w:proofErr w:type="spellStart"/>
      <w:r w:rsidRPr="008F59F1">
        <w:rPr>
          <w:sz w:val="24"/>
          <w:szCs w:val="24"/>
          <w:lang w:val="en-US"/>
        </w:rPr>
        <w:t>Paprikaschote</w:t>
      </w:r>
      <w:proofErr w:type="spellEnd"/>
    </w:p>
    <w:p w14:paraId="0C93E60D" w14:textId="77777777" w:rsidR="009E64CB" w:rsidRPr="008F59F1" w:rsidRDefault="009E64CB">
      <w:pPr>
        <w:rPr>
          <w:sz w:val="24"/>
          <w:szCs w:val="24"/>
          <w:lang w:val="en-US"/>
        </w:rPr>
      </w:pPr>
      <w:r w:rsidRPr="008F59F1">
        <w:rPr>
          <w:sz w:val="24"/>
          <w:szCs w:val="24"/>
          <w:lang w:val="en-US"/>
        </w:rPr>
        <w:t>½ rote Peperoni</w:t>
      </w:r>
    </w:p>
    <w:p w14:paraId="1792496E" w14:textId="48A4BCBD" w:rsidR="009E64CB" w:rsidRPr="008F59F1" w:rsidRDefault="009E64CB">
      <w:pPr>
        <w:rPr>
          <w:sz w:val="24"/>
          <w:szCs w:val="24"/>
          <w:lang w:val="en-US"/>
        </w:rPr>
      </w:pPr>
      <w:r w:rsidRPr="008F59F1">
        <w:rPr>
          <w:sz w:val="24"/>
          <w:szCs w:val="24"/>
          <w:lang w:val="en-US"/>
        </w:rPr>
        <w:t xml:space="preserve">½ </w:t>
      </w:r>
      <w:proofErr w:type="spellStart"/>
      <w:r w:rsidRPr="008F59F1">
        <w:rPr>
          <w:sz w:val="24"/>
          <w:szCs w:val="24"/>
          <w:lang w:val="en-US"/>
        </w:rPr>
        <w:t>Salatgurke</w:t>
      </w:r>
      <w:proofErr w:type="spellEnd"/>
      <w:r w:rsidRPr="008F59F1">
        <w:rPr>
          <w:sz w:val="24"/>
          <w:szCs w:val="24"/>
          <w:lang w:val="en-US"/>
        </w:rPr>
        <w:t xml:space="preserve"> (ca. 250 g)</w:t>
      </w:r>
    </w:p>
    <w:p w14:paraId="05396465" w14:textId="77777777" w:rsidR="009E64CB" w:rsidRDefault="009E64CB">
      <w:pPr>
        <w:rPr>
          <w:sz w:val="24"/>
          <w:szCs w:val="24"/>
        </w:rPr>
      </w:pPr>
      <w:r>
        <w:rPr>
          <w:sz w:val="24"/>
          <w:szCs w:val="24"/>
        </w:rPr>
        <w:t>2 Frühlingszwiebeln</w:t>
      </w:r>
    </w:p>
    <w:p w14:paraId="30DBD745" w14:textId="77777777" w:rsidR="009E64CB" w:rsidRDefault="009E64CB">
      <w:pPr>
        <w:rPr>
          <w:sz w:val="24"/>
          <w:szCs w:val="24"/>
        </w:rPr>
      </w:pPr>
      <w:r>
        <w:rPr>
          <w:sz w:val="24"/>
          <w:szCs w:val="24"/>
        </w:rPr>
        <w:t>1 EL Weißweinessig</w:t>
      </w:r>
    </w:p>
    <w:p w14:paraId="6A848AC7" w14:textId="77777777" w:rsidR="009E64CB" w:rsidRDefault="009E64CB">
      <w:pPr>
        <w:rPr>
          <w:sz w:val="24"/>
          <w:szCs w:val="24"/>
        </w:rPr>
      </w:pPr>
      <w:r>
        <w:rPr>
          <w:sz w:val="24"/>
          <w:szCs w:val="24"/>
        </w:rPr>
        <w:t>2 EL Öl</w:t>
      </w:r>
    </w:p>
    <w:p w14:paraId="44B67A9B" w14:textId="77777777" w:rsidR="009E64CB" w:rsidRDefault="009E64CB">
      <w:pPr>
        <w:rPr>
          <w:sz w:val="24"/>
          <w:szCs w:val="24"/>
        </w:rPr>
      </w:pPr>
      <w:r>
        <w:rPr>
          <w:sz w:val="24"/>
          <w:szCs w:val="24"/>
        </w:rPr>
        <w:t>3 Stiele Koriandergrün</w:t>
      </w:r>
    </w:p>
    <w:p w14:paraId="3272E2CE" w14:textId="77777777" w:rsidR="009E64CB" w:rsidRDefault="009E64CB">
      <w:pPr>
        <w:rPr>
          <w:sz w:val="24"/>
          <w:szCs w:val="24"/>
        </w:rPr>
      </w:pPr>
      <w:r>
        <w:rPr>
          <w:sz w:val="24"/>
          <w:szCs w:val="24"/>
        </w:rPr>
        <w:t>250 g Rinderhackfleisch</w:t>
      </w:r>
    </w:p>
    <w:p w14:paraId="38C657C0" w14:textId="77777777" w:rsidR="009E64CB" w:rsidRDefault="009E64CB">
      <w:pPr>
        <w:rPr>
          <w:sz w:val="24"/>
          <w:szCs w:val="24"/>
        </w:rPr>
      </w:pPr>
      <w:r>
        <w:rPr>
          <w:sz w:val="24"/>
          <w:szCs w:val="24"/>
        </w:rPr>
        <w:t>¼ TL gemahlener Kreuzkümmel</w:t>
      </w:r>
    </w:p>
    <w:p w14:paraId="59CAF0C0" w14:textId="77777777" w:rsidR="00053A5A" w:rsidRDefault="00053A5A">
      <w:pPr>
        <w:rPr>
          <w:sz w:val="24"/>
          <w:szCs w:val="24"/>
        </w:rPr>
      </w:pPr>
    </w:p>
    <w:p w14:paraId="2677C4C4" w14:textId="2E6AFF25" w:rsidR="009E64CB" w:rsidRDefault="009E64CB">
      <w:pPr>
        <w:rPr>
          <w:sz w:val="24"/>
          <w:szCs w:val="24"/>
        </w:rPr>
      </w:pPr>
      <w:r>
        <w:rPr>
          <w:sz w:val="24"/>
          <w:szCs w:val="24"/>
        </w:rPr>
        <w:t>Zubereitungszeit: 35 Minuten</w:t>
      </w:r>
    </w:p>
    <w:p w14:paraId="3FFBFEC4" w14:textId="2A8E2112" w:rsidR="009E64CB" w:rsidRPr="004F4C5C" w:rsidRDefault="009E64CB" w:rsidP="00B40E8C">
      <w:pPr>
        <w:pStyle w:val="ListParagraph"/>
        <w:numPr>
          <w:ilvl w:val="0"/>
          <w:numId w:val="411"/>
        </w:numPr>
        <w:spacing w:after="120"/>
        <w:ind w:left="714" w:hanging="357"/>
        <w:contextualSpacing w:val="0"/>
        <w:jc w:val="both"/>
        <w:rPr>
          <w:sz w:val="24"/>
          <w:szCs w:val="24"/>
        </w:rPr>
      </w:pPr>
      <w:r w:rsidRPr="004F4C5C">
        <w:rPr>
          <w:sz w:val="24"/>
          <w:szCs w:val="24"/>
        </w:rPr>
        <w:t>Reis in einem Sieb kalt abspülen und in kochendem Salzwasser garen. Paprika vierteln, putzen und in dünne Streifen schneiden. Peperoni fein hacken (vorsichtig mit den Augen!!!).</w:t>
      </w:r>
    </w:p>
    <w:p w14:paraId="299775AC" w14:textId="2559BF4E" w:rsidR="009E64CB" w:rsidRPr="004F4C5C" w:rsidRDefault="009E64CB" w:rsidP="00B40E8C">
      <w:pPr>
        <w:pStyle w:val="ListParagraph"/>
        <w:numPr>
          <w:ilvl w:val="0"/>
          <w:numId w:val="411"/>
        </w:numPr>
        <w:spacing w:after="120"/>
        <w:ind w:left="714" w:hanging="357"/>
        <w:contextualSpacing w:val="0"/>
        <w:jc w:val="both"/>
        <w:rPr>
          <w:sz w:val="24"/>
          <w:szCs w:val="24"/>
        </w:rPr>
      </w:pPr>
      <w:r w:rsidRPr="004F4C5C">
        <w:rPr>
          <w:sz w:val="24"/>
          <w:szCs w:val="24"/>
        </w:rPr>
        <w:t>Gurke schälen, längs halbieren, entkernen und in sehr feine Würfel schneiden. Früü</w:t>
      </w:r>
      <w:r w:rsidR="004F4C5C" w:rsidRPr="004F4C5C">
        <w:rPr>
          <w:sz w:val="24"/>
          <w:szCs w:val="24"/>
        </w:rPr>
        <w:t>üüü</w:t>
      </w:r>
      <w:r w:rsidRPr="004F4C5C">
        <w:rPr>
          <w:sz w:val="24"/>
          <w:szCs w:val="24"/>
        </w:rPr>
        <w:t xml:space="preserve">hlingszwiebeln putzen, das Weiße und Hellgrübe in dünne Ringe schneiden. Gurken und Frühlingszwiebeln mit </w:t>
      </w:r>
      <w:r w:rsidR="004F4C5C" w:rsidRPr="004F4C5C">
        <w:rPr>
          <w:sz w:val="24"/>
          <w:szCs w:val="24"/>
        </w:rPr>
        <w:t>E</w:t>
      </w:r>
      <w:r w:rsidRPr="004F4C5C">
        <w:rPr>
          <w:sz w:val="24"/>
          <w:szCs w:val="24"/>
        </w:rPr>
        <w:t>ssig, etwas Salz, Pfeffer und 1 EL Öl mischen. Korianderblättchen von den Stielen zupfen, fein hacken u</w:t>
      </w:r>
      <w:r w:rsidR="004F4C5C" w:rsidRPr="004F4C5C">
        <w:rPr>
          <w:sz w:val="24"/>
          <w:szCs w:val="24"/>
        </w:rPr>
        <w:t xml:space="preserve">nd </w:t>
      </w:r>
      <w:r w:rsidRPr="004F4C5C">
        <w:rPr>
          <w:sz w:val="24"/>
          <w:szCs w:val="24"/>
        </w:rPr>
        <w:t>untermischen.</w:t>
      </w:r>
    </w:p>
    <w:p w14:paraId="447016AA" w14:textId="75FAF5BC" w:rsidR="009E64CB" w:rsidRPr="004F4C5C" w:rsidRDefault="009E64CB" w:rsidP="00B40E8C">
      <w:pPr>
        <w:pStyle w:val="ListParagraph"/>
        <w:numPr>
          <w:ilvl w:val="0"/>
          <w:numId w:val="411"/>
        </w:numPr>
        <w:spacing w:after="120"/>
        <w:ind w:left="714" w:hanging="357"/>
        <w:contextualSpacing w:val="0"/>
        <w:jc w:val="both"/>
        <w:rPr>
          <w:sz w:val="24"/>
          <w:szCs w:val="24"/>
        </w:rPr>
      </w:pPr>
      <w:r w:rsidRPr="004F4C5C">
        <w:rPr>
          <w:sz w:val="24"/>
          <w:szCs w:val="24"/>
        </w:rPr>
        <w:t>Restliches Öl in ei</w:t>
      </w:r>
      <w:r w:rsidR="004F4C5C" w:rsidRPr="004F4C5C">
        <w:rPr>
          <w:sz w:val="24"/>
          <w:szCs w:val="24"/>
        </w:rPr>
        <w:t>ne</w:t>
      </w:r>
      <w:r w:rsidRPr="004F4C5C">
        <w:rPr>
          <w:sz w:val="24"/>
          <w:szCs w:val="24"/>
        </w:rPr>
        <w:t>r Pfanne erhitzen, Hackfleisch darin knusprig und krümelig braten. Peperoni, Paprika und Kreuzkümmel zugeben, 2 – 3 Minuten weiterbraten.</w:t>
      </w:r>
    </w:p>
    <w:p w14:paraId="6B07A21D" w14:textId="0E9453A9" w:rsidR="009E64CB" w:rsidRPr="004F4C5C" w:rsidRDefault="009E64CB" w:rsidP="00B40E8C">
      <w:pPr>
        <w:pStyle w:val="ListParagraph"/>
        <w:numPr>
          <w:ilvl w:val="0"/>
          <w:numId w:val="411"/>
        </w:numPr>
        <w:spacing w:after="120"/>
        <w:ind w:left="714" w:hanging="357"/>
        <w:contextualSpacing w:val="0"/>
        <w:jc w:val="both"/>
        <w:rPr>
          <w:sz w:val="24"/>
          <w:szCs w:val="24"/>
        </w:rPr>
      </w:pPr>
      <w:r w:rsidRPr="004F4C5C">
        <w:rPr>
          <w:sz w:val="24"/>
          <w:szCs w:val="24"/>
        </w:rPr>
        <w:t>Reis gut abtropfen lassen, unter das Fleisch mischen, mit Salz würzen und mit dem Gurkenhäckerle servieren.</w:t>
      </w:r>
    </w:p>
    <w:p w14:paraId="6B5A2733" w14:textId="77777777" w:rsidR="009E64CB" w:rsidRDefault="009E64CB" w:rsidP="004F4C5C">
      <w:pPr>
        <w:jc w:val="both"/>
        <w:rPr>
          <w:sz w:val="24"/>
          <w:szCs w:val="24"/>
        </w:rPr>
      </w:pPr>
    </w:p>
    <w:p w14:paraId="25E0E714" w14:textId="55FDB997" w:rsidR="004F4C5C" w:rsidRDefault="009E64CB" w:rsidP="00025D45">
      <w:pPr>
        <w:pStyle w:val="Heading2"/>
        <w:spacing w:after="240"/>
        <w:rPr>
          <w:sz w:val="24"/>
          <w:szCs w:val="24"/>
        </w:rPr>
      </w:pPr>
      <w:r>
        <w:br w:type="page"/>
      </w:r>
    </w:p>
    <w:p w14:paraId="1E518A2A" w14:textId="3050CAE4" w:rsidR="00E518AB" w:rsidRDefault="00E518AB" w:rsidP="00053A5A">
      <w:pPr>
        <w:pStyle w:val="Heading2"/>
        <w:spacing w:after="240"/>
      </w:pPr>
      <w:r>
        <w:lastRenderedPageBreak/>
        <w:t>Schweinehack mit Tofu</w:t>
      </w:r>
      <w:r w:rsidR="0090393C">
        <w:rPr>
          <w:rStyle w:val="FootnoteReference"/>
        </w:rPr>
        <w:footnoteReference w:id="625"/>
      </w:r>
      <w:r>
        <w:t xml:space="preserve"> </w:t>
      </w:r>
    </w:p>
    <w:p w14:paraId="7C8002F4" w14:textId="36FCF4C7" w:rsidR="00E518AB" w:rsidRDefault="00E518AB">
      <w:pPr>
        <w:rPr>
          <w:sz w:val="24"/>
          <w:szCs w:val="24"/>
        </w:rPr>
      </w:pPr>
      <w:r w:rsidRPr="00053A5A">
        <w:rPr>
          <w:sz w:val="24"/>
          <w:szCs w:val="24"/>
          <w:u w:val="single"/>
        </w:rPr>
        <w:t>Zutaten</w:t>
      </w:r>
      <w:r>
        <w:rPr>
          <w:sz w:val="24"/>
          <w:szCs w:val="24"/>
        </w:rPr>
        <w:t xml:space="preserve"> </w:t>
      </w:r>
      <w:r w:rsidR="00053A5A">
        <w:rPr>
          <w:sz w:val="24"/>
          <w:szCs w:val="24"/>
        </w:rPr>
        <w:t>(</w:t>
      </w:r>
      <w:r>
        <w:rPr>
          <w:sz w:val="24"/>
          <w:szCs w:val="24"/>
        </w:rPr>
        <w:t>für 4 Portionen</w:t>
      </w:r>
      <w:r w:rsidR="00053A5A">
        <w:rPr>
          <w:sz w:val="24"/>
          <w:szCs w:val="24"/>
        </w:rPr>
        <w:t>)</w:t>
      </w:r>
    </w:p>
    <w:p w14:paraId="0086CFBC" w14:textId="73A7CDC0" w:rsidR="00E518AB" w:rsidRDefault="00E518AB">
      <w:pPr>
        <w:rPr>
          <w:sz w:val="24"/>
          <w:szCs w:val="24"/>
        </w:rPr>
      </w:pPr>
      <w:r>
        <w:rPr>
          <w:sz w:val="24"/>
          <w:szCs w:val="24"/>
        </w:rPr>
        <w:t>400 g fester Tofu</w:t>
      </w:r>
    </w:p>
    <w:p w14:paraId="79CE4BD2" w14:textId="77777777" w:rsidR="00E518AB" w:rsidRDefault="00E518AB">
      <w:pPr>
        <w:rPr>
          <w:sz w:val="24"/>
          <w:szCs w:val="24"/>
        </w:rPr>
      </w:pPr>
      <w:r>
        <w:rPr>
          <w:sz w:val="24"/>
          <w:szCs w:val="24"/>
        </w:rPr>
        <w:t>7 EL Sonnenblumenöl</w:t>
      </w:r>
    </w:p>
    <w:p w14:paraId="46D19F76" w14:textId="6D4273A5" w:rsidR="00E518AB" w:rsidRDefault="00E518AB">
      <w:pPr>
        <w:rPr>
          <w:sz w:val="24"/>
          <w:szCs w:val="24"/>
        </w:rPr>
      </w:pPr>
      <w:r>
        <w:rPr>
          <w:sz w:val="24"/>
          <w:szCs w:val="24"/>
        </w:rPr>
        <w:t>400 Aubergine</w:t>
      </w:r>
    </w:p>
    <w:p w14:paraId="4715D78A" w14:textId="77777777" w:rsidR="00E518AB" w:rsidRDefault="00E518AB">
      <w:pPr>
        <w:rPr>
          <w:sz w:val="24"/>
          <w:szCs w:val="24"/>
        </w:rPr>
      </w:pPr>
      <w:r>
        <w:rPr>
          <w:sz w:val="24"/>
          <w:szCs w:val="24"/>
        </w:rPr>
        <w:t>4 Frühlingszwiebeln</w:t>
      </w:r>
    </w:p>
    <w:p w14:paraId="71CDA3FA" w14:textId="4189309B" w:rsidR="00E518AB" w:rsidRDefault="00E518AB">
      <w:pPr>
        <w:rPr>
          <w:sz w:val="24"/>
          <w:szCs w:val="24"/>
        </w:rPr>
      </w:pPr>
      <w:r>
        <w:rPr>
          <w:sz w:val="24"/>
          <w:szCs w:val="24"/>
        </w:rPr>
        <w:t>2 Zwiebeln</w:t>
      </w:r>
    </w:p>
    <w:p w14:paraId="68D18D11" w14:textId="77777777" w:rsidR="00E518AB" w:rsidRDefault="00E518AB">
      <w:pPr>
        <w:rPr>
          <w:sz w:val="24"/>
          <w:szCs w:val="24"/>
        </w:rPr>
      </w:pPr>
      <w:r>
        <w:rPr>
          <w:sz w:val="24"/>
          <w:szCs w:val="24"/>
        </w:rPr>
        <w:t>2 Knoblauchzehen</w:t>
      </w:r>
    </w:p>
    <w:p w14:paraId="2E4E0FD6" w14:textId="77777777" w:rsidR="00E518AB" w:rsidRDefault="00E518AB">
      <w:pPr>
        <w:rPr>
          <w:sz w:val="24"/>
          <w:szCs w:val="24"/>
        </w:rPr>
      </w:pPr>
      <w:r>
        <w:rPr>
          <w:sz w:val="24"/>
          <w:szCs w:val="24"/>
        </w:rPr>
        <w:t>350 g Schweinehackfleisch</w:t>
      </w:r>
    </w:p>
    <w:p w14:paraId="0B152E7C" w14:textId="683AD6B5" w:rsidR="00E518AB" w:rsidRDefault="00E518AB">
      <w:pPr>
        <w:rPr>
          <w:sz w:val="24"/>
          <w:szCs w:val="24"/>
        </w:rPr>
      </w:pPr>
      <w:r>
        <w:rPr>
          <w:sz w:val="24"/>
          <w:szCs w:val="24"/>
        </w:rPr>
        <w:t xml:space="preserve">3 – 4 EL </w:t>
      </w:r>
      <w:r w:rsidR="00B5573F">
        <w:rPr>
          <w:sz w:val="24"/>
          <w:szCs w:val="24"/>
        </w:rPr>
        <w:t>s</w:t>
      </w:r>
      <w:r>
        <w:rPr>
          <w:sz w:val="24"/>
          <w:szCs w:val="24"/>
        </w:rPr>
        <w:t xml:space="preserve">charfe Bohnenpaste </w:t>
      </w:r>
    </w:p>
    <w:p w14:paraId="5CE55327" w14:textId="21DBD384" w:rsidR="00E518AB" w:rsidRDefault="00053A5A">
      <w:pPr>
        <w:rPr>
          <w:sz w:val="24"/>
          <w:szCs w:val="24"/>
        </w:rPr>
      </w:pPr>
      <w:r>
        <w:rPr>
          <w:sz w:val="24"/>
          <w:szCs w:val="24"/>
        </w:rPr>
        <w:t xml:space="preserve">Salz, </w:t>
      </w:r>
      <w:r w:rsidR="00E518AB">
        <w:rPr>
          <w:sz w:val="24"/>
          <w:szCs w:val="24"/>
        </w:rPr>
        <w:t>Pfeffer</w:t>
      </w:r>
      <w:r>
        <w:rPr>
          <w:sz w:val="24"/>
          <w:szCs w:val="24"/>
        </w:rPr>
        <w:t>, Zucker</w:t>
      </w:r>
    </w:p>
    <w:p w14:paraId="3FAC6185" w14:textId="77777777" w:rsidR="00053A5A" w:rsidRDefault="00053A5A">
      <w:pPr>
        <w:rPr>
          <w:sz w:val="24"/>
          <w:szCs w:val="24"/>
        </w:rPr>
      </w:pPr>
    </w:p>
    <w:p w14:paraId="672DD5CE" w14:textId="665400B7" w:rsidR="00FA78A7" w:rsidRDefault="00E518AB">
      <w:pPr>
        <w:rPr>
          <w:sz w:val="24"/>
          <w:szCs w:val="24"/>
        </w:rPr>
      </w:pPr>
      <w:r>
        <w:rPr>
          <w:sz w:val="24"/>
          <w:szCs w:val="24"/>
        </w:rPr>
        <w:t>Zubereitungszeit: 40 M</w:t>
      </w:r>
      <w:r w:rsidR="00FA78A7">
        <w:rPr>
          <w:sz w:val="24"/>
          <w:szCs w:val="24"/>
        </w:rPr>
        <w:t>i</w:t>
      </w:r>
      <w:r>
        <w:rPr>
          <w:sz w:val="24"/>
          <w:szCs w:val="24"/>
        </w:rPr>
        <w:t>nuten</w:t>
      </w:r>
    </w:p>
    <w:p w14:paraId="1A6D8D3C" w14:textId="77777777" w:rsidR="00FA78A7" w:rsidRPr="00FA78A7" w:rsidRDefault="00FA78A7" w:rsidP="00B40E8C">
      <w:pPr>
        <w:pStyle w:val="ListParagraph"/>
        <w:numPr>
          <w:ilvl w:val="0"/>
          <w:numId w:val="406"/>
        </w:numPr>
        <w:spacing w:after="120"/>
        <w:ind w:left="714" w:hanging="357"/>
        <w:contextualSpacing w:val="0"/>
        <w:jc w:val="both"/>
        <w:rPr>
          <w:sz w:val="24"/>
          <w:szCs w:val="24"/>
        </w:rPr>
      </w:pPr>
      <w:r w:rsidRPr="00FA78A7">
        <w:rPr>
          <w:sz w:val="24"/>
          <w:szCs w:val="24"/>
        </w:rPr>
        <w:t>Tofu in ca. 2 cm große Stücke schneiden, in kochendem Salzwasser 5 Minuten garen. In ein Sieb geben, abschrecken und mit Küchenpapier trocken tupfen.</w:t>
      </w:r>
    </w:p>
    <w:p w14:paraId="15809914" w14:textId="46481C9B" w:rsidR="00FA78A7" w:rsidRPr="00FA78A7" w:rsidRDefault="00FA78A7" w:rsidP="00B40E8C">
      <w:pPr>
        <w:pStyle w:val="ListParagraph"/>
        <w:numPr>
          <w:ilvl w:val="0"/>
          <w:numId w:val="406"/>
        </w:numPr>
        <w:spacing w:after="120"/>
        <w:ind w:left="714" w:hanging="357"/>
        <w:contextualSpacing w:val="0"/>
        <w:jc w:val="both"/>
        <w:rPr>
          <w:sz w:val="24"/>
          <w:szCs w:val="24"/>
        </w:rPr>
      </w:pPr>
      <w:r w:rsidRPr="00FA78A7">
        <w:rPr>
          <w:sz w:val="24"/>
          <w:szCs w:val="24"/>
        </w:rPr>
        <w:t xml:space="preserve">2 EL Öl in einer großen Pfanne erhitzen, Tofu darin portionsweise bei starker Hitze rundum goldbraun braten. Aus der Pfanne nehmen und auf Küchenpapier abtropfen lassen. Aubergine putzen und in ca. 2 cm große Würfel schneiden. 3 EL Öl </w:t>
      </w:r>
      <w:r w:rsidR="007E3AF8" w:rsidRPr="00FA78A7">
        <w:rPr>
          <w:sz w:val="24"/>
          <w:szCs w:val="24"/>
        </w:rPr>
        <w:t>in</w:t>
      </w:r>
      <w:r w:rsidRPr="00FA78A7">
        <w:rPr>
          <w:sz w:val="24"/>
          <w:szCs w:val="24"/>
        </w:rPr>
        <w:t xml:space="preserve"> der Pfanne sehr stark erhitzen, Auberginen darin portionsweise rundum goldbraun anbraten. Aus der Pfanne nehmen und auf Küchenpapier abtropfen lassen.</w:t>
      </w:r>
    </w:p>
    <w:p w14:paraId="03618866" w14:textId="77777777" w:rsidR="00FA78A7" w:rsidRPr="00FA78A7" w:rsidRDefault="00FA78A7" w:rsidP="00B40E8C">
      <w:pPr>
        <w:pStyle w:val="ListParagraph"/>
        <w:numPr>
          <w:ilvl w:val="0"/>
          <w:numId w:val="406"/>
        </w:numPr>
        <w:spacing w:after="120"/>
        <w:ind w:left="714" w:hanging="357"/>
        <w:contextualSpacing w:val="0"/>
        <w:jc w:val="both"/>
        <w:rPr>
          <w:sz w:val="24"/>
          <w:szCs w:val="24"/>
        </w:rPr>
      </w:pPr>
      <w:r w:rsidRPr="00FA78A7">
        <w:rPr>
          <w:sz w:val="24"/>
          <w:szCs w:val="24"/>
        </w:rPr>
        <w:t>Frühlingszwiebeln putzen und waschen, das Hellgrüne in feine Streifen schneiden und in kaltes Wasser legen, das Weiße sehr fein hacken. Zwiebeln und Knoblauch in feine Würfel schneiden.</w:t>
      </w:r>
    </w:p>
    <w:p w14:paraId="0CF5670D" w14:textId="0961D978" w:rsidR="00FA78A7" w:rsidRPr="00FA78A7" w:rsidRDefault="00FA78A7" w:rsidP="00B40E8C">
      <w:pPr>
        <w:pStyle w:val="ListParagraph"/>
        <w:numPr>
          <w:ilvl w:val="0"/>
          <w:numId w:val="406"/>
        </w:numPr>
        <w:spacing w:after="120"/>
        <w:ind w:left="714" w:hanging="357"/>
        <w:contextualSpacing w:val="0"/>
        <w:jc w:val="both"/>
        <w:rPr>
          <w:sz w:val="24"/>
          <w:szCs w:val="24"/>
        </w:rPr>
      </w:pPr>
      <w:r w:rsidRPr="00FA78A7">
        <w:rPr>
          <w:sz w:val="24"/>
          <w:szCs w:val="24"/>
        </w:rPr>
        <w:t>Restliches Öl in einer großen Pfanne erhitzen. Hackfleisch darin unter Rühren krümelig braten. Knoblauch, Zwiebeln und weiße Frühlingszwiebeln zugeben und glasig dünsten. 1 – 2 TL Zucker und Bohnenpaste zugeben und kurz mitbraten. Mit 150 – 200 ml heißem Wasser auffüllen. Tofu und Auberginen zugeben, mit Pfeffer würzen und 2 – 3 Minuten unter Rühren kochen. Frühlingszwiebelgrün abtropfen lassen. Hack und Tofu anrichten und Frühlingszwiebeln darüberstreuen. Dazu passen chinesische Nudeln oder Reis.</w:t>
      </w:r>
    </w:p>
    <w:p w14:paraId="4DC0EED7" w14:textId="77777777" w:rsidR="00FA78A7" w:rsidRDefault="00FA78A7">
      <w:pPr>
        <w:rPr>
          <w:sz w:val="24"/>
          <w:szCs w:val="24"/>
        </w:rPr>
      </w:pPr>
    </w:p>
    <w:p w14:paraId="3F318304" w14:textId="75509B79" w:rsidR="00E518AB" w:rsidRDefault="00791337">
      <w:pPr>
        <w:rPr>
          <w:sz w:val="24"/>
          <w:szCs w:val="24"/>
        </w:rPr>
      </w:pPr>
      <w:r>
        <w:rPr>
          <w:sz w:val="24"/>
          <w:szCs w:val="24"/>
        </w:rPr>
        <w:t>Kommentar:</w:t>
      </w:r>
      <w:r>
        <w:rPr>
          <w:sz w:val="24"/>
          <w:szCs w:val="24"/>
        </w:rPr>
        <w:tab/>
      </w:r>
      <w:r w:rsidR="00FA78A7">
        <w:rPr>
          <w:sz w:val="24"/>
          <w:szCs w:val="24"/>
        </w:rPr>
        <w:t xml:space="preserve">Dieses Gericht wollte Simon! Ich weiß auch nicht warum </w:t>
      </w:r>
      <w:r w:rsidR="00FA78A7" w:rsidRPr="00FA78A7">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sidR="00E518AB">
        <w:rPr>
          <w:sz w:val="24"/>
          <w:szCs w:val="24"/>
        </w:rPr>
        <w:br w:type="page"/>
      </w:r>
    </w:p>
    <w:p w14:paraId="401383F7" w14:textId="3A3ACF4A" w:rsidR="009D08FB" w:rsidRDefault="009D08FB" w:rsidP="00053A5A">
      <w:pPr>
        <w:pStyle w:val="Heading2"/>
        <w:spacing w:after="240"/>
      </w:pPr>
      <w:r>
        <w:lastRenderedPageBreak/>
        <w:t>Curryreis mit Hack und Bohnen</w:t>
      </w:r>
      <w:r w:rsidR="00F422B5">
        <w:rPr>
          <w:rStyle w:val="FootnoteReference"/>
        </w:rPr>
        <w:footnoteReference w:id="626"/>
      </w:r>
      <w:r>
        <w:t xml:space="preserve"> </w:t>
      </w:r>
    </w:p>
    <w:p w14:paraId="22B61681" w14:textId="24314208" w:rsidR="009D08FB" w:rsidRDefault="009D08FB" w:rsidP="009D08FB">
      <w:pPr>
        <w:jc w:val="both"/>
        <w:rPr>
          <w:sz w:val="24"/>
          <w:szCs w:val="24"/>
        </w:rPr>
      </w:pPr>
      <w:r w:rsidRPr="00053A5A">
        <w:rPr>
          <w:sz w:val="24"/>
          <w:szCs w:val="24"/>
          <w:u w:val="single"/>
        </w:rPr>
        <w:t>Zutaten</w:t>
      </w:r>
      <w:r>
        <w:rPr>
          <w:sz w:val="24"/>
          <w:szCs w:val="24"/>
        </w:rPr>
        <w:t xml:space="preserve"> </w:t>
      </w:r>
      <w:r w:rsidR="00053A5A">
        <w:rPr>
          <w:sz w:val="24"/>
          <w:szCs w:val="24"/>
        </w:rPr>
        <w:t>(</w:t>
      </w:r>
      <w:r>
        <w:rPr>
          <w:sz w:val="24"/>
          <w:szCs w:val="24"/>
        </w:rPr>
        <w:t>für 4 Portionen</w:t>
      </w:r>
      <w:r w:rsidR="00053A5A">
        <w:rPr>
          <w:sz w:val="24"/>
          <w:szCs w:val="24"/>
        </w:rPr>
        <w:t>)</w:t>
      </w:r>
    </w:p>
    <w:p w14:paraId="3436918E" w14:textId="53C74014" w:rsidR="009D08FB" w:rsidRDefault="009D08FB" w:rsidP="009D08FB">
      <w:pPr>
        <w:jc w:val="both"/>
        <w:rPr>
          <w:sz w:val="24"/>
          <w:szCs w:val="24"/>
        </w:rPr>
      </w:pPr>
      <w:r>
        <w:rPr>
          <w:sz w:val="24"/>
          <w:szCs w:val="24"/>
        </w:rPr>
        <w:t>400 g grüne Bohnen</w:t>
      </w:r>
    </w:p>
    <w:p w14:paraId="5EA4F4AD" w14:textId="4AEE0C14" w:rsidR="009D08FB" w:rsidRDefault="009D08FB" w:rsidP="009D08FB">
      <w:pPr>
        <w:jc w:val="both"/>
        <w:rPr>
          <w:sz w:val="24"/>
          <w:szCs w:val="24"/>
        </w:rPr>
      </w:pPr>
      <w:r>
        <w:rPr>
          <w:sz w:val="24"/>
          <w:szCs w:val="24"/>
        </w:rPr>
        <w:t>250 g Basmatireis</w:t>
      </w:r>
    </w:p>
    <w:p w14:paraId="69436CAF" w14:textId="1AA86DAF" w:rsidR="009D08FB" w:rsidRDefault="009D08FB" w:rsidP="009D08FB">
      <w:pPr>
        <w:jc w:val="both"/>
        <w:rPr>
          <w:sz w:val="24"/>
          <w:szCs w:val="24"/>
        </w:rPr>
      </w:pPr>
      <w:r>
        <w:rPr>
          <w:sz w:val="24"/>
          <w:szCs w:val="24"/>
        </w:rPr>
        <w:t>1 – 2 TL Currypulver</w:t>
      </w:r>
    </w:p>
    <w:p w14:paraId="4A84926A" w14:textId="021004A5" w:rsidR="009D08FB" w:rsidRDefault="009D08FB" w:rsidP="009D08FB">
      <w:pPr>
        <w:jc w:val="both"/>
        <w:rPr>
          <w:sz w:val="24"/>
          <w:szCs w:val="24"/>
        </w:rPr>
      </w:pPr>
      <w:r>
        <w:rPr>
          <w:sz w:val="24"/>
          <w:szCs w:val="24"/>
        </w:rPr>
        <w:t>5 Schalotten</w:t>
      </w:r>
    </w:p>
    <w:p w14:paraId="3B8EF127" w14:textId="24914ED0" w:rsidR="009D08FB" w:rsidRDefault="009D08FB" w:rsidP="009D08FB">
      <w:pPr>
        <w:jc w:val="both"/>
        <w:rPr>
          <w:sz w:val="24"/>
          <w:szCs w:val="24"/>
        </w:rPr>
      </w:pPr>
      <w:r>
        <w:rPr>
          <w:sz w:val="24"/>
          <w:szCs w:val="24"/>
        </w:rPr>
        <w:t>4 Knoblauchzehen</w:t>
      </w:r>
    </w:p>
    <w:p w14:paraId="758935EF" w14:textId="140B85A2" w:rsidR="009D08FB" w:rsidRDefault="009D08FB" w:rsidP="009D08FB">
      <w:pPr>
        <w:jc w:val="both"/>
        <w:rPr>
          <w:sz w:val="24"/>
          <w:szCs w:val="24"/>
        </w:rPr>
      </w:pPr>
      <w:r>
        <w:rPr>
          <w:sz w:val="24"/>
          <w:szCs w:val="24"/>
        </w:rPr>
        <w:t>50 g frischer Ingwer</w:t>
      </w:r>
    </w:p>
    <w:p w14:paraId="19125106" w14:textId="024F3F8A" w:rsidR="009D08FB" w:rsidRDefault="009D08FB" w:rsidP="009D08FB">
      <w:pPr>
        <w:jc w:val="both"/>
        <w:rPr>
          <w:sz w:val="24"/>
          <w:szCs w:val="24"/>
        </w:rPr>
      </w:pPr>
      <w:r>
        <w:rPr>
          <w:sz w:val="24"/>
          <w:szCs w:val="24"/>
        </w:rPr>
        <w:t>4 EL Öl</w:t>
      </w:r>
    </w:p>
    <w:p w14:paraId="354544E9" w14:textId="101CBAD4" w:rsidR="009D08FB" w:rsidRDefault="009D08FB" w:rsidP="009D08FB">
      <w:pPr>
        <w:jc w:val="both"/>
        <w:rPr>
          <w:sz w:val="24"/>
          <w:szCs w:val="24"/>
        </w:rPr>
      </w:pPr>
      <w:r>
        <w:rPr>
          <w:sz w:val="24"/>
          <w:szCs w:val="24"/>
        </w:rPr>
        <w:t>400 g Hackfleisch</w:t>
      </w:r>
    </w:p>
    <w:p w14:paraId="39381FFF" w14:textId="36C1192A" w:rsidR="009D08FB" w:rsidRDefault="009D08FB" w:rsidP="009D08FB">
      <w:pPr>
        <w:jc w:val="both"/>
        <w:rPr>
          <w:sz w:val="24"/>
          <w:szCs w:val="24"/>
        </w:rPr>
      </w:pPr>
      <w:r w:rsidRPr="009D08FB">
        <w:rPr>
          <w:sz w:val="24"/>
          <w:szCs w:val="24"/>
        </w:rPr>
        <w:t>5 EL Hoisin-Sauce (wie imm</w:t>
      </w:r>
      <w:r>
        <w:rPr>
          <w:sz w:val="24"/>
          <w:szCs w:val="24"/>
        </w:rPr>
        <w:t xml:space="preserve">er im </w:t>
      </w:r>
      <w:r w:rsidR="00B05930">
        <w:rPr>
          <w:sz w:val="24"/>
          <w:szCs w:val="24"/>
        </w:rPr>
        <w:t>Asialaden eures Vertrauens)</w:t>
      </w:r>
    </w:p>
    <w:p w14:paraId="28EF26B1" w14:textId="0340F6EB" w:rsidR="00B05930" w:rsidRDefault="00B05930" w:rsidP="009D08FB">
      <w:pPr>
        <w:jc w:val="both"/>
        <w:rPr>
          <w:sz w:val="24"/>
          <w:szCs w:val="24"/>
        </w:rPr>
      </w:pPr>
      <w:r>
        <w:rPr>
          <w:sz w:val="24"/>
          <w:szCs w:val="24"/>
        </w:rPr>
        <w:t>1 EL Sesamöl</w:t>
      </w:r>
    </w:p>
    <w:p w14:paraId="6E4D361D" w14:textId="1EE0AD25" w:rsidR="00B05930" w:rsidRDefault="00B05930" w:rsidP="009D08FB">
      <w:pPr>
        <w:jc w:val="both"/>
        <w:rPr>
          <w:sz w:val="24"/>
          <w:szCs w:val="24"/>
        </w:rPr>
      </w:pPr>
      <w:r>
        <w:rPr>
          <w:sz w:val="24"/>
          <w:szCs w:val="24"/>
        </w:rPr>
        <w:t>1 Chilischote</w:t>
      </w:r>
    </w:p>
    <w:p w14:paraId="2C5F2B53" w14:textId="50AA16FD" w:rsidR="00B05930" w:rsidRDefault="00B05930" w:rsidP="009D08FB">
      <w:pPr>
        <w:jc w:val="both"/>
        <w:rPr>
          <w:sz w:val="24"/>
          <w:szCs w:val="24"/>
        </w:rPr>
      </w:pPr>
      <w:r>
        <w:rPr>
          <w:sz w:val="24"/>
          <w:szCs w:val="24"/>
        </w:rPr>
        <w:t>3 EL geröstete Erdnusskerne</w:t>
      </w:r>
    </w:p>
    <w:p w14:paraId="2840CA4B" w14:textId="65F61A80" w:rsidR="00B05930" w:rsidRDefault="00B05930" w:rsidP="009D08FB">
      <w:pPr>
        <w:jc w:val="both"/>
        <w:rPr>
          <w:sz w:val="24"/>
          <w:szCs w:val="24"/>
        </w:rPr>
      </w:pPr>
      <w:r>
        <w:rPr>
          <w:sz w:val="24"/>
          <w:szCs w:val="24"/>
        </w:rPr>
        <w:t>5 Stiele Koriandergrün</w:t>
      </w:r>
    </w:p>
    <w:p w14:paraId="2D637DA3" w14:textId="771CE332" w:rsidR="00B05930" w:rsidRDefault="00B05930" w:rsidP="009D08FB">
      <w:pPr>
        <w:jc w:val="both"/>
        <w:rPr>
          <w:sz w:val="24"/>
          <w:szCs w:val="24"/>
        </w:rPr>
      </w:pPr>
      <w:r>
        <w:rPr>
          <w:sz w:val="24"/>
          <w:szCs w:val="24"/>
        </w:rPr>
        <w:t>2 – 3 EL Limettensaft</w:t>
      </w:r>
    </w:p>
    <w:p w14:paraId="06651942" w14:textId="77777777" w:rsidR="00053A5A" w:rsidRDefault="00053A5A" w:rsidP="009D08FB">
      <w:pPr>
        <w:jc w:val="both"/>
        <w:rPr>
          <w:sz w:val="24"/>
          <w:szCs w:val="24"/>
        </w:rPr>
      </w:pPr>
    </w:p>
    <w:p w14:paraId="2A44ED34" w14:textId="10BEE508" w:rsidR="00B05930" w:rsidRDefault="00B05930" w:rsidP="009D08FB">
      <w:pPr>
        <w:jc w:val="both"/>
        <w:rPr>
          <w:sz w:val="24"/>
          <w:szCs w:val="24"/>
        </w:rPr>
      </w:pPr>
      <w:r>
        <w:rPr>
          <w:sz w:val="24"/>
          <w:szCs w:val="24"/>
        </w:rPr>
        <w:t>Zubereitungszeit: 40 Minuten</w:t>
      </w:r>
    </w:p>
    <w:p w14:paraId="6D0D494A" w14:textId="5345B788" w:rsidR="00B05930" w:rsidRPr="00D378EF" w:rsidRDefault="00B05930" w:rsidP="00B40E8C">
      <w:pPr>
        <w:pStyle w:val="ListParagraph"/>
        <w:numPr>
          <w:ilvl w:val="0"/>
          <w:numId w:val="408"/>
        </w:numPr>
        <w:spacing w:after="120"/>
        <w:ind w:left="714" w:hanging="357"/>
        <w:contextualSpacing w:val="0"/>
        <w:jc w:val="both"/>
        <w:rPr>
          <w:sz w:val="24"/>
          <w:szCs w:val="24"/>
        </w:rPr>
      </w:pPr>
      <w:r w:rsidRPr="00D378EF">
        <w:rPr>
          <w:sz w:val="24"/>
          <w:szCs w:val="24"/>
        </w:rPr>
        <w:t>Bohnen putzen und in einem Topf in reichlich kochendem Salzwasser 5 Minuten blanchieren. Abgießen, abschrecken und in einem Sieb abtropfen lassen.</w:t>
      </w:r>
      <w:r w:rsidR="00D378EF" w:rsidRPr="00D378EF">
        <w:rPr>
          <w:sz w:val="24"/>
          <w:szCs w:val="24"/>
        </w:rPr>
        <w:t xml:space="preserve"> </w:t>
      </w:r>
      <w:r w:rsidRPr="00D378EF">
        <w:rPr>
          <w:sz w:val="24"/>
          <w:szCs w:val="24"/>
        </w:rPr>
        <w:t>Reis kochen. Currypulver dazugeben. Schalotten, 3 Knoblauchzehen und Ingwer sehr fein hacken.</w:t>
      </w:r>
    </w:p>
    <w:p w14:paraId="3606C9C5" w14:textId="5D82C510" w:rsidR="00B05930" w:rsidRPr="00B05930" w:rsidRDefault="00B05930" w:rsidP="00B40E8C">
      <w:pPr>
        <w:pStyle w:val="ListParagraph"/>
        <w:numPr>
          <w:ilvl w:val="0"/>
          <w:numId w:val="408"/>
        </w:numPr>
        <w:spacing w:after="120"/>
        <w:ind w:left="714" w:hanging="357"/>
        <w:contextualSpacing w:val="0"/>
        <w:jc w:val="both"/>
        <w:rPr>
          <w:sz w:val="24"/>
          <w:szCs w:val="24"/>
        </w:rPr>
      </w:pPr>
      <w:r w:rsidRPr="00B05930">
        <w:rPr>
          <w:sz w:val="24"/>
          <w:szCs w:val="24"/>
        </w:rPr>
        <w:t>3 EL Öl im Wok (oder eben einer Pfanne) stark erhitzen. Hackfleisch darin rundum scharf anbraten. Hitze reduzieren, Schalotten, Knoblauch und Ingwer zugeben und 3 – 4 Minuten mitbraten. Hoisin-Sauce zugeben, aufkochen und warmhalten.</w:t>
      </w:r>
    </w:p>
    <w:p w14:paraId="77A25670" w14:textId="6B844D99" w:rsidR="00B05930" w:rsidRPr="00B05930" w:rsidRDefault="00B05930" w:rsidP="00B40E8C">
      <w:pPr>
        <w:pStyle w:val="ListParagraph"/>
        <w:numPr>
          <w:ilvl w:val="0"/>
          <w:numId w:val="408"/>
        </w:numPr>
        <w:spacing w:after="120"/>
        <w:ind w:left="714" w:hanging="357"/>
        <w:contextualSpacing w:val="0"/>
        <w:jc w:val="both"/>
        <w:rPr>
          <w:sz w:val="24"/>
          <w:szCs w:val="24"/>
        </w:rPr>
      </w:pPr>
      <w:r w:rsidRPr="00B05930">
        <w:rPr>
          <w:sz w:val="24"/>
          <w:szCs w:val="24"/>
        </w:rPr>
        <w:t>Restliches Öl und Sesamöl in einer Pfanne erhitzen, Bohnen darin bei mittlerer Hitze anbraten. Restlichen Knoblauch in feien Scheiben schneiden. Chili putzen und mit Kernen in feine Ringe schneiden. Knoblauch und Chili dazugeben, kurz mitbraten.</w:t>
      </w:r>
    </w:p>
    <w:p w14:paraId="4DA1E4B0" w14:textId="1F6D3AA1" w:rsidR="00B05930" w:rsidRDefault="00B05930" w:rsidP="00B40E8C">
      <w:pPr>
        <w:pStyle w:val="ListParagraph"/>
        <w:numPr>
          <w:ilvl w:val="0"/>
          <w:numId w:val="408"/>
        </w:numPr>
        <w:spacing w:after="120"/>
        <w:ind w:left="714" w:hanging="357"/>
        <w:contextualSpacing w:val="0"/>
        <w:jc w:val="both"/>
        <w:rPr>
          <w:sz w:val="24"/>
          <w:szCs w:val="24"/>
        </w:rPr>
      </w:pPr>
      <w:r w:rsidRPr="00B05930">
        <w:rPr>
          <w:sz w:val="24"/>
          <w:szCs w:val="24"/>
        </w:rPr>
        <w:t xml:space="preserve">Erdnüsse hacken. Koriander waschen und </w:t>
      </w:r>
      <w:r w:rsidR="007E3AF8" w:rsidRPr="00B05930">
        <w:rPr>
          <w:sz w:val="24"/>
          <w:szCs w:val="24"/>
        </w:rPr>
        <w:t>trockenschleudern</w:t>
      </w:r>
      <w:r w:rsidRPr="00B05930">
        <w:rPr>
          <w:sz w:val="24"/>
          <w:szCs w:val="24"/>
        </w:rPr>
        <w:t>, Blättchen von den Stielen zupfen. Falls das Fleisch zu trocken ist, etwas Wasser unterrühren. Reis, Fleisch und Bohnen auf 4 Schalen verteilen. Mit Koriander und Erdnüssen bestreut servieren. Nach Belieben mit Limettensaft abschmecken.</w:t>
      </w:r>
    </w:p>
    <w:p w14:paraId="3550E5FF" w14:textId="78634C79" w:rsidR="00C67A55" w:rsidRPr="00FF4B24" w:rsidRDefault="00766434" w:rsidP="00766434">
      <w:pPr>
        <w:pStyle w:val="Heading2"/>
        <w:spacing w:after="240"/>
      </w:pPr>
      <w:r>
        <w:lastRenderedPageBreak/>
        <w:t>H</w:t>
      </w:r>
      <w:r w:rsidR="00C67A55" w:rsidRPr="00FF4B24">
        <w:t>ackfleischpfanne mit Joghurt Dip</w:t>
      </w:r>
      <w:r w:rsidR="00FE1EBF">
        <w:rPr>
          <w:rStyle w:val="FootnoteReference"/>
        </w:rPr>
        <w:footnoteReference w:id="627"/>
      </w:r>
      <w:r w:rsidR="00C67A55" w:rsidRPr="00FF4B24">
        <w:t xml:space="preserve"> </w:t>
      </w:r>
    </w:p>
    <w:p w14:paraId="4C480541" w14:textId="35263D90" w:rsidR="00FF4B24" w:rsidRDefault="00FF4B24" w:rsidP="00FF4B24">
      <w:pPr>
        <w:jc w:val="both"/>
        <w:rPr>
          <w:sz w:val="24"/>
          <w:szCs w:val="24"/>
        </w:rPr>
      </w:pPr>
      <w:r w:rsidRPr="00766434">
        <w:rPr>
          <w:sz w:val="24"/>
          <w:szCs w:val="24"/>
          <w:u w:val="single"/>
        </w:rPr>
        <w:t>Zutaten</w:t>
      </w:r>
      <w:r w:rsidRPr="00FF4B24">
        <w:rPr>
          <w:sz w:val="24"/>
          <w:szCs w:val="24"/>
        </w:rPr>
        <w:t xml:space="preserve"> </w:t>
      </w:r>
      <w:r w:rsidR="00766434">
        <w:rPr>
          <w:sz w:val="24"/>
          <w:szCs w:val="24"/>
        </w:rPr>
        <w:t>(</w:t>
      </w:r>
      <w:r w:rsidRPr="00FF4B24">
        <w:rPr>
          <w:sz w:val="24"/>
          <w:szCs w:val="24"/>
        </w:rPr>
        <w:t>für 4 Portionen</w:t>
      </w:r>
      <w:r w:rsidR="00766434">
        <w:rPr>
          <w:sz w:val="24"/>
          <w:szCs w:val="24"/>
        </w:rPr>
        <w:t>)</w:t>
      </w:r>
    </w:p>
    <w:p w14:paraId="5D22CFDC" w14:textId="2A13E282" w:rsidR="00FF4B24" w:rsidRDefault="00FF4B24" w:rsidP="00FF4B24">
      <w:pPr>
        <w:jc w:val="both"/>
        <w:rPr>
          <w:sz w:val="24"/>
          <w:szCs w:val="24"/>
        </w:rPr>
      </w:pPr>
      <w:r>
        <w:rPr>
          <w:sz w:val="24"/>
          <w:szCs w:val="24"/>
        </w:rPr>
        <w:t>20 g Pinienkerne</w:t>
      </w:r>
    </w:p>
    <w:p w14:paraId="57E55C2F" w14:textId="3CA45351" w:rsidR="00FF4B24" w:rsidRDefault="00FF4B24" w:rsidP="00FF4B24">
      <w:pPr>
        <w:jc w:val="both"/>
        <w:rPr>
          <w:sz w:val="24"/>
          <w:szCs w:val="24"/>
        </w:rPr>
      </w:pPr>
      <w:r>
        <w:rPr>
          <w:sz w:val="24"/>
          <w:szCs w:val="24"/>
        </w:rPr>
        <w:t>2 Knoblauchzehen</w:t>
      </w:r>
    </w:p>
    <w:p w14:paraId="071D12CF" w14:textId="2C71327E" w:rsidR="00FF4B24" w:rsidRDefault="00FF4B24" w:rsidP="00FF4B24">
      <w:pPr>
        <w:jc w:val="both"/>
        <w:rPr>
          <w:sz w:val="24"/>
          <w:szCs w:val="24"/>
        </w:rPr>
      </w:pPr>
      <w:r>
        <w:rPr>
          <w:sz w:val="24"/>
          <w:szCs w:val="24"/>
        </w:rPr>
        <w:t>2 EL Öl</w:t>
      </w:r>
    </w:p>
    <w:p w14:paraId="0DAAD19C" w14:textId="3D3C4B40" w:rsidR="00FF4B24" w:rsidRDefault="00FF4B24" w:rsidP="00FF4B24">
      <w:pPr>
        <w:jc w:val="both"/>
        <w:rPr>
          <w:sz w:val="24"/>
          <w:szCs w:val="24"/>
        </w:rPr>
      </w:pPr>
      <w:r>
        <w:rPr>
          <w:sz w:val="24"/>
          <w:szCs w:val="24"/>
        </w:rPr>
        <w:t>500 g Hackfleisch</w:t>
      </w:r>
    </w:p>
    <w:p w14:paraId="4D1FAAD8" w14:textId="5A7DB177" w:rsidR="00FF4B24" w:rsidRDefault="00FF4B24" w:rsidP="00FF4B24">
      <w:pPr>
        <w:jc w:val="both"/>
        <w:rPr>
          <w:sz w:val="24"/>
          <w:szCs w:val="24"/>
        </w:rPr>
      </w:pPr>
      <w:r>
        <w:rPr>
          <w:sz w:val="24"/>
          <w:szCs w:val="24"/>
        </w:rPr>
        <w:t>1 TL Raz el Hanout</w:t>
      </w:r>
    </w:p>
    <w:p w14:paraId="230DF82D" w14:textId="08328154" w:rsidR="00FF4B24" w:rsidRDefault="00FF4B24" w:rsidP="00FF4B24">
      <w:pPr>
        <w:jc w:val="both"/>
        <w:rPr>
          <w:sz w:val="24"/>
          <w:szCs w:val="24"/>
        </w:rPr>
      </w:pPr>
      <w:r>
        <w:rPr>
          <w:sz w:val="24"/>
          <w:szCs w:val="24"/>
        </w:rPr>
        <w:t>200 g Lauch</w:t>
      </w:r>
    </w:p>
    <w:p w14:paraId="48F09533" w14:textId="50E24125" w:rsidR="00FF4B24" w:rsidRDefault="00FF4B24" w:rsidP="00FF4B24">
      <w:pPr>
        <w:jc w:val="both"/>
        <w:rPr>
          <w:sz w:val="24"/>
          <w:szCs w:val="24"/>
        </w:rPr>
      </w:pPr>
      <w:r>
        <w:rPr>
          <w:sz w:val="24"/>
          <w:szCs w:val="24"/>
        </w:rPr>
        <w:t>Je 1 rote und 1 gelbe Paprikaschote</w:t>
      </w:r>
    </w:p>
    <w:p w14:paraId="12EA0B6D" w14:textId="79350FF8" w:rsidR="00FF4B24" w:rsidRDefault="00FF4B24" w:rsidP="00FF4B24">
      <w:pPr>
        <w:jc w:val="both"/>
        <w:rPr>
          <w:sz w:val="24"/>
          <w:szCs w:val="24"/>
        </w:rPr>
      </w:pPr>
      <w:r>
        <w:rPr>
          <w:sz w:val="24"/>
          <w:szCs w:val="24"/>
        </w:rPr>
        <w:t>40 g Rosinen</w:t>
      </w:r>
    </w:p>
    <w:p w14:paraId="03B28A91" w14:textId="0CD5FD4E" w:rsidR="00FF4B24" w:rsidRDefault="00FF4B24" w:rsidP="00FF4B24">
      <w:pPr>
        <w:jc w:val="both"/>
        <w:rPr>
          <w:sz w:val="24"/>
          <w:szCs w:val="24"/>
        </w:rPr>
      </w:pPr>
      <w:r>
        <w:rPr>
          <w:sz w:val="24"/>
          <w:szCs w:val="24"/>
        </w:rPr>
        <w:t>4 EL Ajvar</w:t>
      </w:r>
    </w:p>
    <w:p w14:paraId="0770D87B" w14:textId="7EE6A26E" w:rsidR="00FF4B24" w:rsidRDefault="00FF4B24" w:rsidP="00FF4B24">
      <w:pPr>
        <w:jc w:val="both"/>
        <w:rPr>
          <w:sz w:val="24"/>
          <w:szCs w:val="24"/>
        </w:rPr>
      </w:pPr>
      <w:r>
        <w:rPr>
          <w:sz w:val="24"/>
          <w:szCs w:val="24"/>
        </w:rPr>
        <w:t>¼ Bund Koriandergrün</w:t>
      </w:r>
    </w:p>
    <w:p w14:paraId="70F23FD5" w14:textId="3B609535" w:rsidR="00FF4B24" w:rsidRDefault="00FF4B24" w:rsidP="00FF4B24">
      <w:pPr>
        <w:jc w:val="both"/>
        <w:rPr>
          <w:sz w:val="24"/>
          <w:szCs w:val="24"/>
        </w:rPr>
      </w:pPr>
      <w:r>
        <w:rPr>
          <w:sz w:val="24"/>
          <w:szCs w:val="24"/>
        </w:rPr>
        <w:t>200 g Tomaten</w:t>
      </w:r>
    </w:p>
    <w:p w14:paraId="5872142B" w14:textId="0348EC79" w:rsidR="00FF4B24" w:rsidRDefault="00FF4B24" w:rsidP="00FF4B24">
      <w:pPr>
        <w:jc w:val="both"/>
        <w:rPr>
          <w:sz w:val="24"/>
          <w:szCs w:val="24"/>
        </w:rPr>
      </w:pPr>
      <w:r>
        <w:rPr>
          <w:sz w:val="24"/>
          <w:szCs w:val="24"/>
        </w:rPr>
        <w:t>200 g Salatgurke</w:t>
      </w:r>
    </w:p>
    <w:p w14:paraId="1FA485BF" w14:textId="3D6E9CBE" w:rsidR="00FF4B24" w:rsidRDefault="00FF4B24" w:rsidP="00FF4B24">
      <w:pPr>
        <w:jc w:val="both"/>
        <w:rPr>
          <w:sz w:val="24"/>
          <w:szCs w:val="24"/>
        </w:rPr>
      </w:pPr>
      <w:r>
        <w:rPr>
          <w:sz w:val="24"/>
          <w:szCs w:val="24"/>
        </w:rPr>
        <w:t>300 g griech. Sahnejoghurt (10 % Fett)</w:t>
      </w:r>
    </w:p>
    <w:p w14:paraId="2F728F2B" w14:textId="77777777" w:rsidR="00766434" w:rsidRDefault="00766434" w:rsidP="00FF4B24">
      <w:pPr>
        <w:jc w:val="both"/>
        <w:rPr>
          <w:sz w:val="24"/>
          <w:szCs w:val="24"/>
        </w:rPr>
      </w:pPr>
    </w:p>
    <w:p w14:paraId="577FE95B" w14:textId="544D2ADF" w:rsidR="00FF4B24" w:rsidRDefault="00FF4B24" w:rsidP="00FF4B24">
      <w:pPr>
        <w:jc w:val="both"/>
        <w:rPr>
          <w:sz w:val="24"/>
          <w:szCs w:val="24"/>
        </w:rPr>
      </w:pPr>
      <w:r>
        <w:rPr>
          <w:sz w:val="24"/>
          <w:szCs w:val="24"/>
        </w:rPr>
        <w:t>Zubereitungszeit: 35 Minuten</w:t>
      </w:r>
    </w:p>
    <w:p w14:paraId="174CD291" w14:textId="0705E98D" w:rsidR="00FF4B24" w:rsidRPr="00FF4B24" w:rsidRDefault="00FF4B24" w:rsidP="00B40E8C">
      <w:pPr>
        <w:pStyle w:val="ListParagraph"/>
        <w:numPr>
          <w:ilvl w:val="0"/>
          <w:numId w:val="398"/>
        </w:numPr>
        <w:spacing w:after="120"/>
        <w:ind w:left="714" w:hanging="357"/>
        <w:contextualSpacing w:val="0"/>
        <w:jc w:val="both"/>
        <w:rPr>
          <w:sz w:val="24"/>
          <w:szCs w:val="24"/>
        </w:rPr>
      </w:pPr>
      <w:r w:rsidRPr="00FF4B24">
        <w:rPr>
          <w:sz w:val="24"/>
          <w:szCs w:val="24"/>
        </w:rPr>
        <w:t>Pinienkerne in einer Pfanne ohne Fett goldbraun rösten. Knoblauch fein hacken. Öl in einer Pfanne erhitzen, Hackfleisch darin krümelig anbraten. Knoblauch und Raz el Hanout zugeben, kurz mitbraten.</w:t>
      </w:r>
    </w:p>
    <w:p w14:paraId="0310D231" w14:textId="7B3F6474" w:rsidR="00FF4B24" w:rsidRPr="00FF4B24" w:rsidRDefault="00FF4B24" w:rsidP="00B40E8C">
      <w:pPr>
        <w:pStyle w:val="ListParagraph"/>
        <w:numPr>
          <w:ilvl w:val="0"/>
          <w:numId w:val="398"/>
        </w:numPr>
        <w:spacing w:after="120"/>
        <w:ind w:left="714" w:hanging="357"/>
        <w:contextualSpacing w:val="0"/>
        <w:jc w:val="both"/>
        <w:rPr>
          <w:sz w:val="24"/>
          <w:szCs w:val="24"/>
        </w:rPr>
      </w:pPr>
      <w:r w:rsidRPr="00FF4B24">
        <w:rPr>
          <w:sz w:val="24"/>
          <w:szCs w:val="24"/>
        </w:rPr>
        <w:t>Lauch putzen, sorgfältig waschen und das Weiße und Hellgrüne in dünne Scheiben schneiden. Paprika putzen, vierteln, entkernen und in 5 mm dicke Streifen schneiden.</w:t>
      </w:r>
    </w:p>
    <w:p w14:paraId="49FDA45C" w14:textId="0F78DB6A" w:rsidR="00FF4B24" w:rsidRPr="00FF4B24" w:rsidRDefault="00FF4B24" w:rsidP="00B40E8C">
      <w:pPr>
        <w:pStyle w:val="ListParagraph"/>
        <w:numPr>
          <w:ilvl w:val="0"/>
          <w:numId w:val="398"/>
        </w:numPr>
        <w:spacing w:after="120"/>
        <w:ind w:left="714" w:hanging="357"/>
        <w:contextualSpacing w:val="0"/>
        <w:jc w:val="both"/>
        <w:rPr>
          <w:sz w:val="24"/>
          <w:szCs w:val="24"/>
        </w:rPr>
      </w:pPr>
      <w:r w:rsidRPr="00FF4B24">
        <w:rPr>
          <w:sz w:val="24"/>
          <w:szCs w:val="24"/>
        </w:rPr>
        <w:t>Lauch, Paprika und Rosinen in die Pfanne geben und 5 Minuten mitdünsten. Ajvar und 150 ml Wasser zugeben, aufkochen, mit Salz und Pfeffer würzen. Koriander mit den zarten Stielen grob hacken.</w:t>
      </w:r>
    </w:p>
    <w:p w14:paraId="2A861819" w14:textId="414F631A" w:rsidR="00FF4B24" w:rsidRPr="00FF4B24" w:rsidRDefault="00FF4B24" w:rsidP="00B40E8C">
      <w:pPr>
        <w:pStyle w:val="ListParagraph"/>
        <w:numPr>
          <w:ilvl w:val="0"/>
          <w:numId w:val="398"/>
        </w:numPr>
        <w:spacing w:after="120"/>
        <w:ind w:left="714" w:hanging="357"/>
        <w:contextualSpacing w:val="0"/>
        <w:jc w:val="both"/>
        <w:rPr>
          <w:sz w:val="24"/>
          <w:szCs w:val="24"/>
        </w:rPr>
      </w:pPr>
      <w:r w:rsidRPr="00FF4B24">
        <w:rPr>
          <w:sz w:val="24"/>
          <w:szCs w:val="24"/>
        </w:rPr>
        <w:t>Tomaten vierteln, Tomateninneres grob hacken und unter die Hackpfanne mischen. Tomatenviertel und Gurke in kleine Würfel schneiden. Gurken und Tomate mit dem Joghurt mischen. Mit Salz und Pfeffer würzen. Hackpfanne mit Koriander bestreuen und mit dem Dip servieren. Dazu passt Fladenbrot oder Chapati.</w:t>
      </w:r>
    </w:p>
    <w:p w14:paraId="1D99B503" w14:textId="506E0D66" w:rsidR="00FF4B24" w:rsidRDefault="00FF4B24" w:rsidP="00791337">
      <w:pPr>
        <w:ind w:left="708" w:hanging="708"/>
        <w:jc w:val="both"/>
        <w:rPr>
          <w:sz w:val="24"/>
          <w:szCs w:val="24"/>
        </w:rPr>
      </w:pPr>
      <w:r>
        <w:rPr>
          <w:sz w:val="24"/>
          <w:szCs w:val="24"/>
        </w:rPr>
        <w:t>Tipp:</w:t>
      </w:r>
      <w:r w:rsidR="00791337">
        <w:rPr>
          <w:sz w:val="24"/>
          <w:szCs w:val="24"/>
        </w:rPr>
        <w:tab/>
      </w:r>
      <w:r>
        <w:rPr>
          <w:sz w:val="24"/>
          <w:szCs w:val="24"/>
        </w:rPr>
        <w:t>Man könnte auch Lammhackfleisch nehmen. Ist zwar teuer, aber schmeckt dann arabischer.</w:t>
      </w:r>
    </w:p>
    <w:p w14:paraId="5805D8B4" w14:textId="77777777" w:rsidR="00F8300D" w:rsidRDefault="00F8300D" w:rsidP="00F8300D">
      <w:pPr>
        <w:pStyle w:val="Heading2"/>
        <w:spacing w:after="240"/>
      </w:pPr>
      <w:r>
        <w:lastRenderedPageBreak/>
        <w:t>Indischer Hackfleischeintopf mit Erbsen</w:t>
      </w:r>
      <w:r>
        <w:rPr>
          <w:rStyle w:val="FootnoteReference"/>
        </w:rPr>
        <w:footnoteReference w:id="628"/>
      </w:r>
      <w:r>
        <w:t xml:space="preserve"> </w:t>
      </w:r>
    </w:p>
    <w:p w14:paraId="73574AC7" w14:textId="77777777" w:rsidR="00F8300D" w:rsidRDefault="00F8300D" w:rsidP="00F8300D">
      <w:pPr>
        <w:rPr>
          <w:sz w:val="24"/>
          <w:szCs w:val="24"/>
        </w:rPr>
      </w:pPr>
      <w:r w:rsidRPr="00F46B92">
        <w:rPr>
          <w:sz w:val="24"/>
          <w:szCs w:val="24"/>
          <w:u w:val="single"/>
        </w:rPr>
        <w:t>Zutaten</w:t>
      </w:r>
      <w:r>
        <w:rPr>
          <w:sz w:val="24"/>
          <w:szCs w:val="24"/>
        </w:rPr>
        <w:t xml:space="preserve"> (für 4 Personen):</w:t>
      </w:r>
    </w:p>
    <w:p w14:paraId="76DCA8E1" w14:textId="77777777" w:rsidR="00F8300D" w:rsidRDefault="00F8300D" w:rsidP="00F8300D">
      <w:pPr>
        <w:rPr>
          <w:sz w:val="24"/>
          <w:szCs w:val="24"/>
        </w:rPr>
      </w:pPr>
      <w:r>
        <w:rPr>
          <w:sz w:val="24"/>
          <w:szCs w:val="24"/>
        </w:rPr>
        <w:t>250 g festkochende Kartoffeln</w:t>
      </w:r>
    </w:p>
    <w:p w14:paraId="0A47B1DC" w14:textId="77777777" w:rsidR="00F8300D" w:rsidRDefault="00F8300D" w:rsidP="00F8300D">
      <w:pPr>
        <w:rPr>
          <w:sz w:val="24"/>
          <w:szCs w:val="24"/>
        </w:rPr>
      </w:pPr>
      <w:r>
        <w:rPr>
          <w:sz w:val="24"/>
          <w:szCs w:val="24"/>
        </w:rPr>
        <w:t>2 Schalotten</w:t>
      </w:r>
    </w:p>
    <w:p w14:paraId="7B7EEA9C" w14:textId="77777777" w:rsidR="00F8300D" w:rsidRDefault="00F8300D" w:rsidP="00F8300D">
      <w:pPr>
        <w:rPr>
          <w:sz w:val="24"/>
          <w:szCs w:val="24"/>
        </w:rPr>
      </w:pPr>
      <w:r>
        <w:rPr>
          <w:sz w:val="24"/>
          <w:szCs w:val="24"/>
        </w:rPr>
        <w:t>2 Knoblauchzehen</w:t>
      </w:r>
    </w:p>
    <w:p w14:paraId="4EFB4A86" w14:textId="77777777" w:rsidR="00F8300D" w:rsidRDefault="00F8300D" w:rsidP="00F8300D">
      <w:pPr>
        <w:rPr>
          <w:sz w:val="24"/>
          <w:szCs w:val="24"/>
        </w:rPr>
      </w:pPr>
      <w:r>
        <w:rPr>
          <w:sz w:val="24"/>
          <w:szCs w:val="24"/>
        </w:rPr>
        <w:t>2 rote Chilischoten</w:t>
      </w:r>
    </w:p>
    <w:p w14:paraId="1966C73B" w14:textId="77777777" w:rsidR="00F8300D" w:rsidRDefault="00F8300D" w:rsidP="00F8300D">
      <w:pPr>
        <w:rPr>
          <w:sz w:val="24"/>
          <w:szCs w:val="24"/>
        </w:rPr>
      </w:pPr>
      <w:r>
        <w:rPr>
          <w:sz w:val="24"/>
          <w:szCs w:val="24"/>
        </w:rPr>
        <w:t>2 EL Öl</w:t>
      </w:r>
    </w:p>
    <w:p w14:paraId="16F5E007" w14:textId="77777777" w:rsidR="00F8300D" w:rsidRDefault="00F8300D" w:rsidP="00F8300D">
      <w:pPr>
        <w:rPr>
          <w:sz w:val="24"/>
          <w:szCs w:val="24"/>
        </w:rPr>
      </w:pPr>
      <w:r>
        <w:rPr>
          <w:sz w:val="24"/>
          <w:szCs w:val="24"/>
        </w:rPr>
        <w:t>500 g Rinderhackfleisch</w:t>
      </w:r>
    </w:p>
    <w:p w14:paraId="71A02BDB" w14:textId="77777777" w:rsidR="00F8300D" w:rsidRDefault="00F8300D" w:rsidP="00F8300D">
      <w:pPr>
        <w:rPr>
          <w:sz w:val="24"/>
          <w:szCs w:val="24"/>
        </w:rPr>
      </w:pPr>
      <w:r>
        <w:rPr>
          <w:sz w:val="24"/>
          <w:szCs w:val="24"/>
        </w:rPr>
        <w:t>2 EL Tomatenmark</w:t>
      </w:r>
    </w:p>
    <w:p w14:paraId="28BF5D0E" w14:textId="77777777" w:rsidR="00F8300D" w:rsidRDefault="00F8300D" w:rsidP="00F8300D">
      <w:pPr>
        <w:rPr>
          <w:sz w:val="24"/>
          <w:szCs w:val="24"/>
        </w:rPr>
      </w:pPr>
      <w:r>
        <w:rPr>
          <w:sz w:val="24"/>
          <w:szCs w:val="24"/>
        </w:rPr>
        <w:t>400 ml Rinderbrühe</w:t>
      </w:r>
    </w:p>
    <w:p w14:paraId="5061BC86" w14:textId="77777777" w:rsidR="00F8300D" w:rsidRDefault="00F8300D" w:rsidP="00F8300D">
      <w:pPr>
        <w:rPr>
          <w:sz w:val="24"/>
          <w:szCs w:val="24"/>
        </w:rPr>
      </w:pPr>
      <w:r>
        <w:rPr>
          <w:sz w:val="24"/>
          <w:szCs w:val="24"/>
        </w:rPr>
        <w:t>150 g Erbsen (tiefgekühlt)</w:t>
      </w:r>
    </w:p>
    <w:p w14:paraId="508A43BC" w14:textId="77777777" w:rsidR="00F8300D" w:rsidRDefault="00F8300D" w:rsidP="00F8300D">
      <w:pPr>
        <w:rPr>
          <w:sz w:val="24"/>
          <w:szCs w:val="24"/>
        </w:rPr>
      </w:pPr>
      <w:r>
        <w:rPr>
          <w:sz w:val="24"/>
          <w:szCs w:val="24"/>
        </w:rPr>
        <w:t>1 EL Paprikapulver (edelsüß)</w:t>
      </w:r>
    </w:p>
    <w:p w14:paraId="63556214" w14:textId="77777777" w:rsidR="00F8300D" w:rsidRDefault="00F8300D" w:rsidP="00F8300D">
      <w:pPr>
        <w:rPr>
          <w:sz w:val="24"/>
          <w:szCs w:val="24"/>
        </w:rPr>
      </w:pPr>
      <w:r>
        <w:rPr>
          <w:sz w:val="24"/>
          <w:szCs w:val="24"/>
        </w:rPr>
        <w:t>½ TL Zimt</w:t>
      </w:r>
    </w:p>
    <w:p w14:paraId="5DA090DA" w14:textId="77777777" w:rsidR="00F8300D" w:rsidRDefault="00F8300D" w:rsidP="00F8300D">
      <w:pPr>
        <w:rPr>
          <w:sz w:val="24"/>
          <w:szCs w:val="24"/>
        </w:rPr>
      </w:pPr>
      <w:r>
        <w:rPr>
          <w:sz w:val="24"/>
          <w:szCs w:val="24"/>
        </w:rPr>
        <w:t>1 TL gemahlene Kurkuma</w:t>
      </w:r>
    </w:p>
    <w:p w14:paraId="73E1D123" w14:textId="77777777" w:rsidR="00F8300D" w:rsidRDefault="00F8300D" w:rsidP="00F8300D">
      <w:pPr>
        <w:rPr>
          <w:sz w:val="24"/>
          <w:szCs w:val="24"/>
        </w:rPr>
      </w:pPr>
      <w:r>
        <w:rPr>
          <w:sz w:val="24"/>
          <w:szCs w:val="24"/>
        </w:rPr>
        <w:t>½ TL gemahlener Kreuzkümmel</w:t>
      </w:r>
    </w:p>
    <w:p w14:paraId="392112AB" w14:textId="77777777" w:rsidR="00F8300D" w:rsidRDefault="00F8300D" w:rsidP="00F8300D">
      <w:pPr>
        <w:rPr>
          <w:sz w:val="24"/>
          <w:szCs w:val="24"/>
        </w:rPr>
      </w:pPr>
      <w:r>
        <w:rPr>
          <w:sz w:val="24"/>
          <w:szCs w:val="24"/>
        </w:rPr>
        <w:t>1 TL geriebener Ingwer</w:t>
      </w:r>
    </w:p>
    <w:p w14:paraId="44D5F3C7" w14:textId="77777777" w:rsidR="00F8300D" w:rsidRDefault="00F8300D" w:rsidP="00F8300D">
      <w:pPr>
        <w:rPr>
          <w:sz w:val="24"/>
          <w:szCs w:val="24"/>
        </w:rPr>
      </w:pPr>
      <w:r>
        <w:rPr>
          <w:sz w:val="24"/>
          <w:szCs w:val="24"/>
        </w:rPr>
        <w:t>Salz, Pfeffer aus der Mühle</w:t>
      </w:r>
    </w:p>
    <w:p w14:paraId="5EF5E1F9" w14:textId="77777777" w:rsidR="00F8300D" w:rsidRDefault="00F8300D" w:rsidP="00F8300D">
      <w:pPr>
        <w:rPr>
          <w:sz w:val="24"/>
          <w:szCs w:val="24"/>
        </w:rPr>
      </w:pPr>
    </w:p>
    <w:p w14:paraId="19EAEEA4" w14:textId="77777777" w:rsidR="00F8300D" w:rsidRDefault="00F8300D" w:rsidP="00F8300D">
      <w:pPr>
        <w:rPr>
          <w:sz w:val="24"/>
          <w:szCs w:val="24"/>
        </w:rPr>
      </w:pPr>
      <w:r>
        <w:rPr>
          <w:sz w:val="24"/>
          <w:szCs w:val="24"/>
        </w:rPr>
        <w:t>Zubereitungszeit:</w:t>
      </w:r>
      <w:r>
        <w:rPr>
          <w:sz w:val="24"/>
          <w:szCs w:val="24"/>
        </w:rPr>
        <w:tab/>
        <w:t>30 Minuten</w:t>
      </w:r>
    </w:p>
    <w:p w14:paraId="64D1D39B" w14:textId="77777777" w:rsidR="00F8300D" w:rsidRPr="001E69A1" w:rsidRDefault="00F8300D" w:rsidP="00E76E01">
      <w:pPr>
        <w:pStyle w:val="ListParagraph"/>
        <w:numPr>
          <w:ilvl w:val="0"/>
          <w:numId w:val="43"/>
        </w:numPr>
        <w:spacing w:after="120"/>
        <w:ind w:left="714" w:hanging="357"/>
        <w:contextualSpacing w:val="0"/>
        <w:jc w:val="both"/>
        <w:rPr>
          <w:sz w:val="24"/>
          <w:szCs w:val="24"/>
        </w:rPr>
      </w:pPr>
      <w:r w:rsidRPr="001E69A1">
        <w:rPr>
          <w:sz w:val="24"/>
          <w:szCs w:val="24"/>
        </w:rPr>
        <w:t>Die Kartoffeln schälen, waschen und in 1 cm große Würfel schneiden. In eine Schüssel geben und mit Wasser bedecken.</w:t>
      </w:r>
    </w:p>
    <w:p w14:paraId="60AFCCD4" w14:textId="77777777" w:rsidR="00F8300D" w:rsidRPr="001E69A1" w:rsidRDefault="00F8300D" w:rsidP="00E76E01">
      <w:pPr>
        <w:pStyle w:val="ListParagraph"/>
        <w:numPr>
          <w:ilvl w:val="0"/>
          <w:numId w:val="43"/>
        </w:numPr>
        <w:spacing w:after="120"/>
        <w:ind w:left="714" w:hanging="357"/>
        <w:contextualSpacing w:val="0"/>
        <w:jc w:val="both"/>
        <w:rPr>
          <w:sz w:val="24"/>
          <w:szCs w:val="24"/>
        </w:rPr>
      </w:pPr>
      <w:r w:rsidRPr="001E69A1">
        <w:rPr>
          <w:sz w:val="24"/>
          <w:szCs w:val="24"/>
        </w:rPr>
        <w:t>Die Schalotten und den Knoblauch schälen und in feine Würfel schneiden. Die Chilischoten waschen und in feine ringe schneiden, nach Belieben entkernen.</w:t>
      </w:r>
    </w:p>
    <w:p w14:paraId="5351D3F4" w14:textId="77777777" w:rsidR="00F8300D" w:rsidRPr="001E69A1" w:rsidRDefault="00F8300D" w:rsidP="00E76E01">
      <w:pPr>
        <w:pStyle w:val="ListParagraph"/>
        <w:numPr>
          <w:ilvl w:val="0"/>
          <w:numId w:val="43"/>
        </w:numPr>
        <w:spacing w:after="120"/>
        <w:ind w:left="714" w:hanging="357"/>
        <w:contextualSpacing w:val="0"/>
        <w:jc w:val="both"/>
        <w:rPr>
          <w:sz w:val="24"/>
          <w:szCs w:val="24"/>
        </w:rPr>
      </w:pPr>
      <w:r w:rsidRPr="001E69A1">
        <w:rPr>
          <w:sz w:val="24"/>
          <w:szCs w:val="24"/>
        </w:rPr>
        <w:t>Das Öl in einem Topf erhitzen, die Schalotten, den Knoblauch und die Chiliringe darin 1 bis 2 Minuten andünsten. Das Hackfleisch dazugeben und krümelig anbraten. Das Tomatenmark unterrühren und kurz anrösten. Die Brühe angießen.</w:t>
      </w:r>
    </w:p>
    <w:p w14:paraId="053D29E9" w14:textId="77777777" w:rsidR="00F8300D" w:rsidRDefault="00F8300D" w:rsidP="00E76E01">
      <w:pPr>
        <w:pStyle w:val="ListParagraph"/>
        <w:numPr>
          <w:ilvl w:val="0"/>
          <w:numId w:val="43"/>
        </w:numPr>
        <w:spacing w:after="120"/>
        <w:ind w:left="714" w:hanging="357"/>
        <w:contextualSpacing w:val="0"/>
        <w:jc w:val="both"/>
        <w:rPr>
          <w:sz w:val="24"/>
          <w:szCs w:val="24"/>
        </w:rPr>
      </w:pPr>
      <w:r w:rsidRPr="001E69A1">
        <w:rPr>
          <w:sz w:val="24"/>
          <w:szCs w:val="24"/>
        </w:rPr>
        <w:t>Die Kartoffelwürfel in ein Sieb abgießen und mit den Erbsen zum Hackfleisch geben. Paprikapulver, Zimt, Kurkuma, Kreuzkümmel und Ingwer unterrühren. Den Eintopf zugedeckt bei mittlerer Hitze etwa 20 Minuten köcheln lassen. Mit Salz und Pfeffer abschmecken und nach Belieben mit gerösteten Chapatis servieren.</w:t>
      </w:r>
    </w:p>
    <w:p w14:paraId="167D8333" w14:textId="77777777" w:rsidR="00F8300D" w:rsidRDefault="00F8300D" w:rsidP="00F8300D">
      <w:pPr>
        <w:rPr>
          <w:sz w:val="24"/>
          <w:szCs w:val="24"/>
        </w:rPr>
      </w:pPr>
      <w:r>
        <w:rPr>
          <w:sz w:val="24"/>
          <w:szCs w:val="24"/>
        </w:rPr>
        <w:br w:type="page"/>
      </w:r>
    </w:p>
    <w:p w14:paraId="5436BC12" w14:textId="77777777" w:rsidR="002F2141" w:rsidRDefault="002F2141" w:rsidP="002F2141">
      <w:pPr>
        <w:rPr>
          <w:sz w:val="24"/>
          <w:szCs w:val="24"/>
        </w:rPr>
      </w:pPr>
      <w:r w:rsidRPr="00053A5A">
        <w:rPr>
          <w:sz w:val="24"/>
          <w:szCs w:val="24"/>
          <w:u w:val="single"/>
        </w:rPr>
        <w:lastRenderedPageBreak/>
        <w:t>Zutaten</w:t>
      </w:r>
      <w:r>
        <w:rPr>
          <w:sz w:val="24"/>
          <w:szCs w:val="24"/>
        </w:rPr>
        <w:t xml:space="preserve"> (für 4 Portionen)</w:t>
      </w:r>
    </w:p>
    <w:p w14:paraId="52D9E9B0" w14:textId="77777777" w:rsidR="002F2141" w:rsidRDefault="002F2141" w:rsidP="002F2141">
      <w:pPr>
        <w:rPr>
          <w:sz w:val="24"/>
          <w:szCs w:val="24"/>
        </w:rPr>
      </w:pPr>
      <w:r>
        <w:rPr>
          <w:sz w:val="24"/>
          <w:szCs w:val="24"/>
        </w:rPr>
        <w:t>500 g mageres Rinderhackfleisch</w:t>
      </w:r>
    </w:p>
    <w:p w14:paraId="0CE6D50A" w14:textId="77777777" w:rsidR="002F2141" w:rsidRDefault="002F2141" w:rsidP="002F2141">
      <w:pPr>
        <w:rPr>
          <w:sz w:val="24"/>
          <w:szCs w:val="24"/>
        </w:rPr>
      </w:pPr>
      <w:r>
        <w:rPr>
          <w:sz w:val="24"/>
          <w:szCs w:val="24"/>
        </w:rPr>
        <w:t>1 mittelgroße Zwiebel</w:t>
      </w:r>
    </w:p>
    <w:p w14:paraId="0E879AC8" w14:textId="77777777" w:rsidR="002F2141" w:rsidRDefault="002F2141" w:rsidP="002F2141">
      <w:pPr>
        <w:rPr>
          <w:sz w:val="24"/>
          <w:szCs w:val="24"/>
        </w:rPr>
      </w:pPr>
      <w:r>
        <w:rPr>
          <w:sz w:val="24"/>
          <w:szCs w:val="24"/>
        </w:rPr>
        <w:t>1 Bund Petersilie</w:t>
      </w:r>
    </w:p>
    <w:p w14:paraId="03499C56" w14:textId="77777777" w:rsidR="002F2141" w:rsidRDefault="002F2141" w:rsidP="002F2141">
      <w:pPr>
        <w:rPr>
          <w:sz w:val="24"/>
          <w:szCs w:val="24"/>
        </w:rPr>
      </w:pPr>
      <w:r>
        <w:rPr>
          <w:sz w:val="24"/>
          <w:szCs w:val="24"/>
        </w:rPr>
        <w:t>1 TL getrockneter Oregano</w:t>
      </w:r>
    </w:p>
    <w:p w14:paraId="39FF5321" w14:textId="77777777" w:rsidR="002F2141" w:rsidRDefault="002F2141" w:rsidP="002F2141">
      <w:pPr>
        <w:rPr>
          <w:sz w:val="24"/>
          <w:szCs w:val="24"/>
        </w:rPr>
      </w:pPr>
      <w:r>
        <w:rPr>
          <w:sz w:val="24"/>
          <w:szCs w:val="24"/>
        </w:rPr>
        <w:t>½ TL Piment – und Kreuzkümmelpulver</w:t>
      </w:r>
    </w:p>
    <w:p w14:paraId="1324E233" w14:textId="77777777" w:rsidR="002F2141" w:rsidRDefault="002F2141" w:rsidP="002F2141">
      <w:pPr>
        <w:rPr>
          <w:sz w:val="24"/>
          <w:szCs w:val="24"/>
        </w:rPr>
      </w:pPr>
      <w:r>
        <w:rPr>
          <w:sz w:val="24"/>
          <w:szCs w:val="24"/>
        </w:rPr>
        <w:t>Salz</w:t>
      </w:r>
    </w:p>
    <w:p w14:paraId="09067468" w14:textId="77777777" w:rsidR="002F2141" w:rsidRDefault="002F2141" w:rsidP="002F2141">
      <w:pPr>
        <w:rPr>
          <w:sz w:val="24"/>
          <w:szCs w:val="24"/>
        </w:rPr>
      </w:pPr>
      <w:r>
        <w:rPr>
          <w:sz w:val="24"/>
          <w:szCs w:val="24"/>
        </w:rPr>
        <w:t>2 Scheiben Weißbrot vom Vortag</w:t>
      </w:r>
    </w:p>
    <w:p w14:paraId="57AC5DE5" w14:textId="77777777" w:rsidR="002F2141" w:rsidRDefault="002F2141" w:rsidP="002F2141">
      <w:pPr>
        <w:rPr>
          <w:sz w:val="24"/>
          <w:szCs w:val="24"/>
        </w:rPr>
      </w:pPr>
      <w:r>
        <w:rPr>
          <w:sz w:val="24"/>
          <w:szCs w:val="24"/>
        </w:rPr>
        <w:t>2 Eier</w:t>
      </w:r>
    </w:p>
    <w:p w14:paraId="0A9B092A" w14:textId="77777777" w:rsidR="002F2141" w:rsidRDefault="002F2141" w:rsidP="002F2141">
      <w:pPr>
        <w:rPr>
          <w:sz w:val="24"/>
          <w:szCs w:val="24"/>
        </w:rPr>
      </w:pPr>
      <w:r>
        <w:rPr>
          <w:sz w:val="24"/>
          <w:szCs w:val="24"/>
        </w:rPr>
        <w:t>150 g Feta</w:t>
      </w:r>
    </w:p>
    <w:p w14:paraId="78BB441B" w14:textId="77777777" w:rsidR="002F2141" w:rsidRDefault="002F2141" w:rsidP="002F2141">
      <w:pPr>
        <w:rPr>
          <w:sz w:val="24"/>
          <w:szCs w:val="24"/>
        </w:rPr>
      </w:pPr>
      <w:r>
        <w:rPr>
          <w:sz w:val="24"/>
          <w:szCs w:val="24"/>
        </w:rPr>
        <w:t>6 EL Olivenöl</w:t>
      </w:r>
    </w:p>
    <w:p w14:paraId="4330B452" w14:textId="77777777" w:rsidR="002F2141" w:rsidRDefault="002F2141" w:rsidP="002F2141">
      <w:pPr>
        <w:rPr>
          <w:sz w:val="24"/>
          <w:szCs w:val="24"/>
        </w:rPr>
      </w:pPr>
    </w:p>
    <w:p w14:paraId="3E829903" w14:textId="77777777" w:rsidR="002F2141" w:rsidRDefault="002F2141" w:rsidP="002F2141">
      <w:pPr>
        <w:rPr>
          <w:sz w:val="24"/>
          <w:szCs w:val="24"/>
        </w:rPr>
      </w:pPr>
      <w:r>
        <w:rPr>
          <w:sz w:val="24"/>
          <w:szCs w:val="24"/>
        </w:rPr>
        <w:t>Zubereitungszeit: 45 Minuten</w:t>
      </w:r>
    </w:p>
    <w:p w14:paraId="3334DF28" w14:textId="77777777" w:rsidR="002F2141" w:rsidRPr="00800E93" w:rsidRDefault="002F2141" w:rsidP="00B40E8C">
      <w:pPr>
        <w:pStyle w:val="ListParagraph"/>
        <w:numPr>
          <w:ilvl w:val="0"/>
          <w:numId w:val="448"/>
        </w:numPr>
        <w:spacing w:after="120"/>
        <w:ind w:left="714" w:hanging="357"/>
        <w:contextualSpacing w:val="0"/>
        <w:jc w:val="both"/>
        <w:rPr>
          <w:sz w:val="24"/>
          <w:szCs w:val="24"/>
        </w:rPr>
      </w:pPr>
      <w:r w:rsidRPr="00800E93">
        <w:rPr>
          <w:sz w:val="24"/>
          <w:szCs w:val="24"/>
        </w:rPr>
        <w:t>Hackfleisch in eine Schüssel geben. Zwiebel schälen, fein würfeln und hinzufügen. Petersilie abspülen, trockenschütteln, die Hälfte der Blättchen fein hacken und mit Oregano, Piment, Kreuzkümmel und Salz unterrühren.</w:t>
      </w:r>
    </w:p>
    <w:p w14:paraId="0E61DDEC" w14:textId="77777777" w:rsidR="002F2141" w:rsidRPr="00800E93" w:rsidRDefault="002F2141" w:rsidP="00B40E8C">
      <w:pPr>
        <w:pStyle w:val="ListParagraph"/>
        <w:numPr>
          <w:ilvl w:val="0"/>
          <w:numId w:val="448"/>
        </w:numPr>
        <w:spacing w:after="120"/>
        <w:ind w:left="714" w:hanging="357"/>
        <w:contextualSpacing w:val="0"/>
        <w:jc w:val="both"/>
        <w:rPr>
          <w:sz w:val="24"/>
          <w:szCs w:val="24"/>
        </w:rPr>
      </w:pPr>
      <w:r w:rsidRPr="00800E93">
        <w:rPr>
          <w:sz w:val="24"/>
          <w:szCs w:val="24"/>
        </w:rPr>
        <w:t>Brot in Wasser einweichen, ausdrücken, mit den Eiern zum Fleisch geben. Alles miteinander verkneten, bis ein geschmeidiger Teig entstanden ist. Das Fleisch in 8 Portionen teilen. Einen Suppenteller mit kaltem Wasser ausspülen. Je eine Portion in die Vertiefung legen und einen Fladen formen.</w:t>
      </w:r>
    </w:p>
    <w:p w14:paraId="5B8B58C9" w14:textId="77777777" w:rsidR="002F2141" w:rsidRDefault="002F2141" w:rsidP="00B40E8C">
      <w:pPr>
        <w:pStyle w:val="ListParagraph"/>
        <w:numPr>
          <w:ilvl w:val="0"/>
          <w:numId w:val="448"/>
        </w:numPr>
        <w:spacing w:after="120"/>
        <w:ind w:left="714" w:hanging="357"/>
        <w:contextualSpacing w:val="0"/>
        <w:jc w:val="both"/>
        <w:rPr>
          <w:sz w:val="24"/>
          <w:szCs w:val="24"/>
        </w:rPr>
      </w:pPr>
      <w:r w:rsidRPr="00800E93">
        <w:rPr>
          <w:sz w:val="24"/>
          <w:szCs w:val="24"/>
        </w:rPr>
        <w:t>In die Mitte jeder Hackfleischportion einen Teil Käse geben, eine Fladenhälfte darüber klappen und fest andrücken, damit der Käse beim Braten nicht auslaufen kann.</w:t>
      </w:r>
    </w:p>
    <w:p w14:paraId="58E8C737" w14:textId="52D4F6A0" w:rsidR="00B5573F" w:rsidRPr="00800E93" w:rsidRDefault="00B5573F" w:rsidP="00B40E8C">
      <w:pPr>
        <w:pStyle w:val="ListParagraph"/>
        <w:numPr>
          <w:ilvl w:val="0"/>
          <w:numId w:val="448"/>
        </w:numPr>
        <w:spacing w:after="120"/>
        <w:ind w:left="714" w:hanging="357"/>
        <w:contextualSpacing w:val="0"/>
        <w:jc w:val="both"/>
        <w:rPr>
          <w:sz w:val="24"/>
          <w:szCs w:val="24"/>
        </w:rPr>
      </w:pPr>
      <w:r>
        <w:rPr>
          <w:sz w:val="24"/>
          <w:szCs w:val="24"/>
        </w:rPr>
        <w:t xml:space="preserve">Die </w:t>
      </w:r>
      <w:r w:rsidRPr="00800E93">
        <w:rPr>
          <w:sz w:val="24"/>
          <w:szCs w:val="24"/>
        </w:rPr>
        <w:t>Beefsteaks mit heißem Olivenöl on der Pfanne je Seite etwa 2 Minuten braten, bis sie sich auf Druck mit dem Bratenwender fest anfühlen. Die Steaks mit Petersilie garniert servieren</w:t>
      </w:r>
      <w:r>
        <w:rPr>
          <w:sz w:val="24"/>
          <w:szCs w:val="24"/>
        </w:rPr>
        <w:t>.</w:t>
      </w:r>
    </w:p>
    <w:p w14:paraId="07F16EDD" w14:textId="5454C34B" w:rsidR="002F2141" w:rsidRDefault="002F2141" w:rsidP="002F2141">
      <w:pPr>
        <w:rPr>
          <w:rFonts w:asciiTheme="majorHAnsi" w:eastAsiaTheme="majorEastAsia" w:hAnsiTheme="majorHAnsi" w:cstheme="majorBidi"/>
          <w:color w:val="2F5496" w:themeColor="accent1" w:themeShade="BF"/>
          <w:sz w:val="26"/>
          <w:szCs w:val="26"/>
        </w:rPr>
      </w:pPr>
      <w:r>
        <w:br w:type="page"/>
      </w:r>
    </w:p>
    <w:p w14:paraId="378AAB80" w14:textId="2F19B2E9" w:rsidR="008E5A4A" w:rsidRPr="00130966" w:rsidRDefault="008E5A4A" w:rsidP="00DE19B0">
      <w:pPr>
        <w:pStyle w:val="Heading2"/>
        <w:spacing w:after="240"/>
      </w:pPr>
      <w:r w:rsidRPr="00130966">
        <w:lastRenderedPageBreak/>
        <w:t>Hackfleisch mit Erbsen</w:t>
      </w:r>
      <w:r w:rsidR="00915D3B">
        <w:t xml:space="preserve"> -</w:t>
      </w:r>
      <w:r w:rsidR="00915D3B" w:rsidRPr="00915D3B">
        <w:t xml:space="preserve"> </w:t>
      </w:r>
      <w:r w:rsidR="00915D3B" w:rsidRPr="00130966">
        <w:t>Keema Matar</w:t>
      </w:r>
      <w:r w:rsidR="00EA2BB7">
        <w:rPr>
          <w:rStyle w:val="FootnoteReference"/>
        </w:rPr>
        <w:footnoteReference w:id="629"/>
      </w:r>
    </w:p>
    <w:p w14:paraId="63F98111" w14:textId="1DC9C25E" w:rsidR="008E5A4A" w:rsidRPr="00130966" w:rsidRDefault="008E5A4A" w:rsidP="00130966">
      <w:pPr>
        <w:rPr>
          <w:sz w:val="24"/>
          <w:szCs w:val="24"/>
        </w:rPr>
      </w:pPr>
      <w:r w:rsidRPr="00DE19B0">
        <w:rPr>
          <w:sz w:val="24"/>
          <w:szCs w:val="24"/>
          <w:u w:val="single"/>
        </w:rPr>
        <w:t>Zutaten</w:t>
      </w:r>
      <w:r w:rsidRPr="00130966">
        <w:rPr>
          <w:sz w:val="24"/>
          <w:szCs w:val="24"/>
        </w:rPr>
        <w:t xml:space="preserve"> </w:t>
      </w:r>
      <w:r w:rsidR="00DE19B0">
        <w:rPr>
          <w:sz w:val="24"/>
          <w:szCs w:val="24"/>
        </w:rPr>
        <w:t>(</w:t>
      </w:r>
      <w:r w:rsidRPr="00130966">
        <w:rPr>
          <w:sz w:val="24"/>
          <w:szCs w:val="24"/>
        </w:rPr>
        <w:t>für 4 Portionen</w:t>
      </w:r>
      <w:r w:rsidR="00DE19B0">
        <w:rPr>
          <w:sz w:val="24"/>
          <w:szCs w:val="24"/>
        </w:rPr>
        <w:t>)</w:t>
      </w:r>
    </w:p>
    <w:p w14:paraId="75D283E8" w14:textId="2FD357A2" w:rsidR="008E5A4A" w:rsidRPr="00130966" w:rsidRDefault="008E5A4A" w:rsidP="00130966">
      <w:pPr>
        <w:rPr>
          <w:sz w:val="24"/>
          <w:szCs w:val="24"/>
        </w:rPr>
      </w:pPr>
      <w:r w:rsidRPr="00130966">
        <w:rPr>
          <w:sz w:val="24"/>
          <w:szCs w:val="24"/>
        </w:rPr>
        <w:t>2 Kartoffeln, festkochend (etwa 200 g)</w:t>
      </w:r>
    </w:p>
    <w:p w14:paraId="59D5BA57" w14:textId="53926098" w:rsidR="008E5A4A" w:rsidRPr="00130966" w:rsidRDefault="008E5A4A" w:rsidP="00130966">
      <w:pPr>
        <w:rPr>
          <w:sz w:val="24"/>
          <w:szCs w:val="24"/>
        </w:rPr>
      </w:pPr>
      <w:r w:rsidRPr="00130966">
        <w:rPr>
          <w:sz w:val="24"/>
          <w:szCs w:val="24"/>
        </w:rPr>
        <w:t>3 mittelgroße Zwiebeln</w:t>
      </w:r>
    </w:p>
    <w:p w14:paraId="31907F1C" w14:textId="7C17FCEC" w:rsidR="008E5A4A" w:rsidRPr="00130966" w:rsidRDefault="008E5A4A" w:rsidP="00130966">
      <w:pPr>
        <w:rPr>
          <w:sz w:val="24"/>
          <w:szCs w:val="24"/>
        </w:rPr>
      </w:pPr>
      <w:r w:rsidRPr="00130966">
        <w:rPr>
          <w:sz w:val="24"/>
          <w:szCs w:val="24"/>
        </w:rPr>
        <w:t>3 Knoblauchzehen</w:t>
      </w:r>
    </w:p>
    <w:p w14:paraId="3F4EF4CD" w14:textId="024EB3BB" w:rsidR="008E5A4A" w:rsidRPr="00130966" w:rsidRDefault="008E5A4A" w:rsidP="00130966">
      <w:pPr>
        <w:rPr>
          <w:sz w:val="24"/>
          <w:szCs w:val="24"/>
        </w:rPr>
      </w:pPr>
      <w:r w:rsidRPr="00130966">
        <w:rPr>
          <w:sz w:val="24"/>
          <w:szCs w:val="24"/>
        </w:rPr>
        <w:t>2 frische Chilischoten</w:t>
      </w:r>
    </w:p>
    <w:p w14:paraId="2051BD90" w14:textId="7DBD722A" w:rsidR="008E5A4A" w:rsidRPr="00130966" w:rsidRDefault="008E5A4A" w:rsidP="00130966">
      <w:pPr>
        <w:rPr>
          <w:sz w:val="24"/>
          <w:szCs w:val="24"/>
        </w:rPr>
      </w:pPr>
      <w:r w:rsidRPr="00130966">
        <w:rPr>
          <w:sz w:val="24"/>
          <w:szCs w:val="24"/>
        </w:rPr>
        <w:t>1 Stück Ingwer (3 cm)</w:t>
      </w:r>
    </w:p>
    <w:p w14:paraId="45C2906F" w14:textId="239B3D42" w:rsidR="008E5A4A" w:rsidRPr="00130966" w:rsidRDefault="008E5A4A" w:rsidP="00130966">
      <w:pPr>
        <w:rPr>
          <w:sz w:val="24"/>
          <w:szCs w:val="24"/>
        </w:rPr>
      </w:pPr>
      <w:r w:rsidRPr="00130966">
        <w:rPr>
          <w:sz w:val="24"/>
          <w:szCs w:val="24"/>
        </w:rPr>
        <w:t>4 EL Öl</w:t>
      </w:r>
    </w:p>
    <w:p w14:paraId="1589D237" w14:textId="3871C174" w:rsidR="008E5A4A" w:rsidRPr="00130966" w:rsidRDefault="008E5A4A" w:rsidP="00130966">
      <w:pPr>
        <w:rPr>
          <w:sz w:val="24"/>
          <w:szCs w:val="24"/>
        </w:rPr>
      </w:pPr>
      <w:r w:rsidRPr="00130966">
        <w:rPr>
          <w:sz w:val="24"/>
          <w:szCs w:val="24"/>
        </w:rPr>
        <w:t>500 g Hackfleisch (Rind oder Lamm)</w:t>
      </w:r>
    </w:p>
    <w:p w14:paraId="7F176185" w14:textId="03670091" w:rsidR="008E5A4A" w:rsidRPr="00130966" w:rsidRDefault="008E5A4A" w:rsidP="00130966">
      <w:pPr>
        <w:rPr>
          <w:sz w:val="24"/>
          <w:szCs w:val="24"/>
        </w:rPr>
      </w:pPr>
      <w:r w:rsidRPr="00130966">
        <w:rPr>
          <w:sz w:val="24"/>
          <w:szCs w:val="24"/>
        </w:rPr>
        <w:t>1 TL Kreuzkümmelpulver</w:t>
      </w:r>
    </w:p>
    <w:p w14:paraId="4FB90883" w14:textId="331BE14F" w:rsidR="008E5A4A" w:rsidRPr="00130966" w:rsidRDefault="008E5A4A" w:rsidP="00130966">
      <w:pPr>
        <w:rPr>
          <w:sz w:val="24"/>
          <w:szCs w:val="24"/>
        </w:rPr>
      </w:pPr>
      <w:r w:rsidRPr="00130966">
        <w:rPr>
          <w:sz w:val="24"/>
          <w:szCs w:val="24"/>
        </w:rPr>
        <w:t>2 TL Paprikapulver, edelsüß</w:t>
      </w:r>
    </w:p>
    <w:p w14:paraId="4F9F728F" w14:textId="04340D4A" w:rsidR="008E5A4A" w:rsidRPr="00130966" w:rsidRDefault="008E5A4A" w:rsidP="00130966">
      <w:pPr>
        <w:rPr>
          <w:sz w:val="24"/>
          <w:szCs w:val="24"/>
        </w:rPr>
      </w:pPr>
      <w:r w:rsidRPr="00130966">
        <w:rPr>
          <w:sz w:val="24"/>
          <w:szCs w:val="24"/>
        </w:rPr>
        <w:t>¼ TL Chilipulver</w:t>
      </w:r>
    </w:p>
    <w:p w14:paraId="5BEE7B1D" w14:textId="67C982C8" w:rsidR="008E5A4A" w:rsidRPr="00130966" w:rsidRDefault="008E5A4A" w:rsidP="00130966">
      <w:pPr>
        <w:rPr>
          <w:sz w:val="24"/>
          <w:szCs w:val="24"/>
        </w:rPr>
      </w:pPr>
      <w:r w:rsidRPr="00130966">
        <w:rPr>
          <w:sz w:val="24"/>
          <w:szCs w:val="24"/>
        </w:rPr>
        <w:t>1 TL Kurkuma</w:t>
      </w:r>
    </w:p>
    <w:p w14:paraId="38AB27D8" w14:textId="68032F6D" w:rsidR="008E5A4A" w:rsidRPr="00130966" w:rsidRDefault="008E5A4A" w:rsidP="00130966">
      <w:pPr>
        <w:rPr>
          <w:sz w:val="24"/>
          <w:szCs w:val="24"/>
        </w:rPr>
      </w:pPr>
      <w:r w:rsidRPr="00130966">
        <w:rPr>
          <w:sz w:val="24"/>
          <w:szCs w:val="24"/>
        </w:rPr>
        <w:t>Salz</w:t>
      </w:r>
    </w:p>
    <w:p w14:paraId="5D3F6906" w14:textId="29C96FA1" w:rsidR="008E5A4A" w:rsidRPr="00130966" w:rsidRDefault="008E5A4A" w:rsidP="00130966">
      <w:pPr>
        <w:rPr>
          <w:sz w:val="24"/>
          <w:szCs w:val="24"/>
        </w:rPr>
      </w:pPr>
      <w:r w:rsidRPr="00130966">
        <w:rPr>
          <w:sz w:val="24"/>
          <w:szCs w:val="24"/>
        </w:rPr>
        <w:t>2 TL Tomatenmark</w:t>
      </w:r>
    </w:p>
    <w:p w14:paraId="2FCC4C94" w14:textId="67D9D73D" w:rsidR="008E5A4A" w:rsidRPr="00130966" w:rsidRDefault="008E5A4A" w:rsidP="00130966">
      <w:pPr>
        <w:rPr>
          <w:sz w:val="24"/>
          <w:szCs w:val="24"/>
        </w:rPr>
      </w:pPr>
      <w:r w:rsidRPr="00130966">
        <w:rPr>
          <w:sz w:val="24"/>
          <w:szCs w:val="24"/>
        </w:rPr>
        <w:t>100 g Erbsen, tiefgefroren</w:t>
      </w:r>
    </w:p>
    <w:p w14:paraId="2B2334B9" w14:textId="00AA76D3" w:rsidR="008E5A4A" w:rsidRPr="00130966" w:rsidRDefault="008E5A4A" w:rsidP="00130966">
      <w:pPr>
        <w:rPr>
          <w:sz w:val="24"/>
          <w:szCs w:val="24"/>
        </w:rPr>
      </w:pPr>
    </w:p>
    <w:p w14:paraId="269D396C" w14:textId="056E5DDE" w:rsidR="008E5A4A" w:rsidRPr="00130966" w:rsidRDefault="008E5A4A" w:rsidP="00130966">
      <w:pPr>
        <w:rPr>
          <w:sz w:val="24"/>
          <w:szCs w:val="24"/>
        </w:rPr>
      </w:pPr>
      <w:r w:rsidRPr="00130966">
        <w:rPr>
          <w:sz w:val="24"/>
          <w:szCs w:val="24"/>
        </w:rPr>
        <w:t>Zubereitungszeit: 1 Stunde</w:t>
      </w:r>
    </w:p>
    <w:p w14:paraId="42ABDDE9" w14:textId="043EEC0B" w:rsidR="00130966" w:rsidRPr="00130966" w:rsidRDefault="008E5A4A" w:rsidP="00B40E8C">
      <w:pPr>
        <w:pStyle w:val="ListParagraph"/>
        <w:numPr>
          <w:ilvl w:val="0"/>
          <w:numId w:val="1474"/>
        </w:numPr>
        <w:spacing w:after="120"/>
        <w:ind w:left="714" w:hanging="357"/>
        <w:contextualSpacing w:val="0"/>
        <w:jc w:val="both"/>
        <w:rPr>
          <w:sz w:val="24"/>
          <w:szCs w:val="24"/>
        </w:rPr>
      </w:pPr>
      <w:r w:rsidRPr="00130966">
        <w:rPr>
          <w:sz w:val="24"/>
          <w:szCs w:val="24"/>
        </w:rPr>
        <w:t xml:space="preserve">Kartoffeln waschen, schälen und in 2 cm große Würfel schneiden. Würfel in eine </w:t>
      </w:r>
      <w:r w:rsidR="00130966">
        <w:rPr>
          <w:sz w:val="24"/>
          <w:szCs w:val="24"/>
        </w:rPr>
        <w:t>S</w:t>
      </w:r>
      <w:r w:rsidRPr="00130966">
        <w:rPr>
          <w:sz w:val="24"/>
          <w:szCs w:val="24"/>
        </w:rPr>
        <w:t>chüssel geben und zudecken. Zwiebeln und Knoblauch schälen und fein hacken. Chilischoten vom Stielansatz befreien und kleinschneiden. Vorsicht scharf!!!</w:t>
      </w:r>
    </w:p>
    <w:p w14:paraId="1B742F53" w14:textId="77777777" w:rsidR="00130966" w:rsidRPr="00130966" w:rsidRDefault="008E5A4A" w:rsidP="00B40E8C">
      <w:pPr>
        <w:pStyle w:val="ListParagraph"/>
        <w:numPr>
          <w:ilvl w:val="0"/>
          <w:numId w:val="1474"/>
        </w:numPr>
        <w:spacing w:after="120"/>
        <w:ind w:left="714" w:hanging="357"/>
        <w:contextualSpacing w:val="0"/>
        <w:jc w:val="both"/>
        <w:rPr>
          <w:sz w:val="24"/>
          <w:szCs w:val="24"/>
        </w:rPr>
      </w:pPr>
      <w:r w:rsidRPr="00130966">
        <w:rPr>
          <w:sz w:val="24"/>
          <w:szCs w:val="24"/>
        </w:rPr>
        <w:t>Ingwer schälen und fein reiben. Öl in einer Pfanne erhitzen und Zwiebeln darin bei mittlerer Hitze goldbraun anbraten. Knoblauch und Ingwer hinzufügen und etwa 1 Minute mitbraten. Hackfleisch, Chilischoten, Kreuzkümmel, Paprika, Chilipulver und Kurkuma mischen und nach und nach dazugeben. Alles etwa 5 Minuten unter Rühren braten.</w:t>
      </w:r>
    </w:p>
    <w:p w14:paraId="53093827" w14:textId="66E5DDA0" w:rsidR="008E5A4A" w:rsidRPr="00130966" w:rsidRDefault="008E5A4A" w:rsidP="00B40E8C">
      <w:pPr>
        <w:pStyle w:val="ListParagraph"/>
        <w:numPr>
          <w:ilvl w:val="0"/>
          <w:numId w:val="1474"/>
        </w:numPr>
        <w:spacing w:after="120"/>
        <w:ind w:left="714" w:hanging="357"/>
        <w:contextualSpacing w:val="0"/>
        <w:jc w:val="both"/>
        <w:rPr>
          <w:sz w:val="24"/>
          <w:szCs w:val="24"/>
        </w:rPr>
      </w:pPr>
      <w:r w:rsidRPr="00130966">
        <w:rPr>
          <w:sz w:val="24"/>
          <w:szCs w:val="24"/>
        </w:rPr>
        <w:t>Reichlich Salz, 200 ml Wasser, Tomatenmark, TK-Erbsen (im Edeka-Sprech</w:t>
      </w:r>
      <w:r w:rsidRPr="008E5A4A">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Pr="00130966">
        <w:rPr>
          <w:sz w:val="24"/>
          <w:szCs w:val="24"/>
        </w:rPr>
        <w:t>) und Kartoffelwürfel dazugeben und alles zum Kochen bringen. Zugedeckt bei schwacher Hitze garen, bis die Kartoffeln und die Erbsen weich sind und das Fleisch gar ist.</w:t>
      </w:r>
    </w:p>
    <w:p w14:paraId="0454A83B" w14:textId="77777777" w:rsidR="00130966" w:rsidRDefault="00130966" w:rsidP="00130966">
      <w:pPr>
        <w:rPr>
          <w:sz w:val="24"/>
          <w:szCs w:val="24"/>
        </w:rPr>
      </w:pPr>
    </w:p>
    <w:p w14:paraId="5AADE843" w14:textId="21DF0878" w:rsidR="008E5A4A" w:rsidRPr="00130966" w:rsidRDefault="008E5A4A" w:rsidP="00130966">
      <w:pPr>
        <w:rPr>
          <w:sz w:val="24"/>
          <w:szCs w:val="24"/>
        </w:rPr>
      </w:pPr>
      <w:r w:rsidRPr="00130966">
        <w:rPr>
          <w:sz w:val="24"/>
          <w:szCs w:val="24"/>
        </w:rPr>
        <w:t>Tipp: Dazu passt gut Tomaten-Gurken-Salat</w:t>
      </w:r>
    </w:p>
    <w:p w14:paraId="4BFF3987" w14:textId="057E1068" w:rsidR="008E5A4A" w:rsidRPr="00E43CDA" w:rsidRDefault="008E5A4A" w:rsidP="002139EA">
      <w:pPr>
        <w:spacing w:after="240"/>
        <w:rPr>
          <w:sz w:val="24"/>
          <w:szCs w:val="24"/>
        </w:rPr>
      </w:pPr>
      <w:r w:rsidRPr="002139EA">
        <w:rPr>
          <w:rStyle w:val="Heading2Char"/>
        </w:rPr>
        <w:lastRenderedPageBreak/>
        <w:t>Lam</w:t>
      </w:r>
      <w:r w:rsidR="009D438F" w:rsidRPr="002139EA">
        <w:rPr>
          <w:rStyle w:val="Heading2Char"/>
        </w:rPr>
        <w:t>m</w:t>
      </w:r>
      <w:r w:rsidRPr="002139EA">
        <w:rPr>
          <w:rStyle w:val="Heading2Char"/>
        </w:rPr>
        <w:t xml:space="preserve">fleisch in Mandelsauce </w:t>
      </w:r>
      <w:r w:rsidR="002139EA" w:rsidRPr="002139EA">
        <w:rPr>
          <w:rStyle w:val="Heading2Char"/>
        </w:rPr>
        <w:t xml:space="preserve">– Korma </w:t>
      </w:r>
      <w:r w:rsidR="00C61C43">
        <w:rPr>
          <w:rStyle w:val="FootnoteReference"/>
          <w:rFonts w:asciiTheme="majorHAnsi" w:eastAsiaTheme="majorEastAsia" w:hAnsiTheme="majorHAnsi" w:cstheme="majorBidi"/>
          <w:color w:val="2F5496" w:themeColor="accent1" w:themeShade="BF"/>
          <w:sz w:val="26"/>
          <w:szCs w:val="26"/>
        </w:rPr>
        <w:footnoteReference w:id="630"/>
      </w:r>
    </w:p>
    <w:p w14:paraId="5841974D" w14:textId="4B5FE770" w:rsidR="008E5A4A" w:rsidRPr="00E43CDA" w:rsidRDefault="008E5A4A" w:rsidP="00E43CDA">
      <w:pPr>
        <w:rPr>
          <w:sz w:val="24"/>
          <w:szCs w:val="24"/>
        </w:rPr>
      </w:pPr>
      <w:r w:rsidRPr="00E3376D">
        <w:rPr>
          <w:sz w:val="24"/>
          <w:szCs w:val="24"/>
          <w:u w:val="single"/>
        </w:rPr>
        <w:t>Zutaten</w:t>
      </w:r>
      <w:r w:rsidRPr="00E43CDA">
        <w:rPr>
          <w:sz w:val="24"/>
          <w:szCs w:val="24"/>
        </w:rPr>
        <w:t xml:space="preserve"> </w:t>
      </w:r>
      <w:r w:rsidR="00E3376D">
        <w:rPr>
          <w:sz w:val="24"/>
          <w:szCs w:val="24"/>
        </w:rPr>
        <w:t>(</w:t>
      </w:r>
      <w:r w:rsidRPr="00E43CDA">
        <w:rPr>
          <w:sz w:val="24"/>
          <w:szCs w:val="24"/>
        </w:rPr>
        <w:t>für 4 Portionen</w:t>
      </w:r>
      <w:r w:rsidR="00E3376D">
        <w:rPr>
          <w:sz w:val="24"/>
          <w:szCs w:val="24"/>
        </w:rPr>
        <w:t>):</w:t>
      </w:r>
    </w:p>
    <w:p w14:paraId="2F70361C" w14:textId="2E70A546" w:rsidR="008E5A4A" w:rsidRPr="00E43CDA" w:rsidRDefault="008E5A4A" w:rsidP="00E43CDA">
      <w:pPr>
        <w:rPr>
          <w:sz w:val="24"/>
          <w:szCs w:val="24"/>
        </w:rPr>
      </w:pPr>
      <w:r w:rsidRPr="00E43CDA">
        <w:rPr>
          <w:sz w:val="24"/>
          <w:szCs w:val="24"/>
        </w:rPr>
        <w:t>1 kg Lammfleisch ohne Knochen (Schulter oder Keule)</w:t>
      </w:r>
    </w:p>
    <w:p w14:paraId="3281389C" w14:textId="1993492A" w:rsidR="008E5A4A" w:rsidRPr="00E43CDA" w:rsidRDefault="008E5A4A" w:rsidP="00E43CDA">
      <w:pPr>
        <w:rPr>
          <w:sz w:val="24"/>
          <w:szCs w:val="24"/>
        </w:rPr>
      </w:pPr>
      <w:r w:rsidRPr="00E43CDA">
        <w:rPr>
          <w:sz w:val="24"/>
          <w:szCs w:val="24"/>
        </w:rPr>
        <w:t>6 Knoblauchzehen</w:t>
      </w:r>
    </w:p>
    <w:p w14:paraId="426A89E1" w14:textId="5056C436" w:rsidR="008E5A4A" w:rsidRPr="00E43CDA" w:rsidRDefault="008E5A4A" w:rsidP="00E43CDA">
      <w:pPr>
        <w:rPr>
          <w:sz w:val="24"/>
          <w:szCs w:val="24"/>
        </w:rPr>
      </w:pPr>
      <w:r w:rsidRPr="00E43CDA">
        <w:rPr>
          <w:sz w:val="24"/>
          <w:szCs w:val="24"/>
        </w:rPr>
        <w:t>2 Stücke frischer Ingwer (je 3 cm)</w:t>
      </w:r>
    </w:p>
    <w:p w14:paraId="2BB226A8" w14:textId="33830D07" w:rsidR="008E5A4A" w:rsidRPr="00E43CDA" w:rsidRDefault="008E5A4A" w:rsidP="00E43CDA">
      <w:pPr>
        <w:rPr>
          <w:sz w:val="24"/>
          <w:szCs w:val="24"/>
        </w:rPr>
      </w:pPr>
      <w:r w:rsidRPr="00E43CDA">
        <w:rPr>
          <w:sz w:val="24"/>
          <w:szCs w:val="24"/>
        </w:rPr>
        <w:t>40 g Mandelstifte</w:t>
      </w:r>
    </w:p>
    <w:p w14:paraId="4597889B" w14:textId="6C5031CE" w:rsidR="008E5A4A" w:rsidRPr="00E43CDA" w:rsidRDefault="008E5A4A" w:rsidP="00E43CDA">
      <w:pPr>
        <w:rPr>
          <w:sz w:val="24"/>
          <w:szCs w:val="24"/>
        </w:rPr>
      </w:pPr>
      <w:r w:rsidRPr="00E43CDA">
        <w:rPr>
          <w:sz w:val="24"/>
          <w:szCs w:val="24"/>
        </w:rPr>
        <w:t>3 Zwiebeln</w:t>
      </w:r>
    </w:p>
    <w:p w14:paraId="5B9397A8" w14:textId="7DC1AAFF" w:rsidR="008E5A4A" w:rsidRPr="00E43CDA" w:rsidRDefault="008E5A4A" w:rsidP="00E43CDA">
      <w:pPr>
        <w:rPr>
          <w:sz w:val="24"/>
          <w:szCs w:val="24"/>
        </w:rPr>
      </w:pPr>
      <w:r w:rsidRPr="00E43CDA">
        <w:rPr>
          <w:sz w:val="24"/>
          <w:szCs w:val="24"/>
        </w:rPr>
        <w:t>6 EL Butterschmalz</w:t>
      </w:r>
    </w:p>
    <w:p w14:paraId="09C9EF40" w14:textId="2E7AD4B8" w:rsidR="008E5A4A" w:rsidRPr="00E43CDA" w:rsidRDefault="008E5A4A" w:rsidP="00E43CDA">
      <w:pPr>
        <w:rPr>
          <w:sz w:val="24"/>
          <w:szCs w:val="24"/>
        </w:rPr>
      </w:pPr>
      <w:r w:rsidRPr="00E43CDA">
        <w:rPr>
          <w:sz w:val="24"/>
          <w:szCs w:val="24"/>
        </w:rPr>
        <w:t>6 grüne Kardamo</w:t>
      </w:r>
      <w:r w:rsidR="00E3376D">
        <w:rPr>
          <w:sz w:val="24"/>
          <w:szCs w:val="24"/>
        </w:rPr>
        <w:t>m</w:t>
      </w:r>
      <w:r w:rsidRPr="00E43CDA">
        <w:rPr>
          <w:sz w:val="24"/>
          <w:szCs w:val="24"/>
        </w:rPr>
        <w:t>kapseln</w:t>
      </w:r>
    </w:p>
    <w:p w14:paraId="463C804C" w14:textId="73B6FCCF" w:rsidR="008E5A4A" w:rsidRPr="00E43CDA" w:rsidRDefault="008E5A4A" w:rsidP="00E43CDA">
      <w:pPr>
        <w:rPr>
          <w:sz w:val="24"/>
          <w:szCs w:val="24"/>
        </w:rPr>
      </w:pPr>
      <w:r w:rsidRPr="00E43CDA">
        <w:rPr>
          <w:sz w:val="24"/>
          <w:szCs w:val="24"/>
        </w:rPr>
        <w:t>4 Nelken</w:t>
      </w:r>
    </w:p>
    <w:p w14:paraId="12B3D486" w14:textId="7109CE5B" w:rsidR="008E5A4A" w:rsidRPr="00E43CDA" w:rsidRDefault="008E5A4A" w:rsidP="00E43CDA">
      <w:pPr>
        <w:rPr>
          <w:sz w:val="24"/>
          <w:szCs w:val="24"/>
        </w:rPr>
      </w:pPr>
      <w:r w:rsidRPr="00E43CDA">
        <w:rPr>
          <w:sz w:val="24"/>
          <w:szCs w:val="24"/>
        </w:rPr>
        <w:t>1 Stück Zimtrinde (etwa 3 cm)</w:t>
      </w:r>
    </w:p>
    <w:p w14:paraId="203E68C7" w14:textId="458B900B" w:rsidR="008E5A4A" w:rsidRPr="0060030E" w:rsidRDefault="008E5A4A" w:rsidP="0060030E">
      <w:pPr>
        <w:rPr>
          <w:sz w:val="24"/>
          <w:szCs w:val="24"/>
        </w:rPr>
      </w:pPr>
      <w:r w:rsidRPr="0060030E">
        <w:rPr>
          <w:sz w:val="24"/>
          <w:szCs w:val="24"/>
        </w:rPr>
        <w:t>2 TL Korianderpulver</w:t>
      </w:r>
    </w:p>
    <w:p w14:paraId="1621CC77" w14:textId="56C795AF" w:rsidR="008E5A4A" w:rsidRPr="0060030E" w:rsidRDefault="008E5A4A" w:rsidP="0060030E">
      <w:pPr>
        <w:rPr>
          <w:sz w:val="24"/>
          <w:szCs w:val="24"/>
        </w:rPr>
      </w:pPr>
      <w:r w:rsidRPr="0060030E">
        <w:rPr>
          <w:sz w:val="24"/>
          <w:szCs w:val="24"/>
        </w:rPr>
        <w:t>2 TL Kreuzkümmelpulver</w:t>
      </w:r>
    </w:p>
    <w:p w14:paraId="41C637C9" w14:textId="3F387F24" w:rsidR="008E5A4A" w:rsidRPr="0060030E" w:rsidRDefault="008E5A4A" w:rsidP="0060030E">
      <w:pPr>
        <w:rPr>
          <w:sz w:val="24"/>
          <w:szCs w:val="24"/>
        </w:rPr>
      </w:pPr>
      <w:r w:rsidRPr="0060030E">
        <w:rPr>
          <w:sz w:val="24"/>
          <w:szCs w:val="24"/>
        </w:rPr>
        <w:t>½ TL Chilipulver</w:t>
      </w:r>
    </w:p>
    <w:p w14:paraId="55C21AC6" w14:textId="01A2D985" w:rsidR="008E5A4A" w:rsidRPr="0060030E" w:rsidRDefault="008E5A4A" w:rsidP="0060030E">
      <w:pPr>
        <w:rPr>
          <w:sz w:val="24"/>
          <w:szCs w:val="24"/>
        </w:rPr>
      </w:pPr>
      <w:r w:rsidRPr="0060030E">
        <w:rPr>
          <w:sz w:val="24"/>
          <w:szCs w:val="24"/>
        </w:rPr>
        <w:t>250 g Sahne</w:t>
      </w:r>
    </w:p>
    <w:p w14:paraId="5F7F8195" w14:textId="7DD765F3" w:rsidR="008E5A4A" w:rsidRPr="0060030E" w:rsidRDefault="008E5A4A" w:rsidP="0060030E">
      <w:pPr>
        <w:rPr>
          <w:sz w:val="24"/>
          <w:szCs w:val="24"/>
        </w:rPr>
      </w:pPr>
      <w:r w:rsidRPr="0060030E">
        <w:rPr>
          <w:sz w:val="24"/>
          <w:szCs w:val="24"/>
        </w:rPr>
        <w:t>1 TL Garam Masala</w:t>
      </w:r>
    </w:p>
    <w:p w14:paraId="6E74912A" w14:textId="77777777" w:rsidR="00E43CDA" w:rsidRDefault="00E43CDA" w:rsidP="00E43CDA">
      <w:pPr>
        <w:rPr>
          <w:sz w:val="24"/>
          <w:szCs w:val="24"/>
        </w:rPr>
      </w:pPr>
    </w:p>
    <w:p w14:paraId="79D10FDE" w14:textId="4D526EE1" w:rsidR="008E5A4A" w:rsidRPr="00E43CDA" w:rsidRDefault="008E5A4A" w:rsidP="00E43CDA">
      <w:pPr>
        <w:rPr>
          <w:sz w:val="24"/>
          <w:szCs w:val="24"/>
        </w:rPr>
      </w:pPr>
      <w:r w:rsidRPr="00E43CDA">
        <w:rPr>
          <w:sz w:val="24"/>
          <w:szCs w:val="24"/>
        </w:rPr>
        <w:t xml:space="preserve">Zubereitungszeit: 1 </w:t>
      </w:r>
      <w:r w:rsidR="00D75528" w:rsidRPr="00E43CDA">
        <w:rPr>
          <w:sz w:val="24"/>
          <w:szCs w:val="24"/>
        </w:rPr>
        <w:t>Stunde</w:t>
      </w:r>
      <w:r w:rsidRPr="00E43CDA">
        <w:rPr>
          <w:sz w:val="24"/>
          <w:szCs w:val="24"/>
        </w:rPr>
        <w:t xml:space="preserve"> und 40 Minuten Garzeit</w:t>
      </w:r>
    </w:p>
    <w:p w14:paraId="5A8D7F04" w14:textId="2475B1A6" w:rsidR="008E5A4A" w:rsidRPr="0060030E" w:rsidRDefault="008E5A4A" w:rsidP="00B40E8C">
      <w:pPr>
        <w:pStyle w:val="ListParagraph"/>
        <w:numPr>
          <w:ilvl w:val="0"/>
          <w:numId w:val="1475"/>
        </w:numPr>
        <w:spacing w:after="120"/>
        <w:ind w:left="714" w:hanging="357"/>
        <w:contextualSpacing w:val="0"/>
        <w:jc w:val="both"/>
        <w:rPr>
          <w:sz w:val="24"/>
          <w:szCs w:val="24"/>
        </w:rPr>
      </w:pPr>
      <w:r w:rsidRPr="0060030E">
        <w:rPr>
          <w:sz w:val="24"/>
          <w:szCs w:val="24"/>
        </w:rPr>
        <w:t>Lammfleisch kalt abspülen, trockentupfen, von Fett und Sehnen befreien und in etwa 2 cm große Würfel schneiden. Knoblauch schälen und kleinschneiden. Mandelstifte, Ingwer und Knoblauch mit 8 EL Wasser pürieren.</w:t>
      </w:r>
    </w:p>
    <w:p w14:paraId="522CEE91" w14:textId="5A015AD0" w:rsidR="008E5A4A" w:rsidRPr="0060030E" w:rsidRDefault="008E5A4A" w:rsidP="00B40E8C">
      <w:pPr>
        <w:pStyle w:val="ListParagraph"/>
        <w:numPr>
          <w:ilvl w:val="0"/>
          <w:numId w:val="1475"/>
        </w:numPr>
        <w:spacing w:after="120"/>
        <w:ind w:left="714" w:hanging="357"/>
        <w:contextualSpacing w:val="0"/>
        <w:jc w:val="both"/>
        <w:rPr>
          <w:sz w:val="24"/>
          <w:szCs w:val="24"/>
        </w:rPr>
      </w:pPr>
      <w:r w:rsidRPr="0060030E">
        <w:rPr>
          <w:sz w:val="24"/>
          <w:szCs w:val="24"/>
        </w:rPr>
        <w:t xml:space="preserve">Zwiebeln schälen und kleinschneiden. Butterschmalz in einem </w:t>
      </w:r>
      <w:r w:rsidR="00D75528" w:rsidRPr="0060030E">
        <w:rPr>
          <w:sz w:val="24"/>
          <w:szCs w:val="24"/>
        </w:rPr>
        <w:t>Topf</w:t>
      </w:r>
      <w:r w:rsidRPr="0060030E">
        <w:rPr>
          <w:sz w:val="24"/>
          <w:szCs w:val="24"/>
        </w:rPr>
        <w:t xml:space="preserve"> erhitzen. Die Fleischwürfel darin portionsweise bei starker Hitze rundherum in etwa 5 Minuten braun braten und auf einem Teller beiseitestellen.</w:t>
      </w:r>
    </w:p>
    <w:p w14:paraId="69036FC1" w14:textId="5AB7B27B" w:rsidR="008E5A4A" w:rsidRPr="009D438F" w:rsidRDefault="008E5A4A" w:rsidP="00B40E8C">
      <w:pPr>
        <w:pStyle w:val="ListParagraph"/>
        <w:numPr>
          <w:ilvl w:val="0"/>
          <w:numId w:val="1475"/>
        </w:numPr>
        <w:spacing w:after="120"/>
        <w:ind w:left="714" w:hanging="357"/>
        <w:contextualSpacing w:val="0"/>
        <w:jc w:val="both"/>
        <w:rPr>
          <w:sz w:val="24"/>
          <w:szCs w:val="24"/>
        </w:rPr>
      </w:pPr>
      <w:r w:rsidRPr="009D438F">
        <w:rPr>
          <w:sz w:val="24"/>
          <w:szCs w:val="24"/>
        </w:rPr>
        <w:t xml:space="preserve">Kardamon, Nelken und Zimt in das heiße </w:t>
      </w:r>
      <w:r w:rsidR="009D438F">
        <w:rPr>
          <w:sz w:val="24"/>
          <w:szCs w:val="24"/>
        </w:rPr>
        <w:t>F</w:t>
      </w:r>
      <w:r w:rsidRPr="009D438F">
        <w:rPr>
          <w:sz w:val="24"/>
          <w:szCs w:val="24"/>
        </w:rPr>
        <w:t>ett geben und kurz anbraten. Zwiebeln dazugeben und bei mittlerer Hitze dunkelbraun anbraten. Ingwer-Knoblauch-Mandel-Paste, Koriander, Kreuzkümmel und Chilipulver dazugeben und in etwa 4 Minuten hellbraun braten. Dabei ständig rühren.</w:t>
      </w:r>
    </w:p>
    <w:p w14:paraId="5A5C147E" w14:textId="5FCB7445" w:rsidR="008E5A4A" w:rsidRPr="009D438F" w:rsidRDefault="008E5A4A" w:rsidP="00B40E8C">
      <w:pPr>
        <w:pStyle w:val="ListParagraph"/>
        <w:numPr>
          <w:ilvl w:val="0"/>
          <w:numId w:val="1475"/>
        </w:numPr>
        <w:spacing w:after="120"/>
        <w:ind w:left="714" w:hanging="357"/>
        <w:contextualSpacing w:val="0"/>
        <w:jc w:val="both"/>
        <w:rPr>
          <w:sz w:val="24"/>
          <w:szCs w:val="24"/>
        </w:rPr>
      </w:pPr>
      <w:r w:rsidRPr="009D438F">
        <w:rPr>
          <w:sz w:val="24"/>
          <w:szCs w:val="24"/>
        </w:rPr>
        <w:t xml:space="preserve">Fleischwürfel wieder in den Topf geben und gut mit den Gewürzen vermischen. Reichlich Salz, Sahne und 50 ml Wasser hinzufügen und alles zum Kochen bringen. Das Gericht zugedeckt bei mittlerer Hitze in etwa 40 Minuten garen, bis das Fleisch weich </w:t>
      </w:r>
      <w:r w:rsidRPr="009D438F">
        <w:rPr>
          <w:sz w:val="24"/>
          <w:szCs w:val="24"/>
        </w:rPr>
        <w:lastRenderedPageBreak/>
        <w:t>ist. Zwischendurch umrühren, damit das Fleisch nicht anbrennt.</w:t>
      </w:r>
      <w:r w:rsidR="009D438F" w:rsidRPr="009D438F">
        <w:rPr>
          <w:sz w:val="24"/>
          <w:szCs w:val="24"/>
        </w:rPr>
        <w:t xml:space="preserve"> </w:t>
      </w:r>
      <w:r w:rsidRPr="009D438F">
        <w:rPr>
          <w:sz w:val="24"/>
          <w:szCs w:val="24"/>
        </w:rPr>
        <w:t>Zum Schluss Garam Masala darüber streuen und das Gericht mit Reis warm servieren.</w:t>
      </w:r>
    </w:p>
    <w:p w14:paraId="5FC85D8A" w14:textId="1049074E" w:rsidR="00D55FF8" w:rsidRDefault="009D438F">
      <w:pPr>
        <w:rPr>
          <w:sz w:val="24"/>
          <w:szCs w:val="24"/>
        </w:rPr>
      </w:pPr>
      <w:r>
        <w:rPr>
          <w:sz w:val="24"/>
          <w:szCs w:val="24"/>
        </w:rPr>
        <w:br w:type="page"/>
      </w:r>
    </w:p>
    <w:p w14:paraId="21BE80FC" w14:textId="6B1D857A" w:rsidR="00CA7825" w:rsidRDefault="00CA7825" w:rsidP="007C1C27">
      <w:pPr>
        <w:pStyle w:val="Heading2"/>
        <w:spacing w:after="240"/>
      </w:pPr>
      <w:r>
        <w:lastRenderedPageBreak/>
        <w:t>Kokoscurry mit Kartoffeln</w:t>
      </w:r>
      <w:r w:rsidR="006105D7">
        <w:rPr>
          <w:rStyle w:val="FootnoteReference"/>
        </w:rPr>
        <w:footnoteReference w:id="631"/>
      </w:r>
      <w:r>
        <w:t xml:space="preserve"> </w:t>
      </w:r>
    </w:p>
    <w:p w14:paraId="16C528F8" w14:textId="40C9170D" w:rsidR="00CA7825" w:rsidRDefault="00CA7825">
      <w:pPr>
        <w:rPr>
          <w:sz w:val="24"/>
          <w:szCs w:val="24"/>
        </w:rPr>
      </w:pPr>
      <w:r w:rsidRPr="007C1C27">
        <w:rPr>
          <w:sz w:val="24"/>
          <w:szCs w:val="24"/>
          <w:u w:val="single"/>
        </w:rPr>
        <w:t xml:space="preserve">Zutaten </w:t>
      </w:r>
      <w:r w:rsidR="007C1C27">
        <w:rPr>
          <w:sz w:val="24"/>
          <w:szCs w:val="24"/>
          <w:u w:val="single"/>
        </w:rPr>
        <w:t>(</w:t>
      </w:r>
      <w:r>
        <w:rPr>
          <w:sz w:val="24"/>
          <w:szCs w:val="24"/>
        </w:rPr>
        <w:t>für 3 bis 4 Portionen</w:t>
      </w:r>
      <w:r w:rsidR="007C1C27">
        <w:rPr>
          <w:sz w:val="24"/>
          <w:szCs w:val="24"/>
        </w:rPr>
        <w:t>)</w:t>
      </w:r>
    </w:p>
    <w:p w14:paraId="457FF66B" w14:textId="77777777" w:rsidR="00CA7825" w:rsidRDefault="00CA7825">
      <w:pPr>
        <w:rPr>
          <w:sz w:val="24"/>
          <w:szCs w:val="24"/>
        </w:rPr>
      </w:pPr>
      <w:r>
        <w:rPr>
          <w:sz w:val="24"/>
          <w:szCs w:val="24"/>
        </w:rPr>
        <w:t>700 g Rindfleisch (aus der Schulter)</w:t>
      </w:r>
    </w:p>
    <w:p w14:paraId="24900D33" w14:textId="77777777" w:rsidR="00CA7825" w:rsidRDefault="00CA7825">
      <w:pPr>
        <w:rPr>
          <w:sz w:val="24"/>
          <w:szCs w:val="24"/>
        </w:rPr>
      </w:pPr>
      <w:r>
        <w:rPr>
          <w:sz w:val="24"/>
          <w:szCs w:val="24"/>
        </w:rPr>
        <w:t>1 Zwiebel</w:t>
      </w:r>
    </w:p>
    <w:p w14:paraId="7E6FE071" w14:textId="58E4C7B0" w:rsidR="00CA7825" w:rsidRDefault="00CA7825">
      <w:pPr>
        <w:rPr>
          <w:sz w:val="24"/>
          <w:szCs w:val="24"/>
        </w:rPr>
      </w:pPr>
      <w:r>
        <w:rPr>
          <w:sz w:val="24"/>
          <w:szCs w:val="24"/>
        </w:rPr>
        <w:t>4 Knoblauchzehen</w:t>
      </w:r>
    </w:p>
    <w:p w14:paraId="0A9D3D7F" w14:textId="77777777" w:rsidR="00CA7825" w:rsidRDefault="00CA7825">
      <w:pPr>
        <w:rPr>
          <w:sz w:val="24"/>
          <w:szCs w:val="24"/>
        </w:rPr>
      </w:pPr>
      <w:r>
        <w:rPr>
          <w:sz w:val="24"/>
          <w:szCs w:val="24"/>
        </w:rPr>
        <w:t>1 Stück Ingwer</w:t>
      </w:r>
    </w:p>
    <w:p w14:paraId="7B68648C" w14:textId="77777777" w:rsidR="00CA7825" w:rsidRDefault="00CA7825">
      <w:pPr>
        <w:rPr>
          <w:sz w:val="24"/>
          <w:szCs w:val="24"/>
        </w:rPr>
      </w:pPr>
      <w:r>
        <w:rPr>
          <w:sz w:val="24"/>
          <w:szCs w:val="24"/>
        </w:rPr>
        <w:t>1 kleine Chilischote</w:t>
      </w:r>
    </w:p>
    <w:p w14:paraId="41D97CC2" w14:textId="294F2AA9" w:rsidR="00CA7825" w:rsidRDefault="00CA7825">
      <w:pPr>
        <w:rPr>
          <w:sz w:val="24"/>
          <w:szCs w:val="24"/>
        </w:rPr>
      </w:pPr>
      <w:r>
        <w:rPr>
          <w:sz w:val="24"/>
          <w:szCs w:val="24"/>
        </w:rPr>
        <w:t>1 kg Kartoffeln (festkochend)</w:t>
      </w:r>
    </w:p>
    <w:p w14:paraId="5D245F7F" w14:textId="34392C34" w:rsidR="00702442" w:rsidRDefault="00702442">
      <w:pPr>
        <w:rPr>
          <w:sz w:val="24"/>
          <w:szCs w:val="24"/>
        </w:rPr>
      </w:pPr>
      <w:r>
        <w:rPr>
          <w:sz w:val="24"/>
          <w:szCs w:val="24"/>
        </w:rPr>
        <w:t>2 TL Kokosöl oder ein anderes Pflanzenfett</w:t>
      </w:r>
    </w:p>
    <w:p w14:paraId="1061A262" w14:textId="14EA8153" w:rsidR="00702442" w:rsidRDefault="00702442">
      <w:pPr>
        <w:rPr>
          <w:sz w:val="24"/>
          <w:szCs w:val="24"/>
        </w:rPr>
      </w:pPr>
      <w:r>
        <w:rPr>
          <w:sz w:val="24"/>
          <w:szCs w:val="24"/>
        </w:rPr>
        <w:t>1 TL gemahlene Kurkuma</w:t>
      </w:r>
    </w:p>
    <w:p w14:paraId="0370098C" w14:textId="497543B3" w:rsidR="00702442" w:rsidRDefault="00702442">
      <w:pPr>
        <w:rPr>
          <w:sz w:val="24"/>
          <w:szCs w:val="24"/>
        </w:rPr>
      </w:pPr>
      <w:r>
        <w:rPr>
          <w:sz w:val="24"/>
          <w:szCs w:val="24"/>
        </w:rPr>
        <w:t>1 TL gemahlener Koriander</w:t>
      </w:r>
    </w:p>
    <w:p w14:paraId="32B3031E" w14:textId="6946D626" w:rsidR="00702442" w:rsidRDefault="00702442">
      <w:pPr>
        <w:rPr>
          <w:sz w:val="24"/>
          <w:szCs w:val="24"/>
        </w:rPr>
      </w:pPr>
      <w:r>
        <w:rPr>
          <w:sz w:val="24"/>
          <w:szCs w:val="24"/>
        </w:rPr>
        <w:t xml:space="preserve">2 Dosen </w:t>
      </w:r>
      <w:r w:rsidR="00E025C9">
        <w:rPr>
          <w:sz w:val="24"/>
          <w:szCs w:val="24"/>
        </w:rPr>
        <w:t>K</w:t>
      </w:r>
      <w:r>
        <w:rPr>
          <w:sz w:val="24"/>
          <w:szCs w:val="24"/>
        </w:rPr>
        <w:t>okosmilch</w:t>
      </w:r>
    </w:p>
    <w:p w14:paraId="5E050A8E" w14:textId="5D926C09" w:rsidR="00702442" w:rsidRDefault="00702442">
      <w:pPr>
        <w:rPr>
          <w:sz w:val="24"/>
          <w:szCs w:val="24"/>
        </w:rPr>
      </w:pPr>
      <w:r>
        <w:rPr>
          <w:sz w:val="24"/>
          <w:szCs w:val="24"/>
        </w:rPr>
        <w:t>2 Lorbeerblätter</w:t>
      </w:r>
    </w:p>
    <w:p w14:paraId="0191DDC1" w14:textId="44C14779" w:rsidR="00702442" w:rsidRDefault="00702442">
      <w:pPr>
        <w:rPr>
          <w:sz w:val="24"/>
          <w:szCs w:val="24"/>
        </w:rPr>
      </w:pPr>
      <w:r>
        <w:rPr>
          <w:sz w:val="24"/>
          <w:szCs w:val="24"/>
        </w:rPr>
        <w:t>Salz</w:t>
      </w:r>
    </w:p>
    <w:p w14:paraId="45DFD0FC" w14:textId="4C7B5226" w:rsidR="00702442" w:rsidRDefault="00702442">
      <w:pPr>
        <w:rPr>
          <w:sz w:val="24"/>
          <w:szCs w:val="24"/>
        </w:rPr>
      </w:pPr>
      <w:r>
        <w:rPr>
          <w:sz w:val="24"/>
          <w:szCs w:val="24"/>
        </w:rPr>
        <w:t>1 Handvoll frischer Koriander</w:t>
      </w:r>
    </w:p>
    <w:p w14:paraId="320B653B" w14:textId="580FED82" w:rsidR="00702442" w:rsidRDefault="00702442">
      <w:pPr>
        <w:rPr>
          <w:sz w:val="24"/>
          <w:szCs w:val="24"/>
        </w:rPr>
      </w:pPr>
      <w:r>
        <w:rPr>
          <w:sz w:val="24"/>
          <w:szCs w:val="24"/>
        </w:rPr>
        <w:t xml:space="preserve">Reis </w:t>
      </w:r>
    </w:p>
    <w:p w14:paraId="76176885" w14:textId="667273AA" w:rsidR="00E025C9" w:rsidRDefault="00E025C9">
      <w:pPr>
        <w:rPr>
          <w:sz w:val="24"/>
          <w:szCs w:val="24"/>
        </w:rPr>
      </w:pPr>
      <w:r>
        <w:rPr>
          <w:sz w:val="24"/>
          <w:szCs w:val="24"/>
        </w:rPr>
        <w:t>Etwas Butter</w:t>
      </w:r>
    </w:p>
    <w:p w14:paraId="48828DD5" w14:textId="77777777" w:rsidR="00862C48" w:rsidRDefault="00862C48">
      <w:pPr>
        <w:rPr>
          <w:sz w:val="24"/>
          <w:szCs w:val="24"/>
        </w:rPr>
      </w:pPr>
    </w:p>
    <w:p w14:paraId="1D10635A" w14:textId="246CE9DE" w:rsidR="007C1C27" w:rsidRDefault="007C1C27">
      <w:pPr>
        <w:rPr>
          <w:sz w:val="24"/>
          <w:szCs w:val="24"/>
        </w:rPr>
      </w:pPr>
      <w:r>
        <w:rPr>
          <w:sz w:val="24"/>
          <w:szCs w:val="24"/>
        </w:rPr>
        <w:t>Zubereitung:</w:t>
      </w:r>
    </w:p>
    <w:p w14:paraId="70B2DD6E" w14:textId="0CB64BB1" w:rsidR="00862C48" w:rsidRPr="00065E30" w:rsidRDefault="00E025C9" w:rsidP="00E76E01">
      <w:pPr>
        <w:pStyle w:val="ListParagraph"/>
        <w:numPr>
          <w:ilvl w:val="0"/>
          <w:numId w:val="230"/>
        </w:numPr>
        <w:spacing w:after="120"/>
        <w:ind w:left="714" w:hanging="357"/>
        <w:contextualSpacing w:val="0"/>
        <w:jc w:val="both"/>
        <w:rPr>
          <w:sz w:val="24"/>
          <w:szCs w:val="24"/>
        </w:rPr>
      </w:pPr>
      <w:r w:rsidRPr="00065E30">
        <w:rPr>
          <w:sz w:val="24"/>
          <w:szCs w:val="24"/>
        </w:rPr>
        <w:t>Das Fleisch in 2 cm große Würfel schneiden. Zwiebel, Knoblauch und Ingwer schälen</w:t>
      </w:r>
      <w:r w:rsidR="00987FD9" w:rsidRPr="00065E30">
        <w:rPr>
          <w:sz w:val="24"/>
          <w:szCs w:val="24"/>
        </w:rPr>
        <w:t>, fein hacken. Chili putzen, waschen und fein schneiden. Die Kartoffeln schälen und in un</w:t>
      </w:r>
      <w:r w:rsidR="00862C48" w:rsidRPr="00065E30">
        <w:rPr>
          <w:sz w:val="24"/>
          <w:szCs w:val="24"/>
        </w:rPr>
        <w:t>g</w:t>
      </w:r>
      <w:r w:rsidR="00987FD9" w:rsidRPr="00065E30">
        <w:rPr>
          <w:sz w:val="24"/>
          <w:szCs w:val="24"/>
        </w:rPr>
        <w:t>efähr 2 bis 3 cm große Stücke schneiden.</w:t>
      </w:r>
    </w:p>
    <w:p w14:paraId="1F9A03A8" w14:textId="0B1055C0" w:rsidR="00BA2F0B" w:rsidRPr="00065E30" w:rsidRDefault="00987FD9" w:rsidP="00E76E01">
      <w:pPr>
        <w:pStyle w:val="ListParagraph"/>
        <w:numPr>
          <w:ilvl w:val="0"/>
          <w:numId w:val="230"/>
        </w:numPr>
        <w:spacing w:after="120"/>
        <w:ind w:left="714" w:hanging="357"/>
        <w:contextualSpacing w:val="0"/>
        <w:jc w:val="both"/>
        <w:rPr>
          <w:sz w:val="24"/>
          <w:szCs w:val="24"/>
        </w:rPr>
      </w:pPr>
      <w:r w:rsidRPr="00065E30">
        <w:rPr>
          <w:sz w:val="24"/>
          <w:szCs w:val="24"/>
        </w:rPr>
        <w:t>Das Kokosöl in einem großen Topf schmelzen lassen, das Fleisch einen Augenblick lang anbraten. Nach ungefähr 5 Minuten Zwiebel, Knoblauch, Ingwer und Chilischote dazugeben. Dann folgen Kurkuma und Koriander</w:t>
      </w:r>
      <w:r w:rsidR="00BA2F0B" w:rsidRPr="00065E30">
        <w:rPr>
          <w:sz w:val="24"/>
          <w:szCs w:val="24"/>
        </w:rPr>
        <w:t xml:space="preserve">. Man kann noch etwas Currypulver dazugeben oder z.B. zerdrückte Kardamonsaat, Zimtstange, zerstoßenen Pimentkörner, gemahlenen </w:t>
      </w:r>
      <w:r w:rsidR="00862C48" w:rsidRPr="00065E30">
        <w:rPr>
          <w:sz w:val="24"/>
          <w:szCs w:val="24"/>
        </w:rPr>
        <w:t>Nelken</w:t>
      </w:r>
      <w:r w:rsidR="00BA2F0B" w:rsidRPr="00065E30">
        <w:rPr>
          <w:sz w:val="24"/>
          <w:szCs w:val="24"/>
        </w:rPr>
        <w:t>… muss man aber nicht.</w:t>
      </w:r>
    </w:p>
    <w:p w14:paraId="5F1B9C21" w14:textId="05A84EA3" w:rsidR="00CA7825" w:rsidRPr="00065E30" w:rsidRDefault="00BA2F0B" w:rsidP="00E76E01">
      <w:pPr>
        <w:pStyle w:val="ListParagraph"/>
        <w:numPr>
          <w:ilvl w:val="0"/>
          <w:numId w:val="230"/>
        </w:numPr>
        <w:spacing w:after="120"/>
        <w:ind w:left="714" w:hanging="357"/>
        <w:contextualSpacing w:val="0"/>
        <w:jc w:val="both"/>
        <w:rPr>
          <w:sz w:val="24"/>
          <w:szCs w:val="24"/>
        </w:rPr>
      </w:pPr>
      <w:r w:rsidRPr="00065E30">
        <w:rPr>
          <w:sz w:val="24"/>
          <w:szCs w:val="24"/>
        </w:rPr>
        <w:t xml:space="preserve">Unter Rühren alles einen Augenblick </w:t>
      </w:r>
      <w:r w:rsidR="000C779D" w:rsidRPr="00065E30">
        <w:rPr>
          <w:sz w:val="24"/>
          <w:szCs w:val="24"/>
        </w:rPr>
        <w:t>lang weiterdünsten. Kartoffeln in den Topf geben. Mit Kokosmilch aufgießen, die Lorbeerblätter hinzufügen</w:t>
      </w:r>
      <w:r w:rsidR="009309F7" w:rsidRPr="00065E30">
        <w:rPr>
          <w:sz w:val="24"/>
          <w:szCs w:val="24"/>
        </w:rPr>
        <w:t>. Sa</w:t>
      </w:r>
      <w:r w:rsidR="00862C48" w:rsidRPr="00065E30">
        <w:rPr>
          <w:sz w:val="24"/>
          <w:szCs w:val="24"/>
        </w:rPr>
        <w:t xml:space="preserve">lzen. Alles ungefähr 1 Stunde lang zugedeckt köcheln lassen. Mit Salz abschmecken. Am </w:t>
      </w:r>
      <w:r w:rsidR="00065E30" w:rsidRPr="00065E30">
        <w:rPr>
          <w:sz w:val="24"/>
          <w:szCs w:val="24"/>
        </w:rPr>
        <w:t>E</w:t>
      </w:r>
      <w:r w:rsidR="00862C48" w:rsidRPr="00065E30">
        <w:rPr>
          <w:sz w:val="24"/>
          <w:szCs w:val="24"/>
        </w:rPr>
        <w:t>nde ein wenig gehackten Koriander darüberstreuen.</w:t>
      </w:r>
      <w:r w:rsidR="00065E30" w:rsidRPr="00065E30">
        <w:rPr>
          <w:sz w:val="24"/>
          <w:szCs w:val="24"/>
        </w:rPr>
        <w:t xml:space="preserve"> Dazu Reis servieren.</w:t>
      </w:r>
      <w:r w:rsidR="00CA7825" w:rsidRPr="00065E30">
        <w:rPr>
          <w:sz w:val="24"/>
          <w:szCs w:val="24"/>
        </w:rPr>
        <w:br w:type="page"/>
      </w:r>
    </w:p>
    <w:p w14:paraId="22F58471" w14:textId="2E1C2378" w:rsidR="00F051BF" w:rsidRDefault="002F55F6" w:rsidP="001F5024">
      <w:pPr>
        <w:pStyle w:val="Heading2"/>
        <w:spacing w:after="240"/>
      </w:pPr>
      <w:r w:rsidRPr="002F55F6">
        <w:lastRenderedPageBreak/>
        <w:t>Weihnachtsgans mit</w:t>
      </w:r>
      <w:r>
        <w:t xml:space="preserve"> Cassis-Blaukraut</w:t>
      </w:r>
      <w:r w:rsidR="00F71EAC">
        <w:rPr>
          <w:rStyle w:val="FootnoteReference"/>
        </w:rPr>
        <w:footnoteReference w:id="632"/>
      </w:r>
      <w:r>
        <w:t xml:space="preserve"> </w:t>
      </w:r>
    </w:p>
    <w:p w14:paraId="285A8EDE" w14:textId="2460BC2C" w:rsidR="002F55F6" w:rsidRDefault="002F55F6" w:rsidP="002F55F6">
      <w:pPr>
        <w:rPr>
          <w:sz w:val="24"/>
          <w:szCs w:val="24"/>
        </w:rPr>
      </w:pPr>
      <w:r w:rsidRPr="001F5024">
        <w:rPr>
          <w:sz w:val="24"/>
          <w:szCs w:val="24"/>
          <w:u w:val="single"/>
        </w:rPr>
        <w:t>Zutaten</w:t>
      </w:r>
      <w:r>
        <w:rPr>
          <w:sz w:val="24"/>
          <w:szCs w:val="24"/>
        </w:rPr>
        <w:t xml:space="preserve"> </w:t>
      </w:r>
      <w:r w:rsidR="001F5024">
        <w:rPr>
          <w:sz w:val="24"/>
          <w:szCs w:val="24"/>
        </w:rPr>
        <w:t>(</w:t>
      </w:r>
      <w:r>
        <w:rPr>
          <w:sz w:val="24"/>
          <w:szCs w:val="24"/>
        </w:rPr>
        <w:t>für 6 Personen</w:t>
      </w:r>
      <w:r w:rsidR="001F5024">
        <w:rPr>
          <w:sz w:val="24"/>
          <w:szCs w:val="24"/>
        </w:rPr>
        <w:t>)</w:t>
      </w:r>
    </w:p>
    <w:p w14:paraId="5701DFC2" w14:textId="63CA0953" w:rsidR="002F55F6" w:rsidRPr="001F5024" w:rsidRDefault="002F55F6" w:rsidP="002F55F6">
      <w:pPr>
        <w:rPr>
          <w:i/>
          <w:iCs/>
          <w:sz w:val="24"/>
          <w:szCs w:val="24"/>
        </w:rPr>
      </w:pPr>
      <w:r w:rsidRPr="001F5024">
        <w:rPr>
          <w:i/>
          <w:iCs/>
          <w:sz w:val="24"/>
          <w:szCs w:val="24"/>
        </w:rPr>
        <w:t>Für die Gans:</w:t>
      </w:r>
    </w:p>
    <w:p w14:paraId="58D4A206" w14:textId="791B8F17" w:rsidR="002F55F6" w:rsidRDefault="002F55F6" w:rsidP="002F55F6">
      <w:pPr>
        <w:rPr>
          <w:sz w:val="24"/>
          <w:szCs w:val="24"/>
        </w:rPr>
      </w:pPr>
      <w:r>
        <w:rPr>
          <w:sz w:val="24"/>
          <w:szCs w:val="24"/>
        </w:rPr>
        <w:t>2 Zwiebeln</w:t>
      </w:r>
    </w:p>
    <w:p w14:paraId="314D621D" w14:textId="7839AE8F" w:rsidR="002F55F6" w:rsidRDefault="002F55F6" w:rsidP="002F55F6">
      <w:pPr>
        <w:rPr>
          <w:sz w:val="24"/>
          <w:szCs w:val="24"/>
        </w:rPr>
      </w:pPr>
      <w:r>
        <w:rPr>
          <w:sz w:val="24"/>
          <w:szCs w:val="24"/>
        </w:rPr>
        <w:t>2 säuerliche Äpfel</w:t>
      </w:r>
    </w:p>
    <w:p w14:paraId="57EA9B02" w14:textId="618E9A92" w:rsidR="002F55F6" w:rsidRDefault="002F55F6" w:rsidP="002F55F6">
      <w:pPr>
        <w:rPr>
          <w:sz w:val="24"/>
          <w:szCs w:val="24"/>
        </w:rPr>
      </w:pPr>
      <w:r>
        <w:rPr>
          <w:sz w:val="24"/>
          <w:szCs w:val="24"/>
        </w:rPr>
        <w:t>1 Bund Beifuß</w:t>
      </w:r>
    </w:p>
    <w:p w14:paraId="37671D96" w14:textId="38ADE54F" w:rsidR="002F55F6" w:rsidRDefault="002F55F6" w:rsidP="002F55F6">
      <w:pPr>
        <w:rPr>
          <w:sz w:val="24"/>
          <w:szCs w:val="24"/>
        </w:rPr>
      </w:pPr>
      <w:r>
        <w:rPr>
          <w:sz w:val="24"/>
          <w:szCs w:val="24"/>
        </w:rPr>
        <w:t>1 TL grob geschroteter Pfeffer</w:t>
      </w:r>
    </w:p>
    <w:p w14:paraId="0242D122" w14:textId="3D326A4E" w:rsidR="002F55F6" w:rsidRDefault="002F55F6" w:rsidP="002F55F6">
      <w:pPr>
        <w:rPr>
          <w:sz w:val="24"/>
          <w:szCs w:val="24"/>
        </w:rPr>
      </w:pPr>
      <w:r>
        <w:rPr>
          <w:sz w:val="24"/>
          <w:szCs w:val="24"/>
        </w:rPr>
        <w:t>1 küchenfertige Gans (ca. 4 kg)</w:t>
      </w:r>
    </w:p>
    <w:p w14:paraId="52250069" w14:textId="13310A70" w:rsidR="002F55F6" w:rsidRDefault="002F55F6" w:rsidP="002F55F6">
      <w:pPr>
        <w:rPr>
          <w:sz w:val="24"/>
          <w:szCs w:val="24"/>
        </w:rPr>
      </w:pPr>
      <w:r>
        <w:rPr>
          <w:sz w:val="24"/>
          <w:szCs w:val="24"/>
        </w:rPr>
        <w:t>Salz, Pfeffer aus der Mühle</w:t>
      </w:r>
    </w:p>
    <w:p w14:paraId="5B6A2894" w14:textId="79BCAD05" w:rsidR="002F55F6" w:rsidRDefault="002F55F6" w:rsidP="002F55F6">
      <w:pPr>
        <w:rPr>
          <w:sz w:val="24"/>
          <w:szCs w:val="24"/>
        </w:rPr>
      </w:pPr>
      <w:r>
        <w:rPr>
          <w:sz w:val="24"/>
          <w:szCs w:val="24"/>
        </w:rPr>
        <w:t>Holzspießchen</w:t>
      </w:r>
    </w:p>
    <w:p w14:paraId="56469738" w14:textId="6D2429AA" w:rsidR="002F55F6" w:rsidRDefault="002F55F6" w:rsidP="002F55F6">
      <w:pPr>
        <w:rPr>
          <w:sz w:val="24"/>
          <w:szCs w:val="24"/>
        </w:rPr>
      </w:pPr>
    </w:p>
    <w:p w14:paraId="1F5F554C" w14:textId="6D711238" w:rsidR="002F55F6" w:rsidRPr="001F5024" w:rsidRDefault="002F55F6" w:rsidP="002F55F6">
      <w:pPr>
        <w:rPr>
          <w:i/>
          <w:iCs/>
          <w:sz w:val="24"/>
          <w:szCs w:val="24"/>
        </w:rPr>
      </w:pPr>
      <w:r w:rsidRPr="001F5024">
        <w:rPr>
          <w:i/>
          <w:iCs/>
          <w:sz w:val="24"/>
          <w:szCs w:val="24"/>
        </w:rPr>
        <w:t>Für das Blaukraut:</w:t>
      </w:r>
    </w:p>
    <w:p w14:paraId="25D4E94E" w14:textId="08719E27" w:rsidR="002F55F6" w:rsidRDefault="002F55F6" w:rsidP="002F55F6">
      <w:pPr>
        <w:rPr>
          <w:sz w:val="24"/>
          <w:szCs w:val="24"/>
        </w:rPr>
      </w:pPr>
      <w:r>
        <w:rPr>
          <w:sz w:val="24"/>
          <w:szCs w:val="24"/>
        </w:rPr>
        <w:t>1,2 kg Blaukraut (=Rotkohl)</w:t>
      </w:r>
    </w:p>
    <w:p w14:paraId="09CCFFCF" w14:textId="4F93940B" w:rsidR="002F55F6" w:rsidRDefault="002F55F6" w:rsidP="002F55F6">
      <w:pPr>
        <w:rPr>
          <w:sz w:val="24"/>
          <w:szCs w:val="24"/>
        </w:rPr>
      </w:pPr>
      <w:r>
        <w:rPr>
          <w:sz w:val="24"/>
          <w:szCs w:val="24"/>
        </w:rPr>
        <w:t>1 Zwiebel</w:t>
      </w:r>
    </w:p>
    <w:p w14:paraId="6BA33B24" w14:textId="02CED765" w:rsidR="002F55F6" w:rsidRDefault="002F55F6" w:rsidP="002F55F6">
      <w:pPr>
        <w:rPr>
          <w:sz w:val="24"/>
          <w:szCs w:val="24"/>
        </w:rPr>
      </w:pPr>
      <w:r>
        <w:rPr>
          <w:sz w:val="24"/>
          <w:szCs w:val="24"/>
        </w:rPr>
        <w:t>1 säuerlicher Apfel</w:t>
      </w:r>
    </w:p>
    <w:p w14:paraId="5429E195" w14:textId="18DFE9AB" w:rsidR="002F55F6" w:rsidRDefault="002F55F6" w:rsidP="002F55F6">
      <w:pPr>
        <w:rPr>
          <w:sz w:val="24"/>
          <w:szCs w:val="24"/>
        </w:rPr>
      </w:pPr>
      <w:r>
        <w:rPr>
          <w:sz w:val="24"/>
          <w:szCs w:val="24"/>
        </w:rPr>
        <w:t>2 EL Butterschmalz</w:t>
      </w:r>
    </w:p>
    <w:p w14:paraId="61140AE1" w14:textId="010D971F" w:rsidR="002F55F6" w:rsidRDefault="002F55F6" w:rsidP="002F55F6">
      <w:pPr>
        <w:rPr>
          <w:sz w:val="24"/>
          <w:szCs w:val="24"/>
        </w:rPr>
      </w:pPr>
      <w:r>
        <w:rPr>
          <w:sz w:val="24"/>
          <w:szCs w:val="24"/>
        </w:rPr>
        <w:t>250 ml roter Johannisbeersaft</w:t>
      </w:r>
    </w:p>
    <w:p w14:paraId="016B31CB" w14:textId="1AD519BC" w:rsidR="002F55F6" w:rsidRDefault="002F55F6" w:rsidP="002F55F6">
      <w:pPr>
        <w:rPr>
          <w:sz w:val="24"/>
          <w:szCs w:val="24"/>
        </w:rPr>
      </w:pPr>
      <w:r>
        <w:rPr>
          <w:sz w:val="24"/>
          <w:szCs w:val="24"/>
        </w:rPr>
        <w:t>2 Lorbeerblätter</w:t>
      </w:r>
    </w:p>
    <w:p w14:paraId="7C491357" w14:textId="0250798A" w:rsidR="002F55F6" w:rsidRDefault="002F55F6" w:rsidP="002F55F6">
      <w:pPr>
        <w:rPr>
          <w:sz w:val="24"/>
          <w:szCs w:val="24"/>
        </w:rPr>
      </w:pPr>
      <w:r>
        <w:rPr>
          <w:sz w:val="24"/>
          <w:szCs w:val="24"/>
        </w:rPr>
        <w:t>1 Zimtstange</w:t>
      </w:r>
    </w:p>
    <w:p w14:paraId="2CD6336B" w14:textId="5C315793" w:rsidR="002F55F6" w:rsidRDefault="002F55F6" w:rsidP="002F55F6">
      <w:pPr>
        <w:rPr>
          <w:sz w:val="24"/>
          <w:szCs w:val="24"/>
        </w:rPr>
      </w:pPr>
      <w:r>
        <w:rPr>
          <w:sz w:val="24"/>
          <w:szCs w:val="24"/>
        </w:rPr>
        <w:t>3 Gewürznelken</w:t>
      </w:r>
    </w:p>
    <w:p w14:paraId="6BF9848E" w14:textId="64A4104A" w:rsidR="002F55F6" w:rsidRDefault="002F55F6" w:rsidP="002F55F6">
      <w:pPr>
        <w:rPr>
          <w:sz w:val="24"/>
          <w:szCs w:val="24"/>
        </w:rPr>
      </w:pPr>
      <w:r>
        <w:rPr>
          <w:sz w:val="24"/>
          <w:szCs w:val="24"/>
        </w:rPr>
        <w:t>4 EL Cassislikör (ein Spritzer Cassis in den Crémant schmeckt als Getränk super!)</w:t>
      </w:r>
    </w:p>
    <w:p w14:paraId="0511E2F8" w14:textId="4D9EAC84" w:rsidR="002F55F6" w:rsidRDefault="002F55F6" w:rsidP="002F55F6">
      <w:pPr>
        <w:rPr>
          <w:sz w:val="24"/>
          <w:szCs w:val="24"/>
        </w:rPr>
      </w:pPr>
      <w:r>
        <w:rPr>
          <w:sz w:val="24"/>
          <w:szCs w:val="24"/>
        </w:rPr>
        <w:t>Salz</w:t>
      </w:r>
    </w:p>
    <w:p w14:paraId="2E042996" w14:textId="77777777" w:rsidR="001F5024" w:rsidRDefault="001F5024" w:rsidP="002F55F6">
      <w:pPr>
        <w:rPr>
          <w:sz w:val="24"/>
          <w:szCs w:val="24"/>
        </w:rPr>
      </w:pPr>
    </w:p>
    <w:p w14:paraId="0282CC43" w14:textId="7E0302CD" w:rsidR="002F55F6" w:rsidRDefault="002F55F6" w:rsidP="002F55F6">
      <w:pPr>
        <w:rPr>
          <w:sz w:val="24"/>
          <w:szCs w:val="24"/>
        </w:rPr>
      </w:pPr>
      <w:r>
        <w:rPr>
          <w:sz w:val="24"/>
          <w:szCs w:val="24"/>
        </w:rPr>
        <w:t>Zubereitung: 2 Stunden und 15 Minuten</w:t>
      </w:r>
      <w:r w:rsidR="001F5024">
        <w:rPr>
          <w:sz w:val="24"/>
          <w:szCs w:val="24"/>
        </w:rPr>
        <w:t xml:space="preserve">, </w:t>
      </w:r>
      <w:r>
        <w:rPr>
          <w:sz w:val="24"/>
          <w:szCs w:val="24"/>
        </w:rPr>
        <w:t>Garzeit: 6 Stunden 30 Minuten</w:t>
      </w:r>
    </w:p>
    <w:p w14:paraId="03075098" w14:textId="7ACA0096" w:rsidR="002F55F6" w:rsidRPr="000D7FB0" w:rsidRDefault="002F55F6" w:rsidP="00E76E01">
      <w:pPr>
        <w:pStyle w:val="ListParagraph"/>
        <w:numPr>
          <w:ilvl w:val="0"/>
          <w:numId w:val="180"/>
        </w:numPr>
        <w:spacing w:after="120"/>
        <w:ind w:left="714" w:hanging="357"/>
        <w:contextualSpacing w:val="0"/>
        <w:jc w:val="both"/>
        <w:rPr>
          <w:sz w:val="24"/>
          <w:szCs w:val="24"/>
        </w:rPr>
      </w:pPr>
      <w:r w:rsidRPr="000D7FB0">
        <w:rPr>
          <w:sz w:val="24"/>
          <w:szCs w:val="24"/>
        </w:rPr>
        <w:t>Backofen auf 220°C vorheizen. Zwiebeln schälen, Äpfel waschen, beides in grobe Stücke schneiden. Beifuß und Pfeffer untermischen.</w:t>
      </w:r>
    </w:p>
    <w:p w14:paraId="32856A10" w14:textId="634061E0" w:rsidR="002F55F6" w:rsidRPr="000D7FB0" w:rsidRDefault="002F55F6" w:rsidP="00E76E01">
      <w:pPr>
        <w:pStyle w:val="ListParagraph"/>
        <w:numPr>
          <w:ilvl w:val="0"/>
          <w:numId w:val="180"/>
        </w:numPr>
        <w:spacing w:after="120"/>
        <w:ind w:left="714" w:hanging="357"/>
        <w:contextualSpacing w:val="0"/>
        <w:jc w:val="both"/>
        <w:rPr>
          <w:sz w:val="24"/>
          <w:szCs w:val="24"/>
        </w:rPr>
      </w:pPr>
      <w:r w:rsidRPr="000D7FB0">
        <w:rPr>
          <w:sz w:val="24"/>
          <w:szCs w:val="24"/>
        </w:rPr>
        <w:t>D</w:t>
      </w:r>
      <w:r w:rsidR="000D7FB0" w:rsidRPr="000D7FB0">
        <w:rPr>
          <w:sz w:val="24"/>
          <w:szCs w:val="24"/>
        </w:rPr>
        <w:t>i</w:t>
      </w:r>
      <w:r w:rsidRPr="000D7FB0">
        <w:rPr>
          <w:sz w:val="24"/>
          <w:szCs w:val="24"/>
        </w:rPr>
        <w:t xml:space="preserve">e Gans sorgfältig waschen und abtrocknen. Innen und außen salzen und mit der Apfelmischung füllen. Öffnung mit Spießchen zustecken. Gans mit der Brust in die Fettpfanne setzen (keine Flüssigkeit angießen!!) und im Ofen (unten) 30 Minuten </w:t>
      </w:r>
      <w:r w:rsidRPr="000D7FB0">
        <w:rPr>
          <w:sz w:val="24"/>
          <w:szCs w:val="24"/>
        </w:rPr>
        <w:lastRenderedPageBreak/>
        <w:t>braten. Die Gans wenden und weitere 30 Minuten braten. Temperatur auf 80°C zurückstellen und die Gans 6 Stunden und 30 Minuten weiter garen.</w:t>
      </w:r>
    </w:p>
    <w:p w14:paraId="4C5142BB" w14:textId="6C78D7C2" w:rsidR="002F55F6" w:rsidRPr="000D7FB0" w:rsidRDefault="002F55F6" w:rsidP="00E76E01">
      <w:pPr>
        <w:pStyle w:val="ListParagraph"/>
        <w:numPr>
          <w:ilvl w:val="0"/>
          <w:numId w:val="180"/>
        </w:numPr>
        <w:spacing w:after="120"/>
        <w:ind w:left="714" w:hanging="357"/>
        <w:contextualSpacing w:val="0"/>
        <w:jc w:val="both"/>
        <w:rPr>
          <w:sz w:val="24"/>
          <w:szCs w:val="24"/>
        </w:rPr>
      </w:pPr>
      <w:r w:rsidRPr="000D7FB0">
        <w:rPr>
          <w:sz w:val="24"/>
          <w:szCs w:val="24"/>
        </w:rPr>
        <w:t xml:space="preserve">1 </w:t>
      </w:r>
      <w:r w:rsidR="000D7FB0" w:rsidRPr="000D7FB0">
        <w:rPr>
          <w:sz w:val="24"/>
          <w:szCs w:val="24"/>
        </w:rPr>
        <w:t>S</w:t>
      </w:r>
      <w:r w:rsidRPr="000D7FB0">
        <w:rPr>
          <w:sz w:val="24"/>
          <w:szCs w:val="24"/>
        </w:rPr>
        <w:t>tunde 15 Minuten vor Ende der Garzeit das Blaukraut putzen, den Strunk entfernen. Blaukraut in feine Streifen hobeln. In einer Schüssel mit 1 TL Salz mischen. Zwiebel schälen und fein hacken. Apfel schälen, Kerngehäuse entfernen. Apfel klein würfeln. Butterschmalz in einem Schmortopf erhitzen, Zwiebel und Apfel darin unter Rühren 3 Minuten anbraten. Blaukraut untermischen und 2 Minuten mitbraten. Saft, Lorbeer, Zimt und Nelken unterrühren und alles zugedeckt 30 Minuten bei mittlerer Hitze schmoren lassen, gelegentlich umrühren.</w:t>
      </w:r>
      <w:r w:rsidR="000D7FB0" w:rsidRPr="000D7FB0">
        <w:rPr>
          <w:sz w:val="24"/>
          <w:szCs w:val="24"/>
        </w:rPr>
        <w:t xml:space="preserve"> Den Likör untermischen. Blaukraut mit Salz und Pfeffer abschmecken.</w:t>
      </w:r>
    </w:p>
    <w:p w14:paraId="42D2FAC1" w14:textId="50398D93" w:rsidR="002F55F6" w:rsidRPr="000D7FB0" w:rsidRDefault="002F55F6" w:rsidP="00E76E01">
      <w:pPr>
        <w:pStyle w:val="ListParagraph"/>
        <w:numPr>
          <w:ilvl w:val="0"/>
          <w:numId w:val="180"/>
        </w:numPr>
        <w:spacing w:after="120"/>
        <w:ind w:left="714" w:hanging="357"/>
        <w:contextualSpacing w:val="0"/>
        <w:jc w:val="both"/>
        <w:rPr>
          <w:sz w:val="24"/>
          <w:szCs w:val="24"/>
        </w:rPr>
      </w:pPr>
      <w:r w:rsidRPr="000D7FB0">
        <w:rPr>
          <w:sz w:val="24"/>
          <w:szCs w:val="24"/>
        </w:rPr>
        <w:t xml:space="preserve">Gans herausnehmen, öffnen und </w:t>
      </w:r>
      <w:r w:rsidR="000D7FB0" w:rsidRPr="000D7FB0">
        <w:rPr>
          <w:sz w:val="24"/>
          <w:szCs w:val="24"/>
        </w:rPr>
        <w:t>F</w:t>
      </w:r>
      <w:r w:rsidRPr="000D7FB0">
        <w:rPr>
          <w:sz w:val="24"/>
          <w:szCs w:val="24"/>
        </w:rPr>
        <w:t xml:space="preserve">üllung durch ein </w:t>
      </w:r>
      <w:r w:rsidR="000D7FB0" w:rsidRPr="000D7FB0">
        <w:rPr>
          <w:sz w:val="24"/>
          <w:szCs w:val="24"/>
        </w:rPr>
        <w:t>S</w:t>
      </w:r>
      <w:r w:rsidRPr="000D7FB0">
        <w:rPr>
          <w:sz w:val="24"/>
          <w:szCs w:val="24"/>
        </w:rPr>
        <w:t>ieb in einen Topf gießen. Ofentemperatur auf 22</w:t>
      </w:r>
      <w:r w:rsidR="000D7FB0" w:rsidRPr="000D7FB0">
        <w:rPr>
          <w:sz w:val="24"/>
          <w:szCs w:val="24"/>
        </w:rPr>
        <w:t>0</w:t>
      </w:r>
      <w:r w:rsidRPr="000D7FB0">
        <w:rPr>
          <w:sz w:val="24"/>
          <w:szCs w:val="24"/>
        </w:rPr>
        <w:t xml:space="preserve">°C erhöhen, </w:t>
      </w:r>
      <w:r w:rsidR="000D7FB0" w:rsidRPr="000D7FB0">
        <w:rPr>
          <w:sz w:val="24"/>
          <w:szCs w:val="24"/>
        </w:rPr>
        <w:t>G</w:t>
      </w:r>
      <w:r w:rsidRPr="000D7FB0">
        <w:rPr>
          <w:sz w:val="24"/>
          <w:szCs w:val="24"/>
        </w:rPr>
        <w:t>rill dazuschalten. Fett aus der Fettpfanne nach Belieben mit einem Löffel entfernen, Bratensaft in den Topf gießen. Sau</w:t>
      </w:r>
      <w:r w:rsidR="000D7FB0" w:rsidRPr="000D7FB0">
        <w:rPr>
          <w:sz w:val="24"/>
          <w:szCs w:val="24"/>
        </w:rPr>
        <w:t>c</w:t>
      </w:r>
      <w:r w:rsidRPr="000D7FB0">
        <w:rPr>
          <w:sz w:val="24"/>
          <w:szCs w:val="24"/>
        </w:rPr>
        <w:t>e aufkochen lassen, mit Salz und Pfeffer abschmecken.</w:t>
      </w:r>
    </w:p>
    <w:p w14:paraId="4AF92C13" w14:textId="3C123983" w:rsidR="000D7FB0" w:rsidRPr="000D7FB0" w:rsidRDefault="000D7FB0" w:rsidP="00E76E01">
      <w:pPr>
        <w:pStyle w:val="ListParagraph"/>
        <w:numPr>
          <w:ilvl w:val="0"/>
          <w:numId w:val="180"/>
        </w:numPr>
        <w:spacing w:after="120"/>
        <w:ind w:left="714" w:hanging="357"/>
        <w:contextualSpacing w:val="0"/>
        <w:jc w:val="both"/>
        <w:rPr>
          <w:sz w:val="24"/>
          <w:szCs w:val="24"/>
        </w:rPr>
      </w:pPr>
      <w:r w:rsidRPr="000D7FB0">
        <w:rPr>
          <w:sz w:val="24"/>
          <w:szCs w:val="24"/>
        </w:rPr>
        <w:t>Gans tranchieren. Stücke mit der Hautseite nach oben in die Fettpfanne legen und unter dem Ofengrill in 5-6 Minuten knusprig braun braten.</w:t>
      </w:r>
    </w:p>
    <w:p w14:paraId="42D2BAD7" w14:textId="72FA1254" w:rsidR="000D7FB0" w:rsidRPr="000D7FB0" w:rsidRDefault="000D7FB0" w:rsidP="00E76E01">
      <w:pPr>
        <w:pStyle w:val="ListParagraph"/>
        <w:numPr>
          <w:ilvl w:val="0"/>
          <w:numId w:val="180"/>
        </w:numPr>
        <w:spacing w:after="120"/>
        <w:ind w:left="714" w:hanging="357"/>
        <w:contextualSpacing w:val="0"/>
        <w:jc w:val="both"/>
        <w:rPr>
          <w:sz w:val="24"/>
          <w:szCs w:val="24"/>
        </w:rPr>
      </w:pPr>
      <w:r w:rsidRPr="000D7FB0">
        <w:rPr>
          <w:sz w:val="24"/>
          <w:szCs w:val="24"/>
        </w:rPr>
        <w:t>Das Cassis-Blaukraut in eine Schüssel, Bratensaft in eine Sauciere füllen. Die Gänsestücke auf einer Platte anrichten und alles zusammen servieren.</w:t>
      </w:r>
    </w:p>
    <w:p w14:paraId="7E9E0D3C" w14:textId="7818C401" w:rsidR="000D7FB0" w:rsidRPr="000D7FB0" w:rsidRDefault="000D7FB0" w:rsidP="00E76E01">
      <w:pPr>
        <w:pStyle w:val="ListParagraph"/>
        <w:numPr>
          <w:ilvl w:val="0"/>
          <w:numId w:val="180"/>
        </w:numPr>
        <w:spacing w:after="120"/>
        <w:ind w:left="714" w:hanging="357"/>
        <w:contextualSpacing w:val="0"/>
        <w:jc w:val="both"/>
        <w:rPr>
          <w:sz w:val="24"/>
          <w:szCs w:val="24"/>
        </w:rPr>
      </w:pPr>
      <w:r w:rsidRPr="000D7FB0">
        <w:rPr>
          <w:sz w:val="24"/>
          <w:szCs w:val="24"/>
        </w:rPr>
        <w:t>Als Beilage dazu: Kartoffelknödel</w:t>
      </w:r>
    </w:p>
    <w:p w14:paraId="692448BB" w14:textId="30071D34" w:rsidR="000D7FB0" w:rsidRDefault="000D7FB0" w:rsidP="002F4B67">
      <w:pPr>
        <w:jc w:val="both"/>
        <w:rPr>
          <w:sz w:val="24"/>
          <w:szCs w:val="24"/>
        </w:rPr>
      </w:pPr>
    </w:p>
    <w:p w14:paraId="1BF8239E" w14:textId="7057FC90" w:rsidR="000D7FB0" w:rsidRDefault="000D7FB0" w:rsidP="002F4B67">
      <w:pPr>
        <w:jc w:val="both"/>
        <w:rPr>
          <w:sz w:val="24"/>
          <w:szCs w:val="24"/>
        </w:rPr>
      </w:pPr>
      <w:r>
        <w:rPr>
          <w:sz w:val="24"/>
          <w:szCs w:val="24"/>
        </w:rPr>
        <w:t>Tranchieren:</w:t>
      </w:r>
    </w:p>
    <w:p w14:paraId="7A810610" w14:textId="63A88297" w:rsidR="000D7FB0" w:rsidRDefault="000D7FB0" w:rsidP="002F4B67">
      <w:pPr>
        <w:jc w:val="both"/>
        <w:rPr>
          <w:sz w:val="24"/>
          <w:szCs w:val="24"/>
        </w:rPr>
      </w:pPr>
      <w:r>
        <w:rPr>
          <w:sz w:val="24"/>
          <w:szCs w:val="24"/>
        </w:rPr>
        <w:t xml:space="preserve">Gans mit einer Geflügelschere entlang des Rückgrats in 2 Hälften schneiden. Keulen und Flügel mit einem Messer im gelenk herausschneiden, Brustfilets auslösen. </w:t>
      </w:r>
      <w:r>
        <w:rPr>
          <w:sz w:val="24"/>
          <w:szCs w:val="24"/>
        </w:rPr>
        <w:br/>
        <w:t>Ich HASSE das: Es kracht und knirscht und ist einfach grenzwertig!</w:t>
      </w:r>
    </w:p>
    <w:p w14:paraId="2E0A9B38" w14:textId="77777777" w:rsidR="000D7FB0" w:rsidRDefault="000D7FB0" w:rsidP="002F4B67">
      <w:pPr>
        <w:jc w:val="both"/>
        <w:rPr>
          <w:sz w:val="24"/>
          <w:szCs w:val="24"/>
        </w:rPr>
      </w:pPr>
    </w:p>
    <w:p w14:paraId="057CF17E" w14:textId="77777777" w:rsidR="002F55F6" w:rsidRDefault="002F55F6" w:rsidP="002F55F6">
      <w:pPr>
        <w:rPr>
          <w:sz w:val="24"/>
          <w:szCs w:val="24"/>
        </w:rPr>
      </w:pPr>
    </w:p>
    <w:p w14:paraId="0EF81488" w14:textId="77777777" w:rsidR="002F55F6" w:rsidRDefault="002F55F6" w:rsidP="002F55F6">
      <w:pPr>
        <w:rPr>
          <w:sz w:val="24"/>
          <w:szCs w:val="24"/>
        </w:rPr>
      </w:pPr>
    </w:p>
    <w:p w14:paraId="11AB16A3" w14:textId="7B1780B7" w:rsidR="000D7FB0" w:rsidRDefault="000D7FB0">
      <w:pPr>
        <w:rPr>
          <w:sz w:val="24"/>
          <w:szCs w:val="24"/>
        </w:rPr>
      </w:pPr>
      <w:r>
        <w:rPr>
          <w:sz w:val="24"/>
          <w:szCs w:val="24"/>
        </w:rPr>
        <w:br w:type="page"/>
      </w:r>
    </w:p>
    <w:p w14:paraId="62A119C0" w14:textId="6667F6FD" w:rsidR="00450B8A" w:rsidRDefault="00450B8A" w:rsidP="001F5024">
      <w:pPr>
        <w:pStyle w:val="Heading2"/>
        <w:spacing w:after="240"/>
      </w:pPr>
      <w:r>
        <w:lastRenderedPageBreak/>
        <w:t>Cassoulet</w:t>
      </w:r>
      <w:r w:rsidR="00CF6A6B">
        <w:rPr>
          <w:rStyle w:val="FootnoteReference"/>
        </w:rPr>
        <w:footnoteReference w:id="633"/>
      </w:r>
      <w:r>
        <w:t xml:space="preserve"> </w:t>
      </w:r>
    </w:p>
    <w:p w14:paraId="13DD3A72" w14:textId="36E429F4" w:rsidR="00450B8A" w:rsidRDefault="00450B8A">
      <w:pPr>
        <w:rPr>
          <w:sz w:val="24"/>
          <w:szCs w:val="24"/>
        </w:rPr>
      </w:pPr>
      <w:r w:rsidRPr="001F5024">
        <w:rPr>
          <w:sz w:val="24"/>
          <w:szCs w:val="24"/>
          <w:u w:val="single"/>
        </w:rPr>
        <w:t>Zutaten</w:t>
      </w:r>
      <w:r>
        <w:rPr>
          <w:sz w:val="24"/>
          <w:szCs w:val="24"/>
        </w:rPr>
        <w:t xml:space="preserve"> </w:t>
      </w:r>
      <w:r w:rsidR="001F5024">
        <w:rPr>
          <w:sz w:val="24"/>
          <w:szCs w:val="24"/>
        </w:rPr>
        <w:t>(</w:t>
      </w:r>
      <w:r>
        <w:rPr>
          <w:sz w:val="24"/>
          <w:szCs w:val="24"/>
        </w:rPr>
        <w:t>für 4 Personen</w:t>
      </w:r>
      <w:r w:rsidR="001F5024">
        <w:rPr>
          <w:sz w:val="24"/>
          <w:szCs w:val="24"/>
        </w:rPr>
        <w:t>)</w:t>
      </w:r>
    </w:p>
    <w:p w14:paraId="62931C18" w14:textId="77777777" w:rsidR="00450B8A" w:rsidRDefault="00450B8A">
      <w:pPr>
        <w:rPr>
          <w:sz w:val="24"/>
          <w:szCs w:val="24"/>
        </w:rPr>
      </w:pPr>
      <w:r>
        <w:rPr>
          <w:sz w:val="24"/>
          <w:szCs w:val="24"/>
        </w:rPr>
        <w:t>500 g weiße Bohnen</w:t>
      </w:r>
    </w:p>
    <w:p w14:paraId="7FDCD8AD" w14:textId="77777777" w:rsidR="00450B8A" w:rsidRDefault="00450B8A">
      <w:pPr>
        <w:rPr>
          <w:sz w:val="24"/>
          <w:szCs w:val="24"/>
        </w:rPr>
      </w:pPr>
      <w:r>
        <w:rPr>
          <w:sz w:val="24"/>
          <w:szCs w:val="24"/>
        </w:rPr>
        <w:t>1 ½ l Wasser</w:t>
      </w:r>
    </w:p>
    <w:p w14:paraId="24A498D2" w14:textId="77777777" w:rsidR="00450B8A" w:rsidRDefault="00450B8A">
      <w:pPr>
        <w:rPr>
          <w:sz w:val="24"/>
          <w:szCs w:val="24"/>
        </w:rPr>
      </w:pPr>
      <w:r>
        <w:rPr>
          <w:sz w:val="24"/>
          <w:szCs w:val="24"/>
        </w:rPr>
        <w:t>2 große Zwiebeln</w:t>
      </w:r>
    </w:p>
    <w:p w14:paraId="021EBE3D" w14:textId="77777777" w:rsidR="00450B8A" w:rsidRDefault="00450B8A">
      <w:pPr>
        <w:rPr>
          <w:sz w:val="24"/>
          <w:szCs w:val="24"/>
        </w:rPr>
      </w:pPr>
      <w:r>
        <w:rPr>
          <w:sz w:val="24"/>
          <w:szCs w:val="24"/>
        </w:rPr>
        <w:t>1 Lorbeerblatt</w:t>
      </w:r>
    </w:p>
    <w:p w14:paraId="3CD2EB28" w14:textId="77777777" w:rsidR="00450B8A" w:rsidRDefault="00450B8A">
      <w:pPr>
        <w:rPr>
          <w:sz w:val="24"/>
          <w:szCs w:val="24"/>
        </w:rPr>
      </w:pPr>
      <w:r>
        <w:rPr>
          <w:sz w:val="24"/>
          <w:szCs w:val="24"/>
        </w:rPr>
        <w:t>250 g Schweinefleisch (aus der Schulter)</w:t>
      </w:r>
    </w:p>
    <w:p w14:paraId="56F2FCD1" w14:textId="77777777" w:rsidR="00450B8A" w:rsidRDefault="00450B8A">
      <w:pPr>
        <w:rPr>
          <w:sz w:val="24"/>
          <w:szCs w:val="24"/>
        </w:rPr>
      </w:pPr>
      <w:r>
        <w:rPr>
          <w:sz w:val="24"/>
          <w:szCs w:val="24"/>
        </w:rPr>
        <w:t>1 Bund Suppengrün</w:t>
      </w:r>
    </w:p>
    <w:p w14:paraId="58AEAEEA" w14:textId="77777777" w:rsidR="00450B8A" w:rsidRDefault="00450B8A">
      <w:pPr>
        <w:rPr>
          <w:sz w:val="24"/>
          <w:szCs w:val="24"/>
        </w:rPr>
      </w:pPr>
      <w:r>
        <w:rPr>
          <w:sz w:val="24"/>
          <w:szCs w:val="24"/>
        </w:rPr>
        <w:t>2 Knoblauchzehen</w:t>
      </w:r>
    </w:p>
    <w:p w14:paraId="745D8F83" w14:textId="77777777" w:rsidR="00450B8A" w:rsidRDefault="00450B8A">
      <w:pPr>
        <w:rPr>
          <w:sz w:val="24"/>
          <w:szCs w:val="24"/>
        </w:rPr>
      </w:pPr>
      <w:r>
        <w:rPr>
          <w:sz w:val="24"/>
          <w:szCs w:val="24"/>
        </w:rPr>
        <w:t>2 EL Schweine- oder Butterschmalz</w:t>
      </w:r>
    </w:p>
    <w:p w14:paraId="65A3E373" w14:textId="77777777" w:rsidR="00450B8A" w:rsidRDefault="00450B8A">
      <w:pPr>
        <w:rPr>
          <w:sz w:val="24"/>
          <w:szCs w:val="24"/>
        </w:rPr>
      </w:pPr>
      <w:r>
        <w:rPr>
          <w:sz w:val="24"/>
          <w:szCs w:val="24"/>
        </w:rPr>
        <w:t>250 g rohes Kasseler in 4 Scheiben</w:t>
      </w:r>
    </w:p>
    <w:p w14:paraId="593B1DB8" w14:textId="77777777" w:rsidR="00450B8A" w:rsidRDefault="00450B8A">
      <w:pPr>
        <w:rPr>
          <w:sz w:val="24"/>
          <w:szCs w:val="24"/>
        </w:rPr>
      </w:pPr>
      <w:r>
        <w:rPr>
          <w:sz w:val="24"/>
          <w:szCs w:val="24"/>
        </w:rPr>
        <w:t>1/8 l Rotwein</w:t>
      </w:r>
    </w:p>
    <w:p w14:paraId="7A56F22D" w14:textId="77777777" w:rsidR="00450B8A" w:rsidRDefault="00450B8A">
      <w:pPr>
        <w:rPr>
          <w:sz w:val="24"/>
          <w:szCs w:val="24"/>
        </w:rPr>
      </w:pPr>
      <w:r>
        <w:rPr>
          <w:sz w:val="24"/>
          <w:szCs w:val="24"/>
        </w:rPr>
        <w:t>200 g geräucherte Knoblauchwurst</w:t>
      </w:r>
    </w:p>
    <w:p w14:paraId="4584921F" w14:textId="77777777" w:rsidR="00450B8A" w:rsidRDefault="00450B8A">
      <w:pPr>
        <w:rPr>
          <w:sz w:val="24"/>
          <w:szCs w:val="24"/>
        </w:rPr>
      </w:pPr>
      <w:r>
        <w:rPr>
          <w:sz w:val="24"/>
          <w:szCs w:val="24"/>
        </w:rPr>
        <w:t>2 EL Tomatenmark</w:t>
      </w:r>
    </w:p>
    <w:p w14:paraId="522D0FE4" w14:textId="77777777" w:rsidR="00450B8A" w:rsidRDefault="00450B8A">
      <w:pPr>
        <w:rPr>
          <w:sz w:val="24"/>
          <w:szCs w:val="24"/>
        </w:rPr>
      </w:pPr>
      <w:r>
        <w:rPr>
          <w:sz w:val="24"/>
          <w:szCs w:val="24"/>
        </w:rPr>
        <w:t>Salz, Pfeffer aus der Mühle, Cayennepfeffer</w:t>
      </w:r>
    </w:p>
    <w:p w14:paraId="702D21E9" w14:textId="77777777" w:rsidR="001F5024" w:rsidRDefault="001F5024">
      <w:pPr>
        <w:rPr>
          <w:sz w:val="24"/>
          <w:szCs w:val="24"/>
        </w:rPr>
      </w:pPr>
    </w:p>
    <w:p w14:paraId="5CADC522" w14:textId="1A291816" w:rsidR="00450B8A" w:rsidRDefault="00450B8A" w:rsidP="001F5024">
      <w:pPr>
        <w:ind w:left="2120" w:hanging="2120"/>
        <w:rPr>
          <w:sz w:val="24"/>
          <w:szCs w:val="24"/>
        </w:rPr>
      </w:pPr>
      <w:r>
        <w:rPr>
          <w:sz w:val="24"/>
          <w:szCs w:val="24"/>
        </w:rPr>
        <w:t>Zubereitungszeit:</w:t>
      </w:r>
      <w:r w:rsidR="001F5024">
        <w:rPr>
          <w:sz w:val="24"/>
          <w:szCs w:val="24"/>
        </w:rPr>
        <w:tab/>
      </w:r>
      <w:r>
        <w:rPr>
          <w:sz w:val="24"/>
          <w:szCs w:val="24"/>
        </w:rPr>
        <w:t xml:space="preserve">12 </w:t>
      </w:r>
      <w:r w:rsidR="005A63BD">
        <w:rPr>
          <w:sz w:val="24"/>
          <w:szCs w:val="24"/>
        </w:rPr>
        <w:t>Stunden</w:t>
      </w:r>
      <w:r>
        <w:rPr>
          <w:sz w:val="24"/>
          <w:szCs w:val="24"/>
        </w:rPr>
        <w:t xml:space="preserve"> Einweichzeit, Zubereitungszeit 20 Minuten, Garzeit: 2 Stunden und 40 Minuten</w:t>
      </w:r>
    </w:p>
    <w:p w14:paraId="087E466F" w14:textId="77777777" w:rsidR="00450B8A" w:rsidRPr="00476632" w:rsidRDefault="00450B8A" w:rsidP="00E76E01">
      <w:pPr>
        <w:pStyle w:val="ListParagraph"/>
        <w:numPr>
          <w:ilvl w:val="0"/>
          <w:numId w:val="169"/>
        </w:numPr>
        <w:spacing w:after="120"/>
        <w:ind w:left="714" w:hanging="357"/>
        <w:contextualSpacing w:val="0"/>
        <w:jc w:val="both"/>
        <w:rPr>
          <w:sz w:val="24"/>
          <w:szCs w:val="24"/>
        </w:rPr>
      </w:pPr>
      <w:r w:rsidRPr="00476632">
        <w:rPr>
          <w:sz w:val="24"/>
          <w:szCs w:val="24"/>
        </w:rPr>
        <w:t>Die Bohnen über Nacht in dem Wasser einweichen.</w:t>
      </w:r>
    </w:p>
    <w:p w14:paraId="08A329DE" w14:textId="55B37D07" w:rsidR="00450B8A" w:rsidRPr="00476632" w:rsidRDefault="00450B8A" w:rsidP="00E76E01">
      <w:pPr>
        <w:pStyle w:val="ListParagraph"/>
        <w:numPr>
          <w:ilvl w:val="0"/>
          <w:numId w:val="169"/>
        </w:numPr>
        <w:spacing w:after="120"/>
        <w:ind w:left="714" w:hanging="357"/>
        <w:contextualSpacing w:val="0"/>
        <w:jc w:val="both"/>
        <w:rPr>
          <w:sz w:val="24"/>
          <w:szCs w:val="24"/>
        </w:rPr>
      </w:pPr>
      <w:r w:rsidRPr="00476632">
        <w:rPr>
          <w:sz w:val="24"/>
          <w:szCs w:val="24"/>
        </w:rPr>
        <w:t>Die Zwiebeln schälen und hacken. Die Bohnen im Einweichwasser mit der Hälfte der gehackten Zwiebeln, dem Lorbeerblatt, Salz, Pfeffer und dem Schweinefleisch bei milder Hitze 40 Minuten kochen lassen. Dann das Fleisch herausnehmen und in Scheiben schneiden.</w:t>
      </w:r>
    </w:p>
    <w:p w14:paraId="61D05826" w14:textId="61ED7974" w:rsidR="00450B8A" w:rsidRPr="00476632" w:rsidRDefault="00450B8A" w:rsidP="00E76E01">
      <w:pPr>
        <w:pStyle w:val="ListParagraph"/>
        <w:numPr>
          <w:ilvl w:val="0"/>
          <w:numId w:val="169"/>
        </w:numPr>
        <w:spacing w:after="120"/>
        <w:ind w:left="714" w:hanging="357"/>
        <w:contextualSpacing w:val="0"/>
        <w:jc w:val="both"/>
        <w:rPr>
          <w:sz w:val="24"/>
          <w:szCs w:val="24"/>
        </w:rPr>
      </w:pPr>
      <w:r w:rsidRPr="00476632">
        <w:rPr>
          <w:sz w:val="24"/>
          <w:szCs w:val="24"/>
        </w:rPr>
        <w:t>Das Suppengrün putzen, waschen und kleinschneiden, die Knoblauchzehen schälen und feinhacken. Das Schmalz in einer Pfanne erhitzen und das Kasseler darin mit den restlichen Zwiebeln, dem Suppengrün und dem Knoblauch auf beiden Seiten anbräunen. Den Wein zugießen und kurz aufkochen lassen.</w:t>
      </w:r>
    </w:p>
    <w:p w14:paraId="69F91F84" w14:textId="440C4645" w:rsidR="00450B8A" w:rsidRPr="001F5024" w:rsidRDefault="00450B8A" w:rsidP="00E76E01">
      <w:pPr>
        <w:pStyle w:val="ListParagraph"/>
        <w:numPr>
          <w:ilvl w:val="0"/>
          <w:numId w:val="169"/>
        </w:numPr>
        <w:spacing w:after="120"/>
        <w:ind w:left="714" w:hanging="357"/>
        <w:contextualSpacing w:val="0"/>
        <w:jc w:val="both"/>
        <w:rPr>
          <w:sz w:val="24"/>
          <w:szCs w:val="24"/>
        </w:rPr>
      </w:pPr>
      <w:r w:rsidRPr="001F5024">
        <w:rPr>
          <w:sz w:val="24"/>
          <w:szCs w:val="24"/>
        </w:rPr>
        <w:t>Den Pfanneninhalt und die Knoblauchwurst zu den Bohnen geben und alles 60 Minuten weiterköcheln lassen.</w:t>
      </w:r>
      <w:r w:rsidR="001F5024" w:rsidRPr="001F5024">
        <w:rPr>
          <w:sz w:val="24"/>
          <w:szCs w:val="24"/>
        </w:rPr>
        <w:t xml:space="preserve"> </w:t>
      </w:r>
      <w:r w:rsidRPr="001F5024">
        <w:rPr>
          <w:sz w:val="24"/>
          <w:szCs w:val="24"/>
        </w:rPr>
        <w:t>Das Kasseler und die Wurst herausnehmen. Die Wurst in dicke Scheiben schneiden, das Kasseler halbieren.</w:t>
      </w:r>
    </w:p>
    <w:p w14:paraId="0347AE20" w14:textId="5388FF9C" w:rsidR="00450B8A" w:rsidRPr="00476632" w:rsidRDefault="00450B8A" w:rsidP="00E76E01">
      <w:pPr>
        <w:pStyle w:val="ListParagraph"/>
        <w:numPr>
          <w:ilvl w:val="0"/>
          <w:numId w:val="169"/>
        </w:numPr>
        <w:spacing w:after="120"/>
        <w:ind w:left="714" w:hanging="357"/>
        <w:contextualSpacing w:val="0"/>
        <w:jc w:val="both"/>
        <w:rPr>
          <w:sz w:val="24"/>
          <w:szCs w:val="24"/>
        </w:rPr>
      </w:pPr>
      <w:r w:rsidRPr="00476632">
        <w:rPr>
          <w:sz w:val="24"/>
          <w:szCs w:val="24"/>
        </w:rPr>
        <w:lastRenderedPageBreak/>
        <w:t>Mit dem Schaumlöffel eine Schicht Bohnen in eine große feuerfeste Form füllen. Das Schweinefleisch, das Kasseler und die Wurstscheiben abwechselnd darauflegen</w:t>
      </w:r>
      <w:r w:rsidR="00476632" w:rsidRPr="00476632">
        <w:rPr>
          <w:sz w:val="24"/>
          <w:szCs w:val="24"/>
        </w:rPr>
        <w:t>. Mit einer weiteren Schicht Bohnen zudecken.</w:t>
      </w:r>
    </w:p>
    <w:p w14:paraId="49C2EB13" w14:textId="7708D368" w:rsidR="00476632" w:rsidRDefault="00476632" w:rsidP="00E76E01">
      <w:pPr>
        <w:pStyle w:val="ListParagraph"/>
        <w:numPr>
          <w:ilvl w:val="0"/>
          <w:numId w:val="169"/>
        </w:numPr>
        <w:spacing w:after="120"/>
        <w:contextualSpacing w:val="0"/>
        <w:jc w:val="both"/>
        <w:rPr>
          <w:sz w:val="24"/>
          <w:szCs w:val="24"/>
        </w:rPr>
      </w:pPr>
      <w:r w:rsidRPr="00476632">
        <w:rPr>
          <w:sz w:val="24"/>
          <w:szCs w:val="24"/>
        </w:rPr>
        <w:t>Das Tomatenmark in die Bohnenbrühe rühren, die Sauce mit Cayennepfeffer würzen und über das Cassoulet gießen. Bei äußerst milder Hitze etwa 1 Stunde durchziehen lassen. Das Cassoulet heiß aus der Form servieren.</w:t>
      </w:r>
    </w:p>
    <w:p w14:paraId="28A33112" w14:textId="5259644C" w:rsidR="00476632" w:rsidRDefault="00476632" w:rsidP="001F5024">
      <w:pPr>
        <w:spacing w:after="120"/>
        <w:jc w:val="both"/>
        <w:rPr>
          <w:sz w:val="24"/>
          <w:szCs w:val="24"/>
        </w:rPr>
      </w:pPr>
      <w:r>
        <w:rPr>
          <w:sz w:val="24"/>
          <w:szCs w:val="24"/>
        </w:rPr>
        <w:br w:type="page"/>
      </w:r>
    </w:p>
    <w:p w14:paraId="4A698B4E" w14:textId="3ACB75AA" w:rsidR="00476632" w:rsidRDefault="00476632" w:rsidP="001F5024">
      <w:pPr>
        <w:pStyle w:val="Heading2"/>
        <w:spacing w:after="240"/>
      </w:pPr>
      <w:r>
        <w:lastRenderedPageBreak/>
        <w:t>Hackepeters Gemüsetopf</w:t>
      </w:r>
      <w:r w:rsidR="00D628D4">
        <w:rPr>
          <w:rStyle w:val="FootnoteReference"/>
        </w:rPr>
        <w:footnoteReference w:id="634"/>
      </w:r>
      <w:r>
        <w:t xml:space="preserve"> </w:t>
      </w:r>
    </w:p>
    <w:p w14:paraId="7B900CB2" w14:textId="6CACDA1C" w:rsidR="00476632" w:rsidRDefault="00476632" w:rsidP="001F5024">
      <w:pPr>
        <w:rPr>
          <w:sz w:val="24"/>
          <w:szCs w:val="24"/>
        </w:rPr>
      </w:pPr>
      <w:r w:rsidRPr="001F5024">
        <w:rPr>
          <w:sz w:val="24"/>
          <w:szCs w:val="24"/>
          <w:u w:val="single"/>
        </w:rPr>
        <w:t>Zutaten</w:t>
      </w:r>
      <w:r>
        <w:rPr>
          <w:sz w:val="24"/>
          <w:szCs w:val="24"/>
        </w:rPr>
        <w:t xml:space="preserve"> </w:t>
      </w:r>
      <w:r w:rsidR="001F5024">
        <w:rPr>
          <w:sz w:val="24"/>
          <w:szCs w:val="24"/>
        </w:rPr>
        <w:t>(</w:t>
      </w:r>
      <w:r>
        <w:rPr>
          <w:sz w:val="24"/>
          <w:szCs w:val="24"/>
        </w:rPr>
        <w:t>für 4 Portionen</w:t>
      </w:r>
      <w:r w:rsidR="001F5024">
        <w:rPr>
          <w:sz w:val="24"/>
          <w:szCs w:val="24"/>
        </w:rPr>
        <w:t>)</w:t>
      </w:r>
    </w:p>
    <w:p w14:paraId="3B8CC462" w14:textId="5D2A14D8" w:rsidR="00476632" w:rsidRDefault="00476632" w:rsidP="001F5024">
      <w:pPr>
        <w:rPr>
          <w:sz w:val="24"/>
          <w:szCs w:val="24"/>
        </w:rPr>
      </w:pPr>
      <w:r>
        <w:rPr>
          <w:sz w:val="24"/>
          <w:szCs w:val="24"/>
        </w:rPr>
        <w:t>100 g durchwachsener Speck</w:t>
      </w:r>
    </w:p>
    <w:p w14:paraId="326E9C14" w14:textId="4CCE71E7" w:rsidR="00476632" w:rsidRDefault="00476632" w:rsidP="001F5024">
      <w:pPr>
        <w:rPr>
          <w:sz w:val="24"/>
          <w:szCs w:val="24"/>
        </w:rPr>
      </w:pPr>
      <w:r>
        <w:rPr>
          <w:sz w:val="24"/>
          <w:szCs w:val="24"/>
        </w:rPr>
        <w:t>2 Zwiebeln</w:t>
      </w:r>
    </w:p>
    <w:p w14:paraId="26F4982A" w14:textId="5C4BFD13" w:rsidR="00476632" w:rsidRDefault="00476632" w:rsidP="001F5024">
      <w:pPr>
        <w:rPr>
          <w:sz w:val="24"/>
          <w:szCs w:val="24"/>
        </w:rPr>
      </w:pPr>
      <w:r>
        <w:rPr>
          <w:sz w:val="24"/>
          <w:szCs w:val="24"/>
        </w:rPr>
        <w:t>2 Knoblauchzehen</w:t>
      </w:r>
    </w:p>
    <w:p w14:paraId="6A38B07F" w14:textId="4BACBA49" w:rsidR="00476632" w:rsidRDefault="00476632" w:rsidP="001F5024">
      <w:pPr>
        <w:rPr>
          <w:sz w:val="24"/>
          <w:szCs w:val="24"/>
        </w:rPr>
      </w:pPr>
      <w:r>
        <w:rPr>
          <w:sz w:val="24"/>
          <w:szCs w:val="24"/>
        </w:rPr>
        <w:t>500 g grüne Bohnen</w:t>
      </w:r>
    </w:p>
    <w:p w14:paraId="3C735F48" w14:textId="454953C5" w:rsidR="00476632" w:rsidRDefault="00476632" w:rsidP="001F5024">
      <w:pPr>
        <w:rPr>
          <w:sz w:val="24"/>
          <w:szCs w:val="24"/>
        </w:rPr>
      </w:pPr>
      <w:r>
        <w:rPr>
          <w:sz w:val="24"/>
          <w:szCs w:val="24"/>
        </w:rPr>
        <w:t>2 EL Öl</w:t>
      </w:r>
    </w:p>
    <w:p w14:paraId="291F770C" w14:textId="2E4E2D86" w:rsidR="00476632" w:rsidRDefault="00476632" w:rsidP="001F5024">
      <w:pPr>
        <w:rPr>
          <w:sz w:val="24"/>
          <w:szCs w:val="24"/>
        </w:rPr>
      </w:pPr>
      <w:r>
        <w:rPr>
          <w:sz w:val="24"/>
          <w:szCs w:val="24"/>
        </w:rPr>
        <w:t>400 g Hackfleisch</w:t>
      </w:r>
    </w:p>
    <w:p w14:paraId="0835407B" w14:textId="29A86908" w:rsidR="00476632" w:rsidRDefault="00476632" w:rsidP="001F5024">
      <w:pPr>
        <w:rPr>
          <w:sz w:val="24"/>
          <w:szCs w:val="24"/>
        </w:rPr>
      </w:pPr>
      <w:r>
        <w:rPr>
          <w:sz w:val="24"/>
          <w:szCs w:val="24"/>
        </w:rPr>
        <w:t>2 Zweige Bohnenkraut</w:t>
      </w:r>
    </w:p>
    <w:p w14:paraId="3CD22336" w14:textId="6C61114B" w:rsidR="00476632" w:rsidRDefault="00476632" w:rsidP="001F5024">
      <w:pPr>
        <w:rPr>
          <w:sz w:val="24"/>
          <w:szCs w:val="24"/>
        </w:rPr>
      </w:pPr>
      <w:r>
        <w:rPr>
          <w:sz w:val="24"/>
          <w:szCs w:val="24"/>
        </w:rPr>
        <w:t>½ l heiße Brühe</w:t>
      </w:r>
    </w:p>
    <w:p w14:paraId="62E14F79" w14:textId="5BF530EA" w:rsidR="00476632" w:rsidRDefault="00476632" w:rsidP="001F5024">
      <w:pPr>
        <w:rPr>
          <w:sz w:val="24"/>
          <w:szCs w:val="24"/>
        </w:rPr>
      </w:pPr>
      <w:r>
        <w:rPr>
          <w:sz w:val="24"/>
          <w:szCs w:val="24"/>
        </w:rPr>
        <w:t>2 rote Paprikaschoten</w:t>
      </w:r>
    </w:p>
    <w:p w14:paraId="30469CB7" w14:textId="03744659" w:rsidR="00476632" w:rsidRDefault="00476632" w:rsidP="001F5024">
      <w:pPr>
        <w:rPr>
          <w:sz w:val="24"/>
          <w:szCs w:val="24"/>
        </w:rPr>
      </w:pPr>
      <w:r>
        <w:rPr>
          <w:sz w:val="24"/>
          <w:szCs w:val="24"/>
        </w:rPr>
        <w:t>250 g Tomaten</w:t>
      </w:r>
    </w:p>
    <w:p w14:paraId="011B72C5" w14:textId="1EBB8200" w:rsidR="00476632" w:rsidRDefault="00476632" w:rsidP="001F5024">
      <w:pPr>
        <w:rPr>
          <w:sz w:val="24"/>
          <w:szCs w:val="24"/>
        </w:rPr>
      </w:pPr>
      <w:r>
        <w:rPr>
          <w:sz w:val="24"/>
          <w:szCs w:val="24"/>
        </w:rPr>
        <w:t>1 Bund Petersilie</w:t>
      </w:r>
    </w:p>
    <w:p w14:paraId="1A770049" w14:textId="592D8C50" w:rsidR="00476632" w:rsidRDefault="00476632" w:rsidP="001F5024">
      <w:pPr>
        <w:rPr>
          <w:sz w:val="24"/>
          <w:szCs w:val="24"/>
        </w:rPr>
      </w:pPr>
      <w:r>
        <w:rPr>
          <w:sz w:val="24"/>
          <w:szCs w:val="24"/>
        </w:rPr>
        <w:t>½ TL edelsüßes Paprikapulver</w:t>
      </w:r>
    </w:p>
    <w:p w14:paraId="436CBA05" w14:textId="285BF3FE" w:rsidR="00476632" w:rsidRDefault="00476632" w:rsidP="001F5024">
      <w:pPr>
        <w:rPr>
          <w:sz w:val="24"/>
          <w:szCs w:val="24"/>
        </w:rPr>
      </w:pPr>
      <w:r>
        <w:rPr>
          <w:sz w:val="24"/>
          <w:szCs w:val="24"/>
        </w:rPr>
        <w:t>1 Prise getrockneter Salbei</w:t>
      </w:r>
    </w:p>
    <w:p w14:paraId="6AAC2CB0" w14:textId="21FB645E" w:rsidR="00476632" w:rsidRDefault="00476632" w:rsidP="001F5024">
      <w:pPr>
        <w:rPr>
          <w:sz w:val="24"/>
          <w:szCs w:val="24"/>
        </w:rPr>
      </w:pPr>
      <w:r>
        <w:rPr>
          <w:sz w:val="24"/>
          <w:szCs w:val="24"/>
        </w:rPr>
        <w:t>Salz</w:t>
      </w:r>
    </w:p>
    <w:p w14:paraId="661FBA10" w14:textId="77777777" w:rsidR="001F5024" w:rsidRDefault="001F5024" w:rsidP="001F5024">
      <w:pPr>
        <w:rPr>
          <w:sz w:val="24"/>
          <w:szCs w:val="24"/>
        </w:rPr>
      </w:pPr>
    </w:p>
    <w:p w14:paraId="55598746" w14:textId="628A13A0" w:rsidR="00476632" w:rsidRDefault="00476632" w:rsidP="001F5024">
      <w:pPr>
        <w:rPr>
          <w:sz w:val="24"/>
          <w:szCs w:val="24"/>
        </w:rPr>
      </w:pPr>
      <w:r>
        <w:rPr>
          <w:sz w:val="24"/>
          <w:szCs w:val="24"/>
        </w:rPr>
        <w:t>Zubereitungszeit: 30 Minuten und 50 Minuten Garzeit</w:t>
      </w:r>
    </w:p>
    <w:p w14:paraId="14056DE0" w14:textId="77777777" w:rsidR="001F5024" w:rsidRPr="001F5024" w:rsidRDefault="00476632" w:rsidP="00B40E8C">
      <w:pPr>
        <w:pStyle w:val="ListParagraph"/>
        <w:numPr>
          <w:ilvl w:val="0"/>
          <w:numId w:val="1582"/>
        </w:numPr>
        <w:spacing w:after="120"/>
        <w:ind w:left="714" w:hanging="357"/>
        <w:contextualSpacing w:val="0"/>
        <w:jc w:val="both"/>
        <w:rPr>
          <w:sz w:val="24"/>
          <w:szCs w:val="24"/>
        </w:rPr>
      </w:pPr>
      <w:r w:rsidRPr="001F5024">
        <w:rPr>
          <w:sz w:val="24"/>
          <w:szCs w:val="24"/>
        </w:rPr>
        <w:t>Den Speck in kleine Würfel schneiden. Die Zwiebeln und die Knoblauchzehen schälen und feinhacken. Die Bohnen putzen, waschen und in mundgerechte Stücke brechen.</w:t>
      </w:r>
    </w:p>
    <w:p w14:paraId="5C48F1CA" w14:textId="694EEDCB" w:rsidR="00476632" w:rsidRPr="001F5024" w:rsidRDefault="00476632" w:rsidP="00B40E8C">
      <w:pPr>
        <w:pStyle w:val="ListParagraph"/>
        <w:numPr>
          <w:ilvl w:val="0"/>
          <w:numId w:val="1582"/>
        </w:numPr>
        <w:spacing w:after="120"/>
        <w:ind w:left="714" w:hanging="357"/>
        <w:contextualSpacing w:val="0"/>
        <w:jc w:val="both"/>
        <w:rPr>
          <w:sz w:val="24"/>
          <w:szCs w:val="24"/>
        </w:rPr>
      </w:pPr>
      <w:r w:rsidRPr="001F5024">
        <w:rPr>
          <w:sz w:val="24"/>
          <w:szCs w:val="24"/>
        </w:rPr>
        <w:t>Das Öl in einer Kasserolle erhitzen, den Speck, die Zwiebeln und den Knoblauch darin glasig braten. Das Hackfleisch zugeben und unter gelegentlichem Rühren bei milder Hitze anbräunen. Die Bohnen mit dem Bohnenkraut zum Hackfleisch geben. Die heiße Brühe zugießen und alles 30 Minuten köcheln lassen.</w:t>
      </w:r>
    </w:p>
    <w:p w14:paraId="60CE98EB" w14:textId="0B82EC38" w:rsidR="00476632" w:rsidRPr="001F5024" w:rsidRDefault="00476632" w:rsidP="00B40E8C">
      <w:pPr>
        <w:pStyle w:val="ListParagraph"/>
        <w:numPr>
          <w:ilvl w:val="0"/>
          <w:numId w:val="1582"/>
        </w:numPr>
        <w:spacing w:after="120"/>
        <w:ind w:left="714" w:hanging="357"/>
        <w:contextualSpacing w:val="0"/>
        <w:jc w:val="both"/>
        <w:rPr>
          <w:sz w:val="24"/>
          <w:szCs w:val="24"/>
        </w:rPr>
      </w:pPr>
      <w:r w:rsidRPr="001F5024">
        <w:rPr>
          <w:sz w:val="24"/>
          <w:szCs w:val="24"/>
        </w:rPr>
        <w:t xml:space="preserve">Die Paprikaschoten putzen, entkernen, waschen und in Streifen schneiden, die Tomaten überbrühen, häuten und halbieren. Die Schoten und die Tomaten zum Hackfleisch geben, gut durchrühren und alles weitere 20 Minuten garen. Die Petersilie waschen, trockentupfen und feinhacken. </w:t>
      </w:r>
    </w:p>
    <w:p w14:paraId="1B0322C3" w14:textId="3973EB7F" w:rsidR="00476632" w:rsidRPr="001F5024" w:rsidRDefault="00476632" w:rsidP="00B40E8C">
      <w:pPr>
        <w:pStyle w:val="ListParagraph"/>
        <w:numPr>
          <w:ilvl w:val="0"/>
          <w:numId w:val="1582"/>
        </w:numPr>
        <w:spacing w:after="120"/>
        <w:ind w:left="714" w:hanging="357"/>
        <w:contextualSpacing w:val="0"/>
        <w:jc w:val="both"/>
        <w:rPr>
          <w:sz w:val="24"/>
          <w:szCs w:val="24"/>
        </w:rPr>
      </w:pPr>
      <w:r w:rsidRPr="001F5024">
        <w:rPr>
          <w:sz w:val="24"/>
          <w:szCs w:val="24"/>
        </w:rPr>
        <w:t>Das Bohnenkraut aus dem Gemüsetopf entfernen. Das Gericht mit den Gewürzen und vorsichtig mit Salz abschmecken und zum Schluss die Petersilie darüberstreuen.</w:t>
      </w:r>
    </w:p>
    <w:p w14:paraId="26D3171F" w14:textId="77777777" w:rsidR="00476632" w:rsidRPr="00476632" w:rsidRDefault="00476632" w:rsidP="001F5024">
      <w:pPr>
        <w:ind w:left="360"/>
        <w:rPr>
          <w:sz w:val="24"/>
          <w:szCs w:val="24"/>
        </w:rPr>
      </w:pPr>
    </w:p>
    <w:p w14:paraId="62DB5714" w14:textId="3300D804" w:rsidR="00ED5D00" w:rsidRDefault="00ED5D00" w:rsidP="00FC5B12">
      <w:pPr>
        <w:pStyle w:val="Heading2"/>
        <w:spacing w:after="240"/>
      </w:pPr>
      <w:r>
        <w:lastRenderedPageBreak/>
        <w:t>Römertopf provencal</w:t>
      </w:r>
      <w:r w:rsidR="00B42114">
        <w:rPr>
          <w:rStyle w:val="FootnoteReference"/>
        </w:rPr>
        <w:footnoteReference w:id="635"/>
      </w:r>
      <w:r>
        <w:t xml:space="preserve"> </w:t>
      </w:r>
    </w:p>
    <w:p w14:paraId="1C3903DA" w14:textId="4F927383" w:rsidR="00ED5D00" w:rsidRDefault="00ED5D00">
      <w:pPr>
        <w:rPr>
          <w:sz w:val="24"/>
          <w:szCs w:val="24"/>
        </w:rPr>
      </w:pPr>
      <w:r w:rsidRPr="00FC5B12">
        <w:rPr>
          <w:sz w:val="24"/>
          <w:szCs w:val="24"/>
          <w:u w:val="single"/>
        </w:rPr>
        <w:t>Zutaten</w:t>
      </w:r>
      <w:r>
        <w:rPr>
          <w:sz w:val="24"/>
          <w:szCs w:val="24"/>
        </w:rPr>
        <w:t xml:space="preserve"> </w:t>
      </w:r>
      <w:r w:rsidR="00FC5B12">
        <w:rPr>
          <w:sz w:val="24"/>
          <w:szCs w:val="24"/>
        </w:rPr>
        <w:t>(</w:t>
      </w:r>
      <w:r>
        <w:rPr>
          <w:sz w:val="24"/>
          <w:szCs w:val="24"/>
        </w:rPr>
        <w:t>für 4 Portionen</w:t>
      </w:r>
      <w:r w:rsidR="00FC5B12">
        <w:rPr>
          <w:sz w:val="24"/>
          <w:szCs w:val="24"/>
        </w:rPr>
        <w:t>)</w:t>
      </w:r>
    </w:p>
    <w:p w14:paraId="0B2F99BB" w14:textId="136A3BAB" w:rsidR="00ED5D00" w:rsidRDefault="00ED5D00">
      <w:pPr>
        <w:rPr>
          <w:sz w:val="24"/>
          <w:szCs w:val="24"/>
        </w:rPr>
      </w:pPr>
      <w:r>
        <w:rPr>
          <w:sz w:val="24"/>
          <w:szCs w:val="24"/>
        </w:rPr>
        <w:t>800 g Lammfleisch (aus der Schulter)</w:t>
      </w:r>
    </w:p>
    <w:p w14:paraId="6D7FC810" w14:textId="113EEA5A" w:rsidR="00ED5D00" w:rsidRDefault="00ED5D00">
      <w:pPr>
        <w:rPr>
          <w:sz w:val="24"/>
          <w:szCs w:val="24"/>
        </w:rPr>
      </w:pPr>
      <w:r>
        <w:rPr>
          <w:sz w:val="24"/>
          <w:szCs w:val="24"/>
        </w:rPr>
        <w:t>½ Knolle Knoblauch</w:t>
      </w:r>
    </w:p>
    <w:p w14:paraId="35B1497A" w14:textId="05812F79" w:rsidR="00ED5D00" w:rsidRDefault="00ED5D00">
      <w:pPr>
        <w:rPr>
          <w:sz w:val="24"/>
          <w:szCs w:val="24"/>
        </w:rPr>
      </w:pPr>
      <w:r>
        <w:rPr>
          <w:sz w:val="24"/>
          <w:szCs w:val="24"/>
        </w:rPr>
        <w:t>Salz, schwarzer Pfeffer aus der Mühle</w:t>
      </w:r>
    </w:p>
    <w:p w14:paraId="4806F1CC" w14:textId="6D47E18A" w:rsidR="00ED5D00" w:rsidRDefault="00ED5D00">
      <w:pPr>
        <w:rPr>
          <w:sz w:val="24"/>
          <w:szCs w:val="24"/>
        </w:rPr>
      </w:pPr>
      <w:r>
        <w:rPr>
          <w:sz w:val="24"/>
          <w:szCs w:val="24"/>
        </w:rPr>
        <w:t>3 EL Kräuter der Provence</w:t>
      </w:r>
    </w:p>
    <w:p w14:paraId="79A46483" w14:textId="439018E0" w:rsidR="00ED5D00" w:rsidRDefault="00ED5D00">
      <w:pPr>
        <w:rPr>
          <w:sz w:val="24"/>
          <w:szCs w:val="24"/>
        </w:rPr>
      </w:pPr>
      <w:r>
        <w:rPr>
          <w:sz w:val="24"/>
          <w:szCs w:val="24"/>
        </w:rPr>
        <w:t>5 EL Olivenöl</w:t>
      </w:r>
    </w:p>
    <w:p w14:paraId="0A17320E" w14:textId="1FEDAB18" w:rsidR="00ED5D00" w:rsidRDefault="00ED5D00">
      <w:pPr>
        <w:rPr>
          <w:sz w:val="24"/>
          <w:szCs w:val="24"/>
        </w:rPr>
      </w:pPr>
      <w:r>
        <w:rPr>
          <w:sz w:val="24"/>
          <w:szCs w:val="24"/>
        </w:rPr>
        <w:t>800 g Tomaten</w:t>
      </w:r>
    </w:p>
    <w:p w14:paraId="7BC98BEF" w14:textId="09043713" w:rsidR="00ED5D00" w:rsidRDefault="00ED5D00">
      <w:pPr>
        <w:rPr>
          <w:sz w:val="24"/>
          <w:szCs w:val="24"/>
        </w:rPr>
      </w:pPr>
      <w:r>
        <w:rPr>
          <w:sz w:val="24"/>
          <w:szCs w:val="24"/>
        </w:rPr>
        <w:t>800 g Zwiebeln</w:t>
      </w:r>
    </w:p>
    <w:p w14:paraId="01C17B65" w14:textId="1A144B69" w:rsidR="00ED5D00" w:rsidRDefault="00ED5D00">
      <w:pPr>
        <w:rPr>
          <w:sz w:val="24"/>
          <w:szCs w:val="24"/>
        </w:rPr>
      </w:pPr>
      <w:r>
        <w:rPr>
          <w:sz w:val="24"/>
          <w:szCs w:val="24"/>
        </w:rPr>
        <w:t>600 g Auberginen</w:t>
      </w:r>
    </w:p>
    <w:p w14:paraId="179DBE35" w14:textId="13AAFF08" w:rsidR="00ED5D00" w:rsidRDefault="00ED5D00">
      <w:pPr>
        <w:rPr>
          <w:sz w:val="24"/>
          <w:szCs w:val="24"/>
        </w:rPr>
      </w:pPr>
      <w:r>
        <w:rPr>
          <w:sz w:val="24"/>
          <w:szCs w:val="24"/>
        </w:rPr>
        <w:t>600 g Zucchini</w:t>
      </w:r>
    </w:p>
    <w:p w14:paraId="22068F61" w14:textId="5DDAC571" w:rsidR="00ED5D00" w:rsidRDefault="00ED5D00">
      <w:pPr>
        <w:rPr>
          <w:sz w:val="24"/>
          <w:szCs w:val="24"/>
        </w:rPr>
      </w:pPr>
      <w:r>
        <w:rPr>
          <w:sz w:val="24"/>
          <w:szCs w:val="24"/>
        </w:rPr>
        <w:t>400 g Möhren</w:t>
      </w:r>
    </w:p>
    <w:p w14:paraId="2CD55A44" w14:textId="73927789" w:rsidR="00ED5D00" w:rsidRDefault="00ED5D00">
      <w:pPr>
        <w:rPr>
          <w:sz w:val="24"/>
          <w:szCs w:val="24"/>
        </w:rPr>
      </w:pPr>
      <w:r>
        <w:rPr>
          <w:sz w:val="24"/>
          <w:szCs w:val="24"/>
        </w:rPr>
        <w:t>1 Zweig Rosmarin</w:t>
      </w:r>
    </w:p>
    <w:p w14:paraId="5500BCAD" w14:textId="18532712" w:rsidR="00ED5D00" w:rsidRDefault="00ED5D00">
      <w:pPr>
        <w:rPr>
          <w:sz w:val="24"/>
          <w:szCs w:val="24"/>
        </w:rPr>
      </w:pPr>
    </w:p>
    <w:p w14:paraId="490E986F" w14:textId="54793691" w:rsidR="00ED5D00" w:rsidRDefault="00ED5D00">
      <w:pPr>
        <w:rPr>
          <w:sz w:val="24"/>
          <w:szCs w:val="24"/>
        </w:rPr>
      </w:pPr>
      <w:r>
        <w:rPr>
          <w:sz w:val="24"/>
          <w:szCs w:val="24"/>
        </w:rPr>
        <w:t>Vorbereitungszeit: 1 Stunde, Garzeit 1,5 Stunden</w:t>
      </w:r>
    </w:p>
    <w:p w14:paraId="492F32D0" w14:textId="7A13181E" w:rsidR="00ED5D00" w:rsidRPr="00673EE5" w:rsidRDefault="00ED5D00" w:rsidP="00E76E01">
      <w:pPr>
        <w:pStyle w:val="ListParagraph"/>
        <w:numPr>
          <w:ilvl w:val="0"/>
          <w:numId w:val="162"/>
        </w:numPr>
        <w:spacing w:after="120"/>
        <w:ind w:left="714" w:hanging="357"/>
        <w:contextualSpacing w:val="0"/>
        <w:jc w:val="both"/>
        <w:rPr>
          <w:sz w:val="24"/>
          <w:szCs w:val="24"/>
        </w:rPr>
      </w:pPr>
      <w:r w:rsidRPr="00673EE5">
        <w:rPr>
          <w:sz w:val="24"/>
          <w:szCs w:val="24"/>
        </w:rPr>
        <w:t>Den Römertopf wässern. Das Lammfleisch von Haut und Sehnen befreien, in kleine mundgerechte Würfel schneiden und in eine Schüssel geben. Den Knoblauch schälen und kleinhacken. Das Fleisch mit Salz, Pfeffer, 1 TL Kräuter er Provence und etwas Olivenöl marinieren.</w:t>
      </w:r>
    </w:p>
    <w:p w14:paraId="49912737" w14:textId="4153AE41" w:rsidR="00ED5D00" w:rsidRPr="00673EE5" w:rsidRDefault="00ED5D00" w:rsidP="00E76E01">
      <w:pPr>
        <w:pStyle w:val="ListParagraph"/>
        <w:numPr>
          <w:ilvl w:val="0"/>
          <w:numId w:val="162"/>
        </w:numPr>
        <w:spacing w:after="120"/>
        <w:ind w:left="714" w:hanging="357"/>
        <w:contextualSpacing w:val="0"/>
        <w:jc w:val="both"/>
        <w:rPr>
          <w:sz w:val="24"/>
          <w:szCs w:val="24"/>
        </w:rPr>
      </w:pPr>
      <w:r w:rsidRPr="00673EE5">
        <w:rPr>
          <w:sz w:val="24"/>
          <w:szCs w:val="24"/>
        </w:rPr>
        <w:t xml:space="preserve">Die Tomaten waschen, vierteln und die Stielansätze entfernen. Die Zwiebeln schälen und vierteln. Die Auberginen und Zucchini putzen, waschen und in Würfel schneiden. Die </w:t>
      </w:r>
      <w:r w:rsidR="00673EE5" w:rsidRPr="00673EE5">
        <w:rPr>
          <w:sz w:val="24"/>
          <w:szCs w:val="24"/>
        </w:rPr>
        <w:t>M</w:t>
      </w:r>
      <w:r w:rsidRPr="00673EE5">
        <w:rPr>
          <w:sz w:val="24"/>
          <w:szCs w:val="24"/>
        </w:rPr>
        <w:t>öhren schälen, waschen und in Scheiben schneiden.</w:t>
      </w:r>
    </w:p>
    <w:p w14:paraId="6F76B050" w14:textId="08620B59" w:rsidR="00ED5D00" w:rsidRPr="00673EE5" w:rsidRDefault="00ED5D00" w:rsidP="00E76E01">
      <w:pPr>
        <w:pStyle w:val="ListParagraph"/>
        <w:numPr>
          <w:ilvl w:val="0"/>
          <w:numId w:val="162"/>
        </w:numPr>
        <w:spacing w:after="120"/>
        <w:ind w:left="714" w:hanging="357"/>
        <w:contextualSpacing w:val="0"/>
        <w:jc w:val="both"/>
        <w:rPr>
          <w:sz w:val="24"/>
          <w:szCs w:val="24"/>
        </w:rPr>
      </w:pPr>
      <w:r w:rsidRPr="00673EE5">
        <w:rPr>
          <w:sz w:val="24"/>
          <w:szCs w:val="24"/>
        </w:rPr>
        <w:t>In den Römertopf 1 Lage Gemüse einfüllen. Mit Salz, Pfeffer und Kräutern würzen. Darauf etwas Lammfleisch verteilen</w:t>
      </w:r>
      <w:r w:rsidR="00673EE5" w:rsidRPr="00673EE5">
        <w:rPr>
          <w:sz w:val="24"/>
          <w:szCs w:val="24"/>
        </w:rPr>
        <w:t>, wieder Gemüse einschichten und würzen. So fortfahren, bis alle Zutaten verbraucht sind. Zum Schluss mit dem restlichen Olivenöl beträufeln und mit dem Rosmarinzweig belegen. Den Topf schließen.</w:t>
      </w:r>
    </w:p>
    <w:p w14:paraId="3459F866" w14:textId="58D2AC3A" w:rsidR="00673EE5" w:rsidRPr="00673EE5" w:rsidRDefault="00673EE5" w:rsidP="00E76E01">
      <w:pPr>
        <w:pStyle w:val="ListParagraph"/>
        <w:numPr>
          <w:ilvl w:val="0"/>
          <w:numId w:val="162"/>
        </w:numPr>
        <w:spacing w:after="120"/>
        <w:ind w:left="714" w:hanging="357"/>
        <w:contextualSpacing w:val="0"/>
        <w:jc w:val="both"/>
        <w:rPr>
          <w:sz w:val="24"/>
          <w:szCs w:val="24"/>
        </w:rPr>
      </w:pPr>
      <w:r w:rsidRPr="00673EE5">
        <w:rPr>
          <w:sz w:val="24"/>
          <w:szCs w:val="24"/>
        </w:rPr>
        <w:t>Römertopf in den kalten Backofen stellen. Bei 200°C (Umluft 180°C) 1,5 Stunden garen. Baguette dazu und fertig.</w:t>
      </w:r>
    </w:p>
    <w:p w14:paraId="03055F38" w14:textId="639FB5CE" w:rsidR="00673EE5" w:rsidRDefault="00673EE5">
      <w:pPr>
        <w:rPr>
          <w:sz w:val="24"/>
          <w:szCs w:val="24"/>
        </w:rPr>
      </w:pPr>
      <w:r>
        <w:rPr>
          <w:sz w:val="24"/>
          <w:szCs w:val="24"/>
        </w:rPr>
        <w:br w:type="page"/>
      </w:r>
    </w:p>
    <w:p w14:paraId="010E7D47" w14:textId="6159D0B1" w:rsidR="00ED5D00" w:rsidRDefault="00673EE5" w:rsidP="00FC5B12">
      <w:pPr>
        <w:pStyle w:val="Heading2"/>
        <w:spacing w:after="360"/>
      </w:pPr>
      <w:r>
        <w:lastRenderedPageBreak/>
        <w:t>Gefüllte Paprikaschoten</w:t>
      </w:r>
      <w:r w:rsidR="00064ED3">
        <w:rPr>
          <w:rStyle w:val="FootnoteReference"/>
        </w:rPr>
        <w:footnoteReference w:id="636"/>
      </w:r>
      <w:r>
        <w:t xml:space="preserve"> </w:t>
      </w:r>
    </w:p>
    <w:p w14:paraId="16A38B27" w14:textId="2380FFD2" w:rsidR="00673EE5" w:rsidRDefault="00673EE5">
      <w:pPr>
        <w:rPr>
          <w:sz w:val="24"/>
          <w:szCs w:val="24"/>
        </w:rPr>
      </w:pPr>
      <w:r w:rsidRPr="00FC5B12">
        <w:rPr>
          <w:sz w:val="24"/>
          <w:szCs w:val="24"/>
          <w:u w:val="single"/>
        </w:rPr>
        <w:t>Zutaten</w:t>
      </w:r>
      <w:r>
        <w:rPr>
          <w:sz w:val="24"/>
          <w:szCs w:val="24"/>
        </w:rPr>
        <w:t xml:space="preserve"> </w:t>
      </w:r>
      <w:r w:rsidR="00FC5B12">
        <w:rPr>
          <w:sz w:val="24"/>
          <w:szCs w:val="24"/>
        </w:rPr>
        <w:t>(</w:t>
      </w:r>
      <w:r>
        <w:rPr>
          <w:sz w:val="24"/>
          <w:szCs w:val="24"/>
        </w:rPr>
        <w:t>für 4 Portionen</w:t>
      </w:r>
      <w:r w:rsidR="00FC5B12">
        <w:rPr>
          <w:sz w:val="24"/>
          <w:szCs w:val="24"/>
        </w:rPr>
        <w:t>)</w:t>
      </w:r>
    </w:p>
    <w:p w14:paraId="1654DD31" w14:textId="20FC8346" w:rsidR="00673EE5" w:rsidRDefault="00673EE5">
      <w:pPr>
        <w:rPr>
          <w:sz w:val="24"/>
          <w:szCs w:val="24"/>
        </w:rPr>
      </w:pPr>
      <w:r>
        <w:rPr>
          <w:sz w:val="24"/>
          <w:szCs w:val="24"/>
        </w:rPr>
        <w:t>1 Tasse Reis (etwa 60 g)</w:t>
      </w:r>
    </w:p>
    <w:p w14:paraId="6C1292F0" w14:textId="0DF27670" w:rsidR="00673EE5" w:rsidRDefault="00673EE5">
      <w:pPr>
        <w:rPr>
          <w:sz w:val="24"/>
          <w:szCs w:val="24"/>
        </w:rPr>
      </w:pPr>
      <w:r>
        <w:rPr>
          <w:sz w:val="24"/>
          <w:szCs w:val="24"/>
        </w:rPr>
        <w:t>8 kleine grüne Paprikaschoten</w:t>
      </w:r>
    </w:p>
    <w:p w14:paraId="29B671C4" w14:textId="62C9D5D7" w:rsidR="00673EE5" w:rsidRDefault="00673EE5">
      <w:pPr>
        <w:rPr>
          <w:sz w:val="24"/>
          <w:szCs w:val="24"/>
        </w:rPr>
      </w:pPr>
      <w:r>
        <w:rPr>
          <w:sz w:val="24"/>
          <w:szCs w:val="24"/>
        </w:rPr>
        <w:t>100 g Schafskäse</w:t>
      </w:r>
    </w:p>
    <w:p w14:paraId="741D8C58" w14:textId="18F08EDA" w:rsidR="00673EE5" w:rsidRDefault="00673EE5">
      <w:pPr>
        <w:rPr>
          <w:sz w:val="24"/>
          <w:szCs w:val="24"/>
        </w:rPr>
      </w:pPr>
      <w:r>
        <w:rPr>
          <w:sz w:val="24"/>
          <w:szCs w:val="24"/>
        </w:rPr>
        <w:t>350 g Rinderhackfleisch</w:t>
      </w:r>
    </w:p>
    <w:p w14:paraId="623767ED" w14:textId="5ABAA912" w:rsidR="00673EE5" w:rsidRDefault="00673EE5">
      <w:pPr>
        <w:rPr>
          <w:sz w:val="24"/>
          <w:szCs w:val="24"/>
        </w:rPr>
      </w:pPr>
      <w:r>
        <w:rPr>
          <w:sz w:val="24"/>
          <w:szCs w:val="24"/>
        </w:rPr>
        <w:t>1 Zwiebel</w:t>
      </w:r>
    </w:p>
    <w:p w14:paraId="17C3ADEF" w14:textId="6410230D" w:rsidR="00673EE5" w:rsidRDefault="00673EE5">
      <w:pPr>
        <w:rPr>
          <w:sz w:val="24"/>
          <w:szCs w:val="24"/>
        </w:rPr>
      </w:pPr>
      <w:r>
        <w:rPr>
          <w:sz w:val="24"/>
          <w:szCs w:val="24"/>
        </w:rPr>
        <w:t>2 Knoblauchzehen</w:t>
      </w:r>
    </w:p>
    <w:p w14:paraId="637DC2A5" w14:textId="29FBAF39" w:rsidR="00673EE5" w:rsidRDefault="00673EE5">
      <w:pPr>
        <w:rPr>
          <w:sz w:val="24"/>
          <w:szCs w:val="24"/>
        </w:rPr>
      </w:pPr>
      <w:r>
        <w:rPr>
          <w:sz w:val="24"/>
          <w:szCs w:val="24"/>
        </w:rPr>
        <w:t>1 Ei</w:t>
      </w:r>
    </w:p>
    <w:p w14:paraId="377DD60E" w14:textId="4D292424" w:rsidR="00673EE5" w:rsidRDefault="00673EE5">
      <w:pPr>
        <w:rPr>
          <w:sz w:val="24"/>
          <w:szCs w:val="24"/>
        </w:rPr>
      </w:pPr>
      <w:r>
        <w:rPr>
          <w:sz w:val="24"/>
          <w:szCs w:val="24"/>
        </w:rPr>
        <w:t>2 EL gehackte Petersilie</w:t>
      </w:r>
    </w:p>
    <w:p w14:paraId="74AA4FA6" w14:textId="77786C72" w:rsidR="00673EE5" w:rsidRDefault="00673EE5">
      <w:pPr>
        <w:rPr>
          <w:sz w:val="24"/>
          <w:szCs w:val="24"/>
        </w:rPr>
      </w:pPr>
      <w:r>
        <w:rPr>
          <w:sz w:val="24"/>
          <w:szCs w:val="24"/>
        </w:rPr>
        <w:t>1 TL Paprikapulver rosenscharf</w:t>
      </w:r>
    </w:p>
    <w:p w14:paraId="3AB54962" w14:textId="3EC60C07" w:rsidR="00673EE5" w:rsidRDefault="00FC5B12">
      <w:pPr>
        <w:rPr>
          <w:sz w:val="24"/>
          <w:szCs w:val="24"/>
        </w:rPr>
      </w:pPr>
      <w:r>
        <w:rPr>
          <w:sz w:val="24"/>
          <w:szCs w:val="24"/>
        </w:rPr>
        <w:t xml:space="preserve">Salz, </w:t>
      </w:r>
      <w:r w:rsidR="00673EE5">
        <w:rPr>
          <w:sz w:val="24"/>
          <w:szCs w:val="24"/>
        </w:rPr>
        <w:t>Pfeffer aus der Mühle</w:t>
      </w:r>
    </w:p>
    <w:p w14:paraId="32A76C88" w14:textId="2F45F9E8" w:rsidR="00673EE5" w:rsidRDefault="00673EE5">
      <w:pPr>
        <w:rPr>
          <w:sz w:val="24"/>
          <w:szCs w:val="24"/>
        </w:rPr>
      </w:pPr>
    </w:p>
    <w:p w14:paraId="3B0F944C" w14:textId="6245FE82" w:rsidR="006F01B8" w:rsidRDefault="00FC5B12">
      <w:pPr>
        <w:rPr>
          <w:sz w:val="24"/>
          <w:szCs w:val="24"/>
        </w:rPr>
      </w:pPr>
      <w:r>
        <w:rPr>
          <w:sz w:val="24"/>
          <w:szCs w:val="24"/>
        </w:rPr>
        <w:t>Zubereitungs</w:t>
      </w:r>
      <w:r w:rsidR="006F01B8">
        <w:rPr>
          <w:sz w:val="24"/>
          <w:szCs w:val="24"/>
        </w:rPr>
        <w:t>zeit: 45 Minuten, Garzeit 1 Stunde 15 Minuten</w:t>
      </w:r>
    </w:p>
    <w:p w14:paraId="58E8860D" w14:textId="07A11F38" w:rsidR="006F01B8" w:rsidRPr="006F01B8" w:rsidRDefault="006F01B8" w:rsidP="00E76E01">
      <w:pPr>
        <w:pStyle w:val="ListParagraph"/>
        <w:numPr>
          <w:ilvl w:val="0"/>
          <w:numId w:val="163"/>
        </w:numPr>
        <w:spacing w:after="120"/>
        <w:ind w:left="714" w:hanging="357"/>
        <w:contextualSpacing w:val="0"/>
        <w:jc w:val="both"/>
        <w:rPr>
          <w:sz w:val="24"/>
          <w:szCs w:val="24"/>
        </w:rPr>
      </w:pPr>
      <w:r w:rsidRPr="006F01B8">
        <w:rPr>
          <w:sz w:val="24"/>
          <w:szCs w:val="24"/>
        </w:rPr>
        <w:t>Den Römertopf wässern. Den Reis in Salzwasser knapp 10 Minuten vorgaren. In einem Sieb abtropfen lassen.</w:t>
      </w:r>
    </w:p>
    <w:p w14:paraId="4B375B1E" w14:textId="16137572" w:rsidR="006F01B8" w:rsidRPr="006F01B8" w:rsidRDefault="006F01B8" w:rsidP="00E76E01">
      <w:pPr>
        <w:pStyle w:val="ListParagraph"/>
        <w:numPr>
          <w:ilvl w:val="0"/>
          <w:numId w:val="163"/>
        </w:numPr>
        <w:spacing w:after="120"/>
        <w:ind w:left="714" w:hanging="357"/>
        <w:contextualSpacing w:val="0"/>
        <w:jc w:val="both"/>
        <w:rPr>
          <w:sz w:val="24"/>
          <w:szCs w:val="24"/>
        </w:rPr>
      </w:pPr>
      <w:r w:rsidRPr="006F01B8">
        <w:rPr>
          <w:sz w:val="24"/>
          <w:szCs w:val="24"/>
        </w:rPr>
        <w:t>Von den Paprikaschoten einen kleinen Deckel abschneiden, vorsichtig die Trennwände und Kerne entfernen. Die Schoten und die Deckel waschen und auf Küchenpapier abtropfen lassen.</w:t>
      </w:r>
    </w:p>
    <w:p w14:paraId="038D4F5D" w14:textId="011FF8CF" w:rsidR="006F01B8" w:rsidRPr="006F01B8" w:rsidRDefault="006F01B8" w:rsidP="00E76E01">
      <w:pPr>
        <w:pStyle w:val="ListParagraph"/>
        <w:numPr>
          <w:ilvl w:val="0"/>
          <w:numId w:val="163"/>
        </w:numPr>
        <w:spacing w:after="120"/>
        <w:ind w:left="714" w:hanging="357"/>
        <w:contextualSpacing w:val="0"/>
        <w:jc w:val="both"/>
        <w:rPr>
          <w:sz w:val="24"/>
          <w:szCs w:val="24"/>
        </w:rPr>
      </w:pPr>
      <w:r w:rsidRPr="006F01B8">
        <w:rPr>
          <w:sz w:val="24"/>
          <w:szCs w:val="24"/>
        </w:rPr>
        <w:t>Den Schafskäse in kleine Würfel schneiden, mit dem Hackfleisch in eine Schüssel geben. Zwiebel und Knoblauchzehen schälen, fein hacken. Mit dem Ei, Petersilie und Reis unter die Hackmasse mischen. Alles gut durcharbeiten und mit Paprika, Pfeffer und etwas Salz pikant würzen.</w:t>
      </w:r>
    </w:p>
    <w:p w14:paraId="4298D3BF" w14:textId="3789CEED" w:rsidR="006F01B8" w:rsidRDefault="006F01B8" w:rsidP="00E76E01">
      <w:pPr>
        <w:pStyle w:val="ListParagraph"/>
        <w:numPr>
          <w:ilvl w:val="0"/>
          <w:numId w:val="163"/>
        </w:numPr>
        <w:spacing w:after="120"/>
        <w:ind w:left="714" w:hanging="357"/>
        <w:contextualSpacing w:val="0"/>
        <w:jc w:val="both"/>
        <w:rPr>
          <w:sz w:val="24"/>
          <w:szCs w:val="24"/>
        </w:rPr>
      </w:pPr>
      <w:r w:rsidRPr="006F01B8">
        <w:rPr>
          <w:sz w:val="24"/>
          <w:szCs w:val="24"/>
        </w:rPr>
        <w:t>Die Paprikaschoten mit der Fleischmasse füllen, den Deckel auflegen und die Schoten in den Römertopf setzen. Den Topf schließen und in den kalten Backofen stellen. Bei 200°C (Umluft 180°C) 1 Stunde und 15 Minuten garen.</w:t>
      </w:r>
    </w:p>
    <w:p w14:paraId="3CD436DD" w14:textId="344981D2" w:rsidR="006F01B8" w:rsidRDefault="006F01B8">
      <w:pPr>
        <w:rPr>
          <w:sz w:val="24"/>
          <w:szCs w:val="24"/>
        </w:rPr>
      </w:pPr>
      <w:r>
        <w:rPr>
          <w:sz w:val="24"/>
          <w:szCs w:val="24"/>
        </w:rPr>
        <w:br w:type="page"/>
      </w:r>
    </w:p>
    <w:p w14:paraId="03061E59" w14:textId="6BB40675" w:rsidR="006F01B8" w:rsidRDefault="006F01B8" w:rsidP="00FC5B12">
      <w:pPr>
        <w:pStyle w:val="Heading2"/>
        <w:spacing w:after="240"/>
      </w:pPr>
      <w:r>
        <w:lastRenderedPageBreak/>
        <w:t>Pikanter Hackbraten</w:t>
      </w:r>
      <w:r w:rsidR="00006466">
        <w:rPr>
          <w:rStyle w:val="FootnoteReference"/>
        </w:rPr>
        <w:footnoteReference w:id="637"/>
      </w:r>
      <w:r>
        <w:t xml:space="preserve"> </w:t>
      </w:r>
    </w:p>
    <w:p w14:paraId="161BE6EC" w14:textId="6EF7F3BE" w:rsidR="006F01B8" w:rsidRDefault="006F01B8" w:rsidP="006F01B8">
      <w:pPr>
        <w:rPr>
          <w:sz w:val="24"/>
          <w:szCs w:val="24"/>
        </w:rPr>
      </w:pPr>
      <w:r w:rsidRPr="00FC5B12">
        <w:rPr>
          <w:sz w:val="24"/>
          <w:szCs w:val="24"/>
          <w:u w:val="single"/>
        </w:rPr>
        <w:t xml:space="preserve">Zutaten </w:t>
      </w:r>
      <w:r w:rsidR="00FC5B12">
        <w:rPr>
          <w:sz w:val="24"/>
          <w:szCs w:val="24"/>
          <w:u w:val="single"/>
        </w:rPr>
        <w:t>(</w:t>
      </w:r>
      <w:r>
        <w:rPr>
          <w:sz w:val="24"/>
          <w:szCs w:val="24"/>
        </w:rPr>
        <w:t>für 4 - 6 Portionen</w:t>
      </w:r>
      <w:r w:rsidR="00FC5B12">
        <w:rPr>
          <w:sz w:val="24"/>
          <w:szCs w:val="24"/>
        </w:rPr>
        <w:t>)</w:t>
      </w:r>
    </w:p>
    <w:p w14:paraId="3FEE780C" w14:textId="3328CB24" w:rsidR="006F01B8" w:rsidRDefault="006F01B8" w:rsidP="006F01B8">
      <w:pPr>
        <w:rPr>
          <w:sz w:val="24"/>
          <w:szCs w:val="24"/>
        </w:rPr>
      </w:pPr>
      <w:r>
        <w:rPr>
          <w:sz w:val="24"/>
          <w:szCs w:val="24"/>
        </w:rPr>
        <w:t>2 Brötchen vom Vortag</w:t>
      </w:r>
    </w:p>
    <w:p w14:paraId="3F05F154" w14:textId="0ABE4331" w:rsidR="006F01B8" w:rsidRDefault="006F01B8" w:rsidP="006F01B8">
      <w:pPr>
        <w:rPr>
          <w:sz w:val="24"/>
          <w:szCs w:val="24"/>
        </w:rPr>
      </w:pPr>
      <w:r>
        <w:rPr>
          <w:sz w:val="24"/>
          <w:szCs w:val="24"/>
        </w:rPr>
        <w:t>30 g getrocknete Mischpilze (Obacht!)</w:t>
      </w:r>
    </w:p>
    <w:p w14:paraId="67374AB7" w14:textId="68AF4510" w:rsidR="006F01B8" w:rsidRDefault="006F01B8" w:rsidP="006F01B8">
      <w:pPr>
        <w:rPr>
          <w:sz w:val="24"/>
          <w:szCs w:val="24"/>
        </w:rPr>
      </w:pPr>
      <w:r>
        <w:rPr>
          <w:sz w:val="24"/>
          <w:szCs w:val="24"/>
        </w:rPr>
        <w:t>4 Zwiebeln</w:t>
      </w:r>
    </w:p>
    <w:p w14:paraId="26F974C5" w14:textId="58005501" w:rsidR="006F01B8" w:rsidRDefault="006F01B8" w:rsidP="006F01B8">
      <w:pPr>
        <w:rPr>
          <w:sz w:val="24"/>
          <w:szCs w:val="24"/>
        </w:rPr>
      </w:pPr>
      <w:r>
        <w:rPr>
          <w:sz w:val="24"/>
          <w:szCs w:val="24"/>
        </w:rPr>
        <w:t>2 Knoblauchzehen</w:t>
      </w:r>
    </w:p>
    <w:p w14:paraId="1FC9E0E8" w14:textId="22D31899" w:rsidR="006F01B8" w:rsidRDefault="006F01B8" w:rsidP="006F01B8">
      <w:pPr>
        <w:rPr>
          <w:sz w:val="24"/>
          <w:szCs w:val="24"/>
        </w:rPr>
      </w:pPr>
      <w:r>
        <w:rPr>
          <w:sz w:val="24"/>
          <w:szCs w:val="24"/>
        </w:rPr>
        <w:t>100 g Räucherspeck</w:t>
      </w:r>
    </w:p>
    <w:p w14:paraId="17637A8E" w14:textId="6BC6B9D4" w:rsidR="006F01B8" w:rsidRDefault="006F01B8" w:rsidP="006F01B8">
      <w:pPr>
        <w:rPr>
          <w:sz w:val="24"/>
          <w:szCs w:val="24"/>
        </w:rPr>
      </w:pPr>
      <w:r>
        <w:rPr>
          <w:sz w:val="24"/>
          <w:szCs w:val="24"/>
        </w:rPr>
        <w:t>1 rote Paprikaschote</w:t>
      </w:r>
    </w:p>
    <w:p w14:paraId="41D3E5C3" w14:textId="73DC271A" w:rsidR="006F01B8" w:rsidRDefault="006F01B8" w:rsidP="006F01B8">
      <w:pPr>
        <w:rPr>
          <w:sz w:val="24"/>
          <w:szCs w:val="24"/>
        </w:rPr>
      </w:pPr>
      <w:r>
        <w:rPr>
          <w:sz w:val="24"/>
          <w:szCs w:val="24"/>
        </w:rPr>
        <w:t>2 EL Kapern</w:t>
      </w:r>
    </w:p>
    <w:p w14:paraId="5FD50B67" w14:textId="51ED79BB" w:rsidR="006F01B8" w:rsidRDefault="006F01B8" w:rsidP="006F01B8">
      <w:pPr>
        <w:rPr>
          <w:sz w:val="24"/>
          <w:szCs w:val="24"/>
        </w:rPr>
      </w:pPr>
      <w:r>
        <w:rPr>
          <w:sz w:val="24"/>
          <w:szCs w:val="24"/>
        </w:rPr>
        <w:t>1 Bund Petersilie</w:t>
      </w:r>
    </w:p>
    <w:p w14:paraId="1E63CB2F" w14:textId="6EFA36BF" w:rsidR="006F01B8" w:rsidRDefault="006F01B8" w:rsidP="006F01B8">
      <w:pPr>
        <w:rPr>
          <w:sz w:val="24"/>
          <w:szCs w:val="24"/>
        </w:rPr>
      </w:pPr>
      <w:r>
        <w:rPr>
          <w:sz w:val="24"/>
          <w:szCs w:val="24"/>
        </w:rPr>
        <w:t>800 g Hackfleisch (Rind)</w:t>
      </w:r>
    </w:p>
    <w:p w14:paraId="101336D9" w14:textId="795BCE29" w:rsidR="006F01B8" w:rsidRDefault="006F01B8" w:rsidP="006F01B8">
      <w:pPr>
        <w:rPr>
          <w:sz w:val="24"/>
          <w:szCs w:val="24"/>
        </w:rPr>
      </w:pPr>
      <w:r>
        <w:rPr>
          <w:sz w:val="24"/>
          <w:szCs w:val="24"/>
        </w:rPr>
        <w:t>3 EL Semmelbrösel</w:t>
      </w:r>
    </w:p>
    <w:p w14:paraId="5200FCD2" w14:textId="23938700" w:rsidR="006F01B8" w:rsidRDefault="006F01B8" w:rsidP="006F01B8">
      <w:pPr>
        <w:rPr>
          <w:sz w:val="24"/>
          <w:szCs w:val="24"/>
        </w:rPr>
      </w:pPr>
      <w:r>
        <w:rPr>
          <w:sz w:val="24"/>
          <w:szCs w:val="24"/>
        </w:rPr>
        <w:t>2 Eier</w:t>
      </w:r>
    </w:p>
    <w:p w14:paraId="6DAEC66A" w14:textId="09F611BE" w:rsidR="006F01B8" w:rsidRDefault="00A466C4" w:rsidP="006F01B8">
      <w:pPr>
        <w:rPr>
          <w:sz w:val="24"/>
          <w:szCs w:val="24"/>
        </w:rPr>
      </w:pPr>
      <w:r>
        <w:rPr>
          <w:sz w:val="24"/>
          <w:szCs w:val="24"/>
        </w:rPr>
        <w:t>Je ½ TL Thymian, Kümmel, Paprika</w:t>
      </w:r>
    </w:p>
    <w:p w14:paraId="40135082" w14:textId="27A1EDF3" w:rsidR="00A466C4" w:rsidRDefault="00A466C4" w:rsidP="006F01B8">
      <w:pPr>
        <w:rPr>
          <w:sz w:val="24"/>
          <w:szCs w:val="24"/>
        </w:rPr>
      </w:pPr>
      <w:r>
        <w:rPr>
          <w:sz w:val="24"/>
          <w:szCs w:val="24"/>
        </w:rPr>
        <w:t>2 EL Tomatenmark</w:t>
      </w:r>
    </w:p>
    <w:p w14:paraId="0A323D5A" w14:textId="28738BB0" w:rsidR="00A466C4" w:rsidRDefault="00A466C4" w:rsidP="006F01B8">
      <w:pPr>
        <w:rPr>
          <w:sz w:val="24"/>
          <w:szCs w:val="24"/>
        </w:rPr>
      </w:pPr>
      <w:r>
        <w:rPr>
          <w:sz w:val="24"/>
          <w:szCs w:val="24"/>
        </w:rPr>
        <w:t>2 EL Senf</w:t>
      </w:r>
    </w:p>
    <w:p w14:paraId="73C2B3E7" w14:textId="3B494BE1" w:rsidR="00A466C4" w:rsidRDefault="00A466C4" w:rsidP="006F01B8">
      <w:pPr>
        <w:rPr>
          <w:sz w:val="24"/>
          <w:szCs w:val="24"/>
        </w:rPr>
      </w:pPr>
      <w:r>
        <w:rPr>
          <w:sz w:val="24"/>
          <w:szCs w:val="24"/>
        </w:rPr>
        <w:t>1 TL Mehl</w:t>
      </w:r>
    </w:p>
    <w:p w14:paraId="05F0D407" w14:textId="2FA3940B" w:rsidR="00A466C4" w:rsidRDefault="00A466C4" w:rsidP="006F01B8">
      <w:pPr>
        <w:rPr>
          <w:sz w:val="24"/>
          <w:szCs w:val="24"/>
        </w:rPr>
      </w:pPr>
      <w:r>
        <w:rPr>
          <w:sz w:val="24"/>
          <w:szCs w:val="24"/>
        </w:rPr>
        <w:t>100 g Crème fraîche</w:t>
      </w:r>
    </w:p>
    <w:p w14:paraId="31733FF1" w14:textId="6A4C4D88" w:rsidR="00A466C4" w:rsidRDefault="00A466C4" w:rsidP="006F01B8">
      <w:pPr>
        <w:rPr>
          <w:sz w:val="24"/>
          <w:szCs w:val="24"/>
        </w:rPr>
      </w:pPr>
      <w:r>
        <w:rPr>
          <w:sz w:val="24"/>
          <w:szCs w:val="24"/>
        </w:rPr>
        <w:t>Salz, Pfeffer aus der Mühle</w:t>
      </w:r>
    </w:p>
    <w:p w14:paraId="0C473F1D" w14:textId="244CF3CF" w:rsidR="00A466C4" w:rsidRDefault="00A466C4" w:rsidP="006F01B8">
      <w:pPr>
        <w:rPr>
          <w:sz w:val="24"/>
          <w:szCs w:val="24"/>
        </w:rPr>
      </w:pPr>
    </w:p>
    <w:p w14:paraId="37320F7C" w14:textId="1DA81DD3" w:rsidR="00A466C4" w:rsidRDefault="00A466C4" w:rsidP="006F01B8">
      <w:pPr>
        <w:rPr>
          <w:sz w:val="24"/>
          <w:szCs w:val="24"/>
        </w:rPr>
      </w:pPr>
      <w:r>
        <w:rPr>
          <w:sz w:val="24"/>
          <w:szCs w:val="24"/>
        </w:rPr>
        <w:t>Vorbereitungszeit: 1 Stunde, Garzeit 1 Stunde und 20 Minuten</w:t>
      </w:r>
    </w:p>
    <w:p w14:paraId="5C18D3C5" w14:textId="0997E099" w:rsidR="00A466C4" w:rsidRPr="00A466C4" w:rsidRDefault="00A466C4" w:rsidP="00E76E01">
      <w:pPr>
        <w:pStyle w:val="ListParagraph"/>
        <w:numPr>
          <w:ilvl w:val="0"/>
          <w:numId w:val="164"/>
        </w:numPr>
        <w:spacing w:after="120"/>
        <w:ind w:left="714" w:hanging="357"/>
        <w:contextualSpacing w:val="0"/>
        <w:jc w:val="both"/>
        <w:rPr>
          <w:sz w:val="24"/>
          <w:szCs w:val="24"/>
        </w:rPr>
      </w:pPr>
      <w:r w:rsidRPr="00A466C4">
        <w:rPr>
          <w:sz w:val="24"/>
          <w:szCs w:val="24"/>
        </w:rPr>
        <w:t>Den Römertopf wässern. Die Brötchen und Pilze in heißem Wasser einweichen. 2 Zwiebeln und den Knoblauch schälen, in kleine Würfel schneiden. Die Hälfte des Specks kleine würfeln, den Rest in dünne Scheiben schneiden.</w:t>
      </w:r>
    </w:p>
    <w:p w14:paraId="455888F2" w14:textId="6A08968F" w:rsidR="00A466C4" w:rsidRPr="00A466C4" w:rsidRDefault="00A466C4" w:rsidP="00E76E01">
      <w:pPr>
        <w:pStyle w:val="ListParagraph"/>
        <w:numPr>
          <w:ilvl w:val="0"/>
          <w:numId w:val="164"/>
        </w:numPr>
        <w:spacing w:after="120"/>
        <w:ind w:left="714" w:hanging="357"/>
        <w:contextualSpacing w:val="0"/>
        <w:jc w:val="both"/>
        <w:rPr>
          <w:sz w:val="24"/>
          <w:szCs w:val="24"/>
        </w:rPr>
      </w:pPr>
      <w:r w:rsidRPr="00A466C4">
        <w:rPr>
          <w:sz w:val="24"/>
          <w:szCs w:val="24"/>
        </w:rPr>
        <w:t>Die Paprikaschote waschen, halbieren und putzen, dann in kleine Würfel schneiden. Die Kapern grob hacken. Die Petersilie waschen, die Blättchen fein hacken.</w:t>
      </w:r>
    </w:p>
    <w:p w14:paraId="04654301" w14:textId="0CC7F3F7" w:rsidR="00A466C4" w:rsidRPr="00A466C4" w:rsidRDefault="00A466C4" w:rsidP="00E76E01">
      <w:pPr>
        <w:pStyle w:val="ListParagraph"/>
        <w:numPr>
          <w:ilvl w:val="0"/>
          <w:numId w:val="164"/>
        </w:numPr>
        <w:spacing w:after="120"/>
        <w:ind w:left="714" w:hanging="357"/>
        <w:contextualSpacing w:val="0"/>
        <w:jc w:val="both"/>
        <w:rPr>
          <w:sz w:val="24"/>
          <w:szCs w:val="24"/>
        </w:rPr>
      </w:pPr>
      <w:r w:rsidRPr="00A466C4">
        <w:rPr>
          <w:sz w:val="24"/>
          <w:szCs w:val="24"/>
        </w:rPr>
        <w:t>Das Hackfleisch in eine Schüssel geben. Die Brötchen gut ausdrücken und dazugeben. Die Pilze durch ein Sieb gießen, kleinhacken und hinzufügen. Zwiebeln, Knoblauch, Speck und Paprika, Kapern und Petersilie dazugeben. Alles mit Semmelbröseln, Eiern, Gewürzen, Tomatenmark und Senf vermengen.</w:t>
      </w:r>
    </w:p>
    <w:p w14:paraId="6DE6F789" w14:textId="57921F90" w:rsidR="00A466C4" w:rsidRPr="00A466C4" w:rsidRDefault="00A466C4" w:rsidP="00E76E01">
      <w:pPr>
        <w:pStyle w:val="ListParagraph"/>
        <w:numPr>
          <w:ilvl w:val="0"/>
          <w:numId w:val="164"/>
        </w:numPr>
        <w:spacing w:after="120"/>
        <w:ind w:left="714" w:hanging="357"/>
        <w:contextualSpacing w:val="0"/>
        <w:jc w:val="both"/>
        <w:rPr>
          <w:sz w:val="24"/>
          <w:szCs w:val="24"/>
        </w:rPr>
      </w:pPr>
      <w:r w:rsidRPr="00A466C4">
        <w:rPr>
          <w:sz w:val="24"/>
          <w:szCs w:val="24"/>
        </w:rPr>
        <w:lastRenderedPageBreak/>
        <w:t>Aus dem Hackfleisch einen länglichen Laib formen. In den Römertopf legen und mit den Speckscheiben belegen.</w:t>
      </w:r>
    </w:p>
    <w:p w14:paraId="1BD1B619" w14:textId="76E31E00" w:rsidR="00A466C4" w:rsidRPr="00A466C4" w:rsidRDefault="00A466C4" w:rsidP="00E76E01">
      <w:pPr>
        <w:pStyle w:val="ListParagraph"/>
        <w:numPr>
          <w:ilvl w:val="0"/>
          <w:numId w:val="164"/>
        </w:numPr>
        <w:spacing w:after="120"/>
        <w:ind w:left="714" w:hanging="357"/>
        <w:contextualSpacing w:val="0"/>
        <w:jc w:val="both"/>
        <w:rPr>
          <w:sz w:val="24"/>
          <w:szCs w:val="24"/>
        </w:rPr>
      </w:pPr>
      <w:r w:rsidRPr="00A466C4">
        <w:rPr>
          <w:sz w:val="24"/>
          <w:szCs w:val="24"/>
        </w:rPr>
        <w:t>Restliche Zwiebeln schälen, vierteln und in der Form verteilen. 1/8 l Wasser angießen und den Topf schließen. In den kalten Backofen stellen und bei 220°C (Umluft 200°C) 1 Stunde und 20 Minuten garen.</w:t>
      </w:r>
    </w:p>
    <w:p w14:paraId="0202CB75" w14:textId="29A35445" w:rsidR="00A466C4" w:rsidRPr="00A466C4" w:rsidRDefault="00A466C4" w:rsidP="00E76E01">
      <w:pPr>
        <w:pStyle w:val="ListParagraph"/>
        <w:numPr>
          <w:ilvl w:val="0"/>
          <w:numId w:val="164"/>
        </w:numPr>
        <w:spacing w:after="120"/>
        <w:ind w:left="714" w:hanging="357"/>
        <w:contextualSpacing w:val="0"/>
        <w:jc w:val="both"/>
        <w:rPr>
          <w:sz w:val="24"/>
          <w:szCs w:val="24"/>
        </w:rPr>
      </w:pPr>
      <w:r w:rsidRPr="00A466C4">
        <w:rPr>
          <w:sz w:val="24"/>
          <w:szCs w:val="24"/>
        </w:rPr>
        <w:t>Den Hackbraten aus der Form heben und in Scheiben schneiden. Mehl und Crème fraîche verrühren. Flüssigkeit in ein Töpfchen gießen, mit der Crème fraîche binden. Hackbraten mit der Sauce und Salzkartoffeln oder Kartoffelpüree servieren.</w:t>
      </w:r>
    </w:p>
    <w:p w14:paraId="229004E2" w14:textId="585D0A69" w:rsidR="00A466C4" w:rsidRPr="006F01B8" w:rsidRDefault="00A466C4" w:rsidP="006F01B8">
      <w:pPr>
        <w:rPr>
          <w:sz w:val="24"/>
          <w:szCs w:val="24"/>
        </w:rPr>
      </w:pPr>
      <w:r>
        <w:rPr>
          <w:sz w:val="24"/>
          <w:szCs w:val="24"/>
        </w:rPr>
        <w:t xml:space="preserve"> </w:t>
      </w:r>
    </w:p>
    <w:p w14:paraId="2D64B9E8" w14:textId="0C3CB899" w:rsidR="006F01B8" w:rsidRDefault="006F01B8">
      <w:pPr>
        <w:rPr>
          <w:sz w:val="24"/>
          <w:szCs w:val="24"/>
        </w:rPr>
      </w:pPr>
    </w:p>
    <w:p w14:paraId="10828BB8" w14:textId="77777777" w:rsidR="006F01B8" w:rsidRDefault="006F01B8">
      <w:pPr>
        <w:rPr>
          <w:sz w:val="24"/>
          <w:szCs w:val="24"/>
        </w:rPr>
      </w:pPr>
    </w:p>
    <w:p w14:paraId="24468810" w14:textId="77777777" w:rsidR="00ED5D00" w:rsidRDefault="00ED5D00">
      <w:pPr>
        <w:rPr>
          <w:sz w:val="24"/>
          <w:szCs w:val="24"/>
        </w:rPr>
      </w:pPr>
    </w:p>
    <w:p w14:paraId="5E74975A" w14:textId="00FF7294" w:rsidR="000A5159" w:rsidRDefault="000A5159">
      <w:pPr>
        <w:rPr>
          <w:sz w:val="24"/>
          <w:szCs w:val="24"/>
        </w:rPr>
      </w:pPr>
      <w:r>
        <w:rPr>
          <w:sz w:val="24"/>
          <w:szCs w:val="24"/>
        </w:rPr>
        <w:br w:type="page"/>
      </w:r>
    </w:p>
    <w:p w14:paraId="3D153F6E" w14:textId="3537FF3F" w:rsidR="0004632F" w:rsidRDefault="00AE03E1" w:rsidP="00FC5B12">
      <w:pPr>
        <w:pStyle w:val="Heading2"/>
        <w:spacing w:after="240"/>
      </w:pPr>
      <w:r>
        <w:lastRenderedPageBreak/>
        <w:t>Chili con carne</w:t>
      </w:r>
      <w:r w:rsidR="004E7682">
        <w:rPr>
          <w:rStyle w:val="FootnoteReference"/>
        </w:rPr>
        <w:footnoteReference w:id="638"/>
      </w:r>
    </w:p>
    <w:p w14:paraId="775A9CFD" w14:textId="38ED337F" w:rsidR="00722E44" w:rsidRDefault="00722E44" w:rsidP="00AE03E1">
      <w:pPr>
        <w:tabs>
          <w:tab w:val="center" w:pos="4896"/>
        </w:tabs>
        <w:rPr>
          <w:sz w:val="24"/>
          <w:szCs w:val="24"/>
        </w:rPr>
      </w:pPr>
      <w:r w:rsidRPr="00FC5B12">
        <w:rPr>
          <w:sz w:val="24"/>
          <w:szCs w:val="24"/>
          <w:u w:val="single"/>
        </w:rPr>
        <w:t>Zutaten</w:t>
      </w:r>
      <w:r>
        <w:rPr>
          <w:sz w:val="24"/>
          <w:szCs w:val="24"/>
        </w:rPr>
        <w:t xml:space="preserve"> </w:t>
      </w:r>
      <w:r w:rsidR="00FC5B12">
        <w:rPr>
          <w:sz w:val="24"/>
          <w:szCs w:val="24"/>
        </w:rPr>
        <w:t>(</w:t>
      </w:r>
      <w:r>
        <w:rPr>
          <w:sz w:val="24"/>
          <w:szCs w:val="24"/>
        </w:rPr>
        <w:t>für 8 Portionen</w:t>
      </w:r>
      <w:r w:rsidR="00FC5B12">
        <w:rPr>
          <w:sz w:val="24"/>
          <w:szCs w:val="24"/>
        </w:rPr>
        <w:t>)</w:t>
      </w:r>
      <w:r>
        <w:rPr>
          <w:sz w:val="24"/>
          <w:szCs w:val="24"/>
        </w:rPr>
        <w:t>:</w:t>
      </w:r>
    </w:p>
    <w:p w14:paraId="38752751" w14:textId="137EBC29" w:rsidR="00722E44" w:rsidRDefault="00722E44" w:rsidP="00AE03E1">
      <w:pPr>
        <w:tabs>
          <w:tab w:val="center" w:pos="4896"/>
        </w:tabs>
        <w:rPr>
          <w:sz w:val="24"/>
          <w:szCs w:val="24"/>
        </w:rPr>
      </w:pPr>
      <w:r>
        <w:rPr>
          <w:sz w:val="24"/>
          <w:szCs w:val="24"/>
        </w:rPr>
        <w:t>3 Zwiebeln</w:t>
      </w:r>
    </w:p>
    <w:p w14:paraId="00052C3E" w14:textId="20E8A26E" w:rsidR="00722E44" w:rsidRDefault="00722E44" w:rsidP="00AE03E1">
      <w:pPr>
        <w:tabs>
          <w:tab w:val="center" w:pos="4896"/>
        </w:tabs>
        <w:rPr>
          <w:sz w:val="24"/>
          <w:szCs w:val="24"/>
        </w:rPr>
      </w:pPr>
      <w:r>
        <w:rPr>
          <w:sz w:val="24"/>
          <w:szCs w:val="24"/>
        </w:rPr>
        <w:t>3 Knoblauchzehen</w:t>
      </w:r>
    </w:p>
    <w:p w14:paraId="17AC0A0A" w14:textId="7EDD5198" w:rsidR="00722E44" w:rsidRDefault="00722E44" w:rsidP="00AE03E1">
      <w:pPr>
        <w:tabs>
          <w:tab w:val="center" w:pos="4896"/>
        </w:tabs>
        <w:rPr>
          <w:sz w:val="24"/>
          <w:szCs w:val="24"/>
        </w:rPr>
      </w:pPr>
      <w:r>
        <w:rPr>
          <w:sz w:val="24"/>
          <w:szCs w:val="24"/>
        </w:rPr>
        <w:t>250</w:t>
      </w:r>
      <w:r w:rsidR="00FC5B12">
        <w:rPr>
          <w:sz w:val="24"/>
          <w:szCs w:val="24"/>
        </w:rPr>
        <w:t xml:space="preserve"> </w:t>
      </w:r>
      <w:r>
        <w:rPr>
          <w:sz w:val="24"/>
          <w:szCs w:val="24"/>
        </w:rPr>
        <w:t>g Möhren</w:t>
      </w:r>
    </w:p>
    <w:p w14:paraId="58D95DE4" w14:textId="36E17D6D" w:rsidR="00722E44" w:rsidRDefault="00722E44" w:rsidP="00AE03E1">
      <w:pPr>
        <w:tabs>
          <w:tab w:val="center" w:pos="4896"/>
        </w:tabs>
        <w:rPr>
          <w:sz w:val="24"/>
          <w:szCs w:val="24"/>
        </w:rPr>
      </w:pPr>
      <w:r>
        <w:rPr>
          <w:sz w:val="24"/>
          <w:szCs w:val="24"/>
        </w:rPr>
        <w:t>200</w:t>
      </w:r>
      <w:r w:rsidR="00FC5B12">
        <w:rPr>
          <w:sz w:val="24"/>
          <w:szCs w:val="24"/>
        </w:rPr>
        <w:t xml:space="preserve"> g</w:t>
      </w:r>
      <w:r>
        <w:rPr>
          <w:sz w:val="24"/>
          <w:szCs w:val="24"/>
        </w:rPr>
        <w:t xml:space="preserve"> Knollensellerie</w:t>
      </w:r>
    </w:p>
    <w:p w14:paraId="3CCF01AA" w14:textId="31C846A2" w:rsidR="00722E44" w:rsidRDefault="00722E44" w:rsidP="00AE03E1">
      <w:pPr>
        <w:tabs>
          <w:tab w:val="center" w:pos="4896"/>
        </w:tabs>
        <w:rPr>
          <w:sz w:val="24"/>
          <w:szCs w:val="24"/>
        </w:rPr>
      </w:pPr>
      <w:r>
        <w:rPr>
          <w:sz w:val="24"/>
          <w:szCs w:val="24"/>
        </w:rPr>
        <w:t xml:space="preserve">Je eine kleine grüne und gelbe </w:t>
      </w:r>
      <w:r w:rsidR="0009140C">
        <w:rPr>
          <w:sz w:val="24"/>
          <w:szCs w:val="24"/>
        </w:rPr>
        <w:t>P</w:t>
      </w:r>
      <w:r>
        <w:rPr>
          <w:sz w:val="24"/>
          <w:szCs w:val="24"/>
        </w:rPr>
        <w:t>aprikaschote</w:t>
      </w:r>
    </w:p>
    <w:p w14:paraId="0616E19D" w14:textId="2BD7EC42" w:rsidR="00722E44" w:rsidRDefault="00722E44" w:rsidP="00AE03E1">
      <w:pPr>
        <w:tabs>
          <w:tab w:val="center" w:pos="4896"/>
        </w:tabs>
        <w:rPr>
          <w:sz w:val="24"/>
          <w:szCs w:val="24"/>
        </w:rPr>
      </w:pPr>
      <w:r>
        <w:rPr>
          <w:sz w:val="24"/>
          <w:szCs w:val="24"/>
        </w:rPr>
        <w:t>750 g Fleischtomaten</w:t>
      </w:r>
      <w:r w:rsidR="003403EC">
        <w:rPr>
          <w:sz w:val="24"/>
          <w:szCs w:val="24"/>
        </w:rPr>
        <w:t xml:space="preserve"> (oder 2 Dosen geschälte Tomaten)</w:t>
      </w:r>
    </w:p>
    <w:p w14:paraId="1D812186" w14:textId="797D4058" w:rsidR="00722E44" w:rsidRDefault="00722E44" w:rsidP="00AE03E1">
      <w:pPr>
        <w:tabs>
          <w:tab w:val="center" w:pos="4896"/>
        </w:tabs>
        <w:rPr>
          <w:sz w:val="24"/>
          <w:szCs w:val="24"/>
        </w:rPr>
      </w:pPr>
      <w:r>
        <w:rPr>
          <w:sz w:val="24"/>
          <w:szCs w:val="24"/>
        </w:rPr>
        <w:t>4 EL Öl</w:t>
      </w:r>
    </w:p>
    <w:p w14:paraId="551A7065" w14:textId="7528BBFA" w:rsidR="00722E44" w:rsidRDefault="0009140C" w:rsidP="00AE03E1">
      <w:pPr>
        <w:tabs>
          <w:tab w:val="center" w:pos="4896"/>
        </w:tabs>
        <w:rPr>
          <w:sz w:val="24"/>
          <w:szCs w:val="24"/>
        </w:rPr>
      </w:pPr>
      <w:r>
        <w:rPr>
          <w:sz w:val="24"/>
          <w:szCs w:val="24"/>
        </w:rPr>
        <w:t>500 g mageres Rinderhackfleisch</w:t>
      </w:r>
    </w:p>
    <w:p w14:paraId="073DFA1F" w14:textId="6B4A7C2E" w:rsidR="0009140C" w:rsidRDefault="0009140C" w:rsidP="00AE03E1">
      <w:pPr>
        <w:tabs>
          <w:tab w:val="center" w:pos="4896"/>
        </w:tabs>
        <w:rPr>
          <w:sz w:val="24"/>
          <w:szCs w:val="24"/>
        </w:rPr>
      </w:pPr>
      <w:r>
        <w:rPr>
          <w:sz w:val="24"/>
          <w:szCs w:val="24"/>
        </w:rPr>
        <w:t>¼ l kräftiger Rotwein</w:t>
      </w:r>
    </w:p>
    <w:p w14:paraId="238AEDEB" w14:textId="1C8A058E" w:rsidR="0009140C" w:rsidRDefault="0009140C" w:rsidP="00AE03E1">
      <w:pPr>
        <w:tabs>
          <w:tab w:val="center" w:pos="4896"/>
        </w:tabs>
        <w:rPr>
          <w:sz w:val="24"/>
          <w:szCs w:val="24"/>
        </w:rPr>
      </w:pPr>
      <w:r>
        <w:rPr>
          <w:sz w:val="24"/>
          <w:szCs w:val="24"/>
        </w:rPr>
        <w:t>¼ bis ½ L Brühe</w:t>
      </w:r>
    </w:p>
    <w:p w14:paraId="7603D9B2" w14:textId="6090B970" w:rsidR="0009140C" w:rsidRDefault="0009140C" w:rsidP="00AE03E1">
      <w:pPr>
        <w:tabs>
          <w:tab w:val="center" w:pos="4896"/>
        </w:tabs>
        <w:rPr>
          <w:sz w:val="24"/>
          <w:szCs w:val="24"/>
        </w:rPr>
      </w:pPr>
      <w:r>
        <w:rPr>
          <w:sz w:val="24"/>
          <w:szCs w:val="24"/>
        </w:rPr>
        <w:t>1 EL frische Thymianblättchen</w:t>
      </w:r>
    </w:p>
    <w:p w14:paraId="6A281D7A" w14:textId="6C84CB0E" w:rsidR="00AE1FF8" w:rsidRDefault="0009140C" w:rsidP="00AE03E1">
      <w:pPr>
        <w:tabs>
          <w:tab w:val="center" w:pos="4896"/>
        </w:tabs>
        <w:rPr>
          <w:sz w:val="24"/>
          <w:szCs w:val="24"/>
        </w:rPr>
      </w:pPr>
      <w:r>
        <w:rPr>
          <w:sz w:val="24"/>
          <w:szCs w:val="24"/>
        </w:rPr>
        <w:t xml:space="preserve">½ </w:t>
      </w:r>
      <w:r w:rsidR="00AE1FF8">
        <w:rPr>
          <w:sz w:val="24"/>
          <w:szCs w:val="24"/>
        </w:rPr>
        <w:t>TL Chilipulver (oder Sambal Oelek)</w:t>
      </w:r>
    </w:p>
    <w:p w14:paraId="3D6EBA51" w14:textId="56F4D64E" w:rsidR="00AE1FF8" w:rsidRDefault="00AE1FF8" w:rsidP="00AE03E1">
      <w:pPr>
        <w:tabs>
          <w:tab w:val="center" w:pos="4896"/>
        </w:tabs>
        <w:rPr>
          <w:sz w:val="24"/>
          <w:szCs w:val="24"/>
        </w:rPr>
      </w:pPr>
      <w:r>
        <w:rPr>
          <w:sz w:val="24"/>
          <w:szCs w:val="24"/>
        </w:rPr>
        <w:t>Salz</w:t>
      </w:r>
    </w:p>
    <w:p w14:paraId="09CE4C99" w14:textId="0B95832A" w:rsidR="00AE1FF8" w:rsidRDefault="00AE1FF8" w:rsidP="00AE03E1">
      <w:pPr>
        <w:tabs>
          <w:tab w:val="center" w:pos="4896"/>
        </w:tabs>
        <w:rPr>
          <w:sz w:val="24"/>
          <w:szCs w:val="24"/>
        </w:rPr>
      </w:pPr>
      <w:r>
        <w:rPr>
          <w:sz w:val="24"/>
          <w:szCs w:val="24"/>
        </w:rPr>
        <w:t>Schwarzer Pfeffer aus der Mühle</w:t>
      </w:r>
    </w:p>
    <w:p w14:paraId="01D587F3" w14:textId="5E3B176B" w:rsidR="00AE1FF8" w:rsidRDefault="00AE1FF8" w:rsidP="00AE03E1">
      <w:pPr>
        <w:tabs>
          <w:tab w:val="center" w:pos="4896"/>
        </w:tabs>
        <w:rPr>
          <w:sz w:val="24"/>
          <w:szCs w:val="24"/>
        </w:rPr>
      </w:pPr>
      <w:r>
        <w:rPr>
          <w:sz w:val="24"/>
          <w:szCs w:val="24"/>
        </w:rPr>
        <w:t xml:space="preserve">2 </w:t>
      </w:r>
      <w:r w:rsidR="00FD3D6F">
        <w:rPr>
          <w:sz w:val="24"/>
          <w:szCs w:val="24"/>
        </w:rPr>
        <w:t xml:space="preserve">kleine </w:t>
      </w:r>
      <w:r>
        <w:rPr>
          <w:sz w:val="24"/>
          <w:szCs w:val="24"/>
        </w:rPr>
        <w:t>Dose Kidneybohnen</w:t>
      </w:r>
      <w:r w:rsidR="00FD3D6F">
        <w:rPr>
          <w:sz w:val="24"/>
          <w:szCs w:val="24"/>
        </w:rPr>
        <w:t xml:space="preserve"> (etwa 800 g)</w:t>
      </w:r>
    </w:p>
    <w:p w14:paraId="1BFE56E3" w14:textId="1606A42F" w:rsidR="00FD3D6F" w:rsidRDefault="00FD3D6F" w:rsidP="00AE03E1">
      <w:pPr>
        <w:tabs>
          <w:tab w:val="center" w:pos="4896"/>
        </w:tabs>
        <w:rPr>
          <w:sz w:val="24"/>
          <w:szCs w:val="24"/>
        </w:rPr>
      </w:pPr>
      <w:r>
        <w:rPr>
          <w:sz w:val="24"/>
          <w:szCs w:val="24"/>
        </w:rPr>
        <w:t>Frische Kräuter zum Garnieren</w:t>
      </w:r>
    </w:p>
    <w:p w14:paraId="7E6C5116" w14:textId="1C6FC38A" w:rsidR="00FD3D6F" w:rsidRDefault="00FD3D6F" w:rsidP="00AE03E1">
      <w:pPr>
        <w:tabs>
          <w:tab w:val="center" w:pos="4896"/>
        </w:tabs>
        <w:rPr>
          <w:sz w:val="24"/>
          <w:szCs w:val="24"/>
        </w:rPr>
      </w:pPr>
    </w:p>
    <w:p w14:paraId="06AD3E9B" w14:textId="2390B421" w:rsidR="00FD3D6F" w:rsidRDefault="00FD3D6F" w:rsidP="00AE03E1">
      <w:pPr>
        <w:tabs>
          <w:tab w:val="center" w:pos="4896"/>
        </w:tabs>
        <w:rPr>
          <w:sz w:val="24"/>
          <w:szCs w:val="24"/>
        </w:rPr>
      </w:pPr>
      <w:r>
        <w:rPr>
          <w:sz w:val="24"/>
          <w:szCs w:val="24"/>
        </w:rPr>
        <w:t>Zubereitungszeit: etwa 2 Stunden 30 Min.</w:t>
      </w:r>
    </w:p>
    <w:p w14:paraId="015B24F8" w14:textId="1CDCA537" w:rsidR="00FD3D6F" w:rsidRDefault="00FD3D6F" w:rsidP="00E76E01">
      <w:pPr>
        <w:pStyle w:val="ListParagraph"/>
        <w:numPr>
          <w:ilvl w:val="0"/>
          <w:numId w:val="6"/>
        </w:numPr>
        <w:tabs>
          <w:tab w:val="center" w:pos="4896"/>
        </w:tabs>
        <w:spacing w:after="120"/>
        <w:ind w:left="714" w:hanging="357"/>
        <w:contextualSpacing w:val="0"/>
        <w:jc w:val="both"/>
        <w:rPr>
          <w:sz w:val="24"/>
          <w:szCs w:val="24"/>
        </w:rPr>
      </w:pPr>
      <w:r>
        <w:rPr>
          <w:sz w:val="24"/>
          <w:szCs w:val="24"/>
        </w:rPr>
        <w:t xml:space="preserve">Die Zwiebeln und die Knoblauchzehen fein hacken. Die Möhren, den Knollensellerie und die Paprikaschoten putzen, waschen und ebenfalls klein würfeln. Die Tomaten </w:t>
      </w:r>
      <w:r w:rsidR="003403EC">
        <w:rPr>
          <w:sz w:val="24"/>
          <w:szCs w:val="24"/>
        </w:rPr>
        <w:t xml:space="preserve">brühen, häuten und grob hacken. </w:t>
      </w:r>
    </w:p>
    <w:p w14:paraId="57BAF57D" w14:textId="62E0E5BF" w:rsidR="000B0666" w:rsidRDefault="000B0666" w:rsidP="00E76E01">
      <w:pPr>
        <w:pStyle w:val="ListParagraph"/>
        <w:numPr>
          <w:ilvl w:val="0"/>
          <w:numId w:val="6"/>
        </w:numPr>
        <w:tabs>
          <w:tab w:val="center" w:pos="4896"/>
        </w:tabs>
        <w:spacing w:after="120"/>
        <w:ind w:left="714" w:hanging="357"/>
        <w:contextualSpacing w:val="0"/>
        <w:jc w:val="both"/>
        <w:rPr>
          <w:sz w:val="24"/>
          <w:szCs w:val="24"/>
        </w:rPr>
      </w:pPr>
      <w:r>
        <w:rPr>
          <w:sz w:val="24"/>
          <w:szCs w:val="24"/>
        </w:rPr>
        <w:t xml:space="preserve">Das </w:t>
      </w:r>
      <w:r w:rsidR="002F2577">
        <w:rPr>
          <w:sz w:val="24"/>
          <w:szCs w:val="24"/>
        </w:rPr>
        <w:t>Ö</w:t>
      </w:r>
      <w:r>
        <w:rPr>
          <w:sz w:val="24"/>
          <w:szCs w:val="24"/>
        </w:rPr>
        <w:t xml:space="preserve">l in einem großen, schweren </w:t>
      </w:r>
      <w:r w:rsidR="002F2577">
        <w:rPr>
          <w:sz w:val="24"/>
          <w:szCs w:val="24"/>
        </w:rPr>
        <w:t>T</w:t>
      </w:r>
      <w:r>
        <w:rPr>
          <w:sz w:val="24"/>
          <w:szCs w:val="24"/>
        </w:rPr>
        <w:t xml:space="preserve">opf erhitze, das Hackfleisch darin unter Rühren scharf anbraten. Die Zwiebeln und </w:t>
      </w:r>
      <w:r w:rsidR="00D529BC">
        <w:rPr>
          <w:sz w:val="24"/>
          <w:szCs w:val="24"/>
        </w:rPr>
        <w:t>d</w:t>
      </w:r>
      <w:r>
        <w:rPr>
          <w:sz w:val="24"/>
          <w:szCs w:val="24"/>
        </w:rPr>
        <w:t>en Kno</w:t>
      </w:r>
      <w:r w:rsidR="00454B55">
        <w:rPr>
          <w:sz w:val="24"/>
          <w:szCs w:val="24"/>
        </w:rPr>
        <w:t xml:space="preserve">blauch </w:t>
      </w:r>
      <w:r>
        <w:rPr>
          <w:sz w:val="24"/>
          <w:szCs w:val="24"/>
        </w:rPr>
        <w:t>auch dazugeben</w:t>
      </w:r>
      <w:r w:rsidR="00414812">
        <w:rPr>
          <w:sz w:val="24"/>
          <w:szCs w:val="24"/>
        </w:rPr>
        <w:t xml:space="preserve"> und kurz mitbraten, dann das vorbereitete </w:t>
      </w:r>
      <w:r w:rsidR="00454B55">
        <w:rPr>
          <w:sz w:val="24"/>
          <w:szCs w:val="24"/>
        </w:rPr>
        <w:t>G</w:t>
      </w:r>
      <w:r w:rsidR="00414812">
        <w:rPr>
          <w:sz w:val="24"/>
          <w:szCs w:val="24"/>
        </w:rPr>
        <w:t xml:space="preserve">emüse, zuletzt die </w:t>
      </w:r>
      <w:r w:rsidR="00454B55">
        <w:rPr>
          <w:sz w:val="24"/>
          <w:szCs w:val="24"/>
        </w:rPr>
        <w:t>T</w:t>
      </w:r>
      <w:r w:rsidR="00414812">
        <w:rPr>
          <w:sz w:val="24"/>
          <w:szCs w:val="24"/>
        </w:rPr>
        <w:t xml:space="preserve">omaten einrühren. </w:t>
      </w:r>
    </w:p>
    <w:p w14:paraId="0FF59589" w14:textId="68DAC160" w:rsidR="00414812" w:rsidRDefault="00414812" w:rsidP="00E76E01">
      <w:pPr>
        <w:pStyle w:val="ListParagraph"/>
        <w:numPr>
          <w:ilvl w:val="0"/>
          <w:numId w:val="6"/>
        </w:numPr>
        <w:tabs>
          <w:tab w:val="center" w:pos="4896"/>
        </w:tabs>
        <w:spacing w:after="120"/>
        <w:ind w:left="714" w:hanging="357"/>
        <w:contextualSpacing w:val="0"/>
        <w:jc w:val="both"/>
        <w:rPr>
          <w:sz w:val="24"/>
          <w:szCs w:val="24"/>
        </w:rPr>
      </w:pPr>
      <w:r>
        <w:rPr>
          <w:sz w:val="24"/>
          <w:szCs w:val="24"/>
        </w:rPr>
        <w:t xml:space="preserve">Mit dem Wein und einem ¼ l Brühe ablöschen, </w:t>
      </w:r>
      <w:r w:rsidR="00D529BC">
        <w:rPr>
          <w:sz w:val="24"/>
          <w:szCs w:val="24"/>
        </w:rPr>
        <w:t xml:space="preserve">mit </w:t>
      </w:r>
      <w:r w:rsidR="00454B55">
        <w:rPr>
          <w:sz w:val="24"/>
          <w:szCs w:val="24"/>
        </w:rPr>
        <w:t>T</w:t>
      </w:r>
      <w:r w:rsidR="00D529BC">
        <w:rPr>
          <w:sz w:val="24"/>
          <w:szCs w:val="24"/>
        </w:rPr>
        <w:t>hymian, Chilipulver, Salz und Pfeffer kräf</w:t>
      </w:r>
      <w:r w:rsidR="00454B55">
        <w:rPr>
          <w:sz w:val="24"/>
          <w:szCs w:val="24"/>
        </w:rPr>
        <w:t>t</w:t>
      </w:r>
      <w:r w:rsidR="00D529BC">
        <w:rPr>
          <w:sz w:val="24"/>
          <w:szCs w:val="24"/>
        </w:rPr>
        <w:t>ig würzen. Aufkochen und zugedeckt bei milder Hitze 1-1/2 Stunden s</w:t>
      </w:r>
      <w:r w:rsidR="00454B55">
        <w:rPr>
          <w:sz w:val="24"/>
          <w:szCs w:val="24"/>
        </w:rPr>
        <w:t>ch</w:t>
      </w:r>
      <w:r w:rsidR="00D529BC">
        <w:rPr>
          <w:sz w:val="24"/>
          <w:szCs w:val="24"/>
        </w:rPr>
        <w:t>moren.</w:t>
      </w:r>
    </w:p>
    <w:p w14:paraId="4FFDCEA7" w14:textId="362AFD4E" w:rsidR="003C1C67" w:rsidRDefault="00D529BC" w:rsidP="00E76E01">
      <w:pPr>
        <w:pStyle w:val="ListParagraph"/>
        <w:numPr>
          <w:ilvl w:val="0"/>
          <w:numId w:val="6"/>
        </w:numPr>
        <w:tabs>
          <w:tab w:val="center" w:pos="4896"/>
        </w:tabs>
        <w:spacing w:after="120"/>
        <w:ind w:left="714" w:hanging="357"/>
        <w:contextualSpacing w:val="0"/>
        <w:jc w:val="both"/>
        <w:rPr>
          <w:sz w:val="24"/>
          <w:szCs w:val="24"/>
        </w:rPr>
      </w:pPr>
      <w:r>
        <w:rPr>
          <w:sz w:val="24"/>
          <w:szCs w:val="24"/>
        </w:rPr>
        <w:t xml:space="preserve">Die Bohnen in ein Sieb abgießen und kalt abbrausen. Zum </w:t>
      </w:r>
      <w:r w:rsidR="00454B55">
        <w:rPr>
          <w:sz w:val="24"/>
          <w:szCs w:val="24"/>
        </w:rPr>
        <w:t>C</w:t>
      </w:r>
      <w:r>
        <w:rPr>
          <w:sz w:val="24"/>
          <w:szCs w:val="24"/>
        </w:rPr>
        <w:t xml:space="preserve">hili geben, alles gründlich mischen. Eventuell noch etwas Brühe angießen, es soll ein saftiges </w:t>
      </w:r>
      <w:r w:rsidR="00454B55">
        <w:rPr>
          <w:sz w:val="24"/>
          <w:szCs w:val="24"/>
        </w:rPr>
        <w:t>R</w:t>
      </w:r>
      <w:r>
        <w:rPr>
          <w:sz w:val="24"/>
          <w:szCs w:val="24"/>
        </w:rPr>
        <w:t xml:space="preserve">agout entstehen. </w:t>
      </w:r>
      <w:r>
        <w:rPr>
          <w:sz w:val="24"/>
          <w:szCs w:val="24"/>
        </w:rPr>
        <w:lastRenderedPageBreak/>
        <w:t>Weiter 15 Min. schmoren, das Chili nochmals würzig abschmecken und mit Kräutern garniert servieren.</w:t>
      </w:r>
    </w:p>
    <w:p w14:paraId="4DEDC853" w14:textId="39D4E9A3" w:rsidR="00D529BC" w:rsidRPr="003C1C67" w:rsidRDefault="003C1C67" w:rsidP="003C1C67">
      <w:pPr>
        <w:rPr>
          <w:sz w:val="24"/>
          <w:szCs w:val="24"/>
        </w:rPr>
      </w:pPr>
      <w:r>
        <w:rPr>
          <w:sz w:val="24"/>
          <w:szCs w:val="24"/>
        </w:rPr>
        <w:br w:type="page"/>
      </w:r>
    </w:p>
    <w:p w14:paraId="61945B9B" w14:textId="6E60A39A" w:rsidR="00B2773F" w:rsidRDefault="00B2773F">
      <w:pPr>
        <w:rPr>
          <w:sz w:val="24"/>
          <w:szCs w:val="24"/>
        </w:rPr>
      </w:pPr>
      <w:r>
        <w:rPr>
          <w:sz w:val="24"/>
          <w:szCs w:val="24"/>
        </w:rPr>
        <w:lastRenderedPageBreak/>
        <w:br w:type="page"/>
      </w:r>
    </w:p>
    <w:p w14:paraId="564CCBAE" w14:textId="080837C5" w:rsidR="00B56B43" w:rsidRDefault="00B56B43">
      <w:pPr>
        <w:rPr>
          <w:sz w:val="24"/>
          <w:szCs w:val="24"/>
        </w:rPr>
      </w:pPr>
    </w:p>
    <w:p w14:paraId="7A1AF407" w14:textId="5F6A2768" w:rsidR="00427E72" w:rsidRDefault="00AA6C07" w:rsidP="002F2141">
      <w:pPr>
        <w:ind w:left="708"/>
        <w:jc w:val="both"/>
        <w:rPr>
          <w:sz w:val="24"/>
          <w:szCs w:val="24"/>
        </w:rPr>
      </w:pPr>
      <w:r>
        <w:rPr>
          <w:sz w:val="24"/>
          <w:szCs w:val="24"/>
        </w:rPr>
        <w:t xml:space="preserve">Für das klassische französische Rezept benötigt man einen ausgewachsenen Hahn (den gab es natürlich in Uganda). Ein junges Tier würde in diesem Schmortopf trocken. Das Problem ist, dass es nicht möglich ist, sich einen Hahn zu beschaffen. Hähne gibt es heute praktisch nicht mehr. Die Hauptzutat ist ausgestorben. Aber man kann auch eine Poularde nehmen. Das ist ein nicht mehr ganz so junges, schweres Huhn mit aromatischem Fleisch. </w:t>
      </w:r>
      <w:r w:rsidR="008A2B60">
        <w:rPr>
          <w:sz w:val="24"/>
          <w:szCs w:val="24"/>
        </w:rPr>
        <w:br w:type="page"/>
      </w:r>
    </w:p>
    <w:p w14:paraId="18573571" w14:textId="77777777" w:rsidR="000563B2" w:rsidRDefault="000563B2" w:rsidP="000563B2">
      <w:pPr>
        <w:pStyle w:val="Heading2"/>
        <w:spacing w:after="240"/>
      </w:pPr>
      <w:r>
        <w:lastRenderedPageBreak/>
        <w:t>Currywurst mit Pommes und Mango-Ketchup</w:t>
      </w:r>
      <w:r>
        <w:rPr>
          <w:rStyle w:val="FootnoteReference"/>
        </w:rPr>
        <w:footnoteReference w:id="639"/>
      </w:r>
      <w:r>
        <w:t xml:space="preserve"> </w:t>
      </w:r>
    </w:p>
    <w:p w14:paraId="64A9FD6A" w14:textId="77777777" w:rsidR="000563B2" w:rsidRPr="009D438F" w:rsidRDefault="000563B2" w:rsidP="000563B2">
      <w:pPr>
        <w:rPr>
          <w:sz w:val="24"/>
          <w:szCs w:val="24"/>
          <w:u w:val="single"/>
        </w:rPr>
      </w:pPr>
      <w:r w:rsidRPr="009D438F">
        <w:rPr>
          <w:sz w:val="24"/>
          <w:szCs w:val="24"/>
          <w:u w:val="single"/>
        </w:rPr>
        <w:t>Zutaten:</w:t>
      </w:r>
    </w:p>
    <w:p w14:paraId="686BA708" w14:textId="77777777" w:rsidR="000563B2" w:rsidRDefault="000563B2" w:rsidP="000563B2">
      <w:pPr>
        <w:rPr>
          <w:sz w:val="24"/>
          <w:szCs w:val="24"/>
        </w:rPr>
      </w:pPr>
      <w:r>
        <w:rPr>
          <w:sz w:val="24"/>
          <w:szCs w:val="24"/>
        </w:rPr>
        <w:t>1 EL Sonnenblumenöl</w:t>
      </w:r>
    </w:p>
    <w:p w14:paraId="04F3C60F" w14:textId="77777777" w:rsidR="000563B2" w:rsidRDefault="000563B2" w:rsidP="000563B2">
      <w:pPr>
        <w:rPr>
          <w:sz w:val="24"/>
          <w:szCs w:val="24"/>
        </w:rPr>
      </w:pPr>
      <w:r>
        <w:rPr>
          <w:sz w:val="24"/>
          <w:szCs w:val="24"/>
        </w:rPr>
        <w:t>1 Kalbsbratwurst ohne Haut</w:t>
      </w:r>
    </w:p>
    <w:p w14:paraId="1701F35C" w14:textId="77777777" w:rsidR="000563B2" w:rsidRDefault="000563B2" w:rsidP="000563B2">
      <w:pPr>
        <w:rPr>
          <w:sz w:val="24"/>
          <w:szCs w:val="24"/>
        </w:rPr>
      </w:pPr>
      <w:r>
        <w:rPr>
          <w:sz w:val="24"/>
          <w:szCs w:val="24"/>
        </w:rPr>
        <w:t>4 Cherrytomaten geviertelt</w:t>
      </w:r>
    </w:p>
    <w:p w14:paraId="40E1D5F5" w14:textId="77777777" w:rsidR="000563B2" w:rsidRDefault="000563B2" w:rsidP="000563B2">
      <w:pPr>
        <w:rPr>
          <w:sz w:val="24"/>
          <w:szCs w:val="24"/>
        </w:rPr>
      </w:pPr>
      <w:r>
        <w:rPr>
          <w:sz w:val="24"/>
          <w:szCs w:val="24"/>
        </w:rPr>
        <w:t>1 kleine Zwiebel in dünne Streifen geschnitten</w:t>
      </w:r>
    </w:p>
    <w:p w14:paraId="32D9E10F" w14:textId="77777777" w:rsidR="000563B2" w:rsidRPr="0091663D" w:rsidRDefault="000563B2" w:rsidP="000563B2">
      <w:pPr>
        <w:rPr>
          <w:sz w:val="24"/>
          <w:szCs w:val="24"/>
          <w:lang w:val="en-US"/>
        </w:rPr>
      </w:pPr>
      <w:r w:rsidRPr="0091663D">
        <w:rPr>
          <w:sz w:val="24"/>
          <w:szCs w:val="24"/>
          <w:lang w:val="en-US"/>
        </w:rPr>
        <w:t>2 EL Mango-Chutney</w:t>
      </w:r>
    </w:p>
    <w:p w14:paraId="6B9BDA1B" w14:textId="77777777" w:rsidR="000563B2" w:rsidRPr="0091663D" w:rsidRDefault="000563B2" w:rsidP="000563B2">
      <w:pPr>
        <w:rPr>
          <w:sz w:val="24"/>
          <w:szCs w:val="24"/>
          <w:lang w:val="en-US"/>
        </w:rPr>
      </w:pPr>
      <w:r w:rsidRPr="0091663D">
        <w:rPr>
          <w:sz w:val="24"/>
          <w:szCs w:val="24"/>
          <w:lang w:val="en-US"/>
        </w:rPr>
        <w:t>1 EL Sweet Chili Sauce</w:t>
      </w:r>
    </w:p>
    <w:p w14:paraId="550B3FF5" w14:textId="77777777" w:rsidR="000563B2" w:rsidRDefault="000563B2" w:rsidP="000563B2">
      <w:pPr>
        <w:rPr>
          <w:sz w:val="24"/>
          <w:szCs w:val="24"/>
        </w:rPr>
      </w:pPr>
      <w:r>
        <w:rPr>
          <w:sz w:val="24"/>
          <w:szCs w:val="24"/>
        </w:rPr>
        <w:t>1 TL mildes Currypulver</w:t>
      </w:r>
    </w:p>
    <w:p w14:paraId="2BA1877A" w14:textId="77777777" w:rsidR="000563B2" w:rsidRDefault="000563B2" w:rsidP="000563B2">
      <w:pPr>
        <w:rPr>
          <w:sz w:val="24"/>
          <w:szCs w:val="24"/>
        </w:rPr>
      </w:pPr>
      <w:r>
        <w:rPr>
          <w:sz w:val="24"/>
          <w:szCs w:val="24"/>
        </w:rPr>
        <w:t>1 Prise Fleur de Sel</w:t>
      </w:r>
    </w:p>
    <w:p w14:paraId="6ED71541" w14:textId="77777777" w:rsidR="000563B2" w:rsidRDefault="000563B2" w:rsidP="000563B2">
      <w:pPr>
        <w:rPr>
          <w:sz w:val="24"/>
          <w:szCs w:val="24"/>
        </w:rPr>
      </w:pPr>
      <w:r>
        <w:rPr>
          <w:sz w:val="24"/>
          <w:szCs w:val="24"/>
        </w:rPr>
        <w:t>Etwas gehackter Koriander</w:t>
      </w:r>
    </w:p>
    <w:p w14:paraId="4C5758D2" w14:textId="77777777" w:rsidR="000563B2" w:rsidRDefault="000563B2" w:rsidP="000563B2">
      <w:pPr>
        <w:rPr>
          <w:sz w:val="24"/>
          <w:szCs w:val="24"/>
        </w:rPr>
      </w:pPr>
      <w:r>
        <w:rPr>
          <w:sz w:val="24"/>
          <w:szCs w:val="24"/>
        </w:rPr>
        <w:t>Currypulver zum Bestäuben</w:t>
      </w:r>
    </w:p>
    <w:p w14:paraId="4DF75405" w14:textId="77777777" w:rsidR="000563B2" w:rsidRDefault="000563B2" w:rsidP="000563B2">
      <w:pPr>
        <w:rPr>
          <w:sz w:val="24"/>
          <w:szCs w:val="24"/>
        </w:rPr>
      </w:pPr>
    </w:p>
    <w:p w14:paraId="245F1497" w14:textId="77777777" w:rsidR="000563B2" w:rsidRDefault="000563B2" w:rsidP="000563B2">
      <w:pPr>
        <w:rPr>
          <w:sz w:val="24"/>
          <w:szCs w:val="24"/>
        </w:rPr>
      </w:pPr>
      <w:r>
        <w:rPr>
          <w:sz w:val="24"/>
          <w:szCs w:val="24"/>
        </w:rPr>
        <w:t>Zubereitung:</w:t>
      </w:r>
    </w:p>
    <w:p w14:paraId="6EA5B759" w14:textId="77777777" w:rsidR="000563B2" w:rsidRPr="00910FE1" w:rsidRDefault="000563B2" w:rsidP="00B40E8C">
      <w:pPr>
        <w:pStyle w:val="ListParagraph"/>
        <w:numPr>
          <w:ilvl w:val="0"/>
          <w:numId w:val="1478"/>
        </w:numPr>
        <w:spacing w:after="120"/>
        <w:ind w:left="714" w:hanging="357"/>
        <w:contextualSpacing w:val="0"/>
        <w:jc w:val="both"/>
        <w:rPr>
          <w:sz w:val="24"/>
          <w:szCs w:val="24"/>
        </w:rPr>
      </w:pPr>
      <w:r w:rsidRPr="00910FE1">
        <w:rPr>
          <w:sz w:val="24"/>
          <w:szCs w:val="24"/>
        </w:rPr>
        <w:t>Kalbsbratwurst in Scheiben schneiden. Rundherum goldgelb anbraten, herausnehmen und mit einem Küchenkrepp abtupfen. Zwiebeln mit den Tomaten in der Pfanne anschwitzen. Das Currypulver hinzufügen und etwa 1 Minute bei mittlerer Hitze mitrösten.</w:t>
      </w:r>
    </w:p>
    <w:p w14:paraId="6677D102" w14:textId="77777777" w:rsidR="000563B2" w:rsidRPr="00910FE1" w:rsidRDefault="000563B2" w:rsidP="00B40E8C">
      <w:pPr>
        <w:pStyle w:val="ListParagraph"/>
        <w:numPr>
          <w:ilvl w:val="0"/>
          <w:numId w:val="1478"/>
        </w:numPr>
        <w:spacing w:after="120"/>
        <w:ind w:left="714" w:hanging="357"/>
        <w:contextualSpacing w:val="0"/>
        <w:jc w:val="both"/>
        <w:rPr>
          <w:sz w:val="24"/>
          <w:szCs w:val="24"/>
        </w:rPr>
      </w:pPr>
      <w:r w:rsidRPr="00910FE1">
        <w:rPr>
          <w:sz w:val="24"/>
          <w:szCs w:val="24"/>
        </w:rPr>
        <w:t xml:space="preserve">Mit Mango-Chutney und Sweet Chili Sauce ablöschen und den Herd ausschalten. Die Bratwurst wieder in die Pfanne geben und in der Sauce schwenken. Mit Fleur de Sel und Koriander verfeinern. Mit Currypulver bestäuben. </w:t>
      </w:r>
    </w:p>
    <w:p w14:paraId="1D9A2759" w14:textId="77777777" w:rsidR="000563B2" w:rsidRDefault="000563B2" w:rsidP="000563B2">
      <w:pPr>
        <w:rPr>
          <w:sz w:val="24"/>
          <w:szCs w:val="24"/>
        </w:rPr>
      </w:pPr>
    </w:p>
    <w:p w14:paraId="3DE45135" w14:textId="77777777" w:rsidR="000563B2" w:rsidRPr="009D438F" w:rsidRDefault="000563B2" w:rsidP="000563B2">
      <w:pPr>
        <w:rPr>
          <w:i/>
          <w:iCs/>
          <w:sz w:val="24"/>
          <w:szCs w:val="24"/>
        </w:rPr>
      </w:pPr>
      <w:r>
        <w:rPr>
          <w:i/>
          <w:iCs/>
          <w:sz w:val="24"/>
          <w:szCs w:val="24"/>
        </w:rPr>
        <w:t xml:space="preserve">Für die </w:t>
      </w:r>
      <w:r w:rsidRPr="009D438F">
        <w:rPr>
          <w:i/>
          <w:iCs/>
          <w:sz w:val="24"/>
          <w:szCs w:val="24"/>
        </w:rPr>
        <w:t>Pommes</w:t>
      </w:r>
    </w:p>
    <w:p w14:paraId="7B0C29DA" w14:textId="77777777" w:rsidR="000563B2" w:rsidRDefault="000563B2" w:rsidP="000563B2">
      <w:pPr>
        <w:rPr>
          <w:sz w:val="24"/>
          <w:szCs w:val="24"/>
        </w:rPr>
      </w:pPr>
      <w:r>
        <w:rPr>
          <w:sz w:val="24"/>
          <w:szCs w:val="24"/>
        </w:rPr>
        <w:t>4 große mehlig kochende Kartoffeln</w:t>
      </w:r>
    </w:p>
    <w:p w14:paraId="1CAE9AF7" w14:textId="77777777" w:rsidR="000563B2" w:rsidRDefault="000563B2" w:rsidP="000563B2">
      <w:pPr>
        <w:rPr>
          <w:sz w:val="24"/>
          <w:szCs w:val="24"/>
        </w:rPr>
      </w:pPr>
      <w:r>
        <w:rPr>
          <w:sz w:val="24"/>
          <w:szCs w:val="24"/>
        </w:rPr>
        <w:t>500 ml Erdnussöl</w:t>
      </w:r>
    </w:p>
    <w:p w14:paraId="717BB87D" w14:textId="77777777" w:rsidR="000563B2" w:rsidRDefault="000563B2" w:rsidP="000563B2">
      <w:pPr>
        <w:rPr>
          <w:sz w:val="24"/>
          <w:szCs w:val="24"/>
        </w:rPr>
      </w:pPr>
      <w:r>
        <w:rPr>
          <w:sz w:val="24"/>
          <w:szCs w:val="24"/>
        </w:rPr>
        <w:t>Grobes Meersalz, Salz</w:t>
      </w:r>
    </w:p>
    <w:p w14:paraId="32618D8B" w14:textId="77777777" w:rsidR="000563B2" w:rsidRDefault="000563B2" w:rsidP="000563B2">
      <w:pPr>
        <w:jc w:val="both"/>
        <w:rPr>
          <w:sz w:val="24"/>
          <w:szCs w:val="24"/>
        </w:rPr>
      </w:pPr>
      <w:r>
        <w:rPr>
          <w:sz w:val="24"/>
          <w:szCs w:val="24"/>
        </w:rPr>
        <w:t>Kartoffeln schälen und in fingerdicke Balkenschneiden. In sprudelndem Wasser 2 Minuten abkochen. Herausnehmen und gut abtropfen lassen. Erdnussöl in einem Topf auf etwa 200°C erhitzen und die Pommes knusprig goldgelb ausbacken. Kurz vor dem Servieren mit Salz und Fleur de Sel bestreuen.</w:t>
      </w:r>
    </w:p>
    <w:p w14:paraId="637FEA55" w14:textId="77777777" w:rsidR="000563B2" w:rsidRDefault="000563B2" w:rsidP="000563B2">
      <w:pPr>
        <w:rPr>
          <w:sz w:val="24"/>
          <w:szCs w:val="24"/>
        </w:rPr>
      </w:pPr>
    </w:p>
    <w:p w14:paraId="3D4D9ABE" w14:textId="77777777" w:rsidR="000563B2" w:rsidRPr="007C56F3" w:rsidRDefault="000563B2" w:rsidP="000563B2">
      <w:pPr>
        <w:rPr>
          <w:i/>
          <w:iCs/>
          <w:sz w:val="24"/>
          <w:szCs w:val="24"/>
        </w:rPr>
      </w:pPr>
      <w:r w:rsidRPr="007C56F3">
        <w:rPr>
          <w:i/>
          <w:iCs/>
          <w:sz w:val="24"/>
          <w:szCs w:val="24"/>
        </w:rPr>
        <w:lastRenderedPageBreak/>
        <w:t>Für den Mango-Ketchup</w:t>
      </w:r>
    </w:p>
    <w:p w14:paraId="65363906" w14:textId="77777777" w:rsidR="000563B2" w:rsidRDefault="000563B2" w:rsidP="000563B2">
      <w:pPr>
        <w:rPr>
          <w:sz w:val="24"/>
          <w:szCs w:val="24"/>
        </w:rPr>
      </w:pPr>
      <w:r>
        <w:rPr>
          <w:sz w:val="24"/>
          <w:szCs w:val="24"/>
        </w:rPr>
        <w:t>1 reife Mango</w:t>
      </w:r>
    </w:p>
    <w:p w14:paraId="6C367863" w14:textId="77777777" w:rsidR="000563B2" w:rsidRDefault="000563B2" w:rsidP="000563B2">
      <w:pPr>
        <w:rPr>
          <w:sz w:val="24"/>
          <w:szCs w:val="24"/>
        </w:rPr>
      </w:pPr>
      <w:r>
        <w:rPr>
          <w:sz w:val="24"/>
          <w:szCs w:val="24"/>
        </w:rPr>
        <w:t>2 EL Rohrzucker</w:t>
      </w:r>
    </w:p>
    <w:p w14:paraId="00B56CAC" w14:textId="77777777" w:rsidR="000563B2" w:rsidRDefault="000563B2" w:rsidP="000563B2">
      <w:pPr>
        <w:rPr>
          <w:sz w:val="24"/>
          <w:szCs w:val="24"/>
        </w:rPr>
      </w:pPr>
      <w:r>
        <w:rPr>
          <w:sz w:val="24"/>
          <w:szCs w:val="24"/>
        </w:rPr>
        <w:t>1 kleine Zwiebel</w:t>
      </w:r>
    </w:p>
    <w:p w14:paraId="4B16BBF4" w14:textId="77777777" w:rsidR="000563B2" w:rsidRDefault="000563B2" w:rsidP="000563B2">
      <w:pPr>
        <w:rPr>
          <w:sz w:val="24"/>
          <w:szCs w:val="24"/>
        </w:rPr>
      </w:pPr>
      <w:r>
        <w:rPr>
          <w:sz w:val="24"/>
          <w:szCs w:val="24"/>
        </w:rPr>
        <w:t>2 EL Apfelessig</w:t>
      </w:r>
    </w:p>
    <w:p w14:paraId="423565B2" w14:textId="77777777" w:rsidR="000563B2" w:rsidRDefault="000563B2" w:rsidP="000563B2">
      <w:pPr>
        <w:rPr>
          <w:sz w:val="24"/>
          <w:szCs w:val="24"/>
        </w:rPr>
      </w:pPr>
      <w:r>
        <w:rPr>
          <w:sz w:val="24"/>
          <w:szCs w:val="24"/>
        </w:rPr>
        <w:t>1 Prise Salz</w:t>
      </w:r>
    </w:p>
    <w:p w14:paraId="158B2BBE" w14:textId="77777777" w:rsidR="000563B2" w:rsidRDefault="000563B2" w:rsidP="000563B2">
      <w:pPr>
        <w:rPr>
          <w:sz w:val="24"/>
          <w:szCs w:val="24"/>
        </w:rPr>
      </w:pPr>
      <w:r>
        <w:rPr>
          <w:sz w:val="24"/>
          <w:szCs w:val="24"/>
        </w:rPr>
        <w:t>¼ TL frischer Ingwer, fein gerieben</w:t>
      </w:r>
    </w:p>
    <w:p w14:paraId="1719D5D8" w14:textId="77777777" w:rsidR="000563B2" w:rsidRDefault="000563B2" w:rsidP="000563B2">
      <w:pPr>
        <w:rPr>
          <w:sz w:val="24"/>
          <w:szCs w:val="24"/>
        </w:rPr>
      </w:pPr>
      <w:r>
        <w:rPr>
          <w:sz w:val="24"/>
          <w:szCs w:val="24"/>
        </w:rPr>
        <w:t>Saft von ½ Limette</w:t>
      </w:r>
    </w:p>
    <w:p w14:paraId="552D6D53" w14:textId="77777777" w:rsidR="000563B2" w:rsidRDefault="000563B2" w:rsidP="000563B2">
      <w:pPr>
        <w:rPr>
          <w:sz w:val="24"/>
          <w:szCs w:val="24"/>
        </w:rPr>
      </w:pPr>
      <w:r>
        <w:rPr>
          <w:sz w:val="24"/>
          <w:szCs w:val="24"/>
        </w:rPr>
        <w:t>Meersalz, Pfeffer</w:t>
      </w:r>
    </w:p>
    <w:p w14:paraId="4AC7E949" w14:textId="77777777" w:rsidR="000563B2" w:rsidRDefault="000563B2" w:rsidP="000563B2">
      <w:pPr>
        <w:rPr>
          <w:sz w:val="24"/>
          <w:szCs w:val="24"/>
        </w:rPr>
      </w:pPr>
      <w:r>
        <w:rPr>
          <w:sz w:val="24"/>
          <w:szCs w:val="24"/>
        </w:rPr>
        <w:t>1 Prise gemahlenes Chilipulver</w:t>
      </w:r>
    </w:p>
    <w:p w14:paraId="724D7114" w14:textId="77777777" w:rsidR="000563B2" w:rsidRDefault="000563B2" w:rsidP="000563B2">
      <w:pPr>
        <w:rPr>
          <w:sz w:val="24"/>
          <w:szCs w:val="24"/>
        </w:rPr>
      </w:pPr>
    </w:p>
    <w:p w14:paraId="1FF80B1F" w14:textId="77777777" w:rsidR="000563B2" w:rsidRPr="006C5F46" w:rsidRDefault="000563B2" w:rsidP="00B40E8C">
      <w:pPr>
        <w:pStyle w:val="ListParagraph"/>
        <w:numPr>
          <w:ilvl w:val="0"/>
          <w:numId w:val="307"/>
        </w:numPr>
        <w:spacing w:after="120"/>
        <w:ind w:left="714" w:hanging="357"/>
        <w:contextualSpacing w:val="0"/>
        <w:jc w:val="both"/>
        <w:rPr>
          <w:sz w:val="24"/>
          <w:szCs w:val="24"/>
        </w:rPr>
      </w:pPr>
      <w:r w:rsidRPr="006C5F46">
        <w:rPr>
          <w:sz w:val="24"/>
          <w:szCs w:val="24"/>
        </w:rPr>
        <w:t>Die Mango schälen und in Würfel schneiden. Den Zucker in einem Topf mit einem Schluck Wasser karamellisieren, bis er goldgelb ist.</w:t>
      </w:r>
    </w:p>
    <w:p w14:paraId="09CF6BAC" w14:textId="77777777" w:rsidR="000563B2" w:rsidRDefault="000563B2" w:rsidP="00B40E8C">
      <w:pPr>
        <w:pStyle w:val="ListParagraph"/>
        <w:numPr>
          <w:ilvl w:val="0"/>
          <w:numId w:val="307"/>
        </w:numPr>
        <w:spacing w:after="120"/>
        <w:ind w:left="714" w:hanging="357"/>
        <w:contextualSpacing w:val="0"/>
        <w:jc w:val="both"/>
        <w:rPr>
          <w:sz w:val="24"/>
          <w:szCs w:val="24"/>
        </w:rPr>
      </w:pPr>
      <w:r w:rsidRPr="006C5F46">
        <w:rPr>
          <w:sz w:val="24"/>
          <w:szCs w:val="24"/>
        </w:rPr>
        <w:t xml:space="preserve">Die Zwiebel in feine Würfel schneiden, hinzugeben und mit dem Essig ablöschen. Die gewürfelte Mango, Ingwer und Limettensaft in den Topf geben, eventuell etwas Wasser dazugeben. Alles weich kochen. Mit dem Mixstab pürieren, mit Salz, Pfeffer </w:t>
      </w:r>
      <w:r>
        <w:rPr>
          <w:sz w:val="24"/>
          <w:szCs w:val="24"/>
        </w:rPr>
        <w:t>und</w:t>
      </w:r>
      <w:r w:rsidRPr="006C5F46">
        <w:rPr>
          <w:sz w:val="24"/>
          <w:szCs w:val="24"/>
        </w:rPr>
        <w:t xml:space="preserve"> Chili abschmecken.</w:t>
      </w:r>
    </w:p>
    <w:p w14:paraId="75625CEE" w14:textId="77777777" w:rsidR="000563B2" w:rsidRDefault="000563B2" w:rsidP="000563B2">
      <w:pPr>
        <w:rPr>
          <w:sz w:val="24"/>
          <w:szCs w:val="24"/>
        </w:rPr>
      </w:pPr>
      <w:r>
        <w:rPr>
          <w:sz w:val="24"/>
          <w:szCs w:val="24"/>
        </w:rPr>
        <w:br w:type="page"/>
      </w:r>
    </w:p>
    <w:p w14:paraId="625C95D4" w14:textId="00B72B55" w:rsidR="00F8300D" w:rsidRPr="00D551B6" w:rsidRDefault="00F8300D" w:rsidP="00F8300D">
      <w:pPr>
        <w:pStyle w:val="Heading2"/>
        <w:spacing w:after="240"/>
      </w:pPr>
      <w:r w:rsidRPr="00D551B6">
        <w:lastRenderedPageBreak/>
        <w:t>Pulled Chicken Burger</w:t>
      </w:r>
      <w:r>
        <w:rPr>
          <w:rStyle w:val="FootnoteReference"/>
          <w:lang w:val="en-US"/>
        </w:rPr>
        <w:footnoteReference w:id="640"/>
      </w:r>
      <w:r w:rsidRPr="00D551B6">
        <w:t xml:space="preserve"> </w:t>
      </w:r>
    </w:p>
    <w:p w14:paraId="14ECC900" w14:textId="77777777" w:rsidR="00F8300D" w:rsidRPr="003A4469" w:rsidRDefault="00F8300D" w:rsidP="00F8300D">
      <w:pPr>
        <w:rPr>
          <w:sz w:val="24"/>
          <w:szCs w:val="24"/>
        </w:rPr>
      </w:pPr>
      <w:r w:rsidRPr="00F16066">
        <w:rPr>
          <w:sz w:val="24"/>
          <w:szCs w:val="24"/>
          <w:u w:val="single"/>
        </w:rPr>
        <w:t>Zutaten</w:t>
      </w:r>
      <w:r w:rsidRPr="003A4469">
        <w:rPr>
          <w:sz w:val="24"/>
          <w:szCs w:val="24"/>
        </w:rPr>
        <w:t xml:space="preserve"> </w:t>
      </w:r>
      <w:r>
        <w:rPr>
          <w:sz w:val="24"/>
          <w:szCs w:val="24"/>
        </w:rPr>
        <w:t>(</w:t>
      </w:r>
      <w:r w:rsidRPr="003A4469">
        <w:rPr>
          <w:sz w:val="24"/>
          <w:szCs w:val="24"/>
        </w:rPr>
        <w:t>für 4 Burger)</w:t>
      </w:r>
    </w:p>
    <w:p w14:paraId="5AE7B674" w14:textId="77777777" w:rsidR="00F8300D" w:rsidRPr="00D551B6" w:rsidRDefault="00F8300D" w:rsidP="00F8300D">
      <w:pPr>
        <w:rPr>
          <w:sz w:val="24"/>
          <w:szCs w:val="24"/>
          <w:lang w:val="en-US"/>
        </w:rPr>
      </w:pPr>
      <w:r w:rsidRPr="00D551B6">
        <w:rPr>
          <w:sz w:val="24"/>
          <w:szCs w:val="24"/>
          <w:lang w:val="en-US"/>
        </w:rPr>
        <w:t>4 Cloud-Bread-Burger-</w:t>
      </w:r>
      <w:proofErr w:type="spellStart"/>
      <w:r w:rsidRPr="00D551B6">
        <w:rPr>
          <w:sz w:val="24"/>
          <w:szCs w:val="24"/>
          <w:lang w:val="en-US"/>
        </w:rPr>
        <w:t>Brötchen</w:t>
      </w:r>
      <w:proofErr w:type="spellEnd"/>
    </w:p>
    <w:p w14:paraId="064F557D" w14:textId="77777777" w:rsidR="00F8300D" w:rsidRPr="00D551B6" w:rsidRDefault="00F8300D" w:rsidP="00F8300D">
      <w:pPr>
        <w:rPr>
          <w:sz w:val="24"/>
          <w:szCs w:val="24"/>
          <w:lang w:val="en-US"/>
        </w:rPr>
      </w:pPr>
      <w:r w:rsidRPr="00D551B6">
        <w:rPr>
          <w:sz w:val="24"/>
          <w:szCs w:val="24"/>
          <w:lang w:val="en-US"/>
        </w:rPr>
        <w:t xml:space="preserve">25 g </w:t>
      </w:r>
      <w:proofErr w:type="spellStart"/>
      <w:r w:rsidRPr="00D551B6">
        <w:rPr>
          <w:sz w:val="24"/>
          <w:szCs w:val="24"/>
          <w:lang w:val="en-US"/>
        </w:rPr>
        <w:t>Pinienkerne</w:t>
      </w:r>
      <w:proofErr w:type="spellEnd"/>
    </w:p>
    <w:p w14:paraId="2C8F4B9E" w14:textId="77777777" w:rsidR="00F8300D" w:rsidRPr="003A4469" w:rsidRDefault="00F8300D" w:rsidP="00F8300D">
      <w:pPr>
        <w:rPr>
          <w:sz w:val="24"/>
          <w:szCs w:val="24"/>
        </w:rPr>
      </w:pPr>
      <w:r w:rsidRPr="003A4469">
        <w:rPr>
          <w:sz w:val="24"/>
          <w:szCs w:val="24"/>
        </w:rPr>
        <w:t>8 Tomaten</w:t>
      </w:r>
    </w:p>
    <w:p w14:paraId="1054B083" w14:textId="77777777" w:rsidR="00F8300D" w:rsidRPr="003A4469" w:rsidRDefault="00F8300D" w:rsidP="00F8300D">
      <w:pPr>
        <w:rPr>
          <w:sz w:val="24"/>
          <w:szCs w:val="24"/>
        </w:rPr>
      </w:pPr>
      <w:r w:rsidRPr="003A4469">
        <w:rPr>
          <w:sz w:val="24"/>
          <w:szCs w:val="24"/>
        </w:rPr>
        <w:t>3 TL Kapern</w:t>
      </w:r>
    </w:p>
    <w:p w14:paraId="1C044957" w14:textId="77777777" w:rsidR="00F8300D" w:rsidRPr="003A4469" w:rsidRDefault="00F8300D" w:rsidP="00F8300D">
      <w:pPr>
        <w:rPr>
          <w:sz w:val="24"/>
          <w:szCs w:val="24"/>
        </w:rPr>
      </w:pPr>
      <w:r w:rsidRPr="003A4469">
        <w:rPr>
          <w:sz w:val="24"/>
          <w:szCs w:val="24"/>
        </w:rPr>
        <w:t>1 Knoblauchzehe</w:t>
      </w:r>
    </w:p>
    <w:p w14:paraId="6B7E4779" w14:textId="77777777" w:rsidR="00F8300D" w:rsidRPr="003A4469" w:rsidRDefault="00F8300D" w:rsidP="00F8300D">
      <w:pPr>
        <w:rPr>
          <w:sz w:val="24"/>
          <w:szCs w:val="24"/>
        </w:rPr>
      </w:pPr>
      <w:r w:rsidRPr="003A4469">
        <w:rPr>
          <w:sz w:val="24"/>
          <w:szCs w:val="24"/>
        </w:rPr>
        <w:t>4 EL Olivenöl</w:t>
      </w:r>
    </w:p>
    <w:p w14:paraId="6688E7FD" w14:textId="77777777" w:rsidR="00F8300D" w:rsidRPr="003A4469" w:rsidRDefault="00F8300D" w:rsidP="00F8300D">
      <w:pPr>
        <w:rPr>
          <w:sz w:val="24"/>
          <w:szCs w:val="24"/>
        </w:rPr>
      </w:pPr>
      <w:r w:rsidRPr="003A4469">
        <w:rPr>
          <w:sz w:val="24"/>
          <w:szCs w:val="24"/>
        </w:rPr>
        <w:t>Salz</w:t>
      </w:r>
      <w:r>
        <w:rPr>
          <w:sz w:val="24"/>
          <w:szCs w:val="24"/>
        </w:rPr>
        <w:t xml:space="preserve">, </w:t>
      </w:r>
      <w:r w:rsidRPr="003A4469">
        <w:rPr>
          <w:sz w:val="24"/>
          <w:szCs w:val="24"/>
        </w:rPr>
        <w:t>Pfeffer</w:t>
      </w:r>
    </w:p>
    <w:p w14:paraId="2D38B8A4" w14:textId="77777777" w:rsidR="00F8300D" w:rsidRPr="003A4469" w:rsidRDefault="00F8300D" w:rsidP="00F8300D">
      <w:pPr>
        <w:rPr>
          <w:sz w:val="24"/>
          <w:szCs w:val="24"/>
        </w:rPr>
      </w:pPr>
      <w:r w:rsidRPr="003A4469">
        <w:rPr>
          <w:sz w:val="24"/>
          <w:szCs w:val="24"/>
        </w:rPr>
        <w:t>½-1 EL Balsamicoessig</w:t>
      </w:r>
    </w:p>
    <w:p w14:paraId="74103C59" w14:textId="77777777" w:rsidR="00F8300D" w:rsidRPr="003A4469" w:rsidRDefault="00F8300D" w:rsidP="00F8300D">
      <w:pPr>
        <w:rPr>
          <w:sz w:val="24"/>
          <w:szCs w:val="24"/>
        </w:rPr>
      </w:pPr>
      <w:r w:rsidRPr="003A4469">
        <w:rPr>
          <w:sz w:val="24"/>
          <w:szCs w:val="24"/>
        </w:rPr>
        <w:t>4 Hähnchenoberkeulen gegart</w:t>
      </w:r>
    </w:p>
    <w:p w14:paraId="2DE81B31" w14:textId="77777777" w:rsidR="00F8300D" w:rsidRDefault="00F8300D" w:rsidP="00F8300D">
      <w:pPr>
        <w:rPr>
          <w:sz w:val="24"/>
          <w:szCs w:val="24"/>
          <w:lang w:val="en-US"/>
        </w:rPr>
      </w:pPr>
      <w:r>
        <w:rPr>
          <w:sz w:val="24"/>
          <w:szCs w:val="24"/>
          <w:lang w:val="en-US"/>
        </w:rPr>
        <w:t>100 g Rucola</w:t>
      </w:r>
    </w:p>
    <w:p w14:paraId="3C680031" w14:textId="77777777" w:rsidR="00F8300D" w:rsidRDefault="00F8300D" w:rsidP="00F8300D">
      <w:pPr>
        <w:rPr>
          <w:sz w:val="24"/>
          <w:szCs w:val="24"/>
          <w:lang w:val="en-US"/>
        </w:rPr>
      </w:pPr>
    </w:p>
    <w:p w14:paraId="7CDC2606" w14:textId="77777777" w:rsidR="00F8300D" w:rsidRPr="00F55CCA" w:rsidRDefault="00F8300D" w:rsidP="00F8300D">
      <w:pPr>
        <w:rPr>
          <w:sz w:val="24"/>
          <w:szCs w:val="24"/>
        </w:rPr>
      </w:pPr>
      <w:r w:rsidRPr="00F55CCA">
        <w:rPr>
          <w:sz w:val="24"/>
          <w:szCs w:val="24"/>
        </w:rPr>
        <w:t>Zubereitungszeit: 40 Minuten</w:t>
      </w:r>
    </w:p>
    <w:p w14:paraId="24ABA64C" w14:textId="77777777" w:rsidR="00F8300D" w:rsidRPr="00AD657D" w:rsidRDefault="00F8300D" w:rsidP="00B40E8C">
      <w:pPr>
        <w:pStyle w:val="ListParagraph"/>
        <w:numPr>
          <w:ilvl w:val="0"/>
          <w:numId w:val="337"/>
        </w:numPr>
        <w:spacing w:after="120"/>
        <w:contextualSpacing w:val="0"/>
        <w:jc w:val="both"/>
        <w:rPr>
          <w:sz w:val="24"/>
          <w:szCs w:val="24"/>
        </w:rPr>
      </w:pPr>
      <w:r w:rsidRPr="00AD657D">
        <w:rPr>
          <w:sz w:val="24"/>
          <w:szCs w:val="24"/>
        </w:rPr>
        <w:t>Burger-Brötchen zubereiten und abkühlen lassen.</w:t>
      </w:r>
    </w:p>
    <w:p w14:paraId="68177DA9" w14:textId="77777777" w:rsidR="00F8300D" w:rsidRPr="00AD657D" w:rsidRDefault="00F8300D" w:rsidP="00B40E8C">
      <w:pPr>
        <w:pStyle w:val="ListParagraph"/>
        <w:numPr>
          <w:ilvl w:val="0"/>
          <w:numId w:val="337"/>
        </w:numPr>
        <w:spacing w:after="120"/>
        <w:ind w:left="714" w:hanging="357"/>
        <w:contextualSpacing w:val="0"/>
        <w:jc w:val="both"/>
        <w:rPr>
          <w:sz w:val="24"/>
          <w:szCs w:val="24"/>
        </w:rPr>
      </w:pPr>
      <w:r w:rsidRPr="00AD657D">
        <w:rPr>
          <w:sz w:val="24"/>
          <w:szCs w:val="24"/>
        </w:rPr>
        <w:t>Pinienkerne in einer Pfanne ohne Fett anrösten, auf einem Teller abkühlen lassen. 2 Tomaten putzen und grob würfeln, mit den Kapern, Knoblauch, Olivenöl, etwas Salz und Pfeffer in einem Topf sehr fein pürieren. Dann aufkochen und mit Salz, Pfeffer und Balsamico würzig abschmecken.</w:t>
      </w:r>
    </w:p>
    <w:p w14:paraId="683CA43E" w14:textId="77777777" w:rsidR="00F8300D" w:rsidRPr="00AD657D" w:rsidRDefault="00F8300D" w:rsidP="00B40E8C">
      <w:pPr>
        <w:pStyle w:val="ListParagraph"/>
        <w:numPr>
          <w:ilvl w:val="0"/>
          <w:numId w:val="337"/>
        </w:numPr>
        <w:spacing w:after="120"/>
        <w:ind w:left="714" w:hanging="357"/>
        <w:contextualSpacing w:val="0"/>
        <w:jc w:val="both"/>
        <w:rPr>
          <w:sz w:val="24"/>
          <w:szCs w:val="24"/>
        </w:rPr>
      </w:pPr>
      <w:r w:rsidRPr="00AD657D">
        <w:rPr>
          <w:sz w:val="24"/>
          <w:szCs w:val="24"/>
        </w:rPr>
        <w:t>Von den Hähnchenoberkeule die Haut entfernen und das Fleisch vom Knochen lösen. Fleisch zerzupfen, in die Tomatensauce geben und erhitzen. Evtl. nachwürzen.</w:t>
      </w:r>
    </w:p>
    <w:p w14:paraId="7975D548" w14:textId="77777777" w:rsidR="00F8300D" w:rsidRPr="00AD657D" w:rsidRDefault="00F8300D" w:rsidP="00B40E8C">
      <w:pPr>
        <w:pStyle w:val="ListParagraph"/>
        <w:numPr>
          <w:ilvl w:val="0"/>
          <w:numId w:val="337"/>
        </w:numPr>
        <w:spacing w:after="120"/>
        <w:ind w:left="714" w:hanging="357"/>
        <w:contextualSpacing w:val="0"/>
        <w:jc w:val="both"/>
        <w:rPr>
          <w:sz w:val="24"/>
          <w:szCs w:val="24"/>
        </w:rPr>
      </w:pPr>
      <w:r w:rsidRPr="00AD657D">
        <w:rPr>
          <w:sz w:val="24"/>
          <w:szCs w:val="24"/>
        </w:rPr>
        <w:t>Rucola putzen, waschen und trockenschleudern. Restliche Tomaten in dünne Scheiben schneiden.</w:t>
      </w:r>
    </w:p>
    <w:p w14:paraId="3884278A" w14:textId="77777777" w:rsidR="00F8300D" w:rsidRDefault="00F8300D" w:rsidP="00B40E8C">
      <w:pPr>
        <w:pStyle w:val="ListParagraph"/>
        <w:numPr>
          <w:ilvl w:val="0"/>
          <w:numId w:val="337"/>
        </w:numPr>
        <w:spacing w:after="120"/>
        <w:ind w:left="714" w:hanging="357"/>
        <w:contextualSpacing w:val="0"/>
        <w:jc w:val="both"/>
        <w:rPr>
          <w:sz w:val="24"/>
          <w:szCs w:val="24"/>
        </w:rPr>
      </w:pPr>
      <w:r w:rsidRPr="00AD657D">
        <w:rPr>
          <w:sz w:val="24"/>
          <w:szCs w:val="24"/>
        </w:rPr>
        <w:t>4 Burger-Fladen auf Teller setzen, je ein Viertel vom Hähnchenfleisch in Sauce darauf verteilen, Tomatenscheiben und Rucola darüberstapeln. Mit Pinienkernen bestreuen. Restliche Burger-Fladen als Deckel daraufsetzen.</w:t>
      </w:r>
    </w:p>
    <w:p w14:paraId="40EDA0B1" w14:textId="77777777" w:rsidR="00F8300D" w:rsidRDefault="00F8300D" w:rsidP="00F8300D">
      <w:pPr>
        <w:rPr>
          <w:sz w:val="24"/>
          <w:szCs w:val="24"/>
        </w:rPr>
      </w:pPr>
      <w:r>
        <w:rPr>
          <w:sz w:val="24"/>
          <w:szCs w:val="24"/>
        </w:rPr>
        <w:br w:type="page"/>
      </w:r>
    </w:p>
    <w:p w14:paraId="6875B03F" w14:textId="4D0D3C43" w:rsidR="00F8300D" w:rsidRDefault="00F8300D" w:rsidP="00F8300D">
      <w:pPr>
        <w:pStyle w:val="Heading2"/>
        <w:spacing w:after="240"/>
      </w:pPr>
      <w:r>
        <w:lastRenderedPageBreak/>
        <w:t>Cheeseburger</w:t>
      </w:r>
      <w:r>
        <w:rPr>
          <w:rStyle w:val="FootnoteReference"/>
        </w:rPr>
        <w:footnoteReference w:id="641"/>
      </w:r>
      <w:r>
        <w:t xml:space="preserve"> </w:t>
      </w:r>
    </w:p>
    <w:p w14:paraId="05F75601" w14:textId="77777777" w:rsidR="00F8300D" w:rsidRDefault="00F8300D" w:rsidP="00F8300D">
      <w:pPr>
        <w:rPr>
          <w:sz w:val="24"/>
          <w:szCs w:val="24"/>
        </w:rPr>
      </w:pPr>
      <w:r w:rsidRPr="008D6399">
        <w:rPr>
          <w:sz w:val="24"/>
          <w:szCs w:val="24"/>
          <w:u w:val="single"/>
        </w:rPr>
        <w:t>Zutaten</w:t>
      </w:r>
      <w:r>
        <w:rPr>
          <w:sz w:val="24"/>
          <w:szCs w:val="24"/>
        </w:rPr>
        <w:t xml:space="preserve"> (für 4 Burger)</w:t>
      </w:r>
    </w:p>
    <w:p w14:paraId="7CAB142A" w14:textId="77777777" w:rsidR="00F8300D" w:rsidRDefault="00F8300D" w:rsidP="00F8300D">
      <w:pPr>
        <w:rPr>
          <w:sz w:val="24"/>
          <w:szCs w:val="24"/>
        </w:rPr>
      </w:pPr>
      <w:r>
        <w:rPr>
          <w:sz w:val="24"/>
          <w:szCs w:val="24"/>
        </w:rPr>
        <w:t>600 g Rinderhackfleisch</w:t>
      </w:r>
    </w:p>
    <w:p w14:paraId="4A318B1D" w14:textId="77777777" w:rsidR="00F8300D" w:rsidRDefault="00F8300D" w:rsidP="00F8300D">
      <w:pPr>
        <w:rPr>
          <w:sz w:val="24"/>
          <w:szCs w:val="24"/>
        </w:rPr>
      </w:pPr>
      <w:r>
        <w:rPr>
          <w:sz w:val="24"/>
          <w:szCs w:val="24"/>
        </w:rPr>
        <w:t>1 rote Zwiebel</w:t>
      </w:r>
    </w:p>
    <w:p w14:paraId="69B2BB1D" w14:textId="77777777" w:rsidR="00F8300D" w:rsidRDefault="00F8300D" w:rsidP="00F8300D">
      <w:pPr>
        <w:rPr>
          <w:sz w:val="24"/>
          <w:szCs w:val="24"/>
        </w:rPr>
      </w:pPr>
      <w:r>
        <w:rPr>
          <w:sz w:val="24"/>
          <w:szCs w:val="24"/>
        </w:rPr>
        <w:t>1 Tomate</w:t>
      </w:r>
    </w:p>
    <w:p w14:paraId="08C130BD" w14:textId="77777777" w:rsidR="00F8300D" w:rsidRDefault="00F8300D" w:rsidP="00F8300D">
      <w:pPr>
        <w:rPr>
          <w:sz w:val="24"/>
          <w:szCs w:val="24"/>
        </w:rPr>
      </w:pPr>
      <w:r>
        <w:rPr>
          <w:sz w:val="24"/>
          <w:szCs w:val="24"/>
        </w:rPr>
        <w:t>1 Salzgurke</w:t>
      </w:r>
    </w:p>
    <w:p w14:paraId="76777708" w14:textId="77777777" w:rsidR="00F8300D" w:rsidRDefault="00F8300D" w:rsidP="00F8300D">
      <w:pPr>
        <w:rPr>
          <w:sz w:val="24"/>
          <w:szCs w:val="24"/>
        </w:rPr>
      </w:pPr>
      <w:r>
        <w:rPr>
          <w:sz w:val="24"/>
          <w:szCs w:val="24"/>
        </w:rPr>
        <w:t>70 g Tête de Moine Käse</w:t>
      </w:r>
    </w:p>
    <w:p w14:paraId="601E6CD5" w14:textId="77777777" w:rsidR="00F8300D" w:rsidRDefault="00F8300D" w:rsidP="00F8300D">
      <w:pPr>
        <w:rPr>
          <w:sz w:val="24"/>
          <w:szCs w:val="24"/>
        </w:rPr>
      </w:pPr>
      <w:r>
        <w:rPr>
          <w:sz w:val="24"/>
          <w:szCs w:val="24"/>
        </w:rPr>
        <w:t>2 EL Öl</w:t>
      </w:r>
    </w:p>
    <w:p w14:paraId="0A421C32" w14:textId="77777777" w:rsidR="00F8300D" w:rsidRDefault="00F8300D" w:rsidP="00F8300D">
      <w:pPr>
        <w:rPr>
          <w:sz w:val="24"/>
          <w:szCs w:val="24"/>
        </w:rPr>
      </w:pPr>
      <w:r>
        <w:rPr>
          <w:sz w:val="24"/>
          <w:szCs w:val="24"/>
        </w:rPr>
        <w:t>Salz, Pfeffer</w:t>
      </w:r>
    </w:p>
    <w:p w14:paraId="25406476" w14:textId="77777777" w:rsidR="00F8300D" w:rsidRDefault="00F8300D" w:rsidP="00F8300D">
      <w:pPr>
        <w:rPr>
          <w:sz w:val="24"/>
          <w:szCs w:val="24"/>
        </w:rPr>
      </w:pPr>
      <w:r>
        <w:rPr>
          <w:sz w:val="24"/>
          <w:szCs w:val="24"/>
        </w:rPr>
        <w:t>4 große Burger-Brötchen</w:t>
      </w:r>
    </w:p>
    <w:p w14:paraId="325AC27C" w14:textId="77777777" w:rsidR="00F8300D" w:rsidRDefault="00F8300D" w:rsidP="00F8300D">
      <w:pPr>
        <w:rPr>
          <w:sz w:val="24"/>
          <w:szCs w:val="24"/>
        </w:rPr>
      </w:pPr>
      <w:r>
        <w:rPr>
          <w:sz w:val="24"/>
          <w:szCs w:val="24"/>
        </w:rPr>
        <w:t>1 EL Butter</w:t>
      </w:r>
    </w:p>
    <w:p w14:paraId="5EE3CAB0" w14:textId="77777777" w:rsidR="00F8300D" w:rsidRDefault="00F8300D" w:rsidP="00F8300D">
      <w:pPr>
        <w:rPr>
          <w:sz w:val="24"/>
          <w:szCs w:val="24"/>
        </w:rPr>
      </w:pPr>
      <w:r>
        <w:rPr>
          <w:sz w:val="24"/>
          <w:szCs w:val="24"/>
        </w:rPr>
        <w:t>4 TL scharfer Senf</w:t>
      </w:r>
    </w:p>
    <w:p w14:paraId="63E3B241" w14:textId="77777777" w:rsidR="00F8300D" w:rsidRDefault="00F8300D" w:rsidP="00F8300D">
      <w:pPr>
        <w:rPr>
          <w:sz w:val="24"/>
          <w:szCs w:val="24"/>
        </w:rPr>
      </w:pPr>
      <w:r>
        <w:rPr>
          <w:sz w:val="24"/>
          <w:szCs w:val="24"/>
        </w:rPr>
        <w:t>4 EL Tomatenketchup</w:t>
      </w:r>
    </w:p>
    <w:p w14:paraId="313A4C2B" w14:textId="77777777" w:rsidR="00F8300D" w:rsidRDefault="00F8300D" w:rsidP="00F8300D">
      <w:pPr>
        <w:rPr>
          <w:sz w:val="24"/>
          <w:szCs w:val="24"/>
        </w:rPr>
      </w:pPr>
    </w:p>
    <w:p w14:paraId="2488DE52" w14:textId="77777777" w:rsidR="00F8300D" w:rsidRDefault="00F8300D" w:rsidP="00F8300D">
      <w:pPr>
        <w:rPr>
          <w:sz w:val="24"/>
          <w:szCs w:val="24"/>
        </w:rPr>
      </w:pPr>
      <w:r>
        <w:rPr>
          <w:sz w:val="24"/>
          <w:szCs w:val="24"/>
        </w:rPr>
        <w:t>Zubereitungszeit: 40 Minuten plus Kühlzeit 20 Minuten</w:t>
      </w:r>
    </w:p>
    <w:p w14:paraId="31C5BB51" w14:textId="77777777" w:rsidR="00F8300D" w:rsidRPr="00F26F3A" w:rsidRDefault="00F8300D" w:rsidP="00B40E8C">
      <w:pPr>
        <w:pStyle w:val="ListParagraph"/>
        <w:numPr>
          <w:ilvl w:val="0"/>
          <w:numId w:val="687"/>
        </w:numPr>
        <w:spacing w:after="120"/>
        <w:ind w:left="714" w:hanging="357"/>
        <w:contextualSpacing w:val="0"/>
        <w:jc w:val="both"/>
        <w:rPr>
          <w:sz w:val="24"/>
          <w:szCs w:val="24"/>
        </w:rPr>
      </w:pPr>
      <w:r w:rsidRPr="00F26F3A">
        <w:rPr>
          <w:sz w:val="24"/>
          <w:szCs w:val="24"/>
        </w:rPr>
        <w:t>Hackfleisch zu 4 Patties formen, auf einen mit Klarsichtfolie bespannten Teller legen und abgedeckt 20 Minuten kaltstellen. Zwiebel in feine Würfel schneiden, im Sieb kalt abspülen und abtropfen lassen. Tomate waschen, trocken tupfen und mit der Gurke in dünne Scheiben schneiden. Käse in sehr dünne Scheiben hobeln.</w:t>
      </w:r>
    </w:p>
    <w:p w14:paraId="09AFEFDD" w14:textId="77777777" w:rsidR="00F8300D" w:rsidRPr="00F26F3A" w:rsidRDefault="00F8300D" w:rsidP="00B40E8C">
      <w:pPr>
        <w:pStyle w:val="ListParagraph"/>
        <w:numPr>
          <w:ilvl w:val="0"/>
          <w:numId w:val="687"/>
        </w:numPr>
        <w:spacing w:after="120"/>
        <w:ind w:left="714" w:hanging="357"/>
        <w:contextualSpacing w:val="0"/>
        <w:jc w:val="both"/>
        <w:rPr>
          <w:sz w:val="24"/>
          <w:szCs w:val="24"/>
        </w:rPr>
      </w:pPr>
      <w:r w:rsidRPr="00F26F3A">
        <w:rPr>
          <w:sz w:val="24"/>
          <w:szCs w:val="24"/>
        </w:rPr>
        <w:t>Eine Grillpfanne mit Öl ausreiben und erhitzen. Patties auf allen Seiten mit Salz und Pfeffer würzen, in der heißen Pfanne 3 – 4 Minuten auf jeder Seite braten.</w:t>
      </w:r>
    </w:p>
    <w:p w14:paraId="3D91B82B" w14:textId="77777777" w:rsidR="00F8300D" w:rsidRPr="00F26F3A" w:rsidRDefault="00F8300D" w:rsidP="00B40E8C">
      <w:pPr>
        <w:pStyle w:val="ListParagraph"/>
        <w:numPr>
          <w:ilvl w:val="0"/>
          <w:numId w:val="687"/>
        </w:numPr>
        <w:spacing w:after="120"/>
        <w:ind w:left="714" w:hanging="357"/>
        <w:contextualSpacing w:val="0"/>
        <w:jc w:val="both"/>
        <w:rPr>
          <w:sz w:val="24"/>
          <w:szCs w:val="24"/>
        </w:rPr>
      </w:pPr>
      <w:r w:rsidRPr="00F26F3A">
        <w:rPr>
          <w:sz w:val="24"/>
          <w:szCs w:val="24"/>
        </w:rPr>
        <w:t>Brötchen quer halbieren. Butter in einer großen Pfanne erhitzen, Brötchen auf en Schnittflächen goldgelb rösten.</w:t>
      </w:r>
    </w:p>
    <w:p w14:paraId="1A531D05" w14:textId="77777777" w:rsidR="00F8300D" w:rsidRDefault="00F8300D" w:rsidP="00B40E8C">
      <w:pPr>
        <w:pStyle w:val="ListParagraph"/>
        <w:numPr>
          <w:ilvl w:val="0"/>
          <w:numId w:val="687"/>
        </w:numPr>
        <w:spacing w:after="120"/>
        <w:ind w:left="714" w:hanging="357"/>
        <w:contextualSpacing w:val="0"/>
        <w:jc w:val="both"/>
        <w:rPr>
          <w:sz w:val="24"/>
          <w:szCs w:val="24"/>
        </w:rPr>
      </w:pPr>
      <w:r w:rsidRPr="00F26F3A">
        <w:rPr>
          <w:sz w:val="24"/>
          <w:szCs w:val="24"/>
        </w:rPr>
        <w:t>Untere Hälften mit je 1 TL Senf und Ketchup bestreichen, mit Gurke, Zwiebeln, Patties und Tomate belegen. Mit Käse bestreuen, Brötchendeckel daraufsetzen und servieren</w:t>
      </w:r>
      <w:r>
        <w:rPr>
          <w:sz w:val="24"/>
          <w:szCs w:val="24"/>
        </w:rPr>
        <w:t>.</w:t>
      </w:r>
    </w:p>
    <w:p w14:paraId="018D02AA" w14:textId="77777777" w:rsidR="00F8300D" w:rsidRDefault="00F8300D" w:rsidP="00F8300D">
      <w:pPr>
        <w:rPr>
          <w:sz w:val="24"/>
          <w:szCs w:val="24"/>
        </w:rPr>
      </w:pPr>
      <w:r>
        <w:rPr>
          <w:sz w:val="24"/>
          <w:szCs w:val="24"/>
        </w:rPr>
        <w:br w:type="page"/>
      </w:r>
    </w:p>
    <w:p w14:paraId="19ABEFEE" w14:textId="77777777" w:rsidR="00F8300D" w:rsidRDefault="00F8300D" w:rsidP="00F8300D">
      <w:pPr>
        <w:pStyle w:val="Heading2"/>
        <w:spacing w:after="240"/>
      </w:pPr>
      <w:r>
        <w:lastRenderedPageBreak/>
        <w:t>Rinderburger mit Roquefort</w:t>
      </w:r>
      <w:r>
        <w:rPr>
          <w:rStyle w:val="FootnoteReference"/>
        </w:rPr>
        <w:footnoteReference w:id="642"/>
      </w:r>
      <w:r>
        <w:t xml:space="preserve"> </w:t>
      </w:r>
    </w:p>
    <w:p w14:paraId="74202B77" w14:textId="77777777" w:rsidR="00F8300D" w:rsidRDefault="00F8300D" w:rsidP="00F8300D">
      <w:pPr>
        <w:rPr>
          <w:sz w:val="24"/>
          <w:szCs w:val="24"/>
        </w:rPr>
      </w:pPr>
      <w:r w:rsidRPr="008D6399">
        <w:rPr>
          <w:sz w:val="24"/>
          <w:szCs w:val="24"/>
          <w:u w:val="single"/>
        </w:rPr>
        <w:t>Zutaten</w:t>
      </w:r>
      <w:r>
        <w:rPr>
          <w:sz w:val="24"/>
          <w:szCs w:val="24"/>
        </w:rPr>
        <w:t xml:space="preserve"> (für 4 Portionen):</w:t>
      </w:r>
    </w:p>
    <w:p w14:paraId="11306DCE" w14:textId="77777777" w:rsidR="00F8300D" w:rsidRDefault="00F8300D" w:rsidP="00F8300D">
      <w:pPr>
        <w:rPr>
          <w:sz w:val="24"/>
          <w:szCs w:val="24"/>
        </w:rPr>
      </w:pPr>
      <w:r>
        <w:rPr>
          <w:sz w:val="24"/>
          <w:szCs w:val="24"/>
        </w:rPr>
        <w:t>1 -2 EL Weißweinessig</w:t>
      </w:r>
    </w:p>
    <w:p w14:paraId="09F1338F" w14:textId="77777777" w:rsidR="00F8300D" w:rsidRDefault="00F8300D" w:rsidP="00F8300D">
      <w:pPr>
        <w:rPr>
          <w:sz w:val="24"/>
          <w:szCs w:val="24"/>
        </w:rPr>
      </w:pPr>
      <w:r>
        <w:rPr>
          <w:sz w:val="24"/>
          <w:szCs w:val="24"/>
        </w:rPr>
        <w:t>Salz, Pfeffer</w:t>
      </w:r>
    </w:p>
    <w:p w14:paraId="05539F83" w14:textId="77777777" w:rsidR="00F8300D" w:rsidRDefault="00F8300D" w:rsidP="00F8300D">
      <w:pPr>
        <w:rPr>
          <w:sz w:val="24"/>
          <w:szCs w:val="24"/>
        </w:rPr>
      </w:pPr>
      <w:r>
        <w:rPr>
          <w:sz w:val="24"/>
          <w:szCs w:val="24"/>
        </w:rPr>
        <w:t>2 EL Olivenöl</w:t>
      </w:r>
    </w:p>
    <w:p w14:paraId="741B1EA8" w14:textId="77777777" w:rsidR="00F8300D" w:rsidRDefault="00F8300D" w:rsidP="00F8300D">
      <w:pPr>
        <w:rPr>
          <w:sz w:val="24"/>
          <w:szCs w:val="24"/>
        </w:rPr>
      </w:pPr>
      <w:r>
        <w:rPr>
          <w:sz w:val="24"/>
          <w:szCs w:val="24"/>
        </w:rPr>
        <w:t>1 kleine rote Chilischote</w:t>
      </w:r>
    </w:p>
    <w:p w14:paraId="4F740A77" w14:textId="77777777" w:rsidR="00F8300D" w:rsidRDefault="00F8300D" w:rsidP="00F8300D">
      <w:pPr>
        <w:rPr>
          <w:sz w:val="24"/>
          <w:szCs w:val="24"/>
        </w:rPr>
      </w:pPr>
      <w:r>
        <w:rPr>
          <w:sz w:val="24"/>
          <w:szCs w:val="24"/>
        </w:rPr>
        <w:t xml:space="preserve">2 rote Paprikaschoten </w:t>
      </w:r>
    </w:p>
    <w:p w14:paraId="31C265C0" w14:textId="77777777" w:rsidR="00F8300D" w:rsidRDefault="00F8300D" w:rsidP="00F8300D">
      <w:pPr>
        <w:rPr>
          <w:sz w:val="24"/>
          <w:szCs w:val="24"/>
        </w:rPr>
      </w:pPr>
      <w:r>
        <w:rPr>
          <w:sz w:val="24"/>
          <w:szCs w:val="24"/>
        </w:rPr>
        <w:t>700 g Rinderhack</w:t>
      </w:r>
    </w:p>
    <w:p w14:paraId="09C64D85" w14:textId="77777777" w:rsidR="00F8300D" w:rsidRDefault="00F8300D" w:rsidP="00F8300D">
      <w:pPr>
        <w:rPr>
          <w:sz w:val="24"/>
          <w:szCs w:val="24"/>
        </w:rPr>
      </w:pPr>
      <w:r>
        <w:rPr>
          <w:sz w:val="24"/>
          <w:szCs w:val="24"/>
        </w:rPr>
        <w:t>30 g Radicchio</w:t>
      </w:r>
    </w:p>
    <w:p w14:paraId="1798A7D5" w14:textId="77777777" w:rsidR="00F8300D" w:rsidRDefault="00F8300D" w:rsidP="00F8300D">
      <w:pPr>
        <w:rPr>
          <w:sz w:val="24"/>
          <w:szCs w:val="24"/>
        </w:rPr>
      </w:pPr>
      <w:r>
        <w:rPr>
          <w:sz w:val="24"/>
          <w:szCs w:val="24"/>
        </w:rPr>
        <w:t>4 große Burger-Brötchen</w:t>
      </w:r>
    </w:p>
    <w:p w14:paraId="566B58EA" w14:textId="77777777" w:rsidR="00F8300D" w:rsidRDefault="00F8300D" w:rsidP="00F8300D">
      <w:pPr>
        <w:rPr>
          <w:sz w:val="24"/>
          <w:szCs w:val="24"/>
        </w:rPr>
      </w:pPr>
      <w:r>
        <w:rPr>
          <w:sz w:val="24"/>
          <w:szCs w:val="24"/>
        </w:rPr>
        <w:t>4 Scheiben Speck</w:t>
      </w:r>
    </w:p>
    <w:p w14:paraId="6F3EEE3C" w14:textId="77777777" w:rsidR="00F8300D" w:rsidRDefault="00F8300D" w:rsidP="00F8300D">
      <w:pPr>
        <w:rPr>
          <w:sz w:val="24"/>
          <w:szCs w:val="24"/>
        </w:rPr>
      </w:pPr>
      <w:r>
        <w:rPr>
          <w:sz w:val="24"/>
          <w:szCs w:val="24"/>
        </w:rPr>
        <w:t>2 – 3 EL Öl</w:t>
      </w:r>
    </w:p>
    <w:p w14:paraId="5C465CD8" w14:textId="77777777" w:rsidR="00F8300D" w:rsidRDefault="00F8300D" w:rsidP="00F8300D">
      <w:pPr>
        <w:rPr>
          <w:sz w:val="24"/>
          <w:szCs w:val="24"/>
        </w:rPr>
      </w:pPr>
      <w:r>
        <w:rPr>
          <w:sz w:val="24"/>
          <w:szCs w:val="24"/>
        </w:rPr>
        <w:t>30 g Roquefort</w:t>
      </w:r>
    </w:p>
    <w:p w14:paraId="1264BDC9" w14:textId="77777777" w:rsidR="00F8300D" w:rsidRDefault="00F8300D" w:rsidP="00F8300D">
      <w:pPr>
        <w:rPr>
          <w:sz w:val="24"/>
          <w:szCs w:val="24"/>
        </w:rPr>
      </w:pPr>
      <w:r>
        <w:rPr>
          <w:sz w:val="24"/>
          <w:szCs w:val="24"/>
        </w:rPr>
        <w:t>4 EL grober Senf</w:t>
      </w:r>
    </w:p>
    <w:p w14:paraId="3DD19067" w14:textId="77777777" w:rsidR="00F8300D" w:rsidRDefault="00F8300D" w:rsidP="00F8300D">
      <w:pPr>
        <w:rPr>
          <w:sz w:val="24"/>
          <w:szCs w:val="24"/>
        </w:rPr>
      </w:pPr>
      <w:r>
        <w:rPr>
          <w:sz w:val="24"/>
          <w:szCs w:val="24"/>
        </w:rPr>
        <w:t>4 EL Tomatenketchup</w:t>
      </w:r>
    </w:p>
    <w:p w14:paraId="2B9D84BA" w14:textId="77777777" w:rsidR="00F8300D" w:rsidRDefault="00F8300D" w:rsidP="00F8300D">
      <w:pPr>
        <w:rPr>
          <w:sz w:val="24"/>
          <w:szCs w:val="24"/>
        </w:rPr>
      </w:pPr>
    </w:p>
    <w:p w14:paraId="54F9AE15" w14:textId="77777777" w:rsidR="00F8300D" w:rsidRDefault="00F8300D" w:rsidP="00F8300D">
      <w:pPr>
        <w:rPr>
          <w:sz w:val="24"/>
          <w:szCs w:val="24"/>
        </w:rPr>
      </w:pPr>
      <w:r>
        <w:rPr>
          <w:sz w:val="24"/>
          <w:szCs w:val="24"/>
        </w:rPr>
        <w:t>Zubereitungszeit: 44 Minuten</w:t>
      </w:r>
    </w:p>
    <w:p w14:paraId="099845A8" w14:textId="77777777" w:rsidR="00F8300D" w:rsidRPr="001B723E" w:rsidRDefault="00F8300D" w:rsidP="00B40E8C">
      <w:pPr>
        <w:pStyle w:val="ListParagraph"/>
        <w:numPr>
          <w:ilvl w:val="0"/>
          <w:numId w:val="689"/>
        </w:numPr>
        <w:spacing w:after="120"/>
        <w:ind w:left="714" w:hanging="357"/>
        <w:contextualSpacing w:val="0"/>
        <w:jc w:val="both"/>
        <w:rPr>
          <w:sz w:val="24"/>
          <w:szCs w:val="24"/>
        </w:rPr>
      </w:pPr>
      <w:r w:rsidRPr="001B723E">
        <w:rPr>
          <w:sz w:val="24"/>
          <w:szCs w:val="24"/>
        </w:rPr>
        <w:t>Essig und etwas Salz in einer Schüssel verrühren. Das Olivenöl unterrühren. Chili putzen, fein hacken und in die Marinade geben. Paprika waschen, putzen, trocken tupfen, vierteln und entkernen. Mit der Hautseite nach oben auf ein Backblech legen und unterm vorgeheizten Backofengrill bei 240 Grad 6 – 8 Minuten grillen, bis die Haut schwarze Blasen wirft. Paprika aus dem Ofen nehmen und in einem Gefrierbeutel 5 Minuten ausdämpfen lassen, dann häuten und in die Marinade geben.</w:t>
      </w:r>
    </w:p>
    <w:p w14:paraId="31B4F255" w14:textId="77777777" w:rsidR="00F8300D" w:rsidRPr="001B723E" w:rsidRDefault="00F8300D" w:rsidP="00B40E8C">
      <w:pPr>
        <w:pStyle w:val="ListParagraph"/>
        <w:numPr>
          <w:ilvl w:val="0"/>
          <w:numId w:val="689"/>
        </w:numPr>
        <w:spacing w:after="120"/>
        <w:ind w:left="714" w:hanging="357"/>
        <w:contextualSpacing w:val="0"/>
        <w:jc w:val="both"/>
        <w:rPr>
          <w:sz w:val="24"/>
          <w:szCs w:val="24"/>
        </w:rPr>
      </w:pPr>
      <w:r w:rsidRPr="001B723E">
        <w:rPr>
          <w:sz w:val="24"/>
          <w:szCs w:val="24"/>
        </w:rPr>
        <w:t>Hack kräftig mit Salz und Pfeffer würzen und gut mischen. Aus der Masse 4 Buletten formen und bis zum Gebrauch zwischen Klarsichtfolie kaltstellen. Radiccio putzen, den Strunk keilförmig herausschneiden. Blätter waschen, trockenschleudern und mundgerecht zupfen. Brötchen im Backofen auf dem Backblech bei 50 – 60 Grad erwärmen. Speck in einer Grillpfanne in 1 EL Öl knusprig braten und im Backofen warmhalten. Roquefort in Stücke schneiden.</w:t>
      </w:r>
    </w:p>
    <w:p w14:paraId="05C1787B" w14:textId="77777777" w:rsidR="00F8300D" w:rsidRPr="001B723E" w:rsidRDefault="00F8300D" w:rsidP="00B40E8C">
      <w:pPr>
        <w:pStyle w:val="ListParagraph"/>
        <w:numPr>
          <w:ilvl w:val="0"/>
          <w:numId w:val="689"/>
        </w:numPr>
        <w:spacing w:after="120"/>
        <w:ind w:left="714" w:hanging="357"/>
        <w:contextualSpacing w:val="0"/>
        <w:jc w:val="both"/>
        <w:rPr>
          <w:sz w:val="24"/>
          <w:szCs w:val="24"/>
        </w:rPr>
      </w:pPr>
      <w:r w:rsidRPr="001B723E">
        <w:rPr>
          <w:sz w:val="24"/>
          <w:szCs w:val="24"/>
        </w:rPr>
        <w:t>Grillpfanne mit etwas ÖL stark erhitzen. Buletten in 2 Portionen darin rundum 4 -5 Minuten braten, dabei mehrmals wenden.</w:t>
      </w:r>
    </w:p>
    <w:p w14:paraId="6A37B2BD" w14:textId="77777777" w:rsidR="00F8300D" w:rsidRPr="001B723E" w:rsidRDefault="00F8300D" w:rsidP="00B40E8C">
      <w:pPr>
        <w:pStyle w:val="ListParagraph"/>
        <w:numPr>
          <w:ilvl w:val="0"/>
          <w:numId w:val="689"/>
        </w:numPr>
        <w:spacing w:after="120"/>
        <w:ind w:left="714" w:hanging="357"/>
        <w:contextualSpacing w:val="0"/>
        <w:jc w:val="both"/>
        <w:rPr>
          <w:sz w:val="24"/>
          <w:szCs w:val="24"/>
        </w:rPr>
      </w:pPr>
      <w:r w:rsidRPr="001B723E">
        <w:rPr>
          <w:sz w:val="24"/>
          <w:szCs w:val="24"/>
        </w:rPr>
        <w:lastRenderedPageBreak/>
        <w:t>Brötchen waagerecht halbieren, die Hälften mit je 1 EL Senf und 1 EL Ketchup bestreichen. Mit Salat, Paprika, Speck und Roquefort belegen. Deckel darauflegen, quer halbieren und servieren.</w:t>
      </w:r>
    </w:p>
    <w:p w14:paraId="75D0F55E" w14:textId="77777777" w:rsidR="00F8300D" w:rsidRDefault="00F8300D" w:rsidP="00F8300D">
      <w:pPr>
        <w:rPr>
          <w:rFonts w:asciiTheme="majorHAnsi" w:eastAsiaTheme="majorEastAsia" w:hAnsiTheme="majorHAnsi" w:cstheme="majorBidi"/>
          <w:color w:val="2F5496" w:themeColor="accent1" w:themeShade="BF"/>
          <w:sz w:val="26"/>
          <w:szCs w:val="26"/>
        </w:rPr>
      </w:pPr>
      <w:r>
        <w:br w:type="page"/>
      </w:r>
    </w:p>
    <w:p w14:paraId="64F54F63" w14:textId="0C77FBB0" w:rsidR="00F8300D" w:rsidRDefault="00F8300D" w:rsidP="00F8300D">
      <w:pPr>
        <w:pStyle w:val="Heading2"/>
        <w:spacing w:after="240"/>
      </w:pPr>
      <w:r>
        <w:lastRenderedPageBreak/>
        <w:t>Gebratener Fasan mit Salbei</w:t>
      </w:r>
      <w:r>
        <w:rPr>
          <w:rStyle w:val="FootnoteReference"/>
        </w:rPr>
        <w:footnoteReference w:id="643"/>
      </w:r>
      <w:r>
        <w:t xml:space="preserve"> </w:t>
      </w:r>
    </w:p>
    <w:p w14:paraId="31F38353" w14:textId="77777777" w:rsidR="00F8300D" w:rsidRDefault="00F8300D" w:rsidP="00F8300D">
      <w:pPr>
        <w:rPr>
          <w:sz w:val="24"/>
          <w:szCs w:val="24"/>
        </w:rPr>
      </w:pPr>
      <w:r w:rsidRPr="00FC5B12">
        <w:rPr>
          <w:sz w:val="24"/>
          <w:szCs w:val="24"/>
          <w:u w:val="single"/>
        </w:rPr>
        <w:t xml:space="preserve">Zutaten </w:t>
      </w:r>
      <w:r>
        <w:rPr>
          <w:sz w:val="24"/>
          <w:szCs w:val="24"/>
        </w:rPr>
        <w:t>(für 2 Portionen)</w:t>
      </w:r>
    </w:p>
    <w:p w14:paraId="6601D261" w14:textId="77777777" w:rsidR="00F8300D" w:rsidRDefault="00F8300D" w:rsidP="00F8300D">
      <w:pPr>
        <w:rPr>
          <w:sz w:val="24"/>
          <w:szCs w:val="24"/>
        </w:rPr>
      </w:pPr>
      <w:r>
        <w:rPr>
          <w:sz w:val="24"/>
          <w:szCs w:val="24"/>
        </w:rPr>
        <w:t>1 junger Fasan (etwa 900 g)</w:t>
      </w:r>
    </w:p>
    <w:p w14:paraId="6EF0BB29" w14:textId="77777777" w:rsidR="00F8300D" w:rsidRDefault="00F8300D" w:rsidP="00F8300D">
      <w:pPr>
        <w:rPr>
          <w:sz w:val="24"/>
          <w:szCs w:val="24"/>
        </w:rPr>
      </w:pPr>
      <w:r>
        <w:rPr>
          <w:sz w:val="24"/>
          <w:szCs w:val="24"/>
        </w:rPr>
        <w:t>100 g roher Schinken</w:t>
      </w:r>
    </w:p>
    <w:p w14:paraId="244911A0" w14:textId="77777777" w:rsidR="00F8300D" w:rsidRDefault="00F8300D" w:rsidP="00F8300D">
      <w:pPr>
        <w:rPr>
          <w:sz w:val="24"/>
          <w:szCs w:val="24"/>
        </w:rPr>
      </w:pPr>
      <w:r>
        <w:rPr>
          <w:sz w:val="24"/>
          <w:szCs w:val="24"/>
        </w:rPr>
        <w:t>3 große, dünne Scheiben fetter Speck</w:t>
      </w:r>
    </w:p>
    <w:p w14:paraId="2235F92C" w14:textId="77777777" w:rsidR="00F8300D" w:rsidRDefault="00F8300D" w:rsidP="00F8300D">
      <w:pPr>
        <w:rPr>
          <w:sz w:val="24"/>
          <w:szCs w:val="24"/>
        </w:rPr>
      </w:pPr>
      <w:r>
        <w:rPr>
          <w:sz w:val="24"/>
          <w:szCs w:val="24"/>
        </w:rPr>
        <w:t>10 g gemischte, getrocknete Waldpilze</w:t>
      </w:r>
    </w:p>
    <w:p w14:paraId="0BA4E2DB" w14:textId="77777777" w:rsidR="00F8300D" w:rsidRDefault="00F8300D" w:rsidP="00F8300D">
      <w:pPr>
        <w:rPr>
          <w:sz w:val="24"/>
          <w:szCs w:val="24"/>
        </w:rPr>
      </w:pPr>
      <w:r>
        <w:rPr>
          <w:sz w:val="24"/>
          <w:szCs w:val="24"/>
        </w:rPr>
        <w:t>6-8 Salbeiblättchen</w:t>
      </w:r>
    </w:p>
    <w:p w14:paraId="4F9FA52E" w14:textId="77777777" w:rsidR="00F8300D" w:rsidRDefault="00F8300D" w:rsidP="00F8300D">
      <w:pPr>
        <w:rPr>
          <w:sz w:val="24"/>
          <w:szCs w:val="24"/>
        </w:rPr>
      </w:pPr>
      <w:r>
        <w:rPr>
          <w:sz w:val="24"/>
          <w:szCs w:val="24"/>
        </w:rPr>
        <w:t>1 EL frischer Rosmarin (oder ½ EL getrockneter)</w:t>
      </w:r>
    </w:p>
    <w:p w14:paraId="3A90A356" w14:textId="77777777" w:rsidR="00F8300D" w:rsidRDefault="00F8300D" w:rsidP="00F8300D">
      <w:pPr>
        <w:rPr>
          <w:sz w:val="24"/>
          <w:szCs w:val="24"/>
        </w:rPr>
      </w:pPr>
      <w:r>
        <w:rPr>
          <w:sz w:val="24"/>
          <w:szCs w:val="24"/>
        </w:rPr>
        <w:t>200 g Sahne (oder Crème double)</w:t>
      </w:r>
    </w:p>
    <w:p w14:paraId="59D6FAF9" w14:textId="77777777" w:rsidR="00F8300D" w:rsidRDefault="00F8300D" w:rsidP="00F8300D">
      <w:pPr>
        <w:rPr>
          <w:sz w:val="24"/>
          <w:szCs w:val="24"/>
        </w:rPr>
      </w:pPr>
      <w:r>
        <w:rPr>
          <w:sz w:val="24"/>
          <w:szCs w:val="24"/>
        </w:rPr>
        <w:t>2 cl Weinbrand</w:t>
      </w:r>
    </w:p>
    <w:p w14:paraId="27670F68" w14:textId="77777777" w:rsidR="00F8300D" w:rsidRDefault="00F8300D" w:rsidP="00F8300D">
      <w:pPr>
        <w:rPr>
          <w:sz w:val="24"/>
          <w:szCs w:val="24"/>
        </w:rPr>
      </w:pPr>
      <w:r>
        <w:rPr>
          <w:sz w:val="24"/>
          <w:szCs w:val="24"/>
        </w:rPr>
        <w:t>1/8 l Wildfonds aus dem Glas</w:t>
      </w:r>
    </w:p>
    <w:p w14:paraId="37C6C04E" w14:textId="77777777" w:rsidR="00F8300D" w:rsidRDefault="00F8300D" w:rsidP="00F8300D">
      <w:pPr>
        <w:rPr>
          <w:sz w:val="24"/>
          <w:szCs w:val="24"/>
        </w:rPr>
      </w:pPr>
      <w:r>
        <w:rPr>
          <w:sz w:val="24"/>
          <w:szCs w:val="24"/>
        </w:rPr>
        <w:t>2 Knoblauchzehen</w:t>
      </w:r>
    </w:p>
    <w:p w14:paraId="5ECC3AAA" w14:textId="77777777" w:rsidR="00F8300D" w:rsidRDefault="00F8300D" w:rsidP="00F8300D">
      <w:pPr>
        <w:rPr>
          <w:sz w:val="24"/>
          <w:szCs w:val="24"/>
        </w:rPr>
      </w:pPr>
      <w:r>
        <w:rPr>
          <w:sz w:val="24"/>
          <w:szCs w:val="24"/>
        </w:rPr>
        <w:t>3 EL Öl</w:t>
      </w:r>
    </w:p>
    <w:p w14:paraId="5BF36CCA" w14:textId="77777777" w:rsidR="00F8300D" w:rsidRDefault="00F8300D" w:rsidP="00F8300D">
      <w:pPr>
        <w:rPr>
          <w:sz w:val="24"/>
          <w:szCs w:val="24"/>
        </w:rPr>
      </w:pPr>
      <w:r>
        <w:rPr>
          <w:sz w:val="24"/>
          <w:szCs w:val="24"/>
        </w:rPr>
        <w:t>½ TL Wacholderbeeren</w:t>
      </w:r>
    </w:p>
    <w:p w14:paraId="24A163D7" w14:textId="77777777" w:rsidR="00F8300D" w:rsidRDefault="00F8300D" w:rsidP="00F8300D">
      <w:pPr>
        <w:rPr>
          <w:sz w:val="24"/>
          <w:szCs w:val="24"/>
        </w:rPr>
      </w:pPr>
      <w:r>
        <w:rPr>
          <w:sz w:val="24"/>
          <w:szCs w:val="24"/>
        </w:rPr>
        <w:t>Salz, Pfeffer aus der Mühle</w:t>
      </w:r>
    </w:p>
    <w:p w14:paraId="5E7FFC81" w14:textId="77777777" w:rsidR="00F8300D" w:rsidRDefault="00F8300D" w:rsidP="00F8300D">
      <w:pPr>
        <w:rPr>
          <w:sz w:val="24"/>
          <w:szCs w:val="24"/>
        </w:rPr>
      </w:pPr>
    </w:p>
    <w:p w14:paraId="6F06D30D" w14:textId="77777777" w:rsidR="00F8300D" w:rsidRDefault="00F8300D" w:rsidP="00F8300D">
      <w:pPr>
        <w:rPr>
          <w:sz w:val="24"/>
          <w:szCs w:val="24"/>
        </w:rPr>
      </w:pPr>
      <w:r>
        <w:rPr>
          <w:sz w:val="24"/>
          <w:szCs w:val="24"/>
        </w:rPr>
        <w:t>Zubereitungszeit: 1 ¾ Stunden</w:t>
      </w:r>
    </w:p>
    <w:p w14:paraId="73DB9307" w14:textId="77777777" w:rsidR="00F8300D" w:rsidRPr="00666569" w:rsidRDefault="00F8300D" w:rsidP="00E76E01">
      <w:pPr>
        <w:pStyle w:val="ListParagraph"/>
        <w:numPr>
          <w:ilvl w:val="0"/>
          <w:numId w:val="94"/>
        </w:numPr>
        <w:spacing w:after="120"/>
        <w:ind w:left="714" w:hanging="357"/>
        <w:contextualSpacing w:val="0"/>
        <w:jc w:val="both"/>
        <w:rPr>
          <w:sz w:val="24"/>
          <w:szCs w:val="24"/>
        </w:rPr>
      </w:pPr>
      <w:r w:rsidRPr="00666569">
        <w:rPr>
          <w:sz w:val="24"/>
          <w:szCs w:val="24"/>
        </w:rPr>
        <w:t xml:space="preserve">Die Pilze in Weinbrand einweichen. Fasan innen und außen unter fließendem Wasser abspülen, gut abtrocknen. </w:t>
      </w:r>
    </w:p>
    <w:p w14:paraId="49A476BE" w14:textId="77777777" w:rsidR="00F8300D" w:rsidRPr="00666569" w:rsidRDefault="00F8300D" w:rsidP="00E76E01">
      <w:pPr>
        <w:pStyle w:val="ListParagraph"/>
        <w:numPr>
          <w:ilvl w:val="0"/>
          <w:numId w:val="94"/>
        </w:numPr>
        <w:spacing w:after="120"/>
        <w:ind w:left="714" w:hanging="357"/>
        <w:contextualSpacing w:val="0"/>
        <w:jc w:val="both"/>
        <w:rPr>
          <w:sz w:val="24"/>
          <w:szCs w:val="24"/>
        </w:rPr>
      </w:pPr>
      <w:r w:rsidRPr="00666569">
        <w:rPr>
          <w:sz w:val="24"/>
          <w:szCs w:val="24"/>
        </w:rPr>
        <w:t>Knoblauchzehen mit Wacholderbeeren und 1 Prise Salz im Mörser fein zerdrücken. Rohen Schinken in kleine Würfelchen schneiden. Pilze abtropfen lassen, fein hacken, den Weinbrandsud aufheben. Rosmarinnadeln fein hacken. Pilze mit kleingeschnittenem Schinken, zerdrückten Wacholderbeeren und Knoblauch, Rosmarin und Salbeiblättchen mischen.</w:t>
      </w:r>
    </w:p>
    <w:p w14:paraId="456C32F6" w14:textId="77777777" w:rsidR="00F8300D" w:rsidRPr="00666569" w:rsidRDefault="00F8300D" w:rsidP="00E76E01">
      <w:pPr>
        <w:pStyle w:val="ListParagraph"/>
        <w:numPr>
          <w:ilvl w:val="0"/>
          <w:numId w:val="94"/>
        </w:numPr>
        <w:spacing w:after="120"/>
        <w:ind w:left="714" w:hanging="357"/>
        <w:contextualSpacing w:val="0"/>
        <w:jc w:val="both"/>
        <w:rPr>
          <w:sz w:val="24"/>
          <w:szCs w:val="24"/>
        </w:rPr>
      </w:pPr>
      <w:r w:rsidRPr="00666569">
        <w:rPr>
          <w:sz w:val="24"/>
          <w:szCs w:val="24"/>
        </w:rPr>
        <w:t>Fasan innen mit Pfeffer ausreiben, mit der vorbereiteten Mischung füllen. Mit Küchenzwirn (Sternchengarn) zunähen. Außen leicht salzen und pfeffern. Backofen auf 220°C vorheizen.</w:t>
      </w:r>
    </w:p>
    <w:p w14:paraId="62EBDC56" w14:textId="77777777" w:rsidR="00F8300D" w:rsidRPr="00666569" w:rsidRDefault="00F8300D" w:rsidP="00E76E01">
      <w:pPr>
        <w:pStyle w:val="ListParagraph"/>
        <w:numPr>
          <w:ilvl w:val="0"/>
          <w:numId w:val="94"/>
        </w:numPr>
        <w:spacing w:after="120"/>
        <w:ind w:left="714" w:hanging="357"/>
        <w:contextualSpacing w:val="0"/>
        <w:jc w:val="both"/>
        <w:rPr>
          <w:sz w:val="24"/>
          <w:szCs w:val="24"/>
        </w:rPr>
      </w:pPr>
      <w:r w:rsidRPr="00666569">
        <w:rPr>
          <w:sz w:val="24"/>
          <w:szCs w:val="24"/>
        </w:rPr>
        <w:t>Die Brustpartie vom Fasan mit den Speckscheiben abdecken und mit Küchenzwirn festbinden.</w:t>
      </w:r>
    </w:p>
    <w:p w14:paraId="0D70A856" w14:textId="77777777" w:rsidR="00F8300D" w:rsidRPr="00666569" w:rsidRDefault="00F8300D" w:rsidP="00E76E01">
      <w:pPr>
        <w:pStyle w:val="ListParagraph"/>
        <w:numPr>
          <w:ilvl w:val="0"/>
          <w:numId w:val="94"/>
        </w:numPr>
        <w:spacing w:after="120"/>
        <w:ind w:left="714" w:hanging="357"/>
        <w:contextualSpacing w:val="0"/>
        <w:jc w:val="both"/>
        <w:rPr>
          <w:sz w:val="24"/>
          <w:szCs w:val="24"/>
        </w:rPr>
      </w:pPr>
      <w:r w:rsidRPr="00666569">
        <w:rPr>
          <w:sz w:val="24"/>
          <w:szCs w:val="24"/>
        </w:rPr>
        <w:t xml:space="preserve">In einem Bräter 3 EL Öl erhitzen. Fasan hineingeben und rundum kräftig anbraten. Mit dem aufgefangenen Pilzsud übergießen, Sud verdampfen lassen. Danach den Bräter in </w:t>
      </w:r>
      <w:r w:rsidRPr="00666569">
        <w:rPr>
          <w:sz w:val="24"/>
          <w:szCs w:val="24"/>
        </w:rPr>
        <w:lastRenderedPageBreak/>
        <w:t>den vorgeheizten Backofen (Gas Stufe 4) schieben. Fasan 20 Minuten braten, zwischendurch einmal wenden.</w:t>
      </w:r>
    </w:p>
    <w:p w14:paraId="35F69D98" w14:textId="77777777" w:rsidR="00F8300D" w:rsidRPr="00666569" w:rsidRDefault="00F8300D" w:rsidP="00E76E01">
      <w:pPr>
        <w:pStyle w:val="ListParagraph"/>
        <w:numPr>
          <w:ilvl w:val="0"/>
          <w:numId w:val="94"/>
        </w:numPr>
        <w:spacing w:after="120"/>
        <w:contextualSpacing w:val="0"/>
        <w:jc w:val="both"/>
        <w:rPr>
          <w:sz w:val="24"/>
          <w:szCs w:val="24"/>
        </w:rPr>
      </w:pPr>
      <w:r w:rsidRPr="00666569">
        <w:rPr>
          <w:sz w:val="24"/>
          <w:szCs w:val="24"/>
        </w:rPr>
        <w:t>Bräter aus dem Ofen holen, die Speckscheiben entfernen. Fasan mit der Brust nach oben wieder in den Bräter legen und 1/8 l Wildfonds angießen. In etwa 20 Minuten fertigbraten. Dabei häufig mit dem Bratensaft beträufeln.</w:t>
      </w:r>
    </w:p>
    <w:p w14:paraId="5108AC74" w14:textId="77777777" w:rsidR="00F8300D" w:rsidRPr="00666569" w:rsidRDefault="00F8300D" w:rsidP="00E76E01">
      <w:pPr>
        <w:pStyle w:val="ListParagraph"/>
        <w:numPr>
          <w:ilvl w:val="0"/>
          <w:numId w:val="94"/>
        </w:numPr>
        <w:spacing w:after="120"/>
        <w:contextualSpacing w:val="0"/>
        <w:jc w:val="both"/>
        <w:rPr>
          <w:sz w:val="24"/>
          <w:szCs w:val="24"/>
        </w:rPr>
      </w:pPr>
      <w:r w:rsidRPr="00666569">
        <w:rPr>
          <w:sz w:val="24"/>
          <w:szCs w:val="24"/>
        </w:rPr>
        <w:t>Fasan herausnehmen, abgedeckt warmhalten. Bräter auf die Herdplatte stellen, Sahne angießen und kräftig einköcheln. Mit Salz und Pfeffer abschmecken.</w:t>
      </w:r>
    </w:p>
    <w:p w14:paraId="54CCCEFB" w14:textId="77777777" w:rsidR="00F8300D" w:rsidRDefault="00F8300D" w:rsidP="00F8300D">
      <w:pPr>
        <w:jc w:val="both"/>
        <w:rPr>
          <w:sz w:val="24"/>
          <w:szCs w:val="24"/>
        </w:rPr>
      </w:pPr>
    </w:p>
    <w:p w14:paraId="502D6227" w14:textId="77777777" w:rsidR="00F8300D" w:rsidRDefault="00F8300D" w:rsidP="00F8300D">
      <w:pPr>
        <w:ind w:left="708" w:hanging="708"/>
        <w:jc w:val="both"/>
        <w:rPr>
          <w:sz w:val="24"/>
          <w:szCs w:val="24"/>
        </w:rPr>
      </w:pPr>
      <w:r>
        <w:rPr>
          <w:sz w:val="24"/>
          <w:szCs w:val="24"/>
        </w:rPr>
        <w:t>Tipp:</w:t>
      </w:r>
      <w:r>
        <w:rPr>
          <w:sz w:val="24"/>
          <w:szCs w:val="24"/>
        </w:rPr>
        <w:tab/>
        <w:t>Geht auch unkompliziert. Fasan mit Rotwein im Backofen schmoren, Kartoffelscheiben und frischen Rosmarin gleich mit in den Bräter geben.</w:t>
      </w:r>
    </w:p>
    <w:p w14:paraId="781B4C61" w14:textId="77777777" w:rsidR="00F8300D" w:rsidRDefault="00F8300D" w:rsidP="00F8300D">
      <w:pPr>
        <w:rPr>
          <w:sz w:val="24"/>
          <w:szCs w:val="24"/>
        </w:rPr>
      </w:pPr>
      <w:r>
        <w:rPr>
          <w:sz w:val="24"/>
          <w:szCs w:val="24"/>
        </w:rPr>
        <w:br w:type="page"/>
      </w:r>
    </w:p>
    <w:p w14:paraId="1F638E55" w14:textId="77777777" w:rsidR="00F8300D" w:rsidRDefault="00F8300D" w:rsidP="00F8300D">
      <w:pPr>
        <w:pStyle w:val="Heading2"/>
        <w:spacing w:after="240"/>
      </w:pPr>
      <w:r>
        <w:lastRenderedPageBreak/>
        <w:t>Rehragout mit Gin, Feigen und Schokolade</w:t>
      </w:r>
      <w:r>
        <w:rPr>
          <w:rStyle w:val="FootnoteReference"/>
        </w:rPr>
        <w:footnoteReference w:id="644"/>
      </w:r>
      <w:r>
        <w:t xml:space="preserve"> </w:t>
      </w:r>
    </w:p>
    <w:p w14:paraId="49580F1F" w14:textId="77777777" w:rsidR="00F8300D" w:rsidRDefault="00F8300D" w:rsidP="00F8300D">
      <w:pPr>
        <w:rPr>
          <w:sz w:val="24"/>
          <w:szCs w:val="24"/>
        </w:rPr>
      </w:pPr>
      <w:r w:rsidRPr="00FB55D4">
        <w:rPr>
          <w:sz w:val="24"/>
          <w:szCs w:val="24"/>
          <w:u w:val="single"/>
        </w:rPr>
        <w:t>Zutaten</w:t>
      </w:r>
      <w:r>
        <w:rPr>
          <w:sz w:val="24"/>
          <w:szCs w:val="24"/>
        </w:rPr>
        <w:t xml:space="preserve"> (für 4 Personen)</w:t>
      </w:r>
    </w:p>
    <w:p w14:paraId="5248F399" w14:textId="77777777" w:rsidR="00F8300D" w:rsidRPr="00FB55D4" w:rsidRDefault="00F8300D" w:rsidP="00F8300D">
      <w:pPr>
        <w:rPr>
          <w:i/>
          <w:iCs/>
          <w:sz w:val="24"/>
          <w:szCs w:val="24"/>
        </w:rPr>
      </w:pPr>
      <w:r w:rsidRPr="00FB55D4">
        <w:rPr>
          <w:i/>
          <w:iCs/>
          <w:sz w:val="24"/>
          <w:szCs w:val="24"/>
        </w:rPr>
        <w:t>Für das Ragout:</w:t>
      </w:r>
    </w:p>
    <w:p w14:paraId="53B61E88" w14:textId="77777777" w:rsidR="00F8300D" w:rsidRDefault="00F8300D" w:rsidP="00F8300D">
      <w:pPr>
        <w:rPr>
          <w:sz w:val="24"/>
          <w:szCs w:val="24"/>
        </w:rPr>
      </w:pPr>
      <w:r>
        <w:rPr>
          <w:sz w:val="24"/>
          <w:szCs w:val="24"/>
        </w:rPr>
        <w:t>1 kg Rehschulter/-hals</w:t>
      </w:r>
    </w:p>
    <w:p w14:paraId="0CBE1B1B" w14:textId="77777777" w:rsidR="00F8300D" w:rsidRDefault="00F8300D" w:rsidP="00F8300D">
      <w:pPr>
        <w:rPr>
          <w:sz w:val="24"/>
          <w:szCs w:val="24"/>
        </w:rPr>
      </w:pPr>
      <w:r>
        <w:rPr>
          <w:sz w:val="24"/>
          <w:szCs w:val="24"/>
        </w:rPr>
        <w:t>Salz, Pfeffer, Mehl</w:t>
      </w:r>
    </w:p>
    <w:p w14:paraId="74228A29" w14:textId="77777777" w:rsidR="00F8300D" w:rsidRDefault="00F8300D" w:rsidP="00F8300D">
      <w:pPr>
        <w:rPr>
          <w:sz w:val="24"/>
          <w:szCs w:val="24"/>
        </w:rPr>
      </w:pPr>
      <w:r>
        <w:rPr>
          <w:sz w:val="24"/>
          <w:szCs w:val="24"/>
        </w:rPr>
        <w:t>1 Karotte</w:t>
      </w:r>
    </w:p>
    <w:p w14:paraId="6C1B3F4D" w14:textId="77777777" w:rsidR="00F8300D" w:rsidRDefault="00F8300D" w:rsidP="00F8300D">
      <w:pPr>
        <w:rPr>
          <w:sz w:val="24"/>
          <w:szCs w:val="24"/>
        </w:rPr>
      </w:pPr>
      <w:r>
        <w:rPr>
          <w:sz w:val="24"/>
          <w:szCs w:val="24"/>
        </w:rPr>
        <w:t>¼ Sellerie</w:t>
      </w:r>
    </w:p>
    <w:p w14:paraId="6C586947" w14:textId="77777777" w:rsidR="00F8300D" w:rsidRDefault="00F8300D" w:rsidP="00F8300D">
      <w:pPr>
        <w:rPr>
          <w:sz w:val="24"/>
          <w:szCs w:val="24"/>
        </w:rPr>
      </w:pPr>
      <w:r>
        <w:rPr>
          <w:sz w:val="24"/>
          <w:szCs w:val="24"/>
        </w:rPr>
        <w:t>¼ Stange Lauch</w:t>
      </w:r>
    </w:p>
    <w:p w14:paraId="16CBAFD2" w14:textId="77777777" w:rsidR="00F8300D" w:rsidRDefault="00F8300D" w:rsidP="00F8300D">
      <w:pPr>
        <w:rPr>
          <w:sz w:val="24"/>
          <w:szCs w:val="24"/>
        </w:rPr>
      </w:pPr>
      <w:r>
        <w:rPr>
          <w:sz w:val="24"/>
          <w:szCs w:val="24"/>
        </w:rPr>
        <w:t>3 Zwiebeln</w:t>
      </w:r>
    </w:p>
    <w:p w14:paraId="1F24DBD7" w14:textId="77777777" w:rsidR="00F8300D" w:rsidRDefault="00F8300D" w:rsidP="00F8300D">
      <w:pPr>
        <w:rPr>
          <w:sz w:val="24"/>
          <w:szCs w:val="24"/>
        </w:rPr>
      </w:pPr>
      <w:r>
        <w:rPr>
          <w:sz w:val="24"/>
          <w:szCs w:val="24"/>
        </w:rPr>
        <w:t>1 Zehe Knoblauch</w:t>
      </w:r>
    </w:p>
    <w:p w14:paraId="641284B2" w14:textId="77777777" w:rsidR="00F8300D" w:rsidRDefault="00F8300D" w:rsidP="00F8300D">
      <w:pPr>
        <w:rPr>
          <w:sz w:val="24"/>
          <w:szCs w:val="24"/>
        </w:rPr>
      </w:pPr>
      <w:r>
        <w:rPr>
          <w:sz w:val="24"/>
          <w:szCs w:val="24"/>
        </w:rPr>
        <w:t>3 EL Sonnenblumenöl</w:t>
      </w:r>
    </w:p>
    <w:p w14:paraId="35798658" w14:textId="77777777" w:rsidR="00F8300D" w:rsidRDefault="00F8300D" w:rsidP="00F8300D">
      <w:pPr>
        <w:rPr>
          <w:sz w:val="24"/>
          <w:szCs w:val="24"/>
        </w:rPr>
      </w:pPr>
      <w:r>
        <w:rPr>
          <w:sz w:val="24"/>
          <w:szCs w:val="24"/>
        </w:rPr>
        <w:t>1 EL Tomatenmark</w:t>
      </w:r>
    </w:p>
    <w:p w14:paraId="1223A41B" w14:textId="77777777" w:rsidR="00F8300D" w:rsidRDefault="00F8300D" w:rsidP="00F8300D">
      <w:pPr>
        <w:rPr>
          <w:sz w:val="24"/>
          <w:szCs w:val="24"/>
        </w:rPr>
      </w:pPr>
      <w:r>
        <w:rPr>
          <w:sz w:val="24"/>
          <w:szCs w:val="24"/>
        </w:rPr>
        <w:t>2 EL Gin</w:t>
      </w:r>
    </w:p>
    <w:p w14:paraId="7C5B53E1" w14:textId="77777777" w:rsidR="00F8300D" w:rsidRDefault="00F8300D" w:rsidP="00F8300D">
      <w:pPr>
        <w:rPr>
          <w:sz w:val="24"/>
          <w:szCs w:val="24"/>
        </w:rPr>
      </w:pPr>
      <w:r>
        <w:rPr>
          <w:sz w:val="24"/>
          <w:szCs w:val="24"/>
        </w:rPr>
        <w:t>500 ml Rotwein</w:t>
      </w:r>
    </w:p>
    <w:p w14:paraId="56ADE828" w14:textId="77777777" w:rsidR="00F8300D" w:rsidRDefault="00F8300D" w:rsidP="00F8300D">
      <w:pPr>
        <w:rPr>
          <w:sz w:val="24"/>
          <w:szCs w:val="24"/>
        </w:rPr>
      </w:pPr>
      <w:r>
        <w:rPr>
          <w:sz w:val="24"/>
          <w:szCs w:val="24"/>
        </w:rPr>
        <w:t xml:space="preserve">5 Pfefferkörner </w:t>
      </w:r>
    </w:p>
    <w:p w14:paraId="68B02577" w14:textId="77777777" w:rsidR="00F8300D" w:rsidRDefault="00F8300D" w:rsidP="00F8300D">
      <w:pPr>
        <w:rPr>
          <w:sz w:val="24"/>
          <w:szCs w:val="24"/>
        </w:rPr>
      </w:pPr>
      <w:r>
        <w:rPr>
          <w:sz w:val="24"/>
          <w:szCs w:val="24"/>
        </w:rPr>
        <w:t>2 Nelken</w:t>
      </w:r>
    </w:p>
    <w:p w14:paraId="489A2564" w14:textId="77777777" w:rsidR="00F8300D" w:rsidRDefault="00F8300D" w:rsidP="00F8300D">
      <w:pPr>
        <w:rPr>
          <w:sz w:val="24"/>
          <w:szCs w:val="24"/>
        </w:rPr>
      </w:pPr>
      <w:r>
        <w:rPr>
          <w:sz w:val="24"/>
          <w:szCs w:val="24"/>
        </w:rPr>
        <w:t>1 Sternanis</w:t>
      </w:r>
    </w:p>
    <w:p w14:paraId="5C993B07" w14:textId="77777777" w:rsidR="00F8300D" w:rsidRDefault="00F8300D" w:rsidP="00F8300D">
      <w:pPr>
        <w:rPr>
          <w:sz w:val="24"/>
          <w:szCs w:val="24"/>
        </w:rPr>
      </w:pPr>
      <w:r>
        <w:rPr>
          <w:sz w:val="24"/>
          <w:szCs w:val="24"/>
        </w:rPr>
        <w:t>3 Wacholderbeeren</w:t>
      </w:r>
    </w:p>
    <w:p w14:paraId="7D7A633E" w14:textId="77777777" w:rsidR="00F8300D" w:rsidRDefault="00F8300D" w:rsidP="00F8300D">
      <w:pPr>
        <w:rPr>
          <w:sz w:val="24"/>
          <w:szCs w:val="24"/>
        </w:rPr>
      </w:pPr>
      <w:r>
        <w:rPr>
          <w:sz w:val="24"/>
          <w:szCs w:val="24"/>
        </w:rPr>
        <w:t>3 Lorbeerblätter</w:t>
      </w:r>
    </w:p>
    <w:p w14:paraId="5B3E2A59" w14:textId="77777777" w:rsidR="00F8300D" w:rsidRDefault="00F8300D" w:rsidP="00F8300D">
      <w:pPr>
        <w:rPr>
          <w:sz w:val="24"/>
          <w:szCs w:val="24"/>
        </w:rPr>
      </w:pPr>
      <w:r>
        <w:rPr>
          <w:sz w:val="24"/>
          <w:szCs w:val="24"/>
        </w:rPr>
        <w:t>30 g Zartbitterschokolade 70%</w:t>
      </w:r>
    </w:p>
    <w:p w14:paraId="7AEB76AA" w14:textId="77777777" w:rsidR="00F8300D" w:rsidRDefault="00F8300D" w:rsidP="00F8300D">
      <w:pPr>
        <w:rPr>
          <w:sz w:val="24"/>
          <w:szCs w:val="24"/>
        </w:rPr>
      </w:pPr>
      <w:r>
        <w:rPr>
          <w:sz w:val="24"/>
          <w:szCs w:val="24"/>
        </w:rPr>
        <w:t>Gin zum Abschmecken</w:t>
      </w:r>
    </w:p>
    <w:p w14:paraId="36344BE6" w14:textId="77777777" w:rsidR="00F8300D" w:rsidRDefault="00F8300D" w:rsidP="00F8300D">
      <w:pPr>
        <w:rPr>
          <w:sz w:val="24"/>
          <w:szCs w:val="24"/>
        </w:rPr>
      </w:pPr>
    </w:p>
    <w:p w14:paraId="0F507F03" w14:textId="77777777" w:rsidR="00F8300D" w:rsidRPr="00FB55D4" w:rsidRDefault="00F8300D" w:rsidP="00F8300D">
      <w:pPr>
        <w:rPr>
          <w:i/>
          <w:iCs/>
          <w:sz w:val="24"/>
          <w:szCs w:val="24"/>
        </w:rPr>
      </w:pPr>
      <w:r>
        <w:rPr>
          <w:i/>
          <w:iCs/>
          <w:sz w:val="24"/>
          <w:szCs w:val="24"/>
        </w:rPr>
        <w:t>Für e</w:t>
      </w:r>
      <w:r w:rsidRPr="00FB55D4">
        <w:rPr>
          <w:i/>
          <w:iCs/>
          <w:sz w:val="24"/>
          <w:szCs w:val="24"/>
        </w:rPr>
        <w:t>ingelegte Feigen (Obacht: die Feigen müssen vier Wochen vorher gemacht werden!!!!)</w:t>
      </w:r>
    </w:p>
    <w:p w14:paraId="1E25625F" w14:textId="77777777" w:rsidR="00F8300D" w:rsidRDefault="00F8300D" w:rsidP="00F8300D">
      <w:pPr>
        <w:rPr>
          <w:sz w:val="24"/>
          <w:szCs w:val="24"/>
        </w:rPr>
      </w:pPr>
      <w:r>
        <w:rPr>
          <w:sz w:val="24"/>
          <w:szCs w:val="24"/>
        </w:rPr>
        <w:t>4 Feigen</w:t>
      </w:r>
    </w:p>
    <w:p w14:paraId="1B3B868B" w14:textId="77777777" w:rsidR="00F8300D" w:rsidRDefault="00F8300D" w:rsidP="00F8300D">
      <w:pPr>
        <w:rPr>
          <w:sz w:val="24"/>
          <w:szCs w:val="24"/>
        </w:rPr>
      </w:pPr>
      <w:r>
        <w:rPr>
          <w:sz w:val="24"/>
          <w:szCs w:val="24"/>
        </w:rPr>
        <w:t>50 g Zucker</w:t>
      </w:r>
    </w:p>
    <w:p w14:paraId="55A54688" w14:textId="77777777" w:rsidR="00F8300D" w:rsidRDefault="00F8300D" w:rsidP="00F8300D">
      <w:pPr>
        <w:rPr>
          <w:sz w:val="24"/>
          <w:szCs w:val="24"/>
        </w:rPr>
      </w:pPr>
      <w:r>
        <w:rPr>
          <w:sz w:val="24"/>
          <w:szCs w:val="24"/>
        </w:rPr>
        <w:t>50 ml Wasser</w:t>
      </w:r>
    </w:p>
    <w:p w14:paraId="408FA68C" w14:textId="77777777" w:rsidR="00F8300D" w:rsidRDefault="00F8300D" w:rsidP="00F8300D">
      <w:pPr>
        <w:rPr>
          <w:sz w:val="24"/>
          <w:szCs w:val="24"/>
        </w:rPr>
      </w:pPr>
      <w:r>
        <w:rPr>
          <w:sz w:val="24"/>
          <w:szCs w:val="24"/>
        </w:rPr>
        <w:t>200 ml Rotwein</w:t>
      </w:r>
    </w:p>
    <w:p w14:paraId="61F52C36" w14:textId="77777777" w:rsidR="00F8300D" w:rsidRDefault="00F8300D" w:rsidP="00F8300D">
      <w:pPr>
        <w:rPr>
          <w:sz w:val="24"/>
          <w:szCs w:val="24"/>
        </w:rPr>
      </w:pPr>
      <w:r>
        <w:rPr>
          <w:sz w:val="24"/>
          <w:szCs w:val="24"/>
        </w:rPr>
        <w:t>100 ml Balsamicoessig</w:t>
      </w:r>
    </w:p>
    <w:p w14:paraId="15AE0E47" w14:textId="77777777" w:rsidR="00F8300D" w:rsidRDefault="00F8300D" w:rsidP="00F8300D">
      <w:pPr>
        <w:rPr>
          <w:sz w:val="24"/>
          <w:szCs w:val="24"/>
        </w:rPr>
      </w:pPr>
      <w:r>
        <w:rPr>
          <w:sz w:val="24"/>
          <w:szCs w:val="24"/>
        </w:rPr>
        <w:lastRenderedPageBreak/>
        <w:t>1 Vanilleschote</w:t>
      </w:r>
    </w:p>
    <w:p w14:paraId="51667A88" w14:textId="77777777" w:rsidR="00F8300D" w:rsidRDefault="00F8300D" w:rsidP="00F8300D">
      <w:pPr>
        <w:rPr>
          <w:sz w:val="24"/>
          <w:szCs w:val="24"/>
        </w:rPr>
      </w:pPr>
      <w:r>
        <w:rPr>
          <w:sz w:val="24"/>
          <w:szCs w:val="24"/>
        </w:rPr>
        <w:t>1 Nelke</w:t>
      </w:r>
    </w:p>
    <w:p w14:paraId="63778AD9" w14:textId="77777777" w:rsidR="00F8300D" w:rsidRDefault="00F8300D" w:rsidP="00F8300D">
      <w:pPr>
        <w:rPr>
          <w:sz w:val="24"/>
          <w:szCs w:val="24"/>
        </w:rPr>
      </w:pPr>
      <w:r>
        <w:rPr>
          <w:sz w:val="24"/>
          <w:szCs w:val="24"/>
        </w:rPr>
        <w:t>1 Sternanis</w:t>
      </w:r>
    </w:p>
    <w:p w14:paraId="7C167FB2" w14:textId="77777777" w:rsidR="00F8300D" w:rsidRDefault="00F8300D" w:rsidP="00F8300D">
      <w:pPr>
        <w:rPr>
          <w:sz w:val="24"/>
          <w:szCs w:val="24"/>
        </w:rPr>
      </w:pPr>
      <w:r>
        <w:rPr>
          <w:sz w:val="24"/>
          <w:szCs w:val="24"/>
        </w:rPr>
        <w:t>1 Prise Salz</w:t>
      </w:r>
    </w:p>
    <w:p w14:paraId="062DB9D7" w14:textId="77777777" w:rsidR="00F8300D" w:rsidRDefault="00F8300D" w:rsidP="00F8300D">
      <w:pPr>
        <w:rPr>
          <w:sz w:val="24"/>
          <w:szCs w:val="24"/>
        </w:rPr>
      </w:pPr>
      <w:r>
        <w:rPr>
          <w:sz w:val="24"/>
          <w:szCs w:val="24"/>
        </w:rPr>
        <w:t>1 TL Speisestärke</w:t>
      </w:r>
    </w:p>
    <w:p w14:paraId="233F2F6B" w14:textId="77777777" w:rsidR="00F8300D" w:rsidRDefault="00F8300D" w:rsidP="00F8300D">
      <w:pPr>
        <w:rPr>
          <w:sz w:val="24"/>
          <w:szCs w:val="24"/>
        </w:rPr>
      </w:pPr>
      <w:r>
        <w:rPr>
          <w:sz w:val="24"/>
          <w:szCs w:val="24"/>
        </w:rPr>
        <w:t>2 EL Rotwein</w:t>
      </w:r>
    </w:p>
    <w:p w14:paraId="4A0AEC32" w14:textId="77777777" w:rsidR="00F8300D" w:rsidRDefault="00F8300D" w:rsidP="00F8300D">
      <w:pPr>
        <w:rPr>
          <w:sz w:val="24"/>
          <w:szCs w:val="24"/>
        </w:rPr>
      </w:pPr>
    </w:p>
    <w:p w14:paraId="20140937" w14:textId="77777777" w:rsidR="00F8300D" w:rsidRDefault="00F8300D" w:rsidP="00F8300D">
      <w:pPr>
        <w:rPr>
          <w:sz w:val="24"/>
          <w:szCs w:val="24"/>
        </w:rPr>
      </w:pPr>
      <w:r>
        <w:rPr>
          <w:sz w:val="24"/>
          <w:szCs w:val="24"/>
        </w:rPr>
        <w:t>Vorbereitungszeit: 30 Minuten, Kochzeit: 90 Minuten</w:t>
      </w:r>
    </w:p>
    <w:p w14:paraId="3BB24EA9" w14:textId="77777777" w:rsidR="00F8300D" w:rsidRPr="006C0786" w:rsidRDefault="00F8300D" w:rsidP="00B40E8C">
      <w:pPr>
        <w:pStyle w:val="ListParagraph"/>
        <w:numPr>
          <w:ilvl w:val="0"/>
          <w:numId w:val="278"/>
        </w:numPr>
        <w:spacing w:after="120"/>
        <w:ind w:left="714" w:hanging="357"/>
        <w:contextualSpacing w:val="0"/>
        <w:jc w:val="both"/>
        <w:rPr>
          <w:sz w:val="24"/>
          <w:szCs w:val="24"/>
        </w:rPr>
      </w:pPr>
      <w:r w:rsidRPr="006C0786">
        <w:rPr>
          <w:sz w:val="24"/>
          <w:szCs w:val="24"/>
        </w:rPr>
        <w:t>Fleisch in gleichmäßige ca. 2 cm große Würfel schneiden, auf ein Blech legen und mit Salz und Pfeffer würzen sowie rundherum mit Mehl bestäuben. Das Gemüse schälen und in 2 cm große Würfel schneiden. In einem Topf das Öl erhitzen und das Fleisch aufgeteilt in zwei Portionen scharf anbraten und auf einem Sieb abtropfen lassen.</w:t>
      </w:r>
    </w:p>
    <w:p w14:paraId="42806E67" w14:textId="77777777" w:rsidR="00F8300D" w:rsidRPr="006C0786" w:rsidRDefault="00F8300D" w:rsidP="00B40E8C">
      <w:pPr>
        <w:pStyle w:val="ListParagraph"/>
        <w:numPr>
          <w:ilvl w:val="0"/>
          <w:numId w:val="278"/>
        </w:numPr>
        <w:spacing w:after="120"/>
        <w:ind w:left="714" w:hanging="357"/>
        <w:contextualSpacing w:val="0"/>
        <w:jc w:val="both"/>
        <w:rPr>
          <w:sz w:val="24"/>
          <w:szCs w:val="24"/>
        </w:rPr>
      </w:pPr>
      <w:r w:rsidRPr="006C0786">
        <w:rPr>
          <w:sz w:val="24"/>
          <w:szCs w:val="24"/>
        </w:rPr>
        <w:t>Karotte, Sellerie, Zwiebeln anrösten. Den fein gehackten Knoblauch, Lauch und das Tomatenmark hinzugeben und rostbraun anrösten.</w:t>
      </w:r>
      <w:r>
        <w:rPr>
          <w:sz w:val="24"/>
          <w:szCs w:val="24"/>
        </w:rPr>
        <w:t xml:space="preserve"> </w:t>
      </w:r>
      <w:r w:rsidRPr="006C0786">
        <w:rPr>
          <w:sz w:val="24"/>
          <w:szCs w:val="24"/>
        </w:rPr>
        <w:t>Das Fleisch in den Topf geben, einmal durchrühren und erst mit Gin und dann mehrmals mit Rotwein ablöschen. Gewürze in ein Tee-Ei geben und ins Ragout legen.</w:t>
      </w:r>
    </w:p>
    <w:p w14:paraId="54184A6C" w14:textId="77777777" w:rsidR="00F8300D" w:rsidRPr="003D3A32" w:rsidRDefault="00F8300D" w:rsidP="00B40E8C">
      <w:pPr>
        <w:pStyle w:val="ListParagraph"/>
        <w:numPr>
          <w:ilvl w:val="0"/>
          <w:numId w:val="278"/>
        </w:numPr>
        <w:spacing w:after="120"/>
        <w:ind w:left="714" w:hanging="357"/>
        <w:contextualSpacing w:val="0"/>
        <w:jc w:val="both"/>
        <w:rPr>
          <w:sz w:val="24"/>
          <w:szCs w:val="24"/>
        </w:rPr>
      </w:pPr>
      <w:r w:rsidRPr="003D3A32">
        <w:rPr>
          <w:sz w:val="24"/>
          <w:szCs w:val="24"/>
        </w:rPr>
        <w:t xml:space="preserve">Mit Wasser aufgießen, bis das Fleisch gut bedeckt ist bei schwacher Hitze ca. 90 Minuten durch sanftes Köcheln garen, bis das Fleisch weich ist.  </w:t>
      </w:r>
    </w:p>
    <w:p w14:paraId="42EBE561" w14:textId="77777777" w:rsidR="00F8300D" w:rsidRPr="003D3A32" w:rsidRDefault="00F8300D" w:rsidP="00B40E8C">
      <w:pPr>
        <w:pStyle w:val="ListParagraph"/>
        <w:numPr>
          <w:ilvl w:val="0"/>
          <w:numId w:val="278"/>
        </w:numPr>
        <w:spacing w:after="120"/>
        <w:ind w:left="714" w:hanging="357"/>
        <w:contextualSpacing w:val="0"/>
        <w:jc w:val="both"/>
        <w:rPr>
          <w:sz w:val="24"/>
          <w:szCs w:val="24"/>
        </w:rPr>
      </w:pPr>
      <w:r w:rsidRPr="003D3A32">
        <w:rPr>
          <w:sz w:val="24"/>
          <w:szCs w:val="24"/>
        </w:rPr>
        <w:t>Die Gewürze herausnehmen und mit etwas dunkler Schokolade, Salz, Pfeffer und einem EL Gin abschmecken.</w:t>
      </w:r>
    </w:p>
    <w:p w14:paraId="6ECB9367" w14:textId="77777777" w:rsidR="00F8300D" w:rsidRDefault="00F8300D" w:rsidP="00F8300D">
      <w:pPr>
        <w:rPr>
          <w:sz w:val="24"/>
          <w:szCs w:val="24"/>
        </w:rPr>
      </w:pPr>
    </w:p>
    <w:p w14:paraId="12E2B61B" w14:textId="77777777" w:rsidR="00F8300D" w:rsidRDefault="00F8300D" w:rsidP="00F8300D">
      <w:pPr>
        <w:rPr>
          <w:sz w:val="24"/>
          <w:szCs w:val="24"/>
        </w:rPr>
      </w:pPr>
      <w:r>
        <w:rPr>
          <w:sz w:val="24"/>
          <w:szCs w:val="24"/>
        </w:rPr>
        <w:t>Eingelegte Feigen:</w:t>
      </w:r>
    </w:p>
    <w:p w14:paraId="1E70DBA3" w14:textId="77777777" w:rsidR="00F8300D" w:rsidRPr="006C0786" w:rsidRDefault="00F8300D" w:rsidP="00B40E8C">
      <w:pPr>
        <w:pStyle w:val="ListParagraph"/>
        <w:numPr>
          <w:ilvl w:val="0"/>
          <w:numId w:val="277"/>
        </w:numPr>
        <w:ind w:left="714" w:hanging="357"/>
        <w:contextualSpacing w:val="0"/>
        <w:jc w:val="both"/>
        <w:rPr>
          <w:sz w:val="24"/>
          <w:szCs w:val="24"/>
        </w:rPr>
      </w:pPr>
      <w:r w:rsidRPr="006C0786">
        <w:rPr>
          <w:sz w:val="24"/>
          <w:szCs w:val="24"/>
        </w:rPr>
        <w:t>Feigen waschen und vierteln. Zucker mit 50 ml Wasser in einem Topf karamellisieren. Mit Rotwein und Balsamicoessig ablöschen und den Zucker kochen, bis er sich aufgelöst hat. Vanilleschote auskratzen und das Mark zusammen mit Nelke, Sternanis und Salz dazugeben. Einmal aufkochen und 10 Minuten ohne Deckel ziehen lassen. Die Speisestärke in Rotwein anrühren und die Flüssigkeit damit abbinden.</w:t>
      </w:r>
    </w:p>
    <w:p w14:paraId="6AA6CE09" w14:textId="77777777" w:rsidR="00F8300D" w:rsidRPr="003D3A32" w:rsidRDefault="00F8300D" w:rsidP="00B40E8C">
      <w:pPr>
        <w:pStyle w:val="ListParagraph"/>
        <w:numPr>
          <w:ilvl w:val="0"/>
          <w:numId w:val="277"/>
        </w:numPr>
        <w:ind w:left="714" w:hanging="357"/>
        <w:contextualSpacing w:val="0"/>
        <w:jc w:val="both"/>
        <w:rPr>
          <w:sz w:val="24"/>
          <w:szCs w:val="24"/>
        </w:rPr>
      </w:pPr>
      <w:r w:rsidRPr="003D3A32">
        <w:rPr>
          <w:sz w:val="24"/>
          <w:szCs w:val="24"/>
        </w:rPr>
        <w:t>Die geviertelten Feigen in Einmachgläser geben und die kochende Flüssigkeit darüber gießen. Für mindestens 4 Wochen an einem kühlen und dunklen Ort verschlossen halten.</w:t>
      </w:r>
    </w:p>
    <w:p w14:paraId="1C3B1699" w14:textId="77777777" w:rsidR="00F8300D" w:rsidRDefault="00F8300D" w:rsidP="00F8300D">
      <w:pPr>
        <w:rPr>
          <w:sz w:val="24"/>
          <w:szCs w:val="24"/>
        </w:rPr>
      </w:pPr>
    </w:p>
    <w:p w14:paraId="21DEB191" w14:textId="77777777" w:rsidR="00F8300D" w:rsidRDefault="00F8300D" w:rsidP="00F8300D">
      <w:pPr>
        <w:ind w:left="708" w:hanging="708"/>
        <w:jc w:val="both"/>
        <w:rPr>
          <w:sz w:val="24"/>
          <w:szCs w:val="24"/>
        </w:rPr>
      </w:pPr>
      <w:r>
        <w:rPr>
          <w:sz w:val="24"/>
          <w:szCs w:val="24"/>
        </w:rPr>
        <w:t>Tipp:</w:t>
      </w:r>
      <w:r>
        <w:rPr>
          <w:sz w:val="24"/>
          <w:szCs w:val="24"/>
        </w:rPr>
        <w:tab/>
        <w:t xml:space="preserve">Die Feigen auf jeden Fall 4 Wochen vorher machen. Also langfristige Planung notwendig…. Vielleicht ein Gericht zu Weihnachten? Ist ja an sich ein Herbstgericht. Man könnte noch ein paar Pilzchen (die zum Essen, nicht die zum Trinken) ins Ragout geben. Auf jeden Fall könnte man so auch einen Buschbock aus Afrika zubereiten und den Sonnenuntergang über dem Ngorongorokrater genießen. </w:t>
      </w:r>
    </w:p>
    <w:p w14:paraId="774ED42D" w14:textId="77777777" w:rsidR="00F8300D" w:rsidRDefault="00F8300D" w:rsidP="00F8300D">
      <w:pPr>
        <w:pStyle w:val="Heading2"/>
        <w:spacing w:after="240"/>
      </w:pPr>
      <w:r>
        <w:lastRenderedPageBreak/>
        <w:t>Rehragout mit Aprikosen</w:t>
      </w:r>
      <w:r>
        <w:rPr>
          <w:rStyle w:val="FootnoteReference"/>
        </w:rPr>
        <w:footnoteReference w:id="645"/>
      </w:r>
    </w:p>
    <w:p w14:paraId="262EADA6" w14:textId="77777777" w:rsidR="00F8300D" w:rsidRDefault="00F8300D" w:rsidP="00F8300D">
      <w:pPr>
        <w:rPr>
          <w:sz w:val="24"/>
          <w:szCs w:val="24"/>
        </w:rPr>
      </w:pPr>
      <w:r w:rsidRPr="004215B5">
        <w:rPr>
          <w:sz w:val="24"/>
          <w:szCs w:val="24"/>
          <w:u w:val="single"/>
        </w:rPr>
        <w:t>Zutaten</w:t>
      </w:r>
      <w:r>
        <w:rPr>
          <w:sz w:val="24"/>
          <w:szCs w:val="24"/>
        </w:rPr>
        <w:t xml:space="preserve"> (für 2 – 3 Portionen)</w:t>
      </w:r>
    </w:p>
    <w:p w14:paraId="67C870F9" w14:textId="77777777" w:rsidR="00F8300D" w:rsidRDefault="00F8300D" w:rsidP="00F8300D">
      <w:pPr>
        <w:rPr>
          <w:sz w:val="24"/>
          <w:szCs w:val="24"/>
        </w:rPr>
      </w:pPr>
      <w:r>
        <w:rPr>
          <w:sz w:val="24"/>
          <w:szCs w:val="24"/>
        </w:rPr>
        <w:t>1 EL Butter</w:t>
      </w:r>
    </w:p>
    <w:p w14:paraId="0FA2FF17" w14:textId="77777777" w:rsidR="00F8300D" w:rsidRDefault="00F8300D" w:rsidP="00F8300D">
      <w:pPr>
        <w:rPr>
          <w:sz w:val="24"/>
          <w:szCs w:val="24"/>
        </w:rPr>
      </w:pPr>
      <w:r>
        <w:rPr>
          <w:sz w:val="24"/>
          <w:szCs w:val="24"/>
        </w:rPr>
        <w:t>500 g Rehfleisch (aus der Schulter)</w:t>
      </w:r>
    </w:p>
    <w:p w14:paraId="7B20C7C7" w14:textId="77777777" w:rsidR="00F8300D" w:rsidRDefault="00F8300D" w:rsidP="00F8300D">
      <w:pPr>
        <w:rPr>
          <w:sz w:val="24"/>
          <w:szCs w:val="24"/>
        </w:rPr>
      </w:pPr>
      <w:r>
        <w:rPr>
          <w:sz w:val="24"/>
          <w:szCs w:val="24"/>
        </w:rPr>
        <w:t>1 kleiner Knollensellerie, geputzt ca. 150 g</w:t>
      </w:r>
    </w:p>
    <w:p w14:paraId="339D26DD" w14:textId="77777777" w:rsidR="00F8300D" w:rsidRDefault="00F8300D" w:rsidP="00F8300D">
      <w:pPr>
        <w:rPr>
          <w:sz w:val="24"/>
          <w:szCs w:val="24"/>
        </w:rPr>
      </w:pPr>
      <w:r>
        <w:rPr>
          <w:sz w:val="24"/>
          <w:szCs w:val="24"/>
        </w:rPr>
        <w:t>150 g Karotten</w:t>
      </w:r>
    </w:p>
    <w:p w14:paraId="2EE8B2A5" w14:textId="77777777" w:rsidR="00F8300D" w:rsidRDefault="00F8300D" w:rsidP="00F8300D">
      <w:pPr>
        <w:rPr>
          <w:sz w:val="24"/>
          <w:szCs w:val="24"/>
        </w:rPr>
      </w:pPr>
      <w:r>
        <w:rPr>
          <w:sz w:val="24"/>
          <w:szCs w:val="24"/>
        </w:rPr>
        <w:t>2 mittelgroße Zwiebeln</w:t>
      </w:r>
    </w:p>
    <w:p w14:paraId="301A2CEC" w14:textId="77777777" w:rsidR="00F8300D" w:rsidRDefault="00F8300D" w:rsidP="00F8300D">
      <w:pPr>
        <w:rPr>
          <w:sz w:val="24"/>
          <w:szCs w:val="24"/>
        </w:rPr>
      </w:pPr>
      <w:r>
        <w:rPr>
          <w:sz w:val="24"/>
          <w:szCs w:val="24"/>
        </w:rPr>
        <w:t>Sonnenblumenöl</w:t>
      </w:r>
    </w:p>
    <w:p w14:paraId="773A306C" w14:textId="77777777" w:rsidR="00F8300D" w:rsidRDefault="00F8300D" w:rsidP="00F8300D">
      <w:pPr>
        <w:rPr>
          <w:sz w:val="24"/>
          <w:szCs w:val="24"/>
        </w:rPr>
      </w:pPr>
      <w:r>
        <w:rPr>
          <w:sz w:val="24"/>
          <w:szCs w:val="24"/>
        </w:rPr>
        <w:t>1 Lorbeerblatt</w:t>
      </w:r>
    </w:p>
    <w:p w14:paraId="0E60A582" w14:textId="77777777" w:rsidR="00F8300D" w:rsidRDefault="00F8300D" w:rsidP="00F8300D">
      <w:pPr>
        <w:rPr>
          <w:sz w:val="24"/>
          <w:szCs w:val="24"/>
        </w:rPr>
      </w:pPr>
      <w:r>
        <w:rPr>
          <w:sz w:val="24"/>
          <w:szCs w:val="24"/>
        </w:rPr>
        <w:t>1 Prise Pfeffer</w:t>
      </w:r>
    </w:p>
    <w:p w14:paraId="2CBA32E3" w14:textId="77777777" w:rsidR="00F8300D" w:rsidRDefault="00F8300D" w:rsidP="00F8300D">
      <w:pPr>
        <w:rPr>
          <w:sz w:val="24"/>
          <w:szCs w:val="24"/>
        </w:rPr>
      </w:pPr>
      <w:r>
        <w:rPr>
          <w:sz w:val="24"/>
          <w:szCs w:val="24"/>
        </w:rPr>
        <w:t>1 Msp. Gemahlene Nelken</w:t>
      </w:r>
    </w:p>
    <w:p w14:paraId="7E3EECF4" w14:textId="77777777" w:rsidR="00F8300D" w:rsidRDefault="00F8300D" w:rsidP="00F8300D">
      <w:pPr>
        <w:rPr>
          <w:sz w:val="24"/>
          <w:szCs w:val="24"/>
        </w:rPr>
      </w:pPr>
      <w:r>
        <w:rPr>
          <w:sz w:val="24"/>
          <w:szCs w:val="24"/>
        </w:rPr>
        <w:t>1 TL Salz</w:t>
      </w:r>
    </w:p>
    <w:p w14:paraId="4F153936" w14:textId="77777777" w:rsidR="00F8300D" w:rsidRDefault="00F8300D" w:rsidP="00F8300D">
      <w:pPr>
        <w:rPr>
          <w:sz w:val="24"/>
          <w:szCs w:val="24"/>
        </w:rPr>
      </w:pPr>
      <w:r>
        <w:rPr>
          <w:sz w:val="24"/>
          <w:szCs w:val="24"/>
        </w:rPr>
        <w:t>200 ml Rotwein</w:t>
      </w:r>
    </w:p>
    <w:p w14:paraId="7C40AE18" w14:textId="77777777" w:rsidR="00F8300D" w:rsidRDefault="00F8300D" w:rsidP="00F8300D">
      <w:pPr>
        <w:rPr>
          <w:sz w:val="24"/>
          <w:szCs w:val="24"/>
        </w:rPr>
      </w:pPr>
      <w:r>
        <w:rPr>
          <w:sz w:val="24"/>
          <w:szCs w:val="24"/>
        </w:rPr>
        <w:t>10 getrocknete Aprikosen</w:t>
      </w:r>
    </w:p>
    <w:p w14:paraId="5863DAFC" w14:textId="77777777" w:rsidR="00F8300D" w:rsidRDefault="00F8300D" w:rsidP="00F8300D">
      <w:pPr>
        <w:rPr>
          <w:sz w:val="24"/>
          <w:szCs w:val="24"/>
        </w:rPr>
      </w:pPr>
      <w:r>
        <w:rPr>
          <w:sz w:val="24"/>
          <w:szCs w:val="24"/>
        </w:rPr>
        <w:t>Abgeriebene Schale von ½ Bio-Orange</w:t>
      </w:r>
    </w:p>
    <w:p w14:paraId="09D4D097" w14:textId="77777777" w:rsidR="00F8300D" w:rsidRDefault="00F8300D" w:rsidP="00F8300D">
      <w:pPr>
        <w:rPr>
          <w:sz w:val="24"/>
          <w:szCs w:val="24"/>
        </w:rPr>
      </w:pPr>
    </w:p>
    <w:p w14:paraId="4452D891" w14:textId="77777777" w:rsidR="00F8300D" w:rsidRDefault="00F8300D" w:rsidP="00F8300D">
      <w:pPr>
        <w:rPr>
          <w:sz w:val="24"/>
          <w:szCs w:val="24"/>
        </w:rPr>
      </w:pPr>
      <w:r>
        <w:rPr>
          <w:sz w:val="24"/>
          <w:szCs w:val="24"/>
        </w:rPr>
        <w:t>Zubereitung:</w:t>
      </w:r>
    </w:p>
    <w:p w14:paraId="394B16DB" w14:textId="77777777" w:rsidR="00F8300D" w:rsidRPr="004215B5" w:rsidRDefault="00F8300D" w:rsidP="00B40E8C">
      <w:pPr>
        <w:pStyle w:val="ListParagraph"/>
        <w:numPr>
          <w:ilvl w:val="0"/>
          <w:numId w:val="1936"/>
        </w:numPr>
        <w:spacing w:after="120"/>
        <w:ind w:left="714" w:hanging="357"/>
        <w:contextualSpacing w:val="0"/>
        <w:jc w:val="both"/>
        <w:rPr>
          <w:sz w:val="24"/>
          <w:szCs w:val="24"/>
        </w:rPr>
      </w:pPr>
      <w:r w:rsidRPr="004215B5">
        <w:rPr>
          <w:sz w:val="24"/>
          <w:szCs w:val="24"/>
        </w:rPr>
        <w:t xml:space="preserve">Das Fleisch in mundgerechte Stücke schneiden. Sellerie schälen und in kleine Würfel schneiden. Karotten putzen und würfeln. Zwiebeln schälen und in Ringe schneiden. </w:t>
      </w:r>
    </w:p>
    <w:p w14:paraId="10B8A3C8" w14:textId="77777777" w:rsidR="00F8300D" w:rsidRPr="004215B5" w:rsidRDefault="00F8300D" w:rsidP="00B40E8C">
      <w:pPr>
        <w:pStyle w:val="ListParagraph"/>
        <w:numPr>
          <w:ilvl w:val="0"/>
          <w:numId w:val="1936"/>
        </w:numPr>
        <w:spacing w:after="120"/>
        <w:ind w:left="714" w:hanging="357"/>
        <w:contextualSpacing w:val="0"/>
        <w:jc w:val="both"/>
        <w:rPr>
          <w:sz w:val="24"/>
          <w:szCs w:val="24"/>
        </w:rPr>
      </w:pPr>
      <w:r w:rsidRPr="004215B5">
        <w:rPr>
          <w:sz w:val="24"/>
          <w:szCs w:val="24"/>
        </w:rPr>
        <w:t>In einem großen Topf mit schwerem Boden die Butter in dem Öl schmelzen lassen. Fleisch dazugeben und von allen Seiten anbraten. Fleisch aus der Pfanne nehmen und beiseite stellen.</w:t>
      </w:r>
    </w:p>
    <w:p w14:paraId="166FE96E" w14:textId="77777777" w:rsidR="00F8300D" w:rsidRPr="004215B5" w:rsidRDefault="00F8300D" w:rsidP="00B40E8C">
      <w:pPr>
        <w:pStyle w:val="ListParagraph"/>
        <w:numPr>
          <w:ilvl w:val="0"/>
          <w:numId w:val="1936"/>
        </w:numPr>
        <w:spacing w:after="120"/>
        <w:ind w:left="714" w:hanging="357"/>
        <w:contextualSpacing w:val="0"/>
        <w:jc w:val="both"/>
        <w:rPr>
          <w:sz w:val="24"/>
          <w:szCs w:val="24"/>
        </w:rPr>
      </w:pPr>
      <w:r w:rsidRPr="004215B5">
        <w:rPr>
          <w:sz w:val="24"/>
          <w:szCs w:val="24"/>
        </w:rPr>
        <w:t>Gemüse im verbliebenen Fett anbraten, eventuell etwas Öl hinzugießen. Lorbeer, Pfeffer, Nelke und Salz dazugeben und unter Rühren ungefähr 5 Minuten lang etwas Farbe annehmen lassen. Fleisch wieder beifügen.</w:t>
      </w:r>
    </w:p>
    <w:p w14:paraId="5E5AD629" w14:textId="77777777" w:rsidR="00F8300D" w:rsidRPr="004215B5" w:rsidRDefault="00F8300D" w:rsidP="00B40E8C">
      <w:pPr>
        <w:pStyle w:val="ListParagraph"/>
        <w:numPr>
          <w:ilvl w:val="0"/>
          <w:numId w:val="1936"/>
        </w:numPr>
        <w:spacing w:after="120"/>
        <w:ind w:left="714" w:hanging="357"/>
        <w:contextualSpacing w:val="0"/>
        <w:jc w:val="both"/>
        <w:rPr>
          <w:sz w:val="24"/>
          <w:szCs w:val="24"/>
        </w:rPr>
      </w:pPr>
      <w:r w:rsidRPr="004215B5">
        <w:rPr>
          <w:sz w:val="24"/>
          <w:szCs w:val="24"/>
        </w:rPr>
        <w:t xml:space="preserve">Mit Rotwein ablöschen, Flüssigkeit verdampfen lassen, dann 200 – 300 ml Wasser dazugießen. Aprikosen klein schneiden und dazugeben. </w:t>
      </w:r>
    </w:p>
    <w:p w14:paraId="5DD6BB62" w14:textId="77777777" w:rsidR="00F8300D" w:rsidRPr="004215B5" w:rsidRDefault="00F8300D" w:rsidP="00B40E8C">
      <w:pPr>
        <w:pStyle w:val="ListParagraph"/>
        <w:numPr>
          <w:ilvl w:val="0"/>
          <w:numId w:val="1936"/>
        </w:numPr>
        <w:spacing w:after="120"/>
        <w:ind w:left="714" w:hanging="357"/>
        <w:contextualSpacing w:val="0"/>
        <w:jc w:val="both"/>
        <w:rPr>
          <w:sz w:val="24"/>
          <w:szCs w:val="24"/>
        </w:rPr>
      </w:pPr>
      <w:r w:rsidRPr="004215B5">
        <w:rPr>
          <w:sz w:val="24"/>
          <w:szCs w:val="24"/>
        </w:rPr>
        <w:t>Alles bei geschlossenem Deckel ungefähr 1,5 Stunden lang bei schwacher Hitze simmern lassen. Ab und zu umrühren; falls notwendig nachgießen. Mit Salz abschmecken. Zum Schluss die Orangenschale dazugeben (sie muss sehr fein gerieben sein). Dazu passen gut Kartoffeln.</w:t>
      </w:r>
    </w:p>
    <w:p w14:paraId="11DF8C4D" w14:textId="77777777" w:rsidR="00F8300D" w:rsidRDefault="00F8300D" w:rsidP="00F8300D">
      <w:pPr>
        <w:rPr>
          <w:sz w:val="24"/>
          <w:szCs w:val="24"/>
        </w:rPr>
      </w:pPr>
    </w:p>
    <w:p w14:paraId="34AE579A" w14:textId="48161673" w:rsidR="00F8300D" w:rsidRDefault="00F8300D" w:rsidP="0026758D">
      <w:pPr>
        <w:ind w:left="1416" w:hanging="1416"/>
        <w:rPr>
          <w:rFonts w:asciiTheme="majorHAnsi" w:eastAsiaTheme="majorEastAsia" w:hAnsiTheme="majorHAnsi" w:cstheme="majorBidi"/>
          <w:color w:val="2F5496" w:themeColor="accent1" w:themeShade="BF"/>
          <w:sz w:val="26"/>
          <w:szCs w:val="26"/>
        </w:rPr>
      </w:pPr>
      <w:r>
        <w:rPr>
          <w:sz w:val="24"/>
          <w:szCs w:val="24"/>
        </w:rPr>
        <w:t>Kommentar:</w:t>
      </w:r>
      <w:r>
        <w:rPr>
          <w:sz w:val="24"/>
          <w:szCs w:val="24"/>
        </w:rPr>
        <w:tab/>
        <w:t>Da Simon ja neulich ein Rezept mit Hirschragout gesucht hat, dachte ich, ich nehme dieses Rehragout mit in die Sammlung auf. Ich denke mal, so wie es gekocht wird, scheint es ein wenig wie ein Adventssingen zu schmecken.</w:t>
      </w:r>
      <w:r>
        <w:br w:type="page"/>
      </w:r>
    </w:p>
    <w:p w14:paraId="2D3CCFFF" w14:textId="557CED74" w:rsidR="00F8300D" w:rsidRDefault="00F8300D" w:rsidP="00F8300D">
      <w:pPr>
        <w:pStyle w:val="Heading2"/>
        <w:spacing w:after="240"/>
      </w:pPr>
      <w:r>
        <w:lastRenderedPageBreak/>
        <w:t>Rehragout</w:t>
      </w:r>
      <w:r>
        <w:rPr>
          <w:rStyle w:val="FootnoteReference"/>
        </w:rPr>
        <w:footnoteReference w:id="646"/>
      </w:r>
      <w:r>
        <w:t xml:space="preserve"> </w:t>
      </w:r>
    </w:p>
    <w:p w14:paraId="11042EB9" w14:textId="77777777" w:rsidR="00F8300D" w:rsidRDefault="00F8300D" w:rsidP="00F8300D">
      <w:pPr>
        <w:rPr>
          <w:sz w:val="24"/>
          <w:szCs w:val="24"/>
        </w:rPr>
      </w:pPr>
      <w:r w:rsidRPr="00013445">
        <w:rPr>
          <w:sz w:val="24"/>
          <w:szCs w:val="24"/>
          <w:u w:val="single"/>
        </w:rPr>
        <w:t>Zutaten</w:t>
      </w:r>
      <w:r>
        <w:rPr>
          <w:sz w:val="24"/>
          <w:szCs w:val="24"/>
        </w:rPr>
        <w:t xml:space="preserve"> (für 6 Personen)</w:t>
      </w:r>
    </w:p>
    <w:p w14:paraId="688134D0" w14:textId="77777777" w:rsidR="00F8300D" w:rsidRDefault="00F8300D" w:rsidP="00F8300D">
      <w:pPr>
        <w:rPr>
          <w:sz w:val="24"/>
          <w:szCs w:val="24"/>
        </w:rPr>
      </w:pPr>
      <w:r>
        <w:rPr>
          <w:sz w:val="24"/>
          <w:szCs w:val="24"/>
        </w:rPr>
        <w:t>2 kg Rehfleisch aus Schulter und/oder Nacken (in mundgerechte Stücke geschnitten)</w:t>
      </w:r>
    </w:p>
    <w:p w14:paraId="3FD405F3" w14:textId="77777777" w:rsidR="00F8300D" w:rsidRDefault="00F8300D" w:rsidP="00F8300D">
      <w:pPr>
        <w:rPr>
          <w:sz w:val="24"/>
          <w:szCs w:val="24"/>
        </w:rPr>
      </w:pPr>
      <w:r>
        <w:rPr>
          <w:sz w:val="24"/>
          <w:szCs w:val="24"/>
        </w:rPr>
        <w:t>Etwas Mehl</w:t>
      </w:r>
    </w:p>
    <w:p w14:paraId="43F514D1" w14:textId="77777777" w:rsidR="00F8300D" w:rsidRDefault="00F8300D" w:rsidP="00F8300D">
      <w:pPr>
        <w:rPr>
          <w:sz w:val="24"/>
          <w:szCs w:val="24"/>
        </w:rPr>
      </w:pPr>
      <w:r>
        <w:rPr>
          <w:sz w:val="24"/>
          <w:szCs w:val="24"/>
        </w:rPr>
        <w:t>Olivenöl</w:t>
      </w:r>
    </w:p>
    <w:p w14:paraId="2C2C7217" w14:textId="77777777" w:rsidR="00F8300D" w:rsidRDefault="00F8300D" w:rsidP="00F8300D">
      <w:pPr>
        <w:rPr>
          <w:sz w:val="24"/>
          <w:szCs w:val="24"/>
        </w:rPr>
      </w:pPr>
      <w:r>
        <w:rPr>
          <w:sz w:val="24"/>
          <w:szCs w:val="24"/>
        </w:rPr>
        <w:t>800 ml Rotwein</w:t>
      </w:r>
    </w:p>
    <w:p w14:paraId="40219FDE" w14:textId="77777777" w:rsidR="00F8300D" w:rsidRDefault="00F8300D" w:rsidP="00F8300D">
      <w:pPr>
        <w:rPr>
          <w:sz w:val="24"/>
          <w:szCs w:val="24"/>
        </w:rPr>
      </w:pPr>
      <w:r>
        <w:rPr>
          <w:sz w:val="24"/>
          <w:szCs w:val="24"/>
        </w:rPr>
        <w:t>200 ml Wild- oder Gemüsefond</w:t>
      </w:r>
    </w:p>
    <w:p w14:paraId="64FED460" w14:textId="77777777" w:rsidR="00F8300D" w:rsidRDefault="00F8300D" w:rsidP="00F8300D">
      <w:pPr>
        <w:rPr>
          <w:sz w:val="24"/>
          <w:szCs w:val="24"/>
        </w:rPr>
      </w:pPr>
      <w:r>
        <w:rPr>
          <w:sz w:val="24"/>
          <w:szCs w:val="24"/>
        </w:rPr>
        <w:t>8 Zwiebeln</w:t>
      </w:r>
    </w:p>
    <w:p w14:paraId="1F2640B7" w14:textId="77777777" w:rsidR="00F8300D" w:rsidRDefault="00F8300D" w:rsidP="00F8300D">
      <w:pPr>
        <w:rPr>
          <w:sz w:val="24"/>
          <w:szCs w:val="24"/>
        </w:rPr>
      </w:pPr>
      <w:r>
        <w:rPr>
          <w:sz w:val="24"/>
          <w:szCs w:val="24"/>
        </w:rPr>
        <w:t>2 Karotten</w:t>
      </w:r>
    </w:p>
    <w:p w14:paraId="198D7E28" w14:textId="77777777" w:rsidR="00F8300D" w:rsidRDefault="00F8300D" w:rsidP="00F8300D">
      <w:pPr>
        <w:rPr>
          <w:sz w:val="24"/>
          <w:szCs w:val="24"/>
        </w:rPr>
      </w:pPr>
      <w:r>
        <w:rPr>
          <w:sz w:val="24"/>
          <w:szCs w:val="24"/>
        </w:rPr>
        <w:t>2 Stangen Staudensellerie</w:t>
      </w:r>
    </w:p>
    <w:p w14:paraId="642D778E" w14:textId="77777777" w:rsidR="00F8300D" w:rsidRDefault="00F8300D" w:rsidP="00F8300D">
      <w:pPr>
        <w:rPr>
          <w:sz w:val="24"/>
          <w:szCs w:val="24"/>
        </w:rPr>
      </w:pPr>
      <w:r>
        <w:rPr>
          <w:sz w:val="24"/>
          <w:szCs w:val="24"/>
        </w:rPr>
        <w:t>1 Prise Chiliflocken</w:t>
      </w:r>
    </w:p>
    <w:p w14:paraId="3F50772D" w14:textId="77777777" w:rsidR="00F8300D" w:rsidRDefault="00F8300D" w:rsidP="00F8300D">
      <w:pPr>
        <w:rPr>
          <w:sz w:val="24"/>
          <w:szCs w:val="24"/>
        </w:rPr>
      </w:pPr>
      <w:r>
        <w:rPr>
          <w:sz w:val="24"/>
          <w:szCs w:val="24"/>
        </w:rPr>
        <w:t>Je 1 Prise Nelke und Piment (gemahlen)</w:t>
      </w:r>
    </w:p>
    <w:p w14:paraId="0CF8C51B" w14:textId="77777777" w:rsidR="00F8300D" w:rsidRDefault="00F8300D" w:rsidP="00F8300D">
      <w:pPr>
        <w:rPr>
          <w:sz w:val="24"/>
          <w:szCs w:val="24"/>
        </w:rPr>
      </w:pPr>
      <w:r>
        <w:rPr>
          <w:sz w:val="24"/>
          <w:szCs w:val="24"/>
        </w:rPr>
        <w:t>1 Lorbeerblatt</w:t>
      </w:r>
    </w:p>
    <w:p w14:paraId="3EAE426C" w14:textId="77777777" w:rsidR="00F8300D" w:rsidRDefault="00F8300D" w:rsidP="00F8300D">
      <w:pPr>
        <w:rPr>
          <w:sz w:val="24"/>
          <w:szCs w:val="24"/>
        </w:rPr>
      </w:pPr>
      <w:r>
        <w:rPr>
          <w:sz w:val="24"/>
          <w:szCs w:val="24"/>
        </w:rPr>
        <w:t>1 Sternanis</w:t>
      </w:r>
    </w:p>
    <w:p w14:paraId="3E370A1E" w14:textId="77777777" w:rsidR="00F8300D" w:rsidRDefault="00F8300D" w:rsidP="00F8300D">
      <w:pPr>
        <w:rPr>
          <w:sz w:val="24"/>
          <w:szCs w:val="24"/>
        </w:rPr>
      </w:pPr>
      <w:r>
        <w:rPr>
          <w:sz w:val="24"/>
          <w:szCs w:val="24"/>
        </w:rPr>
        <w:t>Salz, Pfeffer</w:t>
      </w:r>
    </w:p>
    <w:p w14:paraId="608BF56A" w14:textId="77777777" w:rsidR="00F8300D" w:rsidRDefault="00F8300D" w:rsidP="00F8300D">
      <w:pPr>
        <w:rPr>
          <w:sz w:val="24"/>
          <w:szCs w:val="24"/>
        </w:rPr>
      </w:pPr>
      <w:r>
        <w:rPr>
          <w:sz w:val="24"/>
          <w:szCs w:val="24"/>
        </w:rPr>
        <w:t>Etwas Portwein</w:t>
      </w:r>
    </w:p>
    <w:p w14:paraId="7452DF83" w14:textId="77777777" w:rsidR="00F8300D" w:rsidRDefault="00F8300D" w:rsidP="00F8300D">
      <w:pPr>
        <w:rPr>
          <w:sz w:val="24"/>
          <w:szCs w:val="24"/>
        </w:rPr>
      </w:pPr>
      <w:r>
        <w:rPr>
          <w:sz w:val="24"/>
          <w:szCs w:val="24"/>
        </w:rPr>
        <w:t xml:space="preserve">Ungefähr 600 g Pasta </w:t>
      </w:r>
    </w:p>
    <w:p w14:paraId="2A559608" w14:textId="77777777" w:rsidR="00F8300D" w:rsidRDefault="00F8300D" w:rsidP="00F8300D">
      <w:pPr>
        <w:rPr>
          <w:sz w:val="24"/>
          <w:szCs w:val="24"/>
        </w:rPr>
      </w:pPr>
      <w:r>
        <w:rPr>
          <w:sz w:val="24"/>
          <w:szCs w:val="24"/>
        </w:rPr>
        <w:t>Parmesan nach Geschmack</w:t>
      </w:r>
    </w:p>
    <w:p w14:paraId="30698B0C" w14:textId="77777777" w:rsidR="00F8300D" w:rsidRDefault="00F8300D" w:rsidP="00F8300D">
      <w:pPr>
        <w:rPr>
          <w:sz w:val="24"/>
          <w:szCs w:val="24"/>
        </w:rPr>
      </w:pPr>
    </w:p>
    <w:p w14:paraId="5C08128A" w14:textId="77777777" w:rsidR="00F8300D" w:rsidRPr="00DF6484" w:rsidRDefault="00F8300D" w:rsidP="00F8300D">
      <w:pPr>
        <w:rPr>
          <w:sz w:val="24"/>
          <w:szCs w:val="24"/>
        </w:rPr>
      </w:pPr>
      <w:r>
        <w:rPr>
          <w:sz w:val="24"/>
          <w:szCs w:val="24"/>
        </w:rPr>
        <w:t>Zubereitung:</w:t>
      </w:r>
    </w:p>
    <w:p w14:paraId="3CBC2767" w14:textId="77777777" w:rsidR="00F8300D" w:rsidRPr="00CD6EB3" w:rsidRDefault="00F8300D" w:rsidP="00B40E8C">
      <w:pPr>
        <w:pStyle w:val="ListParagraph"/>
        <w:numPr>
          <w:ilvl w:val="0"/>
          <w:numId w:val="241"/>
        </w:numPr>
        <w:spacing w:after="120"/>
        <w:ind w:left="714" w:hanging="357"/>
        <w:contextualSpacing w:val="0"/>
        <w:jc w:val="both"/>
        <w:rPr>
          <w:sz w:val="24"/>
          <w:szCs w:val="24"/>
        </w:rPr>
      </w:pPr>
      <w:r w:rsidRPr="00CD6EB3">
        <w:rPr>
          <w:sz w:val="24"/>
          <w:szCs w:val="24"/>
        </w:rPr>
        <w:t>Das Fleisch wird zunächst mit etwas Mehl bestäubt und dann in einem schweren Topf in Olivenöl scharf anbraten. Wenn das Fleisch eine braune Farbe angenommen hat, aus dem Topf nehmen, beiseitestellen.</w:t>
      </w:r>
    </w:p>
    <w:p w14:paraId="19406A25" w14:textId="77777777" w:rsidR="00F8300D" w:rsidRPr="00CD6EB3" w:rsidRDefault="00F8300D" w:rsidP="00B40E8C">
      <w:pPr>
        <w:pStyle w:val="ListParagraph"/>
        <w:numPr>
          <w:ilvl w:val="0"/>
          <w:numId w:val="241"/>
        </w:numPr>
        <w:spacing w:after="120"/>
        <w:ind w:left="714" w:hanging="357"/>
        <w:contextualSpacing w:val="0"/>
        <w:jc w:val="both"/>
        <w:rPr>
          <w:sz w:val="24"/>
          <w:szCs w:val="24"/>
        </w:rPr>
      </w:pPr>
      <w:r w:rsidRPr="00CD6EB3">
        <w:rPr>
          <w:sz w:val="24"/>
          <w:szCs w:val="24"/>
        </w:rPr>
        <w:t>Karotten und Sellerie schälen und klein schneiden, Zwiebeln in Streifen schneiden und im selben Topf anschwitzen. Mit etwas Rotwein ablöschen, Fleisch wieder dazugeben, den restlichen Rotwein (eventuell etwas Portwein) und Fond dazugießen, sodass das Fleisch von der Flüssigkeit gerade bedeckt ist. Den Topf zudecken, das Ragout bei mittlerer Hitze köcheln lassen.</w:t>
      </w:r>
    </w:p>
    <w:p w14:paraId="5734CB1B" w14:textId="77777777" w:rsidR="00F8300D" w:rsidRPr="00CD6EB3" w:rsidRDefault="00F8300D" w:rsidP="00B40E8C">
      <w:pPr>
        <w:pStyle w:val="ListParagraph"/>
        <w:numPr>
          <w:ilvl w:val="0"/>
          <w:numId w:val="241"/>
        </w:numPr>
        <w:spacing w:after="120"/>
        <w:ind w:left="714" w:hanging="357"/>
        <w:contextualSpacing w:val="0"/>
        <w:jc w:val="both"/>
        <w:rPr>
          <w:sz w:val="24"/>
          <w:szCs w:val="24"/>
        </w:rPr>
      </w:pPr>
      <w:r w:rsidRPr="00CD6EB3">
        <w:rPr>
          <w:sz w:val="24"/>
          <w:szCs w:val="24"/>
        </w:rPr>
        <w:t>Nach 30 Minuten gibt man die Gewürze dazu. Eine Stunde später ist das Ragout gar, das Fleisch sollte jetzt zart sein. Man schmeckt mit Salz, Pfeffer und vielleicht noch ein bisschen Portwein ab.</w:t>
      </w:r>
    </w:p>
    <w:p w14:paraId="1F60B775" w14:textId="77777777" w:rsidR="00F8300D" w:rsidRPr="00CD6EB3" w:rsidRDefault="00F8300D" w:rsidP="00B40E8C">
      <w:pPr>
        <w:pStyle w:val="ListParagraph"/>
        <w:numPr>
          <w:ilvl w:val="0"/>
          <w:numId w:val="241"/>
        </w:numPr>
        <w:spacing w:after="120"/>
        <w:ind w:left="714" w:hanging="357"/>
        <w:contextualSpacing w:val="0"/>
        <w:jc w:val="both"/>
        <w:rPr>
          <w:sz w:val="24"/>
          <w:szCs w:val="24"/>
        </w:rPr>
      </w:pPr>
      <w:r w:rsidRPr="00CD6EB3">
        <w:rPr>
          <w:sz w:val="24"/>
          <w:szCs w:val="24"/>
        </w:rPr>
        <w:lastRenderedPageBreak/>
        <w:t>Am besten isst man das Ragout mit Pasta, man kann außerdem etwas geriebenen Parmesan darübergeben.</w:t>
      </w:r>
      <w:r w:rsidRPr="00CD6EB3">
        <w:rPr>
          <w:sz w:val="24"/>
          <w:szCs w:val="24"/>
        </w:rPr>
        <w:br w:type="page"/>
      </w:r>
    </w:p>
    <w:p w14:paraId="5C6AC584" w14:textId="77777777" w:rsidR="00F8300D" w:rsidRDefault="00F8300D" w:rsidP="00F8300D">
      <w:pPr>
        <w:pStyle w:val="Heading2"/>
        <w:spacing w:after="240"/>
      </w:pPr>
      <w:r>
        <w:lastRenderedPageBreak/>
        <w:t>Rehrücken mit Lebkuchensauce</w:t>
      </w:r>
      <w:r>
        <w:rPr>
          <w:rStyle w:val="FootnoteReference"/>
        </w:rPr>
        <w:footnoteReference w:id="647"/>
      </w:r>
      <w:r>
        <w:t xml:space="preserve"> </w:t>
      </w:r>
    </w:p>
    <w:p w14:paraId="072833C5" w14:textId="77777777" w:rsidR="00F8300D" w:rsidRDefault="00F8300D" w:rsidP="00F8300D">
      <w:pPr>
        <w:jc w:val="both"/>
        <w:rPr>
          <w:sz w:val="24"/>
          <w:szCs w:val="24"/>
        </w:rPr>
      </w:pPr>
      <w:r w:rsidRPr="00FA17E5">
        <w:rPr>
          <w:sz w:val="24"/>
          <w:szCs w:val="24"/>
          <w:u w:val="single"/>
        </w:rPr>
        <w:t>Zutaten</w:t>
      </w:r>
      <w:r>
        <w:rPr>
          <w:sz w:val="24"/>
          <w:szCs w:val="24"/>
        </w:rPr>
        <w:t xml:space="preserve"> (für 8 Portionen)</w:t>
      </w:r>
    </w:p>
    <w:p w14:paraId="2C56C5BD" w14:textId="77777777" w:rsidR="00F8300D" w:rsidRDefault="00F8300D" w:rsidP="00F8300D">
      <w:pPr>
        <w:jc w:val="both"/>
        <w:rPr>
          <w:sz w:val="24"/>
          <w:szCs w:val="24"/>
        </w:rPr>
      </w:pPr>
      <w:r>
        <w:rPr>
          <w:sz w:val="24"/>
          <w:szCs w:val="24"/>
        </w:rPr>
        <w:t>1 Rehrücken (2 kg, vom Händler häuten und die Haut mitgeben lassen)</w:t>
      </w:r>
    </w:p>
    <w:p w14:paraId="17ECADD8" w14:textId="77777777" w:rsidR="00F8300D" w:rsidRDefault="00F8300D" w:rsidP="00F8300D">
      <w:pPr>
        <w:jc w:val="both"/>
        <w:rPr>
          <w:sz w:val="24"/>
          <w:szCs w:val="24"/>
        </w:rPr>
      </w:pPr>
      <w:r>
        <w:rPr>
          <w:sz w:val="24"/>
          <w:szCs w:val="24"/>
        </w:rPr>
        <w:t>6 l Buttermilch</w:t>
      </w:r>
    </w:p>
    <w:p w14:paraId="6DD5E433" w14:textId="77777777" w:rsidR="00F8300D" w:rsidRDefault="00F8300D" w:rsidP="00F8300D">
      <w:pPr>
        <w:jc w:val="both"/>
        <w:rPr>
          <w:sz w:val="24"/>
          <w:szCs w:val="24"/>
        </w:rPr>
      </w:pPr>
      <w:r>
        <w:rPr>
          <w:sz w:val="24"/>
          <w:szCs w:val="24"/>
        </w:rPr>
        <w:t>4 braune Lebkuchen (echte und auch nicht die mit Schokolade)</w:t>
      </w:r>
    </w:p>
    <w:p w14:paraId="41A0633A" w14:textId="77777777" w:rsidR="00F8300D" w:rsidRDefault="00F8300D" w:rsidP="00F8300D">
      <w:pPr>
        <w:jc w:val="both"/>
        <w:rPr>
          <w:sz w:val="24"/>
          <w:szCs w:val="24"/>
        </w:rPr>
      </w:pPr>
      <w:r>
        <w:rPr>
          <w:sz w:val="24"/>
          <w:szCs w:val="24"/>
        </w:rPr>
        <w:t>Salz, Pfeffer</w:t>
      </w:r>
    </w:p>
    <w:p w14:paraId="410B74B9" w14:textId="77777777" w:rsidR="00F8300D" w:rsidRDefault="00F8300D" w:rsidP="00F8300D">
      <w:pPr>
        <w:jc w:val="both"/>
        <w:rPr>
          <w:sz w:val="24"/>
          <w:szCs w:val="24"/>
        </w:rPr>
      </w:pPr>
      <w:r w:rsidRPr="00101D04">
        <w:rPr>
          <w:sz w:val="24"/>
          <w:szCs w:val="24"/>
        </w:rPr>
        <w:t>80 g fetter Speck (in dünnen</w:t>
      </w:r>
      <w:r>
        <w:rPr>
          <w:sz w:val="24"/>
          <w:szCs w:val="24"/>
        </w:rPr>
        <w:t xml:space="preserve"> Scheiben)</w:t>
      </w:r>
    </w:p>
    <w:p w14:paraId="6F89B013" w14:textId="77777777" w:rsidR="00F8300D" w:rsidRDefault="00F8300D" w:rsidP="00F8300D">
      <w:pPr>
        <w:jc w:val="both"/>
        <w:rPr>
          <w:sz w:val="24"/>
          <w:szCs w:val="24"/>
        </w:rPr>
      </w:pPr>
      <w:r>
        <w:rPr>
          <w:sz w:val="24"/>
          <w:szCs w:val="24"/>
        </w:rPr>
        <w:t>150 g Zwiebeln</w:t>
      </w:r>
    </w:p>
    <w:p w14:paraId="1034C510" w14:textId="77777777" w:rsidR="00F8300D" w:rsidRDefault="00F8300D" w:rsidP="00F8300D">
      <w:pPr>
        <w:jc w:val="both"/>
        <w:rPr>
          <w:sz w:val="24"/>
          <w:szCs w:val="24"/>
        </w:rPr>
      </w:pPr>
      <w:r>
        <w:rPr>
          <w:sz w:val="24"/>
          <w:szCs w:val="24"/>
        </w:rPr>
        <w:t>½ l Wildfond</w:t>
      </w:r>
    </w:p>
    <w:p w14:paraId="5378A98A" w14:textId="77777777" w:rsidR="00F8300D" w:rsidRDefault="00F8300D" w:rsidP="00F8300D">
      <w:pPr>
        <w:jc w:val="both"/>
        <w:rPr>
          <w:sz w:val="24"/>
          <w:szCs w:val="24"/>
        </w:rPr>
      </w:pPr>
      <w:r>
        <w:rPr>
          <w:sz w:val="24"/>
          <w:szCs w:val="24"/>
        </w:rPr>
        <w:t>1 Prise Zucker</w:t>
      </w:r>
    </w:p>
    <w:p w14:paraId="570CEBD9" w14:textId="77777777" w:rsidR="00F8300D" w:rsidRDefault="00F8300D" w:rsidP="00F8300D">
      <w:pPr>
        <w:jc w:val="both"/>
        <w:rPr>
          <w:sz w:val="24"/>
          <w:szCs w:val="24"/>
        </w:rPr>
      </w:pPr>
      <w:r>
        <w:rPr>
          <w:sz w:val="24"/>
          <w:szCs w:val="24"/>
        </w:rPr>
        <w:t>2 EL trockener Sherry</w:t>
      </w:r>
    </w:p>
    <w:p w14:paraId="25C0C012" w14:textId="77777777" w:rsidR="00F8300D" w:rsidRDefault="00F8300D" w:rsidP="00F8300D">
      <w:pPr>
        <w:jc w:val="both"/>
        <w:rPr>
          <w:sz w:val="24"/>
          <w:szCs w:val="24"/>
        </w:rPr>
      </w:pPr>
    </w:p>
    <w:p w14:paraId="6E953D04" w14:textId="77777777" w:rsidR="00F8300D" w:rsidRDefault="00F8300D" w:rsidP="00F8300D">
      <w:pPr>
        <w:jc w:val="both"/>
        <w:rPr>
          <w:sz w:val="24"/>
          <w:szCs w:val="24"/>
        </w:rPr>
      </w:pPr>
      <w:r>
        <w:rPr>
          <w:sz w:val="24"/>
          <w:szCs w:val="24"/>
        </w:rPr>
        <w:t>Zubereitungszeit: 30 Minuten (ohne die Jagd auf das Reh aber mit 2 Tagen Marinierzeit)</w:t>
      </w:r>
    </w:p>
    <w:p w14:paraId="6E52B16B" w14:textId="77777777" w:rsidR="00F8300D" w:rsidRPr="001954C5" w:rsidRDefault="00F8300D" w:rsidP="00B40E8C">
      <w:pPr>
        <w:pStyle w:val="ListParagraph"/>
        <w:numPr>
          <w:ilvl w:val="0"/>
          <w:numId w:val="769"/>
        </w:numPr>
        <w:spacing w:after="120"/>
        <w:ind w:left="714" w:hanging="357"/>
        <w:contextualSpacing w:val="0"/>
        <w:jc w:val="both"/>
        <w:rPr>
          <w:sz w:val="24"/>
          <w:szCs w:val="24"/>
        </w:rPr>
      </w:pPr>
      <w:r w:rsidRPr="001954C5">
        <w:rPr>
          <w:sz w:val="24"/>
          <w:szCs w:val="24"/>
        </w:rPr>
        <w:t>Den Rehrücken in Buttermilch legen und zugedeckt 2 Tage an einem kühlen Ort durchziehen lassen.</w:t>
      </w:r>
    </w:p>
    <w:p w14:paraId="756D5685" w14:textId="77777777" w:rsidR="00F8300D" w:rsidRPr="001954C5" w:rsidRDefault="00F8300D" w:rsidP="00B40E8C">
      <w:pPr>
        <w:pStyle w:val="ListParagraph"/>
        <w:numPr>
          <w:ilvl w:val="0"/>
          <w:numId w:val="769"/>
        </w:numPr>
        <w:spacing w:after="120"/>
        <w:ind w:left="714" w:hanging="357"/>
        <w:contextualSpacing w:val="0"/>
        <w:jc w:val="both"/>
        <w:rPr>
          <w:sz w:val="24"/>
          <w:szCs w:val="24"/>
        </w:rPr>
      </w:pPr>
      <w:r w:rsidRPr="001954C5">
        <w:rPr>
          <w:sz w:val="24"/>
          <w:szCs w:val="24"/>
        </w:rPr>
        <w:t>Den Backofen auf 250 Grad (Gas Stufe 5, Umluft nicht empfehlenswert) vorheizen.</w:t>
      </w:r>
    </w:p>
    <w:p w14:paraId="7E9D27DF" w14:textId="77777777" w:rsidR="00F8300D" w:rsidRPr="001954C5" w:rsidRDefault="00F8300D" w:rsidP="00B40E8C">
      <w:pPr>
        <w:pStyle w:val="ListParagraph"/>
        <w:numPr>
          <w:ilvl w:val="0"/>
          <w:numId w:val="769"/>
        </w:numPr>
        <w:spacing w:after="120"/>
        <w:ind w:left="714" w:hanging="357"/>
        <w:contextualSpacing w:val="0"/>
        <w:jc w:val="both"/>
        <w:rPr>
          <w:sz w:val="24"/>
          <w:szCs w:val="24"/>
        </w:rPr>
      </w:pPr>
      <w:r w:rsidRPr="001954C5">
        <w:rPr>
          <w:sz w:val="24"/>
          <w:szCs w:val="24"/>
        </w:rPr>
        <w:t>Die braunen Kuchen in einen Gefrierbeutel stecken und mit dem Nudelholz zerbröseln.</w:t>
      </w:r>
    </w:p>
    <w:p w14:paraId="6E0F8414" w14:textId="77777777" w:rsidR="00F8300D" w:rsidRPr="001954C5" w:rsidRDefault="00F8300D" w:rsidP="00B40E8C">
      <w:pPr>
        <w:pStyle w:val="ListParagraph"/>
        <w:numPr>
          <w:ilvl w:val="0"/>
          <w:numId w:val="769"/>
        </w:numPr>
        <w:spacing w:after="120"/>
        <w:ind w:left="714" w:hanging="357"/>
        <w:contextualSpacing w:val="0"/>
        <w:jc w:val="both"/>
        <w:rPr>
          <w:sz w:val="24"/>
          <w:szCs w:val="24"/>
        </w:rPr>
      </w:pPr>
      <w:r w:rsidRPr="001954C5">
        <w:rPr>
          <w:sz w:val="24"/>
          <w:szCs w:val="24"/>
        </w:rPr>
        <w:t>Den Rehrücken aus der Buttermilch nehmen, abspülen, abtrocknen und die echten (kleinen) Filets auslösen. Den Rehrücken mit Salz und Pfeffer würzen, auf die Saftpfanne des Backofens legen und mit den Speckscheiben bedecken.</w:t>
      </w:r>
    </w:p>
    <w:p w14:paraId="644AED06" w14:textId="77777777" w:rsidR="00F8300D" w:rsidRPr="001954C5" w:rsidRDefault="00F8300D" w:rsidP="00B40E8C">
      <w:pPr>
        <w:pStyle w:val="ListParagraph"/>
        <w:numPr>
          <w:ilvl w:val="0"/>
          <w:numId w:val="769"/>
        </w:numPr>
        <w:spacing w:after="120"/>
        <w:ind w:left="714" w:hanging="357"/>
        <w:contextualSpacing w:val="0"/>
        <w:jc w:val="both"/>
        <w:rPr>
          <w:sz w:val="24"/>
          <w:szCs w:val="24"/>
        </w:rPr>
      </w:pPr>
      <w:r w:rsidRPr="001954C5">
        <w:rPr>
          <w:sz w:val="24"/>
          <w:szCs w:val="24"/>
        </w:rPr>
        <w:t>Die Zwiebeln pellen, vierteln und mit der Rehhaut um den Rehrücken legen. Das Fleisch auf der zweiten Schiene von unten 15 Minuten braten. Sobald sich Röststoffe gebildet haben, nach und nach etwas Wildfond dazugeben.</w:t>
      </w:r>
    </w:p>
    <w:p w14:paraId="2973DF77" w14:textId="77777777" w:rsidR="00F8300D" w:rsidRPr="001954C5" w:rsidRDefault="00F8300D" w:rsidP="00B40E8C">
      <w:pPr>
        <w:pStyle w:val="ListParagraph"/>
        <w:numPr>
          <w:ilvl w:val="0"/>
          <w:numId w:val="769"/>
        </w:numPr>
        <w:spacing w:after="120"/>
        <w:ind w:left="714" w:hanging="357"/>
        <w:contextualSpacing w:val="0"/>
        <w:jc w:val="both"/>
        <w:rPr>
          <w:sz w:val="24"/>
          <w:szCs w:val="24"/>
        </w:rPr>
      </w:pPr>
      <w:r w:rsidRPr="001954C5">
        <w:rPr>
          <w:sz w:val="24"/>
          <w:szCs w:val="24"/>
        </w:rPr>
        <w:t>Den Speck abnehmen, den Rehrücken auf der obersten Schiene unter dem Grill noch 5 Minuten bräunen. Aus der Saftpfanne nehmen, in Alufolie wickeln.</w:t>
      </w:r>
    </w:p>
    <w:p w14:paraId="5D509B5D" w14:textId="77777777" w:rsidR="00F8300D" w:rsidRPr="001954C5" w:rsidRDefault="00F8300D" w:rsidP="00B40E8C">
      <w:pPr>
        <w:pStyle w:val="ListParagraph"/>
        <w:numPr>
          <w:ilvl w:val="0"/>
          <w:numId w:val="769"/>
        </w:numPr>
        <w:spacing w:after="120"/>
        <w:ind w:left="714" w:hanging="357"/>
        <w:contextualSpacing w:val="0"/>
        <w:jc w:val="both"/>
        <w:rPr>
          <w:sz w:val="24"/>
          <w:szCs w:val="24"/>
        </w:rPr>
      </w:pPr>
      <w:r w:rsidRPr="001954C5">
        <w:rPr>
          <w:sz w:val="24"/>
          <w:szCs w:val="24"/>
        </w:rPr>
        <w:t>Die Röststoffe von der Saftpfanne lösen. Die Sauce durch ein Sieb in einen Topf umgießen. Den restlichen Wildfond und die Lebkuchenbrösel dazugeben und bei starker Hitze 5 Minuten einkochen lassen, Den Saft vom Rehrücken 5 Minuten einkochen lassen. Mit Salz, Pfeffer, Zucker und Sherry abschmecken, einmal aufkochen lassen.</w:t>
      </w:r>
    </w:p>
    <w:p w14:paraId="5DBE5222" w14:textId="2E9F187A" w:rsidR="00F8300D" w:rsidRPr="002F2141" w:rsidRDefault="00F8300D" w:rsidP="00B40E8C">
      <w:pPr>
        <w:pStyle w:val="ListParagraph"/>
        <w:numPr>
          <w:ilvl w:val="0"/>
          <w:numId w:val="769"/>
        </w:numPr>
        <w:spacing w:after="120"/>
        <w:ind w:left="714" w:hanging="357"/>
        <w:contextualSpacing w:val="0"/>
        <w:jc w:val="both"/>
        <w:rPr>
          <w:sz w:val="24"/>
          <w:szCs w:val="24"/>
        </w:rPr>
      </w:pPr>
      <w:r w:rsidRPr="001954C5">
        <w:rPr>
          <w:sz w:val="24"/>
          <w:szCs w:val="24"/>
        </w:rPr>
        <w:t>Den Rehrücken vom Knochen lösen und schräg in Scheiben schneiden. Auf einer vorgewärmten Platte anrichten. Die Sauce in eine vorgewärmte Sauciere füllen. Dazu passen gut Knödel.</w:t>
      </w:r>
    </w:p>
    <w:p w14:paraId="6961D8A9" w14:textId="77777777" w:rsidR="00F8300D" w:rsidRDefault="00F8300D" w:rsidP="00F8300D">
      <w:pPr>
        <w:pStyle w:val="Heading2"/>
        <w:spacing w:after="240"/>
      </w:pPr>
      <w:r>
        <w:lastRenderedPageBreak/>
        <w:t>Rehrückenfilet mit Wacholdersauce</w:t>
      </w:r>
      <w:r>
        <w:rPr>
          <w:rStyle w:val="FootnoteReference"/>
        </w:rPr>
        <w:footnoteReference w:id="648"/>
      </w:r>
      <w:r>
        <w:t xml:space="preserve"> </w:t>
      </w:r>
    </w:p>
    <w:p w14:paraId="69C1C454" w14:textId="77777777" w:rsidR="00F8300D" w:rsidRDefault="00F8300D" w:rsidP="00F8300D">
      <w:pPr>
        <w:rPr>
          <w:sz w:val="24"/>
          <w:szCs w:val="24"/>
        </w:rPr>
      </w:pPr>
      <w:r w:rsidRPr="00DC6B59">
        <w:rPr>
          <w:sz w:val="24"/>
          <w:szCs w:val="24"/>
          <w:u w:val="single"/>
        </w:rPr>
        <w:t>Zutaten</w:t>
      </w:r>
      <w:r>
        <w:rPr>
          <w:sz w:val="24"/>
          <w:szCs w:val="24"/>
        </w:rPr>
        <w:t xml:space="preserve"> (für 8 Portionen)</w:t>
      </w:r>
    </w:p>
    <w:p w14:paraId="4995AACC" w14:textId="77777777" w:rsidR="00F8300D" w:rsidRDefault="00F8300D" w:rsidP="00F8300D">
      <w:pPr>
        <w:rPr>
          <w:sz w:val="24"/>
          <w:szCs w:val="24"/>
        </w:rPr>
      </w:pPr>
      <w:r>
        <w:rPr>
          <w:sz w:val="24"/>
          <w:szCs w:val="24"/>
        </w:rPr>
        <w:t>Rehrücken (ca. 1,8 kg)</w:t>
      </w:r>
    </w:p>
    <w:p w14:paraId="0DC63D9D" w14:textId="77777777" w:rsidR="00F8300D" w:rsidRDefault="00F8300D" w:rsidP="00F8300D">
      <w:pPr>
        <w:rPr>
          <w:sz w:val="24"/>
          <w:szCs w:val="24"/>
        </w:rPr>
      </w:pPr>
      <w:r>
        <w:rPr>
          <w:sz w:val="24"/>
          <w:szCs w:val="24"/>
        </w:rPr>
        <w:t>2 Zwiebeln</w:t>
      </w:r>
    </w:p>
    <w:p w14:paraId="093659EC" w14:textId="77777777" w:rsidR="00F8300D" w:rsidRDefault="00F8300D" w:rsidP="00F8300D">
      <w:pPr>
        <w:rPr>
          <w:sz w:val="24"/>
          <w:szCs w:val="24"/>
        </w:rPr>
      </w:pPr>
      <w:r>
        <w:rPr>
          <w:sz w:val="24"/>
          <w:szCs w:val="24"/>
        </w:rPr>
        <w:t>1 große Möhre</w:t>
      </w:r>
    </w:p>
    <w:p w14:paraId="05247AD2" w14:textId="77777777" w:rsidR="00F8300D" w:rsidRDefault="00F8300D" w:rsidP="00F8300D">
      <w:pPr>
        <w:rPr>
          <w:sz w:val="24"/>
          <w:szCs w:val="24"/>
        </w:rPr>
      </w:pPr>
      <w:r>
        <w:rPr>
          <w:sz w:val="24"/>
          <w:szCs w:val="24"/>
        </w:rPr>
        <w:t>1/8 Sellerieknolle</w:t>
      </w:r>
    </w:p>
    <w:p w14:paraId="638873B9" w14:textId="77777777" w:rsidR="00F8300D" w:rsidRDefault="00F8300D" w:rsidP="00F8300D">
      <w:pPr>
        <w:rPr>
          <w:sz w:val="24"/>
          <w:szCs w:val="24"/>
        </w:rPr>
      </w:pPr>
      <w:r>
        <w:rPr>
          <w:sz w:val="24"/>
          <w:szCs w:val="24"/>
        </w:rPr>
        <w:t>50 g fetter Speck</w:t>
      </w:r>
    </w:p>
    <w:p w14:paraId="04CC6B35" w14:textId="77777777" w:rsidR="00F8300D" w:rsidRDefault="00F8300D" w:rsidP="00F8300D">
      <w:pPr>
        <w:rPr>
          <w:sz w:val="24"/>
          <w:szCs w:val="24"/>
        </w:rPr>
      </w:pPr>
      <w:r>
        <w:rPr>
          <w:sz w:val="24"/>
          <w:szCs w:val="24"/>
        </w:rPr>
        <w:t>1 EL Wacholderbeeren</w:t>
      </w:r>
    </w:p>
    <w:p w14:paraId="3139926B" w14:textId="77777777" w:rsidR="00F8300D" w:rsidRDefault="00F8300D" w:rsidP="00F8300D">
      <w:pPr>
        <w:rPr>
          <w:sz w:val="24"/>
          <w:szCs w:val="24"/>
        </w:rPr>
      </w:pPr>
      <w:r>
        <w:rPr>
          <w:sz w:val="24"/>
          <w:szCs w:val="24"/>
        </w:rPr>
        <w:t>2 EL Öl</w:t>
      </w:r>
    </w:p>
    <w:p w14:paraId="08B2D543" w14:textId="77777777" w:rsidR="00F8300D" w:rsidRDefault="00F8300D" w:rsidP="00F8300D">
      <w:pPr>
        <w:rPr>
          <w:sz w:val="24"/>
          <w:szCs w:val="24"/>
        </w:rPr>
      </w:pPr>
      <w:r>
        <w:rPr>
          <w:sz w:val="24"/>
          <w:szCs w:val="24"/>
        </w:rPr>
        <w:t>1 EL Tomatenmark</w:t>
      </w:r>
    </w:p>
    <w:p w14:paraId="4FAC1C44" w14:textId="77777777" w:rsidR="00F8300D" w:rsidRDefault="00F8300D" w:rsidP="00F8300D">
      <w:pPr>
        <w:rPr>
          <w:sz w:val="24"/>
          <w:szCs w:val="24"/>
        </w:rPr>
      </w:pPr>
      <w:r>
        <w:rPr>
          <w:sz w:val="24"/>
          <w:szCs w:val="24"/>
        </w:rPr>
        <w:t>400 ml Wildfond aus dem Glas</w:t>
      </w:r>
    </w:p>
    <w:p w14:paraId="18C54DFF" w14:textId="77777777" w:rsidR="00F8300D" w:rsidRDefault="00F8300D" w:rsidP="00F8300D">
      <w:pPr>
        <w:rPr>
          <w:sz w:val="24"/>
          <w:szCs w:val="24"/>
        </w:rPr>
      </w:pPr>
      <w:r>
        <w:rPr>
          <w:sz w:val="24"/>
          <w:szCs w:val="24"/>
        </w:rPr>
        <w:t>Salz, Pfeffer</w:t>
      </w:r>
    </w:p>
    <w:p w14:paraId="644DFBB0" w14:textId="77777777" w:rsidR="00F8300D" w:rsidRDefault="00F8300D" w:rsidP="00F8300D">
      <w:pPr>
        <w:rPr>
          <w:sz w:val="24"/>
          <w:szCs w:val="24"/>
        </w:rPr>
      </w:pPr>
      <w:r>
        <w:rPr>
          <w:sz w:val="24"/>
          <w:szCs w:val="24"/>
        </w:rPr>
        <w:t>4 EL dunkles Saucenbindemittel</w:t>
      </w:r>
    </w:p>
    <w:p w14:paraId="1EBD76CA" w14:textId="77777777" w:rsidR="00F8300D" w:rsidRDefault="00F8300D" w:rsidP="00F8300D">
      <w:pPr>
        <w:rPr>
          <w:sz w:val="24"/>
          <w:szCs w:val="24"/>
        </w:rPr>
      </w:pPr>
      <w:r>
        <w:rPr>
          <w:sz w:val="24"/>
          <w:szCs w:val="24"/>
        </w:rPr>
        <w:t>80 g Butter (eiskalt)</w:t>
      </w:r>
    </w:p>
    <w:p w14:paraId="6582F3C7" w14:textId="77777777" w:rsidR="00F8300D" w:rsidRDefault="00F8300D" w:rsidP="00F8300D">
      <w:pPr>
        <w:rPr>
          <w:sz w:val="24"/>
          <w:szCs w:val="24"/>
        </w:rPr>
      </w:pPr>
      <w:r>
        <w:rPr>
          <w:sz w:val="24"/>
          <w:szCs w:val="24"/>
        </w:rPr>
        <w:t>½ EL Hagebuttenmarmelade</w:t>
      </w:r>
    </w:p>
    <w:p w14:paraId="6BCF15AC" w14:textId="77777777" w:rsidR="00F8300D" w:rsidRDefault="00F8300D" w:rsidP="00F8300D">
      <w:pPr>
        <w:rPr>
          <w:sz w:val="24"/>
          <w:szCs w:val="24"/>
        </w:rPr>
      </w:pPr>
      <w:r>
        <w:rPr>
          <w:sz w:val="24"/>
          <w:szCs w:val="24"/>
        </w:rPr>
        <w:t>40 g Butterschmalz</w:t>
      </w:r>
    </w:p>
    <w:p w14:paraId="027F5569" w14:textId="77777777" w:rsidR="00F8300D" w:rsidRDefault="00F8300D" w:rsidP="00F8300D">
      <w:pPr>
        <w:rPr>
          <w:sz w:val="24"/>
          <w:szCs w:val="24"/>
        </w:rPr>
      </w:pPr>
    </w:p>
    <w:p w14:paraId="69FC3C3D" w14:textId="77777777" w:rsidR="00F8300D" w:rsidRDefault="00F8300D" w:rsidP="00F8300D">
      <w:pPr>
        <w:rPr>
          <w:sz w:val="24"/>
          <w:szCs w:val="24"/>
        </w:rPr>
      </w:pPr>
      <w:r>
        <w:rPr>
          <w:sz w:val="24"/>
          <w:szCs w:val="24"/>
        </w:rPr>
        <w:t>Zubereitungszeit: 2,5 Stunden</w:t>
      </w:r>
    </w:p>
    <w:p w14:paraId="0C9FD89E" w14:textId="77777777" w:rsidR="00F8300D" w:rsidRPr="001258E1" w:rsidRDefault="00F8300D" w:rsidP="00B40E8C">
      <w:pPr>
        <w:pStyle w:val="ListParagraph"/>
        <w:numPr>
          <w:ilvl w:val="0"/>
          <w:numId w:val="771"/>
        </w:numPr>
        <w:spacing w:after="120"/>
        <w:ind w:left="714" w:hanging="357"/>
        <w:contextualSpacing w:val="0"/>
        <w:jc w:val="both"/>
        <w:rPr>
          <w:sz w:val="24"/>
          <w:szCs w:val="24"/>
        </w:rPr>
      </w:pPr>
      <w:r w:rsidRPr="001258E1">
        <w:rPr>
          <w:sz w:val="24"/>
          <w:szCs w:val="24"/>
        </w:rPr>
        <w:t>Den Rehrücken sorgfältig häuten (macht der Fleischer). Das Fleisch von den Knochen lösen und putzen. Die Fleischabfälle beiseitelegen. Die Rückenfilets jeweils in 2 Stücke schneiden und zugedeckt kaltstellen.</w:t>
      </w:r>
    </w:p>
    <w:p w14:paraId="6B45D174" w14:textId="77777777" w:rsidR="00F8300D" w:rsidRPr="001258E1" w:rsidRDefault="00F8300D" w:rsidP="00B40E8C">
      <w:pPr>
        <w:pStyle w:val="ListParagraph"/>
        <w:numPr>
          <w:ilvl w:val="0"/>
          <w:numId w:val="771"/>
        </w:numPr>
        <w:spacing w:after="120"/>
        <w:ind w:left="714" w:hanging="357"/>
        <w:contextualSpacing w:val="0"/>
        <w:jc w:val="both"/>
        <w:rPr>
          <w:sz w:val="24"/>
          <w:szCs w:val="24"/>
        </w:rPr>
      </w:pPr>
      <w:r w:rsidRPr="001258E1">
        <w:rPr>
          <w:sz w:val="24"/>
          <w:szCs w:val="24"/>
        </w:rPr>
        <w:t>Die Knochen kleinhacken. Zwiebeln, Möhre und Sellerie putzen, waschen und grob zerkleinern. Den Speck würfeln, ½ EL Wacholderbeeren zerdrücken.</w:t>
      </w:r>
    </w:p>
    <w:p w14:paraId="708147D9" w14:textId="77777777" w:rsidR="00F8300D" w:rsidRPr="001258E1" w:rsidRDefault="00F8300D" w:rsidP="00B40E8C">
      <w:pPr>
        <w:pStyle w:val="ListParagraph"/>
        <w:numPr>
          <w:ilvl w:val="0"/>
          <w:numId w:val="771"/>
        </w:numPr>
        <w:spacing w:after="120"/>
        <w:ind w:left="714" w:hanging="357"/>
        <w:contextualSpacing w:val="0"/>
        <w:jc w:val="both"/>
        <w:rPr>
          <w:sz w:val="24"/>
          <w:szCs w:val="24"/>
        </w:rPr>
      </w:pPr>
      <w:r w:rsidRPr="001258E1">
        <w:rPr>
          <w:sz w:val="24"/>
          <w:szCs w:val="24"/>
        </w:rPr>
        <w:t>Die Speckwürfel und das Öl in einem schweren Topf rauchheiß werden lassen. Die Knochen und die Fleischabfälle darin unter Wenden von allen Seiten dunkelbraun anrösten. Die zerstoßenen Wacholderbeeren und das Tomatenmark in das Fett rühren. Die Gemüse zugeben und kräftig anbraten.</w:t>
      </w:r>
    </w:p>
    <w:p w14:paraId="2AAE41A6" w14:textId="77777777" w:rsidR="00F8300D" w:rsidRPr="001258E1" w:rsidRDefault="00F8300D" w:rsidP="00B40E8C">
      <w:pPr>
        <w:pStyle w:val="ListParagraph"/>
        <w:numPr>
          <w:ilvl w:val="0"/>
          <w:numId w:val="771"/>
        </w:numPr>
        <w:spacing w:after="120"/>
        <w:ind w:left="714" w:hanging="357"/>
        <w:contextualSpacing w:val="0"/>
        <w:jc w:val="both"/>
        <w:rPr>
          <w:sz w:val="24"/>
          <w:szCs w:val="24"/>
        </w:rPr>
      </w:pPr>
      <w:r w:rsidRPr="001258E1">
        <w:rPr>
          <w:sz w:val="24"/>
          <w:szCs w:val="24"/>
        </w:rPr>
        <w:t>Das Ganze mit 300 ml Wildfond ablöschen und gut durchrühren. 1 l Wasser zugießen. Aufkochen und abschäumen. Dann ohne Deckel 1,5 Stunden bei milder Hitze kochen und den Saucenfond dabei auf ¾ l reduzieren. Den Fond danach durch ein feines Sieb gießen und kaltstellen.</w:t>
      </w:r>
    </w:p>
    <w:p w14:paraId="7A1953D8" w14:textId="77777777" w:rsidR="00F8300D" w:rsidRPr="001258E1" w:rsidRDefault="00F8300D" w:rsidP="00B40E8C">
      <w:pPr>
        <w:pStyle w:val="ListParagraph"/>
        <w:numPr>
          <w:ilvl w:val="0"/>
          <w:numId w:val="771"/>
        </w:numPr>
        <w:spacing w:after="120"/>
        <w:ind w:left="714" w:hanging="357"/>
        <w:contextualSpacing w:val="0"/>
        <w:jc w:val="both"/>
        <w:rPr>
          <w:sz w:val="24"/>
          <w:szCs w:val="24"/>
        </w:rPr>
      </w:pPr>
      <w:r w:rsidRPr="001258E1">
        <w:rPr>
          <w:sz w:val="24"/>
          <w:szCs w:val="24"/>
        </w:rPr>
        <w:lastRenderedPageBreak/>
        <w:t>30 Minuten vor dem Servieren das Fett abheben. Den Saucenfond aufkochen, mit Salz und Pfeffer würzen und leicht mit Saucenbundemittel binden. Die Sauce sprudelnd kochen lassen und dabei die kalte Butter in Flöckchen unterschlagen. Die Sauce mit Hagebuttenkonfitüre und den restlichen Wacholderbeeren abschmecken, dann zugedeckt warmhalten.</w:t>
      </w:r>
    </w:p>
    <w:p w14:paraId="38B27DCE" w14:textId="77777777" w:rsidR="00F8300D" w:rsidRPr="001258E1" w:rsidRDefault="00F8300D" w:rsidP="00B40E8C">
      <w:pPr>
        <w:pStyle w:val="ListParagraph"/>
        <w:numPr>
          <w:ilvl w:val="0"/>
          <w:numId w:val="771"/>
        </w:numPr>
        <w:spacing w:after="120"/>
        <w:ind w:left="714" w:hanging="357"/>
        <w:contextualSpacing w:val="0"/>
        <w:jc w:val="both"/>
        <w:rPr>
          <w:sz w:val="24"/>
          <w:szCs w:val="24"/>
        </w:rPr>
      </w:pPr>
      <w:r w:rsidRPr="001258E1">
        <w:rPr>
          <w:sz w:val="24"/>
          <w:szCs w:val="24"/>
        </w:rPr>
        <w:t>Das Butterschmalz in einer großen Pfanne heiß werden lassen. Die Rehrückenfilets darin von allen Seiten bei mittlerer Hitze abraten, salzen und pfeffern. Das Fleisch insgesamt 7-10 Minuten braten (je nach Dicke und Geschmack), dabei mehrmals wenden, aus der Pfanne nehmen, in Alufolie wickeln und 5 Minuten nachziehen lassen.</w:t>
      </w:r>
    </w:p>
    <w:p w14:paraId="329116E3" w14:textId="77777777" w:rsidR="00F8300D" w:rsidRDefault="00F8300D" w:rsidP="00B40E8C">
      <w:pPr>
        <w:pStyle w:val="ListParagraph"/>
        <w:numPr>
          <w:ilvl w:val="0"/>
          <w:numId w:val="771"/>
        </w:numPr>
        <w:spacing w:after="120"/>
        <w:ind w:left="714" w:hanging="357"/>
        <w:contextualSpacing w:val="0"/>
        <w:jc w:val="both"/>
        <w:rPr>
          <w:sz w:val="24"/>
          <w:szCs w:val="24"/>
        </w:rPr>
      </w:pPr>
      <w:r w:rsidRPr="001258E1">
        <w:rPr>
          <w:sz w:val="24"/>
          <w:szCs w:val="24"/>
        </w:rPr>
        <w:t>Den restlichen Wildfond in die Pfanne gießen und einmal aufkochen. Die Röststoffe mit dem Fond lösen, dann zur vorbereiteten Sauce gießen. Das Fleisch schräg aufschneiden, den gesamten Saft ebenfalls zur Sauce gießen und sofort servieren.</w:t>
      </w:r>
    </w:p>
    <w:p w14:paraId="0327CE25" w14:textId="77777777" w:rsidR="00F8300D" w:rsidRDefault="00F8300D" w:rsidP="00F8300D">
      <w:pPr>
        <w:spacing w:after="120"/>
        <w:jc w:val="both"/>
        <w:rPr>
          <w:sz w:val="24"/>
          <w:szCs w:val="24"/>
        </w:rPr>
      </w:pPr>
    </w:p>
    <w:p w14:paraId="291C2674" w14:textId="77777777" w:rsidR="00F8300D" w:rsidRPr="008D6399" w:rsidRDefault="00F8300D" w:rsidP="00F8300D">
      <w:pPr>
        <w:spacing w:after="120"/>
        <w:jc w:val="both"/>
        <w:rPr>
          <w:sz w:val="24"/>
          <w:szCs w:val="24"/>
        </w:rPr>
      </w:pPr>
      <w:r>
        <w:rPr>
          <w:sz w:val="24"/>
          <w:szCs w:val="24"/>
        </w:rPr>
        <w:t>Info:</w:t>
      </w:r>
      <w:r>
        <w:rPr>
          <w:sz w:val="24"/>
          <w:szCs w:val="24"/>
        </w:rPr>
        <w:tab/>
      </w:r>
      <w:r w:rsidRPr="008D6399">
        <w:rPr>
          <w:sz w:val="24"/>
          <w:szCs w:val="24"/>
        </w:rPr>
        <w:t>Dazu passen Spätzle ganz gut.</w:t>
      </w:r>
    </w:p>
    <w:p w14:paraId="37FBEEC9" w14:textId="77777777" w:rsidR="00F8300D" w:rsidRDefault="00F8300D" w:rsidP="00F8300D">
      <w:pPr>
        <w:rPr>
          <w:rFonts w:asciiTheme="majorHAnsi" w:eastAsiaTheme="majorEastAsia" w:hAnsiTheme="majorHAnsi" w:cstheme="majorBidi"/>
          <w:color w:val="2F5496" w:themeColor="accent1" w:themeShade="BF"/>
          <w:sz w:val="26"/>
          <w:szCs w:val="26"/>
        </w:rPr>
      </w:pPr>
      <w:r>
        <w:br w:type="page"/>
      </w:r>
    </w:p>
    <w:p w14:paraId="5E76797A" w14:textId="7289016F" w:rsidR="005E663E" w:rsidRDefault="005E663E" w:rsidP="005E663E">
      <w:pPr>
        <w:pStyle w:val="Heading2"/>
        <w:spacing w:after="240"/>
      </w:pPr>
      <w:r>
        <w:lastRenderedPageBreak/>
        <w:t>Wildschweinragout</w:t>
      </w:r>
      <w:r>
        <w:rPr>
          <w:rStyle w:val="FootnoteReference"/>
        </w:rPr>
        <w:footnoteReference w:id="649"/>
      </w:r>
    </w:p>
    <w:p w14:paraId="021F1A4F" w14:textId="77777777" w:rsidR="005E663E" w:rsidRPr="0026758D" w:rsidRDefault="005E663E" w:rsidP="005E663E">
      <w:pPr>
        <w:rPr>
          <w:sz w:val="24"/>
          <w:szCs w:val="24"/>
        </w:rPr>
      </w:pPr>
      <w:r w:rsidRPr="0026758D">
        <w:rPr>
          <w:sz w:val="24"/>
          <w:szCs w:val="24"/>
          <w:u w:val="single"/>
        </w:rPr>
        <w:t xml:space="preserve">Zutaten </w:t>
      </w:r>
      <w:r w:rsidRPr="0026758D">
        <w:rPr>
          <w:sz w:val="24"/>
          <w:szCs w:val="24"/>
        </w:rPr>
        <w:t>(für 4 Portionen):</w:t>
      </w:r>
    </w:p>
    <w:p w14:paraId="7E410C22" w14:textId="77777777" w:rsidR="005E663E" w:rsidRPr="0026758D" w:rsidRDefault="005E663E" w:rsidP="005E663E">
      <w:pPr>
        <w:rPr>
          <w:sz w:val="24"/>
          <w:szCs w:val="24"/>
        </w:rPr>
      </w:pPr>
      <w:r w:rsidRPr="0026758D">
        <w:rPr>
          <w:sz w:val="24"/>
          <w:szCs w:val="24"/>
        </w:rPr>
        <w:t>800 g Wildschweinfleisch zum Schmoren (aus der Keule oder Schulter)</w:t>
      </w:r>
    </w:p>
    <w:p w14:paraId="207B607A" w14:textId="77777777" w:rsidR="005E663E" w:rsidRPr="0026758D" w:rsidRDefault="005E663E" w:rsidP="005E663E">
      <w:pPr>
        <w:rPr>
          <w:sz w:val="24"/>
          <w:szCs w:val="24"/>
        </w:rPr>
      </w:pPr>
      <w:r w:rsidRPr="0026758D">
        <w:rPr>
          <w:sz w:val="24"/>
          <w:szCs w:val="24"/>
        </w:rPr>
        <w:t>2 Zwiebeln</w:t>
      </w:r>
    </w:p>
    <w:p w14:paraId="3830F6EC" w14:textId="77777777" w:rsidR="005E663E" w:rsidRPr="0026758D" w:rsidRDefault="005E663E" w:rsidP="005E663E">
      <w:pPr>
        <w:rPr>
          <w:sz w:val="24"/>
          <w:szCs w:val="24"/>
        </w:rPr>
      </w:pPr>
      <w:r w:rsidRPr="0026758D">
        <w:rPr>
          <w:sz w:val="24"/>
          <w:szCs w:val="24"/>
        </w:rPr>
        <w:t>1 Karotte</w:t>
      </w:r>
    </w:p>
    <w:p w14:paraId="497D83F7" w14:textId="77777777" w:rsidR="005E663E" w:rsidRPr="0026758D" w:rsidRDefault="005E663E" w:rsidP="005E663E">
      <w:pPr>
        <w:rPr>
          <w:sz w:val="24"/>
          <w:szCs w:val="24"/>
        </w:rPr>
      </w:pPr>
      <w:r w:rsidRPr="0026758D">
        <w:rPr>
          <w:sz w:val="24"/>
          <w:szCs w:val="24"/>
        </w:rPr>
        <w:t>2 Stangen Sellerie</w:t>
      </w:r>
    </w:p>
    <w:p w14:paraId="6F3C7877" w14:textId="77777777" w:rsidR="005E663E" w:rsidRPr="0026758D" w:rsidRDefault="005E663E" w:rsidP="005E663E">
      <w:pPr>
        <w:rPr>
          <w:sz w:val="24"/>
          <w:szCs w:val="24"/>
        </w:rPr>
      </w:pPr>
      <w:r w:rsidRPr="0026758D">
        <w:rPr>
          <w:sz w:val="24"/>
          <w:szCs w:val="24"/>
        </w:rPr>
        <w:t>1 TL Wacholderbeeren</w:t>
      </w:r>
    </w:p>
    <w:p w14:paraId="7DE64FFC" w14:textId="77777777" w:rsidR="005E663E" w:rsidRPr="0026758D" w:rsidRDefault="005E663E" w:rsidP="005E663E">
      <w:pPr>
        <w:rPr>
          <w:sz w:val="24"/>
          <w:szCs w:val="24"/>
        </w:rPr>
      </w:pPr>
      <w:r w:rsidRPr="0026758D">
        <w:rPr>
          <w:sz w:val="24"/>
          <w:szCs w:val="24"/>
        </w:rPr>
        <w:t>1 TL schwarze Pfefferkörner</w:t>
      </w:r>
    </w:p>
    <w:p w14:paraId="07975FFA" w14:textId="77777777" w:rsidR="005E663E" w:rsidRPr="0026758D" w:rsidRDefault="005E663E" w:rsidP="005E663E">
      <w:pPr>
        <w:rPr>
          <w:sz w:val="24"/>
          <w:szCs w:val="24"/>
        </w:rPr>
      </w:pPr>
      <w:r w:rsidRPr="0026758D">
        <w:rPr>
          <w:sz w:val="24"/>
          <w:szCs w:val="24"/>
        </w:rPr>
        <w:t>80 g Räucherspeck</w:t>
      </w:r>
    </w:p>
    <w:p w14:paraId="55499CD0" w14:textId="77777777" w:rsidR="005E663E" w:rsidRPr="0026758D" w:rsidRDefault="005E663E" w:rsidP="005E663E">
      <w:pPr>
        <w:rPr>
          <w:sz w:val="24"/>
          <w:szCs w:val="24"/>
        </w:rPr>
      </w:pPr>
      <w:r w:rsidRPr="0026758D">
        <w:rPr>
          <w:sz w:val="24"/>
          <w:szCs w:val="24"/>
        </w:rPr>
        <w:t>0,5 l Rotwein</w:t>
      </w:r>
    </w:p>
    <w:p w14:paraId="0411AABD" w14:textId="77777777" w:rsidR="005E663E" w:rsidRPr="0026758D" w:rsidRDefault="005E663E" w:rsidP="005E663E">
      <w:pPr>
        <w:rPr>
          <w:sz w:val="24"/>
          <w:szCs w:val="24"/>
        </w:rPr>
      </w:pPr>
      <w:r w:rsidRPr="0026758D">
        <w:rPr>
          <w:sz w:val="24"/>
          <w:szCs w:val="24"/>
        </w:rPr>
        <w:t>150 g passierte Tomaten</w:t>
      </w:r>
    </w:p>
    <w:p w14:paraId="34CFB99A" w14:textId="77777777" w:rsidR="005E663E" w:rsidRPr="0026758D" w:rsidRDefault="005E663E" w:rsidP="005E663E">
      <w:pPr>
        <w:rPr>
          <w:sz w:val="24"/>
          <w:szCs w:val="24"/>
        </w:rPr>
      </w:pPr>
      <w:r w:rsidRPr="0026758D">
        <w:rPr>
          <w:sz w:val="24"/>
          <w:szCs w:val="24"/>
        </w:rPr>
        <w:t>1 Lorbeerblatt</w:t>
      </w:r>
    </w:p>
    <w:p w14:paraId="2010117A" w14:textId="77777777" w:rsidR="005E663E" w:rsidRPr="0026758D" w:rsidRDefault="005E663E" w:rsidP="005E663E">
      <w:pPr>
        <w:rPr>
          <w:sz w:val="24"/>
          <w:szCs w:val="24"/>
        </w:rPr>
      </w:pPr>
      <w:r w:rsidRPr="0026758D">
        <w:rPr>
          <w:sz w:val="24"/>
          <w:szCs w:val="24"/>
        </w:rPr>
        <w:t>1 Prise Salz</w:t>
      </w:r>
    </w:p>
    <w:p w14:paraId="237B4891" w14:textId="77777777" w:rsidR="005E663E" w:rsidRPr="0026758D" w:rsidRDefault="005E663E" w:rsidP="005E663E">
      <w:pPr>
        <w:rPr>
          <w:sz w:val="24"/>
          <w:szCs w:val="24"/>
        </w:rPr>
      </w:pPr>
      <w:r w:rsidRPr="0026758D">
        <w:rPr>
          <w:sz w:val="24"/>
          <w:szCs w:val="24"/>
        </w:rPr>
        <w:t>500 g Pasta (Fusilli)</w:t>
      </w:r>
    </w:p>
    <w:p w14:paraId="4B9BB4F2" w14:textId="77777777" w:rsidR="005E663E" w:rsidRPr="0026758D" w:rsidRDefault="005E663E" w:rsidP="005E663E">
      <w:pPr>
        <w:rPr>
          <w:sz w:val="24"/>
          <w:szCs w:val="24"/>
        </w:rPr>
      </w:pPr>
      <w:r w:rsidRPr="0026758D">
        <w:rPr>
          <w:sz w:val="24"/>
          <w:szCs w:val="24"/>
        </w:rPr>
        <w:t>Etwas frisch geriebenen Parmesan zum Servieren</w:t>
      </w:r>
    </w:p>
    <w:p w14:paraId="2F7992B0" w14:textId="77777777" w:rsidR="005E663E" w:rsidRPr="0026758D" w:rsidRDefault="005E663E" w:rsidP="005E663E">
      <w:pPr>
        <w:rPr>
          <w:sz w:val="24"/>
          <w:szCs w:val="24"/>
        </w:rPr>
      </w:pPr>
    </w:p>
    <w:p w14:paraId="65FD3D8E" w14:textId="77777777" w:rsidR="005E663E" w:rsidRPr="0026758D" w:rsidRDefault="005E663E" w:rsidP="005E663E">
      <w:pPr>
        <w:rPr>
          <w:sz w:val="24"/>
          <w:szCs w:val="24"/>
        </w:rPr>
      </w:pPr>
      <w:r w:rsidRPr="0026758D">
        <w:rPr>
          <w:sz w:val="24"/>
          <w:szCs w:val="24"/>
        </w:rPr>
        <w:t>Zubereitung:</w:t>
      </w:r>
    </w:p>
    <w:p w14:paraId="3F2F65B3" w14:textId="77777777" w:rsidR="005E663E" w:rsidRPr="0026758D" w:rsidRDefault="005E663E" w:rsidP="00B40E8C">
      <w:pPr>
        <w:pStyle w:val="ListParagraph"/>
        <w:numPr>
          <w:ilvl w:val="0"/>
          <w:numId w:val="1714"/>
        </w:numPr>
        <w:spacing w:after="120"/>
        <w:ind w:left="714" w:hanging="357"/>
        <w:contextualSpacing w:val="0"/>
        <w:jc w:val="both"/>
        <w:rPr>
          <w:sz w:val="24"/>
          <w:szCs w:val="24"/>
        </w:rPr>
      </w:pPr>
      <w:r w:rsidRPr="0026758D">
        <w:rPr>
          <w:sz w:val="24"/>
          <w:szCs w:val="24"/>
        </w:rPr>
        <w:t xml:space="preserve">Fleisch in 1 cm große Würfel schneiden. Zwiebeln schälen, in Ringe schneiden. Karotte in kleine Stücke schneiden, Sellerie in Scheibchen. Wacholderbeeren und Pfefferkörner leicht andrücken. </w:t>
      </w:r>
    </w:p>
    <w:p w14:paraId="185D5A33" w14:textId="77777777" w:rsidR="005E663E" w:rsidRPr="0026758D" w:rsidRDefault="005E663E" w:rsidP="00B40E8C">
      <w:pPr>
        <w:pStyle w:val="ListParagraph"/>
        <w:numPr>
          <w:ilvl w:val="0"/>
          <w:numId w:val="1714"/>
        </w:numPr>
        <w:spacing w:after="120"/>
        <w:ind w:left="714" w:hanging="357"/>
        <w:contextualSpacing w:val="0"/>
        <w:jc w:val="both"/>
        <w:rPr>
          <w:sz w:val="24"/>
          <w:szCs w:val="24"/>
        </w:rPr>
      </w:pPr>
      <w:r w:rsidRPr="0026758D">
        <w:rPr>
          <w:sz w:val="24"/>
          <w:szCs w:val="24"/>
        </w:rPr>
        <w:t xml:space="preserve">In einem Schmortopf den gewürfelten Speck anbraten. Fleisch dazugeben und ebenfalls anbraten. Dann das Gemüse dazugeben und mitbraten. Mit Wein ablöschen, also in zwei bis drei Schritten dazugießen und warten, bis die Flüssigkeit verdampft ist. Dann Tomaten, Lorbeer, Wacholder, Pfefferkörner und Salz hinzufügen. </w:t>
      </w:r>
    </w:p>
    <w:p w14:paraId="74B192F9" w14:textId="505A05A8" w:rsidR="00AE295F" w:rsidRPr="006C331C" w:rsidRDefault="005E663E" w:rsidP="00B40E8C">
      <w:pPr>
        <w:pStyle w:val="ListParagraph"/>
        <w:numPr>
          <w:ilvl w:val="0"/>
          <w:numId w:val="1819"/>
        </w:numPr>
        <w:spacing w:after="120"/>
        <w:ind w:left="714" w:hanging="357"/>
        <w:contextualSpacing w:val="0"/>
        <w:jc w:val="both"/>
        <w:rPr>
          <w:sz w:val="24"/>
          <w:szCs w:val="24"/>
        </w:rPr>
      </w:pPr>
      <w:r w:rsidRPr="0026758D">
        <w:rPr>
          <w:sz w:val="24"/>
          <w:szCs w:val="24"/>
        </w:rPr>
        <w:t>Bei kleiner Hitze 1,5 Stunden lang schmoren lassen. Ab und zu etwas Wasser hinzugießen. Das Ragout mit Pasta und Parmesan servieren.</w:t>
      </w:r>
      <w:r w:rsidR="00427E72" w:rsidRPr="006C331C">
        <w:rPr>
          <w:sz w:val="24"/>
          <w:szCs w:val="24"/>
        </w:rPr>
        <w:br w:type="page"/>
      </w:r>
    </w:p>
    <w:p w14:paraId="5090F2BA" w14:textId="77777777" w:rsidR="00C07C88" w:rsidRPr="006E784A" w:rsidRDefault="00C07C88" w:rsidP="00C07C88">
      <w:pPr>
        <w:pStyle w:val="Heading2"/>
        <w:spacing w:after="240"/>
        <w:rPr>
          <w:lang w:val="en-US"/>
        </w:rPr>
      </w:pPr>
      <w:r w:rsidRPr="006E784A">
        <w:rPr>
          <w:lang w:val="en-US"/>
        </w:rPr>
        <w:lastRenderedPageBreak/>
        <w:t xml:space="preserve">Curry-Ente </w:t>
      </w:r>
      <w:proofErr w:type="spellStart"/>
      <w:r w:rsidRPr="006E784A">
        <w:rPr>
          <w:lang w:val="en-US"/>
        </w:rPr>
        <w:t>im</w:t>
      </w:r>
      <w:proofErr w:type="spellEnd"/>
      <w:r w:rsidRPr="006E784A">
        <w:rPr>
          <w:lang w:val="en-US"/>
        </w:rPr>
        <w:t xml:space="preserve"> Uttam-</w:t>
      </w:r>
      <w:proofErr w:type="spellStart"/>
      <w:r w:rsidRPr="006E784A">
        <w:rPr>
          <w:lang w:val="en-US"/>
        </w:rPr>
        <w:t>Brot</w:t>
      </w:r>
      <w:proofErr w:type="spellEnd"/>
      <w:r>
        <w:rPr>
          <w:rStyle w:val="FootnoteReference"/>
        </w:rPr>
        <w:footnoteReference w:id="650"/>
      </w:r>
      <w:r w:rsidRPr="006E784A">
        <w:rPr>
          <w:lang w:val="en-US"/>
        </w:rPr>
        <w:t xml:space="preserve"> </w:t>
      </w:r>
    </w:p>
    <w:p w14:paraId="63BCBC95" w14:textId="77777777" w:rsidR="00C07C88" w:rsidRDefault="00C07C88" w:rsidP="00C07C88">
      <w:pPr>
        <w:rPr>
          <w:sz w:val="24"/>
          <w:szCs w:val="24"/>
        </w:rPr>
      </w:pPr>
      <w:r w:rsidRPr="005532AC">
        <w:rPr>
          <w:sz w:val="24"/>
          <w:szCs w:val="24"/>
          <w:u w:val="single"/>
        </w:rPr>
        <w:t>Zutaten</w:t>
      </w:r>
      <w:r>
        <w:rPr>
          <w:sz w:val="24"/>
          <w:szCs w:val="24"/>
        </w:rPr>
        <w:t xml:space="preserve"> (für 6-8 Portionen)</w:t>
      </w:r>
    </w:p>
    <w:p w14:paraId="5A9B995D" w14:textId="77777777" w:rsidR="00C07C88" w:rsidRPr="005532AC" w:rsidRDefault="00C07C88" w:rsidP="00C07C88">
      <w:pPr>
        <w:rPr>
          <w:i/>
          <w:iCs/>
          <w:sz w:val="24"/>
          <w:szCs w:val="24"/>
        </w:rPr>
      </w:pPr>
      <w:r w:rsidRPr="005532AC">
        <w:rPr>
          <w:i/>
          <w:iCs/>
          <w:sz w:val="24"/>
          <w:szCs w:val="24"/>
        </w:rPr>
        <w:t>Für die Uttapam-Brote</w:t>
      </w:r>
    </w:p>
    <w:p w14:paraId="1E575A95" w14:textId="77777777" w:rsidR="00C07C88" w:rsidRDefault="00C07C88" w:rsidP="00C07C88">
      <w:pPr>
        <w:rPr>
          <w:sz w:val="24"/>
          <w:szCs w:val="24"/>
        </w:rPr>
      </w:pPr>
      <w:r>
        <w:rPr>
          <w:sz w:val="24"/>
          <w:szCs w:val="24"/>
        </w:rPr>
        <w:t>200 g Bruchreis</w:t>
      </w:r>
    </w:p>
    <w:p w14:paraId="183AB8C8" w14:textId="77777777" w:rsidR="00C07C88" w:rsidRDefault="00C07C88" w:rsidP="00C07C88">
      <w:pPr>
        <w:rPr>
          <w:sz w:val="24"/>
          <w:szCs w:val="24"/>
        </w:rPr>
      </w:pPr>
      <w:r w:rsidRPr="00F4374D">
        <w:rPr>
          <w:sz w:val="24"/>
          <w:szCs w:val="24"/>
        </w:rPr>
        <w:t>25 g Chana Dal (halbe gesch</w:t>
      </w:r>
      <w:r>
        <w:rPr>
          <w:sz w:val="24"/>
          <w:szCs w:val="24"/>
        </w:rPr>
        <w:t>älte Kichererbsen)</w:t>
      </w:r>
    </w:p>
    <w:p w14:paraId="1FCFA268" w14:textId="77777777" w:rsidR="00C07C88" w:rsidRDefault="00C07C88" w:rsidP="00C07C88">
      <w:pPr>
        <w:rPr>
          <w:sz w:val="24"/>
          <w:szCs w:val="24"/>
        </w:rPr>
      </w:pPr>
      <w:r>
        <w:rPr>
          <w:sz w:val="24"/>
          <w:szCs w:val="24"/>
        </w:rPr>
        <w:t>50 g Urdbohnen</w:t>
      </w:r>
    </w:p>
    <w:p w14:paraId="7B9629C6" w14:textId="77777777" w:rsidR="00C07C88" w:rsidRDefault="00C07C88" w:rsidP="00C07C88">
      <w:pPr>
        <w:rPr>
          <w:sz w:val="24"/>
          <w:szCs w:val="24"/>
        </w:rPr>
      </w:pPr>
      <w:r>
        <w:rPr>
          <w:sz w:val="24"/>
          <w:szCs w:val="24"/>
        </w:rPr>
        <w:t>4-5 Bockshornkleesamen</w:t>
      </w:r>
    </w:p>
    <w:p w14:paraId="4ACD8166" w14:textId="77777777" w:rsidR="00C07C88" w:rsidRDefault="00C07C88" w:rsidP="00C07C88">
      <w:pPr>
        <w:rPr>
          <w:sz w:val="24"/>
          <w:szCs w:val="24"/>
        </w:rPr>
      </w:pPr>
      <w:r>
        <w:rPr>
          <w:sz w:val="24"/>
          <w:szCs w:val="24"/>
        </w:rPr>
        <w:t>Etwas Salz</w:t>
      </w:r>
    </w:p>
    <w:p w14:paraId="48E9F242" w14:textId="77777777" w:rsidR="00C07C88" w:rsidRDefault="00C07C88" w:rsidP="00C07C88">
      <w:pPr>
        <w:rPr>
          <w:sz w:val="24"/>
          <w:szCs w:val="24"/>
        </w:rPr>
      </w:pPr>
    </w:p>
    <w:p w14:paraId="51FF9D66" w14:textId="77777777" w:rsidR="00C07C88" w:rsidRPr="005532AC" w:rsidRDefault="00C07C88" w:rsidP="00C07C88">
      <w:pPr>
        <w:rPr>
          <w:i/>
          <w:iCs/>
          <w:sz w:val="24"/>
          <w:szCs w:val="24"/>
        </w:rPr>
      </w:pPr>
      <w:r w:rsidRPr="005532AC">
        <w:rPr>
          <w:i/>
          <w:iCs/>
          <w:sz w:val="24"/>
          <w:szCs w:val="24"/>
        </w:rPr>
        <w:t>Für die Ente:</w:t>
      </w:r>
    </w:p>
    <w:p w14:paraId="56464093" w14:textId="77777777" w:rsidR="00C07C88" w:rsidRDefault="00C07C88" w:rsidP="00C07C88">
      <w:pPr>
        <w:rPr>
          <w:sz w:val="24"/>
          <w:szCs w:val="24"/>
        </w:rPr>
      </w:pPr>
      <w:r>
        <w:rPr>
          <w:sz w:val="24"/>
          <w:szCs w:val="24"/>
        </w:rPr>
        <w:t>25 ml Kokosöl</w:t>
      </w:r>
    </w:p>
    <w:p w14:paraId="60281E2B" w14:textId="77777777" w:rsidR="00C07C88" w:rsidRDefault="00C07C88" w:rsidP="00C07C88">
      <w:pPr>
        <w:rPr>
          <w:sz w:val="24"/>
          <w:szCs w:val="24"/>
        </w:rPr>
      </w:pPr>
      <w:r>
        <w:rPr>
          <w:sz w:val="24"/>
          <w:szCs w:val="24"/>
        </w:rPr>
        <w:t>10 g Senfkörner</w:t>
      </w:r>
    </w:p>
    <w:p w14:paraId="7E1A3E7F" w14:textId="77777777" w:rsidR="00C07C88" w:rsidRDefault="00C07C88" w:rsidP="00C07C88">
      <w:pPr>
        <w:rPr>
          <w:sz w:val="24"/>
          <w:szCs w:val="24"/>
        </w:rPr>
      </w:pPr>
      <w:r>
        <w:rPr>
          <w:sz w:val="24"/>
          <w:szCs w:val="24"/>
        </w:rPr>
        <w:t>15 g Ingwer, in Streifen geschnitten</w:t>
      </w:r>
    </w:p>
    <w:p w14:paraId="4FDC7709" w14:textId="77777777" w:rsidR="00C07C88" w:rsidRDefault="00C07C88" w:rsidP="00C07C88">
      <w:pPr>
        <w:rPr>
          <w:sz w:val="24"/>
          <w:szCs w:val="24"/>
        </w:rPr>
      </w:pPr>
      <w:r>
        <w:rPr>
          <w:sz w:val="24"/>
          <w:szCs w:val="24"/>
        </w:rPr>
        <w:t>4 grüne Chilischoten, halbiert</w:t>
      </w:r>
    </w:p>
    <w:p w14:paraId="57CF797F" w14:textId="77777777" w:rsidR="00C07C88" w:rsidRDefault="00C07C88" w:rsidP="00C07C88">
      <w:pPr>
        <w:rPr>
          <w:sz w:val="24"/>
          <w:szCs w:val="24"/>
        </w:rPr>
      </w:pPr>
      <w:r>
        <w:rPr>
          <w:sz w:val="24"/>
          <w:szCs w:val="24"/>
        </w:rPr>
        <w:t>8 Curryblätter</w:t>
      </w:r>
    </w:p>
    <w:p w14:paraId="4D74E630" w14:textId="77777777" w:rsidR="00C07C88" w:rsidRDefault="00C07C88" w:rsidP="00C07C88">
      <w:pPr>
        <w:rPr>
          <w:sz w:val="24"/>
          <w:szCs w:val="24"/>
        </w:rPr>
      </w:pPr>
      <w:r>
        <w:rPr>
          <w:sz w:val="24"/>
          <w:szCs w:val="24"/>
        </w:rPr>
        <w:t>5 g Kurkuma, gemahlen</w:t>
      </w:r>
    </w:p>
    <w:p w14:paraId="18AF8C3E" w14:textId="77777777" w:rsidR="00C07C88" w:rsidRDefault="00C07C88" w:rsidP="00C07C88">
      <w:pPr>
        <w:rPr>
          <w:sz w:val="24"/>
          <w:szCs w:val="24"/>
        </w:rPr>
      </w:pPr>
      <w:r>
        <w:rPr>
          <w:sz w:val="24"/>
          <w:szCs w:val="24"/>
        </w:rPr>
        <w:t>2 Entenbrüste (oder 400 g Jackfrucht aus der Dose</w:t>
      </w:r>
      <w:r w:rsidRPr="000A719C">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Pr>
          <w:sz w:val="24"/>
          <w:szCs w:val="24"/>
        </w:rPr>
        <w:t>)</w:t>
      </w:r>
    </w:p>
    <w:p w14:paraId="21A3E0F8" w14:textId="77777777" w:rsidR="00C07C88" w:rsidRDefault="00C07C88" w:rsidP="00C07C88">
      <w:pPr>
        <w:rPr>
          <w:sz w:val="24"/>
          <w:szCs w:val="24"/>
        </w:rPr>
      </w:pPr>
    </w:p>
    <w:p w14:paraId="26FA57A5" w14:textId="77777777" w:rsidR="00C07C88" w:rsidRPr="005532AC" w:rsidRDefault="00C07C88" w:rsidP="00C07C88">
      <w:pPr>
        <w:rPr>
          <w:i/>
          <w:iCs/>
          <w:sz w:val="24"/>
          <w:szCs w:val="24"/>
        </w:rPr>
      </w:pPr>
      <w:r w:rsidRPr="005532AC">
        <w:rPr>
          <w:i/>
          <w:iCs/>
          <w:sz w:val="24"/>
          <w:szCs w:val="24"/>
        </w:rPr>
        <w:t>Für die Soße</w:t>
      </w:r>
    </w:p>
    <w:p w14:paraId="6D012EB4" w14:textId="77777777" w:rsidR="00C07C88" w:rsidRDefault="00C07C88" w:rsidP="00C07C88">
      <w:pPr>
        <w:rPr>
          <w:sz w:val="24"/>
          <w:szCs w:val="24"/>
        </w:rPr>
      </w:pPr>
      <w:r>
        <w:rPr>
          <w:sz w:val="24"/>
          <w:szCs w:val="24"/>
        </w:rPr>
        <w:t>25 ml Kokosöl</w:t>
      </w:r>
    </w:p>
    <w:p w14:paraId="6169A075" w14:textId="77777777" w:rsidR="00C07C88" w:rsidRDefault="00C07C88" w:rsidP="00C07C88">
      <w:pPr>
        <w:rPr>
          <w:sz w:val="24"/>
          <w:szCs w:val="24"/>
        </w:rPr>
      </w:pPr>
      <w:r>
        <w:rPr>
          <w:sz w:val="24"/>
          <w:szCs w:val="24"/>
        </w:rPr>
        <w:t>10 g Senfkörner</w:t>
      </w:r>
    </w:p>
    <w:p w14:paraId="2C3D8617" w14:textId="77777777" w:rsidR="00C07C88" w:rsidRDefault="00C07C88" w:rsidP="00C07C88">
      <w:pPr>
        <w:rPr>
          <w:sz w:val="24"/>
          <w:szCs w:val="24"/>
        </w:rPr>
      </w:pPr>
      <w:r>
        <w:rPr>
          <w:sz w:val="24"/>
          <w:szCs w:val="24"/>
        </w:rPr>
        <w:t>15 g Ingwer, in Streifen geschnitten</w:t>
      </w:r>
    </w:p>
    <w:p w14:paraId="4F4DF52C" w14:textId="77777777" w:rsidR="00C07C88" w:rsidRDefault="00C07C88" w:rsidP="00C07C88">
      <w:pPr>
        <w:rPr>
          <w:sz w:val="24"/>
          <w:szCs w:val="24"/>
        </w:rPr>
      </w:pPr>
      <w:r>
        <w:rPr>
          <w:sz w:val="24"/>
          <w:szCs w:val="24"/>
        </w:rPr>
        <w:t>4 grüne Chilischoten, halbiert</w:t>
      </w:r>
    </w:p>
    <w:p w14:paraId="7CC38A7F" w14:textId="77777777" w:rsidR="00C07C88" w:rsidRDefault="00C07C88" w:rsidP="00C07C88">
      <w:pPr>
        <w:rPr>
          <w:sz w:val="24"/>
          <w:szCs w:val="24"/>
        </w:rPr>
      </w:pPr>
      <w:r>
        <w:rPr>
          <w:sz w:val="24"/>
          <w:szCs w:val="24"/>
        </w:rPr>
        <w:t>8 Curryblätter</w:t>
      </w:r>
    </w:p>
    <w:p w14:paraId="74A53174" w14:textId="77777777" w:rsidR="00C07C88" w:rsidRDefault="00C07C88" w:rsidP="00C07C88">
      <w:pPr>
        <w:rPr>
          <w:sz w:val="24"/>
          <w:szCs w:val="24"/>
        </w:rPr>
      </w:pPr>
      <w:r>
        <w:rPr>
          <w:sz w:val="24"/>
          <w:szCs w:val="24"/>
        </w:rPr>
        <w:t>250 g Zwiebel, fein geschnitten</w:t>
      </w:r>
    </w:p>
    <w:p w14:paraId="00673125" w14:textId="77777777" w:rsidR="00C07C88" w:rsidRDefault="00C07C88" w:rsidP="00C07C88">
      <w:pPr>
        <w:rPr>
          <w:sz w:val="24"/>
          <w:szCs w:val="24"/>
        </w:rPr>
      </w:pPr>
      <w:r>
        <w:rPr>
          <w:sz w:val="24"/>
          <w:szCs w:val="24"/>
        </w:rPr>
        <w:t>½ EL mildes Chilipulver</w:t>
      </w:r>
    </w:p>
    <w:p w14:paraId="11D5119D" w14:textId="77777777" w:rsidR="00C07C88" w:rsidRDefault="00C07C88" w:rsidP="00C07C88">
      <w:pPr>
        <w:rPr>
          <w:sz w:val="24"/>
          <w:szCs w:val="24"/>
        </w:rPr>
      </w:pPr>
      <w:r>
        <w:rPr>
          <w:sz w:val="24"/>
          <w:szCs w:val="24"/>
        </w:rPr>
        <w:t>½ EL scharfes Chilipulver</w:t>
      </w:r>
    </w:p>
    <w:p w14:paraId="36117E37" w14:textId="77777777" w:rsidR="00C07C88" w:rsidRDefault="00C07C88" w:rsidP="00C07C88">
      <w:pPr>
        <w:rPr>
          <w:sz w:val="24"/>
          <w:szCs w:val="24"/>
        </w:rPr>
      </w:pPr>
      <w:r>
        <w:rPr>
          <w:sz w:val="24"/>
          <w:szCs w:val="24"/>
        </w:rPr>
        <w:t>5 g Kurkuma, gemahlen</w:t>
      </w:r>
    </w:p>
    <w:p w14:paraId="5823E571" w14:textId="77777777" w:rsidR="00C07C88" w:rsidRDefault="00C07C88" w:rsidP="00C07C88">
      <w:pPr>
        <w:rPr>
          <w:sz w:val="24"/>
          <w:szCs w:val="24"/>
        </w:rPr>
      </w:pPr>
      <w:r>
        <w:rPr>
          <w:sz w:val="24"/>
          <w:szCs w:val="24"/>
        </w:rPr>
        <w:lastRenderedPageBreak/>
        <w:t>2-3 frische Roma-tomaten</w:t>
      </w:r>
    </w:p>
    <w:p w14:paraId="74260DD1" w14:textId="77777777" w:rsidR="00C07C88" w:rsidRDefault="00C07C88" w:rsidP="00C07C88">
      <w:pPr>
        <w:rPr>
          <w:sz w:val="24"/>
          <w:szCs w:val="24"/>
        </w:rPr>
      </w:pPr>
      <w:r>
        <w:rPr>
          <w:sz w:val="24"/>
          <w:szCs w:val="24"/>
        </w:rPr>
        <w:t>40 g Zucker</w:t>
      </w:r>
    </w:p>
    <w:p w14:paraId="72ED0F19" w14:textId="77777777" w:rsidR="00C07C88" w:rsidRDefault="00C07C88" w:rsidP="00C07C88">
      <w:pPr>
        <w:rPr>
          <w:sz w:val="24"/>
          <w:szCs w:val="24"/>
        </w:rPr>
      </w:pPr>
      <w:r>
        <w:rPr>
          <w:sz w:val="24"/>
          <w:szCs w:val="24"/>
        </w:rPr>
        <w:t>30 ml Limettensaft oder Weißweinessig</w:t>
      </w:r>
    </w:p>
    <w:p w14:paraId="0B691BCF" w14:textId="77777777" w:rsidR="00C07C88" w:rsidRDefault="00C07C88" w:rsidP="00C07C88">
      <w:pPr>
        <w:rPr>
          <w:sz w:val="24"/>
          <w:szCs w:val="24"/>
        </w:rPr>
      </w:pPr>
      <w:r>
        <w:rPr>
          <w:sz w:val="24"/>
          <w:szCs w:val="24"/>
        </w:rPr>
        <w:t>Etwas Salz</w:t>
      </w:r>
    </w:p>
    <w:p w14:paraId="5A5C9310" w14:textId="77777777" w:rsidR="00C07C88" w:rsidRDefault="00C07C88" w:rsidP="00C07C88">
      <w:pPr>
        <w:rPr>
          <w:sz w:val="24"/>
          <w:szCs w:val="24"/>
        </w:rPr>
      </w:pPr>
    </w:p>
    <w:p w14:paraId="2C82B5DD" w14:textId="77777777" w:rsidR="00C07C88" w:rsidRDefault="00C07C88" w:rsidP="00C07C88">
      <w:pPr>
        <w:rPr>
          <w:sz w:val="24"/>
          <w:szCs w:val="24"/>
        </w:rPr>
      </w:pPr>
      <w:r>
        <w:rPr>
          <w:sz w:val="24"/>
          <w:szCs w:val="24"/>
        </w:rPr>
        <w:t>Zubereitung:</w:t>
      </w:r>
    </w:p>
    <w:p w14:paraId="2D87AC17" w14:textId="77777777" w:rsidR="00C07C88" w:rsidRPr="004646A4" w:rsidRDefault="00C07C88" w:rsidP="00B40E8C">
      <w:pPr>
        <w:pStyle w:val="ListParagraph"/>
        <w:numPr>
          <w:ilvl w:val="0"/>
          <w:numId w:val="1553"/>
        </w:numPr>
        <w:spacing w:after="120"/>
        <w:ind w:left="714" w:hanging="357"/>
        <w:contextualSpacing w:val="0"/>
        <w:jc w:val="both"/>
        <w:rPr>
          <w:sz w:val="24"/>
          <w:szCs w:val="24"/>
        </w:rPr>
      </w:pPr>
      <w:r w:rsidRPr="004646A4">
        <w:rPr>
          <w:sz w:val="24"/>
          <w:szCs w:val="24"/>
        </w:rPr>
        <w:t>Für den Brotteig alle Zutaten bis auf das Salz am Vortag für etwa 10 Stunden in Wasser einweichen.</w:t>
      </w:r>
    </w:p>
    <w:p w14:paraId="48E1A8CD" w14:textId="77777777" w:rsidR="00C07C88" w:rsidRPr="004646A4" w:rsidRDefault="00C07C88" w:rsidP="00B40E8C">
      <w:pPr>
        <w:pStyle w:val="ListParagraph"/>
        <w:numPr>
          <w:ilvl w:val="0"/>
          <w:numId w:val="1553"/>
        </w:numPr>
        <w:spacing w:after="120"/>
        <w:ind w:left="714" w:hanging="357"/>
        <w:contextualSpacing w:val="0"/>
        <w:jc w:val="both"/>
        <w:rPr>
          <w:sz w:val="24"/>
          <w:szCs w:val="24"/>
        </w:rPr>
      </w:pPr>
      <w:r w:rsidRPr="004646A4">
        <w:rPr>
          <w:sz w:val="24"/>
          <w:szCs w:val="24"/>
        </w:rPr>
        <w:t>Für die Ente Öl in eine große Pfanne geben und erhitzen, dann Senfkörner, Ingwer, Chilischoten und Curryblätter hinzugeben, anschließend das Kurkumapulver. Kurz anbraten.</w:t>
      </w:r>
    </w:p>
    <w:p w14:paraId="14158E07" w14:textId="77777777" w:rsidR="00C07C88" w:rsidRPr="004646A4" w:rsidRDefault="00C07C88" w:rsidP="00B40E8C">
      <w:pPr>
        <w:pStyle w:val="ListParagraph"/>
        <w:numPr>
          <w:ilvl w:val="0"/>
          <w:numId w:val="1553"/>
        </w:numPr>
        <w:spacing w:after="120"/>
        <w:ind w:left="714" w:hanging="357"/>
        <w:contextualSpacing w:val="0"/>
        <w:jc w:val="both"/>
        <w:rPr>
          <w:sz w:val="24"/>
          <w:szCs w:val="24"/>
        </w:rPr>
      </w:pPr>
      <w:r w:rsidRPr="004646A4">
        <w:rPr>
          <w:sz w:val="24"/>
          <w:szCs w:val="24"/>
        </w:rPr>
        <w:t>Dann die Entenbrust hineinlegen. Zuerst mit der Haut nach unten, dann von beiden Seiten anbraten, bis sie goldbraun ist. Anschließend so viel Wasser hinzugeben, dass die Ente bedeckt ist, und mit einem Deckel schließen. 90 Minuten bei mittlerer Hitze kochen lassen. Dann das Kochwasser abschütten und die Ente in eine Schale geben und mit zwei Gabeln in Stücke reißen.</w:t>
      </w:r>
    </w:p>
    <w:p w14:paraId="19F655F2" w14:textId="77777777" w:rsidR="00C07C88" w:rsidRPr="004646A4" w:rsidRDefault="00C07C88" w:rsidP="00B40E8C">
      <w:pPr>
        <w:pStyle w:val="ListParagraph"/>
        <w:numPr>
          <w:ilvl w:val="0"/>
          <w:numId w:val="1553"/>
        </w:numPr>
        <w:spacing w:after="120"/>
        <w:ind w:left="714" w:hanging="357"/>
        <w:contextualSpacing w:val="0"/>
        <w:jc w:val="both"/>
        <w:rPr>
          <w:sz w:val="24"/>
          <w:szCs w:val="24"/>
        </w:rPr>
      </w:pPr>
      <w:r w:rsidRPr="004646A4">
        <w:rPr>
          <w:sz w:val="24"/>
          <w:szCs w:val="24"/>
        </w:rPr>
        <w:t>Für die Kerala-Sauce Öl in einer Pfanne erhitzen. Erst alle Gewürze (Senf, Ingwer, Chilis, Curryblätter) darin kurz anbraten, dann Zwiebeln hinzutun und anschwitzen, anschließend Chilipulver und Kurkuma dazugeben und kurz anrösten. Schließlich die Tomaten dazugeben und circa 20 Minuten köcheln lassen. Zucker und Limettensaft (oder Essig) hineingeben und mit Salz abschmecken. Die zerrupfte Entenbrust mit der Kerala-Sauce vermischen.</w:t>
      </w:r>
    </w:p>
    <w:p w14:paraId="1A4BEF9F" w14:textId="77777777" w:rsidR="00C07C88" w:rsidRPr="004646A4" w:rsidRDefault="00C07C88" w:rsidP="00B40E8C">
      <w:pPr>
        <w:pStyle w:val="ListParagraph"/>
        <w:numPr>
          <w:ilvl w:val="0"/>
          <w:numId w:val="1553"/>
        </w:numPr>
        <w:spacing w:after="120"/>
        <w:ind w:left="714" w:hanging="357"/>
        <w:contextualSpacing w:val="0"/>
        <w:jc w:val="both"/>
        <w:rPr>
          <w:sz w:val="24"/>
          <w:szCs w:val="24"/>
        </w:rPr>
      </w:pPr>
      <w:r w:rsidRPr="004646A4">
        <w:rPr>
          <w:sz w:val="24"/>
          <w:szCs w:val="24"/>
        </w:rPr>
        <w:t>Das Einweichwasser vom Brotteig abschütten. Etwa 60 ml frisches Wasser dazugeben und mit Salz abschmecken. Zu einer glatten Paste püriere. Bei Bedarf mehr Wasser hinzufügen, sodass der Teig eine dickflüssige Konsistenz erhält. Jeweils etwas Teig in eine heiße, ungefettete Pfanne geben und anbraten, bis die Unterseite goldbraun ist.</w:t>
      </w:r>
    </w:p>
    <w:p w14:paraId="6E345DE8" w14:textId="77777777" w:rsidR="00C07C88" w:rsidRPr="004646A4" w:rsidRDefault="00C07C88" w:rsidP="00B40E8C">
      <w:pPr>
        <w:pStyle w:val="ListParagraph"/>
        <w:numPr>
          <w:ilvl w:val="0"/>
          <w:numId w:val="1553"/>
        </w:numPr>
        <w:spacing w:after="120"/>
        <w:ind w:left="714" w:hanging="357"/>
        <w:contextualSpacing w:val="0"/>
        <w:jc w:val="both"/>
        <w:rPr>
          <w:sz w:val="24"/>
          <w:szCs w:val="24"/>
        </w:rPr>
      </w:pPr>
      <w:r w:rsidRPr="004646A4">
        <w:rPr>
          <w:sz w:val="24"/>
          <w:szCs w:val="24"/>
        </w:rPr>
        <w:t>Etwas Kerala-Enten-Mischung auf das frische Brot geben, einrollen und heiß servieren.</w:t>
      </w:r>
    </w:p>
    <w:p w14:paraId="6A03817E" w14:textId="77777777" w:rsidR="00C07C88" w:rsidRDefault="00C07C88" w:rsidP="00C07C88">
      <w:pPr>
        <w:jc w:val="both"/>
        <w:rPr>
          <w:sz w:val="24"/>
          <w:szCs w:val="24"/>
        </w:rPr>
      </w:pPr>
    </w:p>
    <w:p w14:paraId="238BB47D" w14:textId="77777777" w:rsidR="00C07C88" w:rsidRDefault="00C07C88" w:rsidP="00C07C88">
      <w:pPr>
        <w:ind w:left="708" w:hanging="708"/>
        <w:jc w:val="both"/>
        <w:rPr>
          <w:sz w:val="24"/>
          <w:szCs w:val="24"/>
        </w:rPr>
      </w:pPr>
      <w:r>
        <w:rPr>
          <w:sz w:val="24"/>
          <w:szCs w:val="24"/>
        </w:rPr>
        <w:t>Info:</w:t>
      </w:r>
      <w:r>
        <w:rPr>
          <w:sz w:val="24"/>
          <w:szCs w:val="24"/>
        </w:rPr>
        <w:tab/>
        <w:t>Aus Gunpowder. Für die vegetarische Option die Ente durch Jackfrucht ersetzen und erst ganz zum Schluss zur Soße geben, noch mal 5 Minuten kochen und gegebenenfalls mit Salz abschmecken.</w:t>
      </w:r>
    </w:p>
    <w:p w14:paraId="4197E099" w14:textId="77777777" w:rsidR="00C07C88" w:rsidRDefault="00C07C88" w:rsidP="00C07C88">
      <w:pPr>
        <w:rPr>
          <w:sz w:val="24"/>
          <w:szCs w:val="24"/>
        </w:rPr>
      </w:pPr>
    </w:p>
    <w:p w14:paraId="595297A8" w14:textId="77777777" w:rsidR="00C07C88" w:rsidRDefault="00C07C88">
      <w:pPr>
        <w:rPr>
          <w:rFonts w:asciiTheme="majorHAnsi" w:eastAsiaTheme="majorEastAsia" w:hAnsiTheme="majorHAnsi" w:cstheme="majorBidi"/>
          <w:color w:val="2F5496" w:themeColor="accent1" w:themeShade="BF"/>
          <w:sz w:val="26"/>
          <w:szCs w:val="26"/>
        </w:rPr>
      </w:pPr>
      <w:r>
        <w:br w:type="page"/>
      </w:r>
    </w:p>
    <w:p w14:paraId="5315477C" w14:textId="46056DD0" w:rsidR="00F8300D" w:rsidRDefault="00F8300D" w:rsidP="00F8300D">
      <w:pPr>
        <w:pStyle w:val="Heading2"/>
        <w:spacing w:after="240"/>
      </w:pPr>
      <w:r>
        <w:lastRenderedPageBreak/>
        <w:t>Entenbrust</w:t>
      </w:r>
      <w:r>
        <w:rPr>
          <w:rStyle w:val="FootnoteReference"/>
        </w:rPr>
        <w:footnoteReference w:id="651"/>
      </w:r>
      <w:r>
        <w:t xml:space="preserve"> </w:t>
      </w:r>
    </w:p>
    <w:p w14:paraId="72643397" w14:textId="77777777" w:rsidR="00F8300D" w:rsidRPr="009D438F" w:rsidRDefault="00F8300D" w:rsidP="00F8300D">
      <w:pPr>
        <w:rPr>
          <w:sz w:val="24"/>
          <w:szCs w:val="24"/>
          <w:u w:val="single"/>
        </w:rPr>
      </w:pPr>
      <w:r w:rsidRPr="009D438F">
        <w:rPr>
          <w:sz w:val="24"/>
          <w:szCs w:val="24"/>
          <w:u w:val="single"/>
        </w:rPr>
        <w:t>Zutaten:</w:t>
      </w:r>
    </w:p>
    <w:p w14:paraId="091C1601" w14:textId="77777777" w:rsidR="00F8300D" w:rsidRDefault="00F8300D" w:rsidP="00F8300D">
      <w:pPr>
        <w:rPr>
          <w:sz w:val="24"/>
          <w:szCs w:val="24"/>
        </w:rPr>
      </w:pPr>
      <w:r>
        <w:rPr>
          <w:sz w:val="24"/>
          <w:szCs w:val="24"/>
        </w:rPr>
        <w:t>1 Entenbrust</w:t>
      </w:r>
    </w:p>
    <w:p w14:paraId="1584D871" w14:textId="77777777" w:rsidR="00F8300D" w:rsidRDefault="00F8300D" w:rsidP="00F8300D">
      <w:pPr>
        <w:rPr>
          <w:sz w:val="24"/>
          <w:szCs w:val="24"/>
        </w:rPr>
      </w:pPr>
      <w:r>
        <w:rPr>
          <w:sz w:val="24"/>
          <w:szCs w:val="24"/>
        </w:rPr>
        <w:t>Salz und Pfeffer</w:t>
      </w:r>
    </w:p>
    <w:p w14:paraId="247023BF" w14:textId="77777777" w:rsidR="00F8300D" w:rsidRDefault="00F8300D" w:rsidP="00F8300D">
      <w:pPr>
        <w:rPr>
          <w:sz w:val="24"/>
          <w:szCs w:val="24"/>
        </w:rPr>
      </w:pPr>
      <w:r>
        <w:rPr>
          <w:sz w:val="24"/>
          <w:szCs w:val="24"/>
        </w:rPr>
        <w:t>Sonnenblumenöl</w:t>
      </w:r>
    </w:p>
    <w:p w14:paraId="7D180ECE" w14:textId="77777777" w:rsidR="00F8300D" w:rsidRDefault="00F8300D" w:rsidP="00F8300D">
      <w:pPr>
        <w:rPr>
          <w:sz w:val="24"/>
          <w:szCs w:val="24"/>
        </w:rPr>
      </w:pPr>
      <w:r>
        <w:rPr>
          <w:sz w:val="24"/>
          <w:szCs w:val="24"/>
        </w:rPr>
        <w:t>1 TL Honig</w:t>
      </w:r>
    </w:p>
    <w:p w14:paraId="1EFCEC6D" w14:textId="77777777" w:rsidR="00F8300D" w:rsidRDefault="00F8300D" w:rsidP="00F8300D">
      <w:pPr>
        <w:rPr>
          <w:sz w:val="24"/>
          <w:szCs w:val="24"/>
        </w:rPr>
      </w:pPr>
      <w:r>
        <w:rPr>
          <w:sz w:val="24"/>
          <w:szCs w:val="24"/>
        </w:rPr>
        <w:t>1 TL Austernsauce</w:t>
      </w:r>
    </w:p>
    <w:p w14:paraId="6806C12D" w14:textId="77777777" w:rsidR="00F8300D" w:rsidRDefault="00F8300D" w:rsidP="00F8300D">
      <w:pPr>
        <w:rPr>
          <w:sz w:val="24"/>
          <w:szCs w:val="24"/>
        </w:rPr>
      </w:pPr>
      <w:r>
        <w:rPr>
          <w:sz w:val="24"/>
          <w:szCs w:val="24"/>
        </w:rPr>
        <w:t>1 TL Sojasauce</w:t>
      </w:r>
    </w:p>
    <w:p w14:paraId="662DC24C" w14:textId="77777777" w:rsidR="00F8300D" w:rsidRDefault="00F8300D" w:rsidP="00F8300D">
      <w:pPr>
        <w:rPr>
          <w:sz w:val="24"/>
          <w:szCs w:val="24"/>
        </w:rPr>
      </w:pPr>
      <w:r>
        <w:rPr>
          <w:sz w:val="24"/>
          <w:szCs w:val="24"/>
        </w:rPr>
        <w:t>1 TL Kokosblütenzucker</w:t>
      </w:r>
    </w:p>
    <w:p w14:paraId="0483CD7B" w14:textId="77777777" w:rsidR="00F8300D" w:rsidRDefault="00F8300D" w:rsidP="00F8300D">
      <w:pPr>
        <w:rPr>
          <w:sz w:val="24"/>
          <w:szCs w:val="24"/>
        </w:rPr>
      </w:pPr>
    </w:p>
    <w:p w14:paraId="4F6EA26D" w14:textId="77777777" w:rsidR="00F8300D" w:rsidRDefault="00F8300D" w:rsidP="00F8300D">
      <w:pPr>
        <w:rPr>
          <w:sz w:val="24"/>
          <w:szCs w:val="24"/>
        </w:rPr>
      </w:pPr>
      <w:r>
        <w:rPr>
          <w:sz w:val="24"/>
          <w:szCs w:val="24"/>
        </w:rPr>
        <w:t>Zubereitung:</w:t>
      </w:r>
    </w:p>
    <w:p w14:paraId="625A1905" w14:textId="77777777" w:rsidR="00F8300D" w:rsidRPr="00786D4E" w:rsidRDefault="00F8300D" w:rsidP="00B40E8C">
      <w:pPr>
        <w:pStyle w:val="ListParagraph"/>
        <w:numPr>
          <w:ilvl w:val="0"/>
          <w:numId w:val="308"/>
        </w:numPr>
        <w:spacing w:after="120"/>
        <w:ind w:left="714" w:hanging="357"/>
        <w:contextualSpacing w:val="0"/>
        <w:jc w:val="both"/>
        <w:rPr>
          <w:sz w:val="24"/>
          <w:szCs w:val="24"/>
        </w:rPr>
      </w:pPr>
      <w:r w:rsidRPr="00786D4E">
        <w:rPr>
          <w:sz w:val="24"/>
          <w:szCs w:val="24"/>
        </w:rPr>
        <w:t>Die Hautseite mit einem Messer einritzen, die Entenbrust mit Salz und Pfeffer würzen und auf der Hautseite etwa 4 Minuten bei mittlerer Hitze knusprig anbraten. Entenbrust wenden und auf der Fleischseite etwa 1 Minute anbraten. Herausnehmen und auf ein Gitter mit Backblech setzen. 15 Minuten im vorgeheizten Backofen bei 125°C garen. Backofen ausschalten und die Türe ganz öffnen und in der Restwärme die Entenbrust 10 Minuten ruhen lassen.</w:t>
      </w:r>
    </w:p>
    <w:p w14:paraId="357EC476" w14:textId="77777777" w:rsidR="00F8300D" w:rsidRDefault="00F8300D" w:rsidP="00B40E8C">
      <w:pPr>
        <w:pStyle w:val="ListParagraph"/>
        <w:numPr>
          <w:ilvl w:val="0"/>
          <w:numId w:val="308"/>
        </w:numPr>
        <w:spacing w:after="120"/>
        <w:ind w:left="714" w:hanging="357"/>
        <w:contextualSpacing w:val="0"/>
        <w:jc w:val="both"/>
        <w:rPr>
          <w:sz w:val="24"/>
          <w:szCs w:val="24"/>
        </w:rPr>
      </w:pPr>
      <w:r w:rsidRPr="00786D4E">
        <w:rPr>
          <w:sz w:val="24"/>
          <w:szCs w:val="24"/>
        </w:rPr>
        <w:t>Honig mit Austernsauce, Sojasauce und Kokosblütenzucker verrühren, bis sich der Zucker aufgelöst hat. Die E3 Minuten vor dem Servieren mit der Mischung einpinseln und mit der Grillfunktion knusprig grillen. Achtung: die Sauce kann leicht verbrennen.</w:t>
      </w:r>
    </w:p>
    <w:p w14:paraId="5B43AF11" w14:textId="77777777" w:rsidR="00F8300D" w:rsidRPr="00786D4E" w:rsidRDefault="00F8300D" w:rsidP="00B40E8C">
      <w:pPr>
        <w:pStyle w:val="ListParagraph"/>
        <w:numPr>
          <w:ilvl w:val="0"/>
          <w:numId w:val="308"/>
        </w:numPr>
        <w:spacing w:after="120"/>
        <w:ind w:left="714" w:hanging="357"/>
        <w:contextualSpacing w:val="0"/>
        <w:jc w:val="both"/>
        <w:rPr>
          <w:sz w:val="24"/>
          <w:szCs w:val="24"/>
        </w:rPr>
      </w:pPr>
      <w:r>
        <w:rPr>
          <w:sz w:val="24"/>
          <w:szCs w:val="24"/>
        </w:rPr>
        <w:t>Dazu passt sehr gut Kokos-Klebreis.</w:t>
      </w:r>
    </w:p>
    <w:p w14:paraId="4EA014F6" w14:textId="77777777" w:rsidR="00F8300D" w:rsidRDefault="00F8300D" w:rsidP="00F8300D">
      <w:pPr>
        <w:rPr>
          <w:sz w:val="24"/>
          <w:szCs w:val="24"/>
        </w:rPr>
      </w:pPr>
    </w:p>
    <w:p w14:paraId="6E510FE2" w14:textId="77777777" w:rsidR="00F8300D" w:rsidRDefault="00F8300D" w:rsidP="00F8300D">
      <w:pPr>
        <w:ind w:left="708" w:hanging="708"/>
        <w:jc w:val="both"/>
        <w:rPr>
          <w:sz w:val="24"/>
          <w:szCs w:val="24"/>
        </w:rPr>
      </w:pPr>
      <w:r>
        <w:rPr>
          <w:sz w:val="24"/>
          <w:szCs w:val="24"/>
        </w:rPr>
        <w:t>Tipp:</w:t>
      </w:r>
      <w:r>
        <w:rPr>
          <w:sz w:val="24"/>
          <w:szCs w:val="24"/>
        </w:rPr>
        <w:tab/>
        <w:t>Entenbrust wird hauptsächlich auf der Hautseite gebraten und gegart. Nur so wird die Haut richtig schön knusprig.</w:t>
      </w:r>
    </w:p>
    <w:p w14:paraId="36DB4E3C" w14:textId="77777777" w:rsidR="00F8300D" w:rsidRDefault="00F8300D" w:rsidP="00F8300D">
      <w:pPr>
        <w:rPr>
          <w:sz w:val="24"/>
          <w:szCs w:val="24"/>
        </w:rPr>
      </w:pPr>
    </w:p>
    <w:p w14:paraId="6C820561" w14:textId="4C495DE2" w:rsidR="00F8300D" w:rsidRDefault="00F8300D" w:rsidP="00F8300D">
      <w:pPr>
        <w:rPr>
          <w:rFonts w:asciiTheme="majorHAnsi" w:eastAsiaTheme="majorEastAsia" w:hAnsiTheme="majorHAnsi" w:cstheme="majorBidi"/>
          <w:color w:val="2F5496" w:themeColor="accent1" w:themeShade="BF"/>
          <w:sz w:val="26"/>
          <w:szCs w:val="26"/>
        </w:rPr>
      </w:pPr>
      <w:r>
        <w:rPr>
          <w:sz w:val="24"/>
          <w:szCs w:val="24"/>
        </w:rPr>
        <w:br w:type="page"/>
      </w:r>
    </w:p>
    <w:p w14:paraId="32A84334" w14:textId="77777777" w:rsidR="00FE23AC" w:rsidRDefault="00FE23AC" w:rsidP="00FE23AC">
      <w:pPr>
        <w:pStyle w:val="Heading2"/>
        <w:spacing w:after="240"/>
      </w:pPr>
      <w:r>
        <w:lastRenderedPageBreak/>
        <w:t>Geschmorte Entenkeule mit glasierten Maronen und Brioche-Knödeln</w:t>
      </w:r>
      <w:r>
        <w:rPr>
          <w:rStyle w:val="FootnoteReference"/>
        </w:rPr>
        <w:footnoteReference w:id="652"/>
      </w:r>
      <w:r>
        <w:t xml:space="preserve"> </w:t>
      </w:r>
    </w:p>
    <w:p w14:paraId="7C26E0C1" w14:textId="77777777" w:rsidR="00FE23AC" w:rsidRDefault="00FE23AC" w:rsidP="00FE23AC">
      <w:pPr>
        <w:rPr>
          <w:sz w:val="24"/>
          <w:szCs w:val="24"/>
        </w:rPr>
      </w:pPr>
      <w:r w:rsidRPr="006C0786">
        <w:rPr>
          <w:sz w:val="24"/>
          <w:szCs w:val="24"/>
          <w:u w:val="single"/>
        </w:rPr>
        <w:t>Zutaten</w:t>
      </w:r>
      <w:r>
        <w:rPr>
          <w:sz w:val="24"/>
          <w:szCs w:val="24"/>
        </w:rPr>
        <w:t xml:space="preserve"> (für 4 Personen)</w:t>
      </w:r>
    </w:p>
    <w:p w14:paraId="7A893529" w14:textId="77777777" w:rsidR="00FE23AC" w:rsidRDefault="00FE23AC" w:rsidP="00FE23AC">
      <w:pPr>
        <w:rPr>
          <w:sz w:val="24"/>
          <w:szCs w:val="24"/>
        </w:rPr>
      </w:pPr>
      <w:r>
        <w:rPr>
          <w:sz w:val="24"/>
          <w:szCs w:val="24"/>
        </w:rPr>
        <w:t>4 Entenkeulen</w:t>
      </w:r>
    </w:p>
    <w:p w14:paraId="7CC95935" w14:textId="77777777" w:rsidR="00FE23AC" w:rsidRDefault="00FE23AC" w:rsidP="00FE23AC">
      <w:pPr>
        <w:rPr>
          <w:sz w:val="24"/>
          <w:szCs w:val="24"/>
        </w:rPr>
      </w:pPr>
      <w:r>
        <w:rPr>
          <w:sz w:val="24"/>
          <w:szCs w:val="24"/>
        </w:rPr>
        <w:t>2 mittelgroße Zwiebeln</w:t>
      </w:r>
    </w:p>
    <w:p w14:paraId="53703512" w14:textId="77777777" w:rsidR="00FE23AC" w:rsidRDefault="00FE23AC" w:rsidP="00FE23AC">
      <w:pPr>
        <w:rPr>
          <w:sz w:val="24"/>
          <w:szCs w:val="24"/>
        </w:rPr>
      </w:pPr>
      <w:r>
        <w:rPr>
          <w:sz w:val="24"/>
          <w:szCs w:val="24"/>
        </w:rPr>
        <w:t>1 Karotte</w:t>
      </w:r>
    </w:p>
    <w:p w14:paraId="12B0E642" w14:textId="77777777" w:rsidR="00FE23AC" w:rsidRDefault="00FE23AC" w:rsidP="00FE23AC">
      <w:pPr>
        <w:rPr>
          <w:sz w:val="24"/>
          <w:szCs w:val="24"/>
        </w:rPr>
      </w:pPr>
      <w:r>
        <w:rPr>
          <w:sz w:val="24"/>
          <w:szCs w:val="24"/>
        </w:rPr>
        <w:t>1 kleine Sellerieknolle</w:t>
      </w:r>
    </w:p>
    <w:p w14:paraId="277E28FA" w14:textId="77777777" w:rsidR="00FE23AC" w:rsidRDefault="00FE23AC" w:rsidP="00FE23AC">
      <w:pPr>
        <w:rPr>
          <w:sz w:val="24"/>
          <w:szCs w:val="24"/>
        </w:rPr>
      </w:pPr>
      <w:r>
        <w:rPr>
          <w:sz w:val="24"/>
          <w:szCs w:val="24"/>
        </w:rPr>
        <w:t>3 EL Sonnenblumenöl</w:t>
      </w:r>
    </w:p>
    <w:p w14:paraId="2DF6BEBC" w14:textId="77777777" w:rsidR="00FE23AC" w:rsidRDefault="00FE23AC" w:rsidP="00FE23AC">
      <w:pPr>
        <w:rPr>
          <w:sz w:val="24"/>
          <w:szCs w:val="24"/>
        </w:rPr>
      </w:pPr>
      <w:r>
        <w:rPr>
          <w:sz w:val="24"/>
          <w:szCs w:val="24"/>
        </w:rPr>
        <w:t>2 EL Tomatenmark</w:t>
      </w:r>
    </w:p>
    <w:p w14:paraId="6E0009D0" w14:textId="77777777" w:rsidR="00FE23AC" w:rsidRDefault="00FE23AC" w:rsidP="00FE23AC">
      <w:pPr>
        <w:rPr>
          <w:sz w:val="24"/>
          <w:szCs w:val="24"/>
        </w:rPr>
      </w:pPr>
      <w:r>
        <w:rPr>
          <w:sz w:val="24"/>
          <w:szCs w:val="24"/>
        </w:rPr>
        <w:t>4 Zweig Thymian</w:t>
      </w:r>
    </w:p>
    <w:p w14:paraId="12855066" w14:textId="77777777" w:rsidR="00FE23AC" w:rsidRDefault="00FE23AC" w:rsidP="00FE23AC">
      <w:pPr>
        <w:rPr>
          <w:sz w:val="24"/>
          <w:szCs w:val="24"/>
        </w:rPr>
      </w:pPr>
      <w:r>
        <w:rPr>
          <w:sz w:val="24"/>
          <w:szCs w:val="24"/>
        </w:rPr>
        <w:t>2 EL Dörrpflaumenmus</w:t>
      </w:r>
    </w:p>
    <w:p w14:paraId="1F6A18D2" w14:textId="77777777" w:rsidR="00FE23AC" w:rsidRDefault="00FE23AC" w:rsidP="00FE23AC">
      <w:pPr>
        <w:rPr>
          <w:sz w:val="24"/>
          <w:szCs w:val="24"/>
        </w:rPr>
      </w:pPr>
      <w:r>
        <w:rPr>
          <w:sz w:val="24"/>
          <w:szCs w:val="24"/>
        </w:rPr>
        <w:t>500 Rotwein</w:t>
      </w:r>
    </w:p>
    <w:p w14:paraId="4446F9DE" w14:textId="77777777" w:rsidR="00FE23AC" w:rsidRDefault="00FE23AC" w:rsidP="00FE23AC">
      <w:pPr>
        <w:rPr>
          <w:sz w:val="24"/>
          <w:szCs w:val="24"/>
        </w:rPr>
      </w:pPr>
      <w:r>
        <w:rPr>
          <w:sz w:val="24"/>
          <w:szCs w:val="24"/>
        </w:rPr>
        <w:t>1 Stange Zimt</w:t>
      </w:r>
    </w:p>
    <w:p w14:paraId="71ECA1B9" w14:textId="77777777" w:rsidR="00FE23AC" w:rsidRDefault="00FE23AC" w:rsidP="00FE23AC">
      <w:pPr>
        <w:rPr>
          <w:sz w:val="24"/>
          <w:szCs w:val="24"/>
        </w:rPr>
      </w:pPr>
      <w:r>
        <w:rPr>
          <w:sz w:val="24"/>
          <w:szCs w:val="24"/>
        </w:rPr>
        <w:t>1 Lorbeerblatt</w:t>
      </w:r>
    </w:p>
    <w:p w14:paraId="1E051B83" w14:textId="77777777" w:rsidR="00FE23AC" w:rsidRDefault="00FE23AC" w:rsidP="00FE23AC">
      <w:pPr>
        <w:rPr>
          <w:sz w:val="24"/>
          <w:szCs w:val="24"/>
        </w:rPr>
      </w:pPr>
      <w:r>
        <w:rPr>
          <w:sz w:val="24"/>
          <w:szCs w:val="24"/>
        </w:rPr>
        <w:t>2 Gewürznelken</w:t>
      </w:r>
    </w:p>
    <w:p w14:paraId="44FD3A3F" w14:textId="77777777" w:rsidR="00FE23AC" w:rsidRDefault="00FE23AC" w:rsidP="00FE23AC">
      <w:pPr>
        <w:rPr>
          <w:sz w:val="24"/>
          <w:szCs w:val="24"/>
        </w:rPr>
      </w:pPr>
      <w:r>
        <w:rPr>
          <w:sz w:val="24"/>
          <w:szCs w:val="24"/>
        </w:rPr>
        <w:t>2 Pimentkörner</w:t>
      </w:r>
    </w:p>
    <w:p w14:paraId="41B04B91" w14:textId="77777777" w:rsidR="00FE23AC" w:rsidRDefault="00FE23AC" w:rsidP="00FE23AC">
      <w:pPr>
        <w:rPr>
          <w:sz w:val="24"/>
          <w:szCs w:val="24"/>
        </w:rPr>
      </w:pPr>
      <w:r>
        <w:rPr>
          <w:sz w:val="24"/>
          <w:szCs w:val="24"/>
        </w:rPr>
        <w:t>50 g Butter</w:t>
      </w:r>
    </w:p>
    <w:p w14:paraId="234FDADC" w14:textId="77777777" w:rsidR="00FE23AC" w:rsidRDefault="00FE23AC" w:rsidP="00FE23AC">
      <w:pPr>
        <w:rPr>
          <w:sz w:val="24"/>
          <w:szCs w:val="24"/>
        </w:rPr>
      </w:pPr>
      <w:r>
        <w:rPr>
          <w:sz w:val="24"/>
          <w:szCs w:val="24"/>
        </w:rPr>
        <w:t>Salz und Pfeffer</w:t>
      </w:r>
    </w:p>
    <w:p w14:paraId="498BF3F3" w14:textId="77777777" w:rsidR="00FE23AC" w:rsidRDefault="00FE23AC" w:rsidP="00FE23AC">
      <w:pPr>
        <w:rPr>
          <w:sz w:val="24"/>
          <w:szCs w:val="24"/>
        </w:rPr>
      </w:pPr>
    </w:p>
    <w:p w14:paraId="191A9CCD" w14:textId="77777777" w:rsidR="00FE23AC" w:rsidRDefault="00FE23AC" w:rsidP="00FE23AC">
      <w:pPr>
        <w:rPr>
          <w:sz w:val="24"/>
          <w:szCs w:val="24"/>
        </w:rPr>
      </w:pPr>
      <w:r>
        <w:rPr>
          <w:sz w:val="24"/>
          <w:szCs w:val="24"/>
        </w:rPr>
        <w:t>Vorbereitungszeit: 30 Minuten, Garzeit: 90 Minuten</w:t>
      </w:r>
    </w:p>
    <w:p w14:paraId="2CFE310D" w14:textId="77777777" w:rsidR="00FE23AC" w:rsidRPr="00E04DDF" w:rsidRDefault="00FE23AC" w:rsidP="00B40E8C">
      <w:pPr>
        <w:pStyle w:val="ListParagraph"/>
        <w:numPr>
          <w:ilvl w:val="0"/>
          <w:numId w:val="279"/>
        </w:numPr>
        <w:spacing w:after="120"/>
        <w:ind w:left="714" w:hanging="357"/>
        <w:contextualSpacing w:val="0"/>
        <w:jc w:val="both"/>
        <w:rPr>
          <w:sz w:val="24"/>
          <w:szCs w:val="24"/>
        </w:rPr>
      </w:pPr>
      <w:r w:rsidRPr="00E04DDF">
        <w:rPr>
          <w:sz w:val="24"/>
          <w:szCs w:val="24"/>
        </w:rPr>
        <w:t>Von den Keulen das überstehende Fett abschneiden und von beiden Seiten salzen und pfeffern. Zwiebeln, Karotten und Sellerie schälen und in 1 cm große Würfel schneiden.</w:t>
      </w:r>
    </w:p>
    <w:p w14:paraId="2EAC8BA0" w14:textId="77777777" w:rsidR="00FE23AC" w:rsidRPr="00E04DDF" w:rsidRDefault="00FE23AC" w:rsidP="00B40E8C">
      <w:pPr>
        <w:pStyle w:val="ListParagraph"/>
        <w:numPr>
          <w:ilvl w:val="0"/>
          <w:numId w:val="279"/>
        </w:numPr>
        <w:spacing w:after="120"/>
        <w:ind w:left="714" w:hanging="357"/>
        <w:contextualSpacing w:val="0"/>
        <w:jc w:val="both"/>
        <w:rPr>
          <w:sz w:val="24"/>
          <w:szCs w:val="24"/>
        </w:rPr>
      </w:pPr>
      <w:r w:rsidRPr="00E04DDF">
        <w:rPr>
          <w:sz w:val="24"/>
          <w:szCs w:val="24"/>
        </w:rPr>
        <w:t>Einen Bräter mit Sonnenblumenöl erhitzen und die Entenkeulen zuerst auf der Hautseite 3 Minuten knusprig braten und von der anderen Seite 1 Minute anbraten. Die Keulen dann herausnehmen und beiseitestellen.</w:t>
      </w:r>
    </w:p>
    <w:p w14:paraId="2C75530A" w14:textId="77777777" w:rsidR="00FE23AC" w:rsidRPr="006C0786" w:rsidRDefault="00FE23AC" w:rsidP="00B40E8C">
      <w:pPr>
        <w:pStyle w:val="ListParagraph"/>
        <w:numPr>
          <w:ilvl w:val="0"/>
          <w:numId w:val="279"/>
        </w:numPr>
        <w:spacing w:after="120"/>
        <w:ind w:left="714" w:hanging="357"/>
        <w:contextualSpacing w:val="0"/>
        <w:jc w:val="both"/>
        <w:rPr>
          <w:sz w:val="24"/>
          <w:szCs w:val="24"/>
        </w:rPr>
      </w:pPr>
      <w:r w:rsidRPr="006C0786">
        <w:rPr>
          <w:sz w:val="24"/>
          <w:szCs w:val="24"/>
        </w:rPr>
        <w:t>Den Boden des Bräters wieder mit Öl bedecken und darin das gewürfelte Gemüse rundherum bei mittlerer Hitze etwa 5 Minuten anrösten. Tomatenmark, Thymianzweige und Dörrpflaumenmus hinzugeben, 2 weitere Minuten anrösten.</w:t>
      </w:r>
    </w:p>
    <w:p w14:paraId="2BFF7F46" w14:textId="77777777" w:rsidR="00FE23AC" w:rsidRPr="006C0786" w:rsidRDefault="00FE23AC" w:rsidP="00B40E8C">
      <w:pPr>
        <w:pStyle w:val="ListParagraph"/>
        <w:numPr>
          <w:ilvl w:val="0"/>
          <w:numId w:val="279"/>
        </w:numPr>
        <w:spacing w:after="120"/>
        <w:ind w:left="714" w:hanging="357"/>
        <w:contextualSpacing w:val="0"/>
        <w:jc w:val="both"/>
        <w:rPr>
          <w:sz w:val="24"/>
          <w:szCs w:val="24"/>
        </w:rPr>
      </w:pPr>
      <w:r w:rsidRPr="006C0786">
        <w:rPr>
          <w:sz w:val="24"/>
          <w:szCs w:val="24"/>
        </w:rPr>
        <w:t xml:space="preserve">Die Keulen nun wieder in den Bräter legen, mit Rotwein ablöschen und komplett einkochen lassen. Den Bräter mit Wasser auffüllen, sodass die Entenkeulen etwa 2 cm mit Wasser bedeckt sind. </w:t>
      </w:r>
    </w:p>
    <w:p w14:paraId="03C275B4" w14:textId="77777777" w:rsidR="00FE23AC" w:rsidRPr="006C0786" w:rsidRDefault="00FE23AC" w:rsidP="00B40E8C">
      <w:pPr>
        <w:pStyle w:val="ListParagraph"/>
        <w:numPr>
          <w:ilvl w:val="0"/>
          <w:numId w:val="279"/>
        </w:numPr>
        <w:spacing w:after="120"/>
        <w:ind w:left="714" w:hanging="357"/>
        <w:contextualSpacing w:val="0"/>
        <w:jc w:val="both"/>
        <w:rPr>
          <w:sz w:val="24"/>
          <w:szCs w:val="24"/>
        </w:rPr>
      </w:pPr>
      <w:r w:rsidRPr="006C0786">
        <w:rPr>
          <w:sz w:val="24"/>
          <w:szCs w:val="24"/>
        </w:rPr>
        <w:lastRenderedPageBreak/>
        <w:t>Die Gewürze und eine große Prise Salz dazugeben, mit Deckel ca. 90 Minuten schmoren. Die Keulen mit einer Fleischgabel herausnehmen. Die Gewürze entfernen und den Schmorfond mit dem Gemüse durch ein feines Sieb drücken, um eine sämige Sauce zu erhalten.</w:t>
      </w:r>
    </w:p>
    <w:p w14:paraId="562A22A0" w14:textId="77777777" w:rsidR="00FE23AC" w:rsidRPr="00E04DDF" w:rsidRDefault="00FE23AC" w:rsidP="00B40E8C">
      <w:pPr>
        <w:pStyle w:val="ListParagraph"/>
        <w:numPr>
          <w:ilvl w:val="0"/>
          <w:numId w:val="279"/>
        </w:numPr>
        <w:spacing w:after="120"/>
        <w:ind w:left="714" w:hanging="357"/>
        <w:contextualSpacing w:val="0"/>
        <w:jc w:val="both"/>
        <w:rPr>
          <w:sz w:val="24"/>
          <w:szCs w:val="24"/>
        </w:rPr>
      </w:pPr>
      <w:r w:rsidRPr="00E04DDF">
        <w:rPr>
          <w:sz w:val="24"/>
          <w:szCs w:val="24"/>
        </w:rPr>
        <w:t>Die Butterflöckchen in die Sauce einrühren und mit Salz und Pfeffer abschmecken. Die Entenkeule wieder hineinlegen und langsam erhitzen.</w:t>
      </w:r>
    </w:p>
    <w:p w14:paraId="297F42B9" w14:textId="77777777" w:rsidR="00FE23AC" w:rsidRDefault="00FE23AC" w:rsidP="00FE23AC">
      <w:pPr>
        <w:rPr>
          <w:sz w:val="24"/>
          <w:szCs w:val="24"/>
        </w:rPr>
      </w:pPr>
    </w:p>
    <w:p w14:paraId="122F6A95" w14:textId="77777777" w:rsidR="00FE23AC" w:rsidRPr="006C0786" w:rsidRDefault="00FE23AC" w:rsidP="00FE23AC">
      <w:pPr>
        <w:rPr>
          <w:i/>
          <w:iCs/>
          <w:sz w:val="24"/>
          <w:szCs w:val="24"/>
        </w:rPr>
      </w:pPr>
      <w:r>
        <w:rPr>
          <w:i/>
          <w:iCs/>
          <w:sz w:val="24"/>
          <w:szCs w:val="24"/>
        </w:rPr>
        <w:t xml:space="preserve">Für die </w:t>
      </w:r>
      <w:r w:rsidRPr="006C0786">
        <w:rPr>
          <w:i/>
          <w:iCs/>
          <w:sz w:val="24"/>
          <w:szCs w:val="24"/>
        </w:rPr>
        <w:t>Glasierte Maronen</w:t>
      </w:r>
    </w:p>
    <w:p w14:paraId="40189285" w14:textId="77777777" w:rsidR="00FE23AC" w:rsidRDefault="00FE23AC" w:rsidP="00FE23AC">
      <w:pPr>
        <w:rPr>
          <w:sz w:val="24"/>
          <w:szCs w:val="24"/>
        </w:rPr>
      </w:pPr>
      <w:r w:rsidRPr="006C0786">
        <w:rPr>
          <w:sz w:val="24"/>
          <w:szCs w:val="24"/>
          <w:u w:val="single"/>
        </w:rPr>
        <w:t>Zutaten</w:t>
      </w:r>
      <w:r>
        <w:rPr>
          <w:sz w:val="24"/>
          <w:szCs w:val="24"/>
        </w:rPr>
        <w:t xml:space="preserve"> für 4 Personen</w:t>
      </w:r>
    </w:p>
    <w:p w14:paraId="09B9E198" w14:textId="77777777" w:rsidR="00FE23AC" w:rsidRDefault="00FE23AC" w:rsidP="00FE23AC">
      <w:pPr>
        <w:rPr>
          <w:sz w:val="24"/>
          <w:szCs w:val="24"/>
        </w:rPr>
      </w:pPr>
      <w:r>
        <w:rPr>
          <w:sz w:val="24"/>
          <w:szCs w:val="24"/>
        </w:rPr>
        <w:t>200 g Maronen</w:t>
      </w:r>
    </w:p>
    <w:p w14:paraId="3B103F90" w14:textId="77777777" w:rsidR="00FE23AC" w:rsidRDefault="00FE23AC" w:rsidP="00FE23AC">
      <w:pPr>
        <w:rPr>
          <w:sz w:val="24"/>
          <w:szCs w:val="24"/>
        </w:rPr>
      </w:pPr>
      <w:r>
        <w:rPr>
          <w:sz w:val="24"/>
          <w:szCs w:val="24"/>
        </w:rPr>
        <w:t>60 g Zucker</w:t>
      </w:r>
    </w:p>
    <w:p w14:paraId="79634BC1" w14:textId="77777777" w:rsidR="00FE23AC" w:rsidRDefault="00FE23AC" w:rsidP="00FE23AC">
      <w:pPr>
        <w:rPr>
          <w:sz w:val="24"/>
          <w:szCs w:val="24"/>
        </w:rPr>
      </w:pPr>
      <w:r>
        <w:rPr>
          <w:sz w:val="24"/>
          <w:szCs w:val="24"/>
        </w:rPr>
        <w:t>20 ml Wasser</w:t>
      </w:r>
    </w:p>
    <w:p w14:paraId="715E2026" w14:textId="77777777" w:rsidR="00FE23AC" w:rsidRDefault="00FE23AC" w:rsidP="00FE23AC">
      <w:pPr>
        <w:rPr>
          <w:sz w:val="24"/>
          <w:szCs w:val="24"/>
        </w:rPr>
      </w:pPr>
      <w:r>
        <w:rPr>
          <w:sz w:val="24"/>
          <w:szCs w:val="24"/>
        </w:rPr>
        <w:t>50 ml Orangensaft</w:t>
      </w:r>
    </w:p>
    <w:p w14:paraId="43044784" w14:textId="77777777" w:rsidR="00FE23AC" w:rsidRDefault="00FE23AC" w:rsidP="00FE23AC">
      <w:pPr>
        <w:rPr>
          <w:sz w:val="24"/>
          <w:szCs w:val="24"/>
        </w:rPr>
      </w:pPr>
      <w:r>
        <w:rPr>
          <w:sz w:val="24"/>
          <w:szCs w:val="24"/>
        </w:rPr>
        <w:t>50 ml Rotwein</w:t>
      </w:r>
    </w:p>
    <w:p w14:paraId="16387A95" w14:textId="77777777" w:rsidR="00FE23AC" w:rsidRDefault="00FE23AC" w:rsidP="00FE23AC">
      <w:pPr>
        <w:rPr>
          <w:sz w:val="24"/>
          <w:szCs w:val="24"/>
        </w:rPr>
      </w:pPr>
    </w:p>
    <w:p w14:paraId="0FC361A0" w14:textId="77777777" w:rsidR="00FE23AC" w:rsidRDefault="00FE23AC" w:rsidP="00FE23AC">
      <w:pPr>
        <w:rPr>
          <w:sz w:val="24"/>
          <w:szCs w:val="24"/>
        </w:rPr>
      </w:pPr>
      <w:r>
        <w:rPr>
          <w:sz w:val="24"/>
          <w:szCs w:val="24"/>
        </w:rPr>
        <w:t>Vorbereitungszeit: 20 Minuten, Zubereitungszeit: 10 Minuten</w:t>
      </w:r>
    </w:p>
    <w:p w14:paraId="5584F324" w14:textId="77777777" w:rsidR="00FE23AC" w:rsidRPr="00B55E7A" w:rsidRDefault="00FE23AC" w:rsidP="00B40E8C">
      <w:pPr>
        <w:pStyle w:val="ListParagraph"/>
        <w:numPr>
          <w:ilvl w:val="0"/>
          <w:numId w:val="280"/>
        </w:numPr>
        <w:spacing w:after="120"/>
        <w:ind w:left="714" w:hanging="357"/>
        <w:contextualSpacing w:val="0"/>
        <w:jc w:val="both"/>
        <w:rPr>
          <w:sz w:val="24"/>
          <w:szCs w:val="24"/>
        </w:rPr>
      </w:pPr>
      <w:r w:rsidRPr="00B55E7A">
        <w:rPr>
          <w:sz w:val="24"/>
          <w:szCs w:val="24"/>
        </w:rPr>
        <w:t>Die Maronen mit dem Messer an der Spitze kreuzförmig einritzen, auf einem Backblech mit 100 ml Wasser etwa 15 Minuten im vorgeheizten Backofen bei 200°C garen, abkühlen lassen und schälen.</w:t>
      </w:r>
    </w:p>
    <w:p w14:paraId="687098DF" w14:textId="77777777" w:rsidR="00FE23AC" w:rsidRPr="00B55E7A" w:rsidRDefault="00FE23AC" w:rsidP="00B40E8C">
      <w:pPr>
        <w:pStyle w:val="ListParagraph"/>
        <w:numPr>
          <w:ilvl w:val="0"/>
          <w:numId w:val="280"/>
        </w:numPr>
        <w:spacing w:after="120"/>
        <w:ind w:left="714" w:hanging="357"/>
        <w:contextualSpacing w:val="0"/>
        <w:jc w:val="both"/>
        <w:rPr>
          <w:sz w:val="24"/>
          <w:szCs w:val="24"/>
        </w:rPr>
      </w:pPr>
      <w:r w:rsidRPr="00B55E7A">
        <w:rPr>
          <w:sz w:val="24"/>
          <w:szCs w:val="24"/>
        </w:rPr>
        <w:t>Zucker mit Wasser in einer Pfanne karamellisieren. Die Maronen hinzugeben und mit Orangensaft und Rotwein ablöschen. Alles bei mittlerer Hitze reduzierten lassen, bis die Maronen glasiert und von einer sämigen Sauce umgeben sind.</w:t>
      </w:r>
    </w:p>
    <w:p w14:paraId="42A59953" w14:textId="77777777" w:rsidR="00FE23AC" w:rsidRDefault="00FE23AC" w:rsidP="00FE23AC">
      <w:pPr>
        <w:rPr>
          <w:sz w:val="24"/>
          <w:szCs w:val="24"/>
        </w:rPr>
      </w:pPr>
    </w:p>
    <w:p w14:paraId="65F7D7B9" w14:textId="77777777" w:rsidR="00FE23AC" w:rsidRPr="006C0786" w:rsidRDefault="00FE23AC" w:rsidP="00FE23AC">
      <w:pPr>
        <w:rPr>
          <w:i/>
          <w:iCs/>
          <w:sz w:val="24"/>
          <w:szCs w:val="24"/>
        </w:rPr>
      </w:pPr>
      <w:r w:rsidRPr="006C0786">
        <w:rPr>
          <w:i/>
          <w:iCs/>
          <w:sz w:val="24"/>
          <w:szCs w:val="24"/>
        </w:rPr>
        <w:t>Für die Brioche-Knödel:</w:t>
      </w:r>
    </w:p>
    <w:p w14:paraId="701BB47D" w14:textId="77777777" w:rsidR="00FE23AC" w:rsidRDefault="00FE23AC" w:rsidP="00FE23AC">
      <w:pPr>
        <w:rPr>
          <w:sz w:val="24"/>
          <w:szCs w:val="24"/>
        </w:rPr>
      </w:pPr>
      <w:r w:rsidRPr="006C0786">
        <w:rPr>
          <w:sz w:val="24"/>
          <w:szCs w:val="24"/>
          <w:u w:val="single"/>
        </w:rPr>
        <w:t>Zutaten</w:t>
      </w:r>
      <w:r>
        <w:rPr>
          <w:sz w:val="24"/>
          <w:szCs w:val="24"/>
        </w:rPr>
        <w:t xml:space="preserve"> für 4 Personen</w:t>
      </w:r>
    </w:p>
    <w:p w14:paraId="71E808E8" w14:textId="77777777" w:rsidR="00FE23AC" w:rsidRPr="006C0786" w:rsidRDefault="00FE23AC" w:rsidP="00FE23AC">
      <w:pPr>
        <w:rPr>
          <w:i/>
          <w:iCs/>
          <w:sz w:val="24"/>
          <w:szCs w:val="24"/>
        </w:rPr>
      </w:pPr>
      <w:r w:rsidRPr="006C0786">
        <w:rPr>
          <w:i/>
          <w:iCs/>
          <w:sz w:val="24"/>
          <w:szCs w:val="24"/>
        </w:rPr>
        <w:t>Für den Knödelteig:</w:t>
      </w:r>
    </w:p>
    <w:p w14:paraId="6DAAA2E4" w14:textId="77777777" w:rsidR="00FE23AC" w:rsidRDefault="00FE23AC" w:rsidP="00FE23AC">
      <w:pPr>
        <w:rPr>
          <w:sz w:val="24"/>
          <w:szCs w:val="24"/>
        </w:rPr>
      </w:pPr>
      <w:r>
        <w:rPr>
          <w:sz w:val="24"/>
          <w:szCs w:val="24"/>
        </w:rPr>
        <w:t>400 g Brioche oder ersatzweise Einback</w:t>
      </w:r>
    </w:p>
    <w:p w14:paraId="4637F359" w14:textId="77777777" w:rsidR="00FE23AC" w:rsidRDefault="00FE23AC" w:rsidP="00FE23AC">
      <w:pPr>
        <w:rPr>
          <w:sz w:val="24"/>
          <w:szCs w:val="24"/>
        </w:rPr>
      </w:pPr>
      <w:r>
        <w:rPr>
          <w:sz w:val="24"/>
          <w:szCs w:val="24"/>
        </w:rPr>
        <w:t>1 kleine Zwiebel</w:t>
      </w:r>
    </w:p>
    <w:p w14:paraId="6B7F742C" w14:textId="77777777" w:rsidR="00FE23AC" w:rsidRDefault="00FE23AC" w:rsidP="00FE23AC">
      <w:pPr>
        <w:rPr>
          <w:sz w:val="24"/>
          <w:szCs w:val="24"/>
        </w:rPr>
      </w:pPr>
      <w:r>
        <w:rPr>
          <w:sz w:val="24"/>
          <w:szCs w:val="24"/>
        </w:rPr>
        <w:t>50 g Butter</w:t>
      </w:r>
    </w:p>
    <w:p w14:paraId="1398A9D5" w14:textId="77777777" w:rsidR="00FE23AC" w:rsidRDefault="00FE23AC" w:rsidP="00FE23AC">
      <w:pPr>
        <w:rPr>
          <w:sz w:val="24"/>
          <w:szCs w:val="24"/>
        </w:rPr>
      </w:pPr>
      <w:r>
        <w:rPr>
          <w:sz w:val="24"/>
          <w:szCs w:val="24"/>
        </w:rPr>
        <w:t>100 ml Milch</w:t>
      </w:r>
    </w:p>
    <w:p w14:paraId="62B80EF1" w14:textId="77777777" w:rsidR="00FE23AC" w:rsidRDefault="00FE23AC" w:rsidP="00FE23AC">
      <w:pPr>
        <w:rPr>
          <w:sz w:val="24"/>
          <w:szCs w:val="24"/>
        </w:rPr>
      </w:pPr>
      <w:r>
        <w:rPr>
          <w:sz w:val="24"/>
          <w:szCs w:val="24"/>
        </w:rPr>
        <w:t>Salz und Pfeffer</w:t>
      </w:r>
    </w:p>
    <w:p w14:paraId="4A222717" w14:textId="77777777" w:rsidR="00FE23AC" w:rsidRDefault="00FE23AC" w:rsidP="00FE23AC">
      <w:pPr>
        <w:rPr>
          <w:sz w:val="24"/>
          <w:szCs w:val="24"/>
        </w:rPr>
      </w:pPr>
      <w:r>
        <w:rPr>
          <w:sz w:val="24"/>
          <w:szCs w:val="24"/>
        </w:rPr>
        <w:t>Muskatnuss</w:t>
      </w:r>
    </w:p>
    <w:p w14:paraId="1B427AA5" w14:textId="77777777" w:rsidR="00FE23AC" w:rsidRDefault="00FE23AC" w:rsidP="00FE23AC">
      <w:pPr>
        <w:rPr>
          <w:sz w:val="24"/>
          <w:szCs w:val="24"/>
        </w:rPr>
      </w:pPr>
      <w:r>
        <w:rPr>
          <w:sz w:val="24"/>
          <w:szCs w:val="24"/>
        </w:rPr>
        <w:t>2 Eier</w:t>
      </w:r>
    </w:p>
    <w:p w14:paraId="6067C4E3" w14:textId="77777777" w:rsidR="00FE23AC" w:rsidRDefault="00FE23AC" w:rsidP="00FE23AC">
      <w:pPr>
        <w:rPr>
          <w:sz w:val="24"/>
          <w:szCs w:val="24"/>
        </w:rPr>
      </w:pPr>
      <w:r>
        <w:rPr>
          <w:sz w:val="24"/>
          <w:szCs w:val="24"/>
        </w:rPr>
        <w:lastRenderedPageBreak/>
        <w:t>½ Bund glatte Petersilie</w:t>
      </w:r>
    </w:p>
    <w:p w14:paraId="07F9141B" w14:textId="77777777" w:rsidR="00FE23AC" w:rsidRDefault="00FE23AC" w:rsidP="00FE23AC">
      <w:pPr>
        <w:rPr>
          <w:sz w:val="24"/>
          <w:szCs w:val="24"/>
        </w:rPr>
      </w:pPr>
    </w:p>
    <w:p w14:paraId="798508E7" w14:textId="77777777" w:rsidR="00FE23AC" w:rsidRDefault="00FE23AC" w:rsidP="00FE23AC">
      <w:pPr>
        <w:rPr>
          <w:sz w:val="24"/>
          <w:szCs w:val="24"/>
        </w:rPr>
      </w:pPr>
      <w:r>
        <w:rPr>
          <w:sz w:val="24"/>
          <w:szCs w:val="24"/>
        </w:rPr>
        <w:t xml:space="preserve">Bröselbutter: </w:t>
      </w:r>
    </w:p>
    <w:p w14:paraId="7FB36F7D" w14:textId="77777777" w:rsidR="00FE23AC" w:rsidRDefault="00FE23AC" w:rsidP="00FE23AC">
      <w:pPr>
        <w:rPr>
          <w:sz w:val="24"/>
          <w:szCs w:val="24"/>
        </w:rPr>
      </w:pPr>
      <w:r>
        <w:rPr>
          <w:sz w:val="24"/>
          <w:szCs w:val="24"/>
        </w:rPr>
        <w:t>50 g Butter</w:t>
      </w:r>
    </w:p>
    <w:p w14:paraId="21C90C11" w14:textId="77777777" w:rsidR="00FE23AC" w:rsidRDefault="00FE23AC" w:rsidP="00FE23AC">
      <w:pPr>
        <w:rPr>
          <w:sz w:val="24"/>
          <w:szCs w:val="24"/>
        </w:rPr>
      </w:pPr>
      <w:r>
        <w:rPr>
          <w:sz w:val="24"/>
          <w:szCs w:val="24"/>
        </w:rPr>
        <w:t>30 g Paniermehl</w:t>
      </w:r>
    </w:p>
    <w:p w14:paraId="38E0B32E" w14:textId="77777777" w:rsidR="00FE23AC" w:rsidRDefault="00FE23AC" w:rsidP="00FE23AC">
      <w:pPr>
        <w:rPr>
          <w:sz w:val="24"/>
          <w:szCs w:val="24"/>
        </w:rPr>
      </w:pPr>
      <w:r>
        <w:rPr>
          <w:sz w:val="24"/>
          <w:szCs w:val="24"/>
        </w:rPr>
        <w:t>1 Prise Salz</w:t>
      </w:r>
    </w:p>
    <w:p w14:paraId="1F46BEBC" w14:textId="77777777" w:rsidR="00FE23AC" w:rsidRDefault="00FE23AC" w:rsidP="00FE23AC">
      <w:pPr>
        <w:rPr>
          <w:sz w:val="24"/>
          <w:szCs w:val="24"/>
        </w:rPr>
      </w:pPr>
    </w:p>
    <w:p w14:paraId="780FEFA9" w14:textId="77777777" w:rsidR="00FE23AC" w:rsidRDefault="00FE23AC" w:rsidP="00FE23AC">
      <w:pPr>
        <w:rPr>
          <w:sz w:val="24"/>
          <w:szCs w:val="24"/>
        </w:rPr>
      </w:pPr>
      <w:r>
        <w:rPr>
          <w:sz w:val="24"/>
          <w:szCs w:val="24"/>
        </w:rPr>
        <w:t>Vorbereitungszeit: 30 Minuten, Garzeit: 8-10 Minuten</w:t>
      </w:r>
    </w:p>
    <w:p w14:paraId="166A1D89" w14:textId="77777777" w:rsidR="00FE23AC" w:rsidRDefault="00FE23AC" w:rsidP="00FE23AC">
      <w:pPr>
        <w:rPr>
          <w:sz w:val="24"/>
          <w:szCs w:val="24"/>
        </w:rPr>
      </w:pPr>
      <w:r>
        <w:rPr>
          <w:sz w:val="24"/>
          <w:szCs w:val="24"/>
        </w:rPr>
        <w:t>Knödelteig:</w:t>
      </w:r>
    </w:p>
    <w:p w14:paraId="7FFBBD0C" w14:textId="77777777" w:rsidR="00FE23AC" w:rsidRPr="00FB7981" w:rsidRDefault="00FE23AC" w:rsidP="00B40E8C">
      <w:pPr>
        <w:pStyle w:val="ListParagraph"/>
        <w:numPr>
          <w:ilvl w:val="0"/>
          <w:numId w:val="281"/>
        </w:numPr>
        <w:spacing w:after="120"/>
        <w:contextualSpacing w:val="0"/>
        <w:jc w:val="both"/>
        <w:rPr>
          <w:sz w:val="24"/>
          <w:szCs w:val="24"/>
        </w:rPr>
      </w:pPr>
      <w:r w:rsidRPr="00FB7981">
        <w:rPr>
          <w:sz w:val="24"/>
          <w:szCs w:val="24"/>
        </w:rPr>
        <w:t>Brioche in 2 cm große Würfel schneiden, im Backofen bei 140°C 10 Minuten trocknen und in eine Schüssel geben.</w:t>
      </w:r>
    </w:p>
    <w:p w14:paraId="779082F9" w14:textId="77777777" w:rsidR="00FE23AC" w:rsidRPr="00FB7981" w:rsidRDefault="00FE23AC" w:rsidP="00B40E8C">
      <w:pPr>
        <w:pStyle w:val="ListParagraph"/>
        <w:numPr>
          <w:ilvl w:val="0"/>
          <w:numId w:val="281"/>
        </w:numPr>
        <w:spacing w:after="120"/>
        <w:contextualSpacing w:val="0"/>
        <w:jc w:val="both"/>
        <w:rPr>
          <w:sz w:val="24"/>
          <w:szCs w:val="24"/>
        </w:rPr>
      </w:pPr>
      <w:r w:rsidRPr="00FB7981">
        <w:rPr>
          <w:sz w:val="24"/>
          <w:szCs w:val="24"/>
        </w:rPr>
        <w:t>Die Zwiebel in feine Würfel schneiden. Butter in einem Topf schmelzen und die Zwiebel darin glasig anschwitzen. Mit Milch aufgießen und einmal aufkochen.</w:t>
      </w:r>
    </w:p>
    <w:p w14:paraId="7DFD6FFB" w14:textId="77777777" w:rsidR="00FE23AC" w:rsidRPr="00FB7981" w:rsidRDefault="00FE23AC" w:rsidP="00B40E8C">
      <w:pPr>
        <w:pStyle w:val="ListParagraph"/>
        <w:numPr>
          <w:ilvl w:val="0"/>
          <w:numId w:val="281"/>
        </w:numPr>
        <w:spacing w:after="120"/>
        <w:contextualSpacing w:val="0"/>
        <w:jc w:val="both"/>
        <w:rPr>
          <w:sz w:val="24"/>
          <w:szCs w:val="24"/>
        </w:rPr>
      </w:pPr>
      <w:r w:rsidRPr="00FB7981">
        <w:rPr>
          <w:sz w:val="24"/>
          <w:szCs w:val="24"/>
        </w:rPr>
        <w:t>Die Milch mit Salz, Pfeffer und Muskatnuss abschmecken und heiß über die Briochewürfel gießen.</w:t>
      </w:r>
    </w:p>
    <w:p w14:paraId="7EBDF52E" w14:textId="77777777" w:rsidR="00FE23AC" w:rsidRPr="00FB7981" w:rsidRDefault="00FE23AC" w:rsidP="00B40E8C">
      <w:pPr>
        <w:pStyle w:val="ListParagraph"/>
        <w:numPr>
          <w:ilvl w:val="0"/>
          <w:numId w:val="281"/>
        </w:numPr>
        <w:spacing w:after="120"/>
        <w:contextualSpacing w:val="0"/>
        <w:jc w:val="both"/>
        <w:rPr>
          <w:sz w:val="24"/>
          <w:szCs w:val="24"/>
        </w:rPr>
      </w:pPr>
      <w:r w:rsidRPr="00FB7981">
        <w:rPr>
          <w:sz w:val="24"/>
          <w:szCs w:val="24"/>
        </w:rPr>
        <w:t>Eier verquirlen, unter die Masse rühren und 30 Minuten ziehen lassen. Petersilie hacken und hinzugeben.</w:t>
      </w:r>
    </w:p>
    <w:p w14:paraId="5873CF6F" w14:textId="77777777" w:rsidR="00FE23AC" w:rsidRPr="00FB7981" w:rsidRDefault="00FE23AC" w:rsidP="00B40E8C">
      <w:pPr>
        <w:pStyle w:val="ListParagraph"/>
        <w:numPr>
          <w:ilvl w:val="0"/>
          <w:numId w:val="281"/>
        </w:numPr>
        <w:spacing w:after="120"/>
        <w:contextualSpacing w:val="0"/>
        <w:jc w:val="both"/>
        <w:rPr>
          <w:sz w:val="24"/>
          <w:szCs w:val="24"/>
        </w:rPr>
      </w:pPr>
      <w:r w:rsidRPr="00FB7981">
        <w:rPr>
          <w:sz w:val="24"/>
          <w:szCs w:val="24"/>
        </w:rPr>
        <w:t>Hände mit Wasser befeuchten und kleine runde Knödel formen.</w:t>
      </w:r>
    </w:p>
    <w:p w14:paraId="6DE9BA8D" w14:textId="77777777" w:rsidR="00FE23AC" w:rsidRPr="00FB7981" w:rsidRDefault="00FE23AC" w:rsidP="00B40E8C">
      <w:pPr>
        <w:pStyle w:val="ListParagraph"/>
        <w:numPr>
          <w:ilvl w:val="0"/>
          <w:numId w:val="281"/>
        </w:numPr>
        <w:spacing w:after="120"/>
        <w:contextualSpacing w:val="0"/>
        <w:jc w:val="both"/>
        <w:rPr>
          <w:sz w:val="24"/>
          <w:szCs w:val="24"/>
        </w:rPr>
      </w:pPr>
      <w:r w:rsidRPr="00FB7981">
        <w:rPr>
          <w:sz w:val="24"/>
          <w:szCs w:val="24"/>
        </w:rPr>
        <w:t>Leicht gesalzenes Wasser in einem großen Topf aufkochen und alle Knödel hineingeben. Hitze reduzieren und ca. 5 Minuten sanft köcheln lassen. Die Knödel sind fertig, wenn sie an der Oberfläche schwimmen.</w:t>
      </w:r>
    </w:p>
    <w:p w14:paraId="3AA69C46" w14:textId="77777777" w:rsidR="00FE23AC" w:rsidRDefault="00FE23AC" w:rsidP="00FE23AC">
      <w:pPr>
        <w:spacing w:after="120"/>
        <w:jc w:val="both"/>
        <w:rPr>
          <w:sz w:val="24"/>
          <w:szCs w:val="24"/>
        </w:rPr>
      </w:pPr>
    </w:p>
    <w:p w14:paraId="24C5F662" w14:textId="77777777" w:rsidR="00FE23AC" w:rsidRDefault="00FE23AC" w:rsidP="00FE23AC">
      <w:pPr>
        <w:spacing w:after="120"/>
        <w:jc w:val="both"/>
        <w:rPr>
          <w:sz w:val="24"/>
          <w:szCs w:val="24"/>
        </w:rPr>
      </w:pPr>
      <w:r>
        <w:rPr>
          <w:sz w:val="24"/>
          <w:szCs w:val="24"/>
        </w:rPr>
        <w:t>Bröselbutter:</w:t>
      </w:r>
    </w:p>
    <w:p w14:paraId="5989D5FB" w14:textId="77777777" w:rsidR="00FE23AC" w:rsidRPr="00FB7981" w:rsidRDefault="00FE23AC" w:rsidP="00B40E8C">
      <w:pPr>
        <w:pStyle w:val="ListParagraph"/>
        <w:numPr>
          <w:ilvl w:val="0"/>
          <w:numId w:val="282"/>
        </w:numPr>
        <w:spacing w:after="120"/>
        <w:contextualSpacing w:val="0"/>
        <w:jc w:val="both"/>
        <w:rPr>
          <w:sz w:val="24"/>
          <w:szCs w:val="24"/>
        </w:rPr>
      </w:pPr>
      <w:r w:rsidRPr="00FB7981">
        <w:rPr>
          <w:sz w:val="24"/>
          <w:szCs w:val="24"/>
        </w:rPr>
        <w:t>Butter in der Pfanne schmelzen, Paniermehl hinzugeben und goldgelb anrösten.</w:t>
      </w:r>
    </w:p>
    <w:p w14:paraId="17E2E9DC" w14:textId="77777777" w:rsidR="00FE23AC" w:rsidRPr="00FB7981" w:rsidRDefault="00FE23AC" w:rsidP="00B40E8C">
      <w:pPr>
        <w:pStyle w:val="ListParagraph"/>
        <w:numPr>
          <w:ilvl w:val="0"/>
          <w:numId w:val="282"/>
        </w:numPr>
        <w:spacing w:after="120"/>
        <w:contextualSpacing w:val="0"/>
        <w:jc w:val="both"/>
        <w:rPr>
          <w:sz w:val="24"/>
          <w:szCs w:val="24"/>
        </w:rPr>
      </w:pPr>
      <w:r w:rsidRPr="00FB7981">
        <w:rPr>
          <w:sz w:val="24"/>
          <w:szCs w:val="24"/>
        </w:rPr>
        <w:t>Die Knödel mit einer Kelle aus dem heißen Wasser nehmen, gut abtropfen lassen, in die Pfanne geben und in der Bröselbutter wenden. Mit einer Prise Salz würzen.</w:t>
      </w:r>
    </w:p>
    <w:p w14:paraId="77325112" w14:textId="77777777" w:rsidR="00FE23AC" w:rsidRPr="00B42237" w:rsidRDefault="00FE23AC" w:rsidP="00FE23AC">
      <w:pPr>
        <w:rPr>
          <w:sz w:val="24"/>
          <w:szCs w:val="24"/>
        </w:rPr>
      </w:pPr>
    </w:p>
    <w:p w14:paraId="094EE4B2" w14:textId="77777777" w:rsidR="00FE23AC" w:rsidRDefault="00FE23AC">
      <w:pPr>
        <w:rPr>
          <w:rFonts w:asciiTheme="majorHAnsi" w:eastAsiaTheme="majorEastAsia" w:hAnsiTheme="majorHAnsi" w:cstheme="majorBidi"/>
          <w:color w:val="2F5496" w:themeColor="accent1" w:themeShade="BF"/>
          <w:sz w:val="26"/>
          <w:szCs w:val="26"/>
        </w:rPr>
      </w:pPr>
      <w:r>
        <w:br w:type="page"/>
      </w:r>
    </w:p>
    <w:p w14:paraId="558B8ACB" w14:textId="54F65605" w:rsidR="001A4267" w:rsidRDefault="001A4267" w:rsidP="001A4267">
      <w:pPr>
        <w:pStyle w:val="Heading2"/>
        <w:spacing w:after="240"/>
      </w:pPr>
      <w:r>
        <w:lastRenderedPageBreak/>
        <w:t xml:space="preserve">Würzige Entenstücke mit Brokkoli – Jiang Zhi Ya Kuai </w:t>
      </w:r>
      <w:r>
        <w:rPr>
          <w:rStyle w:val="FootnoteReference"/>
        </w:rPr>
        <w:footnoteReference w:id="653"/>
      </w:r>
    </w:p>
    <w:p w14:paraId="6558694E" w14:textId="77777777" w:rsidR="001A4267" w:rsidRDefault="001A4267" w:rsidP="001A4267">
      <w:pPr>
        <w:ind w:left="708" w:hanging="708"/>
        <w:rPr>
          <w:sz w:val="24"/>
          <w:szCs w:val="24"/>
        </w:rPr>
      </w:pPr>
      <w:r w:rsidRPr="004E47ED">
        <w:rPr>
          <w:sz w:val="24"/>
          <w:szCs w:val="24"/>
          <w:u w:val="single"/>
        </w:rPr>
        <w:t>Zutaten</w:t>
      </w:r>
      <w:r>
        <w:rPr>
          <w:sz w:val="24"/>
          <w:szCs w:val="24"/>
        </w:rPr>
        <w:t xml:space="preserve"> (für 6 Portionen)</w:t>
      </w:r>
    </w:p>
    <w:p w14:paraId="0BCCD431" w14:textId="77777777" w:rsidR="001A4267" w:rsidRDefault="001A4267" w:rsidP="001A4267">
      <w:pPr>
        <w:ind w:left="708" w:hanging="708"/>
        <w:rPr>
          <w:sz w:val="24"/>
          <w:szCs w:val="24"/>
        </w:rPr>
      </w:pPr>
      <w:r>
        <w:rPr>
          <w:sz w:val="24"/>
          <w:szCs w:val="24"/>
        </w:rPr>
        <w:t>1 Ente (etwa 2 kg)</w:t>
      </w:r>
    </w:p>
    <w:p w14:paraId="4BF52322" w14:textId="77777777" w:rsidR="001A4267" w:rsidRDefault="001A4267" w:rsidP="001A4267">
      <w:pPr>
        <w:ind w:left="708" w:hanging="708"/>
        <w:rPr>
          <w:sz w:val="24"/>
          <w:szCs w:val="24"/>
        </w:rPr>
      </w:pPr>
      <w:r>
        <w:rPr>
          <w:sz w:val="24"/>
          <w:szCs w:val="24"/>
        </w:rPr>
        <w:t>30 g Lauch</w:t>
      </w:r>
    </w:p>
    <w:p w14:paraId="1651A632" w14:textId="77777777" w:rsidR="001A4267" w:rsidRDefault="001A4267" w:rsidP="001A4267">
      <w:pPr>
        <w:ind w:left="708" w:hanging="708"/>
        <w:rPr>
          <w:sz w:val="24"/>
          <w:szCs w:val="24"/>
        </w:rPr>
      </w:pPr>
      <w:r>
        <w:rPr>
          <w:sz w:val="24"/>
          <w:szCs w:val="24"/>
        </w:rPr>
        <w:t>20 g Ingwer</w:t>
      </w:r>
    </w:p>
    <w:p w14:paraId="556193A5" w14:textId="77777777" w:rsidR="001A4267" w:rsidRDefault="001A4267" w:rsidP="001A4267">
      <w:pPr>
        <w:ind w:left="708" w:hanging="708"/>
        <w:rPr>
          <w:sz w:val="24"/>
          <w:szCs w:val="24"/>
        </w:rPr>
      </w:pPr>
      <w:r>
        <w:rPr>
          <w:sz w:val="24"/>
          <w:szCs w:val="24"/>
        </w:rPr>
        <w:t>750 g Brokkoli</w:t>
      </w:r>
    </w:p>
    <w:p w14:paraId="1B6A05B9" w14:textId="77777777" w:rsidR="001A4267" w:rsidRDefault="001A4267" w:rsidP="001A4267">
      <w:pPr>
        <w:ind w:left="708" w:hanging="708"/>
        <w:rPr>
          <w:sz w:val="24"/>
          <w:szCs w:val="24"/>
        </w:rPr>
      </w:pPr>
      <w:r>
        <w:rPr>
          <w:sz w:val="24"/>
          <w:szCs w:val="24"/>
        </w:rPr>
        <w:t>4 EL Pflanzenöl</w:t>
      </w:r>
    </w:p>
    <w:p w14:paraId="4D6A4972" w14:textId="77777777" w:rsidR="001A4267" w:rsidRDefault="001A4267" w:rsidP="001A4267">
      <w:pPr>
        <w:ind w:left="708" w:hanging="708"/>
        <w:rPr>
          <w:sz w:val="24"/>
          <w:szCs w:val="24"/>
        </w:rPr>
      </w:pPr>
      <w:r>
        <w:rPr>
          <w:sz w:val="24"/>
          <w:szCs w:val="24"/>
        </w:rPr>
        <w:t>100 g süße Bohnenpaste</w:t>
      </w:r>
    </w:p>
    <w:p w14:paraId="01907FF2" w14:textId="77777777" w:rsidR="001A4267" w:rsidRDefault="001A4267" w:rsidP="001A4267">
      <w:pPr>
        <w:ind w:left="708" w:hanging="708"/>
        <w:rPr>
          <w:sz w:val="24"/>
          <w:szCs w:val="24"/>
        </w:rPr>
      </w:pPr>
      <w:r>
        <w:rPr>
          <w:sz w:val="24"/>
          <w:szCs w:val="24"/>
        </w:rPr>
        <w:t>2 EL Reiswein</w:t>
      </w:r>
    </w:p>
    <w:p w14:paraId="1F891F1D" w14:textId="77777777" w:rsidR="001A4267" w:rsidRDefault="001A4267" w:rsidP="001A4267">
      <w:pPr>
        <w:ind w:left="708" w:hanging="708"/>
        <w:rPr>
          <w:sz w:val="24"/>
          <w:szCs w:val="24"/>
        </w:rPr>
      </w:pPr>
      <w:r>
        <w:rPr>
          <w:sz w:val="24"/>
          <w:szCs w:val="24"/>
        </w:rPr>
        <w:t>Salz, Pfeffer</w:t>
      </w:r>
    </w:p>
    <w:p w14:paraId="6A7B57DA" w14:textId="77777777" w:rsidR="001A4267" w:rsidRDefault="001A4267" w:rsidP="001A4267">
      <w:pPr>
        <w:ind w:left="708" w:hanging="708"/>
        <w:rPr>
          <w:sz w:val="24"/>
          <w:szCs w:val="24"/>
        </w:rPr>
      </w:pPr>
      <w:r>
        <w:rPr>
          <w:sz w:val="24"/>
          <w:szCs w:val="24"/>
        </w:rPr>
        <w:t>Etwa 1 ½ l Hühnerbrühe</w:t>
      </w:r>
    </w:p>
    <w:p w14:paraId="18E63401" w14:textId="77777777" w:rsidR="001A4267" w:rsidRDefault="001A4267" w:rsidP="001A4267">
      <w:pPr>
        <w:ind w:left="708" w:hanging="708"/>
        <w:rPr>
          <w:sz w:val="24"/>
          <w:szCs w:val="24"/>
        </w:rPr>
      </w:pPr>
    </w:p>
    <w:p w14:paraId="5265D870" w14:textId="77777777" w:rsidR="001A4267" w:rsidRDefault="001A4267" w:rsidP="001A4267">
      <w:pPr>
        <w:ind w:left="708" w:hanging="708"/>
        <w:rPr>
          <w:sz w:val="24"/>
          <w:szCs w:val="24"/>
        </w:rPr>
      </w:pPr>
      <w:r>
        <w:rPr>
          <w:sz w:val="24"/>
          <w:szCs w:val="24"/>
        </w:rPr>
        <w:t>Zubereitungszeit: 1 ¼ Stunden</w:t>
      </w:r>
    </w:p>
    <w:p w14:paraId="282D24DE" w14:textId="77777777" w:rsidR="001A4267" w:rsidRPr="0026245A" w:rsidRDefault="001A4267" w:rsidP="00B40E8C">
      <w:pPr>
        <w:pStyle w:val="ListParagraph"/>
        <w:numPr>
          <w:ilvl w:val="0"/>
          <w:numId w:val="598"/>
        </w:numPr>
        <w:spacing w:after="120"/>
        <w:ind w:left="714" w:hanging="357"/>
        <w:contextualSpacing w:val="0"/>
        <w:jc w:val="both"/>
        <w:rPr>
          <w:sz w:val="24"/>
          <w:szCs w:val="24"/>
        </w:rPr>
      </w:pPr>
      <w:r w:rsidRPr="0026245A">
        <w:rPr>
          <w:sz w:val="24"/>
          <w:szCs w:val="24"/>
        </w:rPr>
        <w:t>Die Ente waschen und trockentupfen. Dann in etwa 4 cm große Stücke hacken. Den Lauch und den Ingwer putzen bzw. schälen und in grobe Scheiben schneiden. Den Brokkoli waschen und die Röschen abtrennen. Die Stiele schälen und in kleine Stücke schneiden. Den Brokkoli in kochendem Wasser 1 – 2 Minuten blanchieren. Dann kalt abschrecken.</w:t>
      </w:r>
    </w:p>
    <w:p w14:paraId="66EC2CDE" w14:textId="77777777" w:rsidR="001A4267" w:rsidRPr="0026245A" w:rsidRDefault="001A4267" w:rsidP="00B40E8C">
      <w:pPr>
        <w:pStyle w:val="ListParagraph"/>
        <w:numPr>
          <w:ilvl w:val="0"/>
          <w:numId w:val="598"/>
        </w:numPr>
        <w:spacing w:after="120"/>
        <w:ind w:left="714" w:hanging="357"/>
        <w:contextualSpacing w:val="0"/>
        <w:jc w:val="both"/>
        <w:rPr>
          <w:sz w:val="24"/>
          <w:szCs w:val="24"/>
        </w:rPr>
      </w:pPr>
      <w:r w:rsidRPr="0026245A">
        <w:rPr>
          <w:sz w:val="24"/>
          <w:szCs w:val="24"/>
        </w:rPr>
        <w:t>2 EL Öl in einem Wok oder einem Schmortopf erhitzen. Die Entenstücke darin portionsweise rundherum anbraten, bis sie schön gebräunt sind. Das dauert insgesamt etwa 15 Minuten. Die Entenstücke herausnehmen und beiseitestellen.</w:t>
      </w:r>
    </w:p>
    <w:p w14:paraId="0D8220C9" w14:textId="77777777" w:rsidR="001A4267" w:rsidRPr="0026245A" w:rsidRDefault="001A4267" w:rsidP="00B40E8C">
      <w:pPr>
        <w:pStyle w:val="ListParagraph"/>
        <w:numPr>
          <w:ilvl w:val="0"/>
          <w:numId w:val="598"/>
        </w:numPr>
        <w:spacing w:after="120"/>
        <w:ind w:left="714" w:hanging="357"/>
        <w:contextualSpacing w:val="0"/>
        <w:jc w:val="both"/>
        <w:rPr>
          <w:sz w:val="24"/>
          <w:szCs w:val="24"/>
        </w:rPr>
      </w:pPr>
      <w:r w:rsidRPr="0026245A">
        <w:rPr>
          <w:sz w:val="24"/>
          <w:szCs w:val="24"/>
        </w:rPr>
        <w:t>Die Bohnenpaste in den Wok geben und unter rühren etwa ½ Minute anbraten. Die Hitze darf dabei nicht zu stark sein, sonst verbrennt die Paste. Lauch und Ingwer mischen. 2 EL Reiswein dazugeben, mit Salz und Pfeffer würzen und die Entenstücke wieder einlegen. So viel Hühnerbrühe angießen, dass die Entenstücke knapp davon bedeckt sind. Die Stücke zugedeckt bei schwacher Hitze etwa 40 Minuten schmoren.</w:t>
      </w:r>
    </w:p>
    <w:p w14:paraId="54307438" w14:textId="77777777" w:rsidR="001A4267" w:rsidRPr="0026245A" w:rsidRDefault="001A4267" w:rsidP="00B40E8C">
      <w:pPr>
        <w:pStyle w:val="ListParagraph"/>
        <w:numPr>
          <w:ilvl w:val="0"/>
          <w:numId w:val="598"/>
        </w:numPr>
        <w:spacing w:after="120"/>
        <w:ind w:left="714" w:hanging="357"/>
        <w:contextualSpacing w:val="0"/>
        <w:jc w:val="both"/>
        <w:rPr>
          <w:sz w:val="24"/>
          <w:szCs w:val="24"/>
        </w:rPr>
      </w:pPr>
      <w:r w:rsidRPr="0026245A">
        <w:rPr>
          <w:sz w:val="24"/>
          <w:szCs w:val="24"/>
        </w:rPr>
        <w:t>Kurz vor Ende der Garzeit das restliche Öl in einem anderen Wok oder einer Pfanne erhitzen. Die Brokkoliröschen hineingeben und unter Rühren etwa 1 Minute braten, bis sie bissfest sind.</w:t>
      </w:r>
    </w:p>
    <w:p w14:paraId="61E760D5" w14:textId="77777777" w:rsidR="001A4267" w:rsidRPr="0026245A" w:rsidRDefault="001A4267" w:rsidP="00B40E8C">
      <w:pPr>
        <w:pStyle w:val="ListParagraph"/>
        <w:numPr>
          <w:ilvl w:val="0"/>
          <w:numId w:val="598"/>
        </w:numPr>
        <w:spacing w:after="120"/>
        <w:ind w:left="714" w:hanging="357"/>
        <w:contextualSpacing w:val="0"/>
        <w:jc w:val="both"/>
        <w:rPr>
          <w:sz w:val="24"/>
          <w:szCs w:val="24"/>
        </w:rPr>
      </w:pPr>
      <w:r w:rsidRPr="0026245A">
        <w:rPr>
          <w:sz w:val="24"/>
          <w:szCs w:val="24"/>
        </w:rPr>
        <w:t>Brokkoli an den Rand eines Tellers geben. Entenstücke in der Mitte anordnen. Die Sauce bei starker Hitze etwas einkochen lassen und dazu servieren oder über die Entenstücke gießen.</w:t>
      </w:r>
    </w:p>
    <w:p w14:paraId="047AB914" w14:textId="77777777" w:rsidR="001A4267" w:rsidRDefault="001A4267" w:rsidP="001A4267">
      <w:pPr>
        <w:rPr>
          <w:sz w:val="24"/>
          <w:szCs w:val="24"/>
        </w:rPr>
      </w:pPr>
      <w:r>
        <w:rPr>
          <w:sz w:val="24"/>
          <w:szCs w:val="24"/>
        </w:rPr>
        <w:t xml:space="preserve"> </w:t>
      </w:r>
    </w:p>
    <w:p w14:paraId="69C63ADE" w14:textId="77777777" w:rsidR="001A4267" w:rsidRPr="00FC5065" w:rsidRDefault="001A4267" w:rsidP="001A4267">
      <w:pPr>
        <w:pStyle w:val="Heading2"/>
        <w:spacing w:after="240"/>
        <w:rPr>
          <w:lang w:val="en-US"/>
        </w:rPr>
      </w:pPr>
      <w:r w:rsidRPr="00FC5065">
        <w:rPr>
          <w:lang w:val="en-US"/>
        </w:rPr>
        <w:lastRenderedPageBreak/>
        <w:t xml:space="preserve">Lampion-Ente – Deng Long Ya Zi </w:t>
      </w:r>
      <w:r>
        <w:rPr>
          <w:rStyle w:val="FootnoteReference"/>
        </w:rPr>
        <w:footnoteReference w:id="654"/>
      </w:r>
    </w:p>
    <w:p w14:paraId="74CD3B93" w14:textId="77777777" w:rsidR="001A4267" w:rsidRDefault="001A4267" w:rsidP="001A4267">
      <w:pPr>
        <w:jc w:val="both"/>
        <w:rPr>
          <w:sz w:val="24"/>
          <w:szCs w:val="24"/>
        </w:rPr>
      </w:pPr>
      <w:r w:rsidRPr="001F3945">
        <w:rPr>
          <w:sz w:val="24"/>
          <w:szCs w:val="24"/>
          <w:u w:val="single"/>
        </w:rPr>
        <w:t>Zutaten</w:t>
      </w:r>
      <w:r>
        <w:rPr>
          <w:sz w:val="24"/>
          <w:szCs w:val="24"/>
        </w:rPr>
        <w:t xml:space="preserve"> (für 6 Portionen):</w:t>
      </w:r>
    </w:p>
    <w:p w14:paraId="007369F2" w14:textId="77777777" w:rsidR="001A4267" w:rsidRDefault="001A4267" w:rsidP="001A4267">
      <w:pPr>
        <w:jc w:val="both"/>
        <w:rPr>
          <w:sz w:val="24"/>
          <w:szCs w:val="24"/>
        </w:rPr>
      </w:pPr>
      <w:r>
        <w:rPr>
          <w:sz w:val="24"/>
          <w:szCs w:val="24"/>
        </w:rPr>
        <w:t>1 Ente (ca. 2 kg)</w:t>
      </w:r>
    </w:p>
    <w:p w14:paraId="66B41FFC" w14:textId="77777777" w:rsidR="001A4267" w:rsidRDefault="001A4267" w:rsidP="001A4267">
      <w:pPr>
        <w:jc w:val="both"/>
        <w:rPr>
          <w:sz w:val="24"/>
          <w:szCs w:val="24"/>
        </w:rPr>
      </w:pPr>
      <w:r>
        <w:rPr>
          <w:sz w:val="24"/>
          <w:szCs w:val="24"/>
        </w:rPr>
        <w:t>1 EL Sojasauce</w:t>
      </w:r>
    </w:p>
    <w:p w14:paraId="273BF3CC" w14:textId="77777777" w:rsidR="001A4267" w:rsidRDefault="001A4267" w:rsidP="001A4267">
      <w:pPr>
        <w:jc w:val="both"/>
        <w:rPr>
          <w:sz w:val="24"/>
          <w:szCs w:val="24"/>
        </w:rPr>
      </w:pPr>
      <w:r>
        <w:rPr>
          <w:sz w:val="24"/>
          <w:szCs w:val="24"/>
        </w:rPr>
        <w:t>50 ml Reiswein</w:t>
      </w:r>
    </w:p>
    <w:p w14:paraId="4204919B" w14:textId="77777777" w:rsidR="001A4267" w:rsidRDefault="001A4267" w:rsidP="001A4267">
      <w:pPr>
        <w:jc w:val="both"/>
        <w:rPr>
          <w:sz w:val="24"/>
          <w:szCs w:val="24"/>
        </w:rPr>
      </w:pPr>
      <w:r>
        <w:rPr>
          <w:sz w:val="24"/>
          <w:szCs w:val="24"/>
        </w:rPr>
        <w:t>30 g Lauch</w:t>
      </w:r>
    </w:p>
    <w:p w14:paraId="4452BF80" w14:textId="77777777" w:rsidR="001A4267" w:rsidRDefault="001A4267" w:rsidP="001A4267">
      <w:pPr>
        <w:jc w:val="both"/>
        <w:rPr>
          <w:sz w:val="24"/>
          <w:szCs w:val="24"/>
        </w:rPr>
      </w:pPr>
      <w:r>
        <w:rPr>
          <w:sz w:val="24"/>
          <w:szCs w:val="24"/>
        </w:rPr>
        <w:t>20 g Ingwer</w:t>
      </w:r>
    </w:p>
    <w:p w14:paraId="35896353" w14:textId="77777777" w:rsidR="001A4267" w:rsidRDefault="001A4267" w:rsidP="001A4267">
      <w:pPr>
        <w:jc w:val="both"/>
        <w:rPr>
          <w:sz w:val="24"/>
          <w:szCs w:val="24"/>
        </w:rPr>
      </w:pPr>
      <w:r>
        <w:rPr>
          <w:sz w:val="24"/>
          <w:szCs w:val="24"/>
        </w:rPr>
        <w:t>2 EL Pflanzenöl</w:t>
      </w:r>
    </w:p>
    <w:p w14:paraId="72B4281D" w14:textId="77777777" w:rsidR="001A4267" w:rsidRDefault="001A4267" w:rsidP="001A4267">
      <w:pPr>
        <w:jc w:val="both"/>
        <w:rPr>
          <w:sz w:val="24"/>
          <w:szCs w:val="24"/>
        </w:rPr>
      </w:pPr>
      <w:r>
        <w:rPr>
          <w:sz w:val="24"/>
          <w:szCs w:val="24"/>
        </w:rPr>
        <w:t>250 g Hühnerflügel oder Hühnerklein</w:t>
      </w:r>
    </w:p>
    <w:p w14:paraId="0473CCE3" w14:textId="77777777" w:rsidR="001A4267" w:rsidRDefault="001A4267" w:rsidP="001A4267">
      <w:pPr>
        <w:jc w:val="both"/>
        <w:rPr>
          <w:sz w:val="24"/>
          <w:szCs w:val="24"/>
        </w:rPr>
      </w:pPr>
      <w:r>
        <w:rPr>
          <w:sz w:val="24"/>
          <w:szCs w:val="24"/>
        </w:rPr>
        <w:t>30 – 50 g scharfe Bohnenpaste</w:t>
      </w:r>
    </w:p>
    <w:p w14:paraId="6987C6C0" w14:textId="77777777" w:rsidR="001A4267" w:rsidRDefault="001A4267" w:rsidP="001A4267">
      <w:pPr>
        <w:jc w:val="both"/>
        <w:rPr>
          <w:sz w:val="24"/>
          <w:szCs w:val="24"/>
        </w:rPr>
      </w:pPr>
      <w:r>
        <w:rPr>
          <w:sz w:val="24"/>
          <w:szCs w:val="24"/>
        </w:rPr>
        <w:t>2 L Hühnerbrühe</w:t>
      </w:r>
    </w:p>
    <w:p w14:paraId="18E0ACFD" w14:textId="77777777" w:rsidR="001A4267" w:rsidRDefault="001A4267" w:rsidP="001A4267">
      <w:pPr>
        <w:jc w:val="both"/>
        <w:rPr>
          <w:sz w:val="24"/>
          <w:szCs w:val="24"/>
        </w:rPr>
      </w:pPr>
      <w:r>
        <w:rPr>
          <w:sz w:val="24"/>
          <w:szCs w:val="24"/>
        </w:rPr>
        <w:t>1 TL Zucker</w:t>
      </w:r>
    </w:p>
    <w:p w14:paraId="7E591556" w14:textId="77777777" w:rsidR="001A4267" w:rsidRDefault="001A4267" w:rsidP="001A4267">
      <w:pPr>
        <w:jc w:val="both"/>
        <w:rPr>
          <w:sz w:val="24"/>
          <w:szCs w:val="24"/>
        </w:rPr>
      </w:pPr>
      <w:r>
        <w:rPr>
          <w:sz w:val="24"/>
          <w:szCs w:val="24"/>
        </w:rPr>
        <w:t>2 TL Maisstärke, in 1 EL Wasser angerührt</w:t>
      </w:r>
    </w:p>
    <w:p w14:paraId="3A94839F" w14:textId="77777777" w:rsidR="001A4267" w:rsidRDefault="001A4267" w:rsidP="001A4267">
      <w:pPr>
        <w:jc w:val="both"/>
        <w:rPr>
          <w:sz w:val="24"/>
          <w:szCs w:val="24"/>
        </w:rPr>
      </w:pPr>
      <w:r>
        <w:rPr>
          <w:sz w:val="24"/>
          <w:szCs w:val="24"/>
        </w:rPr>
        <w:t>200 g Blattsalat</w:t>
      </w:r>
    </w:p>
    <w:p w14:paraId="6E8A3C82" w14:textId="77777777" w:rsidR="001A4267" w:rsidRDefault="001A4267" w:rsidP="001A4267">
      <w:pPr>
        <w:jc w:val="both"/>
        <w:rPr>
          <w:sz w:val="24"/>
          <w:szCs w:val="24"/>
        </w:rPr>
      </w:pPr>
    </w:p>
    <w:p w14:paraId="48402796" w14:textId="77777777" w:rsidR="001A4267" w:rsidRDefault="001A4267" w:rsidP="001A4267">
      <w:pPr>
        <w:jc w:val="both"/>
        <w:rPr>
          <w:sz w:val="24"/>
          <w:szCs w:val="24"/>
        </w:rPr>
      </w:pPr>
      <w:r>
        <w:rPr>
          <w:sz w:val="24"/>
          <w:szCs w:val="24"/>
        </w:rPr>
        <w:t>Zubereitungszeit: 1 ¾ Stunden</w:t>
      </w:r>
    </w:p>
    <w:p w14:paraId="603B6FBF" w14:textId="77777777" w:rsidR="001A4267" w:rsidRPr="00BC2E20" w:rsidRDefault="001A4267" w:rsidP="00B40E8C">
      <w:pPr>
        <w:pStyle w:val="ListParagraph"/>
        <w:numPr>
          <w:ilvl w:val="0"/>
          <w:numId w:val="607"/>
        </w:numPr>
        <w:spacing w:after="120"/>
        <w:ind w:left="714" w:hanging="357"/>
        <w:contextualSpacing w:val="0"/>
        <w:jc w:val="both"/>
        <w:rPr>
          <w:sz w:val="24"/>
          <w:szCs w:val="24"/>
        </w:rPr>
      </w:pPr>
      <w:r w:rsidRPr="00BC2E20">
        <w:rPr>
          <w:sz w:val="24"/>
          <w:szCs w:val="24"/>
        </w:rPr>
        <w:t>Die Ente innen und außen waschen, trockentupfen und mit 1 TL Sojasauce und 2 EL Reiswein einreiben. Lauch und Ingwer putzen bzw. schälen und in grobe Scheiben schneiden.</w:t>
      </w:r>
      <w:r>
        <w:rPr>
          <w:sz w:val="24"/>
          <w:szCs w:val="24"/>
        </w:rPr>
        <w:t xml:space="preserve"> </w:t>
      </w:r>
      <w:r w:rsidRPr="00BC2E20">
        <w:rPr>
          <w:sz w:val="24"/>
          <w:szCs w:val="24"/>
        </w:rPr>
        <w:t>1 EL Öl in einem Wok oder Schmortopf erhitzen. Ente darin rundherum anbraten, bis sie schön gebräunt ist. Das dauert etwa 15 Minuten. Ente dann herausnehmen. Hühnerflügel oder Hühnerklein in den Topf geben und die Ente darauflegen.</w:t>
      </w:r>
    </w:p>
    <w:p w14:paraId="633ACC73" w14:textId="77777777" w:rsidR="001A4267" w:rsidRPr="00A140C8" w:rsidRDefault="001A4267" w:rsidP="00B40E8C">
      <w:pPr>
        <w:pStyle w:val="ListParagraph"/>
        <w:numPr>
          <w:ilvl w:val="0"/>
          <w:numId w:val="607"/>
        </w:numPr>
        <w:spacing w:after="120"/>
        <w:ind w:left="714" w:hanging="357"/>
        <w:contextualSpacing w:val="0"/>
        <w:jc w:val="both"/>
        <w:rPr>
          <w:sz w:val="24"/>
          <w:szCs w:val="24"/>
        </w:rPr>
      </w:pPr>
      <w:r w:rsidRPr="00A140C8">
        <w:rPr>
          <w:sz w:val="24"/>
          <w:szCs w:val="24"/>
        </w:rPr>
        <w:t>In einem anderen Topf 1 EL Öl erhitzen. Die Bohnenpaste dazugeben und unter Rühren ½ Minute braten. Hühnerbrühe angießen und um Kochen bringen. Brühe abschäumen, auch die Schalenteile der Bohnenpaste entfernen. Lauch, Ingwer, restlichen Reiswein, Salz und 1 TL Zucker zugeben.</w:t>
      </w:r>
    </w:p>
    <w:p w14:paraId="61C23E5A" w14:textId="77777777" w:rsidR="001A4267" w:rsidRPr="00BC2E20" w:rsidRDefault="001A4267" w:rsidP="00B40E8C">
      <w:pPr>
        <w:pStyle w:val="ListParagraph"/>
        <w:numPr>
          <w:ilvl w:val="0"/>
          <w:numId w:val="607"/>
        </w:numPr>
        <w:spacing w:after="120"/>
        <w:ind w:left="714" w:hanging="357"/>
        <w:contextualSpacing w:val="0"/>
        <w:jc w:val="both"/>
        <w:rPr>
          <w:sz w:val="24"/>
          <w:szCs w:val="24"/>
        </w:rPr>
      </w:pPr>
      <w:r w:rsidRPr="00BC2E20">
        <w:rPr>
          <w:sz w:val="24"/>
          <w:szCs w:val="24"/>
        </w:rPr>
        <w:t>Brühe zur Ente gießen. Ente zugedeckt bei schwacher bis mittlerer Hitze etwa 50 Minuten schmoren. Dabei einmal wenden. Dann Ente herausnehmen und warmhalten. Von der Brühe 300 ml abmessen und in einem Topf zum Kochen bringen. Angerührte Maisstärke untermischen und die Sauce damit binden. Salat waschen, trockenschütteln und eine Platte damit auskleiden. Ente tranchieren, in ihrer ursprünglichen Form darauflegen und mit einem Teil der Sauce bestreichen. Restliche Sauce getrennt dazu reichen.</w:t>
      </w:r>
    </w:p>
    <w:p w14:paraId="73DEF615" w14:textId="77777777" w:rsidR="001A4267" w:rsidRDefault="001A4267" w:rsidP="001A4267">
      <w:pPr>
        <w:pStyle w:val="Heading2"/>
        <w:spacing w:after="240"/>
      </w:pPr>
      <w:r>
        <w:lastRenderedPageBreak/>
        <w:t>In Reiswein geschmorte Ente - Huang Jiu Wie Ya</w:t>
      </w:r>
      <w:r>
        <w:rPr>
          <w:rStyle w:val="FootnoteReference"/>
        </w:rPr>
        <w:footnoteReference w:id="655"/>
      </w:r>
      <w:r>
        <w:t xml:space="preserve"> </w:t>
      </w:r>
    </w:p>
    <w:p w14:paraId="4B937957" w14:textId="77777777" w:rsidR="001A4267" w:rsidRDefault="001A4267" w:rsidP="001A4267">
      <w:pPr>
        <w:jc w:val="both"/>
        <w:rPr>
          <w:sz w:val="24"/>
          <w:szCs w:val="24"/>
        </w:rPr>
      </w:pPr>
      <w:r w:rsidRPr="00BC2E20">
        <w:rPr>
          <w:sz w:val="24"/>
          <w:szCs w:val="24"/>
          <w:u w:val="single"/>
        </w:rPr>
        <w:t>Zutaten</w:t>
      </w:r>
      <w:r>
        <w:rPr>
          <w:sz w:val="24"/>
          <w:szCs w:val="24"/>
        </w:rPr>
        <w:t xml:space="preserve"> (für 6 -8 Portionen)</w:t>
      </w:r>
    </w:p>
    <w:p w14:paraId="73A2E63A" w14:textId="77777777" w:rsidR="001A4267" w:rsidRDefault="001A4267" w:rsidP="001A4267">
      <w:pPr>
        <w:jc w:val="both"/>
        <w:rPr>
          <w:sz w:val="24"/>
          <w:szCs w:val="24"/>
        </w:rPr>
      </w:pPr>
      <w:r>
        <w:rPr>
          <w:sz w:val="24"/>
          <w:szCs w:val="24"/>
        </w:rPr>
        <w:t>1 Ente (ca. 2 kg)</w:t>
      </w:r>
    </w:p>
    <w:p w14:paraId="4B67474A" w14:textId="77777777" w:rsidR="001A4267" w:rsidRDefault="001A4267" w:rsidP="001A4267">
      <w:pPr>
        <w:jc w:val="both"/>
        <w:rPr>
          <w:sz w:val="24"/>
          <w:szCs w:val="24"/>
        </w:rPr>
      </w:pPr>
      <w:r>
        <w:rPr>
          <w:sz w:val="24"/>
          <w:szCs w:val="24"/>
        </w:rPr>
        <w:t>750 ml Reiswein</w:t>
      </w:r>
    </w:p>
    <w:p w14:paraId="5426C46A" w14:textId="77777777" w:rsidR="001A4267" w:rsidRDefault="001A4267" w:rsidP="001A4267">
      <w:pPr>
        <w:jc w:val="both"/>
        <w:rPr>
          <w:sz w:val="24"/>
          <w:szCs w:val="24"/>
        </w:rPr>
      </w:pPr>
      <w:r>
        <w:rPr>
          <w:sz w:val="24"/>
          <w:szCs w:val="24"/>
        </w:rPr>
        <w:t>250 g Hühnerflügel</w:t>
      </w:r>
    </w:p>
    <w:p w14:paraId="6E49EAE0" w14:textId="77777777" w:rsidR="001A4267" w:rsidRDefault="001A4267" w:rsidP="001A4267">
      <w:pPr>
        <w:jc w:val="both"/>
        <w:rPr>
          <w:sz w:val="24"/>
          <w:szCs w:val="24"/>
        </w:rPr>
      </w:pPr>
      <w:r>
        <w:rPr>
          <w:sz w:val="24"/>
          <w:szCs w:val="24"/>
        </w:rPr>
        <w:t>30 g Lauch</w:t>
      </w:r>
    </w:p>
    <w:p w14:paraId="24C48172" w14:textId="77777777" w:rsidR="001A4267" w:rsidRDefault="001A4267" w:rsidP="001A4267">
      <w:pPr>
        <w:jc w:val="both"/>
        <w:rPr>
          <w:sz w:val="24"/>
          <w:szCs w:val="24"/>
        </w:rPr>
      </w:pPr>
      <w:r>
        <w:rPr>
          <w:sz w:val="24"/>
          <w:szCs w:val="24"/>
        </w:rPr>
        <w:t>20 g Ingwer</w:t>
      </w:r>
    </w:p>
    <w:p w14:paraId="21A6C5D0" w14:textId="77777777" w:rsidR="001A4267" w:rsidRDefault="001A4267" w:rsidP="001A4267">
      <w:pPr>
        <w:jc w:val="both"/>
        <w:rPr>
          <w:sz w:val="24"/>
          <w:szCs w:val="24"/>
        </w:rPr>
      </w:pPr>
      <w:r>
        <w:rPr>
          <w:sz w:val="24"/>
          <w:szCs w:val="24"/>
        </w:rPr>
        <w:t>1,5 l Hühnerbrühe</w:t>
      </w:r>
    </w:p>
    <w:p w14:paraId="15FF7669" w14:textId="77777777" w:rsidR="001A4267" w:rsidRDefault="001A4267" w:rsidP="001A4267">
      <w:pPr>
        <w:jc w:val="both"/>
        <w:rPr>
          <w:sz w:val="24"/>
          <w:szCs w:val="24"/>
        </w:rPr>
      </w:pPr>
      <w:r>
        <w:rPr>
          <w:sz w:val="24"/>
          <w:szCs w:val="24"/>
        </w:rPr>
        <w:t>40 g getrocknete Krabben (echt Simon, das Rezept willst du haben???? Das glaube ich nie)</w:t>
      </w:r>
    </w:p>
    <w:p w14:paraId="046E5651" w14:textId="77777777" w:rsidR="001A4267" w:rsidRDefault="001A4267" w:rsidP="001A4267">
      <w:pPr>
        <w:jc w:val="both"/>
        <w:rPr>
          <w:sz w:val="24"/>
          <w:szCs w:val="24"/>
        </w:rPr>
      </w:pPr>
      <w:r>
        <w:rPr>
          <w:sz w:val="24"/>
          <w:szCs w:val="24"/>
        </w:rPr>
        <w:t>Salz</w:t>
      </w:r>
    </w:p>
    <w:p w14:paraId="17F20F6F" w14:textId="77777777" w:rsidR="001A4267" w:rsidRDefault="001A4267" w:rsidP="001A4267">
      <w:pPr>
        <w:jc w:val="both"/>
        <w:rPr>
          <w:sz w:val="24"/>
          <w:szCs w:val="24"/>
        </w:rPr>
      </w:pPr>
      <w:r>
        <w:rPr>
          <w:sz w:val="24"/>
          <w:szCs w:val="24"/>
        </w:rPr>
        <w:t>1 EL Zucker</w:t>
      </w:r>
    </w:p>
    <w:p w14:paraId="3C46DD08" w14:textId="77777777" w:rsidR="001A4267" w:rsidRDefault="001A4267" w:rsidP="001A4267">
      <w:pPr>
        <w:jc w:val="both"/>
        <w:rPr>
          <w:sz w:val="24"/>
          <w:szCs w:val="24"/>
        </w:rPr>
      </w:pPr>
      <w:r>
        <w:rPr>
          <w:sz w:val="24"/>
          <w:szCs w:val="24"/>
        </w:rPr>
        <w:t>Je 50 g Gurken und Möhren</w:t>
      </w:r>
    </w:p>
    <w:p w14:paraId="059A4F3B" w14:textId="77777777" w:rsidR="001A4267" w:rsidRDefault="001A4267" w:rsidP="001A4267">
      <w:pPr>
        <w:jc w:val="both"/>
        <w:rPr>
          <w:sz w:val="24"/>
          <w:szCs w:val="24"/>
        </w:rPr>
      </w:pPr>
      <w:r>
        <w:rPr>
          <w:sz w:val="24"/>
          <w:szCs w:val="24"/>
        </w:rPr>
        <w:t>1 TL Maisstärke, in 1 TL Wasser angerührt</w:t>
      </w:r>
    </w:p>
    <w:p w14:paraId="0BDE3D50" w14:textId="77777777" w:rsidR="001A4267" w:rsidRDefault="001A4267" w:rsidP="001A4267">
      <w:pPr>
        <w:jc w:val="both"/>
        <w:rPr>
          <w:sz w:val="24"/>
          <w:szCs w:val="24"/>
        </w:rPr>
      </w:pPr>
      <w:r>
        <w:rPr>
          <w:sz w:val="24"/>
          <w:szCs w:val="24"/>
        </w:rPr>
        <w:t>1 Tomate, 1 Scheibe Gurke zum Dekorieren</w:t>
      </w:r>
    </w:p>
    <w:p w14:paraId="67E2E659" w14:textId="77777777" w:rsidR="001A4267" w:rsidRDefault="001A4267" w:rsidP="001A4267">
      <w:pPr>
        <w:jc w:val="both"/>
        <w:rPr>
          <w:sz w:val="24"/>
          <w:szCs w:val="24"/>
        </w:rPr>
      </w:pPr>
    </w:p>
    <w:p w14:paraId="06ABDEB2" w14:textId="77777777" w:rsidR="001A4267" w:rsidRDefault="001A4267" w:rsidP="001A4267">
      <w:pPr>
        <w:jc w:val="both"/>
        <w:rPr>
          <w:sz w:val="24"/>
          <w:szCs w:val="24"/>
        </w:rPr>
      </w:pPr>
      <w:r>
        <w:rPr>
          <w:sz w:val="24"/>
          <w:szCs w:val="24"/>
        </w:rPr>
        <w:t>Zubereitungszeit: 2 ¾ Stunden</w:t>
      </w:r>
    </w:p>
    <w:p w14:paraId="0A8AF788" w14:textId="77777777" w:rsidR="001A4267" w:rsidRPr="005D4093" w:rsidRDefault="001A4267" w:rsidP="00B40E8C">
      <w:pPr>
        <w:pStyle w:val="ListParagraph"/>
        <w:numPr>
          <w:ilvl w:val="0"/>
          <w:numId w:val="586"/>
        </w:numPr>
        <w:spacing w:after="120"/>
        <w:ind w:left="714" w:hanging="357"/>
        <w:contextualSpacing w:val="0"/>
        <w:jc w:val="both"/>
        <w:rPr>
          <w:sz w:val="24"/>
          <w:szCs w:val="24"/>
        </w:rPr>
      </w:pPr>
      <w:r w:rsidRPr="005D4093">
        <w:rPr>
          <w:sz w:val="24"/>
          <w:szCs w:val="24"/>
        </w:rPr>
        <w:t>Die Ente kalt abspülen und trockentupfen. Mit 100 ml Reiswein bestreichen. Hühnerflügel waschen und in Stücke schneiden. Lauch und Ingwer in Scheiben schneiden.</w:t>
      </w:r>
    </w:p>
    <w:p w14:paraId="1046DDF9" w14:textId="77777777" w:rsidR="001A4267" w:rsidRPr="005D4093" w:rsidRDefault="001A4267" w:rsidP="00B40E8C">
      <w:pPr>
        <w:pStyle w:val="ListParagraph"/>
        <w:numPr>
          <w:ilvl w:val="0"/>
          <w:numId w:val="586"/>
        </w:numPr>
        <w:spacing w:after="120"/>
        <w:ind w:left="714" w:hanging="357"/>
        <w:contextualSpacing w:val="0"/>
        <w:jc w:val="both"/>
        <w:rPr>
          <w:sz w:val="24"/>
          <w:szCs w:val="24"/>
        </w:rPr>
      </w:pPr>
      <w:r w:rsidRPr="005D4093">
        <w:rPr>
          <w:sz w:val="24"/>
          <w:szCs w:val="24"/>
        </w:rPr>
        <w:t>1 EL Öl in einem großen Schmortopf erhitzen. Die Ente bei starker bis mittlerer Hitze anbraten, bis sie gebräunt ist. Das dauert 10 – 15 Minuten. Herausnehmen und die Hühnerflügel im Fett anbraten, ebenfalls herausnehmen, das ausgebratene Fett abgießen.</w:t>
      </w:r>
    </w:p>
    <w:p w14:paraId="09BE4A77" w14:textId="77777777" w:rsidR="001A4267" w:rsidRPr="005D4093" w:rsidRDefault="001A4267" w:rsidP="00B40E8C">
      <w:pPr>
        <w:pStyle w:val="ListParagraph"/>
        <w:numPr>
          <w:ilvl w:val="0"/>
          <w:numId w:val="586"/>
        </w:numPr>
        <w:spacing w:after="120"/>
        <w:ind w:left="714" w:hanging="357"/>
        <w:contextualSpacing w:val="0"/>
        <w:jc w:val="both"/>
        <w:rPr>
          <w:sz w:val="24"/>
          <w:szCs w:val="24"/>
        </w:rPr>
      </w:pPr>
      <w:r w:rsidRPr="005D4093">
        <w:rPr>
          <w:sz w:val="24"/>
          <w:szCs w:val="24"/>
        </w:rPr>
        <w:t>Die Hühnerflügel wieder in den Schmortopf geben, die Ente daraufsetzen. Mit 650 ml Reiswein und 1,5 l Hühnerbrühe begießen. Die Krabben kalt abwaschen und mit dem Lauch, dem Ingwer und etwa 1 TL Salz zu der Ente geben.</w:t>
      </w:r>
    </w:p>
    <w:p w14:paraId="643B62C3" w14:textId="77777777" w:rsidR="001A4267" w:rsidRPr="005D4093" w:rsidRDefault="001A4267" w:rsidP="00B40E8C">
      <w:pPr>
        <w:pStyle w:val="ListParagraph"/>
        <w:numPr>
          <w:ilvl w:val="0"/>
          <w:numId w:val="586"/>
        </w:numPr>
        <w:spacing w:after="120"/>
        <w:ind w:left="714" w:hanging="357"/>
        <w:contextualSpacing w:val="0"/>
        <w:jc w:val="both"/>
        <w:rPr>
          <w:sz w:val="24"/>
          <w:szCs w:val="24"/>
        </w:rPr>
      </w:pPr>
      <w:r w:rsidRPr="005D4093">
        <w:rPr>
          <w:sz w:val="24"/>
          <w:szCs w:val="24"/>
        </w:rPr>
        <w:t>1 EL Öl in einem Topf erhitzen. 1 TL Zucker dazugeben und unter Rühren schmelzen lassen und karamel</w:t>
      </w:r>
      <w:r>
        <w:rPr>
          <w:sz w:val="24"/>
          <w:szCs w:val="24"/>
        </w:rPr>
        <w:t>l</w:t>
      </w:r>
      <w:r w:rsidRPr="005D4093">
        <w:rPr>
          <w:sz w:val="24"/>
          <w:szCs w:val="24"/>
        </w:rPr>
        <w:t>farben werden lassen. 50 ml Wasser hinzufügen, den Zucker darin auflösen und zur Ente geben.</w:t>
      </w:r>
    </w:p>
    <w:p w14:paraId="5548C122" w14:textId="77777777" w:rsidR="001A4267" w:rsidRPr="005D4093" w:rsidRDefault="001A4267" w:rsidP="00B40E8C">
      <w:pPr>
        <w:pStyle w:val="ListParagraph"/>
        <w:numPr>
          <w:ilvl w:val="0"/>
          <w:numId w:val="586"/>
        </w:numPr>
        <w:spacing w:after="120"/>
        <w:ind w:left="714" w:hanging="357"/>
        <w:contextualSpacing w:val="0"/>
        <w:jc w:val="both"/>
        <w:rPr>
          <w:sz w:val="24"/>
          <w:szCs w:val="24"/>
        </w:rPr>
      </w:pPr>
      <w:r w:rsidRPr="005D4093">
        <w:rPr>
          <w:sz w:val="24"/>
          <w:szCs w:val="24"/>
        </w:rPr>
        <w:t>Die Flüssigkeit aufkochen und die Ente darin zugedeckt bei schwacher Hitze etwa 1 Stunde 40 Minuten schmoren lassen. Dabei den Deckel möglichst nicht anheben, damit das Aroma gut erhalten bleibt.</w:t>
      </w:r>
    </w:p>
    <w:p w14:paraId="63261D93" w14:textId="77777777" w:rsidR="001A4267" w:rsidRPr="005D4093" w:rsidRDefault="001A4267" w:rsidP="00B40E8C">
      <w:pPr>
        <w:pStyle w:val="ListParagraph"/>
        <w:numPr>
          <w:ilvl w:val="0"/>
          <w:numId w:val="586"/>
        </w:numPr>
        <w:spacing w:after="120"/>
        <w:ind w:left="714" w:hanging="357"/>
        <w:contextualSpacing w:val="0"/>
        <w:jc w:val="both"/>
        <w:rPr>
          <w:sz w:val="24"/>
          <w:szCs w:val="24"/>
        </w:rPr>
      </w:pPr>
      <w:r w:rsidRPr="005D4093">
        <w:rPr>
          <w:sz w:val="24"/>
          <w:szCs w:val="24"/>
        </w:rPr>
        <w:lastRenderedPageBreak/>
        <w:t>Kurz vor Ende der Garzeit Gurke wachen, Möhren putzen und schälen. Gurke längs halbieren und entkernen, dann beides in etwa 2 x 2 cm große R</w:t>
      </w:r>
      <w:r>
        <w:rPr>
          <w:sz w:val="24"/>
          <w:szCs w:val="24"/>
        </w:rPr>
        <w:t>h</w:t>
      </w:r>
      <w:r w:rsidRPr="005D4093">
        <w:rPr>
          <w:sz w:val="24"/>
          <w:szCs w:val="24"/>
        </w:rPr>
        <w:t>omben schneiden.</w:t>
      </w:r>
    </w:p>
    <w:p w14:paraId="484983A4" w14:textId="77777777" w:rsidR="001A4267" w:rsidRPr="005D4093" w:rsidRDefault="001A4267" w:rsidP="00B40E8C">
      <w:pPr>
        <w:pStyle w:val="ListParagraph"/>
        <w:numPr>
          <w:ilvl w:val="0"/>
          <w:numId w:val="586"/>
        </w:numPr>
        <w:spacing w:after="120"/>
        <w:ind w:left="714" w:hanging="357"/>
        <w:contextualSpacing w:val="0"/>
        <w:jc w:val="both"/>
        <w:rPr>
          <w:sz w:val="24"/>
          <w:szCs w:val="24"/>
        </w:rPr>
      </w:pPr>
      <w:r w:rsidRPr="005D4093">
        <w:rPr>
          <w:sz w:val="24"/>
          <w:szCs w:val="24"/>
        </w:rPr>
        <w:t xml:space="preserve">Die gegarte </w:t>
      </w:r>
      <w:r>
        <w:rPr>
          <w:sz w:val="24"/>
          <w:szCs w:val="24"/>
        </w:rPr>
        <w:t>E</w:t>
      </w:r>
      <w:r w:rsidRPr="005D4093">
        <w:rPr>
          <w:sz w:val="24"/>
          <w:szCs w:val="24"/>
        </w:rPr>
        <w:t>nte aus der Flüssigkeit nehmen, auf einen Teller legen und im Backofen bei 50 Grad warmhalten.</w:t>
      </w:r>
    </w:p>
    <w:p w14:paraId="474C125B" w14:textId="77777777" w:rsidR="001A4267" w:rsidRPr="005D4093" w:rsidRDefault="001A4267" w:rsidP="00B40E8C">
      <w:pPr>
        <w:pStyle w:val="ListParagraph"/>
        <w:numPr>
          <w:ilvl w:val="0"/>
          <w:numId w:val="586"/>
        </w:numPr>
        <w:spacing w:after="120"/>
        <w:ind w:left="714" w:hanging="357"/>
        <w:contextualSpacing w:val="0"/>
        <w:jc w:val="both"/>
        <w:rPr>
          <w:sz w:val="24"/>
          <w:szCs w:val="24"/>
        </w:rPr>
      </w:pPr>
      <w:r w:rsidRPr="005D4093">
        <w:rPr>
          <w:sz w:val="24"/>
          <w:szCs w:val="24"/>
        </w:rPr>
        <w:t xml:space="preserve">Von der Garflüssigkeit ¼ l bis ½ l in einen Topf geben und zum Kochen bringen. Gemüse hinzufügen und einmal aufkochen. Maisstärke untermischen und die Sauce damit binden. Die Sauce über die Ente gießen. Tomate vierteln, entkernen, die Gurkenschale in </w:t>
      </w:r>
      <w:r>
        <w:rPr>
          <w:sz w:val="24"/>
          <w:szCs w:val="24"/>
        </w:rPr>
        <w:t>R</w:t>
      </w:r>
      <w:r w:rsidRPr="005D4093">
        <w:rPr>
          <w:sz w:val="24"/>
          <w:szCs w:val="24"/>
        </w:rPr>
        <w:t>auten schneiden. Die Ente damit dekorieren.</w:t>
      </w:r>
    </w:p>
    <w:p w14:paraId="4C68F67D" w14:textId="77777777" w:rsidR="001A4267" w:rsidRDefault="001A4267" w:rsidP="001A4267">
      <w:pPr>
        <w:jc w:val="both"/>
        <w:rPr>
          <w:sz w:val="24"/>
          <w:szCs w:val="24"/>
        </w:rPr>
      </w:pPr>
    </w:p>
    <w:p w14:paraId="71C4F38C" w14:textId="77777777" w:rsidR="001A4267" w:rsidRDefault="001A4267" w:rsidP="001A4267">
      <w:pPr>
        <w:jc w:val="both"/>
        <w:rPr>
          <w:sz w:val="24"/>
          <w:szCs w:val="24"/>
        </w:rPr>
      </w:pPr>
    </w:p>
    <w:p w14:paraId="2BC02F68" w14:textId="77777777" w:rsidR="001A4267" w:rsidRPr="00D85DCC" w:rsidRDefault="001A4267" w:rsidP="001A4267">
      <w:pPr>
        <w:jc w:val="both"/>
        <w:rPr>
          <w:sz w:val="24"/>
          <w:szCs w:val="24"/>
        </w:rPr>
      </w:pPr>
      <w:r w:rsidRPr="00D85DCC">
        <w:rPr>
          <w:sz w:val="24"/>
          <w:szCs w:val="24"/>
        </w:rPr>
        <w:br w:type="page"/>
      </w:r>
    </w:p>
    <w:p w14:paraId="7806FC66" w14:textId="77777777" w:rsidR="001A4267" w:rsidRDefault="001A4267" w:rsidP="001A4267">
      <w:pPr>
        <w:pStyle w:val="Heading2"/>
        <w:spacing w:after="240"/>
      </w:pPr>
      <w:r>
        <w:lastRenderedPageBreak/>
        <w:t>Peking-Ente – Bei Jing Kao Ya</w:t>
      </w:r>
      <w:r>
        <w:rPr>
          <w:rStyle w:val="FootnoteReference"/>
        </w:rPr>
        <w:footnoteReference w:id="656"/>
      </w:r>
      <w:r>
        <w:t xml:space="preserve"> </w:t>
      </w:r>
    </w:p>
    <w:p w14:paraId="3F0DD735" w14:textId="77777777" w:rsidR="001A4267" w:rsidRDefault="001A4267" w:rsidP="001A4267">
      <w:pPr>
        <w:rPr>
          <w:sz w:val="24"/>
          <w:szCs w:val="24"/>
        </w:rPr>
      </w:pPr>
      <w:r w:rsidRPr="00CA68ED">
        <w:rPr>
          <w:sz w:val="24"/>
          <w:szCs w:val="24"/>
          <w:u w:val="single"/>
        </w:rPr>
        <w:t>Zutaten</w:t>
      </w:r>
      <w:r>
        <w:rPr>
          <w:sz w:val="24"/>
          <w:szCs w:val="24"/>
        </w:rPr>
        <w:t xml:space="preserve"> (für 4 – 5 Portionen)</w:t>
      </w:r>
    </w:p>
    <w:p w14:paraId="1105D35D" w14:textId="77777777" w:rsidR="001A4267" w:rsidRDefault="001A4267" w:rsidP="001A4267">
      <w:pPr>
        <w:rPr>
          <w:sz w:val="24"/>
          <w:szCs w:val="24"/>
        </w:rPr>
      </w:pPr>
      <w:r>
        <w:rPr>
          <w:sz w:val="24"/>
          <w:szCs w:val="24"/>
        </w:rPr>
        <w:t>1 Ente (etwa 2 kg)</w:t>
      </w:r>
    </w:p>
    <w:p w14:paraId="278A58B9" w14:textId="77777777" w:rsidR="001A4267" w:rsidRDefault="001A4267" w:rsidP="001A4267">
      <w:pPr>
        <w:rPr>
          <w:sz w:val="24"/>
          <w:szCs w:val="24"/>
        </w:rPr>
      </w:pPr>
      <w:r>
        <w:rPr>
          <w:sz w:val="24"/>
          <w:szCs w:val="24"/>
        </w:rPr>
        <w:t>2 -3 EL flüssiger Malzzucker (aus dem Asialaden oder ersatzweise flüssiger Honig)</w:t>
      </w:r>
    </w:p>
    <w:p w14:paraId="017A850E" w14:textId="77777777" w:rsidR="001A4267" w:rsidRDefault="001A4267" w:rsidP="001A4267">
      <w:pPr>
        <w:rPr>
          <w:sz w:val="24"/>
          <w:szCs w:val="24"/>
        </w:rPr>
      </w:pPr>
    </w:p>
    <w:p w14:paraId="544F2760" w14:textId="77777777" w:rsidR="001A4267" w:rsidRPr="00CA68ED" w:rsidRDefault="001A4267" w:rsidP="001A4267">
      <w:pPr>
        <w:rPr>
          <w:i/>
          <w:iCs/>
          <w:sz w:val="24"/>
          <w:szCs w:val="24"/>
        </w:rPr>
      </w:pPr>
      <w:r w:rsidRPr="00CA68ED">
        <w:rPr>
          <w:i/>
          <w:iCs/>
          <w:sz w:val="24"/>
          <w:szCs w:val="24"/>
        </w:rPr>
        <w:t>Für die Mandarin-Pfannkuchen</w:t>
      </w:r>
    </w:p>
    <w:p w14:paraId="7BA67E0A" w14:textId="77777777" w:rsidR="001A4267" w:rsidRDefault="001A4267" w:rsidP="001A4267">
      <w:pPr>
        <w:rPr>
          <w:sz w:val="24"/>
          <w:szCs w:val="24"/>
        </w:rPr>
      </w:pPr>
      <w:r>
        <w:rPr>
          <w:sz w:val="24"/>
          <w:szCs w:val="24"/>
        </w:rPr>
        <w:t>200 g Mehl</w:t>
      </w:r>
    </w:p>
    <w:p w14:paraId="3D3E4E14" w14:textId="77777777" w:rsidR="001A4267" w:rsidRDefault="001A4267" w:rsidP="001A4267">
      <w:pPr>
        <w:rPr>
          <w:sz w:val="24"/>
          <w:szCs w:val="24"/>
        </w:rPr>
      </w:pPr>
      <w:r>
        <w:rPr>
          <w:sz w:val="24"/>
          <w:szCs w:val="24"/>
        </w:rPr>
        <w:t>Sesamöl</w:t>
      </w:r>
    </w:p>
    <w:p w14:paraId="1A462644" w14:textId="77777777" w:rsidR="001A4267" w:rsidRDefault="001A4267" w:rsidP="001A4267">
      <w:pPr>
        <w:rPr>
          <w:sz w:val="24"/>
          <w:szCs w:val="24"/>
        </w:rPr>
      </w:pPr>
    </w:p>
    <w:p w14:paraId="1036BFBE" w14:textId="77777777" w:rsidR="001A4267" w:rsidRDefault="001A4267" w:rsidP="001A4267">
      <w:pPr>
        <w:rPr>
          <w:sz w:val="24"/>
          <w:szCs w:val="24"/>
        </w:rPr>
      </w:pPr>
      <w:r>
        <w:rPr>
          <w:sz w:val="24"/>
          <w:szCs w:val="24"/>
        </w:rPr>
        <w:t>Zum Servieren:</w:t>
      </w:r>
    </w:p>
    <w:p w14:paraId="1F66A8FA" w14:textId="77777777" w:rsidR="001A4267" w:rsidRDefault="001A4267" w:rsidP="001A4267">
      <w:pPr>
        <w:rPr>
          <w:sz w:val="24"/>
          <w:szCs w:val="24"/>
        </w:rPr>
      </w:pPr>
      <w:r>
        <w:rPr>
          <w:sz w:val="24"/>
          <w:szCs w:val="24"/>
        </w:rPr>
        <w:t>2 Bund Frühlingszwiebeln</w:t>
      </w:r>
    </w:p>
    <w:p w14:paraId="406D4734" w14:textId="77777777" w:rsidR="001A4267" w:rsidRDefault="001A4267" w:rsidP="001A4267">
      <w:pPr>
        <w:rPr>
          <w:sz w:val="24"/>
          <w:szCs w:val="24"/>
        </w:rPr>
      </w:pPr>
      <w:r>
        <w:rPr>
          <w:sz w:val="24"/>
          <w:szCs w:val="24"/>
        </w:rPr>
        <w:t>Hoisin-Sauce</w:t>
      </w:r>
    </w:p>
    <w:p w14:paraId="3B515B33" w14:textId="77777777" w:rsidR="001A4267" w:rsidRDefault="001A4267" w:rsidP="001A4267">
      <w:pPr>
        <w:rPr>
          <w:sz w:val="24"/>
          <w:szCs w:val="24"/>
        </w:rPr>
      </w:pPr>
      <w:r>
        <w:rPr>
          <w:sz w:val="24"/>
          <w:szCs w:val="24"/>
        </w:rPr>
        <w:t>Pflaumensauce</w:t>
      </w:r>
    </w:p>
    <w:p w14:paraId="3B248E0B" w14:textId="77777777" w:rsidR="001A4267" w:rsidRDefault="001A4267" w:rsidP="001A4267">
      <w:pPr>
        <w:rPr>
          <w:sz w:val="24"/>
          <w:szCs w:val="24"/>
        </w:rPr>
      </w:pPr>
      <w:r>
        <w:rPr>
          <w:sz w:val="24"/>
          <w:szCs w:val="24"/>
        </w:rPr>
        <w:t>Süße Bohnensauce</w:t>
      </w:r>
    </w:p>
    <w:p w14:paraId="0469FFA9" w14:textId="77777777" w:rsidR="001A4267" w:rsidRDefault="001A4267" w:rsidP="001A4267">
      <w:pPr>
        <w:rPr>
          <w:sz w:val="24"/>
          <w:szCs w:val="24"/>
        </w:rPr>
      </w:pPr>
    </w:p>
    <w:p w14:paraId="7181AAB1" w14:textId="77777777" w:rsidR="001A4267" w:rsidRDefault="001A4267" w:rsidP="001A4267">
      <w:pPr>
        <w:rPr>
          <w:sz w:val="24"/>
          <w:szCs w:val="24"/>
        </w:rPr>
      </w:pPr>
      <w:r>
        <w:rPr>
          <w:sz w:val="24"/>
          <w:szCs w:val="24"/>
        </w:rPr>
        <w:t>Zubereitungszeit:</w:t>
      </w:r>
      <w:r>
        <w:rPr>
          <w:sz w:val="24"/>
          <w:szCs w:val="24"/>
        </w:rPr>
        <w:tab/>
        <w:t>1 ½ Stunden plus 8 Stunden Trockenzeit</w:t>
      </w:r>
    </w:p>
    <w:p w14:paraId="167E4044" w14:textId="77777777" w:rsidR="001A4267" w:rsidRPr="00C47422" w:rsidRDefault="001A4267" w:rsidP="00B40E8C">
      <w:pPr>
        <w:pStyle w:val="ListParagraph"/>
        <w:numPr>
          <w:ilvl w:val="0"/>
          <w:numId w:val="562"/>
        </w:numPr>
        <w:spacing w:after="120"/>
        <w:ind w:left="714" w:hanging="357"/>
        <w:contextualSpacing w:val="0"/>
        <w:jc w:val="both"/>
        <w:rPr>
          <w:sz w:val="24"/>
          <w:szCs w:val="24"/>
        </w:rPr>
      </w:pPr>
      <w:r w:rsidRPr="00C47422">
        <w:rPr>
          <w:sz w:val="24"/>
          <w:szCs w:val="24"/>
        </w:rPr>
        <w:t>In einem großen Topf reichlich Wasser zum Kochen bringen. Die Ente hineingeben und etwa 5 Minuten kochen lassen. Dann herausnehmen und gründlich abtrocknen.</w:t>
      </w:r>
    </w:p>
    <w:p w14:paraId="04741CD7" w14:textId="77777777" w:rsidR="001A4267" w:rsidRPr="00C47422" w:rsidRDefault="001A4267" w:rsidP="00B40E8C">
      <w:pPr>
        <w:pStyle w:val="ListParagraph"/>
        <w:numPr>
          <w:ilvl w:val="0"/>
          <w:numId w:val="562"/>
        </w:numPr>
        <w:spacing w:after="120"/>
        <w:ind w:left="714" w:hanging="357"/>
        <w:contextualSpacing w:val="0"/>
        <w:jc w:val="both"/>
        <w:rPr>
          <w:sz w:val="24"/>
          <w:szCs w:val="24"/>
        </w:rPr>
      </w:pPr>
      <w:r w:rsidRPr="00C47422">
        <w:rPr>
          <w:sz w:val="24"/>
          <w:szCs w:val="24"/>
        </w:rPr>
        <w:t>Die Ente rundherum mit Malzzucker bestreichen und an einem Fleischerhaken 1 Stunde an einem kühlen Ort zum Trocknen aufhängen. Dann wieder mit Malzzucker einsteichen und noch einmal etwa 7 Stunden zum Trocknen aufhängen.</w:t>
      </w:r>
    </w:p>
    <w:p w14:paraId="7583170E" w14:textId="77777777" w:rsidR="001A4267" w:rsidRPr="00C47422" w:rsidRDefault="001A4267" w:rsidP="00B40E8C">
      <w:pPr>
        <w:pStyle w:val="ListParagraph"/>
        <w:numPr>
          <w:ilvl w:val="0"/>
          <w:numId w:val="562"/>
        </w:numPr>
        <w:spacing w:after="120"/>
        <w:ind w:left="714" w:hanging="357"/>
        <w:contextualSpacing w:val="0"/>
        <w:jc w:val="both"/>
        <w:rPr>
          <w:sz w:val="24"/>
          <w:szCs w:val="24"/>
        </w:rPr>
      </w:pPr>
      <w:r w:rsidRPr="00C47422">
        <w:rPr>
          <w:sz w:val="24"/>
          <w:szCs w:val="24"/>
        </w:rPr>
        <w:t>Den Backofen auf 200 Grad vorheizen. Die Ente mit der Brust nach oben auf den Rost über die Fettpfanne legen und in den Backofen (Mitte) geben. Ente etwa 45 Minuten braten, dann wenden und noch einmal 45 Minuten braten.</w:t>
      </w:r>
    </w:p>
    <w:p w14:paraId="411861B5" w14:textId="77777777" w:rsidR="001A4267" w:rsidRPr="00C47422" w:rsidRDefault="001A4267" w:rsidP="00B40E8C">
      <w:pPr>
        <w:pStyle w:val="ListParagraph"/>
        <w:numPr>
          <w:ilvl w:val="0"/>
          <w:numId w:val="562"/>
        </w:numPr>
        <w:spacing w:after="120"/>
        <w:ind w:left="714" w:hanging="357"/>
        <w:contextualSpacing w:val="0"/>
        <w:jc w:val="both"/>
        <w:rPr>
          <w:sz w:val="24"/>
          <w:szCs w:val="24"/>
        </w:rPr>
      </w:pPr>
      <w:r w:rsidRPr="00C47422">
        <w:rPr>
          <w:sz w:val="24"/>
          <w:szCs w:val="24"/>
        </w:rPr>
        <w:t>Inzwischen für die Pfannkuchen Mehl mit etwa 100 ml lauwarmem Wasser in einer Schüssel mischen und zu einem glatten, geschmeidigen Teig verkneten. Er soll glänzen und nicht mehr an den Fingern kleben. Teigkloß mit einem feuchten Tuch bedecken und 10 Minuten ruhen lassen.</w:t>
      </w:r>
    </w:p>
    <w:p w14:paraId="5F692CB3" w14:textId="77777777" w:rsidR="001A4267" w:rsidRPr="00C47422" w:rsidRDefault="001A4267" w:rsidP="00B40E8C">
      <w:pPr>
        <w:pStyle w:val="ListParagraph"/>
        <w:numPr>
          <w:ilvl w:val="0"/>
          <w:numId w:val="562"/>
        </w:numPr>
        <w:spacing w:after="120"/>
        <w:ind w:left="714" w:hanging="357"/>
        <w:contextualSpacing w:val="0"/>
        <w:jc w:val="both"/>
        <w:rPr>
          <w:sz w:val="24"/>
          <w:szCs w:val="24"/>
        </w:rPr>
      </w:pPr>
      <w:r w:rsidRPr="00C47422">
        <w:rPr>
          <w:sz w:val="24"/>
          <w:szCs w:val="24"/>
        </w:rPr>
        <w:t>Teig dann auf einem bemehlten Küchenbrett zu einer Rolle von etwa 2,5 cm Durchmesser formen und in 16 Stücke schneiden. Jeweils 2 Teigstücke mit Öl bestreichen, zusammendrücken und zu runden, dünnen Teigfladen ausrollen.</w:t>
      </w:r>
    </w:p>
    <w:p w14:paraId="60E4C7F6" w14:textId="77777777" w:rsidR="001A4267" w:rsidRPr="00C47422" w:rsidRDefault="001A4267" w:rsidP="00B40E8C">
      <w:pPr>
        <w:pStyle w:val="ListParagraph"/>
        <w:numPr>
          <w:ilvl w:val="0"/>
          <w:numId w:val="562"/>
        </w:numPr>
        <w:spacing w:after="120"/>
        <w:ind w:left="714" w:hanging="357"/>
        <w:contextualSpacing w:val="0"/>
        <w:jc w:val="both"/>
        <w:rPr>
          <w:sz w:val="24"/>
          <w:szCs w:val="24"/>
        </w:rPr>
      </w:pPr>
      <w:r w:rsidRPr="00C47422">
        <w:rPr>
          <w:sz w:val="24"/>
          <w:szCs w:val="24"/>
        </w:rPr>
        <w:lastRenderedPageBreak/>
        <w:t>Teigfladen in einer Pfanne, die mit wenig Sesamöl bestrichen wird, bei schwacher Hitze pro Seite etwa 2 Minuten braten. Pfannkuchen warmhalten, Frühlingszwiebeln putzen, waschen und in Stücke schneiden. Stücke in Streifen teilen.</w:t>
      </w:r>
    </w:p>
    <w:p w14:paraId="43D808A6" w14:textId="77777777" w:rsidR="001A4267" w:rsidRPr="00C47422" w:rsidRDefault="001A4267" w:rsidP="00B40E8C">
      <w:pPr>
        <w:pStyle w:val="ListParagraph"/>
        <w:numPr>
          <w:ilvl w:val="0"/>
          <w:numId w:val="562"/>
        </w:numPr>
        <w:spacing w:after="120"/>
        <w:ind w:left="714" w:hanging="357"/>
        <w:contextualSpacing w:val="0"/>
        <w:jc w:val="both"/>
        <w:rPr>
          <w:sz w:val="24"/>
          <w:szCs w:val="24"/>
        </w:rPr>
      </w:pPr>
      <w:r w:rsidRPr="00C47422">
        <w:rPr>
          <w:sz w:val="24"/>
          <w:szCs w:val="24"/>
        </w:rPr>
        <w:t>Gebratene Ente herausnehmen. Zuerst die knusprige Haut ablösen und in Stücke schneiden. Dann das Fleisch von den Knochen lösen und in mundgerechte Stücke schneiden. Warmhalten.</w:t>
      </w:r>
    </w:p>
    <w:p w14:paraId="51D0B1CE" w14:textId="77777777" w:rsidR="001A4267" w:rsidRPr="00C47422" w:rsidRDefault="001A4267" w:rsidP="00B40E8C">
      <w:pPr>
        <w:pStyle w:val="ListParagraph"/>
        <w:numPr>
          <w:ilvl w:val="0"/>
          <w:numId w:val="562"/>
        </w:numPr>
        <w:spacing w:after="120"/>
        <w:ind w:left="714" w:hanging="357"/>
        <w:contextualSpacing w:val="0"/>
        <w:jc w:val="both"/>
        <w:rPr>
          <w:sz w:val="24"/>
          <w:szCs w:val="24"/>
        </w:rPr>
      </w:pPr>
      <w:r w:rsidRPr="00C47422">
        <w:rPr>
          <w:sz w:val="24"/>
          <w:szCs w:val="24"/>
        </w:rPr>
        <w:t>Zum Essen die Pfannkuchen wieder voneinander lösen. Je 1 Mandarin-Pfannkuchen auf den Teller legen. Mit Entenhaut und Entenfleisch, Frühlingszwiebeln und einer Sauce nach Wahl belegen, zusammenklappen oder -rollen und mit den Fingern essen.</w:t>
      </w:r>
    </w:p>
    <w:p w14:paraId="4E41FC15" w14:textId="77777777" w:rsidR="001A4267" w:rsidRDefault="001A4267" w:rsidP="001A4267">
      <w:pPr>
        <w:rPr>
          <w:sz w:val="24"/>
          <w:szCs w:val="24"/>
        </w:rPr>
      </w:pPr>
    </w:p>
    <w:p w14:paraId="5470A013" w14:textId="77777777" w:rsidR="001A4267" w:rsidRDefault="001A4267" w:rsidP="001A4267">
      <w:pPr>
        <w:ind w:left="705" w:hanging="705"/>
        <w:jc w:val="both"/>
        <w:rPr>
          <w:sz w:val="24"/>
          <w:szCs w:val="24"/>
        </w:rPr>
      </w:pPr>
      <w:r>
        <w:rPr>
          <w:sz w:val="24"/>
          <w:szCs w:val="24"/>
        </w:rPr>
        <w:t>Tipp:</w:t>
      </w:r>
      <w:r>
        <w:rPr>
          <w:sz w:val="24"/>
          <w:szCs w:val="24"/>
        </w:rPr>
        <w:tab/>
        <w:t xml:space="preserve">Für das Gericht immer eine wirklich frische, artgerecht aufgezogene ente kaufen. </w:t>
      </w:r>
    </w:p>
    <w:p w14:paraId="7FB9C8B3" w14:textId="77777777" w:rsidR="001A4267" w:rsidRDefault="001A4267" w:rsidP="001A4267">
      <w:pPr>
        <w:ind w:left="705" w:hanging="705"/>
        <w:rPr>
          <w:sz w:val="24"/>
          <w:szCs w:val="24"/>
        </w:rPr>
      </w:pPr>
    </w:p>
    <w:p w14:paraId="15556607" w14:textId="77777777" w:rsidR="001A4267" w:rsidRDefault="001A4267" w:rsidP="001A4267">
      <w:pPr>
        <w:ind w:left="705" w:hanging="705"/>
        <w:jc w:val="both"/>
        <w:rPr>
          <w:sz w:val="24"/>
          <w:szCs w:val="24"/>
        </w:rPr>
      </w:pPr>
      <w:r>
        <w:rPr>
          <w:sz w:val="24"/>
          <w:szCs w:val="24"/>
        </w:rPr>
        <w:t>Info:</w:t>
      </w:r>
      <w:r>
        <w:rPr>
          <w:sz w:val="24"/>
          <w:szCs w:val="24"/>
        </w:rPr>
        <w:tab/>
        <w:t>Das Rezept ist eine etwas abgewandelte, vereinfachte Form des Originalrezeptes. In China wird diese Ente in einem speziellen Ofen zubereitet und vor dem Garen in vielen Schritten vorbereitet. Chinesische Köche, die auf Peking-ente spezialisiert sind kaufen nur Tiere mit Kopf und Innereien, deren Haut an keiner Stelle verletzt sein darf. Die Ente wird durch eine kleine Öffnung unter dem Flügel ausgenommen und kräftig massiert, damit sich die Haut etwas vom Fleisch löst. Dann bläst man zwischen Haut und Fleisch Luft (mit einer Fahrradpumpe!), damit die Haut beim Garen ganz knusprig, das Fleisch aber zart wird. Doch auch die einfache Variante schmeckt ausgezeichnet, vor allem wenn in der klassischen Verbindung mit Pfannkuchen, Frühlingszwiebeln und Sauce.</w:t>
      </w:r>
    </w:p>
    <w:p w14:paraId="0837DCB5" w14:textId="77777777" w:rsidR="001A4267" w:rsidRDefault="001A4267" w:rsidP="001A4267">
      <w:pPr>
        <w:rPr>
          <w:sz w:val="24"/>
          <w:szCs w:val="24"/>
        </w:rPr>
      </w:pPr>
      <w:r>
        <w:rPr>
          <w:sz w:val="24"/>
          <w:szCs w:val="24"/>
        </w:rPr>
        <w:br w:type="page"/>
      </w:r>
    </w:p>
    <w:p w14:paraId="2AB3E3CE" w14:textId="7BA90448" w:rsidR="00DD3C18" w:rsidRDefault="00DD3C18" w:rsidP="00DD3C18">
      <w:pPr>
        <w:pStyle w:val="Heading2"/>
        <w:spacing w:after="240"/>
      </w:pPr>
      <w:r>
        <w:lastRenderedPageBreak/>
        <w:t>Gebratene Ente</w:t>
      </w:r>
      <w:r>
        <w:rPr>
          <w:rStyle w:val="FootnoteReference"/>
        </w:rPr>
        <w:footnoteReference w:id="657"/>
      </w:r>
      <w:r>
        <w:t xml:space="preserve"> </w:t>
      </w:r>
    </w:p>
    <w:p w14:paraId="52372B1B" w14:textId="77777777" w:rsidR="00DD3C18" w:rsidRDefault="00DD3C18" w:rsidP="00DD3C18">
      <w:pPr>
        <w:rPr>
          <w:sz w:val="24"/>
          <w:szCs w:val="24"/>
        </w:rPr>
      </w:pPr>
      <w:r w:rsidRPr="00433776">
        <w:rPr>
          <w:sz w:val="24"/>
          <w:szCs w:val="24"/>
          <w:u w:val="single"/>
        </w:rPr>
        <w:t>Zutaten</w:t>
      </w:r>
      <w:r>
        <w:rPr>
          <w:sz w:val="24"/>
          <w:szCs w:val="24"/>
        </w:rPr>
        <w:t xml:space="preserve"> (für 6 Portionen):</w:t>
      </w:r>
    </w:p>
    <w:p w14:paraId="297D7969" w14:textId="77777777" w:rsidR="00DD3C18" w:rsidRPr="00433776" w:rsidRDefault="00DD3C18" w:rsidP="00DD3C18">
      <w:pPr>
        <w:rPr>
          <w:i/>
          <w:iCs/>
          <w:sz w:val="24"/>
          <w:szCs w:val="24"/>
        </w:rPr>
      </w:pPr>
      <w:r w:rsidRPr="00433776">
        <w:rPr>
          <w:i/>
          <w:iCs/>
          <w:sz w:val="24"/>
          <w:szCs w:val="24"/>
        </w:rPr>
        <w:t>Für die Ente</w:t>
      </w:r>
    </w:p>
    <w:p w14:paraId="4DA77960" w14:textId="77777777" w:rsidR="00DD3C18" w:rsidRDefault="00DD3C18" w:rsidP="00DD3C18">
      <w:pPr>
        <w:rPr>
          <w:sz w:val="24"/>
          <w:szCs w:val="24"/>
        </w:rPr>
      </w:pPr>
      <w:r>
        <w:rPr>
          <w:sz w:val="24"/>
          <w:szCs w:val="24"/>
        </w:rPr>
        <w:t>½ Zwiebel</w:t>
      </w:r>
    </w:p>
    <w:p w14:paraId="2CE8359D" w14:textId="77777777" w:rsidR="00DD3C18" w:rsidRDefault="00DD3C18" w:rsidP="00DD3C18">
      <w:pPr>
        <w:rPr>
          <w:sz w:val="24"/>
          <w:szCs w:val="24"/>
        </w:rPr>
      </w:pPr>
      <w:r>
        <w:rPr>
          <w:sz w:val="24"/>
          <w:szCs w:val="24"/>
        </w:rPr>
        <w:t>½ Apfel</w:t>
      </w:r>
    </w:p>
    <w:p w14:paraId="635D846D" w14:textId="77777777" w:rsidR="00DD3C18" w:rsidRDefault="00DD3C18" w:rsidP="00DD3C18">
      <w:pPr>
        <w:rPr>
          <w:sz w:val="24"/>
          <w:szCs w:val="24"/>
        </w:rPr>
      </w:pPr>
      <w:r>
        <w:rPr>
          <w:sz w:val="24"/>
          <w:szCs w:val="24"/>
        </w:rPr>
        <w:t>Salz, Pfeffer</w:t>
      </w:r>
    </w:p>
    <w:p w14:paraId="15AE32E0" w14:textId="77777777" w:rsidR="00DD3C18" w:rsidRDefault="00DD3C18" w:rsidP="00DD3C18">
      <w:pPr>
        <w:rPr>
          <w:sz w:val="24"/>
          <w:szCs w:val="24"/>
        </w:rPr>
      </w:pPr>
      <w:r>
        <w:rPr>
          <w:sz w:val="24"/>
          <w:szCs w:val="24"/>
        </w:rPr>
        <w:t>Majoran</w:t>
      </w:r>
    </w:p>
    <w:p w14:paraId="56E276B8" w14:textId="77777777" w:rsidR="00DD3C18" w:rsidRDefault="00DD3C18" w:rsidP="00DD3C18">
      <w:pPr>
        <w:rPr>
          <w:sz w:val="24"/>
          <w:szCs w:val="24"/>
        </w:rPr>
      </w:pPr>
      <w:r>
        <w:rPr>
          <w:sz w:val="24"/>
          <w:szCs w:val="24"/>
        </w:rPr>
        <w:t>1 Bauernente (ca. 2,5 kg)</w:t>
      </w:r>
    </w:p>
    <w:p w14:paraId="48F1454A" w14:textId="77777777" w:rsidR="00DD3C18" w:rsidRDefault="00DD3C18" w:rsidP="00DD3C18">
      <w:pPr>
        <w:rPr>
          <w:sz w:val="24"/>
          <w:szCs w:val="24"/>
        </w:rPr>
      </w:pPr>
      <w:r>
        <w:rPr>
          <w:sz w:val="24"/>
          <w:szCs w:val="24"/>
        </w:rPr>
        <w:t>1,2 l Brühe</w:t>
      </w:r>
    </w:p>
    <w:p w14:paraId="6AFBF68E" w14:textId="77777777" w:rsidR="00DD3C18" w:rsidRDefault="00DD3C18" w:rsidP="00DD3C18">
      <w:pPr>
        <w:rPr>
          <w:sz w:val="24"/>
          <w:szCs w:val="24"/>
        </w:rPr>
      </w:pPr>
    </w:p>
    <w:p w14:paraId="5F2E9B26" w14:textId="77777777" w:rsidR="00DD3C18" w:rsidRPr="00433776" w:rsidRDefault="00DD3C18" w:rsidP="00DD3C18">
      <w:pPr>
        <w:rPr>
          <w:i/>
          <w:iCs/>
          <w:sz w:val="24"/>
          <w:szCs w:val="24"/>
        </w:rPr>
      </w:pPr>
      <w:r w:rsidRPr="00433776">
        <w:rPr>
          <w:i/>
          <w:iCs/>
          <w:sz w:val="24"/>
          <w:szCs w:val="24"/>
        </w:rPr>
        <w:t>Für die Sauce</w:t>
      </w:r>
    </w:p>
    <w:p w14:paraId="1A02DA7F" w14:textId="77777777" w:rsidR="00DD3C18" w:rsidRDefault="00DD3C18" w:rsidP="00DD3C18">
      <w:pPr>
        <w:rPr>
          <w:sz w:val="24"/>
          <w:szCs w:val="24"/>
        </w:rPr>
      </w:pPr>
      <w:r>
        <w:rPr>
          <w:sz w:val="24"/>
          <w:szCs w:val="24"/>
        </w:rPr>
        <w:t>2 Zwiebeln</w:t>
      </w:r>
    </w:p>
    <w:p w14:paraId="7A84FDDE" w14:textId="77777777" w:rsidR="00DD3C18" w:rsidRDefault="00DD3C18" w:rsidP="00DD3C18">
      <w:pPr>
        <w:rPr>
          <w:sz w:val="24"/>
          <w:szCs w:val="24"/>
        </w:rPr>
      </w:pPr>
      <w:r>
        <w:rPr>
          <w:sz w:val="24"/>
          <w:szCs w:val="24"/>
        </w:rPr>
        <w:t>1 kleine Karotte</w:t>
      </w:r>
    </w:p>
    <w:p w14:paraId="5B0C35A4" w14:textId="77777777" w:rsidR="00DD3C18" w:rsidRDefault="00DD3C18" w:rsidP="00DD3C18">
      <w:pPr>
        <w:rPr>
          <w:sz w:val="24"/>
          <w:szCs w:val="24"/>
        </w:rPr>
      </w:pPr>
      <w:r>
        <w:rPr>
          <w:sz w:val="24"/>
          <w:szCs w:val="24"/>
        </w:rPr>
        <w:t>100 g Knollensellerie</w:t>
      </w:r>
    </w:p>
    <w:p w14:paraId="7E72C87D" w14:textId="77777777" w:rsidR="00DD3C18" w:rsidRDefault="00DD3C18" w:rsidP="00DD3C18">
      <w:pPr>
        <w:rPr>
          <w:sz w:val="24"/>
          <w:szCs w:val="24"/>
        </w:rPr>
      </w:pPr>
      <w:r>
        <w:rPr>
          <w:sz w:val="24"/>
          <w:szCs w:val="24"/>
        </w:rPr>
        <w:t>1 EL Öl</w:t>
      </w:r>
    </w:p>
    <w:p w14:paraId="1482638A" w14:textId="77777777" w:rsidR="00DD3C18" w:rsidRDefault="00DD3C18" w:rsidP="00DD3C18">
      <w:pPr>
        <w:rPr>
          <w:sz w:val="24"/>
          <w:szCs w:val="24"/>
        </w:rPr>
      </w:pPr>
      <w:r>
        <w:rPr>
          <w:sz w:val="24"/>
          <w:szCs w:val="24"/>
        </w:rPr>
        <w:t>2 TL Puderzucker</w:t>
      </w:r>
    </w:p>
    <w:p w14:paraId="69316FFC" w14:textId="77777777" w:rsidR="00DD3C18" w:rsidRDefault="00DD3C18" w:rsidP="00DD3C18">
      <w:pPr>
        <w:rPr>
          <w:sz w:val="24"/>
          <w:szCs w:val="24"/>
        </w:rPr>
      </w:pPr>
      <w:r>
        <w:rPr>
          <w:sz w:val="24"/>
          <w:szCs w:val="24"/>
        </w:rPr>
        <w:t>1 EL Tomatenmark</w:t>
      </w:r>
    </w:p>
    <w:p w14:paraId="28A201FF" w14:textId="77777777" w:rsidR="00DD3C18" w:rsidRDefault="00DD3C18" w:rsidP="00DD3C18">
      <w:pPr>
        <w:rPr>
          <w:sz w:val="24"/>
          <w:szCs w:val="24"/>
        </w:rPr>
      </w:pPr>
      <w:r>
        <w:rPr>
          <w:sz w:val="24"/>
          <w:szCs w:val="24"/>
        </w:rPr>
        <w:t>250 ml kräftiger Rotwein</w:t>
      </w:r>
    </w:p>
    <w:p w14:paraId="6A33593E" w14:textId="77777777" w:rsidR="00DD3C18" w:rsidRDefault="00DD3C18" w:rsidP="00DD3C18">
      <w:pPr>
        <w:rPr>
          <w:sz w:val="24"/>
          <w:szCs w:val="24"/>
        </w:rPr>
      </w:pPr>
      <w:r>
        <w:rPr>
          <w:sz w:val="24"/>
          <w:szCs w:val="24"/>
        </w:rPr>
        <w:t>1 TL Speisestärke</w:t>
      </w:r>
    </w:p>
    <w:p w14:paraId="4EF395E9" w14:textId="77777777" w:rsidR="00DD3C18" w:rsidRDefault="00DD3C18" w:rsidP="00DD3C18">
      <w:pPr>
        <w:rPr>
          <w:sz w:val="24"/>
          <w:szCs w:val="24"/>
        </w:rPr>
      </w:pPr>
      <w:r>
        <w:rPr>
          <w:sz w:val="24"/>
          <w:szCs w:val="24"/>
        </w:rPr>
        <w:t>1 Majoranzweig</w:t>
      </w:r>
    </w:p>
    <w:p w14:paraId="71CAE52E" w14:textId="77777777" w:rsidR="00DD3C18" w:rsidRDefault="00DD3C18" w:rsidP="00DD3C18">
      <w:pPr>
        <w:rPr>
          <w:sz w:val="24"/>
          <w:szCs w:val="24"/>
        </w:rPr>
      </w:pPr>
      <w:r>
        <w:rPr>
          <w:sz w:val="24"/>
          <w:szCs w:val="24"/>
        </w:rPr>
        <w:t>2 Petersilienstiele</w:t>
      </w:r>
    </w:p>
    <w:p w14:paraId="0FC7183D" w14:textId="77777777" w:rsidR="00DD3C18" w:rsidRDefault="00DD3C18" w:rsidP="00DD3C18">
      <w:pPr>
        <w:rPr>
          <w:sz w:val="24"/>
          <w:szCs w:val="24"/>
        </w:rPr>
      </w:pPr>
      <w:r>
        <w:rPr>
          <w:sz w:val="24"/>
          <w:szCs w:val="24"/>
        </w:rPr>
        <w:t>Je 2 Scheiben Ingwer und Knoblauch</w:t>
      </w:r>
    </w:p>
    <w:p w14:paraId="63F99FD2" w14:textId="77777777" w:rsidR="00DD3C18" w:rsidRDefault="00DD3C18" w:rsidP="00DD3C18">
      <w:pPr>
        <w:rPr>
          <w:sz w:val="24"/>
          <w:szCs w:val="24"/>
        </w:rPr>
      </w:pPr>
      <w:r>
        <w:rPr>
          <w:sz w:val="24"/>
          <w:szCs w:val="24"/>
        </w:rPr>
        <w:t>2 Streifen unbehandelte Orangenschale</w:t>
      </w:r>
    </w:p>
    <w:p w14:paraId="7A7515F3" w14:textId="77777777" w:rsidR="00DD3C18" w:rsidRDefault="00DD3C18" w:rsidP="00DD3C18">
      <w:pPr>
        <w:rPr>
          <w:sz w:val="24"/>
          <w:szCs w:val="24"/>
        </w:rPr>
      </w:pPr>
      <w:r>
        <w:rPr>
          <w:sz w:val="24"/>
          <w:szCs w:val="24"/>
        </w:rPr>
        <w:t>20 g kalte Butter</w:t>
      </w:r>
    </w:p>
    <w:p w14:paraId="78D8033C" w14:textId="77777777" w:rsidR="00DD3C18" w:rsidRDefault="00DD3C18" w:rsidP="00DD3C18">
      <w:pPr>
        <w:rPr>
          <w:sz w:val="24"/>
          <w:szCs w:val="24"/>
        </w:rPr>
      </w:pPr>
    </w:p>
    <w:p w14:paraId="12010DA9" w14:textId="77777777" w:rsidR="00DD3C18" w:rsidRDefault="00DD3C18" w:rsidP="00DD3C18">
      <w:pPr>
        <w:rPr>
          <w:sz w:val="24"/>
          <w:szCs w:val="24"/>
        </w:rPr>
      </w:pPr>
      <w:r>
        <w:rPr>
          <w:sz w:val="24"/>
          <w:szCs w:val="24"/>
        </w:rPr>
        <w:t>Zubereitung:</w:t>
      </w:r>
    </w:p>
    <w:p w14:paraId="4D75BF6C" w14:textId="77777777" w:rsidR="00DD3C18" w:rsidRPr="005F232B" w:rsidRDefault="00DD3C18" w:rsidP="00B40E8C">
      <w:pPr>
        <w:pStyle w:val="ListParagraph"/>
        <w:numPr>
          <w:ilvl w:val="0"/>
          <w:numId w:val="1192"/>
        </w:numPr>
        <w:spacing w:after="120"/>
        <w:ind w:left="714" w:hanging="357"/>
        <w:contextualSpacing w:val="0"/>
        <w:jc w:val="both"/>
        <w:rPr>
          <w:sz w:val="24"/>
          <w:szCs w:val="24"/>
        </w:rPr>
      </w:pPr>
      <w:r w:rsidRPr="005F232B">
        <w:rPr>
          <w:sz w:val="24"/>
          <w:szCs w:val="24"/>
        </w:rPr>
        <w:t xml:space="preserve">Für die Ente den Backofen auf 140 Grad vorheizen. Die Zwiebel schälen und in große Würfel schneiden. Den Apfel waschen, halbieren, das Kerngehäuse entfernen und das Fruchtfleisch ebenfalls in grobe Würfel schneiden. Zwiebel- und Apfelstücke </w:t>
      </w:r>
      <w:r w:rsidRPr="005F232B">
        <w:rPr>
          <w:sz w:val="24"/>
          <w:szCs w:val="24"/>
        </w:rPr>
        <w:lastRenderedPageBreak/>
        <w:t>vermischen und mit Salz, Pfeffer und 1 Prise Majoran würzen. Von der Ente die Flügelknochen abschneiden und a</w:t>
      </w:r>
      <w:r>
        <w:rPr>
          <w:sz w:val="24"/>
          <w:szCs w:val="24"/>
        </w:rPr>
        <w:t>ll</w:t>
      </w:r>
      <w:r w:rsidRPr="005F232B">
        <w:rPr>
          <w:sz w:val="24"/>
          <w:szCs w:val="24"/>
        </w:rPr>
        <w:t>e Innereien entfernen. Innen und außen waschen und trocken tupfen.</w:t>
      </w:r>
    </w:p>
    <w:p w14:paraId="393D6076" w14:textId="77777777" w:rsidR="00DD3C18" w:rsidRPr="005F232B" w:rsidRDefault="00DD3C18" w:rsidP="00B40E8C">
      <w:pPr>
        <w:pStyle w:val="ListParagraph"/>
        <w:numPr>
          <w:ilvl w:val="0"/>
          <w:numId w:val="1192"/>
        </w:numPr>
        <w:spacing w:after="120"/>
        <w:ind w:left="714" w:hanging="357"/>
        <w:contextualSpacing w:val="0"/>
        <w:jc w:val="both"/>
        <w:rPr>
          <w:sz w:val="24"/>
          <w:szCs w:val="24"/>
        </w:rPr>
      </w:pPr>
      <w:r w:rsidRPr="005F232B">
        <w:rPr>
          <w:sz w:val="24"/>
          <w:szCs w:val="24"/>
        </w:rPr>
        <w:t xml:space="preserve">Die Bauchhöhle der </w:t>
      </w:r>
      <w:r>
        <w:rPr>
          <w:sz w:val="24"/>
          <w:szCs w:val="24"/>
        </w:rPr>
        <w:t>E</w:t>
      </w:r>
      <w:r w:rsidRPr="005F232B">
        <w:rPr>
          <w:sz w:val="24"/>
          <w:szCs w:val="24"/>
        </w:rPr>
        <w:t>nte mit der Zwiebel-Apfel-Mischung füllen. Die Ente mit der Bauchseite nach oben in einen Bräter legen und die Flügelknochen dazugeben. Die Brühe angießen und die Ente zugedeckt im Ofen auf der untersten Schiene etwa 3,5 Stunden garen, bis die Haut hell und das Fleisch weich ist. Das dabei austretende Fett zwischendurch abschöpfen und beiseitestellen. Die Ente aus dem Bräter nehmen, die Brühe weitgehend entfetten und für die Sauce beiseitestellen.</w:t>
      </w:r>
    </w:p>
    <w:p w14:paraId="02AA5AA0" w14:textId="77777777" w:rsidR="00DD3C18" w:rsidRPr="005F232B" w:rsidRDefault="00DD3C18" w:rsidP="00B40E8C">
      <w:pPr>
        <w:pStyle w:val="ListParagraph"/>
        <w:numPr>
          <w:ilvl w:val="0"/>
          <w:numId w:val="1192"/>
        </w:numPr>
        <w:spacing w:after="120"/>
        <w:ind w:left="714" w:hanging="357"/>
        <w:contextualSpacing w:val="0"/>
        <w:jc w:val="both"/>
        <w:rPr>
          <w:sz w:val="24"/>
          <w:szCs w:val="24"/>
        </w:rPr>
      </w:pPr>
      <w:r w:rsidRPr="005F232B">
        <w:rPr>
          <w:sz w:val="24"/>
          <w:szCs w:val="24"/>
        </w:rPr>
        <w:t>Die Backofentemperatur auf 22</w:t>
      </w:r>
      <w:r>
        <w:rPr>
          <w:sz w:val="24"/>
          <w:szCs w:val="24"/>
        </w:rPr>
        <w:t>0</w:t>
      </w:r>
      <w:r w:rsidRPr="005F232B">
        <w:rPr>
          <w:sz w:val="24"/>
          <w:szCs w:val="24"/>
        </w:rPr>
        <w:t xml:space="preserve"> Grad erhöhen. Von der Ente die Brüste und die Keulen auslösen und aus den Keulen die Oberschenkelknochen entfernen. Die Füllung aus der Bauchhöhle entfernen. Entenkarkasse und Flügelknochen mit einer Geflügelschere zerkleinern, auf ein Backblech legen und im Ofen auf mittlerer Schiene etwa 20 Minuten knusprig braun braten. Ausgetretenes Fett entfernen.</w:t>
      </w:r>
    </w:p>
    <w:p w14:paraId="5C6351BD" w14:textId="77777777" w:rsidR="00DD3C18" w:rsidRPr="005F232B" w:rsidRDefault="00DD3C18" w:rsidP="00B40E8C">
      <w:pPr>
        <w:pStyle w:val="ListParagraph"/>
        <w:numPr>
          <w:ilvl w:val="0"/>
          <w:numId w:val="1192"/>
        </w:numPr>
        <w:spacing w:after="120"/>
        <w:ind w:left="714" w:hanging="357"/>
        <w:contextualSpacing w:val="0"/>
        <w:jc w:val="both"/>
        <w:rPr>
          <w:sz w:val="24"/>
          <w:szCs w:val="24"/>
        </w:rPr>
      </w:pPr>
      <w:r w:rsidRPr="005F232B">
        <w:rPr>
          <w:sz w:val="24"/>
          <w:szCs w:val="24"/>
        </w:rPr>
        <w:t>Für die Sauce die Zwiebel, die Karotte und den Knollensellerie schälen und in etwa 1 cm große Würfel schneiden, Das Öl in einer Pfanne erhitzen und das Gemüse darin andünsten. Den Puderzucker in einem Topf bei mittlerer Hitze hell karamellisieren. Das Tomatenmark unterrühren und leicht anbräunen. Die Hälfte des Rotweins dazugießen und sirupartig einköcheln lassen. Den restlichen Rotwein hinzufügen und ebenfalls einköcheln lassen. Die gebräunten Knochen, das angedünstete Gemüse sowie die beiseitegestellte Brühe bis auf 5 EL unterrühren und alles knapp unter dem Siedepunkt 1 Stunde ziehen lassen.</w:t>
      </w:r>
    </w:p>
    <w:p w14:paraId="6943A08B" w14:textId="77777777" w:rsidR="00DD3C18" w:rsidRPr="005F232B" w:rsidRDefault="00DD3C18" w:rsidP="00B40E8C">
      <w:pPr>
        <w:pStyle w:val="ListParagraph"/>
        <w:numPr>
          <w:ilvl w:val="0"/>
          <w:numId w:val="1192"/>
        </w:numPr>
        <w:spacing w:after="120"/>
        <w:ind w:left="714" w:hanging="357"/>
        <w:contextualSpacing w:val="0"/>
        <w:jc w:val="both"/>
        <w:rPr>
          <w:sz w:val="24"/>
          <w:szCs w:val="24"/>
        </w:rPr>
      </w:pPr>
      <w:r w:rsidRPr="005F232B">
        <w:rPr>
          <w:sz w:val="24"/>
          <w:szCs w:val="24"/>
        </w:rPr>
        <w:t>Die Sauce durch ein feines Sieb in einen Topf gießen und auf die Hälfte einköcheln lassen. Die Speisestärke mit wenig kaltem Wasser glattrühren, unter Rühren in die Sauce geben und 2 Minuten leicht köcheln lassen. Majoran, Petersilie, Ingwer, Knoblauch und Orangenschale hinzufügen, kurz ziehen lassen und wieder entfernen. Etwas Bratfett von der Ente und die Butter unter die Sauce rühren und mit Salz abschmecken.</w:t>
      </w:r>
    </w:p>
    <w:p w14:paraId="6272E004" w14:textId="77777777" w:rsidR="00DD3C18" w:rsidRDefault="00DD3C18" w:rsidP="00B40E8C">
      <w:pPr>
        <w:pStyle w:val="ListParagraph"/>
        <w:numPr>
          <w:ilvl w:val="0"/>
          <w:numId w:val="1192"/>
        </w:numPr>
        <w:spacing w:after="120"/>
        <w:ind w:left="714" w:hanging="357"/>
        <w:contextualSpacing w:val="0"/>
        <w:jc w:val="both"/>
        <w:rPr>
          <w:sz w:val="24"/>
          <w:szCs w:val="24"/>
        </w:rPr>
      </w:pPr>
      <w:r w:rsidRPr="005F232B">
        <w:rPr>
          <w:sz w:val="24"/>
          <w:szCs w:val="24"/>
        </w:rPr>
        <w:t xml:space="preserve">Den Backofengrill einschalten. Die </w:t>
      </w:r>
      <w:r>
        <w:rPr>
          <w:sz w:val="24"/>
          <w:szCs w:val="24"/>
        </w:rPr>
        <w:t>E</w:t>
      </w:r>
      <w:r w:rsidRPr="005F232B">
        <w:rPr>
          <w:sz w:val="24"/>
          <w:szCs w:val="24"/>
        </w:rPr>
        <w:t>ntenbrüste und -keulen mit der Hautseite nach oben auf ein Backblech legen und die übrigen 5 EL Brühe dazugeben. Das Entenfleisch im Ofen auf der untersten Schiene 10 bis 15 Minuten kross braten. Die Entenbrüste und -keulen mit der Sauce auf den Tellern anrichten. Dazu passen Knödel.</w:t>
      </w:r>
    </w:p>
    <w:p w14:paraId="6C08EC64" w14:textId="77777777" w:rsidR="00DD3C18" w:rsidRDefault="00DD3C18" w:rsidP="00DD3C18">
      <w:pPr>
        <w:jc w:val="both"/>
        <w:rPr>
          <w:sz w:val="24"/>
          <w:szCs w:val="24"/>
        </w:rPr>
      </w:pPr>
    </w:p>
    <w:p w14:paraId="2D61AA98" w14:textId="77777777" w:rsidR="00DD3C18" w:rsidRPr="005F232B" w:rsidRDefault="00DD3C18" w:rsidP="00DD3C18">
      <w:pPr>
        <w:jc w:val="both"/>
        <w:rPr>
          <w:sz w:val="24"/>
          <w:szCs w:val="24"/>
        </w:rPr>
      </w:pPr>
      <w:r>
        <w:rPr>
          <w:sz w:val="24"/>
          <w:szCs w:val="24"/>
        </w:rPr>
        <w:t>Kommentar:</w:t>
      </w:r>
      <w:r>
        <w:rPr>
          <w:sz w:val="24"/>
          <w:szCs w:val="24"/>
        </w:rPr>
        <w:tab/>
        <w:t xml:space="preserve">Das könnte ich nie kochen </w:t>
      </w:r>
      <w:r w:rsidRPr="005F232B">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16DA6336" w14:textId="77777777" w:rsidR="00DD3C18" w:rsidRDefault="00DD3C18" w:rsidP="00DD3C18">
      <w:pPr>
        <w:rPr>
          <w:sz w:val="24"/>
          <w:szCs w:val="24"/>
        </w:rPr>
      </w:pPr>
      <w:r>
        <w:rPr>
          <w:sz w:val="24"/>
          <w:szCs w:val="24"/>
        </w:rPr>
        <w:br w:type="page"/>
      </w:r>
    </w:p>
    <w:p w14:paraId="6200371D" w14:textId="4C6D6FE8" w:rsidR="005C1D2E" w:rsidRDefault="005C1D2E" w:rsidP="003C31A5">
      <w:pPr>
        <w:pStyle w:val="Heading1"/>
      </w:pPr>
      <w:r>
        <w:lastRenderedPageBreak/>
        <w:t>Abendbrot</w:t>
      </w:r>
    </w:p>
    <w:p w14:paraId="6DADCA93" w14:textId="77777777" w:rsidR="005C1D2E" w:rsidRDefault="005C1D2E">
      <w:pPr>
        <w:rPr>
          <w:sz w:val="24"/>
          <w:szCs w:val="24"/>
        </w:rPr>
      </w:pPr>
      <w:r>
        <w:rPr>
          <w:sz w:val="24"/>
          <w:szCs w:val="24"/>
        </w:rPr>
        <w:br w:type="page"/>
      </w:r>
    </w:p>
    <w:p w14:paraId="2F9718CB" w14:textId="2A9E4778" w:rsidR="000739F9" w:rsidRDefault="00870A48" w:rsidP="000739F9">
      <w:pPr>
        <w:pStyle w:val="Heading2"/>
        <w:spacing w:after="240"/>
      </w:pPr>
      <w:r>
        <w:lastRenderedPageBreak/>
        <w:t xml:space="preserve">Eier und Tomaten - </w:t>
      </w:r>
      <w:r w:rsidR="000739F9">
        <w:t>Jaja i pomidore</w:t>
      </w:r>
      <w:r w:rsidR="000739F9">
        <w:rPr>
          <w:rStyle w:val="FootnoteReference"/>
        </w:rPr>
        <w:footnoteReference w:id="658"/>
      </w:r>
    </w:p>
    <w:p w14:paraId="529EF6C4" w14:textId="77777777" w:rsidR="000739F9" w:rsidRDefault="000739F9" w:rsidP="000739F9">
      <w:pPr>
        <w:rPr>
          <w:sz w:val="24"/>
          <w:szCs w:val="24"/>
        </w:rPr>
      </w:pPr>
      <w:r w:rsidRPr="00C30791">
        <w:rPr>
          <w:sz w:val="24"/>
          <w:szCs w:val="24"/>
          <w:u w:val="single"/>
        </w:rPr>
        <w:t xml:space="preserve">Zutaten </w:t>
      </w:r>
      <w:r>
        <w:rPr>
          <w:sz w:val="24"/>
          <w:szCs w:val="24"/>
        </w:rPr>
        <w:t>(für 2 – 3 Portionen):</w:t>
      </w:r>
    </w:p>
    <w:p w14:paraId="376DA0EF" w14:textId="77777777" w:rsidR="000739F9" w:rsidRDefault="000739F9" w:rsidP="000739F9">
      <w:pPr>
        <w:rPr>
          <w:sz w:val="24"/>
          <w:szCs w:val="24"/>
        </w:rPr>
      </w:pPr>
      <w:r>
        <w:rPr>
          <w:sz w:val="24"/>
          <w:szCs w:val="24"/>
        </w:rPr>
        <w:t>1 kg Fleisch- oder Flaschentomaten (sehr gute!)</w:t>
      </w:r>
    </w:p>
    <w:p w14:paraId="03C3C19A" w14:textId="77777777" w:rsidR="000739F9" w:rsidRDefault="000739F9" w:rsidP="000739F9">
      <w:pPr>
        <w:rPr>
          <w:sz w:val="24"/>
          <w:szCs w:val="24"/>
        </w:rPr>
      </w:pPr>
      <w:r>
        <w:rPr>
          <w:sz w:val="24"/>
          <w:szCs w:val="24"/>
        </w:rPr>
        <w:t>Etwas Olivenöl</w:t>
      </w:r>
    </w:p>
    <w:p w14:paraId="07E6DD15" w14:textId="77777777" w:rsidR="000739F9" w:rsidRDefault="000739F9" w:rsidP="000739F9">
      <w:pPr>
        <w:rPr>
          <w:sz w:val="24"/>
          <w:szCs w:val="24"/>
        </w:rPr>
      </w:pPr>
      <w:r>
        <w:rPr>
          <w:sz w:val="24"/>
          <w:szCs w:val="24"/>
        </w:rPr>
        <w:t>1 TL Salz</w:t>
      </w:r>
    </w:p>
    <w:p w14:paraId="3EBC2195" w14:textId="77777777" w:rsidR="000739F9" w:rsidRDefault="000739F9" w:rsidP="000739F9">
      <w:pPr>
        <w:rPr>
          <w:sz w:val="24"/>
          <w:szCs w:val="24"/>
        </w:rPr>
      </w:pPr>
      <w:r>
        <w:rPr>
          <w:sz w:val="24"/>
          <w:szCs w:val="24"/>
        </w:rPr>
        <w:t>1 TL Zucker</w:t>
      </w:r>
    </w:p>
    <w:p w14:paraId="52611863" w14:textId="77777777" w:rsidR="000739F9" w:rsidRDefault="000739F9" w:rsidP="000739F9">
      <w:pPr>
        <w:rPr>
          <w:sz w:val="24"/>
          <w:szCs w:val="24"/>
        </w:rPr>
      </w:pPr>
      <w:r>
        <w:rPr>
          <w:sz w:val="24"/>
          <w:szCs w:val="24"/>
        </w:rPr>
        <w:t>4 mittelgroße Eier</w:t>
      </w:r>
    </w:p>
    <w:p w14:paraId="71F15DD6" w14:textId="77777777" w:rsidR="000739F9" w:rsidRDefault="000739F9" w:rsidP="000739F9">
      <w:pPr>
        <w:rPr>
          <w:sz w:val="24"/>
          <w:szCs w:val="24"/>
        </w:rPr>
      </w:pPr>
      <w:r>
        <w:rPr>
          <w:sz w:val="24"/>
          <w:szCs w:val="24"/>
        </w:rPr>
        <w:t>Baguette, Ciabatta oder Fladenbrot</w:t>
      </w:r>
    </w:p>
    <w:p w14:paraId="53A9CCB5" w14:textId="77777777" w:rsidR="000739F9" w:rsidRDefault="000739F9" w:rsidP="000739F9">
      <w:pPr>
        <w:rPr>
          <w:sz w:val="24"/>
          <w:szCs w:val="24"/>
        </w:rPr>
      </w:pPr>
    </w:p>
    <w:p w14:paraId="341F203C" w14:textId="77777777" w:rsidR="000739F9" w:rsidRDefault="000739F9" w:rsidP="000739F9">
      <w:pPr>
        <w:rPr>
          <w:sz w:val="24"/>
          <w:szCs w:val="24"/>
        </w:rPr>
      </w:pPr>
      <w:r>
        <w:rPr>
          <w:sz w:val="24"/>
          <w:szCs w:val="24"/>
        </w:rPr>
        <w:t>Zubereitung:</w:t>
      </w:r>
    </w:p>
    <w:p w14:paraId="29246787" w14:textId="77777777" w:rsidR="000739F9" w:rsidRPr="006B0DF6" w:rsidRDefault="000739F9" w:rsidP="00B40E8C">
      <w:pPr>
        <w:pStyle w:val="ListParagraph"/>
        <w:numPr>
          <w:ilvl w:val="0"/>
          <w:numId w:val="1293"/>
        </w:numPr>
        <w:spacing w:after="120"/>
        <w:ind w:left="714" w:hanging="357"/>
        <w:contextualSpacing w:val="0"/>
        <w:jc w:val="both"/>
        <w:rPr>
          <w:sz w:val="24"/>
          <w:szCs w:val="24"/>
        </w:rPr>
      </w:pPr>
      <w:r w:rsidRPr="006B0DF6">
        <w:rPr>
          <w:sz w:val="24"/>
          <w:szCs w:val="24"/>
        </w:rPr>
        <w:t>Den Strunk der Tomaten großzügig entfernen und die Tomaten kreuzförmig einschneiden. Um die Tomaten zu häuten, etwa 1,5 l Wasser kochen. Tomaten in einer Schüssel oder einem Topf mit dem kochenden Wasser vollständig übergießen. Etwa 1 Minute im heißen Wasser lassen. Dann in kaltem Wasser abschrecken. Nun lässt sich die Haut leicht abziehen. Tomaten grob schneiden.</w:t>
      </w:r>
    </w:p>
    <w:p w14:paraId="74A475B0" w14:textId="77777777" w:rsidR="000739F9" w:rsidRPr="006B0DF6" w:rsidRDefault="000739F9" w:rsidP="00B40E8C">
      <w:pPr>
        <w:pStyle w:val="ListParagraph"/>
        <w:numPr>
          <w:ilvl w:val="0"/>
          <w:numId w:val="1293"/>
        </w:numPr>
        <w:spacing w:after="120"/>
        <w:ind w:left="714" w:hanging="357"/>
        <w:contextualSpacing w:val="0"/>
        <w:jc w:val="both"/>
        <w:rPr>
          <w:sz w:val="24"/>
          <w:szCs w:val="24"/>
        </w:rPr>
      </w:pPr>
      <w:r w:rsidRPr="006B0DF6">
        <w:rPr>
          <w:sz w:val="24"/>
          <w:szCs w:val="24"/>
        </w:rPr>
        <w:t>In einer hohen Pfanne etwas Olivenöl erhitzen, die Tomaten und je einen TL Salz und Zucker hinzugeben. Bei mittlerer Hitze ca. 30 bis 40 Minuten köcheln lassen, bis die Soße gut eingedickt ist.</w:t>
      </w:r>
    </w:p>
    <w:p w14:paraId="6443E45C" w14:textId="77777777" w:rsidR="000739F9" w:rsidRPr="006B0DF6" w:rsidRDefault="000739F9" w:rsidP="00B40E8C">
      <w:pPr>
        <w:pStyle w:val="ListParagraph"/>
        <w:numPr>
          <w:ilvl w:val="0"/>
          <w:numId w:val="1293"/>
        </w:numPr>
        <w:spacing w:after="120"/>
        <w:ind w:left="714" w:hanging="357"/>
        <w:contextualSpacing w:val="0"/>
        <w:jc w:val="both"/>
        <w:rPr>
          <w:sz w:val="24"/>
          <w:szCs w:val="24"/>
        </w:rPr>
      </w:pPr>
      <w:r w:rsidRPr="006B0DF6">
        <w:rPr>
          <w:sz w:val="24"/>
          <w:szCs w:val="24"/>
        </w:rPr>
        <w:t>Die Eier aufschlagen, nur leicht verkleppern. Man sollte noch gut Eigelb und Eiweiß unterscheiden können. Eier in die Soße geben und vorsichtig unterheben. Bei niedriger Hitze 3 – 5 Minuten stocken lassen. Hin und wieder vorsichtig umrühren. Nicht zu oft, damit größere Stücke Ei erkennbar bleiben.</w:t>
      </w:r>
    </w:p>
    <w:p w14:paraId="1B9C8E57" w14:textId="77777777" w:rsidR="000739F9" w:rsidRPr="006B0DF6" w:rsidRDefault="000739F9" w:rsidP="00B40E8C">
      <w:pPr>
        <w:pStyle w:val="ListParagraph"/>
        <w:numPr>
          <w:ilvl w:val="0"/>
          <w:numId w:val="1293"/>
        </w:numPr>
        <w:spacing w:after="120"/>
        <w:ind w:left="714" w:hanging="357"/>
        <w:contextualSpacing w:val="0"/>
        <w:jc w:val="both"/>
        <w:rPr>
          <w:sz w:val="24"/>
          <w:szCs w:val="24"/>
        </w:rPr>
      </w:pPr>
      <w:r w:rsidRPr="006B0DF6">
        <w:rPr>
          <w:sz w:val="24"/>
          <w:szCs w:val="24"/>
        </w:rPr>
        <w:t>In Schalen verteilen und mit etwas Olivenöl begießen. Man braucht kein Besteck, sondern dippt das Brot ins Gericht.</w:t>
      </w:r>
    </w:p>
    <w:p w14:paraId="600D6F2D" w14:textId="77777777" w:rsidR="000739F9" w:rsidRDefault="000739F9" w:rsidP="000739F9">
      <w:pPr>
        <w:rPr>
          <w:sz w:val="24"/>
          <w:szCs w:val="24"/>
        </w:rPr>
      </w:pPr>
      <w:r>
        <w:rPr>
          <w:sz w:val="24"/>
          <w:szCs w:val="24"/>
        </w:rPr>
        <w:br w:type="page"/>
      </w:r>
    </w:p>
    <w:p w14:paraId="2C508969" w14:textId="024F7ED8" w:rsidR="00173D15" w:rsidRDefault="00173D15" w:rsidP="00173D15">
      <w:pPr>
        <w:pStyle w:val="Heading2"/>
        <w:spacing w:after="240"/>
      </w:pPr>
      <w:r>
        <w:lastRenderedPageBreak/>
        <w:t>Burger Pariser Art mit Brie und Schalotten</w:t>
      </w:r>
      <w:r w:rsidR="00211E4C">
        <w:rPr>
          <w:rStyle w:val="FootnoteReference"/>
        </w:rPr>
        <w:footnoteReference w:id="659"/>
      </w:r>
      <w:r>
        <w:t xml:space="preserve"> </w:t>
      </w:r>
    </w:p>
    <w:p w14:paraId="28B449AD" w14:textId="77777777" w:rsidR="00173D15" w:rsidRDefault="00173D15" w:rsidP="00173D15">
      <w:pPr>
        <w:rPr>
          <w:sz w:val="24"/>
          <w:szCs w:val="24"/>
        </w:rPr>
      </w:pPr>
      <w:r w:rsidRPr="00944668">
        <w:rPr>
          <w:sz w:val="24"/>
          <w:szCs w:val="24"/>
          <w:u w:val="single"/>
        </w:rPr>
        <w:t>Zutaten</w:t>
      </w:r>
      <w:r>
        <w:rPr>
          <w:sz w:val="24"/>
          <w:szCs w:val="24"/>
        </w:rPr>
        <w:t xml:space="preserve"> (für 4 Portionen)</w:t>
      </w:r>
    </w:p>
    <w:p w14:paraId="277B4518" w14:textId="77777777" w:rsidR="00173D15" w:rsidRDefault="00173D15" w:rsidP="00173D15">
      <w:pPr>
        <w:rPr>
          <w:sz w:val="24"/>
          <w:szCs w:val="24"/>
        </w:rPr>
      </w:pPr>
      <w:r>
        <w:rPr>
          <w:sz w:val="24"/>
          <w:szCs w:val="24"/>
        </w:rPr>
        <w:t>125 g in feine Ringe geschnittene Schalotten</w:t>
      </w:r>
    </w:p>
    <w:p w14:paraId="3F167BFE" w14:textId="77777777" w:rsidR="00173D15" w:rsidRDefault="00173D15" w:rsidP="00173D15">
      <w:pPr>
        <w:rPr>
          <w:sz w:val="24"/>
          <w:szCs w:val="24"/>
        </w:rPr>
      </w:pPr>
      <w:r>
        <w:rPr>
          <w:sz w:val="24"/>
          <w:szCs w:val="24"/>
        </w:rPr>
        <w:t>2 EL Olivenöl</w:t>
      </w:r>
    </w:p>
    <w:p w14:paraId="5C9F83AE" w14:textId="77777777" w:rsidR="00173D15" w:rsidRDefault="00173D15" w:rsidP="00173D15">
      <w:pPr>
        <w:rPr>
          <w:sz w:val="24"/>
          <w:szCs w:val="24"/>
        </w:rPr>
      </w:pPr>
      <w:r>
        <w:rPr>
          <w:sz w:val="24"/>
          <w:szCs w:val="24"/>
        </w:rPr>
        <w:t>700 g Rinderhack</w:t>
      </w:r>
    </w:p>
    <w:p w14:paraId="6E8BA431" w14:textId="77777777" w:rsidR="00173D15" w:rsidRDefault="00173D15" w:rsidP="00173D15">
      <w:pPr>
        <w:rPr>
          <w:sz w:val="24"/>
          <w:szCs w:val="24"/>
        </w:rPr>
      </w:pPr>
      <w:r>
        <w:rPr>
          <w:sz w:val="24"/>
          <w:szCs w:val="24"/>
        </w:rPr>
        <w:t>3 EL Semmelbrösel</w:t>
      </w:r>
    </w:p>
    <w:p w14:paraId="7E26E0E9" w14:textId="77777777" w:rsidR="00173D15" w:rsidRDefault="00173D15" w:rsidP="00173D15">
      <w:pPr>
        <w:rPr>
          <w:sz w:val="24"/>
          <w:szCs w:val="24"/>
        </w:rPr>
      </w:pPr>
      <w:r>
        <w:rPr>
          <w:sz w:val="24"/>
          <w:szCs w:val="24"/>
        </w:rPr>
        <w:t>3 EL Brühe</w:t>
      </w:r>
    </w:p>
    <w:p w14:paraId="348F4740" w14:textId="77777777" w:rsidR="00173D15" w:rsidRDefault="00173D15" w:rsidP="00173D15">
      <w:pPr>
        <w:rPr>
          <w:sz w:val="24"/>
          <w:szCs w:val="24"/>
        </w:rPr>
      </w:pPr>
      <w:r>
        <w:rPr>
          <w:sz w:val="24"/>
          <w:szCs w:val="24"/>
        </w:rPr>
        <w:t>1 TL grobes Meersalz</w:t>
      </w:r>
    </w:p>
    <w:p w14:paraId="77AD3EC9" w14:textId="77777777" w:rsidR="00173D15" w:rsidRDefault="00173D15" w:rsidP="00173D15">
      <w:pPr>
        <w:rPr>
          <w:sz w:val="24"/>
          <w:szCs w:val="24"/>
        </w:rPr>
      </w:pPr>
      <w:r>
        <w:rPr>
          <w:sz w:val="24"/>
          <w:szCs w:val="24"/>
        </w:rPr>
        <w:t>½ TL Pfeffer</w:t>
      </w:r>
    </w:p>
    <w:p w14:paraId="4C4E8B5F" w14:textId="77777777" w:rsidR="00173D15" w:rsidRDefault="00173D15" w:rsidP="00173D15">
      <w:pPr>
        <w:rPr>
          <w:sz w:val="24"/>
          <w:szCs w:val="24"/>
        </w:rPr>
      </w:pPr>
      <w:r>
        <w:rPr>
          <w:sz w:val="24"/>
          <w:szCs w:val="24"/>
        </w:rPr>
        <w:t>50 g Brie</w:t>
      </w:r>
    </w:p>
    <w:p w14:paraId="7C459A25" w14:textId="77777777" w:rsidR="00173D15" w:rsidRDefault="00173D15" w:rsidP="00173D15">
      <w:pPr>
        <w:rPr>
          <w:sz w:val="24"/>
          <w:szCs w:val="24"/>
        </w:rPr>
      </w:pPr>
      <w:r>
        <w:rPr>
          <w:sz w:val="24"/>
          <w:szCs w:val="24"/>
        </w:rPr>
        <w:t>4 runde Brötchen</w:t>
      </w:r>
    </w:p>
    <w:p w14:paraId="15376718" w14:textId="77777777" w:rsidR="00173D15" w:rsidRDefault="00173D15" w:rsidP="00173D15">
      <w:pPr>
        <w:rPr>
          <w:sz w:val="24"/>
          <w:szCs w:val="24"/>
        </w:rPr>
      </w:pPr>
      <w:r>
        <w:rPr>
          <w:sz w:val="24"/>
          <w:szCs w:val="24"/>
        </w:rPr>
        <w:t>5 EL körniger Senf</w:t>
      </w:r>
    </w:p>
    <w:p w14:paraId="097ABBB2" w14:textId="77777777" w:rsidR="00173D15" w:rsidRDefault="00173D15" w:rsidP="00173D15">
      <w:pPr>
        <w:rPr>
          <w:sz w:val="24"/>
          <w:szCs w:val="24"/>
        </w:rPr>
      </w:pPr>
      <w:r>
        <w:rPr>
          <w:sz w:val="24"/>
          <w:szCs w:val="24"/>
        </w:rPr>
        <w:t>2 Handvoll Rucolablätter</w:t>
      </w:r>
    </w:p>
    <w:p w14:paraId="447F4314" w14:textId="77777777" w:rsidR="00173D15" w:rsidRDefault="00173D15" w:rsidP="00173D15">
      <w:pPr>
        <w:rPr>
          <w:sz w:val="24"/>
          <w:szCs w:val="24"/>
        </w:rPr>
      </w:pPr>
      <w:r>
        <w:rPr>
          <w:sz w:val="24"/>
          <w:szCs w:val="24"/>
        </w:rPr>
        <w:t>1 Grill</w:t>
      </w:r>
    </w:p>
    <w:p w14:paraId="613D1E92" w14:textId="77777777" w:rsidR="00173D15" w:rsidRDefault="00173D15" w:rsidP="00173D15">
      <w:pPr>
        <w:rPr>
          <w:sz w:val="24"/>
          <w:szCs w:val="24"/>
        </w:rPr>
      </w:pPr>
    </w:p>
    <w:p w14:paraId="00CAABBF" w14:textId="77777777" w:rsidR="00173D15" w:rsidRDefault="00173D15" w:rsidP="00173D15">
      <w:pPr>
        <w:rPr>
          <w:sz w:val="24"/>
          <w:szCs w:val="24"/>
        </w:rPr>
      </w:pPr>
      <w:r>
        <w:rPr>
          <w:sz w:val="24"/>
          <w:szCs w:val="24"/>
        </w:rPr>
        <w:t>Zubereitung:</w:t>
      </w:r>
    </w:p>
    <w:p w14:paraId="7A2B76A8" w14:textId="77777777" w:rsidR="00173D15" w:rsidRPr="008A5618" w:rsidRDefault="00173D15" w:rsidP="00B40E8C">
      <w:pPr>
        <w:pStyle w:val="ListParagraph"/>
        <w:numPr>
          <w:ilvl w:val="0"/>
          <w:numId w:val="875"/>
        </w:numPr>
        <w:spacing w:after="120"/>
        <w:ind w:left="714" w:hanging="357"/>
        <w:contextualSpacing w:val="0"/>
        <w:jc w:val="both"/>
        <w:rPr>
          <w:sz w:val="24"/>
          <w:szCs w:val="24"/>
        </w:rPr>
      </w:pPr>
      <w:r w:rsidRPr="008A5618">
        <w:rPr>
          <w:sz w:val="24"/>
          <w:szCs w:val="24"/>
        </w:rPr>
        <w:t>Schalotten und Öl in eine mittelgroße Bratpfanne geben und auf niedriger Stufe unter häufigem Rühren etwa 20 Minuten sanft bräunen. Vom Herd nehmen und auf Zimmertemperatur abkühlen lassen.</w:t>
      </w:r>
    </w:p>
    <w:p w14:paraId="7073F4AE" w14:textId="77777777" w:rsidR="00173D15" w:rsidRPr="008A5618" w:rsidRDefault="00173D15" w:rsidP="00B40E8C">
      <w:pPr>
        <w:pStyle w:val="ListParagraph"/>
        <w:numPr>
          <w:ilvl w:val="0"/>
          <w:numId w:val="875"/>
        </w:numPr>
        <w:spacing w:after="120"/>
        <w:ind w:left="714" w:hanging="357"/>
        <w:contextualSpacing w:val="0"/>
        <w:jc w:val="both"/>
        <w:rPr>
          <w:sz w:val="24"/>
          <w:szCs w:val="24"/>
        </w:rPr>
      </w:pPr>
      <w:r w:rsidRPr="008A5618">
        <w:rPr>
          <w:sz w:val="24"/>
          <w:szCs w:val="24"/>
        </w:rPr>
        <w:t>Den Grill für direkte starke Hitze vorbereiten. Zutaten für die Burger in einer großen Schüssel behutsam vermischen und daraus 4 Burger von gleicher Größe und Dicke formen. In die Mitte jedes Burgers eine Vertiefung für den Käse drücken.</w:t>
      </w:r>
    </w:p>
    <w:p w14:paraId="2B7EA0F0" w14:textId="77777777" w:rsidR="00173D15" w:rsidRPr="008A5618" w:rsidRDefault="00173D15" w:rsidP="00B40E8C">
      <w:pPr>
        <w:pStyle w:val="ListParagraph"/>
        <w:numPr>
          <w:ilvl w:val="0"/>
          <w:numId w:val="875"/>
        </w:numPr>
        <w:spacing w:after="120"/>
        <w:ind w:left="714" w:hanging="357"/>
        <w:contextualSpacing w:val="0"/>
        <w:jc w:val="both"/>
        <w:rPr>
          <w:sz w:val="24"/>
          <w:szCs w:val="24"/>
        </w:rPr>
      </w:pPr>
      <w:r w:rsidRPr="008A5618">
        <w:rPr>
          <w:sz w:val="24"/>
          <w:szCs w:val="24"/>
        </w:rPr>
        <w:t xml:space="preserve">Die Rinde des Bries nach Belieben abschneiden. In jeden Burger etwa 10 g Käse drücken und gut verschließen. Der Käse sollte oben und unten von mindestens 8 mm Hackfleisch umschlossen sein, damit er beim Grillen nicht ausfließt. </w:t>
      </w:r>
    </w:p>
    <w:p w14:paraId="33F0D60E" w14:textId="77777777" w:rsidR="00173D15" w:rsidRPr="008A5618" w:rsidRDefault="00173D15" w:rsidP="00B40E8C">
      <w:pPr>
        <w:pStyle w:val="ListParagraph"/>
        <w:numPr>
          <w:ilvl w:val="0"/>
          <w:numId w:val="875"/>
        </w:numPr>
        <w:spacing w:after="120"/>
        <w:ind w:left="714" w:hanging="357"/>
        <w:contextualSpacing w:val="0"/>
        <w:jc w:val="both"/>
        <w:rPr>
          <w:sz w:val="24"/>
          <w:szCs w:val="24"/>
        </w:rPr>
      </w:pPr>
      <w:r w:rsidRPr="008A5618">
        <w:rPr>
          <w:sz w:val="24"/>
          <w:szCs w:val="24"/>
        </w:rPr>
        <w:t xml:space="preserve">Den Grillrost mit </w:t>
      </w:r>
      <w:r>
        <w:rPr>
          <w:sz w:val="24"/>
          <w:szCs w:val="24"/>
        </w:rPr>
        <w:t>d</w:t>
      </w:r>
      <w:r w:rsidRPr="008A5618">
        <w:rPr>
          <w:sz w:val="24"/>
          <w:szCs w:val="24"/>
        </w:rPr>
        <w:t>er Bürste reinigen. Die Burger über direkter starker Hitze bei geschlossenem Deckel 8 – 10 Minuten grillen, bis sie halb durch sind. Einmal wenden, sobald sie sie sich vom Rost lösen lassen. Während der letzten Grillminute die Brötchen mit der Schnittfläche nach unten über direkter Hitze rösten.</w:t>
      </w:r>
    </w:p>
    <w:p w14:paraId="395099C6" w14:textId="77777777" w:rsidR="00173D15" w:rsidRDefault="00173D15" w:rsidP="00B40E8C">
      <w:pPr>
        <w:pStyle w:val="ListParagraph"/>
        <w:numPr>
          <w:ilvl w:val="0"/>
          <w:numId w:val="875"/>
        </w:numPr>
        <w:spacing w:after="120"/>
        <w:ind w:left="714" w:hanging="357"/>
        <w:contextualSpacing w:val="0"/>
        <w:jc w:val="both"/>
        <w:rPr>
          <w:sz w:val="24"/>
          <w:szCs w:val="24"/>
        </w:rPr>
      </w:pPr>
      <w:r w:rsidRPr="008A5618">
        <w:rPr>
          <w:sz w:val="24"/>
          <w:szCs w:val="24"/>
        </w:rPr>
        <w:t>Die unteren Brötchenhälften mit Senf bestreichen und mit Rucola, je 1 Burger und Schalotten belegen. Die oberen Brötchenhälften daraufsetzen und die Burger warm servieren.</w:t>
      </w:r>
    </w:p>
    <w:p w14:paraId="6FA39FBD" w14:textId="77777777" w:rsidR="00173D15" w:rsidRDefault="00173D15" w:rsidP="00173D15">
      <w:pPr>
        <w:pStyle w:val="Heading2"/>
        <w:spacing w:after="240"/>
      </w:pPr>
      <w:r>
        <w:lastRenderedPageBreak/>
        <w:t>Lammburger mit Olivenpaste und Ziegenkäse</w:t>
      </w:r>
    </w:p>
    <w:p w14:paraId="73340992" w14:textId="77777777" w:rsidR="00173D15" w:rsidRDefault="00173D15" w:rsidP="00173D15">
      <w:pPr>
        <w:jc w:val="both"/>
        <w:rPr>
          <w:sz w:val="24"/>
          <w:szCs w:val="24"/>
        </w:rPr>
      </w:pPr>
      <w:r w:rsidRPr="00944668">
        <w:rPr>
          <w:sz w:val="24"/>
          <w:szCs w:val="24"/>
          <w:u w:val="single"/>
        </w:rPr>
        <w:t>Zutaten</w:t>
      </w:r>
      <w:r>
        <w:rPr>
          <w:sz w:val="24"/>
          <w:szCs w:val="24"/>
        </w:rPr>
        <w:t xml:space="preserve"> (für 6 Portionen)</w:t>
      </w:r>
    </w:p>
    <w:p w14:paraId="2E60263E" w14:textId="77777777" w:rsidR="00173D15" w:rsidRPr="00944668" w:rsidRDefault="00173D15" w:rsidP="00173D15">
      <w:pPr>
        <w:jc w:val="both"/>
        <w:rPr>
          <w:i/>
          <w:iCs/>
          <w:sz w:val="24"/>
          <w:szCs w:val="24"/>
        </w:rPr>
      </w:pPr>
      <w:r w:rsidRPr="00944668">
        <w:rPr>
          <w:i/>
          <w:iCs/>
          <w:sz w:val="24"/>
          <w:szCs w:val="24"/>
        </w:rPr>
        <w:t>Für die Olivenpaste</w:t>
      </w:r>
    </w:p>
    <w:p w14:paraId="39A7EA45" w14:textId="77777777" w:rsidR="00173D15" w:rsidRDefault="00173D15" w:rsidP="00173D15">
      <w:pPr>
        <w:jc w:val="both"/>
        <w:rPr>
          <w:sz w:val="24"/>
          <w:szCs w:val="24"/>
        </w:rPr>
      </w:pPr>
      <w:r>
        <w:rPr>
          <w:sz w:val="24"/>
          <w:szCs w:val="24"/>
        </w:rPr>
        <w:t>1 Knoblauchzehe</w:t>
      </w:r>
    </w:p>
    <w:p w14:paraId="79D3396C" w14:textId="77777777" w:rsidR="00173D15" w:rsidRDefault="00173D15" w:rsidP="00173D15">
      <w:pPr>
        <w:jc w:val="both"/>
        <w:rPr>
          <w:sz w:val="24"/>
          <w:szCs w:val="24"/>
        </w:rPr>
      </w:pPr>
      <w:r>
        <w:rPr>
          <w:sz w:val="24"/>
          <w:szCs w:val="24"/>
        </w:rPr>
        <w:t>100 g schwarze Oliven, entsteint</w:t>
      </w:r>
    </w:p>
    <w:p w14:paraId="374ED4B4" w14:textId="77777777" w:rsidR="00173D15" w:rsidRDefault="00173D15" w:rsidP="00173D15">
      <w:pPr>
        <w:jc w:val="both"/>
        <w:rPr>
          <w:sz w:val="24"/>
          <w:szCs w:val="24"/>
        </w:rPr>
      </w:pPr>
      <w:r>
        <w:rPr>
          <w:sz w:val="24"/>
          <w:szCs w:val="24"/>
        </w:rPr>
        <w:t>100 g grüne Oliven, entsteint</w:t>
      </w:r>
    </w:p>
    <w:p w14:paraId="6642C997" w14:textId="77777777" w:rsidR="00173D15" w:rsidRDefault="00173D15" w:rsidP="00173D15">
      <w:pPr>
        <w:jc w:val="both"/>
        <w:rPr>
          <w:sz w:val="24"/>
          <w:szCs w:val="24"/>
        </w:rPr>
      </w:pPr>
      <w:r>
        <w:rPr>
          <w:sz w:val="24"/>
          <w:szCs w:val="24"/>
        </w:rPr>
        <w:t>2 EL kleine Kapern, abgespült</w:t>
      </w:r>
    </w:p>
    <w:p w14:paraId="2B3C9BA5" w14:textId="77777777" w:rsidR="00173D15" w:rsidRDefault="00173D15" w:rsidP="00173D15">
      <w:pPr>
        <w:jc w:val="both"/>
        <w:rPr>
          <w:sz w:val="24"/>
          <w:szCs w:val="24"/>
        </w:rPr>
      </w:pPr>
      <w:r>
        <w:rPr>
          <w:sz w:val="24"/>
          <w:szCs w:val="24"/>
        </w:rPr>
        <w:t>2 EL Olivenöl</w:t>
      </w:r>
    </w:p>
    <w:p w14:paraId="4F2BD119" w14:textId="77777777" w:rsidR="00173D15" w:rsidRDefault="00173D15" w:rsidP="00173D15">
      <w:pPr>
        <w:jc w:val="both"/>
        <w:rPr>
          <w:sz w:val="24"/>
          <w:szCs w:val="24"/>
        </w:rPr>
      </w:pPr>
      <w:r>
        <w:rPr>
          <w:sz w:val="24"/>
          <w:szCs w:val="24"/>
        </w:rPr>
        <w:t>½ TL Dijon-Senf</w:t>
      </w:r>
    </w:p>
    <w:p w14:paraId="5F0182D9" w14:textId="77777777" w:rsidR="00173D15" w:rsidRDefault="00173D15" w:rsidP="00173D15">
      <w:pPr>
        <w:jc w:val="both"/>
        <w:rPr>
          <w:sz w:val="24"/>
          <w:szCs w:val="24"/>
        </w:rPr>
      </w:pPr>
      <w:r>
        <w:rPr>
          <w:sz w:val="24"/>
          <w:szCs w:val="24"/>
        </w:rPr>
        <w:t>½ TL Kräuter der Provence</w:t>
      </w:r>
    </w:p>
    <w:p w14:paraId="5805A5B5" w14:textId="77777777" w:rsidR="00173D15" w:rsidRDefault="00173D15" w:rsidP="00173D15">
      <w:pPr>
        <w:jc w:val="both"/>
        <w:rPr>
          <w:sz w:val="24"/>
          <w:szCs w:val="24"/>
        </w:rPr>
      </w:pPr>
    </w:p>
    <w:p w14:paraId="6BB2F9A7" w14:textId="77777777" w:rsidR="00173D15" w:rsidRDefault="00173D15" w:rsidP="00173D15">
      <w:pPr>
        <w:jc w:val="both"/>
        <w:rPr>
          <w:sz w:val="24"/>
          <w:szCs w:val="24"/>
        </w:rPr>
      </w:pPr>
      <w:r>
        <w:rPr>
          <w:sz w:val="24"/>
          <w:szCs w:val="24"/>
        </w:rPr>
        <w:t>Für die Burger:</w:t>
      </w:r>
    </w:p>
    <w:p w14:paraId="4C2060E5" w14:textId="77777777" w:rsidR="00173D15" w:rsidRDefault="00173D15" w:rsidP="00173D15">
      <w:pPr>
        <w:jc w:val="both"/>
        <w:rPr>
          <w:sz w:val="24"/>
          <w:szCs w:val="24"/>
        </w:rPr>
      </w:pPr>
      <w:r>
        <w:rPr>
          <w:sz w:val="24"/>
          <w:szCs w:val="24"/>
        </w:rPr>
        <w:t>1 kg Hackfleisch vom Lamm</w:t>
      </w:r>
    </w:p>
    <w:p w14:paraId="11321A52" w14:textId="77777777" w:rsidR="00173D15" w:rsidRDefault="00173D15" w:rsidP="00173D15">
      <w:pPr>
        <w:jc w:val="both"/>
        <w:rPr>
          <w:sz w:val="24"/>
          <w:szCs w:val="24"/>
        </w:rPr>
      </w:pPr>
      <w:r>
        <w:rPr>
          <w:sz w:val="24"/>
          <w:szCs w:val="24"/>
        </w:rPr>
        <w:t>½ TL Kräuter der Provence</w:t>
      </w:r>
    </w:p>
    <w:p w14:paraId="4A286932" w14:textId="77777777" w:rsidR="00173D15" w:rsidRDefault="00173D15" w:rsidP="00173D15">
      <w:pPr>
        <w:jc w:val="both"/>
        <w:rPr>
          <w:sz w:val="24"/>
          <w:szCs w:val="24"/>
        </w:rPr>
      </w:pPr>
      <w:r>
        <w:rPr>
          <w:sz w:val="24"/>
          <w:szCs w:val="24"/>
        </w:rPr>
        <w:t>½ TL grobes Meersalz</w:t>
      </w:r>
    </w:p>
    <w:p w14:paraId="0B587FDB" w14:textId="77777777" w:rsidR="00173D15" w:rsidRDefault="00173D15" w:rsidP="00173D15">
      <w:pPr>
        <w:jc w:val="both"/>
        <w:rPr>
          <w:sz w:val="24"/>
          <w:szCs w:val="24"/>
        </w:rPr>
      </w:pPr>
      <w:r>
        <w:rPr>
          <w:sz w:val="24"/>
          <w:szCs w:val="24"/>
        </w:rPr>
        <w:t>½ TL schwarzer Pfeffer</w:t>
      </w:r>
    </w:p>
    <w:p w14:paraId="5D2D9C1F" w14:textId="77777777" w:rsidR="00173D15" w:rsidRDefault="00173D15" w:rsidP="00173D15">
      <w:pPr>
        <w:jc w:val="both"/>
        <w:rPr>
          <w:sz w:val="24"/>
          <w:szCs w:val="24"/>
        </w:rPr>
      </w:pPr>
      <w:r>
        <w:rPr>
          <w:sz w:val="24"/>
          <w:szCs w:val="24"/>
        </w:rPr>
        <w:t>150 g Ziegenkäse, zerkrümelt</w:t>
      </w:r>
    </w:p>
    <w:p w14:paraId="39CB2781" w14:textId="77777777" w:rsidR="00173D15" w:rsidRDefault="00173D15" w:rsidP="00173D15">
      <w:pPr>
        <w:jc w:val="both"/>
        <w:rPr>
          <w:sz w:val="24"/>
          <w:szCs w:val="24"/>
        </w:rPr>
      </w:pPr>
      <w:r>
        <w:rPr>
          <w:sz w:val="24"/>
          <w:szCs w:val="24"/>
        </w:rPr>
        <w:t>6 Hamburgerbrötchen</w:t>
      </w:r>
    </w:p>
    <w:p w14:paraId="41B75C53" w14:textId="77777777" w:rsidR="00173D15" w:rsidRDefault="00173D15" w:rsidP="00173D15">
      <w:pPr>
        <w:jc w:val="both"/>
        <w:rPr>
          <w:sz w:val="24"/>
          <w:szCs w:val="24"/>
        </w:rPr>
      </w:pPr>
      <w:r>
        <w:rPr>
          <w:sz w:val="24"/>
          <w:szCs w:val="24"/>
        </w:rPr>
        <w:t>3 Tomaten, in dünne Scheiben geschnitten</w:t>
      </w:r>
    </w:p>
    <w:p w14:paraId="325DBB8A" w14:textId="77777777" w:rsidR="00173D15" w:rsidRDefault="00173D15" w:rsidP="00173D15">
      <w:pPr>
        <w:jc w:val="both"/>
        <w:rPr>
          <w:sz w:val="24"/>
          <w:szCs w:val="24"/>
        </w:rPr>
      </w:pPr>
    </w:p>
    <w:p w14:paraId="50F05960" w14:textId="77777777" w:rsidR="00173D15" w:rsidRDefault="00173D15" w:rsidP="00173D15">
      <w:pPr>
        <w:jc w:val="both"/>
        <w:rPr>
          <w:sz w:val="24"/>
          <w:szCs w:val="24"/>
        </w:rPr>
      </w:pPr>
      <w:r>
        <w:rPr>
          <w:sz w:val="24"/>
          <w:szCs w:val="24"/>
        </w:rPr>
        <w:t>Zubereitung:</w:t>
      </w:r>
    </w:p>
    <w:p w14:paraId="2FA19337" w14:textId="77777777" w:rsidR="00173D15" w:rsidRPr="00A13CA7" w:rsidRDefault="00173D15" w:rsidP="00B40E8C">
      <w:pPr>
        <w:pStyle w:val="ListParagraph"/>
        <w:numPr>
          <w:ilvl w:val="0"/>
          <w:numId w:val="876"/>
        </w:numPr>
        <w:spacing w:after="120"/>
        <w:ind w:left="714" w:hanging="357"/>
        <w:contextualSpacing w:val="0"/>
        <w:jc w:val="both"/>
        <w:rPr>
          <w:sz w:val="24"/>
          <w:szCs w:val="24"/>
        </w:rPr>
      </w:pPr>
      <w:r w:rsidRPr="00A13CA7">
        <w:rPr>
          <w:sz w:val="24"/>
          <w:szCs w:val="24"/>
        </w:rPr>
        <w:t xml:space="preserve">Zutaten für die Paste pürieren. </w:t>
      </w:r>
    </w:p>
    <w:p w14:paraId="64996890" w14:textId="77777777" w:rsidR="00173D15" w:rsidRPr="00A13CA7" w:rsidRDefault="00173D15" w:rsidP="00B40E8C">
      <w:pPr>
        <w:pStyle w:val="ListParagraph"/>
        <w:numPr>
          <w:ilvl w:val="0"/>
          <w:numId w:val="876"/>
        </w:numPr>
        <w:spacing w:after="120"/>
        <w:ind w:left="714" w:hanging="357"/>
        <w:contextualSpacing w:val="0"/>
        <w:jc w:val="both"/>
        <w:rPr>
          <w:sz w:val="24"/>
          <w:szCs w:val="24"/>
        </w:rPr>
      </w:pPr>
      <w:r w:rsidRPr="00A13CA7">
        <w:rPr>
          <w:sz w:val="24"/>
          <w:szCs w:val="24"/>
        </w:rPr>
        <w:t xml:space="preserve">Den Grill für direkte starke Hitze vorbereiten. In einer großen Schüssel Lammfleisch, Kräuter, Salz und Pfeffer vorsichtig vermengen. Aus der Masse 6 möglichst gleichförmige Burger von 10 cm Durchmesser und 2 cm Dicke formen und mit einem Löffel eine etwa 2,5 cm breite Vertiefung in die Mitte jedes Burgers drücken. </w:t>
      </w:r>
    </w:p>
    <w:p w14:paraId="6C4D565E" w14:textId="77777777" w:rsidR="00173D15" w:rsidRPr="00A13CA7" w:rsidRDefault="00173D15" w:rsidP="00B40E8C">
      <w:pPr>
        <w:pStyle w:val="ListParagraph"/>
        <w:numPr>
          <w:ilvl w:val="0"/>
          <w:numId w:val="876"/>
        </w:numPr>
        <w:spacing w:after="120"/>
        <w:ind w:left="714" w:hanging="357"/>
        <w:contextualSpacing w:val="0"/>
        <w:jc w:val="both"/>
        <w:rPr>
          <w:sz w:val="24"/>
          <w:szCs w:val="24"/>
        </w:rPr>
      </w:pPr>
      <w:r w:rsidRPr="00A13CA7">
        <w:rPr>
          <w:sz w:val="24"/>
          <w:szCs w:val="24"/>
        </w:rPr>
        <w:t>Den Grillrost mit der Bürste reinigen. Die Burger über direkter starker Hitze bei geschlossenem Deckel 8 – 10 Minuten grillen, bis sie halb durch sind. Einmal wenden. Während der letzten Grillminute den Käse auf den Burgern weich werden lassen, gleichzeitig die Brötchen rösten.</w:t>
      </w:r>
    </w:p>
    <w:p w14:paraId="6DF7503A" w14:textId="77777777" w:rsidR="00173D15" w:rsidRPr="00A13CA7" w:rsidRDefault="00173D15" w:rsidP="00B40E8C">
      <w:pPr>
        <w:pStyle w:val="ListParagraph"/>
        <w:numPr>
          <w:ilvl w:val="0"/>
          <w:numId w:val="876"/>
        </w:numPr>
        <w:spacing w:after="120"/>
        <w:ind w:left="714" w:hanging="357"/>
        <w:contextualSpacing w:val="0"/>
        <w:jc w:val="both"/>
        <w:rPr>
          <w:sz w:val="24"/>
          <w:szCs w:val="24"/>
        </w:rPr>
      </w:pPr>
      <w:r w:rsidRPr="00A13CA7">
        <w:rPr>
          <w:sz w:val="24"/>
          <w:szCs w:val="24"/>
        </w:rPr>
        <w:t>Die Brötchen mit Tomatenscheiben belegen und die Burger sowie die Olivenpaste darauf anrichten. Warm servieren.</w:t>
      </w:r>
    </w:p>
    <w:p w14:paraId="43CDB97B" w14:textId="37EB2B31" w:rsidR="00173D15" w:rsidRDefault="00173D15" w:rsidP="00173D15">
      <w:pPr>
        <w:pStyle w:val="Heading2"/>
        <w:spacing w:after="240"/>
      </w:pPr>
      <w:r>
        <w:lastRenderedPageBreak/>
        <w:t>Klassischer Burger auf Roggenbrot</w:t>
      </w:r>
      <w:r w:rsidR="00892CE3">
        <w:rPr>
          <w:rStyle w:val="FootnoteReference"/>
        </w:rPr>
        <w:footnoteReference w:id="660"/>
      </w:r>
      <w:r>
        <w:t xml:space="preserve"> </w:t>
      </w:r>
    </w:p>
    <w:p w14:paraId="465179A0" w14:textId="77777777" w:rsidR="00173D15" w:rsidRDefault="00173D15" w:rsidP="00173D15">
      <w:pPr>
        <w:rPr>
          <w:sz w:val="24"/>
          <w:szCs w:val="24"/>
        </w:rPr>
      </w:pPr>
      <w:r w:rsidRPr="000C69F1">
        <w:rPr>
          <w:sz w:val="24"/>
          <w:szCs w:val="24"/>
          <w:u w:val="single"/>
        </w:rPr>
        <w:t>Zutaten</w:t>
      </w:r>
      <w:r>
        <w:rPr>
          <w:sz w:val="24"/>
          <w:szCs w:val="24"/>
        </w:rPr>
        <w:t xml:space="preserve"> (für 6 Portionen)</w:t>
      </w:r>
    </w:p>
    <w:p w14:paraId="3EB3D614" w14:textId="77777777" w:rsidR="00173D15" w:rsidRDefault="00173D15" w:rsidP="00173D15">
      <w:pPr>
        <w:rPr>
          <w:sz w:val="24"/>
          <w:szCs w:val="24"/>
        </w:rPr>
      </w:pPr>
      <w:r>
        <w:rPr>
          <w:sz w:val="24"/>
          <w:szCs w:val="24"/>
        </w:rPr>
        <w:t>3 EL Öl</w:t>
      </w:r>
    </w:p>
    <w:p w14:paraId="142886C6" w14:textId="77777777" w:rsidR="00173D15" w:rsidRDefault="00173D15" w:rsidP="00173D15">
      <w:pPr>
        <w:rPr>
          <w:sz w:val="24"/>
          <w:szCs w:val="24"/>
        </w:rPr>
      </w:pPr>
      <w:r>
        <w:rPr>
          <w:sz w:val="24"/>
          <w:szCs w:val="24"/>
        </w:rPr>
        <w:t>2 große Zwiebeln, halbiert und in feine Streifen geschnitten</w:t>
      </w:r>
    </w:p>
    <w:p w14:paraId="71C714AC" w14:textId="77777777" w:rsidR="00173D15" w:rsidRDefault="00173D15" w:rsidP="00173D15">
      <w:pPr>
        <w:rPr>
          <w:sz w:val="24"/>
          <w:szCs w:val="24"/>
        </w:rPr>
      </w:pPr>
      <w:r>
        <w:rPr>
          <w:sz w:val="24"/>
          <w:szCs w:val="24"/>
        </w:rPr>
        <w:t>½ TL Zucker</w:t>
      </w:r>
    </w:p>
    <w:p w14:paraId="7D70F3E8" w14:textId="77777777" w:rsidR="00173D15" w:rsidRDefault="00173D15" w:rsidP="00173D15">
      <w:pPr>
        <w:rPr>
          <w:sz w:val="24"/>
          <w:szCs w:val="24"/>
        </w:rPr>
      </w:pPr>
      <w:r>
        <w:rPr>
          <w:sz w:val="24"/>
          <w:szCs w:val="24"/>
        </w:rPr>
        <w:t>Grobes Meersalz</w:t>
      </w:r>
    </w:p>
    <w:p w14:paraId="7149FAFF" w14:textId="77777777" w:rsidR="00173D15" w:rsidRDefault="00173D15" w:rsidP="00173D15">
      <w:pPr>
        <w:rPr>
          <w:sz w:val="24"/>
          <w:szCs w:val="24"/>
        </w:rPr>
      </w:pPr>
      <w:r>
        <w:rPr>
          <w:sz w:val="24"/>
          <w:szCs w:val="24"/>
        </w:rPr>
        <w:t>60 g weiche Butter</w:t>
      </w:r>
    </w:p>
    <w:p w14:paraId="3E2F023F" w14:textId="77777777" w:rsidR="00173D15" w:rsidRDefault="00173D15" w:rsidP="00173D15">
      <w:pPr>
        <w:rPr>
          <w:sz w:val="24"/>
          <w:szCs w:val="24"/>
        </w:rPr>
      </w:pPr>
      <w:r>
        <w:rPr>
          <w:sz w:val="24"/>
          <w:szCs w:val="24"/>
        </w:rPr>
        <w:t>12 Scheiben Roggenbrot, ca. 1 cm dick</w:t>
      </w:r>
    </w:p>
    <w:p w14:paraId="2C75FD3C" w14:textId="77777777" w:rsidR="00173D15" w:rsidRDefault="00173D15" w:rsidP="00173D15">
      <w:pPr>
        <w:rPr>
          <w:sz w:val="24"/>
          <w:szCs w:val="24"/>
        </w:rPr>
      </w:pPr>
      <w:r>
        <w:rPr>
          <w:sz w:val="24"/>
          <w:szCs w:val="24"/>
        </w:rPr>
        <w:t>900 g Rinderhack</w:t>
      </w:r>
    </w:p>
    <w:p w14:paraId="4580B22D" w14:textId="77777777" w:rsidR="00173D15" w:rsidRDefault="00173D15" w:rsidP="00173D15">
      <w:pPr>
        <w:rPr>
          <w:sz w:val="24"/>
          <w:szCs w:val="24"/>
        </w:rPr>
      </w:pPr>
      <w:r>
        <w:rPr>
          <w:sz w:val="24"/>
          <w:szCs w:val="24"/>
        </w:rPr>
        <w:t>2 EL Worcestersauce</w:t>
      </w:r>
    </w:p>
    <w:p w14:paraId="754037D8" w14:textId="77777777" w:rsidR="00173D15" w:rsidRDefault="00173D15" w:rsidP="00173D15">
      <w:pPr>
        <w:rPr>
          <w:sz w:val="24"/>
          <w:szCs w:val="24"/>
        </w:rPr>
      </w:pPr>
      <w:r>
        <w:rPr>
          <w:sz w:val="24"/>
          <w:szCs w:val="24"/>
        </w:rPr>
        <w:t>½ TL frisch gemahlener schwarzer Pfeffer</w:t>
      </w:r>
    </w:p>
    <w:p w14:paraId="3BAB4EF5" w14:textId="77777777" w:rsidR="00173D15" w:rsidRDefault="00173D15" w:rsidP="00173D15">
      <w:pPr>
        <w:rPr>
          <w:sz w:val="24"/>
          <w:szCs w:val="24"/>
        </w:rPr>
      </w:pPr>
      <w:r>
        <w:rPr>
          <w:sz w:val="24"/>
          <w:szCs w:val="24"/>
        </w:rPr>
        <w:t>120 g geriebenen Emmentaler</w:t>
      </w:r>
    </w:p>
    <w:p w14:paraId="3600DFA7" w14:textId="77777777" w:rsidR="00173D15" w:rsidRDefault="00173D15" w:rsidP="00173D15">
      <w:pPr>
        <w:rPr>
          <w:sz w:val="24"/>
          <w:szCs w:val="24"/>
        </w:rPr>
      </w:pPr>
      <w:r>
        <w:rPr>
          <w:sz w:val="24"/>
          <w:szCs w:val="24"/>
        </w:rPr>
        <w:t>Senf</w:t>
      </w:r>
    </w:p>
    <w:p w14:paraId="5A90CA8E" w14:textId="77777777" w:rsidR="00173D15" w:rsidRDefault="00173D15" w:rsidP="00173D15">
      <w:pPr>
        <w:rPr>
          <w:sz w:val="24"/>
          <w:szCs w:val="24"/>
        </w:rPr>
      </w:pPr>
      <w:r>
        <w:rPr>
          <w:sz w:val="24"/>
          <w:szCs w:val="24"/>
        </w:rPr>
        <w:t>1 Grill</w:t>
      </w:r>
    </w:p>
    <w:p w14:paraId="7FB78EF6" w14:textId="77777777" w:rsidR="00173D15" w:rsidRDefault="00173D15" w:rsidP="00173D15">
      <w:pPr>
        <w:rPr>
          <w:sz w:val="24"/>
          <w:szCs w:val="24"/>
        </w:rPr>
      </w:pPr>
    </w:p>
    <w:p w14:paraId="3FF46A5B" w14:textId="77777777" w:rsidR="00173D15" w:rsidRDefault="00173D15" w:rsidP="00173D15">
      <w:pPr>
        <w:rPr>
          <w:sz w:val="24"/>
          <w:szCs w:val="24"/>
        </w:rPr>
      </w:pPr>
      <w:r>
        <w:rPr>
          <w:sz w:val="24"/>
          <w:szCs w:val="24"/>
        </w:rPr>
        <w:t>Zubereitung:</w:t>
      </w:r>
    </w:p>
    <w:p w14:paraId="1EA0E99F" w14:textId="77777777" w:rsidR="00173D15" w:rsidRPr="000C69F1" w:rsidRDefault="00173D15" w:rsidP="00B40E8C">
      <w:pPr>
        <w:pStyle w:val="ListParagraph"/>
        <w:numPr>
          <w:ilvl w:val="0"/>
          <w:numId w:val="868"/>
        </w:numPr>
        <w:spacing w:after="120"/>
        <w:ind w:left="714" w:hanging="357"/>
        <w:contextualSpacing w:val="0"/>
        <w:jc w:val="both"/>
        <w:rPr>
          <w:sz w:val="24"/>
          <w:szCs w:val="24"/>
        </w:rPr>
      </w:pPr>
      <w:r w:rsidRPr="000C69F1">
        <w:rPr>
          <w:sz w:val="24"/>
          <w:szCs w:val="24"/>
        </w:rPr>
        <w:t>Das Öl in einer großen Bratpfanne auf mittlerer Stufe erhitzen. Die Zwiebel hinzufügen und mit Zucker bestreuen. Bei geschlossenem Deckel 15-20 Minuten braten, bis die Zwiebeln goldbraun und weich sind. Gelegentlich umrühren. Brotscheiben mit Butter bestreichen und beiseitestellen.</w:t>
      </w:r>
    </w:p>
    <w:p w14:paraId="1E2F33F5" w14:textId="77777777" w:rsidR="00173D15" w:rsidRPr="000F54E7" w:rsidRDefault="00173D15" w:rsidP="00B40E8C">
      <w:pPr>
        <w:pStyle w:val="ListParagraph"/>
        <w:numPr>
          <w:ilvl w:val="0"/>
          <w:numId w:val="868"/>
        </w:numPr>
        <w:spacing w:after="120"/>
        <w:ind w:left="714" w:hanging="357"/>
        <w:contextualSpacing w:val="0"/>
        <w:jc w:val="both"/>
        <w:rPr>
          <w:sz w:val="24"/>
          <w:szCs w:val="24"/>
        </w:rPr>
      </w:pPr>
      <w:r w:rsidRPr="000F54E7">
        <w:rPr>
          <w:sz w:val="24"/>
          <w:szCs w:val="24"/>
        </w:rPr>
        <w:t xml:space="preserve">Den Grill für direkte starke Hitze vorbereiten. In einer Schüssel das Hackfleisch mit der Worcestersauce, 1 TL Salz und dem Pfeffer gut vermischen. Aus der Masse sechs 2 cm dicke Burger formen. Mit einem Teelöffel eine 2,5 cm breite </w:t>
      </w:r>
      <w:r>
        <w:rPr>
          <w:sz w:val="24"/>
          <w:szCs w:val="24"/>
        </w:rPr>
        <w:t>Mulde</w:t>
      </w:r>
      <w:r w:rsidRPr="000F54E7">
        <w:rPr>
          <w:sz w:val="24"/>
          <w:szCs w:val="24"/>
        </w:rPr>
        <w:t xml:space="preserve"> in jede</w:t>
      </w:r>
      <w:r>
        <w:rPr>
          <w:sz w:val="24"/>
          <w:szCs w:val="24"/>
        </w:rPr>
        <w:t>n</w:t>
      </w:r>
      <w:r w:rsidRPr="000F54E7">
        <w:rPr>
          <w:sz w:val="24"/>
          <w:szCs w:val="24"/>
        </w:rPr>
        <w:t xml:space="preserve"> Burger</w:t>
      </w:r>
      <w:r>
        <w:rPr>
          <w:sz w:val="24"/>
          <w:szCs w:val="24"/>
        </w:rPr>
        <w:t xml:space="preserve"> </w:t>
      </w:r>
      <w:r w:rsidRPr="000F54E7">
        <w:rPr>
          <w:sz w:val="24"/>
          <w:szCs w:val="24"/>
        </w:rPr>
        <w:t>drücken.</w:t>
      </w:r>
    </w:p>
    <w:p w14:paraId="5C49F80C" w14:textId="77777777" w:rsidR="00173D15" w:rsidRPr="00173D15" w:rsidRDefault="00173D15" w:rsidP="00B40E8C">
      <w:pPr>
        <w:pStyle w:val="ListParagraph"/>
        <w:numPr>
          <w:ilvl w:val="0"/>
          <w:numId w:val="868"/>
        </w:numPr>
        <w:spacing w:after="120"/>
        <w:ind w:left="714" w:hanging="357"/>
        <w:contextualSpacing w:val="0"/>
        <w:jc w:val="both"/>
        <w:rPr>
          <w:rFonts w:asciiTheme="majorHAnsi" w:eastAsiaTheme="majorEastAsia" w:hAnsiTheme="majorHAnsi" w:cstheme="majorBidi"/>
          <w:color w:val="2F5496" w:themeColor="accent1" w:themeShade="BF"/>
          <w:sz w:val="26"/>
          <w:szCs w:val="26"/>
        </w:rPr>
      </w:pPr>
      <w:r w:rsidRPr="00173D15">
        <w:rPr>
          <w:sz w:val="24"/>
          <w:szCs w:val="24"/>
        </w:rPr>
        <w:t>Den Grillrost mit der Bürste reinigen. Die Burger über direkter starker Hitze bei geschlossenem Deckel 8-10 Minuten grillen, bis sie halb durch sind. Einmal wenden. Die Burger auf eine Arbeitsfläche legen. Die Grilltemperatur auf mittlere Hitze absinken lassen, Die Brotscheiben 1 Minuten über direkter mittlerer Hitze nur auf einer Seite grillen. Das Brot mit der getoasteten Seite nach oben auf eine Arbeitsfläche legen.</w:t>
      </w:r>
    </w:p>
    <w:p w14:paraId="539C4003" w14:textId="13A92DAD" w:rsidR="00173D15" w:rsidRPr="00173D15" w:rsidRDefault="00173D15" w:rsidP="00B40E8C">
      <w:pPr>
        <w:pStyle w:val="ListParagraph"/>
        <w:numPr>
          <w:ilvl w:val="0"/>
          <w:numId w:val="868"/>
        </w:numPr>
        <w:spacing w:after="120"/>
        <w:ind w:left="714" w:hanging="357"/>
        <w:contextualSpacing w:val="0"/>
        <w:jc w:val="both"/>
        <w:rPr>
          <w:rFonts w:asciiTheme="majorHAnsi" w:eastAsiaTheme="majorEastAsia" w:hAnsiTheme="majorHAnsi" w:cstheme="majorBidi"/>
          <w:color w:val="2F5496" w:themeColor="accent1" w:themeShade="BF"/>
          <w:sz w:val="26"/>
          <w:szCs w:val="26"/>
        </w:rPr>
      </w:pPr>
      <w:r w:rsidRPr="00173D15">
        <w:rPr>
          <w:sz w:val="24"/>
          <w:szCs w:val="24"/>
        </w:rPr>
        <w:t xml:space="preserve">Die karamellisierten Zwiebeln gleichmäßig auf 6 Brotscheiben verteilen und mit je 1 Burger belegen. Den Käse über die Burger streuen und mit einer weiteren Scheibe Brot, getoastete Seite nach unten, bedecken. Die belegten Brote mit einem breiten Grillwender vorsichtig über direkte mittlere Hitze auf den Rost legen und etwa 1 </w:t>
      </w:r>
      <w:r w:rsidRPr="00173D15">
        <w:rPr>
          <w:sz w:val="24"/>
          <w:szCs w:val="24"/>
        </w:rPr>
        <w:lastRenderedPageBreak/>
        <w:t>Minute grillen, bis das Brot unten geröstet ist. Behutsam wenden und von der anderen Seite rösten. Warm servieren.</w:t>
      </w:r>
      <w:r>
        <w:br w:type="page"/>
      </w:r>
    </w:p>
    <w:p w14:paraId="16941AD6" w14:textId="77777777" w:rsidR="00814FE6" w:rsidRPr="00F0625D" w:rsidRDefault="00814FE6" w:rsidP="00814FE6">
      <w:pPr>
        <w:pStyle w:val="Heading2"/>
        <w:spacing w:after="240"/>
      </w:pPr>
      <w:r w:rsidRPr="00F0625D">
        <w:lastRenderedPageBreak/>
        <w:t>Cloud-Bread-Burger-Brötchen</w:t>
      </w:r>
      <w:r>
        <w:rPr>
          <w:rStyle w:val="FootnoteReference"/>
          <w:lang w:val="en-US"/>
        </w:rPr>
        <w:footnoteReference w:id="661"/>
      </w:r>
      <w:r w:rsidRPr="00F0625D">
        <w:t xml:space="preserve"> </w:t>
      </w:r>
    </w:p>
    <w:p w14:paraId="4AD63425" w14:textId="77777777" w:rsidR="00814FE6" w:rsidRPr="003A4469" w:rsidRDefault="00814FE6" w:rsidP="00814FE6">
      <w:pPr>
        <w:rPr>
          <w:sz w:val="24"/>
          <w:szCs w:val="24"/>
        </w:rPr>
      </w:pPr>
      <w:r w:rsidRPr="002D2614">
        <w:rPr>
          <w:sz w:val="24"/>
          <w:szCs w:val="24"/>
          <w:u w:val="single"/>
        </w:rPr>
        <w:t>Zutaten</w:t>
      </w:r>
      <w:r w:rsidRPr="003A4469">
        <w:rPr>
          <w:sz w:val="24"/>
          <w:szCs w:val="24"/>
        </w:rPr>
        <w:t xml:space="preserve"> </w:t>
      </w:r>
      <w:r>
        <w:rPr>
          <w:sz w:val="24"/>
          <w:szCs w:val="24"/>
        </w:rPr>
        <w:t>(</w:t>
      </w:r>
      <w:r w:rsidRPr="003A4469">
        <w:rPr>
          <w:sz w:val="24"/>
          <w:szCs w:val="24"/>
        </w:rPr>
        <w:t>für 4 Stück</w:t>
      </w:r>
      <w:r>
        <w:rPr>
          <w:sz w:val="24"/>
          <w:szCs w:val="24"/>
        </w:rPr>
        <w:t>)</w:t>
      </w:r>
    </w:p>
    <w:p w14:paraId="169B5652" w14:textId="77777777" w:rsidR="00814FE6" w:rsidRPr="006752F2" w:rsidRDefault="00814FE6" w:rsidP="00814FE6">
      <w:pPr>
        <w:rPr>
          <w:sz w:val="24"/>
          <w:szCs w:val="24"/>
        </w:rPr>
      </w:pPr>
      <w:r w:rsidRPr="006752F2">
        <w:rPr>
          <w:sz w:val="24"/>
          <w:szCs w:val="24"/>
        </w:rPr>
        <w:t>3 Eier (E</w:t>
      </w:r>
      <w:r>
        <w:rPr>
          <w:sz w:val="24"/>
          <w:szCs w:val="24"/>
        </w:rPr>
        <w:t>iweiß und Eigelb trennen)</w:t>
      </w:r>
    </w:p>
    <w:p w14:paraId="604B4A53" w14:textId="77777777" w:rsidR="00814FE6" w:rsidRPr="006752F2" w:rsidRDefault="00814FE6" w:rsidP="00814FE6">
      <w:pPr>
        <w:rPr>
          <w:sz w:val="24"/>
          <w:szCs w:val="24"/>
        </w:rPr>
      </w:pPr>
      <w:r w:rsidRPr="006752F2">
        <w:rPr>
          <w:sz w:val="24"/>
          <w:szCs w:val="24"/>
        </w:rPr>
        <w:t>100 g Ziegenfrischkäse</w:t>
      </w:r>
    </w:p>
    <w:p w14:paraId="436F3761" w14:textId="77777777" w:rsidR="00814FE6" w:rsidRPr="006752F2" w:rsidRDefault="00814FE6" w:rsidP="00814FE6">
      <w:pPr>
        <w:rPr>
          <w:sz w:val="24"/>
          <w:szCs w:val="24"/>
        </w:rPr>
      </w:pPr>
      <w:r w:rsidRPr="006752F2">
        <w:rPr>
          <w:sz w:val="24"/>
          <w:szCs w:val="24"/>
        </w:rPr>
        <w:t>Salz</w:t>
      </w:r>
    </w:p>
    <w:p w14:paraId="1CAC6D4A" w14:textId="77777777" w:rsidR="00814FE6" w:rsidRPr="006752F2" w:rsidRDefault="00814FE6" w:rsidP="00814FE6">
      <w:pPr>
        <w:rPr>
          <w:sz w:val="24"/>
          <w:szCs w:val="24"/>
        </w:rPr>
      </w:pPr>
      <w:r w:rsidRPr="006752F2">
        <w:rPr>
          <w:sz w:val="24"/>
          <w:szCs w:val="24"/>
        </w:rPr>
        <w:t>1 gestr. EL Backpulver</w:t>
      </w:r>
    </w:p>
    <w:p w14:paraId="1DE97CB0" w14:textId="77777777" w:rsidR="00814FE6" w:rsidRDefault="00814FE6" w:rsidP="00814FE6">
      <w:pPr>
        <w:rPr>
          <w:sz w:val="24"/>
          <w:szCs w:val="24"/>
        </w:rPr>
      </w:pPr>
    </w:p>
    <w:p w14:paraId="21612662" w14:textId="77777777" w:rsidR="00814FE6" w:rsidRDefault="00814FE6" w:rsidP="00814FE6">
      <w:pPr>
        <w:rPr>
          <w:sz w:val="24"/>
          <w:szCs w:val="24"/>
        </w:rPr>
      </w:pPr>
      <w:r w:rsidRPr="006752F2">
        <w:rPr>
          <w:sz w:val="24"/>
          <w:szCs w:val="24"/>
        </w:rPr>
        <w:t>Zubereitungszeit</w:t>
      </w:r>
      <w:r>
        <w:rPr>
          <w:sz w:val="24"/>
          <w:szCs w:val="24"/>
        </w:rPr>
        <w:t>:</w:t>
      </w:r>
      <w:r w:rsidRPr="006752F2">
        <w:rPr>
          <w:sz w:val="24"/>
          <w:szCs w:val="24"/>
        </w:rPr>
        <w:t xml:space="preserve"> 50 M</w:t>
      </w:r>
      <w:r>
        <w:rPr>
          <w:sz w:val="24"/>
          <w:szCs w:val="24"/>
        </w:rPr>
        <w:t>inuten</w:t>
      </w:r>
    </w:p>
    <w:p w14:paraId="270A4B27" w14:textId="77777777" w:rsidR="00814FE6" w:rsidRPr="006752F2" w:rsidRDefault="00814FE6" w:rsidP="00B40E8C">
      <w:pPr>
        <w:pStyle w:val="ListParagraph"/>
        <w:numPr>
          <w:ilvl w:val="0"/>
          <w:numId w:val="333"/>
        </w:numPr>
        <w:spacing w:after="120"/>
        <w:ind w:left="714" w:hanging="357"/>
        <w:contextualSpacing w:val="0"/>
        <w:jc w:val="both"/>
        <w:rPr>
          <w:sz w:val="24"/>
          <w:szCs w:val="24"/>
        </w:rPr>
      </w:pPr>
      <w:r w:rsidRPr="006752F2">
        <w:rPr>
          <w:sz w:val="24"/>
          <w:szCs w:val="24"/>
        </w:rPr>
        <w:t>Den Ofen auf 150 Grad vorheizen (keine Umluft). Ein Blech mit Backpapier belegen.</w:t>
      </w:r>
    </w:p>
    <w:p w14:paraId="50F1F0EE" w14:textId="77777777" w:rsidR="00814FE6" w:rsidRPr="006752F2" w:rsidRDefault="00814FE6" w:rsidP="00B40E8C">
      <w:pPr>
        <w:pStyle w:val="ListParagraph"/>
        <w:numPr>
          <w:ilvl w:val="0"/>
          <w:numId w:val="333"/>
        </w:numPr>
        <w:spacing w:after="120"/>
        <w:ind w:left="714" w:hanging="357"/>
        <w:contextualSpacing w:val="0"/>
        <w:jc w:val="both"/>
        <w:rPr>
          <w:sz w:val="24"/>
          <w:szCs w:val="24"/>
        </w:rPr>
      </w:pPr>
      <w:r w:rsidRPr="006752F2">
        <w:rPr>
          <w:sz w:val="24"/>
          <w:szCs w:val="24"/>
        </w:rPr>
        <w:t>Eigelbe, Frischkäse, 1 Prise Salz und Backpulver mit einem Schneebesen in einer ausreichend großen Schüssel verrühren.</w:t>
      </w:r>
    </w:p>
    <w:p w14:paraId="6CB4CB86" w14:textId="77777777" w:rsidR="00814FE6" w:rsidRPr="006752F2" w:rsidRDefault="00814FE6" w:rsidP="00B40E8C">
      <w:pPr>
        <w:pStyle w:val="ListParagraph"/>
        <w:numPr>
          <w:ilvl w:val="0"/>
          <w:numId w:val="333"/>
        </w:numPr>
        <w:spacing w:after="120"/>
        <w:ind w:left="714" w:hanging="357"/>
        <w:contextualSpacing w:val="0"/>
        <w:jc w:val="both"/>
        <w:rPr>
          <w:sz w:val="24"/>
          <w:szCs w:val="24"/>
        </w:rPr>
      </w:pPr>
      <w:r w:rsidRPr="006752F2">
        <w:rPr>
          <w:sz w:val="24"/>
          <w:szCs w:val="24"/>
        </w:rPr>
        <w:t>Eiweiße und 1 Prise Salz mit dem Handrührgerät steif schlagen. Eischnee unter die Eigelbmasse heben. Masse zu 8 Klecksen auf das vorbereitete Blech geben. Mit dem Löffelrücken ca. 9 cm verstreichen. Im heißen Ofen auf der mittleren Schiene 20-25 Minuten backen. Auf dem Blech auf einem Gitter abkühlen lassen.</w:t>
      </w:r>
    </w:p>
    <w:p w14:paraId="6EF0D78D" w14:textId="77777777" w:rsidR="00814FE6" w:rsidRPr="006752F2" w:rsidRDefault="00814FE6" w:rsidP="00B40E8C">
      <w:pPr>
        <w:pStyle w:val="ListParagraph"/>
        <w:numPr>
          <w:ilvl w:val="0"/>
          <w:numId w:val="333"/>
        </w:numPr>
        <w:spacing w:after="120"/>
        <w:ind w:left="714" w:hanging="357"/>
        <w:contextualSpacing w:val="0"/>
        <w:jc w:val="both"/>
        <w:rPr>
          <w:sz w:val="24"/>
          <w:szCs w:val="24"/>
        </w:rPr>
      </w:pPr>
      <w:r w:rsidRPr="006752F2">
        <w:rPr>
          <w:sz w:val="24"/>
          <w:szCs w:val="24"/>
        </w:rPr>
        <w:t xml:space="preserve">Die abgekühlten Fladen vorsichtig mit einer Palette vom Backpapier lösen. </w:t>
      </w:r>
      <w:r>
        <w:rPr>
          <w:sz w:val="24"/>
          <w:szCs w:val="24"/>
        </w:rPr>
        <w:t>Je</w:t>
      </w:r>
      <w:r w:rsidRPr="006752F2">
        <w:rPr>
          <w:sz w:val="24"/>
          <w:szCs w:val="24"/>
        </w:rPr>
        <w:t xml:space="preserve"> nach Rezept weiterverwenden.</w:t>
      </w:r>
    </w:p>
    <w:p w14:paraId="288A3070" w14:textId="77777777" w:rsidR="00814FE6" w:rsidRPr="00972E34" w:rsidRDefault="00814FE6" w:rsidP="00814FE6">
      <w:pPr>
        <w:rPr>
          <w:sz w:val="24"/>
          <w:szCs w:val="24"/>
        </w:rPr>
      </w:pPr>
    </w:p>
    <w:p w14:paraId="58710809" w14:textId="77777777" w:rsidR="00814FE6" w:rsidRDefault="00814FE6" w:rsidP="00814FE6">
      <w:pPr>
        <w:rPr>
          <w:sz w:val="24"/>
          <w:szCs w:val="24"/>
        </w:rPr>
      </w:pPr>
      <w:r>
        <w:rPr>
          <w:sz w:val="24"/>
          <w:szCs w:val="24"/>
        </w:rPr>
        <w:br w:type="page"/>
      </w:r>
    </w:p>
    <w:p w14:paraId="034E28D3" w14:textId="77777777" w:rsidR="00814FE6" w:rsidRDefault="00814FE6" w:rsidP="00814FE6">
      <w:pPr>
        <w:pStyle w:val="Heading2"/>
        <w:spacing w:after="240"/>
        <w:rPr>
          <w:lang w:val="en-US"/>
        </w:rPr>
      </w:pPr>
      <w:r w:rsidRPr="006752F2">
        <w:rPr>
          <w:lang w:val="en-US"/>
        </w:rPr>
        <w:lastRenderedPageBreak/>
        <w:t>Egg Burger</w:t>
      </w:r>
      <w:r>
        <w:rPr>
          <w:rStyle w:val="FootnoteReference"/>
          <w:lang w:val="en-US"/>
        </w:rPr>
        <w:footnoteReference w:id="662"/>
      </w:r>
      <w:r w:rsidRPr="006752F2">
        <w:rPr>
          <w:lang w:val="en-US"/>
        </w:rPr>
        <w:t xml:space="preserve"> </w:t>
      </w:r>
    </w:p>
    <w:p w14:paraId="6880DB2D" w14:textId="77777777" w:rsidR="00814FE6" w:rsidRPr="003A4469" w:rsidRDefault="00814FE6" w:rsidP="00814FE6">
      <w:pPr>
        <w:rPr>
          <w:sz w:val="24"/>
          <w:szCs w:val="24"/>
        </w:rPr>
      </w:pPr>
      <w:r w:rsidRPr="002D2614">
        <w:rPr>
          <w:sz w:val="24"/>
          <w:szCs w:val="24"/>
          <w:u w:val="single"/>
        </w:rPr>
        <w:t>Zutaten</w:t>
      </w:r>
      <w:r w:rsidRPr="003A4469">
        <w:rPr>
          <w:sz w:val="24"/>
          <w:szCs w:val="24"/>
        </w:rPr>
        <w:t xml:space="preserve"> </w:t>
      </w:r>
      <w:r>
        <w:rPr>
          <w:sz w:val="24"/>
          <w:szCs w:val="24"/>
        </w:rPr>
        <w:t>(</w:t>
      </w:r>
      <w:r w:rsidRPr="003A4469">
        <w:rPr>
          <w:sz w:val="24"/>
          <w:szCs w:val="24"/>
        </w:rPr>
        <w:t>für 4 Burger</w:t>
      </w:r>
      <w:r>
        <w:rPr>
          <w:sz w:val="24"/>
          <w:szCs w:val="24"/>
        </w:rPr>
        <w:t>)</w:t>
      </w:r>
    </w:p>
    <w:p w14:paraId="326533DA" w14:textId="77777777" w:rsidR="00814FE6" w:rsidRPr="003A4469" w:rsidRDefault="00814FE6" w:rsidP="00814FE6">
      <w:pPr>
        <w:rPr>
          <w:sz w:val="24"/>
          <w:szCs w:val="24"/>
        </w:rPr>
      </w:pPr>
      <w:r w:rsidRPr="003A4469">
        <w:rPr>
          <w:sz w:val="24"/>
          <w:szCs w:val="24"/>
        </w:rPr>
        <w:t xml:space="preserve">1 Cloud-Bread-Burger Brötchen </w:t>
      </w:r>
    </w:p>
    <w:p w14:paraId="6F830F41" w14:textId="77777777" w:rsidR="00814FE6" w:rsidRPr="003A4469" w:rsidRDefault="00814FE6" w:rsidP="00814FE6">
      <w:pPr>
        <w:rPr>
          <w:sz w:val="24"/>
          <w:szCs w:val="24"/>
        </w:rPr>
      </w:pPr>
      <w:r w:rsidRPr="003A4469">
        <w:rPr>
          <w:sz w:val="24"/>
          <w:szCs w:val="24"/>
        </w:rPr>
        <w:t>200 g junger Blattspinat</w:t>
      </w:r>
    </w:p>
    <w:p w14:paraId="11ED2162" w14:textId="77777777" w:rsidR="00814FE6" w:rsidRDefault="00814FE6" w:rsidP="00814FE6">
      <w:pPr>
        <w:rPr>
          <w:sz w:val="24"/>
          <w:szCs w:val="24"/>
        </w:rPr>
      </w:pPr>
      <w:r w:rsidRPr="006752F2">
        <w:rPr>
          <w:sz w:val="24"/>
          <w:szCs w:val="24"/>
        </w:rPr>
        <w:t>125 g durchwachsener Speck in S</w:t>
      </w:r>
      <w:r>
        <w:rPr>
          <w:sz w:val="24"/>
          <w:szCs w:val="24"/>
        </w:rPr>
        <w:t>cheiben</w:t>
      </w:r>
    </w:p>
    <w:p w14:paraId="51266E50" w14:textId="77777777" w:rsidR="00814FE6" w:rsidRDefault="00814FE6" w:rsidP="00814FE6">
      <w:pPr>
        <w:rPr>
          <w:sz w:val="24"/>
          <w:szCs w:val="24"/>
        </w:rPr>
      </w:pPr>
      <w:r>
        <w:rPr>
          <w:sz w:val="24"/>
          <w:szCs w:val="24"/>
        </w:rPr>
        <w:t>3 EL Öl</w:t>
      </w:r>
    </w:p>
    <w:p w14:paraId="4A62D85E" w14:textId="77777777" w:rsidR="00814FE6" w:rsidRDefault="00814FE6" w:rsidP="00814FE6">
      <w:pPr>
        <w:rPr>
          <w:sz w:val="24"/>
          <w:szCs w:val="24"/>
        </w:rPr>
      </w:pPr>
      <w:r>
        <w:rPr>
          <w:sz w:val="24"/>
          <w:szCs w:val="24"/>
        </w:rPr>
        <w:t>Salz, Pfeffer, Muskat</w:t>
      </w:r>
    </w:p>
    <w:p w14:paraId="4D1357CD" w14:textId="77777777" w:rsidR="00814FE6" w:rsidRDefault="00814FE6" w:rsidP="00814FE6">
      <w:pPr>
        <w:rPr>
          <w:sz w:val="24"/>
          <w:szCs w:val="24"/>
        </w:rPr>
      </w:pPr>
      <w:r>
        <w:rPr>
          <w:sz w:val="24"/>
          <w:szCs w:val="24"/>
        </w:rPr>
        <w:t>1 EL Butter</w:t>
      </w:r>
    </w:p>
    <w:p w14:paraId="7A1C4283" w14:textId="77777777" w:rsidR="00814FE6" w:rsidRDefault="00814FE6" w:rsidP="00814FE6">
      <w:pPr>
        <w:rPr>
          <w:sz w:val="24"/>
          <w:szCs w:val="24"/>
        </w:rPr>
      </w:pPr>
      <w:r>
        <w:rPr>
          <w:sz w:val="24"/>
          <w:szCs w:val="24"/>
        </w:rPr>
        <w:t>4 Eier</w:t>
      </w:r>
    </w:p>
    <w:p w14:paraId="2930A323" w14:textId="77777777" w:rsidR="00814FE6" w:rsidRDefault="00814FE6" w:rsidP="00814FE6">
      <w:pPr>
        <w:rPr>
          <w:sz w:val="24"/>
          <w:szCs w:val="24"/>
        </w:rPr>
      </w:pPr>
    </w:p>
    <w:p w14:paraId="49EF3FD2" w14:textId="77777777" w:rsidR="00814FE6" w:rsidRDefault="00814FE6" w:rsidP="00814FE6">
      <w:pPr>
        <w:rPr>
          <w:sz w:val="24"/>
          <w:szCs w:val="24"/>
        </w:rPr>
      </w:pPr>
      <w:r>
        <w:rPr>
          <w:sz w:val="24"/>
          <w:szCs w:val="24"/>
        </w:rPr>
        <w:t>Zubereitungszeit: 50 Minuten</w:t>
      </w:r>
    </w:p>
    <w:p w14:paraId="7A70276A" w14:textId="77777777" w:rsidR="00814FE6" w:rsidRPr="006752F2" w:rsidRDefault="00814FE6" w:rsidP="00B40E8C">
      <w:pPr>
        <w:pStyle w:val="ListParagraph"/>
        <w:numPr>
          <w:ilvl w:val="0"/>
          <w:numId w:val="334"/>
        </w:numPr>
        <w:spacing w:after="120"/>
        <w:ind w:left="714" w:hanging="357"/>
        <w:contextualSpacing w:val="0"/>
        <w:jc w:val="both"/>
        <w:rPr>
          <w:sz w:val="24"/>
          <w:szCs w:val="24"/>
        </w:rPr>
      </w:pPr>
      <w:r w:rsidRPr="006752F2">
        <w:rPr>
          <w:sz w:val="24"/>
          <w:szCs w:val="24"/>
        </w:rPr>
        <w:t>Ein Cloud-Bread-Bürger-Brötchen zubereiten und abkühlen lassen.</w:t>
      </w:r>
    </w:p>
    <w:p w14:paraId="3BA4FC54" w14:textId="77777777" w:rsidR="00814FE6" w:rsidRPr="006752F2" w:rsidRDefault="00814FE6" w:rsidP="00B40E8C">
      <w:pPr>
        <w:pStyle w:val="ListParagraph"/>
        <w:numPr>
          <w:ilvl w:val="0"/>
          <w:numId w:val="334"/>
        </w:numPr>
        <w:spacing w:after="120"/>
        <w:ind w:left="714" w:hanging="357"/>
        <w:contextualSpacing w:val="0"/>
        <w:jc w:val="both"/>
        <w:rPr>
          <w:sz w:val="24"/>
          <w:szCs w:val="24"/>
        </w:rPr>
      </w:pPr>
      <w:r w:rsidRPr="006752F2">
        <w:rPr>
          <w:sz w:val="24"/>
          <w:szCs w:val="24"/>
        </w:rPr>
        <w:t>Spinat verlesen, waschen und trockenschleudern. Speck in einer Pfanne in 2 EL Öl kross anbraten, auf Küchenpapier abtropfen lassen. Spinat und 1 EL Öl ins Speckfett geben und kurz zusammenfallen lassen. Mit Salz, Pfeffer und Muskat würzen. In eine Schüssel füllen und abgedeckt warmhalten.</w:t>
      </w:r>
    </w:p>
    <w:p w14:paraId="4370EEDE" w14:textId="77777777" w:rsidR="00814FE6" w:rsidRPr="006752F2" w:rsidRDefault="00814FE6" w:rsidP="00B40E8C">
      <w:pPr>
        <w:pStyle w:val="ListParagraph"/>
        <w:numPr>
          <w:ilvl w:val="0"/>
          <w:numId w:val="334"/>
        </w:numPr>
        <w:spacing w:after="120"/>
        <w:ind w:left="714" w:hanging="357"/>
        <w:contextualSpacing w:val="0"/>
        <w:jc w:val="both"/>
        <w:rPr>
          <w:sz w:val="24"/>
          <w:szCs w:val="24"/>
        </w:rPr>
      </w:pPr>
      <w:r w:rsidRPr="006752F2">
        <w:rPr>
          <w:sz w:val="24"/>
          <w:szCs w:val="24"/>
        </w:rPr>
        <w:t>Pfanne auswischen, die Butter darin zerlassen und die Eier zu Spiegeleiern braten. Eier salzen.</w:t>
      </w:r>
    </w:p>
    <w:p w14:paraId="5E889802" w14:textId="77777777" w:rsidR="00814FE6" w:rsidRPr="006752F2" w:rsidRDefault="00814FE6" w:rsidP="00B40E8C">
      <w:pPr>
        <w:pStyle w:val="ListParagraph"/>
        <w:numPr>
          <w:ilvl w:val="0"/>
          <w:numId w:val="334"/>
        </w:numPr>
        <w:spacing w:after="120"/>
        <w:ind w:left="714" w:hanging="357"/>
        <w:contextualSpacing w:val="0"/>
        <w:jc w:val="both"/>
        <w:rPr>
          <w:sz w:val="24"/>
          <w:szCs w:val="24"/>
        </w:rPr>
      </w:pPr>
      <w:r w:rsidRPr="006752F2">
        <w:rPr>
          <w:sz w:val="24"/>
          <w:szCs w:val="24"/>
        </w:rPr>
        <w:t>4 Burger-Fladen auf Teller setzen, je ein Viertel des Spinats darauf verteilen. Mit Speck belegen, Eier daraufsetzen, die übrigen Fladen als Burger-Deckel daraufsetzen und sofort servieren.</w:t>
      </w:r>
    </w:p>
    <w:p w14:paraId="4BEE7890" w14:textId="77777777" w:rsidR="00814FE6" w:rsidRDefault="00814FE6">
      <w:pPr>
        <w:rPr>
          <w:rFonts w:asciiTheme="majorHAnsi" w:eastAsiaTheme="majorEastAsia" w:hAnsiTheme="majorHAnsi" w:cstheme="majorBidi"/>
          <w:color w:val="2F5496" w:themeColor="accent1" w:themeShade="BF"/>
          <w:sz w:val="26"/>
          <w:szCs w:val="26"/>
        </w:rPr>
      </w:pPr>
      <w:r>
        <w:br w:type="page"/>
      </w:r>
    </w:p>
    <w:p w14:paraId="1DC6D491" w14:textId="6B9EF373" w:rsidR="008908F3" w:rsidRDefault="008908F3" w:rsidP="008908F3">
      <w:pPr>
        <w:pStyle w:val="Heading2"/>
        <w:spacing w:after="240"/>
      </w:pPr>
      <w:r>
        <w:lastRenderedPageBreak/>
        <w:t>Tortillas mit Hackfleisch mit Tahin und Sumach</w:t>
      </w:r>
      <w:r w:rsidR="00892CE3">
        <w:rPr>
          <w:rStyle w:val="FootnoteReference"/>
        </w:rPr>
        <w:footnoteReference w:id="663"/>
      </w:r>
      <w:r>
        <w:t xml:space="preserve"> </w:t>
      </w:r>
    </w:p>
    <w:p w14:paraId="6FD58B53" w14:textId="77777777" w:rsidR="008908F3" w:rsidRDefault="008908F3" w:rsidP="008908F3">
      <w:pPr>
        <w:rPr>
          <w:sz w:val="24"/>
          <w:szCs w:val="24"/>
        </w:rPr>
      </w:pPr>
      <w:r w:rsidRPr="00B11ED6">
        <w:rPr>
          <w:sz w:val="24"/>
          <w:szCs w:val="24"/>
          <w:u w:val="single"/>
        </w:rPr>
        <w:t>Zutaten</w:t>
      </w:r>
      <w:r>
        <w:rPr>
          <w:sz w:val="24"/>
          <w:szCs w:val="24"/>
        </w:rPr>
        <w:t xml:space="preserve"> (für 8 Stück)</w:t>
      </w:r>
    </w:p>
    <w:p w14:paraId="6E4EE862" w14:textId="77777777" w:rsidR="008908F3" w:rsidRDefault="008908F3" w:rsidP="008908F3">
      <w:pPr>
        <w:rPr>
          <w:sz w:val="24"/>
          <w:szCs w:val="24"/>
        </w:rPr>
      </w:pPr>
      <w:r>
        <w:rPr>
          <w:sz w:val="24"/>
          <w:szCs w:val="24"/>
        </w:rPr>
        <w:t>8 Mais- oder Weizentortillas (20 cm Durchmesser)</w:t>
      </w:r>
    </w:p>
    <w:p w14:paraId="6435F3E8" w14:textId="77777777" w:rsidR="008908F3" w:rsidRDefault="008908F3" w:rsidP="008908F3">
      <w:pPr>
        <w:rPr>
          <w:sz w:val="24"/>
          <w:szCs w:val="24"/>
        </w:rPr>
      </w:pPr>
      <w:r>
        <w:rPr>
          <w:sz w:val="24"/>
          <w:szCs w:val="24"/>
        </w:rPr>
        <w:t>4 EL Olivenöl</w:t>
      </w:r>
    </w:p>
    <w:p w14:paraId="04DAF250" w14:textId="77777777" w:rsidR="008908F3" w:rsidRDefault="008908F3" w:rsidP="008908F3">
      <w:pPr>
        <w:rPr>
          <w:sz w:val="24"/>
          <w:szCs w:val="24"/>
        </w:rPr>
      </w:pPr>
      <w:r>
        <w:rPr>
          <w:sz w:val="24"/>
          <w:szCs w:val="24"/>
        </w:rPr>
        <w:t>1 EL Sumach</w:t>
      </w:r>
    </w:p>
    <w:p w14:paraId="5E8E912C" w14:textId="77777777" w:rsidR="008908F3" w:rsidRDefault="008908F3" w:rsidP="008908F3">
      <w:pPr>
        <w:rPr>
          <w:sz w:val="24"/>
          <w:szCs w:val="24"/>
        </w:rPr>
      </w:pPr>
    </w:p>
    <w:p w14:paraId="1E6421F9" w14:textId="77777777" w:rsidR="008908F3" w:rsidRPr="00B11ED6" w:rsidRDefault="008908F3" w:rsidP="008908F3">
      <w:pPr>
        <w:rPr>
          <w:i/>
          <w:iCs/>
          <w:sz w:val="24"/>
          <w:szCs w:val="24"/>
        </w:rPr>
      </w:pPr>
      <w:r w:rsidRPr="00B11ED6">
        <w:rPr>
          <w:i/>
          <w:iCs/>
          <w:sz w:val="24"/>
          <w:szCs w:val="24"/>
        </w:rPr>
        <w:t>Für die Füllung:</w:t>
      </w:r>
    </w:p>
    <w:p w14:paraId="027810E6" w14:textId="77777777" w:rsidR="008908F3" w:rsidRDefault="008908F3" w:rsidP="008908F3">
      <w:pPr>
        <w:rPr>
          <w:sz w:val="24"/>
          <w:szCs w:val="24"/>
        </w:rPr>
      </w:pPr>
      <w:r>
        <w:rPr>
          <w:sz w:val="24"/>
          <w:szCs w:val="24"/>
        </w:rPr>
        <w:t>500 g Hackfleisch (Rind oder Lamm)</w:t>
      </w:r>
    </w:p>
    <w:p w14:paraId="532CE6F3" w14:textId="77777777" w:rsidR="008908F3" w:rsidRDefault="008908F3" w:rsidP="008908F3">
      <w:pPr>
        <w:rPr>
          <w:sz w:val="24"/>
          <w:szCs w:val="24"/>
        </w:rPr>
      </w:pPr>
      <w:r>
        <w:rPr>
          <w:sz w:val="24"/>
          <w:szCs w:val="24"/>
        </w:rPr>
        <w:t>½ Zwiebel, grob gerieben</w:t>
      </w:r>
    </w:p>
    <w:p w14:paraId="7CA4D63D" w14:textId="77777777" w:rsidR="008908F3" w:rsidRDefault="008908F3" w:rsidP="008908F3">
      <w:pPr>
        <w:rPr>
          <w:sz w:val="24"/>
          <w:szCs w:val="24"/>
        </w:rPr>
      </w:pPr>
      <w:r>
        <w:rPr>
          <w:sz w:val="24"/>
          <w:szCs w:val="24"/>
        </w:rPr>
        <w:t>2 Tomaten, grob gerieben</w:t>
      </w:r>
    </w:p>
    <w:p w14:paraId="5ABBCA76" w14:textId="77777777" w:rsidR="008908F3" w:rsidRDefault="008908F3" w:rsidP="008908F3">
      <w:pPr>
        <w:rPr>
          <w:sz w:val="24"/>
          <w:szCs w:val="24"/>
        </w:rPr>
      </w:pPr>
      <w:r>
        <w:rPr>
          <w:sz w:val="24"/>
          <w:szCs w:val="24"/>
        </w:rPr>
        <w:t>1 TL gemahlener Piment</w:t>
      </w:r>
    </w:p>
    <w:p w14:paraId="7152E4B6" w14:textId="77777777" w:rsidR="008908F3" w:rsidRDefault="008908F3" w:rsidP="008908F3">
      <w:pPr>
        <w:rPr>
          <w:sz w:val="24"/>
          <w:szCs w:val="24"/>
        </w:rPr>
      </w:pPr>
      <w:r>
        <w:rPr>
          <w:sz w:val="24"/>
          <w:szCs w:val="24"/>
        </w:rPr>
        <w:t>90 g Tahin</w:t>
      </w:r>
    </w:p>
    <w:p w14:paraId="141CFDC6" w14:textId="77777777" w:rsidR="008908F3" w:rsidRDefault="008908F3" w:rsidP="008908F3">
      <w:pPr>
        <w:rPr>
          <w:sz w:val="24"/>
          <w:szCs w:val="24"/>
        </w:rPr>
      </w:pPr>
      <w:r>
        <w:rPr>
          <w:sz w:val="24"/>
          <w:szCs w:val="24"/>
        </w:rPr>
        <w:t>2 Knoblauchzehen, zerdrückt</w:t>
      </w:r>
    </w:p>
    <w:p w14:paraId="37405EE3" w14:textId="77777777" w:rsidR="008908F3" w:rsidRDefault="008908F3" w:rsidP="008908F3">
      <w:pPr>
        <w:rPr>
          <w:sz w:val="24"/>
          <w:szCs w:val="24"/>
        </w:rPr>
      </w:pPr>
      <w:r>
        <w:rPr>
          <w:sz w:val="24"/>
          <w:szCs w:val="24"/>
        </w:rPr>
        <w:t>2 TL Granatapfelkerne</w:t>
      </w:r>
    </w:p>
    <w:p w14:paraId="3B84E8A8" w14:textId="77777777" w:rsidR="008908F3" w:rsidRDefault="008908F3" w:rsidP="008908F3">
      <w:pPr>
        <w:rPr>
          <w:sz w:val="24"/>
          <w:szCs w:val="24"/>
        </w:rPr>
      </w:pPr>
      <w:r>
        <w:rPr>
          <w:sz w:val="24"/>
          <w:szCs w:val="24"/>
        </w:rPr>
        <w:t>20 g Minze, in feine Streifen geschnitten</w:t>
      </w:r>
    </w:p>
    <w:p w14:paraId="74DE45BA" w14:textId="77777777" w:rsidR="008908F3" w:rsidRDefault="008908F3" w:rsidP="008908F3">
      <w:pPr>
        <w:rPr>
          <w:sz w:val="24"/>
          <w:szCs w:val="24"/>
        </w:rPr>
      </w:pPr>
      <w:r>
        <w:rPr>
          <w:sz w:val="24"/>
          <w:szCs w:val="24"/>
        </w:rPr>
        <w:t>80 g gereifter Cheddar, grob gerieben</w:t>
      </w:r>
    </w:p>
    <w:p w14:paraId="0E25E277" w14:textId="77777777" w:rsidR="008908F3" w:rsidRDefault="008908F3" w:rsidP="008908F3">
      <w:pPr>
        <w:rPr>
          <w:sz w:val="24"/>
          <w:szCs w:val="24"/>
        </w:rPr>
      </w:pPr>
      <w:r>
        <w:rPr>
          <w:sz w:val="24"/>
          <w:szCs w:val="24"/>
        </w:rPr>
        <w:t>Salz</w:t>
      </w:r>
    </w:p>
    <w:p w14:paraId="5E6DA64D" w14:textId="77777777" w:rsidR="008908F3" w:rsidRDefault="008908F3" w:rsidP="008908F3">
      <w:pPr>
        <w:rPr>
          <w:sz w:val="24"/>
          <w:szCs w:val="24"/>
        </w:rPr>
      </w:pPr>
    </w:p>
    <w:p w14:paraId="2F91C538" w14:textId="77777777" w:rsidR="008908F3" w:rsidRDefault="008908F3" w:rsidP="008908F3">
      <w:pPr>
        <w:rPr>
          <w:sz w:val="24"/>
          <w:szCs w:val="24"/>
        </w:rPr>
      </w:pPr>
      <w:r>
        <w:rPr>
          <w:sz w:val="24"/>
          <w:szCs w:val="24"/>
        </w:rPr>
        <w:t>Zubereitung:</w:t>
      </w:r>
    </w:p>
    <w:p w14:paraId="0647C8BE" w14:textId="77777777" w:rsidR="008908F3" w:rsidRPr="002743D9" w:rsidRDefault="008908F3" w:rsidP="00B40E8C">
      <w:pPr>
        <w:pStyle w:val="ListParagraph"/>
        <w:numPr>
          <w:ilvl w:val="0"/>
          <w:numId w:val="1585"/>
        </w:numPr>
        <w:spacing w:after="120"/>
        <w:contextualSpacing w:val="0"/>
        <w:jc w:val="both"/>
        <w:rPr>
          <w:sz w:val="24"/>
          <w:szCs w:val="24"/>
        </w:rPr>
      </w:pPr>
      <w:r w:rsidRPr="002743D9">
        <w:rPr>
          <w:sz w:val="24"/>
          <w:szCs w:val="24"/>
        </w:rPr>
        <w:t>Sämtliche Zutaten für die Füllung, ohne den Käse, in einer großen Schüssel mit 1 TL Salz vermengen. Die erste Tortilla auf die Arbeitsfläche auf die Arbeitsfläche legen und auf einer Hälfte 1/8 der Füllung verteilen, dabei einen 5 mm breiten Rand frei lassen. Die Hackmasse mit etwa 10 g Käse bestreuen u</w:t>
      </w:r>
      <w:r>
        <w:rPr>
          <w:sz w:val="24"/>
          <w:szCs w:val="24"/>
        </w:rPr>
        <w:t>nd</w:t>
      </w:r>
      <w:r w:rsidRPr="002743D9">
        <w:rPr>
          <w:sz w:val="24"/>
          <w:szCs w:val="24"/>
        </w:rPr>
        <w:t xml:space="preserve"> die Tortilla zusammenklappen, sodass ein Halbkreis entsteht. Behutsam, andrücken, damit sich die Füllung darin gleichmäßig und etwa 1 – 1,5 c, dick verteilt. Die restlichen Tortillas ebenso füllen.</w:t>
      </w:r>
    </w:p>
    <w:p w14:paraId="2BE611CB" w14:textId="77777777" w:rsidR="00DA0F47" w:rsidRDefault="008908F3" w:rsidP="00B40E8C">
      <w:pPr>
        <w:pStyle w:val="ListParagraph"/>
        <w:numPr>
          <w:ilvl w:val="0"/>
          <w:numId w:val="1585"/>
        </w:numPr>
        <w:spacing w:after="120"/>
        <w:ind w:left="714" w:hanging="357"/>
        <w:contextualSpacing w:val="0"/>
        <w:jc w:val="both"/>
        <w:rPr>
          <w:sz w:val="24"/>
          <w:szCs w:val="24"/>
        </w:rPr>
      </w:pPr>
      <w:r w:rsidRPr="002743D9">
        <w:rPr>
          <w:sz w:val="24"/>
          <w:szCs w:val="24"/>
        </w:rPr>
        <w:t xml:space="preserve">In einer großen beschichteten Pfanne 1 EL Olivenöl bei niedriger bis mittlerer Temperatur erhitzen. Sobald es heiß ist, zwei gefüllte Tortillas hineinlegen und 2 – 3 Minuten sanft braten. Umdrehen und weitere 2 – 3 Minuten garen, bis die Tortillas von beiden Seiten goldbraun sind </w:t>
      </w:r>
      <w:r w:rsidR="00DA0F47">
        <w:rPr>
          <w:sz w:val="24"/>
          <w:szCs w:val="24"/>
        </w:rPr>
        <w:t>und</w:t>
      </w:r>
      <w:r w:rsidRPr="002743D9">
        <w:rPr>
          <w:sz w:val="24"/>
          <w:szCs w:val="24"/>
        </w:rPr>
        <w:t xml:space="preserve"> die Füllung durchgegart ist. Auf einen Teller legen, leicht salzen und beiseitestellen. Die Pfanne sorgfältig mit Küchenpapier auswischen </w:t>
      </w:r>
      <w:r w:rsidR="00DA0F47">
        <w:rPr>
          <w:sz w:val="24"/>
          <w:szCs w:val="24"/>
        </w:rPr>
        <w:t>und</w:t>
      </w:r>
      <w:r w:rsidRPr="002743D9">
        <w:rPr>
          <w:sz w:val="24"/>
          <w:szCs w:val="24"/>
        </w:rPr>
        <w:t xml:space="preserve"> auf die gleiche Weise in dem restlichen Öl die übrigen Tortillas braten.</w:t>
      </w:r>
    </w:p>
    <w:p w14:paraId="499CD5EE" w14:textId="344556DD" w:rsidR="008908F3" w:rsidRPr="00DA0F47" w:rsidRDefault="00DA0F47" w:rsidP="00B40E8C">
      <w:pPr>
        <w:pStyle w:val="ListParagraph"/>
        <w:numPr>
          <w:ilvl w:val="0"/>
          <w:numId w:val="1585"/>
        </w:numPr>
        <w:spacing w:after="120"/>
        <w:ind w:left="714" w:hanging="357"/>
        <w:contextualSpacing w:val="0"/>
        <w:jc w:val="both"/>
        <w:rPr>
          <w:sz w:val="24"/>
          <w:szCs w:val="24"/>
        </w:rPr>
      </w:pPr>
      <w:r>
        <w:rPr>
          <w:sz w:val="24"/>
          <w:szCs w:val="24"/>
        </w:rPr>
        <w:lastRenderedPageBreak/>
        <w:t>D</w:t>
      </w:r>
      <w:r w:rsidR="008908F3" w:rsidRPr="00DA0F47">
        <w:rPr>
          <w:sz w:val="24"/>
          <w:szCs w:val="24"/>
        </w:rPr>
        <w:t>en Sumach mit 2 TL Öl verrühren. Die Tortillas leicht mit dem Sumach-Öl besteichen und warm oder kalt servieren.</w:t>
      </w:r>
      <w:r w:rsidR="008908F3">
        <w:br w:type="page"/>
      </w:r>
    </w:p>
    <w:p w14:paraId="08568985" w14:textId="521055F1" w:rsidR="00D07C2E" w:rsidRDefault="00D07C2E" w:rsidP="008D026A">
      <w:pPr>
        <w:pStyle w:val="Heading2"/>
        <w:spacing w:after="240"/>
      </w:pPr>
      <w:r>
        <w:lastRenderedPageBreak/>
        <w:t>Kartoffeltortilla</w:t>
      </w:r>
      <w:r w:rsidR="00892CE3">
        <w:rPr>
          <w:rStyle w:val="FootnoteReference"/>
        </w:rPr>
        <w:footnoteReference w:id="664"/>
      </w:r>
      <w:r>
        <w:t xml:space="preserve"> </w:t>
      </w:r>
    </w:p>
    <w:p w14:paraId="7AE669B6" w14:textId="2DE44E4B" w:rsidR="00D07C2E" w:rsidRDefault="00D07C2E" w:rsidP="00D07C2E">
      <w:pPr>
        <w:rPr>
          <w:sz w:val="24"/>
          <w:szCs w:val="24"/>
        </w:rPr>
      </w:pPr>
      <w:r w:rsidRPr="008D026A">
        <w:rPr>
          <w:sz w:val="24"/>
          <w:szCs w:val="24"/>
          <w:u w:val="single"/>
        </w:rPr>
        <w:t>Zutaten</w:t>
      </w:r>
      <w:r>
        <w:rPr>
          <w:sz w:val="24"/>
          <w:szCs w:val="24"/>
        </w:rPr>
        <w:t xml:space="preserve"> </w:t>
      </w:r>
      <w:r w:rsidR="008D026A">
        <w:rPr>
          <w:sz w:val="24"/>
          <w:szCs w:val="24"/>
        </w:rPr>
        <w:t>(</w:t>
      </w:r>
      <w:r>
        <w:rPr>
          <w:sz w:val="24"/>
          <w:szCs w:val="24"/>
        </w:rPr>
        <w:t>für 1 Portion</w:t>
      </w:r>
      <w:r w:rsidR="008D026A">
        <w:rPr>
          <w:sz w:val="24"/>
          <w:szCs w:val="24"/>
        </w:rPr>
        <w:t>)</w:t>
      </w:r>
    </w:p>
    <w:p w14:paraId="7472665F" w14:textId="77777777" w:rsidR="00D07C2E" w:rsidRDefault="00D07C2E" w:rsidP="00D07C2E">
      <w:pPr>
        <w:rPr>
          <w:sz w:val="24"/>
          <w:szCs w:val="24"/>
        </w:rPr>
      </w:pPr>
      <w:r>
        <w:rPr>
          <w:sz w:val="24"/>
          <w:szCs w:val="24"/>
        </w:rPr>
        <w:t>1 – 2 (vorwiegend) fest kochende Kartoffeln</w:t>
      </w:r>
    </w:p>
    <w:p w14:paraId="63CE4312" w14:textId="77777777" w:rsidR="00D07C2E" w:rsidRDefault="00D07C2E" w:rsidP="00D07C2E">
      <w:pPr>
        <w:rPr>
          <w:sz w:val="24"/>
          <w:szCs w:val="24"/>
        </w:rPr>
      </w:pPr>
      <w:r>
        <w:rPr>
          <w:sz w:val="24"/>
          <w:szCs w:val="24"/>
        </w:rPr>
        <w:t>½ Zwiebel</w:t>
      </w:r>
    </w:p>
    <w:p w14:paraId="7AEFED6A" w14:textId="77777777" w:rsidR="00D07C2E" w:rsidRDefault="00D07C2E" w:rsidP="00D07C2E">
      <w:pPr>
        <w:rPr>
          <w:sz w:val="24"/>
          <w:szCs w:val="24"/>
        </w:rPr>
      </w:pPr>
      <w:r>
        <w:rPr>
          <w:sz w:val="24"/>
          <w:szCs w:val="24"/>
        </w:rPr>
        <w:t>Einige Stängel Petersilie</w:t>
      </w:r>
    </w:p>
    <w:p w14:paraId="61740094" w14:textId="77777777" w:rsidR="00D07C2E" w:rsidRDefault="00D07C2E" w:rsidP="00D07C2E">
      <w:pPr>
        <w:rPr>
          <w:sz w:val="24"/>
          <w:szCs w:val="24"/>
        </w:rPr>
      </w:pPr>
      <w:r>
        <w:rPr>
          <w:sz w:val="24"/>
          <w:szCs w:val="24"/>
        </w:rPr>
        <w:t>3 EL Olivenöl</w:t>
      </w:r>
    </w:p>
    <w:p w14:paraId="55656FAA" w14:textId="232BB8CB" w:rsidR="00D07C2E" w:rsidRDefault="00D07C2E" w:rsidP="00D07C2E">
      <w:pPr>
        <w:rPr>
          <w:sz w:val="24"/>
          <w:szCs w:val="24"/>
        </w:rPr>
      </w:pPr>
      <w:r>
        <w:rPr>
          <w:sz w:val="24"/>
          <w:szCs w:val="24"/>
        </w:rPr>
        <w:t>Salz</w:t>
      </w:r>
      <w:r w:rsidR="008D026A">
        <w:rPr>
          <w:sz w:val="24"/>
          <w:szCs w:val="24"/>
        </w:rPr>
        <w:t xml:space="preserve">, </w:t>
      </w:r>
      <w:r>
        <w:rPr>
          <w:sz w:val="24"/>
          <w:szCs w:val="24"/>
        </w:rPr>
        <w:t>Pfeffer</w:t>
      </w:r>
    </w:p>
    <w:p w14:paraId="2F79B356" w14:textId="77777777" w:rsidR="00D07C2E" w:rsidRDefault="00D07C2E" w:rsidP="00D07C2E">
      <w:pPr>
        <w:rPr>
          <w:sz w:val="24"/>
          <w:szCs w:val="24"/>
        </w:rPr>
      </w:pPr>
      <w:r>
        <w:rPr>
          <w:sz w:val="24"/>
          <w:szCs w:val="24"/>
        </w:rPr>
        <w:t>2 Eier</w:t>
      </w:r>
    </w:p>
    <w:p w14:paraId="6AE1B744" w14:textId="77777777" w:rsidR="00D07C2E" w:rsidRDefault="00D07C2E" w:rsidP="00D07C2E">
      <w:pPr>
        <w:rPr>
          <w:sz w:val="24"/>
          <w:szCs w:val="24"/>
        </w:rPr>
      </w:pPr>
      <w:r>
        <w:rPr>
          <w:sz w:val="24"/>
          <w:szCs w:val="24"/>
        </w:rPr>
        <w:t>2 EL Sahne</w:t>
      </w:r>
    </w:p>
    <w:p w14:paraId="0D84EBDF" w14:textId="77777777" w:rsidR="008D026A" w:rsidRDefault="008D026A" w:rsidP="00D07C2E">
      <w:pPr>
        <w:rPr>
          <w:sz w:val="24"/>
          <w:szCs w:val="24"/>
        </w:rPr>
      </w:pPr>
    </w:p>
    <w:p w14:paraId="7040A16A" w14:textId="3E73D048" w:rsidR="00D07C2E" w:rsidRDefault="00D07C2E" w:rsidP="00D07C2E">
      <w:pPr>
        <w:rPr>
          <w:sz w:val="24"/>
          <w:szCs w:val="24"/>
        </w:rPr>
      </w:pPr>
      <w:r>
        <w:rPr>
          <w:sz w:val="24"/>
          <w:szCs w:val="24"/>
        </w:rPr>
        <w:t>Zubereitungszeit</w:t>
      </w:r>
      <w:r w:rsidR="002D2614">
        <w:rPr>
          <w:sz w:val="24"/>
          <w:szCs w:val="24"/>
        </w:rPr>
        <w:t>:</w:t>
      </w:r>
      <w:r>
        <w:rPr>
          <w:sz w:val="24"/>
          <w:szCs w:val="24"/>
        </w:rPr>
        <w:t xml:space="preserve"> 30 Minuten</w:t>
      </w:r>
    </w:p>
    <w:p w14:paraId="331EC549" w14:textId="77777777" w:rsidR="00D07C2E" w:rsidRPr="00057A17" w:rsidRDefault="00D07C2E" w:rsidP="00B40E8C">
      <w:pPr>
        <w:pStyle w:val="ListParagraph"/>
        <w:numPr>
          <w:ilvl w:val="0"/>
          <w:numId w:val="515"/>
        </w:numPr>
        <w:spacing w:after="120"/>
        <w:ind w:left="714" w:hanging="357"/>
        <w:contextualSpacing w:val="0"/>
        <w:jc w:val="both"/>
        <w:rPr>
          <w:sz w:val="24"/>
          <w:szCs w:val="24"/>
        </w:rPr>
      </w:pPr>
      <w:r w:rsidRPr="00057A17">
        <w:rPr>
          <w:sz w:val="24"/>
          <w:szCs w:val="24"/>
        </w:rPr>
        <w:t>Kartoffeln schälen und in ca. 1 cm große Würfel schneiden. Die Zwiebel schälen und in Ringe schneiden. Petersilie waschen, trockenschütteln du die Blättchen fein hacken.</w:t>
      </w:r>
    </w:p>
    <w:p w14:paraId="3E834495" w14:textId="77777777" w:rsidR="00D07C2E" w:rsidRPr="00057A17" w:rsidRDefault="00D07C2E" w:rsidP="00B40E8C">
      <w:pPr>
        <w:pStyle w:val="ListParagraph"/>
        <w:numPr>
          <w:ilvl w:val="0"/>
          <w:numId w:val="515"/>
        </w:numPr>
        <w:spacing w:after="120"/>
        <w:ind w:left="714" w:hanging="357"/>
        <w:contextualSpacing w:val="0"/>
        <w:jc w:val="both"/>
        <w:rPr>
          <w:sz w:val="24"/>
          <w:szCs w:val="24"/>
        </w:rPr>
      </w:pPr>
      <w:r w:rsidRPr="00057A17">
        <w:rPr>
          <w:sz w:val="24"/>
          <w:szCs w:val="24"/>
        </w:rPr>
        <w:t>Das Olivenöl in einer Pfanne erhitzen, die Kartoffeln darin ca. 5 Minuten braten. Zwiebeln dazugeben und alles ca. 5 Minuten weiterbraten, bis die Kartoffeln weich sind, dabei gelegentlich umrühren. Mit Salz und Pfeffer würzen.</w:t>
      </w:r>
    </w:p>
    <w:p w14:paraId="4CEAD169" w14:textId="77777777" w:rsidR="00D07C2E" w:rsidRDefault="00D07C2E" w:rsidP="00B40E8C">
      <w:pPr>
        <w:pStyle w:val="ListParagraph"/>
        <w:numPr>
          <w:ilvl w:val="0"/>
          <w:numId w:val="515"/>
        </w:numPr>
        <w:spacing w:after="120"/>
        <w:ind w:left="714" w:hanging="357"/>
        <w:contextualSpacing w:val="0"/>
        <w:jc w:val="both"/>
        <w:rPr>
          <w:sz w:val="24"/>
          <w:szCs w:val="24"/>
        </w:rPr>
      </w:pPr>
      <w:r w:rsidRPr="00057A17">
        <w:rPr>
          <w:sz w:val="24"/>
          <w:szCs w:val="24"/>
        </w:rPr>
        <w:t>Inzwischen die Eier mit Sahne und der Petersilie verquirlen, mit Salz und Pfeffer würzen. Überschüssiges Öl aus der Pfanne gießen, die Eier über die Kartoffeln geben. Die Hitze reduzieren und die Tortilla abgedeckt in ca. 10 Minuten stocken lassen. Schmeckt warm oder kalt, am besten mit Salat.</w:t>
      </w:r>
    </w:p>
    <w:p w14:paraId="67707558" w14:textId="77777777" w:rsidR="00D07C2E" w:rsidRDefault="00D07C2E" w:rsidP="00D07C2E">
      <w:pPr>
        <w:rPr>
          <w:sz w:val="24"/>
          <w:szCs w:val="24"/>
        </w:rPr>
      </w:pPr>
      <w:r>
        <w:rPr>
          <w:sz w:val="24"/>
          <w:szCs w:val="24"/>
        </w:rPr>
        <w:br w:type="page"/>
      </w:r>
    </w:p>
    <w:p w14:paraId="6052A6C1" w14:textId="3373E037" w:rsidR="00D07C2E" w:rsidRDefault="00D07C2E" w:rsidP="002D2614">
      <w:pPr>
        <w:pStyle w:val="Heading2"/>
        <w:spacing w:after="240"/>
      </w:pPr>
      <w:r>
        <w:lastRenderedPageBreak/>
        <w:t>Tomatentortilla</w:t>
      </w:r>
      <w:r w:rsidR="00892CE3">
        <w:rPr>
          <w:rStyle w:val="FootnoteReference"/>
        </w:rPr>
        <w:footnoteReference w:id="665"/>
      </w:r>
      <w:r>
        <w:t xml:space="preserve"> </w:t>
      </w:r>
    </w:p>
    <w:p w14:paraId="5DD428A2" w14:textId="404B957F" w:rsidR="00D07C2E" w:rsidRDefault="00D07C2E" w:rsidP="00D07C2E">
      <w:pPr>
        <w:jc w:val="both"/>
        <w:rPr>
          <w:sz w:val="24"/>
          <w:szCs w:val="24"/>
        </w:rPr>
      </w:pPr>
      <w:r w:rsidRPr="002D2614">
        <w:rPr>
          <w:sz w:val="24"/>
          <w:szCs w:val="24"/>
          <w:u w:val="single"/>
        </w:rPr>
        <w:t>Zutaten</w:t>
      </w:r>
      <w:r>
        <w:rPr>
          <w:sz w:val="24"/>
          <w:szCs w:val="24"/>
        </w:rPr>
        <w:t xml:space="preserve"> </w:t>
      </w:r>
      <w:r w:rsidR="002D2614">
        <w:rPr>
          <w:sz w:val="24"/>
          <w:szCs w:val="24"/>
        </w:rPr>
        <w:t>(</w:t>
      </w:r>
      <w:r>
        <w:rPr>
          <w:sz w:val="24"/>
          <w:szCs w:val="24"/>
        </w:rPr>
        <w:t>für 1 Portion</w:t>
      </w:r>
      <w:r w:rsidR="002D2614">
        <w:rPr>
          <w:sz w:val="24"/>
          <w:szCs w:val="24"/>
        </w:rPr>
        <w:t>)</w:t>
      </w:r>
    </w:p>
    <w:p w14:paraId="2F27A59F" w14:textId="77777777" w:rsidR="00D07C2E" w:rsidRDefault="00D07C2E" w:rsidP="00D07C2E">
      <w:pPr>
        <w:jc w:val="both"/>
        <w:rPr>
          <w:sz w:val="24"/>
          <w:szCs w:val="24"/>
        </w:rPr>
      </w:pPr>
      <w:r>
        <w:rPr>
          <w:sz w:val="24"/>
          <w:szCs w:val="24"/>
        </w:rPr>
        <w:t>150 g Kirschtomaten</w:t>
      </w:r>
    </w:p>
    <w:p w14:paraId="1F098547" w14:textId="77777777" w:rsidR="00D07C2E" w:rsidRDefault="00D07C2E" w:rsidP="00D07C2E">
      <w:pPr>
        <w:jc w:val="both"/>
        <w:rPr>
          <w:sz w:val="24"/>
          <w:szCs w:val="24"/>
        </w:rPr>
      </w:pPr>
      <w:r>
        <w:rPr>
          <w:sz w:val="24"/>
          <w:szCs w:val="24"/>
        </w:rPr>
        <w:t>2 Stängel Petersilie</w:t>
      </w:r>
    </w:p>
    <w:p w14:paraId="4B4AB754" w14:textId="77777777" w:rsidR="00D07C2E" w:rsidRDefault="00D07C2E" w:rsidP="00D07C2E">
      <w:pPr>
        <w:jc w:val="both"/>
        <w:rPr>
          <w:sz w:val="24"/>
          <w:szCs w:val="24"/>
        </w:rPr>
      </w:pPr>
      <w:r>
        <w:rPr>
          <w:sz w:val="24"/>
          <w:szCs w:val="24"/>
        </w:rPr>
        <w:t>2 Eier</w:t>
      </w:r>
    </w:p>
    <w:p w14:paraId="0C67F6BF" w14:textId="77777777" w:rsidR="00D07C2E" w:rsidRDefault="00D07C2E" w:rsidP="00D07C2E">
      <w:pPr>
        <w:jc w:val="both"/>
        <w:rPr>
          <w:sz w:val="24"/>
          <w:szCs w:val="24"/>
        </w:rPr>
      </w:pPr>
      <w:r>
        <w:rPr>
          <w:sz w:val="24"/>
          <w:szCs w:val="24"/>
        </w:rPr>
        <w:t>2 EL Sahne</w:t>
      </w:r>
    </w:p>
    <w:p w14:paraId="25E265B5" w14:textId="7716931D" w:rsidR="00D07C2E" w:rsidRDefault="00D07C2E" w:rsidP="00D07C2E">
      <w:pPr>
        <w:jc w:val="both"/>
        <w:rPr>
          <w:sz w:val="24"/>
          <w:szCs w:val="24"/>
        </w:rPr>
      </w:pPr>
      <w:r>
        <w:rPr>
          <w:sz w:val="24"/>
          <w:szCs w:val="24"/>
        </w:rPr>
        <w:t>Salz</w:t>
      </w:r>
      <w:r w:rsidR="002D2614">
        <w:rPr>
          <w:sz w:val="24"/>
          <w:szCs w:val="24"/>
        </w:rPr>
        <w:t xml:space="preserve">, </w:t>
      </w:r>
      <w:r>
        <w:rPr>
          <w:sz w:val="24"/>
          <w:szCs w:val="24"/>
        </w:rPr>
        <w:t>Pfeffer</w:t>
      </w:r>
    </w:p>
    <w:p w14:paraId="79648B32" w14:textId="77777777" w:rsidR="00D07C2E" w:rsidRDefault="00D07C2E" w:rsidP="00D07C2E">
      <w:pPr>
        <w:jc w:val="both"/>
        <w:rPr>
          <w:sz w:val="24"/>
          <w:szCs w:val="24"/>
        </w:rPr>
      </w:pPr>
      <w:r>
        <w:rPr>
          <w:sz w:val="24"/>
          <w:szCs w:val="24"/>
        </w:rPr>
        <w:t>1 EL Butter</w:t>
      </w:r>
    </w:p>
    <w:p w14:paraId="213CF115" w14:textId="77777777" w:rsidR="00D07C2E" w:rsidRDefault="00D07C2E" w:rsidP="00D07C2E">
      <w:pPr>
        <w:jc w:val="both"/>
        <w:rPr>
          <w:sz w:val="24"/>
          <w:szCs w:val="24"/>
        </w:rPr>
      </w:pPr>
      <w:r>
        <w:rPr>
          <w:sz w:val="24"/>
          <w:szCs w:val="24"/>
        </w:rPr>
        <w:t>2EL fein geraspelter Emmentaler</w:t>
      </w:r>
    </w:p>
    <w:p w14:paraId="39F9661B" w14:textId="77777777" w:rsidR="00D07C2E" w:rsidRDefault="00D07C2E" w:rsidP="00D07C2E">
      <w:pPr>
        <w:jc w:val="both"/>
        <w:rPr>
          <w:sz w:val="24"/>
          <w:szCs w:val="24"/>
        </w:rPr>
      </w:pPr>
      <w:r>
        <w:rPr>
          <w:sz w:val="24"/>
          <w:szCs w:val="24"/>
        </w:rPr>
        <w:t>1 Zweig Basilikum</w:t>
      </w:r>
    </w:p>
    <w:p w14:paraId="5D30B71C" w14:textId="77777777" w:rsidR="002D2614" w:rsidRDefault="002D2614" w:rsidP="00D07C2E">
      <w:pPr>
        <w:jc w:val="both"/>
        <w:rPr>
          <w:sz w:val="24"/>
          <w:szCs w:val="24"/>
        </w:rPr>
      </w:pPr>
    </w:p>
    <w:p w14:paraId="2FCEEB7B" w14:textId="3816C92E" w:rsidR="00D07C2E" w:rsidRDefault="00D07C2E" w:rsidP="00D07C2E">
      <w:pPr>
        <w:jc w:val="both"/>
        <w:rPr>
          <w:sz w:val="24"/>
          <w:szCs w:val="24"/>
        </w:rPr>
      </w:pPr>
      <w:r>
        <w:rPr>
          <w:sz w:val="24"/>
          <w:szCs w:val="24"/>
        </w:rPr>
        <w:t>Zubereitungszeit: 25 Minuten</w:t>
      </w:r>
    </w:p>
    <w:p w14:paraId="3C125221" w14:textId="77777777" w:rsidR="00D07C2E" w:rsidRPr="008F13E6" w:rsidRDefault="00D07C2E" w:rsidP="00B40E8C">
      <w:pPr>
        <w:pStyle w:val="ListParagraph"/>
        <w:numPr>
          <w:ilvl w:val="0"/>
          <w:numId w:val="1583"/>
        </w:numPr>
        <w:spacing w:after="120"/>
        <w:ind w:left="714" w:hanging="357"/>
        <w:contextualSpacing w:val="0"/>
        <w:jc w:val="both"/>
        <w:rPr>
          <w:sz w:val="24"/>
          <w:szCs w:val="24"/>
        </w:rPr>
      </w:pPr>
      <w:r w:rsidRPr="008F13E6">
        <w:rPr>
          <w:sz w:val="24"/>
          <w:szCs w:val="24"/>
        </w:rPr>
        <w:t>Die Tomaten waschen und halbieren. Petersilie waschen, trockenschütteln und die Blättchen fein hacken. Eier mit Sahne und Petersilie verquirlen, mit Salz und Pfeffer würzen.</w:t>
      </w:r>
    </w:p>
    <w:p w14:paraId="25E587BE" w14:textId="77777777" w:rsidR="00D07C2E" w:rsidRPr="008F13E6" w:rsidRDefault="00D07C2E" w:rsidP="00B40E8C">
      <w:pPr>
        <w:pStyle w:val="ListParagraph"/>
        <w:numPr>
          <w:ilvl w:val="0"/>
          <w:numId w:val="1583"/>
        </w:numPr>
        <w:spacing w:after="120"/>
        <w:ind w:left="714" w:hanging="357"/>
        <w:contextualSpacing w:val="0"/>
        <w:jc w:val="both"/>
        <w:rPr>
          <w:sz w:val="24"/>
          <w:szCs w:val="24"/>
        </w:rPr>
      </w:pPr>
      <w:r w:rsidRPr="008F13E6">
        <w:rPr>
          <w:sz w:val="24"/>
          <w:szCs w:val="24"/>
        </w:rPr>
        <w:t>Butter in einer Pfanne erhitzen und die Tomaten darin ca. 3 Minuten andünsten. Mit Salz und Pfeffer würzen. Die Eier über die Tomaten gießen, mit dem Käse bestreuen und wie bei der Kartoffeltortilla beschrieben stocken lassen.</w:t>
      </w:r>
    </w:p>
    <w:p w14:paraId="0679C3BB" w14:textId="71954FFF" w:rsidR="00D07C2E" w:rsidRPr="002D2614" w:rsidRDefault="00D07C2E" w:rsidP="00B40E8C">
      <w:pPr>
        <w:pStyle w:val="ListParagraph"/>
        <w:numPr>
          <w:ilvl w:val="0"/>
          <w:numId w:val="1583"/>
        </w:numPr>
        <w:spacing w:after="120"/>
        <w:ind w:left="714" w:hanging="357"/>
        <w:contextualSpacing w:val="0"/>
        <w:jc w:val="both"/>
        <w:rPr>
          <w:sz w:val="24"/>
          <w:szCs w:val="24"/>
        </w:rPr>
      </w:pPr>
      <w:r w:rsidRPr="002D2614">
        <w:rPr>
          <w:sz w:val="24"/>
          <w:szCs w:val="24"/>
        </w:rPr>
        <w:t xml:space="preserve">Inzwischen das Basilikum abbrausen, trockenschütteln, die Blätter abzupfen und kurz vor dem Servieren auf der Tortilla verteilen. </w:t>
      </w:r>
      <w:r w:rsidRPr="002D2614">
        <w:rPr>
          <w:sz w:val="24"/>
          <w:szCs w:val="24"/>
        </w:rPr>
        <w:br w:type="page"/>
      </w:r>
    </w:p>
    <w:p w14:paraId="54CB922A" w14:textId="7508EC1E" w:rsidR="00D07C2E" w:rsidRPr="00F0625D" w:rsidRDefault="003C2058" w:rsidP="002D2614">
      <w:pPr>
        <w:pStyle w:val="Heading2"/>
        <w:spacing w:after="240"/>
      </w:pPr>
      <w:r>
        <w:lastRenderedPageBreak/>
        <w:t>Kä</w:t>
      </w:r>
      <w:r w:rsidR="00D07C2E" w:rsidRPr="00F0625D">
        <w:t>se-Salami-Waffeln</w:t>
      </w:r>
      <w:r w:rsidR="00671D73">
        <w:rPr>
          <w:rStyle w:val="FootnoteReference"/>
          <w:lang w:val="en-US"/>
        </w:rPr>
        <w:footnoteReference w:id="666"/>
      </w:r>
    </w:p>
    <w:p w14:paraId="1952D385" w14:textId="48EBEBBF" w:rsidR="00D07C2E" w:rsidRPr="003A4469" w:rsidRDefault="00D07C2E" w:rsidP="00D07C2E">
      <w:pPr>
        <w:rPr>
          <w:sz w:val="24"/>
          <w:szCs w:val="24"/>
        </w:rPr>
      </w:pPr>
      <w:r w:rsidRPr="002D2614">
        <w:rPr>
          <w:sz w:val="24"/>
          <w:szCs w:val="24"/>
          <w:u w:val="single"/>
        </w:rPr>
        <w:t>Zutaten</w:t>
      </w:r>
      <w:r w:rsidRPr="003A4469">
        <w:rPr>
          <w:sz w:val="24"/>
          <w:szCs w:val="24"/>
        </w:rPr>
        <w:t xml:space="preserve"> </w:t>
      </w:r>
      <w:r w:rsidR="002D2614">
        <w:rPr>
          <w:sz w:val="24"/>
          <w:szCs w:val="24"/>
        </w:rPr>
        <w:t>(</w:t>
      </w:r>
      <w:r w:rsidRPr="003A4469">
        <w:rPr>
          <w:sz w:val="24"/>
          <w:szCs w:val="24"/>
        </w:rPr>
        <w:t>für 4 Stück</w:t>
      </w:r>
      <w:r w:rsidR="002D2614">
        <w:rPr>
          <w:sz w:val="24"/>
          <w:szCs w:val="24"/>
        </w:rPr>
        <w:t>)</w:t>
      </w:r>
    </w:p>
    <w:p w14:paraId="198945B9" w14:textId="77777777" w:rsidR="00D07C2E" w:rsidRPr="00F0625D" w:rsidRDefault="00D07C2E" w:rsidP="00D07C2E">
      <w:pPr>
        <w:rPr>
          <w:sz w:val="24"/>
          <w:szCs w:val="24"/>
          <w:lang w:val="en-US"/>
        </w:rPr>
      </w:pPr>
      <w:r w:rsidRPr="00F0625D">
        <w:rPr>
          <w:sz w:val="24"/>
          <w:szCs w:val="24"/>
          <w:lang w:val="en-US"/>
        </w:rPr>
        <w:t>40 g Parmesan</w:t>
      </w:r>
    </w:p>
    <w:p w14:paraId="42448AB8" w14:textId="77777777" w:rsidR="00D07C2E" w:rsidRPr="00F0625D" w:rsidRDefault="00D07C2E" w:rsidP="00D07C2E">
      <w:pPr>
        <w:rPr>
          <w:sz w:val="24"/>
          <w:szCs w:val="24"/>
          <w:lang w:val="en-US"/>
        </w:rPr>
      </w:pPr>
      <w:r w:rsidRPr="00F0625D">
        <w:rPr>
          <w:sz w:val="24"/>
          <w:szCs w:val="24"/>
          <w:lang w:val="en-US"/>
        </w:rPr>
        <w:t>75 g Mehl</w:t>
      </w:r>
    </w:p>
    <w:p w14:paraId="5A8A9DBE" w14:textId="77777777" w:rsidR="00D07C2E" w:rsidRPr="00F0625D" w:rsidRDefault="00D07C2E" w:rsidP="00D07C2E">
      <w:pPr>
        <w:rPr>
          <w:sz w:val="24"/>
          <w:szCs w:val="24"/>
          <w:lang w:val="en-US"/>
        </w:rPr>
      </w:pPr>
      <w:r w:rsidRPr="00F0625D">
        <w:rPr>
          <w:sz w:val="24"/>
          <w:szCs w:val="24"/>
          <w:lang w:val="en-US"/>
        </w:rPr>
        <w:t xml:space="preserve">1 ½ TL </w:t>
      </w:r>
      <w:proofErr w:type="spellStart"/>
      <w:r w:rsidRPr="00F0625D">
        <w:rPr>
          <w:sz w:val="24"/>
          <w:szCs w:val="24"/>
          <w:lang w:val="en-US"/>
        </w:rPr>
        <w:t>Backpulver</w:t>
      </w:r>
      <w:proofErr w:type="spellEnd"/>
    </w:p>
    <w:p w14:paraId="12D26741" w14:textId="77777777" w:rsidR="00D07C2E" w:rsidRPr="00F0625D" w:rsidRDefault="00D07C2E" w:rsidP="00D07C2E">
      <w:pPr>
        <w:rPr>
          <w:sz w:val="24"/>
          <w:szCs w:val="24"/>
          <w:lang w:val="en-US"/>
        </w:rPr>
      </w:pPr>
      <w:r w:rsidRPr="00F0625D">
        <w:rPr>
          <w:sz w:val="24"/>
          <w:szCs w:val="24"/>
          <w:lang w:val="en-US"/>
        </w:rPr>
        <w:t>70 g Salami</w:t>
      </w:r>
    </w:p>
    <w:p w14:paraId="2CCFEB4D" w14:textId="77777777" w:rsidR="00D07C2E" w:rsidRPr="003A4469" w:rsidRDefault="00D07C2E" w:rsidP="00D07C2E">
      <w:pPr>
        <w:rPr>
          <w:sz w:val="24"/>
          <w:szCs w:val="24"/>
        </w:rPr>
      </w:pPr>
      <w:r w:rsidRPr="003A4469">
        <w:rPr>
          <w:sz w:val="24"/>
          <w:szCs w:val="24"/>
        </w:rPr>
        <w:t>70 g mittelalter Gouda</w:t>
      </w:r>
    </w:p>
    <w:p w14:paraId="3F82B5C6" w14:textId="77777777" w:rsidR="00D07C2E" w:rsidRPr="003A4469" w:rsidRDefault="00D07C2E" w:rsidP="00D07C2E">
      <w:pPr>
        <w:rPr>
          <w:sz w:val="24"/>
          <w:szCs w:val="24"/>
        </w:rPr>
      </w:pPr>
      <w:r w:rsidRPr="003A4469">
        <w:rPr>
          <w:sz w:val="24"/>
          <w:szCs w:val="24"/>
        </w:rPr>
        <w:t>3 Eier</w:t>
      </w:r>
    </w:p>
    <w:p w14:paraId="32A71936" w14:textId="62585032" w:rsidR="00D07C2E" w:rsidRPr="003A4469" w:rsidRDefault="00D07C2E" w:rsidP="00D07C2E">
      <w:pPr>
        <w:rPr>
          <w:sz w:val="24"/>
          <w:szCs w:val="24"/>
        </w:rPr>
      </w:pPr>
      <w:r w:rsidRPr="003A4469">
        <w:rPr>
          <w:sz w:val="24"/>
          <w:szCs w:val="24"/>
        </w:rPr>
        <w:t>Salz</w:t>
      </w:r>
      <w:r w:rsidR="002D2614">
        <w:rPr>
          <w:sz w:val="24"/>
          <w:szCs w:val="24"/>
        </w:rPr>
        <w:t xml:space="preserve">, </w:t>
      </w:r>
      <w:r w:rsidRPr="003A4469">
        <w:rPr>
          <w:sz w:val="24"/>
          <w:szCs w:val="24"/>
        </w:rPr>
        <w:t>Pfeffer</w:t>
      </w:r>
    </w:p>
    <w:p w14:paraId="4F7F0661" w14:textId="77777777" w:rsidR="00D07C2E" w:rsidRPr="003A4469" w:rsidRDefault="00D07C2E" w:rsidP="00D07C2E">
      <w:pPr>
        <w:rPr>
          <w:sz w:val="24"/>
          <w:szCs w:val="24"/>
        </w:rPr>
      </w:pPr>
      <w:r w:rsidRPr="003A4469">
        <w:rPr>
          <w:sz w:val="24"/>
          <w:szCs w:val="24"/>
        </w:rPr>
        <w:t>200 g Sahnejoghurt</w:t>
      </w:r>
    </w:p>
    <w:p w14:paraId="5724A84E" w14:textId="77777777" w:rsidR="00D07C2E" w:rsidRDefault="00D07C2E" w:rsidP="00D07C2E">
      <w:pPr>
        <w:rPr>
          <w:sz w:val="24"/>
          <w:szCs w:val="24"/>
        </w:rPr>
      </w:pPr>
      <w:r w:rsidRPr="00DC37F7">
        <w:rPr>
          <w:sz w:val="24"/>
          <w:szCs w:val="24"/>
        </w:rPr>
        <w:t>1-2 EL Öl für das W</w:t>
      </w:r>
      <w:r>
        <w:rPr>
          <w:sz w:val="24"/>
          <w:szCs w:val="24"/>
        </w:rPr>
        <w:t>affeleisen</w:t>
      </w:r>
    </w:p>
    <w:p w14:paraId="345995D9" w14:textId="77777777" w:rsidR="00D07C2E" w:rsidRDefault="00D07C2E" w:rsidP="00D07C2E">
      <w:pPr>
        <w:rPr>
          <w:sz w:val="24"/>
          <w:szCs w:val="24"/>
        </w:rPr>
      </w:pPr>
      <w:r>
        <w:rPr>
          <w:sz w:val="24"/>
          <w:szCs w:val="24"/>
        </w:rPr>
        <w:t>500 g Tomaten</w:t>
      </w:r>
    </w:p>
    <w:p w14:paraId="6BD673AE" w14:textId="77777777" w:rsidR="00D07C2E" w:rsidRDefault="00D07C2E" w:rsidP="00D07C2E">
      <w:pPr>
        <w:rPr>
          <w:sz w:val="24"/>
          <w:szCs w:val="24"/>
        </w:rPr>
      </w:pPr>
      <w:r>
        <w:rPr>
          <w:sz w:val="24"/>
          <w:szCs w:val="24"/>
        </w:rPr>
        <w:t>½ Bund Schnittlauch</w:t>
      </w:r>
    </w:p>
    <w:p w14:paraId="1D20CFDA" w14:textId="77777777" w:rsidR="00D07C2E" w:rsidRDefault="00D07C2E" w:rsidP="00D07C2E">
      <w:pPr>
        <w:rPr>
          <w:sz w:val="24"/>
          <w:szCs w:val="24"/>
        </w:rPr>
      </w:pPr>
      <w:r>
        <w:rPr>
          <w:sz w:val="24"/>
          <w:szCs w:val="24"/>
        </w:rPr>
        <w:t>2 EL Weißweinessig</w:t>
      </w:r>
    </w:p>
    <w:p w14:paraId="0ED29891" w14:textId="77777777" w:rsidR="00D07C2E" w:rsidRDefault="00D07C2E" w:rsidP="00D07C2E">
      <w:pPr>
        <w:rPr>
          <w:sz w:val="24"/>
          <w:szCs w:val="24"/>
        </w:rPr>
      </w:pPr>
      <w:r>
        <w:rPr>
          <w:sz w:val="24"/>
          <w:szCs w:val="24"/>
        </w:rPr>
        <w:t>3 EL Olivenöl</w:t>
      </w:r>
    </w:p>
    <w:p w14:paraId="4033B942" w14:textId="77777777" w:rsidR="00D07C2E" w:rsidRDefault="00D07C2E" w:rsidP="00D07C2E">
      <w:pPr>
        <w:rPr>
          <w:sz w:val="24"/>
          <w:szCs w:val="24"/>
        </w:rPr>
      </w:pPr>
    </w:p>
    <w:p w14:paraId="1B56F6DD" w14:textId="77777777" w:rsidR="00D07C2E" w:rsidRDefault="00D07C2E" w:rsidP="00D07C2E">
      <w:pPr>
        <w:rPr>
          <w:sz w:val="24"/>
          <w:szCs w:val="24"/>
        </w:rPr>
      </w:pPr>
      <w:r>
        <w:rPr>
          <w:sz w:val="24"/>
          <w:szCs w:val="24"/>
        </w:rPr>
        <w:t>Zubereitungszeit: 40 Minuten</w:t>
      </w:r>
    </w:p>
    <w:p w14:paraId="0026D612" w14:textId="77777777" w:rsidR="00D07C2E" w:rsidRPr="00205D8C" w:rsidRDefault="00D07C2E" w:rsidP="00B40E8C">
      <w:pPr>
        <w:pStyle w:val="ListParagraph"/>
        <w:numPr>
          <w:ilvl w:val="0"/>
          <w:numId w:val="341"/>
        </w:numPr>
        <w:spacing w:after="120"/>
        <w:ind w:left="714" w:hanging="357"/>
        <w:contextualSpacing w:val="0"/>
        <w:jc w:val="both"/>
        <w:rPr>
          <w:sz w:val="24"/>
          <w:szCs w:val="24"/>
        </w:rPr>
      </w:pPr>
      <w:r w:rsidRPr="00205D8C">
        <w:rPr>
          <w:sz w:val="24"/>
          <w:szCs w:val="24"/>
        </w:rPr>
        <w:t>Parmesan fein reiben, mit Mehl und Backpulver mischen. Salami fein würfeln. Gouda grob raspeln.</w:t>
      </w:r>
    </w:p>
    <w:p w14:paraId="6CEF2CB4" w14:textId="77777777" w:rsidR="00D07C2E" w:rsidRPr="00205D8C" w:rsidRDefault="00D07C2E" w:rsidP="00B40E8C">
      <w:pPr>
        <w:pStyle w:val="ListParagraph"/>
        <w:numPr>
          <w:ilvl w:val="0"/>
          <w:numId w:val="341"/>
        </w:numPr>
        <w:spacing w:after="120"/>
        <w:ind w:left="714" w:hanging="357"/>
        <w:contextualSpacing w:val="0"/>
        <w:jc w:val="both"/>
        <w:rPr>
          <w:sz w:val="24"/>
          <w:szCs w:val="24"/>
        </w:rPr>
      </w:pPr>
      <w:r w:rsidRPr="00205D8C">
        <w:rPr>
          <w:sz w:val="24"/>
          <w:szCs w:val="24"/>
        </w:rPr>
        <w:t>Eier, 1 Prise Salz und etwas Pfeffer mit dem Mixer 5 Minuten sehr cremig rühren. Joghurt, Mehlmischung, Salami und Gouda gut unterrühren.</w:t>
      </w:r>
    </w:p>
    <w:p w14:paraId="2E92F020" w14:textId="77777777" w:rsidR="00D07C2E" w:rsidRPr="00205D8C" w:rsidRDefault="00D07C2E" w:rsidP="00B40E8C">
      <w:pPr>
        <w:pStyle w:val="ListParagraph"/>
        <w:numPr>
          <w:ilvl w:val="0"/>
          <w:numId w:val="341"/>
        </w:numPr>
        <w:spacing w:after="120"/>
        <w:ind w:left="714" w:hanging="357"/>
        <w:contextualSpacing w:val="0"/>
        <w:jc w:val="both"/>
        <w:rPr>
          <w:sz w:val="24"/>
          <w:szCs w:val="24"/>
        </w:rPr>
      </w:pPr>
      <w:r w:rsidRPr="00205D8C">
        <w:rPr>
          <w:sz w:val="24"/>
          <w:szCs w:val="24"/>
        </w:rPr>
        <w:t>Den Ofen auf 100 Grad (Umluft 80 Grad) vorheizen. Ein Waffeleisen vorheizen und einölen. Aus dem Teig nacheinander 4 Waffeln backen. Fertige Waffeln auf einem mit Backpapier ausgelegten Blech im heißen Ofen auf der mittleren Schiene warmhalten.</w:t>
      </w:r>
    </w:p>
    <w:p w14:paraId="5612D1B7" w14:textId="77777777" w:rsidR="00D07C2E" w:rsidRPr="00205D8C" w:rsidRDefault="00D07C2E" w:rsidP="00B40E8C">
      <w:pPr>
        <w:pStyle w:val="ListParagraph"/>
        <w:numPr>
          <w:ilvl w:val="0"/>
          <w:numId w:val="341"/>
        </w:numPr>
        <w:spacing w:after="120"/>
        <w:ind w:left="714" w:hanging="357"/>
        <w:contextualSpacing w:val="0"/>
        <w:jc w:val="both"/>
        <w:rPr>
          <w:sz w:val="24"/>
          <w:szCs w:val="24"/>
        </w:rPr>
      </w:pPr>
      <w:r w:rsidRPr="00205D8C">
        <w:rPr>
          <w:sz w:val="24"/>
          <w:szCs w:val="24"/>
        </w:rPr>
        <w:t>Inzwischen Tomaten putzen und achteln oder in Scheiben schneiden. Essig, etwas Salz, Pfeffer, 2 EL Wasser und Olivenöl verschlagen, mit Tomaten und Schnittlauch mischen. Tomatensalat mit den Waffeln servieren.</w:t>
      </w:r>
    </w:p>
    <w:p w14:paraId="2B044E5F" w14:textId="77777777" w:rsidR="00D07C2E" w:rsidRDefault="00D07C2E" w:rsidP="00D07C2E">
      <w:pPr>
        <w:rPr>
          <w:sz w:val="24"/>
          <w:szCs w:val="24"/>
        </w:rPr>
      </w:pPr>
    </w:p>
    <w:p w14:paraId="6A2D565D" w14:textId="77777777" w:rsidR="00D07C2E" w:rsidRDefault="00D07C2E">
      <w:pPr>
        <w:rPr>
          <w:sz w:val="24"/>
          <w:szCs w:val="24"/>
        </w:rPr>
      </w:pPr>
      <w:r>
        <w:rPr>
          <w:sz w:val="24"/>
          <w:szCs w:val="24"/>
        </w:rPr>
        <w:br w:type="page"/>
      </w:r>
    </w:p>
    <w:p w14:paraId="7A184470" w14:textId="058F6BF5" w:rsidR="00EB141F" w:rsidRDefault="00EB141F" w:rsidP="002D2614">
      <w:pPr>
        <w:pStyle w:val="Heading2"/>
        <w:spacing w:after="240"/>
      </w:pPr>
      <w:r>
        <w:lastRenderedPageBreak/>
        <w:t>Eingelegte Kirschtomaten mit Ziegenfeta</w:t>
      </w:r>
    </w:p>
    <w:p w14:paraId="77E85C2E" w14:textId="0222ACDD" w:rsidR="00F03F0B" w:rsidRDefault="00EB141F">
      <w:pPr>
        <w:rPr>
          <w:sz w:val="24"/>
          <w:szCs w:val="24"/>
        </w:rPr>
      </w:pPr>
      <w:r w:rsidRPr="002D2614">
        <w:rPr>
          <w:sz w:val="24"/>
          <w:szCs w:val="24"/>
          <w:u w:val="single"/>
        </w:rPr>
        <w:t>Zutaten</w:t>
      </w:r>
      <w:r>
        <w:rPr>
          <w:sz w:val="24"/>
          <w:szCs w:val="24"/>
        </w:rPr>
        <w:t xml:space="preserve"> </w:t>
      </w:r>
      <w:r w:rsidR="002D2614">
        <w:rPr>
          <w:sz w:val="24"/>
          <w:szCs w:val="24"/>
        </w:rPr>
        <w:t>(</w:t>
      </w:r>
      <w:r>
        <w:rPr>
          <w:sz w:val="24"/>
          <w:szCs w:val="24"/>
        </w:rPr>
        <w:t xml:space="preserve">für 2 Gläser </w:t>
      </w:r>
      <w:r w:rsidR="00F03F0B">
        <w:rPr>
          <w:sz w:val="24"/>
          <w:szCs w:val="24"/>
        </w:rPr>
        <w:t>à 500 ml</w:t>
      </w:r>
      <w:r w:rsidR="002D2614">
        <w:rPr>
          <w:sz w:val="24"/>
          <w:szCs w:val="24"/>
        </w:rPr>
        <w:t>)</w:t>
      </w:r>
    </w:p>
    <w:p w14:paraId="54BC3DE6" w14:textId="77777777" w:rsidR="00F03F0B" w:rsidRDefault="00F03F0B">
      <w:pPr>
        <w:rPr>
          <w:sz w:val="24"/>
          <w:szCs w:val="24"/>
        </w:rPr>
      </w:pPr>
      <w:r>
        <w:rPr>
          <w:sz w:val="24"/>
          <w:szCs w:val="24"/>
        </w:rPr>
        <w:t>300 g Kirschtomaten</w:t>
      </w:r>
    </w:p>
    <w:p w14:paraId="2746A182" w14:textId="77777777" w:rsidR="00F03F0B" w:rsidRDefault="00F03F0B">
      <w:pPr>
        <w:rPr>
          <w:sz w:val="24"/>
          <w:szCs w:val="24"/>
        </w:rPr>
      </w:pPr>
      <w:r>
        <w:rPr>
          <w:sz w:val="24"/>
          <w:szCs w:val="24"/>
        </w:rPr>
        <w:t>150 g Feta</w:t>
      </w:r>
    </w:p>
    <w:p w14:paraId="1312A5AD" w14:textId="77777777" w:rsidR="00F03F0B" w:rsidRDefault="00F03F0B">
      <w:pPr>
        <w:rPr>
          <w:sz w:val="24"/>
          <w:szCs w:val="24"/>
        </w:rPr>
      </w:pPr>
      <w:r>
        <w:rPr>
          <w:sz w:val="24"/>
          <w:szCs w:val="24"/>
        </w:rPr>
        <w:t>Saft und fein abgeriebene Schale von 1 Biozitrone</w:t>
      </w:r>
    </w:p>
    <w:p w14:paraId="4F299129" w14:textId="77777777" w:rsidR="00F03F0B" w:rsidRPr="00F03F0B" w:rsidRDefault="00F03F0B">
      <w:pPr>
        <w:rPr>
          <w:sz w:val="24"/>
          <w:szCs w:val="24"/>
          <w:lang w:val="en-US"/>
        </w:rPr>
      </w:pPr>
      <w:r w:rsidRPr="00F03F0B">
        <w:rPr>
          <w:sz w:val="24"/>
          <w:szCs w:val="24"/>
          <w:lang w:val="en-US"/>
        </w:rPr>
        <w:t xml:space="preserve">1 EL </w:t>
      </w:r>
      <w:proofErr w:type="spellStart"/>
      <w:r w:rsidRPr="00F03F0B">
        <w:rPr>
          <w:sz w:val="24"/>
          <w:szCs w:val="24"/>
          <w:lang w:val="en-US"/>
        </w:rPr>
        <w:t>Fenchelsamen</w:t>
      </w:r>
      <w:proofErr w:type="spellEnd"/>
    </w:p>
    <w:p w14:paraId="58767158" w14:textId="77777777" w:rsidR="00F03F0B" w:rsidRPr="00F03F0B" w:rsidRDefault="00F03F0B">
      <w:pPr>
        <w:rPr>
          <w:sz w:val="24"/>
          <w:szCs w:val="24"/>
          <w:lang w:val="en-US"/>
        </w:rPr>
      </w:pPr>
      <w:r w:rsidRPr="00F03F0B">
        <w:rPr>
          <w:sz w:val="24"/>
          <w:szCs w:val="24"/>
          <w:lang w:val="en-US"/>
        </w:rPr>
        <w:t xml:space="preserve">7 </w:t>
      </w:r>
      <w:proofErr w:type="spellStart"/>
      <w:r w:rsidRPr="00F03F0B">
        <w:rPr>
          <w:sz w:val="24"/>
          <w:szCs w:val="24"/>
          <w:lang w:val="en-US"/>
        </w:rPr>
        <w:t>Stiele</w:t>
      </w:r>
      <w:proofErr w:type="spellEnd"/>
      <w:r w:rsidRPr="00F03F0B">
        <w:rPr>
          <w:sz w:val="24"/>
          <w:szCs w:val="24"/>
          <w:lang w:val="en-US"/>
        </w:rPr>
        <w:t xml:space="preserve"> Oregano</w:t>
      </w:r>
    </w:p>
    <w:p w14:paraId="65D05E9D" w14:textId="77777777" w:rsidR="00F03F0B" w:rsidRPr="00166AB1" w:rsidRDefault="00F03F0B">
      <w:pPr>
        <w:rPr>
          <w:sz w:val="24"/>
          <w:szCs w:val="24"/>
          <w:lang w:val="en-US"/>
        </w:rPr>
      </w:pPr>
      <w:r w:rsidRPr="00166AB1">
        <w:rPr>
          <w:sz w:val="24"/>
          <w:szCs w:val="24"/>
          <w:lang w:val="en-US"/>
        </w:rPr>
        <w:t xml:space="preserve">Ca. 500 ml </w:t>
      </w:r>
      <w:proofErr w:type="spellStart"/>
      <w:r w:rsidRPr="00166AB1">
        <w:rPr>
          <w:sz w:val="24"/>
          <w:szCs w:val="24"/>
          <w:lang w:val="en-US"/>
        </w:rPr>
        <w:t>Olivenöl</w:t>
      </w:r>
      <w:proofErr w:type="spellEnd"/>
    </w:p>
    <w:p w14:paraId="4742FE6C" w14:textId="77777777" w:rsidR="00F03F0B" w:rsidRDefault="00F03F0B">
      <w:pPr>
        <w:rPr>
          <w:sz w:val="24"/>
          <w:szCs w:val="24"/>
          <w:lang w:val="en-US"/>
        </w:rPr>
      </w:pPr>
    </w:p>
    <w:p w14:paraId="12C0B726" w14:textId="75645BE2" w:rsidR="002D2614" w:rsidRPr="00166AB1" w:rsidRDefault="002D2614">
      <w:pPr>
        <w:rPr>
          <w:sz w:val="24"/>
          <w:szCs w:val="24"/>
          <w:lang w:val="en-US"/>
        </w:rPr>
      </w:pPr>
      <w:r>
        <w:rPr>
          <w:sz w:val="24"/>
          <w:szCs w:val="24"/>
          <w:lang w:val="en-US"/>
        </w:rPr>
        <w:t>Zubereitung:</w:t>
      </w:r>
    </w:p>
    <w:p w14:paraId="0CF7E254" w14:textId="427957A1" w:rsidR="00590167" w:rsidRPr="00590167" w:rsidRDefault="001C3528" w:rsidP="00B40E8C">
      <w:pPr>
        <w:pStyle w:val="ListParagraph"/>
        <w:numPr>
          <w:ilvl w:val="0"/>
          <w:numId w:val="1181"/>
        </w:numPr>
        <w:spacing w:after="120"/>
        <w:ind w:left="714" w:hanging="357"/>
        <w:contextualSpacing w:val="0"/>
        <w:jc w:val="both"/>
        <w:rPr>
          <w:sz w:val="24"/>
          <w:szCs w:val="24"/>
        </w:rPr>
      </w:pPr>
      <w:r w:rsidRPr="00590167">
        <w:rPr>
          <w:sz w:val="24"/>
          <w:szCs w:val="24"/>
        </w:rPr>
        <w:t xml:space="preserve">Tomaten kurz mit kochendem Wasser </w:t>
      </w:r>
      <w:r w:rsidR="00900039" w:rsidRPr="00590167">
        <w:rPr>
          <w:sz w:val="24"/>
          <w:szCs w:val="24"/>
        </w:rPr>
        <w:t>überbrühen, kalt abschrecken und häuten. Feta in Würfel schneiden. Mit Tomaten, Zitronenschale und -saft mischen. Fenchelsamen im Mörser gro</w:t>
      </w:r>
      <w:r w:rsidR="00590167" w:rsidRPr="00590167">
        <w:rPr>
          <w:sz w:val="24"/>
          <w:szCs w:val="24"/>
        </w:rPr>
        <w:t>b</w:t>
      </w:r>
      <w:r w:rsidR="00900039" w:rsidRPr="00590167">
        <w:rPr>
          <w:sz w:val="24"/>
          <w:szCs w:val="24"/>
        </w:rPr>
        <w:t xml:space="preserve"> zerstoßen. Blättchen von 3 Stielen Oregano fein schneiden. Mit den Fenchelsamen zu den Tomaten geben. </w:t>
      </w:r>
      <w:r w:rsidR="00590167" w:rsidRPr="00590167">
        <w:rPr>
          <w:sz w:val="24"/>
          <w:szCs w:val="24"/>
        </w:rPr>
        <w:t>1 Stunde unter gelegentlichen Schwenken marinieren.</w:t>
      </w:r>
    </w:p>
    <w:p w14:paraId="70634BAD" w14:textId="503D6AF4" w:rsidR="00EB141F" w:rsidRPr="00590167" w:rsidRDefault="00590167" w:rsidP="00B40E8C">
      <w:pPr>
        <w:pStyle w:val="ListParagraph"/>
        <w:numPr>
          <w:ilvl w:val="0"/>
          <w:numId w:val="1181"/>
        </w:numPr>
        <w:spacing w:after="120"/>
        <w:ind w:left="714" w:hanging="357"/>
        <w:contextualSpacing w:val="0"/>
        <w:jc w:val="both"/>
        <w:rPr>
          <w:sz w:val="24"/>
          <w:szCs w:val="24"/>
        </w:rPr>
      </w:pPr>
      <w:r w:rsidRPr="00590167">
        <w:rPr>
          <w:sz w:val="24"/>
          <w:szCs w:val="24"/>
        </w:rPr>
        <w:t>In jedes heiß ausgespültes Glas 2 Stiele Oregano geben. Tomaten, Fetawürfel und Marinade auf die Gläser verteilen. Mit Olivenöl aufgießen. Eingelegte Tomaten im Kühlschrank lagern, etwa 2 Stunden vor dem Servieren aus dem Kühlschrank nehmen.</w:t>
      </w:r>
      <w:r w:rsidR="00EB141F" w:rsidRPr="00590167">
        <w:rPr>
          <w:sz w:val="24"/>
          <w:szCs w:val="24"/>
        </w:rPr>
        <w:br w:type="page"/>
      </w:r>
    </w:p>
    <w:p w14:paraId="246F7D5F" w14:textId="2F9B3594" w:rsidR="00B84334" w:rsidRDefault="00B84334" w:rsidP="00586B1F">
      <w:pPr>
        <w:pStyle w:val="Heading2"/>
        <w:spacing w:after="240"/>
      </w:pPr>
      <w:r>
        <w:lastRenderedPageBreak/>
        <w:t>Pfeffer-Zwetschgen zu reifem Camembert</w:t>
      </w:r>
    </w:p>
    <w:p w14:paraId="54950829" w14:textId="01BD0044" w:rsidR="00B84334" w:rsidRDefault="00B84334">
      <w:pPr>
        <w:rPr>
          <w:sz w:val="24"/>
          <w:szCs w:val="24"/>
        </w:rPr>
      </w:pPr>
      <w:r w:rsidRPr="00586B1F">
        <w:rPr>
          <w:sz w:val="24"/>
          <w:szCs w:val="24"/>
          <w:u w:val="single"/>
        </w:rPr>
        <w:t>Zutaten</w:t>
      </w:r>
      <w:r>
        <w:rPr>
          <w:sz w:val="24"/>
          <w:szCs w:val="24"/>
        </w:rPr>
        <w:t xml:space="preserve"> </w:t>
      </w:r>
      <w:r w:rsidR="00586B1F">
        <w:rPr>
          <w:sz w:val="24"/>
          <w:szCs w:val="24"/>
        </w:rPr>
        <w:t>(</w:t>
      </w:r>
      <w:r>
        <w:rPr>
          <w:sz w:val="24"/>
          <w:szCs w:val="24"/>
        </w:rPr>
        <w:t>für 4 Portionen</w:t>
      </w:r>
      <w:r w:rsidR="00586B1F">
        <w:rPr>
          <w:sz w:val="24"/>
          <w:szCs w:val="24"/>
        </w:rPr>
        <w:t>)</w:t>
      </w:r>
    </w:p>
    <w:p w14:paraId="624A63A7" w14:textId="77777777" w:rsidR="00B84334" w:rsidRDefault="00B84334">
      <w:pPr>
        <w:rPr>
          <w:sz w:val="24"/>
          <w:szCs w:val="24"/>
        </w:rPr>
      </w:pPr>
      <w:r>
        <w:rPr>
          <w:sz w:val="24"/>
          <w:szCs w:val="24"/>
        </w:rPr>
        <w:t>400 g Zwetschgen</w:t>
      </w:r>
    </w:p>
    <w:p w14:paraId="1B5F8E63" w14:textId="77777777" w:rsidR="00B84334" w:rsidRDefault="00B84334">
      <w:pPr>
        <w:rPr>
          <w:sz w:val="24"/>
          <w:szCs w:val="24"/>
        </w:rPr>
      </w:pPr>
      <w:r>
        <w:rPr>
          <w:sz w:val="24"/>
          <w:szCs w:val="24"/>
        </w:rPr>
        <w:t>1 TL schwarze Pfefferkörner</w:t>
      </w:r>
    </w:p>
    <w:p w14:paraId="2E9A19B6" w14:textId="77777777" w:rsidR="00B84334" w:rsidRDefault="00B84334">
      <w:pPr>
        <w:rPr>
          <w:sz w:val="24"/>
          <w:szCs w:val="24"/>
        </w:rPr>
      </w:pPr>
      <w:r>
        <w:rPr>
          <w:sz w:val="24"/>
          <w:szCs w:val="24"/>
        </w:rPr>
        <w:t>100 g Rohrzucker</w:t>
      </w:r>
    </w:p>
    <w:p w14:paraId="49741706" w14:textId="77777777" w:rsidR="00B84334" w:rsidRDefault="00B84334">
      <w:pPr>
        <w:rPr>
          <w:sz w:val="24"/>
          <w:szCs w:val="24"/>
        </w:rPr>
      </w:pPr>
      <w:r>
        <w:rPr>
          <w:sz w:val="24"/>
          <w:szCs w:val="24"/>
        </w:rPr>
        <w:t>120 ml Rotweinessig</w:t>
      </w:r>
    </w:p>
    <w:p w14:paraId="18DB79DB" w14:textId="77777777" w:rsidR="00B84334" w:rsidRDefault="00B84334">
      <w:pPr>
        <w:rPr>
          <w:sz w:val="24"/>
          <w:szCs w:val="24"/>
        </w:rPr>
      </w:pPr>
      <w:r>
        <w:rPr>
          <w:sz w:val="24"/>
          <w:szCs w:val="24"/>
        </w:rPr>
        <w:t>75 ml Rotwein</w:t>
      </w:r>
    </w:p>
    <w:p w14:paraId="6645D637" w14:textId="372F6F82" w:rsidR="00B84334" w:rsidRDefault="00B84334">
      <w:pPr>
        <w:rPr>
          <w:sz w:val="24"/>
          <w:szCs w:val="24"/>
        </w:rPr>
      </w:pPr>
      <w:r>
        <w:rPr>
          <w:sz w:val="24"/>
          <w:szCs w:val="24"/>
        </w:rPr>
        <w:t>75 ml roter Portwein</w:t>
      </w:r>
    </w:p>
    <w:p w14:paraId="5482BE80" w14:textId="77777777" w:rsidR="00B84334" w:rsidRPr="00166AB1" w:rsidRDefault="00B84334">
      <w:pPr>
        <w:rPr>
          <w:sz w:val="24"/>
          <w:szCs w:val="24"/>
          <w:lang w:val="en-US"/>
        </w:rPr>
      </w:pPr>
      <w:proofErr w:type="spellStart"/>
      <w:r w:rsidRPr="00166AB1">
        <w:rPr>
          <w:sz w:val="24"/>
          <w:szCs w:val="24"/>
          <w:lang w:val="en-US"/>
        </w:rPr>
        <w:t>Meersalz</w:t>
      </w:r>
      <w:proofErr w:type="spellEnd"/>
    </w:p>
    <w:p w14:paraId="6001A49D" w14:textId="2DDF2D74" w:rsidR="00B84334" w:rsidRPr="00166AB1" w:rsidRDefault="00B84334">
      <w:pPr>
        <w:rPr>
          <w:sz w:val="24"/>
          <w:szCs w:val="24"/>
          <w:lang w:val="en-US"/>
        </w:rPr>
      </w:pPr>
      <w:r w:rsidRPr="00166AB1">
        <w:rPr>
          <w:sz w:val="24"/>
          <w:szCs w:val="24"/>
          <w:lang w:val="en-US"/>
        </w:rPr>
        <w:t>½ Baguette</w:t>
      </w:r>
    </w:p>
    <w:p w14:paraId="1C32D012" w14:textId="77777777" w:rsidR="00083F85" w:rsidRPr="00166AB1" w:rsidRDefault="00B84334">
      <w:pPr>
        <w:rPr>
          <w:sz w:val="24"/>
          <w:szCs w:val="24"/>
          <w:lang w:val="en-US"/>
        </w:rPr>
      </w:pPr>
      <w:r w:rsidRPr="00166AB1">
        <w:rPr>
          <w:sz w:val="24"/>
          <w:szCs w:val="24"/>
          <w:lang w:val="en-US"/>
        </w:rPr>
        <w:t xml:space="preserve">3 EL </w:t>
      </w:r>
      <w:proofErr w:type="spellStart"/>
      <w:r w:rsidRPr="00166AB1">
        <w:rPr>
          <w:sz w:val="24"/>
          <w:szCs w:val="24"/>
          <w:lang w:val="en-US"/>
        </w:rPr>
        <w:t>Olivenöl</w:t>
      </w:r>
      <w:proofErr w:type="spellEnd"/>
    </w:p>
    <w:p w14:paraId="3B3F82B3" w14:textId="77777777" w:rsidR="00083F85" w:rsidRPr="00166AB1" w:rsidRDefault="00083F85">
      <w:pPr>
        <w:rPr>
          <w:sz w:val="24"/>
          <w:szCs w:val="24"/>
          <w:lang w:val="en-US"/>
        </w:rPr>
      </w:pPr>
      <w:r w:rsidRPr="00166AB1">
        <w:rPr>
          <w:sz w:val="24"/>
          <w:szCs w:val="24"/>
          <w:lang w:val="en-US"/>
        </w:rPr>
        <w:t xml:space="preserve">250 g </w:t>
      </w:r>
      <w:proofErr w:type="spellStart"/>
      <w:r w:rsidRPr="00166AB1">
        <w:rPr>
          <w:sz w:val="24"/>
          <w:szCs w:val="24"/>
          <w:lang w:val="en-US"/>
        </w:rPr>
        <w:t>reifer</w:t>
      </w:r>
      <w:proofErr w:type="spellEnd"/>
      <w:r w:rsidRPr="00166AB1">
        <w:rPr>
          <w:sz w:val="24"/>
          <w:szCs w:val="24"/>
          <w:lang w:val="en-US"/>
        </w:rPr>
        <w:t xml:space="preserve"> Camembert</w:t>
      </w:r>
    </w:p>
    <w:p w14:paraId="3F75A129" w14:textId="3C665CAF" w:rsidR="00083F85" w:rsidRDefault="00083F85">
      <w:pPr>
        <w:rPr>
          <w:sz w:val="24"/>
          <w:szCs w:val="24"/>
          <w:lang w:val="en-US"/>
        </w:rPr>
      </w:pPr>
    </w:p>
    <w:p w14:paraId="65BBAA94" w14:textId="5AE7CB00" w:rsidR="00586B1F" w:rsidRPr="00166AB1" w:rsidRDefault="00586B1F">
      <w:pPr>
        <w:rPr>
          <w:sz w:val="24"/>
          <w:szCs w:val="24"/>
          <w:lang w:val="en-US"/>
        </w:rPr>
      </w:pPr>
      <w:r>
        <w:rPr>
          <w:sz w:val="24"/>
          <w:szCs w:val="24"/>
          <w:lang w:val="en-US"/>
        </w:rPr>
        <w:t>Zubereitung:</w:t>
      </w:r>
    </w:p>
    <w:p w14:paraId="745A65F0" w14:textId="637493BF" w:rsidR="00734EAF" w:rsidRPr="00734EAF" w:rsidRDefault="00083F85" w:rsidP="00B40E8C">
      <w:pPr>
        <w:pStyle w:val="ListParagraph"/>
        <w:numPr>
          <w:ilvl w:val="0"/>
          <w:numId w:val="1179"/>
        </w:numPr>
        <w:spacing w:after="120"/>
        <w:ind w:left="714" w:hanging="357"/>
        <w:contextualSpacing w:val="0"/>
        <w:jc w:val="both"/>
        <w:rPr>
          <w:sz w:val="24"/>
          <w:szCs w:val="24"/>
        </w:rPr>
      </w:pPr>
      <w:r w:rsidRPr="00734EAF">
        <w:rPr>
          <w:sz w:val="24"/>
          <w:szCs w:val="24"/>
        </w:rPr>
        <w:t xml:space="preserve">Zwetschgen waschen, vierteln und entsteinen. Pfefferkörner im Mörser leicht zerdrücken und mit Rohrzucker, </w:t>
      </w:r>
      <w:r w:rsidR="00734EAF" w:rsidRPr="00734EAF">
        <w:rPr>
          <w:sz w:val="24"/>
          <w:szCs w:val="24"/>
        </w:rPr>
        <w:t>E</w:t>
      </w:r>
      <w:r w:rsidRPr="00734EAF">
        <w:rPr>
          <w:sz w:val="24"/>
          <w:szCs w:val="24"/>
        </w:rPr>
        <w:t>ssig, Rotwein</w:t>
      </w:r>
      <w:r w:rsidR="00734EAF" w:rsidRPr="00734EAF">
        <w:rPr>
          <w:sz w:val="24"/>
          <w:szCs w:val="24"/>
        </w:rPr>
        <w:t>, Portwein und 2 Messerspitzen Salz in einer Pfanne sirupartig einköcheln. Die Zwetschgenstücke dazugeben und etwa 2 – 3 Minuten im Sirup garen. Abkühlen lassen und mindestens eine Nacht bei Zimmertemperatur durchziehen lassen.</w:t>
      </w:r>
    </w:p>
    <w:p w14:paraId="57CAC332" w14:textId="0D585F6C" w:rsidR="00734EAF" w:rsidRPr="00734EAF" w:rsidRDefault="00734EAF" w:rsidP="00B40E8C">
      <w:pPr>
        <w:pStyle w:val="ListParagraph"/>
        <w:numPr>
          <w:ilvl w:val="0"/>
          <w:numId w:val="1179"/>
        </w:numPr>
        <w:spacing w:after="120"/>
        <w:ind w:left="714" w:hanging="357"/>
        <w:contextualSpacing w:val="0"/>
        <w:jc w:val="both"/>
        <w:rPr>
          <w:sz w:val="24"/>
          <w:szCs w:val="24"/>
        </w:rPr>
      </w:pPr>
      <w:r w:rsidRPr="00734EAF">
        <w:rPr>
          <w:sz w:val="24"/>
          <w:szCs w:val="24"/>
        </w:rPr>
        <w:t>Backofen auf 170 Grad (Umluft 150 Grad) vorheizen. Ein Blech mit Backpapier auslegen. Baguette diagonal in möglichst dünne Scheiben schneiden und auf dem Backblech verteilen. Mit Olivenöl beträufeln, salzen und einige Minuten im Ofen goldgelb backen. Den Camembert vierteln und mit den Zwetschgen und Brotchips servieren.</w:t>
      </w:r>
    </w:p>
    <w:p w14:paraId="12A576CF" w14:textId="77777777" w:rsidR="00734EAF" w:rsidRDefault="00734EAF">
      <w:pPr>
        <w:rPr>
          <w:sz w:val="24"/>
          <w:szCs w:val="24"/>
        </w:rPr>
      </w:pPr>
    </w:p>
    <w:p w14:paraId="1F8EC6BC" w14:textId="0C258FCD" w:rsidR="00B84334" w:rsidRDefault="00734EAF" w:rsidP="00734EAF">
      <w:pPr>
        <w:ind w:left="708" w:hanging="708"/>
        <w:rPr>
          <w:sz w:val="24"/>
          <w:szCs w:val="24"/>
        </w:rPr>
      </w:pPr>
      <w:r>
        <w:rPr>
          <w:sz w:val="24"/>
          <w:szCs w:val="24"/>
        </w:rPr>
        <w:t>Tipp:</w:t>
      </w:r>
      <w:r>
        <w:rPr>
          <w:sz w:val="24"/>
          <w:szCs w:val="24"/>
        </w:rPr>
        <w:tab/>
        <w:t>Wenn man die Pfefferzwetschgen heiß in sterilisierte kleine Gläser füllt, sind sie ca. 5 Wochen haltbar.</w:t>
      </w:r>
      <w:r w:rsidR="00B84334">
        <w:rPr>
          <w:sz w:val="24"/>
          <w:szCs w:val="24"/>
        </w:rPr>
        <w:br w:type="page"/>
      </w:r>
    </w:p>
    <w:p w14:paraId="269312A6" w14:textId="5D39A6A7" w:rsidR="00A31BAC" w:rsidRDefault="003643FD" w:rsidP="00586B1F">
      <w:pPr>
        <w:pStyle w:val="Heading2"/>
        <w:spacing w:after="240"/>
      </w:pPr>
      <w:r>
        <w:lastRenderedPageBreak/>
        <w:t>Käseküchle (von Clemens Back</w:t>
      </w:r>
      <w:r w:rsidR="00A31BAC">
        <w:t>, dem Sozialarbeiter aus dem KIOSK im Rieselfeld)</w:t>
      </w:r>
    </w:p>
    <w:p w14:paraId="64BF966D" w14:textId="4CE74F21" w:rsidR="00A31BAC" w:rsidRDefault="00A31BAC">
      <w:pPr>
        <w:rPr>
          <w:sz w:val="24"/>
          <w:szCs w:val="24"/>
        </w:rPr>
      </w:pPr>
      <w:r w:rsidRPr="00586B1F">
        <w:rPr>
          <w:sz w:val="24"/>
          <w:szCs w:val="24"/>
          <w:u w:val="single"/>
        </w:rPr>
        <w:t>Zutaten</w:t>
      </w:r>
      <w:r>
        <w:rPr>
          <w:sz w:val="24"/>
          <w:szCs w:val="24"/>
        </w:rPr>
        <w:t xml:space="preserve"> </w:t>
      </w:r>
      <w:r w:rsidR="00586B1F">
        <w:rPr>
          <w:sz w:val="24"/>
          <w:szCs w:val="24"/>
        </w:rPr>
        <w:t>(</w:t>
      </w:r>
      <w:r>
        <w:rPr>
          <w:sz w:val="24"/>
          <w:szCs w:val="24"/>
        </w:rPr>
        <w:t>für 4 Portionen</w:t>
      </w:r>
      <w:r w:rsidR="00586B1F">
        <w:rPr>
          <w:sz w:val="24"/>
          <w:szCs w:val="24"/>
        </w:rPr>
        <w:t>):</w:t>
      </w:r>
    </w:p>
    <w:p w14:paraId="604F446B" w14:textId="77777777" w:rsidR="00A31BAC" w:rsidRDefault="00A31BAC">
      <w:pPr>
        <w:rPr>
          <w:sz w:val="24"/>
          <w:szCs w:val="24"/>
        </w:rPr>
      </w:pPr>
      <w:r>
        <w:rPr>
          <w:sz w:val="24"/>
          <w:szCs w:val="24"/>
        </w:rPr>
        <w:t>180 g kernige Haferflocken</w:t>
      </w:r>
    </w:p>
    <w:p w14:paraId="5079D9B0" w14:textId="77777777" w:rsidR="00A31BAC" w:rsidRDefault="00A31BAC">
      <w:pPr>
        <w:rPr>
          <w:sz w:val="24"/>
          <w:szCs w:val="24"/>
        </w:rPr>
      </w:pPr>
      <w:r>
        <w:rPr>
          <w:sz w:val="24"/>
          <w:szCs w:val="24"/>
        </w:rPr>
        <w:t>Etwas Milch</w:t>
      </w:r>
    </w:p>
    <w:p w14:paraId="475DEEB8" w14:textId="77777777" w:rsidR="00A31BAC" w:rsidRDefault="00A31BAC">
      <w:pPr>
        <w:rPr>
          <w:sz w:val="24"/>
          <w:szCs w:val="24"/>
        </w:rPr>
      </w:pPr>
      <w:r>
        <w:rPr>
          <w:sz w:val="24"/>
          <w:szCs w:val="24"/>
        </w:rPr>
        <w:t>1 kleine Zwiebel</w:t>
      </w:r>
    </w:p>
    <w:p w14:paraId="784F2CEF" w14:textId="77777777" w:rsidR="00A31BAC" w:rsidRDefault="00A31BAC">
      <w:pPr>
        <w:rPr>
          <w:sz w:val="24"/>
          <w:szCs w:val="24"/>
        </w:rPr>
      </w:pPr>
      <w:r>
        <w:rPr>
          <w:sz w:val="24"/>
          <w:szCs w:val="24"/>
        </w:rPr>
        <w:t>200 g würzigen, geriebenen Käse (Bergkäse, Gouda…)</w:t>
      </w:r>
    </w:p>
    <w:p w14:paraId="7A4332AC" w14:textId="7BE6D1A2" w:rsidR="00A31BAC" w:rsidRPr="00C3416F" w:rsidRDefault="00A31BAC">
      <w:pPr>
        <w:rPr>
          <w:sz w:val="24"/>
          <w:szCs w:val="24"/>
        </w:rPr>
      </w:pPr>
      <w:r w:rsidRPr="00C3416F">
        <w:rPr>
          <w:sz w:val="24"/>
          <w:szCs w:val="24"/>
        </w:rPr>
        <w:t>1 Ei</w:t>
      </w:r>
    </w:p>
    <w:p w14:paraId="4B695DEE" w14:textId="77777777" w:rsidR="00A31BAC" w:rsidRPr="00C3416F" w:rsidRDefault="00A31BAC">
      <w:pPr>
        <w:rPr>
          <w:sz w:val="24"/>
          <w:szCs w:val="24"/>
        </w:rPr>
      </w:pPr>
      <w:r w:rsidRPr="00C3416F">
        <w:rPr>
          <w:sz w:val="24"/>
          <w:szCs w:val="24"/>
        </w:rPr>
        <w:t>Kräuter (Oregano, Majoran, Petersilie)</w:t>
      </w:r>
    </w:p>
    <w:p w14:paraId="4F0BC331" w14:textId="77777777" w:rsidR="00A31BAC" w:rsidRPr="00C3416F" w:rsidRDefault="00A31BAC">
      <w:pPr>
        <w:rPr>
          <w:sz w:val="24"/>
          <w:szCs w:val="24"/>
        </w:rPr>
      </w:pPr>
      <w:r w:rsidRPr="00C3416F">
        <w:rPr>
          <w:sz w:val="24"/>
          <w:szCs w:val="24"/>
        </w:rPr>
        <w:t>Salz, Pfeffer</w:t>
      </w:r>
    </w:p>
    <w:p w14:paraId="2048E7CC" w14:textId="77777777" w:rsidR="00A31BAC" w:rsidRPr="00C3416F" w:rsidRDefault="00A31BAC">
      <w:pPr>
        <w:rPr>
          <w:sz w:val="24"/>
          <w:szCs w:val="24"/>
        </w:rPr>
      </w:pPr>
      <w:r w:rsidRPr="00C3416F">
        <w:rPr>
          <w:sz w:val="24"/>
          <w:szCs w:val="24"/>
        </w:rPr>
        <w:t>Etwas Brühe</w:t>
      </w:r>
    </w:p>
    <w:p w14:paraId="6D6E3ECE" w14:textId="77777777" w:rsidR="00A31BAC" w:rsidRDefault="00A31BAC">
      <w:pPr>
        <w:rPr>
          <w:sz w:val="24"/>
          <w:szCs w:val="24"/>
        </w:rPr>
      </w:pPr>
    </w:p>
    <w:p w14:paraId="2CE35A9F" w14:textId="62812606" w:rsidR="00586B1F" w:rsidRPr="00C3416F" w:rsidRDefault="00586B1F">
      <w:pPr>
        <w:rPr>
          <w:sz w:val="24"/>
          <w:szCs w:val="24"/>
        </w:rPr>
      </w:pPr>
      <w:r>
        <w:rPr>
          <w:sz w:val="24"/>
          <w:szCs w:val="24"/>
        </w:rPr>
        <w:t>Zubereitung:</w:t>
      </w:r>
    </w:p>
    <w:p w14:paraId="6A7DD82C" w14:textId="30A990B5" w:rsidR="00D861F7" w:rsidRPr="00D861F7" w:rsidRDefault="00A31BAC" w:rsidP="00B40E8C">
      <w:pPr>
        <w:pStyle w:val="ListParagraph"/>
        <w:numPr>
          <w:ilvl w:val="0"/>
          <w:numId w:val="1085"/>
        </w:numPr>
        <w:spacing w:after="120"/>
        <w:ind w:left="714" w:hanging="357"/>
        <w:contextualSpacing w:val="0"/>
        <w:jc w:val="both"/>
        <w:rPr>
          <w:sz w:val="24"/>
          <w:szCs w:val="24"/>
        </w:rPr>
      </w:pPr>
      <w:r w:rsidRPr="00D861F7">
        <w:rPr>
          <w:sz w:val="24"/>
          <w:szCs w:val="24"/>
        </w:rPr>
        <w:t>Die kernigen H</w:t>
      </w:r>
      <w:r w:rsidR="00D861F7" w:rsidRPr="00D861F7">
        <w:rPr>
          <w:sz w:val="24"/>
          <w:szCs w:val="24"/>
        </w:rPr>
        <w:t>af</w:t>
      </w:r>
      <w:r w:rsidRPr="00D861F7">
        <w:rPr>
          <w:sz w:val="24"/>
          <w:szCs w:val="24"/>
        </w:rPr>
        <w:t>erflocken mit Milch bedecken und ca. eine halbe St</w:t>
      </w:r>
      <w:r w:rsidR="00D861F7" w:rsidRPr="00D861F7">
        <w:rPr>
          <w:sz w:val="24"/>
          <w:szCs w:val="24"/>
        </w:rPr>
        <w:t>unde</w:t>
      </w:r>
      <w:r w:rsidRPr="00D861F7">
        <w:rPr>
          <w:sz w:val="24"/>
          <w:szCs w:val="24"/>
        </w:rPr>
        <w:t xml:space="preserve"> einweichen</w:t>
      </w:r>
      <w:r w:rsidR="00D861F7" w:rsidRPr="00D861F7">
        <w:rPr>
          <w:sz w:val="24"/>
          <w:szCs w:val="24"/>
        </w:rPr>
        <w:t xml:space="preserve"> (am besten gleich in der</w:t>
      </w:r>
      <w:r w:rsidR="00586B1F">
        <w:rPr>
          <w:sz w:val="24"/>
          <w:szCs w:val="24"/>
        </w:rPr>
        <w:t xml:space="preserve"> </w:t>
      </w:r>
      <w:r w:rsidR="00D861F7" w:rsidRPr="00D861F7">
        <w:rPr>
          <w:sz w:val="24"/>
          <w:szCs w:val="24"/>
        </w:rPr>
        <w:t>Teigschüssel). Danach eventuell übrige Milch abtropfen lassen. Die Zwiebel reiben oder sehr fein schneiden. Mit dem Käse und dem Ei verrühren und mit frischen oder getrockneten Kräutern und den Gewürzen abschmecken. Bei mittlerer Hitze in Öl je 2 EL ausbreiten und goldbraun braten.</w:t>
      </w:r>
    </w:p>
    <w:p w14:paraId="25720779" w14:textId="650939DD" w:rsidR="003643FD" w:rsidRPr="00D861F7" w:rsidRDefault="00D861F7" w:rsidP="00B40E8C">
      <w:pPr>
        <w:pStyle w:val="ListParagraph"/>
        <w:numPr>
          <w:ilvl w:val="0"/>
          <w:numId w:val="1085"/>
        </w:numPr>
        <w:spacing w:after="120"/>
        <w:ind w:left="714" w:hanging="357"/>
        <w:contextualSpacing w:val="0"/>
        <w:jc w:val="both"/>
        <w:rPr>
          <w:sz w:val="24"/>
          <w:szCs w:val="24"/>
        </w:rPr>
      </w:pPr>
      <w:r w:rsidRPr="00D861F7">
        <w:rPr>
          <w:sz w:val="24"/>
          <w:szCs w:val="24"/>
        </w:rPr>
        <w:t>Dazu eine bunte Salatschüssel oder Blechkartoffeln reichen.</w:t>
      </w:r>
      <w:r w:rsidR="003643FD" w:rsidRPr="00D861F7">
        <w:rPr>
          <w:sz w:val="24"/>
          <w:szCs w:val="24"/>
        </w:rPr>
        <w:br w:type="page"/>
      </w:r>
    </w:p>
    <w:p w14:paraId="5CB6342D" w14:textId="77777777" w:rsidR="001652D0" w:rsidRDefault="001652D0" w:rsidP="001652D0">
      <w:pPr>
        <w:pStyle w:val="Heading2"/>
        <w:spacing w:after="240"/>
      </w:pPr>
      <w:r>
        <w:lastRenderedPageBreak/>
        <w:t>Tartiflette (gebackener Käse mit Kartoffeln und Speck) – Überbackene Kalorien</w:t>
      </w:r>
      <w:r w:rsidRPr="008C5D3A">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Pr>
          <w:rStyle w:val="FootnoteReference"/>
        </w:rPr>
        <w:footnoteReference w:id="667"/>
      </w:r>
      <w:r>
        <w:t xml:space="preserve"> </w:t>
      </w:r>
    </w:p>
    <w:p w14:paraId="54FC94C3" w14:textId="77777777" w:rsidR="001652D0" w:rsidRDefault="001652D0" w:rsidP="001652D0">
      <w:pPr>
        <w:rPr>
          <w:sz w:val="24"/>
          <w:szCs w:val="24"/>
        </w:rPr>
      </w:pPr>
      <w:r w:rsidRPr="00F737D0">
        <w:rPr>
          <w:sz w:val="24"/>
          <w:szCs w:val="24"/>
          <w:u w:val="single"/>
        </w:rPr>
        <w:t>Zutaten</w:t>
      </w:r>
      <w:r>
        <w:rPr>
          <w:sz w:val="24"/>
          <w:szCs w:val="24"/>
        </w:rPr>
        <w:t xml:space="preserve"> (für 6 bis 8 Personen)</w:t>
      </w:r>
    </w:p>
    <w:p w14:paraId="78E3E4B0" w14:textId="77777777" w:rsidR="001652D0" w:rsidRDefault="001652D0" w:rsidP="001652D0">
      <w:pPr>
        <w:rPr>
          <w:sz w:val="24"/>
          <w:szCs w:val="24"/>
        </w:rPr>
      </w:pPr>
      <w:r>
        <w:rPr>
          <w:sz w:val="24"/>
          <w:szCs w:val="24"/>
        </w:rPr>
        <w:t>1 kg Kartoffeln</w:t>
      </w:r>
    </w:p>
    <w:p w14:paraId="59C92AB3" w14:textId="77777777" w:rsidR="001652D0" w:rsidRDefault="001652D0" w:rsidP="001652D0">
      <w:pPr>
        <w:rPr>
          <w:sz w:val="24"/>
          <w:szCs w:val="24"/>
        </w:rPr>
      </w:pPr>
      <w:r>
        <w:rPr>
          <w:sz w:val="24"/>
          <w:szCs w:val="24"/>
        </w:rPr>
        <w:t>3 Zwiebeln</w:t>
      </w:r>
    </w:p>
    <w:p w14:paraId="1577EB1F" w14:textId="77777777" w:rsidR="001652D0" w:rsidRDefault="001652D0" w:rsidP="001652D0">
      <w:pPr>
        <w:rPr>
          <w:sz w:val="24"/>
          <w:szCs w:val="24"/>
        </w:rPr>
      </w:pPr>
      <w:r>
        <w:rPr>
          <w:sz w:val="24"/>
          <w:szCs w:val="24"/>
        </w:rPr>
        <w:t>Etwas Butter</w:t>
      </w:r>
    </w:p>
    <w:p w14:paraId="3483D2CA" w14:textId="77777777" w:rsidR="001652D0" w:rsidRDefault="001652D0" w:rsidP="001652D0">
      <w:pPr>
        <w:rPr>
          <w:sz w:val="24"/>
          <w:szCs w:val="24"/>
        </w:rPr>
      </w:pPr>
      <w:r>
        <w:rPr>
          <w:sz w:val="24"/>
          <w:szCs w:val="24"/>
        </w:rPr>
        <w:t>150 ml Weißwein</w:t>
      </w:r>
    </w:p>
    <w:p w14:paraId="403A50A5" w14:textId="77777777" w:rsidR="001652D0" w:rsidRDefault="001652D0" w:rsidP="001652D0">
      <w:pPr>
        <w:rPr>
          <w:sz w:val="24"/>
          <w:szCs w:val="24"/>
        </w:rPr>
      </w:pPr>
      <w:r>
        <w:rPr>
          <w:sz w:val="24"/>
          <w:szCs w:val="24"/>
        </w:rPr>
        <w:t>150 g Speckwürfel</w:t>
      </w:r>
    </w:p>
    <w:p w14:paraId="1834ABCD" w14:textId="77777777" w:rsidR="001652D0" w:rsidRDefault="001652D0" w:rsidP="001652D0">
      <w:pPr>
        <w:rPr>
          <w:sz w:val="24"/>
          <w:szCs w:val="24"/>
        </w:rPr>
      </w:pPr>
      <w:r>
        <w:rPr>
          <w:sz w:val="24"/>
          <w:szCs w:val="24"/>
        </w:rPr>
        <w:t>Salz, schwarzer Pfeffer</w:t>
      </w:r>
    </w:p>
    <w:p w14:paraId="37AF937E" w14:textId="77777777" w:rsidR="001652D0" w:rsidRDefault="001652D0" w:rsidP="001652D0">
      <w:pPr>
        <w:rPr>
          <w:sz w:val="24"/>
          <w:szCs w:val="24"/>
        </w:rPr>
      </w:pPr>
      <w:r>
        <w:rPr>
          <w:sz w:val="24"/>
          <w:szCs w:val="24"/>
        </w:rPr>
        <w:t>300 g Reblochon (oder andere gereifter Weichkäse aus Kuhmilch)</w:t>
      </w:r>
    </w:p>
    <w:p w14:paraId="65BA0F34" w14:textId="77777777" w:rsidR="001652D0" w:rsidRDefault="001652D0" w:rsidP="001652D0">
      <w:pPr>
        <w:rPr>
          <w:sz w:val="24"/>
          <w:szCs w:val="24"/>
        </w:rPr>
      </w:pPr>
    </w:p>
    <w:p w14:paraId="2DE63434" w14:textId="77777777" w:rsidR="001652D0" w:rsidRDefault="001652D0" w:rsidP="001652D0">
      <w:pPr>
        <w:rPr>
          <w:sz w:val="24"/>
          <w:szCs w:val="24"/>
        </w:rPr>
      </w:pPr>
      <w:r>
        <w:rPr>
          <w:sz w:val="24"/>
          <w:szCs w:val="24"/>
        </w:rPr>
        <w:t>Zubereitung:</w:t>
      </w:r>
    </w:p>
    <w:p w14:paraId="736D8175" w14:textId="77777777" w:rsidR="001652D0" w:rsidRPr="00D41980" w:rsidRDefault="001652D0" w:rsidP="001652D0">
      <w:pPr>
        <w:pStyle w:val="ListParagraph"/>
        <w:numPr>
          <w:ilvl w:val="0"/>
          <w:numId w:val="231"/>
        </w:numPr>
        <w:spacing w:after="120"/>
        <w:ind w:left="714" w:hanging="357"/>
        <w:contextualSpacing w:val="0"/>
        <w:jc w:val="both"/>
        <w:rPr>
          <w:sz w:val="24"/>
          <w:szCs w:val="24"/>
        </w:rPr>
      </w:pPr>
      <w:r w:rsidRPr="00D41980">
        <w:rPr>
          <w:sz w:val="24"/>
          <w:szCs w:val="24"/>
        </w:rPr>
        <w:t>Die Kartoffeln mit Schale im Salzwasser garkochen. Abgießen, abkühlen lassen und schälen. Zwiebeln schälen, in Streifen schneiden. In einer Pfanne etwas Butter zergehen lassen, die zwiebeln darin anschwitzen. Salzen und mit Weißwein ablöschen. Pfanne zudecken, die Zwiebeln ungefähr 25 Minuten lang dünsten.</w:t>
      </w:r>
    </w:p>
    <w:p w14:paraId="4B0C6C26" w14:textId="77777777" w:rsidR="001652D0" w:rsidRPr="00D41980" w:rsidRDefault="001652D0" w:rsidP="001652D0">
      <w:pPr>
        <w:pStyle w:val="ListParagraph"/>
        <w:numPr>
          <w:ilvl w:val="0"/>
          <w:numId w:val="231"/>
        </w:numPr>
        <w:spacing w:after="120"/>
        <w:ind w:left="714" w:hanging="357"/>
        <w:contextualSpacing w:val="0"/>
        <w:jc w:val="both"/>
        <w:rPr>
          <w:sz w:val="24"/>
          <w:szCs w:val="24"/>
        </w:rPr>
      </w:pPr>
      <w:r w:rsidRPr="00D41980">
        <w:rPr>
          <w:sz w:val="24"/>
          <w:szCs w:val="24"/>
        </w:rPr>
        <w:t>In einer anderen Pfanne Speck anbraten, mit den Zwiebeln vermengen, eine großzügige Prise Pfeffer unterrühren. Die Hälfte dieser Mischung in einer Auflaufform verteilen. Die Kartoffeln in 1 cm dicke Scheiben schneiden und in die Form geben, es folgen die restlichen zwiebeln. Käse in Tortenviertel zerteilen und dann längs halbieren. Mit der Schale (die essbar sein sollte) nach oben auf die kartoffel-Zwiebel-Mischung legen. Bei 180°C 30 Minuten lang backen.</w:t>
      </w:r>
    </w:p>
    <w:p w14:paraId="369DD761" w14:textId="77777777" w:rsidR="001652D0" w:rsidRDefault="001652D0" w:rsidP="001652D0">
      <w:pPr>
        <w:spacing w:after="120"/>
        <w:ind w:left="1416" w:hanging="1416"/>
        <w:jc w:val="both"/>
        <w:rPr>
          <w:sz w:val="24"/>
          <w:szCs w:val="24"/>
        </w:rPr>
      </w:pPr>
    </w:p>
    <w:p w14:paraId="605C7B74" w14:textId="77777777" w:rsidR="001652D0" w:rsidRPr="00F737D0" w:rsidRDefault="001652D0" w:rsidP="001652D0">
      <w:pPr>
        <w:spacing w:after="120"/>
        <w:ind w:left="1416" w:hanging="1416"/>
        <w:jc w:val="both"/>
        <w:rPr>
          <w:sz w:val="24"/>
          <w:szCs w:val="24"/>
        </w:rPr>
      </w:pPr>
      <w:r>
        <w:rPr>
          <w:sz w:val="24"/>
          <w:szCs w:val="24"/>
        </w:rPr>
        <w:t>Kommentar:</w:t>
      </w:r>
      <w:r>
        <w:rPr>
          <w:sz w:val="24"/>
          <w:szCs w:val="24"/>
        </w:rPr>
        <w:tab/>
      </w:r>
      <w:r w:rsidRPr="00F737D0">
        <w:rPr>
          <w:sz w:val="24"/>
          <w:szCs w:val="24"/>
        </w:rPr>
        <w:t>Himmlisch – v.a. nach einem harten Skifahrtag! Die Kalorien wären dann wieder da.</w:t>
      </w:r>
    </w:p>
    <w:p w14:paraId="56F8FB76" w14:textId="77777777" w:rsidR="001652D0" w:rsidRDefault="001652D0" w:rsidP="001652D0">
      <w:pPr>
        <w:rPr>
          <w:sz w:val="24"/>
          <w:szCs w:val="24"/>
        </w:rPr>
      </w:pPr>
      <w:r>
        <w:rPr>
          <w:sz w:val="24"/>
          <w:szCs w:val="24"/>
        </w:rPr>
        <w:br w:type="page"/>
      </w:r>
    </w:p>
    <w:p w14:paraId="28D3D468" w14:textId="77777777" w:rsidR="001652D0" w:rsidRDefault="001652D0" w:rsidP="001652D0">
      <w:pPr>
        <w:pStyle w:val="Heading2"/>
        <w:spacing w:after="240"/>
      </w:pPr>
      <w:r>
        <w:lastRenderedPageBreak/>
        <w:t>Grilled Cheese – ohne Sandwichmaschine</w:t>
      </w:r>
      <w:r w:rsidRPr="003339DE">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Pr>
          <w:rStyle w:val="FootnoteReference"/>
        </w:rPr>
        <w:footnoteReference w:id="668"/>
      </w:r>
    </w:p>
    <w:p w14:paraId="61885AE4" w14:textId="77777777" w:rsidR="001652D0" w:rsidRDefault="001652D0" w:rsidP="001652D0">
      <w:pPr>
        <w:rPr>
          <w:sz w:val="24"/>
          <w:szCs w:val="24"/>
        </w:rPr>
      </w:pPr>
      <w:r w:rsidRPr="00F737D0">
        <w:rPr>
          <w:sz w:val="24"/>
          <w:szCs w:val="24"/>
          <w:u w:val="single"/>
        </w:rPr>
        <w:t>Zutaten</w:t>
      </w:r>
      <w:r>
        <w:rPr>
          <w:sz w:val="24"/>
          <w:szCs w:val="24"/>
        </w:rPr>
        <w:t xml:space="preserve"> (für 2 Portionen)</w:t>
      </w:r>
    </w:p>
    <w:p w14:paraId="4713D71C" w14:textId="77777777" w:rsidR="001652D0" w:rsidRDefault="001652D0" w:rsidP="001652D0">
      <w:pPr>
        <w:rPr>
          <w:sz w:val="24"/>
          <w:szCs w:val="24"/>
        </w:rPr>
      </w:pPr>
      <w:r>
        <w:rPr>
          <w:sz w:val="24"/>
          <w:szCs w:val="24"/>
        </w:rPr>
        <w:t>4 Scheiben Sauerteigbrot</w:t>
      </w:r>
    </w:p>
    <w:p w14:paraId="5F3037CB" w14:textId="77777777" w:rsidR="001652D0" w:rsidRDefault="001652D0" w:rsidP="001652D0">
      <w:pPr>
        <w:rPr>
          <w:sz w:val="24"/>
          <w:szCs w:val="24"/>
        </w:rPr>
      </w:pPr>
      <w:r>
        <w:rPr>
          <w:sz w:val="24"/>
          <w:szCs w:val="24"/>
        </w:rPr>
        <w:t>Butter</w:t>
      </w:r>
    </w:p>
    <w:p w14:paraId="57D952CB" w14:textId="77777777" w:rsidR="001652D0" w:rsidRDefault="001652D0" w:rsidP="001652D0">
      <w:pPr>
        <w:rPr>
          <w:sz w:val="24"/>
          <w:szCs w:val="24"/>
        </w:rPr>
      </w:pPr>
      <w:r>
        <w:rPr>
          <w:sz w:val="24"/>
          <w:szCs w:val="24"/>
        </w:rPr>
        <w:t>Ca. 120 g würziger Schnittkäse (Gruyère, alter Cheddar, Bergkäse), schwarzer Pfeffer</w:t>
      </w:r>
    </w:p>
    <w:p w14:paraId="474A0CBD" w14:textId="77777777" w:rsidR="001652D0" w:rsidRDefault="001652D0" w:rsidP="001652D0">
      <w:pPr>
        <w:rPr>
          <w:sz w:val="24"/>
          <w:szCs w:val="24"/>
        </w:rPr>
      </w:pPr>
    </w:p>
    <w:p w14:paraId="7ED78413" w14:textId="77777777" w:rsidR="001652D0" w:rsidRDefault="001652D0" w:rsidP="001652D0">
      <w:pPr>
        <w:rPr>
          <w:sz w:val="24"/>
          <w:szCs w:val="24"/>
        </w:rPr>
      </w:pPr>
      <w:r>
        <w:rPr>
          <w:sz w:val="24"/>
          <w:szCs w:val="24"/>
        </w:rPr>
        <w:t>Zubereitung:</w:t>
      </w:r>
    </w:p>
    <w:p w14:paraId="2CF2CFCE" w14:textId="77777777" w:rsidR="001652D0" w:rsidRPr="003339DE" w:rsidRDefault="001652D0" w:rsidP="00B40E8C">
      <w:pPr>
        <w:pStyle w:val="ListParagraph"/>
        <w:numPr>
          <w:ilvl w:val="0"/>
          <w:numId w:val="794"/>
        </w:numPr>
        <w:jc w:val="both"/>
        <w:rPr>
          <w:sz w:val="24"/>
          <w:szCs w:val="24"/>
        </w:rPr>
      </w:pPr>
      <w:r w:rsidRPr="003339DE">
        <w:rPr>
          <w:sz w:val="24"/>
          <w:szCs w:val="24"/>
        </w:rPr>
        <w:t>Zwei Scheiben Brot mit Butter bestreichen, eine (gusseiserne) Pfanne bei mittlerer Temperatur heiß werden lassen, die Brotscheiben mit der Butter nach unten in die Pfanne legen. Den Käse in Scheiben schneiden und auf den beiden Broten verteilen. Schwarzer Pfeffer darüber geben. Die anderen beiden Brotscheiben darauflegen, mit der Butterseite nach oben. Das Brot ungefähr 4 Minuten lang braten. Die Hitze im mittleren Bereich lassen, das Brot soll langsam Farbe annehmen und nicht schwarz werden. Dann die Brotscheiben wenden und weitere 4 Minuten braten lassen, bis der Käse geschmolzen ist.</w:t>
      </w:r>
    </w:p>
    <w:p w14:paraId="7A1AD1E5" w14:textId="77777777" w:rsidR="001652D0" w:rsidRDefault="001652D0" w:rsidP="001652D0">
      <w:pPr>
        <w:rPr>
          <w:sz w:val="24"/>
          <w:szCs w:val="24"/>
        </w:rPr>
      </w:pPr>
      <w:r>
        <w:rPr>
          <w:sz w:val="24"/>
          <w:szCs w:val="24"/>
        </w:rPr>
        <w:br w:type="page"/>
      </w:r>
    </w:p>
    <w:p w14:paraId="71F34A01" w14:textId="77777777" w:rsidR="001652D0" w:rsidRDefault="001652D0" w:rsidP="001652D0">
      <w:pPr>
        <w:pStyle w:val="Heading2"/>
        <w:spacing w:after="240"/>
      </w:pPr>
      <w:r>
        <w:lastRenderedPageBreak/>
        <w:t>Camembert mit Zitrone aus dem Ofen</w:t>
      </w:r>
      <w:r>
        <w:rPr>
          <w:rStyle w:val="FootnoteReference"/>
        </w:rPr>
        <w:footnoteReference w:id="669"/>
      </w:r>
      <w:r>
        <w:t xml:space="preserve"> </w:t>
      </w:r>
    </w:p>
    <w:p w14:paraId="1D6B0678" w14:textId="77777777" w:rsidR="001652D0" w:rsidRDefault="001652D0" w:rsidP="001652D0">
      <w:pPr>
        <w:rPr>
          <w:sz w:val="24"/>
          <w:szCs w:val="24"/>
        </w:rPr>
      </w:pPr>
      <w:r w:rsidRPr="00F737D0">
        <w:rPr>
          <w:sz w:val="24"/>
          <w:szCs w:val="24"/>
          <w:u w:val="single"/>
        </w:rPr>
        <w:t>Zutaten</w:t>
      </w:r>
      <w:r>
        <w:rPr>
          <w:sz w:val="24"/>
          <w:szCs w:val="24"/>
        </w:rPr>
        <w:t xml:space="preserve"> (für 2-3 Portionen)</w:t>
      </w:r>
    </w:p>
    <w:p w14:paraId="2DE3F80C" w14:textId="77777777" w:rsidR="001652D0" w:rsidRPr="004B5CBE" w:rsidRDefault="001652D0" w:rsidP="001652D0">
      <w:pPr>
        <w:rPr>
          <w:sz w:val="24"/>
          <w:szCs w:val="24"/>
        </w:rPr>
      </w:pPr>
      <w:r w:rsidRPr="004B5CBE">
        <w:rPr>
          <w:sz w:val="24"/>
          <w:szCs w:val="24"/>
        </w:rPr>
        <w:t>1 Camembert (ca. 250 g) – un</w:t>
      </w:r>
      <w:r>
        <w:rPr>
          <w:sz w:val="24"/>
          <w:szCs w:val="24"/>
        </w:rPr>
        <w:t>bedingt einen echten frz. Camembert, sonst funktioniert es nicht</w:t>
      </w:r>
      <w:r w:rsidRPr="004B5CBE">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1DAF9EA8" w14:textId="77777777" w:rsidR="001652D0" w:rsidRDefault="001652D0" w:rsidP="001652D0">
      <w:pPr>
        <w:rPr>
          <w:sz w:val="24"/>
          <w:szCs w:val="24"/>
        </w:rPr>
      </w:pPr>
      <w:r>
        <w:rPr>
          <w:sz w:val="24"/>
          <w:szCs w:val="24"/>
        </w:rPr>
        <w:t>Blättchen von 1 Zweig Rosmarin</w:t>
      </w:r>
    </w:p>
    <w:p w14:paraId="756652A4" w14:textId="77777777" w:rsidR="001652D0" w:rsidRDefault="001652D0" w:rsidP="001652D0">
      <w:pPr>
        <w:rPr>
          <w:sz w:val="24"/>
          <w:szCs w:val="24"/>
        </w:rPr>
      </w:pPr>
      <w:r>
        <w:rPr>
          <w:sz w:val="24"/>
          <w:szCs w:val="24"/>
        </w:rPr>
        <w:t>Schale von 1 Bio-Zitrone (sehr fein gehackt)</w:t>
      </w:r>
    </w:p>
    <w:p w14:paraId="717D65F2" w14:textId="77777777" w:rsidR="001652D0" w:rsidRDefault="001652D0" w:rsidP="001652D0">
      <w:pPr>
        <w:rPr>
          <w:sz w:val="24"/>
          <w:szCs w:val="24"/>
        </w:rPr>
      </w:pPr>
      <w:r>
        <w:rPr>
          <w:sz w:val="24"/>
          <w:szCs w:val="24"/>
        </w:rPr>
        <w:t>1 Knoblauchzehe (in dünne Scheibchen geschnitten)</w:t>
      </w:r>
    </w:p>
    <w:p w14:paraId="72BCE53B" w14:textId="77777777" w:rsidR="001652D0" w:rsidRDefault="001652D0" w:rsidP="001652D0">
      <w:pPr>
        <w:rPr>
          <w:sz w:val="24"/>
          <w:szCs w:val="24"/>
        </w:rPr>
      </w:pPr>
      <w:r>
        <w:rPr>
          <w:sz w:val="24"/>
          <w:szCs w:val="24"/>
        </w:rPr>
        <w:t>2 EL Olivenöl</w:t>
      </w:r>
    </w:p>
    <w:p w14:paraId="53B2ED10" w14:textId="77777777" w:rsidR="001652D0" w:rsidRDefault="001652D0" w:rsidP="001652D0">
      <w:pPr>
        <w:rPr>
          <w:sz w:val="24"/>
          <w:szCs w:val="24"/>
        </w:rPr>
      </w:pPr>
      <w:r>
        <w:rPr>
          <w:sz w:val="24"/>
          <w:szCs w:val="24"/>
        </w:rPr>
        <w:t>1 EL Weißwein</w:t>
      </w:r>
    </w:p>
    <w:p w14:paraId="123D568F" w14:textId="77777777" w:rsidR="001652D0" w:rsidRDefault="001652D0" w:rsidP="001652D0">
      <w:pPr>
        <w:rPr>
          <w:sz w:val="24"/>
          <w:szCs w:val="24"/>
        </w:rPr>
      </w:pPr>
      <w:r>
        <w:rPr>
          <w:sz w:val="24"/>
          <w:szCs w:val="24"/>
        </w:rPr>
        <w:t>Schwarzer Pfeffer</w:t>
      </w:r>
    </w:p>
    <w:p w14:paraId="562E53F6" w14:textId="77777777" w:rsidR="001652D0" w:rsidRDefault="001652D0" w:rsidP="001652D0">
      <w:pPr>
        <w:rPr>
          <w:sz w:val="24"/>
          <w:szCs w:val="24"/>
        </w:rPr>
      </w:pPr>
    </w:p>
    <w:p w14:paraId="4A57DE0E" w14:textId="77777777" w:rsidR="001652D0" w:rsidRDefault="001652D0" w:rsidP="001652D0">
      <w:pPr>
        <w:rPr>
          <w:sz w:val="24"/>
          <w:szCs w:val="24"/>
        </w:rPr>
      </w:pPr>
      <w:r>
        <w:rPr>
          <w:sz w:val="24"/>
          <w:szCs w:val="24"/>
        </w:rPr>
        <w:t>Zubereitung:</w:t>
      </w:r>
    </w:p>
    <w:p w14:paraId="27EEA930" w14:textId="77777777" w:rsidR="001652D0" w:rsidRPr="00FC0009" w:rsidRDefault="001652D0" w:rsidP="00B40E8C">
      <w:pPr>
        <w:pStyle w:val="ListParagraph"/>
        <w:numPr>
          <w:ilvl w:val="0"/>
          <w:numId w:val="789"/>
        </w:numPr>
        <w:spacing w:after="120"/>
        <w:ind w:left="714" w:hanging="357"/>
        <w:contextualSpacing w:val="0"/>
        <w:jc w:val="both"/>
        <w:rPr>
          <w:sz w:val="24"/>
          <w:szCs w:val="24"/>
        </w:rPr>
      </w:pPr>
      <w:r w:rsidRPr="00FC0009">
        <w:rPr>
          <w:sz w:val="24"/>
          <w:szCs w:val="24"/>
        </w:rPr>
        <w:t xml:space="preserve">Backofen auf 200 Grad Umluft heizen. Den Käse in eine ofenfeste Form legen; sie sollte möglichst passgenau sein, falls der Käse ausläuft. Man kann dafür auch die Spannholzform nehmen, in der der Camembert meist verkauft wird. </w:t>
      </w:r>
    </w:p>
    <w:p w14:paraId="09DD51B6" w14:textId="77777777" w:rsidR="001652D0" w:rsidRPr="00FC0009" w:rsidRDefault="001652D0" w:rsidP="00B40E8C">
      <w:pPr>
        <w:pStyle w:val="ListParagraph"/>
        <w:numPr>
          <w:ilvl w:val="0"/>
          <w:numId w:val="789"/>
        </w:numPr>
        <w:spacing w:after="120"/>
        <w:ind w:left="714" w:hanging="357"/>
        <w:contextualSpacing w:val="0"/>
        <w:jc w:val="both"/>
        <w:rPr>
          <w:sz w:val="24"/>
          <w:szCs w:val="24"/>
        </w:rPr>
      </w:pPr>
      <w:r w:rsidRPr="00FC0009">
        <w:rPr>
          <w:sz w:val="24"/>
          <w:szCs w:val="24"/>
        </w:rPr>
        <w:t>Den Käse sternförmig 1 cm tief einritzen. In die Spalten drückt man Rosmarinblättchen, Zitronenschale, Knoblauchscheibchen möglichst so tief, dass sie nicht mehr herausragen (damit sie nicht verbrennen). Käse mit Olivenöl und Weißwein beträufeln.</w:t>
      </w:r>
    </w:p>
    <w:p w14:paraId="0A945A3C" w14:textId="77777777" w:rsidR="001652D0" w:rsidRPr="00FC0009" w:rsidRDefault="001652D0" w:rsidP="00B40E8C">
      <w:pPr>
        <w:pStyle w:val="ListParagraph"/>
        <w:numPr>
          <w:ilvl w:val="0"/>
          <w:numId w:val="789"/>
        </w:numPr>
        <w:spacing w:after="120"/>
        <w:ind w:left="714" w:hanging="357"/>
        <w:contextualSpacing w:val="0"/>
        <w:jc w:val="both"/>
        <w:rPr>
          <w:sz w:val="24"/>
          <w:szCs w:val="24"/>
        </w:rPr>
      </w:pPr>
      <w:r w:rsidRPr="00FC0009">
        <w:rPr>
          <w:sz w:val="24"/>
          <w:szCs w:val="24"/>
        </w:rPr>
        <w:t>Den Camembert ungefähr 20 bis 25 Minuten lang im Ofen backen. Zum Schluss schwarzen Pfeffer darüberstreuen.</w:t>
      </w:r>
    </w:p>
    <w:p w14:paraId="78565C3A" w14:textId="77777777" w:rsidR="001652D0" w:rsidRDefault="001652D0" w:rsidP="001652D0">
      <w:pPr>
        <w:rPr>
          <w:sz w:val="24"/>
          <w:szCs w:val="24"/>
        </w:rPr>
      </w:pPr>
    </w:p>
    <w:p w14:paraId="583DFA3F" w14:textId="77777777" w:rsidR="001652D0" w:rsidRDefault="001652D0">
      <w:pPr>
        <w:rPr>
          <w:rFonts w:asciiTheme="majorHAnsi" w:eastAsiaTheme="majorEastAsia" w:hAnsiTheme="majorHAnsi" w:cstheme="majorBidi"/>
          <w:color w:val="2F5496" w:themeColor="accent1" w:themeShade="BF"/>
          <w:sz w:val="26"/>
          <w:szCs w:val="26"/>
        </w:rPr>
      </w:pPr>
      <w:r>
        <w:br w:type="page"/>
      </w:r>
    </w:p>
    <w:p w14:paraId="455A6551" w14:textId="77777777" w:rsidR="001652D0" w:rsidRDefault="001652D0" w:rsidP="001652D0">
      <w:pPr>
        <w:pStyle w:val="Heading2"/>
        <w:spacing w:after="240"/>
      </w:pPr>
      <w:r>
        <w:lastRenderedPageBreak/>
        <w:t>Camembert-Pilz-Omelette</w:t>
      </w:r>
      <w:r>
        <w:rPr>
          <w:rStyle w:val="FootnoteReference"/>
        </w:rPr>
        <w:footnoteReference w:id="670"/>
      </w:r>
      <w:r>
        <w:t xml:space="preserve"> </w:t>
      </w:r>
    </w:p>
    <w:p w14:paraId="37EDAFEA" w14:textId="77777777" w:rsidR="001652D0" w:rsidRDefault="001652D0" w:rsidP="001652D0">
      <w:pPr>
        <w:rPr>
          <w:sz w:val="24"/>
          <w:szCs w:val="24"/>
        </w:rPr>
      </w:pPr>
      <w:r w:rsidRPr="009C0798">
        <w:rPr>
          <w:sz w:val="24"/>
          <w:szCs w:val="24"/>
          <w:u w:val="single"/>
        </w:rPr>
        <w:t>Zutaten</w:t>
      </w:r>
      <w:r>
        <w:rPr>
          <w:sz w:val="24"/>
          <w:szCs w:val="24"/>
        </w:rPr>
        <w:t xml:space="preserve"> (für 2 Portionen)</w:t>
      </w:r>
    </w:p>
    <w:p w14:paraId="34827588" w14:textId="77777777" w:rsidR="001652D0" w:rsidRDefault="001652D0" w:rsidP="001652D0">
      <w:pPr>
        <w:rPr>
          <w:sz w:val="24"/>
          <w:szCs w:val="24"/>
        </w:rPr>
      </w:pPr>
      <w:r>
        <w:rPr>
          <w:sz w:val="24"/>
          <w:szCs w:val="24"/>
        </w:rPr>
        <w:t>2 Baguette-Brötchen</w:t>
      </w:r>
    </w:p>
    <w:p w14:paraId="0BE3ADDD" w14:textId="77777777" w:rsidR="001652D0" w:rsidRDefault="001652D0" w:rsidP="001652D0">
      <w:pPr>
        <w:rPr>
          <w:sz w:val="24"/>
          <w:szCs w:val="24"/>
        </w:rPr>
      </w:pPr>
      <w:r>
        <w:rPr>
          <w:sz w:val="24"/>
          <w:szCs w:val="24"/>
        </w:rPr>
        <w:t>40 g Trüffelbutter (weich)</w:t>
      </w:r>
    </w:p>
    <w:p w14:paraId="3891A764" w14:textId="77777777" w:rsidR="001652D0" w:rsidRDefault="001652D0" w:rsidP="001652D0">
      <w:pPr>
        <w:rPr>
          <w:sz w:val="24"/>
          <w:szCs w:val="24"/>
        </w:rPr>
      </w:pPr>
      <w:r>
        <w:rPr>
          <w:sz w:val="24"/>
          <w:szCs w:val="24"/>
        </w:rPr>
        <w:t>200 g Champignons</w:t>
      </w:r>
    </w:p>
    <w:p w14:paraId="46CF7255" w14:textId="77777777" w:rsidR="001652D0" w:rsidRDefault="001652D0" w:rsidP="001652D0">
      <w:pPr>
        <w:rPr>
          <w:sz w:val="24"/>
          <w:szCs w:val="24"/>
        </w:rPr>
      </w:pPr>
      <w:r>
        <w:rPr>
          <w:sz w:val="24"/>
          <w:szCs w:val="24"/>
        </w:rPr>
        <w:t>150 g kleine Kräuterseitlinge</w:t>
      </w:r>
    </w:p>
    <w:p w14:paraId="1F61F9E7" w14:textId="77777777" w:rsidR="001652D0" w:rsidRDefault="001652D0" w:rsidP="001652D0">
      <w:pPr>
        <w:rPr>
          <w:sz w:val="24"/>
          <w:szCs w:val="24"/>
        </w:rPr>
      </w:pPr>
      <w:r>
        <w:rPr>
          <w:sz w:val="24"/>
          <w:szCs w:val="24"/>
        </w:rPr>
        <w:t>2 Frühlingszwiebeln</w:t>
      </w:r>
    </w:p>
    <w:p w14:paraId="0CBCD04A" w14:textId="77777777" w:rsidR="001652D0" w:rsidRDefault="001652D0" w:rsidP="001652D0">
      <w:pPr>
        <w:rPr>
          <w:sz w:val="24"/>
          <w:szCs w:val="24"/>
        </w:rPr>
      </w:pPr>
      <w:r>
        <w:rPr>
          <w:sz w:val="24"/>
          <w:szCs w:val="24"/>
        </w:rPr>
        <w:t>6 Eier</w:t>
      </w:r>
    </w:p>
    <w:p w14:paraId="428F514B" w14:textId="77777777" w:rsidR="001652D0" w:rsidRDefault="001652D0" w:rsidP="001652D0">
      <w:pPr>
        <w:rPr>
          <w:sz w:val="24"/>
          <w:szCs w:val="24"/>
        </w:rPr>
      </w:pPr>
      <w:r>
        <w:rPr>
          <w:sz w:val="24"/>
          <w:szCs w:val="24"/>
        </w:rPr>
        <w:t>100 g Camembert</w:t>
      </w:r>
    </w:p>
    <w:p w14:paraId="0F2E7CBF" w14:textId="77777777" w:rsidR="001652D0" w:rsidRDefault="001652D0" w:rsidP="001652D0">
      <w:pPr>
        <w:rPr>
          <w:sz w:val="24"/>
          <w:szCs w:val="24"/>
        </w:rPr>
      </w:pPr>
      <w:r>
        <w:rPr>
          <w:sz w:val="24"/>
          <w:szCs w:val="24"/>
        </w:rPr>
        <w:t>3 EL Öl</w:t>
      </w:r>
    </w:p>
    <w:p w14:paraId="05745E58" w14:textId="77777777" w:rsidR="001652D0" w:rsidRDefault="001652D0" w:rsidP="001652D0">
      <w:pPr>
        <w:rPr>
          <w:sz w:val="24"/>
          <w:szCs w:val="24"/>
        </w:rPr>
      </w:pPr>
      <w:r>
        <w:rPr>
          <w:sz w:val="24"/>
          <w:szCs w:val="24"/>
        </w:rPr>
        <w:t>Salz, Pfeffer</w:t>
      </w:r>
    </w:p>
    <w:p w14:paraId="5C53F6DC" w14:textId="77777777" w:rsidR="001652D0" w:rsidRDefault="001652D0" w:rsidP="001652D0">
      <w:pPr>
        <w:rPr>
          <w:sz w:val="24"/>
          <w:szCs w:val="24"/>
        </w:rPr>
      </w:pPr>
      <w:r>
        <w:rPr>
          <w:sz w:val="24"/>
          <w:szCs w:val="24"/>
        </w:rPr>
        <w:t>1 EL Butter</w:t>
      </w:r>
    </w:p>
    <w:p w14:paraId="1C324C29" w14:textId="77777777" w:rsidR="001652D0" w:rsidRDefault="001652D0" w:rsidP="001652D0">
      <w:pPr>
        <w:rPr>
          <w:sz w:val="24"/>
          <w:szCs w:val="24"/>
        </w:rPr>
      </w:pPr>
    </w:p>
    <w:p w14:paraId="50A08C7F" w14:textId="77777777" w:rsidR="001652D0" w:rsidRDefault="001652D0" w:rsidP="001652D0">
      <w:pPr>
        <w:rPr>
          <w:sz w:val="24"/>
          <w:szCs w:val="24"/>
        </w:rPr>
      </w:pPr>
      <w:r>
        <w:rPr>
          <w:sz w:val="24"/>
          <w:szCs w:val="24"/>
        </w:rPr>
        <w:t>Zubereitungszeit: 40 Minuten</w:t>
      </w:r>
    </w:p>
    <w:p w14:paraId="3A3AC88B" w14:textId="77777777" w:rsidR="001652D0" w:rsidRPr="004743C3" w:rsidRDefault="001652D0" w:rsidP="00B40E8C">
      <w:pPr>
        <w:pStyle w:val="ListParagraph"/>
        <w:numPr>
          <w:ilvl w:val="0"/>
          <w:numId w:val="403"/>
        </w:numPr>
        <w:spacing w:after="120"/>
        <w:ind w:left="714" w:hanging="357"/>
        <w:contextualSpacing w:val="0"/>
        <w:jc w:val="both"/>
        <w:rPr>
          <w:sz w:val="24"/>
          <w:szCs w:val="24"/>
        </w:rPr>
      </w:pPr>
      <w:r w:rsidRPr="004743C3">
        <w:rPr>
          <w:sz w:val="24"/>
          <w:szCs w:val="24"/>
        </w:rPr>
        <w:t>Brötchen mehrmals im Abstand von je 2 cm ein-, aber nicht durchschneiden. Einschnitte leicht aufdrücken und auf beiden Seiten mit etwas Trüffelbutter bestreichen. Brötchen zusammendrücken und einzeln fest in Alufolie wickeln.</w:t>
      </w:r>
    </w:p>
    <w:p w14:paraId="7C2C3F41" w14:textId="77777777" w:rsidR="001652D0" w:rsidRPr="004743C3" w:rsidRDefault="001652D0" w:rsidP="00B40E8C">
      <w:pPr>
        <w:pStyle w:val="ListParagraph"/>
        <w:numPr>
          <w:ilvl w:val="0"/>
          <w:numId w:val="403"/>
        </w:numPr>
        <w:spacing w:after="120"/>
        <w:ind w:left="714" w:hanging="357"/>
        <w:contextualSpacing w:val="0"/>
        <w:jc w:val="both"/>
        <w:rPr>
          <w:sz w:val="24"/>
          <w:szCs w:val="24"/>
        </w:rPr>
      </w:pPr>
      <w:r w:rsidRPr="004743C3">
        <w:rPr>
          <w:sz w:val="24"/>
          <w:szCs w:val="24"/>
        </w:rPr>
        <w:t>Champignons und Kräuterseitlinge putzen, Champignons je nach Größe halbieren oder vierteln, Seitlinge halbieren. Frühlingszwiebeln putzen und das Weiße und Hellgrüne in 3 mm breite Ringe schneiden. Eier in einer Schüssel verquirlen und mit Salz würzen. Käse in ca. 1 cm große Würfel schneiden.</w:t>
      </w:r>
    </w:p>
    <w:p w14:paraId="63A8D0F5" w14:textId="77777777" w:rsidR="001652D0" w:rsidRDefault="001652D0" w:rsidP="00B40E8C">
      <w:pPr>
        <w:pStyle w:val="ListParagraph"/>
        <w:numPr>
          <w:ilvl w:val="0"/>
          <w:numId w:val="403"/>
        </w:numPr>
        <w:spacing w:after="120"/>
        <w:ind w:left="714" w:hanging="357"/>
        <w:contextualSpacing w:val="0"/>
        <w:jc w:val="both"/>
        <w:rPr>
          <w:sz w:val="24"/>
          <w:szCs w:val="24"/>
        </w:rPr>
      </w:pPr>
      <w:r w:rsidRPr="004743C3">
        <w:rPr>
          <w:sz w:val="24"/>
          <w:szCs w:val="24"/>
        </w:rPr>
        <w:t>Brötchen im vorgeheizten Backofen bei 180 Grad (Gas 2 – 3, Umluft 160 Grad) auf dem Rost auf der 2. Schiene von unten 6 – 8 Minuten backen. 2 EL Öl in einer beschichteten Pfanne erhitzen. Pilze bei starker Hitze 3 Minuten unter gelegentlichem Rühren braten. Frühlingszwiebeln zugeben, weitere 2 – 3 Minuten braten. Pilze mit Salz und Pfeffer würzen und auf einen Teller geben.</w:t>
      </w:r>
    </w:p>
    <w:p w14:paraId="68420D1D" w14:textId="03EAD98E" w:rsidR="001652D0" w:rsidRPr="001652D0" w:rsidRDefault="001652D0" w:rsidP="00B40E8C">
      <w:pPr>
        <w:pStyle w:val="ListParagraph"/>
        <w:numPr>
          <w:ilvl w:val="0"/>
          <w:numId w:val="403"/>
        </w:numPr>
        <w:spacing w:after="120"/>
        <w:ind w:left="714" w:hanging="357"/>
        <w:contextualSpacing w:val="0"/>
        <w:jc w:val="both"/>
        <w:rPr>
          <w:sz w:val="24"/>
          <w:szCs w:val="24"/>
        </w:rPr>
      </w:pPr>
      <w:r w:rsidRPr="001652D0">
        <w:rPr>
          <w:sz w:val="24"/>
          <w:szCs w:val="24"/>
        </w:rPr>
        <w:t>Pfanne mit Küchenpapier auswischen. Butter und restliches Öl in der Pfanne erhitzen, Eier zugeben und bei mittlerer Hitze leicht stocken lassen. Pilze auf dem Omelette verteilen und weitere 2 Minuten stocken lassen. Käse auf eine Omelette-Hälfte streichen, das Omelette halb darüber klappen und 1 – 2 Minuten zu Ende braten. Omelettes mit den Trüffelbutter-Baguettes anrichten.</w:t>
      </w:r>
      <w:r>
        <w:br w:type="page"/>
      </w:r>
    </w:p>
    <w:p w14:paraId="14E53FCB" w14:textId="64B0A8A1" w:rsidR="003D7BF3" w:rsidRDefault="003D7BF3" w:rsidP="00F737D0">
      <w:pPr>
        <w:pStyle w:val="Heading2"/>
        <w:spacing w:after="240"/>
      </w:pPr>
      <w:r>
        <w:lastRenderedPageBreak/>
        <w:t>Zwiebel-Schinken-Muffins</w:t>
      </w:r>
      <w:r w:rsidR="00671D73">
        <w:rPr>
          <w:rStyle w:val="FootnoteReference"/>
        </w:rPr>
        <w:footnoteReference w:id="671"/>
      </w:r>
      <w:r>
        <w:t xml:space="preserve"> </w:t>
      </w:r>
    </w:p>
    <w:p w14:paraId="2FFD1A99" w14:textId="22317B0F" w:rsidR="003D7BF3" w:rsidRDefault="003D7BF3">
      <w:pPr>
        <w:rPr>
          <w:sz w:val="24"/>
          <w:szCs w:val="24"/>
        </w:rPr>
      </w:pPr>
      <w:r w:rsidRPr="00F737D0">
        <w:rPr>
          <w:sz w:val="24"/>
          <w:szCs w:val="24"/>
          <w:u w:val="single"/>
        </w:rPr>
        <w:t>Zutaten</w:t>
      </w:r>
      <w:r>
        <w:rPr>
          <w:sz w:val="24"/>
          <w:szCs w:val="24"/>
        </w:rPr>
        <w:t xml:space="preserve"> </w:t>
      </w:r>
      <w:r w:rsidR="00F737D0">
        <w:rPr>
          <w:sz w:val="24"/>
          <w:szCs w:val="24"/>
        </w:rPr>
        <w:t>(</w:t>
      </w:r>
      <w:r>
        <w:rPr>
          <w:sz w:val="24"/>
          <w:szCs w:val="24"/>
        </w:rPr>
        <w:t>für 1 Muffinblech</w:t>
      </w:r>
      <w:r w:rsidR="00F737D0">
        <w:rPr>
          <w:sz w:val="24"/>
          <w:szCs w:val="24"/>
        </w:rPr>
        <w:t>)</w:t>
      </w:r>
    </w:p>
    <w:p w14:paraId="7818A95E" w14:textId="0CBA2BE3" w:rsidR="007B61C6" w:rsidRDefault="007B61C6">
      <w:pPr>
        <w:rPr>
          <w:sz w:val="24"/>
          <w:szCs w:val="24"/>
        </w:rPr>
      </w:pPr>
      <w:r>
        <w:rPr>
          <w:sz w:val="24"/>
          <w:szCs w:val="24"/>
        </w:rPr>
        <w:t>1 kleine Zwiebel</w:t>
      </w:r>
    </w:p>
    <w:p w14:paraId="19B4B62F" w14:textId="034CBDA3" w:rsidR="007B61C6" w:rsidRDefault="007B61C6">
      <w:pPr>
        <w:rPr>
          <w:sz w:val="24"/>
          <w:szCs w:val="24"/>
        </w:rPr>
      </w:pPr>
      <w:r>
        <w:rPr>
          <w:sz w:val="24"/>
          <w:szCs w:val="24"/>
        </w:rPr>
        <w:t>1 EL neutrales Pflanzenöl</w:t>
      </w:r>
    </w:p>
    <w:p w14:paraId="3D864D75" w14:textId="7C7A62A0" w:rsidR="007B61C6" w:rsidRDefault="007B61C6">
      <w:pPr>
        <w:rPr>
          <w:sz w:val="24"/>
          <w:szCs w:val="24"/>
        </w:rPr>
      </w:pPr>
      <w:r>
        <w:rPr>
          <w:sz w:val="24"/>
          <w:szCs w:val="24"/>
        </w:rPr>
        <w:t>50 g roher Schinken oder Schinkenspeck</w:t>
      </w:r>
    </w:p>
    <w:p w14:paraId="219B3D12" w14:textId="77777777" w:rsidR="007B61C6" w:rsidRDefault="007B61C6">
      <w:pPr>
        <w:rPr>
          <w:sz w:val="24"/>
          <w:szCs w:val="24"/>
        </w:rPr>
      </w:pPr>
      <w:r>
        <w:rPr>
          <w:sz w:val="24"/>
          <w:szCs w:val="24"/>
        </w:rPr>
        <w:t>150 g Butter</w:t>
      </w:r>
    </w:p>
    <w:p w14:paraId="26ED4518" w14:textId="707A5EFF" w:rsidR="007B61C6" w:rsidRDefault="007B61C6">
      <w:pPr>
        <w:rPr>
          <w:sz w:val="24"/>
          <w:szCs w:val="24"/>
        </w:rPr>
      </w:pPr>
      <w:r>
        <w:rPr>
          <w:sz w:val="24"/>
          <w:szCs w:val="24"/>
        </w:rPr>
        <w:t>6 EL Milch</w:t>
      </w:r>
    </w:p>
    <w:p w14:paraId="148CBB44" w14:textId="279B8A23" w:rsidR="007B61C6" w:rsidRDefault="007B61C6">
      <w:pPr>
        <w:rPr>
          <w:sz w:val="24"/>
          <w:szCs w:val="24"/>
        </w:rPr>
      </w:pPr>
      <w:r>
        <w:rPr>
          <w:sz w:val="24"/>
          <w:szCs w:val="24"/>
        </w:rPr>
        <w:t>1 Ei</w:t>
      </w:r>
    </w:p>
    <w:p w14:paraId="00696EC1" w14:textId="77B929D3" w:rsidR="007B61C6" w:rsidRDefault="007B61C6">
      <w:pPr>
        <w:rPr>
          <w:sz w:val="24"/>
          <w:szCs w:val="24"/>
        </w:rPr>
      </w:pPr>
      <w:r>
        <w:rPr>
          <w:sz w:val="24"/>
          <w:szCs w:val="24"/>
        </w:rPr>
        <w:t>100 g geriebener Emmentaler</w:t>
      </w:r>
    </w:p>
    <w:p w14:paraId="11245D87" w14:textId="76363476" w:rsidR="007B61C6" w:rsidRDefault="007B61C6">
      <w:pPr>
        <w:rPr>
          <w:sz w:val="24"/>
          <w:szCs w:val="24"/>
        </w:rPr>
      </w:pPr>
      <w:r>
        <w:rPr>
          <w:sz w:val="24"/>
          <w:szCs w:val="24"/>
        </w:rPr>
        <w:t>Salz, Pfeffer</w:t>
      </w:r>
    </w:p>
    <w:p w14:paraId="617CB19A" w14:textId="34D5041A" w:rsidR="007B61C6" w:rsidRDefault="007B61C6">
      <w:pPr>
        <w:rPr>
          <w:sz w:val="24"/>
          <w:szCs w:val="24"/>
        </w:rPr>
      </w:pPr>
      <w:r>
        <w:rPr>
          <w:sz w:val="24"/>
          <w:szCs w:val="24"/>
        </w:rPr>
        <w:t>200 g Mehl</w:t>
      </w:r>
    </w:p>
    <w:p w14:paraId="23AD97E1" w14:textId="145F6F57" w:rsidR="007B61C6" w:rsidRDefault="007B61C6">
      <w:pPr>
        <w:rPr>
          <w:sz w:val="24"/>
          <w:szCs w:val="24"/>
        </w:rPr>
      </w:pPr>
      <w:r>
        <w:rPr>
          <w:sz w:val="24"/>
          <w:szCs w:val="24"/>
        </w:rPr>
        <w:t>1 Päckchen Backpulver</w:t>
      </w:r>
    </w:p>
    <w:p w14:paraId="4F63598D" w14:textId="77777777" w:rsidR="00F737D0" w:rsidRDefault="00F737D0">
      <w:pPr>
        <w:rPr>
          <w:sz w:val="24"/>
          <w:szCs w:val="24"/>
        </w:rPr>
      </w:pPr>
    </w:p>
    <w:p w14:paraId="3F27AAEA" w14:textId="5F4AB089" w:rsidR="007B61C6" w:rsidRDefault="007B61C6">
      <w:pPr>
        <w:rPr>
          <w:sz w:val="24"/>
          <w:szCs w:val="24"/>
        </w:rPr>
      </w:pPr>
      <w:r>
        <w:rPr>
          <w:sz w:val="24"/>
          <w:szCs w:val="24"/>
        </w:rPr>
        <w:t>Zubereitungszeit:</w:t>
      </w:r>
      <w:r>
        <w:rPr>
          <w:sz w:val="24"/>
          <w:szCs w:val="24"/>
        </w:rPr>
        <w:tab/>
        <w:t xml:space="preserve"> 20 Minuten plus 25 Minuten Backzeit</w:t>
      </w:r>
    </w:p>
    <w:p w14:paraId="51B2F703" w14:textId="5D8C732B" w:rsidR="007B61C6" w:rsidRPr="003856D1" w:rsidRDefault="007B61C6" w:rsidP="00B40E8C">
      <w:pPr>
        <w:pStyle w:val="ListParagraph"/>
        <w:numPr>
          <w:ilvl w:val="0"/>
          <w:numId w:val="979"/>
        </w:numPr>
        <w:spacing w:after="120"/>
        <w:ind w:left="714" w:hanging="357"/>
        <w:contextualSpacing w:val="0"/>
        <w:jc w:val="both"/>
        <w:rPr>
          <w:sz w:val="24"/>
          <w:szCs w:val="24"/>
        </w:rPr>
      </w:pPr>
      <w:r w:rsidRPr="003856D1">
        <w:rPr>
          <w:sz w:val="24"/>
          <w:szCs w:val="24"/>
        </w:rPr>
        <w:t>Die Muffinform mit Papierförmchen auslegen. Backofen auf 200 Grad (Umluft 180 Grad) vorheizen.</w:t>
      </w:r>
    </w:p>
    <w:p w14:paraId="4366BCE3" w14:textId="76666A4C" w:rsidR="007B61C6" w:rsidRPr="003856D1" w:rsidRDefault="007B61C6" w:rsidP="00B40E8C">
      <w:pPr>
        <w:pStyle w:val="ListParagraph"/>
        <w:numPr>
          <w:ilvl w:val="0"/>
          <w:numId w:val="979"/>
        </w:numPr>
        <w:spacing w:after="120"/>
        <w:ind w:left="714" w:hanging="357"/>
        <w:contextualSpacing w:val="0"/>
        <w:jc w:val="both"/>
        <w:rPr>
          <w:sz w:val="24"/>
          <w:szCs w:val="24"/>
        </w:rPr>
      </w:pPr>
      <w:r w:rsidRPr="003856D1">
        <w:rPr>
          <w:sz w:val="24"/>
          <w:szCs w:val="24"/>
        </w:rPr>
        <w:t xml:space="preserve">Die Zwiebel schälen und fein würfeln. </w:t>
      </w:r>
      <w:r w:rsidR="004578C2" w:rsidRPr="003856D1">
        <w:rPr>
          <w:sz w:val="24"/>
          <w:szCs w:val="24"/>
        </w:rPr>
        <w:t>Das Öl in einer Pfanne erhitzen und die Zwiebelwürfel darin unter Rühren anschwitzen.</w:t>
      </w:r>
    </w:p>
    <w:p w14:paraId="7030A2FD" w14:textId="55CFF10E" w:rsidR="004578C2" w:rsidRPr="00F737D0" w:rsidRDefault="004578C2" w:rsidP="00B40E8C">
      <w:pPr>
        <w:pStyle w:val="ListParagraph"/>
        <w:numPr>
          <w:ilvl w:val="0"/>
          <w:numId w:val="979"/>
        </w:numPr>
        <w:spacing w:after="120"/>
        <w:ind w:left="714" w:hanging="357"/>
        <w:contextualSpacing w:val="0"/>
        <w:jc w:val="both"/>
        <w:rPr>
          <w:sz w:val="24"/>
          <w:szCs w:val="24"/>
        </w:rPr>
      </w:pPr>
      <w:r w:rsidRPr="00F737D0">
        <w:rPr>
          <w:sz w:val="24"/>
          <w:szCs w:val="24"/>
        </w:rPr>
        <w:t>Den Schinken in kleine Würfel schneiden.</w:t>
      </w:r>
      <w:r w:rsidR="00F737D0">
        <w:rPr>
          <w:sz w:val="24"/>
          <w:szCs w:val="24"/>
        </w:rPr>
        <w:t xml:space="preserve"> </w:t>
      </w:r>
      <w:r w:rsidRPr="00F737D0">
        <w:rPr>
          <w:sz w:val="24"/>
          <w:szCs w:val="24"/>
        </w:rPr>
        <w:t xml:space="preserve">Butter zerlassen und mit der Milch und dem </w:t>
      </w:r>
      <w:r w:rsidR="003856D1" w:rsidRPr="00F737D0">
        <w:rPr>
          <w:sz w:val="24"/>
          <w:szCs w:val="24"/>
        </w:rPr>
        <w:t>E</w:t>
      </w:r>
      <w:r w:rsidRPr="00F737D0">
        <w:rPr>
          <w:sz w:val="24"/>
          <w:szCs w:val="24"/>
        </w:rPr>
        <w:t>i aufschlagen. ¾ des Käses, die Zwiebelwürfel und den Schinken unterrühren. Salzen und pfeffern.</w:t>
      </w:r>
    </w:p>
    <w:p w14:paraId="7672D9DB" w14:textId="01204E95" w:rsidR="003856D1" w:rsidRPr="00F737D0" w:rsidRDefault="003856D1" w:rsidP="00B40E8C">
      <w:pPr>
        <w:pStyle w:val="ListParagraph"/>
        <w:numPr>
          <w:ilvl w:val="0"/>
          <w:numId w:val="979"/>
        </w:numPr>
        <w:spacing w:after="120"/>
        <w:ind w:left="714" w:hanging="357"/>
        <w:contextualSpacing w:val="0"/>
        <w:jc w:val="both"/>
        <w:rPr>
          <w:sz w:val="24"/>
          <w:szCs w:val="24"/>
        </w:rPr>
      </w:pPr>
      <w:r w:rsidRPr="00F737D0">
        <w:rPr>
          <w:sz w:val="24"/>
          <w:szCs w:val="24"/>
        </w:rPr>
        <w:t>Mehl und Backpulver auf die Masse sieben, so unterrühren, dass der Teig feucht ist und Klumpen hat.</w:t>
      </w:r>
      <w:r w:rsidR="00F737D0" w:rsidRPr="00F737D0">
        <w:rPr>
          <w:sz w:val="24"/>
          <w:szCs w:val="24"/>
        </w:rPr>
        <w:t xml:space="preserve"> </w:t>
      </w:r>
      <w:r w:rsidRPr="00F737D0">
        <w:rPr>
          <w:sz w:val="24"/>
          <w:szCs w:val="24"/>
        </w:rPr>
        <w:t>Die Vertiefungen der Form zu 2/3 ihrer Höhe mit Teig füllen und mit dem restlichen Käse bestreuen.</w:t>
      </w:r>
    </w:p>
    <w:p w14:paraId="1D939D22" w14:textId="0508E271" w:rsidR="003856D1" w:rsidRPr="003856D1" w:rsidRDefault="003856D1" w:rsidP="00B40E8C">
      <w:pPr>
        <w:pStyle w:val="ListParagraph"/>
        <w:numPr>
          <w:ilvl w:val="0"/>
          <w:numId w:val="979"/>
        </w:numPr>
        <w:spacing w:after="120"/>
        <w:ind w:left="714" w:hanging="357"/>
        <w:contextualSpacing w:val="0"/>
        <w:jc w:val="both"/>
        <w:rPr>
          <w:sz w:val="24"/>
          <w:szCs w:val="24"/>
        </w:rPr>
      </w:pPr>
      <w:r w:rsidRPr="003856D1">
        <w:rPr>
          <w:sz w:val="24"/>
          <w:szCs w:val="24"/>
        </w:rPr>
        <w:t>Die Muffins in 20 bis 25 Minuten backen. Die Form aus dem Backofen nehmen und abkühlen lassen.</w:t>
      </w:r>
    </w:p>
    <w:p w14:paraId="30BA10D1" w14:textId="5DE054E3" w:rsidR="003856D1" w:rsidRDefault="003856D1">
      <w:pPr>
        <w:rPr>
          <w:sz w:val="24"/>
          <w:szCs w:val="24"/>
        </w:rPr>
      </w:pPr>
      <w:r>
        <w:rPr>
          <w:sz w:val="24"/>
          <w:szCs w:val="24"/>
        </w:rPr>
        <w:br w:type="page"/>
      </w:r>
    </w:p>
    <w:p w14:paraId="02256C93" w14:textId="1FB22EE8" w:rsidR="007B61C6" w:rsidRDefault="00C91EBF" w:rsidP="00F737D0">
      <w:pPr>
        <w:pStyle w:val="Heading2"/>
        <w:spacing w:after="240"/>
      </w:pPr>
      <w:r>
        <w:lastRenderedPageBreak/>
        <w:t>Zwiebel-Muffins für Vegetarier</w:t>
      </w:r>
      <w:r w:rsidR="00671D73">
        <w:rPr>
          <w:rStyle w:val="FootnoteReference"/>
        </w:rPr>
        <w:footnoteReference w:id="672"/>
      </w:r>
      <w:r>
        <w:t xml:space="preserve"> </w:t>
      </w:r>
    </w:p>
    <w:p w14:paraId="7698C7DC" w14:textId="12A025AE" w:rsidR="00C91EBF" w:rsidRDefault="00C91EBF">
      <w:pPr>
        <w:rPr>
          <w:sz w:val="24"/>
          <w:szCs w:val="24"/>
        </w:rPr>
      </w:pPr>
      <w:r w:rsidRPr="00F737D0">
        <w:rPr>
          <w:sz w:val="24"/>
          <w:szCs w:val="24"/>
          <w:u w:val="single"/>
        </w:rPr>
        <w:t>Zutaten</w:t>
      </w:r>
      <w:r>
        <w:rPr>
          <w:sz w:val="24"/>
          <w:szCs w:val="24"/>
        </w:rPr>
        <w:t xml:space="preserve"> </w:t>
      </w:r>
      <w:r w:rsidR="00F737D0">
        <w:rPr>
          <w:sz w:val="24"/>
          <w:szCs w:val="24"/>
        </w:rPr>
        <w:t>(</w:t>
      </w:r>
      <w:r>
        <w:rPr>
          <w:sz w:val="24"/>
          <w:szCs w:val="24"/>
        </w:rPr>
        <w:t>für 1 Muffinblech</w:t>
      </w:r>
      <w:r w:rsidR="00F737D0">
        <w:rPr>
          <w:sz w:val="24"/>
          <w:szCs w:val="24"/>
        </w:rPr>
        <w:t>)</w:t>
      </w:r>
    </w:p>
    <w:p w14:paraId="32AB9455" w14:textId="2A5609FE" w:rsidR="00C91EBF" w:rsidRDefault="00D82DFA">
      <w:pPr>
        <w:rPr>
          <w:sz w:val="24"/>
          <w:szCs w:val="24"/>
        </w:rPr>
      </w:pPr>
      <w:r>
        <w:rPr>
          <w:sz w:val="24"/>
          <w:szCs w:val="24"/>
        </w:rPr>
        <w:t>1 kleine Zwiebel</w:t>
      </w:r>
    </w:p>
    <w:p w14:paraId="00314EBE" w14:textId="54058CBA" w:rsidR="00D82DFA" w:rsidRDefault="00D82DFA">
      <w:pPr>
        <w:rPr>
          <w:sz w:val="24"/>
          <w:szCs w:val="24"/>
        </w:rPr>
      </w:pPr>
      <w:r>
        <w:rPr>
          <w:sz w:val="24"/>
          <w:szCs w:val="24"/>
        </w:rPr>
        <w:t>1 Ei</w:t>
      </w:r>
    </w:p>
    <w:p w14:paraId="07A4BF60" w14:textId="3E15A02A" w:rsidR="00D82DFA" w:rsidRDefault="00D82DFA">
      <w:pPr>
        <w:rPr>
          <w:sz w:val="24"/>
          <w:szCs w:val="24"/>
        </w:rPr>
      </w:pPr>
      <w:r>
        <w:rPr>
          <w:sz w:val="24"/>
          <w:szCs w:val="24"/>
        </w:rPr>
        <w:t>80 ml neutrales Pflanzenöl</w:t>
      </w:r>
    </w:p>
    <w:p w14:paraId="5E55C4FC" w14:textId="5842472E" w:rsidR="00D82DFA" w:rsidRDefault="00D82DFA">
      <w:pPr>
        <w:rPr>
          <w:sz w:val="24"/>
          <w:szCs w:val="24"/>
        </w:rPr>
      </w:pPr>
      <w:r>
        <w:rPr>
          <w:sz w:val="24"/>
          <w:szCs w:val="24"/>
        </w:rPr>
        <w:t>200 g Buttermilch</w:t>
      </w:r>
    </w:p>
    <w:p w14:paraId="13B18F7E" w14:textId="2EDECBB0" w:rsidR="00D82DFA" w:rsidRDefault="00D82DFA">
      <w:pPr>
        <w:rPr>
          <w:sz w:val="24"/>
          <w:szCs w:val="24"/>
        </w:rPr>
      </w:pPr>
      <w:r>
        <w:rPr>
          <w:sz w:val="24"/>
          <w:szCs w:val="24"/>
        </w:rPr>
        <w:t xml:space="preserve">200 g geriebener Käse </w:t>
      </w:r>
    </w:p>
    <w:p w14:paraId="0A7AC46C" w14:textId="291BE9A3" w:rsidR="00D82DFA" w:rsidRPr="00F0625D" w:rsidRDefault="00020F34">
      <w:pPr>
        <w:rPr>
          <w:sz w:val="24"/>
          <w:szCs w:val="24"/>
        </w:rPr>
      </w:pPr>
      <w:r w:rsidRPr="00F0625D">
        <w:rPr>
          <w:sz w:val="24"/>
          <w:szCs w:val="24"/>
        </w:rPr>
        <w:t>200 g Mehl</w:t>
      </w:r>
    </w:p>
    <w:p w14:paraId="04C1891A" w14:textId="538FABCE" w:rsidR="00020F34" w:rsidRPr="00F0625D" w:rsidRDefault="00020F34">
      <w:pPr>
        <w:rPr>
          <w:sz w:val="24"/>
          <w:szCs w:val="24"/>
        </w:rPr>
      </w:pPr>
      <w:r w:rsidRPr="00F0625D">
        <w:rPr>
          <w:sz w:val="24"/>
          <w:szCs w:val="24"/>
        </w:rPr>
        <w:t>2 TL Backpulver</w:t>
      </w:r>
    </w:p>
    <w:p w14:paraId="3C759637" w14:textId="19427711" w:rsidR="00020F34" w:rsidRPr="00F0625D" w:rsidRDefault="00020F34">
      <w:pPr>
        <w:rPr>
          <w:sz w:val="24"/>
          <w:szCs w:val="24"/>
        </w:rPr>
      </w:pPr>
      <w:r w:rsidRPr="00F0625D">
        <w:rPr>
          <w:sz w:val="24"/>
          <w:szCs w:val="24"/>
        </w:rPr>
        <w:t>½ TL Natron</w:t>
      </w:r>
    </w:p>
    <w:p w14:paraId="0A702AAF" w14:textId="77777777" w:rsidR="00020F34" w:rsidRPr="00F0625D" w:rsidRDefault="00020F34">
      <w:pPr>
        <w:rPr>
          <w:sz w:val="24"/>
          <w:szCs w:val="24"/>
        </w:rPr>
      </w:pPr>
    </w:p>
    <w:p w14:paraId="63D7A18B" w14:textId="1C98CEF5" w:rsidR="00020F34" w:rsidRDefault="00020F34">
      <w:pPr>
        <w:rPr>
          <w:sz w:val="24"/>
          <w:szCs w:val="24"/>
        </w:rPr>
      </w:pPr>
      <w:r>
        <w:rPr>
          <w:sz w:val="24"/>
          <w:szCs w:val="24"/>
        </w:rPr>
        <w:t>Zubereitungszeit:</w:t>
      </w:r>
      <w:r>
        <w:rPr>
          <w:sz w:val="24"/>
          <w:szCs w:val="24"/>
        </w:rPr>
        <w:tab/>
        <w:t>15 Minuten plus 20 Minuten Backzeit</w:t>
      </w:r>
    </w:p>
    <w:p w14:paraId="48FB138D" w14:textId="3464002F" w:rsidR="00020F34" w:rsidRPr="00BF66E8" w:rsidRDefault="00020F34" w:rsidP="00B40E8C">
      <w:pPr>
        <w:pStyle w:val="ListParagraph"/>
        <w:numPr>
          <w:ilvl w:val="0"/>
          <w:numId w:val="980"/>
        </w:numPr>
        <w:spacing w:after="120"/>
        <w:ind w:left="714" w:hanging="357"/>
        <w:contextualSpacing w:val="0"/>
        <w:jc w:val="both"/>
        <w:rPr>
          <w:sz w:val="24"/>
          <w:szCs w:val="24"/>
        </w:rPr>
      </w:pPr>
      <w:r w:rsidRPr="00BF66E8">
        <w:rPr>
          <w:sz w:val="24"/>
          <w:szCs w:val="24"/>
        </w:rPr>
        <w:t>Muffinform mit Papierförmchen auslegen. Backofen auf 200 Grad (Umluft 180 Grad) vorheizen.</w:t>
      </w:r>
    </w:p>
    <w:p w14:paraId="5C135330" w14:textId="2C69A848" w:rsidR="00020F34" w:rsidRPr="00BF66E8" w:rsidRDefault="00020F34" w:rsidP="00B40E8C">
      <w:pPr>
        <w:pStyle w:val="ListParagraph"/>
        <w:numPr>
          <w:ilvl w:val="0"/>
          <w:numId w:val="980"/>
        </w:numPr>
        <w:spacing w:after="120"/>
        <w:ind w:left="714" w:hanging="357"/>
        <w:contextualSpacing w:val="0"/>
        <w:jc w:val="both"/>
        <w:rPr>
          <w:sz w:val="24"/>
          <w:szCs w:val="24"/>
        </w:rPr>
      </w:pPr>
      <w:r w:rsidRPr="00BF66E8">
        <w:rPr>
          <w:sz w:val="24"/>
          <w:szCs w:val="24"/>
        </w:rPr>
        <w:t xml:space="preserve">Die Zwiebel schälen, fein würfeln. Ei schaumig schlagen. Mit Öl und Buttermilch </w:t>
      </w:r>
      <w:r w:rsidR="005E4C60" w:rsidRPr="00BF66E8">
        <w:rPr>
          <w:sz w:val="24"/>
          <w:szCs w:val="24"/>
        </w:rPr>
        <w:t>glattrühren</w:t>
      </w:r>
      <w:r w:rsidRPr="00BF66E8">
        <w:rPr>
          <w:sz w:val="24"/>
          <w:szCs w:val="24"/>
        </w:rPr>
        <w:t>. Zwiebelwürfel und ¾ des Käses einarbeiten. Mehl, Backpulver</w:t>
      </w:r>
      <w:r w:rsidR="00BF66E8" w:rsidRPr="00BF66E8">
        <w:rPr>
          <w:sz w:val="24"/>
          <w:szCs w:val="24"/>
        </w:rPr>
        <w:t xml:space="preserve"> und</w:t>
      </w:r>
      <w:r w:rsidRPr="00BF66E8">
        <w:rPr>
          <w:sz w:val="24"/>
          <w:szCs w:val="24"/>
        </w:rPr>
        <w:t xml:space="preserve"> Natron darauf sieben</w:t>
      </w:r>
      <w:r w:rsidR="00BF66E8" w:rsidRPr="00BF66E8">
        <w:rPr>
          <w:sz w:val="24"/>
          <w:szCs w:val="24"/>
        </w:rPr>
        <w:t xml:space="preserve"> und so unterheben, dass der Teig feucht ist und Klumpen hat.</w:t>
      </w:r>
    </w:p>
    <w:p w14:paraId="74031881" w14:textId="6173F1C7" w:rsidR="00BF66E8" w:rsidRPr="00BF66E8" w:rsidRDefault="00BF66E8" w:rsidP="00B40E8C">
      <w:pPr>
        <w:pStyle w:val="ListParagraph"/>
        <w:numPr>
          <w:ilvl w:val="0"/>
          <w:numId w:val="980"/>
        </w:numPr>
        <w:spacing w:after="120"/>
        <w:ind w:left="714" w:hanging="357"/>
        <w:contextualSpacing w:val="0"/>
        <w:jc w:val="both"/>
        <w:rPr>
          <w:sz w:val="24"/>
          <w:szCs w:val="24"/>
        </w:rPr>
      </w:pPr>
      <w:r w:rsidRPr="00BF66E8">
        <w:rPr>
          <w:sz w:val="24"/>
          <w:szCs w:val="24"/>
        </w:rPr>
        <w:t>Die Vertiefungen der Form zu 2/3 ihrer Höhe mit Teig füllen, mit restlichem Käse bestreuen. Die Muffins in 15 bis 20 Minuten fertig backen und dann 10 Minuten auskühlen lassen.</w:t>
      </w:r>
    </w:p>
    <w:p w14:paraId="381EC7CA" w14:textId="77777777" w:rsidR="00C91EBF" w:rsidRDefault="00C91EBF">
      <w:pPr>
        <w:rPr>
          <w:sz w:val="24"/>
          <w:szCs w:val="24"/>
        </w:rPr>
      </w:pPr>
    </w:p>
    <w:p w14:paraId="54248878" w14:textId="785CA2FA" w:rsidR="003D7BF3" w:rsidRDefault="003D7BF3">
      <w:pPr>
        <w:rPr>
          <w:sz w:val="24"/>
          <w:szCs w:val="24"/>
        </w:rPr>
      </w:pPr>
      <w:r>
        <w:rPr>
          <w:sz w:val="24"/>
          <w:szCs w:val="24"/>
        </w:rPr>
        <w:br w:type="page"/>
      </w:r>
    </w:p>
    <w:p w14:paraId="10375D0C" w14:textId="77777777" w:rsidR="001652D0" w:rsidRDefault="001652D0" w:rsidP="001652D0">
      <w:pPr>
        <w:pStyle w:val="Heading2"/>
        <w:spacing w:after="240"/>
      </w:pPr>
      <w:r>
        <w:lastRenderedPageBreak/>
        <w:t>Spargeltartes</w:t>
      </w:r>
      <w:r>
        <w:rPr>
          <w:rStyle w:val="FootnoteReference"/>
        </w:rPr>
        <w:footnoteReference w:id="673"/>
      </w:r>
      <w:r>
        <w:t xml:space="preserve"> </w:t>
      </w:r>
    </w:p>
    <w:p w14:paraId="36F9617D" w14:textId="77777777" w:rsidR="001652D0" w:rsidRDefault="001652D0" w:rsidP="001652D0">
      <w:pPr>
        <w:rPr>
          <w:sz w:val="24"/>
          <w:szCs w:val="24"/>
        </w:rPr>
      </w:pPr>
      <w:r w:rsidRPr="00586B1F">
        <w:rPr>
          <w:sz w:val="24"/>
          <w:szCs w:val="24"/>
          <w:u w:val="single"/>
        </w:rPr>
        <w:t>Zutaten</w:t>
      </w:r>
      <w:r>
        <w:rPr>
          <w:sz w:val="24"/>
          <w:szCs w:val="24"/>
        </w:rPr>
        <w:t xml:space="preserve"> (für 6 Tartes)</w:t>
      </w:r>
    </w:p>
    <w:p w14:paraId="181DC0DE" w14:textId="77777777" w:rsidR="001652D0" w:rsidRDefault="001652D0" w:rsidP="001652D0">
      <w:pPr>
        <w:rPr>
          <w:sz w:val="24"/>
          <w:szCs w:val="24"/>
        </w:rPr>
      </w:pPr>
      <w:r>
        <w:rPr>
          <w:sz w:val="24"/>
          <w:szCs w:val="24"/>
        </w:rPr>
        <w:t>15 Stangen grüner Spargel</w:t>
      </w:r>
    </w:p>
    <w:p w14:paraId="487CD0ED" w14:textId="77777777" w:rsidR="001652D0" w:rsidRDefault="001652D0" w:rsidP="001652D0">
      <w:pPr>
        <w:rPr>
          <w:sz w:val="24"/>
          <w:szCs w:val="24"/>
        </w:rPr>
      </w:pPr>
      <w:r>
        <w:rPr>
          <w:sz w:val="24"/>
          <w:szCs w:val="24"/>
        </w:rPr>
        <w:t>250 g Blätterteig (TK oder aus dem Kühlregal)</w:t>
      </w:r>
    </w:p>
    <w:p w14:paraId="7767EA7D" w14:textId="77777777" w:rsidR="001652D0" w:rsidRDefault="001652D0" w:rsidP="001652D0">
      <w:pPr>
        <w:rPr>
          <w:sz w:val="24"/>
          <w:szCs w:val="24"/>
        </w:rPr>
      </w:pPr>
      <w:r>
        <w:rPr>
          <w:sz w:val="24"/>
          <w:szCs w:val="24"/>
        </w:rPr>
        <w:t>1 Ei</w:t>
      </w:r>
    </w:p>
    <w:p w14:paraId="689BA7CE" w14:textId="77777777" w:rsidR="001652D0" w:rsidRDefault="001652D0" w:rsidP="001652D0">
      <w:pPr>
        <w:rPr>
          <w:sz w:val="24"/>
          <w:szCs w:val="24"/>
        </w:rPr>
      </w:pPr>
      <w:r>
        <w:rPr>
          <w:sz w:val="24"/>
          <w:szCs w:val="24"/>
        </w:rPr>
        <w:t>150 g Ziegenkäse</w:t>
      </w:r>
    </w:p>
    <w:p w14:paraId="36818757" w14:textId="77777777" w:rsidR="001652D0" w:rsidRDefault="001652D0" w:rsidP="001652D0">
      <w:pPr>
        <w:rPr>
          <w:sz w:val="24"/>
          <w:szCs w:val="24"/>
        </w:rPr>
      </w:pPr>
      <w:r>
        <w:rPr>
          <w:sz w:val="24"/>
          <w:szCs w:val="24"/>
        </w:rPr>
        <w:t>150 g Frischkäse</w:t>
      </w:r>
    </w:p>
    <w:p w14:paraId="2231F7F6" w14:textId="77777777" w:rsidR="001652D0" w:rsidRDefault="001652D0" w:rsidP="001652D0">
      <w:pPr>
        <w:rPr>
          <w:sz w:val="24"/>
          <w:szCs w:val="24"/>
        </w:rPr>
      </w:pPr>
    </w:p>
    <w:p w14:paraId="72026CA9" w14:textId="77777777" w:rsidR="001652D0" w:rsidRDefault="001652D0" w:rsidP="001652D0">
      <w:pPr>
        <w:rPr>
          <w:sz w:val="24"/>
          <w:szCs w:val="24"/>
        </w:rPr>
      </w:pPr>
      <w:r>
        <w:rPr>
          <w:sz w:val="24"/>
          <w:szCs w:val="24"/>
        </w:rPr>
        <w:t>Zubereitung:</w:t>
      </w:r>
    </w:p>
    <w:p w14:paraId="620F767E" w14:textId="77777777" w:rsidR="001652D0" w:rsidRPr="00586B1F" w:rsidRDefault="001652D0" w:rsidP="00B40E8C">
      <w:pPr>
        <w:pStyle w:val="ListParagraph"/>
        <w:numPr>
          <w:ilvl w:val="0"/>
          <w:numId w:val="1584"/>
        </w:numPr>
        <w:spacing w:after="120"/>
        <w:ind w:left="714" w:hanging="357"/>
        <w:contextualSpacing w:val="0"/>
        <w:jc w:val="both"/>
        <w:rPr>
          <w:sz w:val="24"/>
          <w:szCs w:val="24"/>
        </w:rPr>
      </w:pPr>
      <w:r w:rsidRPr="00586B1F">
        <w:rPr>
          <w:sz w:val="24"/>
          <w:szCs w:val="24"/>
        </w:rPr>
        <w:t>Backofen auf 200 Gard vorheizen.</w:t>
      </w:r>
    </w:p>
    <w:p w14:paraId="0641BD95" w14:textId="77777777" w:rsidR="001652D0" w:rsidRPr="007021D0" w:rsidRDefault="001652D0" w:rsidP="00B40E8C">
      <w:pPr>
        <w:pStyle w:val="ListParagraph"/>
        <w:numPr>
          <w:ilvl w:val="0"/>
          <w:numId w:val="1584"/>
        </w:numPr>
        <w:spacing w:after="120"/>
        <w:ind w:left="714" w:hanging="357"/>
        <w:contextualSpacing w:val="0"/>
        <w:jc w:val="both"/>
        <w:rPr>
          <w:sz w:val="24"/>
          <w:szCs w:val="24"/>
        </w:rPr>
      </w:pPr>
      <w:r w:rsidRPr="007021D0">
        <w:rPr>
          <w:sz w:val="24"/>
          <w:szCs w:val="24"/>
        </w:rPr>
        <w:t>In einem mittelgroßen Topf Wasser zum Kochen bringen. Die Enden des Spargels abschneiden, Stangen in drei etwa gleich große Stücke zerteilen. Spargel in den Topf geben, zwei Minuten lang kochen lassen, dann herausnehmen.</w:t>
      </w:r>
    </w:p>
    <w:p w14:paraId="2312AFA2" w14:textId="77777777" w:rsidR="001652D0" w:rsidRPr="007021D0" w:rsidRDefault="001652D0" w:rsidP="00B40E8C">
      <w:pPr>
        <w:pStyle w:val="ListParagraph"/>
        <w:numPr>
          <w:ilvl w:val="0"/>
          <w:numId w:val="1584"/>
        </w:numPr>
        <w:spacing w:after="120"/>
        <w:ind w:left="714" w:hanging="357"/>
        <w:contextualSpacing w:val="0"/>
        <w:jc w:val="both"/>
        <w:rPr>
          <w:sz w:val="24"/>
          <w:szCs w:val="24"/>
        </w:rPr>
      </w:pPr>
      <w:r w:rsidRPr="007021D0">
        <w:rPr>
          <w:sz w:val="24"/>
          <w:szCs w:val="24"/>
        </w:rPr>
        <w:t>Blätterteig in sechs gleich große Quadrate schneiden, die man auf ein mit Backpapier ausgelegtes Blech gibt. Mit einem Messer ringsum einritzen, und zwar einen Zentimeter vom Rand entfernt. Die Randstreifen mit verquirltem Ei bestreichen.</w:t>
      </w:r>
    </w:p>
    <w:p w14:paraId="1EE89DAA" w14:textId="77777777" w:rsidR="001652D0" w:rsidRPr="007021D0" w:rsidRDefault="001652D0" w:rsidP="00B40E8C">
      <w:pPr>
        <w:pStyle w:val="ListParagraph"/>
        <w:numPr>
          <w:ilvl w:val="0"/>
          <w:numId w:val="1584"/>
        </w:numPr>
        <w:spacing w:after="120"/>
        <w:ind w:left="714" w:hanging="357"/>
        <w:contextualSpacing w:val="0"/>
        <w:jc w:val="both"/>
        <w:rPr>
          <w:sz w:val="24"/>
          <w:szCs w:val="24"/>
        </w:rPr>
      </w:pPr>
      <w:r w:rsidRPr="007021D0">
        <w:rPr>
          <w:sz w:val="24"/>
          <w:szCs w:val="24"/>
        </w:rPr>
        <w:t>Spargel auf einem Geschirrtuch abtropfen lassen. Ziegenkäse mit einer Gabel zerkrümeln oder zerdrücken, Frischkäse unterziehen. Masse auf den Teigquadraten verteilen, je ein paar Spargelstücke darauflegen. Dann die Tartes etwa 25 Minuten lang im Ofen goldbraun backen.</w:t>
      </w:r>
    </w:p>
    <w:p w14:paraId="5CF544FE" w14:textId="77777777" w:rsidR="001652D0" w:rsidRDefault="001652D0" w:rsidP="001652D0">
      <w:pPr>
        <w:rPr>
          <w:sz w:val="24"/>
          <w:szCs w:val="24"/>
        </w:rPr>
      </w:pPr>
      <w:r>
        <w:rPr>
          <w:sz w:val="24"/>
          <w:szCs w:val="24"/>
        </w:rPr>
        <w:br w:type="page"/>
      </w:r>
    </w:p>
    <w:p w14:paraId="1551299F" w14:textId="3701E153" w:rsidR="007334D0" w:rsidRDefault="007334D0" w:rsidP="009C0798">
      <w:pPr>
        <w:pStyle w:val="Heading2"/>
        <w:spacing w:after="240"/>
      </w:pPr>
      <w:r>
        <w:lastRenderedPageBreak/>
        <w:t>Brot mit Linsen-Kokos-Creme</w:t>
      </w:r>
      <w:r w:rsidR="001A3257">
        <w:rPr>
          <w:rStyle w:val="FootnoteReference"/>
        </w:rPr>
        <w:footnoteReference w:id="674"/>
      </w:r>
      <w:r>
        <w:t xml:space="preserve"> </w:t>
      </w:r>
    </w:p>
    <w:p w14:paraId="0FEEBCC8" w14:textId="3C2189D3" w:rsidR="007334D0" w:rsidRDefault="007334D0">
      <w:pPr>
        <w:rPr>
          <w:sz w:val="24"/>
          <w:szCs w:val="24"/>
        </w:rPr>
      </w:pPr>
      <w:r w:rsidRPr="009C0798">
        <w:rPr>
          <w:sz w:val="24"/>
          <w:szCs w:val="24"/>
          <w:u w:val="single"/>
        </w:rPr>
        <w:t>Zutaten</w:t>
      </w:r>
      <w:r>
        <w:rPr>
          <w:sz w:val="24"/>
          <w:szCs w:val="24"/>
        </w:rPr>
        <w:t xml:space="preserve"> </w:t>
      </w:r>
      <w:r w:rsidR="009C0798">
        <w:rPr>
          <w:sz w:val="24"/>
          <w:szCs w:val="24"/>
        </w:rPr>
        <w:t>(</w:t>
      </w:r>
      <w:r>
        <w:rPr>
          <w:sz w:val="24"/>
          <w:szCs w:val="24"/>
        </w:rPr>
        <w:t>für 4 Portionen</w:t>
      </w:r>
      <w:r w:rsidR="009C0798">
        <w:rPr>
          <w:sz w:val="24"/>
          <w:szCs w:val="24"/>
        </w:rPr>
        <w:t>)</w:t>
      </w:r>
    </w:p>
    <w:p w14:paraId="6305B752" w14:textId="77777777" w:rsidR="007334D0" w:rsidRDefault="007334D0">
      <w:pPr>
        <w:rPr>
          <w:sz w:val="24"/>
          <w:szCs w:val="24"/>
        </w:rPr>
      </w:pPr>
      <w:r>
        <w:rPr>
          <w:sz w:val="24"/>
          <w:szCs w:val="24"/>
        </w:rPr>
        <w:t>1 Schalotte</w:t>
      </w:r>
    </w:p>
    <w:p w14:paraId="0693E40D" w14:textId="77777777" w:rsidR="007334D0" w:rsidRDefault="007334D0">
      <w:pPr>
        <w:rPr>
          <w:sz w:val="24"/>
          <w:szCs w:val="24"/>
        </w:rPr>
      </w:pPr>
      <w:r>
        <w:rPr>
          <w:sz w:val="24"/>
          <w:szCs w:val="24"/>
        </w:rPr>
        <w:t>½ - 1 Chilischote</w:t>
      </w:r>
    </w:p>
    <w:p w14:paraId="19C88F95" w14:textId="77777777" w:rsidR="007334D0" w:rsidRDefault="007334D0">
      <w:pPr>
        <w:rPr>
          <w:sz w:val="24"/>
          <w:szCs w:val="24"/>
        </w:rPr>
      </w:pPr>
      <w:r>
        <w:rPr>
          <w:sz w:val="24"/>
          <w:szCs w:val="24"/>
        </w:rPr>
        <w:t>15 g frischer Ingwer</w:t>
      </w:r>
    </w:p>
    <w:p w14:paraId="5284BD38" w14:textId="77777777" w:rsidR="007334D0" w:rsidRDefault="007334D0">
      <w:pPr>
        <w:rPr>
          <w:sz w:val="24"/>
          <w:szCs w:val="24"/>
        </w:rPr>
      </w:pPr>
      <w:r>
        <w:rPr>
          <w:sz w:val="24"/>
          <w:szCs w:val="24"/>
        </w:rPr>
        <w:t>1 Knoblauchzehe</w:t>
      </w:r>
    </w:p>
    <w:p w14:paraId="5B089F0B" w14:textId="77777777" w:rsidR="007334D0" w:rsidRDefault="007334D0">
      <w:pPr>
        <w:rPr>
          <w:sz w:val="24"/>
          <w:szCs w:val="24"/>
        </w:rPr>
      </w:pPr>
      <w:r>
        <w:rPr>
          <w:sz w:val="24"/>
          <w:szCs w:val="24"/>
        </w:rPr>
        <w:t>1 rote Paprikaschote</w:t>
      </w:r>
    </w:p>
    <w:p w14:paraId="0130CB50" w14:textId="77777777" w:rsidR="007334D0" w:rsidRDefault="007334D0">
      <w:pPr>
        <w:rPr>
          <w:sz w:val="24"/>
          <w:szCs w:val="24"/>
        </w:rPr>
      </w:pPr>
      <w:r>
        <w:rPr>
          <w:sz w:val="24"/>
          <w:szCs w:val="24"/>
        </w:rPr>
        <w:t>200 g cremige Kokosmilch</w:t>
      </w:r>
    </w:p>
    <w:p w14:paraId="40BB85CA" w14:textId="77777777" w:rsidR="007334D0" w:rsidRPr="000B4219" w:rsidRDefault="007334D0">
      <w:pPr>
        <w:rPr>
          <w:sz w:val="24"/>
          <w:szCs w:val="24"/>
          <w:lang w:val="en-US"/>
        </w:rPr>
      </w:pPr>
      <w:r w:rsidRPr="000B4219">
        <w:rPr>
          <w:sz w:val="24"/>
          <w:szCs w:val="24"/>
          <w:lang w:val="en-US"/>
        </w:rPr>
        <w:t xml:space="preserve">100 g rote </w:t>
      </w:r>
      <w:proofErr w:type="spellStart"/>
      <w:r w:rsidRPr="000B4219">
        <w:rPr>
          <w:sz w:val="24"/>
          <w:szCs w:val="24"/>
          <w:lang w:val="en-US"/>
        </w:rPr>
        <w:t>Linsen</w:t>
      </w:r>
      <w:proofErr w:type="spellEnd"/>
    </w:p>
    <w:p w14:paraId="7F494653" w14:textId="77777777" w:rsidR="007334D0" w:rsidRPr="000B4219" w:rsidRDefault="007334D0">
      <w:pPr>
        <w:rPr>
          <w:sz w:val="24"/>
          <w:szCs w:val="24"/>
          <w:lang w:val="en-US"/>
        </w:rPr>
      </w:pPr>
      <w:r w:rsidRPr="000B4219">
        <w:rPr>
          <w:sz w:val="24"/>
          <w:szCs w:val="24"/>
          <w:lang w:val="en-US"/>
        </w:rPr>
        <w:t>Salz</w:t>
      </w:r>
    </w:p>
    <w:p w14:paraId="323DEDF3" w14:textId="77777777" w:rsidR="007334D0" w:rsidRPr="000B4219" w:rsidRDefault="007334D0">
      <w:pPr>
        <w:rPr>
          <w:sz w:val="24"/>
          <w:szCs w:val="24"/>
          <w:lang w:val="en-US"/>
        </w:rPr>
      </w:pPr>
      <w:r w:rsidRPr="000B4219">
        <w:rPr>
          <w:sz w:val="24"/>
          <w:szCs w:val="24"/>
          <w:lang w:val="en-US"/>
        </w:rPr>
        <w:t xml:space="preserve">6 EL </w:t>
      </w:r>
      <w:proofErr w:type="spellStart"/>
      <w:r w:rsidRPr="000B4219">
        <w:rPr>
          <w:sz w:val="24"/>
          <w:szCs w:val="24"/>
          <w:lang w:val="en-US"/>
        </w:rPr>
        <w:t>Rapsöl</w:t>
      </w:r>
      <w:proofErr w:type="spellEnd"/>
    </w:p>
    <w:p w14:paraId="01E1882C" w14:textId="77777777" w:rsidR="007334D0" w:rsidRPr="000B4219" w:rsidRDefault="007334D0">
      <w:pPr>
        <w:rPr>
          <w:sz w:val="24"/>
          <w:szCs w:val="24"/>
          <w:lang w:val="en-US"/>
        </w:rPr>
      </w:pPr>
      <w:r w:rsidRPr="000B4219">
        <w:rPr>
          <w:sz w:val="24"/>
          <w:szCs w:val="24"/>
          <w:lang w:val="en-US"/>
        </w:rPr>
        <w:t xml:space="preserve">1 </w:t>
      </w:r>
      <w:proofErr w:type="spellStart"/>
      <w:r w:rsidRPr="000B4219">
        <w:rPr>
          <w:sz w:val="24"/>
          <w:szCs w:val="24"/>
          <w:lang w:val="en-US"/>
        </w:rPr>
        <w:t>Limette</w:t>
      </w:r>
      <w:proofErr w:type="spellEnd"/>
    </w:p>
    <w:p w14:paraId="217B7180" w14:textId="77777777" w:rsidR="007334D0" w:rsidRDefault="007334D0">
      <w:pPr>
        <w:rPr>
          <w:sz w:val="24"/>
          <w:szCs w:val="24"/>
        </w:rPr>
      </w:pPr>
      <w:r>
        <w:rPr>
          <w:sz w:val="24"/>
          <w:szCs w:val="24"/>
        </w:rPr>
        <w:t>1 -2 fruchtiges Currypulver</w:t>
      </w:r>
    </w:p>
    <w:p w14:paraId="68F594E1" w14:textId="6A83D0C6" w:rsidR="007334D0" w:rsidRDefault="007334D0">
      <w:pPr>
        <w:rPr>
          <w:sz w:val="24"/>
          <w:szCs w:val="24"/>
        </w:rPr>
      </w:pPr>
      <w:r>
        <w:rPr>
          <w:sz w:val="24"/>
          <w:szCs w:val="24"/>
        </w:rPr>
        <w:t xml:space="preserve">½ Chinakohl (ca. 400 </w:t>
      </w:r>
      <w:r w:rsidR="00203DA3">
        <w:rPr>
          <w:sz w:val="24"/>
          <w:szCs w:val="24"/>
        </w:rPr>
        <w:t>g)</w:t>
      </w:r>
    </w:p>
    <w:p w14:paraId="38B26715" w14:textId="61F4DA21" w:rsidR="007334D0" w:rsidRDefault="007334D0">
      <w:pPr>
        <w:rPr>
          <w:sz w:val="24"/>
          <w:szCs w:val="24"/>
        </w:rPr>
      </w:pPr>
      <w:r>
        <w:rPr>
          <w:sz w:val="24"/>
          <w:szCs w:val="24"/>
        </w:rPr>
        <w:t>1 reife Mango</w:t>
      </w:r>
    </w:p>
    <w:p w14:paraId="78CBF1F4" w14:textId="77777777" w:rsidR="007334D0" w:rsidRDefault="007334D0">
      <w:pPr>
        <w:rPr>
          <w:sz w:val="24"/>
          <w:szCs w:val="24"/>
        </w:rPr>
      </w:pPr>
      <w:r>
        <w:rPr>
          <w:sz w:val="24"/>
          <w:szCs w:val="24"/>
        </w:rPr>
        <w:t>12 Stiele Koriandergrün</w:t>
      </w:r>
    </w:p>
    <w:p w14:paraId="09254687" w14:textId="688E5979" w:rsidR="007334D0" w:rsidRDefault="007334D0">
      <w:pPr>
        <w:rPr>
          <w:sz w:val="24"/>
          <w:szCs w:val="24"/>
        </w:rPr>
      </w:pPr>
      <w:r>
        <w:rPr>
          <w:sz w:val="24"/>
          <w:szCs w:val="24"/>
        </w:rPr>
        <w:t>12 Scheiben Toastbrot</w:t>
      </w:r>
    </w:p>
    <w:p w14:paraId="262A339C" w14:textId="77777777" w:rsidR="007334D0" w:rsidRDefault="007334D0">
      <w:pPr>
        <w:rPr>
          <w:sz w:val="24"/>
          <w:szCs w:val="24"/>
        </w:rPr>
      </w:pPr>
      <w:r>
        <w:rPr>
          <w:sz w:val="24"/>
          <w:szCs w:val="24"/>
        </w:rPr>
        <w:t>40 g Cashewkerne</w:t>
      </w:r>
    </w:p>
    <w:p w14:paraId="4587E5D0" w14:textId="77777777" w:rsidR="009C0798" w:rsidRDefault="009C0798">
      <w:pPr>
        <w:rPr>
          <w:sz w:val="24"/>
          <w:szCs w:val="24"/>
        </w:rPr>
      </w:pPr>
    </w:p>
    <w:p w14:paraId="65A542D6" w14:textId="6DB14A9A" w:rsidR="007334D0" w:rsidRDefault="007334D0">
      <w:pPr>
        <w:rPr>
          <w:sz w:val="24"/>
          <w:szCs w:val="24"/>
        </w:rPr>
      </w:pPr>
      <w:r>
        <w:rPr>
          <w:sz w:val="24"/>
          <w:szCs w:val="24"/>
        </w:rPr>
        <w:t>Zubereitungszeit: 35 Minuten</w:t>
      </w:r>
    </w:p>
    <w:p w14:paraId="530C2CA4" w14:textId="22555064" w:rsidR="007334D0" w:rsidRPr="007334D0" w:rsidRDefault="007334D0" w:rsidP="00B40E8C">
      <w:pPr>
        <w:pStyle w:val="ListParagraph"/>
        <w:numPr>
          <w:ilvl w:val="0"/>
          <w:numId w:val="417"/>
        </w:numPr>
        <w:spacing w:after="120"/>
        <w:ind w:left="714" w:hanging="357"/>
        <w:contextualSpacing w:val="0"/>
        <w:jc w:val="both"/>
        <w:rPr>
          <w:sz w:val="24"/>
          <w:szCs w:val="24"/>
        </w:rPr>
      </w:pPr>
      <w:r w:rsidRPr="007334D0">
        <w:rPr>
          <w:sz w:val="24"/>
          <w:szCs w:val="24"/>
        </w:rPr>
        <w:t>Schalotte, Chili mit Kernen und Ingwer grob schneiden. Knoblauch halbieren. Paprika putzen, entkernen und grob in Stücke schneiden. Schalotten, Chili, Ingwer, Knoblauch und Paprika mit dem Zauberstab fein zerkleinern.</w:t>
      </w:r>
    </w:p>
    <w:p w14:paraId="54DC409E" w14:textId="066D7E24" w:rsidR="007334D0" w:rsidRPr="007334D0" w:rsidRDefault="007334D0" w:rsidP="00B40E8C">
      <w:pPr>
        <w:pStyle w:val="ListParagraph"/>
        <w:numPr>
          <w:ilvl w:val="0"/>
          <w:numId w:val="417"/>
        </w:numPr>
        <w:spacing w:after="120"/>
        <w:ind w:left="714" w:hanging="357"/>
        <w:contextualSpacing w:val="0"/>
        <w:jc w:val="both"/>
        <w:rPr>
          <w:sz w:val="24"/>
          <w:szCs w:val="24"/>
        </w:rPr>
      </w:pPr>
      <w:r w:rsidRPr="007334D0">
        <w:rPr>
          <w:sz w:val="24"/>
          <w:szCs w:val="24"/>
        </w:rPr>
        <w:t>Paprikamischung mit Kokosmilch in einem kleinen Topf aufkochen. Linsen zugeben, aufkochen und offen bei milder Hitze 15 Minuten kochen, dabei gelegentlich umrühren. Linsen vom Herd nehmen und mit dem Mixstab fein pürieren. Püree mit Salz würzen, 3 EL Rapsöl unterrühren und abkühlen lassen.</w:t>
      </w:r>
    </w:p>
    <w:p w14:paraId="285CB0AF" w14:textId="77777777" w:rsidR="009C0798" w:rsidRDefault="007334D0" w:rsidP="00B40E8C">
      <w:pPr>
        <w:pStyle w:val="ListParagraph"/>
        <w:numPr>
          <w:ilvl w:val="0"/>
          <w:numId w:val="417"/>
        </w:numPr>
        <w:spacing w:after="120"/>
        <w:ind w:left="714" w:hanging="357"/>
        <w:contextualSpacing w:val="0"/>
        <w:jc w:val="both"/>
        <w:rPr>
          <w:sz w:val="24"/>
          <w:szCs w:val="24"/>
        </w:rPr>
      </w:pPr>
      <w:r w:rsidRPr="009C0798">
        <w:rPr>
          <w:sz w:val="24"/>
          <w:szCs w:val="24"/>
        </w:rPr>
        <w:t>Limette heiß waschen, trocken tupfen, 2 TL Schale fein abreiben und 3 EL Saft auspressen. Limettenschale und -saft mit 2 EL Wasser, Curry und etwas Salz verrühren. Restliches Öl mit dem Schneebesen kräftig unterrühren.</w:t>
      </w:r>
    </w:p>
    <w:p w14:paraId="5E0DC6F1" w14:textId="3F6532DA" w:rsidR="007334D0" w:rsidRPr="009C0798" w:rsidRDefault="007334D0" w:rsidP="00B40E8C">
      <w:pPr>
        <w:pStyle w:val="ListParagraph"/>
        <w:numPr>
          <w:ilvl w:val="0"/>
          <w:numId w:val="417"/>
        </w:numPr>
        <w:spacing w:after="120"/>
        <w:ind w:left="714" w:hanging="357"/>
        <w:contextualSpacing w:val="0"/>
        <w:jc w:val="both"/>
        <w:rPr>
          <w:sz w:val="24"/>
          <w:szCs w:val="24"/>
        </w:rPr>
      </w:pPr>
      <w:r w:rsidRPr="009C0798">
        <w:rPr>
          <w:sz w:val="24"/>
          <w:szCs w:val="24"/>
        </w:rPr>
        <w:lastRenderedPageBreak/>
        <w:t>Chinakohl putzen, längs halbieren und quer in 1 cm breite Streifen schneiden. Chinakohl und Limettenmarinade mischen. Mango schälen, das Fruchtfleisch in Scheiben vom Stein, Scheiben in 1 cm kleine Würfel schneiden. Mango unter en Kohl mischen. Korianderblätter von den Stielen zupfen und unterheben.</w:t>
      </w:r>
    </w:p>
    <w:p w14:paraId="58259E18" w14:textId="6FCD3B54" w:rsidR="00121EB4" w:rsidRDefault="007334D0" w:rsidP="00B40E8C">
      <w:pPr>
        <w:pStyle w:val="ListParagraph"/>
        <w:numPr>
          <w:ilvl w:val="0"/>
          <w:numId w:val="417"/>
        </w:numPr>
        <w:rPr>
          <w:sz w:val="24"/>
          <w:szCs w:val="24"/>
        </w:rPr>
      </w:pPr>
      <w:r w:rsidRPr="007334D0">
        <w:rPr>
          <w:sz w:val="24"/>
          <w:szCs w:val="24"/>
        </w:rPr>
        <w:t>Brotscheiben rösten, dick mit Linsencreme bestreichen, Chinakohlsalat darauf</w:t>
      </w:r>
      <w:r w:rsidR="0031750B">
        <w:rPr>
          <w:sz w:val="24"/>
          <w:szCs w:val="24"/>
        </w:rPr>
        <w:t xml:space="preserve"> </w:t>
      </w:r>
      <w:r w:rsidRPr="007334D0">
        <w:rPr>
          <w:sz w:val="24"/>
          <w:szCs w:val="24"/>
        </w:rPr>
        <w:t>geben. Stullen mit Cashewkernen bestreut anrichten.</w:t>
      </w:r>
    </w:p>
    <w:p w14:paraId="5C3DF185" w14:textId="77777777" w:rsidR="00121EB4" w:rsidRDefault="00121EB4">
      <w:pPr>
        <w:rPr>
          <w:sz w:val="24"/>
          <w:szCs w:val="24"/>
        </w:rPr>
      </w:pPr>
      <w:r>
        <w:rPr>
          <w:sz w:val="24"/>
          <w:szCs w:val="24"/>
        </w:rPr>
        <w:br w:type="page"/>
      </w:r>
    </w:p>
    <w:p w14:paraId="7011A745" w14:textId="084E1156" w:rsidR="00121EB4" w:rsidRDefault="00121EB4" w:rsidP="009C0798">
      <w:pPr>
        <w:pStyle w:val="Heading2"/>
        <w:spacing w:after="240"/>
      </w:pPr>
      <w:r>
        <w:lastRenderedPageBreak/>
        <w:t>French-Toast-Cordon-Bleu</w:t>
      </w:r>
      <w:r w:rsidR="001A3257">
        <w:rPr>
          <w:rStyle w:val="FootnoteReference"/>
        </w:rPr>
        <w:footnoteReference w:id="675"/>
      </w:r>
      <w:r>
        <w:t xml:space="preserve"> </w:t>
      </w:r>
    </w:p>
    <w:p w14:paraId="5850F5A7" w14:textId="2CA2FDEA" w:rsidR="00121EB4" w:rsidRDefault="00121EB4" w:rsidP="00121EB4">
      <w:pPr>
        <w:rPr>
          <w:sz w:val="24"/>
          <w:szCs w:val="24"/>
        </w:rPr>
      </w:pPr>
      <w:r w:rsidRPr="009C0798">
        <w:rPr>
          <w:sz w:val="24"/>
          <w:szCs w:val="24"/>
          <w:u w:val="single"/>
        </w:rPr>
        <w:t>Zutaten</w:t>
      </w:r>
      <w:r>
        <w:rPr>
          <w:sz w:val="24"/>
          <w:szCs w:val="24"/>
        </w:rPr>
        <w:t xml:space="preserve"> </w:t>
      </w:r>
      <w:r w:rsidR="009C0798">
        <w:rPr>
          <w:sz w:val="24"/>
          <w:szCs w:val="24"/>
        </w:rPr>
        <w:t>(</w:t>
      </w:r>
      <w:r>
        <w:rPr>
          <w:sz w:val="24"/>
          <w:szCs w:val="24"/>
        </w:rPr>
        <w:t>für 2 Portionen</w:t>
      </w:r>
      <w:r w:rsidR="009C0798">
        <w:rPr>
          <w:sz w:val="24"/>
          <w:szCs w:val="24"/>
        </w:rPr>
        <w:t>)</w:t>
      </w:r>
    </w:p>
    <w:p w14:paraId="029120A9" w14:textId="77777777" w:rsidR="00121EB4" w:rsidRDefault="00121EB4" w:rsidP="00121EB4">
      <w:pPr>
        <w:rPr>
          <w:sz w:val="24"/>
          <w:szCs w:val="24"/>
        </w:rPr>
      </w:pPr>
      <w:r>
        <w:rPr>
          <w:sz w:val="24"/>
          <w:szCs w:val="24"/>
        </w:rPr>
        <w:t>400 g Tomaten</w:t>
      </w:r>
    </w:p>
    <w:p w14:paraId="7613AA11" w14:textId="77777777" w:rsidR="00121EB4" w:rsidRDefault="00121EB4" w:rsidP="00121EB4">
      <w:pPr>
        <w:rPr>
          <w:sz w:val="24"/>
          <w:szCs w:val="24"/>
        </w:rPr>
      </w:pPr>
      <w:r>
        <w:rPr>
          <w:sz w:val="24"/>
          <w:szCs w:val="24"/>
        </w:rPr>
        <w:t>100 g Rettich</w:t>
      </w:r>
    </w:p>
    <w:p w14:paraId="3CBF53F8" w14:textId="77777777" w:rsidR="00121EB4" w:rsidRDefault="00121EB4" w:rsidP="00121EB4">
      <w:pPr>
        <w:rPr>
          <w:sz w:val="24"/>
          <w:szCs w:val="24"/>
        </w:rPr>
      </w:pPr>
      <w:r>
        <w:rPr>
          <w:sz w:val="24"/>
          <w:szCs w:val="24"/>
        </w:rPr>
        <w:t>3 EL Weißweinessig</w:t>
      </w:r>
    </w:p>
    <w:p w14:paraId="5DE89107" w14:textId="77777777" w:rsidR="00121EB4" w:rsidRDefault="00121EB4" w:rsidP="00121EB4">
      <w:pPr>
        <w:rPr>
          <w:sz w:val="24"/>
          <w:szCs w:val="24"/>
        </w:rPr>
      </w:pPr>
      <w:r>
        <w:rPr>
          <w:sz w:val="24"/>
          <w:szCs w:val="24"/>
        </w:rPr>
        <w:t>4 EL Olivenöl</w:t>
      </w:r>
    </w:p>
    <w:p w14:paraId="12D5BE29" w14:textId="2B6BC17B" w:rsidR="00121EB4" w:rsidRDefault="00121EB4" w:rsidP="00121EB4">
      <w:pPr>
        <w:rPr>
          <w:sz w:val="24"/>
          <w:szCs w:val="24"/>
        </w:rPr>
      </w:pPr>
      <w:r>
        <w:rPr>
          <w:sz w:val="24"/>
          <w:szCs w:val="24"/>
        </w:rPr>
        <w:t>Salz</w:t>
      </w:r>
      <w:r w:rsidR="009C0798">
        <w:rPr>
          <w:sz w:val="24"/>
          <w:szCs w:val="24"/>
        </w:rPr>
        <w:t xml:space="preserve">, </w:t>
      </w:r>
      <w:r>
        <w:rPr>
          <w:sz w:val="24"/>
          <w:szCs w:val="24"/>
        </w:rPr>
        <w:t>Pfeffer</w:t>
      </w:r>
    </w:p>
    <w:p w14:paraId="1B834F9D" w14:textId="77777777" w:rsidR="00121EB4" w:rsidRDefault="00121EB4" w:rsidP="00121EB4">
      <w:pPr>
        <w:rPr>
          <w:sz w:val="24"/>
          <w:szCs w:val="24"/>
        </w:rPr>
      </w:pPr>
      <w:r>
        <w:rPr>
          <w:sz w:val="24"/>
          <w:szCs w:val="24"/>
        </w:rPr>
        <w:t>2 Scheiben Toastbrot (à 4 cm Dicke)</w:t>
      </w:r>
    </w:p>
    <w:p w14:paraId="19821B02" w14:textId="77777777" w:rsidR="00121EB4" w:rsidRDefault="00121EB4" w:rsidP="00121EB4">
      <w:pPr>
        <w:rPr>
          <w:sz w:val="24"/>
          <w:szCs w:val="24"/>
        </w:rPr>
      </w:pPr>
      <w:r>
        <w:rPr>
          <w:sz w:val="24"/>
          <w:szCs w:val="24"/>
        </w:rPr>
        <w:t>2 dünne Scheiben Kochschinken</w:t>
      </w:r>
    </w:p>
    <w:p w14:paraId="21366E65" w14:textId="77777777" w:rsidR="00121EB4" w:rsidRDefault="00121EB4" w:rsidP="00121EB4">
      <w:pPr>
        <w:rPr>
          <w:sz w:val="24"/>
          <w:szCs w:val="24"/>
        </w:rPr>
      </w:pPr>
      <w:r>
        <w:rPr>
          <w:sz w:val="24"/>
          <w:szCs w:val="24"/>
        </w:rPr>
        <w:t>2 Scheiben Gruyère</w:t>
      </w:r>
    </w:p>
    <w:p w14:paraId="0256720F" w14:textId="77777777" w:rsidR="00121EB4" w:rsidRDefault="00121EB4" w:rsidP="00121EB4">
      <w:pPr>
        <w:rPr>
          <w:sz w:val="24"/>
          <w:szCs w:val="24"/>
        </w:rPr>
      </w:pPr>
      <w:r>
        <w:rPr>
          <w:sz w:val="24"/>
          <w:szCs w:val="24"/>
        </w:rPr>
        <w:t>2 Eier</w:t>
      </w:r>
    </w:p>
    <w:p w14:paraId="59C9D7C9" w14:textId="77777777" w:rsidR="00121EB4" w:rsidRDefault="00121EB4" w:rsidP="00121EB4">
      <w:pPr>
        <w:rPr>
          <w:sz w:val="24"/>
          <w:szCs w:val="24"/>
        </w:rPr>
      </w:pPr>
      <w:r>
        <w:rPr>
          <w:sz w:val="24"/>
          <w:szCs w:val="24"/>
        </w:rPr>
        <w:t>125 Milch</w:t>
      </w:r>
    </w:p>
    <w:p w14:paraId="262282AD" w14:textId="77777777" w:rsidR="00121EB4" w:rsidRDefault="00121EB4" w:rsidP="00121EB4">
      <w:pPr>
        <w:rPr>
          <w:sz w:val="24"/>
          <w:szCs w:val="24"/>
        </w:rPr>
      </w:pPr>
      <w:r>
        <w:rPr>
          <w:sz w:val="24"/>
          <w:szCs w:val="24"/>
        </w:rPr>
        <w:t>Chilipulver</w:t>
      </w:r>
    </w:p>
    <w:p w14:paraId="40433DA8" w14:textId="77777777" w:rsidR="00121EB4" w:rsidRDefault="00121EB4" w:rsidP="00121EB4">
      <w:pPr>
        <w:rPr>
          <w:sz w:val="24"/>
          <w:szCs w:val="24"/>
        </w:rPr>
      </w:pPr>
      <w:r>
        <w:rPr>
          <w:sz w:val="24"/>
          <w:szCs w:val="24"/>
        </w:rPr>
        <w:t>10 Halme Schnittlauch</w:t>
      </w:r>
    </w:p>
    <w:p w14:paraId="5B0DE934" w14:textId="77777777" w:rsidR="00121EB4" w:rsidRDefault="00121EB4" w:rsidP="00121EB4">
      <w:pPr>
        <w:rPr>
          <w:sz w:val="24"/>
          <w:szCs w:val="24"/>
        </w:rPr>
      </w:pPr>
      <w:r>
        <w:rPr>
          <w:sz w:val="24"/>
          <w:szCs w:val="24"/>
        </w:rPr>
        <w:t>40 g Butter</w:t>
      </w:r>
    </w:p>
    <w:p w14:paraId="3DE99B7E" w14:textId="77777777" w:rsidR="009C0798" w:rsidRDefault="009C0798" w:rsidP="00121EB4">
      <w:pPr>
        <w:rPr>
          <w:sz w:val="24"/>
          <w:szCs w:val="24"/>
        </w:rPr>
      </w:pPr>
    </w:p>
    <w:p w14:paraId="3AD78F1C" w14:textId="60F9E0BA" w:rsidR="00121EB4" w:rsidRDefault="009C0798" w:rsidP="00121EB4">
      <w:pPr>
        <w:rPr>
          <w:sz w:val="24"/>
          <w:szCs w:val="24"/>
        </w:rPr>
      </w:pPr>
      <w:r>
        <w:rPr>
          <w:sz w:val="24"/>
          <w:szCs w:val="24"/>
        </w:rPr>
        <w:t>Z</w:t>
      </w:r>
      <w:r w:rsidR="00121EB4">
        <w:rPr>
          <w:sz w:val="24"/>
          <w:szCs w:val="24"/>
        </w:rPr>
        <w:t>ubereitungszeit: 20 Minuten</w:t>
      </w:r>
    </w:p>
    <w:p w14:paraId="06F9EA82" w14:textId="4EAFDAAD" w:rsidR="00121EB4" w:rsidRPr="00121EB4" w:rsidRDefault="00121EB4" w:rsidP="00B40E8C">
      <w:pPr>
        <w:pStyle w:val="ListParagraph"/>
        <w:numPr>
          <w:ilvl w:val="0"/>
          <w:numId w:val="418"/>
        </w:numPr>
        <w:spacing w:after="120"/>
        <w:ind w:left="714" w:hanging="357"/>
        <w:contextualSpacing w:val="0"/>
        <w:jc w:val="both"/>
        <w:rPr>
          <w:sz w:val="24"/>
          <w:szCs w:val="24"/>
        </w:rPr>
      </w:pPr>
      <w:r w:rsidRPr="00121EB4">
        <w:rPr>
          <w:sz w:val="24"/>
          <w:szCs w:val="24"/>
        </w:rPr>
        <w:t>Tomaten grob in Stücke schneiden. Rettich schälen und grob raspeln. Essig mit 4 EL Wasser und Öl verrühren. Mit Salz und Pfefferwürzen und über die Tomaten geben.</w:t>
      </w:r>
    </w:p>
    <w:p w14:paraId="591C37EC" w14:textId="77777777" w:rsidR="00121EB4" w:rsidRPr="00121EB4" w:rsidRDefault="00121EB4" w:rsidP="00B40E8C">
      <w:pPr>
        <w:pStyle w:val="ListParagraph"/>
        <w:numPr>
          <w:ilvl w:val="0"/>
          <w:numId w:val="418"/>
        </w:numPr>
        <w:spacing w:after="120"/>
        <w:ind w:left="714" w:hanging="357"/>
        <w:contextualSpacing w:val="0"/>
        <w:jc w:val="both"/>
        <w:rPr>
          <w:sz w:val="24"/>
          <w:szCs w:val="24"/>
        </w:rPr>
      </w:pPr>
      <w:r w:rsidRPr="00121EB4">
        <w:rPr>
          <w:sz w:val="24"/>
          <w:szCs w:val="24"/>
        </w:rPr>
        <w:t>Brote waagrecht mit dem Sägemesser so halbieren, dass die Scheiben nicht getrennt werden. Je 1 Scheibe Schinke und Käse in die Brottaschen legen.</w:t>
      </w:r>
    </w:p>
    <w:p w14:paraId="65CB840B" w14:textId="7A172607" w:rsidR="00121EB4" w:rsidRPr="00121EB4" w:rsidRDefault="00121EB4" w:rsidP="00B40E8C">
      <w:pPr>
        <w:pStyle w:val="ListParagraph"/>
        <w:numPr>
          <w:ilvl w:val="0"/>
          <w:numId w:val="418"/>
        </w:numPr>
        <w:spacing w:after="120"/>
        <w:ind w:left="714" w:hanging="357"/>
        <w:contextualSpacing w:val="0"/>
        <w:jc w:val="both"/>
        <w:rPr>
          <w:sz w:val="24"/>
          <w:szCs w:val="24"/>
        </w:rPr>
      </w:pPr>
      <w:r w:rsidRPr="00121EB4">
        <w:rPr>
          <w:sz w:val="24"/>
          <w:szCs w:val="24"/>
        </w:rPr>
        <w:t>Eier und Milch verquirlen. Mit Salz, Pfeffer und Chili würzen. Brotscheiben gut andrücken und mit beiden Seiten so in die Eiermilch tauchen, dass sie leicht getränkt sind.</w:t>
      </w:r>
    </w:p>
    <w:p w14:paraId="6550BBD0" w14:textId="71554D7C" w:rsidR="00121EB4" w:rsidRPr="00121EB4" w:rsidRDefault="00121EB4" w:rsidP="00B40E8C">
      <w:pPr>
        <w:pStyle w:val="ListParagraph"/>
        <w:numPr>
          <w:ilvl w:val="0"/>
          <w:numId w:val="418"/>
        </w:numPr>
        <w:spacing w:after="120"/>
        <w:ind w:left="714" w:hanging="357"/>
        <w:contextualSpacing w:val="0"/>
        <w:jc w:val="both"/>
        <w:rPr>
          <w:sz w:val="24"/>
          <w:szCs w:val="24"/>
        </w:rPr>
      </w:pPr>
      <w:r w:rsidRPr="00121EB4">
        <w:rPr>
          <w:sz w:val="24"/>
          <w:szCs w:val="24"/>
        </w:rPr>
        <w:t>Schnittlauch in feien Röllchen schneiden. Butter in einer beschichteten Pfanne erhitzen, Brote darin bei mittlerer Hitze auf jeder Seite 2 – 3 Minuten goldgelb braten. Aus der Pfanne nehmen, diagonal halbieren und mit dem Tomatensalat anrichten. Mit Rettich und Schnittlauch bestreut servieren.</w:t>
      </w:r>
    </w:p>
    <w:p w14:paraId="2962808D" w14:textId="58834BB5" w:rsidR="00121EB4" w:rsidRDefault="007334D0" w:rsidP="009C0798">
      <w:pPr>
        <w:pStyle w:val="Heading2"/>
        <w:spacing w:after="240"/>
      </w:pPr>
      <w:r w:rsidRPr="00121EB4">
        <w:br w:type="page"/>
      </w:r>
      <w:r w:rsidR="00121EB4">
        <w:lastRenderedPageBreak/>
        <w:t>Crostini mit Spinat-Pesto</w:t>
      </w:r>
      <w:r w:rsidR="001A3257">
        <w:rPr>
          <w:rStyle w:val="FootnoteReference"/>
        </w:rPr>
        <w:footnoteReference w:id="676"/>
      </w:r>
      <w:r w:rsidR="00121EB4">
        <w:t xml:space="preserve"> </w:t>
      </w:r>
    </w:p>
    <w:p w14:paraId="58A8B5D2" w14:textId="20C35E3A" w:rsidR="00121EB4" w:rsidRDefault="00121EB4">
      <w:pPr>
        <w:rPr>
          <w:sz w:val="24"/>
          <w:szCs w:val="24"/>
        </w:rPr>
      </w:pPr>
      <w:r w:rsidRPr="009C0798">
        <w:rPr>
          <w:sz w:val="24"/>
          <w:szCs w:val="24"/>
          <w:u w:val="single"/>
        </w:rPr>
        <w:t>Zutaten</w:t>
      </w:r>
      <w:r>
        <w:rPr>
          <w:sz w:val="24"/>
          <w:szCs w:val="24"/>
        </w:rPr>
        <w:t xml:space="preserve"> </w:t>
      </w:r>
      <w:r w:rsidR="009C0798">
        <w:rPr>
          <w:sz w:val="24"/>
          <w:szCs w:val="24"/>
        </w:rPr>
        <w:t>(</w:t>
      </w:r>
      <w:r>
        <w:rPr>
          <w:sz w:val="24"/>
          <w:szCs w:val="24"/>
        </w:rPr>
        <w:t>für 8 Stück</w:t>
      </w:r>
      <w:r w:rsidR="009C0798">
        <w:rPr>
          <w:sz w:val="24"/>
          <w:szCs w:val="24"/>
        </w:rPr>
        <w:t>):</w:t>
      </w:r>
    </w:p>
    <w:p w14:paraId="765A8B8A" w14:textId="77777777" w:rsidR="00121EB4" w:rsidRDefault="00121EB4">
      <w:pPr>
        <w:rPr>
          <w:sz w:val="24"/>
          <w:szCs w:val="24"/>
        </w:rPr>
      </w:pPr>
      <w:r>
        <w:rPr>
          <w:sz w:val="24"/>
          <w:szCs w:val="24"/>
        </w:rPr>
        <w:t>8 Scheiben Baguette</w:t>
      </w:r>
    </w:p>
    <w:p w14:paraId="44FE53DB" w14:textId="77777777" w:rsidR="00121EB4" w:rsidRDefault="00121EB4">
      <w:pPr>
        <w:rPr>
          <w:sz w:val="24"/>
          <w:szCs w:val="24"/>
        </w:rPr>
      </w:pPr>
      <w:r>
        <w:rPr>
          <w:sz w:val="24"/>
          <w:szCs w:val="24"/>
        </w:rPr>
        <w:t>100 ml Olivenöl</w:t>
      </w:r>
    </w:p>
    <w:p w14:paraId="0A3A144F" w14:textId="77777777" w:rsidR="00121EB4" w:rsidRDefault="00121EB4">
      <w:pPr>
        <w:rPr>
          <w:sz w:val="24"/>
          <w:szCs w:val="24"/>
        </w:rPr>
      </w:pPr>
      <w:r>
        <w:rPr>
          <w:sz w:val="24"/>
          <w:szCs w:val="24"/>
        </w:rPr>
        <w:t>100 g junger Blattspinat</w:t>
      </w:r>
    </w:p>
    <w:p w14:paraId="3EA119D9" w14:textId="77777777" w:rsidR="00121EB4" w:rsidRDefault="00121EB4">
      <w:pPr>
        <w:rPr>
          <w:sz w:val="24"/>
          <w:szCs w:val="24"/>
        </w:rPr>
      </w:pPr>
      <w:r>
        <w:rPr>
          <w:sz w:val="24"/>
          <w:szCs w:val="24"/>
        </w:rPr>
        <w:t>30 g Parmesan</w:t>
      </w:r>
    </w:p>
    <w:p w14:paraId="6ACF8C86" w14:textId="77777777" w:rsidR="00121EB4" w:rsidRDefault="00121EB4">
      <w:pPr>
        <w:rPr>
          <w:sz w:val="24"/>
          <w:szCs w:val="24"/>
        </w:rPr>
      </w:pPr>
      <w:r>
        <w:rPr>
          <w:sz w:val="24"/>
          <w:szCs w:val="24"/>
        </w:rPr>
        <w:t>½ Zwiebel</w:t>
      </w:r>
    </w:p>
    <w:p w14:paraId="276BEEA3" w14:textId="77777777" w:rsidR="00121EB4" w:rsidRDefault="00121EB4">
      <w:pPr>
        <w:rPr>
          <w:sz w:val="24"/>
          <w:szCs w:val="24"/>
        </w:rPr>
      </w:pPr>
      <w:r>
        <w:rPr>
          <w:sz w:val="24"/>
          <w:szCs w:val="24"/>
        </w:rPr>
        <w:t>30 g Walnüsse</w:t>
      </w:r>
    </w:p>
    <w:p w14:paraId="4269AE16" w14:textId="77777777" w:rsidR="00121EB4" w:rsidRDefault="00121EB4">
      <w:pPr>
        <w:rPr>
          <w:sz w:val="24"/>
          <w:szCs w:val="24"/>
        </w:rPr>
      </w:pPr>
      <w:r>
        <w:rPr>
          <w:sz w:val="24"/>
          <w:szCs w:val="24"/>
        </w:rPr>
        <w:t>40 g Rosinen</w:t>
      </w:r>
    </w:p>
    <w:p w14:paraId="6DDE372B" w14:textId="4CF7002F" w:rsidR="00121EB4" w:rsidRDefault="00121EB4">
      <w:pPr>
        <w:rPr>
          <w:sz w:val="24"/>
          <w:szCs w:val="24"/>
        </w:rPr>
      </w:pPr>
      <w:r>
        <w:rPr>
          <w:sz w:val="24"/>
          <w:szCs w:val="24"/>
        </w:rPr>
        <w:t>Salz</w:t>
      </w:r>
      <w:r w:rsidR="009C0798">
        <w:rPr>
          <w:sz w:val="24"/>
          <w:szCs w:val="24"/>
        </w:rPr>
        <w:t xml:space="preserve">, </w:t>
      </w:r>
      <w:r>
        <w:rPr>
          <w:sz w:val="24"/>
          <w:szCs w:val="24"/>
        </w:rPr>
        <w:t>Pfeffer</w:t>
      </w:r>
    </w:p>
    <w:p w14:paraId="2FC8E451" w14:textId="77777777" w:rsidR="009C0798" w:rsidRDefault="009C0798">
      <w:pPr>
        <w:rPr>
          <w:sz w:val="24"/>
          <w:szCs w:val="24"/>
        </w:rPr>
      </w:pPr>
    </w:p>
    <w:p w14:paraId="6CAB14D4" w14:textId="184100F7" w:rsidR="00121EB4" w:rsidRDefault="009C0798">
      <w:pPr>
        <w:rPr>
          <w:sz w:val="24"/>
          <w:szCs w:val="24"/>
        </w:rPr>
      </w:pPr>
      <w:r>
        <w:rPr>
          <w:sz w:val="24"/>
          <w:szCs w:val="24"/>
        </w:rPr>
        <w:t>Z</w:t>
      </w:r>
      <w:r w:rsidR="00121EB4">
        <w:rPr>
          <w:sz w:val="24"/>
          <w:szCs w:val="24"/>
        </w:rPr>
        <w:t>ubereitungszeit: 20 Minuten</w:t>
      </w:r>
    </w:p>
    <w:p w14:paraId="00EDBED9" w14:textId="77777777" w:rsidR="00121EB4" w:rsidRPr="00121EB4" w:rsidRDefault="00121EB4" w:rsidP="00B40E8C">
      <w:pPr>
        <w:pStyle w:val="ListParagraph"/>
        <w:numPr>
          <w:ilvl w:val="0"/>
          <w:numId w:val="419"/>
        </w:numPr>
        <w:spacing w:after="120"/>
        <w:ind w:left="714" w:hanging="357"/>
        <w:contextualSpacing w:val="0"/>
        <w:jc w:val="both"/>
        <w:rPr>
          <w:sz w:val="24"/>
          <w:szCs w:val="24"/>
        </w:rPr>
      </w:pPr>
      <w:r w:rsidRPr="00121EB4">
        <w:rPr>
          <w:sz w:val="24"/>
          <w:szCs w:val="24"/>
        </w:rPr>
        <w:t>Brote je mit wenig Öl bepinseln und im vorgeheizten Backofen auf einem Backofengitter bei 220 Grad (Gas 3 -4, Umluft 200 Grad) auf der 2. Schiene von untern 8 – 10 Minuten goldbraun backen.</w:t>
      </w:r>
    </w:p>
    <w:p w14:paraId="3C128BBE" w14:textId="6F2BECE9" w:rsidR="00121EB4" w:rsidRPr="00121EB4" w:rsidRDefault="00121EB4" w:rsidP="00B40E8C">
      <w:pPr>
        <w:pStyle w:val="ListParagraph"/>
        <w:numPr>
          <w:ilvl w:val="0"/>
          <w:numId w:val="419"/>
        </w:numPr>
        <w:spacing w:after="120"/>
        <w:ind w:left="714" w:hanging="357"/>
        <w:contextualSpacing w:val="0"/>
        <w:jc w:val="both"/>
        <w:rPr>
          <w:sz w:val="24"/>
          <w:szCs w:val="24"/>
        </w:rPr>
      </w:pPr>
      <w:r w:rsidRPr="00121EB4">
        <w:rPr>
          <w:sz w:val="24"/>
          <w:szCs w:val="24"/>
        </w:rPr>
        <w:t xml:space="preserve">Inzwischen Spinat verlesen, waschen und </w:t>
      </w:r>
      <w:r w:rsidR="00203DA3" w:rsidRPr="00121EB4">
        <w:rPr>
          <w:sz w:val="24"/>
          <w:szCs w:val="24"/>
        </w:rPr>
        <w:t>trockenschleudern</w:t>
      </w:r>
      <w:r w:rsidRPr="00121EB4">
        <w:rPr>
          <w:sz w:val="24"/>
          <w:szCs w:val="24"/>
        </w:rPr>
        <w:t>. Käse fein zerkleinern. Zwiebeln grob schneiden und mit Nüssen, Rosinen, Spinat und restlichem Öl fein pürieren. Pesto mit Salz und Pfeffer würzen.</w:t>
      </w:r>
    </w:p>
    <w:p w14:paraId="2CAAE0E2" w14:textId="76DEB21E" w:rsidR="00121EB4" w:rsidRPr="00121EB4" w:rsidRDefault="00121EB4" w:rsidP="00B40E8C">
      <w:pPr>
        <w:pStyle w:val="ListParagraph"/>
        <w:numPr>
          <w:ilvl w:val="0"/>
          <w:numId w:val="419"/>
        </w:numPr>
        <w:spacing w:after="120"/>
        <w:ind w:left="714" w:hanging="357"/>
        <w:contextualSpacing w:val="0"/>
        <w:jc w:val="both"/>
        <w:rPr>
          <w:sz w:val="24"/>
          <w:szCs w:val="24"/>
        </w:rPr>
      </w:pPr>
      <w:r w:rsidRPr="00121EB4">
        <w:rPr>
          <w:sz w:val="24"/>
          <w:szCs w:val="24"/>
        </w:rPr>
        <w:t>Brote aus dem Backofen nehmen, kurz abkühlen lassen und mit je 1 TL Pesto bestreichen. Sofort servieren.</w:t>
      </w:r>
      <w:r w:rsidRPr="00121EB4">
        <w:rPr>
          <w:sz w:val="24"/>
          <w:szCs w:val="24"/>
        </w:rPr>
        <w:br w:type="page"/>
      </w:r>
    </w:p>
    <w:p w14:paraId="4EB21DF0" w14:textId="60263857" w:rsidR="00261B40" w:rsidRDefault="00261B40" w:rsidP="009C0798">
      <w:pPr>
        <w:pStyle w:val="Heading2"/>
        <w:spacing w:after="240"/>
      </w:pPr>
      <w:r>
        <w:lastRenderedPageBreak/>
        <w:t>Kräuter-Kaiserschmarren mit Rahmpilzen</w:t>
      </w:r>
      <w:r w:rsidR="001A3257">
        <w:rPr>
          <w:rStyle w:val="FootnoteReference"/>
        </w:rPr>
        <w:footnoteReference w:id="677"/>
      </w:r>
      <w:r>
        <w:t xml:space="preserve"> </w:t>
      </w:r>
    </w:p>
    <w:p w14:paraId="473012DB" w14:textId="0EAC3FDF" w:rsidR="00261B40" w:rsidRDefault="00261B40">
      <w:pPr>
        <w:rPr>
          <w:sz w:val="24"/>
          <w:szCs w:val="24"/>
        </w:rPr>
      </w:pPr>
      <w:r w:rsidRPr="009C0798">
        <w:rPr>
          <w:sz w:val="24"/>
          <w:szCs w:val="24"/>
          <w:u w:val="single"/>
        </w:rPr>
        <w:t>Zutaten</w:t>
      </w:r>
      <w:r>
        <w:rPr>
          <w:sz w:val="24"/>
          <w:szCs w:val="24"/>
        </w:rPr>
        <w:t xml:space="preserve"> </w:t>
      </w:r>
      <w:r w:rsidR="009C0798">
        <w:rPr>
          <w:sz w:val="24"/>
          <w:szCs w:val="24"/>
        </w:rPr>
        <w:t>(</w:t>
      </w:r>
      <w:r>
        <w:rPr>
          <w:sz w:val="24"/>
          <w:szCs w:val="24"/>
        </w:rPr>
        <w:t>für 4 Portionen</w:t>
      </w:r>
      <w:r w:rsidR="009C0798">
        <w:rPr>
          <w:sz w:val="24"/>
          <w:szCs w:val="24"/>
        </w:rPr>
        <w:t>)</w:t>
      </w:r>
    </w:p>
    <w:p w14:paraId="59C8F453" w14:textId="77777777" w:rsidR="00261B40" w:rsidRDefault="00261B40">
      <w:pPr>
        <w:rPr>
          <w:sz w:val="24"/>
          <w:szCs w:val="24"/>
        </w:rPr>
      </w:pPr>
      <w:r>
        <w:rPr>
          <w:sz w:val="24"/>
          <w:szCs w:val="24"/>
        </w:rPr>
        <w:t>200 g große Champignons</w:t>
      </w:r>
    </w:p>
    <w:p w14:paraId="288CA8C2" w14:textId="77777777" w:rsidR="00261B40" w:rsidRDefault="00261B40">
      <w:pPr>
        <w:rPr>
          <w:sz w:val="24"/>
          <w:szCs w:val="24"/>
        </w:rPr>
      </w:pPr>
      <w:r>
        <w:rPr>
          <w:sz w:val="24"/>
          <w:szCs w:val="24"/>
        </w:rPr>
        <w:t>200 g Kräuterseitlinge</w:t>
      </w:r>
    </w:p>
    <w:p w14:paraId="737462B9" w14:textId="77777777" w:rsidR="00261B40" w:rsidRDefault="00261B40">
      <w:pPr>
        <w:rPr>
          <w:sz w:val="24"/>
          <w:szCs w:val="24"/>
        </w:rPr>
      </w:pPr>
      <w:r>
        <w:rPr>
          <w:sz w:val="24"/>
          <w:szCs w:val="24"/>
        </w:rPr>
        <w:t>1 Zwiebel</w:t>
      </w:r>
    </w:p>
    <w:p w14:paraId="6EB9AC78" w14:textId="77777777" w:rsidR="00261B40" w:rsidRDefault="00261B40">
      <w:pPr>
        <w:rPr>
          <w:sz w:val="24"/>
          <w:szCs w:val="24"/>
        </w:rPr>
      </w:pPr>
      <w:r>
        <w:rPr>
          <w:sz w:val="24"/>
          <w:szCs w:val="24"/>
        </w:rPr>
        <w:t>1 Bund glatte Petersilie</w:t>
      </w:r>
    </w:p>
    <w:p w14:paraId="0CC3DC6E" w14:textId="77777777" w:rsidR="00261B40" w:rsidRDefault="00261B40">
      <w:pPr>
        <w:rPr>
          <w:sz w:val="24"/>
          <w:szCs w:val="24"/>
        </w:rPr>
      </w:pPr>
      <w:r>
        <w:rPr>
          <w:sz w:val="24"/>
          <w:szCs w:val="24"/>
        </w:rPr>
        <w:t>1 Bund Schnittlauch</w:t>
      </w:r>
    </w:p>
    <w:p w14:paraId="7D09E283" w14:textId="77777777" w:rsidR="00261B40" w:rsidRDefault="00261B40">
      <w:pPr>
        <w:rPr>
          <w:sz w:val="24"/>
          <w:szCs w:val="24"/>
        </w:rPr>
      </w:pPr>
      <w:r>
        <w:rPr>
          <w:sz w:val="24"/>
          <w:szCs w:val="24"/>
        </w:rPr>
        <w:t>4 Eier</w:t>
      </w:r>
    </w:p>
    <w:p w14:paraId="10DD9C75" w14:textId="77777777" w:rsidR="00261B40" w:rsidRDefault="00261B40">
      <w:pPr>
        <w:rPr>
          <w:sz w:val="24"/>
          <w:szCs w:val="24"/>
        </w:rPr>
      </w:pPr>
      <w:r>
        <w:rPr>
          <w:sz w:val="24"/>
          <w:szCs w:val="24"/>
        </w:rPr>
        <w:t>250 ml Milch</w:t>
      </w:r>
    </w:p>
    <w:p w14:paraId="67FEA830" w14:textId="77777777" w:rsidR="00261B40" w:rsidRDefault="00261B40">
      <w:pPr>
        <w:rPr>
          <w:sz w:val="24"/>
          <w:szCs w:val="24"/>
        </w:rPr>
      </w:pPr>
      <w:r>
        <w:rPr>
          <w:sz w:val="24"/>
          <w:szCs w:val="24"/>
        </w:rPr>
        <w:t>130 g Mehl</w:t>
      </w:r>
    </w:p>
    <w:p w14:paraId="77EAE23C" w14:textId="63467945" w:rsidR="00261B40" w:rsidRDefault="00261B40">
      <w:pPr>
        <w:rPr>
          <w:sz w:val="24"/>
          <w:szCs w:val="24"/>
        </w:rPr>
      </w:pPr>
      <w:r>
        <w:rPr>
          <w:sz w:val="24"/>
          <w:szCs w:val="24"/>
        </w:rPr>
        <w:t>Salz</w:t>
      </w:r>
      <w:r w:rsidR="009C0798">
        <w:rPr>
          <w:sz w:val="24"/>
          <w:szCs w:val="24"/>
        </w:rPr>
        <w:t xml:space="preserve">, </w:t>
      </w:r>
      <w:r>
        <w:rPr>
          <w:sz w:val="24"/>
          <w:szCs w:val="24"/>
        </w:rPr>
        <w:t>Pfeffer</w:t>
      </w:r>
      <w:r w:rsidR="009C0798">
        <w:rPr>
          <w:sz w:val="24"/>
          <w:szCs w:val="24"/>
        </w:rPr>
        <w:t xml:space="preserve">, </w:t>
      </w:r>
      <w:r>
        <w:rPr>
          <w:sz w:val="24"/>
          <w:szCs w:val="24"/>
        </w:rPr>
        <w:t>Muskat</w:t>
      </w:r>
    </w:p>
    <w:p w14:paraId="1C3A79EB" w14:textId="77777777" w:rsidR="00261B40" w:rsidRDefault="00261B40">
      <w:pPr>
        <w:rPr>
          <w:sz w:val="24"/>
          <w:szCs w:val="24"/>
        </w:rPr>
      </w:pPr>
      <w:r>
        <w:rPr>
          <w:sz w:val="24"/>
          <w:szCs w:val="24"/>
        </w:rPr>
        <w:t>4 EL Butterschmalz</w:t>
      </w:r>
    </w:p>
    <w:p w14:paraId="15E5E19F" w14:textId="56FC9A80" w:rsidR="00261B40" w:rsidRDefault="00261B40">
      <w:pPr>
        <w:rPr>
          <w:sz w:val="24"/>
          <w:szCs w:val="24"/>
        </w:rPr>
      </w:pPr>
      <w:r>
        <w:rPr>
          <w:sz w:val="24"/>
          <w:szCs w:val="24"/>
        </w:rPr>
        <w:t>150 ml Gemüsebrühe</w:t>
      </w:r>
    </w:p>
    <w:p w14:paraId="53A14E2F" w14:textId="77777777" w:rsidR="00261B40" w:rsidRDefault="00261B40">
      <w:pPr>
        <w:rPr>
          <w:sz w:val="24"/>
          <w:szCs w:val="24"/>
        </w:rPr>
      </w:pPr>
      <w:r>
        <w:rPr>
          <w:sz w:val="24"/>
          <w:szCs w:val="24"/>
        </w:rPr>
        <w:t>150 g Crème fraîche</w:t>
      </w:r>
    </w:p>
    <w:p w14:paraId="247A260D" w14:textId="77777777" w:rsidR="009C0798" w:rsidRDefault="009C0798">
      <w:pPr>
        <w:rPr>
          <w:sz w:val="24"/>
          <w:szCs w:val="24"/>
        </w:rPr>
      </w:pPr>
    </w:p>
    <w:p w14:paraId="67B34DF0" w14:textId="21A7266F" w:rsidR="00261B40" w:rsidRDefault="00261B40">
      <w:pPr>
        <w:rPr>
          <w:sz w:val="24"/>
          <w:szCs w:val="24"/>
        </w:rPr>
      </w:pPr>
      <w:r>
        <w:rPr>
          <w:sz w:val="24"/>
          <w:szCs w:val="24"/>
        </w:rPr>
        <w:t>Zubereitungszeit: 40 Minuten</w:t>
      </w:r>
    </w:p>
    <w:p w14:paraId="40E084F6" w14:textId="64EE54E5" w:rsidR="00E518AB" w:rsidRPr="00E518AB" w:rsidRDefault="00261B40" w:rsidP="00B40E8C">
      <w:pPr>
        <w:pStyle w:val="ListParagraph"/>
        <w:numPr>
          <w:ilvl w:val="0"/>
          <w:numId w:val="405"/>
        </w:numPr>
        <w:spacing w:after="120"/>
        <w:ind w:left="714" w:hanging="357"/>
        <w:contextualSpacing w:val="0"/>
        <w:jc w:val="both"/>
        <w:rPr>
          <w:sz w:val="24"/>
          <w:szCs w:val="24"/>
        </w:rPr>
      </w:pPr>
      <w:r w:rsidRPr="00E518AB">
        <w:rPr>
          <w:sz w:val="24"/>
          <w:szCs w:val="24"/>
        </w:rPr>
        <w:t>Champignons und Kräuterseitlinge putzen und in dicke Scheiben schneiden. Zwiebel</w:t>
      </w:r>
      <w:r w:rsidR="00E518AB" w:rsidRPr="00E518AB">
        <w:rPr>
          <w:sz w:val="24"/>
          <w:szCs w:val="24"/>
        </w:rPr>
        <w:t xml:space="preserve"> in feine Würfel schneiden, Petersilienblätter von den Stielen zupfen und fein schneiden. Schnittlauch in feine Röllchen schneiden.</w:t>
      </w:r>
    </w:p>
    <w:p w14:paraId="263BC10D" w14:textId="0F9D4513" w:rsidR="00E518AB" w:rsidRPr="00E518AB" w:rsidRDefault="00E518AB" w:rsidP="00B40E8C">
      <w:pPr>
        <w:pStyle w:val="ListParagraph"/>
        <w:numPr>
          <w:ilvl w:val="0"/>
          <w:numId w:val="405"/>
        </w:numPr>
        <w:spacing w:after="120"/>
        <w:ind w:left="714" w:hanging="357"/>
        <w:contextualSpacing w:val="0"/>
        <w:jc w:val="both"/>
        <w:rPr>
          <w:sz w:val="24"/>
          <w:szCs w:val="24"/>
        </w:rPr>
      </w:pPr>
      <w:r w:rsidRPr="00E518AB">
        <w:rPr>
          <w:sz w:val="24"/>
          <w:szCs w:val="24"/>
        </w:rPr>
        <w:t>Eigelbe, Milch, Mehl, etwas Salz, Pfeffer und Muskat zu einem glatten Teig verrühren. Eiweiß und 1 Prise Salz steif schlagen. Eischnee und je die Hälfte von Petersilie und Schnittlauch unter den Teig heben. 2 EL Butterschmalz in einer ofenfesten Pfanne zerlassen, teig zugeben und 2 – 3 Minuten bei mittlerer Hitze braten. Schmarren im vorgeheizten Backofen bei 190 Grad (Gas 2 -3, Umluft 170 Grad) auf er 2. Schiene vom unten 9 – 10 Minuten backen.</w:t>
      </w:r>
    </w:p>
    <w:p w14:paraId="0B5F5476" w14:textId="78C7858A" w:rsidR="00E518AB" w:rsidRPr="00E518AB" w:rsidRDefault="00E518AB" w:rsidP="00B40E8C">
      <w:pPr>
        <w:pStyle w:val="ListParagraph"/>
        <w:numPr>
          <w:ilvl w:val="0"/>
          <w:numId w:val="405"/>
        </w:numPr>
        <w:spacing w:after="120"/>
        <w:ind w:left="714" w:hanging="357"/>
        <w:contextualSpacing w:val="0"/>
        <w:jc w:val="both"/>
        <w:rPr>
          <w:sz w:val="24"/>
          <w:szCs w:val="24"/>
        </w:rPr>
      </w:pPr>
      <w:r w:rsidRPr="00E518AB">
        <w:rPr>
          <w:sz w:val="24"/>
          <w:szCs w:val="24"/>
        </w:rPr>
        <w:t>Pilze im restlichen Butterschmalz bei starker Hitze anbraten. Zwiebeln zugeben und kurz mitdünsten. Brühe und Crème fraîche zugeben und offen bei starker Hitze kochen.</w:t>
      </w:r>
    </w:p>
    <w:p w14:paraId="138565B1" w14:textId="4A03E477" w:rsidR="00E518AB" w:rsidRPr="00E518AB" w:rsidRDefault="00E518AB" w:rsidP="00B40E8C">
      <w:pPr>
        <w:pStyle w:val="ListParagraph"/>
        <w:numPr>
          <w:ilvl w:val="0"/>
          <w:numId w:val="405"/>
        </w:numPr>
        <w:spacing w:after="120"/>
        <w:ind w:left="714" w:hanging="357"/>
        <w:contextualSpacing w:val="0"/>
        <w:jc w:val="both"/>
        <w:rPr>
          <w:sz w:val="24"/>
          <w:szCs w:val="24"/>
        </w:rPr>
      </w:pPr>
      <w:r w:rsidRPr="00E518AB">
        <w:rPr>
          <w:sz w:val="24"/>
          <w:szCs w:val="24"/>
        </w:rPr>
        <w:t>Schmarren mit zwei Holzspateln grob zerzupfen. Pilze mit Salz, Pfeffer, Muskat abschmecken. Schmarren und Pilze mit restlicher Petersilie und restlichem Schnittlauch bestreut servieren.</w:t>
      </w:r>
    </w:p>
    <w:p w14:paraId="4BCC6DBB" w14:textId="6A6AB4FF" w:rsidR="008F34C0" w:rsidRPr="003C2058" w:rsidRDefault="00261B40" w:rsidP="003C2058">
      <w:pPr>
        <w:rPr>
          <w:sz w:val="24"/>
          <w:szCs w:val="24"/>
        </w:rPr>
      </w:pPr>
      <w:r>
        <w:rPr>
          <w:sz w:val="24"/>
          <w:szCs w:val="24"/>
        </w:rPr>
        <w:br w:type="page"/>
      </w:r>
    </w:p>
    <w:p w14:paraId="6CD645BA" w14:textId="77777777" w:rsidR="005C54A8" w:rsidRDefault="005C54A8" w:rsidP="005C54A8">
      <w:pPr>
        <w:pStyle w:val="Heading2"/>
        <w:spacing w:after="240"/>
      </w:pPr>
      <w:r>
        <w:lastRenderedPageBreak/>
        <w:t>Mais-Chaat – Makai ki chaat</w:t>
      </w:r>
      <w:r>
        <w:rPr>
          <w:rStyle w:val="FootnoteReference"/>
        </w:rPr>
        <w:footnoteReference w:id="678"/>
      </w:r>
      <w:r>
        <w:t xml:space="preserve"> </w:t>
      </w:r>
    </w:p>
    <w:p w14:paraId="733DD20D" w14:textId="77777777" w:rsidR="005C54A8" w:rsidRDefault="005C54A8" w:rsidP="005C54A8">
      <w:pPr>
        <w:rPr>
          <w:sz w:val="24"/>
          <w:szCs w:val="24"/>
        </w:rPr>
      </w:pPr>
      <w:r w:rsidRPr="008F4348">
        <w:rPr>
          <w:sz w:val="24"/>
          <w:szCs w:val="24"/>
          <w:u w:val="single"/>
        </w:rPr>
        <w:t>Zutaten</w:t>
      </w:r>
      <w:r>
        <w:rPr>
          <w:sz w:val="24"/>
          <w:szCs w:val="24"/>
        </w:rPr>
        <w:t xml:space="preserve"> (für 4 Portionen)</w:t>
      </w:r>
    </w:p>
    <w:p w14:paraId="25B022B4" w14:textId="77777777" w:rsidR="005C54A8" w:rsidRDefault="005C54A8" w:rsidP="005C54A8">
      <w:pPr>
        <w:rPr>
          <w:sz w:val="24"/>
          <w:szCs w:val="24"/>
        </w:rPr>
      </w:pPr>
      <w:r>
        <w:rPr>
          <w:sz w:val="24"/>
          <w:szCs w:val="24"/>
        </w:rPr>
        <w:t>4 Maiskolben oder 2 Dosen Mais abgetropft</w:t>
      </w:r>
    </w:p>
    <w:p w14:paraId="71300F1B" w14:textId="77777777" w:rsidR="005C54A8" w:rsidRDefault="005C54A8" w:rsidP="005C54A8">
      <w:pPr>
        <w:rPr>
          <w:sz w:val="24"/>
          <w:szCs w:val="24"/>
        </w:rPr>
      </w:pPr>
      <w:r>
        <w:rPr>
          <w:sz w:val="24"/>
          <w:szCs w:val="24"/>
        </w:rPr>
        <w:t>2 TL Kreuzkümmelsamen, zerstoßen</w:t>
      </w:r>
    </w:p>
    <w:p w14:paraId="5BC07618" w14:textId="77777777" w:rsidR="005C54A8" w:rsidRDefault="005C54A8" w:rsidP="005C54A8">
      <w:pPr>
        <w:rPr>
          <w:sz w:val="24"/>
          <w:szCs w:val="24"/>
        </w:rPr>
      </w:pPr>
      <w:r>
        <w:rPr>
          <w:sz w:val="24"/>
          <w:szCs w:val="24"/>
        </w:rPr>
        <w:t>25 g Butter</w:t>
      </w:r>
    </w:p>
    <w:p w14:paraId="017F5728" w14:textId="77777777" w:rsidR="005C54A8" w:rsidRDefault="005C54A8" w:rsidP="005C54A8">
      <w:pPr>
        <w:rPr>
          <w:sz w:val="24"/>
          <w:szCs w:val="24"/>
        </w:rPr>
      </w:pPr>
      <w:r>
        <w:rPr>
          <w:sz w:val="24"/>
          <w:szCs w:val="24"/>
        </w:rPr>
        <w:t>¾ TL gemahlener schwarzer Pfeffer</w:t>
      </w:r>
    </w:p>
    <w:p w14:paraId="0D3F443E" w14:textId="77777777" w:rsidR="005C54A8" w:rsidRDefault="005C54A8" w:rsidP="005C54A8">
      <w:pPr>
        <w:rPr>
          <w:sz w:val="24"/>
          <w:szCs w:val="24"/>
        </w:rPr>
      </w:pPr>
      <w:r>
        <w:rPr>
          <w:sz w:val="24"/>
          <w:szCs w:val="24"/>
        </w:rPr>
        <w:t>½ TL Cayennepfeffer</w:t>
      </w:r>
    </w:p>
    <w:p w14:paraId="4F29C688" w14:textId="77777777" w:rsidR="005C54A8" w:rsidRDefault="005C54A8" w:rsidP="005C54A8">
      <w:pPr>
        <w:rPr>
          <w:sz w:val="24"/>
          <w:szCs w:val="24"/>
        </w:rPr>
      </w:pPr>
      <w:r>
        <w:rPr>
          <w:sz w:val="24"/>
          <w:szCs w:val="24"/>
        </w:rPr>
        <w:t>½ TL Salz</w:t>
      </w:r>
    </w:p>
    <w:p w14:paraId="10B223BE" w14:textId="77777777" w:rsidR="005C54A8" w:rsidRDefault="005C54A8" w:rsidP="005C54A8">
      <w:pPr>
        <w:rPr>
          <w:sz w:val="24"/>
          <w:szCs w:val="24"/>
        </w:rPr>
      </w:pPr>
      <w:r>
        <w:rPr>
          <w:sz w:val="24"/>
          <w:szCs w:val="24"/>
        </w:rPr>
        <w:t>2,5 EL Zitronensaft</w:t>
      </w:r>
    </w:p>
    <w:p w14:paraId="1D11E107" w14:textId="77777777" w:rsidR="005C54A8" w:rsidRDefault="005C54A8" w:rsidP="005C54A8">
      <w:pPr>
        <w:rPr>
          <w:sz w:val="24"/>
          <w:szCs w:val="24"/>
        </w:rPr>
      </w:pPr>
      <w:r>
        <w:rPr>
          <w:sz w:val="24"/>
          <w:szCs w:val="24"/>
        </w:rPr>
        <w:t>½ rote Zwiebel, fein gewürfelt</w:t>
      </w:r>
    </w:p>
    <w:p w14:paraId="51F29B70" w14:textId="77777777" w:rsidR="005C54A8" w:rsidRDefault="005C54A8" w:rsidP="005C54A8">
      <w:pPr>
        <w:rPr>
          <w:sz w:val="24"/>
          <w:szCs w:val="24"/>
        </w:rPr>
      </w:pPr>
      <w:r>
        <w:rPr>
          <w:sz w:val="24"/>
          <w:szCs w:val="24"/>
        </w:rPr>
        <w:t>20 g Koriandergrün, fein gehackt</w:t>
      </w:r>
    </w:p>
    <w:p w14:paraId="634205FB" w14:textId="77777777" w:rsidR="005C54A8" w:rsidRDefault="005C54A8" w:rsidP="005C54A8">
      <w:pPr>
        <w:rPr>
          <w:sz w:val="24"/>
          <w:szCs w:val="24"/>
        </w:rPr>
      </w:pPr>
      <w:r>
        <w:rPr>
          <w:sz w:val="24"/>
          <w:szCs w:val="24"/>
        </w:rPr>
        <w:t>1 Handvoll Sev (Kichererbsennudeln)</w:t>
      </w:r>
    </w:p>
    <w:p w14:paraId="76EC5668" w14:textId="77777777" w:rsidR="005C54A8" w:rsidRDefault="005C54A8" w:rsidP="005C54A8">
      <w:pPr>
        <w:rPr>
          <w:sz w:val="24"/>
          <w:szCs w:val="24"/>
        </w:rPr>
      </w:pPr>
      <w:r>
        <w:rPr>
          <w:sz w:val="24"/>
          <w:szCs w:val="24"/>
        </w:rPr>
        <w:t>1 Zitronen, geviertelt, zum Servieren</w:t>
      </w:r>
    </w:p>
    <w:p w14:paraId="63BBC705" w14:textId="77777777" w:rsidR="005C54A8" w:rsidRDefault="005C54A8" w:rsidP="005C54A8">
      <w:pPr>
        <w:rPr>
          <w:sz w:val="24"/>
          <w:szCs w:val="24"/>
        </w:rPr>
      </w:pPr>
    </w:p>
    <w:p w14:paraId="35CEF2BE" w14:textId="77777777" w:rsidR="005C54A8" w:rsidRDefault="005C54A8" w:rsidP="005C54A8">
      <w:pPr>
        <w:rPr>
          <w:sz w:val="24"/>
          <w:szCs w:val="24"/>
        </w:rPr>
      </w:pPr>
      <w:r>
        <w:rPr>
          <w:sz w:val="24"/>
          <w:szCs w:val="24"/>
        </w:rPr>
        <w:t>Zubereitung:</w:t>
      </w:r>
    </w:p>
    <w:p w14:paraId="5F433A63" w14:textId="77777777" w:rsidR="005C54A8" w:rsidRPr="00CE5818" w:rsidRDefault="005C54A8" w:rsidP="00B40E8C">
      <w:pPr>
        <w:pStyle w:val="ListParagraph"/>
        <w:numPr>
          <w:ilvl w:val="0"/>
          <w:numId w:val="1328"/>
        </w:numPr>
        <w:spacing w:after="120"/>
        <w:ind w:left="714" w:hanging="357"/>
        <w:contextualSpacing w:val="0"/>
        <w:jc w:val="both"/>
        <w:rPr>
          <w:sz w:val="24"/>
          <w:szCs w:val="24"/>
        </w:rPr>
      </w:pPr>
      <w:r w:rsidRPr="00CE5818">
        <w:rPr>
          <w:sz w:val="24"/>
          <w:szCs w:val="24"/>
        </w:rPr>
        <w:t>Vom frischen Maiskolben die Blätter und das Stroh abziehen. Einen Topf Wasser zum Kochen bringen und due Kolben hineingeben. Etwa 8 Minuten kochen, bis sie gar sind. Abgießen und unter kaltem Wasser abschrecken. Mit dem stumpfen ende in eine flache Schale stellen. Die Spitze mit einer Hand sicher festhalten und die Körner mit einem scharfen Messer eng am Kolben entlang nach unten abschneiden.</w:t>
      </w:r>
    </w:p>
    <w:p w14:paraId="3123E03A" w14:textId="77777777" w:rsidR="005C54A8" w:rsidRPr="00CE5818" w:rsidRDefault="005C54A8" w:rsidP="00B40E8C">
      <w:pPr>
        <w:pStyle w:val="ListParagraph"/>
        <w:numPr>
          <w:ilvl w:val="0"/>
          <w:numId w:val="1328"/>
        </w:numPr>
        <w:spacing w:after="120"/>
        <w:ind w:left="714" w:hanging="357"/>
        <w:contextualSpacing w:val="0"/>
        <w:jc w:val="both"/>
        <w:rPr>
          <w:sz w:val="24"/>
          <w:szCs w:val="24"/>
        </w:rPr>
      </w:pPr>
      <w:r w:rsidRPr="00CE5818">
        <w:rPr>
          <w:sz w:val="24"/>
          <w:szCs w:val="24"/>
        </w:rPr>
        <w:t>Eine große Pfanne erhitzen und den Kreuzkümmel hineingeben, 1 Minute unter Rühren anrösten, bis er duftet, dann die Butter hinzufügen. Die Temperatur erhöhen und den Mais hineingeben, sobald die Butter leicht raucht. 6 – 8 Minuten braten, dabei nur wenig rühren, damit der Mais karamellisieren kann. Er sollte aber nicht aufplatzen. Wenn der Mais eine kräftige dunkle Farbe hat, Pfeffer, Cayennepfeffer, Salz und Zitronensaft hinzugeben und die Flüssigkeit verkochen lassen.</w:t>
      </w:r>
    </w:p>
    <w:p w14:paraId="485DD900" w14:textId="77777777" w:rsidR="005C54A8" w:rsidRDefault="005C54A8" w:rsidP="00B40E8C">
      <w:pPr>
        <w:pStyle w:val="ListParagraph"/>
        <w:numPr>
          <w:ilvl w:val="0"/>
          <w:numId w:val="1328"/>
        </w:numPr>
        <w:spacing w:after="120"/>
        <w:ind w:left="714" w:hanging="357"/>
        <w:contextualSpacing w:val="0"/>
        <w:jc w:val="both"/>
        <w:rPr>
          <w:sz w:val="24"/>
          <w:szCs w:val="24"/>
        </w:rPr>
      </w:pPr>
      <w:r w:rsidRPr="00CE5818">
        <w:rPr>
          <w:sz w:val="24"/>
          <w:szCs w:val="24"/>
        </w:rPr>
        <w:t>Den Mais auf vier Teller verteilen und rote Zwiebel, Koriander und Sev darauf verteilen. Mit etwas Cayennepfeffer bestreuen und mit einer Zitronenspalte servieren.</w:t>
      </w:r>
    </w:p>
    <w:p w14:paraId="535ABD39" w14:textId="77777777" w:rsidR="005C54A8" w:rsidRDefault="005C54A8" w:rsidP="005C54A8">
      <w:pPr>
        <w:spacing w:after="120"/>
        <w:jc w:val="both"/>
        <w:rPr>
          <w:sz w:val="24"/>
          <w:szCs w:val="24"/>
        </w:rPr>
      </w:pPr>
    </w:p>
    <w:p w14:paraId="5B1A26F2" w14:textId="77777777" w:rsidR="005C54A8" w:rsidRPr="008F4348" w:rsidRDefault="005C54A8" w:rsidP="005C54A8">
      <w:pPr>
        <w:spacing w:after="120"/>
        <w:jc w:val="both"/>
        <w:rPr>
          <w:sz w:val="24"/>
          <w:szCs w:val="24"/>
        </w:rPr>
      </w:pPr>
      <w:r>
        <w:rPr>
          <w:sz w:val="24"/>
          <w:szCs w:val="24"/>
        </w:rPr>
        <w:t>Tipp:</w:t>
      </w:r>
      <w:r>
        <w:rPr>
          <w:sz w:val="24"/>
          <w:szCs w:val="24"/>
        </w:rPr>
        <w:tab/>
      </w:r>
      <w:r w:rsidRPr="008F4348">
        <w:rPr>
          <w:sz w:val="24"/>
          <w:szCs w:val="24"/>
        </w:rPr>
        <w:t>Dazu passen sehr gut Chapatis.</w:t>
      </w:r>
    </w:p>
    <w:p w14:paraId="1554F9B1" w14:textId="77777777" w:rsidR="005C54A8" w:rsidRDefault="005C54A8" w:rsidP="005C54A8">
      <w:pPr>
        <w:rPr>
          <w:sz w:val="24"/>
          <w:szCs w:val="24"/>
        </w:rPr>
      </w:pPr>
      <w:r>
        <w:rPr>
          <w:sz w:val="24"/>
          <w:szCs w:val="24"/>
        </w:rPr>
        <w:br w:type="page"/>
      </w:r>
    </w:p>
    <w:p w14:paraId="36C8AADF" w14:textId="72C0DC57" w:rsidR="005D4093" w:rsidRDefault="00BE6936" w:rsidP="003C31A5">
      <w:pPr>
        <w:pStyle w:val="Heading1"/>
      </w:pPr>
      <w:r>
        <w:lastRenderedPageBreak/>
        <w:t>Saucen</w:t>
      </w:r>
      <w:r w:rsidR="000D6AE4">
        <w:t xml:space="preserve">, </w:t>
      </w:r>
      <w:r>
        <w:t>Dips</w:t>
      </w:r>
      <w:r w:rsidR="00436263">
        <w:t xml:space="preserve"> und Snacks</w:t>
      </w:r>
    </w:p>
    <w:p w14:paraId="260DA1B1" w14:textId="77777777" w:rsidR="00FB6A3A" w:rsidRPr="00FB6A3A" w:rsidRDefault="00FB6A3A" w:rsidP="00FB6A3A"/>
    <w:p w14:paraId="18EC5B8E" w14:textId="3E810425" w:rsidR="00985EE7" w:rsidRDefault="005D4093">
      <w:pPr>
        <w:rPr>
          <w:sz w:val="24"/>
          <w:szCs w:val="24"/>
        </w:rPr>
      </w:pPr>
      <w:r>
        <w:rPr>
          <w:sz w:val="24"/>
          <w:szCs w:val="24"/>
        </w:rPr>
        <w:br w:type="page"/>
      </w:r>
    </w:p>
    <w:p w14:paraId="0DFCB124" w14:textId="77777777" w:rsidR="000C4DE1" w:rsidRDefault="000C4DE1" w:rsidP="000C4DE1">
      <w:pPr>
        <w:pStyle w:val="Heading2"/>
        <w:spacing w:after="240"/>
      </w:pPr>
      <w:r>
        <w:lastRenderedPageBreak/>
        <w:t>Cashewnüsse mit Chili</w:t>
      </w:r>
      <w:r>
        <w:rPr>
          <w:rStyle w:val="FootnoteReference"/>
        </w:rPr>
        <w:footnoteReference w:id="679"/>
      </w:r>
      <w:r>
        <w:t xml:space="preserve"> </w:t>
      </w:r>
    </w:p>
    <w:p w14:paraId="32247298" w14:textId="77777777" w:rsidR="000C4DE1" w:rsidRDefault="000C4DE1" w:rsidP="000C4DE1">
      <w:pPr>
        <w:rPr>
          <w:sz w:val="24"/>
          <w:szCs w:val="24"/>
        </w:rPr>
      </w:pPr>
      <w:r w:rsidRPr="008068B6">
        <w:rPr>
          <w:sz w:val="24"/>
          <w:szCs w:val="24"/>
          <w:u w:val="single"/>
        </w:rPr>
        <w:t>Zutaten</w:t>
      </w:r>
      <w:r>
        <w:rPr>
          <w:sz w:val="24"/>
          <w:szCs w:val="24"/>
        </w:rPr>
        <w:t xml:space="preserve"> (für 1 Blech):</w:t>
      </w:r>
    </w:p>
    <w:p w14:paraId="3B4CF3C1" w14:textId="77777777" w:rsidR="000C4DE1" w:rsidRDefault="000C4DE1" w:rsidP="000C4DE1">
      <w:pPr>
        <w:rPr>
          <w:sz w:val="24"/>
          <w:szCs w:val="24"/>
        </w:rPr>
      </w:pPr>
      <w:r>
        <w:rPr>
          <w:sz w:val="24"/>
          <w:szCs w:val="24"/>
        </w:rPr>
        <w:t>140 g Cashewnüsse</w:t>
      </w:r>
    </w:p>
    <w:p w14:paraId="12301858" w14:textId="77777777" w:rsidR="000C4DE1" w:rsidRDefault="000C4DE1" w:rsidP="000C4DE1">
      <w:pPr>
        <w:rPr>
          <w:sz w:val="24"/>
          <w:szCs w:val="24"/>
        </w:rPr>
      </w:pPr>
      <w:r>
        <w:rPr>
          <w:sz w:val="24"/>
          <w:szCs w:val="24"/>
        </w:rPr>
        <w:t>1 TL Kreuzkümmel</w:t>
      </w:r>
    </w:p>
    <w:p w14:paraId="5A22AAA7" w14:textId="77777777" w:rsidR="000C4DE1" w:rsidRDefault="000C4DE1" w:rsidP="000C4DE1">
      <w:pPr>
        <w:rPr>
          <w:sz w:val="24"/>
          <w:szCs w:val="24"/>
        </w:rPr>
      </w:pPr>
      <w:r>
        <w:rPr>
          <w:sz w:val="24"/>
          <w:szCs w:val="24"/>
        </w:rPr>
        <w:t>1 Prise Chilipulver</w:t>
      </w:r>
    </w:p>
    <w:p w14:paraId="7EF9BBD4" w14:textId="77777777" w:rsidR="000C4DE1" w:rsidRDefault="000C4DE1" w:rsidP="000C4DE1">
      <w:pPr>
        <w:rPr>
          <w:sz w:val="24"/>
          <w:szCs w:val="24"/>
        </w:rPr>
      </w:pPr>
      <w:r>
        <w:rPr>
          <w:sz w:val="24"/>
          <w:szCs w:val="24"/>
        </w:rPr>
        <w:t>Etwas Zucker</w:t>
      </w:r>
    </w:p>
    <w:p w14:paraId="4DA7BB30" w14:textId="77777777" w:rsidR="000C4DE1" w:rsidRDefault="000C4DE1" w:rsidP="000C4DE1">
      <w:pPr>
        <w:rPr>
          <w:sz w:val="24"/>
          <w:szCs w:val="24"/>
        </w:rPr>
      </w:pPr>
      <w:r>
        <w:rPr>
          <w:sz w:val="24"/>
          <w:szCs w:val="24"/>
        </w:rPr>
        <w:t>Etwas Salz</w:t>
      </w:r>
    </w:p>
    <w:p w14:paraId="36C4EDFD" w14:textId="77777777" w:rsidR="000C4DE1" w:rsidRDefault="000C4DE1" w:rsidP="000C4DE1">
      <w:pPr>
        <w:rPr>
          <w:sz w:val="24"/>
          <w:szCs w:val="24"/>
        </w:rPr>
      </w:pPr>
      <w:r>
        <w:rPr>
          <w:sz w:val="24"/>
          <w:szCs w:val="24"/>
        </w:rPr>
        <w:t>20 g zerlassene Butter</w:t>
      </w:r>
    </w:p>
    <w:p w14:paraId="3BEADCAD" w14:textId="77777777" w:rsidR="000C4DE1" w:rsidRDefault="000C4DE1" w:rsidP="000C4DE1">
      <w:pPr>
        <w:rPr>
          <w:sz w:val="24"/>
          <w:szCs w:val="24"/>
        </w:rPr>
      </w:pPr>
      <w:r>
        <w:rPr>
          <w:sz w:val="24"/>
          <w:szCs w:val="24"/>
        </w:rPr>
        <w:t>1 TL Sonnenblumenöl</w:t>
      </w:r>
    </w:p>
    <w:p w14:paraId="3C20A38D" w14:textId="77777777" w:rsidR="000C4DE1" w:rsidRDefault="000C4DE1" w:rsidP="000C4DE1">
      <w:pPr>
        <w:rPr>
          <w:sz w:val="24"/>
          <w:szCs w:val="24"/>
        </w:rPr>
      </w:pPr>
      <w:r>
        <w:rPr>
          <w:sz w:val="24"/>
          <w:szCs w:val="24"/>
        </w:rPr>
        <w:t>Abgeriebene Schale 1 Zitrone</w:t>
      </w:r>
    </w:p>
    <w:p w14:paraId="4B2F35BC" w14:textId="77777777" w:rsidR="000C4DE1" w:rsidRDefault="000C4DE1" w:rsidP="000C4DE1">
      <w:pPr>
        <w:rPr>
          <w:sz w:val="24"/>
          <w:szCs w:val="24"/>
        </w:rPr>
      </w:pPr>
    </w:p>
    <w:p w14:paraId="6D2D3B25" w14:textId="77777777" w:rsidR="000C4DE1" w:rsidRDefault="000C4DE1" w:rsidP="000C4DE1">
      <w:pPr>
        <w:rPr>
          <w:sz w:val="24"/>
          <w:szCs w:val="24"/>
        </w:rPr>
      </w:pPr>
      <w:r>
        <w:rPr>
          <w:sz w:val="24"/>
          <w:szCs w:val="24"/>
        </w:rPr>
        <w:t>Zubereitung:</w:t>
      </w:r>
    </w:p>
    <w:p w14:paraId="7B42F013" w14:textId="77777777" w:rsidR="000C4DE1" w:rsidRPr="00A63369" w:rsidRDefault="000C4DE1" w:rsidP="000C4DE1">
      <w:pPr>
        <w:pStyle w:val="ListParagraph"/>
        <w:numPr>
          <w:ilvl w:val="0"/>
          <w:numId w:val="232"/>
        </w:numPr>
        <w:spacing w:after="120"/>
        <w:ind w:left="714" w:hanging="357"/>
        <w:contextualSpacing w:val="0"/>
        <w:jc w:val="both"/>
        <w:rPr>
          <w:sz w:val="24"/>
          <w:szCs w:val="24"/>
        </w:rPr>
      </w:pPr>
      <w:r w:rsidRPr="00A63369">
        <w:rPr>
          <w:sz w:val="24"/>
          <w:szCs w:val="24"/>
        </w:rPr>
        <w:t xml:space="preserve">Alle Zutaten bis auf die Zitronenschale in einer Schüssel vermengen. Abschmecken: Fehlt Salz? Fehlt Schärfe? Fehlt </w:t>
      </w:r>
      <w:r>
        <w:rPr>
          <w:sz w:val="24"/>
          <w:szCs w:val="24"/>
        </w:rPr>
        <w:t>S</w:t>
      </w:r>
      <w:r w:rsidRPr="00A63369">
        <w:rPr>
          <w:sz w:val="24"/>
          <w:szCs w:val="24"/>
        </w:rPr>
        <w:t xml:space="preserve">üße? Ihr entscheidet! </w:t>
      </w:r>
    </w:p>
    <w:p w14:paraId="52010FFF" w14:textId="77777777" w:rsidR="000C4DE1" w:rsidRPr="00A63369" w:rsidRDefault="000C4DE1" w:rsidP="000C4DE1">
      <w:pPr>
        <w:pStyle w:val="ListParagraph"/>
        <w:numPr>
          <w:ilvl w:val="0"/>
          <w:numId w:val="232"/>
        </w:numPr>
        <w:spacing w:after="120"/>
        <w:ind w:left="714" w:hanging="357"/>
        <w:contextualSpacing w:val="0"/>
        <w:jc w:val="both"/>
        <w:rPr>
          <w:sz w:val="24"/>
          <w:szCs w:val="24"/>
        </w:rPr>
      </w:pPr>
      <w:r w:rsidRPr="00A63369">
        <w:rPr>
          <w:sz w:val="24"/>
          <w:szCs w:val="24"/>
        </w:rPr>
        <w:t xml:space="preserve">Nüsse auf einem mit Backpapier ausgelegten Blech verteilen. Bei 160°C backen. Währenddessen ab und zu wenden, sodass sie gleichmäßig bräunen. Ab ca. 12 Minuten genau beobachten und schnell reagieren, nicht dass die Nüsse verbrennen. (Meine Spezialität </w:t>
      </w:r>
      <w:r w:rsidRPr="003016B6">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Pr="00A63369">
        <w:rPr>
          <w:sz w:val="24"/>
          <w:szCs w:val="24"/>
        </w:rPr>
        <w:t>)</w:t>
      </w:r>
    </w:p>
    <w:p w14:paraId="0DCF96A9" w14:textId="77777777" w:rsidR="000C4DE1" w:rsidRPr="00A63369" w:rsidRDefault="000C4DE1" w:rsidP="000C4DE1">
      <w:pPr>
        <w:pStyle w:val="ListParagraph"/>
        <w:numPr>
          <w:ilvl w:val="0"/>
          <w:numId w:val="232"/>
        </w:numPr>
        <w:spacing w:after="120"/>
        <w:ind w:left="714" w:hanging="357"/>
        <w:contextualSpacing w:val="0"/>
        <w:jc w:val="both"/>
        <w:rPr>
          <w:sz w:val="24"/>
          <w:szCs w:val="24"/>
        </w:rPr>
      </w:pPr>
      <w:r w:rsidRPr="00A63369">
        <w:rPr>
          <w:sz w:val="24"/>
          <w:szCs w:val="24"/>
        </w:rPr>
        <w:t>Wenn man die Cashew aus dem Ofen herausholt, sind sie noch etwas weich, mit dem Abkühlen erden sie knusprig. Dann ist der Moment gekommen, in dem man den Abrieb der Zitrone unterrührt.</w:t>
      </w:r>
    </w:p>
    <w:p w14:paraId="6FD38FE2" w14:textId="77777777" w:rsidR="000C4DE1" w:rsidRDefault="000C4DE1" w:rsidP="000C4DE1">
      <w:pPr>
        <w:rPr>
          <w:sz w:val="24"/>
          <w:szCs w:val="24"/>
        </w:rPr>
      </w:pPr>
      <w:r>
        <w:rPr>
          <w:sz w:val="24"/>
          <w:szCs w:val="24"/>
        </w:rPr>
        <w:br w:type="page"/>
      </w:r>
    </w:p>
    <w:p w14:paraId="2243BDAD" w14:textId="77777777" w:rsidR="000C4DE1" w:rsidRDefault="000C4DE1" w:rsidP="000C4DE1">
      <w:pPr>
        <w:pStyle w:val="Heading2"/>
        <w:spacing w:after="240"/>
      </w:pPr>
      <w:r>
        <w:lastRenderedPageBreak/>
        <w:t>Salzmandeln</w:t>
      </w:r>
      <w:r>
        <w:rPr>
          <w:rStyle w:val="FootnoteReference"/>
        </w:rPr>
        <w:footnoteReference w:id="680"/>
      </w:r>
    </w:p>
    <w:p w14:paraId="1BD050F8" w14:textId="77777777" w:rsidR="000C4DE1" w:rsidRDefault="000C4DE1" w:rsidP="000C4DE1">
      <w:pPr>
        <w:spacing w:after="120"/>
        <w:jc w:val="both"/>
      </w:pPr>
      <w:r w:rsidRPr="00805CB3">
        <w:rPr>
          <w:u w:val="single"/>
        </w:rPr>
        <w:t>Zutaten</w:t>
      </w:r>
      <w:r>
        <w:t xml:space="preserve"> für 4 Portionen</w:t>
      </w:r>
    </w:p>
    <w:p w14:paraId="21BEF9A3" w14:textId="77777777" w:rsidR="000C4DE1" w:rsidRDefault="000C4DE1" w:rsidP="000C4DE1">
      <w:pPr>
        <w:spacing w:after="120"/>
        <w:jc w:val="both"/>
      </w:pPr>
      <w:r>
        <w:t>400 g abgezogene Mandeln</w:t>
      </w:r>
    </w:p>
    <w:p w14:paraId="367B96E4" w14:textId="77777777" w:rsidR="000C4DE1" w:rsidRDefault="000C4DE1" w:rsidP="000C4DE1">
      <w:pPr>
        <w:spacing w:after="120"/>
        <w:jc w:val="both"/>
      </w:pPr>
      <w:r>
        <w:t>4 EL Olivenöl</w:t>
      </w:r>
    </w:p>
    <w:p w14:paraId="3E5876E7" w14:textId="77777777" w:rsidR="000C4DE1" w:rsidRDefault="000C4DE1" w:rsidP="000C4DE1">
      <w:pPr>
        <w:spacing w:after="120"/>
        <w:jc w:val="both"/>
      </w:pPr>
      <w:r>
        <w:t>Salz</w:t>
      </w:r>
    </w:p>
    <w:p w14:paraId="62D66018" w14:textId="77777777" w:rsidR="000C4DE1" w:rsidRDefault="000C4DE1" w:rsidP="000C4DE1">
      <w:pPr>
        <w:spacing w:after="120"/>
        <w:jc w:val="both"/>
      </w:pPr>
      <w:r>
        <w:t>Rosenscharfes Paprikapulver</w:t>
      </w:r>
    </w:p>
    <w:p w14:paraId="5531734D" w14:textId="77777777" w:rsidR="000C4DE1" w:rsidRDefault="000C4DE1" w:rsidP="000C4DE1">
      <w:pPr>
        <w:spacing w:after="120"/>
        <w:jc w:val="both"/>
      </w:pPr>
    </w:p>
    <w:p w14:paraId="6521311B" w14:textId="77777777" w:rsidR="000C4DE1" w:rsidRDefault="000C4DE1" w:rsidP="000C4DE1">
      <w:pPr>
        <w:spacing w:after="120"/>
        <w:jc w:val="both"/>
      </w:pPr>
      <w:r>
        <w:t>Zubereitung:</w:t>
      </w:r>
    </w:p>
    <w:p w14:paraId="4565B45F" w14:textId="77777777" w:rsidR="000C4DE1" w:rsidRDefault="000C4DE1" w:rsidP="00B40E8C">
      <w:pPr>
        <w:pStyle w:val="ListParagraph"/>
        <w:numPr>
          <w:ilvl w:val="0"/>
          <w:numId w:val="1878"/>
        </w:numPr>
        <w:spacing w:after="120"/>
        <w:ind w:left="714" w:hanging="357"/>
        <w:contextualSpacing w:val="0"/>
        <w:jc w:val="both"/>
      </w:pPr>
      <w:r>
        <w:t>Die Mandeln portionsweise im heißen öl bei mittlerer Hitze goldgelb rösten.</w:t>
      </w:r>
    </w:p>
    <w:p w14:paraId="52E46B30" w14:textId="183CE20E" w:rsidR="00AF6B09" w:rsidRDefault="00AF6B09" w:rsidP="00B40E8C">
      <w:pPr>
        <w:pStyle w:val="ListParagraph"/>
        <w:numPr>
          <w:ilvl w:val="0"/>
          <w:numId w:val="1878"/>
        </w:numPr>
        <w:spacing w:after="120"/>
        <w:ind w:left="714" w:hanging="357"/>
        <w:contextualSpacing w:val="0"/>
        <w:jc w:val="both"/>
      </w:pPr>
      <w:r>
        <w:t>Alle gerösteten Mandeln wieder in die Pfanne schütten, mit Salz und Paprika würzen und noch kurz weiterrösten.</w:t>
      </w:r>
    </w:p>
    <w:p w14:paraId="57BFE2B2" w14:textId="77777777" w:rsidR="000C4DE1" w:rsidRDefault="000C4DE1" w:rsidP="000C4DE1">
      <w:r>
        <w:br w:type="page"/>
      </w:r>
    </w:p>
    <w:p w14:paraId="77689D81" w14:textId="77777777" w:rsidR="000C4DE1" w:rsidRDefault="000C4DE1" w:rsidP="000C4DE1">
      <w:pPr>
        <w:pStyle w:val="Heading2"/>
        <w:spacing w:after="240"/>
      </w:pPr>
      <w:r>
        <w:lastRenderedPageBreak/>
        <w:t>Rani ke chevda – Bombay-Mix</w:t>
      </w:r>
      <w:r>
        <w:rPr>
          <w:rStyle w:val="FootnoteReference"/>
        </w:rPr>
        <w:footnoteReference w:id="681"/>
      </w:r>
      <w:r>
        <w:t xml:space="preserve"> </w:t>
      </w:r>
    </w:p>
    <w:p w14:paraId="036F4BB6" w14:textId="77777777" w:rsidR="000C4DE1" w:rsidRPr="00F736B1" w:rsidRDefault="000C4DE1" w:rsidP="000C4DE1">
      <w:pPr>
        <w:rPr>
          <w:sz w:val="24"/>
          <w:szCs w:val="24"/>
        </w:rPr>
      </w:pPr>
      <w:r w:rsidRPr="00F736B1">
        <w:rPr>
          <w:sz w:val="24"/>
          <w:szCs w:val="24"/>
          <w:u w:val="single"/>
        </w:rPr>
        <w:t>Zutaten</w:t>
      </w:r>
      <w:r>
        <w:rPr>
          <w:sz w:val="24"/>
          <w:szCs w:val="24"/>
        </w:rPr>
        <w:t xml:space="preserve"> (für</w:t>
      </w:r>
      <w:r w:rsidRPr="00F736B1">
        <w:rPr>
          <w:sz w:val="24"/>
          <w:szCs w:val="24"/>
        </w:rPr>
        <w:t xml:space="preserve"> 500 g</w:t>
      </w:r>
      <w:r>
        <w:rPr>
          <w:sz w:val="24"/>
          <w:szCs w:val="24"/>
        </w:rPr>
        <w:t>):</w:t>
      </w:r>
    </w:p>
    <w:p w14:paraId="5FB843AE" w14:textId="77777777" w:rsidR="000C4DE1" w:rsidRPr="00F736B1" w:rsidRDefault="000C4DE1" w:rsidP="000C4DE1">
      <w:pPr>
        <w:rPr>
          <w:sz w:val="24"/>
          <w:szCs w:val="24"/>
        </w:rPr>
      </w:pPr>
      <w:r w:rsidRPr="00F736B1">
        <w:rPr>
          <w:sz w:val="24"/>
          <w:szCs w:val="24"/>
        </w:rPr>
        <w:t>500 g ungesalzene gemischte Nüsse (z.B. Cashewkerne, Walnusskerne, Pekannüsse, Mandel, Pistazien…)</w:t>
      </w:r>
    </w:p>
    <w:p w14:paraId="3B095DC0" w14:textId="77777777" w:rsidR="000C4DE1" w:rsidRPr="00F736B1" w:rsidRDefault="000C4DE1" w:rsidP="000C4DE1">
      <w:pPr>
        <w:rPr>
          <w:sz w:val="24"/>
          <w:szCs w:val="24"/>
        </w:rPr>
      </w:pPr>
      <w:r w:rsidRPr="00F736B1">
        <w:rPr>
          <w:sz w:val="24"/>
          <w:szCs w:val="24"/>
        </w:rPr>
        <w:t>3 EL Rapsöl</w:t>
      </w:r>
    </w:p>
    <w:p w14:paraId="715E6C08" w14:textId="77777777" w:rsidR="000C4DE1" w:rsidRPr="00F736B1" w:rsidRDefault="000C4DE1" w:rsidP="000C4DE1">
      <w:pPr>
        <w:rPr>
          <w:sz w:val="24"/>
          <w:szCs w:val="24"/>
        </w:rPr>
      </w:pPr>
      <w:r w:rsidRPr="00F736B1">
        <w:rPr>
          <w:sz w:val="24"/>
          <w:szCs w:val="24"/>
        </w:rPr>
        <w:t xml:space="preserve">1,5 TL </w:t>
      </w:r>
      <w:r>
        <w:rPr>
          <w:sz w:val="24"/>
          <w:szCs w:val="24"/>
        </w:rPr>
        <w:t>S</w:t>
      </w:r>
      <w:r w:rsidRPr="00F736B1">
        <w:rPr>
          <w:sz w:val="24"/>
          <w:szCs w:val="24"/>
        </w:rPr>
        <w:t>alz</w:t>
      </w:r>
    </w:p>
    <w:p w14:paraId="4E637494" w14:textId="77777777" w:rsidR="000C4DE1" w:rsidRPr="00F736B1" w:rsidRDefault="000C4DE1" w:rsidP="000C4DE1">
      <w:pPr>
        <w:rPr>
          <w:sz w:val="24"/>
          <w:szCs w:val="24"/>
        </w:rPr>
      </w:pPr>
      <w:r w:rsidRPr="00F736B1">
        <w:rPr>
          <w:sz w:val="24"/>
          <w:szCs w:val="24"/>
        </w:rPr>
        <w:t>2 TL Cayennepfeffer</w:t>
      </w:r>
    </w:p>
    <w:p w14:paraId="587C2D67" w14:textId="77777777" w:rsidR="000C4DE1" w:rsidRPr="00F736B1" w:rsidRDefault="000C4DE1" w:rsidP="000C4DE1">
      <w:pPr>
        <w:rPr>
          <w:sz w:val="24"/>
          <w:szCs w:val="24"/>
        </w:rPr>
      </w:pPr>
      <w:r w:rsidRPr="00F736B1">
        <w:rPr>
          <w:sz w:val="24"/>
          <w:szCs w:val="24"/>
        </w:rPr>
        <w:t>2 TL Garam Masala</w:t>
      </w:r>
    </w:p>
    <w:p w14:paraId="2EE6A7E1" w14:textId="77777777" w:rsidR="000C4DE1" w:rsidRPr="00F736B1" w:rsidRDefault="000C4DE1" w:rsidP="000C4DE1">
      <w:pPr>
        <w:rPr>
          <w:sz w:val="24"/>
          <w:szCs w:val="24"/>
        </w:rPr>
      </w:pPr>
      <w:r w:rsidRPr="00F736B1">
        <w:rPr>
          <w:sz w:val="24"/>
          <w:szCs w:val="24"/>
        </w:rPr>
        <w:t>1 TL Zucker</w:t>
      </w:r>
    </w:p>
    <w:p w14:paraId="61C325F2" w14:textId="77777777" w:rsidR="000C4DE1" w:rsidRPr="00F736B1" w:rsidRDefault="000C4DE1" w:rsidP="000C4DE1">
      <w:pPr>
        <w:rPr>
          <w:sz w:val="24"/>
          <w:szCs w:val="24"/>
        </w:rPr>
      </w:pPr>
      <w:r w:rsidRPr="00F736B1">
        <w:rPr>
          <w:sz w:val="24"/>
          <w:szCs w:val="24"/>
        </w:rPr>
        <w:t>¾ TL Kurkuma</w:t>
      </w:r>
    </w:p>
    <w:p w14:paraId="1693B27F" w14:textId="77777777" w:rsidR="000C4DE1" w:rsidRPr="00F736B1" w:rsidRDefault="000C4DE1" w:rsidP="000C4DE1">
      <w:pPr>
        <w:rPr>
          <w:sz w:val="24"/>
          <w:szCs w:val="24"/>
        </w:rPr>
      </w:pPr>
      <w:r w:rsidRPr="00F736B1">
        <w:rPr>
          <w:sz w:val="24"/>
          <w:szCs w:val="24"/>
        </w:rPr>
        <w:t>2 EL Kichererbsenmehl</w:t>
      </w:r>
    </w:p>
    <w:p w14:paraId="3B337619" w14:textId="77777777" w:rsidR="000C4DE1" w:rsidRDefault="000C4DE1" w:rsidP="000C4DE1">
      <w:pPr>
        <w:rPr>
          <w:sz w:val="24"/>
          <w:szCs w:val="24"/>
        </w:rPr>
      </w:pPr>
    </w:p>
    <w:p w14:paraId="40466D41" w14:textId="77777777" w:rsidR="000C4DE1" w:rsidRPr="00F736B1" w:rsidRDefault="000C4DE1" w:rsidP="000C4DE1">
      <w:pPr>
        <w:rPr>
          <w:sz w:val="24"/>
          <w:szCs w:val="24"/>
        </w:rPr>
      </w:pPr>
      <w:r>
        <w:rPr>
          <w:sz w:val="24"/>
          <w:szCs w:val="24"/>
        </w:rPr>
        <w:t>Zubereitung:</w:t>
      </w:r>
    </w:p>
    <w:p w14:paraId="68DA3E16" w14:textId="77777777" w:rsidR="000C4DE1" w:rsidRPr="00F736B1" w:rsidRDefault="000C4DE1" w:rsidP="00B40E8C">
      <w:pPr>
        <w:pStyle w:val="ListParagraph"/>
        <w:numPr>
          <w:ilvl w:val="0"/>
          <w:numId w:val="1704"/>
        </w:numPr>
        <w:spacing w:after="120"/>
        <w:ind w:left="714" w:hanging="357"/>
        <w:contextualSpacing w:val="0"/>
        <w:jc w:val="both"/>
        <w:rPr>
          <w:sz w:val="24"/>
          <w:szCs w:val="24"/>
        </w:rPr>
      </w:pPr>
      <w:r w:rsidRPr="00F736B1">
        <w:rPr>
          <w:sz w:val="24"/>
          <w:szCs w:val="24"/>
        </w:rPr>
        <w:t>Den Backofen auf 150°C vorheizen und zwei Backbleche mit Backpapier auslegen.</w:t>
      </w:r>
    </w:p>
    <w:p w14:paraId="178CCC47" w14:textId="77777777" w:rsidR="000C4DE1" w:rsidRPr="00F736B1" w:rsidRDefault="000C4DE1" w:rsidP="00B40E8C">
      <w:pPr>
        <w:pStyle w:val="ListParagraph"/>
        <w:numPr>
          <w:ilvl w:val="0"/>
          <w:numId w:val="1704"/>
        </w:numPr>
        <w:spacing w:after="120"/>
        <w:ind w:left="714" w:hanging="357"/>
        <w:contextualSpacing w:val="0"/>
        <w:jc w:val="both"/>
        <w:rPr>
          <w:sz w:val="24"/>
          <w:szCs w:val="24"/>
        </w:rPr>
      </w:pPr>
      <w:r w:rsidRPr="00F736B1">
        <w:rPr>
          <w:sz w:val="24"/>
          <w:szCs w:val="24"/>
        </w:rPr>
        <w:t>Die Nüsse mit dem Öl in eine große Rührschüssel geben und gründlich vermengen, bis sie rundum mit dem Öl überzogen sind. In einer zweiten Schüssel die übrigen Zutaten mischen, dann zu den Nüssen geben und alles vermengen.</w:t>
      </w:r>
    </w:p>
    <w:p w14:paraId="0F85840E" w14:textId="77777777" w:rsidR="000C4DE1" w:rsidRPr="00F736B1" w:rsidRDefault="000C4DE1" w:rsidP="00B40E8C">
      <w:pPr>
        <w:pStyle w:val="ListParagraph"/>
        <w:numPr>
          <w:ilvl w:val="0"/>
          <w:numId w:val="1704"/>
        </w:numPr>
        <w:spacing w:after="120"/>
        <w:ind w:left="714" w:hanging="357"/>
        <w:contextualSpacing w:val="0"/>
        <w:jc w:val="both"/>
        <w:rPr>
          <w:sz w:val="24"/>
          <w:szCs w:val="24"/>
        </w:rPr>
      </w:pPr>
      <w:r w:rsidRPr="00F736B1">
        <w:rPr>
          <w:sz w:val="24"/>
          <w:szCs w:val="24"/>
        </w:rPr>
        <w:t>Die Nüsse auf die beiden Bleche verteilen und 30 Minuten backen. Nach der Hälfte der Zeit durchrühren, damit sie gleichmäßig rösten.</w:t>
      </w:r>
    </w:p>
    <w:p w14:paraId="1027D2C6" w14:textId="77777777" w:rsidR="000C4DE1" w:rsidRPr="00F736B1" w:rsidRDefault="000C4DE1" w:rsidP="00B40E8C">
      <w:pPr>
        <w:pStyle w:val="ListParagraph"/>
        <w:numPr>
          <w:ilvl w:val="0"/>
          <w:numId w:val="1704"/>
        </w:numPr>
        <w:spacing w:after="120"/>
        <w:ind w:left="714" w:hanging="357"/>
        <w:contextualSpacing w:val="0"/>
        <w:jc w:val="both"/>
        <w:rPr>
          <w:sz w:val="24"/>
          <w:szCs w:val="24"/>
        </w:rPr>
      </w:pPr>
      <w:r w:rsidRPr="00F736B1">
        <w:rPr>
          <w:sz w:val="24"/>
          <w:szCs w:val="24"/>
        </w:rPr>
        <w:t xml:space="preserve">Die Nüsse aus dem Ofen nehmen und abkühlen lassen. </w:t>
      </w:r>
    </w:p>
    <w:p w14:paraId="62CDA68E" w14:textId="77777777" w:rsidR="000C4DE1" w:rsidRDefault="000C4DE1" w:rsidP="000C4DE1">
      <w:pPr>
        <w:pStyle w:val="ListParagraph"/>
        <w:ind w:left="1440"/>
        <w:jc w:val="both"/>
        <w:rPr>
          <w:sz w:val="24"/>
          <w:szCs w:val="24"/>
        </w:rPr>
      </w:pPr>
    </w:p>
    <w:p w14:paraId="067B915F" w14:textId="77777777" w:rsidR="000C4DE1" w:rsidRPr="00750DBB" w:rsidRDefault="000C4DE1" w:rsidP="000C4DE1">
      <w:pPr>
        <w:ind w:left="708" w:hanging="708"/>
        <w:jc w:val="both"/>
        <w:rPr>
          <w:sz w:val="24"/>
          <w:szCs w:val="24"/>
        </w:rPr>
      </w:pPr>
      <w:r>
        <w:rPr>
          <w:sz w:val="24"/>
          <w:szCs w:val="24"/>
        </w:rPr>
        <w:t>Info:</w:t>
      </w:r>
      <w:r>
        <w:rPr>
          <w:sz w:val="24"/>
          <w:szCs w:val="24"/>
        </w:rPr>
        <w:tab/>
      </w:r>
      <w:r w:rsidRPr="00F736B1">
        <w:rPr>
          <w:sz w:val="24"/>
          <w:szCs w:val="24"/>
        </w:rPr>
        <w:t>Kleine Anekdote</w:t>
      </w:r>
      <w:r>
        <w:rPr>
          <w:sz w:val="24"/>
          <w:szCs w:val="24"/>
        </w:rPr>
        <w:t xml:space="preserve">. Der Daily Telegraph meldete 2013, dass im Buckingham Palast der Haussegen schief hänge, weil auf mysteriöse Weise der persönliche Bombay Mix der Königin dezimiert werde. Die verärgerte Monarchin hat daraufhin beschlossen, ihre Snacks besser im Auge zu behalten </w:t>
      </w:r>
      <w:r w:rsidRPr="00BC70A7">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Pr>
          <w:sz w:val="24"/>
          <w:szCs w:val="24"/>
        </w:rPr>
        <w:t xml:space="preserve"> </w:t>
      </w:r>
    </w:p>
    <w:p w14:paraId="4D849FAF" w14:textId="77777777" w:rsidR="000C4DE1" w:rsidRDefault="000C4DE1" w:rsidP="000C4DE1">
      <w:pPr>
        <w:rPr>
          <w:sz w:val="24"/>
          <w:szCs w:val="24"/>
        </w:rPr>
      </w:pPr>
      <w:r>
        <w:rPr>
          <w:sz w:val="24"/>
          <w:szCs w:val="24"/>
        </w:rPr>
        <w:br w:type="page"/>
      </w:r>
    </w:p>
    <w:p w14:paraId="73EEE2EC" w14:textId="77777777" w:rsidR="000C4DE1" w:rsidRDefault="000C4DE1" w:rsidP="000C4DE1">
      <w:pPr>
        <w:pStyle w:val="Heading2"/>
        <w:spacing w:after="240"/>
      </w:pPr>
      <w:r>
        <w:lastRenderedPageBreak/>
        <w:t>Karamellisierte Cashewkerne</w:t>
      </w:r>
      <w:r>
        <w:rPr>
          <w:rStyle w:val="FootnoteReference"/>
        </w:rPr>
        <w:footnoteReference w:id="682"/>
      </w:r>
      <w:r>
        <w:t xml:space="preserve"> </w:t>
      </w:r>
    </w:p>
    <w:p w14:paraId="2E847C95" w14:textId="77777777" w:rsidR="000C4DE1" w:rsidRPr="00AD6D6B" w:rsidRDefault="000C4DE1" w:rsidP="000C4DE1">
      <w:pPr>
        <w:jc w:val="both"/>
        <w:rPr>
          <w:sz w:val="24"/>
          <w:szCs w:val="24"/>
        </w:rPr>
      </w:pPr>
      <w:r w:rsidRPr="00AD6D6B">
        <w:rPr>
          <w:sz w:val="24"/>
          <w:szCs w:val="24"/>
          <w:u w:val="single"/>
        </w:rPr>
        <w:t>Zutaten</w:t>
      </w:r>
      <w:r w:rsidRPr="00AD6D6B">
        <w:rPr>
          <w:sz w:val="24"/>
          <w:szCs w:val="24"/>
        </w:rPr>
        <w:t xml:space="preserve"> </w:t>
      </w:r>
      <w:r>
        <w:rPr>
          <w:sz w:val="24"/>
          <w:szCs w:val="24"/>
        </w:rPr>
        <w:t>(</w:t>
      </w:r>
      <w:r w:rsidRPr="00AD6D6B">
        <w:rPr>
          <w:sz w:val="24"/>
          <w:szCs w:val="24"/>
        </w:rPr>
        <w:t>für 2 Portionen</w:t>
      </w:r>
      <w:r>
        <w:rPr>
          <w:sz w:val="24"/>
          <w:szCs w:val="24"/>
        </w:rPr>
        <w:t>)</w:t>
      </w:r>
    </w:p>
    <w:p w14:paraId="2BAC3BEB" w14:textId="77777777" w:rsidR="000C4DE1" w:rsidRPr="00AD6D6B" w:rsidRDefault="000C4DE1" w:rsidP="000C4DE1">
      <w:pPr>
        <w:jc w:val="both"/>
        <w:rPr>
          <w:sz w:val="24"/>
          <w:szCs w:val="24"/>
        </w:rPr>
      </w:pPr>
      <w:r w:rsidRPr="00AD6D6B">
        <w:rPr>
          <w:sz w:val="24"/>
          <w:szCs w:val="24"/>
        </w:rPr>
        <w:t>150 g Cashewkerne</w:t>
      </w:r>
    </w:p>
    <w:p w14:paraId="09836D68" w14:textId="77777777" w:rsidR="000C4DE1" w:rsidRPr="00AD6D6B" w:rsidRDefault="000C4DE1" w:rsidP="000C4DE1">
      <w:pPr>
        <w:jc w:val="both"/>
        <w:rPr>
          <w:sz w:val="24"/>
          <w:szCs w:val="24"/>
        </w:rPr>
      </w:pPr>
      <w:r w:rsidRPr="00AD6D6B">
        <w:rPr>
          <w:sz w:val="24"/>
          <w:szCs w:val="24"/>
        </w:rPr>
        <w:t>1 EL Zucker</w:t>
      </w:r>
    </w:p>
    <w:p w14:paraId="1208E9C1" w14:textId="77777777" w:rsidR="000C4DE1" w:rsidRPr="00AD6D6B" w:rsidRDefault="000C4DE1" w:rsidP="000C4DE1">
      <w:pPr>
        <w:jc w:val="both"/>
        <w:rPr>
          <w:sz w:val="24"/>
          <w:szCs w:val="24"/>
        </w:rPr>
      </w:pPr>
      <w:r w:rsidRPr="00AD6D6B">
        <w:rPr>
          <w:sz w:val="24"/>
          <w:szCs w:val="24"/>
        </w:rPr>
        <w:t>1 EL Palmzucker</w:t>
      </w:r>
    </w:p>
    <w:p w14:paraId="7AFC42B6" w14:textId="77777777" w:rsidR="000C4DE1" w:rsidRPr="00AD6D6B" w:rsidRDefault="000C4DE1" w:rsidP="000C4DE1">
      <w:pPr>
        <w:jc w:val="both"/>
        <w:rPr>
          <w:sz w:val="24"/>
          <w:szCs w:val="24"/>
        </w:rPr>
      </w:pPr>
      <w:r w:rsidRPr="00AD6D6B">
        <w:rPr>
          <w:sz w:val="24"/>
          <w:szCs w:val="24"/>
        </w:rPr>
        <w:t>Ca. 3 EL Wasser</w:t>
      </w:r>
    </w:p>
    <w:p w14:paraId="3A9849C3" w14:textId="77777777" w:rsidR="000C4DE1" w:rsidRPr="00AD6D6B" w:rsidRDefault="000C4DE1" w:rsidP="000C4DE1">
      <w:pPr>
        <w:jc w:val="both"/>
        <w:rPr>
          <w:sz w:val="24"/>
          <w:szCs w:val="24"/>
        </w:rPr>
      </w:pPr>
      <w:r w:rsidRPr="00AD6D6B">
        <w:rPr>
          <w:sz w:val="24"/>
          <w:szCs w:val="24"/>
        </w:rPr>
        <w:t>½ TL Sesam</w:t>
      </w:r>
    </w:p>
    <w:p w14:paraId="7F528B3D" w14:textId="77777777" w:rsidR="000C4DE1" w:rsidRPr="00AD6D6B" w:rsidRDefault="000C4DE1" w:rsidP="000C4DE1">
      <w:pPr>
        <w:jc w:val="both"/>
        <w:rPr>
          <w:sz w:val="24"/>
          <w:szCs w:val="24"/>
        </w:rPr>
      </w:pPr>
      <w:r w:rsidRPr="00AD6D6B">
        <w:rPr>
          <w:sz w:val="24"/>
          <w:szCs w:val="24"/>
        </w:rPr>
        <w:t>1 Prise Salz</w:t>
      </w:r>
    </w:p>
    <w:p w14:paraId="1CB4955A" w14:textId="77777777" w:rsidR="000C4DE1" w:rsidRDefault="000C4DE1" w:rsidP="000C4DE1">
      <w:pPr>
        <w:pStyle w:val="ListParagraph"/>
        <w:jc w:val="both"/>
        <w:rPr>
          <w:sz w:val="24"/>
          <w:szCs w:val="24"/>
        </w:rPr>
      </w:pPr>
    </w:p>
    <w:p w14:paraId="56D270A4" w14:textId="77777777" w:rsidR="000C4DE1" w:rsidRPr="00AD6D6B" w:rsidRDefault="000C4DE1" w:rsidP="000C4DE1">
      <w:pPr>
        <w:jc w:val="both"/>
        <w:rPr>
          <w:sz w:val="24"/>
          <w:szCs w:val="24"/>
        </w:rPr>
      </w:pPr>
      <w:r w:rsidRPr="00AD6D6B">
        <w:rPr>
          <w:sz w:val="24"/>
          <w:szCs w:val="24"/>
        </w:rPr>
        <w:t>Zubereitungszeit: 10 Minuten</w:t>
      </w:r>
    </w:p>
    <w:p w14:paraId="62382056" w14:textId="23AC504C" w:rsidR="000C4DE1" w:rsidRDefault="000C4DE1" w:rsidP="00B40E8C">
      <w:pPr>
        <w:pStyle w:val="ListParagraph"/>
        <w:numPr>
          <w:ilvl w:val="0"/>
          <w:numId w:val="1970"/>
        </w:numPr>
        <w:spacing w:after="120"/>
        <w:jc w:val="both"/>
        <w:rPr>
          <w:sz w:val="24"/>
          <w:szCs w:val="24"/>
        </w:rPr>
      </w:pPr>
      <w:r w:rsidRPr="00AF6B09">
        <w:rPr>
          <w:sz w:val="24"/>
          <w:szCs w:val="24"/>
        </w:rPr>
        <w:t>Die Cashewkerne in einer Pfanne oder im Backofen ohne Fett rösten.</w:t>
      </w:r>
    </w:p>
    <w:p w14:paraId="7D476328" w14:textId="0B76AFB0" w:rsidR="00AF6B09" w:rsidRPr="00AF6B09" w:rsidRDefault="00AF6B09" w:rsidP="00B40E8C">
      <w:pPr>
        <w:pStyle w:val="ListParagraph"/>
        <w:numPr>
          <w:ilvl w:val="0"/>
          <w:numId w:val="1970"/>
        </w:numPr>
        <w:spacing w:after="120"/>
        <w:jc w:val="both"/>
        <w:rPr>
          <w:sz w:val="24"/>
          <w:szCs w:val="24"/>
        </w:rPr>
      </w:pPr>
      <w:r>
        <w:rPr>
          <w:sz w:val="24"/>
          <w:szCs w:val="24"/>
        </w:rPr>
        <w:t xml:space="preserve">In </w:t>
      </w:r>
      <w:r w:rsidRPr="00AF6B09">
        <w:rPr>
          <w:sz w:val="24"/>
          <w:szCs w:val="24"/>
        </w:rPr>
        <w:t>einer schweren Pfanne die beiden Zuckersorten mit dem Wasser, ohne zu rühren, langsam erhitzen und karamellisieren lassen. Sobald das Wasser verdunstet ist und der Zucker goldgelb ist, die gerösteten Cashewkerne und den Sesam hinzugeben und die Pfanne vom Herd nehmen. Mit einem Holzlöffel vorsichtig rühren, bis das Karamell die Cashewkerne umhüllt und fest zu werden beginnt. Die Cashewkerne auf ein Backpapier geben und abkühlen lassen. Noch warm mit dem Salz bestreuen</w:t>
      </w:r>
      <w:r>
        <w:rPr>
          <w:sz w:val="24"/>
          <w:szCs w:val="24"/>
        </w:rPr>
        <w:t>.</w:t>
      </w:r>
    </w:p>
    <w:p w14:paraId="1E3D7E80" w14:textId="54278719" w:rsidR="000C4DE1" w:rsidRPr="00AF6B09" w:rsidRDefault="000C4DE1" w:rsidP="00B40E8C">
      <w:pPr>
        <w:pStyle w:val="ListParagraph"/>
        <w:numPr>
          <w:ilvl w:val="0"/>
          <w:numId w:val="1970"/>
        </w:numPr>
        <w:rPr>
          <w:rFonts w:asciiTheme="majorHAnsi" w:eastAsiaTheme="majorEastAsia" w:hAnsiTheme="majorHAnsi" w:cstheme="majorBidi"/>
          <w:color w:val="2F5496" w:themeColor="accent1" w:themeShade="BF"/>
          <w:sz w:val="26"/>
          <w:szCs w:val="26"/>
        </w:rPr>
      </w:pPr>
      <w:r>
        <w:br w:type="page"/>
      </w:r>
    </w:p>
    <w:p w14:paraId="382AC69F" w14:textId="77777777" w:rsidR="000C4DE1" w:rsidRDefault="000C4DE1" w:rsidP="000C4DE1">
      <w:pPr>
        <w:pStyle w:val="Heading2"/>
        <w:spacing w:after="240"/>
      </w:pPr>
      <w:r>
        <w:lastRenderedPageBreak/>
        <w:t>Gebrannte Cashews</w:t>
      </w:r>
      <w:r>
        <w:rPr>
          <w:rStyle w:val="FootnoteReference"/>
        </w:rPr>
        <w:footnoteReference w:id="683"/>
      </w:r>
    </w:p>
    <w:p w14:paraId="5C129E99" w14:textId="77777777" w:rsidR="000C4DE1" w:rsidRPr="00C27CF4" w:rsidRDefault="000C4DE1" w:rsidP="000C4DE1">
      <w:pPr>
        <w:jc w:val="both"/>
        <w:rPr>
          <w:sz w:val="24"/>
          <w:szCs w:val="24"/>
          <w:u w:val="single"/>
        </w:rPr>
      </w:pPr>
      <w:r w:rsidRPr="00C27CF4">
        <w:rPr>
          <w:sz w:val="24"/>
          <w:szCs w:val="24"/>
          <w:u w:val="single"/>
        </w:rPr>
        <w:t>Zutaten</w:t>
      </w:r>
      <w:r>
        <w:rPr>
          <w:sz w:val="24"/>
          <w:szCs w:val="24"/>
          <w:u w:val="single"/>
        </w:rPr>
        <w:t>:</w:t>
      </w:r>
    </w:p>
    <w:p w14:paraId="515B2F72" w14:textId="77777777" w:rsidR="000C4DE1" w:rsidRDefault="000C4DE1" w:rsidP="000C4DE1">
      <w:pPr>
        <w:jc w:val="both"/>
        <w:rPr>
          <w:sz w:val="24"/>
          <w:szCs w:val="24"/>
        </w:rPr>
      </w:pPr>
      <w:r>
        <w:rPr>
          <w:sz w:val="24"/>
          <w:szCs w:val="24"/>
        </w:rPr>
        <w:t>350 g ganze ungesalzene Cashewnüsse</w:t>
      </w:r>
    </w:p>
    <w:p w14:paraId="3237F66A" w14:textId="77777777" w:rsidR="000C4DE1" w:rsidRDefault="000C4DE1" w:rsidP="000C4DE1">
      <w:pPr>
        <w:jc w:val="both"/>
        <w:rPr>
          <w:sz w:val="24"/>
          <w:szCs w:val="24"/>
        </w:rPr>
      </w:pPr>
      <w:r>
        <w:rPr>
          <w:sz w:val="24"/>
          <w:szCs w:val="24"/>
        </w:rPr>
        <w:t>1 EL brauner Zucker</w:t>
      </w:r>
    </w:p>
    <w:p w14:paraId="27F51DB8" w14:textId="77777777" w:rsidR="000C4DE1" w:rsidRDefault="000C4DE1" w:rsidP="000C4DE1">
      <w:pPr>
        <w:jc w:val="both"/>
        <w:rPr>
          <w:sz w:val="24"/>
          <w:szCs w:val="24"/>
        </w:rPr>
      </w:pPr>
      <w:r>
        <w:rPr>
          <w:sz w:val="24"/>
          <w:szCs w:val="24"/>
        </w:rPr>
        <w:t>1 TL Kumin (im Ganzen oder gemahlen)</w:t>
      </w:r>
    </w:p>
    <w:p w14:paraId="0181F430" w14:textId="77777777" w:rsidR="000C4DE1" w:rsidRDefault="000C4DE1" w:rsidP="000C4DE1">
      <w:pPr>
        <w:jc w:val="both"/>
        <w:rPr>
          <w:sz w:val="24"/>
          <w:szCs w:val="24"/>
        </w:rPr>
      </w:pPr>
      <w:r>
        <w:rPr>
          <w:sz w:val="24"/>
          <w:szCs w:val="24"/>
        </w:rPr>
        <w:t>¼ TL Cayennepfeffer</w:t>
      </w:r>
    </w:p>
    <w:p w14:paraId="71818ED4" w14:textId="77777777" w:rsidR="000C4DE1" w:rsidRDefault="000C4DE1" w:rsidP="000C4DE1">
      <w:pPr>
        <w:jc w:val="both"/>
        <w:rPr>
          <w:sz w:val="24"/>
          <w:szCs w:val="24"/>
        </w:rPr>
      </w:pPr>
      <w:r>
        <w:rPr>
          <w:sz w:val="24"/>
          <w:szCs w:val="24"/>
        </w:rPr>
        <w:t>2 EL fein gehackter Rosmarin</w:t>
      </w:r>
    </w:p>
    <w:p w14:paraId="12516078" w14:textId="77777777" w:rsidR="000C4DE1" w:rsidRDefault="000C4DE1" w:rsidP="000C4DE1">
      <w:pPr>
        <w:jc w:val="both"/>
        <w:rPr>
          <w:sz w:val="24"/>
          <w:szCs w:val="24"/>
        </w:rPr>
      </w:pPr>
      <w:r>
        <w:rPr>
          <w:sz w:val="24"/>
          <w:szCs w:val="24"/>
        </w:rPr>
        <w:t>2 TL Ahornsirup</w:t>
      </w:r>
    </w:p>
    <w:p w14:paraId="56EE8793" w14:textId="77777777" w:rsidR="000C4DE1" w:rsidRDefault="000C4DE1" w:rsidP="000C4DE1">
      <w:pPr>
        <w:jc w:val="both"/>
        <w:rPr>
          <w:sz w:val="24"/>
          <w:szCs w:val="24"/>
        </w:rPr>
      </w:pPr>
      <w:r>
        <w:rPr>
          <w:sz w:val="24"/>
          <w:szCs w:val="24"/>
        </w:rPr>
        <w:t>2 TL Meersalz</w:t>
      </w:r>
    </w:p>
    <w:p w14:paraId="17D40425" w14:textId="77777777" w:rsidR="000C4DE1" w:rsidRDefault="000C4DE1" w:rsidP="000C4DE1">
      <w:pPr>
        <w:jc w:val="both"/>
        <w:rPr>
          <w:sz w:val="24"/>
          <w:szCs w:val="24"/>
        </w:rPr>
      </w:pPr>
      <w:r>
        <w:rPr>
          <w:sz w:val="24"/>
          <w:szCs w:val="24"/>
        </w:rPr>
        <w:t>Eine gute Prise schwarzer Pfeffer</w:t>
      </w:r>
    </w:p>
    <w:p w14:paraId="3BAFCEF1" w14:textId="77777777" w:rsidR="000C4DE1" w:rsidRDefault="000C4DE1" w:rsidP="000C4DE1">
      <w:pPr>
        <w:jc w:val="both"/>
        <w:rPr>
          <w:sz w:val="24"/>
          <w:szCs w:val="24"/>
        </w:rPr>
      </w:pPr>
      <w:r>
        <w:rPr>
          <w:sz w:val="24"/>
          <w:szCs w:val="24"/>
        </w:rPr>
        <w:t>2 EL Butter</w:t>
      </w:r>
    </w:p>
    <w:p w14:paraId="62A2C2AC" w14:textId="77777777" w:rsidR="000C4DE1" w:rsidRDefault="000C4DE1" w:rsidP="000C4DE1">
      <w:pPr>
        <w:jc w:val="both"/>
        <w:rPr>
          <w:sz w:val="24"/>
          <w:szCs w:val="24"/>
        </w:rPr>
      </w:pPr>
    </w:p>
    <w:p w14:paraId="1913397F" w14:textId="77777777" w:rsidR="000C4DE1" w:rsidRDefault="000C4DE1" w:rsidP="000C4DE1">
      <w:pPr>
        <w:jc w:val="both"/>
        <w:rPr>
          <w:sz w:val="24"/>
          <w:szCs w:val="24"/>
        </w:rPr>
      </w:pPr>
      <w:r>
        <w:rPr>
          <w:sz w:val="24"/>
          <w:szCs w:val="24"/>
        </w:rPr>
        <w:t>Zubereitung:</w:t>
      </w:r>
    </w:p>
    <w:p w14:paraId="11917E07" w14:textId="77777777" w:rsidR="000C4DE1" w:rsidRPr="00840C6F" w:rsidRDefault="000C4DE1" w:rsidP="00B40E8C">
      <w:pPr>
        <w:pStyle w:val="ListParagraph"/>
        <w:numPr>
          <w:ilvl w:val="0"/>
          <w:numId w:val="1223"/>
        </w:numPr>
        <w:spacing w:after="120"/>
        <w:ind w:left="714" w:hanging="357"/>
        <w:contextualSpacing w:val="0"/>
        <w:jc w:val="both"/>
        <w:rPr>
          <w:sz w:val="24"/>
          <w:szCs w:val="24"/>
        </w:rPr>
      </w:pPr>
      <w:r w:rsidRPr="00840C6F">
        <w:rPr>
          <w:sz w:val="24"/>
          <w:szCs w:val="24"/>
        </w:rPr>
        <w:t>Den Ofen auf 170 Grad Umluft heizen. Ein Backblech mit Backpapier belegen. Die Nüsse in eine Schüssel geben. Man kann einen Teil der Cashewnüsse auch durch Walnüsse, Macadamianüsse und Mandeln ersetzen. Den Nüssen fügt man Zucker, Kumin, Cayennepfeffer, fein gehackten Rosmarin, Ahornsirup, Salz und Pfeffer hinzu. Die B</w:t>
      </w:r>
      <w:r>
        <w:rPr>
          <w:sz w:val="24"/>
          <w:szCs w:val="24"/>
        </w:rPr>
        <w:t>ut</w:t>
      </w:r>
      <w:r w:rsidRPr="00840C6F">
        <w:rPr>
          <w:sz w:val="24"/>
          <w:szCs w:val="24"/>
        </w:rPr>
        <w:t>ter langsam auf dem Herd zergehen lassen zu den Nüssen gießen. Alles vermengen.</w:t>
      </w:r>
    </w:p>
    <w:p w14:paraId="159C9190" w14:textId="77777777" w:rsidR="000C4DE1" w:rsidRPr="00840C6F" w:rsidRDefault="000C4DE1" w:rsidP="00B40E8C">
      <w:pPr>
        <w:pStyle w:val="ListParagraph"/>
        <w:numPr>
          <w:ilvl w:val="0"/>
          <w:numId w:val="1223"/>
        </w:numPr>
        <w:spacing w:after="120"/>
        <w:ind w:left="714" w:hanging="357"/>
        <w:contextualSpacing w:val="0"/>
        <w:jc w:val="both"/>
        <w:rPr>
          <w:sz w:val="24"/>
          <w:szCs w:val="24"/>
        </w:rPr>
      </w:pPr>
      <w:r w:rsidRPr="00840C6F">
        <w:rPr>
          <w:sz w:val="24"/>
          <w:szCs w:val="24"/>
        </w:rPr>
        <w:t>Die Nüsse auf dem Backblech verteilen. Für 10 bis 15 Minuten in den Ofen geben, ein- bis zweimal die Nüsse wenden. Am E</w:t>
      </w:r>
      <w:r>
        <w:rPr>
          <w:sz w:val="24"/>
          <w:szCs w:val="24"/>
        </w:rPr>
        <w:t>n</w:t>
      </w:r>
      <w:r w:rsidRPr="00840C6F">
        <w:rPr>
          <w:sz w:val="24"/>
          <w:szCs w:val="24"/>
        </w:rPr>
        <w:t>de der Garzeit darauf achten, dass die Nüsse nicht zu dunkel werden. A</w:t>
      </w:r>
      <w:r>
        <w:rPr>
          <w:sz w:val="24"/>
          <w:szCs w:val="24"/>
        </w:rPr>
        <w:t>u</w:t>
      </w:r>
      <w:r w:rsidRPr="00840C6F">
        <w:rPr>
          <w:sz w:val="24"/>
          <w:szCs w:val="24"/>
        </w:rPr>
        <w:t>s dem Ofen nehmen und abkühlen lassen.</w:t>
      </w:r>
    </w:p>
    <w:p w14:paraId="3288EB93" w14:textId="77777777" w:rsidR="000C4DE1" w:rsidRDefault="000C4DE1" w:rsidP="000C4DE1">
      <w:pPr>
        <w:rPr>
          <w:rFonts w:asciiTheme="majorHAnsi" w:eastAsiaTheme="majorEastAsia" w:hAnsiTheme="majorHAnsi" w:cstheme="majorBidi"/>
          <w:color w:val="2F5496" w:themeColor="accent1" w:themeShade="BF"/>
          <w:sz w:val="26"/>
          <w:szCs w:val="26"/>
        </w:rPr>
      </w:pPr>
      <w:r>
        <w:br w:type="page"/>
      </w:r>
    </w:p>
    <w:p w14:paraId="146D34F7" w14:textId="2825B49F" w:rsidR="002836A8" w:rsidRDefault="002836A8" w:rsidP="003038D4">
      <w:pPr>
        <w:pStyle w:val="Heading2"/>
        <w:spacing w:after="240"/>
      </w:pPr>
      <w:r>
        <w:lastRenderedPageBreak/>
        <w:t>Kirschtomaten mit Minze-Ricotta-Füllung</w:t>
      </w:r>
      <w:r w:rsidR="00E946A9">
        <w:rPr>
          <w:rStyle w:val="FootnoteReference"/>
        </w:rPr>
        <w:footnoteReference w:id="684"/>
      </w:r>
    </w:p>
    <w:p w14:paraId="4B238B77" w14:textId="77777777" w:rsidR="002836A8" w:rsidRPr="003D050A" w:rsidRDefault="002836A8">
      <w:pPr>
        <w:rPr>
          <w:sz w:val="24"/>
          <w:szCs w:val="24"/>
        </w:rPr>
      </w:pPr>
      <w:r w:rsidRPr="003D050A">
        <w:rPr>
          <w:sz w:val="24"/>
          <w:szCs w:val="24"/>
          <w:u w:val="single"/>
        </w:rPr>
        <w:t>Zutaten</w:t>
      </w:r>
      <w:r w:rsidRPr="003D050A">
        <w:rPr>
          <w:sz w:val="24"/>
          <w:szCs w:val="24"/>
        </w:rPr>
        <w:t xml:space="preserve"> für 4 Portionen</w:t>
      </w:r>
    </w:p>
    <w:p w14:paraId="46A05822" w14:textId="77777777" w:rsidR="002836A8" w:rsidRPr="003D050A" w:rsidRDefault="002836A8">
      <w:pPr>
        <w:rPr>
          <w:sz w:val="24"/>
          <w:szCs w:val="24"/>
        </w:rPr>
      </w:pPr>
      <w:r w:rsidRPr="003D050A">
        <w:rPr>
          <w:sz w:val="24"/>
          <w:szCs w:val="24"/>
        </w:rPr>
        <w:t>500 g Kirschtomaten</w:t>
      </w:r>
    </w:p>
    <w:p w14:paraId="64ECB112" w14:textId="77777777" w:rsidR="002836A8" w:rsidRPr="003D050A" w:rsidRDefault="002836A8">
      <w:pPr>
        <w:rPr>
          <w:sz w:val="24"/>
          <w:szCs w:val="24"/>
        </w:rPr>
      </w:pPr>
      <w:r w:rsidRPr="003D050A">
        <w:rPr>
          <w:sz w:val="24"/>
          <w:szCs w:val="24"/>
        </w:rPr>
        <w:t>Blätter von 5 frischen Minzezweigen</w:t>
      </w:r>
    </w:p>
    <w:p w14:paraId="75C85671" w14:textId="77777777" w:rsidR="002836A8" w:rsidRPr="003D050A" w:rsidRDefault="002836A8">
      <w:pPr>
        <w:rPr>
          <w:sz w:val="24"/>
          <w:szCs w:val="24"/>
        </w:rPr>
      </w:pPr>
      <w:r w:rsidRPr="003D050A">
        <w:rPr>
          <w:sz w:val="24"/>
          <w:szCs w:val="24"/>
        </w:rPr>
        <w:t>200 g vollfetter Ricotta</w:t>
      </w:r>
    </w:p>
    <w:p w14:paraId="4CEF5180" w14:textId="77777777" w:rsidR="002836A8" w:rsidRPr="003D050A" w:rsidRDefault="002836A8">
      <w:pPr>
        <w:rPr>
          <w:sz w:val="24"/>
          <w:szCs w:val="24"/>
        </w:rPr>
      </w:pPr>
      <w:r w:rsidRPr="003D050A">
        <w:rPr>
          <w:sz w:val="24"/>
          <w:szCs w:val="24"/>
        </w:rPr>
        <w:t>Salz, Pfeffer</w:t>
      </w:r>
    </w:p>
    <w:p w14:paraId="7788CF40" w14:textId="77777777" w:rsidR="002836A8" w:rsidRPr="003D050A" w:rsidRDefault="002836A8">
      <w:pPr>
        <w:rPr>
          <w:sz w:val="24"/>
          <w:szCs w:val="24"/>
        </w:rPr>
      </w:pPr>
      <w:r w:rsidRPr="003D050A">
        <w:rPr>
          <w:sz w:val="24"/>
          <w:szCs w:val="24"/>
        </w:rPr>
        <w:t>4 EL Zitronensaft</w:t>
      </w:r>
    </w:p>
    <w:p w14:paraId="1787C6A6" w14:textId="77777777" w:rsidR="002836A8" w:rsidRPr="003D050A" w:rsidRDefault="002836A8">
      <w:pPr>
        <w:rPr>
          <w:sz w:val="24"/>
          <w:szCs w:val="24"/>
        </w:rPr>
      </w:pPr>
    </w:p>
    <w:p w14:paraId="1EA0CBBE" w14:textId="77777777" w:rsidR="002836A8" w:rsidRPr="003D050A" w:rsidRDefault="002836A8">
      <w:pPr>
        <w:rPr>
          <w:sz w:val="24"/>
          <w:szCs w:val="24"/>
        </w:rPr>
      </w:pPr>
      <w:r w:rsidRPr="003D050A">
        <w:rPr>
          <w:sz w:val="24"/>
          <w:szCs w:val="24"/>
        </w:rPr>
        <w:t>Zubereitung:</w:t>
      </w:r>
    </w:p>
    <w:p w14:paraId="20846C96" w14:textId="77777777" w:rsidR="002836A8" w:rsidRPr="003D050A" w:rsidRDefault="002836A8" w:rsidP="00B40E8C">
      <w:pPr>
        <w:pStyle w:val="ListParagraph"/>
        <w:numPr>
          <w:ilvl w:val="0"/>
          <w:numId w:val="1775"/>
        </w:numPr>
        <w:spacing w:after="120"/>
        <w:ind w:left="714" w:hanging="357"/>
        <w:contextualSpacing w:val="0"/>
        <w:jc w:val="both"/>
        <w:rPr>
          <w:sz w:val="24"/>
          <w:szCs w:val="24"/>
        </w:rPr>
      </w:pPr>
      <w:r w:rsidRPr="003D050A">
        <w:rPr>
          <w:sz w:val="24"/>
          <w:szCs w:val="24"/>
        </w:rPr>
        <w:t>Von den Kirschtomaten die Deckel abschneiden und die Kerne mit einem Teelöffel entfernen.</w:t>
      </w:r>
    </w:p>
    <w:p w14:paraId="3227C7F8" w14:textId="65F75C91" w:rsidR="00A11D82" w:rsidRPr="003D050A" w:rsidRDefault="002836A8" w:rsidP="00B40E8C">
      <w:pPr>
        <w:pStyle w:val="ListParagraph"/>
        <w:numPr>
          <w:ilvl w:val="0"/>
          <w:numId w:val="1775"/>
        </w:numPr>
        <w:spacing w:after="120"/>
        <w:ind w:left="714" w:hanging="357"/>
        <w:contextualSpacing w:val="0"/>
        <w:jc w:val="both"/>
        <w:rPr>
          <w:sz w:val="24"/>
          <w:szCs w:val="24"/>
        </w:rPr>
      </w:pPr>
      <w:r w:rsidRPr="003D050A">
        <w:rPr>
          <w:sz w:val="24"/>
          <w:szCs w:val="24"/>
        </w:rPr>
        <w:t>Den Großteil der Minze hacken, ein paar ganze Blättchen für die Garnierung</w:t>
      </w:r>
      <w:r w:rsidR="00A11D82" w:rsidRPr="003D050A">
        <w:rPr>
          <w:sz w:val="24"/>
          <w:szCs w:val="24"/>
        </w:rPr>
        <w:t xml:space="preserve"> beiseitelegen. Die gehackte Minze mit Ricotta und Zitronensaft verrühren und mit Salz und P</w:t>
      </w:r>
      <w:r w:rsidR="0083070E" w:rsidRPr="003D050A">
        <w:rPr>
          <w:sz w:val="24"/>
          <w:szCs w:val="24"/>
        </w:rPr>
        <w:t>f</w:t>
      </w:r>
      <w:r w:rsidR="00A11D82" w:rsidRPr="003D050A">
        <w:rPr>
          <w:sz w:val="24"/>
          <w:szCs w:val="24"/>
        </w:rPr>
        <w:t>ef</w:t>
      </w:r>
      <w:r w:rsidR="0083070E" w:rsidRPr="003D050A">
        <w:rPr>
          <w:sz w:val="24"/>
          <w:szCs w:val="24"/>
        </w:rPr>
        <w:t>f</w:t>
      </w:r>
      <w:r w:rsidR="00A11D82" w:rsidRPr="003D050A">
        <w:rPr>
          <w:sz w:val="24"/>
          <w:szCs w:val="24"/>
        </w:rPr>
        <w:t>er abschmecken.</w:t>
      </w:r>
    </w:p>
    <w:p w14:paraId="7186B95C" w14:textId="77777777" w:rsidR="00FC0131" w:rsidRPr="003D050A" w:rsidRDefault="00A11D82" w:rsidP="00B40E8C">
      <w:pPr>
        <w:pStyle w:val="ListParagraph"/>
        <w:numPr>
          <w:ilvl w:val="0"/>
          <w:numId w:val="1775"/>
        </w:numPr>
        <w:spacing w:after="120"/>
        <w:ind w:left="714" w:hanging="357"/>
        <w:contextualSpacing w:val="0"/>
        <w:jc w:val="both"/>
        <w:rPr>
          <w:rFonts w:asciiTheme="majorHAnsi" w:eastAsiaTheme="majorEastAsia" w:hAnsiTheme="majorHAnsi" w:cstheme="majorBidi"/>
          <w:color w:val="2F5496" w:themeColor="accent1" w:themeShade="BF"/>
          <w:sz w:val="24"/>
          <w:szCs w:val="24"/>
        </w:rPr>
      </w:pPr>
      <w:r w:rsidRPr="003D050A">
        <w:rPr>
          <w:sz w:val="24"/>
          <w:szCs w:val="24"/>
        </w:rPr>
        <w:t>Die Ricottafüllung mit dem</w:t>
      </w:r>
      <w:r w:rsidR="009D2062" w:rsidRPr="003D050A">
        <w:rPr>
          <w:sz w:val="24"/>
          <w:szCs w:val="24"/>
        </w:rPr>
        <w:t xml:space="preserve"> </w:t>
      </w:r>
      <w:r w:rsidR="0083070E" w:rsidRPr="003D050A">
        <w:rPr>
          <w:sz w:val="24"/>
          <w:szCs w:val="24"/>
        </w:rPr>
        <w:t>Teelöffel in die Tomaten füllen. Die gefüllten Tomaten auf einer Servierplatte anrichten und mit den restlichen Minzeblättchen garn</w:t>
      </w:r>
      <w:r w:rsidR="003038D4" w:rsidRPr="003D050A">
        <w:rPr>
          <w:sz w:val="24"/>
          <w:szCs w:val="24"/>
        </w:rPr>
        <w:t>ie</w:t>
      </w:r>
      <w:r w:rsidR="0083070E" w:rsidRPr="003D050A">
        <w:rPr>
          <w:sz w:val="24"/>
          <w:szCs w:val="24"/>
        </w:rPr>
        <w:t>ren.</w:t>
      </w:r>
    </w:p>
    <w:p w14:paraId="454AC254" w14:textId="77777777" w:rsidR="00431A66" w:rsidRPr="003D050A" w:rsidRDefault="00431A66">
      <w:pPr>
        <w:rPr>
          <w:sz w:val="24"/>
          <w:szCs w:val="24"/>
        </w:rPr>
      </w:pPr>
      <w:r w:rsidRPr="003D050A">
        <w:rPr>
          <w:sz w:val="24"/>
          <w:szCs w:val="24"/>
        </w:rPr>
        <w:br w:type="page"/>
      </w:r>
    </w:p>
    <w:p w14:paraId="62E46C7B" w14:textId="77777777" w:rsidR="0014430F" w:rsidRDefault="0014430F" w:rsidP="0014430F">
      <w:pPr>
        <w:pStyle w:val="Heading2"/>
        <w:spacing w:after="240"/>
      </w:pPr>
      <w:r>
        <w:lastRenderedPageBreak/>
        <w:t>Gefüllte Cocktailtomaten</w:t>
      </w:r>
      <w:r>
        <w:rPr>
          <w:rStyle w:val="FootnoteReference"/>
        </w:rPr>
        <w:footnoteReference w:id="685"/>
      </w:r>
      <w:r>
        <w:t xml:space="preserve"> </w:t>
      </w:r>
    </w:p>
    <w:p w14:paraId="70229B00" w14:textId="77777777" w:rsidR="0014430F" w:rsidRDefault="0014430F" w:rsidP="0014430F">
      <w:pPr>
        <w:rPr>
          <w:sz w:val="24"/>
          <w:szCs w:val="24"/>
        </w:rPr>
      </w:pPr>
      <w:r w:rsidRPr="00D61044">
        <w:rPr>
          <w:sz w:val="24"/>
          <w:szCs w:val="24"/>
          <w:u w:val="single"/>
        </w:rPr>
        <w:t>Zutaten</w:t>
      </w:r>
      <w:r>
        <w:rPr>
          <w:sz w:val="24"/>
          <w:szCs w:val="24"/>
        </w:rPr>
        <w:t xml:space="preserve"> (für 4 Portionen):</w:t>
      </w:r>
    </w:p>
    <w:p w14:paraId="7AA1338D" w14:textId="77777777" w:rsidR="0014430F" w:rsidRDefault="0014430F" w:rsidP="0014430F">
      <w:pPr>
        <w:rPr>
          <w:sz w:val="24"/>
          <w:szCs w:val="24"/>
        </w:rPr>
      </w:pPr>
      <w:r>
        <w:rPr>
          <w:sz w:val="24"/>
          <w:szCs w:val="24"/>
        </w:rPr>
        <w:t>1 Frühlingszwiebel</w:t>
      </w:r>
    </w:p>
    <w:p w14:paraId="15439F70" w14:textId="77777777" w:rsidR="0014430F" w:rsidRDefault="0014430F" w:rsidP="0014430F">
      <w:pPr>
        <w:rPr>
          <w:sz w:val="24"/>
          <w:szCs w:val="24"/>
        </w:rPr>
      </w:pPr>
      <w:r>
        <w:rPr>
          <w:sz w:val="24"/>
          <w:szCs w:val="24"/>
        </w:rPr>
        <w:t>1 Bund Petersilie</w:t>
      </w:r>
    </w:p>
    <w:p w14:paraId="5E483EDD" w14:textId="77777777" w:rsidR="0014430F" w:rsidRDefault="0014430F" w:rsidP="0014430F">
      <w:pPr>
        <w:rPr>
          <w:sz w:val="24"/>
          <w:szCs w:val="24"/>
        </w:rPr>
      </w:pPr>
      <w:r>
        <w:rPr>
          <w:sz w:val="24"/>
          <w:szCs w:val="24"/>
        </w:rPr>
        <w:t>200 g Frischkäse mit Buttermilch</w:t>
      </w:r>
    </w:p>
    <w:p w14:paraId="14A08073" w14:textId="77777777" w:rsidR="0014430F" w:rsidRDefault="0014430F" w:rsidP="0014430F">
      <w:pPr>
        <w:rPr>
          <w:sz w:val="24"/>
          <w:szCs w:val="24"/>
        </w:rPr>
      </w:pPr>
      <w:r>
        <w:rPr>
          <w:sz w:val="24"/>
          <w:szCs w:val="24"/>
        </w:rPr>
        <w:t>3 EL Sahne</w:t>
      </w:r>
    </w:p>
    <w:p w14:paraId="6C6C7F49" w14:textId="77777777" w:rsidR="0014430F" w:rsidRDefault="0014430F" w:rsidP="0014430F">
      <w:pPr>
        <w:rPr>
          <w:sz w:val="24"/>
          <w:szCs w:val="24"/>
        </w:rPr>
      </w:pPr>
      <w:r>
        <w:rPr>
          <w:sz w:val="24"/>
          <w:szCs w:val="24"/>
        </w:rPr>
        <w:t>1 EL Weißweinessig</w:t>
      </w:r>
    </w:p>
    <w:p w14:paraId="195C069D" w14:textId="77777777" w:rsidR="0014430F" w:rsidRDefault="0014430F" w:rsidP="0014430F">
      <w:pPr>
        <w:rPr>
          <w:sz w:val="24"/>
          <w:szCs w:val="24"/>
        </w:rPr>
      </w:pPr>
      <w:r>
        <w:rPr>
          <w:sz w:val="24"/>
          <w:szCs w:val="24"/>
        </w:rPr>
        <w:t>12 große Cocktailtomaten mit Stielansatz</w:t>
      </w:r>
    </w:p>
    <w:p w14:paraId="7A766882" w14:textId="77777777" w:rsidR="0014430F" w:rsidRDefault="0014430F" w:rsidP="0014430F">
      <w:pPr>
        <w:rPr>
          <w:sz w:val="24"/>
          <w:szCs w:val="24"/>
        </w:rPr>
      </w:pPr>
      <w:r>
        <w:rPr>
          <w:sz w:val="24"/>
          <w:szCs w:val="24"/>
        </w:rPr>
        <w:t>Salz, Cayennepfeffer</w:t>
      </w:r>
    </w:p>
    <w:p w14:paraId="2B943B43" w14:textId="77777777" w:rsidR="0014430F" w:rsidRDefault="0014430F" w:rsidP="0014430F">
      <w:pPr>
        <w:rPr>
          <w:sz w:val="24"/>
          <w:szCs w:val="24"/>
        </w:rPr>
      </w:pPr>
    </w:p>
    <w:p w14:paraId="70B252E0" w14:textId="77777777" w:rsidR="0014430F" w:rsidRDefault="0014430F" w:rsidP="0014430F">
      <w:pPr>
        <w:rPr>
          <w:sz w:val="24"/>
          <w:szCs w:val="24"/>
        </w:rPr>
      </w:pPr>
      <w:r>
        <w:rPr>
          <w:sz w:val="24"/>
          <w:szCs w:val="24"/>
        </w:rPr>
        <w:t>Zubereitungszeit: 25 Minuten</w:t>
      </w:r>
    </w:p>
    <w:p w14:paraId="04225DE7" w14:textId="77777777" w:rsidR="0014430F" w:rsidRPr="00F83719" w:rsidRDefault="0014430F" w:rsidP="0014430F">
      <w:pPr>
        <w:pStyle w:val="ListParagraph"/>
        <w:numPr>
          <w:ilvl w:val="0"/>
          <w:numId w:val="147"/>
        </w:numPr>
        <w:spacing w:after="120"/>
        <w:ind w:left="714" w:hanging="357"/>
        <w:contextualSpacing w:val="0"/>
        <w:jc w:val="both"/>
        <w:rPr>
          <w:sz w:val="24"/>
          <w:szCs w:val="24"/>
        </w:rPr>
      </w:pPr>
      <w:r w:rsidRPr="00F83719">
        <w:rPr>
          <w:sz w:val="24"/>
          <w:szCs w:val="24"/>
        </w:rPr>
        <w:t>Die Frühlingszwiebel putzen, waschen und in sehr feine Ringe schneiden. Die Petersilie waschen, trockenschütteln und die Hälfte der Blättchen fein hacken.</w:t>
      </w:r>
    </w:p>
    <w:p w14:paraId="35792A94" w14:textId="77777777" w:rsidR="0014430F" w:rsidRPr="00F83719" w:rsidRDefault="0014430F" w:rsidP="0014430F">
      <w:pPr>
        <w:pStyle w:val="ListParagraph"/>
        <w:numPr>
          <w:ilvl w:val="0"/>
          <w:numId w:val="147"/>
        </w:numPr>
        <w:spacing w:after="120"/>
        <w:ind w:left="714" w:hanging="357"/>
        <w:contextualSpacing w:val="0"/>
        <w:jc w:val="both"/>
        <w:rPr>
          <w:sz w:val="24"/>
          <w:szCs w:val="24"/>
        </w:rPr>
      </w:pPr>
      <w:r w:rsidRPr="00F83719">
        <w:rPr>
          <w:sz w:val="24"/>
          <w:szCs w:val="24"/>
        </w:rPr>
        <w:t>Den Frischkäse mit der Sahne und Essig glattrühren. Gehackte Petersilie und Frühlingszwiebel untermischen. Falls die Masse nicht cremig genug ist, etwas Wasser hinzufügen. Die Füllung mit Salz und Cayennepfeffer kräftig abschmecken.</w:t>
      </w:r>
    </w:p>
    <w:p w14:paraId="04634A6F" w14:textId="77777777" w:rsidR="0014430F" w:rsidRDefault="0014430F" w:rsidP="0014430F">
      <w:pPr>
        <w:pStyle w:val="ListParagraph"/>
        <w:numPr>
          <w:ilvl w:val="0"/>
          <w:numId w:val="147"/>
        </w:numPr>
        <w:spacing w:after="120"/>
        <w:ind w:left="714" w:hanging="357"/>
        <w:contextualSpacing w:val="0"/>
        <w:jc w:val="both"/>
        <w:rPr>
          <w:sz w:val="24"/>
          <w:szCs w:val="24"/>
        </w:rPr>
      </w:pPr>
      <w:r w:rsidRPr="00F83719">
        <w:rPr>
          <w:sz w:val="24"/>
          <w:szCs w:val="24"/>
        </w:rPr>
        <w:t>Die Tomaten waschen und trockenreiben. Von jeder Tomate am Stielansatz einen Deckel abschneiden, die Kerne mit einem Teelöffel vorsichtig entfernen.</w:t>
      </w:r>
    </w:p>
    <w:p w14:paraId="702B2F8E" w14:textId="77777777" w:rsidR="0014430F" w:rsidRPr="00F83719" w:rsidRDefault="0014430F" w:rsidP="0014430F">
      <w:pPr>
        <w:pStyle w:val="ListParagraph"/>
        <w:numPr>
          <w:ilvl w:val="0"/>
          <w:numId w:val="147"/>
        </w:numPr>
        <w:spacing w:after="120"/>
        <w:ind w:left="714" w:hanging="357"/>
        <w:contextualSpacing w:val="0"/>
        <w:jc w:val="both"/>
        <w:rPr>
          <w:sz w:val="24"/>
          <w:szCs w:val="24"/>
        </w:rPr>
      </w:pPr>
      <w:r w:rsidRPr="00F83719">
        <w:rPr>
          <w:sz w:val="24"/>
          <w:szCs w:val="24"/>
        </w:rPr>
        <w:t>Die Tomaten mit der Frischkäsefüllung füllen, die Deckel aufsetzen. Tomaten mit restlichen Petersilienblättchen anrichten.</w:t>
      </w:r>
    </w:p>
    <w:p w14:paraId="43CC535F" w14:textId="77777777" w:rsidR="0014430F" w:rsidRDefault="0014430F" w:rsidP="0014430F">
      <w:pPr>
        <w:rPr>
          <w:sz w:val="24"/>
          <w:szCs w:val="24"/>
        </w:rPr>
      </w:pPr>
      <w:r>
        <w:rPr>
          <w:sz w:val="24"/>
          <w:szCs w:val="24"/>
        </w:rPr>
        <w:br w:type="page"/>
      </w:r>
    </w:p>
    <w:p w14:paraId="2FC8E77D" w14:textId="77777777" w:rsidR="000F419E" w:rsidRDefault="000F419E" w:rsidP="000F419E">
      <w:pPr>
        <w:pStyle w:val="Heading2"/>
        <w:spacing w:after="240"/>
      </w:pPr>
      <w:r>
        <w:lastRenderedPageBreak/>
        <w:t>Geröstete Tomaten mit Balsamcio-Dressing</w:t>
      </w:r>
      <w:r>
        <w:rPr>
          <w:rStyle w:val="FootnoteReference"/>
        </w:rPr>
        <w:footnoteReference w:id="686"/>
      </w:r>
      <w:r>
        <w:t xml:space="preserve"> </w:t>
      </w:r>
    </w:p>
    <w:p w14:paraId="49656BDE" w14:textId="77777777" w:rsidR="000F419E" w:rsidRDefault="000F419E" w:rsidP="000F419E">
      <w:pPr>
        <w:rPr>
          <w:sz w:val="24"/>
          <w:szCs w:val="24"/>
        </w:rPr>
      </w:pPr>
      <w:r w:rsidRPr="00113D18">
        <w:rPr>
          <w:sz w:val="24"/>
          <w:szCs w:val="24"/>
          <w:u w:val="single"/>
        </w:rPr>
        <w:t>Zutaten</w:t>
      </w:r>
      <w:r>
        <w:rPr>
          <w:sz w:val="24"/>
          <w:szCs w:val="24"/>
        </w:rPr>
        <w:t xml:space="preserve"> (für 6 – 8 Portionen):</w:t>
      </w:r>
    </w:p>
    <w:p w14:paraId="52E80C19" w14:textId="77777777" w:rsidR="000F419E" w:rsidRDefault="000F419E" w:rsidP="000F419E">
      <w:pPr>
        <w:rPr>
          <w:sz w:val="24"/>
          <w:szCs w:val="24"/>
        </w:rPr>
      </w:pPr>
      <w:r>
        <w:rPr>
          <w:sz w:val="24"/>
          <w:szCs w:val="24"/>
        </w:rPr>
        <w:t>500 g Eiertomaten</w:t>
      </w:r>
    </w:p>
    <w:p w14:paraId="2B24FCDD" w14:textId="77777777" w:rsidR="000F419E" w:rsidRDefault="000F419E" w:rsidP="000F419E">
      <w:pPr>
        <w:rPr>
          <w:sz w:val="24"/>
          <w:szCs w:val="24"/>
        </w:rPr>
      </w:pPr>
      <w:r>
        <w:rPr>
          <w:sz w:val="24"/>
          <w:szCs w:val="24"/>
        </w:rPr>
        <w:t>8 EL Balsamico-Essig</w:t>
      </w:r>
    </w:p>
    <w:p w14:paraId="450585B3" w14:textId="77777777" w:rsidR="000F419E" w:rsidRDefault="000F419E" w:rsidP="000F419E">
      <w:pPr>
        <w:rPr>
          <w:sz w:val="24"/>
          <w:szCs w:val="24"/>
        </w:rPr>
      </w:pPr>
      <w:r>
        <w:rPr>
          <w:sz w:val="24"/>
          <w:szCs w:val="24"/>
        </w:rPr>
        <w:t>Olivenöl</w:t>
      </w:r>
    </w:p>
    <w:p w14:paraId="7FE6EE94" w14:textId="77777777" w:rsidR="000F419E" w:rsidRDefault="000F419E" w:rsidP="000F419E">
      <w:pPr>
        <w:rPr>
          <w:sz w:val="24"/>
          <w:szCs w:val="24"/>
        </w:rPr>
      </w:pPr>
      <w:r>
        <w:rPr>
          <w:sz w:val="24"/>
          <w:szCs w:val="24"/>
        </w:rPr>
        <w:t>Salz</w:t>
      </w:r>
    </w:p>
    <w:p w14:paraId="595B99B4" w14:textId="77777777" w:rsidR="000F419E" w:rsidRDefault="000F419E" w:rsidP="000F419E">
      <w:pPr>
        <w:rPr>
          <w:sz w:val="24"/>
          <w:szCs w:val="24"/>
        </w:rPr>
      </w:pPr>
    </w:p>
    <w:p w14:paraId="2A2464A2" w14:textId="77777777" w:rsidR="000F419E" w:rsidRDefault="000F419E" w:rsidP="000F419E">
      <w:pPr>
        <w:rPr>
          <w:sz w:val="24"/>
          <w:szCs w:val="24"/>
        </w:rPr>
      </w:pPr>
      <w:r>
        <w:rPr>
          <w:sz w:val="24"/>
          <w:szCs w:val="24"/>
        </w:rPr>
        <w:t>Zubereitungszeit: 1 Stunde 15 Minuten</w:t>
      </w:r>
    </w:p>
    <w:p w14:paraId="51357750" w14:textId="77777777" w:rsidR="000F419E" w:rsidRPr="00D6009B" w:rsidRDefault="000F419E" w:rsidP="00B40E8C">
      <w:pPr>
        <w:pStyle w:val="ListParagraph"/>
        <w:numPr>
          <w:ilvl w:val="0"/>
          <w:numId w:val="455"/>
        </w:numPr>
        <w:spacing w:after="120"/>
        <w:ind w:left="714" w:hanging="357"/>
        <w:contextualSpacing w:val="0"/>
        <w:jc w:val="both"/>
        <w:rPr>
          <w:sz w:val="24"/>
          <w:szCs w:val="24"/>
        </w:rPr>
      </w:pPr>
      <w:r w:rsidRPr="00D6009B">
        <w:rPr>
          <w:sz w:val="24"/>
          <w:szCs w:val="24"/>
        </w:rPr>
        <w:t>Backofen auf 160 Grad vorwärmen. Eiertomaten längs halbieren. Auf ein beschichtetes Backblech legen und leicht mit Olivenöl bestreichen.</w:t>
      </w:r>
    </w:p>
    <w:p w14:paraId="0B2F1773" w14:textId="77777777" w:rsidR="000F419E" w:rsidRPr="00D6009B" w:rsidRDefault="000F419E" w:rsidP="00B40E8C">
      <w:pPr>
        <w:pStyle w:val="ListParagraph"/>
        <w:numPr>
          <w:ilvl w:val="0"/>
          <w:numId w:val="455"/>
        </w:numPr>
        <w:spacing w:after="120"/>
        <w:ind w:left="714" w:hanging="357"/>
        <w:contextualSpacing w:val="0"/>
        <w:jc w:val="both"/>
        <w:rPr>
          <w:sz w:val="24"/>
          <w:szCs w:val="24"/>
        </w:rPr>
      </w:pPr>
      <w:r w:rsidRPr="00D6009B">
        <w:rPr>
          <w:sz w:val="24"/>
          <w:szCs w:val="24"/>
        </w:rPr>
        <w:t>Mit Salz bestreuen u</w:t>
      </w:r>
      <w:r>
        <w:rPr>
          <w:sz w:val="24"/>
          <w:szCs w:val="24"/>
        </w:rPr>
        <w:t>nd</w:t>
      </w:r>
      <w:r w:rsidRPr="00D6009B">
        <w:rPr>
          <w:sz w:val="24"/>
          <w:szCs w:val="24"/>
        </w:rPr>
        <w:t xml:space="preserve"> mit 2 EL Balsamico-Essig beträufeln.</w:t>
      </w:r>
    </w:p>
    <w:p w14:paraId="28A35305" w14:textId="77777777" w:rsidR="000F419E" w:rsidRDefault="000F419E" w:rsidP="00B40E8C">
      <w:pPr>
        <w:pStyle w:val="ListParagraph"/>
        <w:numPr>
          <w:ilvl w:val="0"/>
          <w:numId w:val="455"/>
        </w:numPr>
        <w:spacing w:after="120"/>
        <w:ind w:left="714" w:hanging="357"/>
        <w:contextualSpacing w:val="0"/>
        <w:jc w:val="both"/>
        <w:rPr>
          <w:sz w:val="24"/>
          <w:szCs w:val="24"/>
        </w:rPr>
      </w:pPr>
      <w:r w:rsidRPr="00D6009B">
        <w:rPr>
          <w:sz w:val="24"/>
          <w:szCs w:val="24"/>
        </w:rPr>
        <w:t>1 Stunde backen und jede Viertelstunde mit weiteren 2 EL Balsamicoessig beträufeln.</w:t>
      </w:r>
    </w:p>
    <w:p w14:paraId="1CB4C228" w14:textId="77777777" w:rsidR="000F419E" w:rsidRDefault="000F419E" w:rsidP="000F419E">
      <w:pPr>
        <w:rPr>
          <w:sz w:val="24"/>
          <w:szCs w:val="24"/>
        </w:rPr>
      </w:pPr>
      <w:r>
        <w:rPr>
          <w:sz w:val="24"/>
          <w:szCs w:val="24"/>
        </w:rPr>
        <w:br w:type="page"/>
      </w:r>
    </w:p>
    <w:p w14:paraId="1CAEA8B2" w14:textId="6179E92B" w:rsidR="00431A66" w:rsidRDefault="00431A66" w:rsidP="00312DE1">
      <w:pPr>
        <w:pStyle w:val="Heading2"/>
        <w:spacing w:after="240"/>
      </w:pPr>
      <w:r>
        <w:lastRenderedPageBreak/>
        <w:t>Sherryzwiebeln</w:t>
      </w:r>
      <w:r w:rsidR="001F3964">
        <w:rPr>
          <w:rStyle w:val="FootnoteReference"/>
        </w:rPr>
        <w:footnoteReference w:id="687"/>
      </w:r>
    </w:p>
    <w:p w14:paraId="7913F35E" w14:textId="77777777" w:rsidR="00431A66" w:rsidRPr="003D050A" w:rsidRDefault="00431A66">
      <w:pPr>
        <w:rPr>
          <w:sz w:val="24"/>
          <w:szCs w:val="24"/>
        </w:rPr>
      </w:pPr>
      <w:r w:rsidRPr="003D050A">
        <w:rPr>
          <w:sz w:val="24"/>
          <w:szCs w:val="24"/>
          <w:u w:val="single"/>
        </w:rPr>
        <w:t>Zutaten</w:t>
      </w:r>
      <w:r w:rsidRPr="003D050A">
        <w:rPr>
          <w:sz w:val="24"/>
          <w:szCs w:val="24"/>
        </w:rPr>
        <w:t xml:space="preserve"> für 4 Portionen</w:t>
      </w:r>
    </w:p>
    <w:p w14:paraId="1D37C632" w14:textId="77777777" w:rsidR="00312DE1" w:rsidRPr="003D050A" w:rsidRDefault="00431A66">
      <w:pPr>
        <w:rPr>
          <w:sz w:val="24"/>
          <w:szCs w:val="24"/>
        </w:rPr>
      </w:pPr>
      <w:r w:rsidRPr="003D050A">
        <w:rPr>
          <w:sz w:val="24"/>
          <w:szCs w:val="24"/>
        </w:rPr>
        <w:t>500 g Schalotten</w:t>
      </w:r>
      <w:r w:rsidR="00312DE1" w:rsidRPr="003D050A">
        <w:rPr>
          <w:sz w:val="24"/>
          <w:szCs w:val="24"/>
        </w:rPr>
        <w:t xml:space="preserve"> (oder kleine Zwiebeln)</w:t>
      </w:r>
    </w:p>
    <w:p w14:paraId="49E36E04" w14:textId="77777777" w:rsidR="00312DE1" w:rsidRPr="003D050A" w:rsidRDefault="00312DE1">
      <w:pPr>
        <w:rPr>
          <w:sz w:val="24"/>
          <w:szCs w:val="24"/>
        </w:rPr>
      </w:pPr>
      <w:r w:rsidRPr="003D050A">
        <w:rPr>
          <w:sz w:val="24"/>
          <w:szCs w:val="24"/>
        </w:rPr>
        <w:t>Einige Zweige frischer Thymian</w:t>
      </w:r>
    </w:p>
    <w:p w14:paraId="56923670" w14:textId="77777777" w:rsidR="00312DE1" w:rsidRPr="003D050A" w:rsidRDefault="00312DE1">
      <w:pPr>
        <w:rPr>
          <w:sz w:val="24"/>
          <w:szCs w:val="24"/>
        </w:rPr>
      </w:pPr>
      <w:r w:rsidRPr="003D050A">
        <w:rPr>
          <w:sz w:val="24"/>
          <w:szCs w:val="24"/>
        </w:rPr>
        <w:t>2 EL Olivenöl</w:t>
      </w:r>
    </w:p>
    <w:p w14:paraId="4D133CCA" w14:textId="77777777" w:rsidR="00312DE1" w:rsidRPr="003D050A" w:rsidRDefault="00312DE1">
      <w:pPr>
        <w:rPr>
          <w:sz w:val="24"/>
          <w:szCs w:val="24"/>
        </w:rPr>
      </w:pPr>
      <w:r w:rsidRPr="003D050A">
        <w:rPr>
          <w:sz w:val="24"/>
          <w:szCs w:val="24"/>
        </w:rPr>
        <w:t>4 EL Sherryessig</w:t>
      </w:r>
    </w:p>
    <w:p w14:paraId="15A536B1" w14:textId="77777777" w:rsidR="00312DE1" w:rsidRPr="003D050A" w:rsidRDefault="00312DE1">
      <w:pPr>
        <w:rPr>
          <w:sz w:val="24"/>
          <w:szCs w:val="24"/>
        </w:rPr>
      </w:pPr>
      <w:r w:rsidRPr="003D050A">
        <w:rPr>
          <w:sz w:val="24"/>
          <w:szCs w:val="24"/>
        </w:rPr>
        <w:t>100 ml halbtrockener Sherry</w:t>
      </w:r>
    </w:p>
    <w:p w14:paraId="4ABBA2AB" w14:textId="77777777" w:rsidR="00312DE1" w:rsidRPr="003D050A" w:rsidRDefault="00312DE1">
      <w:pPr>
        <w:rPr>
          <w:sz w:val="24"/>
          <w:szCs w:val="24"/>
        </w:rPr>
      </w:pPr>
      <w:r w:rsidRPr="003D050A">
        <w:rPr>
          <w:sz w:val="24"/>
          <w:szCs w:val="24"/>
        </w:rPr>
        <w:t>2 TL Honig</w:t>
      </w:r>
    </w:p>
    <w:p w14:paraId="5F293DE1" w14:textId="77777777" w:rsidR="00312DE1" w:rsidRPr="003D050A" w:rsidRDefault="00312DE1">
      <w:pPr>
        <w:rPr>
          <w:sz w:val="24"/>
          <w:szCs w:val="24"/>
        </w:rPr>
      </w:pPr>
      <w:r w:rsidRPr="003D050A">
        <w:rPr>
          <w:sz w:val="24"/>
          <w:szCs w:val="24"/>
        </w:rPr>
        <w:t>Salz</w:t>
      </w:r>
    </w:p>
    <w:p w14:paraId="54556834" w14:textId="77777777" w:rsidR="00312DE1" w:rsidRPr="003D050A" w:rsidRDefault="00312DE1">
      <w:pPr>
        <w:rPr>
          <w:sz w:val="24"/>
          <w:szCs w:val="24"/>
        </w:rPr>
      </w:pPr>
      <w:r w:rsidRPr="003D050A">
        <w:rPr>
          <w:sz w:val="24"/>
          <w:szCs w:val="24"/>
        </w:rPr>
        <w:t>Rosenscharfes Paprikapulver</w:t>
      </w:r>
    </w:p>
    <w:p w14:paraId="5F35EF56" w14:textId="77777777" w:rsidR="00312DE1" w:rsidRPr="003D050A" w:rsidRDefault="00312DE1">
      <w:pPr>
        <w:rPr>
          <w:sz w:val="24"/>
          <w:szCs w:val="24"/>
        </w:rPr>
      </w:pPr>
    </w:p>
    <w:p w14:paraId="6612A58D" w14:textId="77777777" w:rsidR="00312DE1" w:rsidRPr="003D050A" w:rsidRDefault="00312DE1">
      <w:pPr>
        <w:rPr>
          <w:sz w:val="24"/>
          <w:szCs w:val="24"/>
        </w:rPr>
      </w:pPr>
      <w:r w:rsidRPr="003D050A">
        <w:rPr>
          <w:sz w:val="24"/>
          <w:szCs w:val="24"/>
        </w:rPr>
        <w:t>Zubereitungszeit:</w:t>
      </w:r>
      <w:r w:rsidRPr="003D050A">
        <w:rPr>
          <w:sz w:val="24"/>
          <w:szCs w:val="24"/>
        </w:rPr>
        <w:tab/>
        <w:t>20 Minuten plus 4 Stunden Marinierzeit</w:t>
      </w:r>
    </w:p>
    <w:p w14:paraId="3D2A91B5" w14:textId="0DF66094" w:rsidR="00312DE1" w:rsidRPr="003D050A" w:rsidRDefault="00312DE1" w:rsidP="00B40E8C">
      <w:pPr>
        <w:pStyle w:val="ListParagraph"/>
        <w:numPr>
          <w:ilvl w:val="0"/>
          <w:numId w:val="1883"/>
        </w:numPr>
        <w:spacing w:after="120"/>
        <w:ind w:left="714" w:hanging="357"/>
        <w:contextualSpacing w:val="0"/>
        <w:jc w:val="both"/>
        <w:rPr>
          <w:sz w:val="24"/>
          <w:szCs w:val="24"/>
        </w:rPr>
      </w:pPr>
      <w:r w:rsidRPr="003D050A">
        <w:rPr>
          <w:sz w:val="24"/>
          <w:szCs w:val="24"/>
        </w:rPr>
        <w:t>Die Schalotten schälen, größere ein</w:t>
      </w:r>
      <w:r w:rsidR="0091400F" w:rsidRPr="003D050A">
        <w:rPr>
          <w:sz w:val="24"/>
          <w:szCs w:val="24"/>
        </w:rPr>
        <w:t>ma</w:t>
      </w:r>
      <w:r w:rsidRPr="003D050A">
        <w:rPr>
          <w:sz w:val="24"/>
          <w:szCs w:val="24"/>
        </w:rPr>
        <w:t>l durchschneiden. Thymian waschen und trocken schütteln, die Blättchen abstreifen.</w:t>
      </w:r>
    </w:p>
    <w:p w14:paraId="58654D5C" w14:textId="0DBF218D" w:rsidR="00312DE1" w:rsidRPr="003D050A" w:rsidRDefault="00312DE1" w:rsidP="00B40E8C">
      <w:pPr>
        <w:pStyle w:val="ListParagraph"/>
        <w:numPr>
          <w:ilvl w:val="0"/>
          <w:numId w:val="1883"/>
        </w:numPr>
        <w:spacing w:after="120"/>
        <w:ind w:left="714" w:hanging="357"/>
        <w:contextualSpacing w:val="0"/>
        <w:jc w:val="both"/>
        <w:rPr>
          <w:sz w:val="24"/>
          <w:szCs w:val="24"/>
        </w:rPr>
      </w:pPr>
      <w:r w:rsidRPr="003D050A">
        <w:rPr>
          <w:sz w:val="24"/>
          <w:szCs w:val="24"/>
        </w:rPr>
        <w:t>Das Öl in einem Topf erhitzen. Die Zwiebeln mit dem Thymian darin braun anbraten. Mit dem Essig und dem Sherry ablöschen, mit dem Honig, Salz und Paprika abschmecken und zugedeckt etwa 10 Minuten garen.</w:t>
      </w:r>
    </w:p>
    <w:p w14:paraId="1CFD1A6C" w14:textId="77777777" w:rsidR="00BA4FEE" w:rsidRPr="003D050A" w:rsidRDefault="00312DE1" w:rsidP="00B40E8C">
      <w:pPr>
        <w:pStyle w:val="ListParagraph"/>
        <w:numPr>
          <w:ilvl w:val="0"/>
          <w:numId w:val="1883"/>
        </w:numPr>
        <w:spacing w:after="120"/>
        <w:ind w:left="714" w:hanging="357"/>
        <w:contextualSpacing w:val="0"/>
        <w:jc w:val="both"/>
        <w:rPr>
          <w:sz w:val="24"/>
          <w:szCs w:val="24"/>
        </w:rPr>
      </w:pPr>
      <w:r w:rsidRPr="003D050A">
        <w:rPr>
          <w:sz w:val="24"/>
          <w:szCs w:val="24"/>
        </w:rPr>
        <w:t>Die Zwiebeln im Sud abkühlen lassen und mindestens 4 Stunden marinieren.</w:t>
      </w:r>
    </w:p>
    <w:p w14:paraId="453FC338" w14:textId="77777777" w:rsidR="00BA4FEE" w:rsidRPr="003D050A" w:rsidRDefault="00BA4FEE">
      <w:pPr>
        <w:rPr>
          <w:sz w:val="24"/>
          <w:szCs w:val="24"/>
        </w:rPr>
      </w:pPr>
      <w:r w:rsidRPr="003D050A">
        <w:rPr>
          <w:sz w:val="24"/>
          <w:szCs w:val="24"/>
        </w:rPr>
        <w:br w:type="page"/>
      </w:r>
    </w:p>
    <w:p w14:paraId="3B5432E1" w14:textId="02D879A5" w:rsidR="00BA4FEE" w:rsidRDefault="00BA4FEE" w:rsidP="00BA4FEE">
      <w:pPr>
        <w:pStyle w:val="Heading2"/>
        <w:spacing w:after="240"/>
      </w:pPr>
      <w:r>
        <w:lastRenderedPageBreak/>
        <w:t>Knoblauchpilze</w:t>
      </w:r>
      <w:r w:rsidR="00146463">
        <w:rPr>
          <w:rStyle w:val="FootnoteReference"/>
        </w:rPr>
        <w:footnoteReference w:id="688"/>
      </w:r>
    </w:p>
    <w:p w14:paraId="0D2F296D" w14:textId="3FCB9C42" w:rsidR="00BA4FEE" w:rsidRPr="003D050A" w:rsidRDefault="00BA4FEE" w:rsidP="00BA4FEE">
      <w:pPr>
        <w:spacing w:after="120"/>
        <w:jc w:val="both"/>
        <w:rPr>
          <w:sz w:val="24"/>
          <w:szCs w:val="24"/>
        </w:rPr>
      </w:pPr>
      <w:r w:rsidRPr="003D050A">
        <w:rPr>
          <w:sz w:val="24"/>
          <w:szCs w:val="24"/>
          <w:u w:val="single"/>
        </w:rPr>
        <w:t>Zutaten</w:t>
      </w:r>
      <w:r w:rsidRPr="003D050A">
        <w:rPr>
          <w:sz w:val="24"/>
          <w:szCs w:val="24"/>
        </w:rPr>
        <w:t xml:space="preserve"> </w:t>
      </w:r>
      <w:r w:rsidR="00AA4F93" w:rsidRPr="003D050A">
        <w:rPr>
          <w:sz w:val="24"/>
          <w:szCs w:val="24"/>
        </w:rPr>
        <w:t>(</w:t>
      </w:r>
      <w:r w:rsidRPr="003D050A">
        <w:rPr>
          <w:sz w:val="24"/>
          <w:szCs w:val="24"/>
        </w:rPr>
        <w:t>für 4 Portionen</w:t>
      </w:r>
      <w:r w:rsidR="00AA4F93" w:rsidRPr="003D050A">
        <w:rPr>
          <w:sz w:val="24"/>
          <w:szCs w:val="24"/>
        </w:rPr>
        <w:t>):</w:t>
      </w:r>
    </w:p>
    <w:p w14:paraId="20745328" w14:textId="77777777" w:rsidR="00BA4FEE" w:rsidRPr="003D050A" w:rsidRDefault="00BA4FEE" w:rsidP="00BA4FEE">
      <w:pPr>
        <w:spacing w:after="120"/>
        <w:jc w:val="both"/>
        <w:rPr>
          <w:sz w:val="24"/>
          <w:szCs w:val="24"/>
        </w:rPr>
      </w:pPr>
      <w:r w:rsidRPr="003D050A">
        <w:rPr>
          <w:sz w:val="24"/>
          <w:szCs w:val="24"/>
        </w:rPr>
        <w:t>500 g Austernpilze</w:t>
      </w:r>
    </w:p>
    <w:p w14:paraId="0179F8AF" w14:textId="77777777" w:rsidR="00BA4FEE" w:rsidRPr="003D050A" w:rsidRDefault="00BA4FEE" w:rsidP="00BA4FEE">
      <w:pPr>
        <w:spacing w:after="120"/>
        <w:jc w:val="both"/>
        <w:rPr>
          <w:sz w:val="24"/>
          <w:szCs w:val="24"/>
        </w:rPr>
      </w:pPr>
      <w:r w:rsidRPr="003D050A">
        <w:rPr>
          <w:sz w:val="24"/>
          <w:szCs w:val="24"/>
        </w:rPr>
        <w:t>1 Bund Petersilie</w:t>
      </w:r>
    </w:p>
    <w:p w14:paraId="6C7C03E2" w14:textId="77777777" w:rsidR="00BA4FEE" w:rsidRPr="003D050A" w:rsidRDefault="00BA4FEE" w:rsidP="00BA4FEE">
      <w:pPr>
        <w:spacing w:after="120"/>
        <w:jc w:val="both"/>
        <w:rPr>
          <w:sz w:val="24"/>
          <w:szCs w:val="24"/>
        </w:rPr>
      </w:pPr>
      <w:r w:rsidRPr="003D050A">
        <w:rPr>
          <w:sz w:val="24"/>
          <w:szCs w:val="24"/>
        </w:rPr>
        <w:t>6 Knoblauchzehen</w:t>
      </w:r>
    </w:p>
    <w:p w14:paraId="515624EF" w14:textId="77777777" w:rsidR="00BA4FEE" w:rsidRPr="003D050A" w:rsidRDefault="00BA4FEE" w:rsidP="00BA4FEE">
      <w:pPr>
        <w:spacing w:after="120"/>
        <w:jc w:val="both"/>
        <w:rPr>
          <w:sz w:val="24"/>
          <w:szCs w:val="24"/>
        </w:rPr>
      </w:pPr>
      <w:r w:rsidRPr="003D050A">
        <w:rPr>
          <w:sz w:val="24"/>
          <w:szCs w:val="24"/>
        </w:rPr>
        <w:t>4 EL Olivenöl</w:t>
      </w:r>
    </w:p>
    <w:p w14:paraId="09F9DF78" w14:textId="353594DD" w:rsidR="00BA4FEE" w:rsidRPr="003D050A" w:rsidRDefault="00BA4FEE" w:rsidP="00BA4FEE">
      <w:pPr>
        <w:spacing w:after="120"/>
        <w:jc w:val="both"/>
        <w:rPr>
          <w:sz w:val="24"/>
          <w:szCs w:val="24"/>
        </w:rPr>
      </w:pPr>
      <w:r w:rsidRPr="003D050A">
        <w:rPr>
          <w:sz w:val="24"/>
          <w:szCs w:val="24"/>
        </w:rPr>
        <w:t>Salz, Pfeffer</w:t>
      </w:r>
    </w:p>
    <w:p w14:paraId="69D737F8" w14:textId="77777777" w:rsidR="00BA4FEE" w:rsidRPr="003D050A" w:rsidRDefault="00BA4FEE" w:rsidP="00BA4FEE">
      <w:pPr>
        <w:spacing w:after="120"/>
        <w:jc w:val="both"/>
        <w:rPr>
          <w:sz w:val="24"/>
          <w:szCs w:val="24"/>
        </w:rPr>
      </w:pPr>
      <w:r w:rsidRPr="003D050A">
        <w:rPr>
          <w:sz w:val="24"/>
          <w:szCs w:val="24"/>
        </w:rPr>
        <w:t>1 EL grüne entsteinte Oliven</w:t>
      </w:r>
    </w:p>
    <w:p w14:paraId="50585486" w14:textId="77777777" w:rsidR="00BA4FEE" w:rsidRPr="003D050A" w:rsidRDefault="00BA4FEE" w:rsidP="00BA4FEE">
      <w:pPr>
        <w:spacing w:after="120"/>
        <w:jc w:val="both"/>
        <w:rPr>
          <w:sz w:val="24"/>
          <w:szCs w:val="24"/>
        </w:rPr>
      </w:pPr>
      <w:r w:rsidRPr="003D050A">
        <w:rPr>
          <w:sz w:val="24"/>
          <w:szCs w:val="24"/>
        </w:rPr>
        <w:t>2 EL Balsamico bianco</w:t>
      </w:r>
    </w:p>
    <w:p w14:paraId="236F9924" w14:textId="77777777" w:rsidR="00BA4FEE" w:rsidRPr="003D050A" w:rsidRDefault="00BA4FEE" w:rsidP="00BA4FEE">
      <w:pPr>
        <w:spacing w:after="120"/>
        <w:jc w:val="both"/>
        <w:rPr>
          <w:sz w:val="24"/>
          <w:szCs w:val="24"/>
        </w:rPr>
      </w:pPr>
      <w:r w:rsidRPr="003D050A">
        <w:rPr>
          <w:sz w:val="24"/>
          <w:szCs w:val="24"/>
        </w:rPr>
        <w:t>2 Tomaten</w:t>
      </w:r>
    </w:p>
    <w:p w14:paraId="7F4321F6" w14:textId="77777777" w:rsidR="00BA4FEE" w:rsidRPr="003D050A" w:rsidRDefault="00BA4FEE" w:rsidP="00BA4FEE">
      <w:pPr>
        <w:spacing w:after="120"/>
        <w:jc w:val="both"/>
        <w:rPr>
          <w:sz w:val="24"/>
          <w:szCs w:val="24"/>
        </w:rPr>
      </w:pPr>
    </w:p>
    <w:p w14:paraId="6561A415" w14:textId="77777777" w:rsidR="00BA4FEE" w:rsidRPr="003D050A" w:rsidRDefault="00BA4FEE" w:rsidP="00BA4FEE">
      <w:pPr>
        <w:spacing w:after="120"/>
        <w:jc w:val="both"/>
        <w:rPr>
          <w:sz w:val="24"/>
          <w:szCs w:val="24"/>
        </w:rPr>
      </w:pPr>
      <w:r w:rsidRPr="003D050A">
        <w:rPr>
          <w:sz w:val="24"/>
          <w:szCs w:val="24"/>
        </w:rPr>
        <w:t>Zubereitung:</w:t>
      </w:r>
      <w:r w:rsidRPr="003D050A">
        <w:rPr>
          <w:sz w:val="24"/>
          <w:szCs w:val="24"/>
        </w:rPr>
        <w:tab/>
        <w:t>30 Minuten plus 4 Stunden Marinierzeit</w:t>
      </w:r>
    </w:p>
    <w:p w14:paraId="0BC8EF8F" w14:textId="0351FAE1" w:rsidR="00BA4FEE" w:rsidRPr="003D050A" w:rsidRDefault="00BA4FEE" w:rsidP="00B40E8C">
      <w:pPr>
        <w:pStyle w:val="ListParagraph"/>
        <w:numPr>
          <w:ilvl w:val="0"/>
          <w:numId w:val="1884"/>
        </w:numPr>
        <w:spacing w:after="120"/>
        <w:ind w:left="714" w:hanging="357"/>
        <w:contextualSpacing w:val="0"/>
        <w:jc w:val="both"/>
        <w:rPr>
          <w:sz w:val="24"/>
          <w:szCs w:val="24"/>
        </w:rPr>
      </w:pPr>
      <w:r w:rsidRPr="003D050A">
        <w:rPr>
          <w:sz w:val="24"/>
          <w:szCs w:val="24"/>
        </w:rPr>
        <w:t xml:space="preserve">Den Backofen auf 250 </w:t>
      </w:r>
      <w:r w:rsidR="00AA4F93" w:rsidRPr="003D050A">
        <w:rPr>
          <w:sz w:val="24"/>
          <w:szCs w:val="24"/>
        </w:rPr>
        <w:t>G</w:t>
      </w:r>
      <w:r w:rsidRPr="003D050A">
        <w:rPr>
          <w:sz w:val="24"/>
          <w:szCs w:val="24"/>
        </w:rPr>
        <w:t>rad (Umluft 220 Grad) erhitzen. Die Austernpile mit Zewa abreiben, Stiele entfernen. Petersilie fein hacken, Knoblauch schälen und in Stifte schneiden.</w:t>
      </w:r>
    </w:p>
    <w:p w14:paraId="484F18B9" w14:textId="15A9357F" w:rsidR="00BA4FEE" w:rsidRPr="003D050A" w:rsidRDefault="00BA4FEE" w:rsidP="00B40E8C">
      <w:pPr>
        <w:pStyle w:val="ListParagraph"/>
        <w:numPr>
          <w:ilvl w:val="0"/>
          <w:numId w:val="1884"/>
        </w:numPr>
        <w:spacing w:after="120"/>
        <w:ind w:left="714" w:hanging="357"/>
        <w:contextualSpacing w:val="0"/>
        <w:jc w:val="both"/>
        <w:rPr>
          <w:sz w:val="24"/>
          <w:szCs w:val="24"/>
        </w:rPr>
      </w:pPr>
      <w:r w:rsidRPr="003D050A">
        <w:rPr>
          <w:sz w:val="24"/>
          <w:szCs w:val="24"/>
        </w:rPr>
        <w:t>Pilze mit Petersilie, Knoblauch und Öl mischen, salzen und pfeffern und in eine feuerfeste Form oder auf das Backblech legen. Im heißen Ofen (Mitte) etwa 10 Minuten braten oder</w:t>
      </w:r>
      <w:r w:rsidR="00AA4F93" w:rsidRPr="003D050A">
        <w:rPr>
          <w:sz w:val="24"/>
          <w:szCs w:val="24"/>
        </w:rPr>
        <w:t xml:space="preserve"> </w:t>
      </w:r>
      <w:r w:rsidRPr="003D050A">
        <w:rPr>
          <w:sz w:val="24"/>
          <w:szCs w:val="24"/>
        </w:rPr>
        <w:t>grillen. Ein</w:t>
      </w:r>
      <w:r w:rsidR="003D050A">
        <w:rPr>
          <w:sz w:val="24"/>
          <w:szCs w:val="24"/>
        </w:rPr>
        <w:t>m</w:t>
      </w:r>
      <w:r w:rsidRPr="003D050A">
        <w:rPr>
          <w:sz w:val="24"/>
          <w:szCs w:val="24"/>
        </w:rPr>
        <w:t>al wenden.</w:t>
      </w:r>
    </w:p>
    <w:p w14:paraId="16B06507" w14:textId="77777777" w:rsidR="00473CCD" w:rsidRPr="003D050A" w:rsidRDefault="00BA4FEE" w:rsidP="00B40E8C">
      <w:pPr>
        <w:pStyle w:val="ListParagraph"/>
        <w:numPr>
          <w:ilvl w:val="0"/>
          <w:numId w:val="1884"/>
        </w:numPr>
        <w:spacing w:after="120"/>
        <w:ind w:left="714" w:hanging="357"/>
        <w:contextualSpacing w:val="0"/>
        <w:jc w:val="both"/>
        <w:rPr>
          <w:sz w:val="24"/>
          <w:szCs w:val="24"/>
        </w:rPr>
      </w:pPr>
      <w:r w:rsidRPr="003D050A">
        <w:rPr>
          <w:sz w:val="24"/>
          <w:szCs w:val="24"/>
        </w:rPr>
        <w:t>Die Pilze aus</w:t>
      </w:r>
      <w:r w:rsidR="00AA4F93" w:rsidRPr="003D050A">
        <w:rPr>
          <w:sz w:val="24"/>
          <w:szCs w:val="24"/>
        </w:rPr>
        <w:t xml:space="preserve"> </w:t>
      </w:r>
      <w:r w:rsidRPr="003D050A">
        <w:rPr>
          <w:sz w:val="24"/>
          <w:szCs w:val="24"/>
        </w:rPr>
        <w:t xml:space="preserve">der Form nehmen. Die Oliven grob hacken und mit dem </w:t>
      </w:r>
      <w:r w:rsidR="00AA4F93" w:rsidRPr="003D050A">
        <w:rPr>
          <w:sz w:val="24"/>
          <w:szCs w:val="24"/>
        </w:rPr>
        <w:t>E</w:t>
      </w:r>
      <w:r w:rsidRPr="003D050A">
        <w:rPr>
          <w:sz w:val="24"/>
          <w:szCs w:val="24"/>
        </w:rPr>
        <w:t>ssig und 2-3 EL Wasser in die Form schütten, den Bratsatz damit lösen. Diese Mischung über die Pilze gießen und mindestens 4 Stunden marinieren.</w:t>
      </w:r>
    </w:p>
    <w:p w14:paraId="63C14EC4" w14:textId="77777777" w:rsidR="00473CCD" w:rsidRPr="003D050A" w:rsidRDefault="00473CCD">
      <w:pPr>
        <w:rPr>
          <w:sz w:val="24"/>
          <w:szCs w:val="24"/>
        </w:rPr>
      </w:pPr>
      <w:r w:rsidRPr="003D050A">
        <w:rPr>
          <w:sz w:val="24"/>
          <w:szCs w:val="24"/>
        </w:rPr>
        <w:br w:type="page"/>
      </w:r>
    </w:p>
    <w:p w14:paraId="57699FC5" w14:textId="7E4D05B3" w:rsidR="00473CCD" w:rsidRDefault="00473CCD" w:rsidP="00473CCD">
      <w:pPr>
        <w:pStyle w:val="Heading2"/>
        <w:spacing w:after="240"/>
      </w:pPr>
      <w:r>
        <w:lastRenderedPageBreak/>
        <w:t>Marinierte Paprika</w:t>
      </w:r>
      <w:r w:rsidR="003E6939">
        <w:rPr>
          <w:rStyle w:val="FootnoteReference"/>
        </w:rPr>
        <w:footnoteReference w:id="689"/>
      </w:r>
    </w:p>
    <w:p w14:paraId="6F65E90E" w14:textId="7E089FBE" w:rsidR="00473CCD" w:rsidRPr="003D050A" w:rsidRDefault="00473CCD" w:rsidP="00473CCD">
      <w:pPr>
        <w:spacing w:after="120"/>
        <w:jc w:val="both"/>
        <w:rPr>
          <w:sz w:val="24"/>
          <w:szCs w:val="24"/>
        </w:rPr>
      </w:pPr>
      <w:r w:rsidRPr="003D050A">
        <w:rPr>
          <w:sz w:val="24"/>
          <w:szCs w:val="24"/>
          <w:u w:val="single"/>
        </w:rPr>
        <w:t>Zutaten</w:t>
      </w:r>
      <w:r w:rsidRPr="003D050A">
        <w:rPr>
          <w:sz w:val="24"/>
          <w:szCs w:val="24"/>
        </w:rPr>
        <w:t xml:space="preserve"> </w:t>
      </w:r>
      <w:r w:rsidR="00756DFD" w:rsidRPr="003D050A">
        <w:rPr>
          <w:sz w:val="24"/>
          <w:szCs w:val="24"/>
        </w:rPr>
        <w:t>(</w:t>
      </w:r>
      <w:r w:rsidRPr="003D050A">
        <w:rPr>
          <w:sz w:val="24"/>
          <w:szCs w:val="24"/>
        </w:rPr>
        <w:t>für 4 Portionen</w:t>
      </w:r>
      <w:r w:rsidR="00756DFD" w:rsidRPr="003D050A">
        <w:rPr>
          <w:sz w:val="24"/>
          <w:szCs w:val="24"/>
        </w:rPr>
        <w:t>):</w:t>
      </w:r>
    </w:p>
    <w:p w14:paraId="318FD470" w14:textId="77777777" w:rsidR="00473CCD" w:rsidRPr="003D050A" w:rsidRDefault="00473CCD" w:rsidP="00473CCD">
      <w:pPr>
        <w:spacing w:after="120"/>
        <w:jc w:val="both"/>
        <w:rPr>
          <w:sz w:val="24"/>
          <w:szCs w:val="24"/>
        </w:rPr>
      </w:pPr>
      <w:r w:rsidRPr="003D050A">
        <w:rPr>
          <w:sz w:val="24"/>
          <w:szCs w:val="24"/>
        </w:rPr>
        <w:t>4 rote Paprikaschoten (oder je zwei rote und gelbe)</w:t>
      </w:r>
    </w:p>
    <w:p w14:paraId="3AABC734" w14:textId="77777777" w:rsidR="00473CCD" w:rsidRPr="003D050A" w:rsidRDefault="00473CCD" w:rsidP="00473CCD">
      <w:pPr>
        <w:spacing w:after="120"/>
        <w:jc w:val="both"/>
        <w:rPr>
          <w:sz w:val="24"/>
          <w:szCs w:val="24"/>
        </w:rPr>
      </w:pPr>
      <w:r w:rsidRPr="003D050A">
        <w:rPr>
          <w:sz w:val="24"/>
          <w:szCs w:val="24"/>
        </w:rPr>
        <w:t>4 Knoblauchzehen</w:t>
      </w:r>
    </w:p>
    <w:p w14:paraId="7D9865B9" w14:textId="77777777" w:rsidR="00473CCD" w:rsidRPr="003D050A" w:rsidRDefault="00473CCD" w:rsidP="00473CCD">
      <w:pPr>
        <w:spacing w:after="120"/>
        <w:jc w:val="both"/>
        <w:rPr>
          <w:sz w:val="24"/>
          <w:szCs w:val="24"/>
        </w:rPr>
      </w:pPr>
      <w:r w:rsidRPr="003D050A">
        <w:rPr>
          <w:sz w:val="24"/>
          <w:szCs w:val="24"/>
        </w:rPr>
        <w:t>2 EL Weißweinessig (ersatzweise Zitronensaft)</w:t>
      </w:r>
    </w:p>
    <w:p w14:paraId="0F8EAB3B" w14:textId="77777777" w:rsidR="00473CCD" w:rsidRPr="003D050A" w:rsidRDefault="00473CCD" w:rsidP="00473CCD">
      <w:pPr>
        <w:spacing w:after="120"/>
        <w:jc w:val="both"/>
        <w:rPr>
          <w:sz w:val="24"/>
          <w:szCs w:val="24"/>
        </w:rPr>
      </w:pPr>
      <w:r w:rsidRPr="003D050A">
        <w:rPr>
          <w:sz w:val="24"/>
          <w:szCs w:val="24"/>
        </w:rPr>
        <w:t>4 EL Olivenöl</w:t>
      </w:r>
    </w:p>
    <w:p w14:paraId="0FE1781B" w14:textId="61A7E2E1" w:rsidR="00473CCD" w:rsidRPr="003D050A" w:rsidRDefault="00473CCD" w:rsidP="00473CCD">
      <w:pPr>
        <w:spacing w:after="120"/>
        <w:jc w:val="both"/>
        <w:rPr>
          <w:sz w:val="24"/>
          <w:szCs w:val="24"/>
        </w:rPr>
      </w:pPr>
      <w:r w:rsidRPr="003D050A">
        <w:rPr>
          <w:sz w:val="24"/>
          <w:szCs w:val="24"/>
        </w:rPr>
        <w:t>Salz, Pfeffer</w:t>
      </w:r>
    </w:p>
    <w:p w14:paraId="0EC78F3F" w14:textId="77777777" w:rsidR="00473CCD" w:rsidRPr="003D050A" w:rsidRDefault="00473CCD" w:rsidP="00473CCD">
      <w:pPr>
        <w:spacing w:after="120"/>
        <w:jc w:val="both"/>
        <w:rPr>
          <w:sz w:val="24"/>
          <w:szCs w:val="24"/>
        </w:rPr>
      </w:pPr>
      <w:r w:rsidRPr="003D050A">
        <w:rPr>
          <w:sz w:val="24"/>
          <w:szCs w:val="24"/>
        </w:rPr>
        <w:t>Petersilie oder Basilikum</w:t>
      </w:r>
    </w:p>
    <w:p w14:paraId="5B0264FE" w14:textId="77777777" w:rsidR="00473CCD" w:rsidRPr="003D050A" w:rsidRDefault="00473CCD" w:rsidP="00473CCD">
      <w:pPr>
        <w:spacing w:after="120"/>
        <w:jc w:val="both"/>
        <w:rPr>
          <w:sz w:val="24"/>
          <w:szCs w:val="24"/>
        </w:rPr>
      </w:pPr>
    </w:p>
    <w:p w14:paraId="58D8DF6C" w14:textId="77777777" w:rsidR="00473CCD" w:rsidRPr="003D050A" w:rsidRDefault="00473CCD" w:rsidP="00473CCD">
      <w:pPr>
        <w:spacing w:after="120"/>
        <w:jc w:val="both"/>
        <w:rPr>
          <w:sz w:val="24"/>
          <w:szCs w:val="24"/>
        </w:rPr>
      </w:pPr>
      <w:r w:rsidRPr="003D050A">
        <w:rPr>
          <w:sz w:val="24"/>
          <w:szCs w:val="24"/>
        </w:rPr>
        <w:t>Zubereitungszeit:</w:t>
      </w:r>
      <w:r w:rsidRPr="003D050A">
        <w:rPr>
          <w:sz w:val="24"/>
          <w:szCs w:val="24"/>
        </w:rPr>
        <w:tab/>
        <w:t>45 Minuten plus 4 Stunden Marinierzeit</w:t>
      </w:r>
    </w:p>
    <w:p w14:paraId="37B21F00" w14:textId="4551125C" w:rsidR="00473CCD" w:rsidRPr="003D050A" w:rsidRDefault="00473CCD" w:rsidP="00B40E8C">
      <w:pPr>
        <w:pStyle w:val="ListParagraph"/>
        <w:numPr>
          <w:ilvl w:val="0"/>
          <w:numId w:val="1885"/>
        </w:numPr>
        <w:spacing w:after="120"/>
        <w:ind w:left="714" w:hanging="357"/>
        <w:contextualSpacing w:val="0"/>
        <w:jc w:val="both"/>
        <w:rPr>
          <w:sz w:val="24"/>
          <w:szCs w:val="24"/>
        </w:rPr>
      </w:pPr>
      <w:r w:rsidRPr="003D050A">
        <w:rPr>
          <w:sz w:val="24"/>
          <w:szCs w:val="24"/>
        </w:rPr>
        <w:t>Den Backofen auf 250 Grad (</w:t>
      </w:r>
      <w:r w:rsidR="00756DFD" w:rsidRPr="003D050A">
        <w:rPr>
          <w:sz w:val="24"/>
          <w:szCs w:val="24"/>
        </w:rPr>
        <w:t>U</w:t>
      </w:r>
      <w:r w:rsidRPr="003D050A">
        <w:rPr>
          <w:sz w:val="24"/>
          <w:szCs w:val="24"/>
        </w:rPr>
        <w:t>mluft 2220 Grad) vorheizen. Die Paprikaschoten waschen, halbieren und putzen. Mit den Schnittstellen nach unten auf ein Backblech legen und im heißen Backofen (Mitte) etwa 15 Minuten garen, bis die Haut schwarze Blasen bekom</w:t>
      </w:r>
      <w:r w:rsidR="00756DFD" w:rsidRPr="003D050A">
        <w:rPr>
          <w:sz w:val="24"/>
          <w:szCs w:val="24"/>
        </w:rPr>
        <w:t>m</w:t>
      </w:r>
      <w:r w:rsidRPr="003D050A">
        <w:rPr>
          <w:sz w:val="24"/>
          <w:szCs w:val="24"/>
        </w:rPr>
        <w:t>t.</w:t>
      </w:r>
    </w:p>
    <w:p w14:paraId="6F3654A7" w14:textId="2E2582B9" w:rsidR="00473CCD" w:rsidRPr="003D050A" w:rsidRDefault="00473CCD" w:rsidP="00B40E8C">
      <w:pPr>
        <w:pStyle w:val="ListParagraph"/>
        <w:numPr>
          <w:ilvl w:val="0"/>
          <w:numId w:val="1885"/>
        </w:numPr>
        <w:spacing w:after="120"/>
        <w:ind w:left="714" w:hanging="357"/>
        <w:contextualSpacing w:val="0"/>
        <w:jc w:val="both"/>
        <w:rPr>
          <w:sz w:val="24"/>
          <w:szCs w:val="24"/>
        </w:rPr>
      </w:pPr>
      <w:r w:rsidRPr="003D050A">
        <w:rPr>
          <w:sz w:val="24"/>
          <w:szCs w:val="24"/>
        </w:rPr>
        <w:t xml:space="preserve">Aus dem </w:t>
      </w:r>
      <w:r w:rsidR="00756DFD" w:rsidRPr="003D050A">
        <w:rPr>
          <w:sz w:val="24"/>
          <w:szCs w:val="24"/>
        </w:rPr>
        <w:t>O</w:t>
      </w:r>
      <w:r w:rsidRPr="003D050A">
        <w:rPr>
          <w:sz w:val="24"/>
          <w:szCs w:val="24"/>
        </w:rPr>
        <w:t>fen nehmen</w:t>
      </w:r>
      <w:r w:rsidR="00756DFD" w:rsidRPr="003D050A">
        <w:rPr>
          <w:sz w:val="24"/>
          <w:szCs w:val="24"/>
        </w:rPr>
        <w:t xml:space="preserve"> </w:t>
      </w:r>
      <w:r w:rsidRPr="003D050A">
        <w:rPr>
          <w:sz w:val="24"/>
          <w:szCs w:val="24"/>
        </w:rPr>
        <w:t>u</w:t>
      </w:r>
      <w:r w:rsidR="00756DFD" w:rsidRPr="003D050A">
        <w:rPr>
          <w:sz w:val="24"/>
          <w:szCs w:val="24"/>
        </w:rPr>
        <w:t>nd</w:t>
      </w:r>
      <w:r w:rsidRPr="003D050A">
        <w:rPr>
          <w:sz w:val="24"/>
          <w:szCs w:val="24"/>
        </w:rPr>
        <w:t xml:space="preserve"> die Schoten mit einem feuchten </w:t>
      </w:r>
      <w:r w:rsidR="00756DFD" w:rsidRPr="003D050A">
        <w:rPr>
          <w:sz w:val="24"/>
          <w:szCs w:val="24"/>
        </w:rPr>
        <w:t>T</w:t>
      </w:r>
      <w:r w:rsidRPr="003D050A">
        <w:rPr>
          <w:sz w:val="24"/>
          <w:szCs w:val="24"/>
        </w:rPr>
        <w:t xml:space="preserve">uch bedecken, kurz stehen lassen. Den Knoblauch schälen </w:t>
      </w:r>
      <w:r w:rsidR="00756DFD" w:rsidRPr="003D050A">
        <w:rPr>
          <w:sz w:val="24"/>
          <w:szCs w:val="24"/>
        </w:rPr>
        <w:t>und</w:t>
      </w:r>
      <w:r w:rsidRPr="003D050A">
        <w:rPr>
          <w:sz w:val="24"/>
          <w:szCs w:val="24"/>
        </w:rPr>
        <w:t xml:space="preserve"> in feine Stifte schneiden.</w:t>
      </w:r>
    </w:p>
    <w:p w14:paraId="0A8B7A7C" w14:textId="62E4EE8C" w:rsidR="00FC0131" w:rsidRPr="003D050A" w:rsidRDefault="00473CCD" w:rsidP="00B40E8C">
      <w:pPr>
        <w:pStyle w:val="ListParagraph"/>
        <w:numPr>
          <w:ilvl w:val="0"/>
          <w:numId w:val="1885"/>
        </w:numPr>
        <w:spacing w:after="120"/>
        <w:ind w:left="714" w:hanging="357"/>
        <w:contextualSpacing w:val="0"/>
        <w:jc w:val="both"/>
        <w:rPr>
          <w:sz w:val="24"/>
          <w:szCs w:val="24"/>
        </w:rPr>
      </w:pPr>
      <w:r w:rsidRPr="003D050A">
        <w:rPr>
          <w:sz w:val="24"/>
          <w:szCs w:val="24"/>
        </w:rPr>
        <w:t>Die Haut von den Schoten abziehen, das Fruchtflei</w:t>
      </w:r>
      <w:r w:rsidR="00756DFD" w:rsidRPr="003D050A">
        <w:rPr>
          <w:sz w:val="24"/>
          <w:szCs w:val="24"/>
        </w:rPr>
        <w:t>sch</w:t>
      </w:r>
      <w:r w:rsidRPr="003D050A">
        <w:rPr>
          <w:sz w:val="24"/>
          <w:szCs w:val="24"/>
        </w:rPr>
        <w:t xml:space="preserve"> in Streifen von etwa 2 cm Breite schneiden. Knoblauch mit </w:t>
      </w:r>
      <w:r w:rsidR="00756DFD" w:rsidRPr="003D050A">
        <w:rPr>
          <w:sz w:val="24"/>
          <w:szCs w:val="24"/>
        </w:rPr>
        <w:t>E</w:t>
      </w:r>
      <w:r w:rsidRPr="003D050A">
        <w:rPr>
          <w:sz w:val="24"/>
          <w:szCs w:val="24"/>
        </w:rPr>
        <w:t>ssig und Öl mischen. Falls sich auf dem Backblech Saft gebildet hat, diesen hinzufügen. Marinade mit Salz und Pfef</w:t>
      </w:r>
      <w:r w:rsidR="00756DFD" w:rsidRPr="003D050A">
        <w:rPr>
          <w:sz w:val="24"/>
          <w:szCs w:val="24"/>
        </w:rPr>
        <w:t>f</w:t>
      </w:r>
      <w:r w:rsidRPr="003D050A">
        <w:rPr>
          <w:sz w:val="24"/>
          <w:szCs w:val="24"/>
        </w:rPr>
        <w:t>er abschmecken du mit den Paprikaschoten mischen. Bei Zimm</w:t>
      </w:r>
      <w:r w:rsidR="00756DFD" w:rsidRPr="003D050A">
        <w:rPr>
          <w:sz w:val="24"/>
          <w:szCs w:val="24"/>
        </w:rPr>
        <w:t>e</w:t>
      </w:r>
      <w:r w:rsidRPr="003D050A">
        <w:rPr>
          <w:sz w:val="24"/>
          <w:szCs w:val="24"/>
        </w:rPr>
        <w:t>rtemperatur mindestens 4 Stunden marinieren. Bach Belieben mit gehackter Petersi</w:t>
      </w:r>
      <w:r w:rsidR="00756DFD" w:rsidRPr="003D050A">
        <w:rPr>
          <w:sz w:val="24"/>
          <w:szCs w:val="24"/>
        </w:rPr>
        <w:t>li</w:t>
      </w:r>
      <w:r w:rsidRPr="003D050A">
        <w:rPr>
          <w:sz w:val="24"/>
          <w:szCs w:val="24"/>
        </w:rPr>
        <w:t>e oder Basilikum bestreuen.</w:t>
      </w:r>
      <w:r w:rsidR="00FC0131" w:rsidRPr="003D050A">
        <w:rPr>
          <w:sz w:val="24"/>
          <w:szCs w:val="24"/>
        </w:rPr>
        <w:br w:type="page"/>
      </w:r>
    </w:p>
    <w:p w14:paraId="74352838" w14:textId="77777777" w:rsidR="00870A48" w:rsidRDefault="00870A48" w:rsidP="00870A48">
      <w:pPr>
        <w:pStyle w:val="Heading2"/>
        <w:spacing w:after="240"/>
      </w:pPr>
      <w:r>
        <w:lastRenderedPageBreak/>
        <w:t>Essigpilze und Essiggemüse</w:t>
      </w:r>
      <w:r>
        <w:rPr>
          <w:rStyle w:val="FootnoteReference"/>
        </w:rPr>
        <w:footnoteReference w:id="690"/>
      </w:r>
    </w:p>
    <w:p w14:paraId="3654D565" w14:textId="77777777" w:rsidR="00870A48" w:rsidRDefault="00870A48" w:rsidP="00870A48">
      <w:pPr>
        <w:rPr>
          <w:sz w:val="24"/>
          <w:szCs w:val="24"/>
        </w:rPr>
      </w:pPr>
      <w:r w:rsidRPr="00CF0C7A">
        <w:rPr>
          <w:sz w:val="24"/>
          <w:szCs w:val="24"/>
          <w:u w:val="single"/>
        </w:rPr>
        <w:t>Zutaten</w:t>
      </w:r>
      <w:r>
        <w:rPr>
          <w:sz w:val="24"/>
          <w:szCs w:val="24"/>
        </w:rPr>
        <w:t xml:space="preserve"> (für 4 – 5 Gläser à 200 ml)</w:t>
      </w:r>
    </w:p>
    <w:p w14:paraId="6F8B50A4" w14:textId="77777777" w:rsidR="00870A48" w:rsidRDefault="00870A48" w:rsidP="00870A48">
      <w:pPr>
        <w:rPr>
          <w:sz w:val="24"/>
          <w:szCs w:val="24"/>
        </w:rPr>
      </w:pPr>
      <w:r>
        <w:rPr>
          <w:sz w:val="24"/>
          <w:szCs w:val="24"/>
        </w:rPr>
        <w:t>100 g Pilze</w:t>
      </w:r>
    </w:p>
    <w:p w14:paraId="4EA19252" w14:textId="77777777" w:rsidR="00870A48" w:rsidRDefault="00870A48" w:rsidP="00870A48">
      <w:pPr>
        <w:rPr>
          <w:sz w:val="24"/>
          <w:szCs w:val="24"/>
        </w:rPr>
      </w:pPr>
      <w:r>
        <w:rPr>
          <w:sz w:val="24"/>
          <w:szCs w:val="24"/>
        </w:rPr>
        <w:t>900 g Gemüse (Karotten, Knollensellerie, Stangensellerie, Blumenkohl, Mais, Paprika, gelb oder rot)</w:t>
      </w:r>
    </w:p>
    <w:p w14:paraId="27773F9D" w14:textId="77777777" w:rsidR="00870A48" w:rsidRDefault="00870A48" w:rsidP="00870A48">
      <w:pPr>
        <w:rPr>
          <w:sz w:val="24"/>
          <w:szCs w:val="24"/>
        </w:rPr>
      </w:pPr>
    </w:p>
    <w:p w14:paraId="24D02C20" w14:textId="77777777" w:rsidR="00870A48" w:rsidRPr="00CF0C7A" w:rsidRDefault="00870A48" w:rsidP="00870A48">
      <w:pPr>
        <w:rPr>
          <w:i/>
          <w:iCs/>
          <w:sz w:val="24"/>
          <w:szCs w:val="24"/>
        </w:rPr>
      </w:pPr>
      <w:r w:rsidRPr="00CF0C7A">
        <w:rPr>
          <w:i/>
          <w:iCs/>
          <w:sz w:val="24"/>
          <w:szCs w:val="24"/>
        </w:rPr>
        <w:t>Für den Sud</w:t>
      </w:r>
    </w:p>
    <w:p w14:paraId="6139830B" w14:textId="77777777" w:rsidR="00870A48" w:rsidRDefault="00870A48" w:rsidP="00870A48">
      <w:pPr>
        <w:rPr>
          <w:sz w:val="24"/>
          <w:szCs w:val="24"/>
        </w:rPr>
      </w:pPr>
      <w:r>
        <w:rPr>
          <w:sz w:val="24"/>
          <w:szCs w:val="24"/>
        </w:rPr>
        <w:t>500 ml Essig</w:t>
      </w:r>
    </w:p>
    <w:p w14:paraId="76651868" w14:textId="77777777" w:rsidR="00870A48" w:rsidRDefault="00870A48" w:rsidP="00870A48">
      <w:pPr>
        <w:rPr>
          <w:sz w:val="24"/>
          <w:szCs w:val="24"/>
        </w:rPr>
      </w:pPr>
      <w:r>
        <w:rPr>
          <w:sz w:val="24"/>
          <w:szCs w:val="24"/>
        </w:rPr>
        <w:t>500 ml Wasser</w:t>
      </w:r>
    </w:p>
    <w:p w14:paraId="1F663EB3" w14:textId="77777777" w:rsidR="00870A48" w:rsidRDefault="00870A48" w:rsidP="00870A48">
      <w:pPr>
        <w:rPr>
          <w:sz w:val="24"/>
          <w:szCs w:val="24"/>
        </w:rPr>
      </w:pPr>
      <w:r>
        <w:rPr>
          <w:sz w:val="24"/>
          <w:szCs w:val="24"/>
        </w:rPr>
        <w:t>100 g Zucker</w:t>
      </w:r>
    </w:p>
    <w:p w14:paraId="308028AD" w14:textId="77777777" w:rsidR="00870A48" w:rsidRDefault="00870A48" w:rsidP="00870A48">
      <w:pPr>
        <w:rPr>
          <w:sz w:val="24"/>
          <w:szCs w:val="24"/>
        </w:rPr>
      </w:pPr>
      <w:r>
        <w:rPr>
          <w:sz w:val="24"/>
          <w:szCs w:val="24"/>
        </w:rPr>
        <w:t>5 g Salz</w:t>
      </w:r>
    </w:p>
    <w:p w14:paraId="3FA551E9" w14:textId="77777777" w:rsidR="00870A48" w:rsidRDefault="00870A48" w:rsidP="00870A48">
      <w:pPr>
        <w:rPr>
          <w:sz w:val="24"/>
          <w:szCs w:val="24"/>
        </w:rPr>
      </w:pPr>
      <w:r>
        <w:rPr>
          <w:sz w:val="24"/>
          <w:szCs w:val="24"/>
        </w:rPr>
        <w:t>1 Blatt Lorbeer</w:t>
      </w:r>
    </w:p>
    <w:p w14:paraId="4444220C" w14:textId="77777777" w:rsidR="00870A48" w:rsidRDefault="00870A48" w:rsidP="00870A48">
      <w:pPr>
        <w:rPr>
          <w:sz w:val="24"/>
          <w:szCs w:val="24"/>
        </w:rPr>
      </w:pPr>
      <w:r>
        <w:rPr>
          <w:sz w:val="24"/>
          <w:szCs w:val="24"/>
        </w:rPr>
        <w:t>3 getrocknete Wacholderbeeren</w:t>
      </w:r>
    </w:p>
    <w:p w14:paraId="04DB0E5D" w14:textId="77777777" w:rsidR="00870A48" w:rsidRDefault="00870A48" w:rsidP="00870A48">
      <w:pPr>
        <w:rPr>
          <w:sz w:val="24"/>
          <w:szCs w:val="24"/>
        </w:rPr>
      </w:pPr>
      <w:r>
        <w:rPr>
          <w:sz w:val="24"/>
          <w:szCs w:val="24"/>
        </w:rPr>
        <w:t>½ TL Senfkörner</w:t>
      </w:r>
    </w:p>
    <w:p w14:paraId="62C2BDC1" w14:textId="77777777" w:rsidR="00870A48" w:rsidRDefault="00870A48" w:rsidP="00870A48">
      <w:pPr>
        <w:rPr>
          <w:sz w:val="24"/>
          <w:szCs w:val="24"/>
        </w:rPr>
      </w:pPr>
      <w:r>
        <w:rPr>
          <w:sz w:val="24"/>
          <w:szCs w:val="24"/>
        </w:rPr>
        <w:t>3 Scheiben Meerrettich</w:t>
      </w:r>
    </w:p>
    <w:p w14:paraId="63F68940" w14:textId="77777777" w:rsidR="00870A48" w:rsidRDefault="00870A48" w:rsidP="00870A48">
      <w:pPr>
        <w:rPr>
          <w:sz w:val="24"/>
          <w:szCs w:val="24"/>
        </w:rPr>
      </w:pPr>
      <w:r>
        <w:rPr>
          <w:sz w:val="24"/>
          <w:szCs w:val="24"/>
        </w:rPr>
        <w:t>1 Schale Kresse</w:t>
      </w:r>
    </w:p>
    <w:p w14:paraId="03FC4AEC" w14:textId="77777777" w:rsidR="00870A48" w:rsidRDefault="00870A48" w:rsidP="00870A48">
      <w:pPr>
        <w:rPr>
          <w:sz w:val="24"/>
          <w:szCs w:val="24"/>
        </w:rPr>
      </w:pPr>
      <w:r>
        <w:rPr>
          <w:sz w:val="24"/>
          <w:szCs w:val="24"/>
        </w:rPr>
        <w:t>1 Stängel Dill</w:t>
      </w:r>
    </w:p>
    <w:p w14:paraId="00D2FE14" w14:textId="77777777" w:rsidR="00870A48" w:rsidRDefault="00870A48" w:rsidP="00870A48">
      <w:pPr>
        <w:rPr>
          <w:sz w:val="24"/>
          <w:szCs w:val="24"/>
        </w:rPr>
      </w:pPr>
      <w:r>
        <w:rPr>
          <w:sz w:val="24"/>
          <w:szCs w:val="24"/>
        </w:rPr>
        <w:t>10 Pfefferkörner</w:t>
      </w:r>
    </w:p>
    <w:p w14:paraId="3969FD8A" w14:textId="77777777" w:rsidR="00870A48" w:rsidRDefault="00870A48" w:rsidP="00870A48">
      <w:pPr>
        <w:rPr>
          <w:sz w:val="24"/>
          <w:szCs w:val="24"/>
        </w:rPr>
      </w:pPr>
      <w:r>
        <w:rPr>
          <w:sz w:val="24"/>
          <w:szCs w:val="24"/>
        </w:rPr>
        <w:t>50 ml Olivenöl</w:t>
      </w:r>
    </w:p>
    <w:p w14:paraId="32305A6C" w14:textId="77777777" w:rsidR="00870A48" w:rsidRDefault="00870A48" w:rsidP="00870A48">
      <w:pPr>
        <w:rPr>
          <w:sz w:val="24"/>
          <w:szCs w:val="24"/>
        </w:rPr>
      </w:pPr>
      <w:r>
        <w:rPr>
          <w:sz w:val="24"/>
          <w:szCs w:val="24"/>
        </w:rPr>
        <w:t>5 Zweige Thymian</w:t>
      </w:r>
    </w:p>
    <w:p w14:paraId="0409A486" w14:textId="77777777" w:rsidR="00870A48" w:rsidRDefault="00870A48" w:rsidP="00870A48">
      <w:pPr>
        <w:rPr>
          <w:sz w:val="24"/>
          <w:szCs w:val="24"/>
        </w:rPr>
      </w:pPr>
    </w:p>
    <w:p w14:paraId="00F96081" w14:textId="77777777" w:rsidR="00870A48" w:rsidRDefault="00870A48" w:rsidP="00870A48">
      <w:pPr>
        <w:rPr>
          <w:sz w:val="24"/>
          <w:szCs w:val="24"/>
        </w:rPr>
      </w:pPr>
      <w:r>
        <w:rPr>
          <w:sz w:val="24"/>
          <w:szCs w:val="24"/>
        </w:rPr>
        <w:t>Zubereitung:</w:t>
      </w:r>
    </w:p>
    <w:p w14:paraId="79F7F4B3" w14:textId="77777777" w:rsidR="00870A48" w:rsidRDefault="00870A48" w:rsidP="00870A48">
      <w:pPr>
        <w:jc w:val="both"/>
        <w:rPr>
          <w:sz w:val="24"/>
          <w:szCs w:val="24"/>
        </w:rPr>
      </w:pPr>
      <w:r>
        <w:rPr>
          <w:sz w:val="24"/>
          <w:szCs w:val="24"/>
        </w:rPr>
        <w:t>Die Zutaten für den Sud alle zusammen kurz aufkochen. Die Pilze putzen, das Gemüse waschen und würfeln, dann blanchieren und kalt abschrecken. Abtropfen lassen, in sterilisierte Einmachgläser füllen und mit dem Essigsud bedecken. Das Olivenöl und die Thymianzweige dazugeben, die Gläser verschließen. Das Gemüse sollte mindestens einen Tag stehen und durchziehen.</w:t>
      </w:r>
    </w:p>
    <w:p w14:paraId="38736DF1" w14:textId="77777777" w:rsidR="00870A48" w:rsidRDefault="00870A48" w:rsidP="00870A48">
      <w:pPr>
        <w:rPr>
          <w:sz w:val="24"/>
          <w:szCs w:val="24"/>
        </w:rPr>
      </w:pPr>
      <w:r>
        <w:rPr>
          <w:sz w:val="24"/>
          <w:szCs w:val="24"/>
        </w:rPr>
        <w:br w:type="page"/>
      </w:r>
    </w:p>
    <w:p w14:paraId="3F4D7FC2" w14:textId="77777777" w:rsidR="00870A48" w:rsidRDefault="00870A48" w:rsidP="00870A48">
      <w:pPr>
        <w:pStyle w:val="Heading2"/>
        <w:spacing w:after="240"/>
      </w:pPr>
      <w:r>
        <w:lastRenderedPageBreak/>
        <w:t>Eingelegte Zwiebeln</w:t>
      </w:r>
      <w:r>
        <w:rPr>
          <w:rStyle w:val="FootnoteReference"/>
        </w:rPr>
        <w:footnoteReference w:id="691"/>
      </w:r>
      <w:r>
        <w:t xml:space="preserve"> </w:t>
      </w:r>
    </w:p>
    <w:p w14:paraId="1B2AFAB6" w14:textId="77777777" w:rsidR="00870A48" w:rsidRDefault="00870A48" w:rsidP="00870A48">
      <w:pPr>
        <w:jc w:val="both"/>
        <w:rPr>
          <w:sz w:val="24"/>
          <w:szCs w:val="24"/>
        </w:rPr>
      </w:pPr>
      <w:r w:rsidRPr="00C27CF4">
        <w:rPr>
          <w:sz w:val="24"/>
          <w:szCs w:val="24"/>
          <w:u w:val="single"/>
        </w:rPr>
        <w:t>Zutaten</w:t>
      </w:r>
      <w:r>
        <w:rPr>
          <w:sz w:val="24"/>
          <w:szCs w:val="24"/>
        </w:rPr>
        <w:t xml:space="preserve"> (für 2 -3 mittelgroße Schraubgläser)</w:t>
      </w:r>
    </w:p>
    <w:p w14:paraId="5AE0EBA9" w14:textId="77777777" w:rsidR="00870A48" w:rsidRDefault="00870A48" w:rsidP="00870A48">
      <w:pPr>
        <w:jc w:val="both"/>
        <w:rPr>
          <w:sz w:val="24"/>
          <w:szCs w:val="24"/>
        </w:rPr>
      </w:pPr>
      <w:r>
        <w:rPr>
          <w:sz w:val="24"/>
          <w:szCs w:val="24"/>
        </w:rPr>
        <w:t>2 große rote Zwiebeln</w:t>
      </w:r>
    </w:p>
    <w:p w14:paraId="01BDA08B" w14:textId="77777777" w:rsidR="00870A48" w:rsidRDefault="00870A48" w:rsidP="00870A48">
      <w:pPr>
        <w:jc w:val="both"/>
        <w:rPr>
          <w:sz w:val="24"/>
          <w:szCs w:val="24"/>
        </w:rPr>
      </w:pPr>
      <w:r>
        <w:rPr>
          <w:sz w:val="24"/>
          <w:szCs w:val="24"/>
        </w:rPr>
        <w:t>100 ml Wasser</w:t>
      </w:r>
    </w:p>
    <w:p w14:paraId="62C4A86B" w14:textId="77777777" w:rsidR="00870A48" w:rsidRDefault="00870A48" w:rsidP="00870A48">
      <w:pPr>
        <w:jc w:val="both"/>
        <w:rPr>
          <w:sz w:val="24"/>
          <w:szCs w:val="24"/>
        </w:rPr>
      </w:pPr>
      <w:r>
        <w:rPr>
          <w:sz w:val="24"/>
          <w:szCs w:val="24"/>
        </w:rPr>
        <w:t>200 ml Apfelessig</w:t>
      </w:r>
    </w:p>
    <w:p w14:paraId="2D7E0C5B" w14:textId="77777777" w:rsidR="00870A48" w:rsidRDefault="00870A48" w:rsidP="00870A48">
      <w:pPr>
        <w:jc w:val="both"/>
        <w:rPr>
          <w:sz w:val="24"/>
          <w:szCs w:val="24"/>
        </w:rPr>
      </w:pPr>
      <w:r>
        <w:rPr>
          <w:sz w:val="24"/>
          <w:szCs w:val="24"/>
        </w:rPr>
        <w:t>120 g Zucker</w:t>
      </w:r>
    </w:p>
    <w:p w14:paraId="57ACD6B9" w14:textId="77777777" w:rsidR="00870A48" w:rsidRDefault="00870A48" w:rsidP="00870A48">
      <w:pPr>
        <w:jc w:val="both"/>
        <w:rPr>
          <w:sz w:val="24"/>
          <w:szCs w:val="24"/>
        </w:rPr>
      </w:pPr>
      <w:r>
        <w:rPr>
          <w:sz w:val="24"/>
          <w:szCs w:val="24"/>
        </w:rPr>
        <w:t>1 Lorbeerblatt</w:t>
      </w:r>
    </w:p>
    <w:p w14:paraId="1CB664FB" w14:textId="77777777" w:rsidR="00870A48" w:rsidRDefault="00870A48" w:rsidP="00870A48">
      <w:pPr>
        <w:jc w:val="both"/>
        <w:rPr>
          <w:sz w:val="24"/>
          <w:szCs w:val="24"/>
        </w:rPr>
      </w:pPr>
      <w:r>
        <w:rPr>
          <w:sz w:val="24"/>
          <w:szCs w:val="24"/>
        </w:rPr>
        <w:t xml:space="preserve">5 schwarze Pfefferkörner </w:t>
      </w:r>
    </w:p>
    <w:p w14:paraId="1C4CA8A2" w14:textId="77777777" w:rsidR="00870A48" w:rsidRDefault="00870A48" w:rsidP="00870A48">
      <w:pPr>
        <w:jc w:val="both"/>
        <w:rPr>
          <w:sz w:val="24"/>
          <w:szCs w:val="24"/>
        </w:rPr>
      </w:pPr>
      <w:r>
        <w:rPr>
          <w:sz w:val="24"/>
          <w:szCs w:val="24"/>
        </w:rPr>
        <w:t>3 Nelken</w:t>
      </w:r>
    </w:p>
    <w:p w14:paraId="43EE1236" w14:textId="77777777" w:rsidR="00870A48" w:rsidRDefault="00870A48" w:rsidP="00870A48">
      <w:pPr>
        <w:jc w:val="both"/>
        <w:rPr>
          <w:sz w:val="24"/>
          <w:szCs w:val="24"/>
        </w:rPr>
      </w:pPr>
    </w:p>
    <w:p w14:paraId="1F3D86C6" w14:textId="77777777" w:rsidR="00870A48" w:rsidRDefault="00870A48" w:rsidP="00870A48">
      <w:pPr>
        <w:jc w:val="both"/>
        <w:rPr>
          <w:sz w:val="24"/>
          <w:szCs w:val="24"/>
        </w:rPr>
      </w:pPr>
      <w:r>
        <w:rPr>
          <w:sz w:val="24"/>
          <w:szCs w:val="24"/>
        </w:rPr>
        <w:t>Zubereitung:</w:t>
      </w:r>
    </w:p>
    <w:p w14:paraId="166815A7" w14:textId="77777777" w:rsidR="00870A48" w:rsidRDefault="00870A48" w:rsidP="00870A48">
      <w:pPr>
        <w:jc w:val="both"/>
        <w:rPr>
          <w:sz w:val="24"/>
          <w:szCs w:val="24"/>
        </w:rPr>
      </w:pPr>
      <w:r>
        <w:rPr>
          <w:sz w:val="24"/>
          <w:szCs w:val="24"/>
        </w:rPr>
        <w:t>Zwiebeln schälen und in sehr dünne Ringe schneiden. In einem Topf Wasser, Essig und Zucker vermengen, Gewürze hinzufügen, alles aufkochen und ungefähr 2 Minuten köcheln lassen. 2 bis 3 Gläser sterilisieren, zum Beispiel 10 Minuten in Wasser köcheln lassen. Die Gläser können noch nass sein, wenn man die heißen Zwiebeln inklusive Sud hineingibt.</w:t>
      </w:r>
    </w:p>
    <w:p w14:paraId="3213523A" w14:textId="77777777" w:rsidR="00870A48" w:rsidRDefault="00870A48" w:rsidP="00870A48">
      <w:pPr>
        <w:rPr>
          <w:sz w:val="24"/>
          <w:szCs w:val="24"/>
        </w:rPr>
      </w:pPr>
      <w:r>
        <w:rPr>
          <w:sz w:val="24"/>
          <w:szCs w:val="24"/>
        </w:rPr>
        <w:br w:type="page"/>
      </w:r>
    </w:p>
    <w:p w14:paraId="2A465B81" w14:textId="77777777" w:rsidR="00870A48" w:rsidRDefault="00870A48" w:rsidP="00870A48">
      <w:pPr>
        <w:pStyle w:val="Heading2"/>
        <w:spacing w:after="240"/>
      </w:pPr>
      <w:r>
        <w:lastRenderedPageBreak/>
        <w:t>Salz-Zitrone</w:t>
      </w:r>
      <w:r>
        <w:rPr>
          <w:rStyle w:val="FootnoteReference"/>
        </w:rPr>
        <w:footnoteReference w:id="692"/>
      </w:r>
    </w:p>
    <w:p w14:paraId="683134EF" w14:textId="77777777" w:rsidR="00870A48" w:rsidRPr="00C27CF4" w:rsidRDefault="00870A48" w:rsidP="00870A48">
      <w:pPr>
        <w:rPr>
          <w:sz w:val="24"/>
          <w:szCs w:val="24"/>
          <w:u w:val="single"/>
        </w:rPr>
      </w:pPr>
      <w:r w:rsidRPr="00C27CF4">
        <w:rPr>
          <w:sz w:val="24"/>
          <w:szCs w:val="24"/>
          <w:u w:val="single"/>
        </w:rPr>
        <w:t>Zutaten</w:t>
      </w:r>
    </w:p>
    <w:p w14:paraId="42C8A332" w14:textId="77777777" w:rsidR="00870A48" w:rsidRDefault="00870A48" w:rsidP="00870A48">
      <w:pPr>
        <w:rPr>
          <w:sz w:val="24"/>
          <w:szCs w:val="24"/>
        </w:rPr>
      </w:pPr>
      <w:r>
        <w:rPr>
          <w:sz w:val="24"/>
          <w:szCs w:val="24"/>
        </w:rPr>
        <w:t>1 Bio-Zitrone</w:t>
      </w:r>
    </w:p>
    <w:p w14:paraId="26297DFF" w14:textId="77777777" w:rsidR="00870A48" w:rsidRDefault="00870A48" w:rsidP="00870A48">
      <w:pPr>
        <w:rPr>
          <w:sz w:val="24"/>
          <w:szCs w:val="24"/>
        </w:rPr>
      </w:pPr>
      <w:r>
        <w:rPr>
          <w:sz w:val="24"/>
          <w:szCs w:val="24"/>
        </w:rPr>
        <w:t>2 EL grobes Meersalz</w:t>
      </w:r>
    </w:p>
    <w:p w14:paraId="20D36865" w14:textId="77777777" w:rsidR="00870A48" w:rsidRDefault="00870A48" w:rsidP="00870A48">
      <w:pPr>
        <w:rPr>
          <w:sz w:val="24"/>
          <w:szCs w:val="24"/>
        </w:rPr>
      </w:pPr>
    </w:p>
    <w:p w14:paraId="6958AC7A" w14:textId="77777777" w:rsidR="00870A48" w:rsidRDefault="00870A48" w:rsidP="00870A48">
      <w:pPr>
        <w:rPr>
          <w:sz w:val="24"/>
          <w:szCs w:val="24"/>
        </w:rPr>
      </w:pPr>
      <w:r>
        <w:rPr>
          <w:sz w:val="24"/>
          <w:szCs w:val="24"/>
        </w:rPr>
        <w:t>Zubereitung:</w:t>
      </w:r>
    </w:p>
    <w:p w14:paraId="09DDB098" w14:textId="77777777" w:rsidR="00870A48" w:rsidRPr="00840C6F" w:rsidRDefault="00870A48" w:rsidP="00B40E8C">
      <w:pPr>
        <w:pStyle w:val="ListParagraph"/>
        <w:numPr>
          <w:ilvl w:val="0"/>
          <w:numId w:val="1224"/>
        </w:numPr>
        <w:spacing w:after="120"/>
        <w:ind w:left="714" w:hanging="357"/>
        <w:contextualSpacing w:val="0"/>
        <w:jc w:val="both"/>
        <w:rPr>
          <w:sz w:val="24"/>
          <w:szCs w:val="24"/>
        </w:rPr>
      </w:pPr>
      <w:r w:rsidRPr="00840C6F">
        <w:rPr>
          <w:sz w:val="24"/>
          <w:szCs w:val="24"/>
        </w:rPr>
        <w:t>Die beiden Enden der Zitrone entfernen. Die Zitrone längs vierteln, aber nur so weit, dass sie nicht auseinanderfällt. In die Öffnung das Salz drücken. Die Zitrone in ein sterilisiertes Glas geben, fest auf den Boden drücken. Mit fast kochend heißem Wasser auffüllen.</w:t>
      </w:r>
    </w:p>
    <w:p w14:paraId="18CC7CC1" w14:textId="77777777" w:rsidR="00870A48" w:rsidRDefault="00870A48" w:rsidP="00B40E8C">
      <w:pPr>
        <w:pStyle w:val="ListParagraph"/>
        <w:numPr>
          <w:ilvl w:val="0"/>
          <w:numId w:val="1224"/>
        </w:numPr>
        <w:spacing w:after="120"/>
        <w:ind w:left="714" w:hanging="357"/>
        <w:contextualSpacing w:val="0"/>
        <w:jc w:val="both"/>
        <w:rPr>
          <w:sz w:val="24"/>
          <w:szCs w:val="24"/>
        </w:rPr>
      </w:pPr>
      <w:r w:rsidRPr="00840C6F">
        <w:rPr>
          <w:sz w:val="24"/>
          <w:szCs w:val="24"/>
        </w:rPr>
        <w:t>Nach vier Wochen ist die Salz-Zitronen fertig (manchmal dauert es auch zwei Wochen länger). Die Schale wird dann klein geschnitten, sie schmeckt toll zu einem Schmorhühnchen mit Oliven und anderen Eintöpfen und i</w:t>
      </w:r>
      <w:r>
        <w:rPr>
          <w:sz w:val="24"/>
          <w:szCs w:val="24"/>
        </w:rPr>
        <w:t>n</w:t>
      </w:r>
      <w:r w:rsidRPr="00840C6F">
        <w:rPr>
          <w:sz w:val="24"/>
          <w:szCs w:val="24"/>
        </w:rPr>
        <w:t xml:space="preserve"> bitteren Salaten wi</w:t>
      </w:r>
      <w:r>
        <w:rPr>
          <w:sz w:val="24"/>
          <w:szCs w:val="24"/>
        </w:rPr>
        <w:t>e</w:t>
      </w:r>
      <w:r w:rsidRPr="00840C6F">
        <w:rPr>
          <w:sz w:val="24"/>
          <w:szCs w:val="24"/>
        </w:rPr>
        <w:t xml:space="preserve"> Radicchio und Endivie.</w:t>
      </w:r>
    </w:p>
    <w:p w14:paraId="77DAC12A" w14:textId="77777777" w:rsidR="00870A48" w:rsidRDefault="00870A48" w:rsidP="00870A48">
      <w:pPr>
        <w:rPr>
          <w:sz w:val="24"/>
          <w:szCs w:val="24"/>
        </w:rPr>
      </w:pPr>
      <w:r>
        <w:rPr>
          <w:sz w:val="24"/>
          <w:szCs w:val="24"/>
        </w:rPr>
        <w:br w:type="page"/>
      </w:r>
    </w:p>
    <w:p w14:paraId="562A0E6D" w14:textId="6EB27E12" w:rsidR="005732B6" w:rsidRDefault="005732B6" w:rsidP="005732B6">
      <w:pPr>
        <w:pStyle w:val="Heading2"/>
        <w:spacing w:after="240"/>
      </w:pPr>
      <w:r>
        <w:lastRenderedPageBreak/>
        <w:t>Mozzarellabällchen im Pestomantel</w:t>
      </w:r>
      <w:r>
        <w:rPr>
          <w:rStyle w:val="FootnoteReference"/>
        </w:rPr>
        <w:footnoteReference w:id="693"/>
      </w:r>
      <w:r>
        <w:t xml:space="preserve"> </w:t>
      </w:r>
    </w:p>
    <w:p w14:paraId="26785074" w14:textId="77777777" w:rsidR="005732B6" w:rsidRDefault="005732B6" w:rsidP="005732B6">
      <w:pPr>
        <w:rPr>
          <w:sz w:val="24"/>
          <w:szCs w:val="24"/>
        </w:rPr>
      </w:pPr>
      <w:r w:rsidRPr="00A83FAE">
        <w:rPr>
          <w:sz w:val="24"/>
          <w:szCs w:val="24"/>
          <w:u w:val="single"/>
        </w:rPr>
        <w:t>Zutaten</w:t>
      </w:r>
      <w:r>
        <w:rPr>
          <w:sz w:val="24"/>
          <w:szCs w:val="24"/>
        </w:rPr>
        <w:t xml:space="preserve"> (für 4 – 6 Personen):</w:t>
      </w:r>
    </w:p>
    <w:p w14:paraId="70B33859" w14:textId="77777777" w:rsidR="005732B6" w:rsidRDefault="005732B6" w:rsidP="005732B6">
      <w:pPr>
        <w:rPr>
          <w:sz w:val="24"/>
          <w:szCs w:val="24"/>
        </w:rPr>
      </w:pPr>
      <w:r>
        <w:rPr>
          <w:sz w:val="24"/>
          <w:szCs w:val="24"/>
        </w:rPr>
        <w:t>50 g frisches Basilikum</w:t>
      </w:r>
    </w:p>
    <w:p w14:paraId="26858FBE" w14:textId="77777777" w:rsidR="005732B6" w:rsidRDefault="005732B6" w:rsidP="005732B6">
      <w:pPr>
        <w:rPr>
          <w:sz w:val="24"/>
          <w:szCs w:val="24"/>
        </w:rPr>
      </w:pPr>
      <w:r>
        <w:rPr>
          <w:sz w:val="24"/>
          <w:szCs w:val="24"/>
        </w:rPr>
        <w:t>3 EL Pinienkerne</w:t>
      </w:r>
    </w:p>
    <w:p w14:paraId="6CE82498" w14:textId="77777777" w:rsidR="005732B6" w:rsidRDefault="005732B6" w:rsidP="005732B6">
      <w:pPr>
        <w:rPr>
          <w:sz w:val="24"/>
          <w:szCs w:val="24"/>
        </w:rPr>
      </w:pPr>
      <w:r>
        <w:rPr>
          <w:sz w:val="24"/>
          <w:szCs w:val="24"/>
        </w:rPr>
        <w:t>3 EL frisch geriebener Parmesan</w:t>
      </w:r>
    </w:p>
    <w:p w14:paraId="20D0BA61" w14:textId="77777777" w:rsidR="005732B6" w:rsidRDefault="005732B6" w:rsidP="005732B6">
      <w:pPr>
        <w:rPr>
          <w:sz w:val="24"/>
          <w:szCs w:val="24"/>
        </w:rPr>
      </w:pPr>
      <w:r>
        <w:rPr>
          <w:sz w:val="24"/>
          <w:szCs w:val="24"/>
        </w:rPr>
        <w:t>2 Knoblauchzehen</w:t>
      </w:r>
    </w:p>
    <w:p w14:paraId="028AE918" w14:textId="77777777" w:rsidR="005732B6" w:rsidRDefault="005732B6" w:rsidP="005732B6">
      <w:pPr>
        <w:rPr>
          <w:sz w:val="24"/>
          <w:szCs w:val="24"/>
        </w:rPr>
      </w:pPr>
      <w:r>
        <w:rPr>
          <w:sz w:val="24"/>
          <w:szCs w:val="24"/>
        </w:rPr>
        <w:t>80 ml Olivenöl</w:t>
      </w:r>
    </w:p>
    <w:p w14:paraId="261CE6A2" w14:textId="77777777" w:rsidR="005732B6" w:rsidRDefault="005732B6" w:rsidP="005732B6">
      <w:pPr>
        <w:rPr>
          <w:sz w:val="24"/>
          <w:szCs w:val="24"/>
        </w:rPr>
      </w:pPr>
      <w:r>
        <w:rPr>
          <w:sz w:val="24"/>
          <w:szCs w:val="24"/>
        </w:rPr>
        <w:t>300 g kleine Mozzarellakugeln</w:t>
      </w:r>
    </w:p>
    <w:p w14:paraId="3DC88F13" w14:textId="77777777" w:rsidR="005732B6" w:rsidRDefault="005732B6" w:rsidP="005732B6">
      <w:pPr>
        <w:rPr>
          <w:sz w:val="24"/>
          <w:szCs w:val="24"/>
        </w:rPr>
      </w:pPr>
    </w:p>
    <w:p w14:paraId="52259B8D" w14:textId="77777777" w:rsidR="005732B6" w:rsidRDefault="005732B6" w:rsidP="005732B6">
      <w:pPr>
        <w:rPr>
          <w:sz w:val="24"/>
          <w:szCs w:val="24"/>
        </w:rPr>
      </w:pPr>
    </w:p>
    <w:p w14:paraId="07CD4D4A" w14:textId="77777777" w:rsidR="005732B6" w:rsidRDefault="005732B6" w:rsidP="005732B6">
      <w:pPr>
        <w:rPr>
          <w:sz w:val="24"/>
          <w:szCs w:val="24"/>
        </w:rPr>
      </w:pPr>
      <w:r>
        <w:rPr>
          <w:sz w:val="24"/>
          <w:szCs w:val="24"/>
        </w:rPr>
        <w:t>Zubereitungszeit: 2 Stunden und 15 Minuten</w:t>
      </w:r>
    </w:p>
    <w:p w14:paraId="6A1AB3EC" w14:textId="77777777" w:rsidR="005732B6" w:rsidRPr="00D6009B" w:rsidRDefault="005732B6" w:rsidP="00B40E8C">
      <w:pPr>
        <w:pStyle w:val="ListParagraph"/>
        <w:numPr>
          <w:ilvl w:val="0"/>
          <w:numId w:val="454"/>
        </w:numPr>
        <w:spacing w:after="120"/>
        <w:ind w:left="714" w:hanging="357"/>
        <w:contextualSpacing w:val="0"/>
        <w:jc w:val="both"/>
        <w:rPr>
          <w:sz w:val="24"/>
          <w:szCs w:val="24"/>
        </w:rPr>
      </w:pPr>
      <w:r w:rsidRPr="00D6009B">
        <w:rPr>
          <w:sz w:val="24"/>
          <w:szCs w:val="24"/>
        </w:rPr>
        <w:t xml:space="preserve">Basilikum, Pinienlerne, Parmesan und Knoblauch zu einer feinen Masse pürieren. Dann langsam 80 ml Olivenöl zugießen, dabei weiter pürieren, bis sich eine sämige Paste gebildet hat. </w:t>
      </w:r>
    </w:p>
    <w:p w14:paraId="1D754CBD" w14:textId="77777777" w:rsidR="005732B6" w:rsidRPr="00D6009B" w:rsidRDefault="005732B6" w:rsidP="00B40E8C">
      <w:pPr>
        <w:pStyle w:val="ListParagraph"/>
        <w:numPr>
          <w:ilvl w:val="0"/>
          <w:numId w:val="454"/>
        </w:numPr>
        <w:spacing w:after="120"/>
        <w:ind w:left="714" w:hanging="357"/>
        <w:contextualSpacing w:val="0"/>
        <w:jc w:val="both"/>
        <w:rPr>
          <w:sz w:val="24"/>
          <w:szCs w:val="24"/>
        </w:rPr>
      </w:pPr>
      <w:r w:rsidRPr="00D6009B">
        <w:rPr>
          <w:sz w:val="24"/>
          <w:szCs w:val="24"/>
        </w:rPr>
        <w:t>Das Pesto in einer Schüssel mit 300 g kleinen Mozzarellakugeln mengen abdecken und im Kühlschrank 2 Stunden marinieren lassen.</w:t>
      </w:r>
    </w:p>
    <w:p w14:paraId="380DA6A2" w14:textId="77777777" w:rsidR="005732B6" w:rsidRDefault="005732B6" w:rsidP="005732B6">
      <w:pPr>
        <w:rPr>
          <w:sz w:val="24"/>
          <w:szCs w:val="24"/>
        </w:rPr>
      </w:pPr>
      <w:r>
        <w:rPr>
          <w:sz w:val="24"/>
          <w:szCs w:val="24"/>
        </w:rPr>
        <w:br w:type="page"/>
      </w:r>
    </w:p>
    <w:p w14:paraId="4EDD2D89" w14:textId="049B1921" w:rsidR="00995CBE" w:rsidRDefault="00995CBE" w:rsidP="00995CBE">
      <w:pPr>
        <w:pStyle w:val="Heading2"/>
        <w:spacing w:after="240"/>
      </w:pPr>
      <w:r>
        <w:lastRenderedPageBreak/>
        <w:t>Eingelegte Quitten</w:t>
      </w:r>
      <w:r>
        <w:rPr>
          <w:rStyle w:val="FootnoteReference"/>
        </w:rPr>
        <w:footnoteReference w:id="694"/>
      </w:r>
    </w:p>
    <w:p w14:paraId="1628BE5C" w14:textId="77777777" w:rsidR="00995CBE" w:rsidRPr="00EF6CD1" w:rsidRDefault="00995CBE" w:rsidP="00995CBE">
      <w:pPr>
        <w:rPr>
          <w:sz w:val="24"/>
          <w:szCs w:val="24"/>
        </w:rPr>
      </w:pPr>
      <w:r w:rsidRPr="00EF6CD1">
        <w:rPr>
          <w:sz w:val="24"/>
          <w:szCs w:val="24"/>
          <w:u w:val="single"/>
        </w:rPr>
        <w:t>Zutaten (</w:t>
      </w:r>
      <w:r w:rsidRPr="00EF6CD1">
        <w:rPr>
          <w:sz w:val="24"/>
          <w:szCs w:val="24"/>
        </w:rPr>
        <w:t>für 4 Portionen):</w:t>
      </w:r>
    </w:p>
    <w:p w14:paraId="341B7DE1" w14:textId="77777777" w:rsidR="00995CBE" w:rsidRPr="00EF6CD1" w:rsidRDefault="00995CBE" w:rsidP="00995CBE">
      <w:pPr>
        <w:rPr>
          <w:sz w:val="24"/>
          <w:szCs w:val="24"/>
        </w:rPr>
      </w:pPr>
      <w:r w:rsidRPr="00EF6CD1">
        <w:rPr>
          <w:sz w:val="24"/>
          <w:szCs w:val="24"/>
        </w:rPr>
        <w:t>4 Quitten (oder feste Birnen)</w:t>
      </w:r>
    </w:p>
    <w:p w14:paraId="1DB8EBE5" w14:textId="77777777" w:rsidR="00995CBE" w:rsidRPr="00EF6CD1" w:rsidRDefault="00995CBE" w:rsidP="00995CBE">
      <w:pPr>
        <w:rPr>
          <w:sz w:val="24"/>
          <w:szCs w:val="24"/>
        </w:rPr>
      </w:pPr>
      <w:r w:rsidRPr="00EF6CD1">
        <w:rPr>
          <w:sz w:val="24"/>
          <w:szCs w:val="24"/>
        </w:rPr>
        <w:t>½ Vanilleschote</w:t>
      </w:r>
    </w:p>
    <w:p w14:paraId="5A3E6AC9" w14:textId="77777777" w:rsidR="00995CBE" w:rsidRPr="00EF6CD1" w:rsidRDefault="00995CBE" w:rsidP="00995CBE">
      <w:pPr>
        <w:rPr>
          <w:sz w:val="24"/>
          <w:szCs w:val="24"/>
        </w:rPr>
      </w:pPr>
      <w:r w:rsidRPr="00EF6CD1">
        <w:rPr>
          <w:sz w:val="24"/>
          <w:szCs w:val="24"/>
        </w:rPr>
        <w:t>5 Gewürznelken</w:t>
      </w:r>
    </w:p>
    <w:p w14:paraId="27937C82" w14:textId="77777777" w:rsidR="00995CBE" w:rsidRPr="00EF6CD1" w:rsidRDefault="00995CBE" w:rsidP="00995CBE">
      <w:pPr>
        <w:rPr>
          <w:sz w:val="24"/>
          <w:szCs w:val="24"/>
        </w:rPr>
      </w:pPr>
      <w:r w:rsidRPr="00EF6CD1">
        <w:rPr>
          <w:sz w:val="24"/>
          <w:szCs w:val="24"/>
        </w:rPr>
        <w:t>2 Zimtstangen</w:t>
      </w:r>
    </w:p>
    <w:p w14:paraId="601C58BF" w14:textId="77777777" w:rsidR="00995CBE" w:rsidRPr="00EF6CD1" w:rsidRDefault="00995CBE" w:rsidP="00995CBE">
      <w:pPr>
        <w:rPr>
          <w:sz w:val="24"/>
          <w:szCs w:val="24"/>
        </w:rPr>
      </w:pPr>
      <w:r w:rsidRPr="00EF6CD1">
        <w:rPr>
          <w:sz w:val="24"/>
          <w:szCs w:val="24"/>
        </w:rPr>
        <w:t>2 EL gelbe oder braune Rosinen</w:t>
      </w:r>
    </w:p>
    <w:p w14:paraId="3A858934" w14:textId="77777777" w:rsidR="00995CBE" w:rsidRPr="00EF6CD1" w:rsidRDefault="00995CBE" w:rsidP="00995CBE">
      <w:pPr>
        <w:rPr>
          <w:sz w:val="24"/>
          <w:szCs w:val="24"/>
        </w:rPr>
      </w:pPr>
      <w:r w:rsidRPr="00EF6CD1">
        <w:rPr>
          <w:sz w:val="24"/>
          <w:szCs w:val="24"/>
        </w:rPr>
        <w:t>1 EL klarer Honig</w:t>
      </w:r>
    </w:p>
    <w:p w14:paraId="2FED665C" w14:textId="77777777" w:rsidR="00995CBE" w:rsidRPr="00EF6CD1" w:rsidRDefault="00995CBE" w:rsidP="00995CBE">
      <w:pPr>
        <w:rPr>
          <w:sz w:val="24"/>
          <w:szCs w:val="24"/>
        </w:rPr>
      </w:pPr>
      <w:r w:rsidRPr="00EF6CD1">
        <w:rPr>
          <w:sz w:val="24"/>
          <w:szCs w:val="24"/>
        </w:rPr>
        <w:t>Wer will 1 TL Orangenblütenwasser</w:t>
      </w:r>
    </w:p>
    <w:p w14:paraId="417CA26D" w14:textId="77777777" w:rsidR="00995CBE" w:rsidRPr="00EF6CD1" w:rsidRDefault="00995CBE" w:rsidP="00995CBE">
      <w:pPr>
        <w:rPr>
          <w:sz w:val="24"/>
          <w:szCs w:val="24"/>
        </w:rPr>
      </w:pPr>
    </w:p>
    <w:p w14:paraId="6570029E" w14:textId="77777777" w:rsidR="00995CBE" w:rsidRPr="00EF6CD1" w:rsidRDefault="00995CBE" w:rsidP="00B40E8C">
      <w:pPr>
        <w:pStyle w:val="ListParagraph"/>
        <w:numPr>
          <w:ilvl w:val="0"/>
          <w:numId w:val="1774"/>
        </w:numPr>
        <w:spacing w:after="120"/>
        <w:ind w:left="714" w:hanging="357"/>
        <w:contextualSpacing w:val="0"/>
        <w:jc w:val="both"/>
        <w:rPr>
          <w:sz w:val="24"/>
          <w:szCs w:val="24"/>
        </w:rPr>
      </w:pPr>
      <w:r w:rsidRPr="00EF6CD1">
        <w:rPr>
          <w:sz w:val="24"/>
          <w:szCs w:val="24"/>
        </w:rPr>
        <w:t>Das Fruchtfleisch der Quitten in dünne Scheiben schneiden, in einen Topf geben, mit Wasser bedecken und alle Gewürze und die Rosinen hinzufügen. Das Ganze bei geringer Hitze etwa 10 Minuten köcheln lassen, bis die Quitten weich sind (Birnen sind schneller gar). Die Quitten vom Herd nehmen und den Honig unterrühren, bis er sich aufgelöst hat.</w:t>
      </w:r>
    </w:p>
    <w:p w14:paraId="15214B22" w14:textId="77777777" w:rsidR="00995CBE" w:rsidRPr="00EF6CD1" w:rsidRDefault="00995CBE" w:rsidP="00B40E8C">
      <w:pPr>
        <w:pStyle w:val="ListParagraph"/>
        <w:numPr>
          <w:ilvl w:val="0"/>
          <w:numId w:val="1774"/>
        </w:numPr>
        <w:spacing w:after="120"/>
        <w:ind w:left="714" w:hanging="357"/>
        <w:contextualSpacing w:val="0"/>
        <w:jc w:val="both"/>
        <w:rPr>
          <w:sz w:val="24"/>
          <w:szCs w:val="24"/>
        </w:rPr>
      </w:pPr>
      <w:r w:rsidRPr="00EF6CD1">
        <w:rPr>
          <w:sz w:val="24"/>
          <w:szCs w:val="24"/>
        </w:rPr>
        <w:t>Nach Belieben dem Salat mit 1 TL Orangenblütenwasser eine extra marrokanische Note verleihen und ihn warm oder kalt servieren.</w:t>
      </w:r>
    </w:p>
    <w:p w14:paraId="394C01C3" w14:textId="77777777" w:rsidR="00995CBE" w:rsidRPr="00EF6CD1" w:rsidRDefault="00995CBE" w:rsidP="00995CBE">
      <w:pPr>
        <w:rPr>
          <w:rFonts w:asciiTheme="majorHAnsi" w:eastAsiaTheme="majorEastAsia" w:hAnsiTheme="majorHAnsi" w:cstheme="majorBidi"/>
          <w:color w:val="2F5496" w:themeColor="accent1" w:themeShade="BF"/>
          <w:sz w:val="24"/>
          <w:szCs w:val="24"/>
        </w:rPr>
      </w:pPr>
      <w:r w:rsidRPr="00EF6CD1">
        <w:rPr>
          <w:sz w:val="24"/>
          <w:szCs w:val="24"/>
        </w:rPr>
        <w:br w:type="page"/>
      </w:r>
    </w:p>
    <w:p w14:paraId="07E39117" w14:textId="6112038F" w:rsidR="00526BE3" w:rsidRDefault="00526BE3" w:rsidP="008B1376">
      <w:pPr>
        <w:pStyle w:val="Heading2"/>
        <w:spacing w:after="240"/>
      </w:pPr>
      <w:r>
        <w:lastRenderedPageBreak/>
        <w:t>Zwiebelringe</w:t>
      </w:r>
      <w:r w:rsidR="001A3257">
        <w:rPr>
          <w:rStyle w:val="FootnoteReference"/>
        </w:rPr>
        <w:footnoteReference w:id="695"/>
      </w:r>
      <w:r>
        <w:t xml:space="preserve"> </w:t>
      </w:r>
    </w:p>
    <w:p w14:paraId="73CDD5F7" w14:textId="22EEF7CC" w:rsidR="00526BE3" w:rsidRDefault="00526BE3">
      <w:pPr>
        <w:rPr>
          <w:sz w:val="24"/>
          <w:szCs w:val="24"/>
        </w:rPr>
      </w:pPr>
      <w:r w:rsidRPr="008B1376">
        <w:rPr>
          <w:sz w:val="24"/>
          <w:szCs w:val="24"/>
          <w:u w:val="single"/>
        </w:rPr>
        <w:t>Zutaten</w:t>
      </w:r>
      <w:r>
        <w:rPr>
          <w:sz w:val="24"/>
          <w:szCs w:val="24"/>
        </w:rPr>
        <w:t xml:space="preserve"> </w:t>
      </w:r>
      <w:r w:rsidR="008B1376">
        <w:rPr>
          <w:sz w:val="24"/>
          <w:szCs w:val="24"/>
        </w:rPr>
        <w:t>(</w:t>
      </w:r>
      <w:r>
        <w:rPr>
          <w:sz w:val="24"/>
          <w:szCs w:val="24"/>
        </w:rPr>
        <w:t>für 4 Portiönchen</w:t>
      </w:r>
      <w:r w:rsidR="008B1376">
        <w:rPr>
          <w:sz w:val="24"/>
          <w:szCs w:val="24"/>
        </w:rPr>
        <w:t>):</w:t>
      </w:r>
    </w:p>
    <w:p w14:paraId="1C02BBE4" w14:textId="77777777" w:rsidR="00FE3630" w:rsidRDefault="00526BE3">
      <w:pPr>
        <w:rPr>
          <w:sz w:val="24"/>
          <w:szCs w:val="24"/>
        </w:rPr>
      </w:pPr>
      <w:r>
        <w:rPr>
          <w:sz w:val="24"/>
          <w:szCs w:val="24"/>
        </w:rPr>
        <w:t>250 ml Buttermilch</w:t>
      </w:r>
    </w:p>
    <w:p w14:paraId="224784A7" w14:textId="6CEEB0D5" w:rsidR="00526BE3" w:rsidRDefault="00526BE3">
      <w:pPr>
        <w:rPr>
          <w:sz w:val="24"/>
          <w:szCs w:val="24"/>
        </w:rPr>
      </w:pPr>
      <w:r>
        <w:rPr>
          <w:sz w:val="24"/>
          <w:szCs w:val="24"/>
        </w:rPr>
        <w:t>2,5 EL Weißweinessig</w:t>
      </w:r>
    </w:p>
    <w:p w14:paraId="50D603F5" w14:textId="5946EDDC" w:rsidR="00526BE3" w:rsidRDefault="00526BE3">
      <w:pPr>
        <w:rPr>
          <w:sz w:val="24"/>
          <w:szCs w:val="24"/>
        </w:rPr>
      </w:pPr>
      <w:r>
        <w:rPr>
          <w:sz w:val="24"/>
          <w:szCs w:val="24"/>
        </w:rPr>
        <w:t xml:space="preserve">25 g </w:t>
      </w:r>
      <w:r w:rsidR="00FE3630">
        <w:rPr>
          <w:sz w:val="24"/>
          <w:szCs w:val="24"/>
        </w:rPr>
        <w:t>f</w:t>
      </w:r>
      <w:r>
        <w:rPr>
          <w:sz w:val="24"/>
          <w:szCs w:val="24"/>
        </w:rPr>
        <w:t>r</w:t>
      </w:r>
      <w:r w:rsidR="00FE3630">
        <w:rPr>
          <w:sz w:val="24"/>
          <w:szCs w:val="24"/>
        </w:rPr>
        <w:t>i</w:t>
      </w:r>
      <w:r>
        <w:rPr>
          <w:sz w:val="24"/>
          <w:szCs w:val="24"/>
        </w:rPr>
        <w:t>sche Kurkuma oder</w:t>
      </w:r>
      <w:r w:rsidR="00EF6CD1">
        <w:rPr>
          <w:sz w:val="24"/>
          <w:szCs w:val="24"/>
        </w:rPr>
        <w:t xml:space="preserve"> </w:t>
      </w:r>
      <w:r w:rsidR="00FE3630">
        <w:rPr>
          <w:sz w:val="24"/>
          <w:szCs w:val="24"/>
        </w:rPr>
        <w:t>1/2 TL gemahlene Kurkuma</w:t>
      </w:r>
    </w:p>
    <w:p w14:paraId="75952013" w14:textId="6EC63089" w:rsidR="006D733A" w:rsidRDefault="006D733A">
      <w:pPr>
        <w:rPr>
          <w:sz w:val="24"/>
          <w:szCs w:val="24"/>
        </w:rPr>
      </w:pPr>
      <w:r>
        <w:rPr>
          <w:sz w:val="24"/>
          <w:szCs w:val="24"/>
        </w:rPr>
        <w:t>325 g Mehl</w:t>
      </w:r>
    </w:p>
    <w:p w14:paraId="083CE240" w14:textId="14831E37" w:rsidR="006D733A" w:rsidRDefault="006D733A">
      <w:pPr>
        <w:rPr>
          <w:sz w:val="24"/>
          <w:szCs w:val="24"/>
        </w:rPr>
      </w:pPr>
      <w:r>
        <w:rPr>
          <w:sz w:val="24"/>
          <w:szCs w:val="24"/>
        </w:rPr>
        <w:t xml:space="preserve">2 ½ </w:t>
      </w:r>
      <w:r w:rsidR="00A53405">
        <w:rPr>
          <w:sz w:val="24"/>
          <w:szCs w:val="24"/>
        </w:rPr>
        <w:t xml:space="preserve">EL </w:t>
      </w:r>
      <w:r w:rsidR="00EF6CD1">
        <w:rPr>
          <w:sz w:val="24"/>
          <w:szCs w:val="24"/>
        </w:rPr>
        <w:t>S</w:t>
      </w:r>
      <w:r w:rsidR="00A53405">
        <w:rPr>
          <w:sz w:val="24"/>
          <w:szCs w:val="24"/>
        </w:rPr>
        <w:t>chwarzkümmelsamen</w:t>
      </w:r>
    </w:p>
    <w:p w14:paraId="593C7668" w14:textId="629B4622" w:rsidR="00A53405" w:rsidRDefault="00A53405">
      <w:pPr>
        <w:rPr>
          <w:sz w:val="24"/>
          <w:szCs w:val="24"/>
        </w:rPr>
      </w:pPr>
      <w:r>
        <w:rPr>
          <w:sz w:val="24"/>
          <w:szCs w:val="24"/>
        </w:rPr>
        <w:t>1 Limette, 2 TL Schale abgerieben, dann in Spalten geschnitten</w:t>
      </w:r>
    </w:p>
    <w:p w14:paraId="66269673" w14:textId="1D8E3D95" w:rsidR="00A53405" w:rsidRDefault="00A53405">
      <w:pPr>
        <w:rPr>
          <w:sz w:val="24"/>
          <w:szCs w:val="24"/>
        </w:rPr>
      </w:pPr>
      <w:r>
        <w:rPr>
          <w:sz w:val="24"/>
          <w:szCs w:val="24"/>
        </w:rPr>
        <w:t>1 Zwiebel, in 2 cm dicke Scheiben geschnitten, dann in Ringe zerlegt</w:t>
      </w:r>
    </w:p>
    <w:p w14:paraId="67367E1B" w14:textId="2C6F40F0" w:rsidR="00A53405" w:rsidRDefault="00A53405">
      <w:pPr>
        <w:rPr>
          <w:sz w:val="24"/>
          <w:szCs w:val="24"/>
        </w:rPr>
      </w:pPr>
      <w:r>
        <w:rPr>
          <w:sz w:val="24"/>
          <w:szCs w:val="24"/>
        </w:rPr>
        <w:t>10 Frühlingszwiebeln</w:t>
      </w:r>
    </w:p>
    <w:p w14:paraId="0040CD08" w14:textId="4CC71DD4" w:rsidR="00A53405" w:rsidRDefault="00A53405">
      <w:pPr>
        <w:rPr>
          <w:sz w:val="24"/>
          <w:szCs w:val="24"/>
        </w:rPr>
      </w:pPr>
      <w:r>
        <w:rPr>
          <w:sz w:val="24"/>
          <w:szCs w:val="24"/>
        </w:rPr>
        <w:t>900 ml Sonnenblumenöl zum Frittieren</w:t>
      </w:r>
    </w:p>
    <w:p w14:paraId="07957737" w14:textId="77D5074C" w:rsidR="00A53405" w:rsidRDefault="00A53405">
      <w:pPr>
        <w:rPr>
          <w:sz w:val="24"/>
          <w:szCs w:val="24"/>
        </w:rPr>
      </w:pPr>
      <w:r>
        <w:rPr>
          <w:sz w:val="24"/>
          <w:szCs w:val="24"/>
        </w:rPr>
        <w:t>Salz, Meersalzflocken</w:t>
      </w:r>
    </w:p>
    <w:p w14:paraId="2342001D" w14:textId="77777777" w:rsidR="00A53405" w:rsidRDefault="00A53405">
      <w:pPr>
        <w:rPr>
          <w:sz w:val="24"/>
          <w:szCs w:val="24"/>
        </w:rPr>
      </w:pPr>
    </w:p>
    <w:p w14:paraId="625CAF4D" w14:textId="317B0FE2" w:rsidR="00A53405" w:rsidRPr="008B1376" w:rsidRDefault="008B1376">
      <w:pPr>
        <w:rPr>
          <w:i/>
          <w:iCs/>
          <w:sz w:val="24"/>
          <w:szCs w:val="24"/>
        </w:rPr>
      </w:pPr>
      <w:r>
        <w:rPr>
          <w:i/>
          <w:iCs/>
          <w:sz w:val="24"/>
          <w:szCs w:val="24"/>
        </w:rPr>
        <w:t xml:space="preserve">Für den </w:t>
      </w:r>
      <w:r w:rsidR="00A53405" w:rsidRPr="008B1376">
        <w:rPr>
          <w:i/>
          <w:iCs/>
          <w:sz w:val="24"/>
          <w:szCs w:val="24"/>
        </w:rPr>
        <w:t>Dip:</w:t>
      </w:r>
    </w:p>
    <w:p w14:paraId="43542724" w14:textId="385A3D44" w:rsidR="00A53405" w:rsidRDefault="00A53405">
      <w:pPr>
        <w:rPr>
          <w:sz w:val="24"/>
          <w:szCs w:val="24"/>
        </w:rPr>
      </w:pPr>
      <w:r>
        <w:rPr>
          <w:sz w:val="24"/>
          <w:szCs w:val="24"/>
        </w:rPr>
        <w:t>¼ Knoblauchze</w:t>
      </w:r>
      <w:r w:rsidR="007E12BB">
        <w:rPr>
          <w:sz w:val="24"/>
          <w:szCs w:val="24"/>
        </w:rPr>
        <w:t>he, geschält</w:t>
      </w:r>
    </w:p>
    <w:p w14:paraId="3DFC1763" w14:textId="47BE9F35" w:rsidR="007E12BB" w:rsidRDefault="007E12BB">
      <w:pPr>
        <w:rPr>
          <w:sz w:val="24"/>
          <w:szCs w:val="24"/>
        </w:rPr>
      </w:pPr>
      <w:r>
        <w:rPr>
          <w:sz w:val="24"/>
          <w:szCs w:val="24"/>
        </w:rPr>
        <w:t>5 g frische Kurkuma, geschält und grob gehackt</w:t>
      </w:r>
    </w:p>
    <w:p w14:paraId="3891A31B" w14:textId="163017E5" w:rsidR="007E12BB" w:rsidRDefault="007E12BB">
      <w:pPr>
        <w:rPr>
          <w:sz w:val="24"/>
          <w:szCs w:val="24"/>
        </w:rPr>
      </w:pPr>
      <w:r>
        <w:rPr>
          <w:sz w:val="24"/>
          <w:szCs w:val="24"/>
        </w:rPr>
        <w:t>2 ½ EL süßer Reiswein</w:t>
      </w:r>
    </w:p>
    <w:p w14:paraId="2A346726" w14:textId="77777777" w:rsidR="00E96216" w:rsidRDefault="007E12BB">
      <w:pPr>
        <w:rPr>
          <w:sz w:val="24"/>
          <w:szCs w:val="24"/>
        </w:rPr>
      </w:pPr>
      <w:r>
        <w:rPr>
          <w:sz w:val="24"/>
          <w:szCs w:val="24"/>
        </w:rPr>
        <w:t>1 EL Limettensaft</w:t>
      </w:r>
    </w:p>
    <w:p w14:paraId="50BEE6FE" w14:textId="3BE062A0" w:rsidR="007E12BB" w:rsidRDefault="007E12BB">
      <w:pPr>
        <w:rPr>
          <w:sz w:val="24"/>
          <w:szCs w:val="24"/>
        </w:rPr>
      </w:pPr>
      <w:r>
        <w:rPr>
          <w:sz w:val="24"/>
          <w:szCs w:val="24"/>
        </w:rPr>
        <w:t>1 rote Chilischote, fein gehackt</w:t>
      </w:r>
    </w:p>
    <w:p w14:paraId="75FE9183" w14:textId="77777777" w:rsidR="007E12BB" w:rsidRDefault="007E12BB">
      <w:pPr>
        <w:rPr>
          <w:sz w:val="24"/>
          <w:szCs w:val="24"/>
        </w:rPr>
      </w:pPr>
    </w:p>
    <w:p w14:paraId="09FA41D2" w14:textId="2515CDC5" w:rsidR="008B1376" w:rsidRDefault="008B1376">
      <w:pPr>
        <w:rPr>
          <w:sz w:val="24"/>
          <w:szCs w:val="24"/>
        </w:rPr>
      </w:pPr>
      <w:r>
        <w:rPr>
          <w:sz w:val="24"/>
          <w:szCs w:val="24"/>
        </w:rPr>
        <w:t>Zubereitung:</w:t>
      </w:r>
    </w:p>
    <w:p w14:paraId="10E46A00" w14:textId="414D0C95" w:rsidR="007E12BB" w:rsidRPr="002664CF" w:rsidRDefault="007E12BB" w:rsidP="00B40E8C">
      <w:pPr>
        <w:pStyle w:val="ListParagraph"/>
        <w:numPr>
          <w:ilvl w:val="0"/>
          <w:numId w:val="1533"/>
        </w:numPr>
        <w:spacing w:after="120"/>
        <w:ind w:left="714" w:hanging="357"/>
        <w:contextualSpacing w:val="0"/>
        <w:jc w:val="both"/>
        <w:rPr>
          <w:sz w:val="24"/>
          <w:szCs w:val="24"/>
        </w:rPr>
      </w:pPr>
      <w:r w:rsidRPr="002664CF">
        <w:rPr>
          <w:sz w:val="24"/>
          <w:szCs w:val="24"/>
        </w:rPr>
        <w:t>Für den Dip den Knoblauch mit Kurkuma und 1/8 TL Meersalzfloc</w:t>
      </w:r>
      <w:r w:rsidR="004C5BC9" w:rsidRPr="002664CF">
        <w:rPr>
          <w:sz w:val="24"/>
          <w:szCs w:val="24"/>
        </w:rPr>
        <w:t>ken im Mörser zu einer groben Paste zerstoßen. Reiswein, Limettensaft und Chili unterrühren. Bis zum Servieren beiseitestellen.</w:t>
      </w:r>
    </w:p>
    <w:p w14:paraId="62CC8B70" w14:textId="60AF979D" w:rsidR="004C5BC9" w:rsidRPr="008B1376" w:rsidRDefault="004C5BC9" w:rsidP="00B40E8C">
      <w:pPr>
        <w:pStyle w:val="ListParagraph"/>
        <w:numPr>
          <w:ilvl w:val="0"/>
          <w:numId w:val="1533"/>
        </w:numPr>
        <w:spacing w:after="120"/>
        <w:ind w:left="714" w:hanging="357"/>
        <w:contextualSpacing w:val="0"/>
        <w:jc w:val="both"/>
        <w:rPr>
          <w:sz w:val="24"/>
          <w:szCs w:val="24"/>
        </w:rPr>
      </w:pPr>
      <w:r w:rsidRPr="008B1376">
        <w:rPr>
          <w:sz w:val="24"/>
          <w:szCs w:val="24"/>
        </w:rPr>
        <w:t>Die Buttermilch mit Essig und Kurkuma verrühren. Beiseitestellen.</w:t>
      </w:r>
      <w:r w:rsidR="00CE3DDA" w:rsidRPr="008B1376">
        <w:rPr>
          <w:sz w:val="24"/>
          <w:szCs w:val="24"/>
        </w:rPr>
        <w:t xml:space="preserve"> </w:t>
      </w:r>
      <w:r w:rsidRPr="008B1376">
        <w:rPr>
          <w:sz w:val="24"/>
          <w:szCs w:val="24"/>
        </w:rPr>
        <w:t>Das Mehl mit Schwarzkümmel. Kümmel, Limettenschale und 1 TL Salz mischen.</w:t>
      </w:r>
      <w:r w:rsidR="008B1376">
        <w:rPr>
          <w:sz w:val="24"/>
          <w:szCs w:val="24"/>
        </w:rPr>
        <w:t xml:space="preserve"> </w:t>
      </w:r>
      <w:r w:rsidR="00845FDB" w:rsidRPr="008B1376">
        <w:rPr>
          <w:sz w:val="24"/>
          <w:szCs w:val="24"/>
        </w:rPr>
        <w:t xml:space="preserve">Portionsweise Zwiebelring </w:t>
      </w:r>
      <w:r w:rsidR="00CE3DDA" w:rsidRPr="008B1376">
        <w:rPr>
          <w:sz w:val="24"/>
          <w:szCs w:val="24"/>
        </w:rPr>
        <w:t>u</w:t>
      </w:r>
      <w:r w:rsidR="00845FDB" w:rsidRPr="008B1376">
        <w:rPr>
          <w:sz w:val="24"/>
          <w:szCs w:val="24"/>
        </w:rPr>
        <w:t>n</w:t>
      </w:r>
      <w:r w:rsidR="00CE3DDA" w:rsidRPr="008B1376">
        <w:rPr>
          <w:sz w:val="24"/>
          <w:szCs w:val="24"/>
        </w:rPr>
        <w:t>d</w:t>
      </w:r>
      <w:r w:rsidR="00845FDB" w:rsidRPr="008B1376">
        <w:rPr>
          <w:sz w:val="24"/>
          <w:szCs w:val="24"/>
        </w:rPr>
        <w:t xml:space="preserve"> Frühlingszwiebeln erst in die Mehl-, dann in die Buttermilchmischung tauchen. Herausheben und kurz abtropfen lassen, dann noch einmal in das Mehl tauchen und anschließend</w:t>
      </w:r>
      <w:r w:rsidR="005F7A81" w:rsidRPr="008B1376">
        <w:rPr>
          <w:sz w:val="24"/>
          <w:szCs w:val="24"/>
        </w:rPr>
        <w:t xml:space="preserve"> mit etwas Abstand zueinander auf einem Gitter abtropfen lassen.</w:t>
      </w:r>
    </w:p>
    <w:p w14:paraId="175B4B62" w14:textId="05A78624" w:rsidR="005F7A81" w:rsidRPr="002664CF" w:rsidRDefault="005F7A81" w:rsidP="00B40E8C">
      <w:pPr>
        <w:pStyle w:val="ListParagraph"/>
        <w:numPr>
          <w:ilvl w:val="0"/>
          <w:numId w:val="1533"/>
        </w:numPr>
        <w:spacing w:after="120"/>
        <w:ind w:left="714" w:hanging="357"/>
        <w:contextualSpacing w:val="0"/>
        <w:jc w:val="both"/>
        <w:rPr>
          <w:sz w:val="24"/>
          <w:szCs w:val="24"/>
        </w:rPr>
      </w:pPr>
      <w:r w:rsidRPr="002664CF">
        <w:rPr>
          <w:sz w:val="24"/>
          <w:szCs w:val="24"/>
        </w:rPr>
        <w:lastRenderedPageBreak/>
        <w:t>Das Öl in ei</w:t>
      </w:r>
      <w:r w:rsidR="002664CF" w:rsidRPr="002664CF">
        <w:rPr>
          <w:sz w:val="24"/>
          <w:szCs w:val="24"/>
        </w:rPr>
        <w:t>ne</w:t>
      </w:r>
      <w:r w:rsidRPr="002664CF">
        <w:rPr>
          <w:sz w:val="24"/>
          <w:szCs w:val="24"/>
        </w:rPr>
        <w:t>r großen Pfanne mit hohem Rand bei mittlerer bis hoher Temperatur</w:t>
      </w:r>
      <w:r w:rsidR="00CE3DDA" w:rsidRPr="002664CF">
        <w:rPr>
          <w:sz w:val="24"/>
          <w:szCs w:val="24"/>
        </w:rPr>
        <w:t xml:space="preserve"> erhitzen. Zwiebelringe und Frühlingszwiebeln darin 2-3 Minuten ausbacken, bis sie knusprig und goldbraun sind; nach der Hälfte der Zeit wenden. Mit einem Schaumlöffel auf ein mit Kü</w:t>
      </w:r>
      <w:r w:rsidR="002664CF" w:rsidRPr="002664CF">
        <w:rPr>
          <w:sz w:val="24"/>
          <w:szCs w:val="24"/>
        </w:rPr>
        <w:t>c</w:t>
      </w:r>
      <w:r w:rsidR="00CE3DDA" w:rsidRPr="002664CF">
        <w:rPr>
          <w:sz w:val="24"/>
          <w:szCs w:val="24"/>
        </w:rPr>
        <w:t xml:space="preserve">henpapier ausgelegtes </w:t>
      </w:r>
      <w:r w:rsidR="002664CF">
        <w:rPr>
          <w:sz w:val="24"/>
          <w:szCs w:val="24"/>
        </w:rPr>
        <w:t>B</w:t>
      </w:r>
      <w:r w:rsidR="00CE3DDA" w:rsidRPr="002664CF">
        <w:rPr>
          <w:sz w:val="24"/>
          <w:szCs w:val="24"/>
        </w:rPr>
        <w:t>lech/Gitter heben. Mit reichlich Meersalzflocken bestreuen. Mit dem Dip und den Limettenspalten servier</w:t>
      </w:r>
      <w:r w:rsidR="002664CF" w:rsidRPr="002664CF">
        <w:rPr>
          <w:sz w:val="24"/>
          <w:szCs w:val="24"/>
        </w:rPr>
        <w:t>e</w:t>
      </w:r>
      <w:r w:rsidR="00CE3DDA" w:rsidRPr="002664CF">
        <w:rPr>
          <w:sz w:val="24"/>
          <w:szCs w:val="24"/>
        </w:rPr>
        <w:t>n.</w:t>
      </w:r>
    </w:p>
    <w:p w14:paraId="384238D0" w14:textId="77777777" w:rsidR="004C5BC9" w:rsidRDefault="004C5BC9">
      <w:pPr>
        <w:rPr>
          <w:sz w:val="24"/>
          <w:szCs w:val="24"/>
        </w:rPr>
      </w:pPr>
    </w:p>
    <w:p w14:paraId="2508C58E" w14:textId="59A41C6E" w:rsidR="00526BE3" w:rsidRDefault="00526BE3">
      <w:pPr>
        <w:rPr>
          <w:sz w:val="24"/>
          <w:szCs w:val="24"/>
        </w:rPr>
      </w:pPr>
      <w:r>
        <w:rPr>
          <w:sz w:val="24"/>
          <w:szCs w:val="24"/>
        </w:rPr>
        <w:br w:type="page"/>
      </w:r>
    </w:p>
    <w:p w14:paraId="75CBF41F" w14:textId="02FB1159" w:rsidR="0001514B" w:rsidRDefault="007B7A75" w:rsidP="0001514B">
      <w:pPr>
        <w:pStyle w:val="Heading2"/>
        <w:spacing w:after="240"/>
      </w:pPr>
      <w:r>
        <w:lastRenderedPageBreak/>
        <w:t xml:space="preserve">Gebackene Zwiebeln </w:t>
      </w:r>
      <w:r w:rsidR="009A6793">
        <w:t xml:space="preserve">- </w:t>
      </w:r>
      <w:r w:rsidR="0001514B">
        <w:t>Pyaz ke pakore</w:t>
      </w:r>
      <w:r w:rsidR="0001514B">
        <w:rPr>
          <w:rStyle w:val="FootnoteReference"/>
        </w:rPr>
        <w:footnoteReference w:id="696"/>
      </w:r>
      <w:r w:rsidR="0001514B">
        <w:t xml:space="preserve"> </w:t>
      </w:r>
    </w:p>
    <w:p w14:paraId="2C612DAB" w14:textId="77777777" w:rsidR="0001514B" w:rsidRDefault="0001514B" w:rsidP="0001514B">
      <w:pPr>
        <w:rPr>
          <w:sz w:val="24"/>
          <w:szCs w:val="24"/>
        </w:rPr>
      </w:pPr>
      <w:r w:rsidRPr="008F4348">
        <w:rPr>
          <w:sz w:val="24"/>
          <w:szCs w:val="24"/>
          <w:u w:val="single"/>
        </w:rPr>
        <w:t>Zutaten</w:t>
      </w:r>
      <w:r>
        <w:rPr>
          <w:sz w:val="24"/>
          <w:szCs w:val="24"/>
        </w:rPr>
        <w:t xml:space="preserve"> (für 24 Stück)</w:t>
      </w:r>
    </w:p>
    <w:p w14:paraId="2721BBE2" w14:textId="77777777" w:rsidR="0001514B" w:rsidRDefault="0001514B" w:rsidP="0001514B">
      <w:pPr>
        <w:rPr>
          <w:sz w:val="24"/>
          <w:szCs w:val="24"/>
        </w:rPr>
      </w:pPr>
      <w:r>
        <w:rPr>
          <w:sz w:val="24"/>
          <w:szCs w:val="24"/>
        </w:rPr>
        <w:t>1 Stück Ingwer (3 cm), geschält und grob gehackt</w:t>
      </w:r>
    </w:p>
    <w:p w14:paraId="5431A0DF" w14:textId="77777777" w:rsidR="0001514B" w:rsidRDefault="0001514B" w:rsidP="0001514B">
      <w:pPr>
        <w:rPr>
          <w:sz w:val="24"/>
          <w:szCs w:val="24"/>
        </w:rPr>
      </w:pPr>
      <w:r>
        <w:rPr>
          <w:sz w:val="24"/>
          <w:szCs w:val="24"/>
        </w:rPr>
        <w:t>1 grüne India-Jwala-Chilischote, entkernt und gehackt</w:t>
      </w:r>
    </w:p>
    <w:p w14:paraId="0EF567B4" w14:textId="77777777" w:rsidR="0001514B" w:rsidRDefault="0001514B" w:rsidP="0001514B">
      <w:pPr>
        <w:rPr>
          <w:sz w:val="24"/>
          <w:szCs w:val="24"/>
        </w:rPr>
      </w:pPr>
      <w:r>
        <w:rPr>
          <w:sz w:val="24"/>
          <w:szCs w:val="24"/>
        </w:rPr>
        <w:t>2 TL Kreuzkümmelsamen</w:t>
      </w:r>
    </w:p>
    <w:p w14:paraId="77980BF3" w14:textId="77777777" w:rsidR="0001514B" w:rsidRDefault="0001514B" w:rsidP="0001514B">
      <w:pPr>
        <w:rPr>
          <w:sz w:val="24"/>
          <w:szCs w:val="24"/>
        </w:rPr>
      </w:pPr>
      <w:r>
        <w:rPr>
          <w:sz w:val="24"/>
          <w:szCs w:val="24"/>
        </w:rPr>
        <w:t>Salz</w:t>
      </w:r>
    </w:p>
    <w:p w14:paraId="1F0F65E3" w14:textId="77777777" w:rsidR="0001514B" w:rsidRDefault="0001514B" w:rsidP="0001514B">
      <w:pPr>
        <w:rPr>
          <w:sz w:val="24"/>
          <w:szCs w:val="24"/>
        </w:rPr>
      </w:pPr>
      <w:r>
        <w:rPr>
          <w:sz w:val="24"/>
          <w:szCs w:val="24"/>
        </w:rPr>
        <w:t>1 kg Gemüsezwiebeln</w:t>
      </w:r>
    </w:p>
    <w:p w14:paraId="2CC46BA4" w14:textId="77777777" w:rsidR="0001514B" w:rsidRDefault="0001514B" w:rsidP="0001514B">
      <w:pPr>
        <w:rPr>
          <w:sz w:val="24"/>
          <w:szCs w:val="24"/>
        </w:rPr>
      </w:pPr>
      <w:r>
        <w:rPr>
          <w:sz w:val="24"/>
          <w:szCs w:val="24"/>
        </w:rPr>
        <w:t>4 EL Rapsöl</w:t>
      </w:r>
    </w:p>
    <w:p w14:paraId="06623292" w14:textId="77777777" w:rsidR="0001514B" w:rsidRDefault="0001514B" w:rsidP="0001514B">
      <w:pPr>
        <w:rPr>
          <w:sz w:val="24"/>
          <w:szCs w:val="24"/>
        </w:rPr>
      </w:pPr>
      <w:r>
        <w:rPr>
          <w:sz w:val="24"/>
          <w:szCs w:val="24"/>
        </w:rPr>
        <w:t>180 g Kichererbsenmehl</w:t>
      </w:r>
    </w:p>
    <w:p w14:paraId="003AC32A" w14:textId="77777777" w:rsidR="0001514B" w:rsidRDefault="0001514B" w:rsidP="0001514B">
      <w:pPr>
        <w:rPr>
          <w:sz w:val="24"/>
          <w:szCs w:val="24"/>
        </w:rPr>
      </w:pPr>
      <w:r>
        <w:rPr>
          <w:sz w:val="24"/>
          <w:szCs w:val="24"/>
        </w:rPr>
        <w:t>40 g Koriandergrün, grob gehackt</w:t>
      </w:r>
    </w:p>
    <w:p w14:paraId="695DD79B" w14:textId="77777777" w:rsidR="0001514B" w:rsidRDefault="0001514B" w:rsidP="0001514B">
      <w:pPr>
        <w:rPr>
          <w:sz w:val="24"/>
          <w:szCs w:val="24"/>
        </w:rPr>
      </w:pPr>
      <w:r>
        <w:rPr>
          <w:sz w:val="24"/>
          <w:szCs w:val="24"/>
        </w:rPr>
        <w:t>½ TL Cayennepfeffer</w:t>
      </w:r>
    </w:p>
    <w:p w14:paraId="50253BBD" w14:textId="77777777" w:rsidR="0001514B" w:rsidRDefault="0001514B" w:rsidP="0001514B">
      <w:pPr>
        <w:rPr>
          <w:sz w:val="24"/>
          <w:szCs w:val="24"/>
        </w:rPr>
      </w:pPr>
      <w:r>
        <w:rPr>
          <w:sz w:val="24"/>
          <w:szCs w:val="24"/>
        </w:rPr>
        <w:t>1 TL gemahlener Koriander</w:t>
      </w:r>
    </w:p>
    <w:p w14:paraId="3F718F23" w14:textId="77777777" w:rsidR="0001514B" w:rsidRDefault="0001514B" w:rsidP="0001514B">
      <w:pPr>
        <w:rPr>
          <w:sz w:val="24"/>
          <w:szCs w:val="24"/>
        </w:rPr>
      </w:pPr>
      <w:r>
        <w:rPr>
          <w:sz w:val="24"/>
          <w:szCs w:val="24"/>
        </w:rPr>
        <w:t>½ TL Kurkuma</w:t>
      </w:r>
    </w:p>
    <w:p w14:paraId="028D0484" w14:textId="77777777" w:rsidR="0001514B" w:rsidRDefault="0001514B" w:rsidP="0001514B">
      <w:pPr>
        <w:rPr>
          <w:sz w:val="24"/>
          <w:szCs w:val="24"/>
        </w:rPr>
      </w:pPr>
      <w:r>
        <w:rPr>
          <w:sz w:val="24"/>
          <w:szCs w:val="24"/>
        </w:rPr>
        <w:t>1 EL Zitronensaft</w:t>
      </w:r>
    </w:p>
    <w:p w14:paraId="76F2E469" w14:textId="77777777" w:rsidR="0001514B" w:rsidRDefault="0001514B" w:rsidP="0001514B">
      <w:pPr>
        <w:rPr>
          <w:sz w:val="24"/>
          <w:szCs w:val="24"/>
        </w:rPr>
      </w:pPr>
    </w:p>
    <w:p w14:paraId="5F3193A5" w14:textId="77777777" w:rsidR="0001514B" w:rsidRDefault="0001514B" w:rsidP="0001514B">
      <w:pPr>
        <w:rPr>
          <w:sz w:val="24"/>
          <w:szCs w:val="24"/>
        </w:rPr>
      </w:pPr>
      <w:r>
        <w:rPr>
          <w:sz w:val="24"/>
          <w:szCs w:val="24"/>
        </w:rPr>
        <w:t>Zubereitung:</w:t>
      </w:r>
    </w:p>
    <w:p w14:paraId="0BFA0952" w14:textId="77777777" w:rsidR="0001514B" w:rsidRPr="007B7C0E" w:rsidRDefault="0001514B" w:rsidP="00B40E8C">
      <w:pPr>
        <w:pStyle w:val="ListParagraph"/>
        <w:numPr>
          <w:ilvl w:val="0"/>
          <w:numId w:val="1329"/>
        </w:numPr>
        <w:spacing w:after="120"/>
        <w:ind w:left="714" w:hanging="357"/>
        <w:contextualSpacing w:val="0"/>
        <w:jc w:val="both"/>
        <w:rPr>
          <w:sz w:val="24"/>
          <w:szCs w:val="24"/>
        </w:rPr>
      </w:pPr>
      <w:r w:rsidRPr="007B7C0E">
        <w:rPr>
          <w:sz w:val="24"/>
          <w:szCs w:val="24"/>
        </w:rPr>
        <w:t>Den Backofen auf 180 Grad vorheizen und zwei Backbleche mit leicht eingeölter Alufolie belegen. Ingwer, Chili und Kreuzkümmelsamen mit 1 kleinen Prise Salz in einen Mörser geben und zu einer groben Paste zerstoßen. Beiseitestellen.</w:t>
      </w:r>
    </w:p>
    <w:p w14:paraId="1244433E" w14:textId="77777777" w:rsidR="0001514B" w:rsidRPr="007B7C0E" w:rsidRDefault="0001514B" w:rsidP="00B40E8C">
      <w:pPr>
        <w:pStyle w:val="ListParagraph"/>
        <w:numPr>
          <w:ilvl w:val="0"/>
          <w:numId w:val="1329"/>
        </w:numPr>
        <w:spacing w:after="120"/>
        <w:ind w:left="714" w:hanging="357"/>
        <w:contextualSpacing w:val="0"/>
        <w:jc w:val="both"/>
        <w:rPr>
          <w:sz w:val="24"/>
          <w:szCs w:val="24"/>
        </w:rPr>
      </w:pPr>
      <w:r w:rsidRPr="007B7C0E">
        <w:rPr>
          <w:sz w:val="24"/>
          <w:szCs w:val="24"/>
        </w:rPr>
        <w:t xml:space="preserve">Die Zwiebeln schälen und halbieren, dann in 5 mm dicke Scheiben schneiden. Das Öl in einer großen Pfanne erhitzen und die Zwiebeln bei mittlerer Hitze unter gelegentlichem Rühren 15 Minuten darin anschwitzen, bis sie glasig sind und sich </w:t>
      </w:r>
      <w:r>
        <w:rPr>
          <w:sz w:val="24"/>
          <w:szCs w:val="24"/>
        </w:rPr>
        <w:t>mi</w:t>
      </w:r>
      <w:r w:rsidRPr="007B7C0E">
        <w:rPr>
          <w:sz w:val="24"/>
          <w:szCs w:val="24"/>
        </w:rPr>
        <w:t>t einem Holzlöffel zerteilen lassen.</w:t>
      </w:r>
    </w:p>
    <w:p w14:paraId="5FD45AB1" w14:textId="77777777" w:rsidR="0001514B" w:rsidRPr="007B7C0E" w:rsidRDefault="0001514B" w:rsidP="00B40E8C">
      <w:pPr>
        <w:pStyle w:val="ListParagraph"/>
        <w:numPr>
          <w:ilvl w:val="0"/>
          <w:numId w:val="1329"/>
        </w:numPr>
        <w:spacing w:after="120"/>
        <w:ind w:left="714" w:hanging="357"/>
        <w:contextualSpacing w:val="0"/>
        <w:jc w:val="both"/>
        <w:rPr>
          <w:sz w:val="24"/>
          <w:szCs w:val="24"/>
        </w:rPr>
      </w:pPr>
      <w:r w:rsidRPr="007B7C0E">
        <w:rPr>
          <w:sz w:val="24"/>
          <w:szCs w:val="24"/>
        </w:rPr>
        <w:t>Die Zwiebeln in eine Schüssel geben und die Ingwer-Chili-Paste, Kichererbsenmehl, Koriandergrün, Cayennepfeffer, gemahlenen Koriander, Kurkuma, Zitronensaft und 1,5 TL Salz hinzugeben. Gründlich vermengen und nach und nach bis zu 30 ml Wasser hinzugießen, bis ein sehr dickflüssiger Teig entsteht.</w:t>
      </w:r>
    </w:p>
    <w:p w14:paraId="70A828D7" w14:textId="77777777" w:rsidR="0001514B" w:rsidRPr="007B7C0E" w:rsidRDefault="0001514B" w:rsidP="00B40E8C">
      <w:pPr>
        <w:pStyle w:val="ListParagraph"/>
        <w:numPr>
          <w:ilvl w:val="0"/>
          <w:numId w:val="1329"/>
        </w:numPr>
        <w:spacing w:after="120"/>
        <w:ind w:left="714" w:hanging="357"/>
        <w:contextualSpacing w:val="0"/>
        <w:jc w:val="both"/>
        <w:rPr>
          <w:sz w:val="24"/>
          <w:szCs w:val="24"/>
        </w:rPr>
      </w:pPr>
      <w:r w:rsidRPr="007B7C0E">
        <w:rPr>
          <w:sz w:val="24"/>
          <w:szCs w:val="24"/>
        </w:rPr>
        <w:t>Jeweils 1 EL Teig auf das Backblech setzen, dazwischen je 1 – 2 cm Abstand lassen.</w:t>
      </w:r>
    </w:p>
    <w:p w14:paraId="7E33B990" w14:textId="77777777" w:rsidR="0001514B" w:rsidRPr="007B7C0E" w:rsidRDefault="0001514B" w:rsidP="00B40E8C">
      <w:pPr>
        <w:pStyle w:val="ListParagraph"/>
        <w:numPr>
          <w:ilvl w:val="0"/>
          <w:numId w:val="1329"/>
        </w:numPr>
        <w:spacing w:after="120"/>
        <w:ind w:left="714" w:hanging="357"/>
        <w:contextualSpacing w:val="0"/>
        <w:jc w:val="both"/>
        <w:rPr>
          <w:sz w:val="24"/>
          <w:szCs w:val="24"/>
        </w:rPr>
      </w:pPr>
      <w:r w:rsidRPr="007B7C0E">
        <w:rPr>
          <w:sz w:val="24"/>
          <w:szCs w:val="24"/>
        </w:rPr>
        <w:t>Etwa 25</w:t>
      </w:r>
      <w:r>
        <w:rPr>
          <w:sz w:val="24"/>
          <w:szCs w:val="24"/>
        </w:rPr>
        <w:t xml:space="preserve"> - 35</w:t>
      </w:r>
      <w:r w:rsidRPr="007B7C0E">
        <w:rPr>
          <w:sz w:val="24"/>
          <w:szCs w:val="24"/>
        </w:rPr>
        <w:t xml:space="preserve"> Minuten backen, bis die Fladen knusprig und auf der Oberseite gebräunt sind. Aus dem Ofen nehmen, vorsichtig mit einem Palettmesser von der Folie heben und zum Servieren mit etwas Chutney </w:t>
      </w:r>
      <w:r>
        <w:rPr>
          <w:sz w:val="24"/>
          <w:szCs w:val="24"/>
        </w:rPr>
        <w:t>(Mango-Chutney oder Rote – Beete- Raita)</w:t>
      </w:r>
      <w:r w:rsidRPr="007B7C0E">
        <w:rPr>
          <w:sz w:val="24"/>
          <w:szCs w:val="24"/>
        </w:rPr>
        <w:t xml:space="preserve"> auf einem Teller anrichten.</w:t>
      </w:r>
    </w:p>
    <w:p w14:paraId="1328C01A" w14:textId="5A6FCA16" w:rsidR="00BB1151" w:rsidRDefault="00BB1151" w:rsidP="00BB1151">
      <w:pPr>
        <w:pStyle w:val="Heading2"/>
        <w:spacing w:after="240"/>
      </w:pPr>
      <w:r>
        <w:lastRenderedPageBreak/>
        <w:t>Gegrillte Auberginen und Paprika</w:t>
      </w:r>
      <w:r>
        <w:rPr>
          <w:rStyle w:val="FootnoteReference"/>
        </w:rPr>
        <w:footnoteReference w:id="697"/>
      </w:r>
      <w:r>
        <w:t xml:space="preserve"> </w:t>
      </w:r>
    </w:p>
    <w:p w14:paraId="1D5E5F71" w14:textId="77777777" w:rsidR="00BB1151" w:rsidRDefault="00BB1151" w:rsidP="00BB1151">
      <w:pPr>
        <w:rPr>
          <w:sz w:val="24"/>
          <w:szCs w:val="24"/>
        </w:rPr>
      </w:pPr>
      <w:r w:rsidRPr="00113D18">
        <w:rPr>
          <w:sz w:val="24"/>
          <w:szCs w:val="24"/>
          <w:u w:val="single"/>
        </w:rPr>
        <w:t>Zutaten</w:t>
      </w:r>
      <w:r>
        <w:rPr>
          <w:sz w:val="24"/>
          <w:szCs w:val="24"/>
        </w:rPr>
        <w:t xml:space="preserve"> (für 4 – 6 Portionen)</w:t>
      </w:r>
    </w:p>
    <w:p w14:paraId="48803C28" w14:textId="77777777" w:rsidR="00BB1151" w:rsidRDefault="00BB1151" w:rsidP="00BB1151">
      <w:pPr>
        <w:rPr>
          <w:sz w:val="24"/>
          <w:szCs w:val="24"/>
        </w:rPr>
      </w:pPr>
      <w:r>
        <w:rPr>
          <w:sz w:val="24"/>
          <w:szCs w:val="24"/>
        </w:rPr>
        <w:t xml:space="preserve">1 große Aubergine              </w:t>
      </w:r>
    </w:p>
    <w:p w14:paraId="7A9096A8" w14:textId="77777777" w:rsidR="00BB1151" w:rsidRPr="00A57832" w:rsidRDefault="00BB1151" w:rsidP="00BB1151">
      <w:pPr>
        <w:rPr>
          <w:sz w:val="24"/>
          <w:szCs w:val="24"/>
        </w:rPr>
      </w:pPr>
      <w:r>
        <w:rPr>
          <w:sz w:val="24"/>
          <w:szCs w:val="24"/>
        </w:rPr>
        <w:t xml:space="preserve">2 </w:t>
      </w:r>
      <w:r w:rsidRPr="00A57832">
        <w:rPr>
          <w:sz w:val="24"/>
          <w:szCs w:val="24"/>
        </w:rPr>
        <w:t>große rote Paprika</w:t>
      </w:r>
    </w:p>
    <w:p w14:paraId="17F099DA" w14:textId="77777777" w:rsidR="00BB1151" w:rsidRDefault="00BB1151" w:rsidP="00BB1151">
      <w:pPr>
        <w:rPr>
          <w:sz w:val="24"/>
          <w:szCs w:val="24"/>
        </w:rPr>
      </w:pPr>
      <w:r>
        <w:rPr>
          <w:sz w:val="24"/>
          <w:szCs w:val="24"/>
        </w:rPr>
        <w:t>Olivenöl</w:t>
      </w:r>
    </w:p>
    <w:p w14:paraId="044B0C8D" w14:textId="77777777" w:rsidR="00BB1151" w:rsidRDefault="00BB1151" w:rsidP="00BB1151">
      <w:pPr>
        <w:rPr>
          <w:sz w:val="24"/>
          <w:szCs w:val="24"/>
        </w:rPr>
      </w:pPr>
      <w:r>
        <w:rPr>
          <w:sz w:val="24"/>
          <w:szCs w:val="24"/>
        </w:rPr>
        <w:t>2 Knoblauc</w:t>
      </w:r>
      <w:r w:rsidRPr="00A57832">
        <w:rPr>
          <w:sz w:val="24"/>
          <w:szCs w:val="24"/>
        </w:rPr>
        <w:t>hzehen</w:t>
      </w:r>
    </w:p>
    <w:p w14:paraId="4E2D3438" w14:textId="77777777" w:rsidR="00BB1151" w:rsidRPr="00A57832" w:rsidRDefault="00BB1151" w:rsidP="00BB1151">
      <w:pPr>
        <w:rPr>
          <w:sz w:val="24"/>
          <w:szCs w:val="24"/>
        </w:rPr>
      </w:pPr>
      <w:r>
        <w:rPr>
          <w:sz w:val="24"/>
          <w:szCs w:val="24"/>
        </w:rPr>
        <w:t>Zucker</w:t>
      </w:r>
    </w:p>
    <w:p w14:paraId="37392E9F" w14:textId="77777777" w:rsidR="00BB1151" w:rsidRPr="00A57832" w:rsidRDefault="00BB1151" w:rsidP="00BB1151">
      <w:pPr>
        <w:rPr>
          <w:sz w:val="24"/>
          <w:szCs w:val="24"/>
        </w:rPr>
      </w:pPr>
      <w:r>
        <w:rPr>
          <w:sz w:val="24"/>
          <w:szCs w:val="24"/>
        </w:rPr>
        <w:t>2-</w:t>
      </w:r>
      <w:r w:rsidRPr="00A57832">
        <w:rPr>
          <w:sz w:val="24"/>
          <w:szCs w:val="24"/>
        </w:rPr>
        <w:t>3 EL frisch gehackte Petersilie</w:t>
      </w:r>
    </w:p>
    <w:p w14:paraId="27BE6148" w14:textId="77777777" w:rsidR="00BB1151" w:rsidRDefault="00BB1151" w:rsidP="00BB1151">
      <w:pPr>
        <w:rPr>
          <w:sz w:val="24"/>
          <w:szCs w:val="24"/>
        </w:rPr>
      </w:pPr>
    </w:p>
    <w:p w14:paraId="4DA6C0A0" w14:textId="77777777" w:rsidR="00BB1151" w:rsidRDefault="00BB1151" w:rsidP="00BB1151">
      <w:pPr>
        <w:rPr>
          <w:sz w:val="24"/>
          <w:szCs w:val="24"/>
        </w:rPr>
      </w:pPr>
    </w:p>
    <w:p w14:paraId="1138A02E" w14:textId="77777777" w:rsidR="00BB1151" w:rsidRDefault="00BB1151" w:rsidP="00BB1151">
      <w:pPr>
        <w:rPr>
          <w:sz w:val="24"/>
          <w:szCs w:val="24"/>
        </w:rPr>
      </w:pPr>
      <w:r>
        <w:rPr>
          <w:sz w:val="24"/>
          <w:szCs w:val="24"/>
        </w:rPr>
        <w:t>Zubereitungszeit: 30 Minuten Zubereitung plus 12 Stunden Marinierzeit</w:t>
      </w:r>
    </w:p>
    <w:p w14:paraId="4465C752" w14:textId="77777777" w:rsidR="00BB1151" w:rsidRDefault="00BB1151" w:rsidP="00B40E8C">
      <w:pPr>
        <w:pStyle w:val="ListParagraph"/>
        <w:numPr>
          <w:ilvl w:val="0"/>
          <w:numId w:val="456"/>
        </w:numPr>
        <w:spacing w:after="120"/>
        <w:ind w:left="714" w:hanging="357"/>
        <w:contextualSpacing w:val="0"/>
        <w:jc w:val="both"/>
        <w:rPr>
          <w:sz w:val="24"/>
          <w:szCs w:val="24"/>
        </w:rPr>
      </w:pPr>
      <w:r w:rsidRPr="000E754B">
        <w:rPr>
          <w:sz w:val="24"/>
          <w:szCs w:val="24"/>
        </w:rPr>
        <w:t>Aubergine in 1 cm dicke Scheiben schneiden. Die Paprika mit der Innenseite nach unten unter einen heißen Grill oder im Backofen 8 Minuten grillen, bis die Haut blasen wirft und sich schwarz verfärbt. Vom Grill entfernen und mit einem feuchten Küchentuch abdecken.</w:t>
      </w:r>
      <w:r>
        <w:rPr>
          <w:sz w:val="24"/>
          <w:szCs w:val="24"/>
        </w:rPr>
        <w:t xml:space="preserve"> </w:t>
      </w:r>
      <w:r w:rsidRPr="000E754B">
        <w:rPr>
          <w:sz w:val="24"/>
          <w:szCs w:val="24"/>
        </w:rPr>
        <w:t>Sobald sie abgekühlt sind, die Haut abziehen und das Fleisch in dicke Streifen schneiden.</w:t>
      </w:r>
    </w:p>
    <w:p w14:paraId="0F9C80FD" w14:textId="77777777" w:rsidR="00BB1151" w:rsidRPr="000E754B" w:rsidRDefault="00BB1151" w:rsidP="00B40E8C">
      <w:pPr>
        <w:pStyle w:val="ListParagraph"/>
        <w:numPr>
          <w:ilvl w:val="0"/>
          <w:numId w:val="456"/>
        </w:numPr>
        <w:spacing w:after="120"/>
        <w:ind w:left="714" w:hanging="357"/>
        <w:contextualSpacing w:val="0"/>
        <w:jc w:val="both"/>
        <w:rPr>
          <w:sz w:val="24"/>
          <w:szCs w:val="24"/>
        </w:rPr>
      </w:pPr>
      <w:r w:rsidRPr="000E754B">
        <w:rPr>
          <w:sz w:val="24"/>
          <w:szCs w:val="24"/>
        </w:rPr>
        <w:t xml:space="preserve">Die Auberginenscheiben großzügig mit Olivenöl bestreichen und unter dem Grill oder im Backofen bei Mittelhitze goldbraun backen. Vorsichtig wenden, wiederholen. Je länger die Bräunung dauert, desto besser karamellisiert der in der Aubergine enthaltene Zucker. Nun das Gemüse in einer Schüssel mit </w:t>
      </w:r>
      <w:r>
        <w:rPr>
          <w:sz w:val="24"/>
          <w:szCs w:val="24"/>
        </w:rPr>
        <w:t>den</w:t>
      </w:r>
      <w:r w:rsidRPr="000E754B">
        <w:rPr>
          <w:sz w:val="24"/>
          <w:szCs w:val="24"/>
        </w:rPr>
        <w:t xml:space="preserve"> zerdrückten Knoblauchzehen, 2 EL Olivenöl, eine Prise Zucker und 2 -</w:t>
      </w:r>
      <w:r>
        <w:rPr>
          <w:sz w:val="24"/>
          <w:szCs w:val="24"/>
        </w:rPr>
        <w:t xml:space="preserve"> 3</w:t>
      </w:r>
      <w:r w:rsidRPr="000E754B">
        <w:rPr>
          <w:sz w:val="24"/>
          <w:szCs w:val="24"/>
        </w:rPr>
        <w:t xml:space="preserve"> EL gehackter frischer Petersilie mengen. Abdecken und im Kühlschrank über Nacht marinieren. Bei Zimmertemperatur servieren.</w:t>
      </w:r>
    </w:p>
    <w:p w14:paraId="020D287B" w14:textId="77777777" w:rsidR="00BB1151" w:rsidRPr="00A57832" w:rsidRDefault="00BB1151" w:rsidP="00BB1151">
      <w:pPr>
        <w:rPr>
          <w:sz w:val="24"/>
          <w:szCs w:val="24"/>
        </w:rPr>
      </w:pPr>
      <w:r w:rsidRPr="00A57832">
        <w:rPr>
          <w:sz w:val="24"/>
          <w:szCs w:val="24"/>
        </w:rPr>
        <w:br w:type="page"/>
      </w:r>
    </w:p>
    <w:p w14:paraId="1E84C313" w14:textId="782B924F" w:rsidR="005F7C44" w:rsidRDefault="005F7C44" w:rsidP="005F7C44">
      <w:pPr>
        <w:pStyle w:val="Heading2"/>
        <w:spacing w:after="240"/>
      </w:pPr>
      <w:r>
        <w:lastRenderedPageBreak/>
        <w:t>Grüne Mango</w:t>
      </w:r>
      <w:r>
        <w:rPr>
          <w:rStyle w:val="FootnoteReference"/>
        </w:rPr>
        <w:footnoteReference w:id="698"/>
      </w:r>
      <w:r>
        <w:t xml:space="preserve"> </w:t>
      </w:r>
    </w:p>
    <w:p w14:paraId="663C6746" w14:textId="77777777" w:rsidR="005F7C44" w:rsidRDefault="005F7C44" w:rsidP="005F7C44">
      <w:pPr>
        <w:rPr>
          <w:sz w:val="24"/>
          <w:szCs w:val="24"/>
        </w:rPr>
      </w:pPr>
      <w:r w:rsidRPr="00AD6D6B">
        <w:rPr>
          <w:sz w:val="24"/>
          <w:szCs w:val="24"/>
          <w:u w:val="single"/>
        </w:rPr>
        <w:t>Zutaten</w:t>
      </w:r>
      <w:r>
        <w:rPr>
          <w:sz w:val="24"/>
          <w:szCs w:val="24"/>
        </w:rPr>
        <w:t xml:space="preserve"> (für 2 Portionen)</w:t>
      </w:r>
    </w:p>
    <w:p w14:paraId="3652CB30" w14:textId="77777777" w:rsidR="005F7C44" w:rsidRDefault="005F7C44" w:rsidP="005F7C44">
      <w:pPr>
        <w:rPr>
          <w:sz w:val="24"/>
          <w:szCs w:val="24"/>
        </w:rPr>
      </w:pPr>
      <w:r>
        <w:rPr>
          <w:sz w:val="24"/>
          <w:szCs w:val="24"/>
        </w:rPr>
        <w:t>1 unreife grüne Mango</w:t>
      </w:r>
    </w:p>
    <w:p w14:paraId="2149B35A" w14:textId="77777777" w:rsidR="005F7C44" w:rsidRDefault="005F7C44" w:rsidP="005F7C44">
      <w:pPr>
        <w:rPr>
          <w:sz w:val="24"/>
          <w:szCs w:val="24"/>
        </w:rPr>
      </w:pPr>
      <w:r>
        <w:rPr>
          <w:sz w:val="24"/>
          <w:szCs w:val="24"/>
        </w:rPr>
        <w:t>1 TL Zucker</w:t>
      </w:r>
    </w:p>
    <w:p w14:paraId="23723F0A" w14:textId="77777777" w:rsidR="005F7C44" w:rsidRDefault="005F7C44" w:rsidP="005F7C44">
      <w:pPr>
        <w:rPr>
          <w:sz w:val="24"/>
          <w:szCs w:val="24"/>
        </w:rPr>
      </w:pPr>
      <w:r>
        <w:rPr>
          <w:sz w:val="24"/>
          <w:szCs w:val="24"/>
        </w:rPr>
        <w:t>1 TL Salz</w:t>
      </w:r>
    </w:p>
    <w:p w14:paraId="70E93713" w14:textId="77777777" w:rsidR="005F7C44" w:rsidRDefault="005F7C44" w:rsidP="005F7C44">
      <w:pPr>
        <w:rPr>
          <w:sz w:val="24"/>
          <w:szCs w:val="24"/>
        </w:rPr>
      </w:pPr>
      <w:r>
        <w:rPr>
          <w:sz w:val="24"/>
          <w:szCs w:val="24"/>
        </w:rPr>
        <w:t>½ TL Chiliflocken</w:t>
      </w:r>
    </w:p>
    <w:p w14:paraId="3DF2C8F1" w14:textId="77777777" w:rsidR="005F7C44" w:rsidRDefault="005F7C44" w:rsidP="005F7C44">
      <w:pPr>
        <w:jc w:val="both"/>
        <w:rPr>
          <w:sz w:val="24"/>
          <w:szCs w:val="24"/>
        </w:rPr>
      </w:pPr>
    </w:p>
    <w:p w14:paraId="261394E7" w14:textId="77777777" w:rsidR="005F7C44" w:rsidRDefault="005F7C44" w:rsidP="005F7C44">
      <w:pPr>
        <w:jc w:val="both"/>
        <w:rPr>
          <w:sz w:val="24"/>
          <w:szCs w:val="24"/>
        </w:rPr>
      </w:pPr>
      <w:r>
        <w:rPr>
          <w:sz w:val="24"/>
          <w:szCs w:val="24"/>
        </w:rPr>
        <w:t>Zubereitung:</w:t>
      </w:r>
    </w:p>
    <w:p w14:paraId="5844231B" w14:textId="77777777" w:rsidR="005F7C44" w:rsidRPr="00B20BC1" w:rsidRDefault="005F7C44" w:rsidP="00B40E8C">
      <w:pPr>
        <w:pStyle w:val="ListParagraph"/>
        <w:numPr>
          <w:ilvl w:val="0"/>
          <w:numId w:val="1310"/>
        </w:numPr>
        <w:jc w:val="both"/>
        <w:rPr>
          <w:sz w:val="24"/>
          <w:szCs w:val="24"/>
        </w:rPr>
      </w:pPr>
      <w:r w:rsidRPr="00B20BC1">
        <w:rPr>
          <w:sz w:val="24"/>
          <w:szCs w:val="24"/>
        </w:rPr>
        <w:t>Die Mango schälen und das Fruchtfleisch vom Kern schneiden. Die Hälften in Stücke schneiden.</w:t>
      </w:r>
    </w:p>
    <w:p w14:paraId="49039DB2" w14:textId="77777777" w:rsidR="005F7C44" w:rsidRPr="00B20BC1" w:rsidRDefault="005F7C44" w:rsidP="00B40E8C">
      <w:pPr>
        <w:pStyle w:val="ListParagraph"/>
        <w:numPr>
          <w:ilvl w:val="0"/>
          <w:numId w:val="1310"/>
        </w:numPr>
        <w:jc w:val="both"/>
        <w:rPr>
          <w:sz w:val="24"/>
          <w:szCs w:val="24"/>
        </w:rPr>
      </w:pPr>
      <w:r w:rsidRPr="00B20BC1">
        <w:rPr>
          <w:sz w:val="24"/>
          <w:szCs w:val="24"/>
        </w:rPr>
        <w:t>Zucker, Salz und Chiliflocken miteinander mischen. Die Mangostücke damit bestreuen oder sie in diese Zuckermischung dippen.</w:t>
      </w:r>
    </w:p>
    <w:p w14:paraId="2AC59C2B" w14:textId="77777777" w:rsidR="005F7C44" w:rsidRDefault="005F7C44" w:rsidP="005F7C44">
      <w:pPr>
        <w:rPr>
          <w:sz w:val="24"/>
          <w:szCs w:val="24"/>
        </w:rPr>
      </w:pPr>
    </w:p>
    <w:p w14:paraId="7A04E3AD" w14:textId="77777777" w:rsidR="005F7C44" w:rsidRDefault="005F7C44" w:rsidP="005F7C44">
      <w:pPr>
        <w:rPr>
          <w:sz w:val="24"/>
          <w:szCs w:val="24"/>
        </w:rPr>
      </w:pPr>
      <w:r>
        <w:rPr>
          <w:sz w:val="24"/>
          <w:szCs w:val="24"/>
        </w:rPr>
        <w:t>Info:</w:t>
      </w:r>
      <w:r>
        <w:rPr>
          <w:sz w:val="24"/>
          <w:szCs w:val="24"/>
        </w:rPr>
        <w:tab/>
        <w:t>Schmeckt interessant.</w:t>
      </w:r>
    </w:p>
    <w:p w14:paraId="6E2BB9D3" w14:textId="77777777" w:rsidR="005F7C44" w:rsidRDefault="005F7C44">
      <w:pPr>
        <w:rPr>
          <w:rFonts w:asciiTheme="majorHAnsi" w:eastAsiaTheme="majorEastAsia" w:hAnsiTheme="majorHAnsi" w:cstheme="majorBidi"/>
          <w:color w:val="2F5496" w:themeColor="accent1" w:themeShade="BF"/>
          <w:sz w:val="26"/>
          <w:szCs w:val="26"/>
        </w:rPr>
      </w:pPr>
      <w:r>
        <w:br w:type="page"/>
      </w:r>
    </w:p>
    <w:p w14:paraId="52E777A2" w14:textId="6C8664FC" w:rsidR="005576B7" w:rsidRDefault="005576B7" w:rsidP="00CD2E01">
      <w:pPr>
        <w:pStyle w:val="Heading2"/>
        <w:spacing w:after="240"/>
      </w:pPr>
      <w:r>
        <w:lastRenderedPageBreak/>
        <w:t>Eingelegte Hibiskus-Zwiebeln</w:t>
      </w:r>
      <w:r w:rsidR="001A3257">
        <w:rPr>
          <w:rStyle w:val="FootnoteReference"/>
        </w:rPr>
        <w:footnoteReference w:id="699"/>
      </w:r>
      <w:r>
        <w:t xml:space="preserve"> </w:t>
      </w:r>
    </w:p>
    <w:p w14:paraId="45FF5DEC" w14:textId="77777777" w:rsidR="005576B7" w:rsidRPr="00CD2E01" w:rsidRDefault="005576B7">
      <w:pPr>
        <w:rPr>
          <w:sz w:val="24"/>
          <w:szCs w:val="24"/>
          <w:u w:val="single"/>
        </w:rPr>
      </w:pPr>
      <w:r w:rsidRPr="00CD2E01">
        <w:rPr>
          <w:sz w:val="24"/>
          <w:szCs w:val="24"/>
          <w:u w:val="single"/>
        </w:rPr>
        <w:t>Zutaten:</w:t>
      </w:r>
    </w:p>
    <w:p w14:paraId="0D4D7FAB" w14:textId="77777777" w:rsidR="005576B7" w:rsidRDefault="005576B7">
      <w:pPr>
        <w:rPr>
          <w:sz w:val="24"/>
          <w:szCs w:val="24"/>
        </w:rPr>
      </w:pPr>
      <w:r>
        <w:rPr>
          <w:sz w:val="24"/>
          <w:szCs w:val="24"/>
        </w:rPr>
        <w:t>120 ml Weißweinessig</w:t>
      </w:r>
    </w:p>
    <w:p w14:paraId="658119F6" w14:textId="77777777" w:rsidR="005576B7" w:rsidRDefault="005576B7">
      <w:pPr>
        <w:rPr>
          <w:sz w:val="24"/>
          <w:szCs w:val="24"/>
        </w:rPr>
      </w:pPr>
      <w:r>
        <w:rPr>
          <w:sz w:val="24"/>
          <w:szCs w:val="24"/>
        </w:rPr>
        <w:t>2 TL Zucker</w:t>
      </w:r>
    </w:p>
    <w:p w14:paraId="1744C392" w14:textId="77777777" w:rsidR="00F52126" w:rsidRDefault="005576B7">
      <w:pPr>
        <w:rPr>
          <w:sz w:val="24"/>
          <w:szCs w:val="24"/>
        </w:rPr>
      </w:pPr>
      <w:r>
        <w:rPr>
          <w:sz w:val="24"/>
          <w:szCs w:val="24"/>
        </w:rPr>
        <w:t>2 Beutel Hibiskustee</w:t>
      </w:r>
    </w:p>
    <w:p w14:paraId="44F0156F" w14:textId="77777777" w:rsidR="00F52126" w:rsidRDefault="00F52126">
      <w:pPr>
        <w:rPr>
          <w:sz w:val="24"/>
          <w:szCs w:val="24"/>
        </w:rPr>
      </w:pPr>
      <w:r>
        <w:rPr>
          <w:sz w:val="24"/>
          <w:szCs w:val="24"/>
        </w:rPr>
        <w:t>1 Limette, die Schale in dünne Streifen geschnitten</w:t>
      </w:r>
    </w:p>
    <w:p w14:paraId="6E256971" w14:textId="77777777" w:rsidR="00F52126" w:rsidRDefault="00F52126">
      <w:pPr>
        <w:rPr>
          <w:sz w:val="24"/>
          <w:szCs w:val="24"/>
        </w:rPr>
      </w:pPr>
      <w:r>
        <w:rPr>
          <w:sz w:val="24"/>
          <w:szCs w:val="24"/>
        </w:rPr>
        <w:t>1 Knoblauchzehe, mit Schale, mit einer Messerklinge leicht zerdrückt</w:t>
      </w:r>
    </w:p>
    <w:p w14:paraId="4804AA60" w14:textId="77777777" w:rsidR="00F52126" w:rsidRDefault="00F52126">
      <w:pPr>
        <w:rPr>
          <w:sz w:val="24"/>
          <w:szCs w:val="24"/>
        </w:rPr>
      </w:pPr>
      <w:r>
        <w:rPr>
          <w:sz w:val="24"/>
          <w:szCs w:val="24"/>
        </w:rPr>
        <w:t>1 rote Zwiebel</w:t>
      </w:r>
    </w:p>
    <w:p w14:paraId="5511A245" w14:textId="77777777" w:rsidR="00F52126" w:rsidRDefault="00F52126">
      <w:pPr>
        <w:rPr>
          <w:sz w:val="24"/>
          <w:szCs w:val="24"/>
        </w:rPr>
      </w:pPr>
    </w:p>
    <w:p w14:paraId="204F99D5" w14:textId="77777777" w:rsidR="00F14400" w:rsidRDefault="00F14400" w:rsidP="00F14400">
      <w:pPr>
        <w:jc w:val="both"/>
        <w:rPr>
          <w:sz w:val="24"/>
          <w:szCs w:val="24"/>
        </w:rPr>
      </w:pPr>
      <w:r>
        <w:rPr>
          <w:sz w:val="24"/>
          <w:szCs w:val="24"/>
        </w:rPr>
        <w:t xml:space="preserve">Alle Zutaten in einer Schüssel mit ½ TL Salz mischen. Mindestens 2 Stunden oder über Nacht ziehen lassen. </w:t>
      </w:r>
    </w:p>
    <w:p w14:paraId="683BF153" w14:textId="77777777" w:rsidR="00F14400" w:rsidRDefault="00F14400">
      <w:pPr>
        <w:rPr>
          <w:sz w:val="24"/>
          <w:szCs w:val="24"/>
        </w:rPr>
      </w:pPr>
      <w:r>
        <w:rPr>
          <w:sz w:val="24"/>
          <w:szCs w:val="24"/>
        </w:rPr>
        <w:br w:type="page"/>
      </w:r>
    </w:p>
    <w:p w14:paraId="40F63026" w14:textId="68E97AFD" w:rsidR="00F919F4" w:rsidRDefault="00F919F4" w:rsidP="00054EDF">
      <w:pPr>
        <w:pStyle w:val="Heading2"/>
        <w:spacing w:after="240"/>
      </w:pPr>
      <w:r>
        <w:lastRenderedPageBreak/>
        <w:t>Wei</w:t>
      </w:r>
      <w:r w:rsidR="00054EDF">
        <w:t>ß</w:t>
      </w:r>
      <w:r>
        <w:t>e Bohnen in rauchigem Cascabel-Chili-Öl</w:t>
      </w:r>
      <w:r w:rsidR="002905FC">
        <w:rPr>
          <w:rStyle w:val="FootnoteReference"/>
        </w:rPr>
        <w:footnoteReference w:id="700"/>
      </w:r>
      <w:r>
        <w:t xml:space="preserve"> </w:t>
      </w:r>
    </w:p>
    <w:p w14:paraId="0B6EC6CC" w14:textId="6299D5AB" w:rsidR="009F4BE5" w:rsidRDefault="009F4BE5">
      <w:pPr>
        <w:rPr>
          <w:sz w:val="24"/>
          <w:szCs w:val="24"/>
        </w:rPr>
      </w:pPr>
      <w:r w:rsidRPr="00054EDF">
        <w:rPr>
          <w:sz w:val="24"/>
          <w:szCs w:val="24"/>
          <w:u w:val="single"/>
        </w:rPr>
        <w:t>Zutaten</w:t>
      </w:r>
      <w:r>
        <w:rPr>
          <w:sz w:val="24"/>
          <w:szCs w:val="24"/>
        </w:rPr>
        <w:t xml:space="preserve"> </w:t>
      </w:r>
      <w:r w:rsidR="00054EDF">
        <w:rPr>
          <w:sz w:val="24"/>
          <w:szCs w:val="24"/>
        </w:rPr>
        <w:t>(</w:t>
      </w:r>
      <w:r>
        <w:rPr>
          <w:sz w:val="24"/>
          <w:szCs w:val="24"/>
        </w:rPr>
        <w:t>für 6 Portionen</w:t>
      </w:r>
      <w:r w:rsidR="00054EDF">
        <w:rPr>
          <w:sz w:val="24"/>
          <w:szCs w:val="24"/>
        </w:rPr>
        <w:t>)</w:t>
      </w:r>
    </w:p>
    <w:p w14:paraId="7FC8E25C" w14:textId="77777777" w:rsidR="009F4BE5" w:rsidRDefault="009F4BE5">
      <w:pPr>
        <w:rPr>
          <w:sz w:val="24"/>
          <w:szCs w:val="24"/>
        </w:rPr>
      </w:pPr>
      <w:r>
        <w:rPr>
          <w:sz w:val="24"/>
          <w:szCs w:val="24"/>
        </w:rPr>
        <w:t>1 Glas große weiße Bohnen (700g) abgetropft</w:t>
      </w:r>
    </w:p>
    <w:p w14:paraId="77FC28E4" w14:textId="0C17E554" w:rsidR="009F4BE5" w:rsidRDefault="009F4BE5">
      <w:pPr>
        <w:rPr>
          <w:sz w:val="24"/>
          <w:szCs w:val="24"/>
        </w:rPr>
      </w:pPr>
      <w:r>
        <w:rPr>
          <w:sz w:val="24"/>
          <w:szCs w:val="24"/>
        </w:rPr>
        <w:t>Meersalzflocken</w:t>
      </w:r>
    </w:p>
    <w:p w14:paraId="32218B23" w14:textId="77777777" w:rsidR="009F4BE5" w:rsidRDefault="009F4BE5">
      <w:pPr>
        <w:rPr>
          <w:sz w:val="24"/>
          <w:szCs w:val="24"/>
        </w:rPr>
      </w:pPr>
    </w:p>
    <w:p w14:paraId="658DCDAA" w14:textId="77777777" w:rsidR="009F4BE5" w:rsidRPr="00054EDF" w:rsidRDefault="009F4BE5">
      <w:pPr>
        <w:rPr>
          <w:i/>
          <w:iCs/>
          <w:sz w:val="24"/>
          <w:szCs w:val="24"/>
        </w:rPr>
      </w:pPr>
      <w:r w:rsidRPr="00054EDF">
        <w:rPr>
          <w:i/>
          <w:iCs/>
          <w:sz w:val="24"/>
          <w:szCs w:val="24"/>
        </w:rPr>
        <w:t>Für das Öl</w:t>
      </w:r>
    </w:p>
    <w:p w14:paraId="307CA5EC" w14:textId="5CFA9F1A" w:rsidR="009F4BE5" w:rsidRDefault="00815426">
      <w:pPr>
        <w:rPr>
          <w:sz w:val="24"/>
          <w:szCs w:val="24"/>
        </w:rPr>
      </w:pPr>
      <w:r>
        <w:rPr>
          <w:sz w:val="24"/>
          <w:szCs w:val="24"/>
        </w:rPr>
        <w:t>4 getrocknete Chilischoten, grob in zwei Hälften geteilt</w:t>
      </w:r>
    </w:p>
    <w:p w14:paraId="18D0183E" w14:textId="01A65DB6" w:rsidR="00815426" w:rsidRDefault="00815426">
      <w:pPr>
        <w:rPr>
          <w:sz w:val="24"/>
          <w:szCs w:val="24"/>
        </w:rPr>
      </w:pPr>
      <w:r>
        <w:rPr>
          <w:sz w:val="24"/>
          <w:szCs w:val="24"/>
        </w:rPr>
        <w:t xml:space="preserve">5 Knoblauchzehen, </w:t>
      </w:r>
      <w:r w:rsidR="00C87017">
        <w:rPr>
          <w:sz w:val="24"/>
          <w:szCs w:val="24"/>
        </w:rPr>
        <w:t>ungeschält und in mit einer Messerklinge zerdrückt</w:t>
      </w:r>
    </w:p>
    <w:p w14:paraId="69A7AA3A" w14:textId="16C36011" w:rsidR="00C87017" w:rsidRDefault="00C87017">
      <w:pPr>
        <w:rPr>
          <w:sz w:val="24"/>
          <w:szCs w:val="24"/>
        </w:rPr>
      </w:pPr>
      <w:r>
        <w:rPr>
          <w:sz w:val="24"/>
          <w:szCs w:val="24"/>
        </w:rPr>
        <w:t>2 Chilischoten, längs in Streifen geschnitten (entkernt)</w:t>
      </w:r>
    </w:p>
    <w:p w14:paraId="714D0FF5" w14:textId="0402DCAA" w:rsidR="00C87017" w:rsidRDefault="00C87017">
      <w:pPr>
        <w:rPr>
          <w:sz w:val="24"/>
          <w:szCs w:val="24"/>
        </w:rPr>
      </w:pPr>
      <w:r>
        <w:rPr>
          <w:sz w:val="24"/>
          <w:szCs w:val="24"/>
        </w:rPr>
        <w:t>1 Limette, 5 Streifen Schale</w:t>
      </w:r>
      <w:r w:rsidR="00FD1384">
        <w:rPr>
          <w:sz w:val="24"/>
          <w:szCs w:val="24"/>
        </w:rPr>
        <w:t>, 1 EL Saft</w:t>
      </w:r>
    </w:p>
    <w:p w14:paraId="07C5F610" w14:textId="2B77E818" w:rsidR="00FD1384" w:rsidRDefault="00FD1384">
      <w:pPr>
        <w:rPr>
          <w:sz w:val="24"/>
          <w:szCs w:val="24"/>
        </w:rPr>
      </w:pPr>
      <w:r>
        <w:rPr>
          <w:sz w:val="24"/>
          <w:szCs w:val="24"/>
        </w:rPr>
        <w:t>1 Zitrone, 5 Streifen Schale, 1 EL Saft</w:t>
      </w:r>
    </w:p>
    <w:p w14:paraId="2827611A" w14:textId="0CC9A86F" w:rsidR="00FD1384" w:rsidRDefault="00FD1384">
      <w:pPr>
        <w:rPr>
          <w:sz w:val="24"/>
          <w:szCs w:val="24"/>
        </w:rPr>
      </w:pPr>
      <w:r>
        <w:rPr>
          <w:sz w:val="24"/>
          <w:szCs w:val="24"/>
        </w:rPr>
        <w:t>½ EL Korianderkörner, geröstet</w:t>
      </w:r>
    </w:p>
    <w:p w14:paraId="11F99CB8" w14:textId="200B2849" w:rsidR="00FD1384" w:rsidRDefault="00FD1384">
      <w:pPr>
        <w:rPr>
          <w:sz w:val="24"/>
          <w:szCs w:val="24"/>
        </w:rPr>
      </w:pPr>
      <w:r>
        <w:rPr>
          <w:sz w:val="24"/>
          <w:szCs w:val="24"/>
        </w:rPr>
        <w:t>1 TL Kreuzkümmelsamen, geröstet</w:t>
      </w:r>
    </w:p>
    <w:p w14:paraId="3702B0BC" w14:textId="5DF9E15C" w:rsidR="00FD1384" w:rsidRDefault="00FD1384">
      <w:pPr>
        <w:rPr>
          <w:sz w:val="24"/>
          <w:szCs w:val="24"/>
        </w:rPr>
      </w:pPr>
      <w:r>
        <w:rPr>
          <w:sz w:val="24"/>
          <w:szCs w:val="24"/>
        </w:rPr>
        <w:t>400 ml Olivenöl</w:t>
      </w:r>
    </w:p>
    <w:p w14:paraId="1CF11A1A" w14:textId="77777777" w:rsidR="00FD1384" w:rsidRDefault="00FD1384">
      <w:pPr>
        <w:rPr>
          <w:sz w:val="24"/>
          <w:szCs w:val="24"/>
        </w:rPr>
      </w:pPr>
    </w:p>
    <w:p w14:paraId="1838E960" w14:textId="6BC00E2F" w:rsidR="00054EDF" w:rsidRDefault="00054EDF">
      <w:pPr>
        <w:rPr>
          <w:sz w:val="24"/>
          <w:szCs w:val="24"/>
        </w:rPr>
      </w:pPr>
      <w:r>
        <w:rPr>
          <w:sz w:val="24"/>
          <w:szCs w:val="24"/>
        </w:rPr>
        <w:t>Zubereitung:</w:t>
      </w:r>
    </w:p>
    <w:p w14:paraId="09CA88EE" w14:textId="19896CE1" w:rsidR="00FD1384" w:rsidRPr="00340B63" w:rsidRDefault="00B828CE" w:rsidP="00B40E8C">
      <w:pPr>
        <w:pStyle w:val="ListParagraph"/>
        <w:numPr>
          <w:ilvl w:val="0"/>
          <w:numId w:val="1492"/>
        </w:numPr>
        <w:jc w:val="both"/>
        <w:rPr>
          <w:sz w:val="24"/>
          <w:szCs w:val="24"/>
        </w:rPr>
      </w:pPr>
      <w:r w:rsidRPr="00340B63">
        <w:rPr>
          <w:sz w:val="24"/>
          <w:szCs w:val="24"/>
        </w:rPr>
        <w:t>Eine große beschichtete Pfanne bei hoher Temperatur vorheizen (denkt ans Lüften</w:t>
      </w:r>
      <w:r w:rsidRPr="00B828CE">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Pr="00340B63">
        <w:rPr>
          <w:sz w:val="24"/>
          <w:szCs w:val="24"/>
        </w:rPr>
        <w:t xml:space="preserve">). Sobald die Pfanne raucht, die </w:t>
      </w:r>
      <w:r w:rsidR="007A5015" w:rsidRPr="00340B63">
        <w:rPr>
          <w:sz w:val="24"/>
          <w:szCs w:val="24"/>
        </w:rPr>
        <w:t xml:space="preserve">Hitze etwas herunterstellen. Chilis, Knoblauch, Chilischoten, Limetten- und Zitronenschale hineingeben </w:t>
      </w:r>
      <w:r w:rsidR="009D7CA7" w:rsidRPr="00340B63">
        <w:rPr>
          <w:sz w:val="24"/>
          <w:szCs w:val="24"/>
        </w:rPr>
        <w:t>und rösten, bis die Zutaten stellenweise sehr dunkel sind und einen kräftigen Duft verströmen. Das dauert ca. 3 Minuten bei den Zitrusschalen</w:t>
      </w:r>
      <w:r w:rsidR="00B56983" w:rsidRPr="00340B63">
        <w:rPr>
          <w:sz w:val="24"/>
          <w:szCs w:val="24"/>
        </w:rPr>
        <w:t>, 4 Minuten beim Knoblauch und 9 Minuten bei den Chilis. Die Zutaten herausnehmen, wenn sie soweit sind.</w:t>
      </w:r>
    </w:p>
    <w:p w14:paraId="7807D186" w14:textId="3C875142" w:rsidR="00B56983" w:rsidRPr="00340B63" w:rsidRDefault="00766A0E" w:rsidP="00B40E8C">
      <w:pPr>
        <w:pStyle w:val="ListParagraph"/>
        <w:numPr>
          <w:ilvl w:val="0"/>
          <w:numId w:val="1492"/>
        </w:numPr>
        <w:jc w:val="both"/>
        <w:rPr>
          <w:sz w:val="24"/>
          <w:szCs w:val="24"/>
        </w:rPr>
      </w:pPr>
      <w:r w:rsidRPr="00340B63">
        <w:rPr>
          <w:sz w:val="24"/>
          <w:szCs w:val="24"/>
        </w:rPr>
        <w:t xml:space="preserve">Sämtliche geröstete Zutaten in einem mittelgroßen Topf mit Koriander und Kreuzkümmel, Limetten- und Zitronensaft, Olivenöl und 2 TL Meersalzflocken vermengen und bei niedriger Temperatur </w:t>
      </w:r>
      <w:r w:rsidR="006C1B8B" w:rsidRPr="00340B63">
        <w:rPr>
          <w:sz w:val="24"/>
          <w:szCs w:val="24"/>
        </w:rPr>
        <w:t>etwa 4 Minuten erhitzen</w:t>
      </w:r>
      <w:r w:rsidR="00CF06CA" w:rsidRPr="00340B63">
        <w:rPr>
          <w:sz w:val="24"/>
          <w:szCs w:val="24"/>
        </w:rPr>
        <w:t>, bis das Öl leicht zu sieden anfängt. Vom Herd nehmen und die Zutaten in dem Öl mit einem Kartoffelstampfer zerstampfen</w:t>
      </w:r>
      <w:r w:rsidR="00CB55E2" w:rsidRPr="00340B63">
        <w:rPr>
          <w:sz w:val="24"/>
          <w:szCs w:val="24"/>
        </w:rPr>
        <w:t>, damit sie Aroma und Öl abgeben, Die Bohnen unterrühren und beiseitestellen.</w:t>
      </w:r>
    </w:p>
    <w:p w14:paraId="2BCB0528" w14:textId="6A387CFC" w:rsidR="00CB55E2" w:rsidRPr="00340B63" w:rsidRDefault="00CB55E2" w:rsidP="00B40E8C">
      <w:pPr>
        <w:pStyle w:val="ListParagraph"/>
        <w:numPr>
          <w:ilvl w:val="0"/>
          <w:numId w:val="1492"/>
        </w:numPr>
        <w:jc w:val="both"/>
        <w:rPr>
          <w:sz w:val="24"/>
          <w:szCs w:val="24"/>
        </w:rPr>
      </w:pPr>
      <w:r w:rsidRPr="00340B63">
        <w:rPr>
          <w:sz w:val="24"/>
          <w:szCs w:val="24"/>
        </w:rPr>
        <w:t>Nach dem Abkühlen alles in ein großes Einmachglas füllen und im Kühlschrank aufbewahren. Die Bohnen mindestens noch 2 Stunden oder über Nacht durchziehen lassen.</w:t>
      </w:r>
    </w:p>
    <w:p w14:paraId="1EEB5E8B" w14:textId="77777777" w:rsidR="00CB55E2" w:rsidRDefault="00CB55E2" w:rsidP="00340B63">
      <w:pPr>
        <w:jc w:val="both"/>
        <w:rPr>
          <w:sz w:val="24"/>
          <w:szCs w:val="24"/>
        </w:rPr>
      </w:pPr>
    </w:p>
    <w:p w14:paraId="1F3808A3" w14:textId="0E768665" w:rsidR="00CB55E2" w:rsidRDefault="00CB55E2" w:rsidP="00340B63">
      <w:pPr>
        <w:jc w:val="both"/>
        <w:rPr>
          <w:sz w:val="24"/>
          <w:szCs w:val="24"/>
        </w:rPr>
      </w:pPr>
      <w:r>
        <w:rPr>
          <w:sz w:val="24"/>
          <w:szCs w:val="24"/>
        </w:rPr>
        <w:t>Kommentar:</w:t>
      </w:r>
      <w:r>
        <w:rPr>
          <w:sz w:val="24"/>
          <w:szCs w:val="24"/>
        </w:rPr>
        <w:tab/>
      </w:r>
      <w:r w:rsidR="00353EA4">
        <w:rPr>
          <w:sz w:val="24"/>
          <w:szCs w:val="24"/>
        </w:rPr>
        <w:t>Dazu passt Brot. Mit gehackten Kräutern und Rucola wird daraus ein Salat</w:t>
      </w:r>
      <w:r w:rsidR="00340B63">
        <w:rPr>
          <w:sz w:val="24"/>
          <w:szCs w:val="24"/>
        </w:rPr>
        <w:t>.</w:t>
      </w:r>
    </w:p>
    <w:p w14:paraId="5F2D5F51" w14:textId="0EECAAAF" w:rsidR="00F63F51" w:rsidRPr="00FC3246" w:rsidRDefault="00F63F51" w:rsidP="00054EDF">
      <w:pPr>
        <w:pStyle w:val="Heading2"/>
        <w:spacing w:after="240"/>
      </w:pPr>
      <w:r w:rsidRPr="00FC3246">
        <w:lastRenderedPageBreak/>
        <w:t xml:space="preserve">Polenta-Chilies </w:t>
      </w:r>
      <w:r w:rsidR="002905FC">
        <w:rPr>
          <w:rStyle w:val="FootnoteReference"/>
        </w:rPr>
        <w:footnoteReference w:id="701"/>
      </w:r>
    </w:p>
    <w:p w14:paraId="46B47D42" w14:textId="1F5F04DA" w:rsidR="00F63F51" w:rsidRPr="00FC3246" w:rsidRDefault="00F63F51" w:rsidP="00F63F51">
      <w:pPr>
        <w:rPr>
          <w:sz w:val="24"/>
          <w:szCs w:val="24"/>
        </w:rPr>
      </w:pPr>
      <w:r w:rsidRPr="00054EDF">
        <w:rPr>
          <w:sz w:val="24"/>
          <w:szCs w:val="24"/>
          <w:u w:val="single"/>
        </w:rPr>
        <w:t>Zutaten</w:t>
      </w:r>
      <w:r w:rsidRPr="00FC3246">
        <w:rPr>
          <w:sz w:val="24"/>
          <w:szCs w:val="24"/>
        </w:rPr>
        <w:t xml:space="preserve"> </w:t>
      </w:r>
      <w:r w:rsidR="00054EDF">
        <w:rPr>
          <w:sz w:val="24"/>
          <w:szCs w:val="24"/>
        </w:rPr>
        <w:t>(</w:t>
      </w:r>
      <w:r w:rsidRPr="00FC3246">
        <w:rPr>
          <w:sz w:val="24"/>
          <w:szCs w:val="24"/>
        </w:rPr>
        <w:t>für 6 Portionen</w:t>
      </w:r>
      <w:r w:rsidR="00054EDF">
        <w:rPr>
          <w:sz w:val="24"/>
          <w:szCs w:val="24"/>
        </w:rPr>
        <w:t>)</w:t>
      </w:r>
    </w:p>
    <w:p w14:paraId="15362CE3" w14:textId="77777777" w:rsidR="00F63F51" w:rsidRPr="00FC3246" w:rsidRDefault="00F63F51" w:rsidP="00F63F51">
      <w:pPr>
        <w:rPr>
          <w:sz w:val="24"/>
          <w:szCs w:val="24"/>
        </w:rPr>
      </w:pPr>
      <w:r w:rsidRPr="00FC3246">
        <w:rPr>
          <w:sz w:val="24"/>
          <w:szCs w:val="24"/>
        </w:rPr>
        <w:t>330 g milde, ganze Chilischoten im Glas</w:t>
      </w:r>
    </w:p>
    <w:p w14:paraId="5A64C71F" w14:textId="77777777" w:rsidR="00F63F51" w:rsidRPr="00FC3246" w:rsidRDefault="00F63F51" w:rsidP="00F63F51">
      <w:pPr>
        <w:rPr>
          <w:sz w:val="24"/>
          <w:szCs w:val="24"/>
        </w:rPr>
      </w:pPr>
      <w:r w:rsidRPr="00FC3246">
        <w:rPr>
          <w:sz w:val="24"/>
          <w:szCs w:val="24"/>
        </w:rPr>
        <w:t>60 g geriebener Cheddar oder mittelalter Gouda</w:t>
      </w:r>
    </w:p>
    <w:p w14:paraId="6737D51D" w14:textId="77777777" w:rsidR="00F63F51" w:rsidRPr="00FC3246" w:rsidRDefault="00F63F51" w:rsidP="00F63F51">
      <w:pPr>
        <w:rPr>
          <w:sz w:val="24"/>
          <w:szCs w:val="24"/>
        </w:rPr>
      </w:pPr>
      <w:r w:rsidRPr="00FC3246">
        <w:rPr>
          <w:sz w:val="24"/>
          <w:szCs w:val="24"/>
        </w:rPr>
        <w:t>100 g weicher Frischkäse</w:t>
      </w:r>
    </w:p>
    <w:p w14:paraId="63F7A61B" w14:textId="77777777" w:rsidR="00F63F51" w:rsidRPr="00FC3246" w:rsidRDefault="00F63F51" w:rsidP="00F63F51">
      <w:pPr>
        <w:rPr>
          <w:sz w:val="24"/>
          <w:szCs w:val="24"/>
        </w:rPr>
      </w:pPr>
      <w:r w:rsidRPr="00FC3246">
        <w:rPr>
          <w:sz w:val="24"/>
          <w:szCs w:val="24"/>
        </w:rPr>
        <w:t>40 g Mehl</w:t>
      </w:r>
    </w:p>
    <w:p w14:paraId="2EAC3B37" w14:textId="77777777" w:rsidR="00F63F51" w:rsidRPr="00FC3246" w:rsidRDefault="00F63F51" w:rsidP="00F63F51">
      <w:pPr>
        <w:rPr>
          <w:sz w:val="24"/>
          <w:szCs w:val="24"/>
        </w:rPr>
      </w:pPr>
      <w:r w:rsidRPr="00FC3246">
        <w:rPr>
          <w:sz w:val="24"/>
          <w:szCs w:val="24"/>
        </w:rPr>
        <w:t>2 Eier, leicht verquirlt</w:t>
      </w:r>
    </w:p>
    <w:p w14:paraId="20688BEB" w14:textId="77777777" w:rsidR="00F63F51" w:rsidRPr="00FC3246" w:rsidRDefault="00F63F51" w:rsidP="00F63F51">
      <w:pPr>
        <w:rPr>
          <w:sz w:val="24"/>
          <w:szCs w:val="24"/>
        </w:rPr>
      </w:pPr>
      <w:r w:rsidRPr="00FC3246">
        <w:rPr>
          <w:sz w:val="24"/>
          <w:szCs w:val="24"/>
        </w:rPr>
        <w:t>110 g Stärkemehl</w:t>
      </w:r>
    </w:p>
    <w:p w14:paraId="65CC6F2A" w14:textId="77777777" w:rsidR="00F63F51" w:rsidRPr="00FC3246" w:rsidRDefault="00F63F51" w:rsidP="00F63F51">
      <w:pPr>
        <w:rPr>
          <w:sz w:val="24"/>
          <w:szCs w:val="24"/>
        </w:rPr>
      </w:pPr>
      <w:r w:rsidRPr="00FC3246">
        <w:rPr>
          <w:sz w:val="24"/>
          <w:szCs w:val="24"/>
        </w:rPr>
        <w:t>80 g Semmelbrösel</w:t>
      </w:r>
    </w:p>
    <w:p w14:paraId="6ED19252" w14:textId="77777777" w:rsidR="00F63F51" w:rsidRPr="00FC3246" w:rsidRDefault="00F63F51" w:rsidP="00F63F51">
      <w:pPr>
        <w:rPr>
          <w:sz w:val="24"/>
          <w:szCs w:val="24"/>
        </w:rPr>
      </w:pPr>
      <w:r w:rsidRPr="00FC3246">
        <w:rPr>
          <w:sz w:val="24"/>
          <w:szCs w:val="24"/>
        </w:rPr>
        <w:t>Öl zum Frittieren</w:t>
      </w:r>
    </w:p>
    <w:p w14:paraId="78E73B7D" w14:textId="77777777" w:rsidR="00F63F51" w:rsidRDefault="00F63F51" w:rsidP="00F63F51">
      <w:pPr>
        <w:pStyle w:val="ListParagraph"/>
        <w:rPr>
          <w:sz w:val="24"/>
          <w:szCs w:val="24"/>
        </w:rPr>
      </w:pPr>
    </w:p>
    <w:p w14:paraId="59E2133C" w14:textId="77777777" w:rsidR="00F63F51" w:rsidRPr="00FC3246" w:rsidRDefault="00F63F51" w:rsidP="00F63F51">
      <w:pPr>
        <w:rPr>
          <w:sz w:val="24"/>
          <w:szCs w:val="24"/>
        </w:rPr>
      </w:pPr>
      <w:r w:rsidRPr="00FC3246">
        <w:rPr>
          <w:sz w:val="24"/>
          <w:szCs w:val="24"/>
        </w:rPr>
        <w:t>Vorbereitungszeit: 30 Minuten plus 2 Stunden Kühlzeit</w:t>
      </w:r>
      <w:r>
        <w:rPr>
          <w:sz w:val="24"/>
          <w:szCs w:val="24"/>
        </w:rPr>
        <w:t xml:space="preserve">; </w:t>
      </w:r>
      <w:r w:rsidRPr="00FC3246">
        <w:rPr>
          <w:sz w:val="24"/>
          <w:szCs w:val="24"/>
        </w:rPr>
        <w:t>Backzeit: 2-3 Minuten pro Portion</w:t>
      </w:r>
    </w:p>
    <w:p w14:paraId="5108C322" w14:textId="7380F8E4" w:rsidR="00F63F51" w:rsidRPr="00241AF6" w:rsidRDefault="00F63F51" w:rsidP="00B40E8C">
      <w:pPr>
        <w:pStyle w:val="ListParagraph"/>
        <w:numPr>
          <w:ilvl w:val="0"/>
          <w:numId w:val="1456"/>
        </w:numPr>
        <w:spacing w:after="120"/>
        <w:ind w:left="714" w:hanging="357"/>
        <w:contextualSpacing w:val="0"/>
        <w:jc w:val="both"/>
        <w:rPr>
          <w:sz w:val="24"/>
          <w:szCs w:val="24"/>
        </w:rPr>
      </w:pPr>
      <w:r w:rsidRPr="00241AF6">
        <w:rPr>
          <w:sz w:val="24"/>
          <w:szCs w:val="24"/>
        </w:rPr>
        <w:t>Zwölf große Chilies gleicher Größe aus dem Glas nehmen. Gut abtropfen lassen und mit Küchenpapier trockentupfen. Mit einem scharfen Messer der Länge nach einschneiden. Kerne und weiße Trennwände herausschneiden. Dann Käse und Frischkäse mischen. Die Chilies mit der Käsemischung füllen.</w:t>
      </w:r>
    </w:p>
    <w:p w14:paraId="5832BD20" w14:textId="77777777" w:rsidR="00F63F51" w:rsidRPr="00241AF6" w:rsidRDefault="00F63F51" w:rsidP="00B40E8C">
      <w:pPr>
        <w:pStyle w:val="ListParagraph"/>
        <w:numPr>
          <w:ilvl w:val="0"/>
          <w:numId w:val="1456"/>
        </w:numPr>
        <w:spacing w:after="120"/>
        <w:ind w:left="714" w:hanging="357"/>
        <w:contextualSpacing w:val="0"/>
        <w:jc w:val="both"/>
        <w:rPr>
          <w:sz w:val="24"/>
          <w:szCs w:val="24"/>
        </w:rPr>
      </w:pPr>
      <w:r w:rsidRPr="00241AF6">
        <w:rPr>
          <w:sz w:val="24"/>
          <w:szCs w:val="24"/>
        </w:rPr>
        <w:t>Mehl auf einen großen Teller und die verquirlten Einer in eine kleine Schüssel geben. Das Maismehl (Polenta) mit Semmelbröseln mischen und auf einen großen Teller geben. Jede Chilischote in Mehl wälzen, abklopfen, in Ei tauchen und anschließend in der Stärkemehl-Semmelbrösel-Mischung wälzen. Anschließend erneut in Ei tauchen und in den Bröseln wälzen. Dann nochmals 1 Stunde kaltstellen.</w:t>
      </w:r>
    </w:p>
    <w:p w14:paraId="2D8E634C" w14:textId="77777777" w:rsidR="00F63F51" w:rsidRPr="00241AF6" w:rsidRDefault="00F63F51" w:rsidP="00B40E8C">
      <w:pPr>
        <w:pStyle w:val="ListParagraph"/>
        <w:numPr>
          <w:ilvl w:val="0"/>
          <w:numId w:val="1456"/>
        </w:numPr>
        <w:spacing w:after="120"/>
        <w:ind w:left="714" w:hanging="357"/>
        <w:contextualSpacing w:val="0"/>
        <w:jc w:val="both"/>
        <w:rPr>
          <w:sz w:val="24"/>
          <w:szCs w:val="24"/>
        </w:rPr>
      </w:pPr>
      <w:r w:rsidRPr="00241AF6">
        <w:rPr>
          <w:sz w:val="24"/>
          <w:szCs w:val="24"/>
        </w:rPr>
        <w:t>Öl in einem mittelgroßen Topf erhitzen. Einen kleinen Brotwürfel hineingeben: wenn er in 30 Sekunden braun ist, hat das Öl die richtige Temperatur. Chilischoten portionsweise goldgelb frittieren und auf Küchenpapier abtropfen lassen.</w:t>
      </w:r>
    </w:p>
    <w:p w14:paraId="4A8418F3" w14:textId="77777777" w:rsidR="00F63F51" w:rsidRPr="00E07324" w:rsidRDefault="00F63F51" w:rsidP="00F63F51">
      <w:pPr>
        <w:pStyle w:val="ListParagraph"/>
        <w:rPr>
          <w:sz w:val="24"/>
          <w:szCs w:val="24"/>
        </w:rPr>
      </w:pPr>
    </w:p>
    <w:p w14:paraId="48BE00E9" w14:textId="77777777" w:rsidR="00F63F51" w:rsidRDefault="00F63F51" w:rsidP="00F63F51">
      <w:pPr>
        <w:rPr>
          <w:sz w:val="24"/>
          <w:szCs w:val="24"/>
        </w:rPr>
      </w:pPr>
      <w:r>
        <w:rPr>
          <w:sz w:val="24"/>
          <w:szCs w:val="24"/>
        </w:rPr>
        <w:br w:type="page"/>
      </w:r>
    </w:p>
    <w:p w14:paraId="3C35D44B" w14:textId="5DABF5F9" w:rsidR="00F63F51" w:rsidRDefault="00F63F51" w:rsidP="006D7ECE">
      <w:pPr>
        <w:pStyle w:val="Heading2"/>
        <w:spacing w:after="240"/>
      </w:pPr>
      <w:r>
        <w:lastRenderedPageBreak/>
        <w:t>Nachos</w:t>
      </w:r>
      <w:r w:rsidR="002905FC">
        <w:rPr>
          <w:rStyle w:val="FootnoteReference"/>
        </w:rPr>
        <w:footnoteReference w:id="702"/>
      </w:r>
      <w:r>
        <w:t xml:space="preserve"> </w:t>
      </w:r>
    </w:p>
    <w:p w14:paraId="781E1F6E" w14:textId="516BAA40" w:rsidR="00F63F51" w:rsidRDefault="00F63F51" w:rsidP="00F63F51">
      <w:pPr>
        <w:rPr>
          <w:sz w:val="24"/>
          <w:szCs w:val="24"/>
        </w:rPr>
      </w:pPr>
      <w:r w:rsidRPr="006D7ECE">
        <w:rPr>
          <w:sz w:val="24"/>
          <w:szCs w:val="24"/>
          <w:u w:val="single"/>
        </w:rPr>
        <w:t>Zutaten</w:t>
      </w:r>
      <w:r>
        <w:rPr>
          <w:sz w:val="24"/>
          <w:szCs w:val="24"/>
        </w:rPr>
        <w:t xml:space="preserve"> </w:t>
      </w:r>
      <w:r w:rsidR="006D7ECE">
        <w:rPr>
          <w:sz w:val="24"/>
          <w:szCs w:val="24"/>
        </w:rPr>
        <w:t>(</w:t>
      </w:r>
      <w:r>
        <w:rPr>
          <w:sz w:val="24"/>
          <w:szCs w:val="24"/>
        </w:rPr>
        <w:t>für 4 Portionen</w:t>
      </w:r>
      <w:r w:rsidR="006D7ECE">
        <w:rPr>
          <w:sz w:val="24"/>
          <w:szCs w:val="24"/>
        </w:rPr>
        <w:t>)</w:t>
      </w:r>
    </w:p>
    <w:p w14:paraId="36A8A52A" w14:textId="77777777" w:rsidR="00F63F51" w:rsidRDefault="00F63F51" w:rsidP="00F63F51">
      <w:pPr>
        <w:rPr>
          <w:sz w:val="24"/>
          <w:szCs w:val="24"/>
        </w:rPr>
      </w:pPr>
      <w:r>
        <w:rPr>
          <w:sz w:val="24"/>
          <w:szCs w:val="24"/>
        </w:rPr>
        <w:t>440 g Kidneybohnen aus der Dose, abgespült und abgetropft</w:t>
      </w:r>
    </w:p>
    <w:p w14:paraId="7ED50CCD" w14:textId="77777777" w:rsidR="00F63F51" w:rsidRDefault="00F63F51" w:rsidP="00F63F51">
      <w:pPr>
        <w:rPr>
          <w:sz w:val="24"/>
          <w:szCs w:val="24"/>
        </w:rPr>
      </w:pPr>
      <w:r>
        <w:rPr>
          <w:sz w:val="24"/>
          <w:szCs w:val="24"/>
        </w:rPr>
        <w:t>4 EL Tomatensalsa (geht auch als Fertigprodukt)</w:t>
      </w:r>
    </w:p>
    <w:p w14:paraId="4E591ECA" w14:textId="77777777" w:rsidR="00F63F51" w:rsidRDefault="00F63F51" w:rsidP="00F63F51">
      <w:pPr>
        <w:rPr>
          <w:sz w:val="24"/>
          <w:szCs w:val="24"/>
        </w:rPr>
      </w:pPr>
      <w:r>
        <w:rPr>
          <w:sz w:val="24"/>
          <w:szCs w:val="24"/>
        </w:rPr>
        <w:t>250 g Tortillachips</w:t>
      </w:r>
    </w:p>
    <w:p w14:paraId="4BFF1136" w14:textId="77777777" w:rsidR="00F63F51" w:rsidRDefault="00F63F51" w:rsidP="00F63F51">
      <w:pPr>
        <w:rPr>
          <w:sz w:val="24"/>
          <w:szCs w:val="24"/>
        </w:rPr>
      </w:pPr>
      <w:r>
        <w:rPr>
          <w:sz w:val="24"/>
          <w:szCs w:val="24"/>
        </w:rPr>
        <w:t>250 g Cheddar oder mittelalter Gouda</w:t>
      </w:r>
    </w:p>
    <w:p w14:paraId="134418B1" w14:textId="77777777" w:rsidR="00F63F51" w:rsidRDefault="00F63F51" w:rsidP="00F63F51">
      <w:pPr>
        <w:rPr>
          <w:sz w:val="24"/>
          <w:szCs w:val="24"/>
        </w:rPr>
      </w:pPr>
      <w:r>
        <w:rPr>
          <w:sz w:val="24"/>
          <w:szCs w:val="24"/>
        </w:rPr>
        <w:t>Zusätzlich 375 g Tomatensalsa (wie oben)</w:t>
      </w:r>
    </w:p>
    <w:p w14:paraId="3673EA22" w14:textId="77777777" w:rsidR="00F63F51" w:rsidRDefault="00F63F51" w:rsidP="00F63F51">
      <w:pPr>
        <w:rPr>
          <w:sz w:val="24"/>
          <w:szCs w:val="24"/>
        </w:rPr>
      </w:pPr>
      <w:r>
        <w:rPr>
          <w:sz w:val="24"/>
          <w:szCs w:val="24"/>
        </w:rPr>
        <w:t>4 EL saure Sahne</w:t>
      </w:r>
    </w:p>
    <w:p w14:paraId="17E9FE29" w14:textId="77777777" w:rsidR="00F63F51" w:rsidRDefault="00F63F51" w:rsidP="00F63F51">
      <w:pPr>
        <w:rPr>
          <w:sz w:val="24"/>
          <w:szCs w:val="24"/>
        </w:rPr>
      </w:pPr>
    </w:p>
    <w:p w14:paraId="06C81C47" w14:textId="77777777" w:rsidR="00F63F51" w:rsidRDefault="00F63F51" w:rsidP="00F63F51">
      <w:pPr>
        <w:rPr>
          <w:sz w:val="24"/>
          <w:szCs w:val="24"/>
        </w:rPr>
      </w:pPr>
      <w:r>
        <w:rPr>
          <w:sz w:val="24"/>
          <w:szCs w:val="24"/>
        </w:rPr>
        <w:t>Vorbereitungszeit: 20 Minuten, Kochzeit: 3-5 Minuten</w:t>
      </w:r>
    </w:p>
    <w:p w14:paraId="5B8DF386" w14:textId="77777777" w:rsidR="00F63F51" w:rsidRPr="00247E21" w:rsidRDefault="00F63F51" w:rsidP="00E76E01">
      <w:pPr>
        <w:pStyle w:val="ListParagraph"/>
        <w:numPr>
          <w:ilvl w:val="0"/>
          <w:numId w:val="192"/>
        </w:numPr>
        <w:spacing w:after="120"/>
        <w:contextualSpacing w:val="0"/>
        <w:jc w:val="both"/>
        <w:rPr>
          <w:sz w:val="24"/>
          <w:szCs w:val="24"/>
        </w:rPr>
      </w:pPr>
      <w:r w:rsidRPr="00247E21">
        <w:rPr>
          <w:sz w:val="24"/>
          <w:szCs w:val="24"/>
        </w:rPr>
        <w:t>Backofen auf 180°C vorheizen. Bohnen und Salsa mischen; auf vier kleine Auflaufformen verteilen. Mit Tortillachips bedecken und mit geriebenem Käse bestreuen. 3-5 Minuten im Backofen überbacken, bis der Käse zerlaufen ist.</w:t>
      </w:r>
    </w:p>
    <w:p w14:paraId="6FC445C7" w14:textId="77777777" w:rsidR="00F63F51" w:rsidRPr="00247E21" w:rsidRDefault="00F63F51" w:rsidP="00E76E01">
      <w:pPr>
        <w:pStyle w:val="ListParagraph"/>
        <w:numPr>
          <w:ilvl w:val="0"/>
          <w:numId w:val="192"/>
        </w:numPr>
        <w:spacing w:after="120"/>
        <w:contextualSpacing w:val="0"/>
        <w:jc w:val="both"/>
        <w:rPr>
          <w:sz w:val="24"/>
          <w:szCs w:val="24"/>
        </w:rPr>
      </w:pPr>
      <w:r w:rsidRPr="00247E21">
        <w:rPr>
          <w:sz w:val="24"/>
          <w:szCs w:val="24"/>
        </w:rPr>
        <w:t>Vor dem Servieren zusätzliche Salsa auf den zerlaufenen Käse geben anschließend einen Klecks saure Sahne darübergeben.</w:t>
      </w:r>
    </w:p>
    <w:p w14:paraId="57B5C4EC" w14:textId="7F896D43" w:rsidR="00F63F51" w:rsidRDefault="00F63F51" w:rsidP="006D7ECE">
      <w:pPr>
        <w:spacing w:after="120"/>
        <w:jc w:val="both"/>
        <w:rPr>
          <w:sz w:val="24"/>
          <w:szCs w:val="24"/>
        </w:rPr>
      </w:pPr>
      <w:r>
        <w:rPr>
          <w:sz w:val="24"/>
          <w:szCs w:val="24"/>
        </w:rPr>
        <w:br/>
        <w:t>Tipp:</w:t>
      </w:r>
      <w:r>
        <w:rPr>
          <w:sz w:val="24"/>
          <w:szCs w:val="24"/>
        </w:rPr>
        <w:tab/>
      </w:r>
      <w:r w:rsidR="006D7ECE">
        <w:rPr>
          <w:sz w:val="24"/>
          <w:szCs w:val="24"/>
        </w:rPr>
        <w:t xml:space="preserve">…. </w:t>
      </w:r>
      <w:r>
        <w:rPr>
          <w:sz w:val="24"/>
          <w:szCs w:val="24"/>
        </w:rPr>
        <w:t xml:space="preserve">und dazu noch eine Guacamole und die Waage zeigt locker 1 kg mehr an </w:t>
      </w:r>
      <w:r w:rsidRPr="00247E21">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735085A5" w14:textId="77777777" w:rsidR="00F63F51" w:rsidRDefault="00F63F51" w:rsidP="00F63F51">
      <w:pPr>
        <w:rPr>
          <w:sz w:val="24"/>
          <w:szCs w:val="24"/>
        </w:rPr>
      </w:pPr>
    </w:p>
    <w:p w14:paraId="0974C16E" w14:textId="77777777" w:rsidR="00F63F51" w:rsidRDefault="00F63F51">
      <w:pPr>
        <w:rPr>
          <w:sz w:val="24"/>
          <w:szCs w:val="24"/>
        </w:rPr>
      </w:pPr>
      <w:r>
        <w:rPr>
          <w:sz w:val="24"/>
          <w:szCs w:val="24"/>
        </w:rPr>
        <w:br w:type="page"/>
      </w:r>
    </w:p>
    <w:p w14:paraId="2835E9B5" w14:textId="77777777" w:rsidR="00A05143" w:rsidRPr="006240B8" w:rsidRDefault="00A05143" w:rsidP="00A05143">
      <w:pPr>
        <w:pStyle w:val="Heading2"/>
        <w:spacing w:after="240"/>
      </w:pPr>
      <w:r w:rsidRPr="006240B8">
        <w:lastRenderedPageBreak/>
        <w:t>Geröstete Tomatenbrote (Bruschetta)</w:t>
      </w:r>
      <w:r>
        <w:rPr>
          <w:rStyle w:val="FootnoteReference"/>
        </w:rPr>
        <w:footnoteReference w:id="703"/>
      </w:r>
    </w:p>
    <w:p w14:paraId="3753820C" w14:textId="77777777" w:rsidR="00A05143" w:rsidRDefault="00A05143" w:rsidP="00A05143">
      <w:pPr>
        <w:spacing w:after="120"/>
        <w:jc w:val="both"/>
        <w:rPr>
          <w:sz w:val="24"/>
          <w:szCs w:val="24"/>
        </w:rPr>
      </w:pPr>
      <w:r w:rsidRPr="006240B8">
        <w:rPr>
          <w:sz w:val="24"/>
          <w:szCs w:val="24"/>
          <w:u w:val="single"/>
        </w:rPr>
        <w:t>Zutaten</w:t>
      </w:r>
      <w:r>
        <w:rPr>
          <w:sz w:val="24"/>
          <w:szCs w:val="24"/>
        </w:rPr>
        <w:t xml:space="preserve"> (für 4 Portionen):</w:t>
      </w:r>
    </w:p>
    <w:p w14:paraId="19B0D02B" w14:textId="77777777" w:rsidR="00A05143" w:rsidRDefault="00A05143" w:rsidP="00A05143">
      <w:pPr>
        <w:spacing w:after="120"/>
        <w:jc w:val="both"/>
        <w:rPr>
          <w:sz w:val="24"/>
          <w:szCs w:val="24"/>
        </w:rPr>
      </w:pPr>
      <w:r>
        <w:rPr>
          <w:sz w:val="24"/>
          <w:szCs w:val="24"/>
        </w:rPr>
        <w:t>4 reife aromatische Tomaten</w:t>
      </w:r>
    </w:p>
    <w:p w14:paraId="2F2EB1E0" w14:textId="77777777" w:rsidR="00A05143" w:rsidRDefault="00A05143" w:rsidP="00A05143">
      <w:pPr>
        <w:spacing w:after="120"/>
        <w:jc w:val="both"/>
        <w:rPr>
          <w:sz w:val="24"/>
          <w:szCs w:val="24"/>
        </w:rPr>
      </w:pPr>
      <w:r>
        <w:rPr>
          <w:sz w:val="24"/>
          <w:szCs w:val="24"/>
        </w:rPr>
        <w:t>Salz, Pfeffer</w:t>
      </w:r>
    </w:p>
    <w:p w14:paraId="2D6AB751" w14:textId="77777777" w:rsidR="00A05143" w:rsidRDefault="00A05143" w:rsidP="00A05143">
      <w:pPr>
        <w:spacing w:after="120"/>
        <w:jc w:val="both"/>
        <w:rPr>
          <w:sz w:val="24"/>
          <w:szCs w:val="24"/>
        </w:rPr>
      </w:pPr>
      <w:r>
        <w:rPr>
          <w:sz w:val="24"/>
          <w:szCs w:val="24"/>
        </w:rPr>
        <w:t>2 Knoblauchzehen</w:t>
      </w:r>
    </w:p>
    <w:p w14:paraId="72076934" w14:textId="77777777" w:rsidR="00A05143" w:rsidRDefault="00A05143" w:rsidP="00A05143">
      <w:pPr>
        <w:spacing w:after="120"/>
        <w:jc w:val="both"/>
        <w:rPr>
          <w:sz w:val="24"/>
          <w:szCs w:val="24"/>
        </w:rPr>
      </w:pPr>
      <w:r>
        <w:rPr>
          <w:sz w:val="24"/>
          <w:szCs w:val="24"/>
        </w:rPr>
        <w:t>1 Zweig frischer Oregano (oder ¼ TL getrockneter)</w:t>
      </w:r>
    </w:p>
    <w:p w14:paraId="215BD45F" w14:textId="77777777" w:rsidR="00A05143" w:rsidRDefault="00A05143" w:rsidP="00A05143">
      <w:pPr>
        <w:spacing w:after="120"/>
        <w:jc w:val="both"/>
        <w:rPr>
          <w:sz w:val="24"/>
          <w:szCs w:val="24"/>
        </w:rPr>
      </w:pPr>
      <w:r>
        <w:rPr>
          <w:sz w:val="24"/>
          <w:szCs w:val="24"/>
        </w:rPr>
        <w:t>2 EL Olivenöl</w:t>
      </w:r>
    </w:p>
    <w:p w14:paraId="5AEF0A51" w14:textId="77777777" w:rsidR="00A05143" w:rsidRDefault="00A05143" w:rsidP="00A05143">
      <w:pPr>
        <w:spacing w:after="120"/>
        <w:jc w:val="both"/>
        <w:rPr>
          <w:sz w:val="24"/>
          <w:szCs w:val="24"/>
        </w:rPr>
      </w:pPr>
      <w:r>
        <w:rPr>
          <w:sz w:val="24"/>
          <w:szCs w:val="24"/>
        </w:rPr>
        <w:t>4 Scheiben Bauernbrot</w:t>
      </w:r>
    </w:p>
    <w:p w14:paraId="1F6B9C0C" w14:textId="77777777" w:rsidR="00A05143" w:rsidRDefault="00A05143" w:rsidP="00A05143">
      <w:pPr>
        <w:spacing w:after="120"/>
        <w:jc w:val="both"/>
        <w:rPr>
          <w:sz w:val="24"/>
          <w:szCs w:val="24"/>
        </w:rPr>
      </w:pPr>
    </w:p>
    <w:p w14:paraId="7E4E2AEF" w14:textId="77777777" w:rsidR="00A05143" w:rsidRDefault="00A05143" w:rsidP="00A05143">
      <w:pPr>
        <w:spacing w:after="120"/>
        <w:jc w:val="both"/>
        <w:rPr>
          <w:sz w:val="24"/>
          <w:szCs w:val="24"/>
        </w:rPr>
      </w:pPr>
      <w:r>
        <w:rPr>
          <w:sz w:val="24"/>
          <w:szCs w:val="24"/>
        </w:rPr>
        <w:t>Zubereitungszeit:</w:t>
      </w:r>
      <w:r>
        <w:rPr>
          <w:sz w:val="24"/>
          <w:szCs w:val="24"/>
        </w:rPr>
        <w:tab/>
        <w:t>20 Minuten</w:t>
      </w:r>
    </w:p>
    <w:p w14:paraId="17D203F8" w14:textId="77777777" w:rsidR="00A05143" w:rsidRPr="006240B8" w:rsidRDefault="00A05143" w:rsidP="00B40E8C">
      <w:pPr>
        <w:pStyle w:val="ListParagraph"/>
        <w:numPr>
          <w:ilvl w:val="0"/>
          <w:numId w:val="1730"/>
        </w:numPr>
        <w:spacing w:after="120"/>
        <w:ind w:left="714" w:hanging="357"/>
        <w:contextualSpacing w:val="0"/>
        <w:jc w:val="both"/>
        <w:rPr>
          <w:sz w:val="24"/>
          <w:szCs w:val="24"/>
        </w:rPr>
      </w:pPr>
      <w:r w:rsidRPr="006240B8">
        <w:rPr>
          <w:sz w:val="24"/>
          <w:szCs w:val="24"/>
        </w:rPr>
        <w:t>Die Tomaten kreuzweise einritzen und kurz in kochendes Wasser legen. Kalt abschrecken, enthäuten und halbieren. Die Kerne mit einem Löffel entfernen, das Fruchtfleisch mit einem großen Messer fein hacken und in eine Schüssel geben.</w:t>
      </w:r>
    </w:p>
    <w:p w14:paraId="6EEEFF5B" w14:textId="77777777" w:rsidR="00A05143" w:rsidRPr="006240B8" w:rsidRDefault="00A05143" w:rsidP="00B40E8C">
      <w:pPr>
        <w:pStyle w:val="ListParagraph"/>
        <w:numPr>
          <w:ilvl w:val="0"/>
          <w:numId w:val="1730"/>
        </w:numPr>
        <w:spacing w:after="120"/>
        <w:ind w:left="714" w:hanging="357"/>
        <w:contextualSpacing w:val="0"/>
        <w:jc w:val="both"/>
        <w:rPr>
          <w:sz w:val="24"/>
          <w:szCs w:val="24"/>
        </w:rPr>
      </w:pPr>
      <w:r w:rsidRPr="006240B8">
        <w:rPr>
          <w:sz w:val="24"/>
          <w:szCs w:val="24"/>
        </w:rPr>
        <w:t>Leicht salzen und aus der Mühle pfeffern. Die Knoblauchzehe durch die Presse dazudrücken. Die Oreganoblättchen abzupfen, fein hacken und untermischen. Das Olivenöl einrühren.</w:t>
      </w:r>
    </w:p>
    <w:p w14:paraId="61C74416" w14:textId="77777777" w:rsidR="00A05143" w:rsidRPr="006240B8" w:rsidRDefault="00A05143" w:rsidP="00B40E8C">
      <w:pPr>
        <w:pStyle w:val="ListParagraph"/>
        <w:numPr>
          <w:ilvl w:val="0"/>
          <w:numId w:val="1730"/>
        </w:numPr>
        <w:spacing w:after="120"/>
        <w:ind w:left="714" w:hanging="357"/>
        <w:contextualSpacing w:val="0"/>
        <w:jc w:val="both"/>
        <w:rPr>
          <w:sz w:val="24"/>
          <w:szCs w:val="24"/>
        </w:rPr>
      </w:pPr>
      <w:r w:rsidRPr="006240B8">
        <w:rPr>
          <w:sz w:val="24"/>
          <w:szCs w:val="24"/>
        </w:rPr>
        <w:t>Die Bauernbrote halbieren, im Toaster oder im Backofen knusprig rösten. Mit der Tomatenmischung bestreichen, nochmals aus der Mühle pfeffern und heiß servieren.</w:t>
      </w:r>
    </w:p>
    <w:p w14:paraId="348BEDEA" w14:textId="77777777" w:rsidR="00A05143" w:rsidRDefault="00A05143" w:rsidP="00A05143">
      <w:pPr>
        <w:jc w:val="both"/>
        <w:rPr>
          <w:sz w:val="24"/>
          <w:szCs w:val="24"/>
        </w:rPr>
      </w:pPr>
    </w:p>
    <w:p w14:paraId="7732EF63" w14:textId="77777777" w:rsidR="00A05143" w:rsidRDefault="00A05143" w:rsidP="00A05143">
      <w:pPr>
        <w:rPr>
          <w:sz w:val="24"/>
          <w:szCs w:val="24"/>
        </w:rPr>
      </w:pPr>
      <w:r>
        <w:rPr>
          <w:sz w:val="24"/>
          <w:szCs w:val="24"/>
        </w:rPr>
        <w:t>Oder</w:t>
      </w:r>
    </w:p>
    <w:p w14:paraId="7816B0CF" w14:textId="77777777" w:rsidR="00A05143" w:rsidRPr="00741C3B" w:rsidRDefault="00A05143" w:rsidP="00B40E8C">
      <w:pPr>
        <w:pStyle w:val="ListParagraph"/>
        <w:numPr>
          <w:ilvl w:val="0"/>
          <w:numId w:val="1971"/>
        </w:numPr>
        <w:spacing w:after="120"/>
        <w:jc w:val="both"/>
        <w:rPr>
          <w:sz w:val="24"/>
          <w:szCs w:val="24"/>
        </w:rPr>
      </w:pPr>
      <w:r w:rsidRPr="00741C3B">
        <w:rPr>
          <w:sz w:val="24"/>
          <w:szCs w:val="24"/>
        </w:rPr>
        <w:t>Tomaten überbrühen, enthäuten und entkernen. Fruchtfleisch grob zerkleinern, abtropfen lassen.</w:t>
      </w:r>
    </w:p>
    <w:p w14:paraId="1989DB2E" w14:textId="77777777" w:rsidR="00A05143" w:rsidRPr="00741C3B" w:rsidRDefault="00A05143" w:rsidP="00B40E8C">
      <w:pPr>
        <w:pStyle w:val="ListParagraph"/>
        <w:numPr>
          <w:ilvl w:val="0"/>
          <w:numId w:val="1971"/>
        </w:numPr>
        <w:spacing w:after="120"/>
        <w:jc w:val="both"/>
        <w:rPr>
          <w:sz w:val="24"/>
          <w:szCs w:val="24"/>
        </w:rPr>
      </w:pPr>
      <w:r w:rsidRPr="00741C3B">
        <w:rPr>
          <w:sz w:val="24"/>
          <w:szCs w:val="24"/>
        </w:rPr>
        <w:t>Sauerteigbrotscheiben halbieren, im Toaster oder unterm Backofengrill von beiden Seiten anrösten (oder in der Pfanne mit wenig Olivenöl).</w:t>
      </w:r>
    </w:p>
    <w:p w14:paraId="58AA2F6D" w14:textId="65F1E47A" w:rsidR="00A05143" w:rsidRDefault="00A05143" w:rsidP="00B40E8C">
      <w:pPr>
        <w:pStyle w:val="ListParagraph"/>
        <w:numPr>
          <w:ilvl w:val="0"/>
          <w:numId w:val="1971"/>
        </w:numPr>
        <w:spacing w:after="120"/>
        <w:jc w:val="both"/>
        <w:rPr>
          <w:sz w:val="24"/>
          <w:szCs w:val="24"/>
        </w:rPr>
      </w:pPr>
      <w:r w:rsidRPr="00741C3B">
        <w:rPr>
          <w:sz w:val="24"/>
          <w:szCs w:val="24"/>
        </w:rPr>
        <w:t>Knoblauchzehen schälen und halbieren. Die frisch gerösteten Brote damit kräftig einreiben, je 1 EL Olivenöl darüber träufeln.</w:t>
      </w:r>
    </w:p>
    <w:p w14:paraId="1E30E241" w14:textId="40203D91" w:rsidR="00741C3B" w:rsidRPr="00741C3B" w:rsidRDefault="00741C3B" w:rsidP="00B40E8C">
      <w:pPr>
        <w:pStyle w:val="ListParagraph"/>
        <w:numPr>
          <w:ilvl w:val="0"/>
          <w:numId w:val="1971"/>
        </w:numPr>
        <w:spacing w:after="120"/>
        <w:jc w:val="both"/>
        <w:rPr>
          <w:sz w:val="24"/>
          <w:szCs w:val="24"/>
        </w:rPr>
      </w:pPr>
      <w:r w:rsidRPr="00741C3B">
        <w:rPr>
          <w:sz w:val="24"/>
          <w:szCs w:val="24"/>
        </w:rPr>
        <w:t>Tomatenfruchtfleisch mit einer Gabel auftragen und etwas zerdrücken. Salzen und mit frisch gemahlenem Pfeffer wür</w:t>
      </w:r>
      <w:r>
        <w:rPr>
          <w:sz w:val="24"/>
          <w:szCs w:val="24"/>
        </w:rPr>
        <w:t>zen. Sofort servieren.</w:t>
      </w:r>
    </w:p>
    <w:p w14:paraId="1A8CD78D" w14:textId="7187A4C6" w:rsidR="00A05143" w:rsidRPr="00741C3B" w:rsidRDefault="00A05143" w:rsidP="00B40E8C">
      <w:pPr>
        <w:pStyle w:val="ListParagraph"/>
        <w:numPr>
          <w:ilvl w:val="0"/>
          <w:numId w:val="1971"/>
        </w:numPr>
        <w:rPr>
          <w:rFonts w:asciiTheme="majorHAnsi" w:eastAsiaTheme="majorEastAsia" w:hAnsiTheme="majorHAnsi" w:cstheme="majorBidi"/>
          <w:color w:val="2F5496" w:themeColor="accent1" w:themeShade="BF"/>
          <w:sz w:val="26"/>
          <w:szCs w:val="26"/>
        </w:rPr>
      </w:pPr>
      <w:r>
        <w:br w:type="page"/>
      </w:r>
    </w:p>
    <w:p w14:paraId="0CCCBB31" w14:textId="2A585A4C" w:rsidR="001E0FEC" w:rsidRPr="00F0625D" w:rsidRDefault="001E0FEC" w:rsidP="006D7ECE">
      <w:pPr>
        <w:pStyle w:val="Heading2"/>
        <w:spacing w:after="240"/>
      </w:pPr>
      <w:r w:rsidRPr="00F0625D">
        <w:lastRenderedPageBreak/>
        <w:t>Bruschetta di Peperoni grigliati</w:t>
      </w:r>
      <w:r w:rsidR="002905FC">
        <w:rPr>
          <w:rStyle w:val="FootnoteReference"/>
          <w:lang w:val="en-US"/>
        </w:rPr>
        <w:footnoteReference w:id="704"/>
      </w:r>
      <w:r w:rsidRPr="00F0625D">
        <w:t xml:space="preserve"> </w:t>
      </w:r>
    </w:p>
    <w:p w14:paraId="47AD0B50" w14:textId="5907DB7A" w:rsidR="001E0FEC" w:rsidRPr="005266EA" w:rsidRDefault="001E0FEC">
      <w:pPr>
        <w:rPr>
          <w:sz w:val="24"/>
          <w:szCs w:val="24"/>
        </w:rPr>
      </w:pPr>
      <w:r w:rsidRPr="006D7ECE">
        <w:rPr>
          <w:sz w:val="24"/>
          <w:szCs w:val="24"/>
          <w:u w:val="single"/>
        </w:rPr>
        <w:t>Z</w:t>
      </w:r>
      <w:r w:rsidR="004D76A2" w:rsidRPr="006D7ECE">
        <w:rPr>
          <w:sz w:val="24"/>
          <w:szCs w:val="24"/>
          <w:u w:val="single"/>
        </w:rPr>
        <w:t>u</w:t>
      </w:r>
      <w:r w:rsidRPr="006D7ECE">
        <w:rPr>
          <w:sz w:val="24"/>
          <w:szCs w:val="24"/>
          <w:u w:val="single"/>
        </w:rPr>
        <w:t>taten</w:t>
      </w:r>
      <w:r w:rsidRPr="005266EA">
        <w:rPr>
          <w:sz w:val="24"/>
          <w:szCs w:val="24"/>
        </w:rPr>
        <w:t xml:space="preserve"> </w:t>
      </w:r>
      <w:r w:rsidR="006D7ECE">
        <w:rPr>
          <w:sz w:val="24"/>
          <w:szCs w:val="24"/>
        </w:rPr>
        <w:t>(</w:t>
      </w:r>
      <w:r w:rsidRPr="005266EA">
        <w:rPr>
          <w:sz w:val="24"/>
          <w:szCs w:val="24"/>
        </w:rPr>
        <w:t>für 4 Portionen</w:t>
      </w:r>
      <w:r w:rsidR="006D7ECE">
        <w:rPr>
          <w:sz w:val="24"/>
          <w:szCs w:val="24"/>
        </w:rPr>
        <w:t>)</w:t>
      </w:r>
    </w:p>
    <w:p w14:paraId="5340FB6D" w14:textId="77777777" w:rsidR="004D76A2" w:rsidRPr="005266EA" w:rsidRDefault="001E0FEC">
      <w:pPr>
        <w:rPr>
          <w:sz w:val="24"/>
          <w:szCs w:val="24"/>
        </w:rPr>
      </w:pPr>
      <w:r w:rsidRPr="005266EA">
        <w:rPr>
          <w:sz w:val="24"/>
          <w:szCs w:val="24"/>
        </w:rPr>
        <w:t>1 große gelbe Pa</w:t>
      </w:r>
      <w:r w:rsidR="004D76A2" w:rsidRPr="005266EA">
        <w:rPr>
          <w:sz w:val="24"/>
          <w:szCs w:val="24"/>
        </w:rPr>
        <w:t>prikaschote</w:t>
      </w:r>
    </w:p>
    <w:p w14:paraId="7048B898" w14:textId="6CEBC624" w:rsidR="004D76A2" w:rsidRPr="005266EA" w:rsidRDefault="004D76A2">
      <w:pPr>
        <w:rPr>
          <w:sz w:val="24"/>
          <w:szCs w:val="24"/>
        </w:rPr>
      </w:pPr>
      <w:r w:rsidRPr="005266EA">
        <w:rPr>
          <w:sz w:val="24"/>
          <w:szCs w:val="24"/>
        </w:rPr>
        <w:t>1 große rote P</w:t>
      </w:r>
      <w:r w:rsidR="005266EA" w:rsidRPr="005266EA">
        <w:rPr>
          <w:sz w:val="24"/>
          <w:szCs w:val="24"/>
        </w:rPr>
        <w:t>a</w:t>
      </w:r>
      <w:r w:rsidRPr="005266EA">
        <w:rPr>
          <w:sz w:val="24"/>
          <w:szCs w:val="24"/>
        </w:rPr>
        <w:t>prikaschote</w:t>
      </w:r>
    </w:p>
    <w:p w14:paraId="2E7845B4" w14:textId="7C80DDEE" w:rsidR="004D76A2" w:rsidRPr="00C20F7A" w:rsidRDefault="004D76A2">
      <w:pPr>
        <w:rPr>
          <w:sz w:val="24"/>
          <w:szCs w:val="24"/>
        </w:rPr>
      </w:pPr>
      <w:r w:rsidRPr="00C20F7A">
        <w:rPr>
          <w:sz w:val="24"/>
          <w:szCs w:val="24"/>
        </w:rPr>
        <w:t xml:space="preserve">8 EL </w:t>
      </w:r>
      <w:r w:rsidR="005266EA" w:rsidRPr="00C20F7A">
        <w:rPr>
          <w:sz w:val="24"/>
          <w:szCs w:val="24"/>
        </w:rPr>
        <w:t>O</w:t>
      </w:r>
      <w:r w:rsidRPr="00C20F7A">
        <w:rPr>
          <w:sz w:val="24"/>
          <w:szCs w:val="24"/>
        </w:rPr>
        <w:t>livenöl</w:t>
      </w:r>
    </w:p>
    <w:p w14:paraId="5C4871DF" w14:textId="4238E137" w:rsidR="004D76A2" w:rsidRPr="00C20F7A" w:rsidRDefault="004D76A2">
      <w:pPr>
        <w:rPr>
          <w:sz w:val="24"/>
          <w:szCs w:val="24"/>
        </w:rPr>
      </w:pPr>
      <w:r w:rsidRPr="00C20F7A">
        <w:rPr>
          <w:sz w:val="24"/>
          <w:szCs w:val="24"/>
        </w:rPr>
        <w:t xml:space="preserve">3 </w:t>
      </w:r>
      <w:r w:rsidR="005266EA" w:rsidRPr="00C20F7A">
        <w:rPr>
          <w:sz w:val="24"/>
          <w:szCs w:val="24"/>
        </w:rPr>
        <w:t>T</w:t>
      </w:r>
      <w:r w:rsidRPr="00C20F7A">
        <w:rPr>
          <w:sz w:val="24"/>
          <w:szCs w:val="24"/>
        </w:rPr>
        <w:t>L Balsamicoessig</w:t>
      </w:r>
    </w:p>
    <w:p w14:paraId="260A85A7" w14:textId="77777777" w:rsidR="005266EA" w:rsidRPr="00776872" w:rsidRDefault="005266EA">
      <w:pPr>
        <w:rPr>
          <w:sz w:val="24"/>
          <w:szCs w:val="24"/>
        </w:rPr>
      </w:pPr>
      <w:r w:rsidRPr="00776872">
        <w:rPr>
          <w:sz w:val="24"/>
          <w:szCs w:val="24"/>
        </w:rPr>
        <w:t>1 EL Paniermehl</w:t>
      </w:r>
    </w:p>
    <w:p w14:paraId="5BE2D05E" w14:textId="59921539" w:rsidR="005266EA" w:rsidRPr="00776872" w:rsidRDefault="005266EA">
      <w:pPr>
        <w:rPr>
          <w:sz w:val="24"/>
          <w:szCs w:val="24"/>
        </w:rPr>
      </w:pPr>
      <w:r w:rsidRPr="00776872">
        <w:rPr>
          <w:sz w:val="24"/>
          <w:szCs w:val="24"/>
        </w:rPr>
        <w:t>1 EL K</w:t>
      </w:r>
      <w:r w:rsidR="00776872">
        <w:rPr>
          <w:sz w:val="24"/>
          <w:szCs w:val="24"/>
        </w:rPr>
        <w:t>a</w:t>
      </w:r>
      <w:r w:rsidRPr="00776872">
        <w:rPr>
          <w:sz w:val="24"/>
          <w:szCs w:val="24"/>
        </w:rPr>
        <w:t>pern</w:t>
      </w:r>
    </w:p>
    <w:p w14:paraId="4EC8FC93" w14:textId="77777777" w:rsidR="005266EA" w:rsidRPr="00776872" w:rsidRDefault="005266EA">
      <w:pPr>
        <w:rPr>
          <w:sz w:val="24"/>
          <w:szCs w:val="24"/>
        </w:rPr>
      </w:pPr>
      <w:r w:rsidRPr="00776872">
        <w:rPr>
          <w:sz w:val="24"/>
          <w:szCs w:val="24"/>
        </w:rPr>
        <w:t>2 Knoblauchzehen</w:t>
      </w:r>
    </w:p>
    <w:p w14:paraId="78776EBA" w14:textId="77777777" w:rsidR="005266EA" w:rsidRPr="00776872" w:rsidRDefault="005266EA">
      <w:pPr>
        <w:rPr>
          <w:sz w:val="24"/>
          <w:szCs w:val="24"/>
        </w:rPr>
      </w:pPr>
      <w:r w:rsidRPr="00776872">
        <w:rPr>
          <w:sz w:val="24"/>
          <w:szCs w:val="24"/>
        </w:rPr>
        <w:t>1 Bund Petersilie</w:t>
      </w:r>
    </w:p>
    <w:p w14:paraId="5B2AA081" w14:textId="77777777" w:rsidR="005266EA" w:rsidRDefault="005266EA">
      <w:pPr>
        <w:rPr>
          <w:sz w:val="24"/>
          <w:szCs w:val="24"/>
        </w:rPr>
      </w:pPr>
    </w:p>
    <w:p w14:paraId="2E2E3939" w14:textId="7E6D39A8" w:rsidR="006D7ECE" w:rsidRPr="00776872" w:rsidRDefault="006D7ECE">
      <w:pPr>
        <w:rPr>
          <w:sz w:val="24"/>
          <w:szCs w:val="24"/>
        </w:rPr>
      </w:pPr>
      <w:r>
        <w:rPr>
          <w:sz w:val="24"/>
          <w:szCs w:val="24"/>
        </w:rPr>
        <w:t>Zubereitung:</w:t>
      </w:r>
    </w:p>
    <w:p w14:paraId="0B4ED968" w14:textId="547B2CD2" w:rsidR="00B6114A" w:rsidRDefault="005266EA" w:rsidP="00C25B5A">
      <w:pPr>
        <w:jc w:val="both"/>
        <w:rPr>
          <w:sz w:val="24"/>
          <w:szCs w:val="24"/>
        </w:rPr>
      </w:pPr>
      <w:r w:rsidRPr="00776872">
        <w:rPr>
          <w:sz w:val="24"/>
          <w:szCs w:val="24"/>
        </w:rPr>
        <w:t>Die Paprikschoten waschen und für ca. 20 Minuten bei 180 Grad im B</w:t>
      </w:r>
      <w:r w:rsidR="00154DEF">
        <w:rPr>
          <w:sz w:val="24"/>
          <w:szCs w:val="24"/>
        </w:rPr>
        <w:t>a</w:t>
      </w:r>
      <w:r w:rsidRPr="00776872">
        <w:rPr>
          <w:sz w:val="24"/>
          <w:szCs w:val="24"/>
        </w:rPr>
        <w:t xml:space="preserve">ckofen blanchieren. </w:t>
      </w:r>
      <w:r w:rsidR="00776872" w:rsidRPr="00776872">
        <w:rPr>
          <w:sz w:val="24"/>
          <w:szCs w:val="24"/>
        </w:rPr>
        <w:t xml:space="preserve">schälen und alle Samen und Trennwände auslösen. </w:t>
      </w:r>
      <w:r w:rsidR="00776872" w:rsidRPr="00154DEF">
        <w:rPr>
          <w:sz w:val="24"/>
          <w:szCs w:val="24"/>
        </w:rPr>
        <w:t>In 1 cm breite Streifen schneiden. Knoblauch, Petersilie und Kapern</w:t>
      </w:r>
      <w:r w:rsidR="00154DEF" w:rsidRPr="00154DEF">
        <w:rPr>
          <w:sz w:val="24"/>
          <w:szCs w:val="24"/>
        </w:rPr>
        <w:t xml:space="preserve"> zusammenhacken. Paniermehl u</w:t>
      </w:r>
      <w:r w:rsidR="00154DEF">
        <w:rPr>
          <w:sz w:val="24"/>
          <w:szCs w:val="24"/>
        </w:rPr>
        <w:t>nd</w:t>
      </w:r>
      <w:r w:rsidR="00154DEF" w:rsidRPr="00154DEF">
        <w:rPr>
          <w:sz w:val="24"/>
          <w:szCs w:val="24"/>
        </w:rPr>
        <w:t xml:space="preserve"> 3 – 4 EL Olivenöl und den Essig dazugeben. Alles g</w:t>
      </w:r>
      <w:r w:rsidR="00154DEF">
        <w:rPr>
          <w:sz w:val="24"/>
          <w:szCs w:val="24"/>
        </w:rPr>
        <w:t>ut vermischen. Paprikaschoten damit gut würzen und auf geröstetem Weißbrot servieren.</w:t>
      </w:r>
      <w:r w:rsidR="00B6114A">
        <w:rPr>
          <w:sz w:val="24"/>
          <w:szCs w:val="24"/>
        </w:rPr>
        <w:br w:type="page"/>
      </w:r>
    </w:p>
    <w:p w14:paraId="5CE9BF62" w14:textId="77777777" w:rsidR="00870A48" w:rsidRDefault="00870A48" w:rsidP="00870A48">
      <w:pPr>
        <w:pStyle w:val="Heading2"/>
        <w:spacing w:after="240"/>
      </w:pPr>
      <w:r w:rsidRPr="00E8193E">
        <w:lastRenderedPageBreak/>
        <w:t xml:space="preserve">Masala papad – Papadams mit </w:t>
      </w:r>
      <w:r>
        <w:t>T</w:t>
      </w:r>
      <w:r w:rsidRPr="00E8193E">
        <w:t>omaten Masala</w:t>
      </w:r>
      <w:r>
        <w:rPr>
          <w:rStyle w:val="FootnoteReference"/>
        </w:rPr>
        <w:footnoteReference w:id="705"/>
      </w:r>
      <w:r w:rsidRPr="00E8193E">
        <w:t xml:space="preserve"> </w:t>
      </w:r>
    </w:p>
    <w:p w14:paraId="0E600CF6" w14:textId="77777777" w:rsidR="00870A48" w:rsidRDefault="00870A48" w:rsidP="00870A48">
      <w:pPr>
        <w:rPr>
          <w:sz w:val="24"/>
          <w:szCs w:val="24"/>
        </w:rPr>
      </w:pPr>
      <w:r w:rsidRPr="008F4348">
        <w:rPr>
          <w:sz w:val="24"/>
          <w:szCs w:val="24"/>
          <w:u w:val="single"/>
        </w:rPr>
        <w:t>Zutaten</w:t>
      </w:r>
      <w:r>
        <w:rPr>
          <w:sz w:val="24"/>
          <w:szCs w:val="24"/>
        </w:rPr>
        <w:t xml:space="preserve"> (für 4 Portionen)</w:t>
      </w:r>
    </w:p>
    <w:p w14:paraId="15DE0499" w14:textId="77777777" w:rsidR="00870A48" w:rsidRPr="008F4348" w:rsidRDefault="00870A48" w:rsidP="00870A48">
      <w:pPr>
        <w:rPr>
          <w:i/>
          <w:iCs/>
          <w:sz w:val="24"/>
          <w:szCs w:val="24"/>
        </w:rPr>
      </w:pPr>
      <w:r w:rsidRPr="008F4348">
        <w:rPr>
          <w:i/>
          <w:iCs/>
          <w:sz w:val="24"/>
          <w:szCs w:val="24"/>
        </w:rPr>
        <w:t>Für das Tomatensalsa:</w:t>
      </w:r>
    </w:p>
    <w:p w14:paraId="01632326" w14:textId="77777777" w:rsidR="00870A48" w:rsidRDefault="00870A48" w:rsidP="00870A48">
      <w:pPr>
        <w:rPr>
          <w:sz w:val="24"/>
          <w:szCs w:val="24"/>
        </w:rPr>
      </w:pPr>
      <w:r>
        <w:rPr>
          <w:sz w:val="24"/>
          <w:szCs w:val="24"/>
        </w:rPr>
        <w:t>500 g reife Tomaten</w:t>
      </w:r>
    </w:p>
    <w:p w14:paraId="534819CF" w14:textId="77777777" w:rsidR="00870A48" w:rsidRDefault="00870A48" w:rsidP="00870A48">
      <w:pPr>
        <w:rPr>
          <w:sz w:val="24"/>
          <w:szCs w:val="24"/>
        </w:rPr>
      </w:pPr>
      <w:r>
        <w:rPr>
          <w:sz w:val="24"/>
          <w:szCs w:val="24"/>
        </w:rPr>
        <w:t>½ rote Zwiebel</w:t>
      </w:r>
    </w:p>
    <w:p w14:paraId="1012EC1A" w14:textId="77777777" w:rsidR="00870A48" w:rsidRDefault="00870A48" w:rsidP="00870A48">
      <w:pPr>
        <w:rPr>
          <w:sz w:val="24"/>
          <w:szCs w:val="24"/>
        </w:rPr>
      </w:pPr>
      <w:r>
        <w:rPr>
          <w:sz w:val="24"/>
          <w:szCs w:val="24"/>
        </w:rPr>
        <w:t>1 ½ grüne India-Jwala-Chilischoten</w:t>
      </w:r>
    </w:p>
    <w:p w14:paraId="40F84E7A" w14:textId="77777777" w:rsidR="00870A48" w:rsidRDefault="00870A48" w:rsidP="00870A48">
      <w:pPr>
        <w:rPr>
          <w:sz w:val="24"/>
          <w:szCs w:val="24"/>
        </w:rPr>
      </w:pPr>
      <w:r>
        <w:rPr>
          <w:sz w:val="24"/>
          <w:szCs w:val="24"/>
        </w:rPr>
        <w:t>15 g Koriandergrün</w:t>
      </w:r>
    </w:p>
    <w:p w14:paraId="10E77E88" w14:textId="77777777" w:rsidR="00870A48" w:rsidRDefault="00870A48" w:rsidP="00870A48">
      <w:pPr>
        <w:rPr>
          <w:sz w:val="24"/>
          <w:szCs w:val="24"/>
        </w:rPr>
      </w:pPr>
      <w:r>
        <w:rPr>
          <w:sz w:val="24"/>
          <w:szCs w:val="24"/>
        </w:rPr>
        <w:t>1 TL Salz</w:t>
      </w:r>
    </w:p>
    <w:p w14:paraId="1BEDE394" w14:textId="77777777" w:rsidR="00870A48" w:rsidRDefault="00870A48" w:rsidP="00870A48">
      <w:pPr>
        <w:rPr>
          <w:sz w:val="24"/>
          <w:szCs w:val="24"/>
        </w:rPr>
      </w:pPr>
      <w:r>
        <w:rPr>
          <w:sz w:val="24"/>
          <w:szCs w:val="24"/>
        </w:rPr>
        <w:t>3 EL Limettensaft</w:t>
      </w:r>
    </w:p>
    <w:p w14:paraId="104052C6" w14:textId="77777777" w:rsidR="00870A48" w:rsidRDefault="00870A48" w:rsidP="00870A48">
      <w:pPr>
        <w:rPr>
          <w:sz w:val="24"/>
          <w:szCs w:val="24"/>
        </w:rPr>
      </w:pPr>
    </w:p>
    <w:p w14:paraId="0EB43DA4" w14:textId="77777777" w:rsidR="00870A48" w:rsidRPr="008F4348" w:rsidRDefault="00870A48" w:rsidP="00870A48">
      <w:pPr>
        <w:rPr>
          <w:i/>
          <w:iCs/>
          <w:sz w:val="24"/>
          <w:szCs w:val="24"/>
        </w:rPr>
      </w:pPr>
      <w:r w:rsidRPr="008F4348">
        <w:rPr>
          <w:i/>
          <w:iCs/>
          <w:sz w:val="24"/>
          <w:szCs w:val="24"/>
        </w:rPr>
        <w:t>Für die Papadams</w:t>
      </w:r>
    </w:p>
    <w:p w14:paraId="33AD6989" w14:textId="77777777" w:rsidR="00870A48" w:rsidRDefault="00870A48" w:rsidP="00870A48">
      <w:pPr>
        <w:rPr>
          <w:sz w:val="24"/>
          <w:szCs w:val="24"/>
        </w:rPr>
      </w:pPr>
      <w:r>
        <w:rPr>
          <w:sz w:val="24"/>
          <w:szCs w:val="24"/>
        </w:rPr>
        <w:t>250 g Kichererbsenmehl, plus Mehl zum Verarbeiten</w:t>
      </w:r>
    </w:p>
    <w:p w14:paraId="1EB68603" w14:textId="77777777" w:rsidR="00870A48" w:rsidRDefault="00870A48" w:rsidP="00870A48">
      <w:pPr>
        <w:rPr>
          <w:sz w:val="24"/>
          <w:szCs w:val="24"/>
        </w:rPr>
      </w:pPr>
      <w:r>
        <w:rPr>
          <w:sz w:val="24"/>
          <w:szCs w:val="24"/>
        </w:rPr>
        <w:t>2 TL Schwarzkümmelsamen</w:t>
      </w:r>
    </w:p>
    <w:p w14:paraId="5B3FE161" w14:textId="77777777" w:rsidR="00870A48" w:rsidRDefault="00870A48" w:rsidP="00870A48">
      <w:pPr>
        <w:rPr>
          <w:sz w:val="24"/>
          <w:szCs w:val="24"/>
        </w:rPr>
      </w:pPr>
      <w:r>
        <w:rPr>
          <w:sz w:val="24"/>
          <w:szCs w:val="24"/>
        </w:rPr>
        <w:t>¾ TL Gemahlener schwarzer Pfeffer</w:t>
      </w:r>
    </w:p>
    <w:p w14:paraId="3CB61A3C" w14:textId="77777777" w:rsidR="00870A48" w:rsidRDefault="00870A48" w:rsidP="00870A48">
      <w:pPr>
        <w:rPr>
          <w:sz w:val="24"/>
          <w:szCs w:val="24"/>
        </w:rPr>
      </w:pPr>
      <w:r>
        <w:rPr>
          <w:sz w:val="24"/>
          <w:szCs w:val="24"/>
        </w:rPr>
        <w:t>¾ TL Salz</w:t>
      </w:r>
    </w:p>
    <w:p w14:paraId="31193B07" w14:textId="77777777" w:rsidR="00870A48" w:rsidRDefault="00870A48" w:rsidP="00870A48">
      <w:pPr>
        <w:rPr>
          <w:sz w:val="24"/>
          <w:szCs w:val="24"/>
        </w:rPr>
      </w:pPr>
      <w:r>
        <w:rPr>
          <w:sz w:val="24"/>
          <w:szCs w:val="24"/>
        </w:rPr>
        <w:t>1 TL gemahlener Kreuzkümmel</w:t>
      </w:r>
    </w:p>
    <w:p w14:paraId="2FFA3D1B" w14:textId="77777777" w:rsidR="00870A48" w:rsidRDefault="00870A48" w:rsidP="00870A48">
      <w:pPr>
        <w:rPr>
          <w:sz w:val="24"/>
          <w:szCs w:val="24"/>
        </w:rPr>
      </w:pPr>
      <w:r>
        <w:rPr>
          <w:sz w:val="24"/>
          <w:szCs w:val="24"/>
        </w:rPr>
        <w:t>½ TL Cayennepfeffer</w:t>
      </w:r>
    </w:p>
    <w:p w14:paraId="2E070C2D" w14:textId="77777777" w:rsidR="00870A48" w:rsidRDefault="00870A48" w:rsidP="00870A48">
      <w:pPr>
        <w:rPr>
          <w:sz w:val="24"/>
          <w:szCs w:val="24"/>
        </w:rPr>
      </w:pPr>
      <w:r>
        <w:rPr>
          <w:sz w:val="24"/>
          <w:szCs w:val="24"/>
        </w:rPr>
        <w:t>3 EL Rapsöl</w:t>
      </w:r>
    </w:p>
    <w:p w14:paraId="5F6AEC3E" w14:textId="77777777" w:rsidR="00870A48" w:rsidRDefault="00870A48" w:rsidP="00870A48">
      <w:pPr>
        <w:rPr>
          <w:sz w:val="24"/>
          <w:szCs w:val="24"/>
        </w:rPr>
      </w:pPr>
    </w:p>
    <w:p w14:paraId="23F5F4D2" w14:textId="77777777" w:rsidR="00870A48" w:rsidRDefault="00870A48" w:rsidP="00870A48">
      <w:pPr>
        <w:rPr>
          <w:sz w:val="24"/>
          <w:szCs w:val="24"/>
        </w:rPr>
      </w:pPr>
      <w:r>
        <w:rPr>
          <w:sz w:val="24"/>
          <w:szCs w:val="24"/>
        </w:rPr>
        <w:t>Zubereitung:</w:t>
      </w:r>
    </w:p>
    <w:p w14:paraId="2DBDDE27" w14:textId="77777777" w:rsidR="00870A48" w:rsidRPr="000F06E8" w:rsidRDefault="00870A48" w:rsidP="00B40E8C">
      <w:pPr>
        <w:pStyle w:val="ListParagraph"/>
        <w:numPr>
          <w:ilvl w:val="0"/>
          <w:numId w:val="1327"/>
        </w:numPr>
        <w:spacing w:after="120"/>
        <w:ind w:left="714" w:hanging="357"/>
        <w:contextualSpacing w:val="0"/>
        <w:jc w:val="both"/>
        <w:rPr>
          <w:sz w:val="24"/>
          <w:szCs w:val="24"/>
        </w:rPr>
      </w:pPr>
      <w:r w:rsidRPr="000F06E8">
        <w:rPr>
          <w:sz w:val="24"/>
          <w:szCs w:val="24"/>
        </w:rPr>
        <w:t>Tomaten, Zwiebel, Chilis und Koriander fein hacken. Mit Salz und Limettensaft in eine Schüssel geben und gut durchrühren. Bis zur Verwendung kaltstellen (wird mit der Zeit nur besser).</w:t>
      </w:r>
    </w:p>
    <w:p w14:paraId="68004B0B" w14:textId="77777777" w:rsidR="00870A48" w:rsidRPr="000F06E8" w:rsidRDefault="00870A48" w:rsidP="00B40E8C">
      <w:pPr>
        <w:pStyle w:val="ListParagraph"/>
        <w:numPr>
          <w:ilvl w:val="0"/>
          <w:numId w:val="1327"/>
        </w:numPr>
        <w:spacing w:after="120"/>
        <w:ind w:left="714" w:hanging="357"/>
        <w:contextualSpacing w:val="0"/>
        <w:jc w:val="both"/>
        <w:rPr>
          <w:sz w:val="24"/>
          <w:szCs w:val="24"/>
        </w:rPr>
      </w:pPr>
      <w:r w:rsidRPr="000F06E8">
        <w:rPr>
          <w:sz w:val="24"/>
          <w:szCs w:val="24"/>
        </w:rPr>
        <w:t>Für die Papadams den Backofen auf 160 Grad vorheizen und zwei Backbleche mit leicht eingeölter Alufolie belegen. Das Mehl mit Schwarzkümmel, Pfeffer, Salz, Kreuzkümmel und Cayennepfeffer in eine Schüssel geben. Gründlich mischen, dann das Öl hinzufügen und die Masse mit den Fingern zu einem fein krümeligen Teig verarbeiten.</w:t>
      </w:r>
    </w:p>
    <w:p w14:paraId="6E4BCCC5" w14:textId="77777777" w:rsidR="00870A48" w:rsidRPr="000F06E8" w:rsidRDefault="00870A48" w:rsidP="00B40E8C">
      <w:pPr>
        <w:pStyle w:val="ListParagraph"/>
        <w:numPr>
          <w:ilvl w:val="0"/>
          <w:numId w:val="1327"/>
        </w:numPr>
        <w:spacing w:after="120"/>
        <w:ind w:left="714" w:hanging="357"/>
        <w:contextualSpacing w:val="0"/>
        <w:jc w:val="both"/>
        <w:rPr>
          <w:sz w:val="24"/>
          <w:szCs w:val="24"/>
        </w:rPr>
      </w:pPr>
      <w:r w:rsidRPr="000F06E8">
        <w:rPr>
          <w:sz w:val="24"/>
          <w:szCs w:val="24"/>
        </w:rPr>
        <w:t>Eine Mulde in die Mitte drücken und unter Rühren nach und nach 100 ml Wasser dazugießen. Den Teig kneten, bis er sich zu einer Kugel formen lässt und sich leicht klebrig anfühlt. Aus der Schüssel heben, fest in Frischhaltefolie einschalen und 30 Minuten ruhen lassen.</w:t>
      </w:r>
    </w:p>
    <w:p w14:paraId="6CFB915B" w14:textId="77777777" w:rsidR="00870A48" w:rsidRPr="000F06E8" w:rsidRDefault="00870A48" w:rsidP="00B40E8C">
      <w:pPr>
        <w:pStyle w:val="ListParagraph"/>
        <w:numPr>
          <w:ilvl w:val="0"/>
          <w:numId w:val="1327"/>
        </w:numPr>
        <w:spacing w:after="120"/>
        <w:ind w:left="714" w:hanging="357"/>
        <w:contextualSpacing w:val="0"/>
        <w:jc w:val="both"/>
        <w:rPr>
          <w:sz w:val="24"/>
          <w:szCs w:val="24"/>
        </w:rPr>
      </w:pPr>
      <w:r w:rsidRPr="000F06E8">
        <w:rPr>
          <w:sz w:val="24"/>
          <w:szCs w:val="24"/>
        </w:rPr>
        <w:lastRenderedPageBreak/>
        <w:t>Die Arbeitsfläche leicht bemehlen und den Teig in vier Kugeln teilen. Die erste Kugel zwischen den Händen flach drücken und beiderseits bemehlen. So groß wie möglich ausrollen und mit mehr Mehl bestäuben, wenn der Teig klebt. Es ist nicht leicht, runde Papadams zu formen, aber so ist es halt.</w:t>
      </w:r>
    </w:p>
    <w:p w14:paraId="0A045090" w14:textId="77777777" w:rsidR="00870A48" w:rsidRPr="000F06E8" w:rsidRDefault="00870A48" w:rsidP="00B40E8C">
      <w:pPr>
        <w:pStyle w:val="ListParagraph"/>
        <w:numPr>
          <w:ilvl w:val="0"/>
          <w:numId w:val="1327"/>
        </w:numPr>
        <w:spacing w:after="120"/>
        <w:ind w:left="714" w:hanging="357"/>
        <w:contextualSpacing w:val="0"/>
        <w:jc w:val="both"/>
        <w:rPr>
          <w:sz w:val="24"/>
          <w:szCs w:val="24"/>
        </w:rPr>
      </w:pPr>
      <w:r w:rsidRPr="000F06E8">
        <w:rPr>
          <w:sz w:val="24"/>
          <w:szCs w:val="24"/>
        </w:rPr>
        <w:t>Die ausgerollten Papadams auf die Bleche legen. Wenn nicht alle in den Ofen passen, den übrigen Teig abdecken und erst unmittelbar vor dem Backen ausrollen, damit er nicht austrocknet. 20 Minuten goldbraun backen, bis die Papadams sich beim Klopfen hart anfühlen.</w:t>
      </w:r>
    </w:p>
    <w:p w14:paraId="62936B91" w14:textId="77777777" w:rsidR="00870A48" w:rsidRPr="00E8193E" w:rsidRDefault="00870A48" w:rsidP="00870A48">
      <w:pPr>
        <w:rPr>
          <w:sz w:val="24"/>
          <w:szCs w:val="24"/>
        </w:rPr>
      </w:pPr>
      <w:r w:rsidRPr="00E8193E">
        <w:rPr>
          <w:sz w:val="24"/>
          <w:szCs w:val="24"/>
        </w:rPr>
        <w:br w:type="page"/>
      </w:r>
    </w:p>
    <w:p w14:paraId="5FB9E995" w14:textId="77777777" w:rsidR="00202E3B" w:rsidRDefault="00202E3B" w:rsidP="00202E3B">
      <w:pPr>
        <w:pStyle w:val="Heading2"/>
        <w:spacing w:after="240"/>
      </w:pPr>
      <w:r>
        <w:lastRenderedPageBreak/>
        <w:t>Trockenes Brot mit Belag – Dáko</w:t>
      </w:r>
      <w:r>
        <w:rPr>
          <w:rStyle w:val="FootnoteReference"/>
        </w:rPr>
        <w:footnoteReference w:id="706"/>
      </w:r>
      <w:r>
        <w:t xml:space="preserve"> </w:t>
      </w:r>
    </w:p>
    <w:p w14:paraId="7A42EEB0" w14:textId="77777777" w:rsidR="00202E3B" w:rsidRDefault="00202E3B" w:rsidP="00202E3B">
      <w:pPr>
        <w:rPr>
          <w:sz w:val="24"/>
          <w:szCs w:val="24"/>
        </w:rPr>
      </w:pPr>
      <w:r w:rsidRPr="00113D18">
        <w:rPr>
          <w:sz w:val="24"/>
          <w:szCs w:val="24"/>
          <w:u w:val="single"/>
        </w:rPr>
        <w:t>Zutaten</w:t>
      </w:r>
      <w:r>
        <w:rPr>
          <w:sz w:val="24"/>
          <w:szCs w:val="24"/>
        </w:rPr>
        <w:t xml:space="preserve"> (für 4 Portionen):</w:t>
      </w:r>
    </w:p>
    <w:p w14:paraId="74CBD5EA" w14:textId="77777777" w:rsidR="00202E3B" w:rsidRDefault="00202E3B" w:rsidP="00202E3B">
      <w:pPr>
        <w:rPr>
          <w:sz w:val="24"/>
          <w:szCs w:val="24"/>
        </w:rPr>
      </w:pPr>
      <w:r>
        <w:rPr>
          <w:sz w:val="24"/>
          <w:szCs w:val="24"/>
        </w:rPr>
        <w:t>1 Roggenbaguette vom Vortag</w:t>
      </w:r>
    </w:p>
    <w:p w14:paraId="4ADA5523" w14:textId="77777777" w:rsidR="00202E3B" w:rsidRDefault="00202E3B" w:rsidP="00202E3B">
      <w:pPr>
        <w:rPr>
          <w:sz w:val="24"/>
          <w:szCs w:val="24"/>
        </w:rPr>
      </w:pPr>
      <w:r>
        <w:rPr>
          <w:sz w:val="24"/>
          <w:szCs w:val="24"/>
        </w:rPr>
        <w:t>300 g Tomaten</w:t>
      </w:r>
    </w:p>
    <w:p w14:paraId="3501058B" w14:textId="77777777" w:rsidR="00202E3B" w:rsidRDefault="00202E3B" w:rsidP="00202E3B">
      <w:pPr>
        <w:rPr>
          <w:sz w:val="24"/>
          <w:szCs w:val="24"/>
        </w:rPr>
      </w:pPr>
      <w:r>
        <w:rPr>
          <w:sz w:val="24"/>
          <w:szCs w:val="24"/>
        </w:rPr>
        <w:t>150 g rote Zwiebeln</w:t>
      </w:r>
    </w:p>
    <w:p w14:paraId="033E7992" w14:textId="77777777" w:rsidR="00202E3B" w:rsidRDefault="00202E3B" w:rsidP="00202E3B">
      <w:pPr>
        <w:rPr>
          <w:sz w:val="24"/>
          <w:szCs w:val="24"/>
        </w:rPr>
      </w:pPr>
      <w:r>
        <w:rPr>
          <w:sz w:val="24"/>
          <w:szCs w:val="24"/>
        </w:rPr>
        <w:t>8 El Olivenöl</w:t>
      </w:r>
    </w:p>
    <w:p w14:paraId="0ECA81E0" w14:textId="77777777" w:rsidR="00202E3B" w:rsidRDefault="00202E3B" w:rsidP="00202E3B">
      <w:pPr>
        <w:rPr>
          <w:sz w:val="24"/>
          <w:szCs w:val="24"/>
        </w:rPr>
      </w:pPr>
      <w:r>
        <w:rPr>
          <w:sz w:val="24"/>
          <w:szCs w:val="24"/>
        </w:rPr>
        <w:t>Salz</w:t>
      </w:r>
    </w:p>
    <w:p w14:paraId="09E52BD2" w14:textId="77777777" w:rsidR="00202E3B" w:rsidRDefault="00202E3B" w:rsidP="00202E3B">
      <w:pPr>
        <w:rPr>
          <w:sz w:val="24"/>
          <w:szCs w:val="24"/>
        </w:rPr>
      </w:pPr>
      <w:r>
        <w:rPr>
          <w:sz w:val="24"/>
          <w:szCs w:val="24"/>
        </w:rPr>
        <w:t>Pfeffer</w:t>
      </w:r>
    </w:p>
    <w:p w14:paraId="37CEDFAC" w14:textId="77777777" w:rsidR="00202E3B" w:rsidRDefault="00202E3B" w:rsidP="00202E3B">
      <w:pPr>
        <w:rPr>
          <w:sz w:val="24"/>
          <w:szCs w:val="24"/>
        </w:rPr>
      </w:pPr>
      <w:r>
        <w:rPr>
          <w:sz w:val="24"/>
          <w:szCs w:val="24"/>
        </w:rPr>
        <w:t>1 EL Zitronensaft</w:t>
      </w:r>
    </w:p>
    <w:p w14:paraId="16678ECC" w14:textId="77777777" w:rsidR="00202E3B" w:rsidRDefault="00202E3B" w:rsidP="00202E3B">
      <w:pPr>
        <w:rPr>
          <w:sz w:val="24"/>
          <w:szCs w:val="24"/>
        </w:rPr>
      </w:pPr>
      <w:r>
        <w:rPr>
          <w:sz w:val="24"/>
          <w:szCs w:val="24"/>
        </w:rPr>
        <w:t xml:space="preserve">200 g Feta </w:t>
      </w:r>
    </w:p>
    <w:p w14:paraId="1DDDDC43" w14:textId="77777777" w:rsidR="00202E3B" w:rsidRDefault="00202E3B" w:rsidP="00202E3B">
      <w:pPr>
        <w:rPr>
          <w:sz w:val="24"/>
          <w:szCs w:val="24"/>
        </w:rPr>
      </w:pPr>
      <w:r>
        <w:rPr>
          <w:sz w:val="24"/>
          <w:szCs w:val="24"/>
        </w:rPr>
        <w:t>1 knapper TL getrockneter Oregano</w:t>
      </w:r>
    </w:p>
    <w:p w14:paraId="6357BA00" w14:textId="77777777" w:rsidR="00202E3B" w:rsidRDefault="00202E3B" w:rsidP="00202E3B">
      <w:pPr>
        <w:rPr>
          <w:sz w:val="24"/>
          <w:szCs w:val="24"/>
        </w:rPr>
      </w:pPr>
    </w:p>
    <w:p w14:paraId="37876CAA" w14:textId="77777777" w:rsidR="00202E3B" w:rsidRDefault="00202E3B" w:rsidP="00202E3B">
      <w:pPr>
        <w:rPr>
          <w:sz w:val="24"/>
          <w:szCs w:val="24"/>
        </w:rPr>
      </w:pPr>
    </w:p>
    <w:p w14:paraId="6160875A" w14:textId="77777777" w:rsidR="00202E3B" w:rsidRDefault="00202E3B" w:rsidP="00202E3B">
      <w:pPr>
        <w:rPr>
          <w:sz w:val="24"/>
          <w:szCs w:val="24"/>
        </w:rPr>
      </w:pPr>
      <w:r>
        <w:rPr>
          <w:sz w:val="24"/>
          <w:szCs w:val="24"/>
        </w:rPr>
        <w:t>Zubereitungszeit: 35 Minuten</w:t>
      </w:r>
    </w:p>
    <w:p w14:paraId="4F35807B" w14:textId="77777777" w:rsidR="00202E3B" w:rsidRPr="009D7621" w:rsidRDefault="00202E3B" w:rsidP="00B40E8C">
      <w:pPr>
        <w:pStyle w:val="ListParagraph"/>
        <w:numPr>
          <w:ilvl w:val="0"/>
          <w:numId w:val="428"/>
        </w:numPr>
        <w:spacing w:after="120"/>
        <w:ind w:left="714" w:hanging="357"/>
        <w:contextualSpacing w:val="0"/>
        <w:jc w:val="both"/>
        <w:rPr>
          <w:sz w:val="24"/>
          <w:szCs w:val="24"/>
        </w:rPr>
      </w:pPr>
      <w:r w:rsidRPr="009D7621">
        <w:rPr>
          <w:sz w:val="24"/>
          <w:szCs w:val="24"/>
        </w:rPr>
        <w:t>Baguettebrot teilen, quer halbieren und mit der Schnittfläche nach oben in den Backofen (Mitte) legen. Backofen auf 150 Grad (Gas 1) einstellen und das Brot etwa 15 Minuten trocknen, dann herausnehmen und abkühlen lassen. Brothälften einmal kurz in Wasser tauchen, ruhen und durchweichen lassen.</w:t>
      </w:r>
    </w:p>
    <w:p w14:paraId="528EC107" w14:textId="77777777" w:rsidR="00202E3B" w:rsidRPr="009D7621" w:rsidRDefault="00202E3B" w:rsidP="00B40E8C">
      <w:pPr>
        <w:pStyle w:val="ListParagraph"/>
        <w:numPr>
          <w:ilvl w:val="0"/>
          <w:numId w:val="428"/>
        </w:numPr>
        <w:spacing w:after="120"/>
        <w:ind w:left="714" w:hanging="357"/>
        <w:contextualSpacing w:val="0"/>
        <w:jc w:val="both"/>
        <w:rPr>
          <w:sz w:val="24"/>
          <w:szCs w:val="24"/>
        </w:rPr>
      </w:pPr>
      <w:r w:rsidRPr="009D7621">
        <w:rPr>
          <w:sz w:val="24"/>
          <w:szCs w:val="24"/>
        </w:rPr>
        <w:t>Tomaten waschen, halbieren, Stielansätze herausschneiden und das Fruchtfleisch klein würfeln. Zwiebeln schälen und in kleine Würfel schneiden. Brothälften nebeneinander auf eine Platte legen, mit 4 EL Olivenöl gleichmäßig beträufeln.</w:t>
      </w:r>
    </w:p>
    <w:p w14:paraId="49901B49" w14:textId="77777777" w:rsidR="00202E3B" w:rsidRPr="009D7621" w:rsidRDefault="00202E3B" w:rsidP="00B40E8C">
      <w:pPr>
        <w:pStyle w:val="ListParagraph"/>
        <w:numPr>
          <w:ilvl w:val="0"/>
          <w:numId w:val="428"/>
        </w:numPr>
        <w:spacing w:after="120"/>
        <w:ind w:left="714" w:hanging="357"/>
        <w:contextualSpacing w:val="0"/>
        <w:jc w:val="both"/>
        <w:rPr>
          <w:sz w:val="24"/>
          <w:szCs w:val="24"/>
        </w:rPr>
      </w:pPr>
      <w:r w:rsidRPr="009D7621">
        <w:rPr>
          <w:sz w:val="24"/>
          <w:szCs w:val="24"/>
        </w:rPr>
        <w:t>Tomaten und Zwiebeln auf die Brothälften häufen, mit Salz und Pfeffer würzen, mit Zitronensaft und 2 EL Olivenöl beträufeln. Käse grob zerbröckeln und darauflegen, mit 2 EL Öl beträufeln und mit Oregano bestreut servieren.</w:t>
      </w:r>
    </w:p>
    <w:p w14:paraId="38738F05" w14:textId="77777777" w:rsidR="00202E3B" w:rsidRDefault="00202E3B" w:rsidP="00202E3B">
      <w:pPr>
        <w:jc w:val="both"/>
        <w:rPr>
          <w:sz w:val="24"/>
          <w:szCs w:val="24"/>
        </w:rPr>
      </w:pPr>
    </w:p>
    <w:p w14:paraId="444281F1" w14:textId="77777777" w:rsidR="00202E3B" w:rsidRDefault="00202E3B" w:rsidP="00202E3B">
      <w:pPr>
        <w:jc w:val="both"/>
        <w:rPr>
          <w:sz w:val="24"/>
          <w:szCs w:val="24"/>
        </w:rPr>
      </w:pPr>
    </w:p>
    <w:p w14:paraId="467FCD32" w14:textId="77777777" w:rsidR="00202E3B" w:rsidRDefault="00202E3B" w:rsidP="00202E3B">
      <w:pPr>
        <w:ind w:left="708" w:hanging="708"/>
        <w:jc w:val="both"/>
        <w:rPr>
          <w:sz w:val="24"/>
          <w:szCs w:val="24"/>
        </w:rPr>
      </w:pPr>
      <w:r>
        <w:rPr>
          <w:sz w:val="24"/>
          <w:szCs w:val="24"/>
        </w:rPr>
        <w:t>Tipp:</w:t>
      </w:r>
      <w:r>
        <w:rPr>
          <w:sz w:val="24"/>
          <w:szCs w:val="24"/>
        </w:rPr>
        <w:tab/>
        <w:t>Soweit ich noch weiß, gibt es in Griechenland im Backofen getrocknetes dunkles und helles Brot. Auf dem Dorf haben früher manche – wahrscheinlich v.a. Frauen – es noch selbst im Steinofen hergestellt. Damals brach sich jeden bei Tisch mit dem Gabelzinken einen Brocken vom belegten Brot ab. Und dazu natürlich ROTWEIN.</w:t>
      </w:r>
    </w:p>
    <w:p w14:paraId="2FEFDE6B" w14:textId="77777777" w:rsidR="00202E3B" w:rsidRDefault="00202E3B" w:rsidP="00202E3B">
      <w:pPr>
        <w:rPr>
          <w:sz w:val="24"/>
          <w:szCs w:val="24"/>
        </w:rPr>
      </w:pPr>
      <w:r>
        <w:rPr>
          <w:sz w:val="24"/>
          <w:szCs w:val="24"/>
        </w:rPr>
        <w:br w:type="page"/>
      </w:r>
    </w:p>
    <w:p w14:paraId="45F01EC9" w14:textId="406AC907" w:rsidR="00485299" w:rsidRDefault="00485299" w:rsidP="00485299">
      <w:pPr>
        <w:pStyle w:val="Heading2"/>
        <w:spacing w:after="240"/>
      </w:pPr>
      <w:r>
        <w:lastRenderedPageBreak/>
        <w:t>Grissini (oder Focaccia) (von der Mama von Giulia und Pietro aus Uganda)</w:t>
      </w:r>
    </w:p>
    <w:p w14:paraId="27D9E082" w14:textId="77777777" w:rsidR="00485299" w:rsidRPr="00C53DE7" w:rsidRDefault="00485299" w:rsidP="00485299">
      <w:pPr>
        <w:rPr>
          <w:sz w:val="24"/>
          <w:szCs w:val="24"/>
          <w:u w:val="single"/>
        </w:rPr>
      </w:pPr>
      <w:r w:rsidRPr="00C53DE7">
        <w:rPr>
          <w:sz w:val="24"/>
          <w:szCs w:val="24"/>
          <w:u w:val="single"/>
        </w:rPr>
        <w:t>Zutaten:</w:t>
      </w:r>
    </w:p>
    <w:p w14:paraId="6C86ACBF" w14:textId="77777777" w:rsidR="00485299" w:rsidRDefault="00485299" w:rsidP="00485299">
      <w:pPr>
        <w:rPr>
          <w:sz w:val="24"/>
          <w:szCs w:val="24"/>
        </w:rPr>
      </w:pPr>
      <w:r>
        <w:rPr>
          <w:sz w:val="24"/>
          <w:szCs w:val="24"/>
        </w:rPr>
        <w:t>500 g Mehl</w:t>
      </w:r>
    </w:p>
    <w:p w14:paraId="059E0D35" w14:textId="77777777" w:rsidR="00485299" w:rsidRDefault="00485299" w:rsidP="00485299">
      <w:pPr>
        <w:rPr>
          <w:sz w:val="24"/>
          <w:szCs w:val="24"/>
        </w:rPr>
      </w:pPr>
      <w:r>
        <w:rPr>
          <w:sz w:val="24"/>
          <w:szCs w:val="24"/>
        </w:rPr>
        <w:t>300 ml Wasser</w:t>
      </w:r>
    </w:p>
    <w:p w14:paraId="1B6D5A6F" w14:textId="77777777" w:rsidR="00485299" w:rsidRDefault="00485299" w:rsidP="00485299">
      <w:pPr>
        <w:rPr>
          <w:sz w:val="24"/>
          <w:szCs w:val="24"/>
        </w:rPr>
      </w:pPr>
      <w:r>
        <w:rPr>
          <w:sz w:val="24"/>
          <w:szCs w:val="24"/>
        </w:rPr>
        <w:t>1 TL Hefe</w:t>
      </w:r>
    </w:p>
    <w:p w14:paraId="4D33264C" w14:textId="77777777" w:rsidR="00485299" w:rsidRDefault="00485299" w:rsidP="00485299">
      <w:pPr>
        <w:rPr>
          <w:sz w:val="24"/>
          <w:szCs w:val="24"/>
        </w:rPr>
      </w:pPr>
      <w:r>
        <w:rPr>
          <w:sz w:val="24"/>
          <w:szCs w:val="24"/>
        </w:rPr>
        <w:t>Knapp 1 TL Salz</w:t>
      </w:r>
    </w:p>
    <w:p w14:paraId="3E510082" w14:textId="77777777" w:rsidR="00485299" w:rsidRDefault="00485299" w:rsidP="00485299">
      <w:pPr>
        <w:rPr>
          <w:sz w:val="24"/>
          <w:szCs w:val="24"/>
        </w:rPr>
      </w:pPr>
      <w:r>
        <w:rPr>
          <w:sz w:val="24"/>
          <w:szCs w:val="24"/>
        </w:rPr>
        <w:t>1 TL Zucker</w:t>
      </w:r>
    </w:p>
    <w:p w14:paraId="448D5F55" w14:textId="77777777" w:rsidR="00485299" w:rsidRDefault="00485299" w:rsidP="00485299">
      <w:pPr>
        <w:rPr>
          <w:sz w:val="24"/>
          <w:szCs w:val="24"/>
        </w:rPr>
      </w:pPr>
      <w:r>
        <w:rPr>
          <w:sz w:val="24"/>
          <w:szCs w:val="24"/>
        </w:rPr>
        <w:t>6 EL Öl</w:t>
      </w:r>
    </w:p>
    <w:p w14:paraId="7E8F0D20" w14:textId="77777777" w:rsidR="00485299" w:rsidRDefault="00485299" w:rsidP="00485299">
      <w:pPr>
        <w:rPr>
          <w:sz w:val="24"/>
          <w:szCs w:val="24"/>
        </w:rPr>
      </w:pPr>
    </w:p>
    <w:p w14:paraId="50F78F3E" w14:textId="77777777" w:rsidR="00485299" w:rsidRDefault="00485299" w:rsidP="00485299">
      <w:pPr>
        <w:rPr>
          <w:sz w:val="24"/>
          <w:szCs w:val="24"/>
        </w:rPr>
      </w:pPr>
      <w:r>
        <w:rPr>
          <w:sz w:val="24"/>
          <w:szCs w:val="24"/>
        </w:rPr>
        <w:t>Zubereitung:</w:t>
      </w:r>
    </w:p>
    <w:p w14:paraId="443F18DC" w14:textId="77777777" w:rsidR="00485299" w:rsidRPr="00B6114A" w:rsidRDefault="00485299" w:rsidP="00485299">
      <w:pPr>
        <w:rPr>
          <w:sz w:val="24"/>
          <w:szCs w:val="24"/>
        </w:rPr>
      </w:pPr>
      <w:r>
        <w:rPr>
          <w:sz w:val="24"/>
          <w:szCs w:val="24"/>
        </w:rPr>
        <w:t>Alle trockenen Zutaten vermischen, Wasser hinzufügen und backen.</w:t>
      </w:r>
    </w:p>
    <w:p w14:paraId="43A999DF" w14:textId="77777777" w:rsidR="00485299" w:rsidRPr="00B6114A" w:rsidRDefault="00485299" w:rsidP="00485299">
      <w:pPr>
        <w:rPr>
          <w:sz w:val="24"/>
          <w:szCs w:val="24"/>
        </w:rPr>
      </w:pPr>
      <w:r w:rsidRPr="00B6114A">
        <w:rPr>
          <w:sz w:val="24"/>
          <w:szCs w:val="24"/>
        </w:rPr>
        <w:br w:type="page"/>
      </w:r>
    </w:p>
    <w:p w14:paraId="0EC9B19F" w14:textId="350991E1" w:rsidR="00840C6F" w:rsidRDefault="00840C6F" w:rsidP="00EA2332">
      <w:pPr>
        <w:pStyle w:val="Heading2"/>
        <w:spacing w:after="240"/>
      </w:pPr>
      <w:r>
        <w:lastRenderedPageBreak/>
        <w:t>Käsegebäck</w:t>
      </w:r>
      <w:r w:rsidR="008257F5">
        <w:rPr>
          <w:rStyle w:val="FootnoteReference"/>
        </w:rPr>
        <w:footnoteReference w:id="707"/>
      </w:r>
    </w:p>
    <w:p w14:paraId="7E4064AB" w14:textId="77777777" w:rsidR="00840C6F" w:rsidRPr="00EA2332" w:rsidRDefault="00840C6F" w:rsidP="00EA2332">
      <w:pPr>
        <w:jc w:val="both"/>
        <w:rPr>
          <w:sz w:val="24"/>
          <w:szCs w:val="24"/>
          <w:u w:val="single"/>
        </w:rPr>
      </w:pPr>
      <w:r w:rsidRPr="00EA2332">
        <w:rPr>
          <w:sz w:val="24"/>
          <w:szCs w:val="24"/>
          <w:u w:val="single"/>
        </w:rPr>
        <w:t>Zutaten</w:t>
      </w:r>
    </w:p>
    <w:p w14:paraId="4A1AE8AE" w14:textId="596A7AEC" w:rsidR="00840C6F" w:rsidRPr="00EA2332" w:rsidRDefault="00840C6F" w:rsidP="00EA2332">
      <w:pPr>
        <w:jc w:val="both"/>
        <w:rPr>
          <w:sz w:val="24"/>
          <w:szCs w:val="24"/>
        </w:rPr>
      </w:pPr>
      <w:r w:rsidRPr="00EA2332">
        <w:rPr>
          <w:sz w:val="24"/>
          <w:szCs w:val="24"/>
        </w:rPr>
        <w:t>200 g Mehl</w:t>
      </w:r>
      <w:r w:rsidR="00684E29">
        <w:rPr>
          <w:sz w:val="24"/>
          <w:szCs w:val="24"/>
        </w:rPr>
        <w:t xml:space="preserve"> (Typ 550)</w:t>
      </w:r>
    </w:p>
    <w:p w14:paraId="74305754" w14:textId="4665AD14" w:rsidR="00840C6F" w:rsidRPr="0080376C" w:rsidRDefault="00840C6F" w:rsidP="0080376C">
      <w:pPr>
        <w:jc w:val="both"/>
        <w:rPr>
          <w:sz w:val="24"/>
          <w:szCs w:val="24"/>
        </w:rPr>
      </w:pPr>
      <w:r w:rsidRPr="0080376C">
        <w:rPr>
          <w:sz w:val="24"/>
          <w:szCs w:val="24"/>
        </w:rPr>
        <w:t xml:space="preserve">½ TL </w:t>
      </w:r>
      <w:r w:rsidR="0080376C">
        <w:rPr>
          <w:sz w:val="24"/>
          <w:szCs w:val="24"/>
        </w:rPr>
        <w:t>S</w:t>
      </w:r>
      <w:r w:rsidRPr="0080376C">
        <w:rPr>
          <w:sz w:val="24"/>
          <w:szCs w:val="24"/>
        </w:rPr>
        <w:t>alz</w:t>
      </w:r>
    </w:p>
    <w:p w14:paraId="62428F78" w14:textId="77777777" w:rsidR="00840C6F" w:rsidRPr="0080376C" w:rsidRDefault="00840C6F" w:rsidP="0080376C">
      <w:pPr>
        <w:jc w:val="both"/>
        <w:rPr>
          <w:sz w:val="24"/>
          <w:szCs w:val="24"/>
        </w:rPr>
      </w:pPr>
      <w:r w:rsidRPr="0080376C">
        <w:rPr>
          <w:sz w:val="24"/>
          <w:szCs w:val="24"/>
        </w:rPr>
        <w:t>200 g Butter</w:t>
      </w:r>
    </w:p>
    <w:p w14:paraId="2AFB5562" w14:textId="77777777" w:rsidR="00840C6F" w:rsidRPr="0080376C" w:rsidRDefault="00840C6F" w:rsidP="0080376C">
      <w:pPr>
        <w:jc w:val="both"/>
        <w:rPr>
          <w:sz w:val="24"/>
          <w:szCs w:val="24"/>
        </w:rPr>
      </w:pPr>
      <w:r w:rsidRPr="0080376C">
        <w:rPr>
          <w:sz w:val="24"/>
          <w:szCs w:val="24"/>
        </w:rPr>
        <w:t>200 g Bergkäse</w:t>
      </w:r>
    </w:p>
    <w:p w14:paraId="705ACA56" w14:textId="3C18AE65" w:rsidR="00840C6F" w:rsidRPr="0080376C" w:rsidRDefault="00840C6F" w:rsidP="0080376C">
      <w:pPr>
        <w:jc w:val="both"/>
        <w:rPr>
          <w:sz w:val="24"/>
          <w:szCs w:val="24"/>
        </w:rPr>
      </w:pPr>
      <w:r w:rsidRPr="0080376C">
        <w:rPr>
          <w:sz w:val="24"/>
          <w:szCs w:val="24"/>
        </w:rPr>
        <w:t>3 Eigelb</w:t>
      </w:r>
    </w:p>
    <w:p w14:paraId="73C37B2E" w14:textId="77777777" w:rsidR="00840C6F" w:rsidRPr="0080376C" w:rsidRDefault="00840C6F" w:rsidP="0080376C">
      <w:pPr>
        <w:jc w:val="both"/>
        <w:rPr>
          <w:sz w:val="24"/>
          <w:szCs w:val="24"/>
        </w:rPr>
      </w:pPr>
      <w:r w:rsidRPr="0080376C">
        <w:rPr>
          <w:sz w:val="24"/>
          <w:szCs w:val="24"/>
        </w:rPr>
        <w:t>1-2 TL Schwarzkümmel und/oder Fenchelsamen</w:t>
      </w:r>
    </w:p>
    <w:p w14:paraId="5FE8417B" w14:textId="77777777" w:rsidR="0080376C" w:rsidRDefault="0080376C" w:rsidP="0080376C">
      <w:pPr>
        <w:jc w:val="both"/>
        <w:rPr>
          <w:sz w:val="24"/>
          <w:szCs w:val="24"/>
        </w:rPr>
      </w:pPr>
    </w:p>
    <w:p w14:paraId="64BB3023" w14:textId="009DB359" w:rsidR="0080376C" w:rsidRPr="0080376C" w:rsidRDefault="0080376C" w:rsidP="0080376C">
      <w:pPr>
        <w:jc w:val="both"/>
        <w:rPr>
          <w:sz w:val="24"/>
          <w:szCs w:val="24"/>
        </w:rPr>
      </w:pPr>
      <w:r>
        <w:rPr>
          <w:sz w:val="24"/>
          <w:szCs w:val="24"/>
        </w:rPr>
        <w:t>Zubereitung:</w:t>
      </w:r>
    </w:p>
    <w:p w14:paraId="2CD24535" w14:textId="18D0A2F5" w:rsidR="00840C6F" w:rsidRPr="001E375C" w:rsidRDefault="001E375C" w:rsidP="0080376C">
      <w:pPr>
        <w:spacing w:after="120"/>
        <w:ind w:left="708" w:hanging="348"/>
        <w:jc w:val="both"/>
        <w:rPr>
          <w:sz w:val="24"/>
          <w:szCs w:val="24"/>
        </w:rPr>
      </w:pPr>
      <w:r>
        <w:rPr>
          <w:sz w:val="24"/>
          <w:szCs w:val="24"/>
        </w:rPr>
        <w:t>1.</w:t>
      </w:r>
      <w:r>
        <w:rPr>
          <w:sz w:val="24"/>
          <w:szCs w:val="24"/>
        </w:rPr>
        <w:tab/>
      </w:r>
      <w:r w:rsidR="00840C6F" w:rsidRPr="001E375C">
        <w:rPr>
          <w:sz w:val="24"/>
          <w:szCs w:val="24"/>
        </w:rPr>
        <w:t>Mehl und Salz vermengen, Butter würfeln und mit den Fingern in das Mehl kneten. Bergkäse fein reiben und untermengen. Man sollte in einen guten Käse investieren, am besten einen, der würzig ist, wie einen Bergkäse oder Gruyère. Alles zu einem Teig kneten. Diesen in Frischhaltefolie wickeln und für 1 Stunde in den Kühlschrank legen.</w:t>
      </w:r>
    </w:p>
    <w:p w14:paraId="212131C9" w14:textId="73FC89F7" w:rsidR="00840C6F" w:rsidRPr="001E375C" w:rsidRDefault="001E375C" w:rsidP="0080376C">
      <w:pPr>
        <w:spacing w:after="120"/>
        <w:ind w:left="708" w:hanging="348"/>
        <w:jc w:val="both"/>
        <w:rPr>
          <w:sz w:val="24"/>
          <w:szCs w:val="24"/>
        </w:rPr>
      </w:pPr>
      <w:r>
        <w:rPr>
          <w:sz w:val="24"/>
          <w:szCs w:val="24"/>
        </w:rPr>
        <w:t>2.</w:t>
      </w:r>
      <w:r>
        <w:rPr>
          <w:sz w:val="24"/>
          <w:szCs w:val="24"/>
        </w:rPr>
        <w:tab/>
      </w:r>
      <w:r w:rsidR="00840C6F" w:rsidRPr="001E375C">
        <w:rPr>
          <w:sz w:val="24"/>
          <w:szCs w:val="24"/>
        </w:rPr>
        <w:t>Auf einer mit Mehl bestäubten Arbeitsfläche den Teig etwa 4 mm dick ausrollen. Je nach Käsesorte kann es sein, dass der Teig beim Ausrollen zu klebrig ist. Dann knetet man nach und nach mehr Mehl hinein.</w:t>
      </w:r>
    </w:p>
    <w:p w14:paraId="64FB6018" w14:textId="77777777" w:rsidR="005A58D6" w:rsidRDefault="00840C6F" w:rsidP="00B40E8C">
      <w:pPr>
        <w:pStyle w:val="ListParagraph"/>
        <w:numPr>
          <w:ilvl w:val="0"/>
          <w:numId w:val="1224"/>
        </w:numPr>
        <w:spacing w:after="120"/>
        <w:contextualSpacing w:val="0"/>
        <w:jc w:val="both"/>
        <w:rPr>
          <w:sz w:val="24"/>
          <w:szCs w:val="24"/>
        </w:rPr>
      </w:pPr>
      <w:r>
        <w:rPr>
          <w:sz w:val="24"/>
          <w:szCs w:val="24"/>
        </w:rPr>
        <w:t>Plätzchen ausstechen, entw</w:t>
      </w:r>
      <w:r w:rsidR="001E375C">
        <w:rPr>
          <w:sz w:val="24"/>
          <w:szCs w:val="24"/>
        </w:rPr>
        <w:t>e</w:t>
      </w:r>
      <w:r>
        <w:rPr>
          <w:sz w:val="24"/>
          <w:szCs w:val="24"/>
        </w:rPr>
        <w:t xml:space="preserve">der mit einem Ausstecher oder einem Glas. Die Plätzchen mit </w:t>
      </w:r>
      <w:r w:rsidR="001E375C">
        <w:rPr>
          <w:sz w:val="24"/>
          <w:szCs w:val="24"/>
        </w:rPr>
        <w:t>Eigelb</w:t>
      </w:r>
      <w:r>
        <w:rPr>
          <w:sz w:val="24"/>
          <w:szCs w:val="24"/>
        </w:rPr>
        <w:t xml:space="preserve"> bepinseln. Eventuell ein paar Fenchelsamen oder etwas Schwarzkümmel darüberstreuen (</w:t>
      </w:r>
      <w:r w:rsidR="001E375C">
        <w:rPr>
          <w:sz w:val="24"/>
          <w:szCs w:val="24"/>
        </w:rPr>
        <w:t>ohne</w:t>
      </w:r>
      <w:r>
        <w:rPr>
          <w:sz w:val="24"/>
          <w:szCs w:val="24"/>
        </w:rPr>
        <w:t xml:space="preserve"> schmeckt es aber auch). Man braucht </w:t>
      </w:r>
      <w:r w:rsidR="001E375C">
        <w:rPr>
          <w:sz w:val="24"/>
          <w:szCs w:val="24"/>
        </w:rPr>
        <w:t>wahrscheinlich</w:t>
      </w:r>
      <w:r>
        <w:rPr>
          <w:sz w:val="24"/>
          <w:szCs w:val="24"/>
        </w:rPr>
        <w:t xml:space="preserve"> zwei </w:t>
      </w:r>
      <w:r w:rsidR="001E375C">
        <w:rPr>
          <w:sz w:val="24"/>
          <w:szCs w:val="24"/>
        </w:rPr>
        <w:t>Ba</w:t>
      </w:r>
      <w:r>
        <w:rPr>
          <w:sz w:val="24"/>
          <w:szCs w:val="24"/>
        </w:rPr>
        <w:t xml:space="preserve">ckbleche. Bei 160 </w:t>
      </w:r>
      <w:r w:rsidR="001E375C">
        <w:rPr>
          <w:sz w:val="24"/>
          <w:szCs w:val="24"/>
        </w:rPr>
        <w:t>G</w:t>
      </w:r>
      <w:r>
        <w:rPr>
          <w:sz w:val="24"/>
          <w:szCs w:val="24"/>
        </w:rPr>
        <w:t>rad Umluft etwa 15 Minuten lang backen. Man sollte die Plätzchen während des Backens im Auge behalten, sie dürfen nicht zu braun werden. Auskühlen lassen, dann schmecken sie am besten</w:t>
      </w:r>
      <w:r w:rsidR="005A58D6">
        <w:rPr>
          <w:sz w:val="24"/>
          <w:szCs w:val="24"/>
        </w:rPr>
        <w:t>.</w:t>
      </w:r>
    </w:p>
    <w:p w14:paraId="02C4889E" w14:textId="77777777" w:rsidR="005A58D6" w:rsidRDefault="005A58D6" w:rsidP="005A58D6">
      <w:pPr>
        <w:spacing w:after="120"/>
        <w:jc w:val="both"/>
        <w:rPr>
          <w:sz w:val="24"/>
          <w:szCs w:val="24"/>
        </w:rPr>
      </w:pPr>
    </w:p>
    <w:p w14:paraId="4098C82E" w14:textId="1DCA64CC" w:rsidR="00840C6F" w:rsidRPr="005A58D6" w:rsidRDefault="005A58D6" w:rsidP="005A58D6">
      <w:pPr>
        <w:spacing w:after="120"/>
        <w:jc w:val="both"/>
        <w:rPr>
          <w:sz w:val="24"/>
          <w:szCs w:val="24"/>
        </w:rPr>
      </w:pPr>
      <w:r>
        <w:rPr>
          <w:sz w:val="24"/>
          <w:szCs w:val="24"/>
        </w:rPr>
        <w:t>Kommentar:</w:t>
      </w:r>
      <w:r>
        <w:rPr>
          <w:sz w:val="24"/>
          <w:szCs w:val="24"/>
        </w:rPr>
        <w:tab/>
        <w:t xml:space="preserve">Ein Gebäck für Simon </w:t>
      </w:r>
      <w:r w:rsidRPr="005A58D6">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sidR="00840C6F" w:rsidRPr="005A58D6">
        <w:rPr>
          <w:sz w:val="24"/>
          <w:szCs w:val="24"/>
        </w:rPr>
        <w:br w:type="page"/>
      </w:r>
    </w:p>
    <w:p w14:paraId="0404C995" w14:textId="77777777" w:rsidR="007B2514" w:rsidRPr="002B76EE" w:rsidRDefault="007B2514" w:rsidP="007B2514">
      <w:pPr>
        <w:pStyle w:val="Heading2"/>
        <w:spacing w:after="240"/>
        <w:rPr>
          <w:sz w:val="24"/>
          <w:szCs w:val="24"/>
          <w:u w:val="single"/>
        </w:rPr>
      </w:pPr>
      <w:r>
        <w:lastRenderedPageBreak/>
        <w:t>Käsegebäck (Gougères)</w:t>
      </w:r>
      <w:r>
        <w:rPr>
          <w:rStyle w:val="FootnoteReference"/>
        </w:rPr>
        <w:footnoteReference w:id="708"/>
      </w:r>
      <w:r>
        <w:t xml:space="preserve"> </w:t>
      </w:r>
    </w:p>
    <w:p w14:paraId="46B61020" w14:textId="77777777" w:rsidR="007B2514" w:rsidRPr="009C49D3" w:rsidRDefault="007B2514" w:rsidP="007B2514">
      <w:pPr>
        <w:rPr>
          <w:sz w:val="24"/>
          <w:szCs w:val="24"/>
        </w:rPr>
      </w:pPr>
      <w:r w:rsidRPr="009C49D3">
        <w:rPr>
          <w:sz w:val="24"/>
          <w:szCs w:val="24"/>
          <w:u w:val="single"/>
        </w:rPr>
        <w:t>Zutaten</w:t>
      </w:r>
      <w:r w:rsidRPr="009C49D3">
        <w:rPr>
          <w:sz w:val="24"/>
          <w:szCs w:val="24"/>
        </w:rPr>
        <w:t xml:space="preserve"> (für 1 Blech):</w:t>
      </w:r>
    </w:p>
    <w:p w14:paraId="519581E7" w14:textId="77777777" w:rsidR="007B2514" w:rsidRDefault="007B2514" w:rsidP="007B2514">
      <w:pPr>
        <w:rPr>
          <w:sz w:val="24"/>
          <w:szCs w:val="24"/>
        </w:rPr>
      </w:pPr>
      <w:r>
        <w:rPr>
          <w:sz w:val="24"/>
          <w:szCs w:val="24"/>
        </w:rPr>
        <w:t>250 ml Wasser</w:t>
      </w:r>
    </w:p>
    <w:p w14:paraId="6FA5526E" w14:textId="77777777" w:rsidR="007B2514" w:rsidRDefault="007B2514" w:rsidP="007B2514">
      <w:pPr>
        <w:rPr>
          <w:sz w:val="24"/>
          <w:szCs w:val="24"/>
        </w:rPr>
      </w:pPr>
      <w:r>
        <w:rPr>
          <w:sz w:val="24"/>
          <w:szCs w:val="24"/>
        </w:rPr>
        <w:t>100 g Butter</w:t>
      </w:r>
    </w:p>
    <w:p w14:paraId="34584C29" w14:textId="77777777" w:rsidR="007B2514" w:rsidRDefault="007B2514" w:rsidP="007B2514">
      <w:pPr>
        <w:rPr>
          <w:sz w:val="24"/>
          <w:szCs w:val="24"/>
        </w:rPr>
      </w:pPr>
      <w:r>
        <w:rPr>
          <w:sz w:val="24"/>
          <w:szCs w:val="24"/>
        </w:rPr>
        <w:t>Salz</w:t>
      </w:r>
    </w:p>
    <w:p w14:paraId="3A6E80A9" w14:textId="77777777" w:rsidR="007B2514" w:rsidRDefault="007B2514" w:rsidP="007B2514">
      <w:pPr>
        <w:rPr>
          <w:sz w:val="24"/>
          <w:szCs w:val="24"/>
        </w:rPr>
      </w:pPr>
      <w:r>
        <w:rPr>
          <w:sz w:val="24"/>
          <w:szCs w:val="24"/>
        </w:rPr>
        <w:t>150 g Mehl</w:t>
      </w:r>
    </w:p>
    <w:p w14:paraId="3C4A9CFA" w14:textId="77777777" w:rsidR="007B2514" w:rsidRDefault="007B2514" w:rsidP="007B2514">
      <w:pPr>
        <w:rPr>
          <w:sz w:val="24"/>
          <w:szCs w:val="24"/>
        </w:rPr>
      </w:pPr>
      <w:r>
        <w:rPr>
          <w:sz w:val="24"/>
          <w:szCs w:val="24"/>
        </w:rPr>
        <w:t>4 große Eier</w:t>
      </w:r>
    </w:p>
    <w:p w14:paraId="1574E489" w14:textId="77777777" w:rsidR="007B2514" w:rsidRDefault="007B2514" w:rsidP="007B2514">
      <w:pPr>
        <w:rPr>
          <w:sz w:val="24"/>
          <w:szCs w:val="24"/>
        </w:rPr>
      </w:pPr>
      <w:r>
        <w:rPr>
          <w:sz w:val="24"/>
          <w:szCs w:val="24"/>
        </w:rPr>
        <w:t>180 g Käse (Emmentaler, Appenzeller, Bergkäse o.ä.)</w:t>
      </w:r>
    </w:p>
    <w:p w14:paraId="40701AB6" w14:textId="77777777" w:rsidR="007B2514" w:rsidRDefault="007B2514" w:rsidP="007B2514">
      <w:pPr>
        <w:rPr>
          <w:sz w:val="24"/>
          <w:szCs w:val="24"/>
        </w:rPr>
      </w:pPr>
      <w:r>
        <w:rPr>
          <w:sz w:val="24"/>
          <w:szCs w:val="24"/>
        </w:rPr>
        <w:t>Pfeffer</w:t>
      </w:r>
    </w:p>
    <w:p w14:paraId="27BD81C6" w14:textId="77777777" w:rsidR="007B2514" w:rsidRDefault="007B2514" w:rsidP="007B2514">
      <w:pPr>
        <w:rPr>
          <w:sz w:val="24"/>
          <w:szCs w:val="24"/>
        </w:rPr>
      </w:pPr>
    </w:p>
    <w:p w14:paraId="2C28519D" w14:textId="77777777" w:rsidR="007B2514" w:rsidRDefault="007B2514" w:rsidP="007B2514">
      <w:pPr>
        <w:rPr>
          <w:sz w:val="24"/>
          <w:szCs w:val="24"/>
        </w:rPr>
      </w:pPr>
      <w:r>
        <w:rPr>
          <w:sz w:val="24"/>
          <w:szCs w:val="24"/>
        </w:rPr>
        <w:t>Zubereitung:</w:t>
      </w:r>
    </w:p>
    <w:p w14:paraId="21CFAEDB" w14:textId="77777777" w:rsidR="007B2514" w:rsidRPr="00A37DD2" w:rsidRDefault="007B2514" w:rsidP="007B2514">
      <w:pPr>
        <w:pStyle w:val="ListParagraph"/>
        <w:numPr>
          <w:ilvl w:val="0"/>
          <w:numId w:val="215"/>
        </w:numPr>
        <w:spacing w:after="120"/>
        <w:ind w:left="714" w:hanging="357"/>
        <w:contextualSpacing w:val="0"/>
        <w:jc w:val="both"/>
        <w:rPr>
          <w:sz w:val="24"/>
          <w:szCs w:val="24"/>
        </w:rPr>
      </w:pPr>
      <w:r w:rsidRPr="00A37DD2">
        <w:rPr>
          <w:sz w:val="24"/>
          <w:szCs w:val="24"/>
        </w:rPr>
        <w:t>Man heizt den Ofen auf 200°C Umluft vor. Dann stellt man einen Brandteig her: Man gibt Wasser und Butter in einen Topf, salzt etwas und bringt die Flüssigkeit zum Kochen. Wenn das Wasser sprudelt, Mehl dazu schütten, sofort kräftig umrühren, bis ein glatter Teig entsteht. Das dauert nur wenige Minuten. Den Topf vom Herd nehmen.</w:t>
      </w:r>
    </w:p>
    <w:p w14:paraId="3773D197" w14:textId="77777777" w:rsidR="007B2514" w:rsidRPr="00A37DD2" w:rsidRDefault="007B2514" w:rsidP="007B2514">
      <w:pPr>
        <w:pStyle w:val="ListParagraph"/>
        <w:numPr>
          <w:ilvl w:val="0"/>
          <w:numId w:val="215"/>
        </w:numPr>
        <w:spacing w:after="120"/>
        <w:ind w:left="714" w:hanging="357"/>
        <w:contextualSpacing w:val="0"/>
        <w:jc w:val="both"/>
        <w:rPr>
          <w:sz w:val="24"/>
          <w:szCs w:val="24"/>
        </w:rPr>
      </w:pPr>
      <w:r w:rsidRPr="00A37DD2">
        <w:rPr>
          <w:sz w:val="24"/>
          <w:szCs w:val="24"/>
        </w:rPr>
        <w:t>Eier einzeln aufschlage und in den Teig rühren. Den Käse reiben oder in etwa ½ cm große Würfel schneiden und unter den Teig heben. Diesen pfeffern.</w:t>
      </w:r>
    </w:p>
    <w:p w14:paraId="713C5303" w14:textId="77777777" w:rsidR="007B2514" w:rsidRPr="00A37DD2" w:rsidRDefault="007B2514" w:rsidP="007B2514">
      <w:pPr>
        <w:pStyle w:val="ListParagraph"/>
        <w:numPr>
          <w:ilvl w:val="0"/>
          <w:numId w:val="215"/>
        </w:numPr>
        <w:spacing w:after="120"/>
        <w:ind w:left="714" w:hanging="357"/>
        <w:contextualSpacing w:val="0"/>
        <w:jc w:val="both"/>
        <w:rPr>
          <w:sz w:val="24"/>
          <w:szCs w:val="24"/>
        </w:rPr>
      </w:pPr>
      <w:r w:rsidRPr="00A37DD2">
        <w:rPr>
          <w:sz w:val="24"/>
          <w:szCs w:val="24"/>
        </w:rPr>
        <w:t xml:space="preserve">Mit zwei Teelöffeln aus dem Teig Knödel in der Größe einer Walnuss formen und auf ein mit Backpapier ausgelegtes Blech setzen. Dabei genügend Abstand zwischen den einzelnen Windbeuteln lassen, denn sie gehen auf und verdoppeln ihr Volumen. </w:t>
      </w:r>
    </w:p>
    <w:p w14:paraId="32498D08" w14:textId="77777777" w:rsidR="007B2514" w:rsidRPr="00A37DD2" w:rsidRDefault="007B2514" w:rsidP="007B2514">
      <w:pPr>
        <w:pStyle w:val="ListParagraph"/>
        <w:numPr>
          <w:ilvl w:val="0"/>
          <w:numId w:val="215"/>
        </w:numPr>
        <w:spacing w:after="120"/>
        <w:ind w:left="714" w:hanging="357"/>
        <w:contextualSpacing w:val="0"/>
        <w:jc w:val="both"/>
        <w:rPr>
          <w:sz w:val="24"/>
          <w:szCs w:val="24"/>
        </w:rPr>
      </w:pPr>
      <w:r w:rsidRPr="00A37DD2">
        <w:rPr>
          <w:sz w:val="24"/>
          <w:szCs w:val="24"/>
        </w:rPr>
        <w:t>Windbeutel 25 bis 30 Minuten lang im Ofen backen, dabei aufpassen, dass sie nicht zu braun werden. Danach noch ungefähr 5 Minuten lang bei geöffneter Tür im ausgeschalteten Backofen lassen.</w:t>
      </w:r>
    </w:p>
    <w:p w14:paraId="4AB437F5" w14:textId="77777777" w:rsidR="007B2514" w:rsidRDefault="007B2514" w:rsidP="007B2514">
      <w:pPr>
        <w:rPr>
          <w:sz w:val="24"/>
          <w:szCs w:val="24"/>
        </w:rPr>
      </w:pPr>
    </w:p>
    <w:p w14:paraId="68EA6A81" w14:textId="7ED399DA" w:rsidR="007B2514" w:rsidRDefault="007B2514" w:rsidP="00C25B5A">
      <w:pPr>
        <w:ind w:left="705" w:hanging="705"/>
        <w:jc w:val="both"/>
        <w:rPr>
          <w:rFonts w:asciiTheme="majorHAnsi" w:eastAsiaTheme="majorEastAsia" w:hAnsiTheme="majorHAnsi" w:cstheme="majorBidi"/>
          <w:color w:val="2F5496" w:themeColor="accent1" w:themeShade="BF"/>
          <w:sz w:val="26"/>
          <w:szCs w:val="26"/>
        </w:rPr>
      </w:pPr>
      <w:r>
        <w:rPr>
          <w:sz w:val="24"/>
          <w:szCs w:val="24"/>
        </w:rPr>
        <w:t>Tipp:</w:t>
      </w:r>
      <w:r>
        <w:rPr>
          <w:sz w:val="24"/>
          <w:szCs w:val="24"/>
        </w:rPr>
        <w:tab/>
        <w:t xml:space="preserve">Die Gougères verspeist man am besten, wenn die Sonne langsam untergeht und man mit dem Trinken eines leckeren Rotweins beginnen kann </w:t>
      </w:r>
      <w:r w:rsidRPr="00A12B9F">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Pr>
          <w:sz w:val="24"/>
          <w:szCs w:val="24"/>
        </w:rPr>
        <w:t xml:space="preserve"> Hat man sich dafür entschieden, den Käse in Würfel zu schneiden statt zu reiben, wird man beim Essen auf das stoßen, was man vielleicht Käseinseln nennen könnte </w:t>
      </w:r>
      <w:r w:rsidRPr="00A37DD2">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br w:type="page"/>
      </w:r>
    </w:p>
    <w:p w14:paraId="4CEA7014" w14:textId="21984060" w:rsidR="00AD4BB3" w:rsidRPr="007B7BC3" w:rsidRDefault="00AD4BB3" w:rsidP="00AD4BB3">
      <w:pPr>
        <w:pStyle w:val="Heading2"/>
        <w:spacing w:after="240"/>
      </w:pPr>
      <w:r w:rsidRPr="007B7BC3">
        <w:lastRenderedPageBreak/>
        <w:t>Parmesan-Tütchen</w:t>
      </w:r>
      <w:r>
        <w:rPr>
          <w:rStyle w:val="FootnoteReference"/>
        </w:rPr>
        <w:footnoteReference w:id="709"/>
      </w:r>
    </w:p>
    <w:p w14:paraId="58DA9A43" w14:textId="77777777" w:rsidR="00AD4BB3" w:rsidRDefault="00AD4BB3" w:rsidP="00AD4BB3">
      <w:pPr>
        <w:spacing w:after="120"/>
        <w:jc w:val="both"/>
        <w:rPr>
          <w:sz w:val="24"/>
          <w:szCs w:val="24"/>
        </w:rPr>
      </w:pPr>
      <w:r w:rsidRPr="007B7BC3">
        <w:rPr>
          <w:sz w:val="24"/>
          <w:szCs w:val="24"/>
          <w:u w:val="single"/>
        </w:rPr>
        <w:t>Zutaten</w:t>
      </w:r>
      <w:r>
        <w:rPr>
          <w:sz w:val="24"/>
          <w:szCs w:val="24"/>
        </w:rPr>
        <w:t xml:space="preserve"> (für 36 Stück):</w:t>
      </w:r>
    </w:p>
    <w:p w14:paraId="555CE4DD" w14:textId="77777777" w:rsidR="00AD4BB3" w:rsidRDefault="00AD4BB3" w:rsidP="00AD4BB3">
      <w:pPr>
        <w:spacing w:after="120"/>
        <w:jc w:val="both"/>
        <w:rPr>
          <w:sz w:val="24"/>
          <w:szCs w:val="24"/>
        </w:rPr>
      </w:pPr>
      <w:r>
        <w:rPr>
          <w:sz w:val="24"/>
          <w:szCs w:val="24"/>
        </w:rPr>
        <w:t>150 g Parmesan, feingerieben</w:t>
      </w:r>
    </w:p>
    <w:p w14:paraId="67C4DB08" w14:textId="77777777" w:rsidR="00AD4BB3" w:rsidRDefault="00AD4BB3" w:rsidP="00AD4BB3">
      <w:pPr>
        <w:spacing w:after="120"/>
        <w:jc w:val="both"/>
        <w:rPr>
          <w:sz w:val="24"/>
          <w:szCs w:val="24"/>
        </w:rPr>
      </w:pPr>
      <w:r>
        <w:rPr>
          <w:sz w:val="24"/>
          <w:szCs w:val="24"/>
        </w:rPr>
        <w:t>1 Prise Paprikapulver</w:t>
      </w:r>
    </w:p>
    <w:p w14:paraId="0613BF91" w14:textId="77777777" w:rsidR="00AD4BB3" w:rsidRDefault="00AD4BB3" w:rsidP="00AD4BB3">
      <w:pPr>
        <w:spacing w:after="120"/>
        <w:jc w:val="both"/>
        <w:rPr>
          <w:sz w:val="24"/>
          <w:szCs w:val="24"/>
        </w:rPr>
      </w:pPr>
      <w:r>
        <w:rPr>
          <w:sz w:val="24"/>
          <w:szCs w:val="24"/>
        </w:rPr>
        <w:t>150 g Ricotta</w:t>
      </w:r>
    </w:p>
    <w:p w14:paraId="3EA8C23E" w14:textId="77777777" w:rsidR="00AD4BB3" w:rsidRDefault="00AD4BB3" w:rsidP="00AD4BB3">
      <w:pPr>
        <w:spacing w:after="120"/>
        <w:jc w:val="both"/>
        <w:rPr>
          <w:sz w:val="24"/>
          <w:szCs w:val="24"/>
        </w:rPr>
      </w:pPr>
      <w:r>
        <w:rPr>
          <w:sz w:val="24"/>
          <w:szCs w:val="24"/>
        </w:rPr>
        <w:t>2 TL Zitronensaft</w:t>
      </w:r>
    </w:p>
    <w:p w14:paraId="6B309093" w14:textId="77777777" w:rsidR="00AD4BB3" w:rsidRDefault="00AD4BB3" w:rsidP="00AD4BB3">
      <w:pPr>
        <w:spacing w:after="120"/>
        <w:jc w:val="both"/>
        <w:rPr>
          <w:sz w:val="24"/>
          <w:szCs w:val="24"/>
        </w:rPr>
      </w:pPr>
      <w:r>
        <w:rPr>
          <w:sz w:val="24"/>
          <w:szCs w:val="24"/>
        </w:rPr>
        <w:t>1,5 EL Milch</w:t>
      </w:r>
    </w:p>
    <w:p w14:paraId="41273F41" w14:textId="77777777" w:rsidR="00AD4BB3" w:rsidRDefault="00AD4BB3" w:rsidP="00AD4BB3">
      <w:pPr>
        <w:spacing w:after="120"/>
        <w:jc w:val="both"/>
        <w:rPr>
          <w:sz w:val="24"/>
          <w:szCs w:val="24"/>
        </w:rPr>
      </w:pPr>
      <w:r>
        <w:rPr>
          <w:sz w:val="24"/>
          <w:szCs w:val="24"/>
        </w:rPr>
        <w:t>2 TL frischer Schnittlauch, gehackt, plus längere Halme zum Garnieren</w:t>
      </w:r>
    </w:p>
    <w:p w14:paraId="19B2712A" w14:textId="77777777" w:rsidR="00AD4BB3" w:rsidRDefault="00AD4BB3" w:rsidP="00AD4BB3">
      <w:pPr>
        <w:spacing w:after="120"/>
        <w:jc w:val="both"/>
        <w:rPr>
          <w:sz w:val="24"/>
          <w:szCs w:val="24"/>
        </w:rPr>
      </w:pPr>
      <w:r>
        <w:rPr>
          <w:sz w:val="24"/>
          <w:szCs w:val="24"/>
        </w:rPr>
        <w:t>3 Scheiben Prosciutto</w:t>
      </w:r>
    </w:p>
    <w:p w14:paraId="6DAC15D9" w14:textId="77777777" w:rsidR="00AD4BB3" w:rsidRDefault="00AD4BB3" w:rsidP="00AD4BB3">
      <w:pPr>
        <w:spacing w:after="120"/>
        <w:jc w:val="both"/>
        <w:rPr>
          <w:sz w:val="24"/>
          <w:szCs w:val="24"/>
        </w:rPr>
      </w:pPr>
      <w:r>
        <w:rPr>
          <w:sz w:val="24"/>
          <w:szCs w:val="24"/>
        </w:rPr>
        <w:t>2 frische Feigen, kleingeschnitten</w:t>
      </w:r>
    </w:p>
    <w:p w14:paraId="7DCF0B82" w14:textId="77777777" w:rsidR="00AD4BB3" w:rsidRDefault="00AD4BB3" w:rsidP="00AD4BB3">
      <w:pPr>
        <w:spacing w:after="120"/>
        <w:jc w:val="both"/>
        <w:rPr>
          <w:sz w:val="24"/>
          <w:szCs w:val="24"/>
        </w:rPr>
      </w:pPr>
    </w:p>
    <w:p w14:paraId="0AF966CD" w14:textId="77777777" w:rsidR="00AD4BB3" w:rsidRDefault="00AD4BB3" w:rsidP="00AD4BB3">
      <w:pPr>
        <w:spacing w:after="120"/>
        <w:jc w:val="both"/>
        <w:rPr>
          <w:sz w:val="24"/>
          <w:szCs w:val="24"/>
        </w:rPr>
      </w:pPr>
      <w:r>
        <w:rPr>
          <w:sz w:val="24"/>
          <w:szCs w:val="24"/>
        </w:rPr>
        <w:t>Zubereitungszeit: 40 Minuten, Backzeit: 30 Minuten</w:t>
      </w:r>
    </w:p>
    <w:p w14:paraId="1CE98198" w14:textId="77777777" w:rsidR="00AD4BB3" w:rsidRDefault="00AD4BB3" w:rsidP="00AD4BB3">
      <w:pPr>
        <w:spacing w:after="120"/>
        <w:jc w:val="both"/>
        <w:rPr>
          <w:sz w:val="24"/>
          <w:szCs w:val="24"/>
        </w:rPr>
      </w:pPr>
    </w:p>
    <w:p w14:paraId="451D63C2" w14:textId="77777777" w:rsidR="00AD4BB3" w:rsidRPr="007B7BC3" w:rsidRDefault="00AD4BB3" w:rsidP="00B40E8C">
      <w:pPr>
        <w:pStyle w:val="ListParagraph"/>
        <w:numPr>
          <w:ilvl w:val="0"/>
          <w:numId w:val="1820"/>
        </w:numPr>
        <w:spacing w:after="120"/>
        <w:ind w:left="714" w:hanging="357"/>
        <w:contextualSpacing w:val="0"/>
        <w:jc w:val="both"/>
        <w:rPr>
          <w:sz w:val="24"/>
          <w:szCs w:val="24"/>
        </w:rPr>
      </w:pPr>
      <w:r w:rsidRPr="007B7BC3">
        <w:rPr>
          <w:sz w:val="24"/>
          <w:szCs w:val="24"/>
        </w:rPr>
        <w:t>Den Backofen auf 220 Grad (Gas 3-4) vorheizen. Zwei Backbleche mit Backpapier auslegen. Mit Hilfe einer Ausstechform Kreise (Mit Durchmesser 7 cm) auf das Papier zeichnen. Dann umdrehen. Die Ausstechform wieder auf die Kreise setzen, Paprika und Parmesan mischen und je 3 TL der Mischung gleichmäßig auf jeden Kreis verteilen.</w:t>
      </w:r>
    </w:p>
    <w:p w14:paraId="1388E484" w14:textId="77777777" w:rsidR="00AD4BB3" w:rsidRPr="007B7BC3" w:rsidRDefault="00AD4BB3" w:rsidP="00B40E8C">
      <w:pPr>
        <w:pStyle w:val="ListParagraph"/>
        <w:numPr>
          <w:ilvl w:val="0"/>
          <w:numId w:val="1820"/>
        </w:numPr>
        <w:spacing w:after="120"/>
        <w:ind w:left="714" w:hanging="357"/>
        <w:contextualSpacing w:val="0"/>
        <w:jc w:val="both"/>
        <w:rPr>
          <w:sz w:val="24"/>
          <w:szCs w:val="24"/>
        </w:rPr>
      </w:pPr>
      <w:r w:rsidRPr="007B7BC3">
        <w:rPr>
          <w:sz w:val="24"/>
          <w:szCs w:val="24"/>
        </w:rPr>
        <w:t>Je 3 – 4 Kreise ca. 3 Minuten backen, bis der Käse geschmolzen und goldbraun ist. Mit einem Spatel lösen und um eine Schillerlocke zu einer Tüte wickeln. Abkühlen lassen. Erhärten due Parmesankreise zu schnell, nochmals ca. 10 Sekunden in den Backofen stellen.</w:t>
      </w:r>
    </w:p>
    <w:p w14:paraId="05B36A08" w14:textId="77777777" w:rsidR="00AD4BB3" w:rsidRPr="007B7BC3" w:rsidRDefault="00AD4BB3" w:rsidP="00B40E8C">
      <w:pPr>
        <w:pStyle w:val="ListParagraph"/>
        <w:numPr>
          <w:ilvl w:val="0"/>
          <w:numId w:val="1820"/>
        </w:numPr>
        <w:spacing w:after="120"/>
        <w:ind w:left="714" w:hanging="357"/>
        <w:contextualSpacing w:val="0"/>
        <w:jc w:val="both"/>
        <w:rPr>
          <w:sz w:val="24"/>
          <w:szCs w:val="24"/>
        </w:rPr>
      </w:pPr>
      <w:r w:rsidRPr="007B7BC3">
        <w:rPr>
          <w:sz w:val="24"/>
          <w:szCs w:val="24"/>
        </w:rPr>
        <w:t>Ricotta, Zitronensaft und Milch in einer Schüssel zu einer glatten Masse verquirlen. Den gehackten Schnittlauch zugeben und mit Salz und frisch gemahlenem Pfeffer würzen.</w:t>
      </w:r>
    </w:p>
    <w:p w14:paraId="4EF772B9" w14:textId="77777777" w:rsidR="00AD4BB3" w:rsidRPr="007B7BC3" w:rsidRDefault="00AD4BB3" w:rsidP="00B40E8C">
      <w:pPr>
        <w:pStyle w:val="ListParagraph"/>
        <w:numPr>
          <w:ilvl w:val="0"/>
          <w:numId w:val="1820"/>
        </w:numPr>
        <w:spacing w:after="120"/>
        <w:ind w:left="714" w:hanging="357"/>
        <w:contextualSpacing w:val="0"/>
        <w:jc w:val="both"/>
        <w:rPr>
          <w:sz w:val="24"/>
          <w:szCs w:val="24"/>
        </w:rPr>
      </w:pPr>
      <w:r w:rsidRPr="007B7BC3">
        <w:rPr>
          <w:sz w:val="24"/>
          <w:szCs w:val="24"/>
        </w:rPr>
        <w:t>Prosciutto knusprig grillen. Abkühlen lassen, dann in 2 cm lange Stücke brechen. Vorsichtig 2 Teelöffel der Käsemischung in jedes Tütchen füllen. Die Enden mit je 1 Stück Feige, Prosciutto und Schnittlauch garnieren.</w:t>
      </w:r>
    </w:p>
    <w:p w14:paraId="05F8F76E" w14:textId="77777777" w:rsidR="00AD4BB3" w:rsidRPr="007B7BC3" w:rsidRDefault="00AD4BB3" w:rsidP="00AD4BB3">
      <w:pPr>
        <w:spacing w:after="120"/>
        <w:jc w:val="both"/>
        <w:rPr>
          <w:sz w:val="24"/>
          <w:szCs w:val="24"/>
        </w:rPr>
      </w:pPr>
      <w:r w:rsidRPr="007B7BC3">
        <w:rPr>
          <w:sz w:val="24"/>
          <w:szCs w:val="24"/>
        </w:rPr>
        <w:br w:type="page"/>
      </w:r>
    </w:p>
    <w:p w14:paraId="2BA12530" w14:textId="77777777" w:rsidR="00EF6CD1" w:rsidRDefault="00EF6CD1" w:rsidP="00EF6CD1">
      <w:pPr>
        <w:pStyle w:val="Heading2"/>
        <w:spacing w:after="240"/>
      </w:pPr>
      <w:r>
        <w:lastRenderedPageBreak/>
        <w:t>Parmesankekse</w:t>
      </w:r>
      <w:r>
        <w:rPr>
          <w:rStyle w:val="FootnoteReference"/>
        </w:rPr>
        <w:footnoteReference w:id="710"/>
      </w:r>
      <w:r>
        <w:t xml:space="preserve"> </w:t>
      </w:r>
    </w:p>
    <w:p w14:paraId="601C6C3E" w14:textId="77777777" w:rsidR="00EF6CD1" w:rsidRDefault="00EF6CD1" w:rsidP="00EF6CD1">
      <w:pPr>
        <w:rPr>
          <w:sz w:val="24"/>
          <w:szCs w:val="24"/>
        </w:rPr>
      </w:pPr>
      <w:r w:rsidRPr="0011767C">
        <w:rPr>
          <w:sz w:val="24"/>
          <w:szCs w:val="24"/>
          <w:u w:val="single"/>
        </w:rPr>
        <w:t>Zutaten</w:t>
      </w:r>
      <w:r>
        <w:rPr>
          <w:sz w:val="24"/>
          <w:szCs w:val="24"/>
        </w:rPr>
        <w:t xml:space="preserve"> (für ca. 20 Stück):</w:t>
      </w:r>
    </w:p>
    <w:p w14:paraId="3D715D24" w14:textId="77777777" w:rsidR="00EF6CD1" w:rsidRDefault="00EF6CD1" w:rsidP="00EF6CD1">
      <w:pPr>
        <w:rPr>
          <w:sz w:val="24"/>
          <w:szCs w:val="24"/>
        </w:rPr>
      </w:pPr>
      <w:r>
        <w:rPr>
          <w:sz w:val="24"/>
          <w:szCs w:val="24"/>
        </w:rPr>
        <w:t>55 g Mandeln</w:t>
      </w:r>
    </w:p>
    <w:p w14:paraId="410F0705" w14:textId="77777777" w:rsidR="00EF6CD1" w:rsidRDefault="00EF6CD1" w:rsidP="00EF6CD1">
      <w:pPr>
        <w:rPr>
          <w:sz w:val="24"/>
          <w:szCs w:val="24"/>
        </w:rPr>
      </w:pPr>
      <w:r>
        <w:rPr>
          <w:sz w:val="24"/>
          <w:szCs w:val="24"/>
        </w:rPr>
        <w:t>100 g kalte Butter</w:t>
      </w:r>
    </w:p>
    <w:p w14:paraId="788D1597" w14:textId="77777777" w:rsidR="00EF6CD1" w:rsidRDefault="00EF6CD1" w:rsidP="00EF6CD1">
      <w:pPr>
        <w:rPr>
          <w:sz w:val="24"/>
          <w:szCs w:val="24"/>
        </w:rPr>
      </w:pPr>
      <w:r>
        <w:rPr>
          <w:sz w:val="24"/>
          <w:szCs w:val="24"/>
        </w:rPr>
        <w:t>30 g frisch geriebener Parmesan</w:t>
      </w:r>
    </w:p>
    <w:p w14:paraId="57824CB2" w14:textId="77777777" w:rsidR="00EF6CD1" w:rsidRDefault="00EF6CD1" w:rsidP="00EF6CD1">
      <w:pPr>
        <w:rPr>
          <w:sz w:val="24"/>
          <w:szCs w:val="24"/>
        </w:rPr>
      </w:pPr>
      <w:r>
        <w:rPr>
          <w:sz w:val="24"/>
          <w:szCs w:val="24"/>
        </w:rPr>
        <w:t>1 EL gehackter frischer Thymian</w:t>
      </w:r>
    </w:p>
    <w:p w14:paraId="3CC538D5" w14:textId="77777777" w:rsidR="00EF6CD1" w:rsidRDefault="00EF6CD1" w:rsidP="00EF6CD1">
      <w:pPr>
        <w:rPr>
          <w:sz w:val="24"/>
          <w:szCs w:val="24"/>
        </w:rPr>
      </w:pPr>
      <w:r>
        <w:rPr>
          <w:sz w:val="24"/>
          <w:szCs w:val="24"/>
        </w:rPr>
        <w:t>125 g Mehl (gerne Typ 550)</w:t>
      </w:r>
    </w:p>
    <w:p w14:paraId="752219FE" w14:textId="77777777" w:rsidR="00EF6CD1" w:rsidRDefault="00EF6CD1" w:rsidP="00EF6CD1">
      <w:pPr>
        <w:rPr>
          <w:sz w:val="24"/>
          <w:szCs w:val="24"/>
        </w:rPr>
      </w:pPr>
      <w:r>
        <w:rPr>
          <w:sz w:val="24"/>
          <w:szCs w:val="24"/>
        </w:rPr>
        <w:t>Etwas Salz</w:t>
      </w:r>
    </w:p>
    <w:p w14:paraId="384C2494" w14:textId="77777777" w:rsidR="00EF6CD1" w:rsidRDefault="00EF6CD1" w:rsidP="00EF6CD1">
      <w:pPr>
        <w:rPr>
          <w:sz w:val="24"/>
          <w:szCs w:val="24"/>
        </w:rPr>
      </w:pPr>
      <w:r>
        <w:rPr>
          <w:sz w:val="24"/>
          <w:szCs w:val="24"/>
        </w:rPr>
        <w:t>Etwa 20 blanchierte Mandeln zum Dekorieren</w:t>
      </w:r>
    </w:p>
    <w:p w14:paraId="5C240C9E" w14:textId="77777777" w:rsidR="00EF6CD1" w:rsidRDefault="00EF6CD1" w:rsidP="00EF6CD1">
      <w:pPr>
        <w:rPr>
          <w:sz w:val="24"/>
          <w:szCs w:val="24"/>
        </w:rPr>
      </w:pPr>
    </w:p>
    <w:p w14:paraId="6E04F4D8" w14:textId="77777777" w:rsidR="00EF6CD1" w:rsidRDefault="00EF6CD1" w:rsidP="00EF6CD1">
      <w:pPr>
        <w:rPr>
          <w:sz w:val="24"/>
          <w:szCs w:val="24"/>
        </w:rPr>
      </w:pPr>
      <w:r>
        <w:rPr>
          <w:sz w:val="24"/>
          <w:szCs w:val="24"/>
        </w:rPr>
        <w:t>Zubereitung:</w:t>
      </w:r>
    </w:p>
    <w:p w14:paraId="4F31EE71" w14:textId="77777777" w:rsidR="00EF6CD1" w:rsidRPr="00E661F0" w:rsidRDefault="00EF6CD1" w:rsidP="00B40E8C">
      <w:pPr>
        <w:pStyle w:val="ListParagraph"/>
        <w:numPr>
          <w:ilvl w:val="0"/>
          <w:numId w:val="254"/>
        </w:numPr>
        <w:spacing w:after="120"/>
        <w:ind w:left="714" w:hanging="357"/>
        <w:contextualSpacing w:val="0"/>
        <w:jc w:val="both"/>
        <w:rPr>
          <w:sz w:val="24"/>
          <w:szCs w:val="24"/>
        </w:rPr>
      </w:pPr>
      <w:r w:rsidRPr="00E661F0">
        <w:rPr>
          <w:sz w:val="24"/>
          <w:szCs w:val="24"/>
        </w:rPr>
        <w:t>Man röstet dafür zunächst Mandeln ohne Fett in der Pfanne, Mandeln dann hacken. In einer Schüsselwerden klein gewürfelte Butter, Parmesan, Thymian, Mehl und etwas Salz vermengt. Die Krümel, die so entstehen, fügt man zu einem Teig zusammen, der kurz geknetet wird. Teig 5 mm dick ausrollen und Kreise mit ungefähr 4 cm Durchmesser ausstechen. Die Kekse verteilt man auf einem mit Backpapier ausgelegtem Blech. Eine Mandelhälfte auf jeden Keks geben, dann 15 bis 20 Minuten bei 150°C backen.</w:t>
      </w:r>
    </w:p>
    <w:p w14:paraId="49953526" w14:textId="77777777" w:rsidR="00EF6CD1" w:rsidRPr="00E661F0" w:rsidRDefault="00EF6CD1" w:rsidP="00B40E8C">
      <w:pPr>
        <w:pStyle w:val="ListParagraph"/>
        <w:numPr>
          <w:ilvl w:val="0"/>
          <w:numId w:val="254"/>
        </w:numPr>
        <w:spacing w:after="120"/>
        <w:ind w:left="714" w:hanging="357"/>
        <w:contextualSpacing w:val="0"/>
        <w:jc w:val="both"/>
        <w:rPr>
          <w:sz w:val="24"/>
          <w:szCs w:val="24"/>
        </w:rPr>
      </w:pPr>
      <w:r w:rsidRPr="00E661F0">
        <w:rPr>
          <w:sz w:val="24"/>
          <w:szCs w:val="24"/>
        </w:rPr>
        <w:t>Bevor man die Kekse serviert, kann man sie im Ofen noch einmal kurz aufwärmen.</w:t>
      </w:r>
    </w:p>
    <w:p w14:paraId="7C24D34F" w14:textId="77777777" w:rsidR="00EF6CD1" w:rsidRDefault="00EF6CD1" w:rsidP="00EF6CD1">
      <w:pPr>
        <w:rPr>
          <w:sz w:val="24"/>
          <w:szCs w:val="24"/>
        </w:rPr>
      </w:pPr>
    </w:p>
    <w:p w14:paraId="0AFD1F29" w14:textId="2BCB7C1B" w:rsidR="00EF6CD1" w:rsidRDefault="00EF6CD1" w:rsidP="00EF6CD1">
      <w:pPr>
        <w:rPr>
          <w:rFonts w:asciiTheme="majorHAnsi" w:eastAsiaTheme="majorEastAsia" w:hAnsiTheme="majorHAnsi" w:cstheme="majorBidi"/>
          <w:color w:val="2F5496" w:themeColor="accent1" w:themeShade="BF"/>
          <w:sz w:val="26"/>
          <w:szCs w:val="26"/>
        </w:rPr>
      </w:pPr>
      <w:r>
        <w:rPr>
          <w:sz w:val="24"/>
          <w:szCs w:val="24"/>
        </w:rPr>
        <w:t>Tipp:</w:t>
      </w:r>
      <w:r>
        <w:rPr>
          <w:sz w:val="24"/>
          <w:szCs w:val="24"/>
        </w:rPr>
        <w:tab/>
        <w:t>Passt gut zu Champagner und anderen festlichen Aperitifgetränken</w:t>
      </w:r>
      <w:r>
        <w:br w:type="page"/>
      </w:r>
    </w:p>
    <w:p w14:paraId="41D39DF8" w14:textId="77777777" w:rsidR="000F6158" w:rsidRPr="00546449" w:rsidRDefault="000F6158" w:rsidP="000F6158">
      <w:pPr>
        <w:pStyle w:val="Heading2"/>
        <w:spacing w:after="240"/>
      </w:pPr>
      <w:r w:rsidRPr="00546449">
        <w:lastRenderedPageBreak/>
        <w:t>Parmesan-Chips</w:t>
      </w:r>
      <w:r>
        <w:rPr>
          <w:rStyle w:val="FootnoteReference"/>
          <w:lang w:val="en-US"/>
        </w:rPr>
        <w:footnoteReference w:id="711"/>
      </w:r>
      <w:r w:rsidRPr="00546449">
        <w:t xml:space="preserve"> </w:t>
      </w:r>
    </w:p>
    <w:p w14:paraId="6E600B95" w14:textId="77777777" w:rsidR="000F6158" w:rsidRPr="003A4469" w:rsidRDefault="000F6158" w:rsidP="000F6158">
      <w:pPr>
        <w:rPr>
          <w:sz w:val="24"/>
          <w:szCs w:val="24"/>
        </w:rPr>
      </w:pPr>
      <w:r w:rsidRPr="009D7102">
        <w:rPr>
          <w:sz w:val="24"/>
          <w:szCs w:val="24"/>
          <w:u w:val="single"/>
        </w:rPr>
        <w:t>Zutaten</w:t>
      </w:r>
      <w:r w:rsidRPr="003A4469">
        <w:rPr>
          <w:sz w:val="24"/>
          <w:szCs w:val="24"/>
        </w:rPr>
        <w:t xml:space="preserve"> </w:t>
      </w:r>
      <w:r>
        <w:rPr>
          <w:sz w:val="24"/>
          <w:szCs w:val="24"/>
        </w:rPr>
        <w:t>(</w:t>
      </w:r>
      <w:r w:rsidRPr="003A4469">
        <w:rPr>
          <w:sz w:val="24"/>
          <w:szCs w:val="24"/>
        </w:rPr>
        <w:t>für 2 Personen</w:t>
      </w:r>
      <w:r>
        <w:rPr>
          <w:sz w:val="24"/>
          <w:szCs w:val="24"/>
        </w:rPr>
        <w:t>):</w:t>
      </w:r>
    </w:p>
    <w:p w14:paraId="75A940D2" w14:textId="77777777" w:rsidR="000F6158" w:rsidRPr="003A4469" w:rsidRDefault="000F6158" w:rsidP="000F6158">
      <w:pPr>
        <w:rPr>
          <w:sz w:val="24"/>
          <w:szCs w:val="24"/>
        </w:rPr>
      </w:pPr>
      <w:r w:rsidRPr="003A4469">
        <w:rPr>
          <w:sz w:val="24"/>
          <w:szCs w:val="24"/>
        </w:rPr>
        <w:t>100 g Parmesan</w:t>
      </w:r>
    </w:p>
    <w:p w14:paraId="7928B57E" w14:textId="77777777" w:rsidR="000F6158" w:rsidRPr="003A4469" w:rsidRDefault="000F6158" w:rsidP="000F6158">
      <w:pPr>
        <w:rPr>
          <w:sz w:val="24"/>
          <w:szCs w:val="24"/>
        </w:rPr>
      </w:pPr>
      <w:r w:rsidRPr="003A4469">
        <w:rPr>
          <w:sz w:val="24"/>
          <w:szCs w:val="24"/>
        </w:rPr>
        <w:t>Cayennepfeffer</w:t>
      </w:r>
    </w:p>
    <w:p w14:paraId="29C790B2" w14:textId="77777777" w:rsidR="000F6158" w:rsidRPr="003A4469" w:rsidRDefault="000F6158" w:rsidP="000F6158">
      <w:pPr>
        <w:rPr>
          <w:sz w:val="24"/>
          <w:szCs w:val="24"/>
        </w:rPr>
      </w:pPr>
    </w:p>
    <w:p w14:paraId="6806C21F" w14:textId="77777777" w:rsidR="000F6158" w:rsidRPr="00546449" w:rsidRDefault="000F6158" w:rsidP="000F6158">
      <w:pPr>
        <w:rPr>
          <w:sz w:val="24"/>
          <w:szCs w:val="24"/>
        </w:rPr>
      </w:pPr>
      <w:r w:rsidRPr="00546449">
        <w:rPr>
          <w:sz w:val="24"/>
          <w:szCs w:val="24"/>
        </w:rPr>
        <w:t>Zubereitungszeit: 25 Minuten plus Kühlzeit</w:t>
      </w:r>
    </w:p>
    <w:p w14:paraId="665207B6" w14:textId="77777777" w:rsidR="000F6158" w:rsidRPr="00EC22AD" w:rsidRDefault="000F6158" w:rsidP="00B40E8C">
      <w:pPr>
        <w:pStyle w:val="ListParagraph"/>
        <w:numPr>
          <w:ilvl w:val="0"/>
          <w:numId w:val="335"/>
        </w:numPr>
        <w:spacing w:after="120"/>
        <w:ind w:left="714" w:hanging="357"/>
        <w:contextualSpacing w:val="0"/>
        <w:jc w:val="both"/>
        <w:rPr>
          <w:sz w:val="24"/>
          <w:szCs w:val="24"/>
        </w:rPr>
      </w:pPr>
      <w:r w:rsidRPr="00EC22AD">
        <w:rPr>
          <w:sz w:val="24"/>
          <w:szCs w:val="24"/>
        </w:rPr>
        <w:t>Ofen auf 200 g Vorheizen. Parmesan fein reiben und mit etwas Cayennepfeffer mischen.</w:t>
      </w:r>
    </w:p>
    <w:p w14:paraId="73FEB2E5" w14:textId="77777777" w:rsidR="000F6158" w:rsidRPr="00EC22AD" w:rsidRDefault="000F6158" w:rsidP="00B40E8C">
      <w:pPr>
        <w:pStyle w:val="ListParagraph"/>
        <w:numPr>
          <w:ilvl w:val="0"/>
          <w:numId w:val="335"/>
        </w:numPr>
        <w:spacing w:after="120"/>
        <w:ind w:left="714" w:hanging="357"/>
        <w:contextualSpacing w:val="0"/>
        <w:jc w:val="both"/>
        <w:rPr>
          <w:sz w:val="24"/>
          <w:szCs w:val="24"/>
        </w:rPr>
      </w:pPr>
      <w:r w:rsidRPr="00EC22AD">
        <w:rPr>
          <w:sz w:val="24"/>
          <w:szCs w:val="24"/>
        </w:rPr>
        <w:t>Jeweils 1 EL Parmesan im Abstand von 5 cm auf ein mit Backpapier belegtes Blech geben und etwas flach drücken. Im heißen Ofen auf der mittleren Schiene ca. 10 Minuten goldbraun backen. Vollständig auf dem Blech abkühlen lassen.</w:t>
      </w:r>
    </w:p>
    <w:p w14:paraId="0D21FCF8" w14:textId="77777777" w:rsidR="000F6158" w:rsidRPr="00EC22AD" w:rsidRDefault="000F6158" w:rsidP="000F6158">
      <w:pPr>
        <w:rPr>
          <w:sz w:val="24"/>
          <w:szCs w:val="24"/>
        </w:rPr>
      </w:pPr>
      <w:r w:rsidRPr="00EC22AD">
        <w:rPr>
          <w:sz w:val="24"/>
          <w:szCs w:val="24"/>
        </w:rPr>
        <w:br w:type="page"/>
      </w:r>
    </w:p>
    <w:p w14:paraId="17EFA540" w14:textId="2107E89F" w:rsidR="00A96878" w:rsidRPr="00FB34D7" w:rsidRDefault="00A96878" w:rsidP="00A96878">
      <w:pPr>
        <w:pStyle w:val="Heading2"/>
        <w:spacing w:after="240"/>
      </w:pPr>
      <w:r w:rsidRPr="00FB34D7">
        <w:lastRenderedPageBreak/>
        <w:t>Tex-Mex-Käsecracker</w:t>
      </w:r>
      <w:r>
        <w:rPr>
          <w:rStyle w:val="FootnoteReference"/>
        </w:rPr>
        <w:footnoteReference w:id="712"/>
      </w:r>
      <w:r w:rsidRPr="00FB34D7">
        <w:t xml:space="preserve"> </w:t>
      </w:r>
    </w:p>
    <w:p w14:paraId="5FA35832" w14:textId="77777777" w:rsidR="00A96878" w:rsidRDefault="00A96878" w:rsidP="00A96878">
      <w:pPr>
        <w:jc w:val="both"/>
        <w:rPr>
          <w:sz w:val="24"/>
          <w:szCs w:val="24"/>
        </w:rPr>
      </w:pPr>
      <w:r w:rsidRPr="008F0771">
        <w:rPr>
          <w:sz w:val="24"/>
          <w:szCs w:val="24"/>
          <w:u w:val="single"/>
        </w:rPr>
        <w:t>Zutaten</w:t>
      </w:r>
      <w:r>
        <w:rPr>
          <w:sz w:val="24"/>
          <w:szCs w:val="24"/>
        </w:rPr>
        <w:t xml:space="preserve"> für 80 Stück</w:t>
      </w:r>
    </w:p>
    <w:p w14:paraId="187B6F1A" w14:textId="77777777" w:rsidR="00A96878" w:rsidRDefault="00A96878" w:rsidP="00A96878">
      <w:pPr>
        <w:jc w:val="both"/>
        <w:rPr>
          <w:sz w:val="24"/>
          <w:szCs w:val="24"/>
        </w:rPr>
      </w:pPr>
      <w:r>
        <w:rPr>
          <w:sz w:val="24"/>
          <w:szCs w:val="24"/>
        </w:rPr>
        <w:t>215 g Mehl</w:t>
      </w:r>
    </w:p>
    <w:p w14:paraId="5261F25D" w14:textId="77777777" w:rsidR="00A96878" w:rsidRDefault="00A96878" w:rsidP="00A96878">
      <w:pPr>
        <w:jc w:val="both"/>
        <w:rPr>
          <w:sz w:val="24"/>
          <w:szCs w:val="24"/>
        </w:rPr>
      </w:pPr>
      <w:r>
        <w:rPr>
          <w:sz w:val="24"/>
          <w:szCs w:val="24"/>
        </w:rPr>
        <w:t>1 TL Chilipulver</w:t>
      </w:r>
    </w:p>
    <w:p w14:paraId="129BC34A" w14:textId="77777777" w:rsidR="00A96878" w:rsidRDefault="00A96878" w:rsidP="00A96878">
      <w:pPr>
        <w:jc w:val="both"/>
        <w:rPr>
          <w:sz w:val="24"/>
          <w:szCs w:val="24"/>
        </w:rPr>
      </w:pPr>
      <w:r>
        <w:rPr>
          <w:sz w:val="24"/>
          <w:szCs w:val="24"/>
        </w:rPr>
        <w:t>1 TL Knoblauchsalz</w:t>
      </w:r>
    </w:p>
    <w:p w14:paraId="7C9F97C4" w14:textId="77777777" w:rsidR="00A96878" w:rsidRDefault="00A96878" w:rsidP="00A96878">
      <w:pPr>
        <w:jc w:val="both"/>
        <w:rPr>
          <w:sz w:val="24"/>
          <w:szCs w:val="24"/>
        </w:rPr>
      </w:pPr>
      <w:r>
        <w:rPr>
          <w:sz w:val="24"/>
          <w:szCs w:val="24"/>
        </w:rPr>
        <w:t>½ TL Paprikapulver</w:t>
      </w:r>
    </w:p>
    <w:p w14:paraId="118E28A7" w14:textId="77777777" w:rsidR="00A96878" w:rsidRDefault="00A96878" w:rsidP="00A96878">
      <w:pPr>
        <w:jc w:val="both"/>
        <w:rPr>
          <w:sz w:val="24"/>
          <w:szCs w:val="24"/>
        </w:rPr>
      </w:pPr>
      <w:r>
        <w:rPr>
          <w:sz w:val="24"/>
          <w:szCs w:val="24"/>
        </w:rPr>
        <w:t>200 g Butter, zerkleinert</w:t>
      </w:r>
    </w:p>
    <w:p w14:paraId="15BA3842" w14:textId="77777777" w:rsidR="00A96878" w:rsidRDefault="00A96878" w:rsidP="00A96878">
      <w:pPr>
        <w:jc w:val="both"/>
        <w:rPr>
          <w:sz w:val="24"/>
          <w:szCs w:val="24"/>
        </w:rPr>
      </w:pPr>
      <w:r>
        <w:rPr>
          <w:sz w:val="24"/>
          <w:szCs w:val="24"/>
        </w:rPr>
        <w:t>1 Ei, leicht geschlagen</w:t>
      </w:r>
    </w:p>
    <w:p w14:paraId="240CE830" w14:textId="77777777" w:rsidR="00A96878" w:rsidRDefault="00A96878" w:rsidP="00A96878">
      <w:pPr>
        <w:jc w:val="both"/>
        <w:rPr>
          <w:sz w:val="24"/>
          <w:szCs w:val="24"/>
        </w:rPr>
      </w:pPr>
      <w:r>
        <w:rPr>
          <w:sz w:val="24"/>
          <w:szCs w:val="24"/>
        </w:rPr>
        <w:t>200 g Cheddar, gerieben</w:t>
      </w:r>
    </w:p>
    <w:p w14:paraId="1E34335C" w14:textId="77777777" w:rsidR="00A96878" w:rsidRDefault="00A96878" w:rsidP="00A96878">
      <w:pPr>
        <w:jc w:val="both"/>
        <w:rPr>
          <w:sz w:val="24"/>
          <w:szCs w:val="24"/>
        </w:rPr>
      </w:pPr>
    </w:p>
    <w:p w14:paraId="53A3138F" w14:textId="77777777" w:rsidR="00A96878" w:rsidRDefault="00A96878" w:rsidP="00A96878">
      <w:pPr>
        <w:jc w:val="both"/>
        <w:rPr>
          <w:sz w:val="24"/>
          <w:szCs w:val="24"/>
        </w:rPr>
      </w:pPr>
      <w:r>
        <w:rPr>
          <w:sz w:val="24"/>
          <w:szCs w:val="24"/>
        </w:rPr>
        <w:t>Zubereitungszeit: 20 Minuten plus Kühlzeit plus 12 Minuten Backzeit</w:t>
      </w:r>
    </w:p>
    <w:p w14:paraId="32322533" w14:textId="77777777" w:rsidR="00A96878" w:rsidRPr="0040165D" w:rsidRDefault="00A96878" w:rsidP="00B40E8C">
      <w:pPr>
        <w:pStyle w:val="ListParagraph"/>
        <w:numPr>
          <w:ilvl w:val="0"/>
          <w:numId w:val="863"/>
        </w:numPr>
        <w:spacing w:after="120"/>
        <w:ind w:left="714" w:hanging="357"/>
        <w:contextualSpacing w:val="0"/>
        <w:jc w:val="both"/>
        <w:rPr>
          <w:sz w:val="24"/>
          <w:szCs w:val="24"/>
        </w:rPr>
      </w:pPr>
      <w:r w:rsidRPr="0040165D">
        <w:rPr>
          <w:sz w:val="24"/>
          <w:szCs w:val="24"/>
        </w:rPr>
        <w:t>Den Backofen auf 210 Grad (Gas 3) vorheizen. 2 Backbleche mit Backpapier auslegen.</w:t>
      </w:r>
    </w:p>
    <w:p w14:paraId="48C9DD9C" w14:textId="77777777" w:rsidR="00A96878" w:rsidRPr="0040165D" w:rsidRDefault="00A96878" w:rsidP="00B40E8C">
      <w:pPr>
        <w:pStyle w:val="ListParagraph"/>
        <w:numPr>
          <w:ilvl w:val="0"/>
          <w:numId w:val="863"/>
        </w:numPr>
        <w:spacing w:after="120"/>
        <w:ind w:left="714" w:hanging="357"/>
        <w:contextualSpacing w:val="0"/>
        <w:jc w:val="both"/>
        <w:rPr>
          <w:sz w:val="24"/>
          <w:szCs w:val="24"/>
        </w:rPr>
      </w:pPr>
      <w:r w:rsidRPr="0040165D">
        <w:rPr>
          <w:sz w:val="24"/>
          <w:szCs w:val="24"/>
        </w:rPr>
        <w:t>Mehl, Chili, Knoblauchsalz und Paprika in eine große Schüssel geben. Butter zugeben. Mit den Fingerspitzen zu einer krümeligen Mischung verreiben. Ei und Käse einrühren, bis sich die Zutaten verbinden. Auf einer leicht bemehlten Fläche zu einer Kugel formen. In Frischhaltefolie gewickelt 20 Minuten kaltstellen.</w:t>
      </w:r>
    </w:p>
    <w:p w14:paraId="03477979" w14:textId="77777777" w:rsidR="00A96878" w:rsidRDefault="00A96878" w:rsidP="00B40E8C">
      <w:pPr>
        <w:pStyle w:val="ListParagraph"/>
        <w:numPr>
          <w:ilvl w:val="0"/>
          <w:numId w:val="863"/>
        </w:numPr>
        <w:spacing w:after="120"/>
        <w:ind w:left="714" w:hanging="357"/>
        <w:contextualSpacing w:val="0"/>
        <w:jc w:val="both"/>
        <w:rPr>
          <w:sz w:val="24"/>
          <w:szCs w:val="24"/>
        </w:rPr>
      </w:pPr>
      <w:r w:rsidRPr="0040165D">
        <w:rPr>
          <w:sz w:val="24"/>
          <w:szCs w:val="24"/>
        </w:rPr>
        <w:t>Auf einer leicht bemehlten Arbeitsfläche 3 mm dick ausrollen. Mit einer Ausstechform (z.B. Sternchen) Formen ausstechen und mit ausreichendem Abstand zueinander auf die Backbleche legen. 12 Minuten goldbraun und knusprig backen. 2 Minuten ruhen lassen, bevor man die Cracker zum Abkühlen auf ein Kuchengitter legt.</w:t>
      </w:r>
    </w:p>
    <w:p w14:paraId="680BDB97" w14:textId="77777777" w:rsidR="00A96878" w:rsidRDefault="00A96878" w:rsidP="00A96878">
      <w:pPr>
        <w:rPr>
          <w:sz w:val="24"/>
          <w:szCs w:val="24"/>
        </w:rPr>
      </w:pPr>
      <w:r>
        <w:rPr>
          <w:sz w:val="24"/>
          <w:szCs w:val="24"/>
        </w:rPr>
        <w:br w:type="page"/>
      </w:r>
    </w:p>
    <w:p w14:paraId="63E5FC2A" w14:textId="77777777" w:rsidR="00B220B5" w:rsidRPr="00C556AC" w:rsidRDefault="00B220B5" w:rsidP="00B220B5">
      <w:pPr>
        <w:pStyle w:val="Heading2"/>
        <w:spacing w:after="240"/>
      </w:pPr>
      <w:r w:rsidRPr="00C556AC">
        <w:lastRenderedPageBreak/>
        <w:t>Rosmarin-Käse-Plätzchen</w:t>
      </w:r>
      <w:r>
        <w:rPr>
          <w:rStyle w:val="FootnoteReference"/>
        </w:rPr>
        <w:footnoteReference w:id="713"/>
      </w:r>
    </w:p>
    <w:p w14:paraId="0907CAE0" w14:textId="77777777" w:rsidR="00B220B5" w:rsidRDefault="00B220B5" w:rsidP="00B220B5">
      <w:pPr>
        <w:jc w:val="both"/>
        <w:rPr>
          <w:sz w:val="24"/>
          <w:szCs w:val="24"/>
        </w:rPr>
      </w:pPr>
      <w:r w:rsidRPr="00F52418">
        <w:rPr>
          <w:sz w:val="24"/>
          <w:szCs w:val="24"/>
          <w:u w:val="single"/>
        </w:rPr>
        <w:t>Zutaten</w:t>
      </w:r>
      <w:r>
        <w:rPr>
          <w:sz w:val="24"/>
          <w:szCs w:val="24"/>
        </w:rPr>
        <w:t xml:space="preserve"> (für 50 Stück)</w:t>
      </w:r>
    </w:p>
    <w:p w14:paraId="0AFEB145" w14:textId="77777777" w:rsidR="00B220B5" w:rsidRDefault="00B220B5" w:rsidP="00B220B5">
      <w:pPr>
        <w:jc w:val="both"/>
        <w:rPr>
          <w:sz w:val="24"/>
          <w:szCs w:val="24"/>
        </w:rPr>
      </w:pPr>
      <w:r>
        <w:rPr>
          <w:sz w:val="24"/>
          <w:szCs w:val="24"/>
        </w:rPr>
        <w:t>125 g Mehl</w:t>
      </w:r>
    </w:p>
    <w:p w14:paraId="67E358E4" w14:textId="77777777" w:rsidR="00B220B5" w:rsidRDefault="00B220B5" w:rsidP="00B220B5">
      <w:pPr>
        <w:jc w:val="both"/>
        <w:rPr>
          <w:sz w:val="24"/>
          <w:szCs w:val="24"/>
        </w:rPr>
      </w:pPr>
      <w:r>
        <w:rPr>
          <w:sz w:val="24"/>
          <w:szCs w:val="24"/>
        </w:rPr>
        <w:t>100 g Butter, zerkleinert</w:t>
      </w:r>
    </w:p>
    <w:p w14:paraId="17D5FED8" w14:textId="77777777" w:rsidR="00B220B5" w:rsidRDefault="00B220B5" w:rsidP="00B220B5">
      <w:pPr>
        <w:jc w:val="both"/>
        <w:rPr>
          <w:sz w:val="24"/>
          <w:szCs w:val="24"/>
        </w:rPr>
      </w:pPr>
      <w:r>
        <w:rPr>
          <w:sz w:val="24"/>
          <w:szCs w:val="24"/>
        </w:rPr>
        <w:t>1 EL Sauerrahm</w:t>
      </w:r>
    </w:p>
    <w:p w14:paraId="079E5A0C" w14:textId="77777777" w:rsidR="00B220B5" w:rsidRDefault="00B220B5" w:rsidP="00B220B5">
      <w:pPr>
        <w:jc w:val="both"/>
        <w:rPr>
          <w:sz w:val="24"/>
          <w:szCs w:val="24"/>
        </w:rPr>
      </w:pPr>
      <w:r>
        <w:rPr>
          <w:sz w:val="24"/>
          <w:szCs w:val="24"/>
        </w:rPr>
        <w:t>60 g Cheddar, gerieben</w:t>
      </w:r>
    </w:p>
    <w:p w14:paraId="60F12CF7" w14:textId="77777777" w:rsidR="00B220B5" w:rsidRDefault="00B220B5" w:rsidP="00B220B5">
      <w:pPr>
        <w:jc w:val="both"/>
        <w:rPr>
          <w:sz w:val="24"/>
          <w:szCs w:val="24"/>
        </w:rPr>
      </w:pPr>
      <w:r>
        <w:rPr>
          <w:sz w:val="24"/>
          <w:szCs w:val="24"/>
        </w:rPr>
        <w:t>65 g Parmesan, gerieben</w:t>
      </w:r>
    </w:p>
    <w:p w14:paraId="1F56D8D3" w14:textId="77777777" w:rsidR="00B220B5" w:rsidRDefault="00B220B5" w:rsidP="00B220B5">
      <w:pPr>
        <w:jc w:val="both"/>
        <w:rPr>
          <w:sz w:val="24"/>
          <w:szCs w:val="24"/>
        </w:rPr>
      </w:pPr>
      <w:r>
        <w:rPr>
          <w:sz w:val="24"/>
          <w:szCs w:val="24"/>
        </w:rPr>
        <w:t>3 TL frischer Rosmarin, gehackt</w:t>
      </w:r>
    </w:p>
    <w:p w14:paraId="61C8C901" w14:textId="77777777" w:rsidR="00B220B5" w:rsidRDefault="00B220B5" w:rsidP="00B220B5">
      <w:pPr>
        <w:jc w:val="both"/>
        <w:rPr>
          <w:sz w:val="24"/>
          <w:szCs w:val="24"/>
        </w:rPr>
      </w:pPr>
      <w:r>
        <w:rPr>
          <w:sz w:val="24"/>
          <w:szCs w:val="24"/>
        </w:rPr>
        <w:t>3 TL frischer Schnittlauch, gehackt</w:t>
      </w:r>
    </w:p>
    <w:p w14:paraId="6ED40799" w14:textId="77777777" w:rsidR="00B220B5" w:rsidRDefault="00B220B5" w:rsidP="00B220B5">
      <w:pPr>
        <w:jc w:val="both"/>
        <w:rPr>
          <w:sz w:val="24"/>
          <w:szCs w:val="24"/>
        </w:rPr>
      </w:pPr>
    </w:p>
    <w:p w14:paraId="5734696C" w14:textId="77777777" w:rsidR="00B220B5" w:rsidRDefault="00B220B5" w:rsidP="00B220B5">
      <w:pPr>
        <w:jc w:val="both"/>
        <w:rPr>
          <w:sz w:val="24"/>
          <w:szCs w:val="24"/>
        </w:rPr>
      </w:pPr>
      <w:r>
        <w:rPr>
          <w:sz w:val="24"/>
          <w:szCs w:val="24"/>
        </w:rPr>
        <w:t>Zubereitungszeit: 10 Minuten und Kühlzeit plus 20 Minuten Backzeit</w:t>
      </w:r>
    </w:p>
    <w:p w14:paraId="10BD435B" w14:textId="77777777" w:rsidR="00B220B5" w:rsidRPr="009B42CC" w:rsidRDefault="00B220B5" w:rsidP="00B40E8C">
      <w:pPr>
        <w:pStyle w:val="ListParagraph"/>
        <w:numPr>
          <w:ilvl w:val="0"/>
          <w:numId w:val="854"/>
        </w:numPr>
        <w:spacing w:after="120"/>
        <w:ind w:left="714" w:hanging="357"/>
        <w:contextualSpacing w:val="0"/>
        <w:jc w:val="both"/>
        <w:rPr>
          <w:sz w:val="24"/>
          <w:szCs w:val="24"/>
        </w:rPr>
      </w:pPr>
      <w:r w:rsidRPr="009B42CC">
        <w:rPr>
          <w:sz w:val="24"/>
          <w:szCs w:val="24"/>
        </w:rPr>
        <w:t>Den Backofen auf 180 Grad (Gas 2-3) vorheizen. 2 Backbleche leicht mit zerlassener Butter oder Öl einfetten. Das Mehl mit etwas Salz und gemahlenem schwarzen Pfeffer in eine große Schüssel sieben. Die Butter zugeben und mit den Fingerspitzen zu einer feinen, krümeligen Masse verreiben.</w:t>
      </w:r>
    </w:p>
    <w:p w14:paraId="47CDBBD8" w14:textId="77777777" w:rsidR="00B220B5" w:rsidRPr="009B42CC" w:rsidRDefault="00B220B5" w:rsidP="00B40E8C">
      <w:pPr>
        <w:pStyle w:val="ListParagraph"/>
        <w:numPr>
          <w:ilvl w:val="0"/>
          <w:numId w:val="854"/>
        </w:numPr>
        <w:spacing w:after="120"/>
        <w:ind w:left="714" w:hanging="357"/>
        <w:contextualSpacing w:val="0"/>
        <w:jc w:val="both"/>
        <w:rPr>
          <w:sz w:val="24"/>
          <w:szCs w:val="24"/>
        </w:rPr>
      </w:pPr>
      <w:r w:rsidRPr="009B42CC">
        <w:rPr>
          <w:sz w:val="24"/>
          <w:szCs w:val="24"/>
        </w:rPr>
        <w:t>Sauerrahm, Käse und Kräuter zugeben und mit einem breiten Messer mischen. Dann die Zutaten mit den Fingern zu einem glatten Teig verarbeiten. Zu einer Kugel formen und in Frischhaltefolie gewickelt 15 Minuten kaltstellen.</w:t>
      </w:r>
    </w:p>
    <w:p w14:paraId="3AAC39BE" w14:textId="77777777" w:rsidR="00B220B5" w:rsidRPr="009B42CC" w:rsidRDefault="00B220B5" w:rsidP="00B40E8C">
      <w:pPr>
        <w:pStyle w:val="ListParagraph"/>
        <w:numPr>
          <w:ilvl w:val="0"/>
          <w:numId w:val="854"/>
        </w:numPr>
        <w:spacing w:after="120"/>
        <w:ind w:left="714" w:hanging="357"/>
        <w:contextualSpacing w:val="0"/>
        <w:jc w:val="both"/>
        <w:rPr>
          <w:sz w:val="24"/>
          <w:szCs w:val="24"/>
        </w:rPr>
      </w:pPr>
      <w:r w:rsidRPr="009B42CC">
        <w:rPr>
          <w:sz w:val="24"/>
          <w:szCs w:val="24"/>
        </w:rPr>
        <w:t>Gestrichene Teelöffel des Teigs zu Kugeln formen und auf die vorbereiteten Backbleche legen; dabei; dabei zum Aufgehen ausreichend Platz zwischen den Plätzchen lassen. Mit einer bemehlten Gabel leicht flach drücken.</w:t>
      </w:r>
    </w:p>
    <w:p w14:paraId="7C2FF38E" w14:textId="77777777" w:rsidR="00B220B5" w:rsidRPr="009B42CC" w:rsidRDefault="00B220B5" w:rsidP="00B40E8C">
      <w:pPr>
        <w:pStyle w:val="ListParagraph"/>
        <w:numPr>
          <w:ilvl w:val="0"/>
          <w:numId w:val="854"/>
        </w:numPr>
        <w:spacing w:after="120"/>
        <w:ind w:left="714" w:hanging="357"/>
        <w:contextualSpacing w:val="0"/>
        <w:jc w:val="both"/>
        <w:rPr>
          <w:sz w:val="24"/>
          <w:szCs w:val="24"/>
        </w:rPr>
      </w:pPr>
      <w:r w:rsidRPr="009B42CC">
        <w:rPr>
          <w:sz w:val="24"/>
          <w:szCs w:val="24"/>
        </w:rPr>
        <w:t>15-20 Minuten goldgelb backen. Auf einem Kuchengitter abkühlen lassen.</w:t>
      </w:r>
    </w:p>
    <w:p w14:paraId="569F7E01" w14:textId="77777777" w:rsidR="00B220B5" w:rsidRPr="00BD6D6B" w:rsidRDefault="00B220B5" w:rsidP="00B220B5">
      <w:pPr>
        <w:rPr>
          <w:sz w:val="24"/>
          <w:szCs w:val="24"/>
        </w:rPr>
      </w:pPr>
      <w:r>
        <w:rPr>
          <w:sz w:val="24"/>
          <w:szCs w:val="24"/>
        </w:rPr>
        <w:t xml:space="preserve"> </w:t>
      </w:r>
    </w:p>
    <w:p w14:paraId="3FB1CA19" w14:textId="77777777" w:rsidR="00B220B5" w:rsidRDefault="00B220B5" w:rsidP="00B220B5">
      <w:pPr>
        <w:rPr>
          <w:sz w:val="24"/>
          <w:szCs w:val="24"/>
        </w:rPr>
      </w:pPr>
    </w:p>
    <w:p w14:paraId="22A303D7" w14:textId="77777777" w:rsidR="00B220B5" w:rsidRPr="008E498C" w:rsidRDefault="00B220B5" w:rsidP="00B220B5">
      <w:pPr>
        <w:ind w:left="708" w:hanging="708"/>
        <w:jc w:val="both"/>
        <w:rPr>
          <w:sz w:val="24"/>
          <w:szCs w:val="24"/>
        </w:rPr>
      </w:pPr>
    </w:p>
    <w:p w14:paraId="7799D74F" w14:textId="4061CA57" w:rsidR="00B220B5" w:rsidRDefault="00B220B5" w:rsidP="00B220B5">
      <w:pPr>
        <w:rPr>
          <w:rFonts w:asciiTheme="majorHAnsi" w:eastAsiaTheme="majorEastAsia" w:hAnsiTheme="majorHAnsi" w:cstheme="majorBidi"/>
          <w:color w:val="2F5496" w:themeColor="accent1" w:themeShade="BF"/>
          <w:sz w:val="26"/>
          <w:szCs w:val="26"/>
        </w:rPr>
      </w:pPr>
      <w:r w:rsidRPr="008E498C">
        <w:rPr>
          <w:sz w:val="24"/>
          <w:szCs w:val="24"/>
        </w:rPr>
        <w:br w:type="page"/>
      </w:r>
    </w:p>
    <w:p w14:paraId="54B7CF3C" w14:textId="16668F72" w:rsidR="00EF6CD1" w:rsidRDefault="00EF6CD1" w:rsidP="00EF6CD1">
      <w:pPr>
        <w:pStyle w:val="Heading2"/>
        <w:spacing w:after="240"/>
      </w:pPr>
      <w:r>
        <w:lastRenderedPageBreak/>
        <w:t>Käseplätzchen - Kalizúnia</w:t>
      </w:r>
      <w:r>
        <w:rPr>
          <w:rStyle w:val="FootnoteReference"/>
        </w:rPr>
        <w:footnoteReference w:id="714"/>
      </w:r>
      <w:r>
        <w:t xml:space="preserve"> </w:t>
      </w:r>
    </w:p>
    <w:p w14:paraId="2A961906" w14:textId="77777777" w:rsidR="00EF6CD1" w:rsidRDefault="00EF6CD1" w:rsidP="00EF6CD1">
      <w:pPr>
        <w:rPr>
          <w:sz w:val="24"/>
          <w:szCs w:val="24"/>
        </w:rPr>
      </w:pPr>
      <w:r w:rsidRPr="00EC38F3">
        <w:rPr>
          <w:sz w:val="24"/>
          <w:szCs w:val="24"/>
          <w:u w:val="single"/>
        </w:rPr>
        <w:t>Zutaten</w:t>
      </w:r>
      <w:r>
        <w:rPr>
          <w:sz w:val="24"/>
          <w:szCs w:val="24"/>
        </w:rPr>
        <w:t xml:space="preserve"> (für 40 Stück für 2 große Bleche):</w:t>
      </w:r>
    </w:p>
    <w:p w14:paraId="5B4AC80E" w14:textId="77777777" w:rsidR="00EF6CD1" w:rsidRDefault="00EF6CD1" w:rsidP="00EF6CD1">
      <w:pPr>
        <w:rPr>
          <w:sz w:val="24"/>
          <w:szCs w:val="24"/>
        </w:rPr>
      </w:pPr>
      <w:r>
        <w:rPr>
          <w:sz w:val="24"/>
          <w:szCs w:val="24"/>
        </w:rPr>
        <w:t>3 Eier</w:t>
      </w:r>
    </w:p>
    <w:p w14:paraId="5EE9A8DC" w14:textId="77777777" w:rsidR="00EF6CD1" w:rsidRDefault="00EF6CD1" w:rsidP="00EF6CD1">
      <w:pPr>
        <w:rPr>
          <w:sz w:val="24"/>
          <w:szCs w:val="24"/>
        </w:rPr>
      </w:pPr>
      <w:r>
        <w:rPr>
          <w:sz w:val="24"/>
          <w:szCs w:val="24"/>
        </w:rPr>
        <w:t>80 ml Olivenöl</w:t>
      </w:r>
    </w:p>
    <w:p w14:paraId="44FFEFB7" w14:textId="77777777" w:rsidR="00EF6CD1" w:rsidRDefault="00EF6CD1" w:rsidP="00EF6CD1">
      <w:pPr>
        <w:rPr>
          <w:sz w:val="24"/>
          <w:szCs w:val="24"/>
        </w:rPr>
      </w:pPr>
      <w:r>
        <w:rPr>
          <w:sz w:val="24"/>
          <w:szCs w:val="24"/>
        </w:rPr>
        <w:t>125 g Zucker</w:t>
      </w:r>
    </w:p>
    <w:p w14:paraId="299C199F" w14:textId="77777777" w:rsidR="00EF6CD1" w:rsidRDefault="00EF6CD1" w:rsidP="00EF6CD1">
      <w:pPr>
        <w:rPr>
          <w:sz w:val="24"/>
          <w:szCs w:val="24"/>
        </w:rPr>
      </w:pPr>
      <w:r>
        <w:rPr>
          <w:sz w:val="24"/>
          <w:szCs w:val="24"/>
        </w:rPr>
        <w:t>100 g Joghurt</w:t>
      </w:r>
    </w:p>
    <w:p w14:paraId="648FAFF1" w14:textId="77777777" w:rsidR="00EF6CD1" w:rsidRDefault="00EF6CD1" w:rsidP="00EF6CD1">
      <w:pPr>
        <w:rPr>
          <w:sz w:val="24"/>
          <w:szCs w:val="24"/>
        </w:rPr>
      </w:pPr>
      <w:r>
        <w:rPr>
          <w:sz w:val="24"/>
          <w:szCs w:val="24"/>
        </w:rPr>
        <w:t>500 g Mehl und Mehl zum Ausrollen</w:t>
      </w:r>
    </w:p>
    <w:p w14:paraId="775D9FD1" w14:textId="77777777" w:rsidR="00EF6CD1" w:rsidRDefault="00EF6CD1" w:rsidP="00EF6CD1">
      <w:pPr>
        <w:rPr>
          <w:sz w:val="24"/>
          <w:szCs w:val="24"/>
        </w:rPr>
      </w:pPr>
      <w:r>
        <w:rPr>
          <w:sz w:val="24"/>
          <w:szCs w:val="24"/>
        </w:rPr>
        <w:t>Salz</w:t>
      </w:r>
    </w:p>
    <w:p w14:paraId="5DC90B03" w14:textId="77777777" w:rsidR="00EF6CD1" w:rsidRDefault="00EF6CD1" w:rsidP="00EF6CD1">
      <w:pPr>
        <w:rPr>
          <w:sz w:val="24"/>
          <w:szCs w:val="24"/>
        </w:rPr>
      </w:pPr>
      <w:r>
        <w:rPr>
          <w:sz w:val="24"/>
          <w:szCs w:val="24"/>
        </w:rPr>
        <w:t>1 Päckchen Backpulver</w:t>
      </w:r>
    </w:p>
    <w:p w14:paraId="04B85620" w14:textId="77777777" w:rsidR="00EF6CD1" w:rsidRDefault="00EF6CD1" w:rsidP="00EF6CD1">
      <w:pPr>
        <w:rPr>
          <w:sz w:val="24"/>
          <w:szCs w:val="24"/>
        </w:rPr>
      </w:pPr>
      <w:r>
        <w:rPr>
          <w:sz w:val="24"/>
          <w:szCs w:val="24"/>
        </w:rPr>
        <w:t>1 Eigelb zum Einpinseln</w:t>
      </w:r>
    </w:p>
    <w:p w14:paraId="2ECCA98C" w14:textId="77777777" w:rsidR="00EF6CD1" w:rsidRDefault="00EF6CD1" w:rsidP="00EF6CD1">
      <w:pPr>
        <w:rPr>
          <w:sz w:val="24"/>
          <w:szCs w:val="24"/>
        </w:rPr>
      </w:pPr>
      <w:r>
        <w:rPr>
          <w:sz w:val="24"/>
          <w:szCs w:val="24"/>
        </w:rPr>
        <w:t>100 g Sesamsamen zum Bestreuen</w:t>
      </w:r>
    </w:p>
    <w:p w14:paraId="7C9121DE" w14:textId="77777777" w:rsidR="00EF6CD1" w:rsidRDefault="00EF6CD1" w:rsidP="00EF6CD1">
      <w:pPr>
        <w:rPr>
          <w:sz w:val="24"/>
          <w:szCs w:val="24"/>
        </w:rPr>
      </w:pPr>
    </w:p>
    <w:p w14:paraId="66CD42D3" w14:textId="77777777" w:rsidR="00EF6CD1" w:rsidRPr="00EC38F3" w:rsidRDefault="00EF6CD1" w:rsidP="00EF6CD1">
      <w:pPr>
        <w:rPr>
          <w:i/>
          <w:iCs/>
          <w:sz w:val="24"/>
          <w:szCs w:val="24"/>
        </w:rPr>
      </w:pPr>
      <w:r w:rsidRPr="00EC38F3">
        <w:rPr>
          <w:i/>
          <w:iCs/>
          <w:sz w:val="24"/>
          <w:szCs w:val="24"/>
        </w:rPr>
        <w:t>Für die Füllung:</w:t>
      </w:r>
    </w:p>
    <w:p w14:paraId="6B89782F" w14:textId="77777777" w:rsidR="00EF6CD1" w:rsidRDefault="00EF6CD1" w:rsidP="00EF6CD1">
      <w:pPr>
        <w:rPr>
          <w:sz w:val="24"/>
          <w:szCs w:val="24"/>
        </w:rPr>
      </w:pPr>
      <w:r>
        <w:rPr>
          <w:sz w:val="24"/>
          <w:szCs w:val="24"/>
        </w:rPr>
        <w:t>700 g Frischkäse, ungesalzen (z.B. Ricotta)</w:t>
      </w:r>
    </w:p>
    <w:p w14:paraId="13D4939F" w14:textId="77777777" w:rsidR="00EF6CD1" w:rsidRDefault="00EF6CD1" w:rsidP="00EF6CD1">
      <w:pPr>
        <w:rPr>
          <w:sz w:val="24"/>
          <w:szCs w:val="24"/>
        </w:rPr>
      </w:pPr>
      <w:r>
        <w:rPr>
          <w:sz w:val="24"/>
          <w:szCs w:val="24"/>
        </w:rPr>
        <w:t>150 g Zucker</w:t>
      </w:r>
    </w:p>
    <w:p w14:paraId="5D2FE7A4" w14:textId="77777777" w:rsidR="00EF6CD1" w:rsidRDefault="00EF6CD1" w:rsidP="00EF6CD1">
      <w:pPr>
        <w:rPr>
          <w:sz w:val="24"/>
          <w:szCs w:val="24"/>
        </w:rPr>
      </w:pPr>
      <w:r>
        <w:rPr>
          <w:sz w:val="24"/>
          <w:szCs w:val="24"/>
        </w:rPr>
        <w:t>2 EL Honig</w:t>
      </w:r>
    </w:p>
    <w:p w14:paraId="11D67737" w14:textId="77777777" w:rsidR="00EF6CD1" w:rsidRDefault="00EF6CD1" w:rsidP="00EF6CD1">
      <w:pPr>
        <w:rPr>
          <w:sz w:val="24"/>
          <w:szCs w:val="24"/>
        </w:rPr>
      </w:pPr>
      <w:r>
        <w:rPr>
          <w:sz w:val="24"/>
          <w:szCs w:val="24"/>
        </w:rPr>
        <w:t>1 knapper EL Zimtpulver</w:t>
      </w:r>
    </w:p>
    <w:p w14:paraId="6BA83D63" w14:textId="77777777" w:rsidR="00EF6CD1" w:rsidRDefault="00EF6CD1" w:rsidP="00EF6CD1">
      <w:pPr>
        <w:rPr>
          <w:sz w:val="24"/>
          <w:szCs w:val="24"/>
        </w:rPr>
      </w:pPr>
      <w:r>
        <w:rPr>
          <w:sz w:val="24"/>
          <w:szCs w:val="24"/>
        </w:rPr>
        <w:t>Butter für das Blech</w:t>
      </w:r>
    </w:p>
    <w:p w14:paraId="3047F8F3" w14:textId="77777777" w:rsidR="00EF6CD1" w:rsidRDefault="00EF6CD1" w:rsidP="00EF6CD1">
      <w:pPr>
        <w:rPr>
          <w:sz w:val="24"/>
          <w:szCs w:val="24"/>
        </w:rPr>
      </w:pPr>
    </w:p>
    <w:p w14:paraId="54265107" w14:textId="77777777" w:rsidR="00EF6CD1" w:rsidRDefault="00EF6CD1" w:rsidP="00EF6CD1">
      <w:pPr>
        <w:rPr>
          <w:sz w:val="24"/>
          <w:szCs w:val="24"/>
        </w:rPr>
      </w:pPr>
      <w:r>
        <w:rPr>
          <w:sz w:val="24"/>
          <w:szCs w:val="24"/>
        </w:rPr>
        <w:t>Zubereitungszeit: 1 Stunde plus 1 Stunde Ruhen plus 1 Stunde Backen</w:t>
      </w:r>
    </w:p>
    <w:p w14:paraId="5CFF4FB6" w14:textId="77777777" w:rsidR="00EF6CD1" w:rsidRPr="007F7F85" w:rsidRDefault="00EF6CD1" w:rsidP="00B40E8C">
      <w:pPr>
        <w:pStyle w:val="ListParagraph"/>
        <w:numPr>
          <w:ilvl w:val="0"/>
          <w:numId w:val="449"/>
        </w:numPr>
        <w:spacing w:after="120"/>
        <w:ind w:left="714" w:hanging="357"/>
        <w:contextualSpacing w:val="0"/>
        <w:jc w:val="both"/>
        <w:rPr>
          <w:sz w:val="24"/>
          <w:szCs w:val="24"/>
        </w:rPr>
      </w:pPr>
      <w:r w:rsidRPr="007F7F85">
        <w:rPr>
          <w:sz w:val="24"/>
          <w:szCs w:val="24"/>
        </w:rPr>
        <w:t>Eier, Olivenöl, Zucker und Joghurt mit dem Mixer gründlich verquirlen. Mehl mit Salz und Backpulver vermischen, einen Teil unterrühren, den Rest unterkneten. Den Teig in Frischhaltefolie verpackt etwa 1 Stunde ruhen lassen.</w:t>
      </w:r>
    </w:p>
    <w:p w14:paraId="49A1CE9C" w14:textId="77777777" w:rsidR="00EF6CD1" w:rsidRPr="007F7F85" w:rsidRDefault="00EF6CD1" w:rsidP="00B40E8C">
      <w:pPr>
        <w:pStyle w:val="ListParagraph"/>
        <w:numPr>
          <w:ilvl w:val="0"/>
          <w:numId w:val="449"/>
        </w:numPr>
        <w:spacing w:after="120"/>
        <w:ind w:left="714" w:hanging="357"/>
        <w:contextualSpacing w:val="0"/>
        <w:jc w:val="both"/>
        <w:rPr>
          <w:sz w:val="24"/>
          <w:szCs w:val="24"/>
        </w:rPr>
      </w:pPr>
      <w:r w:rsidRPr="007F7F85">
        <w:rPr>
          <w:sz w:val="24"/>
          <w:szCs w:val="24"/>
        </w:rPr>
        <w:t>Inzwischen für die Füllung Frischkäse durch ein Sieb drücken und geschmeidig rühren. Zucker, Honig und Zimt gründlich untermischen. Backofen auf 180 Grad (Gas 2) vorheizen. Den Teig in 4 – 5 Teile schneiden. Während ein Teil dünn ausgerollt wird, den anderen Teig wieder einpacken, damit er nicht austrocknet.</w:t>
      </w:r>
    </w:p>
    <w:p w14:paraId="5F801A2D" w14:textId="77777777" w:rsidR="00EF6CD1" w:rsidRPr="007F7F85" w:rsidRDefault="00EF6CD1" w:rsidP="00B40E8C">
      <w:pPr>
        <w:pStyle w:val="ListParagraph"/>
        <w:numPr>
          <w:ilvl w:val="0"/>
          <w:numId w:val="449"/>
        </w:numPr>
        <w:spacing w:after="120"/>
        <w:ind w:left="714" w:hanging="357"/>
        <w:contextualSpacing w:val="0"/>
        <w:jc w:val="both"/>
        <w:rPr>
          <w:sz w:val="24"/>
          <w:szCs w:val="24"/>
        </w:rPr>
      </w:pPr>
      <w:r w:rsidRPr="007F7F85">
        <w:rPr>
          <w:sz w:val="24"/>
          <w:szCs w:val="24"/>
        </w:rPr>
        <w:t xml:space="preserve">Mit einem Glas 10 cm Durchmesser große Kreise ausstechen. In die Mitte 1 TL Füllung geben, leicht verstreichen. Zwei Seiten je 2 2 cm über die Füllung klappen, sodass in </w:t>
      </w:r>
      <w:r w:rsidRPr="007F7F85">
        <w:rPr>
          <w:sz w:val="24"/>
          <w:szCs w:val="24"/>
        </w:rPr>
        <w:lastRenderedPageBreak/>
        <w:t>der Mitte 2 cm frei bleiben. Die beiden anderen Seiten genauso nach innen klappen, sodass Quadrate entstehen. Auf diese Weise alle Plätzchen formen.</w:t>
      </w:r>
    </w:p>
    <w:p w14:paraId="50791294" w14:textId="77777777" w:rsidR="00EF6CD1" w:rsidRDefault="00EF6CD1" w:rsidP="00B40E8C">
      <w:pPr>
        <w:pStyle w:val="ListParagraph"/>
        <w:numPr>
          <w:ilvl w:val="0"/>
          <w:numId w:val="449"/>
        </w:numPr>
        <w:spacing w:after="120"/>
        <w:ind w:left="714" w:hanging="357"/>
        <w:contextualSpacing w:val="0"/>
        <w:jc w:val="both"/>
        <w:rPr>
          <w:sz w:val="24"/>
          <w:szCs w:val="24"/>
        </w:rPr>
      </w:pPr>
      <w:r w:rsidRPr="007F7F85">
        <w:rPr>
          <w:sz w:val="24"/>
          <w:szCs w:val="24"/>
        </w:rPr>
        <w:t>Ein großes Backblech einfetten und den ersten Teil der Plätzchen im Abstand von etwa 2 cm darauflegen. Eigelb mit 2 EL Wasser verquirlen, die übergeklappten Teigränder einpinseln und mit Sesam bestreuen. Die in der Mitte sichtbare Käsefüllung bleibt frei. Die Plätzchen im Ofen (Mitte) etwa 30 Minuten backen, bis sie sich goldgelb zu färben beginnen. Dann die restlichen Plätzchen genauso backen.</w:t>
      </w:r>
    </w:p>
    <w:p w14:paraId="4FCA96A0" w14:textId="77777777" w:rsidR="00EF6CD1" w:rsidRDefault="00EF6CD1" w:rsidP="00EF6CD1">
      <w:pPr>
        <w:rPr>
          <w:sz w:val="24"/>
          <w:szCs w:val="24"/>
        </w:rPr>
      </w:pPr>
      <w:r>
        <w:rPr>
          <w:sz w:val="24"/>
          <w:szCs w:val="24"/>
        </w:rPr>
        <w:br w:type="page"/>
      </w:r>
    </w:p>
    <w:p w14:paraId="1B44F381" w14:textId="77777777" w:rsidR="00EF6CD1" w:rsidRDefault="00EF6CD1" w:rsidP="00EF6CD1">
      <w:pPr>
        <w:pStyle w:val="Heading2"/>
        <w:spacing w:after="240"/>
      </w:pPr>
      <w:r>
        <w:lastRenderedPageBreak/>
        <w:t>Käsebällchen</w:t>
      </w:r>
      <w:r>
        <w:rPr>
          <w:rStyle w:val="FootnoteReference"/>
        </w:rPr>
        <w:footnoteReference w:id="715"/>
      </w:r>
    </w:p>
    <w:p w14:paraId="3F3E5A21" w14:textId="77777777" w:rsidR="00EF6CD1" w:rsidRPr="00EF6CD1" w:rsidRDefault="00EF6CD1" w:rsidP="00EF6CD1">
      <w:pPr>
        <w:spacing w:after="120"/>
        <w:jc w:val="both"/>
        <w:rPr>
          <w:sz w:val="24"/>
          <w:szCs w:val="24"/>
        </w:rPr>
      </w:pPr>
      <w:r w:rsidRPr="00EF6CD1">
        <w:rPr>
          <w:sz w:val="24"/>
          <w:szCs w:val="24"/>
          <w:u w:val="single"/>
        </w:rPr>
        <w:t>Zutaten</w:t>
      </w:r>
      <w:r w:rsidRPr="00EF6CD1">
        <w:rPr>
          <w:sz w:val="24"/>
          <w:szCs w:val="24"/>
        </w:rPr>
        <w:t xml:space="preserve"> für 4 Portionen</w:t>
      </w:r>
    </w:p>
    <w:p w14:paraId="56147BA7" w14:textId="77777777" w:rsidR="00EF6CD1" w:rsidRPr="00EF6CD1" w:rsidRDefault="00EF6CD1" w:rsidP="00EF6CD1">
      <w:pPr>
        <w:spacing w:after="120"/>
        <w:jc w:val="both"/>
        <w:rPr>
          <w:sz w:val="24"/>
          <w:szCs w:val="24"/>
        </w:rPr>
      </w:pPr>
      <w:r w:rsidRPr="00EF6CD1">
        <w:rPr>
          <w:sz w:val="24"/>
          <w:szCs w:val="24"/>
        </w:rPr>
        <w:t>1 großes Bund Minze</w:t>
      </w:r>
    </w:p>
    <w:p w14:paraId="6AD8A370" w14:textId="77777777" w:rsidR="00EF6CD1" w:rsidRPr="00EF6CD1" w:rsidRDefault="00EF6CD1" w:rsidP="00EF6CD1">
      <w:pPr>
        <w:spacing w:after="120"/>
        <w:jc w:val="both"/>
        <w:rPr>
          <w:sz w:val="24"/>
          <w:szCs w:val="24"/>
        </w:rPr>
      </w:pPr>
      <w:r w:rsidRPr="00EF6CD1">
        <w:rPr>
          <w:sz w:val="24"/>
          <w:szCs w:val="24"/>
        </w:rPr>
        <w:t>2 Frühlingszwiebeln</w:t>
      </w:r>
    </w:p>
    <w:p w14:paraId="1402DD80" w14:textId="77777777" w:rsidR="00EF6CD1" w:rsidRPr="00EF6CD1" w:rsidRDefault="00EF6CD1" w:rsidP="00EF6CD1">
      <w:pPr>
        <w:spacing w:after="120"/>
        <w:jc w:val="both"/>
        <w:rPr>
          <w:sz w:val="24"/>
          <w:szCs w:val="24"/>
        </w:rPr>
      </w:pPr>
      <w:r w:rsidRPr="00EF6CD1">
        <w:rPr>
          <w:sz w:val="24"/>
          <w:szCs w:val="24"/>
        </w:rPr>
        <w:t>1 kleine rote Chilischote</w:t>
      </w:r>
    </w:p>
    <w:p w14:paraId="4CF83ADC" w14:textId="77777777" w:rsidR="00EF6CD1" w:rsidRPr="00EF6CD1" w:rsidRDefault="00EF6CD1" w:rsidP="00EF6CD1">
      <w:pPr>
        <w:spacing w:after="120"/>
        <w:jc w:val="both"/>
        <w:rPr>
          <w:sz w:val="24"/>
          <w:szCs w:val="24"/>
        </w:rPr>
      </w:pPr>
      <w:r w:rsidRPr="00EF6CD1">
        <w:rPr>
          <w:sz w:val="24"/>
          <w:szCs w:val="24"/>
        </w:rPr>
        <w:t>200 g Feta</w:t>
      </w:r>
    </w:p>
    <w:p w14:paraId="69F6EF13" w14:textId="77777777" w:rsidR="00EF6CD1" w:rsidRPr="00EF6CD1" w:rsidRDefault="00EF6CD1" w:rsidP="00EF6CD1">
      <w:pPr>
        <w:spacing w:after="120"/>
        <w:jc w:val="both"/>
        <w:rPr>
          <w:sz w:val="24"/>
          <w:szCs w:val="24"/>
        </w:rPr>
      </w:pPr>
      <w:r w:rsidRPr="00EF6CD1">
        <w:rPr>
          <w:sz w:val="24"/>
          <w:szCs w:val="24"/>
        </w:rPr>
        <w:t>200 g Frischkäse</w:t>
      </w:r>
    </w:p>
    <w:p w14:paraId="413E8DFC" w14:textId="77777777" w:rsidR="00EF6CD1" w:rsidRPr="00EF6CD1" w:rsidRDefault="00EF6CD1" w:rsidP="00EF6CD1">
      <w:pPr>
        <w:spacing w:after="120"/>
        <w:jc w:val="both"/>
        <w:rPr>
          <w:sz w:val="24"/>
          <w:szCs w:val="24"/>
        </w:rPr>
      </w:pPr>
      <w:r w:rsidRPr="00EF6CD1">
        <w:rPr>
          <w:sz w:val="24"/>
          <w:szCs w:val="24"/>
        </w:rPr>
        <w:t>1/2 TL gemahlener Kreuzkümmel</w:t>
      </w:r>
    </w:p>
    <w:p w14:paraId="17D9CD79" w14:textId="77777777" w:rsidR="00EF6CD1" w:rsidRPr="00EF6CD1" w:rsidRDefault="00EF6CD1" w:rsidP="00EF6CD1">
      <w:pPr>
        <w:spacing w:after="120"/>
        <w:jc w:val="both"/>
        <w:rPr>
          <w:sz w:val="24"/>
          <w:szCs w:val="24"/>
        </w:rPr>
      </w:pPr>
    </w:p>
    <w:p w14:paraId="19AC5507" w14:textId="77777777" w:rsidR="00EF6CD1" w:rsidRPr="00EF6CD1" w:rsidRDefault="00EF6CD1" w:rsidP="00EF6CD1">
      <w:pPr>
        <w:spacing w:after="120"/>
        <w:jc w:val="both"/>
        <w:rPr>
          <w:sz w:val="24"/>
          <w:szCs w:val="24"/>
        </w:rPr>
      </w:pPr>
      <w:r w:rsidRPr="00EF6CD1">
        <w:rPr>
          <w:sz w:val="24"/>
          <w:szCs w:val="24"/>
        </w:rPr>
        <w:t>Zubereitung:</w:t>
      </w:r>
    </w:p>
    <w:p w14:paraId="0346BE9F" w14:textId="77777777" w:rsidR="00EF6CD1" w:rsidRPr="00EF6CD1" w:rsidRDefault="00EF6CD1" w:rsidP="00B40E8C">
      <w:pPr>
        <w:pStyle w:val="ListParagraph"/>
        <w:numPr>
          <w:ilvl w:val="0"/>
          <w:numId w:val="1879"/>
        </w:numPr>
        <w:spacing w:after="120"/>
        <w:ind w:left="714" w:hanging="357"/>
        <w:contextualSpacing w:val="0"/>
        <w:jc w:val="both"/>
        <w:rPr>
          <w:sz w:val="24"/>
          <w:szCs w:val="24"/>
        </w:rPr>
      </w:pPr>
      <w:r w:rsidRPr="00EF6CD1">
        <w:rPr>
          <w:sz w:val="24"/>
          <w:szCs w:val="24"/>
        </w:rPr>
        <w:t>Minze waschen und fein hacken. Frühlingszwiebeln und Chili putzen und ebenfalls sehr fein zerkleinern.</w:t>
      </w:r>
    </w:p>
    <w:p w14:paraId="4C0B7B67" w14:textId="77777777" w:rsidR="00EF6CD1" w:rsidRPr="00EF6CD1" w:rsidRDefault="00EF6CD1" w:rsidP="00B40E8C">
      <w:pPr>
        <w:pStyle w:val="ListParagraph"/>
        <w:numPr>
          <w:ilvl w:val="0"/>
          <w:numId w:val="1879"/>
        </w:numPr>
        <w:spacing w:after="120"/>
        <w:ind w:left="714" w:hanging="357"/>
        <w:contextualSpacing w:val="0"/>
        <w:jc w:val="both"/>
        <w:rPr>
          <w:sz w:val="24"/>
          <w:szCs w:val="24"/>
        </w:rPr>
      </w:pPr>
      <w:r w:rsidRPr="00EF6CD1">
        <w:rPr>
          <w:sz w:val="24"/>
          <w:szCs w:val="24"/>
        </w:rPr>
        <w:t>Den Schafskäse mit einer Gabel fein zerdrücken, mit Frischkäse, Frühlingszwiebeln, Chili, einem Viertel der Minze und Kreuzkümmel verkneten.</w:t>
      </w:r>
    </w:p>
    <w:p w14:paraId="6F8A0D9C" w14:textId="77777777" w:rsidR="00EF6CD1" w:rsidRPr="00EF6CD1" w:rsidRDefault="00EF6CD1" w:rsidP="00B40E8C">
      <w:pPr>
        <w:pStyle w:val="ListParagraph"/>
        <w:numPr>
          <w:ilvl w:val="0"/>
          <w:numId w:val="1879"/>
        </w:numPr>
        <w:spacing w:after="120"/>
        <w:ind w:left="714" w:hanging="357"/>
        <w:contextualSpacing w:val="0"/>
        <w:jc w:val="both"/>
        <w:rPr>
          <w:sz w:val="24"/>
          <w:szCs w:val="24"/>
        </w:rPr>
      </w:pPr>
      <w:r w:rsidRPr="00EF6CD1">
        <w:rPr>
          <w:sz w:val="24"/>
          <w:szCs w:val="24"/>
        </w:rPr>
        <w:t>Aus der Masse kleine Bällchen rollen, in der übrigen Minze wälzen. 2 Stunden kühl stellen.</w:t>
      </w:r>
    </w:p>
    <w:p w14:paraId="1E391FCC" w14:textId="77777777" w:rsidR="00EF6CD1" w:rsidRPr="00EF6CD1" w:rsidRDefault="00EF6CD1" w:rsidP="00B40E8C">
      <w:pPr>
        <w:pStyle w:val="ListParagraph"/>
        <w:numPr>
          <w:ilvl w:val="0"/>
          <w:numId w:val="1879"/>
        </w:numPr>
        <w:spacing w:after="120"/>
        <w:ind w:left="714" w:hanging="357"/>
        <w:contextualSpacing w:val="0"/>
        <w:jc w:val="both"/>
        <w:rPr>
          <w:rFonts w:asciiTheme="majorHAnsi" w:eastAsiaTheme="majorEastAsia" w:hAnsiTheme="majorHAnsi" w:cstheme="majorBidi"/>
          <w:color w:val="2F5496" w:themeColor="accent1" w:themeShade="BF"/>
          <w:sz w:val="24"/>
          <w:szCs w:val="24"/>
        </w:rPr>
      </w:pPr>
      <w:r w:rsidRPr="00EF6CD1">
        <w:rPr>
          <w:sz w:val="24"/>
          <w:szCs w:val="24"/>
        </w:rPr>
        <w:br w:type="page"/>
      </w:r>
    </w:p>
    <w:p w14:paraId="260D6253" w14:textId="77777777" w:rsidR="00ED5BBF" w:rsidRDefault="00ED5BBF" w:rsidP="00ED5BBF">
      <w:pPr>
        <w:pStyle w:val="Heading2"/>
        <w:spacing w:after="240"/>
      </w:pPr>
      <w:r>
        <w:lastRenderedPageBreak/>
        <w:t>Kardamom-Käse-Stangen (tja, woher? Keine Ahnung)</w:t>
      </w:r>
    </w:p>
    <w:p w14:paraId="6A81CD49" w14:textId="77777777" w:rsidR="00ED5BBF" w:rsidRDefault="00ED5BBF" w:rsidP="00ED5BBF">
      <w:pPr>
        <w:rPr>
          <w:sz w:val="24"/>
          <w:szCs w:val="24"/>
        </w:rPr>
      </w:pPr>
      <w:r w:rsidRPr="00BA1122">
        <w:rPr>
          <w:sz w:val="24"/>
          <w:szCs w:val="24"/>
          <w:u w:val="single"/>
        </w:rPr>
        <w:t>Zutaten</w:t>
      </w:r>
      <w:r>
        <w:rPr>
          <w:sz w:val="24"/>
          <w:szCs w:val="24"/>
        </w:rPr>
        <w:t xml:space="preserve"> (für 8 Portionen)</w:t>
      </w:r>
    </w:p>
    <w:p w14:paraId="10AD6BA3" w14:textId="77777777" w:rsidR="00ED5BBF" w:rsidRDefault="00ED5BBF" w:rsidP="00ED5BBF">
      <w:pPr>
        <w:rPr>
          <w:sz w:val="24"/>
          <w:szCs w:val="24"/>
        </w:rPr>
      </w:pPr>
      <w:r>
        <w:rPr>
          <w:sz w:val="24"/>
          <w:szCs w:val="24"/>
        </w:rPr>
        <w:t>2 Platten TK-Blätterteig</w:t>
      </w:r>
    </w:p>
    <w:p w14:paraId="6806FC9E" w14:textId="77777777" w:rsidR="00ED5BBF" w:rsidRDefault="00ED5BBF" w:rsidP="00ED5BBF">
      <w:pPr>
        <w:rPr>
          <w:sz w:val="24"/>
          <w:szCs w:val="24"/>
        </w:rPr>
      </w:pPr>
      <w:r>
        <w:rPr>
          <w:sz w:val="24"/>
          <w:szCs w:val="24"/>
        </w:rPr>
        <w:t>1 Eigelb</w:t>
      </w:r>
    </w:p>
    <w:p w14:paraId="6F162046" w14:textId="77777777" w:rsidR="00ED5BBF" w:rsidRDefault="00ED5BBF" w:rsidP="00ED5BBF">
      <w:pPr>
        <w:rPr>
          <w:sz w:val="24"/>
          <w:szCs w:val="24"/>
        </w:rPr>
      </w:pPr>
      <w:r>
        <w:rPr>
          <w:sz w:val="24"/>
          <w:szCs w:val="24"/>
        </w:rPr>
        <w:t>1 EL Milch</w:t>
      </w:r>
    </w:p>
    <w:p w14:paraId="3EE10654" w14:textId="77777777" w:rsidR="00ED5BBF" w:rsidRDefault="00ED5BBF" w:rsidP="00ED5BBF">
      <w:pPr>
        <w:rPr>
          <w:sz w:val="24"/>
          <w:szCs w:val="24"/>
        </w:rPr>
      </w:pPr>
      <w:r>
        <w:rPr>
          <w:sz w:val="24"/>
          <w:szCs w:val="24"/>
        </w:rPr>
        <w:t>60 g Ziegenkäse</w:t>
      </w:r>
    </w:p>
    <w:p w14:paraId="59BCA9BE" w14:textId="77777777" w:rsidR="00ED5BBF" w:rsidRDefault="00ED5BBF" w:rsidP="00ED5BBF">
      <w:pPr>
        <w:rPr>
          <w:sz w:val="24"/>
          <w:szCs w:val="24"/>
        </w:rPr>
      </w:pPr>
      <w:r>
        <w:rPr>
          <w:sz w:val="24"/>
          <w:szCs w:val="24"/>
        </w:rPr>
        <w:t>Salz</w:t>
      </w:r>
    </w:p>
    <w:p w14:paraId="35C8C713" w14:textId="77777777" w:rsidR="00ED5BBF" w:rsidRDefault="00ED5BBF" w:rsidP="00ED5BBF">
      <w:pPr>
        <w:rPr>
          <w:sz w:val="24"/>
          <w:szCs w:val="24"/>
        </w:rPr>
      </w:pPr>
      <w:r>
        <w:rPr>
          <w:sz w:val="24"/>
          <w:szCs w:val="24"/>
        </w:rPr>
        <w:t>13 Kapseln Kardamom, fein gemörsert</w:t>
      </w:r>
    </w:p>
    <w:p w14:paraId="7289F0B3" w14:textId="77777777" w:rsidR="00ED5BBF" w:rsidRDefault="00ED5BBF" w:rsidP="00ED5BBF">
      <w:pPr>
        <w:rPr>
          <w:sz w:val="24"/>
          <w:szCs w:val="24"/>
        </w:rPr>
      </w:pPr>
    </w:p>
    <w:p w14:paraId="30E40A33" w14:textId="77777777" w:rsidR="00ED5BBF" w:rsidRDefault="00ED5BBF" w:rsidP="00ED5BBF">
      <w:pPr>
        <w:rPr>
          <w:sz w:val="24"/>
          <w:szCs w:val="24"/>
        </w:rPr>
      </w:pPr>
      <w:r>
        <w:rPr>
          <w:sz w:val="24"/>
          <w:szCs w:val="24"/>
        </w:rPr>
        <w:t>Zubereitung:</w:t>
      </w:r>
    </w:p>
    <w:p w14:paraId="37681414" w14:textId="77777777" w:rsidR="00ED5BBF" w:rsidRPr="00A375C1" w:rsidRDefault="00ED5BBF" w:rsidP="00B40E8C">
      <w:pPr>
        <w:pStyle w:val="ListParagraph"/>
        <w:numPr>
          <w:ilvl w:val="0"/>
          <w:numId w:val="1173"/>
        </w:numPr>
        <w:spacing w:after="120"/>
        <w:ind w:left="714" w:hanging="357"/>
        <w:contextualSpacing w:val="0"/>
        <w:jc w:val="both"/>
        <w:rPr>
          <w:sz w:val="24"/>
          <w:szCs w:val="24"/>
        </w:rPr>
      </w:pPr>
      <w:r w:rsidRPr="00A375C1">
        <w:rPr>
          <w:sz w:val="24"/>
          <w:szCs w:val="24"/>
        </w:rPr>
        <w:t xml:space="preserve">Für die Käsestangen den Ofen auf 180 Grad (Umluft 160 Grad) vorheizen. Blätterteigplatten auf die jeweils doppelte Größe ausrollen. Eigelb und Milch verquirlen. Eine Teigplatte dünn mit der Hälfte davon einpinseln. </w:t>
      </w:r>
    </w:p>
    <w:p w14:paraId="2ED71D08" w14:textId="7E423B87" w:rsidR="00ED5BBF" w:rsidRDefault="00ED5BBF" w:rsidP="00B40E8C">
      <w:pPr>
        <w:pStyle w:val="ListParagraph"/>
        <w:numPr>
          <w:ilvl w:val="0"/>
          <w:numId w:val="1173"/>
        </w:numPr>
        <w:spacing w:after="120"/>
        <w:ind w:left="714" w:hanging="357"/>
        <w:contextualSpacing w:val="0"/>
        <w:jc w:val="both"/>
        <w:rPr>
          <w:sz w:val="24"/>
          <w:szCs w:val="24"/>
        </w:rPr>
      </w:pPr>
      <w:r w:rsidRPr="00A375C1">
        <w:rPr>
          <w:sz w:val="24"/>
          <w:szCs w:val="24"/>
        </w:rPr>
        <w:t>Ziegenkäse darüber</w:t>
      </w:r>
      <w:r w:rsidR="003D5B2B">
        <w:rPr>
          <w:sz w:val="24"/>
          <w:szCs w:val="24"/>
        </w:rPr>
        <w:t xml:space="preserve"> </w:t>
      </w:r>
      <w:r w:rsidRPr="00A375C1">
        <w:rPr>
          <w:sz w:val="24"/>
          <w:szCs w:val="24"/>
        </w:rPr>
        <w:t xml:space="preserve">bröseln, mit Salz würzen und die Hälfte des Kardamoms darüberstreuen. Zweite Teigplatte darauflegen. </w:t>
      </w:r>
      <w:r>
        <w:rPr>
          <w:sz w:val="24"/>
          <w:szCs w:val="24"/>
        </w:rPr>
        <w:t>Teige</w:t>
      </w:r>
      <w:r w:rsidRPr="00A375C1">
        <w:rPr>
          <w:sz w:val="24"/>
          <w:szCs w:val="24"/>
        </w:rPr>
        <w:t xml:space="preserve"> mit dem Nudelholz zusammenwalzen. Die Oberseite der Teigplatte mit übrigem Eigelb bepinseln und restlichen Kardamom darüberstreuen.</w:t>
      </w:r>
    </w:p>
    <w:p w14:paraId="043964F1" w14:textId="3E46839D" w:rsidR="006A1E3E" w:rsidRDefault="003D5B2B" w:rsidP="00B40E8C">
      <w:pPr>
        <w:pStyle w:val="ListParagraph"/>
        <w:numPr>
          <w:ilvl w:val="0"/>
          <w:numId w:val="1173"/>
        </w:numPr>
        <w:spacing w:after="120"/>
        <w:ind w:left="714" w:hanging="357"/>
        <w:contextualSpacing w:val="0"/>
        <w:jc w:val="both"/>
        <w:rPr>
          <w:sz w:val="24"/>
          <w:szCs w:val="24"/>
        </w:rPr>
      </w:pPr>
      <w:r>
        <w:rPr>
          <w:sz w:val="24"/>
          <w:szCs w:val="24"/>
        </w:rPr>
        <w:t xml:space="preserve">Teig </w:t>
      </w:r>
      <w:r w:rsidRPr="00A375C1">
        <w:rPr>
          <w:sz w:val="24"/>
          <w:szCs w:val="24"/>
        </w:rPr>
        <w:t>in ca. 1,5 cm breite Streifen schneiden. Die enden so gegeneinander verdrehen, dass eine korkenzieherartige Form entsteht. Auf mittlerer Schiene etwa 25 Minuten goldgelb backen.</w:t>
      </w:r>
    </w:p>
    <w:p w14:paraId="00891593" w14:textId="6B9996FC" w:rsidR="00ED5BBF" w:rsidRDefault="00ED5BBF" w:rsidP="00ED5BBF">
      <w:pPr>
        <w:rPr>
          <w:rFonts w:asciiTheme="majorHAnsi" w:eastAsiaTheme="majorEastAsia" w:hAnsiTheme="majorHAnsi" w:cstheme="majorBidi"/>
          <w:color w:val="2F5496" w:themeColor="accent1" w:themeShade="BF"/>
          <w:sz w:val="26"/>
          <w:szCs w:val="26"/>
        </w:rPr>
      </w:pPr>
      <w:r w:rsidRPr="00A375C1">
        <w:rPr>
          <w:sz w:val="24"/>
          <w:szCs w:val="24"/>
        </w:rPr>
        <w:br w:type="page"/>
      </w:r>
    </w:p>
    <w:p w14:paraId="730427A6" w14:textId="77777777" w:rsidR="00E9160F" w:rsidRPr="00A067B5" w:rsidRDefault="00E9160F" w:rsidP="00E9160F">
      <w:pPr>
        <w:pStyle w:val="Heading2"/>
        <w:spacing w:after="240"/>
      </w:pPr>
      <w:r w:rsidRPr="00A067B5">
        <w:lastRenderedPageBreak/>
        <w:t>Gebratene Käsescheiben</w:t>
      </w:r>
      <w:r>
        <w:rPr>
          <w:rStyle w:val="FootnoteReference"/>
        </w:rPr>
        <w:footnoteReference w:id="716"/>
      </w:r>
      <w:r w:rsidRPr="00A067B5">
        <w:t xml:space="preserve"> </w:t>
      </w:r>
    </w:p>
    <w:p w14:paraId="01721374" w14:textId="77777777" w:rsidR="00E9160F" w:rsidRDefault="00E9160F" w:rsidP="00E9160F">
      <w:pPr>
        <w:jc w:val="both"/>
        <w:rPr>
          <w:sz w:val="24"/>
          <w:szCs w:val="24"/>
        </w:rPr>
      </w:pPr>
      <w:r w:rsidRPr="00A067B5">
        <w:rPr>
          <w:sz w:val="24"/>
          <w:szCs w:val="24"/>
          <w:u w:val="single"/>
        </w:rPr>
        <w:t>Zutaten</w:t>
      </w:r>
      <w:r>
        <w:rPr>
          <w:sz w:val="24"/>
          <w:szCs w:val="24"/>
        </w:rPr>
        <w:t xml:space="preserve"> (für 12 Stück):</w:t>
      </w:r>
    </w:p>
    <w:p w14:paraId="1060FE45" w14:textId="77777777" w:rsidR="00E9160F" w:rsidRDefault="00E9160F" w:rsidP="00E9160F">
      <w:pPr>
        <w:jc w:val="both"/>
        <w:rPr>
          <w:sz w:val="24"/>
          <w:szCs w:val="24"/>
        </w:rPr>
      </w:pPr>
      <w:r>
        <w:rPr>
          <w:sz w:val="24"/>
          <w:szCs w:val="24"/>
        </w:rPr>
        <w:t>250 g Kefalograviera oder Kefalotiri (griechischer Hartkäse)</w:t>
      </w:r>
    </w:p>
    <w:p w14:paraId="74074839" w14:textId="77777777" w:rsidR="00E9160F" w:rsidRDefault="00E9160F" w:rsidP="00E9160F">
      <w:pPr>
        <w:jc w:val="both"/>
        <w:rPr>
          <w:sz w:val="24"/>
          <w:szCs w:val="24"/>
        </w:rPr>
      </w:pPr>
      <w:r>
        <w:rPr>
          <w:sz w:val="24"/>
          <w:szCs w:val="24"/>
        </w:rPr>
        <w:t>2 EL Mehl</w:t>
      </w:r>
    </w:p>
    <w:p w14:paraId="566AB006" w14:textId="77777777" w:rsidR="00E9160F" w:rsidRDefault="00E9160F" w:rsidP="00E9160F">
      <w:pPr>
        <w:jc w:val="both"/>
        <w:rPr>
          <w:sz w:val="24"/>
          <w:szCs w:val="24"/>
        </w:rPr>
      </w:pPr>
      <w:r>
        <w:rPr>
          <w:sz w:val="24"/>
          <w:szCs w:val="24"/>
        </w:rPr>
        <w:t>60 ml Olivenöl</w:t>
      </w:r>
    </w:p>
    <w:p w14:paraId="55EFBB68" w14:textId="77777777" w:rsidR="00E9160F" w:rsidRDefault="00E9160F" w:rsidP="00E9160F">
      <w:pPr>
        <w:jc w:val="both"/>
        <w:rPr>
          <w:sz w:val="24"/>
          <w:szCs w:val="24"/>
        </w:rPr>
      </w:pPr>
      <w:r>
        <w:rPr>
          <w:sz w:val="24"/>
          <w:szCs w:val="24"/>
        </w:rPr>
        <w:t>½ TL getrockneter Oregano</w:t>
      </w:r>
    </w:p>
    <w:p w14:paraId="68F56DD4" w14:textId="77777777" w:rsidR="00E9160F" w:rsidRDefault="00E9160F" w:rsidP="00E9160F">
      <w:pPr>
        <w:jc w:val="both"/>
        <w:rPr>
          <w:sz w:val="24"/>
          <w:szCs w:val="24"/>
        </w:rPr>
      </w:pPr>
      <w:r>
        <w:rPr>
          <w:sz w:val="24"/>
          <w:szCs w:val="24"/>
        </w:rPr>
        <w:t>½ Zitrone, in Spalten geschnitten zum Servieren</w:t>
      </w:r>
    </w:p>
    <w:p w14:paraId="2A83512F" w14:textId="77777777" w:rsidR="00E9160F" w:rsidRDefault="00E9160F" w:rsidP="00E9160F">
      <w:pPr>
        <w:ind w:left="360"/>
        <w:jc w:val="both"/>
        <w:rPr>
          <w:sz w:val="24"/>
          <w:szCs w:val="24"/>
        </w:rPr>
      </w:pPr>
    </w:p>
    <w:p w14:paraId="0ACE3286" w14:textId="77777777" w:rsidR="00E9160F" w:rsidRDefault="00E9160F" w:rsidP="00E9160F">
      <w:pPr>
        <w:jc w:val="both"/>
        <w:rPr>
          <w:sz w:val="24"/>
          <w:szCs w:val="24"/>
        </w:rPr>
      </w:pPr>
      <w:r>
        <w:rPr>
          <w:sz w:val="24"/>
          <w:szCs w:val="24"/>
        </w:rPr>
        <w:t>Zubereitungszeit 10 Minuten plus 5 Minuten Kochzeit</w:t>
      </w:r>
    </w:p>
    <w:p w14:paraId="2374E5DF" w14:textId="77777777" w:rsidR="00E9160F" w:rsidRPr="000B06EB" w:rsidRDefault="00E9160F" w:rsidP="00B40E8C">
      <w:pPr>
        <w:pStyle w:val="ListParagraph"/>
        <w:numPr>
          <w:ilvl w:val="0"/>
          <w:numId w:val="1674"/>
        </w:numPr>
        <w:spacing w:after="120"/>
        <w:ind w:left="714" w:hanging="357"/>
        <w:contextualSpacing w:val="0"/>
        <w:jc w:val="both"/>
        <w:rPr>
          <w:sz w:val="24"/>
          <w:szCs w:val="24"/>
        </w:rPr>
      </w:pPr>
      <w:r w:rsidRPr="000B06EB">
        <w:rPr>
          <w:sz w:val="24"/>
          <w:szCs w:val="24"/>
        </w:rPr>
        <w:t xml:space="preserve">Den Käse in ca. 1 cm dicke Scheiben schneiden. Die genaue Größe der Stücke ist nicht wichtig. </w:t>
      </w:r>
    </w:p>
    <w:p w14:paraId="56A34F69" w14:textId="77777777" w:rsidR="00E9160F" w:rsidRPr="000B06EB" w:rsidRDefault="00E9160F" w:rsidP="00B40E8C">
      <w:pPr>
        <w:pStyle w:val="ListParagraph"/>
        <w:numPr>
          <w:ilvl w:val="0"/>
          <w:numId w:val="1674"/>
        </w:numPr>
        <w:spacing w:after="120"/>
        <w:ind w:left="714" w:hanging="357"/>
        <w:contextualSpacing w:val="0"/>
        <w:jc w:val="both"/>
        <w:rPr>
          <w:sz w:val="24"/>
          <w:szCs w:val="24"/>
        </w:rPr>
      </w:pPr>
      <w:r w:rsidRPr="000B06EB">
        <w:rPr>
          <w:sz w:val="24"/>
          <w:szCs w:val="24"/>
        </w:rPr>
        <w:t>Das Mehl in einer flachen Schale verteilen und kräftig mit zerstoßenem Pfeffer würzen. Den Käse in Mehl wenden. Das Öl in einer Pfanne stark erhitzen. Den Käse darin 1 Minute braten, bis er unterseits braun und knusprig ist. Vorsichtig wenden, um die andere Seite zu braten. Auf einen Teller heben und mit Oregano bestreuen. Heiß mit Zitronenspalten und frischem Brot servieren.</w:t>
      </w:r>
    </w:p>
    <w:p w14:paraId="522A6036" w14:textId="77777777" w:rsidR="00E9160F" w:rsidRDefault="00E9160F" w:rsidP="00E9160F">
      <w:pPr>
        <w:rPr>
          <w:sz w:val="24"/>
          <w:szCs w:val="24"/>
        </w:rPr>
      </w:pPr>
      <w:r>
        <w:rPr>
          <w:sz w:val="24"/>
          <w:szCs w:val="24"/>
        </w:rPr>
        <w:br w:type="page"/>
      </w:r>
    </w:p>
    <w:p w14:paraId="7B410B55" w14:textId="77777777" w:rsidR="00EE209F" w:rsidRDefault="00EE209F" w:rsidP="00EE209F">
      <w:pPr>
        <w:pStyle w:val="Heading2"/>
        <w:spacing w:after="240"/>
      </w:pPr>
      <w:r>
        <w:lastRenderedPageBreak/>
        <w:t>Käsewürfel à la Espana</w:t>
      </w:r>
    </w:p>
    <w:p w14:paraId="095CAF92" w14:textId="77777777" w:rsidR="00EE209F" w:rsidRPr="00D61044" w:rsidRDefault="00EE209F" w:rsidP="00EE209F">
      <w:pPr>
        <w:rPr>
          <w:sz w:val="24"/>
          <w:szCs w:val="24"/>
          <w:u w:val="single"/>
        </w:rPr>
      </w:pPr>
      <w:r w:rsidRPr="00D61044">
        <w:rPr>
          <w:sz w:val="24"/>
          <w:szCs w:val="24"/>
          <w:u w:val="single"/>
        </w:rPr>
        <w:t>Zutaten:</w:t>
      </w:r>
    </w:p>
    <w:p w14:paraId="43C838E6" w14:textId="77777777" w:rsidR="00EE209F" w:rsidRDefault="00EE209F" w:rsidP="00EE209F">
      <w:pPr>
        <w:rPr>
          <w:sz w:val="24"/>
          <w:szCs w:val="24"/>
        </w:rPr>
      </w:pPr>
      <w:r>
        <w:rPr>
          <w:sz w:val="24"/>
          <w:szCs w:val="24"/>
        </w:rPr>
        <w:t>300 g Manchego am Stück</w:t>
      </w:r>
    </w:p>
    <w:p w14:paraId="733BA69E" w14:textId="77777777" w:rsidR="00EE209F" w:rsidRDefault="00EE209F" w:rsidP="00EE209F">
      <w:pPr>
        <w:rPr>
          <w:sz w:val="24"/>
          <w:szCs w:val="24"/>
        </w:rPr>
      </w:pPr>
      <w:r>
        <w:rPr>
          <w:sz w:val="24"/>
          <w:szCs w:val="24"/>
        </w:rPr>
        <w:t>1 Ei</w:t>
      </w:r>
    </w:p>
    <w:p w14:paraId="5273FE26" w14:textId="77777777" w:rsidR="00EE209F" w:rsidRDefault="00EE209F" w:rsidP="00EE209F">
      <w:pPr>
        <w:rPr>
          <w:sz w:val="24"/>
          <w:szCs w:val="24"/>
        </w:rPr>
      </w:pPr>
      <w:r>
        <w:rPr>
          <w:sz w:val="24"/>
          <w:szCs w:val="24"/>
        </w:rPr>
        <w:t>4 EL Semmelbrösel</w:t>
      </w:r>
    </w:p>
    <w:p w14:paraId="46E9D04B" w14:textId="77777777" w:rsidR="00EE209F" w:rsidRDefault="00EE209F" w:rsidP="00EE209F">
      <w:pPr>
        <w:rPr>
          <w:sz w:val="24"/>
          <w:szCs w:val="24"/>
        </w:rPr>
      </w:pPr>
      <w:r>
        <w:rPr>
          <w:sz w:val="24"/>
          <w:szCs w:val="24"/>
        </w:rPr>
        <w:t>2 EL gemahlene Mandeln</w:t>
      </w:r>
    </w:p>
    <w:p w14:paraId="12E8BAF2" w14:textId="77777777" w:rsidR="00EE209F" w:rsidRDefault="00EE209F" w:rsidP="00EE209F">
      <w:pPr>
        <w:rPr>
          <w:sz w:val="24"/>
          <w:szCs w:val="24"/>
        </w:rPr>
      </w:pPr>
      <w:r>
        <w:rPr>
          <w:sz w:val="24"/>
          <w:szCs w:val="24"/>
        </w:rPr>
        <w:t>3 EL Mehl</w:t>
      </w:r>
    </w:p>
    <w:p w14:paraId="05588666" w14:textId="77777777" w:rsidR="00EE209F" w:rsidRDefault="00EE209F" w:rsidP="00EE209F">
      <w:pPr>
        <w:rPr>
          <w:sz w:val="24"/>
          <w:szCs w:val="24"/>
        </w:rPr>
      </w:pPr>
      <w:r>
        <w:rPr>
          <w:sz w:val="24"/>
          <w:szCs w:val="24"/>
        </w:rPr>
        <w:t>Olivenöl zum Ausbacken</w:t>
      </w:r>
    </w:p>
    <w:p w14:paraId="3028982D" w14:textId="77777777" w:rsidR="00EE209F" w:rsidRDefault="00EE209F" w:rsidP="00EE209F">
      <w:pPr>
        <w:rPr>
          <w:sz w:val="24"/>
          <w:szCs w:val="24"/>
        </w:rPr>
      </w:pPr>
      <w:r>
        <w:rPr>
          <w:sz w:val="24"/>
          <w:szCs w:val="24"/>
        </w:rPr>
        <w:t>Je 100g entsteinte grüne und schwarze Oliven</w:t>
      </w:r>
    </w:p>
    <w:p w14:paraId="2062B4C4" w14:textId="77777777" w:rsidR="00EE209F" w:rsidRDefault="00EE209F" w:rsidP="00EE209F">
      <w:pPr>
        <w:rPr>
          <w:sz w:val="24"/>
          <w:szCs w:val="24"/>
        </w:rPr>
      </w:pPr>
    </w:p>
    <w:p w14:paraId="05BD8272" w14:textId="77777777" w:rsidR="00EE209F" w:rsidRDefault="00EE209F" w:rsidP="00EE209F">
      <w:pPr>
        <w:rPr>
          <w:sz w:val="24"/>
          <w:szCs w:val="24"/>
        </w:rPr>
      </w:pPr>
    </w:p>
    <w:p w14:paraId="52420E94" w14:textId="77777777" w:rsidR="00EE209F" w:rsidRDefault="00EE209F" w:rsidP="00EE209F">
      <w:pPr>
        <w:rPr>
          <w:sz w:val="24"/>
          <w:szCs w:val="24"/>
        </w:rPr>
      </w:pPr>
      <w:r>
        <w:rPr>
          <w:sz w:val="24"/>
          <w:szCs w:val="24"/>
        </w:rPr>
        <w:t>Zubereitungszeit: ca. 20 Minuten</w:t>
      </w:r>
    </w:p>
    <w:p w14:paraId="4B362253" w14:textId="77777777" w:rsidR="00EE209F" w:rsidRPr="00B27F53" w:rsidRDefault="00EE209F" w:rsidP="00EE209F">
      <w:pPr>
        <w:pStyle w:val="ListParagraph"/>
        <w:numPr>
          <w:ilvl w:val="0"/>
          <w:numId w:val="145"/>
        </w:numPr>
        <w:spacing w:after="120"/>
        <w:ind w:left="714" w:hanging="357"/>
        <w:contextualSpacing w:val="0"/>
        <w:jc w:val="both"/>
        <w:rPr>
          <w:sz w:val="24"/>
          <w:szCs w:val="24"/>
        </w:rPr>
      </w:pPr>
      <w:r w:rsidRPr="00B27F53">
        <w:rPr>
          <w:sz w:val="24"/>
          <w:szCs w:val="24"/>
        </w:rPr>
        <w:t>Den Käse entrinden und in etwa 2 cm große Würfel schneiden. Das Ei verquirlen, mit Semmelbröseln und Mandeln mischen.</w:t>
      </w:r>
    </w:p>
    <w:p w14:paraId="76CFACD4" w14:textId="77777777" w:rsidR="00EE209F" w:rsidRPr="00B27F53" w:rsidRDefault="00EE209F" w:rsidP="00EE209F">
      <w:pPr>
        <w:pStyle w:val="ListParagraph"/>
        <w:numPr>
          <w:ilvl w:val="0"/>
          <w:numId w:val="145"/>
        </w:numPr>
        <w:spacing w:after="120"/>
        <w:ind w:left="714" w:hanging="357"/>
        <w:contextualSpacing w:val="0"/>
        <w:jc w:val="both"/>
        <w:rPr>
          <w:sz w:val="24"/>
          <w:szCs w:val="24"/>
        </w:rPr>
      </w:pPr>
      <w:r w:rsidRPr="00B27F53">
        <w:rPr>
          <w:sz w:val="24"/>
          <w:szCs w:val="24"/>
        </w:rPr>
        <w:t>Die Käsewürfel zuerst in Mehl, dann im verquirlten Ei und zuletzt in der Brösel-Mandel-Mischung wenden.</w:t>
      </w:r>
    </w:p>
    <w:p w14:paraId="182649B0" w14:textId="77777777" w:rsidR="00EE209F" w:rsidRPr="00B27F53" w:rsidRDefault="00EE209F" w:rsidP="00EE209F">
      <w:pPr>
        <w:pStyle w:val="ListParagraph"/>
        <w:numPr>
          <w:ilvl w:val="0"/>
          <w:numId w:val="145"/>
        </w:numPr>
        <w:spacing w:after="120"/>
        <w:ind w:left="714" w:hanging="357"/>
        <w:contextualSpacing w:val="0"/>
        <w:jc w:val="both"/>
        <w:rPr>
          <w:sz w:val="24"/>
          <w:szCs w:val="24"/>
        </w:rPr>
      </w:pPr>
      <w:r w:rsidRPr="00B27F53">
        <w:rPr>
          <w:sz w:val="24"/>
          <w:szCs w:val="24"/>
        </w:rPr>
        <w:t>Etwa 1 cm hoch Öl in einer Pfanne erhitzen. Den Käse darin bei mittlerer Hitze rundherum goldgelb ausbacken. Jeweils 1 Olive mit einem Holzspießchen auf 1 Käsewürfel stecken.</w:t>
      </w:r>
    </w:p>
    <w:p w14:paraId="0FE5A468" w14:textId="77777777" w:rsidR="00EE209F" w:rsidRDefault="00EE209F" w:rsidP="00EE209F">
      <w:pPr>
        <w:pStyle w:val="ListParagraph"/>
        <w:numPr>
          <w:ilvl w:val="0"/>
          <w:numId w:val="145"/>
        </w:numPr>
        <w:spacing w:after="120"/>
        <w:ind w:left="714" w:hanging="357"/>
        <w:contextualSpacing w:val="0"/>
        <w:jc w:val="both"/>
        <w:rPr>
          <w:sz w:val="24"/>
          <w:szCs w:val="24"/>
        </w:rPr>
      </w:pPr>
      <w:r w:rsidRPr="00B27F53">
        <w:rPr>
          <w:sz w:val="24"/>
          <w:szCs w:val="24"/>
        </w:rPr>
        <w:t>Warm servieren.</w:t>
      </w:r>
    </w:p>
    <w:p w14:paraId="77E0D77C" w14:textId="77777777" w:rsidR="00EE209F" w:rsidRDefault="00EE209F" w:rsidP="00EE209F">
      <w:pPr>
        <w:rPr>
          <w:sz w:val="24"/>
          <w:szCs w:val="24"/>
        </w:rPr>
      </w:pPr>
      <w:r>
        <w:rPr>
          <w:sz w:val="24"/>
          <w:szCs w:val="24"/>
        </w:rPr>
        <w:br w:type="page"/>
      </w:r>
    </w:p>
    <w:p w14:paraId="5CA5899A" w14:textId="77777777" w:rsidR="00A05143" w:rsidRDefault="00A05143" w:rsidP="00A05143">
      <w:pPr>
        <w:pStyle w:val="Heading2"/>
        <w:spacing w:after="240"/>
      </w:pPr>
      <w:r>
        <w:lastRenderedPageBreak/>
        <w:t>Mais- oder Rettichplätzchen</w:t>
      </w:r>
      <w:r>
        <w:rPr>
          <w:rStyle w:val="FootnoteReference"/>
        </w:rPr>
        <w:footnoteReference w:id="717"/>
      </w:r>
      <w:r>
        <w:t xml:space="preserve"> </w:t>
      </w:r>
    </w:p>
    <w:p w14:paraId="559CB6E8" w14:textId="77777777" w:rsidR="00A05143" w:rsidRDefault="00A05143" w:rsidP="00A05143">
      <w:pPr>
        <w:rPr>
          <w:sz w:val="24"/>
          <w:szCs w:val="24"/>
        </w:rPr>
      </w:pPr>
      <w:r w:rsidRPr="00AD6D6B">
        <w:rPr>
          <w:sz w:val="24"/>
          <w:szCs w:val="24"/>
          <w:u w:val="single"/>
        </w:rPr>
        <w:t>Zutaten</w:t>
      </w:r>
      <w:r>
        <w:rPr>
          <w:sz w:val="24"/>
          <w:szCs w:val="24"/>
        </w:rPr>
        <w:t xml:space="preserve"> (für ca. 12 Stück)</w:t>
      </w:r>
    </w:p>
    <w:p w14:paraId="7821B393" w14:textId="77777777" w:rsidR="00A05143" w:rsidRDefault="00A05143" w:rsidP="00A05143">
      <w:pPr>
        <w:rPr>
          <w:sz w:val="24"/>
          <w:szCs w:val="24"/>
        </w:rPr>
      </w:pPr>
      <w:r>
        <w:rPr>
          <w:sz w:val="24"/>
          <w:szCs w:val="24"/>
        </w:rPr>
        <w:t>1 frischer Maiskolben oder 250 g Maiskörner aus der Dose</w:t>
      </w:r>
    </w:p>
    <w:p w14:paraId="3FF311AD" w14:textId="77777777" w:rsidR="00A05143" w:rsidRDefault="00A05143" w:rsidP="00A05143">
      <w:pPr>
        <w:rPr>
          <w:sz w:val="24"/>
          <w:szCs w:val="24"/>
        </w:rPr>
      </w:pPr>
      <w:r>
        <w:rPr>
          <w:sz w:val="24"/>
          <w:szCs w:val="24"/>
        </w:rPr>
        <w:t>Salz</w:t>
      </w:r>
    </w:p>
    <w:p w14:paraId="6AF9FCAD" w14:textId="77777777" w:rsidR="00A05143" w:rsidRDefault="00A05143" w:rsidP="00A05143">
      <w:pPr>
        <w:rPr>
          <w:sz w:val="24"/>
          <w:szCs w:val="24"/>
        </w:rPr>
      </w:pPr>
      <w:r>
        <w:rPr>
          <w:sz w:val="24"/>
          <w:szCs w:val="24"/>
        </w:rPr>
        <w:t>125 g Reismehl</w:t>
      </w:r>
    </w:p>
    <w:p w14:paraId="135F6918" w14:textId="77777777" w:rsidR="00A05143" w:rsidRDefault="00A05143" w:rsidP="00A05143">
      <w:pPr>
        <w:rPr>
          <w:sz w:val="24"/>
          <w:szCs w:val="24"/>
        </w:rPr>
      </w:pPr>
      <w:r>
        <w:rPr>
          <w:sz w:val="24"/>
          <w:szCs w:val="24"/>
        </w:rPr>
        <w:t>125 g Weizenmehl</w:t>
      </w:r>
    </w:p>
    <w:p w14:paraId="4E4F7517" w14:textId="77777777" w:rsidR="00A05143" w:rsidRDefault="00A05143" w:rsidP="00A05143">
      <w:pPr>
        <w:rPr>
          <w:sz w:val="24"/>
          <w:szCs w:val="24"/>
        </w:rPr>
      </w:pPr>
      <w:r>
        <w:rPr>
          <w:sz w:val="24"/>
          <w:szCs w:val="24"/>
        </w:rPr>
        <w:t>½ TL Backpulver</w:t>
      </w:r>
    </w:p>
    <w:p w14:paraId="594BD61C" w14:textId="77777777" w:rsidR="00A05143" w:rsidRDefault="00A05143" w:rsidP="00A05143">
      <w:pPr>
        <w:rPr>
          <w:sz w:val="24"/>
          <w:szCs w:val="24"/>
        </w:rPr>
      </w:pPr>
      <w:r>
        <w:rPr>
          <w:sz w:val="24"/>
          <w:szCs w:val="24"/>
        </w:rPr>
        <w:t>½ TL Salz</w:t>
      </w:r>
    </w:p>
    <w:p w14:paraId="4D61D972" w14:textId="77777777" w:rsidR="00A05143" w:rsidRDefault="00A05143" w:rsidP="00A05143">
      <w:pPr>
        <w:rPr>
          <w:sz w:val="24"/>
          <w:szCs w:val="24"/>
        </w:rPr>
      </w:pPr>
      <w:r>
        <w:rPr>
          <w:sz w:val="24"/>
          <w:szCs w:val="24"/>
        </w:rPr>
        <w:t>1 Prise Zucker</w:t>
      </w:r>
    </w:p>
    <w:p w14:paraId="3DDFCC1F" w14:textId="77777777" w:rsidR="00A05143" w:rsidRDefault="00A05143" w:rsidP="00A05143">
      <w:pPr>
        <w:rPr>
          <w:sz w:val="24"/>
          <w:szCs w:val="24"/>
        </w:rPr>
      </w:pPr>
      <w:r>
        <w:rPr>
          <w:sz w:val="24"/>
          <w:szCs w:val="24"/>
        </w:rPr>
        <w:t>2 Eier</w:t>
      </w:r>
    </w:p>
    <w:p w14:paraId="4DA695B5" w14:textId="77777777" w:rsidR="00A05143" w:rsidRPr="009918C7" w:rsidRDefault="00A05143" w:rsidP="00A05143">
      <w:pPr>
        <w:rPr>
          <w:sz w:val="24"/>
          <w:szCs w:val="24"/>
        </w:rPr>
      </w:pPr>
      <w:r w:rsidRPr="009918C7">
        <w:rPr>
          <w:sz w:val="24"/>
          <w:szCs w:val="24"/>
        </w:rPr>
        <w:t>1 EL Fischsauce</w:t>
      </w:r>
    </w:p>
    <w:p w14:paraId="0ACA0F6F" w14:textId="77777777" w:rsidR="00A05143" w:rsidRPr="009918C7" w:rsidRDefault="00A05143" w:rsidP="00A05143">
      <w:pPr>
        <w:rPr>
          <w:sz w:val="24"/>
          <w:szCs w:val="24"/>
        </w:rPr>
      </w:pPr>
      <w:r w:rsidRPr="009918C7">
        <w:rPr>
          <w:sz w:val="24"/>
          <w:szCs w:val="24"/>
        </w:rPr>
        <w:t>1 TL rote Currypaste</w:t>
      </w:r>
    </w:p>
    <w:p w14:paraId="04BEBE2A" w14:textId="77777777" w:rsidR="00A05143" w:rsidRPr="00894BD9" w:rsidRDefault="00A05143" w:rsidP="00A05143">
      <w:pPr>
        <w:rPr>
          <w:sz w:val="24"/>
          <w:szCs w:val="24"/>
        </w:rPr>
      </w:pPr>
      <w:r w:rsidRPr="00894BD9">
        <w:rPr>
          <w:sz w:val="24"/>
          <w:szCs w:val="24"/>
        </w:rPr>
        <w:t>200 ml Erdnussöl zum Ausbacken</w:t>
      </w:r>
    </w:p>
    <w:p w14:paraId="24920483" w14:textId="77777777" w:rsidR="00A05143" w:rsidRDefault="00A05143" w:rsidP="00A05143">
      <w:pPr>
        <w:rPr>
          <w:sz w:val="24"/>
          <w:szCs w:val="24"/>
        </w:rPr>
      </w:pPr>
    </w:p>
    <w:p w14:paraId="10C3D25C" w14:textId="77777777" w:rsidR="00A05143" w:rsidRPr="00894BD9" w:rsidRDefault="00A05143" w:rsidP="00A05143">
      <w:pPr>
        <w:rPr>
          <w:sz w:val="24"/>
          <w:szCs w:val="24"/>
        </w:rPr>
      </w:pPr>
      <w:r>
        <w:rPr>
          <w:sz w:val="24"/>
          <w:szCs w:val="24"/>
        </w:rPr>
        <w:t>Zubereitung:</w:t>
      </w:r>
    </w:p>
    <w:p w14:paraId="4369D2D0" w14:textId="77777777" w:rsidR="00A05143" w:rsidRPr="00894BD9" w:rsidRDefault="00A05143" w:rsidP="00B40E8C">
      <w:pPr>
        <w:pStyle w:val="ListParagraph"/>
        <w:numPr>
          <w:ilvl w:val="0"/>
          <w:numId w:val="1311"/>
        </w:numPr>
        <w:spacing w:after="120"/>
        <w:ind w:left="714" w:hanging="357"/>
        <w:contextualSpacing w:val="0"/>
        <w:jc w:val="both"/>
        <w:rPr>
          <w:sz w:val="24"/>
          <w:szCs w:val="24"/>
        </w:rPr>
      </w:pPr>
      <w:r w:rsidRPr="00894BD9">
        <w:rPr>
          <w:sz w:val="24"/>
          <w:szCs w:val="24"/>
        </w:rPr>
        <w:t>Den Maiskolben einige Minuten in Salzwasser abkochen, dann die Körner mit einem großen Messer abschneiden.</w:t>
      </w:r>
    </w:p>
    <w:p w14:paraId="4DC942AA" w14:textId="77777777" w:rsidR="00A05143" w:rsidRPr="00894BD9" w:rsidRDefault="00A05143" w:rsidP="00B40E8C">
      <w:pPr>
        <w:pStyle w:val="ListParagraph"/>
        <w:numPr>
          <w:ilvl w:val="0"/>
          <w:numId w:val="1311"/>
        </w:numPr>
        <w:spacing w:after="120"/>
        <w:ind w:left="714" w:hanging="357"/>
        <w:contextualSpacing w:val="0"/>
        <w:jc w:val="both"/>
        <w:rPr>
          <w:sz w:val="24"/>
          <w:szCs w:val="24"/>
        </w:rPr>
      </w:pPr>
      <w:r w:rsidRPr="00894BD9">
        <w:rPr>
          <w:sz w:val="24"/>
          <w:szCs w:val="24"/>
        </w:rPr>
        <w:t>Reismehl, Weizenmehl, Backpulver, Salz und Zucker in eine Schüssel geben, die Eier von Hand einrühren und gut vermischen. Fischsauce und Currypaste in einer kleinen Schüssel miteinander verrühren, dann mit dem Schneebesen unter den Teig rühren. Die Maiskörner darunterziehen.</w:t>
      </w:r>
    </w:p>
    <w:p w14:paraId="3D0F4A13" w14:textId="77777777" w:rsidR="00A05143" w:rsidRDefault="00A05143" w:rsidP="00B40E8C">
      <w:pPr>
        <w:pStyle w:val="ListParagraph"/>
        <w:numPr>
          <w:ilvl w:val="0"/>
          <w:numId w:val="1311"/>
        </w:numPr>
        <w:spacing w:after="120"/>
        <w:ind w:left="714" w:hanging="357"/>
        <w:contextualSpacing w:val="0"/>
        <w:jc w:val="both"/>
        <w:rPr>
          <w:sz w:val="24"/>
          <w:szCs w:val="24"/>
        </w:rPr>
      </w:pPr>
      <w:r w:rsidRPr="00894BD9">
        <w:rPr>
          <w:sz w:val="24"/>
          <w:szCs w:val="24"/>
        </w:rPr>
        <w:t>Das Öl in einer Pfanne oder einem Topf erhitzen. Mit einem großen Löffel den Teig in Plätzchenform in das Öl gleiten lassen und knusprig ausbacken, dabei immer wieder wenden. Die Plätzchen mit einer Siebkelle herausnehmen und auf Zewa abtrocknen lassen.</w:t>
      </w:r>
    </w:p>
    <w:p w14:paraId="511CE5B7" w14:textId="02318E10" w:rsidR="00A05143" w:rsidRDefault="00A05143" w:rsidP="00A05143">
      <w:pPr>
        <w:rPr>
          <w:rFonts w:asciiTheme="majorHAnsi" w:eastAsiaTheme="majorEastAsia" w:hAnsiTheme="majorHAnsi" w:cstheme="majorBidi"/>
          <w:color w:val="2F5496" w:themeColor="accent1" w:themeShade="BF"/>
          <w:sz w:val="26"/>
          <w:szCs w:val="26"/>
        </w:rPr>
      </w:pPr>
      <w:r>
        <w:rPr>
          <w:sz w:val="24"/>
          <w:szCs w:val="24"/>
        </w:rPr>
        <w:br w:type="page"/>
      </w:r>
    </w:p>
    <w:p w14:paraId="7223A7D4" w14:textId="2450F6E8" w:rsidR="00E40BBB" w:rsidRDefault="00E40BBB" w:rsidP="00E40BBB">
      <w:pPr>
        <w:pStyle w:val="Heading2"/>
        <w:spacing w:after="240"/>
      </w:pPr>
      <w:r>
        <w:lastRenderedPageBreak/>
        <w:t>Knusprige Kartoffelchips mit Chili-Käse-Salsa</w:t>
      </w:r>
      <w:r>
        <w:rPr>
          <w:rStyle w:val="FootnoteReference"/>
        </w:rPr>
        <w:footnoteReference w:id="718"/>
      </w:r>
      <w:r>
        <w:t xml:space="preserve"> </w:t>
      </w:r>
    </w:p>
    <w:p w14:paraId="5CEA5923" w14:textId="77777777" w:rsidR="00E40BBB" w:rsidRDefault="00E40BBB" w:rsidP="00E40BBB">
      <w:pPr>
        <w:rPr>
          <w:sz w:val="24"/>
          <w:szCs w:val="24"/>
        </w:rPr>
      </w:pPr>
      <w:r w:rsidRPr="00544A96">
        <w:rPr>
          <w:sz w:val="24"/>
          <w:szCs w:val="24"/>
          <w:u w:val="single"/>
        </w:rPr>
        <w:t>Zutaten</w:t>
      </w:r>
      <w:r>
        <w:rPr>
          <w:sz w:val="24"/>
          <w:szCs w:val="24"/>
        </w:rPr>
        <w:t xml:space="preserve"> (für 4 – 6 Portionen)</w:t>
      </w:r>
    </w:p>
    <w:p w14:paraId="256A8DED" w14:textId="77777777" w:rsidR="00E40BBB" w:rsidRDefault="00E40BBB" w:rsidP="00E40BBB">
      <w:pPr>
        <w:rPr>
          <w:sz w:val="24"/>
          <w:szCs w:val="24"/>
        </w:rPr>
      </w:pPr>
      <w:r>
        <w:rPr>
          <w:sz w:val="24"/>
          <w:szCs w:val="24"/>
        </w:rPr>
        <w:t>6 Kartoffeln (1,2 kg)</w:t>
      </w:r>
    </w:p>
    <w:p w14:paraId="03D37A65" w14:textId="77777777" w:rsidR="00E40BBB" w:rsidRDefault="00E40BBB" w:rsidP="00E40BBB">
      <w:pPr>
        <w:rPr>
          <w:sz w:val="24"/>
          <w:szCs w:val="24"/>
        </w:rPr>
      </w:pPr>
      <w:r>
        <w:rPr>
          <w:sz w:val="24"/>
          <w:szCs w:val="24"/>
        </w:rPr>
        <w:t>Öl zum Frittieren</w:t>
      </w:r>
    </w:p>
    <w:p w14:paraId="630B1821" w14:textId="77777777" w:rsidR="00E40BBB" w:rsidRDefault="00E40BBB" w:rsidP="00E40BBB">
      <w:pPr>
        <w:rPr>
          <w:sz w:val="24"/>
          <w:szCs w:val="24"/>
        </w:rPr>
      </w:pPr>
    </w:p>
    <w:p w14:paraId="3BA9A6F8" w14:textId="77777777" w:rsidR="00E40BBB" w:rsidRPr="00544A96" w:rsidRDefault="00E40BBB" w:rsidP="00E40BBB">
      <w:pPr>
        <w:rPr>
          <w:i/>
          <w:iCs/>
          <w:sz w:val="24"/>
          <w:szCs w:val="24"/>
        </w:rPr>
      </w:pPr>
      <w:r w:rsidRPr="00544A96">
        <w:rPr>
          <w:i/>
          <w:iCs/>
          <w:sz w:val="24"/>
          <w:szCs w:val="24"/>
        </w:rPr>
        <w:t>Chili-Käse-Dip</w:t>
      </w:r>
    </w:p>
    <w:p w14:paraId="76775108" w14:textId="77777777" w:rsidR="00E40BBB" w:rsidRDefault="00E40BBB" w:rsidP="00E40BBB">
      <w:pPr>
        <w:rPr>
          <w:sz w:val="24"/>
          <w:szCs w:val="24"/>
        </w:rPr>
      </w:pPr>
      <w:r>
        <w:rPr>
          <w:sz w:val="24"/>
          <w:szCs w:val="24"/>
        </w:rPr>
        <w:t>1 EL Öl</w:t>
      </w:r>
    </w:p>
    <w:p w14:paraId="5A6C910C" w14:textId="77777777" w:rsidR="00E40BBB" w:rsidRDefault="00E40BBB" w:rsidP="00E40BBB">
      <w:pPr>
        <w:rPr>
          <w:sz w:val="24"/>
          <w:szCs w:val="24"/>
        </w:rPr>
      </w:pPr>
      <w:r>
        <w:rPr>
          <w:sz w:val="24"/>
          <w:szCs w:val="24"/>
        </w:rPr>
        <w:t>1 kleine Zwiebel, feingehackt</w:t>
      </w:r>
    </w:p>
    <w:p w14:paraId="12055DFE" w14:textId="77777777" w:rsidR="00E40BBB" w:rsidRDefault="00E40BBB" w:rsidP="00E40BBB">
      <w:pPr>
        <w:rPr>
          <w:sz w:val="24"/>
          <w:szCs w:val="24"/>
        </w:rPr>
      </w:pPr>
      <w:r>
        <w:rPr>
          <w:sz w:val="24"/>
          <w:szCs w:val="24"/>
        </w:rPr>
        <w:t>1 Knoblauchzehe, zerdrückt</w:t>
      </w:r>
    </w:p>
    <w:p w14:paraId="72F38A93" w14:textId="77777777" w:rsidR="00E40BBB" w:rsidRDefault="00E40BBB" w:rsidP="00E40BBB">
      <w:pPr>
        <w:rPr>
          <w:sz w:val="24"/>
          <w:szCs w:val="24"/>
        </w:rPr>
      </w:pPr>
      <w:r>
        <w:rPr>
          <w:sz w:val="24"/>
          <w:szCs w:val="24"/>
        </w:rPr>
        <w:t>1 TL mildes Chilipulver</w:t>
      </w:r>
    </w:p>
    <w:p w14:paraId="0418172D" w14:textId="77777777" w:rsidR="00E40BBB" w:rsidRDefault="00E40BBB" w:rsidP="00E40BBB">
      <w:pPr>
        <w:rPr>
          <w:sz w:val="24"/>
          <w:szCs w:val="24"/>
        </w:rPr>
      </w:pPr>
      <w:r>
        <w:rPr>
          <w:sz w:val="24"/>
          <w:szCs w:val="24"/>
        </w:rPr>
        <w:t>200 ml saure Sahne</w:t>
      </w:r>
    </w:p>
    <w:p w14:paraId="2B3DD0DF" w14:textId="77777777" w:rsidR="00E40BBB" w:rsidRDefault="00E40BBB" w:rsidP="00E40BBB">
      <w:pPr>
        <w:rPr>
          <w:sz w:val="24"/>
          <w:szCs w:val="24"/>
        </w:rPr>
      </w:pPr>
      <w:r>
        <w:rPr>
          <w:sz w:val="24"/>
          <w:szCs w:val="24"/>
        </w:rPr>
        <w:t>250 g geriebener Cheddar</w:t>
      </w:r>
    </w:p>
    <w:p w14:paraId="7D82C556" w14:textId="77777777" w:rsidR="00E40BBB" w:rsidRDefault="00E40BBB" w:rsidP="00E40BBB">
      <w:pPr>
        <w:rPr>
          <w:sz w:val="24"/>
          <w:szCs w:val="24"/>
        </w:rPr>
      </w:pPr>
    </w:p>
    <w:p w14:paraId="1CD97BA4" w14:textId="77777777" w:rsidR="00E40BBB" w:rsidRDefault="00E40BBB" w:rsidP="00E40BBB">
      <w:pPr>
        <w:rPr>
          <w:sz w:val="24"/>
          <w:szCs w:val="24"/>
        </w:rPr>
      </w:pPr>
    </w:p>
    <w:p w14:paraId="5E68FEBE" w14:textId="77777777" w:rsidR="00E40BBB" w:rsidRDefault="00E40BBB" w:rsidP="00E40BBB">
      <w:pPr>
        <w:rPr>
          <w:sz w:val="24"/>
          <w:szCs w:val="24"/>
        </w:rPr>
      </w:pPr>
      <w:r>
        <w:rPr>
          <w:sz w:val="24"/>
          <w:szCs w:val="24"/>
        </w:rPr>
        <w:t>Zubereitungszeit: 1 Stunde 45 Minuten</w:t>
      </w:r>
    </w:p>
    <w:p w14:paraId="7D01B9C1" w14:textId="77777777" w:rsidR="00E40BBB" w:rsidRPr="00AC2BD9" w:rsidRDefault="00E40BBB" w:rsidP="00B40E8C">
      <w:pPr>
        <w:pStyle w:val="ListParagraph"/>
        <w:numPr>
          <w:ilvl w:val="0"/>
          <w:numId w:val="646"/>
        </w:numPr>
        <w:spacing w:after="120"/>
        <w:ind w:left="714" w:hanging="357"/>
        <w:contextualSpacing w:val="0"/>
        <w:jc w:val="both"/>
        <w:rPr>
          <w:sz w:val="24"/>
          <w:szCs w:val="24"/>
        </w:rPr>
      </w:pPr>
      <w:r w:rsidRPr="00AC2BD9">
        <w:rPr>
          <w:sz w:val="24"/>
          <w:szCs w:val="24"/>
        </w:rPr>
        <w:t xml:space="preserve">Den Backofen auf 210 Grad vorheizen. </w:t>
      </w:r>
    </w:p>
    <w:p w14:paraId="46400F2F" w14:textId="77777777" w:rsidR="00E40BBB" w:rsidRPr="00AC2BD9" w:rsidRDefault="00E40BBB" w:rsidP="00B40E8C">
      <w:pPr>
        <w:pStyle w:val="ListParagraph"/>
        <w:numPr>
          <w:ilvl w:val="0"/>
          <w:numId w:val="646"/>
        </w:numPr>
        <w:spacing w:after="120"/>
        <w:ind w:left="714" w:hanging="357"/>
        <w:contextualSpacing w:val="0"/>
        <w:jc w:val="both"/>
        <w:rPr>
          <w:sz w:val="24"/>
          <w:szCs w:val="24"/>
        </w:rPr>
      </w:pPr>
      <w:r w:rsidRPr="00AC2BD9">
        <w:rPr>
          <w:sz w:val="24"/>
          <w:szCs w:val="24"/>
        </w:rPr>
        <w:t>Die Kartoffeln schrubben und gründlich abtrocknen. Nicht schälen. Jede Kartoffel mit der Gabel zweimal einstechen. 1 Stunde backen, bis sie innen gar und außen knusprig sind. Während des Backens einmal wenden. Aus dem Backofen nehmen und abkühlen lassen.</w:t>
      </w:r>
    </w:p>
    <w:p w14:paraId="22935179" w14:textId="77777777" w:rsidR="00E40BBB" w:rsidRPr="00AC2BD9" w:rsidRDefault="00E40BBB" w:rsidP="00B40E8C">
      <w:pPr>
        <w:pStyle w:val="ListParagraph"/>
        <w:numPr>
          <w:ilvl w:val="0"/>
          <w:numId w:val="646"/>
        </w:numPr>
        <w:spacing w:after="120"/>
        <w:ind w:left="714" w:hanging="357"/>
        <w:contextualSpacing w:val="0"/>
        <w:jc w:val="both"/>
        <w:rPr>
          <w:sz w:val="24"/>
          <w:szCs w:val="24"/>
        </w:rPr>
      </w:pPr>
      <w:r w:rsidRPr="00AC2BD9">
        <w:rPr>
          <w:sz w:val="24"/>
          <w:szCs w:val="24"/>
        </w:rPr>
        <w:t>Die Kartoffeln halbieren und so aushöhlen, dass eine etwa 5 mm dicke Schicht in der Schale bleibt. Jede Kartoffelhälfte in 3 Stücke schneiden.</w:t>
      </w:r>
    </w:p>
    <w:p w14:paraId="08A948CE" w14:textId="77777777" w:rsidR="00E40BBB" w:rsidRPr="00AC2BD9" w:rsidRDefault="00E40BBB" w:rsidP="00B40E8C">
      <w:pPr>
        <w:pStyle w:val="ListParagraph"/>
        <w:numPr>
          <w:ilvl w:val="0"/>
          <w:numId w:val="646"/>
        </w:numPr>
        <w:spacing w:after="120"/>
        <w:ind w:left="714" w:hanging="357"/>
        <w:contextualSpacing w:val="0"/>
        <w:jc w:val="both"/>
        <w:rPr>
          <w:sz w:val="24"/>
          <w:szCs w:val="24"/>
        </w:rPr>
      </w:pPr>
      <w:r w:rsidRPr="00AC2BD9">
        <w:rPr>
          <w:sz w:val="24"/>
          <w:szCs w:val="24"/>
        </w:rPr>
        <w:t>Öl in einer Pfanne erhitzen. Die Kartoffelchips portionsweise vorsichtig ins nicht zu heiße Öl geben. 1-2 Minuten goldgelb und knusprig frittieren. Auf Küchenpapier abtropfen lassen und sofort mit dem Dip servieren.</w:t>
      </w:r>
    </w:p>
    <w:p w14:paraId="615AC300" w14:textId="77777777" w:rsidR="00E40BBB" w:rsidRPr="00AC2BD9" w:rsidRDefault="00E40BBB" w:rsidP="00B40E8C">
      <w:pPr>
        <w:pStyle w:val="ListParagraph"/>
        <w:numPr>
          <w:ilvl w:val="0"/>
          <w:numId w:val="646"/>
        </w:numPr>
        <w:spacing w:after="120"/>
        <w:ind w:left="714" w:hanging="357"/>
        <w:contextualSpacing w:val="0"/>
        <w:jc w:val="both"/>
        <w:rPr>
          <w:sz w:val="24"/>
          <w:szCs w:val="24"/>
        </w:rPr>
      </w:pPr>
      <w:r w:rsidRPr="00AC2BD9">
        <w:rPr>
          <w:sz w:val="24"/>
          <w:szCs w:val="24"/>
        </w:rPr>
        <w:t>Für den Dip Öl in einem Topf erhitzen und die Zwiebel 2 Minuten bei mittlerer Temperatur glasig dünsten. Knoblauch und Chilipulver hinzugeben und 1 Minute unter Rühren braten. Mit saurer Sahne ablöschen und unter Rühren erhitzen, bis die Sahne leicht dünnflüssig wird. Den Käse hinzufügen und rühren, bis er geschmolzen ist und die Mischung glatt ist. Heiß servieren.</w:t>
      </w:r>
    </w:p>
    <w:p w14:paraId="71F7D1BB" w14:textId="77777777" w:rsidR="00E40BBB" w:rsidRDefault="00E40BBB" w:rsidP="00E40BBB">
      <w:pPr>
        <w:rPr>
          <w:sz w:val="24"/>
          <w:szCs w:val="24"/>
        </w:rPr>
      </w:pPr>
    </w:p>
    <w:p w14:paraId="76212F62" w14:textId="77777777" w:rsidR="00E40BBB" w:rsidRDefault="00E40BBB">
      <w:pPr>
        <w:rPr>
          <w:rFonts w:asciiTheme="majorHAnsi" w:eastAsiaTheme="majorEastAsia" w:hAnsiTheme="majorHAnsi" w:cstheme="majorBidi"/>
          <w:color w:val="2F5496" w:themeColor="accent1" w:themeShade="BF"/>
          <w:sz w:val="26"/>
          <w:szCs w:val="26"/>
        </w:rPr>
      </w:pPr>
      <w:r>
        <w:br w:type="page"/>
      </w:r>
    </w:p>
    <w:p w14:paraId="0361169B" w14:textId="77777777" w:rsidR="00EE6E9B" w:rsidRDefault="00EE6E9B" w:rsidP="00EE6E9B">
      <w:pPr>
        <w:pStyle w:val="Heading2"/>
        <w:spacing w:after="240"/>
      </w:pPr>
      <w:r>
        <w:lastRenderedPageBreak/>
        <w:t>Cracker mit Olivenöl</w:t>
      </w:r>
      <w:r>
        <w:rPr>
          <w:rStyle w:val="FootnoteReference"/>
        </w:rPr>
        <w:footnoteReference w:id="719"/>
      </w:r>
    </w:p>
    <w:p w14:paraId="3EACF3F4" w14:textId="77777777" w:rsidR="00EE6E9B" w:rsidRDefault="00EE6E9B" w:rsidP="00EE6E9B">
      <w:pPr>
        <w:rPr>
          <w:sz w:val="24"/>
          <w:szCs w:val="24"/>
        </w:rPr>
      </w:pPr>
      <w:r w:rsidRPr="00E846CE">
        <w:rPr>
          <w:sz w:val="24"/>
          <w:szCs w:val="24"/>
          <w:u w:val="single"/>
        </w:rPr>
        <w:t>Zutaten</w:t>
      </w:r>
      <w:r>
        <w:rPr>
          <w:sz w:val="24"/>
          <w:szCs w:val="24"/>
        </w:rPr>
        <w:t xml:space="preserve"> </w:t>
      </w:r>
      <w:r>
        <w:rPr>
          <w:sz w:val="24"/>
          <w:szCs w:val="24"/>
          <w:u w:val="single"/>
        </w:rPr>
        <w:t>(</w:t>
      </w:r>
      <w:r>
        <w:rPr>
          <w:sz w:val="24"/>
          <w:szCs w:val="24"/>
        </w:rPr>
        <w:t>für ungefähr 50 Stück)</w:t>
      </w:r>
    </w:p>
    <w:p w14:paraId="0C17A199" w14:textId="77777777" w:rsidR="00EE6E9B" w:rsidRDefault="00EE6E9B" w:rsidP="00EE6E9B">
      <w:pPr>
        <w:rPr>
          <w:sz w:val="24"/>
          <w:szCs w:val="24"/>
        </w:rPr>
      </w:pPr>
      <w:r>
        <w:rPr>
          <w:sz w:val="24"/>
          <w:szCs w:val="24"/>
        </w:rPr>
        <w:t>130 g Weißmehl</w:t>
      </w:r>
    </w:p>
    <w:p w14:paraId="019F28C7" w14:textId="77777777" w:rsidR="00EE6E9B" w:rsidRDefault="00EE6E9B" w:rsidP="00EE6E9B">
      <w:pPr>
        <w:rPr>
          <w:sz w:val="24"/>
          <w:szCs w:val="24"/>
        </w:rPr>
      </w:pPr>
      <w:r>
        <w:rPr>
          <w:sz w:val="24"/>
          <w:szCs w:val="24"/>
        </w:rPr>
        <w:t>130 g Dinkelvollkornmehl</w:t>
      </w:r>
    </w:p>
    <w:p w14:paraId="51EC04A0" w14:textId="77777777" w:rsidR="00EE6E9B" w:rsidRDefault="00EE6E9B" w:rsidP="00EE6E9B">
      <w:pPr>
        <w:rPr>
          <w:sz w:val="24"/>
          <w:szCs w:val="24"/>
        </w:rPr>
      </w:pPr>
      <w:r>
        <w:rPr>
          <w:sz w:val="24"/>
          <w:szCs w:val="24"/>
        </w:rPr>
        <w:t>Reichlich Olivenöl</w:t>
      </w:r>
    </w:p>
    <w:p w14:paraId="667A6004" w14:textId="77777777" w:rsidR="00EE6E9B" w:rsidRDefault="00EE6E9B" w:rsidP="00EE6E9B">
      <w:pPr>
        <w:rPr>
          <w:sz w:val="24"/>
          <w:szCs w:val="24"/>
        </w:rPr>
      </w:pPr>
      <w:r>
        <w:rPr>
          <w:sz w:val="24"/>
          <w:szCs w:val="24"/>
        </w:rPr>
        <w:t>1 TL Salz</w:t>
      </w:r>
    </w:p>
    <w:p w14:paraId="7FC26259" w14:textId="77777777" w:rsidR="00EE6E9B" w:rsidRDefault="00EE6E9B" w:rsidP="00EE6E9B">
      <w:pPr>
        <w:rPr>
          <w:sz w:val="24"/>
          <w:szCs w:val="24"/>
        </w:rPr>
      </w:pPr>
      <w:r>
        <w:rPr>
          <w:sz w:val="24"/>
          <w:szCs w:val="24"/>
        </w:rPr>
        <w:t>Salzflocken zum Garnieren</w:t>
      </w:r>
    </w:p>
    <w:p w14:paraId="5F43FBEC" w14:textId="77777777" w:rsidR="00EE6E9B" w:rsidRDefault="00EE6E9B" w:rsidP="00EE6E9B">
      <w:pPr>
        <w:rPr>
          <w:sz w:val="24"/>
          <w:szCs w:val="24"/>
        </w:rPr>
      </w:pPr>
    </w:p>
    <w:p w14:paraId="4E2475DC" w14:textId="77777777" w:rsidR="00EE6E9B" w:rsidRDefault="00EE6E9B" w:rsidP="00EE6E9B">
      <w:pPr>
        <w:rPr>
          <w:sz w:val="24"/>
          <w:szCs w:val="24"/>
        </w:rPr>
      </w:pPr>
      <w:r>
        <w:rPr>
          <w:sz w:val="24"/>
          <w:szCs w:val="24"/>
        </w:rPr>
        <w:t>Zubereitung:</w:t>
      </w:r>
    </w:p>
    <w:p w14:paraId="67CA4CB1" w14:textId="77777777" w:rsidR="00EE6E9B" w:rsidRPr="00293C93" w:rsidRDefault="00EE6E9B" w:rsidP="00B40E8C">
      <w:pPr>
        <w:pStyle w:val="ListParagraph"/>
        <w:numPr>
          <w:ilvl w:val="0"/>
          <w:numId w:val="818"/>
        </w:numPr>
        <w:spacing w:after="120"/>
        <w:ind w:left="714" w:hanging="357"/>
        <w:contextualSpacing w:val="0"/>
        <w:jc w:val="both"/>
        <w:rPr>
          <w:sz w:val="24"/>
          <w:szCs w:val="24"/>
        </w:rPr>
      </w:pPr>
      <w:r w:rsidRPr="00293C93">
        <w:rPr>
          <w:sz w:val="24"/>
          <w:szCs w:val="24"/>
        </w:rPr>
        <w:t>In einer Schüssel mit der Hand beide Mehlsorten, 120 ml Wasser, 1 EL Olivenöl und Salz zu einem Teig vermengen. Eventuell muss man noch 1 TL Wasser dazugeben. Mit den Knethaken eines Rührgeräts die Masse sehr gut kneten, ungefähr 7 Minuten lang (nicht schummeln</w:t>
      </w:r>
      <w:r w:rsidRPr="005178CC">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Pr="00293C93">
        <w:rPr>
          <w:sz w:val="24"/>
          <w:szCs w:val="24"/>
        </w:rPr>
        <w:t>) Der Teig sollte eine fast elastische Konsistenz haben. Wenn er zu klebrig erscheint, kann man 1 TL Mehl unterkneten.</w:t>
      </w:r>
    </w:p>
    <w:p w14:paraId="56ECFEFC" w14:textId="77777777" w:rsidR="00EE6E9B" w:rsidRPr="00293C93" w:rsidRDefault="00EE6E9B" w:rsidP="00B40E8C">
      <w:pPr>
        <w:pStyle w:val="ListParagraph"/>
        <w:numPr>
          <w:ilvl w:val="0"/>
          <w:numId w:val="818"/>
        </w:numPr>
        <w:spacing w:after="120"/>
        <w:ind w:left="714" w:hanging="357"/>
        <w:contextualSpacing w:val="0"/>
        <w:jc w:val="both"/>
        <w:rPr>
          <w:sz w:val="24"/>
          <w:szCs w:val="24"/>
        </w:rPr>
      </w:pPr>
      <w:r w:rsidRPr="00293C93">
        <w:rPr>
          <w:sz w:val="24"/>
          <w:szCs w:val="24"/>
        </w:rPr>
        <w:t>Die Schüssel mit Klarsichtfolie bedecken, 1 Stunde lang bei Zimmertemperatur ruhen lassen. Ofen auf 180 Grad Umluft vorheizen. Auf einem Blech Backpapier auslegen, Teig in vier Teile teilen.</w:t>
      </w:r>
    </w:p>
    <w:p w14:paraId="5CFEFDD6" w14:textId="77777777" w:rsidR="00EE6E9B" w:rsidRPr="00293C93" w:rsidRDefault="00EE6E9B" w:rsidP="00B40E8C">
      <w:pPr>
        <w:pStyle w:val="ListParagraph"/>
        <w:numPr>
          <w:ilvl w:val="0"/>
          <w:numId w:val="818"/>
        </w:numPr>
        <w:spacing w:after="120"/>
        <w:ind w:left="714" w:hanging="357"/>
        <w:contextualSpacing w:val="0"/>
        <w:jc w:val="both"/>
        <w:rPr>
          <w:sz w:val="24"/>
          <w:szCs w:val="24"/>
        </w:rPr>
      </w:pPr>
      <w:r w:rsidRPr="00293C93">
        <w:rPr>
          <w:sz w:val="24"/>
          <w:szCs w:val="24"/>
        </w:rPr>
        <w:t xml:space="preserve">Den ersten Teil auf einer leicht bemehlten Arbeitsfläche mit einem ebenso bemehlten Nudelholz sehr dünn ausrollen (ungefähr 2 mm dick). An dieser Stelle staunt man, warum der Teig so reißfest ist. ich weiß es nicht, akzeptieren wir das Wunder einfach </w:t>
      </w:r>
      <w:r w:rsidRPr="00AB6817">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Pr="00293C93">
        <w:rPr>
          <w:sz w:val="24"/>
          <w:szCs w:val="24"/>
        </w:rPr>
        <w:t>. Mit einem scharfen Messer Teig in Rechtecke schneiden, zum Beispiel 2 cm breit und 15 cm lang, oder man schneidet kleinere Quadrate. Auf sdas Backblech legen, großzügig auf beiden Seiten mit Olivenöl bepinseln. Die Oberseite mit Meersalzflocken bestreuen (vielleicht auch zusätzlich mit schwarzem Pfeffer, Oregano, was einem halt so einfällt).</w:t>
      </w:r>
    </w:p>
    <w:p w14:paraId="3D5CD0FC" w14:textId="77777777" w:rsidR="00EE6E9B" w:rsidRDefault="00EE6E9B" w:rsidP="00B40E8C">
      <w:pPr>
        <w:pStyle w:val="ListParagraph"/>
        <w:numPr>
          <w:ilvl w:val="0"/>
          <w:numId w:val="818"/>
        </w:numPr>
        <w:spacing w:after="120"/>
        <w:ind w:left="714" w:hanging="357"/>
        <w:contextualSpacing w:val="0"/>
        <w:jc w:val="both"/>
        <w:rPr>
          <w:sz w:val="24"/>
          <w:szCs w:val="24"/>
        </w:rPr>
      </w:pPr>
      <w:r w:rsidRPr="00293C93">
        <w:rPr>
          <w:sz w:val="24"/>
          <w:szCs w:val="24"/>
        </w:rPr>
        <w:t xml:space="preserve">Im Ofen 10 bis 12 Minuten lang backen, bis die Cracker etwas Farbe angenommen haben. Herausnehmen und komplett abkühlen lassen. </w:t>
      </w:r>
    </w:p>
    <w:p w14:paraId="6FD097C5" w14:textId="2D1A0D56" w:rsidR="003D5B2B" w:rsidRPr="00293C93" w:rsidRDefault="003D5B2B" w:rsidP="00B40E8C">
      <w:pPr>
        <w:pStyle w:val="ListParagraph"/>
        <w:numPr>
          <w:ilvl w:val="0"/>
          <w:numId w:val="818"/>
        </w:numPr>
        <w:spacing w:after="120"/>
        <w:ind w:left="714" w:hanging="357"/>
        <w:contextualSpacing w:val="0"/>
        <w:jc w:val="both"/>
        <w:rPr>
          <w:sz w:val="24"/>
          <w:szCs w:val="24"/>
        </w:rPr>
      </w:pPr>
      <w:r>
        <w:rPr>
          <w:sz w:val="24"/>
          <w:szCs w:val="24"/>
        </w:rPr>
        <w:t xml:space="preserve">Mit </w:t>
      </w:r>
      <w:r w:rsidRPr="00293C93">
        <w:rPr>
          <w:sz w:val="24"/>
          <w:szCs w:val="24"/>
        </w:rPr>
        <w:t>den anderen drei Teigteilen ebenso verfahren. Man kann die Cracker ein paar Tage lang aufbewahren und kurz vor dem Servieren noch mal 5 Minuten lang im Ofen erhitzen.</w:t>
      </w:r>
    </w:p>
    <w:p w14:paraId="232CA921" w14:textId="61465F35" w:rsidR="00EE6E9B" w:rsidRDefault="00EE6E9B" w:rsidP="00EE6E9B">
      <w:pPr>
        <w:rPr>
          <w:rFonts w:asciiTheme="majorHAnsi" w:eastAsiaTheme="majorEastAsia" w:hAnsiTheme="majorHAnsi" w:cstheme="majorBidi"/>
          <w:color w:val="2F5496" w:themeColor="accent1" w:themeShade="BF"/>
          <w:sz w:val="26"/>
          <w:szCs w:val="26"/>
        </w:rPr>
      </w:pPr>
      <w:r w:rsidRPr="00293C93">
        <w:rPr>
          <w:sz w:val="24"/>
          <w:szCs w:val="24"/>
        </w:rPr>
        <w:t xml:space="preserve"> </w:t>
      </w:r>
      <w:r w:rsidRPr="00293C93">
        <w:rPr>
          <w:sz w:val="24"/>
          <w:szCs w:val="24"/>
        </w:rPr>
        <w:br w:type="page"/>
      </w:r>
    </w:p>
    <w:p w14:paraId="025C1DA7" w14:textId="4FF272D8" w:rsidR="00F4681C" w:rsidRDefault="00F4681C" w:rsidP="0006745E">
      <w:pPr>
        <w:pStyle w:val="Heading2"/>
        <w:spacing w:after="240"/>
      </w:pPr>
      <w:r>
        <w:lastRenderedPageBreak/>
        <w:t>Leinsamen-Chips</w:t>
      </w:r>
      <w:r w:rsidR="00AF4A55">
        <w:rPr>
          <w:rStyle w:val="FootnoteReference"/>
        </w:rPr>
        <w:footnoteReference w:id="720"/>
      </w:r>
    </w:p>
    <w:p w14:paraId="2F3E1FD9" w14:textId="77777777" w:rsidR="00F4681C" w:rsidRPr="0006745E" w:rsidRDefault="00F4681C">
      <w:pPr>
        <w:rPr>
          <w:sz w:val="24"/>
          <w:szCs w:val="24"/>
          <w:u w:val="single"/>
        </w:rPr>
      </w:pPr>
      <w:r w:rsidRPr="0006745E">
        <w:rPr>
          <w:sz w:val="24"/>
          <w:szCs w:val="24"/>
          <w:u w:val="single"/>
        </w:rPr>
        <w:t>Zutaten</w:t>
      </w:r>
    </w:p>
    <w:p w14:paraId="67C6D4EE" w14:textId="77777777" w:rsidR="00F4681C" w:rsidRDefault="00F4681C">
      <w:pPr>
        <w:rPr>
          <w:sz w:val="24"/>
          <w:szCs w:val="24"/>
        </w:rPr>
      </w:pPr>
      <w:r>
        <w:rPr>
          <w:sz w:val="24"/>
          <w:szCs w:val="24"/>
        </w:rPr>
        <w:t>75 g Leinsamen (ungeschrotet)</w:t>
      </w:r>
    </w:p>
    <w:p w14:paraId="724F79AC" w14:textId="77777777" w:rsidR="00F4681C" w:rsidRDefault="00F4681C">
      <w:pPr>
        <w:rPr>
          <w:sz w:val="24"/>
          <w:szCs w:val="24"/>
        </w:rPr>
      </w:pPr>
      <w:r>
        <w:rPr>
          <w:sz w:val="24"/>
          <w:szCs w:val="24"/>
        </w:rPr>
        <w:t>15 g Speisestärke</w:t>
      </w:r>
    </w:p>
    <w:p w14:paraId="2331F6A7" w14:textId="77777777" w:rsidR="00F4681C" w:rsidRDefault="00F4681C">
      <w:pPr>
        <w:rPr>
          <w:sz w:val="24"/>
          <w:szCs w:val="24"/>
        </w:rPr>
      </w:pPr>
      <w:r>
        <w:rPr>
          <w:sz w:val="24"/>
          <w:szCs w:val="24"/>
        </w:rPr>
        <w:t>Ein Prise Salz</w:t>
      </w:r>
    </w:p>
    <w:p w14:paraId="3A48F172" w14:textId="77777777" w:rsidR="00F4681C" w:rsidRDefault="00F4681C">
      <w:pPr>
        <w:rPr>
          <w:sz w:val="24"/>
          <w:szCs w:val="24"/>
        </w:rPr>
      </w:pPr>
      <w:r>
        <w:rPr>
          <w:sz w:val="24"/>
          <w:szCs w:val="24"/>
        </w:rPr>
        <w:t>265 ml Wasser</w:t>
      </w:r>
    </w:p>
    <w:p w14:paraId="233BF7F1" w14:textId="77777777" w:rsidR="00F4681C" w:rsidRDefault="00F4681C">
      <w:pPr>
        <w:rPr>
          <w:sz w:val="24"/>
          <w:szCs w:val="24"/>
        </w:rPr>
      </w:pPr>
      <w:r>
        <w:rPr>
          <w:sz w:val="24"/>
          <w:szCs w:val="24"/>
        </w:rPr>
        <w:t>Sauerrahm</w:t>
      </w:r>
    </w:p>
    <w:p w14:paraId="1CF9C00E" w14:textId="77777777" w:rsidR="00F4681C" w:rsidRDefault="00F4681C">
      <w:pPr>
        <w:rPr>
          <w:sz w:val="24"/>
          <w:szCs w:val="24"/>
        </w:rPr>
      </w:pPr>
      <w:r>
        <w:rPr>
          <w:sz w:val="24"/>
          <w:szCs w:val="24"/>
        </w:rPr>
        <w:t>Meersalz</w:t>
      </w:r>
    </w:p>
    <w:p w14:paraId="03F8A99E" w14:textId="77777777" w:rsidR="00F4681C" w:rsidRDefault="00F4681C">
      <w:pPr>
        <w:rPr>
          <w:sz w:val="24"/>
          <w:szCs w:val="24"/>
        </w:rPr>
      </w:pPr>
    </w:p>
    <w:p w14:paraId="5AAB1106" w14:textId="42B1F325" w:rsidR="0006745E" w:rsidRDefault="0006745E">
      <w:pPr>
        <w:rPr>
          <w:sz w:val="24"/>
          <w:szCs w:val="24"/>
        </w:rPr>
      </w:pPr>
      <w:r>
        <w:rPr>
          <w:sz w:val="24"/>
          <w:szCs w:val="24"/>
        </w:rPr>
        <w:t>Zubereitung:</w:t>
      </w:r>
    </w:p>
    <w:p w14:paraId="24BEC721" w14:textId="42664E64" w:rsidR="00F4681C" w:rsidRDefault="00F4681C" w:rsidP="00F4681C">
      <w:pPr>
        <w:jc w:val="both"/>
        <w:rPr>
          <w:sz w:val="24"/>
          <w:szCs w:val="24"/>
        </w:rPr>
      </w:pPr>
      <w:r>
        <w:rPr>
          <w:sz w:val="24"/>
          <w:szCs w:val="24"/>
        </w:rPr>
        <w:t>Die Zutaten mit einem Schneebesen trocken verrühren und mit etwa 250 ml kochendem Wasser übergießen. 30 Minuten quellen lassen. Die Masse portionsweise nach und nach auf Backpapier geben, flach ausstreichen, mit Klarsichtfolien abdecken und dann mit einem Nudelholz möglichst dünn ausrollen. Backpapier auf ein Blech ziehen und bei 150 Grad etwa 40 Minuten backen. Als Dip dazu Sauerrahm mit etwas Meersalz.</w:t>
      </w:r>
      <w:r>
        <w:rPr>
          <w:sz w:val="24"/>
          <w:szCs w:val="24"/>
        </w:rPr>
        <w:br w:type="page"/>
      </w:r>
    </w:p>
    <w:p w14:paraId="71DAF28D" w14:textId="77777777" w:rsidR="00EF6CD1" w:rsidRDefault="00EF6CD1" w:rsidP="00EF6CD1">
      <w:pPr>
        <w:pStyle w:val="Heading2"/>
        <w:spacing w:after="240"/>
      </w:pPr>
      <w:r>
        <w:lastRenderedPageBreak/>
        <w:t>Mini-Scones mit Zwiebeln und Parmesan</w:t>
      </w:r>
      <w:r>
        <w:rPr>
          <w:rStyle w:val="FootnoteReference"/>
        </w:rPr>
        <w:footnoteReference w:id="721"/>
      </w:r>
      <w:r>
        <w:t xml:space="preserve"> </w:t>
      </w:r>
    </w:p>
    <w:p w14:paraId="77980427" w14:textId="77777777" w:rsidR="00EF6CD1" w:rsidRDefault="00EF6CD1" w:rsidP="00EF6CD1">
      <w:pPr>
        <w:rPr>
          <w:sz w:val="24"/>
          <w:szCs w:val="24"/>
        </w:rPr>
      </w:pPr>
      <w:r w:rsidRPr="003D3701">
        <w:rPr>
          <w:sz w:val="24"/>
          <w:szCs w:val="24"/>
          <w:u w:val="single"/>
        </w:rPr>
        <w:t>Zutaten</w:t>
      </w:r>
      <w:r>
        <w:rPr>
          <w:sz w:val="24"/>
          <w:szCs w:val="24"/>
        </w:rPr>
        <w:t xml:space="preserve"> (für 24 Stück):</w:t>
      </w:r>
    </w:p>
    <w:p w14:paraId="1DE452F7" w14:textId="77777777" w:rsidR="00EF6CD1" w:rsidRDefault="00EF6CD1" w:rsidP="00EF6CD1">
      <w:pPr>
        <w:rPr>
          <w:sz w:val="24"/>
          <w:szCs w:val="24"/>
        </w:rPr>
      </w:pPr>
      <w:r>
        <w:rPr>
          <w:sz w:val="24"/>
          <w:szCs w:val="24"/>
        </w:rPr>
        <w:t>30 g Butter</w:t>
      </w:r>
    </w:p>
    <w:p w14:paraId="5B4F9EE0" w14:textId="77777777" w:rsidR="00EF6CD1" w:rsidRDefault="00EF6CD1" w:rsidP="00EF6CD1">
      <w:pPr>
        <w:rPr>
          <w:sz w:val="24"/>
          <w:szCs w:val="24"/>
        </w:rPr>
      </w:pPr>
      <w:r>
        <w:rPr>
          <w:sz w:val="24"/>
          <w:szCs w:val="24"/>
        </w:rPr>
        <w:t>1 kleine Zwiebel</w:t>
      </w:r>
    </w:p>
    <w:p w14:paraId="188EECB7" w14:textId="77777777" w:rsidR="00EF6CD1" w:rsidRDefault="00EF6CD1" w:rsidP="00EF6CD1">
      <w:pPr>
        <w:rPr>
          <w:sz w:val="24"/>
          <w:szCs w:val="24"/>
        </w:rPr>
      </w:pPr>
      <w:r>
        <w:rPr>
          <w:sz w:val="24"/>
          <w:szCs w:val="24"/>
        </w:rPr>
        <w:t>250 g Mehl</w:t>
      </w:r>
    </w:p>
    <w:p w14:paraId="3E1BED31" w14:textId="77777777" w:rsidR="00EF6CD1" w:rsidRDefault="00EF6CD1" w:rsidP="00EF6CD1">
      <w:pPr>
        <w:rPr>
          <w:sz w:val="24"/>
          <w:szCs w:val="24"/>
        </w:rPr>
      </w:pPr>
      <w:r>
        <w:rPr>
          <w:sz w:val="24"/>
          <w:szCs w:val="24"/>
        </w:rPr>
        <w:t>4 TL Backpulver</w:t>
      </w:r>
    </w:p>
    <w:p w14:paraId="506739EE" w14:textId="77777777" w:rsidR="00EF6CD1" w:rsidRDefault="00EF6CD1" w:rsidP="00EF6CD1">
      <w:pPr>
        <w:rPr>
          <w:sz w:val="24"/>
          <w:szCs w:val="24"/>
        </w:rPr>
      </w:pPr>
      <w:r>
        <w:rPr>
          <w:sz w:val="24"/>
          <w:szCs w:val="24"/>
        </w:rPr>
        <w:t>1 Prise Salz</w:t>
      </w:r>
    </w:p>
    <w:p w14:paraId="23264417" w14:textId="77777777" w:rsidR="00EF6CD1" w:rsidRDefault="00EF6CD1" w:rsidP="00EF6CD1">
      <w:pPr>
        <w:rPr>
          <w:sz w:val="24"/>
          <w:szCs w:val="24"/>
        </w:rPr>
      </w:pPr>
      <w:r>
        <w:rPr>
          <w:sz w:val="24"/>
          <w:szCs w:val="24"/>
        </w:rPr>
        <w:t>50 g Parmesan, fein geraspelt</w:t>
      </w:r>
    </w:p>
    <w:p w14:paraId="0E0EFE06" w14:textId="77777777" w:rsidR="00EF6CD1" w:rsidRDefault="00EF6CD1" w:rsidP="00EF6CD1">
      <w:pPr>
        <w:rPr>
          <w:sz w:val="24"/>
          <w:szCs w:val="24"/>
        </w:rPr>
      </w:pPr>
      <w:r>
        <w:rPr>
          <w:sz w:val="24"/>
          <w:szCs w:val="24"/>
        </w:rPr>
        <w:t>125 ml Milch</w:t>
      </w:r>
    </w:p>
    <w:p w14:paraId="7033F395" w14:textId="77777777" w:rsidR="00EF6CD1" w:rsidRDefault="00EF6CD1" w:rsidP="00EF6CD1">
      <w:pPr>
        <w:rPr>
          <w:sz w:val="24"/>
          <w:szCs w:val="24"/>
        </w:rPr>
      </w:pPr>
      <w:r>
        <w:rPr>
          <w:sz w:val="24"/>
          <w:szCs w:val="24"/>
        </w:rPr>
        <w:t>125 ml Wasser</w:t>
      </w:r>
    </w:p>
    <w:p w14:paraId="14149F4E" w14:textId="77777777" w:rsidR="00EF6CD1" w:rsidRDefault="00EF6CD1" w:rsidP="00EF6CD1">
      <w:pPr>
        <w:rPr>
          <w:sz w:val="24"/>
          <w:szCs w:val="24"/>
        </w:rPr>
      </w:pPr>
      <w:r>
        <w:rPr>
          <w:sz w:val="24"/>
          <w:szCs w:val="24"/>
        </w:rPr>
        <w:t>Cayennepfeffer zum Bestreuen</w:t>
      </w:r>
    </w:p>
    <w:p w14:paraId="763036B2" w14:textId="77777777" w:rsidR="00EF6CD1" w:rsidRDefault="00EF6CD1" w:rsidP="00EF6CD1">
      <w:pPr>
        <w:rPr>
          <w:sz w:val="24"/>
          <w:szCs w:val="24"/>
        </w:rPr>
      </w:pPr>
    </w:p>
    <w:p w14:paraId="32AF2FD2" w14:textId="77777777" w:rsidR="00EF6CD1" w:rsidRDefault="00EF6CD1" w:rsidP="00EF6CD1">
      <w:pPr>
        <w:rPr>
          <w:sz w:val="24"/>
          <w:szCs w:val="24"/>
        </w:rPr>
      </w:pPr>
      <w:r>
        <w:rPr>
          <w:sz w:val="24"/>
          <w:szCs w:val="24"/>
        </w:rPr>
        <w:t>Zubereitungszeit: 25 Minuten plus Backzeit 12 Minuten</w:t>
      </w:r>
    </w:p>
    <w:p w14:paraId="05CA4729" w14:textId="77777777" w:rsidR="00EF6CD1" w:rsidRPr="00995EE6" w:rsidRDefault="00EF6CD1" w:rsidP="00EF6CD1">
      <w:pPr>
        <w:pStyle w:val="ListParagraph"/>
        <w:numPr>
          <w:ilvl w:val="0"/>
          <w:numId w:val="204"/>
        </w:numPr>
        <w:spacing w:after="120"/>
        <w:ind w:left="714" w:hanging="357"/>
        <w:contextualSpacing w:val="0"/>
        <w:jc w:val="both"/>
        <w:rPr>
          <w:sz w:val="24"/>
          <w:szCs w:val="24"/>
        </w:rPr>
      </w:pPr>
      <w:r w:rsidRPr="00995EE6">
        <w:rPr>
          <w:sz w:val="24"/>
          <w:szCs w:val="24"/>
        </w:rPr>
        <w:t>Backofen auf 210 °C vorheizen. Ein Backblech mit Öl oder zerlassener Butter bepinseln. Butter in einem kleinen Topf zerlassen; die Zwiebel darin bei schwacher Hitze 2-3 Minuten dünsten, dann abkühlen lassen.</w:t>
      </w:r>
    </w:p>
    <w:p w14:paraId="3C18A864" w14:textId="77777777" w:rsidR="00EF6CD1" w:rsidRPr="00995EE6" w:rsidRDefault="00EF6CD1" w:rsidP="00EF6CD1">
      <w:pPr>
        <w:pStyle w:val="ListParagraph"/>
        <w:numPr>
          <w:ilvl w:val="0"/>
          <w:numId w:val="204"/>
        </w:numPr>
        <w:spacing w:after="120"/>
        <w:ind w:left="714" w:hanging="357"/>
        <w:contextualSpacing w:val="0"/>
        <w:jc w:val="both"/>
        <w:rPr>
          <w:sz w:val="24"/>
          <w:szCs w:val="24"/>
        </w:rPr>
      </w:pPr>
      <w:r w:rsidRPr="00995EE6">
        <w:rPr>
          <w:sz w:val="24"/>
          <w:szCs w:val="24"/>
        </w:rPr>
        <w:t>Mehl, Backpulver, Salz und Parmesan in einer Schüssel mischen. Eine Vertiefung in die Mitte drücken; die Zwiebeln und den größten Teil der Mich-Wasser-Mischung hineingeben. Mit einem Messer zu einem weichen Teig verarbeiten; eventuell mehr Flüssigkeit angießen.</w:t>
      </w:r>
    </w:p>
    <w:p w14:paraId="1900DC85" w14:textId="77777777" w:rsidR="00EF6CD1" w:rsidRPr="00995EE6" w:rsidRDefault="00EF6CD1" w:rsidP="00EF6CD1">
      <w:pPr>
        <w:pStyle w:val="ListParagraph"/>
        <w:numPr>
          <w:ilvl w:val="0"/>
          <w:numId w:val="204"/>
        </w:numPr>
        <w:spacing w:after="120"/>
        <w:ind w:left="714" w:hanging="357"/>
        <w:contextualSpacing w:val="0"/>
        <w:jc w:val="both"/>
        <w:rPr>
          <w:sz w:val="24"/>
          <w:szCs w:val="24"/>
        </w:rPr>
      </w:pPr>
      <w:r w:rsidRPr="00995EE6">
        <w:rPr>
          <w:sz w:val="24"/>
          <w:szCs w:val="24"/>
        </w:rPr>
        <w:t xml:space="preserve">Den </w:t>
      </w:r>
      <w:r>
        <w:rPr>
          <w:sz w:val="24"/>
          <w:szCs w:val="24"/>
        </w:rPr>
        <w:t>T</w:t>
      </w:r>
      <w:r w:rsidRPr="00995EE6">
        <w:rPr>
          <w:sz w:val="24"/>
          <w:szCs w:val="24"/>
        </w:rPr>
        <w:t xml:space="preserve">eig kurz auf einer leicht bemehlten Arbeitsfläche kneten und zu einer 2 cm dicken Lage flachdrücken. Dann mit einer bemehlten, runden Ausstechform von 3 cm Durchmesser 24 Teigkreise ausstechen und auf das Blech legen. Mit Cayennepfeffer bestreuen. In 10-12 Minuten goldbraun backen. </w:t>
      </w:r>
    </w:p>
    <w:p w14:paraId="5118AC23" w14:textId="77777777" w:rsidR="00EF6CD1" w:rsidRDefault="00EF6CD1" w:rsidP="00EF6CD1">
      <w:pPr>
        <w:rPr>
          <w:sz w:val="24"/>
          <w:szCs w:val="24"/>
        </w:rPr>
      </w:pPr>
    </w:p>
    <w:p w14:paraId="3A90A20B" w14:textId="77777777" w:rsidR="00EF6CD1" w:rsidRDefault="00EF6CD1" w:rsidP="00EF6CD1">
      <w:pPr>
        <w:ind w:left="708" w:hanging="708"/>
        <w:jc w:val="both"/>
        <w:rPr>
          <w:sz w:val="24"/>
          <w:szCs w:val="24"/>
        </w:rPr>
      </w:pPr>
      <w:r>
        <w:rPr>
          <w:sz w:val="24"/>
          <w:szCs w:val="24"/>
        </w:rPr>
        <w:t>Tipp:</w:t>
      </w:r>
      <w:r>
        <w:rPr>
          <w:sz w:val="24"/>
          <w:szCs w:val="24"/>
        </w:rPr>
        <w:tab/>
        <w:t>Teig für Scones darf nicht zu lange geknetet werden, sonst wird das Gebäck zäh. Die Flüssigkeit am besten mit dem Messer einarbeiten.</w:t>
      </w:r>
    </w:p>
    <w:p w14:paraId="59A545FA" w14:textId="77777777" w:rsidR="00EF6CD1" w:rsidRDefault="00EF6CD1" w:rsidP="00EF6CD1">
      <w:pPr>
        <w:rPr>
          <w:sz w:val="24"/>
          <w:szCs w:val="24"/>
        </w:rPr>
      </w:pPr>
      <w:r>
        <w:rPr>
          <w:sz w:val="24"/>
          <w:szCs w:val="24"/>
        </w:rPr>
        <w:br w:type="page"/>
      </w:r>
    </w:p>
    <w:p w14:paraId="347A7AB0" w14:textId="77777777" w:rsidR="00EF6CD1" w:rsidRDefault="00EF6CD1" w:rsidP="00EF6CD1">
      <w:pPr>
        <w:pStyle w:val="Heading2"/>
        <w:spacing w:after="240"/>
      </w:pPr>
      <w:r>
        <w:lastRenderedPageBreak/>
        <w:t>Scones mit Schnittlauch und Käse</w:t>
      </w:r>
      <w:r>
        <w:rPr>
          <w:rStyle w:val="FootnoteReference"/>
        </w:rPr>
        <w:footnoteReference w:id="722"/>
      </w:r>
      <w:r>
        <w:t xml:space="preserve"> </w:t>
      </w:r>
    </w:p>
    <w:p w14:paraId="59C176DF" w14:textId="77777777" w:rsidR="00EF6CD1" w:rsidRDefault="00EF6CD1" w:rsidP="00EF6CD1">
      <w:pPr>
        <w:rPr>
          <w:sz w:val="24"/>
          <w:szCs w:val="24"/>
        </w:rPr>
      </w:pPr>
      <w:r w:rsidRPr="003D3701">
        <w:rPr>
          <w:sz w:val="24"/>
          <w:szCs w:val="24"/>
          <w:u w:val="single"/>
        </w:rPr>
        <w:t>Zutaten</w:t>
      </w:r>
      <w:r>
        <w:rPr>
          <w:sz w:val="24"/>
          <w:szCs w:val="24"/>
        </w:rPr>
        <w:t xml:space="preserve"> (für 9 Stück):</w:t>
      </w:r>
    </w:p>
    <w:p w14:paraId="6DFA270B" w14:textId="77777777" w:rsidR="00EF6CD1" w:rsidRDefault="00EF6CD1" w:rsidP="00EF6CD1">
      <w:pPr>
        <w:rPr>
          <w:sz w:val="24"/>
          <w:szCs w:val="24"/>
        </w:rPr>
      </w:pPr>
      <w:r>
        <w:rPr>
          <w:sz w:val="24"/>
          <w:szCs w:val="24"/>
        </w:rPr>
        <w:t>250 g Mehl</w:t>
      </w:r>
    </w:p>
    <w:p w14:paraId="30B8CFA0" w14:textId="77777777" w:rsidR="00EF6CD1" w:rsidRDefault="00EF6CD1" w:rsidP="00EF6CD1">
      <w:pPr>
        <w:rPr>
          <w:sz w:val="24"/>
          <w:szCs w:val="24"/>
        </w:rPr>
      </w:pPr>
      <w:r>
        <w:rPr>
          <w:sz w:val="24"/>
          <w:szCs w:val="24"/>
        </w:rPr>
        <w:t>4 TL Backpulver</w:t>
      </w:r>
    </w:p>
    <w:p w14:paraId="3D020611" w14:textId="77777777" w:rsidR="00EF6CD1" w:rsidRDefault="00EF6CD1" w:rsidP="00EF6CD1">
      <w:pPr>
        <w:rPr>
          <w:sz w:val="24"/>
          <w:szCs w:val="24"/>
        </w:rPr>
      </w:pPr>
      <w:r>
        <w:rPr>
          <w:sz w:val="24"/>
          <w:szCs w:val="24"/>
        </w:rPr>
        <w:t>1 Prise Salz</w:t>
      </w:r>
    </w:p>
    <w:p w14:paraId="11AF84F5" w14:textId="77777777" w:rsidR="00EF6CD1" w:rsidRDefault="00EF6CD1" w:rsidP="00EF6CD1">
      <w:pPr>
        <w:rPr>
          <w:sz w:val="24"/>
          <w:szCs w:val="24"/>
        </w:rPr>
      </w:pPr>
      <w:r>
        <w:rPr>
          <w:sz w:val="24"/>
          <w:szCs w:val="24"/>
        </w:rPr>
        <w:t>30 g Butter, in kleine Stücke geschnitten</w:t>
      </w:r>
    </w:p>
    <w:p w14:paraId="158C691F" w14:textId="77777777" w:rsidR="00EF6CD1" w:rsidRDefault="00EF6CD1" w:rsidP="00EF6CD1">
      <w:pPr>
        <w:rPr>
          <w:sz w:val="24"/>
          <w:szCs w:val="24"/>
        </w:rPr>
      </w:pPr>
      <w:r>
        <w:rPr>
          <w:sz w:val="24"/>
          <w:szCs w:val="24"/>
        </w:rPr>
        <w:t>60 g geriebener Cheddar oder mittelalter Gouda</w:t>
      </w:r>
    </w:p>
    <w:p w14:paraId="46A993FE" w14:textId="77777777" w:rsidR="00EF6CD1" w:rsidRDefault="00EF6CD1" w:rsidP="00EF6CD1">
      <w:pPr>
        <w:rPr>
          <w:sz w:val="24"/>
          <w:szCs w:val="24"/>
        </w:rPr>
      </w:pPr>
      <w:r>
        <w:rPr>
          <w:sz w:val="24"/>
          <w:szCs w:val="24"/>
        </w:rPr>
        <w:t>3 EL Parmesan, geraspelt</w:t>
      </w:r>
    </w:p>
    <w:p w14:paraId="729F46EB" w14:textId="77777777" w:rsidR="00EF6CD1" w:rsidRDefault="00EF6CD1" w:rsidP="00EF6CD1">
      <w:pPr>
        <w:rPr>
          <w:sz w:val="24"/>
          <w:szCs w:val="24"/>
        </w:rPr>
      </w:pPr>
      <w:r>
        <w:rPr>
          <w:sz w:val="24"/>
          <w:szCs w:val="24"/>
        </w:rPr>
        <w:t>2 EL Schnittlauch, gehackt</w:t>
      </w:r>
    </w:p>
    <w:p w14:paraId="6370A8CB" w14:textId="77777777" w:rsidR="00EF6CD1" w:rsidRDefault="00EF6CD1" w:rsidP="00EF6CD1">
      <w:pPr>
        <w:rPr>
          <w:sz w:val="24"/>
          <w:szCs w:val="24"/>
        </w:rPr>
      </w:pPr>
      <w:r>
        <w:rPr>
          <w:sz w:val="24"/>
          <w:szCs w:val="24"/>
        </w:rPr>
        <w:t>125 ml Milch</w:t>
      </w:r>
    </w:p>
    <w:p w14:paraId="740864A9" w14:textId="77777777" w:rsidR="00EF6CD1" w:rsidRDefault="00EF6CD1" w:rsidP="00EF6CD1">
      <w:pPr>
        <w:rPr>
          <w:sz w:val="24"/>
          <w:szCs w:val="24"/>
        </w:rPr>
      </w:pPr>
      <w:r>
        <w:rPr>
          <w:sz w:val="24"/>
          <w:szCs w:val="24"/>
        </w:rPr>
        <w:t>125 ml Wasser</w:t>
      </w:r>
    </w:p>
    <w:p w14:paraId="010A9D56" w14:textId="77777777" w:rsidR="00EF6CD1" w:rsidRDefault="00EF6CD1" w:rsidP="00EF6CD1">
      <w:pPr>
        <w:rPr>
          <w:sz w:val="24"/>
          <w:szCs w:val="24"/>
        </w:rPr>
      </w:pPr>
      <w:r>
        <w:rPr>
          <w:sz w:val="24"/>
          <w:szCs w:val="24"/>
        </w:rPr>
        <w:t>Zusätzlich 3 EL geriebener Cheddar oder mittelalter Gouda</w:t>
      </w:r>
    </w:p>
    <w:p w14:paraId="0F429C20" w14:textId="77777777" w:rsidR="00EF6CD1" w:rsidRDefault="00EF6CD1" w:rsidP="00EF6CD1">
      <w:pPr>
        <w:rPr>
          <w:sz w:val="24"/>
          <w:szCs w:val="24"/>
        </w:rPr>
      </w:pPr>
    </w:p>
    <w:p w14:paraId="096C2DBA" w14:textId="77777777" w:rsidR="00EF6CD1" w:rsidRDefault="00EF6CD1" w:rsidP="00EF6CD1">
      <w:pPr>
        <w:rPr>
          <w:sz w:val="24"/>
          <w:szCs w:val="24"/>
        </w:rPr>
      </w:pPr>
      <w:r>
        <w:rPr>
          <w:sz w:val="24"/>
          <w:szCs w:val="24"/>
        </w:rPr>
        <w:t>Zubereitungszeit: 20 Minuten plus Backzeit 12 Minuten</w:t>
      </w:r>
    </w:p>
    <w:p w14:paraId="1622FD18" w14:textId="77777777" w:rsidR="00EF6CD1" w:rsidRPr="008F057C" w:rsidRDefault="00EF6CD1" w:rsidP="00EF6CD1">
      <w:pPr>
        <w:pStyle w:val="ListParagraph"/>
        <w:numPr>
          <w:ilvl w:val="0"/>
          <w:numId w:val="205"/>
        </w:numPr>
        <w:spacing w:after="120"/>
        <w:ind w:left="714" w:hanging="357"/>
        <w:contextualSpacing w:val="0"/>
        <w:jc w:val="both"/>
        <w:rPr>
          <w:sz w:val="24"/>
          <w:szCs w:val="24"/>
        </w:rPr>
      </w:pPr>
      <w:r w:rsidRPr="008F057C">
        <w:rPr>
          <w:sz w:val="24"/>
          <w:szCs w:val="24"/>
        </w:rPr>
        <w:t>Backofen auf 210°C vorheizen. Ein Backblech mit Öl oder zerlassener Butter bepinseln. Mehl, Backpulver und Salz in eine Schüssel sieben. Dann die Butter mit den Fingerspitzen einarbeiten. Käse und Schnittlauch einrühren. Eine Vertiefung in die Mitte drücken, Milch und fast das gesamte Wasser angießen. Mit einem Messer zu einem weichen Teig verarbeiten; eventuell noch mehr Flüssigkeit zugeben.</w:t>
      </w:r>
    </w:p>
    <w:p w14:paraId="57544C9C" w14:textId="77777777" w:rsidR="00EF6CD1" w:rsidRPr="008F057C" w:rsidRDefault="00EF6CD1" w:rsidP="00EF6CD1">
      <w:pPr>
        <w:pStyle w:val="ListParagraph"/>
        <w:numPr>
          <w:ilvl w:val="0"/>
          <w:numId w:val="205"/>
        </w:numPr>
        <w:spacing w:after="120"/>
        <w:ind w:left="714" w:hanging="357"/>
        <w:contextualSpacing w:val="0"/>
        <w:jc w:val="both"/>
        <w:rPr>
          <w:sz w:val="24"/>
          <w:szCs w:val="24"/>
        </w:rPr>
      </w:pPr>
      <w:r w:rsidRPr="008F057C">
        <w:rPr>
          <w:sz w:val="24"/>
          <w:szCs w:val="24"/>
        </w:rPr>
        <w:t>Den Teig auf einer leicht bemehlten Arbeitsfläche kurz durchkneten und zu einer 2 cm dicken Lage flach drücken. Mit einem bemehlten Ausstecher von 5 cm Durchmesser Teigkreise ausstechen und auf das Blech geben. Dann mit zusätzlichem Käse bestreuen. In 12 Minuten goldgelb backen.</w:t>
      </w:r>
      <w:r w:rsidRPr="008F057C">
        <w:rPr>
          <w:sz w:val="24"/>
          <w:szCs w:val="24"/>
        </w:rPr>
        <w:br w:type="page"/>
      </w:r>
    </w:p>
    <w:p w14:paraId="3CE10132" w14:textId="77777777" w:rsidR="00EF6CD1" w:rsidRDefault="00EF6CD1" w:rsidP="00EF6CD1">
      <w:pPr>
        <w:pStyle w:val="Heading2"/>
        <w:spacing w:after="240"/>
      </w:pPr>
      <w:r>
        <w:lastRenderedPageBreak/>
        <w:t>Mexikanische Taco-Chips mit Bohnendip</w:t>
      </w:r>
    </w:p>
    <w:p w14:paraId="1EF7A81E" w14:textId="77777777" w:rsidR="00EF6CD1" w:rsidRDefault="00EF6CD1" w:rsidP="00EF6CD1">
      <w:pPr>
        <w:rPr>
          <w:sz w:val="24"/>
          <w:szCs w:val="24"/>
        </w:rPr>
      </w:pPr>
      <w:r w:rsidRPr="00D61044">
        <w:rPr>
          <w:sz w:val="24"/>
          <w:szCs w:val="24"/>
          <w:u w:val="single"/>
        </w:rPr>
        <w:t>Zutaten</w:t>
      </w:r>
      <w:r>
        <w:rPr>
          <w:sz w:val="24"/>
          <w:szCs w:val="24"/>
        </w:rPr>
        <w:t xml:space="preserve"> (für 4 Portionen):</w:t>
      </w:r>
    </w:p>
    <w:p w14:paraId="1DF94F48" w14:textId="77777777" w:rsidR="00EF6CD1" w:rsidRDefault="00EF6CD1" w:rsidP="00EF6CD1">
      <w:pPr>
        <w:rPr>
          <w:sz w:val="24"/>
          <w:szCs w:val="24"/>
        </w:rPr>
      </w:pPr>
      <w:r>
        <w:rPr>
          <w:sz w:val="24"/>
          <w:szCs w:val="24"/>
        </w:rPr>
        <w:t>1 Dose weiße Bohnen (400 g)</w:t>
      </w:r>
    </w:p>
    <w:p w14:paraId="00634278" w14:textId="77777777" w:rsidR="00EF6CD1" w:rsidRDefault="00EF6CD1" w:rsidP="00EF6CD1">
      <w:pPr>
        <w:rPr>
          <w:sz w:val="24"/>
          <w:szCs w:val="24"/>
        </w:rPr>
      </w:pPr>
      <w:r>
        <w:rPr>
          <w:sz w:val="24"/>
          <w:szCs w:val="24"/>
        </w:rPr>
        <w:t>3 EL Joghurt</w:t>
      </w:r>
    </w:p>
    <w:p w14:paraId="7AF9A9BE" w14:textId="77777777" w:rsidR="00EF6CD1" w:rsidRDefault="00EF6CD1" w:rsidP="00EF6CD1">
      <w:pPr>
        <w:rPr>
          <w:sz w:val="24"/>
          <w:szCs w:val="24"/>
        </w:rPr>
      </w:pPr>
      <w:r>
        <w:rPr>
          <w:sz w:val="24"/>
          <w:szCs w:val="24"/>
        </w:rPr>
        <w:t>2 EL Ketchup</w:t>
      </w:r>
    </w:p>
    <w:p w14:paraId="56F1C80C" w14:textId="77777777" w:rsidR="00EF6CD1" w:rsidRDefault="00EF6CD1" w:rsidP="00EF6CD1">
      <w:pPr>
        <w:rPr>
          <w:sz w:val="24"/>
          <w:szCs w:val="24"/>
        </w:rPr>
      </w:pPr>
      <w:r>
        <w:rPr>
          <w:sz w:val="24"/>
          <w:szCs w:val="24"/>
        </w:rPr>
        <w:t>1 TL Currypulver</w:t>
      </w:r>
    </w:p>
    <w:p w14:paraId="14945D7D" w14:textId="77777777" w:rsidR="00EF6CD1" w:rsidRDefault="00EF6CD1" w:rsidP="00EF6CD1">
      <w:pPr>
        <w:rPr>
          <w:sz w:val="24"/>
          <w:szCs w:val="24"/>
        </w:rPr>
      </w:pPr>
      <w:r>
        <w:rPr>
          <w:sz w:val="24"/>
          <w:szCs w:val="24"/>
        </w:rPr>
        <w:t>2 EL Zitronensaft</w:t>
      </w:r>
    </w:p>
    <w:p w14:paraId="1AD331D2" w14:textId="77777777" w:rsidR="00EF6CD1" w:rsidRDefault="00EF6CD1" w:rsidP="00EF6CD1">
      <w:pPr>
        <w:rPr>
          <w:sz w:val="24"/>
          <w:szCs w:val="24"/>
        </w:rPr>
      </w:pPr>
      <w:r>
        <w:rPr>
          <w:sz w:val="24"/>
          <w:szCs w:val="24"/>
        </w:rPr>
        <w:t>Cayennepfeffer</w:t>
      </w:r>
    </w:p>
    <w:p w14:paraId="332AFB9D" w14:textId="77777777" w:rsidR="00EF6CD1" w:rsidRDefault="00EF6CD1" w:rsidP="00EF6CD1">
      <w:pPr>
        <w:rPr>
          <w:sz w:val="24"/>
          <w:szCs w:val="24"/>
        </w:rPr>
      </w:pPr>
      <w:r>
        <w:rPr>
          <w:sz w:val="24"/>
          <w:szCs w:val="24"/>
        </w:rPr>
        <w:t>200 g Taco-Chips</w:t>
      </w:r>
    </w:p>
    <w:p w14:paraId="130383F7" w14:textId="77777777" w:rsidR="00EF6CD1" w:rsidRDefault="00EF6CD1" w:rsidP="00EF6CD1">
      <w:pPr>
        <w:rPr>
          <w:sz w:val="24"/>
          <w:szCs w:val="24"/>
        </w:rPr>
      </w:pPr>
      <w:r>
        <w:rPr>
          <w:sz w:val="24"/>
          <w:szCs w:val="24"/>
        </w:rPr>
        <w:t>Salz</w:t>
      </w:r>
    </w:p>
    <w:p w14:paraId="08EA4A9D" w14:textId="77777777" w:rsidR="00EF6CD1" w:rsidRDefault="00EF6CD1" w:rsidP="00EF6CD1">
      <w:pPr>
        <w:rPr>
          <w:sz w:val="24"/>
          <w:szCs w:val="24"/>
        </w:rPr>
      </w:pPr>
    </w:p>
    <w:p w14:paraId="1F3D1F23" w14:textId="77777777" w:rsidR="00EF6CD1" w:rsidRDefault="00EF6CD1" w:rsidP="00EF6CD1">
      <w:pPr>
        <w:rPr>
          <w:sz w:val="24"/>
          <w:szCs w:val="24"/>
        </w:rPr>
      </w:pPr>
      <w:r>
        <w:rPr>
          <w:sz w:val="24"/>
          <w:szCs w:val="24"/>
        </w:rPr>
        <w:t>Zubereitungszeit: etwa 15 Minuten</w:t>
      </w:r>
    </w:p>
    <w:p w14:paraId="06E03ABD" w14:textId="77777777" w:rsidR="00EF6CD1" w:rsidRPr="0054348D" w:rsidRDefault="00EF6CD1" w:rsidP="00EF6CD1">
      <w:pPr>
        <w:pStyle w:val="ListParagraph"/>
        <w:numPr>
          <w:ilvl w:val="0"/>
          <w:numId w:val="146"/>
        </w:numPr>
        <w:spacing w:after="120"/>
        <w:ind w:left="714" w:hanging="357"/>
        <w:contextualSpacing w:val="0"/>
        <w:jc w:val="both"/>
        <w:rPr>
          <w:sz w:val="24"/>
          <w:szCs w:val="24"/>
        </w:rPr>
      </w:pPr>
      <w:r w:rsidRPr="0054348D">
        <w:rPr>
          <w:sz w:val="24"/>
          <w:szCs w:val="24"/>
        </w:rPr>
        <w:t>Die Bohnen in einem Sieb kalt abspülen und abtropfen lassen. Bohnen im Mixer fein pürieren. In eine Schüssel füllen.</w:t>
      </w:r>
    </w:p>
    <w:p w14:paraId="633A20E7" w14:textId="77777777" w:rsidR="00EF6CD1" w:rsidRPr="0054348D" w:rsidRDefault="00EF6CD1" w:rsidP="00EF6CD1">
      <w:pPr>
        <w:pStyle w:val="ListParagraph"/>
        <w:numPr>
          <w:ilvl w:val="0"/>
          <w:numId w:val="146"/>
        </w:numPr>
        <w:spacing w:after="120"/>
        <w:ind w:left="714" w:hanging="357"/>
        <w:contextualSpacing w:val="0"/>
        <w:jc w:val="both"/>
        <w:rPr>
          <w:sz w:val="24"/>
          <w:szCs w:val="24"/>
        </w:rPr>
      </w:pPr>
      <w:r w:rsidRPr="0054348D">
        <w:rPr>
          <w:sz w:val="24"/>
          <w:szCs w:val="24"/>
        </w:rPr>
        <w:t>Joghurt, Ketchup und Curry unter das Bohnenpüree rühren. Mit Zitronensaft, Cayennepfeffer und Salz abschmecken. Den Bohnendip mit den Taco-Chips anrichten.</w:t>
      </w:r>
    </w:p>
    <w:p w14:paraId="480D1941" w14:textId="77777777" w:rsidR="00EF6CD1" w:rsidRDefault="00EF6CD1" w:rsidP="00EF6CD1">
      <w:pPr>
        <w:rPr>
          <w:sz w:val="24"/>
          <w:szCs w:val="24"/>
        </w:rPr>
      </w:pPr>
      <w:r>
        <w:rPr>
          <w:sz w:val="24"/>
          <w:szCs w:val="24"/>
        </w:rPr>
        <w:br w:type="page"/>
      </w:r>
    </w:p>
    <w:p w14:paraId="568C9800" w14:textId="3B7FFED4" w:rsidR="00485F8B" w:rsidRDefault="00485F8B" w:rsidP="007C22B2">
      <w:pPr>
        <w:pStyle w:val="Heading2"/>
        <w:spacing w:after="240"/>
      </w:pPr>
      <w:r>
        <w:lastRenderedPageBreak/>
        <w:t>Zwetschgenröster</w:t>
      </w:r>
      <w:r w:rsidR="009671BD">
        <w:rPr>
          <w:rStyle w:val="FootnoteReference"/>
        </w:rPr>
        <w:footnoteReference w:id="723"/>
      </w:r>
      <w:r>
        <w:t xml:space="preserve"> </w:t>
      </w:r>
    </w:p>
    <w:p w14:paraId="5FD8F4A7" w14:textId="60CFE2B2" w:rsidR="007C22B2" w:rsidRPr="00905EBE" w:rsidRDefault="007C22B2">
      <w:pPr>
        <w:rPr>
          <w:sz w:val="24"/>
          <w:szCs w:val="24"/>
          <w:u w:val="single"/>
        </w:rPr>
      </w:pPr>
      <w:r w:rsidRPr="00905EBE">
        <w:rPr>
          <w:sz w:val="24"/>
          <w:szCs w:val="24"/>
          <w:u w:val="single"/>
        </w:rPr>
        <w:t>Zutaten:</w:t>
      </w:r>
    </w:p>
    <w:p w14:paraId="2FBCA5DE" w14:textId="3383BC3B" w:rsidR="00485F8B" w:rsidRDefault="00485F8B">
      <w:pPr>
        <w:rPr>
          <w:sz w:val="24"/>
          <w:szCs w:val="24"/>
        </w:rPr>
      </w:pPr>
      <w:r>
        <w:rPr>
          <w:sz w:val="24"/>
          <w:szCs w:val="24"/>
        </w:rPr>
        <w:t>800 g Zwetschgen</w:t>
      </w:r>
    </w:p>
    <w:p w14:paraId="1209FBCC" w14:textId="77777777" w:rsidR="00485F8B" w:rsidRDefault="00485F8B">
      <w:pPr>
        <w:rPr>
          <w:sz w:val="24"/>
          <w:szCs w:val="24"/>
        </w:rPr>
      </w:pPr>
      <w:r>
        <w:rPr>
          <w:sz w:val="24"/>
          <w:szCs w:val="24"/>
        </w:rPr>
        <w:t>130 g Zucker</w:t>
      </w:r>
    </w:p>
    <w:p w14:paraId="7B834C7D" w14:textId="77777777" w:rsidR="00485F8B" w:rsidRDefault="00485F8B">
      <w:pPr>
        <w:rPr>
          <w:sz w:val="24"/>
          <w:szCs w:val="24"/>
        </w:rPr>
      </w:pPr>
      <w:r>
        <w:rPr>
          <w:sz w:val="24"/>
          <w:szCs w:val="24"/>
        </w:rPr>
        <w:t>1 Zimtstange</w:t>
      </w:r>
    </w:p>
    <w:p w14:paraId="716821C1" w14:textId="77777777" w:rsidR="00485F8B" w:rsidRDefault="00485F8B">
      <w:pPr>
        <w:rPr>
          <w:sz w:val="24"/>
          <w:szCs w:val="24"/>
        </w:rPr>
      </w:pPr>
      <w:r>
        <w:rPr>
          <w:sz w:val="24"/>
          <w:szCs w:val="24"/>
        </w:rPr>
        <w:t>1 Msp. Gemahlene Nelken</w:t>
      </w:r>
    </w:p>
    <w:p w14:paraId="24BE6EFA" w14:textId="77777777" w:rsidR="00485F8B" w:rsidRDefault="00485F8B">
      <w:pPr>
        <w:rPr>
          <w:sz w:val="24"/>
          <w:szCs w:val="24"/>
        </w:rPr>
      </w:pPr>
      <w:r>
        <w:rPr>
          <w:sz w:val="24"/>
          <w:szCs w:val="24"/>
        </w:rPr>
        <w:t>Evtl. 1 EL Speisestärke</w:t>
      </w:r>
    </w:p>
    <w:p w14:paraId="734D3E00" w14:textId="77777777" w:rsidR="00485F8B" w:rsidRDefault="00485F8B">
      <w:pPr>
        <w:rPr>
          <w:sz w:val="24"/>
          <w:szCs w:val="24"/>
        </w:rPr>
      </w:pPr>
    </w:p>
    <w:p w14:paraId="748BA2D7" w14:textId="33E49125" w:rsidR="007C22B2" w:rsidRDefault="007C22B2">
      <w:pPr>
        <w:rPr>
          <w:sz w:val="24"/>
          <w:szCs w:val="24"/>
        </w:rPr>
      </w:pPr>
      <w:r>
        <w:rPr>
          <w:sz w:val="24"/>
          <w:szCs w:val="24"/>
        </w:rPr>
        <w:t>Zubereitung:</w:t>
      </w:r>
    </w:p>
    <w:p w14:paraId="20901C9D" w14:textId="77777777" w:rsidR="00485F8B" w:rsidRDefault="00485F8B" w:rsidP="00BC21A4">
      <w:pPr>
        <w:jc w:val="both"/>
        <w:rPr>
          <w:sz w:val="24"/>
          <w:szCs w:val="24"/>
        </w:rPr>
      </w:pPr>
      <w:r>
        <w:rPr>
          <w:sz w:val="24"/>
          <w:szCs w:val="24"/>
        </w:rPr>
        <w:t>Zwetschgen halbieren, entsteinen und in einem Topf mit Zucker und Gewürzen erhitzen. Ungefähr 20 Minuten ohne Deckel bei niedriger Hitze schmoren, bis die Früchte anfangen zu zerfallen. Der Röster sollte sämig sein. Wenn er zu flüssig ist und man sich daran stört, kann man in wenig Wasser aufgelöste Speisestärke dazugeben und das Ganze 2 Minuten lang weiterschmoren lassen.</w:t>
      </w:r>
    </w:p>
    <w:p w14:paraId="317B23FB" w14:textId="77777777" w:rsidR="00485F8B" w:rsidRDefault="00485F8B" w:rsidP="00BC21A4">
      <w:pPr>
        <w:jc w:val="both"/>
        <w:rPr>
          <w:sz w:val="24"/>
          <w:szCs w:val="24"/>
        </w:rPr>
      </w:pPr>
    </w:p>
    <w:p w14:paraId="562720B6" w14:textId="0BD946E8" w:rsidR="00485F8B" w:rsidRDefault="00485F8B" w:rsidP="00BC21A4">
      <w:pPr>
        <w:ind w:left="1416" w:hanging="1416"/>
        <w:jc w:val="both"/>
        <w:rPr>
          <w:sz w:val="24"/>
          <w:szCs w:val="24"/>
        </w:rPr>
      </w:pPr>
      <w:r>
        <w:rPr>
          <w:sz w:val="24"/>
          <w:szCs w:val="24"/>
        </w:rPr>
        <w:t>Kommentar:</w:t>
      </w:r>
      <w:r w:rsidR="00BC21A4">
        <w:rPr>
          <w:sz w:val="24"/>
          <w:szCs w:val="24"/>
        </w:rPr>
        <w:tab/>
      </w:r>
      <w:r w:rsidR="0098026F">
        <w:rPr>
          <w:sz w:val="24"/>
          <w:szCs w:val="24"/>
        </w:rPr>
        <w:t>Ein Röster ist kein Kompott, keine Konfitüre, eben ein Röster. Passt z. B. zu Kaisersch</w:t>
      </w:r>
      <w:r w:rsidR="00BC21A4">
        <w:rPr>
          <w:sz w:val="24"/>
          <w:szCs w:val="24"/>
        </w:rPr>
        <w:t>marrn oder zum Müsli…</w:t>
      </w:r>
      <w:r>
        <w:rPr>
          <w:sz w:val="24"/>
          <w:szCs w:val="24"/>
        </w:rPr>
        <w:br w:type="page"/>
      </w:r>
    </w:p>
    <w:p w14:paraId="341D72DF" w14:textId="4DF83237" w:rsidR="009F5280" w:rsidRDefault="009F5280" w:rsidP="00936BDA">
      <w:pPr>
        <w:pStyle w:val="Heading2"/>
        <w:spacing w:after="240"/>
      </w:pPr>
      <w:r>
        <w:lastRenderedPageBreak/>
        <w:t>Gegrillte Trauben</w:t>
      </w:r>
      <w:r w:rsidR="008C71FD">
        <w:rPr>
          <w:rStyle w:val="FootnoteReference"/>
        </w:rPr>
        <w:footnoteReference w:id="724"/>
      </w:r>
    </w:p>
    <w:p w14:paraId="79153C71" w14:textId="4E479F7B" w:rsidR="009F5280" w:rsidRPr="00936BDA" w:rsidRDefault="009F5280">
      <w:pPr>
        <w:rPr>
          <w:sz w:val="24"/>
          <w:szCs w:val="24"/>
          <w:u w:val="single"/>
        </w:rPr>
      </w:pPr>
      <w:r w:rsidRPr="00936BDA">
        <w:rPr>
          <w:sz w:val="24"/>
          <w:szCs w:val="24"/>
          <w:u w:val="single"/>
        </w:rPr>
        <w:t>Zutaten</w:t>
      </w:r>
      <w:r w:rsidR="00936BDA">
        <w:rPr>
          <w:sz w:val="24"/>
          <w:szCs w:val="24"/>
          <w:u w:val="single"/>
        </w:rPr>
        <w:t>:</w:t>
      </w:r>
    </w:p>
    <w:p w14:paraId="617B8AEB" w14:textId="77777777" w:rsidR="00226EC9" w:rsidRDefault="00226EC9">
      <w:pPr>
        <w:rPr>
          <w:sz w:val="24"/>
          <w:szCs w:val="24"/>
        </w:rPr>
      </w:pPr>
      <w:r>
        <w:rPr>
          <w:sz w:val="24"/>
          <w:szCs w:val="24"/>
        </w:rPr>
        <w:t>320 kernlose dunkle Trauben, von den Rispen gezupft</w:t>
      </w:r>
    </w:p>
    <w:p w14:paraId="142D9D83" w14:textId="77777777" w:rsidR="00226EC9" w:rsidRDefault="00226EC9">
      <w:pPr>
        <w:rPr>
          <w:sz w:val="24"/>
          <w:szCs w:val="24"/>
        </w:rPr>
      </w:pPr>
      <w:r>
        <w:rPr>
          <w:sz w:val="24"/>
          <w:szCs w:val="24"/>
        </w:rPr>
        <w:t>2 EL Sherry-Essig</w:t>
      </w:r>
    </w:p>
    <w:p w14:paraId="5A4CCCB0" w14:textId="77777777" w:rsidR="00226EC9" w:rsidRDefault="00226EC9">
      <w:pPr>
        <w:rPr>
          <w:sz w:val="24"/>
          <w:szCs w:val="24"/>
        </w:rPr>
      </w:pPr>
      <w:r>
        <w:rPr>
          <w:sz w:val="24"/>
          <w:szCs w:val="24"/>
        </w:rPr>
        <w:t>3 EL Olivenöl</w:t>
      </w:r>
    </w:p>
    <w:p w14:paraId="2314D536" w14:textId="77777777" w:rsidR="00905EBE" w:rsidRDefault="00226EC9">
      <w:pPr>
        <w:rPr>
          <w:sz w:val="24"/>
          <w:szCs w:val="24"/>
        </w:rPr>
      </w:pPr>
      <w:r>
        <w:rPr>
          <w:sz w:val="24"/>
          <w:szCs w:val="24"/>
        </w:rPr>
        <w:t>1 Knoblauchzehe</w:t>
      </w:r>
    </w:p>
    <w:p w14:paraId="665C7391" w14:textId="2EF5B45B" w:rsidR="009C1ED1" w:rsidRDefault="009C1ED1">
      <w:pPr>
        <w:rPr>
          <w:sz w:val="24"/>
          <w:szCs w:val="24"/>
        </w:rPr>
      </w:pPr>
      <w:r>
        <w:rPr>
          <w:sz w:val="24"/>
          <w:szCs w:val="24"/>
        </w:rPr>
        <w:t>1,5 TL Zucker</w:t>
      </w:r>
    </w:p>
    <w:p w14:paraId="5E433F0D" w14:textId="77777777" w:rsidR="009C1ED1" w:rsidRDefault="009C1ED1">
      <w:pPr>
        <w:rPr>
          <w:sz w:val="24"/>
          <w:szCs w:val="24"/>
        </w:rPr>
      </w:pPr>
      <w:r>
        <w:rPr>
          <w:sz w:val="24"/>
          <w:szCs w:val="24"/>
        </w:rPr>
        <w:t>1 TL Fenchelsamen, geröstet und leicht zerstoßen</w:t>
      </w:r>
    </w:p>
    <w:p w14:paraId="218C5388" w14:textId="77777777" w:rsidR="00A62D7B" w:rsidRDefault="00A62D7B">
      <w:pPr>
        <w:rPr>
          <w:sz w:val="24"/>
          <w:szCs w:val="24"/>
        </w:rPr>
      </w:pPr>
      <w:r>
        <w:rPr>
          <w:sz w:val="24"/>
          <w:szCs w:val="24"/>
        </w:rPr>
        <w:t>¼ TL Meersalzflocken</w:t>
      </w:r>
    </w:p>
    <w:p w14:paraId="098F3816" w14:textId="57BE2F4E" w:rsidR="00A62D7B" w:rsidRDefault="00A62D7B">
      <w:pPr>
        <w:rPr>
          <w:sz w:val="24"/>
          <w:szCs w:val="24"/>
        </w:rPr>
      </w:pPr>
      <w:r>
        <w:rPr>
          <w:sz w:val="24"/>
          <w:szCs w:val="24"/>
        </w:rPr>
        <w:t>Pfeffer</w:t>
      </w:r>
    </w:p>
    <w:p w14:paraId="5F39C068" w14:textId="77777777" w:rsidR="00A62D7B" w:rsidRDefault="00A62D7B">
      <w:pPr>
        <w:rPr>
          <w:sz w:val="24"/>
          <w:szCs w:val="24"/>
        </w:rPr>
      </w:pPr>
    </w:p>
    <w:p w14:paraId="12BB7A9F" w14:textId="37BFD0C7" w:rsidR="00936BDA" w:rsidRDefault="00936BDA">
      <w:pPr>
        <w:rPr>
          <w:sz w:val="24"/>
          <w:szCs w:val="24"/>
        </w:rPr>
      </w:pPr>
      <w:r>
        <w:rPr>
          <w:sz w:val="24"/>
          <w:szCs w:val="24"/>
        </w:rPr>
        <w:t>Zubereitung:</w:t>
      </w:r>
    </w:p>
    <w:p w14:paraId="7F811430" w14:textId="278C4F7A" w:rsidR="0034470F" w:rsidRPr="001B40B7" w:rsidRDefault="00A62D7B" w:rsidP="00B40E8C">
      <w:pPr>
        <w:pStyle w:val="ListParagraph"/>
        <w:numPr>
          <w:ilvl w:val="0"/>
          <w:numId w:val="1014"/>
        </w:numPr>
        <w:spacing w:after="120"/>
        <w:ind w:left="714" w:hanging="357"/>
        <w:contextualSpacing w:val="0"/>
        <w:jc w:val="both"/>
        <w:rPr>
          <w:sz w:val="24"/>
          <w:szCs w:val="24"/>
        </w:rPr>
      </w:pPr>
      <w:r w:rsidRPr="001B40B7">
        <w:rPr>
          <w:sz w:val="24"/>
          <w:szCs w:val="24"/>
        </w:rPr>
        <w:t>Die Trauben mit allen anderen Zutaten gut mischen. Dann auf Spieße stecken (ca. 5 – 6 Stück je Spieß</w:t>
      </w:r>
      <w:r w:rsidR="001B40B7" w:rsidRPr="001B40B7">
        <w:rPr>
          <w:sz w:val="24"/>
          <w:szCs w:val="24"/>
        </w:rPr>
        <w:t>)</w:t>
      </w:r>
      <w:r w:rsidR="0034470F" w:rsidRPr="001B40B7">
        <w:rPr>
          <w:sz w:val="24"/>
          <w:szCs w:val="24"/>
        </w:rPr>
        <w:t xml:space="preserve"> </w:t>
      </w:r>
    </w:p>
    <w:p w14:paraId="1D19A36A" w14:textId="66C6F740" w:rsidR="009F5280" w:rsidRPr="001B40B7" w:rsidRDefault="0034470F" w:rsidP="00B40E8C">
      <w:pPr>
        <w:pStyle w:val="ListParagraph"/>
        <w:numPr>
          <w:ilvl w:val="0"/>
          <w:numId w:val="1014"/>
        </w:numPr>
        <w:spacing w:after="120"/>
        <w:ind w:left="714" w:hanging="357"/>
        <w:contextualSpacing w:val="0"/>
        <w:jc w:val="both"/>
        <w:rPr>
          <w:sz w:val="24"/>
          <w:szCs w:val="24"/>
        </w:rPr>
      </w:pPr>
      <w:r w:rsidRPr="001B40B7">
        <w:rPr>
          <w:sz w:val="24"/>
          <w:szCs w:val="24"/>
        </w:rPr>
        <w:t xml:space="preserve">Die </w:t>
      </w:r>
      <w:r w:rsidR="001B40B7" w:rsidRPr="001B40B7">
        <w:rPr>
          <w:sz w:val="24"/>
          <w:szCs w:val="24"/>
        </w:rPr>
        <w:t>T</w:t>
      </w:r>
      <w:r w:rsidRPr="001B40B7">
        <w:rPr>
          <w:sz w:val="24"/>
          <w:szCs w:val="24"/>
        </w:rPr>
        <w:t>raubensp</w:t>
      </w:r>
      <w:r w:rsidR="001B40B7" w:rsidRPr="001B40B7">
        <w:rPr>
          <w:sz w:val="24"/>
          <w:szCs w:val="24"/>
        </w:rPr>
        <w:t>i</w:t>
      </w:r>
      <w:r w:rsidRPr="001B40B7">
        <w:rPr>
          <w:sz w:val="24"/>
          <w:szCs w:val="24"/>
        </w:rPr>
        <w:t>eße portionsweise in eine knallheiße Pfanne geben und jeweils et</w:t>
      </w:r>
      <w:r w:rsidR="001B40B7" w:rsidRPr="001B40B7">
        <w:rPr>
          <w:sz w:val="24"/>
          <w:szCs w:val="24"/>
        </w:rPr>
        <w:t>w</w:t>
      </w:r>
      <w:r w:rsidRPr="001B40B7">
        <w:rPr>
          <w:sz w:val="24"/>
          <w:szCs w:val="24"/>
        </w:rPr>
        <w:t>a 2 – 3 Minuten grillen; nach der Hälfte der Zeit wenden.</w:t>
      </w:r>
      <w:r w:rsidR="009F5280" w:rsidRPr="001B40B7">
        <w:rPr>
          <w:sz w:val="24"/>
          <w:szCs w:val="24"/>
        </w:rPr>
        <w:br w:type="page"/>
      </w:r>
    </w:p>
    <w:p w14:paraId="39F9C60B" w14:textId="329CF59B" w:rsidR="00A52D4D" w:rsidRPr="00D47EA4" w:rsidRDefault="00A52D4D" w:rsidP="007B60BD">
      <w:pPr>
        <w:pStyle w:val="Heading2"/>
        <w:spacing w:after="240"/>
      </w:pPr>
      <w:r>
        <w:lastRenderedPageBreak/>
        <w:t>Ka’ach Bilmalch</w:t>
      </w:r>
      <w:r w:rsidR="008C628D">
        <w:rPr>
          <w:rStyle w:val="FootnoteReference"/>
        </w:rPr>
        <w:footnoteReference w:id="725"/>
      </w:r>
      <w:r>
        <w:t xml:space="preserve"> </w:t>
      </w:r>
    </w:p>
    <w:p w14:paraId="29FE554C" w14:textId="54CA0178" w:rsidR="00A52D4D" w:rsidRPr="00D47EA4" w:rsidRDefault="00A52D4D">
      <w:pPr>
        <w:rPr>
          <w:sz w:val="24"/>
          <w:szCs w:val="24"/>
        </w:rPr>
      </w:pPr>
      <w:r w:rsidRPr="007B60BD">
        <w:rPr>
          <w:sz w:val="24"/>
          <w:szCs w:val="24"/>
          <w:u w:val="single"/>
        </w:rPr>
        <w:t>Zutaten</w:t>
      </w:r>
      <w:r w:rsidRPr="00D47EA4">
        <w:rPr>
          <w:sz w:val="24"/>
          <w:szCs w:val="24"/>
        </w:rPr>
        <w:t xml:space="preserve"> </w:t>
      </w:r>
      <w:r w:rsidR="007B60BD">
        <w:rPr>
          <w:sz w:val="24"/>
          <w:szCs w:val="24"/>
        </w:rPr>
        <w:t>(</w:t>
      </w:r>
      <w:r w:rsidRPr="00D47EA4">
        <w:rPr>
          <w:sz w:val="24"/>
          <w:szCs w:val="24"/>
        </w:rPr>
        <w:t>für 30-40 Stück</w:t>
      </w:r>
      <w:r w:rsidR="007B60BD">
        <w:rPr>
          <w:sz w:val="24"/>
          <w:szCs w:val="24"/>
        </w:rPr>
        <w:t>)</w:t>
      </w:r>
    </w:p>
    <w:p w14:paraId="525A7607" w14:textId="77777777" w:rsidR="00A52D4D" w:rsidRPr="00D47EA4" w:rsidRDefault="00A52D4D">
      <w:pPr>
        <w:rPr>
          <w:sz w:val="24"/>
          <w:szCs w:val="24"/>
        </w:rPr>
      </w:pPr>
      <w:r w:rsidRPr="00D47EA4">
        <w:rPr>
          <w:sz w:val="24"/>
          <w:szCs w:val="24"/>
        </w:rPr>
        <w:t>500 g Mehl</w:t>
      </w:r>
    </w:p>
    <w:p w14:paraId="1C827167" w14:textId="77777777" w:rsidR="00A52D4D" w:rsidRPr="00D47EA4" w:rsidRDefault="00A52D4D">
      <w:pPr>
        <w:rPr>
          <w:sz w:val="24"/>
          <w:szCs w:val="24"/>
        </w:rPr>
      </w:pPr>
      <w:r w:rsidRPr="00D47EA4">
        <w:rPr>
          <w:sz w:val="24"/>
          <w:szCs w:val="24"/>
        </w:rPr>
        <w:t>100 ml Sonnenblumenöl</w:t>
      </w:r>
    </w:p>
    <w:p w14:paraId="5CAD66CD" w14:textId="77777777" w:rsidR="00A52D4D" w:rsidRDefault="00A52D4D">
      <w:pPr>
        <w:rPr>
          <w:sz w:val="24"/>
          <w:szCs w:val="24"/>
        </w:rPr>
      </w:pPr>
      <w:r w:rsidRPr="00A52D4D">
        <w:rPr>
          <w:sz w:val="24"/>
          <w:szCs w:val="24"/>
        </w:rPr>
        <w:t>100 g weiche Butter, in W</w:t>
      </w:r>
      <w:r>
        <w:rPr>
          <w:sz w:val="24"/>
          <w:szCs w:val="24"/>
        </w:rPr>
        <w:t>ürfel geschnitten</w:t>
      </w:r>
    </w:p>
    <w:p w14:paraId="4C3975A4" w14:textId="77777777" w:rsidR="00A52D4D" w:rsidRDefault="00A52D4D">
      <w:pPr>
        <w:rPr>
          <w:sz w:val="24"/>
          <w:szCs w:val="24"/>
        </w:rPr>
      </w:pPr>
      <w:r>
        <w:rPr>
          <w:sz w:val="24"/>
          <w:szCs w:val="24"/>
        </w:rPr>
        <w:t>1 TL Trockenhefe</w:t>
      </w:r>
    </w:p>
    <w:p w14:paraId="05F88D50" w14:textId="028CECE2" w:rsidR="00A52D4D" w:rsidRDefault="00A52D4D">
      <w:pPr>
        <w:rPr>
          <w:sz w:val="24"/>
          <w:szCs w:val="24"/>
        </w:rPr>
      </w:pPr>
      <w:r>
        <w:rPr>
          <w:sz w:val="24"/>
          <w:szCs w:val="24"/>
        </w:rPr>
        <w:t>1 TL Backpulver</w:t>
      </w:r>
    </w:p>
    <w:p w14:paraId="680F94B9" w14:textId="77777777" w:rsidR="00A52D4D" w:rsidRDefault="00A52D4D">
      <w:pPr>
        <w:rPr>
          <w:sz w:val="24"/>
          <w:szCs w:val="24"/>
        </w:rPr>
      </w:pPr>
      <w:r>
        <w:rPr>
          <w:sz w:val="24"/>
          <w:szCs w:val="24"/>
        </w:rPr>
        <w:t>1 TL Zucker</w:t>
      </w:r>
    </w:p>
    <w:p w14:paraId="31152E07" w14:textId="77777777" w:rsidR="00A52D4D" w:rsidRDefault="00A52D4D">
      <w:pPr>
        <w:rPr>
          <w:sz w:val="24"/>
          <w:szCs w:val="24"/>
        </w:rPr>
      </w:pPr>
      <w:r>
        <w:rPr>
          <w:sz w:val="24"/>
          <w:szCs w:val="24"/>
        </w:rPr>
        <w:t>1,5 TL Salz</w:t>
      </w:r>
    </w:p>
    <w:p w14:paraId="69556ECF" w14:textId="77777777" w:rsidR="00C12B5B" w:rsidRDefault="00C12B5B">
      <w:pPr>
        <w:rPr>
          <w:sz w:val="24"/>
          <w:szCs w:val="24"/>
        </w:rPr>
      </w:pPr>
      <w:r>
        <w:rPr>
          <w:sz w:val="24"/>
          <w:szCs w:val="24"/>
        </w:rPr>
        <w:t>½ TL Kreuzkümmel</w:t>
      </w:r>
    </w:p>
    <w:p w14:paraId="6FFC8C17" w14:textId="4E41A96D" w:rsidR="00C12B5B" w:rsidRDefault="00C12B5B">
      <w:pPr>
        <w:rPr>
          <w:sz w:val="24"/>
          <w:szCs w:val="24"/>
        </w:rPr>
      </w:pPr>
      <w:r>
        <w:rPr>
          <w:sz w:val="24"/>
          <w:szCs w:val="24"/>
        </w:rPr>
        <w:t>1,5 EL Fenchelsamen, geröstet und grob zerstoßen</w:t>
      </w:r>
    </w:p>
    <w:p w14:paraId="716E2DD4" w14:textId="77777777" w:rsidR="00C12B5B" w:rsidRDefault="00C12B5B">
      <w:pPr>
        <w:rPr>
          <w:sz w:val="24"/>
          <w:szCs w:val="24"/>
        </w:rPr>
      </w:pPr>
      <w:r>
        <w:rPr>
          <w:sz w:val="24"/>
          <w:szCs w:val="24"/>
        </w:rPr>
        <w:t>1 EI</w:t>
      </w:r>
    </w:p>
    <w:p w14:paraId="4BE79FA7" w14:textId="77777777" w:rsidR="00C12B5B" w:rsidRDefault="00C12B5B">
      <w:pPr>
        <w:rPr>
          <w:sz w:val="24"/>
          <w:szCs w:val="24"/>
        </w:rPr>
      </w:pPr>
      <w:r>
        <w:rPr>
          <w:sz w:val="24"/>
          <w:szCs w:val="24"/>
        </w:rPr>
        <w:t>Je 1 TL weiße und schwarze Sesamsamen</w:t>
      </w:r>
    </w:p>
    <w:p w14:paraId="51BD7FC2" w14:textId="77777777" w:rsidR="00C12B5B" w:rsidRDefault="00C12B5B">
      <w:pPr>
        <w:rPr>
          <w:sz w:val="24"/>
          <w:szCs w:val="24"/>
        </w:rPr>
      </w:pPr>
    </w:p>
    <w:p w14:paraId="4B4BC8FC" w14:textId="439D9D8D" w:rsidR="007B60BD" w:rsidRDefault="007B60BD">
      <w:pPr>
        <w:rPr>
          <w:sz w:val="24"/>
          <w:szCs w:val="24"/>
        </w:rPr>
      </w:pPr>
      <w:r>
        <w:rPr>
          <w:sz w:val="24"/>
          <w:szCs w:val="24"/>
        </w:rPr>
        <w:t>Zubereitung:</w:t>
      </w:r>
    </w:p>
    <w:p w14:paraId="175F89E7" w14:textId="77777777" w:rsidR="00C12B5B" w:rsidRPr="00C12B5B" w:rsidRDefault="00C12B5B" w:rsidP="00B40E8C">
      <w:pPr>
        <w:pStyle w:val="ListParagraph"/>
        <w:numPr>
          <w:ilvl w:val="0"/>
          <w:numId w:val="888"/>
        </w:numPr>
        <w:spacing w:after="120"/>
        <w:ind w:left="714" w:hanging="357"/>
        <w:contextualSpacing w:val="0"/>
        <w:jc w:val="both"/>
        <w:rPr>
          <w:sz w:val="24"/>
          <w:szCs w:val="24"/>
        </w:rPr>
      </w:pPr>
      <w:r w:rsidRPr="00C12B5B">
        <w:rPr>
          <w:sz w:val="24"/>
          <w:szCs w:val="24"/>
        </w:rPr>
        <w:t>Den Backofen auf 200 Grad vorheizen.</w:t>
      </w:r>
    </w:p>
    <w:p w14:paraId="2824A106" w14:textId="2EA36160" w:rsidR="00C12B5B" w:rsidRPr="00C12B5B" w:rsidRDefault="00C12B5B" w:rsidP="00B40E8C">
      <w:pPr>
        <w:pStyle w:val="ListParagraph"/>
        <w:numPr>
          <w:ilvl w:val="0"/>
          <w:numId w:val="888"/>
        </w:numPr>
        <w:spacing w:after="120"/>
        <w:ind w:left="714" w:hanging="357"/>
        <w:contextualSpacing w:val="0"/>
        <w:jc w:val="both"/>
        <w:rPr>
          <w:sz w:val="24"/>
          <w:szCs w:val="24"/>
        </w:rPr>
      </w:pPr>
      <w:r w:rsidRPr="00C12B5B">
        <w:rPr>
          <w:sz w:val="24"/>
          <w:szCs w:val="24"/>
        </w:rPr>
        <w:t>Das Mehl in eine Schüssel sieben und eine Mulde in die Mitte drücken. Das Öl hineingießen, Butter, Hefe, Backpulver, Zucker, Salz und Gewürze dazugeben und die Zutaten vermengen. Nach und nach etwa 100 ml Wasser unterrühren, bis der Teig glatt ist. Anschließend einige Minuten durchkneten.</w:t>
      </w:r>
    </w:p>
    <w:p w14:paraId="35DC19B0" w14:textId="470620E0" w:rsidR="00C12B5B" w:rsidRPr="00C12B5B" w:rsidRDefault="00C12B5B" w:rsidP="00B40E8C">
      <w:pPr>
        <w:pStyle w:val="ListParagraph"/>
        <w:numPr>
          <w:ilvl w:val="0"/>
          <w:numId w:val="888"/>
        </w:numPr>
        <w:spacing w:after="120"/>
        <w:ind w:left="714" w:hanging="357"/>
        <w:contextualSpacing w:val="0"/>
        <w:jc w:val="both"/>
        <w:rPr>
          <w:sz w:val="24"/>
          <w:szCs w:val="24"/>
        </w:rPr>
      </w:pPr>
      <w:r w:rsidRPr="00C12B5B">
        <w:rPr>
          <w:sz w:val="24"/>
          <w:szCs w:val="24"/>
        </w:rPr>
        <w:t xml:space="preserve">Zwei Backbleche mit Backpapier auslegen. Aus dem Teig kleine Kugel formen und auf der Arbeitsfläche zu etwa 1 cm dicken und 12-15 cm langen Steigen rollen. Zu Ringen formen und im Abstand von etwa 2 cm auf die Bleche legen. Mit dem verquirlten Ei </w:t>
      </w:r>
      <w:r w:rsidR="00DF4FB3" w:rsidRPr="00C12B5B">
        <w:rPr>
          <w:sz w:val="24"/>
          <w:szCs w:val="24"/>
        </w:rPr>
        <w:t>bepinseln,</w:t>
      </w:r>
      <w:r w:rsidRPr="00C12B5B">
        <w:rPr>
          <w:sz w:val="24"/>
          <w:szCs w:val="24"/>
        </w:rPr>
        <w:t xml:space="preserve"> mit Sesam bestreuen und 30 Minuten gehen lassen.</w:t>
      </w:r>
    </w:p>
    <w:p w14:paraId="2CDB5562" w14:textId="77777777" w:rsidR="001B5279" w:rsidRDefault="00C12B5B" w:rsidP="00B40E8C">
      <w:pPr>
        <w:pStyle w:val="ListParagraph"/>
        <w:numPr>
          <w:ilvl w:val="0"/>
          <w:numId w:val="888"/>
        </w:numPr>
        <w:spacing w:after="120"/>
        <w:ind w:left="714" w:hanging="357"/>
        <w:contextualSpacing w:val="0"/>
        <w:jc w:val="both"/>
        <w:rPr>
          <w:sz w:val="24"/>
          <w:szCs w:val="24"/>
        </w:rPr>
      </w:pPr>
      <w:r w:rsidRPr="00C12B5B">
        <w:rPr>
          <w:sz w:val="24"/>
          <w:szCs w:val="24"/>
        </w:rPr>
        <w:t>Die Kekse in den Backofen schieben und 22 Minuten goldbraun backen. Auskühlen lassen und in einem Schraubglas aufbewahren. Das Gebäck ist maximal 10 Tage haltbar.</w:t>
      </w:r>
    </w:p>
    <w:p w14:paraId="1707554B" w14:textId="77777777" w:rsidR="001B5279" w:rsidRDefault="001B5279">
      <w:pPr>
        <w:rPr>
          <w:sz w:val="24"/>
          <w:szCs w:val="24"/>
        </w:rPr>
      </w:pPr>
      <w:r>
        <w:rPr>
          <w:sz w:val="24"/>
          <w:szCs w:val="24"/>
        </w:rPr>
        <w:br w:type="page"/>
      </w:r>
    </w:p>
    <w:p w14:paraId="6E4BB84C" w14:textId="77777777" w:rsidR="00245231" w:rsidRDefault="00245231" w:rsidP="00245231">
      <w:pPr>
        <w:pStyle w:val="Heading2"/>
        <w:spacing w:after="240"/>
      </w:pPr>
      <w:r>
        <w:lastRenderedPageBreak/>
        <w:t>Gefüllte Weinblätter – Dolmadákia</w:t>
      </w:r>
      <w:r>
        <w:rPr>
          <w:rStyle w:val="FootnoteReference"/>
        </w:rPr>
        <w:footnoteReference w:id="726"/>
      </w:r>
      <w:r>
        <w:t xml:space="preserve"> </w:t>
      </w:r>
    </w:p>
    <w:p w14:paraId="69EA3178" w14:textId="77777777" w:rsidR="00245231" w:rsidRDefault="00245231" w:rsidP="00245231">
      <w:pPr>
        <w:rPr>
          <w:sz w:val="24"/>
          <w:szCs w:val="24"/>
        </w:rPr>
      </w:pPr>
      <w:r w:rsidRPr="00862BCE">
        <w:rPr>
          <w:sz w:val="24"/>
          <w:szCs w:val="24"/>
          <w:u w:val="single"/>
        </w:rPr>
        <w:t>Zutaten</w:t>
      </w:r>
      <w:r>
        <w:rPr>
          <w:sz w:val="24"/>
          <w:szCs w:val="24"/>
        </w:rPr>
        <w:t xml:space="preserve"> (für 6 Portionen):</w:t>
      </w:r>
    </w:p>
    <w:p w14:paraId="5878BE28" w14:textId="77777777" w:rsidR="00245231" w:rsidRDefault="00245231" w:rsidP="00245231">
      <w:pPr>
        <w:rPr>
          <w:sz w:val="24"/>
          <w:szCs w:val="24"/>
        </w:rPr>
      </w:pPr>
      <w:r>
        <w:rPr>
          <w:sz w:val="24"/>
          <w:szCs w:val="24"/>
        </w:rPr>
        <w:t>300 g eingelegte Weinblätter</w:t>
      </w:r>
    </w:p>
    <w:p w14:paraId="2B23DE26" w14:textId="77777777" w:rsidR="00245231" w:rsidRDefault="00245231" w:rsidP="00245231">
      <w:pPr>
        <w:rPr>
          <w:sz w:val="24"/>
          <w:szCs w:val="24"/>
        </w:rPr>
      </w:pPr>
      <w:r>
        <w:rPr>
          <w:sz w:val="24"/>
          <w:szCs w:val="24"/>
        </w:rPr>
        <w:t>200 g Langkornreis</w:t>
      </w:r>
    </w:p>
    <w:p w14:paraId="1A0E1493" w14:textId="77777777" w:rsidR="00245231" w:rsidRDefault="00245231" w:rsidP="00245231">
      <w:pPr>
        <w:rPr>
          <w:sz w:val="24"/>
          <w:szCs w:val="24"/>
        </w:rPr>
      </w:pPr>
      <w:r>
        <w:rPr>
          <w:sz w:val="24"/>
          <w:szCs w:val="24"/>
        </w:rPr>
        <w:t>200 g mittelgroße Zwiebeln</w:t>
      </w:r>
    </w:p>
    <w:p w14:paraId="29380ACB" w14:textId="77777777" w:rsidR="00245231" w:rsidRDefault="00245231" w:rsidP="00245231">
      <w:pPr>
        <w:rPr>
          <w:sz w:val="24"/>
          <w:szCs w:val="24"/>
        </w:rPr>
      </w:pPr>
      <w:r>
        <w:rPr>
          <w:sz w:val="24"/>
          <w:szCs w:val="24"/>
        </w:rPr>
        <w:t>5 EL Olivenöl</w:t>
      </w:r>
    </w:p>
    <w:p w14:paraId="6602DAD8" w14:textId="77777777" w:rsidR="00245231" w:rsidRDefault="00245231" w:rsidP="00245231">
      <w:pPr>
        <w:rPr>
          <w:sz w:val="24"/>
          <w:szCs w:val="24"/>
        </w:rPr>
      </w:pPr>
      <w:r>
        <w:rPr>
          <w:sz w:val="24"/>
          <w:szCs w:val="24"/>
        </w:rPr>
        <w:t>4 EL Pinienkerne, geschält</w:t>
      </w:r>
    </w:p>
    <w:p w14:paraId="16928D27" w14:textId="77777777" w:rsidR="00245231" w:rsidRDefault="00245231" w:rsidP="00245231">
      <w:pPr>
        <w:rPr>
          <w:sz w:val="24"/>
          <w:szCs w:val="24"/>
        </w:rPr>
      </w:pPr>
      <w:r>
        <w:rPr>
          <w:sz w:val="24"/>
          <w:szCs w:val="24"/>
        </w:rPr>
        <w:t>4 EL Korinthen</w:t>
      </w:r>
    </w:p>
    <w:p w14:paraId="0F3DCE3D" w14:textId="77777777" w:rsidR="00245231" w:rsidRDefault="00245231" w:rsidP="00245231">
      <w:pPr>
        <w:rPr>
          <w:sz w:val="24"/>
          <w:szCs w:val="24"/>
        </w:rPr>
      </w:pPr>
      <w:r>
        <w:rPr>
          <w:sz w:val="24"/>
          <w:szCs w:val="24"/>
        </w:rPr>
        <w:t>Salz</w:t>
      </w:r>
    </w:p>
    <w:p w14:paraId="511DAF0F" w14:textId="77777777" w:rsidR="00245231" w:rsidRDefault="00245231" w:rsidP="00245231">
      <w:pPr>
        <w:rPr>
          <w:sz w:val="24"/>
          <w:szCs w:val="24"/>
        </w:rPr>
      </w:pPr>
      <w:r>
        <w:rPr>
          <w:sz w:val="24"/>
          <w:szCs w:val="24"/>
        </w:rPr>
        <w:t>1 Msp. Zucker</w:t>
      </w:r>
    </w:p>
    <w:p w14:paraId="7AD1B56D" w14:textId="77777777" w:rsidR="00245231" w:rsidRDefault="00245231" w:rsidP="00245231">
      <w:pPr>
        <w:rPr>
          <w:sz w:val="24"/>
          <w:szCs w:val="24"/>
        </w:rPr>
      </w:pPr>
      <w:r>
        <w:rPr>
          <w:sz w:val="24"/>
          <w:szCs w:val="24"/>
        </w:rPr>
        <w:t>Pfeffer</w:t>
      </w:r>
    </w:p>
    <w:p w14:paraId="5A2A14C7" w14:textId="77777777" w:rsidR="00245231" w:rsidRDefault="00245231" w:rsidP="00245231">
      <w:pPr>
        <w:rPr>
          <w:sz w:val="24"/>
          <w:szCs w:val="24"/>
        </w:rPr>
      </w:pPr>
      <w:r>
        <w:rPr>
          <w:sz w:val="24"/>
          <w:szCs w:val="24"/>
        </w:rPr>
        <w:t>1 Msp. Pimentpulver</w:t>
      </w:r>
    </w:p>
    <w:p w14:paraId="1B6BEBA4" w14:textId="77777777" w:rsidR="00245231" w:rsidRDefault="00245231" w:rsidP="00245231">
      <w:pPr>
        <w:rPr>
          <w:sz w:val="24"/>
          <w:szCs w:val="24"/>
        </w:rPr>
      </w:pPr>
      <w:r>
        <w:rPr>
          <w:sz w:val="24"/>
          <w:szCs w:val="24"/>
        </w:rPr>
        <w:t>½ Bund Petersilie</w:t>
      </w:r>
    </w:p>
    <w:p w14:paraId="163BA1C9" w14:textId="77777777" w:rsidR="00245231" w:rsidRDefault="00245231" w:rsidP="00245231">
      <w:pPr>
        <w:rPr>
          <w:sz w:val="24"/>
          <w:szCs w:val="24"/>
        </w:rPr>
      </w:pPr>
      <w:r>
        <w:rPr>
          <w:sz w:val="24"/>
          <w:szCs w:val="24"/>
        </w:rPr>
        <w:t>½ Bund Dill</w:t>
      </w:r>
    </w:p>
    <w:p w14:paraId="08BA6022" w14:textId="77777777" w:rsidR="00245231" w:rsidRDefault="00245231" w:rsidP="00245231">
      <w:pPr>
        <w:rPr>
          <w:sz w:val="24"/>
          <w:szCs w:val="24"/>
        </w:rPr>
      </w:pPr>
      <w:r>
        <w:rPr>
          <w:sz w:val="24"/>
          <w:szCs w:val="24"/>
        </w:rPr>
        <w:t>2 Zweige frische oder 1 gehäufter TL getrocknete Minze</w:t>
      </w:r>
    </w:p>
    <w:p w14:paraId="7106B018" w14:textId="77777777" w:rsidR="00245231" w:rsidRDefault="00245231" w:rsidP="00245231">
      <w:pPr>
        <w:rPr>
          <w:sz w:val="24"/>
          <w:szCs w:val="24"/>
        </w:rPr>
      </w:pPr>
      <w:r>
        <w:rPr>
          <w:sz w:val="24"/>
          <w:szCs w:val="24"/>
        </w:rPr>
        <w:t>Saft von 1 Zitrone</w:t>
      </w:r>
    </w:p>
    <w:p w14:paraId="289E8E51" w14:textId="77777777" w:rsidR="00245231" w:rsidRDefault="00245231" w:rsidP="00245231">
      <w:pPr>
        <w:rPr>
          <w:sz w:val="24"/>
          <w:szCs w:val="24"/>
        </w:rPr>
      </w:pPr>
      <w:r>
        <w:rPr>
          <w:sz w:val="24"/>
          <w:szCs w:val="24"/>
        </w:rPr>
        <w:t>1 unbehandelte Zitrone</w:t>
      </w:r>
    </w:p>
    <w:p w14:paraId="65C68E2B" w14:textId="77777777" w:rsidR="00245231" w:rsidRDefault="00245231" w:rsidP="00245231">
      <w:pPr>
        <w:rPr>
          <w:sz w:val="24"/>
          <w:szCs w:val="24"/>
        </w:rPr>
      </w:pPr>
      <w:r>
        <w:rPr>
          <w:sz w:val="24"/>
          <w:szCs w:val="24"/>
        </w:rPr>
        <w:t>Außerdem: frische Weinblätter zum dekorieren</w:t>
      </w:r>
    </w:p>
    <w:p w14:paraId="0D48F22C" w14:textId="77777777" w:rsidR="00245231" w:rsidRDefault="00245231" w:rsidP="00245231">
      <w:pPr>
        <w:rPr>
          <w:sz w:val="24"/>
          <w:szCs w:val="24"/>
        </w:rPr>
      </w:pPr>
    </w:p>
    <w:p w14:paraId="427F40B3" w14:textId="77777777" w:rsidR="00245231" w:rsidRDefault="00245231" w:rsidP="00245231">
      <w:pPr>
        <w:rPr>
          <w:sz w:val="24"/>
          <w:szCs w:val="24"/>
        </w:rPr>
      </w:pPr>
    </w:p>
    <w:p w14:paraId="26E1EE24" w14:textId="77777777" w:rsidR="00245231" w:rsidRDefault="00245231" w:rsidP="00245231">
      <w:pPr>
        <w:rPr>
          <w:sz w:val="24"/>
          <w:szCs w:val="24"/>
        </w:rPr>
      </w:pPr>
      <w:r>
        <w:rPr>
          <w:sz w:val="24"/>
          <w:szCs w:val="24"/>
        </w:rPr>
        <w:t>Zubereitungszeit; 1 ¼ Stunde, puls 1 ¼ Stunde Garen plus 1 Stunde Ruhezeit</w:t>
      </w:r>
    </w:p>
    <w:p w14:paraId="4479B01F" w14:textId="77777777" w:rsidR="00245231" w:rsidRPr="004B797C" w:rsidRDefault="00245231" w:rsidP="00B40E8C">
      <w:pPr>
        <w:pStyle w:val="ListParagraph"/>
        <w:numPr>
          <w:ilvl w:val="0"/>
          <w:numId w:val="431"/>
        </w:numPr>
        <w:spacing w:after="120"/>
        <w:ind w:left="714" w:hanging="357"/>
        <w:contextualSpacing w:val="0"/>
        <w:jc w:val="both"/>
        <w:rPr>
          <w:sz w:val="24"/>
          <w:szCs w:val="24"/>
        </w:rPr>
      </w:pPr>
      <w:r w:rsidRPr="004B797C">
        <w:rPr>
          <w:sz w:val="24"/>
          <w:szCs w:val="24"/>
        </w:rPr>
        <w:t>In einem großen Topf Wasser zum Kochen bringen. Die Weinblätter vorsichtig auseinandernehmen und 5 – 8 Minuten vorgaren. Mit dem Schaumlöffel herausnehmen, abtropfen lassen und auf einem Tuch auslegen.</w:t>
      </w:r>
    </w:p>
    <w:p w14:paraId="0B667553" w14:textId="77777777" w:rsidR="00245231" w:rsidRPr="004B797C" w:rsidRDefault="00245231" w:rsidP="00B40E8C">
      <w:pPr>
        <w:pStyle w:val="ListParagraph"/>
        <w:numPr>
          <w:ilvl w:val="0"/>
          <w:numId w:val="431"/>
        </w:numPr>
        <w:spacing w:after="120"/>
        <w:ind w:left="714" w:hanging="357"/>
        <w:contextualSpacing w:val="0"/>
        <w:jc w:val="both"/>
        <w:rPr>
          <w:sz w:val="24"/>
          <w:szCs w:val="24"/>
        </w:rPr>
      </w:pPr>
      <w:r w:rsidRPr="004B797C">
        <w:rPr>
          <w:sz w:val="24"/>
          <w:szCs w:val="24"/>
        </w:rPr>
        <w:t>Reis in einem Sieb abwaschen, Wasser abschütteln. Zwiebeln schälen. In ein Schüsselchen reiben. 3 EL Olivenöl in einem Topf erhitzen. Pinienkerne und Korinthen kurz anbraten. Reis und Zwiebeln untermischen und bei mittlerer Hitze glasig werden lassen.</w:t>
      </w:r>
    </w:p>
    <w:p w14:paraId="74AF9F61" w14:textId="77777777" w:rsidR="00245231" w:rsidRPr="004B797C" w:rsidRDefault="00245231" w:rsidP="00B40E8C">
      <w:pPr>
        <w:pStyle w:val="ListParagraph"/>
        <w:numPr>
          <w:ilvl w:val="0"/>
          <w:numId w:val="431"/>
        </w:numPr>
        <w:spacing w:after="120"/>
        <w:ind w:left="714" w:hanging="357"/>
        <w:contextualSpacing w:val="0"/>
        <w:jc w:val="both"/>
        <w:rPr>
          <w:sz w:val="24"/>
          <w:szCs w:val="24"/>
        </w:rPr>
      </w:pPr>
      <w:r w:rsidRPr="004B797C">
        <w:rPr>
          <w:sz w:val="24"/>
          <w:szCs w:val="24"/>
        </w:rPr>
        <w:t>375 ml Wasser, Salz, Zucker, 1 Prise Pfeffer und Piment untermisch. Reis zugedeckt bei schwacher Hitze in etwa 15 Minuten fast garkochen. Gelegentlich umrühren.</w:t>
      </w:r>
    </w:p>
    <w:p w14:paraId="10824F37" w14:textId="77777777" w:rsidR="00245231" w:rsidRPr="004B797C" w:rsidRDefault="00245231" w:rsidP="00B40E8C">
      <w:pPr>
        <w:pStyle w:val="ListParagraph"/>
        <w:numPr>
          <w:ilvl w:val="0"/>
          <w:numId w:val="431"/>
        </w:numPr>
        <w:spacing w:after="120"/>
        <w:ind w:left="714" w:hanging="357"/>
        <w:contextualSpacing w:val="0"/>
        <w:jc w:val="both"/>
        <w:rPr>
          <w:sz w:val="24"/>
          <w:szCs w:val="24"/>
        </w:rPr>
      </w:pPr>
      <w:r w:rsidRPr="004B797C">
        <w:rPr>
          <w:sz w:val="24"/>
          <w:szCs w:val="24"/>
        </w:rPr>
        <w:lastRenderedPageBreak/>
        <w:t>Inzwischen Kräuter abspülen, trockenschütteln, Blättchen fein hacken und unter den fast garen Reis rühren. Weinblätter auf die Arbeitsfläche legen und Stiele abschneiden. Auf die breite Seite jedes Blattes 1 TL Reis geben.</w:t>
      </w:r>
    </w:p>
    <w:p w14:paraId="7225B7EF" w14:textId="77777777" w:rsidR="00245231" w:rsidRPr="004B797C" w:rsidRDefault="00245231" w:rsidP="00B40E8C">
      <w:pPr>
        <w:pStyle w:val="ListParagraph"/>
        <w:numPr>
          <w:ilvl w:val="0"/>
          <w:numId w:val="431"/>
        </w:numPr>
        <w:spacing w:after="120"/>
        <w:ind w:left="714" w:hanging="357"/>
        <w:contextualSpacing w:val="0"/>
        <w:jc w:val="both"/>
        <w:rPr>
          <w:sz w:val="24"/>
          <w:szCs w:val="24"/>
        </w:rPr>
      </w:pPr>
      <w:r w:rsidRPr="004B797C">
        <w:rPr>
          <w:sz w:val="24"/>
          <w:szCs w:val="24"/>
        </w:rPr>
        <w:t>Erst die breite Seite, dann die beiden Seiten rechts und links etwas über die Füllung klappen.</w:t>
      </w:r>
    </w:p>
    <w:p w14:paraId="2C0E4C8D" w14:textId="77777777" w:rsidR="00245231" w:rsidRPr="004B797C" w:rsidRDefault="00245231" w:rsidP="00B40E8C">
      <w:pPr>
        <w:pStyle w:val="ListParagraph"/>
        <w:numPr>
          <w:ilvl w:val="0"/>
          <w:numId w:val="431"/>
        </w:numPr>
        <w:spacing w:after="120"/>
        <w:ind w:left="714" w:hanging="357"/>
        <w:contextualSpacing w:val="0"/>
        <w:jc w:val="both"/>
        <w:rPr>
          <w:sz w:val="24"/>
          <w:szCs w:val="24"/>
        </w:rPr>
      </w:pPr>
      <w:r w:rsidRPr="004B797C">
        <w:rPr>
          <w:sz w:val="24"/>
          <w:szCs w:val="24"/>
        </w:rPr>
        <w:t>Das Ganze zur Spitze hin aufrollen. Röllchen mit dem Blattenden nach unten, dicht nebeneinander in einen Topf mit breitem Boden legen. Zitronensaft und 2 EL Öl darübergießen.</w:t>
      </w:r>
    </w:p>
    <w:p w14:paraId="3B9B9976" w14:textId="77777777" w:rsidR="00245231" w:rsidRPr="004B797C" w:rsidRDefault="00245231" w:rsidP="00B40E8C">
      <w:pPr>
        <w:pStyle w:val="ListParagraph"/>
        <w:numPr>
          <w:ilvl w:val="0"/>
          <w:numId w:val="431"/>
        </w:numPr>
        <w:spacing w:after="120"/>
        <w:ind w:left="714" w:hanging="357"/>
        <w:contextualSpacing w:val="0"/>
        <w:jc w:val="both"/>
        <w:rPr>
          <w:sz w:val="24"/>
          <w:szCs w:val="24"/>
        </w:rPr>
      </w:pPr>
      <w:r w:rsidRPr="004B797C">
        <w:rPr>
          <w:sz w:val="24"/>
          <w:szCs w:val="24"/>
        </w:rPr>
        <w:t>Röllchen mit einem umgedrehten Teller beschweren. So viel heißes Wasser dazugießen, dass sie bedeckt sind. Bei schwacher Hitze etwa 1 Stunde köcheln, dann im Topf etwa 1 Stunde kalt werden lassen. Auf frischen Weinblättern anrichten und mit Zitronenscheiben garniert servieren.</w:t>
      </w:r>
    </w:p>
    <w:p w14:paraId="5B5B0E58" w14:textId="77777777" w:rsidR="00245231" w:rsidRDefault="00245231" w:rsidP="00245231">
      <w:pPr>
        <w:rPr>
          <w:sz w:val="24"/>
          <w:szCs w:val="24"/>
        </w:rPr>
      </w:pPr>
    </w:p>
    <w:p w14:paraId="4F4234F0" w14:textId="77777777" w:rsidR="00245231" w:rsidRDefault="00245231" w:rsidP="00245231">
      <w:pPr>
        <w:rPr>
          <w:sz w:val="24"/>
          <w:szCs w:val="24"/>
        </w:rPr>
      </w:pPr>
    </w:p>
    <w:p w14:paraId="39F5B567" w14:textId="77777777" w:rsidR="00245231" w:rsidRDefault="00245231" w:rsidP="00245231">
      <w:pPr>
        <w:rPr>
          <w:sz w:val="24"/>
          <w:szCs w:val="24"/>
        </w:rPr>
      </w:pPr>
    </w:p>
    <w:p w14:paraId="3D2C79DC" w14:textId="223CFE92" w:rsidR="00245231" w:rsidRDefault="00245231" w:rsidP="00245231">
      <w:pPr>
        <w:rPr>
          <w:rFonts w:asciiTheme="majorHAnsi" w:eastAsiaTheme="majorEastAsia" w:hAnsiTheme="majorHAnsi" w:cstheme="majorBidi"/>
          <w:color w:val="2F5496" w:themeColor="accent1" w:themeShade="BF"/>
          <w:sz w:val="26"/>
          <w:szCs w:val="26"/>
        </w:rPr>
      </w:pPr>
      <w:r>
        <w:rPr>
          <w:sz w:val="24"/>
          <w:szCs w:val="24"/>
        </w:rPr>
        <w:br/>
      </w:r>
      <w:r>
        <w:br w:type="page"/>
      </w:r>
    </w:p>
    <w:p w14:paraId="19D04C91" w14:textId="2F0A675F" w:rsidR="001B5279" w:rsidRPr="00F0625D" w:rsidRDefault="00AE06D5" w:rsidP="007B60BD">
      <w:pPr>
        <w:pStyle w:val="Heading2"/>
        <w:spacing w:after="240"/>
      </w:pPr>
      <w:r>
        <w:lastRenderedPageBreak/>
        <w:t xml:space="preserve">Gefüllte Teigtaschen - </w:t>
      </w:r>
      <w:r w:rsidR="001B5279" w:rsidRPr="00F0625D">
        <w:t>Bureka</w:t>
      </w:r>
      <w:r w:rsidR="006E62D1">
        <w:rPr>
          <w:rStyle w:val="FootnoteReference"/>
          <w:lang w:val="en-US"/>
        </w:rPr>
        <w:footnoteReference w:id="727"/>
      </w:r>
      <w:r w:rsidR="001B5279" w:rsidRPr="00F0625D">
        <w:t xml:space="preserve"> </w:t>
      </w:r>
    </w:p>
    <w:p w14:paraId="02974856" w14:textId="1E90DE7D" w:rsidR="001B5279" w:rsidRPr="00D47EA4" w:rsidRDefault="001B5279" w:rsidP="001B5279">
      <w:pPr>
        <w:rPr>
          <w:sz w:val="24"/>
          <w:szCs w:val="24"/>
        </w:rPr>
      </w:pPr>
      <w:r w:rsidRPr="007B60BD">
        <w:rPr>
          <w:sz w:val="24"/>
          <w:szCs w:val="24"/>
          <w:u w:val="single"/>
        </w:rPr>
        <w:t>Zutaten</w:t>
      </w:r>
      <w:r w:rsidRPr="00D47EA4">
        <w:rPr>
          <w:sz w:val="24"/>
          <w:szCs w:val="24"/>
        </w:rPr>
        <w:t xml:space="preserve"> </w:t>
      </w:r>
      <w:r w:rsidR="007B60BD">
        <w:rPr>
          <w:sz w:val="24"/>
          <w:szCs w:val="24"/>
        </w:rPr>
        <w:t>(</w:t>
      </w:r>
      <w:r w:rsidRPr="00D47EA4">
        <w:rPr>
          <w:sz w:val="24"/>
          <w:szCs w:val="24"/>
        </w:rPr>
        <w:t>für 18 Stück</w:t>
      </w:r>
      <w:r w:rsidR="007B60BD">
        <w:rPr>
          <w:sz w:val="24"/>
          <w:szCs w:val="24"/>
        </w:rPr>
        <w:t>)</w:t>
      </w:r>
    </w:p>
    <w:p w14:paraId="33C222C1" w14:textId="69F88D65" w:rsidR="001B5279" w:rsidRPr="00D47EA4" w:rsidRDefault="001B5279" w:rsidP="001B5279">
      <w:pPr>
        <w:rPr>
          <w:sz w:val="24"/>
          <w:szCs w:val="24"/>
        </w:rPr>
      </w:pPr>
      <w:r w:rsidRPr="00D47EA4">
        <w:rPr>
          <w:sz w:val="24"/>
          <w:szCs w:val="24"/>
        </w:rPr>
        <w:t>500 g Blätterteig</w:t>
      </w:r>
    </w:p>
    <w:p w14:paraId="041E66A2" w14:textId="2D32B2F2" w:rsidR="001B5279" w:rsidRPr="00D47EA4" w:rsidRDefault="001B5279" w:rsidP="001B5279">
      <w:pPr>
        <w:rPr>
          <w:sz w:val="24"/>
          <w:szCs w:val="24"/>
        </w:rPr>
      </w:pPr>
      <w:r w:rsidRPr="00D47EA4">
        <w:rPr>
          <w:sz w:val="24"/>
          <w:szCs w:val="24"/>
        </w:rPr>
        <w:t>1 Ei, verquirlt</w:t>
      </w:r>
    </w:p>
    <w:p w14:paraId="7EC645F0" w14:textId="77777777" w:rsidR="001B5279" w:rsidRPr="00D47EA4" w:rsidRDefault="001B5279" w:rsidP="001B5279">
      <w:pPr>
        <w:rPr>
          <w:sz w:val="24"/>
          <w:szCs w:val="24"/>
        </w:rPr>
      </w:pPr>
    </w:p>
    <w:p w14:paraId="2404CEE8" w14:textId="7E551400" w:rsidR="001B5279" w:rsidRPr="007B60BD" w:rsidRDefault="001B5279" w:rsidP="001B5279">
      <w:pPr>
        <w:rPr>
          <w:i/>
          <w:iCs/>
          <w:sz w:val="24"/>
          <w:szCs w:val="24"/>
        </w:rPr>
      </w:pPr>
      <w:r w:rsidRPr="007B60BD">
        <w:rPr>
          <w:i/>
          <w:iCs/>
          <w:sz w:val="24"/>
          <w:szCs w:val="24"/>
        </w:rPr>
        <w:t>Für die Ricottafüllung:</w:t>
      </w:r>
    </w:p>
    <w:p w14:paraId="4B01FDC1" w14:textId="7C565440" w:rsidR="001B5279" w:rsidRPr="00D47EA4" w:rsidRDefault="005F062A" w:rsidP="001B5279">
      <w:pPr>
        <w:rPr>
          <w:sz w:val="24"/>
          <w:szCs w:val="24"/>
        </w:rPr>
      </w:pPr>
      <w:r w:rsidRPr="00D47EA4">
        <w:rPr>
          <w:sz w:val="24"/>
          <w:szCs w:val="24"/>
        </w:rPr>
        <w:t>60 g Hüttenkäse</w:t>
      </w:r>
    </w:p>
    <w:p w14:paraId="54C2804D" w14:textId="5A57B73B" w:rsidR="005F062A" w:rsidRPr="00D47EA4" w:rsidRDefault="005F062A" w:rsidP="001B5279">
      <w:pPr>
        <w:rPr>
          <w:sz w:val="24"/>
          <w:szCs w:val="24"/>
        </w:rPr>
      </w:pPr>
      <w:r w:rsidRPr="00D47EA4">
        <w:rPr>
          <w:sz w:val="24"/>
          <w:szCs w:val="24"/>
        </w:rPr>
        <w:t>60 g Ricotta</w:t>
      </w:r>
    </w:p>
    <w:p w14:paraId="67A503A8" w14:textId="213118B0" w:rsidR="005F062A" w:rsidRPr="00D47EA4" w:rsidRDefault="005F062A" w:rsidP="001B5279">
      <w:pPr>
        <w:rPr>
          <w:sz w:val="24"/>
          <w:szCs w:val="24"/>
        </w:rPr>
      </w:pPr>
      <w:r w:rsidRPr="00D47EA4">
        <w:rPr>
          <w:sz w:val="24"/>
          <w:szCs w:val="24"/>
        </w:rPr>
        <w:t>90 g Feta, zerkrümelt</w:t>
      </w:r>
    </w:p>
    <w:p w14:paraId="7CF6E112" w14:textId="43114FFA" w:rsidR="005F062A" w:rsidRPr="00D47EA4" w:rsidRDefault="005F062A" w:rsidP="001B5279">
      <w:pPr>
        <w:rPr>
          <w:sz w:val="24"/>
          <w:szCs w:val="24"/>
        </w:rPr>
      </w:pPr>
      <w:r w:rsidRPr="00D47EA4">
        <w:rPr>
          <w:sz w:val="24"/>
          <w:szCs w:val="24"/>
        </w:rPr>
        <w:t>10 g Butter zerlassen</w:t>
      </w:r>
    </w:p>
    <w:p w14:paraId="53994EB0" w14:textId="77777777" w:rsidR="005F062A" w:rsidRPr="00D47EA4" w:rsidRDefault="005F062A" w:rsidP="001B5279">
      <w:pPr>
        <w:rPr>
          <w:sz w:val="24"/>
          <w:szCs w:val="24"/>
        </w:rPr>
      </w:pPr>
    </w:p>
    <w:p w14:paraId="517538B4" w14:textId="2A4845B8" w:rsidR="005F062A" w:rsidRPr="007B60BD" w:rsidRDefault="005F062A" w:rsidP="001B5279">
      <w:pPr>
        <w:rPr>
          <w:i/>
          <w:iCs/>
          <w:sz w:val="24"/>
          <w:szCs w:val="24"/>
        </w:rPr>
      </w:pPr>
      <w:r w:rsidRPr="007B60BD">
        <w:rPr>
          <w:i/>
          <w:iCs/>
          <w:sz w:val="24"/>
          <w:szCs w:val="24"/>
        </w:rPr>
        <w:t>Für die Pecorinofüllung</w:t>
      </w:r>
    </w:p>
    <w:p w14:paraId="003483C5" w14:textId="4B5BBF00" w:rsidR="005F062A" w:rsidRPr="00D47EA4" w:rsidRDefault="00083C60" w:rsidP="001B5279">
      <w:pPr>
        <w:rPr>
          <w:sz w:val="24"/>
          <w:szCs w:val="24"/>
        </w:rPr>
      </w:pPr>
      <w:r w:rsidRPr="00D47EA4">
        <w:rPr>
          <w:sz w:val="24"/>
          <w:szCs w:val="24"/>
        </w:rPr>
        <w:t>50 g Ricotta</w:t>
      </w:r>
    </w:p>
    <w:p w14:paraId="403668F9" w14:textId="6E536734" w:rsidR="00083C60" w:rsidRPr="00D47EA4" w:rsidRDefault="00083C60" w:rsidP="001B5279">
      <w:pPr>
        <w:rPr>
          <w:sz w:val="24"/>
          <w:szCs w:val="24"/>
        </w:rPr>
      </w:pPr>
      <w:r w:rsidRPr="00D47EA4">
        <w:rPr>
          <w:sz w:val="24"/>
          <w:szCs w:val="24"/>
        </w:rPr>
        <w:t>70 g Pecorino, gerieben</w:t>
      </w:r>
    </w:p>
    <w:p w14:paraId="5540A492" w14:textId="3FBF647B" w:rsidR="00083C60" w:rsidRPr="00D47EA4" w:rsidRDefault="00083C60" w:rsidP="001B5279">
      <w:pPr>
        <w:rPr>
          <w:sz w:val="24"/>
          <w:szCs w:val="24"/>
        </w:rPr>
      </w:pPr>
      <w:r w:rsidRPr="00D47EA4">
        <w:rPr>
          <w:sz w:val="24"/>
          <w:szCs w:val="24"/>
        </w:rPr>
        <w:t>50 g Cheddar, gerieben</w:t>
      </w:r>
    </w:p>
    <w:p w14:paraId="0E871F19" w14:textId="62ABEF5A" w:rsidR="00083C60" w:rsidRDefault="00083C60" w:rsidP="001B5279">
      <w:pPr>
        <w:rPr>
          <w:sz w:val="24"/>
          <w:szCs w:val="24"/>
        </w:rPr>
      </w:pPr>
      <w:r w:rsidRPr="00FE6A55">
        <w:rPr>
          <w:sz w:val="24"/>
          <w:szCs w:val="24"/>
        </w:rPr>
        <w:t xml:space="preserve">1 Stange Lauch, in </w:t>
      </w:r>
      <w:r w:rsidR="00FE6A55" w:rsidRPr="00FE6A55">
        <w:rPr>
          <w:sz w:val="24"/>
          <w:szCs w:val="24"/>
        </w:rPr>
        <w:t>5 cm lang</w:t>
      </w:r>
      <w:r w:rsidR="00FE6A55">
        <w:rPr>
          <w:sz w:val="24"/>
          <w:szCs w:val="24"/>
        </w:rPr>
        <w:t>e Stücke geschnitten, blanchiert und fein gehackt</w:t>
      </w:r>
    </w:p>
    <w:p w14:paraId="163E7A91" w14:textId="4260A083" w:rsidR="00FE6A55" w:rsidRDefault="00FE6A55" w:rsidP="001B5279">
      <w:pPr>
        <w:rPr>
          <w:sz w:val="24"/>
          <w:szCs w:val="24"/>
        </w:rPr>
      </w:pPr>
      <w:r>
        <w:rPr>
          <w:sz w:val="24"/>
          <w:szCs w:val="24"/>
        </w:rPr>
        <w:t>1 EL gehackte glatte Petersilie</w:t>
      </w:r>
    </w:p>
    <w:p w14:paraId="1C85987F" w14:textId="518D62A6" w:rsidR="00FE6A55" w:rsidRDefault="00FE6A55" w:rsidP="001B5279">
      <w:pPr>
        <w:rPr>
          <w:sz w:val="24"/>
          <w:szCs w:val="24"/>
        </w:rPr>
      </w:pPr>
      <w:r>
        <w:rPr>
          <w:sz w:val="24"/>
          <w:szCs w:val="24"/>
        </w:rPr>
        <w:t>½ TL Pfeffer</w:t>
      </w:r>
    </w:p>
    <w:p w14:paraId="1CAFD3B9" w14:textId="77777777" w:rsidR="00FE6A55" w:rsidRDefault="00FE6A55" w:rsidP="001B5279">
      <w:pPr>
        <w:rPr>
          <w:sz w:val="24"/>
          <w:szCs w:val="24"/>
        </w:rPr>
      </w:pPr>
    </w:p>
    <w:p w14:paraId="3C52BF7F" w14:textId="49CC7601" w:rsidR="00FE6A55" w:rsidRPr="007B60BD" w:rsidRDefault="00FE6A55" w:rsidP="001B5279">
      <w:pPr>
        <w:rPr>
          <w:i/>
          <w:iCs/>
          <w:sz w:val="24"/>
          <w:szCs w:val="24"/>
        </w:rPr>
      </w:pPr>
      <w:r w:rsidRPr="007B60BD">
        <w:rPr>
          <w:i/>
          <w:iCs/>
          <w:sz w:val="24"/>
          <w:szCs w:val="24"/>
        </w:rPr>
        <w:t>Zum Verzieren:</w:t>
      </w:r>
    </w:p>
    <w:p w14:paraId="4C8B1604" w14:textId="158046DD" w:rsidR="00FE6A55" w:rsidRDefault="00FE6A55" w:rsidP="001B5279">
      <w:pPr>
        <w:rPr>
          <w:sz w:val="24"/>
          <w:szCs w:val="24"/>
        </w:rPr>
      </w:pPr>
      <w:r>
        <w:rPr>
          <w:sz w:val="24"/>
          <w:szCs w:val="24"/>
        </w:rPr>
        <w:t>1 TL Schwarzkümmelsamen</w:t>
      </w:r>
    </w:p>
    <w:p w14:paraId="1756AC39" w14:textId="209563C3" w:rsidR="00FE6A55" w:rsidRDefault="00FE6A55" w:rsidP="001B5279">
      <w:pPr>
        <w:rPr>
          <w:sz w:val="24"/>
          <w:szCs w:val="24"/>
        </w:rPr>
      </w:pPr>
      <w:r>
        <w:rPr>
          <w:sz w:val="24"/>
          <w:szCs w:val="24"/>
        </w:rPr>
        <w:t>1 TL Sesamsamen</w:t>
      </w:r>
    </w:p>
    <w:p w14:paraId="6E786F33" w14:textId="68F6897B" w:rsidR="00FE6A55" w:rsidRDefault="00FE6A55" w:rsidP="001B5279">
      <w:pPr>
        <w:rPr>
          <w:sz w:val="24"/>
          <w:szCs w:val="24"/>
        </w:rPr>
      </w:pPr>
      <w:r>
        <w:rPr>
          <w:sz w:val="24"/>
          <w:szCs w:val="24"/>
        </w:rPr>
        <w:t>1 TL gelbe Senfsamen</w:t>
      </w:r>
    </w:p>
    <w:p w14:paraId="40D5BD78" w14:textId="2CE52E1F" w:rsidR="00FE6A55" w:rsidRDefault="00FE6A55" w:rsidP="001B5279">
      <w:pPr>
        <w:rPr>
          <w:sz w:val="24"/>
          <w:szCs w:val="24"/>
        </w:rPr>
      </w:pPr>
      <w:r>
        <w:rPr>
          <w:sz w:val="24"/>
          <w:szCs w:val="24"/>
        </w:rPr>
        <w:t>1 TL Kümmelsamen</w:t>
      </w:r>
    </w:p>
    <w:p w14:paraId="4AD45EA8" w14:textId="1CD2A9E4" w:rsidR="00FE6A55" w:rsidRDefault="00FE6A55" w:rsidP="001B5279">
      <w:pPr>
        <w:rPr>
          <w:sz w:val="24"/>
          <w:szCs w:val="24"/>
        </w:rPr>
      </w:pPr>
      <w:r>
        <w:rPr>
          <w:sz w:val="24"/>
          <w:szCs w:val="24"/>
        </w:rPr>
        <w:t>½ TL Chiliflocken</w:t>
      </w:r>
    </w:p>
    <w:p w14:paraId="2ECBDE2F" w14:textId="77777777" w:rsidR="00FE6A55" w:rsidRDefault="00FE6A55" w:rsidP="001B5279">
      <w:pPr>
        <w:rPr>
          <w:sz w:val="24"/>
          <w:szCs w:val="24"/>
        </w:rPr>
      </w:pPr>
    </w:p>
    <w:p w14:paraId="378EE33F" w14:textId="3084B66C" w:rsidR="007B60BD" w:rsidRDefault="007B60BD" w:rsidP="001B5279">
      <w:pPr>
        <w:rPr>
          <w:sz w:val="24"/>
          <w:szCs w:val="24"/>
        </w:rPr>
      </w:pPr>
      <w:r>
        <w:rPr>
          <w:sz w:val="24"/>
          <w:szCs w:val="24"/>
        </w:rPr>
        <w:t>Zubereitung:</w:t>
      </w:r>
    </w:p>
    <w:p w14:paraId="441CF403" w14:textId="268FA5AF" w:rsidR="00FE6A55" w:rsidRPr="009206B6" w:rsidRDefault="00FE6A55" w:rsidP="00B40E8C">
      <w:pPr>
        <w:pStyle w:val="ListParagraph"/>
        <w:numPr>
          <w:ilvl w:val="0"/>
          <w:numId w:val="889"/>
        </w:numPr>
        <w:spacing w:after="120"/>
        <w:ind w:left="714" w:hanging="357"/>
        <w:contextualSpacing w:val="0"/>
        <w:jc w:val="both"/>
        <w:rPr>
          <w:sz w:val="24"/>
          <w:szCs w:val="24"/>
        </w:rPr>
      </w:pPr>
      <w:r w:rsidRPr="009206B6">
        <w:rPr>
          <w:sz w:val="24"/>
          <w:szCs w:val="24"/>
        </w:rPr>
        <w:lastRenderedPageBreak/>
        <w:t xml:space="preserve">Den Teig zu </w:t>
      </w:r>
      <w:r w:rsidR="006A6998" w:rsidRPr="009206B6">
        <w:rPr>
          <w:sz w:val="24"/>
          <w:szCs w:val="24"/>
        </w:rPr>
        <w:t xml:space="preserve">zwei 3 mm dicken Quadraten mit einer Seitenlänge von 30 cm ausrollen und auf ein mit Backpapier ausgelegte </w:t>
      </w:r>
      <w:r w:rsidR="009206B6" w:rsidRPr="009206B6">
        <w:rPr>
          <w:sz w:val="24"/>
          <w:szCs w:val="24"/>
        </w:rPr>
        <w:t>Ba</w:t>
      </w:r>
      <w:r w:rsidR="006A6998" w:rsidRPr="009206B6">
        <w:rPr>
          <w:sz w:val="24"/>
          <w:szCs w:val="24"/>
        </w:rPr>
        <w:t>ckblech legen. Das B</w:t>
      </w:r>
      <w:r w:rsidR="009206B6" w:rsidRPr="009206B6">
        <w:rPr>
          <w:sz w:val="24"/>
          <w:szCs w:val="24"/>
        </w:rPr>
        <w:t>le</w:t>
      </w:r>
      <w:r w:rsidR="006A6998" w:rsidRPr="009206B6">
        <w:rPr>
          <w:sz w:val="24"/>
          <w:szCs w:val="24"/>
        </w:rPr>
        <w:t>ch anschließen d 1 Stunde in den Kühlschrank stellen.</w:t>
      </w:r>
    </w:p>
    <w:p w14:paraId="53BC895C" w14:textId="251D7DE8" w:rsidR="006A6998" w:rsidRPr="009206B6" w:rsidRDefault="006A6998" w:rsidP="00B40E8C">
      <w:pPr>
        <w:pStyle w:val="ListParagraph"/>
        <w:numPr>
          <w:ilvl w:val="0"/>
          <w:numId w:val="889"/>
        </w:numPr>
        <w:spacing w:after="120"/>
        <w:ind w:left="714" w:hanging="357"/>
        <w:contextualSpacing w:val="0"/>
        <w:jc w:val="both"/>
        <w:rPr>
          <w:sz w:val="24"/>
          <w:szCs w:val="24"/>
        </w:rPr>
      </w:pPr>
      <w:r w:rsidRPr="009206B6">
        <w:rPr>
          <w:sz w:val="24"/>
          <w:szCs w:val="24"/>
        </w:rPr>
        <w:t xml:space="preserve">In zwei Schüsseln die Zutaten für die Füllungen verrühren. Die Samen in </w:t>
      </w:r>
      <w:r w:rsidR="009206B6" w:rsidRPr="009206B6">
        <w:rPr>
          <w:sz w:val="24"/>
          <w:szCs w:val="24"/>
        </w:rPr>
        <w:t>einer</w:t>
      </w:r>
      <w:r w:rsidRPr="009206B6">
        <w:rPr>
          <w:sz w:val="24"/>
          <w:szCs w:val="24"/>
        </w:rPr>
        <w:t xml:space="preserve"> dritten </w:t>
      </w:r>
      <w:r w:rsidR="009206B6" w:rsidRPr="009206B6">
        <w:rPr>
          <w:sz w:val="24"/>
          <w:szCs w:val="24"/>
        </w:rPr>
        <w:t>Schüssel</w:t>
      </w:r>
      <w:r w:rsidRPr="009206B6">
        <w:rPr>
          <w:sz w:val="24"/>
          <w:szCs w:val="24"/>
        </w:rPr>
        <w:t xml:space="preserve"> mischen.</w:t>
      </w:r>
    </w:p>
    <w:p w14:paraId="75ED3593" w14:textId="55612CE0" w:rsidR="006A6998" w:rsidRPr="009206B6" w:rsidRDefault="006A6998" w:rsidP="00B40E8C">
      <w:pPr>
        <w:pStyle w:val="ListParagraph"/>
        <w:numPr>
          <w:ilvl w:val="0"/>
          <w:numId w:val="889"/>
        </w:numPr>
        <w:spacing w:after="120"/>
        <w:ind w:left="714" w:hanging="357"/>
        <w:contextualSpacing w:val="0"/>
        <w:jc w:val="both"/>
        <w:rPr>
          <w:sz w:val="24"/>
          <w:szCs w:val="24"/>
        </w:rPr>
      </w:pPr>
      <w:r w:rsidRPr="009206B6">
        <w:rPr>
          <w:sz w:val="24"/>
          <w:szCs w:val="24"/>
        </w:rPr>
        <w:t>Aus den Teigquadra</w:t>
      </w:r>
      <w:r w:rsidR="009206B6" w:rsidRPr="009206B6">
        <w:rPr>
          <w:sz w:val="24"/>
          <w:szCs w:val="24"/>
        </w:rPr>
        <w:t>t</w:t>
      </w:r>
      <w:r w:rsidRPr="009206B6">
        <w:rPr>
          <w:sz w:val="24"/>
          <w:szCs w:val="24"/>
        </w:rPr>
        <w:t>en jeweils neun 10 cm große Quadrate aussch</w:t>
      </w:r>
      <w:r w:rsidR="009206B6" w:rsidRPr="009206B6">
        <w:rPr>
          <w:sz w:val="24"/>
          <w:szCs w:val="24"/>
        </w:rPr>
        <w:t>nei</w:t>
      </w:r>
      <w:r w:rsidRPr="009206B6">
        <w:rPr>
          <w:sz w:val="24"/>
          <w:szCs w:val="24"/>
        </w:rPr>
        <w:t>den und die Füllungen jeweils zur Hälfte auf diese verteilen. Dabei 1 Löffel Füllung in die Mitte setzen. Zwei anein</w:t>
      </w:r>
      <w:r w:rsidR="009206B6" w:rsidRPr="009206B6">
        <w:rPr>
          <w:sz w:val="24"/>
          <w:szCs w:val="24"/>
        </w:rPr>
        <w:t>an</w:t>
      </w:r>
      <w:r w:rsidRPr="009206B6">
        <w:rPr>
          <w:sz w:val="24"/>
          <w:szCs w:val="24"/>
        </w:rPr>
        <w:t xml:space="preserve">derstoßende Seiten am, Rand mit </w:t>
      </w:r>
      <w:r w:rsidR="007B60BD">
        <w:rPr>
          <w:sz w:val="24"/>
          <w:szCs w:val="24"/>
        </w:rPr>
        <w:t>E</w:t>
      </w:r>
      <w:r w:rsidRPr="009206B6">
        <w:rPr>
          <w:sz w:val="24"/>
          <w:szCs w:val="24"/>
        </w:rPr>
        <w:t>i bepinseln und die nicht bestric</w:t>
      </w:r>
      <w:r w:rsidR="009206B6" w:rsidRPr="009206B6">
        <w:rPr>
          <w:sz w:val="24"/>
          <w:szCs w:val="24"/>
        </w:rPr>
        <w:t>h</w:t>
      </w:r>
      <w:r w:rsidRPr="009206B6">
        <w:rPr>
          <w:sz w:val="24"/>
          <w:szCs w:val="24"/>
        </w:rPr>
        <w:t>enen Seiten darüberschlagen, sodass ein Dreieck entsteht. Die Luft her</w:t>
      </w:r>
      <w:r w:rsidR="009206B6" w:rsidRPr="009206B6">
        <w:rPr>
          <w:sz w:val="24"/>
          <w:szCs w:val="24"/>
        </w:rPr>
        <w:t>aus</w:t>
      </w:r>
      <w:r w:rsidRPr="009206B6">
        <w:rPr>
          <w:sz w:val="24"/>
          <w:szCs w:val="24"/>
        </w:rPr>
        <w:t>drücken u</w:t>
      </w:r>
      <w:r w:rsidR="009206B6" w:rsidRPr="009206B6">
        <w:rPr>
          <w:sz w:val="24"/>
          <w:szCs w:val="24"/>
        </w:rPr>
        <w:t>nd die</w:t>
      </w:r>
      <w:r w:rsidRPr="009206B6">
        <w:rPr>
          <w:sz w:val="24"/>
          <w:szCs w:val="24"/>
        </w:rPr>
        <w:t xml:space="preserve"> Ränder fest zusammenpressen, damit sie sich bei Bac</w:t>
      </w:r>
      <w:r w:rsidR="009206B6" w:rsidRPr="009206B6">
        <w:rPr>
          <w:sz w:val="24"/>
          <w:szCs w:val="24"/>
        </w:rPr>
        <w:t>k</w:t>
      </w:r>
      <w:r w:rsidRPr="009206B6">
        <w:rPr>
          <w:sz w:val="24"/>
          <w:szCs w:val="24"/>
        </w:rPr>
        <w:t>en nicht öffnen. Die Burekas auf ein mit Backpapier ausgelegtes Blech legen u</w:t>
      </w:r>
      <w:r w:rsidR="009206B6" w:rsidRPr="009206B6">
        <w:rPr>
          <w:sz w:val="24"/>
          <w:szCs w:val="24"/>
        </w:rPr>
        <w:t xml:space="preserve">nd </w:t>
      </w:r>
      <w:r w:rsidRPr="009206B6">
        <w:rPr>
          <w:sz w:val="24"/>
          <w:szCs w:val="24"/>
        </w:rPr>
        <w:t>mi</w:t>
      </w:r>
      <w:r w:rsidR="009206B6" w:rsidRPr="009206B6">
        <w:rPr>
          <w:sz w:val="24"/>
          <w:szCs w:val="24"/>
        </w:rPr>
        <w:t>n</w:t>
      </w:r>
      <w:r w:rsidRPr="009206B6">
        <w:rPr>
          <w:sz w:val="24"/>
          <w:szCs w:val="24"/>
        </w:rPr>
        <w:t>destens 15 Minuten in den Kühlschrank stellen. Inzwischen d</w:t>
      </w:r>
      <w:r w:rsidR="009206B6" w:rsidRPr="009206B6">
        <w:rPr>
          <w:sz w:val="24"/>
          <w:szCs w:val="24"/>
        </w:rPr>
        <w:t>en</w:t>
      </w:r>
      <w:r w:rsidRPr="009206B6">
        <w:rPr>
          <w:sz w:val="24"/>
          <w:szCs w:val="24"/>
        </w:rPr>
        <w:t xml:space="preserve"> Backofen auf </w:t>
      </w:r>
      <w:r w:rsidR="009206B6" w:rsidRPr="009206B6">
        <w:rPr>
          <w:sz w:val="24"/>
          <w:szCs w:val="24"/>
        </w:rPr>
        <w:t>220 Grad vorheizen.</w:t>
      </w:r>
    </w:p>
    <w:p w14:paraId="17622A5A" w14:textId="67B6972A" w:rsidR="009206B6" w:rsidRPr="009206B6" w:rsidRDefault="009206B6" w:rsidP="00B40E8C">
      <w:pPr>
        <w:pStyle w:val="ListParagraph"/>
        <w:numPr>
          <w:ilvl w:val="0"/>
          <w:numId w:val="889"/>
        </w:numPr>
        <w:spacing w:after="120"/>
        <w:ind w:left="714" w:hanging="357"/>
        <w:contextualSpacing w:val="0"/>
        <w:jc w:val="both"/>
        <w:rPr>
          <w:sz w:val="24"/>
          <w:szCs w:val="24"/>
        </w:rPr>
      </w:pPr>
      <w:r w:rsidRPr="009206B6">
        <w:rPr>
          <w:sz w:val="24"/>
          <w:szCs w:val="24"/>
        </w:rPr>
        <w:t>Die kurzen Seiten der Burekas mit Ei bepinseln und etwa 2 mmm tief in die Samenmischung tauchen. Den nicht mit Samen bedeckten Teil der Burekas mit ei bepinseln.</w:t>
      </w:r>
    </w:p>
    <w:p w14:paraId="275143FE" w14:textId="62D21812" w:rsidR="009206B6" w:rsidRPr="009206B6" w:rsidRDefault="009206B6" w:rsidP="00B40E8C">
      <w:pPr>
        <w:pStyle w:val="ListParagraph"/>
        <w:numPr>
          <w:ilvl w:val="0"/>
          <w:numId w:val="889"/>
        </w:numPr>
        <w:spacing w:after="120"/>
        <w:ind w:left="714" w:hanging="357"/>
        <w:contextualSpacing w:val="0"/>
        <w:jc w:val="both"/>
        <w:rPr>
          <w:sz w:val="24"/>
          <w:szCs w:val="24"/>
        </w:rPr>
      </w:pPr>
      <w:r w:rsidRPr="009206B6">
        <w:rPr>
          <w:sz w:val="24"/>
          <w:szCs w:val="24"/>
        </w:rPr>
        <w:t xml:space="preserve">Die Gebäckstücke im Abstand von etwa 3 cm auf das Blech legen und 16-17 Minuten goldbraun backen. Die Burekas warm servieren. </w:t>
      </w:r>
    </w:p>
    <w:p w14:paraId="126955ED" w14:textId="77777777" w:rsidR="00FE6A55" w:rsidRPr="00FE6A55" w:rsidRDefault="00FE6A55" w:rsidP="009206B6">
      <w:pPr>
        <w:jc w:val="both"/>
        <w:rPr>
          <w:sz w:val="24"/>
          <w:szCs w:val="24"/>
        </w:rPr>
      </w:pPr>
    </w:p>
    <w:p w14:paraId="1329F860" w14:textId="67161DA1" w:rsidR="00A54E88" w:rsidRPr="00FE6A55" w:rsidRDefault="00A54E88" w:rsidP="00B40E8C">
      <w:pPr>
        <w:pStyle w:val="ListParagraph"/>
        <w:numPr>
          <w:ilvl w:val="0"/>
          <w:numId w:val="889"/>
        </w:numPr>
        <w:jc w:val="both"/>
        <w:rPr>
          <w:sz w:val="24"/>
          <w:szCs w:val="24"/>
        </w:rPr>
      </w:pPr>
      <w:r w:rsidRPr="00FE6A55">
        <w:rPr>
          <w:sz w:val="24"/>
          <w:szCs w:val="24"/>
        </w:rPr>
        <w:br w:type="page"/>
      </w:r>
    </w:p>
    <w:p w14:paraId="0F71D086" w14:textId="77777777" w:rsidR="007669D0" w:rsidRDefault="007669D0" w:rsidP="007669D0">
      <w:pPr>
        <w:pStyle w:val="Heading2"/>
        <w:spacing w:after="240"/>
      </w:pPr>
      <w:r>
        <w:lastRenderedPageBreak/>
        <w:t>Blätterteigrollen mit Spinatfüllung</w:t>
      </w:r>
      <w:r>
        <w:rPr>
          <w:rStyle w:val="FootnoteReference"/>
        </w:rPr>
        <w:footnoteReference w:id="728"/>
      </w:r>
      <w:r>
        <w:t xml:space="preserve"> </w:t>
      </w:r>
    </w:p>
    <w:p w14:paraId="1C5967E5" w14:textId="77777777" w:rsidR="007669D0" w:rsidRPr="001D00FC" w:rsidRDefault="007669D0" w:rsidP="007669D0">
      <w:pPr>
        <w:rPr>
          <w:sz w:val="24"/>
          <w:szCs w:val="24"/>
          <w:u w:val="single"/>
        </w:rPr>
      </w:pPr>
      <w:r w:rsidRPr="001D00FC">
        <w:rPr>
          <w:sz w:val="24"/>
          <w:szCs w:val="24"/>
          <w:u w:val="single"/>
        </w:rPr>
        <w:t>Zutaten:</w:t>
      </w:r>
    </w:p>
    <w:p w14:paraId="2CF36D0C" w14:textId="77777777" w:rsidR="007669D0" w:rsidRPr="001D00FC" w:rsidRDefault="007669D0" w:rsidP="007669D0">
      <w:pPr>
        <w:rPr>
          <w:i/>
          <w:iCs/>
          <w:sz w:val="24"/>
          <w:szCs w:val="24"/>
        </w:rPr>
      </w:pPr>
      <w:r w:rsidRPr="001D00FC">
        <w:rPr>
          <w:i/>
          <w:iCs/>
          <w:sz w:val="24"/>
          <w:szCs w:val="24"/>
        </w:rPr>
        <w:t>Für die Füllung</w:t>
      </w:r>
      <w:r>
        <w:rPr>
          <w:i/>
          <w:iCs/>
          <w:sz w:val="24"/>
          <w:szCs w:val="24"/>
        </w:rPr>
        <w:t>:</w:t>
      </w:r>
    </w:p>
    <w:p w14:paraId="11AB2953" w14:textId="77777777" w:rsidR="007669D0" w:rsidRDefault="007669D0" w:rsidP="007669D0">
      <w:pPr>
        <w:rPr>
          <w:sz w:val="24"/>
          <w:szCs w:val="24"/>
        </w:rPr>
      </w:pPr>
      <w:r>
        <w:rPr>
          <w:sz w:val="24"/>
          <w:szCs w:val="24"/>
        </w:rPr>
        <w:t>300 g Spinat</w:t>
      </w:r>
    </w:p>
    <w:p w14:paraId="6E5CFEF6" w14:textId="77777777" w:rsidR="007669D0" w:rsidRDefault="007669D0" w:rsidP="007669D0">
      <w:pPr>
        <w:rPr>
          <w:sz w:val="24"/>
          <w:szCs w:val="24"/>
        </w:rPr>
      </w:pPr>
      <w:r>
        <w:rPr>
          <w:sz w:val="24"/>
          <w:szCs w:val="24"/>
        </w:rPr>
        <w:t>1 Zwiebel</w:t>
      </w:r>
    </w:p>
    <w:p w14:paraId="00AE0AD9" w14:textId="77777777" w:rsidR="007669D0" w:rsidRDefault="007669D0" w:rsidP="007669D0">
      <w:pPr>
        <w:rPr>
          <w:sz w:val="24"/>
          <w:szCs w:val="24"/>
        </w:rPr>
      </w:pPr>
      <w:r>
        <w:rPr>
          <w:sz w:val="24"/>
          <w:szCs w:val="24"/>
        </w:rPr>
        <w:t>50 ml Pflanzenöl</w:t>
      </w:r>
    </w:p>
    <w:p w14:paraId="2FE2D477" w14:textId="77777777" w:rsidR="007669D0" w:rsidRDefault="007669D0" w:rsidP="007669D0">
      <w:pPr>
        <w:rPr>
          <w:sz w:val="24"/>
          <w:szCs w:val="24"/>
        </w:rPr>
      </w:pPr>
      <w:r>
        <w:rPr>
          <w:sz w:val="24"/>
          <w:szCs w:val="24"/>
        </w:rPr>
        <w:t>½ TL Salz</w:t>
      </w:r>
    </w:p>
    <w:p w14:paraId="2BFDA476" w14:textId="77777777" w:rsidR="007669D0" w:rsidRDefault="007669D0" w:rsidP="007669D0">
      <w:pPr>
        <w:rPr>
          <w:sz w:val="24"/>
          <w:szCs w:val="24"/>
        </w:rPr>
      </w:pPr>
      <w:r>
        <w:rPr>
          <w:sz w:val="24"/>
          <w:szCs w:val="24"/>
        </w:rPr>
        <w:t>Paprikapulver</w:t>
      </w:r>
    </w:p>
    <w:p w14:paraId="3C9B0FEE" w14:textId="77777777" w:rsidR="007669D0" w:rsidRDefault="007669D0" w:rsidP="007669D0">
      <w:pPr>
        <w:rPr>
          <w:sz w:val="24"/>
          <w:szCs w:val="24"/>
        </w:rPr>
      </w:pPr>
      <w:r>
        <w:rPr>
          <w:sz w:val="24"/>
          <w:szCs w:val="24"/>
        </w:rPr>
        <w:t>Pfeffer</w:t>
      </w:r>
    </w:p>
    <w:p w14:paraId="23BF037A" w14:textId="77777777" w:rsidR="007669D0" w:rsidRDefault="007669D0" w:rsidP="007669D0">
      <w:pPr>
        <w:rPr>
          <w:sz w:val="24"/>
          <w:szCs w:val="24"/>
        </w:rPr>
      </w:pPr>
    </w:p>
    <w:p w14:paraId="71F53197" w14:textId="77777777" w:rsidR="007669D0" w:rsidRPr="001D00FC" w:rsidRDefault="007669D0" w:rsidP="007669D0">
      <w:pPr>
        <w:rPr>
          <w:i/>
          <w:iCs/>
          <w:sz w:val="24"/>
          <w:szCs w:val="24"/>
        </w:rPr>
      </w:pPr>
      <w:r w:rsidRPr="001D00FC">
        <w:rPr>
          <w:i/>
          <w:iCs/>
          <w:sz w:val="24"/>
          <w:szCs w:val="24"/>
        </w:rPr>
        <w:t>Für die Sauce:</w:t>
      </w:r>
    </w:p>
    <w:p w14:paraId="667C58A0" w14:textId="77777777" w:rsidR="007669D0" w:rsidRDefault="007669D0" w:rsidP="007669D0">
      <w:pPr>
        <w:rPr>
          <w:sz w:val="24"/>
          <w:szCs w:val="24"/>
        </w:rPr>
      </w:pPr>
      <w:r>
        <w:rPr>
          <w:sz w:val="24"/>
          <w:szCs w:val="24"/>
        </w:rPr>
        <w:t>2 Eier</w:t>
      </w:r>
    </w:p>
    <w:p w14:paraId="4B60EC2F" w14:textId="77777777" w:rsidR="007669D0" w:rsidRDefault="007669D0" w:rsidP="007669D0">
      <w:pPr>
        <w:rPr>
          <w:sz w:val="24"/>
          <w:szCs w:val="24"/>
        </w:rPr>
      </w:pPr>
      <w:r>
        <w:rPr>
          <w:sz w:val="24"/>
          <w:szCs w:val="24"/>
        </w:rPr>
        <w:t>3 EL Joghurt</w:t>
      </w:r>
    </w:p>
    <w:p w14:paraId="60519CCA" w14:textId="77777777" w:rsidR="007669D0" w:rsidRDefault="007669D0" w:rsidP="007669D0">
      <w:pPr>
        <w:rPr>
          <w:sz w:val="24"/>
          <w:szCs w:val="24"/>
        </w:rPr>
      </w:pPr>
      <w:r>
        <w:rPr>
          <w:sz w:val="24"/>
          <w:szCs w:val="24"/>
        </w:rPr>
        <w:t>100 ml Pflanzenöl</w:t>
      </w:r>
    </w:p>
    <w:p w14:paraId="35F8E9CB" w14:textId="77777777" w:rsidR="007669D0" w:rsidRDefault="007669D0" w:rsidP="007669D0">
      <w:pPr>
        <w:rPr>
          <w:sz w:val="24"/>
          <w:szCs w:val="24"/>
        </w:rPr>
      </w:pPr>
      <w:r>
        <w:rPr>
          <w:sz w:val="24"/>
          <w:szCs w:val="24"/>
        </w:rPr>
        <w:t>150 ml Milch</w:t>
      </w:r>
    </w:p>
    <w:p w14:paraId="292DE69E" w14:textId="77777777" w:rsidR="007669D0" w:rsidRDefault="007669D0" w:rsidP="007669D0">
      <w:pPr>
        <w:rPr>
          <w:sz w:val="24"/>
          <w:szCs w:val="24"/>
        </w:rPr>
      </w:pPr>
      <w:r>
        <w:rPr>
          <w:sz w:val="24"/>
          <w:szCs w:val="24"/>
        </w:rPr>
        <w:t>1 EL Sesam</w:t>
      </w:r>
    </w:p>
    <w:p w14:paraId="60F4F504" w14:textId="77777777" w:rsidR="007669D0" w:rsidRDefault="007669D0" w:rsidP="007669D0">
      <w:pPr>
        <w:rPr>
          <w:sz w:val="24"/>
          <w:szCs w:val="24"/>
        </w:rPr>
      </w:pPr>
      <w:r>
        <w:rPr>
          <w:sz w:val="24"/>
          <w:szCs w:val="24"/>
        </w:rPr>
        <w:t>1 Packung türkischer Blätterteig (12-16 Blätter, dreieckig)</w:t>
      </w:r>
    </w:p>
    <w:p w14:paraId="30688E72" w14:textId="77777777" w:rsidR="007669D0" w:rsidRDefault="007669D0" w:rsidP="007669D0">
      <w:pPr>
        <w:rPr>
          <w:sz w:val="24"/>
          <w:szCs w:val="24"/>
        </w:rPr>
      </w:pPr>
    </w:p>
    <w:p w14:paraId="362D65C9" w14:textId="77777777" w:rsidR="007669D0" w:rsidRDefault="007669D0" w:rsidP="007669D0">
      <w:pPr>
        <w:rPr>
          <w:sz w:val="24"/>
          <w:szCs w:val="24"/>
        </w:rPr>
      </w:pPr>
      <w:r>
        <w:rPr>
          <w:sz w:val="24"/>
          <w:szCs w:val="24"/>
        </w:rPr>
        <w:t>Zubereitung:</w:t>
      </w:r>
    </w:p>
    <w:p w14:paraId="06A6969B" w14:textId="77777777" w:rsidR="007669D0" w:rsidRPr="00793936" w:rsidRDefault="007669D0" w:rsidP="00B40E8C">
      <w:pPr>
        <w:pStyle w:val="ListParagraph"/>
        <w:numPr>
          <w:ilvl w:val="0"/>
          <w:numId w:val="239"/>
        </w:numPr>
        <w:spacing w:after="120"/>
        <w:ind w:left="714" w:hanging="357"/>
        <w:contextualSpacing w:val="0"/>
        <w:jc w:val="both"/>
        <w:rPr>
          <w:sz w:val="24"/>
          <w:szCs w:val="24"/>
        </w:rPr>
      </w:pPr>
      <w:r w:rsidRPr="00793936">
        <w:rPr>
          <w:sz w:val="24"/>
          <w:szCs w:val="24"/>
        </w:rPr>
        <w:t>Den Spinat waschen, abtropfen lassen, klein schneiden und in eine Schüssel geben. In einer Pfanne das Öl erhitzen, die Zwiebel schälen, klein hacken und anschwitzen. (Wer will, brät ein bisschen Knoblauch mit an). In die Schüssel zum Spinat geben und mit Salz, Paprika und Pfeffer abschmecken. Die Blätterteig-Dreiecke nebeneinander auslegen.</w:t>
      </w:r>
    </w:p>
    <w:p w14:paraId="3FEC6FD5" w14:textId="4C40FFC4" w:rsidR="007669D0" w:rsidRDefault="007669D0" w:rsidP="00B40E8C">
      <w:pPr>
        <w:pStyle w:val="ListParagraph"/>
        <w:numPr>
          <w:ilvl w:val="0"/>
          <w:numId w:val="239"/>
        </w:numPr>
        <w:spacing w:after="120"/>
        <w:ind w:left="714" w:hanging="357"/>
        <w:contextualSpacing w:val="0"/>
        <w:jc w:val="both"/>
        <w:rPr>
          <w:sz w:val="24"/>
          <w:szCs w:val="24"/>
        </w:rPr>
      </w:pPr>
      <w:r w:rsidRPr="00793936">
        <w:rPr>
          <w:sz w:val="24"/>
          <w:szCs w:val="24"/>
        </w:rPr>
        <w:t xml:space="preserve">In einer Schüssel Eier, Joghurt, Öl und Milch verquirlen. Je ein Teigdreieck mit dieser Mischung bestreichen und ein anderes Dreieck darauflegen. Jetzt auf dem spitzen Drittel der Dreiecke jeweils etwas von der Spinat-Zwiebel-Mischung verteilen. Die anderen beiden Ecken des Dreiecks einschlagen und von der Spitze her einrollen. </w:t>
      </w:r>
    </w:p>
    <w:p w14:paraId="17C58451" w14:textId="4663850F" w:rsidR="007669D0" w:rsidRPr="00D1431E" w:rsidRDefault="00D1431E" w:rsidP="00B40E8C">
      <w:pPr>
        <w:pStyle w:val="ListParagraph"/>
        <w:numPr>
          <w:ilvl w:val="0"/>
          <w:numId w:val="239"/>
        </w:numPr>
        <w:spacing w:after="120"/>
        <w:ind w:left="714" w:hanging="357"/>
        <w:contextualSpacing w:val="0"/>
        <w:jc w:val="both"/>
        <w:rPr>
          <w:sz w:val="24"/>
          <w:szCs w:val="24"/>
        </w:rPr>
      </w:pPr>
      <w:r>
        <w:rPr>
          <w:sz w:val="24"/>
          <w:szCs w:val="24"/>
        </w:rPr>
        <w:t xml:space="preserve">Auf </w:t>
      </w:r>
      <w:r w:rsidRPr="00793936">
        <w:rPr>
          <w:sz w:val="24"/>
          <w:szCs w:val="24"/>
        </w:rPr>
        <w:t>ein gefettetes Backblech legen. Die übrige Sauce auf die Böreks streichen, mit Sesam bestreuen und im auf 200°C vorgeheizten Backofen ungefähr 15 Minuten goldbraun backen</w:t>
      </w:r>
      <w:r>
        <w:rPr>
          <w:sz w:val="24"/>
          <w:szCs w:val="24"/>
        </w:rPr>
        <w:t>.</w:t>
      </w:r>
      <w:r w:rsidR="007669D0">
        <w:br w:type="page"/>
      </w:r>
    </w:p>
    <w:p w14:paraId="0F35D04A" w14:textId="1D63C692" w:rsidR="00BE6E2D" w:rsidRPr="006D6951" w:rsidRDefault="00BE6E2D" w:rsidP="00BE6E2D">
      <w:pPr>
        <w:pStyle w:val="Heading2"/>
        <w:spacing w:after="240"/>
      </w:pPr>
      <w:r w:rsidRPr="006D6951">
        <w:lastRenderedPageBreak/>
        <w:t>Schinken-Oliven-Empanadillas</w:t>
      </w:r>
      <w:r>
        <w:rPr>
          <w:rStyle w:val="FootnoteReference"/>
        </w:rPr>
        <w:footnoteReference w:id="729"/>
      </w:r>
      <w:r w:rsidRPr="006D6951">
        <w:t xml:space="preserve"> </w:t>
      </w:r>
    </w:p>
    <w:p w14:paraId="1E844DEC" w14:textId="77777777" w:rsidR="00BE6E2D" w:rsidRDefault="00BE6E2D" w:rsidP="00BE6E2D">
      <w:pPr>
        <w:jc w:val="both"/>
        <w:rPr>
          <w:sz w:val="24"/>
          <w:szCs w:val="24"/>
        </w:rPr>
      </w:pPr>
      <w:r w:rsidRPr="00E3646C">
        <w:rPr>
          <w:sz w:val="24"/>
          <w:szCs w:val="24"/>
          <w:u w:val="single"/>
        </w:rPr>
        <w:t>Zutaten</w:t>
      </w:r>
      <w:r>
        <w:rPr>
          <w:sz w:val="24"/>
          <w:szCs w:val="24"/>
        </w:rPr>
        <w:t xml:space="preserve"> (für 15 Stück)</w:t>
      </w:r>
    </w:p>
    <w:p w14:paraId="54AE2290" w14:textId="77777777" w:rsidR="00BE6E2D" w:rsidRDefault="00BE6E2D" w:rsidP="00BE6E2D">
      <w:pPr>
        <w:jc w:val="both"/>
        <w:rPr>
          <w:sz w:val="24"/>
          <w:szCs w:val="24"/>
        </w:rPr>
      </w:pPr>
      <w:r>
        <w:rPr>
          <w:sz w:val="24"/>
          <w:szCs w:val="24"/>
        </w:rPr>
        <w:t>2 hartgekochte Eier, grob gehackt</w:t>
      </w:r>
    </w:p>
    <w:p w14:paraId="3770C142" w14:textId="77777777" w:rsidR="00BE6E2D" w:rsidRDefault="00BE6E2D" w:rsidP="00BE6E2D">
      <w:pPr>
        <w:jc w:val="both"/>
        <w:rPr>
          <w:sz w:val="24"/>
          <w:szCs w:val="24"/>
        </w:rPr>
      </w:pPr>
      <w:r>
        <w:rPr>
          <w:sz w:val="24"/>
          <w:szCs w:val="24"/>
        </w:rPr>
        <w:t>40 g gefüllte grüne Oliven, zerkleinert</w:t>
      </w:r>
    </w:p>
    <w:p w14:paraId="7BB2DDBC" w14:textId="77777777" w:rsidR="00BE6E2D" w:rsidRDefault="00BE6E2D" w:rsidP="00BE6E2D">
      <w:pPr>
        <w:jc w:val="both"/>
        <w:rPr>
          <w:sz w:val="24"/>
          <w:szCs w:val="24"/>
        </w:rPr>
      </w:pPr>
      <w:r>
        <w:rPr>
          <w:sz w:val="24"/>
          <w:szCs w:val="24"/>
        </w:rPr>
        <w:t>100 g Kochschinken, feingehackt</w:t>
      </w:r>
    </w:p>
    <w:p w14:paraId="17F1708F" w14:textId="77777777" w:rsidR="00BE6E2D" w:rsidRDefault="00BE6E2D" w:rsidP="00BE6E2D">
      <w:pPr>
        <w:jc w:val="both"/>
        <w:rPr>
          <w:sz w:val="24"/>
          <w:szCs w:val="24"/>
        </w:rPr>
      </w:pPr>
      <w:r>
        <w:rPr>
          <w:sz w:val="24"/>
          <w:szCs w:val="24"/>
        </w:rPr>
        <w:t>30 g Cheddar, gerieben</w:t>
      </w:r>
    </w:p>
    <w:p w14:paraId="2477C9C9" w14:textId="77777777" w:rsidR="00BE6E2D" w:rsidRDefault="00BE6E2D" w:rsidP="00BE6E2D">
      <w:pPr>
        <w:jc w:val="both"/>
        <w:rPr>
          <w:sz w:val="24"/>
          <w:szCs w:val="24"/>
        </w:rPr>
      </w:pPr>
      <w:r>
        <w:rPr>
          <w:sz w:val="24"/>
          <w:szCs w:val="24"/>
        </w:rPr>
        <w:t>3 Blätterteige, fertig ausgerollt</w:t>
      </w:r>
    </w:p>
    <w:p w14:paraId="2284E176" w14:textId="77777777" w:rsidR="00BE6E2D" w:rsidRDefault="00BE6E2D" w:rsidP="00BE6E2D">
      <w:pPr>
        <w:jc w:val="both"/>
        <w:rPr>
          <w:sz w:val="24"/>
          <w:szCs w:val="24"/>
        </w:rPr>
      </w:pPr>
      <w:r>
        <w:rPr>
          <w:sz w:val="24"/>
          <w:szCs w:val="24"/>
        </w:rPr>
        <w:t>1 Eigelb, leicht geschlagen</w:t>
      </w:r>
    </w:p>
    <w:p w14:paraId="5ECA439B" w14:textId="77777777" w:rsidR="00BE6E2D" w:rsidRDefault="00BE6E2D" w:rsidP="00BE6E2D">
      <w:pPr>
        <w:jc w:val="both"/>
        <w:rPr>
          <w:sz w:val="24"/>
          <w:szCs w:val="24"/>
        </w:rPr>
      </w:pPr>
    </w:p>
    <w:p w14:paraId="1090860D" w14:textId="77777777" w:rsidR="00BE6E2D" w:rsidRDefault="00BE6E2D" w:rsidP="00BE6E2D">
      <w:pPr>
        <w:jc w:val="both"/>
        <w:rPr>
          <w:sz w:val="24"/>
          <w:szCs w:val="24"/>
        </w:rPr>
      </w:pPr>
      <w:r>
        <w:rPr>
          <w:sz w:val="24"/>
          <w:szCs w:val="24"/>
        </w:rPr>
        <w:t>Zubereitungszeit: 45 Minuten plus Kühlzeit plus 25 Minuten Backzeit</w:t>
      </w:r>
    </w:p>
    <w:p w14:paraId="1373540D" w14:textId="77777777" w:rsidR="00BE6E2D" w:rsidRPr="001623FC" w:rsidRDefault="00BE6E2D" w:rsidP="00B40E8C">
      <w:pPr>
        <w:pStyle w:val="ListParagraph"/>
        <w:numPr>
          <w:ilvl w:val="0"/>
          <w:numId w:val="860"/>
        </w:numPr>
        <w:jc w:val="both"/>
        <w:rPr>
          <w:sz w:val="24"/>
          <w:szCs w:val="24"/>
        </w:rPr>
      </w:pPr>
      <w:r w:rsidRPr="001623FC">
        <w:rPr>
          <w:sz w:val="24"/>
          <w:szCs w:val="24"/>
        </w:rPr>
        <w:t xml:space="preserve">Den Backofen auf 220 Grad (Gas 3-4) vorheizen. 2 Backbleche mit Backpapier auslegen. Eier Oliven, Schinken und Cheddar in einer Schüssel mischen. </w:t>
      </w:r>
    </w:p>
    <w:p w14:paraId="4A6C3A75" w14:textId="77777777" w:rsidR="00BE6E2D" w:rsidRPr="001623FC" w:rsidRDefault="00BE6E2D" w:rsidP="00B40E8C">
      <w:pPr>
        <w:pStyle w:val="ListParagraph"/>
        <w:numPr>
          <w:ilvl w:val="0"/>
          <w:numId w:val="860"/>
        </w:numPr>
        <w:jc w:val="both"/>
        <w:rPr>
          <w:sz w:val="24"/>
          <w:szCs w:val="24"/>
        </w:rPr>
      </w:pPr>
      <w:r w:rsidRPr="001623FC">
        <w:rPr>
          <w:sz w:val="24"/>
          <w:szCs w:val="24"/>
        </w:rPr>
        <w:t xml:space="preserve">Aus jedem Blätterteig ca. 5 Kreise (Durchmesser 10 cm) ausstechen. In die Mitte jedes Kreises 1 EL Füllung geben, den Teig darüberfalten, die Ränder zusammenpressen und leicht wellen. </w:t>
      </w:r>
    </w:p>
    <w:p w14:paraId="350B7C23" w14:textId="77777777" w:rsidR="00BE6E2D" w:rsidRPr="001623FC" w:rsidRDefault="00BE6E2D" w:rsidP="00B40E8C">
      <w:pPr>
        <w:pStyle w:val="ListParagraph"/>
        <w:numPr>
          <w:ilvl w:val="0"/>
          <w:numId w:val="860"/>
        </w:numPr>
        <w:jc w:val="both"/>
        <w:rPr>
          <w:sz w:val="24"/>
          <w:szCs w:val="24"/>
        </w:rPr>
      </w:pPr>
      <w:r w:rsidRPr="001623FC">
        <w:rPr>
          <w:sz w:val="24"/>
          <w:szCs w:val="24"/>
        </w:rPr>
        <w:t>Die Teigtaschen mit einem Abstand von 2 cm auf die Backbleche legen. Mit Eigelb einstreichen und 15 Minuten goldbraun backen. Nach 10 Minuten die Bleche austauschen. Locker mit Alufolie abdecken, wenn die Oberfläche zu dunkel wird. Heiß servieren.</w:t>
      </w:r>
    </w:p>
    <w:p w14:paraId="14A61832" w14:textId="77777777" w:rsidR="00BE6E2D" w:rsidRDefault="00BE6E2D" w:rsidP="00BE6E2D">
      <w:pPr>
        <w:jc w:val="both"/>
        <w:rPr>
          <w:sz w:val="24"/>
          <w:szCs w:val="24"/>
        </w:rPr>
      </w:pPr>
    </w:p>
    <w:p w14:paraId="42FAE299" w14:textId="77777777" w:rsidR="00BE6E2D" w:rsidRDefault="00BE6E2D" w:rsidP="00BE6E2D">
      <w:pPr>
        <w:rPr>
          <w:sz w:val="24"/>
          <w:szCs w:val="24"/>
        </w:rPr>
      </w:pPr>
      <w:r>
        <w:rPr>
          <w:sz w:val="24"/>
          <w:szCs w:val="24"/>
        </w:rPr>
        <w:br w:type="page"/>
      </w:r>
    </w:p>
    <w:p w14:paraId="6C014855" w14:textId="77777777" w:rsidR="00BE6E2D" w:rsidRDefault="00BE6E2D" w:rsidP="00BE6E2D">
      <w:pPr>
        <w:pStyle w:val="Heading2"/>
        <w:spacing w:after="240"/>
      </w:pPr>
      <w:r>
        <w:lastRenderedPageBreak/>
        <w:t>Empanadas</w:t>
      </w:r>
      <w:r>
        <w:rPr>
          <w:rStyle w:val="FootnoteReference"/>
        </w:rPr>
        <w:footnoteReference w:id="730"/>
      </w:r>
      <w:r>
        <w:t xml:space="preserve"> </w:t>
      </w:r>
    </w:p>
    <w:p w14:paraId="0840D08E" w14:textId="77777777" w:rsidR="00BE6E2D" w:rsidRDefault="00BE6E2D" w:rsidP="00BE6E2D">
      <w:pPr>
        <w:rPr>
          <w:sz w:val="24"/>
          <w:szCs w:val="24"/>
        </w:rPr>
      </w:pPr>
      <w:r w:rsidRPr="00FA1644">
        <w:rPr>
          <w:sz w:val="24"/>
          <w:szCs w:val="24"/>
          <w:u w:val="single"/>
        </w:rPr>
        <w:t>Zutaten</w:t>
      </w:r>
      <w:r>
        <w:rPr>
          <w:sz w:val="24"/>
          <w:szCs w:val="24"/>
        </w:rPr>
        <w:t xml:space="preserve"> (für 48 Stück):</w:t>
      </w:r>
    </w:p>
    <w:p w14:paraId="398D8BD0" w14:textId="77777777" w:rsidR="00BE6E2D" w:rsidRDefault="00BE6E2D" w:rsidP="00BE6E2D">
      <w:pPr>
        <w:rPr>
          <w:sz w:val="24"/>
          <w:szCs w:val="24"/>
        </w:rPr>
      </w:pPr>
      <w:r>
        <w:rPr>
          <w:sz w:val="24"/>
          <w:szCs w:val="24"/>
        </w:rPr>
        <w:t>Öl zum Braten</w:t>
      </w:r>
    </w:p>
    <w:p w14:paraId="06397532" w14:textId="77777777" w:rsidR="00BE6E2D" w:rsidRDefault="00BE6E2D" w:rsidP="00BE6E2D">
      <w:pPr>
        <w:rPr>
          <w:sz w:val="24"/>
          <w:szCs w:val="24"/>
        </w:rPr>
      </w:pPr>
      <w:r>
        <w:rPr>
          <w:sz w:val="24"/>
          <w:szCs w:val="24"/>
        </w:rPr>
        <w:t>1 kleine Zwiebel, feingehackt</w:t>
      </w:r>
    </w:p>
    <w:p w14:paraId="6551AF57" w14:textId="77777777" w:rsidR="00BE6E2D" w:rsidRDefault="00BE6E2D" w:rsidP="00BE6E2D">
      <w:pPr>
        <w:rPr>
          <w:sz w:val="24"/>
          <w:szCs w:val="24"/>
        </w:rPr>
      </w:pPr>
      <w:r>
        <w:rPr>
          <w:sz w:val="24"/>
          <w:szCs w:val="24"/>
        </w:rPr>
        <w:t>1 kleine, grüne Paprikaschote, feingehackt</w:t>
      </w:r>
    </w:p>
    <w:p w14:paraId="09C094F2" w14:textId="77777777" w:rsidR="00BE6E2D" w:rsidRDefault="00BE6E2D" w:rsidP="00BE6E2D">
      <w:pPr>
        <w:rPr>
          <w:sz w:val="24"/>
          <w:szCs w:val="24"/>
        </w:rPr>
      </w:pPr>
      <w:r>
        <w:rPr>
          <w:sz w:val="24"/>
          <w:szCs w:val="24"/>
        </w:rPr>
        <w:t>1 Knoblauchzehe, zerdrückt</w:t>
      </w:r>
    </w:p>
    <w:p w14:paraId="3C1EB073" w14:textId="77777777" w:rsidR="00BE6E2D" w:rsidRDefault="00BE6E2D" w:rsidP="00BE6E2D">
      <w:pPr>
        <w:rPr>
          <w:sz w:val="24"/>
          <w:szCs w:val="24"/>
        </w:rPr>
      </w:pPr>
      <w:r>
        <w:rPr>
          <w:sz w:val="24"/>
          <w:szCs w:val="24"/>
        </w:rPr>
        <w:t>350 g Rinderhack und 200 g Schweinehack oder eben 550 g Rinderhack</w:t>
      </w:r>
    </w:p>
    <w:p w14:paraId="00640FE3" w14:textId="77777777" w:rsidR="00BE6E2D" w:rsidRDefault="00BE6E2D" w:rsidP="00BE6E2D">
      <w:pPr>
        <w:rPr>
          <w:sz w:val="24"/>
          <w:szCs w:val="24"/>
        </w:rPr>
      </w:pPr>
      <w:r>
        <w:rPr>
          <w:sz w:val="24"/>
          <w:szCs w:val="24"/>
        </w:rPr>
        <w:t>185 g Passata oder Tomaten aus der Dose, zerkleinert</w:t>
      </w:r>
    </w:p>
    <w:p w14:paraId="19C21E5B" w14:textId="77777777" w:rsidR="00BE6E2D" w:rsidRDefault="00BE6E2D" w:rsidP="00BE6E2D">
      <w:pPr>
        <w:rPr>
          <w:sz w:val="24"/>
          <w:szCs w:val="24"/>
        </w:rPr>
      </w:pPr>
      <w:r>
        <w:rPr>
          <w:sz w:val="24"/>
          <w:szCs w:val="24"/>
        </w:rPr>
        <w:t>100 g grüne Oliven, entkernt und zerkleinert</w:t>
      </w:r>
    </w:p>
    <w:p w14:paraId="471346F3" w14:textId="77777777" w:rsidR="00BE6E2D" w:rsidRDefault="00BE6E2D" w:rsidP="00BE6E2D">
      <w:pPr>
        <w:rPr>
          <w:sz w:val="24"/>
          <w:szCs w:val="24"/>
        </w:rPr>
      </w:pPr>
      <w:r>
        <w:rPr>
          <w:sz w:val="24"/>
          <w:szCs w:val="24"/>
        </w:rPr>
        <w:t>8 Fertig-Mürbeteige, gerollt</w:t>
      </w:r>
    </w:p>
    <w:p w14:paraId="4995C1D5" w14:textId="77777777" w:rsidR="00BE6E2D" w:rsidRDefault="00BE6E2D" w:rsidP="00BE6E2D">
      <w:pPr>
        <w:rPr>
          <w:sz w:val="24"/>
          <w:szCs w:val="24"/>
        </w:rPr>
      </w:pPr>
    </w:p>
    <w:p w14:paraId="1139E777" w14:textId="77777777" w:rsidR="00BE6E2D" w:rsidRDefault="00BE6E2D" w:rsidP="00BE6E2D">
      <w:pPr>
        <w:rPr>
          <w:sz w:val="24"/>
          <w:szCs w:val="24"/>
        </w:rPr>
      </w:pPr>
      <w:r>
        <w:rPr>
          <w:sz w:val="24"/>
          <w:szCs w:val="24"/>
        </w:rPr>
        <w:t>Zubereitungszeit: 45 Minuten und Abkühlzeit plus 1 Stunde Kochzeit</w:t>
      </w:r>
    </w:p>
    <w:p w14:paraId="757186F6" w14:textId="77777777" w:rsidR="00BE6E2D" w:rsidRPr="00AB14D3" w:rsidRDefault="00BE6E2D" w:rsidP="00B40E8C">
      <w:pPr>
        <w:pStyle w:val="ListParagraph"/>
        <w:numPr>
          <w:ilvl w:val="0"/>
          <w:numId w:val="862"/>
        </w:numPr>
        <w:spacing w:after="120"/>
        <w:ind w:left="714" w:hanging="357"/>
        <w:contextualSpacing w:val="0"/>
        <w:jc w:val="both"/>
        <w:rPr>
          <w:sz w:val="24"/>
          <w:szCs w:val="24"/>
        </w:rPr>
      </w:pPr>
      <w:r w:rsidRPr="00AB14D3">
        <w:rPr>
          <w:sz w:val="24"/>
          <w:szCs w:val="24"/>
        </w:rPr>
        <w:t>Etwas Öl in einer Pfanne erhitzen; die Zwiebel bei schwacher Hitze 3 Minuten weich dünsten. Erst die Paprika zugeben und nochmals 3 Minuten dünsten, dann den Knoblauch 1 Minute mitgaren. Das Fleisch zugeben und rundum anbraten, größere Stücke mit der Gabel zerkleinern.</w:t>
      </w:r>
    </w:p>
    <w:p w14:paraId="1F537731" w14:textId="77777777" w:rsidR="00BE6E2D" w:rsidRPr="00AB14D3" w:rsidRDefault="00BE6E2D" w:rsidP="00B40E8C">
      <w:pPr>
        <w:pStyle w:val="ListParagraph"/>
        <w:numPr>
          <w:ilvl w:val="0"/>
          <w:numId w:val="862"/>
        </w:numPr>
        <w:spacing w:after="120"/>
        <w:ind w:left="714" w:hanging="357"/>
        <w:contextualSpacing w:val="0"/>
        <w:jc w:val="both"/>
        <w:rPr>
          <w:sz w:val="24"/>
          <w:szCs w:val="24"/>
        </w:rPr>
      </w:pPr>
      <w:r w:rsidRPr="00AB14D3">
        <w:rPr>
          <w:sz w:val="24"/>
          <w:szCs w:val="24"/>
        </w:rPr>
        <w:t>Passata und Oliven untermischen. Zum Kochen bringen. Hitze reduzieren. 10 Minuten köcheln, bis die Flüssigkeit größtenteils verdampft ist. Gelegentlich umrühren. Vom Herd nehmen, würzen und vollkommen abkühlen lassen.</w:t>
      </w:r>
    </w:p>
    <w:p w14:paraId="601054F6" w14:textId="77777777" w:rsidR="00BE6E2D" w:rsidRPr="00AB14D3" w:rsidRDefault="00BE6E2D" w:rsidP="00B40E8C">
      <w:pPr>
        <w:pStyle w:val="ListParagraph"/>
        <w:numPr>
          <w:ilvl w:val="0"/>
          <w:numId w:val="862"/>
        </w:numPr>
        <w:spacing w:after="120"/>
        <w:ind w:left="714" w:hanging="357"/>
        <w:contextualSpacing w:val="0"/>
        <w:jc w:val="both"/>
        <w:rPr>
          <w:sz w:val="24"/>
          <w:szCs w:val="24"/>
        </w:rPr>
      </w:pPr>
      <w:r w:rsidRPr="00AB14D3">
        <w:rPr>
          <w:sz w:val="24"/>
          <w:szCs w:val="24"/>
        </w:rPr>
        <w:t>Aus jeden Teigblatt 6 Kreise (Durchmesser 8 cm) ausstechen. 2 gehäufte TL Füllung auf jeden Kreis geben; den Teig über die Füllung falten, die Ränder mit einer Gabel zusammendrücken.</w:t>
      </w:r>
    </w:p>
    <w:p w14:paraId="6D984A1D" w14:textId="77777777" w:rsidR="00BE6E2D" w:rsidRDefault="00BE6E2D" w:rsidP="00B40E8C">
      <w:pPr>
        <w:pStyle w:val="ListParagraph"/>
        <w:numPr>
          <w:ilvl w:val="0"/>
          <w:numId w:val="862"/>
        </w:numPr>
        <w:spacing w:after="120"/>
        <w:ind w:left="714" w:hanging="357"/>
        <w:contextualSpacing w:val="0"/>
        <w:jc w:val="both"/>
        <w:rPr>
          <w:sz w:val="24"/>
          <w:szCs w:val="24"/>
        </w:rPr>
      </w:pPr>
      <w:r w:rsidRPr="00AB14D3">
        <w:rPr>
          <w:sz w:val="24"/>
          <w:szCs w:val="24"/>
        </w:rPr>
        <w:t>In einer tiefen Pfanne 2 cm Öl auf 180 Grad erhitzen. Das Öl hat die richtige Temperatur, wenn ein Brotwürfel in 15 Sekunden goldbraun wird. Die Empanadas portionsweise knusprig und goldgelb braten, dann auf Küchenpapier abtropfen lassen. Oder bei 200 Grad (Gas 3) 20-25 Minuten im Backofen goldgelb braten.</w:t>
      </w:r>
    </w:p>
    <w:p w14:paraId="06603832" w14:textId="77777777" w:rsidR="00BE6E2D" w:rsidRDefault="00BE6E2D" w:rsidP="00BE6E2D">
      <w:pPr>
        <w:rPr>
          <w:sz w:val="24"/>
          <w:szCs w:val="24"/>
        </w:rPr>
      </w:pPr>
      <w:r>
        <w:rPr>
          <w:sz w:val="24"/>
          <w:szCs w:val="24"/>
        </w:rPr>
        <w:br w:type="page"/>
      </w:r>
    </w:p>
    <w:p w14:paraId="2A65AFAF" w14:textId="0D47135A" w:rsidR="00FC0719" w:rsidRPr="007B60BD" w:rsidRDefault="00E968D7" w:rsidP="007B60BD">
      <w:pPr>
        <w:pStyle w:val="Heading2"/>
        <w:spacing w:after="240"/>
      </w:pPr>
      <w:r w:rsidRPr="007B60BD">
        <w:lastRenderedPageBreak/>
        <w:t>Pizza frittata</w:t>
      </w:r>
      <w:r w:rsidR="00177851">
        <w:rPr>
          <w:rStyle w:val="FootnoteReference"/>
        </w:rPr>
        <w:footnoteReference w:id="731"/>
      </w:r>
      <w:r w:rsidRPr="007B60BD">
        <w:t xml:space="preserve"> </w:t>
      </w:r>
    </w:p>
    <w:p w14:paraId="75166202" w14:textId="0C95F3FF" w:rsidR="002D7ADC" w:rsidRDefault="002D7ADC">
      <w:pPr>
        <w:rPr>
          <w:sz w:val="24"/>
          <w:szCs w:val="24"/>
        </w:rPr>
      </w:pPr>
      <w:r w:rsidRPr="007B60BD">
        <w:rPr>
          <w:sz w:val="24"/>
          <w:szCs w:val="24"/>
          <w:u w:val="single"/>
        </w:rPr>
        <w:t>Zutaten</w:t>
      </w:r>
      <w:r>
        <w:rPr>
          <w:sz w:val="24"/>
          <w:szCs w:val="24"/>
        </w:rPr>
        <w:t xml:space="preserve"> </w:t>
      </w:r>
      <w:r w:rsidR="007B60BD">
        <w:rPr>
          <w:sz w:val="24"/>
          <w:szCs w:val="24"/>
        </w:rPr>
        <w:t>(</w:t>
      </w:r>
      <w:r>
        <w:rPr>
          <w:sz w:val="24"/>
          <w:szCs w:val="24"/>
        </w:rPr>
        <w:t>für 20 Stück</w:t>
      </w:r>
      <w:r w:rsidR="007B60BD">
        <w:rPr>
          <w:sz w:val="24"/>
          <w:szCs w:val="24"/>
        </w:rPr>
        <w:t>):</w:t>
      </w:r>
    </w:p>
    <w:p w14:paraId="535AE3A1" w14:textId="1C1000A1" w:rsidR="002D7ADC" w:rsidRDefault="002D7ADC">
      <w:pPr>
        <w:rPr>
          <w:sz w:val="24"/>
          <w:szCs w:val="24"/>
        </w:rPr>
      </w:pPr>
      <w:r>
        <w:rPr>
          <w:sz w:val="24"/>
          <w:szCs w:val="24"/>
        </w:rPr>
        <w:t>20 g Butter</w:t>
      </w:r>
    </w:p>
    <w:p w14:paraId="4BA4AC2A" w14:textId="39E216F9" w:rsidR="002D7ADC" w:rsidRDefault="002D7ADC">
      <w:pPr>
        <w:rPr>
          <w:sz w:val="24"/>
          <w:szCs w:val="24"/>
        </w:rPr>
      </w:pPr>
      <w:r>
        <w:rPr>
          <w:sz w:val="24"/>
          <w:szCs w:val="24"/>
        </w:rPr>
        <w:t>60 g Champignons, feingehackt</w:t>
      </w:r>
    </w:p>
    <w:p w14:paraId="37CBCC08" w14:textId="5548D401" w:rsidR="002D7ADC" w:rsidRDefault="002D7ADC">
      <w:pPr>
        <w:rPr>
          <w:sz w:val="24"/>
          <w:szCs w:val="24"/>
        </w:rPr>
      </w:pPr>
      <w:r>
        <w:rPr>
          <w:sz w:val="24"/>
          <w:szCs w:val="24"/>
        </w:rPr>
        <w:t>1 kleine Tomate, ohne Haut und Kerne, feingehackt</w:t>
      </w:r>
    </w:p>
    <w:p w14:paraId="45999861" w14:textId="49B2616B" w:rsidR="002D7ADC" w:rsidRDefault="002D7ADC">
      <w:pPr>
        <w:rPr>
          <w:sz w:val="24"/>
          <w:szCs w:val="24"/>
        </w:rPr>
      </w:pPr>
      <w:r>
        <w:rPr>
          <w:sz w:val="24"/>
          <w:szCs w:val="24"/>
        </w:rPr>
        <w:t>1 kleine rote Paprika, ohne Kerne, feingehakt</w:t>
      </w:r>
    </w:p>
    <w:p w14:paraId="2BE8DA46" w14:textId="74D29482" w:rsidR="002D7ADC" w:rsidRDefault="002D7ADC">
      <w:pPr>
        <w:rPr>
          <w:sz w:val="24"/>
          <w:szCs w:val="24"/>
        </w:rPr>
      </w:pPr>
      <w:r>
        <w:rPr>
          <w:sz w:val="24"/>
          <w:szCs w:val="24"/>
        </w:rPr>
        <w:t>1 kleine rote Zwiebel, feingehakt</w:t>
      </w:r>
    </w:p>
    <w:p w14:paraId="61AFB432" w14:textId="358B6FCD" w:rsidR="002D7ADC" w:rsidRDefault="002D7ADC">
      <w:pPr>
        <w:rPr>
          <w:sz w:val="24"/>
          <w:szCs w:val="24"/>
        </w:rPr>
      </w:pPr>
      <w:r>
        <w:rPr>
          <w:sz w:val="24"/>
          <w:szCs w:val="24"/>
        </w:rPr>
        <w:t>1 Kabanossi, feingehakt</w:t>
      </w:r>
    </w:p>
    <w:p w14:paraId="3CEC4C69" w14:textId="34C0F80E" w:rsidR="002D7ADC" w:rsidRDefault="002D7ADC">
      <w:pPr>
        <w:rPr>
          <w:sz w:val="24"/>
          <w:szCs w:val="24"/>
        </w:rPr>
      </w:pPr>
      <w:r>
        <w:rPr>
          <w:sz w:val="24"/>
          <w:szCs w:val="24"/>
        </w:rPr>
        <w:t>1</w:t>
      </w:r>
      <w:r w:rsidR="00F84DD0">
        <w:rPr>
          <w:sz w:val="24"/>
          <w:szCs w:val="24"/>
        </w:rPr>
        <w:t>TL getrocknete Basilikumblätter</w:t>
      </w:r>
    </w:p>
    <w:p w14:paraId="7D47CE22" w14:textId="6D12E784" w:rsidR="00F84DD0" w:rsidRDefault="00F84DD0">
      <w:pPr>
        <w:rPr>
          <w:sz w:val="24"/>
          <w:szCs w:val="24"/>
        </w:rPr>
      </w:pPr>
      <w:r>
        <w:rPr>
          <w:sz w:val="24"/>
          <w:szCs w:val="24"/>
        </w:rPr>
        <w:t>4 Eier</w:t>
      </w:r>
    </w:p>
    <w:p w14:paraId="41959F51" w14:textId="1661012A" w:rsidR="00F84DD0" w:rsidRDefault="00A076A5">
      <w:pPr>
        <w:rPr>
          <w:sz w:val="24"/>
          <w:szCs w:val="24"/>
        </w:rPr>
      </w:pPr>
      <w:r>
        <w:rPr>
          <w:sz w:val="24"/>
          <w:szCs w:val="24"/>
        </w:rPr>
        <w:t>170 ml Sahne</w:t>
      </w:r>
    </w:p>
    <w:p w14:paraId="35788121" w14:textId="4500B151" w:rsidR="00A076A5" w:rsidRDefault="00A076A5">
      <w:pPr>
        <w:rPr>
          <w:sz w:val="24"/>
          <w:szCs w:val="24"/>
        </w:rPr>
      </w:pPr>
      <w:r>
        <w:rPr>
          <w:sz w:val="24"/>
          <w:szCs w:val="24"/>
        </w:rPr>
        <w:t>100 g Parmesan, gerieben</w:t>
      </w:r>
    </w:p>
    <w:p w14:paraId="6863DF33" w14:textId="77777777" w:rsidR="00A076A5" w:rsidRDefault="00A076A5">
      <w:pPr>
        <w:rPr>
          <w:sz w:val="24"/>
          <w:szCs w:val="24"/>
        </w:rPr>
      </w:pPr>
    </w:p>
    <w:p w14:paraId="1347570B" w14:textId="69D89BB4" w:rsidR="00A076A5" w:rsidRDefault="00A076A5">
      <w:pPr>
        <w:rPr>
          <w:sz w:val="24"/>
          <w:szCs w:val="24"/>
        </w:rPr>
      </w:pPr>
      <w:r>
        <w:rPr>
          <w:sz w:val="24"/>
          <w:szCs w:val="24"/>
        </w:rPr>
        <w:t xml:space="preserve">Zubereitungszeit: </w:t>
      </w:r>
      <w:r w:rsidR="00B14E74">
        <w:rPr>
          <w:sz w:val="24"/>
          <w:szCs w:val="24"/>
        </w:rPr>
        <w:t>1 Stunde</w:t>
      </w:r>
    </w:p>
    <w:p w14:paraId="66F2CFD2" w14:textId="4C005653" w:rsidR="00B14E74" w:rsidRPr="00BE4CFF" w:rsidRDefault="00B14E74" w:rsidP="00B40E8C">
      <w:pPr>
        <w:pStyle w:val="ListParagraph"/>
        <w:numPr>
          <w:ilvl w:val="0"/>
          <w:numId w:val="846"/>
        </w:numPr>
        <w:spacing w:after="120"/>
        <w:ind w:left="714" w:hanging="357"/>
        <w:contextualSpacing w:val="0"/>
        <w:jc w:val="both"/>
        <w:rPr>
          <w:sz w:val="24"/>
          <w:szCs w:val="24"/>
        </w:rPr>
      </w:pPr>
      <w:r w:rsidRPr="00BE4CFF">
        <w:rPr>
          <w:sz w:val="24"/>
          <w:szCs w:val="24"/>
        </w:rPr>
        <w:t>Den Backofen auf 180 Grad (</w:t>
      </w:r>
      <w:r w:rsidR="00085C95">
        <w:rPr>
          <w:sz w:val="24"/>
          <w:szCs w:val="24"/>
        </w:rPr>
        <w:t>G</w:t>
      </w:r>
      <w:r w:rsidRPr="00BE4CFF">
        <w:rPr>
          <w:sz w:val="24"/>
          <w:szCs w:val="24"/>
        </w:rPr>
        <w:t xml:space="preserve">as Stufe 2-3) vorheizen. Die Butter in einem Topf erhitzen. Pilze. Tomaten, </w:t>
      </w:r>
      <w:r w:rsidR="00430168" w:rsidRPr="00BE4CFF">
        <w:rPr>
          <w:sz w:val="24"/>
          <w:szCs w:val="24"/>
        </w:rPr>
        <w:t>Paprika</w:t>
      </w:r>
      <w:r w:rsidRPr="00BE4CFF">
        <w:rPr>
          <w:sz w:val="24"/>
          <w:szCs w:val="24"/>
        </w:rPr>
        <w:t>, Zwiebel</w:t>
      </w:r>
      <w:r w:rsidR="00430168" w:rsidRPr="00BE4CFF">
        <w:rPr>
          <w:sz w:val="24"/>
          <w:szCs w:val="24"/>
        </w:rPr>
        <w:t>, Kabanossi und Basilikum zugeben und dünsten, bis das Gemüse gar ist.</w:t>
      </w:r>
    </w:p>
    <w:p w14:paraId="27C5C4A2" w14:textId="08B5DC69" w:rsidR="00430168" w:rsidRPr="00BE4CFF" w:rsidRDefault="00430168" w:rsidP="00B40E8C">
      <w:pPr>
        <w:pStyle w:val="ListParagraph"/>
        <w:numPr>
          <w:ilvl w:val="0"/>
          <w:numId w:val="846"/>
        </w:numPr>
        <w:spacing w:after="120"/>
        <w:ind w:left="714" w:hanging="357"/>
        <w:contextualSpacing w:val="0"/>
        <w:jc w:val="both"/>
        <w:rPr>
          <w:sz w:val="24"/>
          <w:szCs w:val="24"/>
        </w:rPr>
      </w:pPr>
      <w:r w:rsidRPr="00BE4CFF">
        <w:rPr>
          <w:sz w:val="24"/>
          <w:szCs w:val="24"/>
        </w:rPr>
        <w:t xml:space="preserve">Eier, Sahne und Parmesan mischen. Das Gemüse zufügen und alles in eine gefettete Auflaufform (Durchmesser 20 cm) </w:t>
      </w:r>
      <w:r w:rsidR="00BE4CFF" w:rsidRPr="00BE4CFF">
        <w:rPr>
          <w:sz w:val="24"/>
          <w:szCs w:val="24"/>
        </w:rPr>
        <w:t xml:space="preserve">füllen. 30 Minuten backen. Abkühlen lassen und zum Servieren in kleine Stücke schneiden. </w:t>
      </w:r>
    </w:p>
    <w:p w14:paraId="7128EF4F" w14:textId="7E4C1093" w:rsidR="00DD3CAD" w:rsidRDefault="00BE4CFF" w:rsidP="00B40E8C">
      <w:pPr>
        <w:pStyle w:val="ListParagraph"/>
        <w:numPr>
          <w:ilvl w:val="0"/>
          <w:numId w:val="846"/>
        </w:numPr>
        <w:spacing w:after="120"/>
        <w:ind w:left="714" w:hanging="357"/>
        <w:contextualSpacing w:val="0"/>
        <w:jc w:val="both"/>
        <w:rPr>
          <w:sz w:val="24"/>
          <w:szCs w:val="24"/>
        </w:rPr>
      </w:pPr>
      <w:r w:rsidRPr="00BE4CFF">
        <w:rPr>
          <w:sz w:val="24"/>
          <w:szCs w:val="24"/>
        </w:rPr>
        <w:t>Statt Kabanossi kann man auch geschnittenen Schinken oder Salami verwenden.</w:t>
      </w:r>
    </w:p>
    <w:p w14:paraId="4724DB47" w14:textId="77777777" w:rsidR="00DD3CAD" w:rsidRDefault="00DD3CAD">
      <w:pPr>
        <w:rPr>
          <w:sz w:val="24"/>
          <w:szCs w:val="24"/>
        </w:rPr>
      </w:pPr>
      <w:r>
        <w:rPr>
          <w:sz w:val="24"/>
          <w:szCs w:val="24"/>
        </w:rPr>
        <w:br w:type="page"/>
      </w:r>
    </w:p>
    <w:p w14:paraId="5F7CDAC5" w14:textId="77777777" w:rsidR="00EE6E9B" w:rsidRDefault="00EE6E9B" w:rsidP="00EE6E9B">
      <w:pPr>
        <w:pStyle w:val="Heading2"/>
        <w:spacing w:after="240"/>
      </w:pPr>
      <w:r>
        <w:lastRenderedPageBreak/>
        <w:t>Schinken-Pilz-Kroketten</w:t>
      </w:r>
      <w:r>
        <w:rPr>
          <w:rStyle w:val="FootnoteReference"/>
        </w:rPr>
        <w:footnoteReference w:id="732"/>
      </w:r>
      <w:r>
        <w:t xml:space="preserve"> </w:t>
      </w:r>
    </w:p>
    <w:p w14:paraId="53E1A5A3" w14:textId="77777777" w:rsidR="00EE6E9B" w:rsidRPr="00780B11" w:rsidRDefault="00EE6E9B" w:rsidP="00EE6E9B">
      <w:pPr>
        <w:jc w:val="both"/>
        <w:rPr>
          <w:sz w:val="24"/>
          <w:szCs w:val="24"/>
        </w:rPr>
      </w:pPr>
      <w:r w:rsidRPr="00780B11">
        <w:rPr>
          <w:sz w:val="24"/>
          <w:szCs w:val="24"/>
          <w:u w:val="single"/>
        </w:rPr>
        <w:t>Zutaten</w:t>
      </w:r>
      <w:r w:rsidRPr="00780B11">
        <w:rPr>
          <w:sz w:val="24"/>
          <w:szCs w:val="24"/>
        </w:rPr>
        <w:t xml:space="preserve"> </w:t>
      </w:r>
      <w:r>
        <w:rPr>
          <w:sz w:val="24"/>
          <w:szCs w:val="24"/>
        </w:rPr>
        <w:t>(</w:t>
      </w:r>
      <w:r w:rsidRPr="00780B11">
        <w:rPr>
          <w:sz w:val="24"/>
          <w:szCs w:val="24"/>
        </w:rPr>
        <w:t>für 36 Stück</w:t>
      </w:r>
      <w:r>
        <w:rPr>
          <w:sz w:val="24"/>
          <w:szCs w:val="24"/>
        </w:rPr>
        <w:t>)</w:t>
      </w:r>
    </w:p>
    <w:p w14:paraId="129C318A" w14:textId="77777777" w:rsidR="00EE6E9B" w:rsidRPr="007961FC" w:rsidRDefault="00EE6E9B" w:rsidP="00EE6E9B">
      <w:pPr>
        <w:jc w:val="both"/>
        <w:rPr>
          <w:sz w:val="24"/>
          <w:szCs w:val="24"/>
        </w:rPr>
      </w:pPr>
      <w:r w:rsidRPr="007961FC">
        <w:rPr>
          <w:sz w:val="24"/>
          <w:szCs w:val="24"/>
        </w:rPr>
        <w:t>90 g Butter</w:t>
      </w:r>
    </w:p>
    <w:p w14:paraId="0D252E03" w14:textId="77777777" w:rsidR="00EE6E9B" w:rsidRPr="007961FC" w:rsidRDefault="00EE6E9B" w:rsidP="00EE6E9B">
      <w:pPr>
        <w:jc w:val="both"/>
        <w:rPr>
          <w:sz w:val="24"/>
          <w:szCs w:val="24"/>
        </w:rPr>
      </w:pPr>
      <w:r w:rsidRPr="007961FC">
        <w:rPr>
          <w:sz w:val="24"/>
          <w:szCs w:val="24"/>
        </w:rPr>
        <w:t>1 kleine Zwiebel, feingehackt</w:t>
      </w:r>
    </w:p>
    <w:p w14:paraId="6662E960" w14:textId="77777777" w:rsidR="00EE6E9B" w:rsidRPr="007961FC" w:rsidRDefault="00EE6E9B" w:rsidP="00EE6E9B">
      <w:pPr>
        <w:jc w:val="both"/>
        <w:rPr>
          <w:sz w:val="24"/>
          <w:szCs w:val="24"/>
        </w:rPr>
      </w:pPr>
      <w:r w:rsidRPr="007961FC">
        <w:rPr>
          <w:sz w:val="24"/>
          <w:szCs w:val="24"/>
        </w:rPr>
        <w:t>100 g Champignons, feingehackt</w:t>
      </w:r>
    </w:p>
    <w:p w14:paraId="7BA0023B" w14:textId="77777777" w:rsidR="00EE6E9B" w:rsidRPr="007961FC" w:rsidRDefault="00EE6E9B" w:rsidP="00EE6E9B">
      <w:pPr>
        <w:jc w:val="both"/>
        <w:rPr>
          <w:sz w:val="24"/>
          <w:szCs w:val="24"/>
        </w:rPr>
      </w:pPr>
      <w:r w:rsidRPr="007961FC">
        <w:rPr>
          <w:sz w:val="24"/>
          <w:szCs w:val="24"/>
        </w:rPr>
        <w:t>90 g Mehl</w:t>
      </w:r>
    </w:p>
    <w:p w14:paraId="44828306" w14:textId="77777777" w:rsidR="00EE6E9B" w:rsidRPr="007961FC" w:rsidRDefault="00EE6E9B" w:rsidP="00EE6E9B">
      <w:pPr>
        <w:jc w:val="both"/>
        <w:rPr>
          <w:sz w:val="24"/>
          <w:szCs w:val="24"/>
        </w:rPr>
      </w:pPr>
      <w:r w:rsidRPr="007961FC">
        <w:rPr>
          <w:sz w:val="24"/>
          <w:szCs w:val="24"/>
        </w:rPr>
        <w:t>250 ml Milch</w:t>
      </w:r>
    </w:p>
    <w:p w14:paraId="5DE9651B" w14:textId="77777777" w:rsidR="00EE6E9B" w:rsidRPr="007961FC" w:rsidRDefault="00EE6E9B" w:rsidP="00EE6E9B">
      <w:pPr>
        <w:jc w:val="both"/>
        <w:rPr>
          <w:sz w:val="24"/>
          <w:szCs w:val="24"/>
        </w:rPr>
      </w:pPr>
      <w:r w:rsidRPr="007961FC">
        <w:rPr>
          <w:sz w:val="24"/>
          <w:szCs w:val="24"/>
        </w:rPr>
        <w:t>185 ml Hühnerbrühe</w:t>
      </w:r>
    </w:p>
    <w:p w14:paraId="5DD8942C" w14:textId="77777777" w:rsidR="00EE6E9B" w:rsidRPr="007961FC" w:rsidRDefault="00EE6E9B" w:rsidP="00EE6E9B">
      <w:pPr>
        <w:jc w:val="both"/>
        <w:rPr>
          <w:sz w:val="24"/>
          <w:szCs w:val="24"/>
        </w:rPr>
      </w:pPr>
      <w:r w:rsidRPr="007961FC">
        <w:rPr>
          <w:sz w:val="24"/>
          <w:szCs w:val="24"/>
        </w:rPr>
        <w:t>100 g Kochschinken, feingehackt</w:t>
      </w:r>
    </w:p>
    <w:p w14:paraId="58B9543E" w14:textId="77777777" w:rsidR="00EE6E9B" w:rsidRPr="007961FC" w:rsidRDefault="00EE6E9B" w:rsidP="00EE6E9B">
      <w:pPr>
        <w:jc w:val="both"/>
        <w:rPr>
          <w:sz w:val="24"/>
          <w:szCs w:val="24"/>
        </w:rPr>
      </w:pPr>
      <w:r w:rsidRPr="007961FC">
        <w:rPr>
          <w:sz w:val="24"/>
          <w:szCs w:val="24"/>
        </w:rPr>
        <w:t>60 g Mehl, zusätzlich</w:t>
      </w:r>
    </w:p>
    <w:p w14:paraId="58E1BCD1" w14:textId="77777777" w:rsidR="00EE6E9B" w:rsidRPr="007961FC" w:rsidRDefault="00EE6E9B" w:rsidP="00EE6E9B">
      <w:pPr>
        <w:jc w:val="both"/>
        <w:rPr>
          <w:sz w:val="24"/>
          <w:szCs w:val="24"/>
        </w:rPr>
      </w:pPr>
      <w:r w:rsidRPr="007961FC">
        <w:rPr>
          <w:sz w:val="24"/>
          <w:szCs w:val="24"/>
        </w:rPr>
        <w:t>2 Eier, leicht geschlagen</w:t>
      </w:r>
    </w:p>
    <w:p w14:paraId="67158626" w14:textId="77777777" w:rsidR="00EE6E9B" w:rsidRPr="007961FC" w:rsidRDefault="00EE6E9B" w:rsidP="00EE6E9B">
      <w:pPr>
        <w:jc w:val="both"/>
        <w:rPr>
          <w:sz w:val="24"/>
          <w:szCs w:val="24"/>
        </w:rPr>
      </w:pPr>
      <w:r w:rsidRPr="007961FC">
        <w:rPr>
          <w:sz w:val="24"/>
          <w:szCs w:val="24"/>
        </w:rPr>
        <w:t>50 g Paniermehl</w:t>
      </w:r>
    </w:p>
    <w:p w14:paraId="3FC8530B" w14:textId="77777777" w:rsidR="00EE6E9B" w:rsidRPr="007961FC" w:rsidRDefault="00EE6E9B" w:rsidP="00EE6E9B">
      <w:pPr>
        <w:jc w:val="both"/>
        <w:rPr>
          <w:sz w:val="24"/>
          <w:szCs w:val="24"/>
        </w:rPr>
      </w:pPr>
      <w:r w:rsidRPr="007961FC">
        <w:rPr>
          <w:sz w:val="24"/>
          <w:szCs w:val="24"/>
        </w:rPr>
        <w:t>Öl zum Frittieren</w:t>
      </w:r>
    </w:p>
    <w:p w14:paraId="0326B4C7" w14:textId="77777777" w:rsidR="00EE6E9B" w:rsidRDefault="00EE6E9B" w:rsidP="00EE6E9B">
      <w:pPr>
        <w:pStyle w:val="ListParagraph"/>
        <w:jc w:val="both"/>
        <w:rPr>
          <w:sz w:val="24"/>
          <w:szCs w:val="24"/>
        </w:rPr>
      </w:pPr>
    </w:p>
    <w:p w14:paraId="7EF1D95B" w14:textId="77777777" w:rsidR="00EE6E9B" w:rsidRPr="007961FC" w:rsidRDefault="00EE6E9B" w:rsidP="00EE6E9B">
      <w:pPr>
        <w:jc w:val="both"/>
        <w:rPr>
          <w:sz w:val="24"/>
          <w:szCs w:val="24"/>
        </w:rPr>
      </w:pPr>
      <w:r w:rsidRPr="007961FC">
        <w:rPr>
          <w:sz w:val="24"/>
          <w:szCs w:val="24"/>
        </w:rPr>
        <w:t>Zubereitungszeit: 35 Minuten plus Kühlzeit plus Kochzeit 20 Minuten</w:t>
      </w:r>
    </w:p>
    <w:p w14:paraId="1F2C7891" w14:textId="77777777" w:rsidR="00EE6E9B" w:rsidRPr="00453485" w:rsidRDefault="00EE6E9B" w:rsidP="00B40E8C">
      <w:pPr>
        <w:pStyle w:val="ListParagraph"/>
        <w:numPr>
          <w:ilvl w:val="0"/>
          <w:numId w:val="1673"/>
        </w:numPr>
        <w:spacing w:after="120"/>
        <w:ind w:left="714" w:hanging="357"/>
        <w:contextualSpacing w:val="0"/>
        <w:jc w:val="both"/>
        <w:rPr>
          <w:sz w:val="24"/>
          <w:szCs w:val="24"/>
        </w:rPr>
      </w:pPr>
      <w:r w:rsidRPr="00453485">
        <w:rPr>
          <w:sz w:val="24"/>
          <w:szCs w:val="24"/>
        </w:rPr>
        <w:t xml:space="preserve">Die Butter in einem Topf bei schwacher Hitze zerlassen, die Zwiebel 5 Minuten glasig dünsten. Champignons zugeben und unter gelegentlichem Rühren bei schwacher Hitze 1 Minute das Mehl unterrühren, bis die Masse trocken und krümelig ist und beginnt, die Farbe zu ändern. </w:t>
      </w:r>
    </w:p>
    <w:p w14:paraId="081A0A80" w14:textId="77777777" w:rsidR="00EE6E9B" w:rsidRPr="00453485" w:rsidRDefault="00EE6E9B" w:rsidP="00B40E8C">
      <w:pPr>
        <w:pStyle w:val="ListParagraph"/>
        <w:numPr>
          <w:ilvl w:val="0"/>
          <w:numId w:val="1673"/>
        </w:numPr>
        <w:spacing w:after="120"/>
        <w:ind w:left="714" w:hanging="357"/>
        <w:contextualSpacing w:val="0"/>
        <w:jc w:val="both"/>
        <w:rPr>
          <w:sz w:val="24"/>
          <w:szCs w:val="24"/>
        </w:rPr>
      </w:pPr>
      <w:r w:rsidRPr="00453485">
        <w:rPr>
          <w:sz w:val="24"/>
          <w:szCs w:val="24"/>
        </w:rPr>
        <w:t>Vom Herd nehmen. Nach und nach Milch und Brühe einrühren. Wieder auf den Herd stellen und unter stetigem Rühren erwärmen, bis die Masse aufkocht und sehr dick wird. Den Schinken und etwas schwarzen Pfeffer untermischen, dann in eine Schüssel füllen und ca. 2 Stunden abkühlen lassen.</w:t>
      </w:r>
    </w:p>
    <w:p w14:paraId="6A119056" w14:textId="77777777" w:rsidR="00EE6E9B" w:rsidRPr="00453485" w:rsidRDefault="00EE6E9B" w:rsidP="00B40E8C">
      <w:pPr>
        <w:pStyle w:val="ListParagraph"/>
        <w:numPr>
          <w:ilvl w:val="0"/>
          <w:numId w:val="1673"/>
        </w:numPr>
        <w:spacing w:after="120"/>
        <w:ind w:left="714" w:hanging="357"/>
        <w:contextualSpacing w:val="0"/>
        <w:jc w:val="both"/>
        <w:rPr>
          <w:sz w:val="24"/>
          <w:szCs w:val="24"/>
        </w:rPr>
      </w:pPr>
      <w:r w:rsidRPr="00453485">
        <w:rPr>
          <w:sz w:val="24"/>
          <w:szCs w:val="24"/>
        </w:rPr>
        <w:t>Jeweils 1 EL der vollkommen abgekühlten Masse zu einer Krokette formen. Das zusätzliche Mehl, die geschlagenen Eier und das Paniermehl in 3 flache Schüsseln geben. Die Kroketten zuerst in das Mehl, dann in die Eier tunken; überschüssiges Ei abtropfen lassen. Zum Abschluss im Paniermehl wenden. Auf einem mit Backpapier ausgelegten Blech ca. 30 Minuten in den Kühlschrank stellen.</w:t>
      </w:r>
    </w:p>
    <w:p w14:paraId="3EDB2A27" w14:textId="77777777" w:rsidR="00EE6E9B" w:rsidRPr="00453485" w:rsidRDefault="00EE6E9B" w:rsidP="00B40E8C">
      <w:pPr>
        <w:pStyle w:val="ListParagraph"/>
        <w:numPr>
          <w:ilvl w:val="0"/>
          <w:numId w:val="1673"/>
        </w:numPr>
        <w:spacing w:after="120"/>
        <w:ind w:left="714" w:hanging="357"/>
        <w:contextualSpacing w:val="0"/>
        <w:jc w:val="both"/>
        <w:rPr>
          <w:sz w:val="24"/>
          <w:szCs w:val="24"/>
        </w:rPr>
      </w:pPr>
      <w:r w:rsidRPr="00453485">
        <w:rPr>
          <w:sz w:val="24"/>
          <w:szCs w:val="24"/>
        </w:rPr>
        <w:t>Einen tiefen, gusseisernen Topf zu 1/3 mit Öl füllen und das Öl auf 180 Grad erhitzen. Es hat die richtige Temperatur, wenn ein Brotwürfel in 15 Sekunden goldbraun wird. Die Kroketten portionsweise ca. 3 Minuten frittieren, bis sie rundum braun und durchgewärmt sind. Auf Küchenpapier abtropfen lassen. Warm oder heiß servieren.</w:t>
      </w:r>
    </w:p>
    <w:p w14:paraId="78ECFE1F" w14:textId="77777777" w:rsidR="00EE6E9B" w:rsidRDefault="00EE6E9B" w:rsidP="00EE6E9B">
      <w:pPr>
        <w:rPr>
          <w:sz w:val="24"/>
          <w:szCs w:val="24"/>
        </w:rPr>
      </w:pPr>
      <w:r>
        <w:rPr>
          <w:sz w:val="24"/>
          <w:szCs w:val="24"/>
        </w:rPr>
        <w:br w:type="page"/>
      </w:r>
    </w:p>
    <w:p w14:paraId="2EA48A2C" w14:textId="21E3C688" w:rsidR="00EA7629" w:rsidRDefault="00EA7629" w:rsidP="00216C98">
      <w:pPr>
        <w:pStyle w:val="Heading2"/>
        <w:spacing w:after="240"/>
      </w:pPr>
      <w:r>
        <w:lastRenderedPageBreak/>
        <w:t>Eingelegter Fetakäse</w:t>
      </w:r>
      <w:r w:rsidR="00B5264A">
        <w:rPr>
          <w:rStyle w:val="FootnoteReference"/>
        </w:rPr>
        <w:footnoteReference w:id="733"/>
      </w:r>
      <w:r>
        <w:t xml:space="preserve"> </w:t>
      </w:r>
    </w:p>
    <w:p w14:paraId="584F6269" w14:textId="28E047B9" w:rsidR="00BB09DE" w:rsidRDefault="00BB09DE" w:rsidP="00EA7629">
      <w:pPr>
        <w:rPr>
          <w:sz w:val="24"/>
          <w:szCs w:val="24"/>
        </w:rPr>
      </w:pPr>
      <w:r w:rsidRPr="00216C98">
        <w:rPr>
          <w:sz w:val="24"/>
          <w:szCs w:val="24"/>
          <w:u w:val="single"/>
        </w:rPr>
        <w:t>Zutaten</w:t>
      </w:r>
      <w:r>
        <w:rPr>
          <w:sz w:val="24"/>
          <w:szCs w:val="24"/>
        </w:rPr>
        <w:t xml:space="preserve"> </w:t>
      </w:r>
      <w:r w:rsidR="00216C98">
        <w:rPr>
          <w:sz w:val="24"/>
          <w:szCs w:val="24"/>
        </w:rPr>
        <w:t>(</w:t>
      </w:r>
      <w:r>
        <w:rPr>
          <w:sz w:val="24"/>
          <w:szCs w:val="24"/>
        </w:rPr>
        <w:t>für 6-8 Personen</w:t>
      </w:r>
      <w:r w:rsidR="00216C98">
        <w:rPr>
          <w:sz w:val="24"/>
          <w:szCs w:val="24"/>
        </w:rPr>
        <w:t>):</w:t>
      </w:r>
    </w:p>
    <w:p w14:paraId="578048AB" w14:textId="5044CFCE" w:rsidR="00BB09DE" w:rsidRDefault="00BB09DE" w:rsidP="00EA7629">
      <w:pPr>
        <w:rPr>
          <w:sz w:val="24"/>
          <w:szCs w:val="24"/>
        </w:rPr>
      </w:pPr>
      <w:r>
        <w:rPr>
          <w:sz w:val="24"/>
          <w:szCs w:val="24"/>
        </w:rPr>
        <w:t>350 g Feta</w:t>
      </w:r>
    </w:p>
    <w:p w14:paraId="3EAD356E" w14:textId="15AEFCFA" w:rsidR="00BB09DE" w:rsidRDefault="00BB09DE" w:rsidP="00EA7629">
      <w:pPr>
        <w:rPr>
          <w:sz w:val="24"/>
          <w:szCs w:val="24"/>
        </w:rPr>
      </w:pPr>
      <w:r>
        <w:rPr>
          <w:sz w:val="24"/>
          <w:szCs w:val="24"/>
        </w:rPr>
        <w:t>1 EL getrockneter Oregano</w:t>
      </w:r>
    </w:p>
    <w:p w14:paraId="2A7E81F4" w14:textId="73172075" w:rsidR="00BB09DE" w:rsidRDefault="00BB09DE" w:rsidP="00EA7629">
      <w:pPr>
        <w:rPr>
          <w:sz w:val="24"/>
          <w:szCs w:val="24"/>
        </w:rPr>
      </w:pPr>
      <w:r>
        <w:rPr>
          <w:sz w:val="24"/>
          <w:szCs w:val="24"/>
        </w:rPr>
        <w:t>1 TL Koriandersamen</w:t>
      </w:r>
    </w:p>
    <w:p w14:paraId="4B34F093" w14:textId="04BD3D3B" w:rsidR="00BB09DE" w:rsidRDefault="00BB09DE" w:rsidP="00EA7629">
      <w:pPr>
        <w:rPr>
          <w:sz w:val="24"/>
          <w:szCs w:val="24"/>
        </w:rPr>
      </w:pPr>
      <w:r>
        <w:rPr>
          <w:sz w:val="24"/>
          <w:szCs w:val="24"/>
        </w:rPr>
        <w:t>125 g getrocknete Tomaten in Öl</w:t>
      </w:r>
    </w:p>
    <w:p w14:paraId="160B8418" w14:textId="299D71A0" w:rsidR="00BB09DE" w:rsidRDefault="00BB09DE" w:rsidP="00EA7629">
      <w:pPr>
        <w:rPr>
          <w:sz w:val="24"/>
          <w:szCs w:val="24"/>
        </w:rPr>
      </w:pPr>
      <w:r>
        <w:rPr>
          <w:sz w:val="24"/>
          <w:szCs w:val="24"/>
        </w:rPr>
        <w:t xml:space="preserve">4 kleine, frische rote </w:t>
      </w:r>
      <w:r w:rsidR="008E5FB2">
        <w:rPr>
          <w:sz w:val="24"/>
          <w:szCs w:val="24"/>
        </w:rPr>
        <w:t>Chilis</w:t>
      </w:r>
    </w:p>
    <w:p w14:paraId="494529D6" w14:textId="240D937D" w:rsidR="00BB09DE" w:rsidRDefault="00BB09DE" w:rsidP="00EA7629">
      <w:pPr>
        <w:rPr>
          <w:sz w:val="24"/>
          <w:szCs w:val="24"/>
        </w:rPr>
      </w:pPr>
      <w:r>
        <w:rPr>
          <w:sz w:val="24"/>
          <w:szCs w:val="24"/>
        </w:rPr>
        <w:t xml:space="preserve">3-4 frische Rosmarinzweige </w:t>
      </w:r>
    </w:p>
    <w:p w14:paraId="25EB7FCA" w14:textId="76E367FD" w:rsidR="00BB09DE" w:rsidRDefault="00BB09DE" w:rsidP="00EA7629">
      <w:pPr>
        <w:rPr>
          <w:sz w:val="24"/>
          <w:szCs w:val="24"/>
        </w:rPr>
      </w:pPr>
      <w:r>
        <w:rPr>
          <w:sz w:val="24"/>
          <w:szCs w:val="24"/>
        </w:rPr>
        <w:t>Olivenöl</w:t>
      </w:r>
    </w:p>
    <w:p w14:paraId="1E9B70F5" w14:textId="77777777" w:rsidR="00BB09DE" w:rsidRDefault="00BB09DE" w:rsidP="00EA7629">
      <w:pPr>
        <w:rPr>
          <w:sz w:val="24"/>
          <w:szCs w:val="24"/>
        </w:rPr>
      </w:pPr>
    </w:p>
    <w:p w14:paraId="2B86D27D" w14:textId="25DB1BFA" w:rsidR="00BB09DE" w:rsidRDefault="00BB09DE" w:rsidP="00EA7629">
      <w:pPr>
        <w:rPr>
          <w:sz w:val="24"/>
          <w:szCs w:val="24"/>
        </w:rPr>
      </w:pPr>
      <w:r>
        <w:rPr>
          <w:sz w:val="24"/>
          <w:szCs w:val="24"/>
        </w:rPr>
        <w:t>Zubereitungszeit: 10 Minuten und 1 Woche Kühlzeit</w:t>
      </w:r>
    </w:p>
    <w:p w14:paraId="6571D8EC" w14:textId="533179F3" w:rsidR="00BB09DE" w:rsidRPr="00AF0219" w:rsidRDefault="009367D7" w:rsidP="00B40E8C">
      <w:pPr>
        <w:pStyle w:val="ListParagraph"/>
        <w:numPr>
          <w:ilvl w:val="0"/>
          <w:numId w:val="850"/>
        </w:numPr>
        <w:spacing w:after="120"/>
        <w:ind w:left="714" w:hanging="357"/>
        <w:contextualSpacing w:val="0"/>
        <w:jc w:val="both"/>
        <w:rPr>
          <w:sz w:val="24"/>
          <w:szCs w:val="24"/>
        </w:rPr>
      </w:pPr>
      <w:r w:rsidRPr="00AF0219">
        <w:rPr>
          <w:sz w:val="24"/>
          <w:szCs w:val="24"/>
        </w:rPr>
        <w:t>Den Fetakäse mit Küchenpapier trockentupfen und in 2 cm große Würfel schneiden</w:t>
      </w:r>
      <w:r w:rsidR="00B91156" w:rsidRPr="00AF0219">
        <w:rPr>
          <w:sz w:val="24"/>
          <w:szCs w:val="24"/>
        </w:rPr>
        <w:t>. In einer Schüssel mit Oregano, Koriander und 1 EL grob gemahlenen</w:t>
      </w:r>
      <w:r w:rsidR="00612E0E" w:rsidRPr="00AF0219">
        <w:rPr>
          <w:sz w:val="24"/>
          <w:szCs w:val="24"/>
        </w:rPr>
        <w:t>, schwarzem Pfeffer bestreuen.</w:t>
      </w:r>
    </w:p>
    <w:p w14:paraId="6BDA1E74" w14:textId="6D895A1E" w:rsidR="00612E0E" w:rsidRPr="00AF0219" w:rsidRDefault="00612E0E" w:rsidP="00B40E8C">
      <w:pPr>
        <w:pStyle w:val="ListParagraph"/>
        <w:numPr>
          <w:ilvl w:val="0"/>
          <w:numId w:val="850"/>
        </w:numPr>
        <w:spacing w:after="120"/>
        <w:ind w:left="714" w:hanging="357"/>
        <w:contextualSpacing w:val="0"/>
        <w:jc w:val="both"/>
        <w:rPr>
          <w:sz w:val="24"/>
          <w:szCs w:val="24"/>
        </w:rPr>
      </w:pPr>
      <w:r w:rsidRPr="00AF0219">
        <w:rPr>
          <w:sz w:val="24"/>
          <w:szCs w:val="24"/>
        </w:rPr>
        <w:t>Die getrockneten Tomaten über einer Schüssel abtropfen lassen</w:t>
      </w:r>
      <w:r w:rsidR="003C61A7" w:rsidRPr="00AF0219">
        <w:rPr>
          <w:sz w:val="24"/>
          <w:szCs w:val="24"/>
        </w:rPr>
        <w:t>, sodass das Öl aufgefangen wird. Dann mit Fetakäse, Chillies und Rosmarin in ein sterilisiertes Einmachglas (750 ml)</w:t>
      </w:r>
      <w:r w:rsidR="00F57FD3" w:rsidRPr="00AF0219">
        <w:rPr>
          <w:sz w:val="24"/>
          <w:szCs w:val="24"/>
        </w:rPr>
        <w:t xml:space="preserve"> legen. Mit dem aufgefangene</w:t>
      </w:r>
      <w:r w:rsidR="00B44663" w:rsidRPr="00AF0219">
        <w:rPr>
          <w:sz w:val="24"/>
          <w:szCs w:val="24"/>
        </w:rPr>
        <w:t>n</w:t>
      </w:r>
      <w:r w:rsidR="00F57FD3" w:rsidRPr="00AF0219">
        <w:rPr>
          <w:sz w:val="24"/>
          <w:szCs w:val="24"/>
        </w:rPr>
        <w:t xml:space="preserve"> Öl bedecken (es sollten ca. 3 EL sein)</w:t>
      </w:r>
      <w:r w:rsidR="00B44663" w:rsidRPr="00AF0219">
        <w:rPr>
          <w:sz w:val="24"/>
          <w:szCs w:val="24"/>
        </w:rPr>
        <w:t xml:space="preserve"> und mit Olivenöl aufgießen. Das Einmachglas fest verschließen Mindestens 1 Woche kaltstellen. Zimmerwarm servieren.</w:t>
      </w:r>
    </w:p>
    <w:p w14:paraId="5D4D3735" w14:textId="77777777" w:rsidR="00282221" w:rsidRDefault="00282221" w:rsidP="00AF0219">
      <w:pPr>
        <w:jc w:val="both"/>
        <w:rPr>
          <w:sz w:val="24"/>
          <w:szCs w:val="24"/>
        </w:rPr>
      </w:pPr>
    </w:p>
    <w:p w14:paraId="20DF515F" w14:textId="77777777" w:rsidR="00AF0219" w:rsidRPr="00AF0219" w:rsidRDefault="00282221" w:rsidP="00AF0219">
      <w:pPr>
        <w:ind w:left="708" w:hanging="708"/>
        <w:jc w:val="both"/>
        <w:rPr>
          <w:sz w:val="24"/>
          <w:szCs w:val="24"/>
        </w:rPr>
      </w:pPr>
      <w:r w:rsidRPr="00AF0219">
        <w:rPr>
          <w:sz w:val="24"/>
          <w:szCs w:val="24"/>
        </w:rPr>
        <w:t>Tipp:</w:t>
      </w:r>
      <w:r w:rsidRPr="00AF0219">
        <w:rPr>
          <w:sz w:val="24"/>
          <w:szCs w:val="24"/>
        </w:rPr>
        <w:tab/>
        <w:t xml:space="preserve">Zum Sterilisieren das Einmachglas mit kochendem Wasser ausspülen und dann zum Trocknen in einen </w:t>
      </w:r>
      <w:r w:rsidR="00C474D1" w:rsidRPr="00AF0219">
        <w:rPr>
          <w:sz w:val="24"/>
          <w:szCs w:val="24"/>
        </w:rPr>
        <w:t>warmen Backofen stellen.</w:t>
      </w:r>
    </w:p>
    <w:p w14:paraId="5742B2A0" w14:textId="6E93382F" w:rsidR="00282221" w:rsidRPr="00AF0219" w:rsidRDefault="00C474D1" w:rsidP="00AF0219">
      <w:pPr>
        <w:pStyle w:val="ListParagraph"/>
        <w:jc w:val="both"/>
        <w:rPr>
          <w:sz w:val="24"/>
          <w:szCs w:val="24"/>
        </w:rPr>
      </w:pPr>
      <w:r w:rsidRPr="00AF0219">
        <w:rPr>
          <w:sz w:val="24"/>
          <w:szCs w:val="24"/>
        </w:rPr>
        <w:t>Das Öl kann sich im Kühlschrank zum Teil verfestigen</w:t>
      </w:r>
      <w:r w:rsidR="00AF0219" w:rsidRPr="00AF0219">
        <w:rPr>
          <w:sz w:val="24"/>
          <w:szCs w:val="24"/>
        </w:rPr>
        <w:t>, wird dann aber wieder flüssig, sobald es Zimmertemperatur erreicht.</w:t>
      </w:r>
    </w:p>
    <w:p w14:paraId="2AB46451" w14:textId="79557FF7" w:rsidR="00177DD5" w:rsidRPr="008E498C" w:rsidRDefault="00177DD5" w:rsidP="00DF2769">
      <w:pPr>
        <w:rPr>
          <w:sz w:val="24"/>
          <w:szCs w:val="24"/>
        </w:rPr>
      </w:pPr>
    </w:p>
    <w:p w14:paraId="6E04D9CE" w14:textId="5CA12C7F" w:rsidR="00E648B4" w:rsidRDefault="00E648B4">
      <w:pPr>
        <w:rPr>
          <w:sz w:val="24"/>
          <w:szCs w:val="24"/>
        </w:rPr>
      </w:pPr>
      <w:r>
        <w:rPr>
          <w:sz w:val="24"/>
          <w:szCs w:val="24"/>
        </w:rPr>
        <w:br w:type="page"/>
      </w:r>
    </w:p>
    <w:p w14:paraId="411E0F73" w14:textId="77777777" w:rsidR="002F38B2" w:rsidRPr="00684E29" w:rsidRDefault="002F38B2" w:rsidP="002F38B2">
      <w:pPr>
        <w:pStyle w:val="Heading2"/>
        <w:spacing w:after="240"/>
      </w:pPr>
      <w:r w:rsidRPr="00684E29">
        <w:lastRenderedPageBreak/>
        <w:t>Ziegenkäse -Brioche</w:t>
      </w:r>
      <w:r>
        <w:rPr>
          <w:rStyle w:val="FootnoteReference"/>
          <w:lang w:val="en-US"/>
        </w:rPr>
        <w:footnoteReference w:id="734"/>
      </w:r>
      <w:r w:rsidRPr="00684E29">
        <w:t xml:space="preserve"> </w:t>
      </w:r>
    </w:p>
    <w:p w14:paraId="39437F1B" w14:textId="77777777" w:rsidR="002F38B2" w:rsidRPr="006604C4" w:rsidRDefault="002F38B2" w:rsidP="002F38B2">
      <w:pPr>
        <w:jc w:val="both"/>
        <w:rPr>
          <w:sz w:val="24"/>
          <w:szCs w:val="24"/>
        </w:rPr>
      </w:pPr>
      <w:r w:rsidRPr="00E04044">
        <w:rPr>
          <w:sz w:val="24"/>
          <w:szCs w:val="24"/>
          <w:u w:val="single"/>
        </w:rPr>
        <w:t>Zutaten</w:t>
      </w:r>
      <w:r w:rsidRPr="006604C4">
        <w:rPr>
          <w:sz w:val="24"/>
          <w:szCs w:val="24"/>
        </w:rPr>
        <w:t xml:space="preserve"> </w:t>
      </w:r>
      <w:r>
        <w:rPr>
          <w:sz w:val="24"/>
          <w:szCs w:val="24"/>
        </w:rPr>
        <w:t>(</w:t>
      </w:r>
      <w:r w:rsidRPr="006604C4">
        <w:rPr>
          <w:sz w:val="24"/>
          <w:szCs w:val="24"/>
        </w:rPr>
        <w:t>für 12 Stück</w:t>
      </w:r>
      <w:r>
        <w:rPr>
          <w:sz w:val="24"/>
          <w:szCs w:val="24"/>
        </w:rPr>
        <w:t>):</w:t>
      </w:r>
    </w:p>
    <w:p w14:paraId="6D6FEE7F" w14:textId="77777777" w:rsidR="002F38B2" w:rsidRPr="006604C4" w:rsidRDefault="002F38B2" w:rsidP="002F38B2">
      <w:pPr>
        <w:jc w:val="both"/>
        <w:rPr>
          <w:sz w:val="24"/>
          <w:szCs w:val="24"/>
        </w:rPr>
      </w:pPr>
      <w:r w:rsidRPr="006604C4">
        <w:rPr>
          <w:sz w:val="24"/>
          <w:szCs w:val="24"/>
        </w:rPr>
        <w:t>1 kleine Rolle Ziegenweichkäse (200 g)</w:t>
      </w:r>
    </w:p>
    <w:p w14:paraId="7A1D671C" w14:textId="77777777" w:rsidR="002F38B2" w:rsidRPr="006604C4" w:rsidRDefault="002F38B2" w:rsidP="002F38B2">
      <w:pPr>
        <w:jc w:val="both"/>
        <w:rPr>
          <w:sz w:val="24"/>
          <w:szCs w:val="24"/>
        </w:rPr>
      </w:pPr>
      <w:r w:rsidRPr="006604C4">
        <w:rPr>
          <w:sz w:val="24"/>
          <w:szCs w:val="24"/>
        </w:rPr>
        <w:t>12 Scheiben Brioche (ersatzweise Toastbrot)</w:t>
      </w:r>
    </w:p>
    <w:p w14:paraId="55098971" w14:textId="77777777" w:rsidR="002F38B2" w:rsidRPr="006604C4" w:rsidRDefault="002F38B2" w:rsidP="002F38B2">
      <w:pPr>
        <w:jc w:val="both"/>
        <w:rPr>
          <w:sz w:val="24"/>
          <w:szCs w:val="24"/>
        </w:rPr>
      </w:pPr>
      <w:r w:rsidRPr="006604C4">
        <w:rPr>
          <w:sz w:val="24"/>
          <w:szCs w:val="24"/>
        </w:rPr>
        <w:t>2 EL Butter (weich)</w:t>
      </w:r>
    </w:p>
    <w:p w14:paraId="69EAA005" w14:textId="77777777" w:rsidR="002F38B2" w:rsidRPr="006604C4" w:rsidRDefault="002F38B2" w:rsidP="002F38B2">
      <w:pPr>
        <w:jc w:val="both"/>
        <w:rPr>
          <w:sz w:val="24"/>
          <w:szCs w:val="24"/>
        </w:rPr>
      </w:pPr>
      <w:r w:rsidRPr="006604C4">
        <w:rPr>
          <w:sz w:val="24"/>
          <w:szCs w:val="24"/>
        </w:rPr>
        <w:t>2 – 3 EL Feigensenf</w:t>
      </w:r>
    </w:p>
    <w:p w14:paraId="6909D633" w14:textId="77777777" w:rsidR="002F38B2" w:rsidRPr="006604C4" w:rsidRDefault="002F38B2" w:rsidP="002F38B2">
      <w:pPr>
        <w:jc w:val="both"/>
        <w:rPr>
          <w:sz w:val="24"/>
          <w:szCs w:val="24"/>
        </w:rPr>
      </w:pPr>
      <w:r w:rsidRPr="006604C4">
        <w:rPr>
          <w:sz w:val="24"/>
          <w:szCs w:val="24"/>
        </w:rPr>
        <w:t>12 kleine Thymianzweige</w:t>
      </w:r>
    </w:p>
    <w:p w14:paraId="396B626E" w14:textId="77777777" w:rsidR="002F38B2" w:rsidRPr="006604C4" w:rsidRDefault="002F38B2" w:rsidP="002F38B2">
      <w:pPr>
        <w:jc w:val="both"/>
        <w:rPr>
          <w:sz w:val="24"/>
          <w:szCs w:val="24"/>
        </w:rPr>
      </w:pPr>
    </w:p>
    <w:p w14:paraId="67ABF21F" w14:textId="77777777" w:rsidR="002F38B2" w:rsidRPr="006604C4" w:rsidRDefault="002F38B2" w:rsidP="002F38B2">
      <w:pPr>
        <w:jc w:val="both"/>
        <w:rPr>
          <w:sz w:val="24"/>
          <w:szCs w:val="24"/>
        </w:rPr>
      </w:pPr>
      <w:r w:rsidRPr="006604C4">
        <w:rPr>
          <w:sz w:val="24"/>
          <w:szCs w:val="24"/>
        </w:rPr>
        <w:t>Zubereitungszeit: 25 Minuten</w:t>
      </w:r>
    </w:p>
    <w:p w14:paraId="4A747923" w14:textId="77777777" w:rsidR="002F38B2" w:rsidRPr="00930510" w:rsidRDefault="002F38B2" w:rsidP="00B40E8C">
      <w:pPr>
        <w:pStyle w:val="ListParagraph"/>
        <w:numPr>
          <w:ilvl w:val="0"/>
          <w:numId w:val="670"/>
        </w:numPr>
        <w:spacing w:after="120"/>
        <w:ind w:left="714" w:hanging="357"/>
        <w:contextualSpacing w:val="0"/>
        <w:jc w:val="both"/>
        <w:rPr>
          <w:sz w:val="24"/>
          <w:szCs w:val="24"/>
        </w:rPr>
      </w:pPr>
      <w:r w:rsidRPr="00930510">
        <w:rPr>
          <w:sz w:val="24"/>
          <w:szCs w:val="24"/>
        </w:rPr>
        <w:t>Ofen auf 200 Grad (Umluft 180 Grad) vorheizen. Ziegenkäse in 12 Scheiben schneiden. Aus den Brioche-Scheiben Kreise (à 5,5 cm) ausstechen. Kreise auf Backblech setzen und dünn mit Butter bestreichen.</w:t>
      </w:r>
    </w:p>
    <w:p w14:paraId="71580070" w14:textId="77777777" w:rsidR="002F38B2" w:rsidRDefault="002F38B2" w:rsidP="00B40E8C">
      <w:pPr>
        <w:pStyle w:val="ListParagraph"/>
        <w:numPr>
          <w:ilvl w:val="0"/>
          <w:numId w:val="670"/>
        </w:numPr>
        <w:spacing w:after="120"/>
        <w:ind w:left="714" w:hanging="357"/>
        <w:contextualSpacing w:val="0"/>
        <w:jc w:val="both"/>
        <w:rPr>
          <w:sz w:val="24"/>
          <w:szCs w:val="24"/>
        </w:rPr>
      </w:pPr>
      <w:r w:rsidRPr="00930510">
        <w:rPr>
          <w:sz w:val="24"/>
          <w:szCs w:val="24"/>
        </w:rPr>
        <w:t>Im Backofen auf der 2. Schiene von unten ca. 5 Minuten leicht bräunen, herausnehmen. Je 1 Käsescheiben in die Mitte der Kreise setzen. Weitere 3 – 5 Minuten backen, bis der Käse zerläuft. Brioches je mit etwas Feigensenf und 1 Thymianzweig garnieren.</w:t>
      </w:r>
    </w:p>
    <w:p w14:paraId="5815C8E3" w14:textId="77777777" w:rsidR="002F38B2" w:rsidRDefault="002F38B2" w:rsidP="002F38B2">
      <w:pPr>
        <w:rPr>
          <w:sz w:val="24"/>
          <w:szCs w:val="24"/>
        </w:rPr>
      </w:pPr>
      <w:r>
        <w:rPr>
          <w:sz w:val="24"/>
          <w:szCs w:val="24"/>
        </w:rPr>
        <w:br w:type="page"/>
      </w:r>
    </w:p>
    <w:p w14:paraId="400C7D07" w14:textId="2CEFB46A" w:rsidR="006B5200" w:rsidRDefault="005B72AF" w:rsidP="00BC107E">
      <w:pPr>
        <w:pStyle w:val="Heading2"/>
        <w:spacing w:after="240"/>
      </w:pPr>
      <w:r>
        <w:lastRenderedPageBreak/>
        <w:t>Frühlingsrollen</w:t>
      </w:r>
      <w:r w:rsidR="00831D16">
        <w:rPr>
          <w:rStyle w:val="FootnoteReference"/>
        </w:rPr>
        <w:footnoteReference w:id="735"/>
      </w:r>
      <w:r>
        <w:t xml:space="preserve"> </w:t>
      </w:r>
    </w:p>
    <w:p w14:paraId="79F081B5" w14:textId="20DAF872" w:rsidR="00A90F5E" w:rsidRDefault="00A90F5E" w:rsidP="008A6EF8">
      <w:pPr>
        <w:rPr>
          <w:sz w:val="24"/>
          <w:szCs w:val="24"/>
        </w:rPr>
      </w:pPr>
      <w:r>
        <w:rPr>
          <w:sz w:val="24"/>
          <w:szCs w:val="24"/>
        </w:rPr>
        <w:t>Zutaten für 20 Stück</w:t>
      </w:r>
    </w:p>
    <w:p w14:paraId="0B3E1381" w14:textId="21FC3926" w:rsidR="00A90F5E" w:rsidRDefault="00A90F5E" w:rsidP="008A6EF8">
      <w:pPr>
        <w:rPr>
          <w:sz w:val="24"/>
          <w:szCs w:val="24"/>
        </w:rPr>
      </w:pPr>
      <w:r>
        <w:rPr>
          <w:sz w:val="24"/>
          <w:szCs w:val="24"/>
        </w:rPr>
        <w:t>4 getrocknete chinesische Pilze</w:t>
      </w:r>
    </w:p>
    <w:p w14:paraId="17F62CED" w14:textId="1FA3544B" w:rsidR="00A90F5E" w:rsidRDefault="00A90F5E" w:rsidP="008A6EF8">
      <w:pPr>
        <w:rPr>
          <w:sz w:val="24"/>
          <w:szCs w:val="24"/>
        </w:rPr>
      </w:pPr>
      <w:r>
        <w:rPr>
          <w:sz w:val="24"/>
          <w:szCs w:val="24"/>
        </w:rPr>
        <w:t>1 EL Öl</w:t>
      </w:r>
    </w:p>
    <w:p w14:paraId="1A9E9928" w14:textId="202F42BC" w:rsidR="00A90F5E" w:rsidRDefault="00A90F5E" w:rsidP="008A6EF8">
      <w:pPr>
        <w:rPr>
          <w:sz w:val="24"/>
          <w:szCs w:val="24"/>
        </w:rPr>
      </w:pPr>
      <w:r>
        <w:rPr>
          <w:sz w:val="24"/>
          <w:szCs w:val="24"/>
        </w:rPr>
        <w:t>2 Knoblauchzehen</w:t>
      </w:r>
      <w:r w:rsidR="00AA77D4">
        <w:rPr>
          <w:sz w:val="24"/>
          <w:szCs w:val="24"/>
        </w:rPr>
        <w:t>, zerdrückt</w:t>
      </w:r>
    </w:p>
    <w:p w14:paraId="73A7136E" w14:textId="0991B630" w:rsidR="00AA77D4" w:rsidRDefault="00AA77D4" w:rsidP="008A6EF8">
      <w:pPr>
        <w:rPr>
          <w:sz w:val="24"/>
          <w:szCs w:val="24"/>
        </w:rPr>
      </w:pPr>
      <w:r>
        <w:rPr>
          <w:sz w:val="24"/>
          <w:szCs w:val="24"/>
        </w:rPr>
        <w:t>1 EL frischer Ingwer, gerieben</w:t>
      </w:r>
    </w:p>
    <w:p w14:paraId="454CC516" w14:textId="28E8987C" w:rsidR="00AA77D4" w:rsidRDefault="00AA77D4" w:rsidP="008A6EF8">
      <w:pPr>
        <w:rPr>
          <w:sz w:val="24"/>
          <w:szCs w:val="24"/>
        </w:rPr>
      </w:pPr>
      <w:r>
        <w:rPr>
          <w:sz w:val="24"/>
          <w:szCs w:val="24"/>
        </w:rPr>
        <w:t>150 g gebratener Tofu, in Streifen geschnitten</w:t>
      </w:r>
    </w:p>
    <w:p w14:paraId="5A7555CC" w14:textId="23D2E8BC" w:rsidR="00AA77D4" w:rsidRDefault="00AA77D4" w:rsidP="008A6EF8">
      <w:pPr>
        <w:rPr>
          <w:sz w:val="24"/>
          <w:szCs w:val="24"/>
        </w:rPr>
      </w:pPr>
      <w:r>
        <w:rPr>
          <w:sz w:val="24"/>
          <w:szCs w:val="24"/>
        </w:rPr>
        <w:t>1 große</w:t>
      </w:r>
      <w:r w:rsidR="00991D17">
        <w:rPr>
          <w:sz w:val="24"/>
          <w:szCs w:val="24"/>
        </w:rPr>
        <w:t xml:space="preserve"> Karotte, in Julienne geschnitten</w:t>
      </w:r>
    </w:p>
    <w:p w14:paraId="7CF42F70" w14:textId="2D2C2456" w:rsidR="00991D17" w:rsidRDefault="00991D17" w:rsidP="008A6EF8">
      <w:pPr>
        <w:rPr>
          <w:sz w:val="24"/>
          <w:szCs w:val="24"/>
        </w:rPr>
      </w:pPr>
      <w:r>
        <w:rPr>
          <w:sz w:val="24"/>
          <w:szCs w:val="24"/>
        </w:rPr>
        <w:t>70 g Wasserkastanien, gehackt</w:t>
      </w:r>
    </w:p>
    <w:p w14:paraId="6E91A632" w14:textId="2749B5CD" w:rsidR="00B200C5" w:rsidRDefault="00B200C5" w:rsidP="008A6EF8">
      <w:pPr>
        <w:rPr>
          <w:sz w:val="24"/>
          <w:szCs w:val="24"/>
        </w:rPr>
      </w:pPr>
      <w:r>
        <w:rPr>
          <w:sz w:val="24"/>
          <w:szCs w:val="24"/>
        </w:rPr>
        <w:t>6 Frühlingszwiebeln, gehackt</w:t>
      </w:r>
    </w:p>
    <w:p w14:paraId="3C7E3F40" w14:textId="20E1A82E" w:rsidR="00B200C5" w:rsidRDefault="00B200C5" w:rsidP="008A6EF8">
      <w:pPr>
        <w:rPr>
          <w:sz w:val="24"/>
          <w:szCs w:val="24"/>
        </w:rPr>
      </w:pPr>
      <w:r>
        <w:rPr>
          <w:sz w:val="24"/>
          <w:szCs w:val="24"/>
        </w:rPr>
        <w:t>150 g Chinakohl, geraspelt</w:t>
      </w:r>
    </w:p>
    <w:p w14:paraId="1ED42222" w14:textId="2A6BE034" w:rsidR="00B200C5" w:rsidRDefault="00B200C5" w:rsidP="008A6EF8">
      <w:pPr>
        <w:rPr>
          <w:sz w:val="24"/>
          <w:szCs w:val="24"/>
        </w:rPr>
      </w:pPr>
      <w:r>
        <w:rPr>
          <w:sz w:val="24"/>
          <w:szCs w:val="24"/>
        </w:rPr>
        <w:t>1 EL Sojasauce</w:t>
      </w:r>
    </w:p>
    <w:p w14:paraId="12056EC9" w14:textId="7D18B7B9" w:rsidR="00B200C5" w:rsidRDefault="00B200C5" w:rsidP="008A6EF8">
      <w:pPr>
        <w:rPr>
          <w:sz w:val="24"/>
          <w:szCs w:val="24"/>
        </w:rPr>
      </w:pPr>
      <w:r>
        <w:rPr>
          <w:sz w:val="24"/>
          <w:szCs w:val="24"/>
        </w:rPr>
        <w:t>1 EL Speisestärke</w:t>
      </w:r>
    </w:p>
    <w:p w14:paraId="03C99E84" w14:textId="6A2136C4" w:rsidR="00B200C5" w:rsidRDefault="00B200C5" w:rsidP="008A6EF8">
      <w:pPr>
        <w:rPr>
          <w:sz w:val="24"/>
          <w:szCs w:val="24"/>
        </w:rPr>
      </w:pPr>
      <w:r>
        <w:rPr>
          <w:sz w:val="24"/>
          <w:szCs w:val="24"/>
        </w:rPr>
        <w:t>10 große Frühlingsrollen-Hüllen</w:t>
      </w:r>
    </w:p>
    <w:p w14:paraId="61FD44F5" w14:textId="341FA126" w:rsidR="00B200C5" w:rsidRDefault="00B200C5" w:rsidP="008A6EF8">
      <w:pPr>
        <w:rPr>
          <w:sz w:val="24"/>
          <w:szCs w:val="24"/>
        </w:rPr>
      </w:pPr>
      <w:r>
        <w:rPr>
          <w:sz w:val="24"/>
          <w:szCs w:val="24"/>
        </w:rPr>
        <w:t>Öl zum Frittieren</w:t>
      </w:r>
    </w:p>
    <w:p w14:paraId="1356C03C" w14:textId="77777777" w:rsidR="00B200C5" w:rsidRDefault="00B200C5" w:rsidP="008A6EF8">
      <w:pPr>
        <w:rPr>
          <w:sz w:val="24"/>
          <w:szCs w:val="24"/>
        </w:rPr>
      </w:pPr>
    </w:p>
    <w:p w14:paraId="256338DF" w14:textId="347A4964" w:rsidR="00B200C5" w:rsidRDefault="00B200C5" w:rsidP="008A6EF8">
      <w:pPr>
        <w:rPr>
          <w:sz w:val="24"/>
          <w:szCs w:val="24"/>
        </w:rPr>
      </w:pPr>
      <w:r>
        <w:rPr>
          <w:sz w:val="24"/>
          <w:szCs w:val="24"/>
        </w:rPr>
        <w:t xml:space="preserve">Zubereitungszeit: 45 Minuten plus </w:t>
      </w:r>
      <w:r w:rsidR="00582088">
        <w:rPr>
          <w:sz w:val="24"/>
          <w:szCs w:val="24"/>
        </w:rPr>
        <w:t>E</w:t>
      </w:r>
      <w:r>
        <w:rPr>
          <w:sz w:val="24"/>
          <w:szCs w:val="24"/>
        </w:rPr>
        <w:t>inweichzeit</w:t>
      </w:r>
      <w:r w:rsidR="00582088">
        <w:rPr>
          <w:sz w:val="24"/>
          <w:szCs w:val="24"/>
        </w:rPr>
        <w:t xml:space="preserve"> plus 20 Minuten</w:t>
      </w:r>
    </w:p>
    <w:p w14:paraId="58ED5931" w14:textId="50E84439" w:rsidR="00582088" w:rsidRPr="00512DEA" w:rsidRDefault="00582088" w:rsidP="00B40E8C">
      <w:pPr>
        <w:pStyle w:val="ListParagraph"/>
        <w:numPr>
          <w:ilvl w:val="0"/>
          <w:numId w:val="858"/>
        </w:numPr>
        <w:jc w:val="both"/>
        <w:rPr>
          <w:sz w:val="24"/>
          <w:szCs w:val="24"/>
        </w:rPr>
      </w:pPr>
      <w:r w:rsidRPr="00512DEA">
        <w:rPr>
          <w:sz w:val="24"/>
          <w:szCs w:val="24"/>
        </w:rPr>
        <w:t xml:space="preserve">Die getrocknete Pilze 20 Minuten in kochendem Wasser quellen, dann abtropfen lassen. Überschüssige Flüssigkeit ausdrücken. Die Köpfe </w:t>
      </w:r>
      <w:r w:rsidR="00E86F90" w:rsidRPr="00512DEA">
        <w:rPr>
          <w:sz w:val="24"/>
          <w:szCs w:val="24"/>
        </w:rPr>
        <w:t xml:space="preserve">in Scheiben schneiden, die Stiele wegwerfen. </w:t>
      </w:r>
    </w:p>
    <w:p w14:paraId="5AFA4869" w14:textId="74059549" w:rsidR="00E86F90" w:rsidRPr="00512DEA" w:rsidRDefault="00E86F90" w:rsidP="00B40E8C">
      <w:pPr>
        <w:pStyle w:val="ListParagraph"/>
        <w:numPr>
          <w:ilvl w:val="0"/>
          <w:numId w:val="858"/>
        </w:numPr>
        <w:jc w:val="both"/>
        <w:rPr>
          <w:sz w:val="24"/>
          <w:szCs w:val="24"/>
        </w:rPr>
      </w:pPr>
      <w:r w:rsidRPr="00512DEA">
        <w:rPr>
          <w:sz w:val="24"/>
          <w:szCs w:val="24"/>
        </w:rPr>
        <w:t>In einem großen Wok 1 EL Öl erhitzen; vorsichtig schwelen, um es an Boden und Seiten verteilen.</w:t>
      </w:r>
      <w:r w:rsidR="00925491" w:rsidRPr="00512DEA">
        <w:rPr>
          <w:sz w:val="24"/>
          <w:szCs w:val="24"/>
        </w:rPr>
        <w:t xml:space="preserve"> Knoblauch, Ingwer, Tofu, Karotten und Kastanien bei sehr starker Hitze unter Rühren 30 Sekunden anbrate</w:t>
      </w:r>
      <w:r w:rsidR="00C50B12" w:rsidRPr="00512DEA">
        <w:rPr>
          <w:sz w:val="24"/>
          <w:szCs w:val="24"/>
        </w:rPr>
        <w:t>n. Zwiebeln und Chinakohl zugeben. 1 weitere Minute dünsten, bis der Kohl leicht zusammenfällt</w:t>
      </w:r>
      <w:r w:rsidR="00743509" w:rsidRPr="00512DEA">
        <w:rPr>
          <w:sz w:val="24"/>
          <w:szCs w:val="24"/>
        </w:rPr>
        <w:t xml:space="preserve">. Mit </w:t>
      </w:r>
      <w:r w:rsidR="00BF56EB" w:rsidRPr="00512DEA">
        <w:rPr>
          <w:sz w:val="24"/>
          <w:szCs w:val="24"/>
        </w:rPr>
        <w:t>Sojasauce, etwas Salz, weißem Pfeffer und Zucker abschmecken und abkühlen lassen. Die in Scheiben geschnittenen Pilze zugeben.</w:t>
      </w:r>
    </w:p>
    <w:p w14:paraId="5FF5395F" w14:textId="0350C6DD" w:rsidR="00BF56EB" w:rsidRPr="00512DEA" w:rsidRDefault="00BF56EB" w:rsidP="00B40E8C">
      <w:pPr>
        <w:pStyle w:val="ListParagraph"/>
        <w:numPr>
          <w:ilvl w:val="0"/>
          <w:numId w:val="858"/>
        </w:numPr>
        <w:jc w:val="both"/>
        <w:rPr>
          <w:sz w:val="24"/>
          <w:szCs w:val="24"/>
        </w:rPr>
      </w:pPr>
      <w:r w:rsidRPr="00512DEA">
        <w:rPr>
          <w:sz w:val="24"/>
          <w:szCs w:val="24"/>
        </w:rPr>
        <w:t>Speisestärke in 2 EL Wasser auflösen. Da die Rollen aus 2 teigschichten bestehen, je 2 Teighüllen übereinander auf ein Brett legen (die restlichen Frühlingsrollen währenddessen mit einem feuchten Tuch abdecken). Das große Quadrat</w:t>
      </w:r>
      <w:r w:rsidR="00E207C4" w:rsidRPr="00512DEA">
        <w:rPr>
          <w:sz w:val="24"/>
          <w:szCs w:val="24"/>
        </w:rPr>
        <w:t xml:space="preserve"> in 4 kleine zerschneiden. Die Ränder jedes Quadrats mit etwas Speisestärke einstreichen, in die Mitte ca. 1 EL Füllung </w:t>
      </w:r>
      <w:r w:rsidR="000458D0" w:rsidRPr="00512DEA">
        <w:rPr>
          <w:sz w:val="24"/>
          <w:szCs w:val="24"/>
        </w:rPr>
        <w:t>setzen. Ausgehend von der nach vorn weisenden Ecke die Frühlingsrolle fest aufrollen, dabei die Seiten einschlagen. Mit den restlichen Zutaten ebenso verfahren.</w:t>
      </w:r>
    </w:p>
    <w:p w14:paraId="13CCD54D" w14:textId="79F9641D" w:rsidR="00410C80" w:rsidRDefault="00C720A2" w:rsidP="00B40E8C">
      <w:pPr>
        <w:pStyle w:val="ListParagraph"/>
        <w:numPr>
          <w:ilvl w:val="0"/>
          <w:numId w:val="858"/>
        </w:numPr>
        <w:jc w:val="both"/>
        <w:rPr>
          <w:sz w:val="24"/>
          <w:szCs w:val="24"/>
        </w:rPr>
      </w:pPr>
      <w:r w:rsidRPr="00410C80">
        <w:rPr>
          <w:sz w:val="24"/>
          <w:szCs w:val="24"/>
        </w:rPr>
        <w:lastRenderedPageBreak/>
        <w:t xml:space="preserve">Einen tiefen, </w:t>
      </w:r>
      <w:r w:rsidR="008E5FB2" w:rsidRPr="00410C80">
        <w:rPr>
          <w:sz w:val="24"/>
          <w:szCs w:val="24"/>
        </w:rPr>
        <w:t>gusseisernen</w:t>
      </w:r>
      <w:r w:rsidRPr="00410C80">
        <w:rPr>
          <w:sz w:val="24"/>
          <w:szCs w:val="24"/>
        </w:rPr>
        <w:t xml:space="preserve"> Topf zu 1/3 mit Öl füllen und das Öl auf </w:t>
      </w:r>
      <w:r w:rsidR="00512DEA" w:rsidRPr="00410C80">
        <w:rPr>
          <w:sz w:val="24"/>
          <w:szCs w:val="24"/>
        </w:rPr>
        <w:t>180 Grad erhitzen. Es hat die richtige Temperatur, wenn ein Brotwürfel darin in 15 Sekunden goldbraun wird. Etwa 4 Frühlingsrollen gleichzeitig 3 Minuten goldbraun frittieren. Auf Küchenpapier abtropfen lassen.</w:t>
      </w:r>
    </w:p>
    <w:p w14:paraId="2745BFB7" w14:textId="77777777" w:rsidR="00410C80" w:rsidRDefault="00410C80">
      <w:pPr>
        <w:rPr>
          <w:sz w:val="24"/>
          <w:szCs w:val="24"/>
        </w:rPr>
      </w:pPr>
      <w:r>
        <w:rPr>
          <w:sz w:val="24"/>
          <w:szCs w:val="24"/>
        </w:rPr>
        <w:br w:type="page"/>
      </w:r>
    </w:p>
    <w:p w14:paraId="4FBCD4D3" w14:textId="79878E1A" w:rsidR="006045E8" w:rsidRPr="0052398C" w:rsidRDefault="00000DAF" w:rsidP="0052398C">
      <w:pPr>
        <w:pStyle w:val="Heading2"/>
        <w:spacing w:after="240"/>
      </w:pPr>
      <w:r w:rsidRPr="0052398C">
        <w:lastRenderedPageBreak/>
        <w:t>Feurige Tortilla-Dreiecke</w:t>
      </w:r>
      <w:r w:rsidR="005551EF">
        <w:rPr>
          <w:rStyle w:val="FootnoteReference"/>
        </w:rPr>
        <w:footnoteReference w:id="736"/>
      </w:r>
      <w:r w:rsidRPr="0052398C">
        <w:t xml:space="preserve"> </w:t>
      </w:r>
    </w:p>
    <w:p w14:paraId="4ED35C1C" w14:textId="64D678D2" w:rsidR="00000DAF" w:rsidRDefault="00000DAF" w:rsidP="00043BA4">
      <w:pPr>
        <w:rPr>
          <w:sz w:val="24"/>
          <w:szCs w:val="24"/>
        </w:rPr>
      </w:pPr>
      <w:r w:rsidRPr="0052398C">
        <w:rPr>
          <w:sz w:val="24"/>
          <w:szCs w:val="24"/>
          <w:u w:val="single"/>
        </w:rPr>
        <w:t>Zutaten</w:t>
      </w:r>
      <w:r>
        <w:rPr>
          <w:sz w:val="24"/>
          <w:szCs w:val="24"/>
        </w:rPr>
        <w:t xml:space="preserve"> </w:t>
      </w:r>
      <w:r w:rsidR="0052398C">
        <w:rPr>
          <w:sz w:val="24"/>
          <w:szCs w:val="24"/>
        </w:rPr>
        <w:t>(</w:t>
      </w:r>
      <w:r w:rsidR="00B07983">
        <w:rPr>
          <w:sz w:val="24"/>
          <w:szCs w:val="24"/>
        </w:rPr>
        <w:t>für 24 Stück</w:t>
      </w:r>
      <w:r w:rsidR="0052398C">
        <w:rPr>
          <w:sz w:val="24"/>
          <w:szCs w:val="24"/>
        </w:rPr>
        <w:t>)</w:t>
      </w:r>
    </w:p>
    <w:p w14:paraId="4017C091" w14:textId="3D4E8EDD" w:rsidR="00B07983" w:rsidRDefault="00B07983" w:rsidP="00043BA4">
      <w:pPr>
        <w:rPr>
          <w:sz w:val="24"/>
          <w:szCs w:val="24"/>
        </w:rPr>
      </w:pPr>
      <w:r>
        <w:rPr>
          <w:sz w:val="24"/>
          <w:szCs w:val="24"/>
        </w:rPr>
        <w:t>2 runde Weizentortillas (Durchmesser 23 cm)</w:t>
      </w:r>
    </w:p>
    <w:p w14:paraId="5EC80DF0" w14:textId="4B67305E" w:rsidR="00B07983" w:rsidRDefault="00B07983" w:rsidP="00043BA4">
      <w:pPr>
        <w:rPr>
          <w:sz w:val="24"/>
          <w:szCs w:val="24"/>
        </w:rPr>
      </w:pPr>
      <w:r>
        <w:rPr>
          <w:sz w:val="24"/>
          <w:szCs w:val="24"/>
        </w:rPr>
        <w:t>60 ml Öl</w:t>
      </w:r>
    </w:p>
    <w:p w14:paraId="4E8BCB95" w14:textId="617C56BD" w:rsidR="00A313D5" w:rsidRPr="005551EF" w:rsidRDefault="005551EF" w:rsidP="00043BA4">
      <w:pPr>
        <w:rPr>
          <w:i/>
          <w:iCs/>
          <w:sz w:val="24"/>
          <w:szCs w:val="24"/>
        </w:rPr>
      </w:pPr>
      <w:r w:rsidRPr="005551EF">
        <w:rPr>
          <w:i/>
          <w:iCs/>
          <w:sz w:val="24"/>
          <w:szCs w:val="24"/>
        </w:rPr>
        <w:t xml:space="preserve">Für den </w:t>
      </w:r>
      <w:r w:rsidR="00A313D5" w:rsidRPr="005551EF">
        <w:rPr>
          <w:i/>
          <w:iCs/>
          <w:sz w:val="24"/>
          <w:szCs w:val="24"/>
        </w:rPr>
        <w:t>Belag:</w:t>
      </w:r>
    </w:p>
    <w:p w14:paraId="1A4F1BE7" w14:textId="38864152" w:rsidR="00A313D5" w:rsidRDefault="00A313D5" w:rsidP="00043BA4">
      <w:pPr>
        <w:rPr>
          <w:sz w:val="24"/>
          <w:szCs w:val="24"/>
        </w:rPr>
      </w:pPr>
      <w:r>
        <w:rPr>
          <w:sz w:val="24"/>
          <w:szCs w:val="24"/>
        </w:rPr>
        <w:t>1 Zwiebel, feingehackt</w:t>
      </w:r>
    </w:p>
    <w:p w14:paraId="2994780E" w14:textId="60DEB83A" w:rsidR="00A313D5" w:rsidRDefault="00A313D5" w:rsidP="00043BA4">
      <w:pPr>
        <w:rPr>
          <w:sz w:val="24"/>
          <w:szCs w:val="24"/>
        </w:rPr>
      </w:pPr>
      <w:r>
        <w:rPr>
          <w:sz w:val="24"/>
          <w:szCs w:val="24"/>
        </w:rPr>
        <w:t>2 Knoblauchzehen, zerdrückt</w:t>
      </w:r>
    </w:p>
    <w:p w14:paraId="6C689175" w14:textId="706DD42B" w:rsidR="00A313D5" w:rsidRDefault="002D0489" w:rsidP="00043BA4">
      <w:pPr>
        <w:rPr>
          <w:sz w:val="24"/>
          <w:szCs w:val="24"/>
        </w:rPr>
      </w:pPr>
      <w:r>
        <w:rPr>
          <w:sz w:val="24"/>
          <w:szCs w:val="24"/>
        </w:rPr>
        <w:t>2 kleine rote Chillies, feingehackt</w:t>
      </w:r>
    </w:p>
    <w:p w14:paraId="59A86982" w14:textId="3B73C37D" w:rsidR="002D0489" w:rsidRDefault="002D0489" w:rsidP="00043BA4">
      <w:pPr>
        <w:rPr>
          <w:sz w:val="24"/>
          <w:szCs w:val="24"/>
        </w:rPr>
      </w:pPr>
      <w:r>
        <w:rPr>
          <w:sz w:val="24"/>
          <w:szCs w:val="24"/>
        </w:rPr>
        <w:t xml:space="preserve">425 g </w:t>
      </w:r>
      <w:r w:rsidR="00C75A4D">
        <w:rPr>
          <w:sz w:val="24"/>
          <w:szCs w:val="24"/>
        </w:rPr>
        <w:t>Kidneybohnen</w:t>
      </w:r>
      <w:r>
        <w:rPr>
          <w:sz w:val="24"/>
          <w:szCs w:val="24"/>
        </w:rPr>
        <w:t xml:space="preserve"> aus der Dose, abgetropft und grob zerdrückt</w:t>
      </w:r>
    </w:p>
    <w:p w14:paraId="1EAE82B9" w14:textId="35192C6C" w:rsidR="002D0489" w:rsidRDefault="00C52A91" w:rsidP="00043BA4">
      <w:pPr>
        <w:rPr>
          <w:sz w:val="24"/>
          <w:szCs w:val="24"/>
        </w:rPr>
      </w:pPr>
      <w:r>
        <w:rPr>
          <w:sz w:val="24"/>
          <w:szCs w:val="24"/>
        </w:rPr>
        <w:t>250 ml dickflüssige Salsasauce</w:t>
      </w:r>
    </w:p>
    <w:p w14:paraId="5C62B065" w14:textId="2493AA97" w:rsidR="00C52A91" w:rsidRDefault="00C52A91" w:rsidP="00043BA4">
      <w:pPr>
        <w:rPr>
          <w:sz w:val="24"/>
          <w:szCs w:val="24"/>
        </w:rPr>
      </w:pPr>
      <w:r>
        <w:rPr>
          <w:sz w:val="24"/>
          <w:szCs w:val="24"/>
        </w:rPr>
        <w:t>2 EL frische Korianderblätter, gehackt</w:t>
      </w:r>
    </w:p>
    <w:p w14:paraId="4C7137A8" w14:textId="1BDF7AD4" w:rsidR="00C52A91" w:rsidRDefault="00C52A91" w:rsidP="00043BA4">
      <w:pPr>
        <w:rPr>
          <w:sz w:val="24"/>
          <w:szCs w:val="24"/>
        </w:rPr>
      </w:pPr>
      <w:r>
        <w:rPr>
          <w:sz w:val="24"/>
          <w:szCs w:val="24"/>
        </w:rPr>
        <w:t>90 g Cheddar</w:t>
      </w:r>
      <w:r w:rsidR="008A5800">
        <w:rPr>
          <w:sz w:val="24"/>
          <w:szCs w:val="24"/>
        </w:rPr>
        <w:t>, gerieben</w:t>
      </w:r>
    </w:p>
    <w:p w14:paraId="0E8CEC58" w14:textId="77777777" w:rsidR="008A5800" w:rsidRDefault="008A5800" w:rsidP="00043BA4">
      <w:pPr>
        <w:rPr>
          <w:sz w:val="24"/>
          <w:szCs w:val="24"/>
        </w:rPr>
      </w:pPr>
    </w:p>
    <w:p w14:paraId="0D4FEA67" w14:textId="20C8EC9A" w:rsidR="00B07983" w:rsidRDefault="00B07983" w:rsidP="00043BA4">
      <w:pPr>
        <w:rPr>
          <w:sz w:val="24"/>
          <w:szCs w:val="24"/>
        </w:rPr>
      </w:pPr>
      <w:r>
        <w:rPr>
          <w:sz w:val="24"/>
          <w:szCs w:val="24"/>
        </w:rPr>
        <w:t xml:space="preserve">Zubereitungszeit: 20 Minuten plus </w:t>
      </w:r>
      <w:r w:rsidR="00A313D5">
        <w:rPr>
          <w:sz w:val="24"/>
          <w:szCs w:val="24"/>
        </w:rPr>
        <w:t>5 Minuten Kochzeit</w:t>
      </w:r>
    </w:p>
    <w:p w14:paraId="492C37DE" w14:textId="3668CF63" w:rsidR="008A5800" w:rsidRPr="00C44BAB" w:rsidRDefault="008A5800" w:rsidP="00B40E8C">
      <w:pPr>
        <w:pStyle w:val="ListParagraph"/>
        <w:numPr>
          <w:ilvl w:val="0"/>
          <w:numId w:val="861"/>
        </w:numPr>
        <w:spacing w:after="120"/>
        <w:ind w:left="714" w:hanging="357"/>
        <w:contextualSpacing w:val="0"/>
        <w:jc w:val="both"/>
        <w:rPr>
          <w:sz w:val="24"/>
          <w:szCs w:val="24"/>
        </w:rPr>
      </w:pPr>
      <w:r w:rsidRPr="00C44BAB">
        <w:rPr>
          <w:sz w:val="24"/>
          <w:szCs w:val="24"/>
        </w:rPr>
        <w:t xml:space="preserve">Die Tortillas vierteln, und jedes Viertel in 3 Dreiecke schneiden. </w:t>
      </w:r>
    </w:p>
    <w:p w14:paraId="172A0EDA" w14:textId="76F3E097" w:rsidR="008A5800" w:rsidRPr="00C44BAB" w:rsidRDefault="008A5800" w:rsidP="00B40E8C">
      <w:pPr>
        <w:pStyle w:val="ListParagraph"/>
        <w:numPr>
          <w:ilvl w:val="0"/>
          <w:numId w:val="861"/>
        </w:numPr>
        <w:spacing w:after="120"/>
        <w:ind w:left="714" w:hanging="357"/>
        <w:contextualSpacing w:val="0"/>
        <w:jc w:val="both"/>
        <w:rPr>
          <w:sz w:val="24"/>
          <w:szCs w:val="24"/>
        </w:rPr>
      </w:pPr>
      <w:r w:rsidRPr="00C44BAB">
        <w:rPr>
          <w:sz w:val="24"/>
          <w:szCs w:val="24"/>
        </w:rPr>
        <w:t>In einer Pfanne 2 EL Öl erhitzen. Die Dreiecke portionsweise je Seite 30 Sekunden knusprig und goldbraun braten. Aus der Pfanne nehmen und auf Küchenpapier abtropfen lassen. Gegebenenfalls mehr Öl zugeben.</w:t>
      </w:r>
    </w:p>
    <w:p w14:paraId="5282310A" w14:textId="0736E1B7" w:rsidR="008A5800" w:rsidRPr="00C44BAB" w:rsidRDefault="008A5800" w:rsidP="00B40E8C">
      <w:pPr>
        <w:pStyle w:val="ListParagraph"/>
        <w:numPr>
          <w:ilvl w:val="0"/>
          <w:numId w:val="861"/>
        </w:numPr>
        <w:spacing w:after="120"/>
        <w:ind w:left="714" w:hanging="357"/>
        <w:contextualSpacing w:val="0"/>
        <w:jc w:val="both"/>
        <w:rPr>
          <w:sz w:val="24"/>
          <w:szCs w:val="24"/>
        </w:rPr>
      </w:pPr>
      <w:r w:rsidRPr="00C44BAB">
        <w:rPr>
          <w:sz w:val="24"/>
          <w:szCs w:val="24"/>
        </w:rPr>
        <w:t xml:space="preserve">Für den Belag </w:t>
      </w:r>
      <w:r w:rsidR="004A2ADB" w:rsidRPr="00C44BAB">
        <w:rPr>
          <w:sz w:val="24"/>
          <w:szCs w:val="24"/>
        </w:rPr>
        <w:t xml:space="preserve">in einem mittelgroßen Topf 1 EL Öl erhitzen; Zwiebel, Knoblauch und Chillies bei mittlerer Hitze 3 Minuten unter Rühren weich dünsten. Die </w:t>
      </w:r>
      <w:r w:rsidR="00C75A4D" w:rsidRPr="00C44BAB">
        <w:rPr>
          <w:sz w:val="24"/>
          <w:szCs w:val="24"/>
        </w:rPr>
        <w:t>Kidney</w:t>
      </w:r>
      <w:r w:rsidR="004A2ADB" w:rsidRPr="00C44BAB">
        <w:rPr>
          <w:sz w:val="24"/>
          <w:szCs w:val="24"/>
        </w:rPr>
        <w:t>bohnen, Salsa und frischen Koriander einrühren. Vom Herd nehmen und abkühlen lassen.</w:t>
      </w:r>
    </w:p>
    <w:p w14:paraId="65B59521" w14:textId="3F6BB5C9" w:rsidR="004A2ADB" w:rsidRPr="00C44BAB" w:rsidRDefault="004A2ADB" w:rsidP="00B40E8C">
      <w:pPr>
        <w:pStyle w:val="ListParagraph"/>
        <w:numPr>
          <w:ilvl w:val="0"/>
          <w:numId w:val="861"/>
        </w:numPr>
        <w:spacing w:after="120"/>
        <w:ind w:left="714" w:hanging="357"/>
        <w:contextualSpacing w:val="0"/>
        <w:jc w:val="both"/>
        <w:rPr>
          <w:sz w:val="24"/>
          <w:szCs w:val="24"/>
        </w:rPr>
      </w:pPr>
      <w:r w:rsidRPr="00C44BAB">
        <w:rPr>
          <w:sz w:val="24"/>
          <w:szCs w:val="24"/>
        </w:rPr>
        <w:t xml:space="preserve">Den Belag auf den Dreiecken verteilen, dabei einen ausreichenden Rand frei lassen. Mit Cheddar </w:t>
      </w:r>
      <w:r w:rsidR="008B2E8F" w:rsidRPr="00C44BAB">
        <w:rPr>
          <w:sz w:val="24"/>
          <w:szCs w:val="24"/>
        </w:rPr>
        <w:t>bestreuen. 1 Minute grillen, bis der Käse zerlaufen ist.</w:t>
      </w:r>
    </w:p>
    <w:p w14:paraId="74D05F3A" w14:textId="77777777" w:rsidR="006B7164" w:rsidRDefault="006B7164" w:rsidP="00C44BAB">
      <w:pPr>
        <w:jc w:val="both"/>
        <w:rPr>
          <w:sz w:val="24"/>
          <w:szCs w:val="24"/>
        </w:rPr>
      </w:pPr>
    </w:p>
    <w:p w14:paraId="162AB391" w14:textId="182A8E46" w:rsidR="006B7164" w:rsidRDefault="006B7164" w:rsidP="00C44BAB">
      <w:pPr>
        <w:ind w:left="1416" w:hanging="1416"/>
        <w:jc w:val="both"/>
        <w:rPr>
          <w:sz w:val="24"/>
          <w:szCs w:val="24"/>
        </w:rPr>
      </w:pPr>
      <w:r>
        <w:rPr>
          <w:sz w:val="24"/>
          <w:szCs w:val="24"/>
        </w:rPr>
        <w:t>Übrigens:</w:t>
      </w:r>
      <w:r>
        <w:rPr>
          <w:sz w:val="24"/>
          <w:szCs w:val="24"/>
        </w:rPr>
        <w:tab/>
        <w:t xml:space="preserve">Statt die Tortillas zu braten und zu grillen, kann man sie auch im Ofen backen. </w:t>
      </w:r>
      <w:r w:rsidR="00B5337C">
        <w:rPr>
          <w:sz w:val="24"/>
          <w:szCs w:val="24"/>
        </w:rPr>
        <w:t xml:space="preserve">Dafür auf ein Backblech legen und im vorgeheizten Ofen bei 180 </w:t>
      </w:r>
      <w:r w:rsidR="005E4094">
        <w:rPr>
          <w:sz w:val="24"/>
          <w:szCs w:val="24"/>
        </w:rPr>
        <w:t>Grad</w:t>
      </w:r>
      <w:r w:rsidR="00B5337C">
        <w:rPr>
          <w:sz w:val="24"/>
          <w:szCs w:val="24"/>
        </w:rPr>
        <w:t xml:space="preserve"> (Gas 2-3) 5 Minuten knusprig backen. Den Belag dar</w:t>
      </w:r>
      <w:r w:rsidR="00C44BAB">
        <w:rPr>
          <w:sz w:val="24"/>
          <w:szCs w:val="24"/>
        </w:rPr>
        <w:t>au</w:t>
      </w:r>
      <w:r w:rsidR="00B5337C">
        <w:rPr>
          <w:sz w:val="24"/>
          <w:szCs w:val="24"/>
        </w:rPr>
        <w:t>f verteilen und nochmals 3-5 Minuten bac</w:t>
      </w:r>
      <w:r w:rsidR="00C44BAB">
        <w:rPr>
          <w:sz w:val="24"/>
          <w:szCs w:val="24"/>
        </w:rPr>
        <w:t>ke</w:t>
      </w:r>
      <w:r w:rsidR="00B5337C">
        <w:rPr>
          <w:sz w:val="24"/>
          <w:szCs w:val="24"/>
        </w:rPr>
        <w:t>n, bis der Käse zerlaufen lassen.</w:t>
      </w:r>
    </w:p>
    <w:p w14:paraId="075BEE7F" w14:textId="524C7A9B" w:rsidR="00FF057E" w:rsidRDefault="00FF057E">
      <w:pPr>
        <w:rPr>
          <w:sz w:val="24"/>
          <w:szCs w:val="24"/>
        </w:rPr>
      </w:pPr>
      <w:r>
        <w:rPr>
          <w:sz w:val="24"/>
          <w:szCs w:val="24"/>
        </w:rPr>
        <w:br w:type="page"/>
      </w:r>
    </w:p>
    <w:p w14:paraId="1E94558E" w14:textId="77777777" w:rsidR="00AE06D5" w:rsidRDefault="00AE06D5" w:rsidP="00AE06D5">
      <w:pPr>
        <w:pStyle w:val="Heading2"/>
        <w:spacing w:after="240"/>
      </w:pPr>
      <w:r>
        <w:lastRenderedPageBreak/>
        <w:t>Schinkenkapjes</w:t>
      </w:r>
    </w:p>
    <w:p w14:paraId="3BA2FD7B" w14:textId="77777777" w:rsidR="00AE06D5" w:rsidRDefault="00AE06D5" w:rsidP="00AE06D5">
      <w:pPr>
        <w:rPr>
          <w:sz w:val="24"/>
          <w:szCs w:val="24"/>
        </w:rPr>
      </w:pPr>
      <w:r w:rsidRPr="00560E7F">
        <w:rPr>
          <w:sz w:val="24"/>
          <w:szCs w:val="24"/>
          <w:u w:val="single"/>
        </w:rPr>
        <w:t>Zutaten</w:t>
      </w:r>
      <w:r>
        <w:rPr>
          <w:sz w:val="24"/>
          <w:szCs w:val="24"/>
        </w:rPr>
        <w:t xml:space="preserve"> (für 40 Stück)</w:t>
      </w:r>
    </w:p>
    <w:p w14:paraId="76E329CD" w14:textId="77777777" w:rsidR="00AE06D5" w:rsidRDefault="00AE06D5" w:rsidP="00AE06D5">
      <w:pPr>
        <w:rPr>
          <w:sz w:val="24"/>
          <w:szCs w:val="24"/>
        </w:rPr>
      </w:pPr>
      <w:r>
        <w:rPr>
          <w:sz w:val="24"/>
          <w:szCs w:val="24"/>
        </w:rPr>
        <w:t>300 g Blätterteig</w:t>
      </w:r>
    </w:p>
    <w:p w14:paraId="03C7A0AD" w14:textId="77777777" w:rsidR="00AE06D5" w:rsidRDefault="00AE06D5" w:rsidP="00AE06D5">
      <w:pPr>
        <w:rPr>
          <w:sz w:val="24"/>
          <w:szCs w:val="24"/>
        </w:rPr>
      </w:pPr>
      <w:r>
        <w:rPr>
          <w:sz w:val="24"/>
          <w:szCs w:val="24"/>
        </w:rPr>
        <w:t>150 g gekochter Schinken</w:t>
      </w:r>
    </w:p>
    <w:p w14:paraId="1C6BC26D" w14:textId="77777777" w:rsidR="00AE06D5" w:rsidRDefault="00AE06D5" w:rsidP="00AE06D5">
      <w:pPr>
        <w:rPr>
          <w:sz w:val="24"/>
          <w:szCs w:val="24"/>
        </w:rPr>
      </w:pPr>
      <w:r>
        <w:rPr>
          <w:sz w:val="24"/>
          <w:szCs w:val="24"/>
        </w:rPr>
        <w:t>1 Zwiebel</w:t>
      </w:r>
    </w:p>
    <w:p w14:paraId="6D0E7E33" w14:textId="77777777" w:rsidR="00AE06D5" w:rsidRDefault="00AE06D5" w:rsidP="00AE06D5">
      <w:pPr>
        <w:rPr>
          <w:sz w:val="24"/>
          <w:szCs w:val="24"/>
        </w:rPr>
      </w:pPr>
      <w:r>
        <w:rPr>
          <w:sz w:val="24"/>
          <w:szCs w:val="24"/>
        </w:rPr>
        <w:t>1 Bund Petersilie</w:t>
      </w:r>
    </w:p>
    <w:p w14:paraId="600C69FB" w14:textId="77777777" w:rsidR="00AE06D5" w:rsidRDefault="00AE06D5" w:rsidP="00AE06D5">
      <w:pPr>
        <w:rPr>
          <w:sz w:val="24"/>
          <w:szCs w:val="24"/>
        </w:rPr>
      </w:pPr>
      <w:r>
        <w:rPr>
          <w:sz w:val="24"/>
          <w:szCs w:val="24"/>
        </w:rPr>
        <w:t>2 EL Crème Fraîche</w:t>
      </w:r>
    </w:p>
    <w:p w14:paraId="574A9AF9" w14:textId="77777777" w:rsidR="00AE06D5" w:rsidRDefault="00AE06D5" w:rsidP="00AE06D5">
      <w:pPr>
        <w:rPr>
          <w:sz w:val="24"/>
          <w:szCs w:val="24"/>
        </w:rPr>
      </w:pPr>
      <w:r>
        <w:rPr>
          <w:sz w:val="24"/>
          <w:szCs w:val="24"/>
        </w:rPr>
        <w:t>1 Eiweiß</w:t>
      </w:r>
    </w:p>
    <w:p w14:paraId="642825A9" w14:textId="77777777" w:rsidR="00AE06D5" w:rsidRDefault="00AE06D5" w:rsidP="00AE06D5">
      <w:pPr>
        <w:rPr>
          <w:sz w:val="24"/>
          <w:szCs w:val="24"/>
        </w:rPr>
      </w:pPr>
      <w:r>
        <w:rPr>
          <w:sz w:val="24"/>
          <w:szCs w:val="24"/>
        </w:rPr>
        <w:t>150 g Pikantje von Antje</w:t>
      </w:r>
    </w:p>
    <w:p w14:paraId="7339B11D" w14:textId="77777777" w:rsidR="00AE06D5" w:rsidRDefault="00AE06D5" w:rsidP="00AE06D5">
      <w:pPr>
        <w:rPr>
          <w:sz w:val="24"/>
          <w:szCs w:val="24"/>
        </w:rPr>
      </w:pPr>
      <w:r>
        <w:rPr>
          <w:sz w:val="24"/>
          <w:szCs w:val="24"/>
        </w:rPr>
        <w:t>Pfeffer, Oregano, Salz</w:t>
      </w:r>
    </w:p>
    <w:p w14:paraId="074C94E2" w14:textId="77777777" w:rsidR="00AE06D5" w:rsidRDefault="00AE06D5" w:rsidP="00AE06D5">
      <w:pPr>
        <w:rPr>
          <w:sz w:val="24"/>
          <w:szCs w:val="24"/>
        </w:rPr>
      </w:pPr>
      <w:r>
        <w:rPr>
          <w:sz w:val="24"/>
          <w:szCs w:val="24"/>
        </w:rPr>
        <w:t xml:space="preserve">1 Eigelb </w:t>
      </w:r>
    </w:p>
    <w:p w14:paraId="1FF85295" w14:textId="77777777" w:rsidR="00AE06D5" w:rsidRDefault="00AE06D5" w:rsidP="00AE06D5">
      <w:pPr>
        <w:rPr>
          <w:sz w:val="24"/>
          <w:szCs w:val="24"/>
        </w:rPr>
      </w:pPr>
    </w:p>
    <w:p w14:paraId="1484E59D" w14:textId="77777777" w:rsidR="00AE06D5" w:rsidRDefault="00AE06D5" w:rsidP="00AE06D5">
      <w:pPr>
        <w:rPr>
          <w:sz w:val="24"/>
          <w:szCs w:val="24"/>
        </w:rPr>
      </w:pPr>
      <w:r>
        <w:rPr>
          <w:sz w:val="24"/>
          <w:szCs w:val="24"/>
        </w:rPr>
        <w:t>Zubereitung:</w:t>
      </w:r>
    </w:p>
    <w:p w14:paraId="49697673" w14:textId="77777777" w:rsidR="00AE06D5" w:rsidRPr="00F5475B" w:rsidRDefault="00AE06D5" w:rsidP="00B40E8C">
      <w:pPr>
        <w:pStyle w:val="ListParagraph"/>
        <w:numPr>
          <w:ilvl w:val="0"/>
          <w:numId w:val="1237"/>
        </w:numPr>
        <w:spacing w:after="120"/>
        <w:ind w:left="714" w:hanging="357"/>
        <w:contextualSpacing w:val="0"/>
        <w:jc w:val="both"/>
        <w:rPr>
          <w:sz w:val="24"/>
          <w:szCs w:val="24"/>
        </w:rPr>
      </w:pPr>
      <w:r w:rsidRPr="00F5475B">
        <w:rPr>
          <w:sz w:val="24"/>
          <w:szCs w:val="24"/>
        </w:rPr>
        <w:t>Blätterteig auftauen lassen.</w:t>
      </w:r>
    </w:p>
    <w:p w14:paraId="6DF1FF61" w14:textId="77777777" w:rsidR="00AE06D5" w:rsidRPr="00F5475B" w:rsidRDefault="00AE06D5" w:rsidP="00B40E8C">
      <w:pPr>
        <w:pStyle w:val="ListParagraph"/>
        <w:numPr>
          <w:ilvl w:val="0"/>
          <w:numId w:val="1237"/>
        </w:numPr>
        <w:spacing w:after="120"/>
        <w:ind w:left="714" w:hanging="357"/>
        <w:contextualSpacing w:val="0"/>
        <w:jc w:val="both"/>
        <w:rPr>
          <w:sz w:val="24"/>
          <w:szCs w:val="24"/>
        </w:rPr>
      </w:pPr>
      <w:r w:rsidRPr="00F5475B">
        <w:rPr>
          <w:sz w:val="24"/>
          <w:szCs w:val="24"/>
        </w:rPr>
        <w:t>Für die Füllung Schinken, Zwiebel und Petersilie sehr fein hacken. Mit Crème fraîche, Eiweiß und frisch geriebenen Pikantje mischen. Mit Pfeffer, Oregano und Salz würzen.</w:t>
      </w:r>
    </w:p>
    <w:p w14:paraId="77DF11C3" w14:textId="77777777" w:rsidR="00AE06D5" w:rsidRPr="00F5475B" w:rsidRDefault="00AE06D5" w:rsidP="00B40E8C">
      <w:pPr>
        <w:pStyle w:val="ListParagraph"/>
        <w:numPr>
          <w:ilvl w:val="0"/>
          <w:numId w:val="1237"/>
        </w:numPr>
        <w:spacing w:after="120"/>
        <w:ind w:left="714" w:hanging="357"/>
        <w:contextualSpacing w:val="0"/>
        <w:jc w:val="both"/>
        <w:rPr>
          <w:sz w:val="24"/>
          <w:szCs w:val="24"/>
        </w:rPr>
      </w:pPr>
      <w:r w:rsidRPr="00F5475B">
        <w:rPr>
          <w:sz w:val="24"/>
          <w:szCs w:val="24"/>
        </w:rPr>
        <w:t>Teig in 5 Teile schneiden und jeweils in einem Rechteck (15x35 cm) auswellen. Mit der Füllung bestreichen. Von der langen Seite her aufrollen.</w:t>
      </w:r>
    </w:p>
    <w:p w14:paraId="43B96AD6" w14:textId="77777777" w:rsidR="00AE06D5" w:rsidRDefault="00AE06D5" w:rsidP="00B40E8C">
      <w:pPr>
        <w:pStyle w:val="ListParagraph"/>
        <w:numPr>
          <w:ilvl w:val="0"/>
          <w:numId w:val="1237"/>
        </w:numPr>
        <w:spacing w:after="120"/>
        <w:ind w:left="714" w:hanging="357"/>
        <w:contextualSpacing w:val="0"/>
        <w:jc w:val="both"/>
        <w:rPr>
          <w:sz w:val="24"/>
          <w:szCs w:val="24"/>
        </w:rPr>
      </w:pPr>
      <w:r w:rsidRPr="00F5475B">
        <w:rPr>
          <w:sz w:val="24"/>
          <w:szCs w:val="24"/>
        </w:rPr>
        <w:t>Die Rolle in 2 – 3 cm dicke Scheiben schneiden und diese aufs Blech setzen. Die Seiten mit verquirltem Eigelb bestreichen. Bei 200 Grad 15 – 18 Minuten backen.</w:t>
      </w:r>
    </w:p>
    <w:p w14:paraId="3B447D77" w14:textId="77777777" w:rsidR="00AE06D5" w:rsidRDefault="00AE06D5" w:rsidP="00AE06D5">
      <w:pPr>
        <w:rPr>
          <w:sz w:val="24"/>
          <w:szCs w:val="24"/>
        </w:rPr>
      </w:pPr>
      <w:r>
        <w:rPr>
          <w:sz w:val="24"/>
          <w:szCs w:val="24"/>
        </w:rPr>
        <w:br w:type="page"/>
      </w:r>
    </w:p>
    <w:p w14:paraId="4D8E2362" w14:textId="77777777" w:rsidR="00AE06D5" w:rsidRDefault="00AE06D5" w:rsidP="00AE06D5">
      <w:pPr>
        <w:pStyle w:val="Heading2"/>
        <w:spacing w:after="240"/>
      </w:pPr>
      <w:r>
        <w:lastRenderedPageBreak/>
        <w:t>Sausage Rolls</w:t>
      </w:r>
    </w:p>
    <w:p w14:paraId="60F048AE" w14:textId="77777777" w:rsidR="00AE06D5" w:rsidRPr="0051154B" w:rsidRDefault="00AE06D5" w:rsidP="00AE06D5">
      <w:pPr>
        <w:rPr>
          <w:sz w:val="24"/>
          <w:szCs w:val="24"/>
          <w:u w:val="single"/>
        </w:rPr>
      </w:pPr>
      <w:r w:rsidRPr="0051154B">
        <w:rPr>
          <w:sz w:val="24"/>
          <w:szCs w:val="24"/>
          <w:u w:val="single"/>
        </w:rPr>
        <w:t>Zutaten:</w:t>
      </w:r>
    </w:p>
    <w:p w14:paraId="7D21327E" w14:textId="77777777" w:rsidR="00AE06D5" w:rsidRDefault="00AE06D5" w:rsidP="00AE06D5">
      <w:pPr>
        <w:rPr>
          <w:sz w:val="24"/>
          <w:szCs w:val="24"/>
        </w:rPr>
      </w:pPr>
      <w:r>
        <w:rPr>
          <w:sz w:val="24"/>
          <w:szCs w:val="24"/>
        </w:rPr>
        <w:t>Blätterteig</w:t>
      </w:r>
    </w:p>
    <w:p w14:paraId="7D9B1291" w14:textId="77777777" w:rsidR="00AE06D5" w:rsidRDefault="00AE06D5" w:rsidP="00AE06D5">
      <w:pPr>
        <w:rPr>
          <w:sz w:val="24"/>
          <w:szCs w:val="24"/>
        </w:rPr>
      </w:pPr>
      <w:r>
        <w:rPr>
          <w:sz w:val="24"/>
          <w:szCs w:val="24"/>
        </w:rPr>
        <w:t>Eier</w:t>
      </w:r>
    </w:p>
    <w:p w14:paraId="41243C30" w14:textId="77777777" w:rsidR="00AE06D5" w:rsidRDefault="00AE06D5" w:rsidP="00AE06D5">
      <w:pPr>
        <w:rPr>
          <w:sz w:val="24"/>
          <w:szCs w:val="24"/>
        </w:rPr>
      </w:pPr>
      <w:r>
        <w:rPr>
          <w:sz w:val="24"/>
          <w:szCs w:val="24"/>
        </w:rPr>
        <w:t>Würstchen</w:t>
      </w:r>
    </w:p>
    <w:p w14:paraId="2625CC7D" w14:textId="77777777" w:rsidR="00AE06D5" w:rsidRDefault="00AE06D5" w:rsidP="00AE06D5">
      <w:pPr>
        <w:rPr>
          <w:sz w:val="24"/>
          <w:szCs w:val="24"/>
        </w:rPr>
      </w:pPr>
    </w:p>
    <w:p w14:paraId="1322A317" w14:textId="77777777" w:rsidR="00AE06D5" w:rsidRDefault="00AE06D5" w:rsidP="00AE06D5">
      <w:pPr>
        <w:rPr>
          <w:sz w:val="24"/>
          <w:szCs w:val="24"/>
        </w:rPr>
      </w:pPr>
    </w:p>
    <w:p w14:paraId="32D76E5E" w14:textId="77777777" w:rsidR="00AE06D5" w:rsidRPr="0051154B" w:rsidRDefault="00AE06D5" w:rsidP="00AE06D5">
      <w:pPr>
        <w:rPr>
          <w:sz w:val="24"/>
          <w:szCs w:val="24"/>
        </w:rPr>
      </w:pPr>
      <w:r w:rsidRPr="0051154B">
        <w:rPr>
          <w:sz w:val="24"/>
          <w:szCs w:val="24"/>
        </w:rPr>
        <w:t>Zubereitung:</w:t>
      </w:r>
    </w:p>
    <w:p w14:paraId="4F58D947" w14:textId="0DB1CACB" w:rsidR="00AE06D5" w:rsidRDefault="00AE06D5" w:rsidP="00AE06D5">
      <w:pPr>
        <w:rPr>
          <w:rFonts w:asciiTheme="majorHAnsi" w:eastAsiaTheme="majorEastAsia" w:hAnsiTheme="majorHAnsi" w:cstheme="majorBidi"/>
          <w:color w:val="2F5496" w:themeColor="accent1" w:themeShade="BF"/>
          <w:sz w:val="26"/>
          <w:szCs w:val="26"/>
        </w:rPr>
      </w:pPr>
      <w:r>
        <w:rPr>
          <w:sz w:val="24"/>
          <w:szCs w:val="24"/>
        </w:rPr>
        <w:t>Blätterteig ausrollen, mit Ei bestreichen, Würstchen reinlegen. Zusammenrollen und im Ofen (230 Grad) 15 Minuten backen.</w:t>
      </w:r>
      <w:r>
        <w:br w:type="page"/>
      </w:r>
    </w:p>
    <w:p w14:paraId="29B1E40A" w14:textId="4DEE7059" w:rsidR="004E0E98" w:rsidRPr="00F7723F" w:rsidRDefault="004E0E98" w:rsidP="00F7723F">
      <w:pPr>
        <w:pStyle w:val="Heading2"/>
        <w:spacing w:after="240"/>
      </w:pPr>
      <w:r w:rsidRPr="00F7723F">
        <w:lastRenderedPageBreak/>
        <w:t>Kabanossi im Schlafrock</w:t>
      </w:r>
      <w:r w:rsidR="00A814FC">
        <w:rPr>
          <w:rStyle w:val="FootnoteReference"/>
        </w:rPr>
        <w:footnoteReference w:id="737"/>
      </w:r>
      <w:r w:rsidRPr="00F7723F">
        <w:t xml:space="preserve"> </w:t>
      </w:r>
    </w:p>
    <w:p w14:paraId="3E9B1149" w14:textId="3157A187" w:rsidR="004E0E98" w:rsidRDefault="004E0E98" w:rsidP="004E0E98">
      <w:pPr>
        <w:jc w:val="both"/>
        <w:rPr>
          <w:sz w:val="24"/>
          <w:szCs w:val="24"/>
        </w:rPr>
      </w:pPr>
      <w:r w:rsidRPr="0088755D">
        <w:rPr>
          <w:sz w:val="24"/>
          <w:szCs w:val="24"/>
          <w:u w:val="single"/>
        </w:rPr>
        <w:t>Zutaten</w:t>
      </w:r>
      <w:r>
        <w:rPr>
          <w:sz w:val="24"/>
          <w:szCs w:val="24"/>
        </w:rPr>
        <w:t xml:space="preserve"> </w:t>
      </w:r>
      <w:r w:rsidR="0088755D">
        <w:rPr>
          <w:sz w:val="24"/>
          <w:szCs w:val="24"/>
        </w:rPr>
        <w:t>(</w:t>
      </w:r>
      <w:r>
        <w:rPr>
          <w:sz w:val="24"/>
          <w:szCs w:val="24"/>
        </w:rPr>
        <w:t>für 25 Stück</w:t>
      </w:r>
      <w:r w:rsidR="0088755D">
        <w:rPr>
          <w:sz w:val="24"/>
          <w:szCs w:val="24"/>
        </w:rPr>
        <w:t>):</w:t>
      </w:r>
    </w:p>
    <w:p w14:paraId="50F151FF" w14:textId="77777777" w:rsidR="0079710E" w:rsidRDefault="0079710E" w:rsidP="004E0E98">
      <w:pPr>
        <w:jc w:val="both"/>
        <w:rPr>
          <w:sz w:val="24"/>
          <w:szCs w:val="24"/>
        </w:rPr>
      </w:pPr>
      <w:r>
        <w:rPr>
          <w:sz w:val="24"/>
          <w:szCs w:val="24"/>
        </w:rPr>
        <w:t>2 Fertig-Mürbeteige, ausgerollt</w:t>
      </w:r>
    </w:p>
    <w:p w14:paraId="6C85A3F5" w14:textId="77777777" w:rsidR="0079710E" w:rsidRDefault="0079710E" w:rsidP="004E0E98">
      <w:pPr>
        <w:jc w:val="both"/>
        <w:rPr>
          <w:sz w:val="24"/>
          <w:szCs w:val="24"/>
        </w:rPr>
      </w:pPr>
      <w:r>
        <w:rPr>
          <w:sz w:val="24"/>
          <w:szCs w:val="24"/>
        </w:rPr>
        <w:t>2 EL französischer Senf</w:t>
      </w:r>
    </w:p>
    <w:p w14:paraId="23FE6432" w14:textId="77777777" w:rsidR="0079710E" w:rsidRDefault="0079710E" w:rsidP="004E0E98">
      <w:pPr>
        <w:jc w:val="both"/>
        <w:rPr>
          <w:sz w:val="24"/>
          <w:szCs w:val="24"/>
        </w:rPr>
      </w:pPr>
      <w:r>
        <w:rPr>
          <w:sz w:val="24"/>
          <w:szCs w:val="24"/>
        </w:rPr>
        <w:t>5 Kabanossi</w:t>
      </w:r>
    </w:p>
    <w:p w14:paraId="13F5A731" w14:textId="77777777" w:rsidR="0079710E" w:rsidRDefault="0079710E" w:rsidP="004E0E98">
      <w:pPr>
        <w:jc w:val="both"/>
        <w:rPr>
          <w:sz w:val="24"/>
          <w:szCs w:val="24"/>
        </w:rPr>
      </w:pPr>
      <w:r>
        <w:rPr>
          <w:sz w:val="24"/>
          <w:szCs w:val="24"/>
        </w:rPr>
        <w:t>1 Eigelb, verquirlt</w:t>
      </w:r>
    </w:p>
    <w:p w14:paraId="0CBC4D01" w14:textId="77777777" w:rsidR="0079710E" w:rsidRDefault="0079710E" w:rsidP="004E0E98">
      <w:pPr>
        <w:jc w:val="both"/>
        <w:rPr>
          <w:sz w:val="24"/>
          <w:szCs w:val="24"/>
        </w:rPr>
      </w:pPr>
    </w:p>
    <w:p w14:paraId="1E71A612" w14:textId="03064686" w:rsidR="0079710E" w:rsidRDefault="0079710E" w:rsidP="004E0E98">
      <w:pPr>
        <w:jc w:val="both"/>
        <w:rPr>
          <w:sz w:val="24"/>
          <w:szCs w:val="24"/>
        </w:rPr>
      </w:pPr>
      <w:r>
        <w:rPr>
          <w:sz w:val="24"/>
          <w:szCs w:val="24"/>
        </w:rPr>
        <w:t>Zubereitungszeit: 20 Minuten plus Backzeit 20 Minuten</w:t>
      </w:r>
    </w:p>
    <w:p w14:paraId="35DF24B5" w14:textId="1EAC2B92" w:rsidR="0079710E" w:rsidRPr="0004456D" w:rsidRDefault="0079710E" w:rsidP="00B40E8C">
      <w:pPr>
        <w:pStyle w:val="ListParagraph"/>
        <w:numPr>
          <w:ilvl w:val="0"/>
          <w:numId w:val="864"/>
        </w:numPr>
        <w:spacing w:after="120"/>
        <w:ind w:left="714" w:hanging="357"/>
        <w:contextualSpacing w:val="0"/>
        <w:jc w:val="both"/>
        <w:rPr>
          <w:sz w:val="24"/>
          <w:szCs w:val="24"/>
        </w:rPr>
      </w:pPr>
      <w:r w:rsidRPr="0004456D">
        <w:rPr>
          <w:sz w:val="24"/>
          <w:szCs w:val="24"/>
        </w:rPr>
        <w:t>Den Backofen auf 200 Grad (Gas 3) vorheizen. Jedes Teigblatt halbieren, dann in Dreiecke mit einer Grundlinie</w:t>
      </w:r>
      <w:r w:rsidR="00410A8B" w:rsidRPr="0004456D">
        <w:rPr>
          <w:sz w:val="24"/>
          <w:szCs w:val="24"/>
        </w:rPr>
        <w:t xml:space="preserve"> von 6 cm schneiden. 1 kleinen Klacks Senf an der Grundlinie jedes Dreiecks verteilen. Die Kabanossi in 7 cm lange Stücke schneiden und auf den Senf legen.</w:t>
      </w:r>
    </w:p>
    <w:p w14:paraId="61949E18" w14:textId="19E59AB8" w:rsidR="00410A8B" w:rsidRPr="0004456D" w:rsidRDefault="00410A8B" w:rsidP="00B40E8C">
      <w:pPr>
        <w:pStyle w:val="ListParagraph"/>
        <w:numPr>
          <w:ilvl w:val="0"/>
          <w:numId w:val="864"/>
        </w:numPr>
        <w:spacing w:after="120"/>
        <w:ind w:left="714" w:hanging="357"/>
        <w:contextualSpacing w:val="0"/>
        <w:jc w:val="both"/>
        <w:rPr>
          <w:sz w:val="24"/>
          <w:szCs w:val="24"/>
        </w:rPr>
      </w:pPr>
      <w:r w:rsidRPr="0004456D">
        <w:rPr>
          <w:sz w:val="24"/>
          <w:szCs w:val="24"/>
        </w:rPr>
        <w:t>Die Spitzen der Dreiecke</w:t>
      </w:r>
      <w:r w:rsidR="00BE7D45" w:rsidRPr="0004456D">
        <w:rPr>
          <w:sz w:val="24"/>
          <w:szCs w:val="24"/>
        </w:rPr>
        <w:t xml:space="preserve"> mit etwas Wasser befeuchten. Von der </w:t>
      </w:r>
      <w:r w:rsidR="0004456D" w:rsidRPr="0004456D">
        <w:rPr>
          <w:sz w:val="24"/>
          <w:szCs w:val="24"/>
        </w:rPr>
        <w:t>G</w:t>
      </w:r>
      <w:r w:rsidR="00BE7D45" w:rsidRPr="0004456D">
        <w:rPr>
          <w:sz w:val="24"/>
          <w:szCs w:val="24"/>
        </w:rPr>
        <w:t>rundlinie beginnend die Würstchen in den Dreiecken einrollen</w:t>
      </w:r>
      <w:r w:rsidR="00831002" w:rsidRPr="0004456D">
        <w:rPr>
          <w:sz w:val="24"/>
          <w:szCs w:val="24"/>
        </w:rPr>
        <w:t>. Die Spitze leicht festdrücken, damit sie sich nicht löst.</w:t>
      </w:r>
    </w:p>
    <w:p w14:paraId="5A95F0C2" w14:textId="1397A99A" w:rsidR="00831002" w:rsidRPr="0004456D" w:rsidRDefault="00831002" w:rsidP="00B40E8C">
      <w:pPr>
        <w:pStyle w:val="ListParagraph"/>
        <w:numPr>
          <w:ilvl w:val="0"/>
          <w:numId w:val="864"/>
        </w:numPr>
        <w:spacing w:after="120"/>
        <w:ind w:left="714" w:hanging="357"/>
        <w:contextualSpacing w:val="0"/>
        <w:jc w:val="both"/>
        <w:rPr>
          <w:sz w:val="24"/>
          <w:szCs w:val="24"/>
        </w:rPr>
      </w:pPr>
      <w:r w:rsidRPr="0004456D">
        <w:rPr>
          <w:sz w:val="24"/>
          <w:szCs w:val="24"/>
        </w:rPr>
        <w:t>Auf ein mit Backpapier ausgelegtes Blech legen; das Eigelb mit 2 TL kaltem Wasser mischen und den Teig damit einstreichen. 15-20 Minuten goldbraun backen.</w:t>
      </w:r>
    </w:p>
    <w:p w14:paraId="23C30842" w14:textId="514E16D4" w:rsidR="00396AC8" w:rsidRDefault="002057CF">
      <w:pPr>
        <w:rPr>
          <w:sz w:val="24"/>
          <w:szCs w:val="24"/>
        </w:rPr>
      </w:pPr>
      <w:r w:rsidRPr="004E0E98">
        <w:rPr>
          <w:sz w:val="24"/>
          <w:szCs w:val="24"/>
        </w:rPr>
        <w:br w:type="page"/>
      </w:r>
    </w:p>
    <w:p w14:paraId="0BC8C5C9" w14:textId="6B084C37" w:rsidR="002057CF" w:rsidRPr="00F019B8" w:rsidRDefault="00396AC8" w:rsidP="00F019B8">
      <w:pPr>
        <w:pStyle w:val="Heading2"/>
        <w:spacing w:after="240"/>
      </w:pPr>
      <w:r w:rsidRPr="00F019B8">
        <w:lastRenderedPageBreak/>
        <w:t>Dörrpflaumen mit Speck</w:t>
      </w:r>
      <w:r w:rsidR="005D45F2">
        <w:rPr>
          <w:rStyle w:val="FootnoteReference"/>
        </w:rPr>
        <w:footnoteReference w:id="738"/>
      </w:r>
      <w:r w:rsidR="009B7B9F" w:rsidRPr="00F019B8">
        <w:t xml:space="preserve"> </w:t>
      </w:r>
    </w:p>
    <w:p w14:paraId="4F608601" w14:textId="014F97CE" w:rsidR="00396AC8" w:rsidRDefault="00396AC8" w:rsidP="004E0E98">
      <w:pPr>
        <w:jc w:val="both"/>
        <w:rPr>
          <w:sz w:val="24"/>
          <w:szCs w:val="24"/>
        </w:rPr>
      </w:pPr>
      <w:r w:rsidRPr="00832066">
        <w:rPr>
          <w:sz w:val="24"/>
          <w:szCs w:val="24"/>
          <w:u w:val="single"/>
        </w:rPr>
        <w:t>Zutaten</w:t>
      </w:r>
      <w:r>
        <w:rPr>
          <w:sz w:val="24"/>
          <w:szCs w:val="24"/>
        </w:rPr>
        <w:t xml:space="preserve"> </w:t>
      </w:r>
      <w:r w:rsidR="00832066">
        <w:rPr>
          <w:sz w:val="24"/>
          <w:szCs w:val="24"/>
        </w:rPr>
        <w:t>(</w:t>
      </w:r>
      <w:r>
        <w:rPr>
          <w:sz w:val="24"/>
          <w:szCs w:val="24"/>
        </w:rPr>
        <w:t>für 12 Stück</w:t>
      </w:r>
      <w:r w:rsidR="00832066">
        <w:rPr>
          <w:sz w:val="24"/>
          <w:szCs w:val="24"/>
        </w:rPr>
        <w:t>):</w:t>
      </w:r>
    </w:p>
    <w:p w14:paraId="72C02E89" w14:textId="5D500E8D" w:rsidR="00396AC8" w:rsidRDefault="00396AC8" w:rsidP="004E0E98">
      <w:pPr>
        <w:jc w:val="both"/>
        <w:rPr>
          <w:sz w:val="24"/>
          <w:szCs w:val="24"/>
        </w:rPr>
      </w:pPr>
      <w:r>
        <w:rPr>
          <w:sz w:val="24"/>
          <w:szCs w:val="24"/>
        </w:rPr>
        <w:t>12 Dörrpflaumen ohne Kerne</w:t>
      </w:r>
    </w:p>
    <w:p w14:paraId="56D6AB10" w14:textId="578F2E48" w:rsidR="00396AC8" w:rsidRDefault="00396AC8" w:rsidP="004E0E98">
      <w:pPr>
        <w:jc w:val="both"/>
        <w:rPr>
          <w:sz w:val="24"/>
          <w:szCs w:val="24"/>
        </w:rPr>
      </w:pPr>
      <w:r>
        <w:rPr>
          <w:sz w:val="24"/>
          <w:szCs w:val="24"/>
        </w:rPr>
        <w:t>4 Scheiben Frühstücksspeck (oder Schwarzwälder Schinken)</w:t>
      </w:r>
    </w:p>
    <w:p w14:paraId="3B791C04" w14:textId="77777777" w:rsidR="00396AC8" w:rsidRDefault="00396AC8" w:rsidP="004E0E98">
      <w:pPr>
        <w:jc w:val="both"/>
        <w:rPr>
          <w:sz w:val="24"/>
          <w:szCs w:val="24"/>
        </w:rPr>
      </w:pPr>
    </w:p>
    <w:p w14:paraId="77492E96" w14:textId="213E8309" w:rsidR="00713FD8" w:rsidRDefault="00713FD8" w:rsidP="004E0E98">
      <w:pPr>
        <w:jc w:val="both"/>
        <w:rPr>
          <w:sz w:val="24"/>
          <w:szCs w:val="24"/>
        </w:rPr>
      </w:pPr>
      <w:r>
        <w:rPr>
          <w:sz w:val="24"/>
          <w:szCs w:val="24"/>
        </w:rPr>
        <w:t>Zubereitungszeit: 10 Minuten plus Ruhezeit plus 6 Kochzeit</w:t>
      </w:r>
    </w:p>
    <w:p w14:paraId="41865660" w14:textId="32613D62" w:rsidR="0061329B" w:rsidRPr="007451BC" w:rsidRDefault="008A2C3A" w:rsidP="00B40E8C">
      <w:pPr>
        <w:pStyle w:val="ListParagraph"/>
        <w:numPr>
          <w:ilvl w:val="0"/>
          <w:numId w:val="1675"/>
        </w:numPr>
        <w:spacing w:after="120"/>
        <w:ind w:left="714" w:hanging="357"/>
        <w:contextualSpacing w:val="0"/>
        <w:jc w:val="both"/>
        <w:rPr>
          <w:sz w:val="24"/>
          <w:szCs w:val="24"/>
        </w:rPr>
      </w:pPr>
      <w:r w:rsidRPr="007451BC">
        <w:rPr>
          <w:sz w:val="24"/>
          <w:szCs w:val="24"/>
        </w:rPr>
        <w:t>12 Holzspieße 30 Minuten in Wasser einweichen. Vom Speck die Schwarte entfernen, und jede Scheibe in 3 Stücke schneiden. Jeweils 1 Stück S</w:t>
      </w:r>
      <w:r w:rsidR="0061329B" w:rsidRPr="007451BC">
        <w:rPr>
          <w:sz w:val="24"/>
          <w:szCs w:val="24"/>
        </w:rPr>
        <w:t xml:space="preserve">peck um </w:t>
      </w:r>
      <w:r w:rsidR="002E529B" w:rsidRPr="007451BC">
        <w:rPr>
          <w:sz w:val="24"/>
          <w:szCs w:val="24"/>
        </w:rPr>
        <w:t>1 Pflau</w:t>
      </w:r>
      <w:r w:rsidR="00F306F1" w:rsidRPr="007451BC">
        <w:rPr>
          <w:sz w:val="24"/>
          <w:szCs w:val="24"/>
        </w:rPr>
        <w:t>me wickeln und mit einem Spieß feststecken.</w:t>
      </w:r>
    </w:p>
    <w:p w14:paraId="61D718C3" w14:textId="1A18914C" w:rsidR="00F306F1" w:rsidRPr="007451BC" w:rsidRDefault="00F306F1" w:rsidP="00B40E8C">
      <w:pPr>
        <w:pStyle w:val="ListParagraph"/>
        <w:numPr>
          <w:ilvl w:val="0"/>
          <w:numId w:val="1675"/>
        </w:numPr>
        <w:spacing w:after="120"/>
        <w:ind w:left="714" w:hanging="357"/>
        <w:contextualSpacing w:val="0"/>
        <w:jc w:val="both"/>
        <w:rPr>
          <w:sz w:val="24"/>
          <w:szCs w:val="24"/>
        </w:rPr>
      </w:pPr>
      <w:r w:rsidRPr="007451BC">
        <w:rPr>
          <w:sz w:val="24"/>
          <w:szCs w:val="24"/>
        </w:rPr>
        <w:t xml:space="preserve">Unter einen vorgeheizten Grill </w:t>
      </w:r>
      <w:r w:rsidR="009B7B9F" w:rsidRPr="007451BC">
        <w:rPr>
          <w:sz w:val="24"/>
          <w:szCs w:val="24"/>
        </w:rPr>
        <w:t xml:space="preserve">unter gelegentlichem Wenden garen, bis er knusprig ist. </w:t>
      </w:r>
    </w:p>
    <w:p w14:paraId="3E64188A" w14:textId="7B1724D8" w:rsidR="002E529B" w:rsidRDefault="002E529B">
      <w:pPr>
        <w:rPr>
          <w:sz w:val="24"/>
          <w:szCs w:val="24"/>
        </w:rPr>
      </w:pPr>
      <w:r>
        <w:rPr>
          <w:sz w:val="24"/>
          <w:szCs w:val="24"/>
        </w:rPr>
        <w:br w:type="page"/>
      </w:r>
    </w:p>
    <w:p w14:paraId="0973332C" w14:textId="720F5EB1" w:rsidR="00BD6D6B" w:rsidRDefault="00BD6D6B" w:rsidP="00E368E0">
      <w:pPr>
        <w:pStyle w:val="Heading2"/>
        <w:spacing w:after="240"/>
      </w:pPr>
      <w:r>
        <w:lastRenderedPageBreak/>
        <w:t>Paprika-Röllchen</w:t>
      </w:r>
      <w:r w:rsidR="00877CF3">
        <w:rPr>
          <w:rStyle w:val="FootnoteReference"/>
        </w:rPr>
        <w:footnoteReference w:id="739"/>
      </w:r>
      <w:r>
        <w:t xml:space="preserve"> </w:t>
      </w:r>
    </w:p>
    <w:p w14:paraId="6AA573D4" w14:textId="2B1E953B" w:rsidR="00BD6D6B" w:rsidRDefault="00BD6D6B" w:rsidP="00BD6D6B">
      <w:pPr>
        <w:rPr>
          <w:sz w:val="24"/>
          <w:szCs w:val="24"/>
        </w:rPr>
      </w:pPr>
      <w:r w:rsidRPr="00284AC4">
        <w:rPr>
          <w:sz w:val="24"/>
          <w:szCs w:val="24"/>
          <w:u w:val="single"/>
        </w:rPr>
        <w:t>Zutaten</w:t>
      </w:r>
      <w:r>
        <w:rPr>
          <w:sz w:val="24"/>
          <w:szCs w:val="24"/>
        </w:rPr>
        <w:t xml:space="preserve"> </w:t>
      </w:r>
      <w:r w:rsidR="00284AC4">
        <w:rPr>
          <w:sz w:val="24"/>
          <w:szCs w:val="24"/>
        </w:rPr>
        <w:t>(</w:t>
      </w:r>
      <w:r>
        <w:rPr>
          <w:sz w:val="24"/>
          <w:szCs w:val="24"/>
        </w:rPr>
        <w:t>für 20 Stück</w:t>
      </w:r>
      <w:r w:rsidR="00284AC4">
        <w:rPr>
          <w:sz w:val="24"/>
          <w:szCs w:val="24"/>
        </w:rPr>
        <w:t>)</w:t>
      </w:r>
    </w:p>
    <w:p w14:paraId="694B88DB" w14:textId="4DCE2912" w:rsidR="00BD6D6B" w:rsidRDefault="00366CBF" w:rsidP="00BD6D6B">
      <w:pPr>
        <w:rPr>
          <w:sz w:val="24"/>
          <w:szCs w:val="24"/>
        </w:rPr>
      </w:pPr>
      <w:r>
        <w:rPr>
          <w:sz w:val="24"/>
          <w:szCs w:val="24"/>
        </w:rPr>
        <w:t>1 große rote Paprika</w:t>
      </w:r>
    </w:p>
    <w:p w14:paraId="2150408A" w14:textId="63179016" w:rsidR="00366CBF" w:rsidRDefault="00366CBF" w:rsidP="00BD6D6B">
      <w:pPr>
        <w:rPr>
          <w:sz w:val="24"/>
          <w:szCs w:val="24"/>
        </w:rPr>
      </w:pPr>
      <w:r>
        <w:rPr>
          <w:sz w:val="24"/>
          <w:szCs w:val="24"/>
        </w:rPr>
        <w:t>60 g Cheddar, gerieben</w:t>
      </w:r>
    </w:p>
    <w:p w14:paraId="7C716ED8" w14:textId="31AB83C7" w:rsidR="00366CBF" w:rsidRDefault="00366CBF" w:rsidP="00BD6D6B">
      <w:pPr>
        <w:rPr>
          <w:sz w:val="24"/>
          <w:szCs w:val="24"/>
        </w:rPr>
      </w:pPr>
      <w:r>
        <w:rPr>
          <w:sz w:val="24"/>
          <w:szCs w:val="24"/>
        </w:rPr>
        <w:t>30 g Parmesan, gerieben</w:t>
      </w:r>
    </w:p>
    <w:p w14:paraId="285F04D9" w14:textId="0757C2F7" w:rsidR="00366CBF" w:rsidRDefault="00366CBF" w:rsidP="00BD6D6B">
      <w:pPr>
        <w:rPr>
          <w:sz w:val="24"/>
          <w:szCs w:val="24"/>
        </w:rPr>
      </w:pPr>
      <w:r>
        <w:rPr>
          <w:sz w:val="24"/>
          <w:szCs w:val="24"/>
        </w:rPr>
        <w:t>2 EL Mayonnaise</w:t>
      </w:r>
    </w:p>
    <w:p w14:paraId="284D3CFD" w14:textId="5DE4B7BF" w:rsidR="00366CBF" w:rsidRDefault="00366CBF" w:rsidP="00BD6D6B">
      <w:pPr>
        <w:rPr>
          <w:sz w:val="24"/>
          <w:szCs w:val="24"/>
        </w:rPr>
      </w:pPr>
      <w:r>
        <w:rPr>
          <w:sz w:val="24"/>
          <w:szCs w:val="24"/>
        </w:rPr>
        <w:t>2 EL frische Petersilie, gehackt</w:t>
      </w:r>
    </w:p>
    <w:p w14:paraId="72C8ABD2" w14:textId="43C44D67" w:rsidR="0024267C" w:rsidRDefault="0024267C" w:rsidP="00BD6D6B">
      <w:pPr>
        <w:rPr>
          <w:sz w:val="24"/>
          <w:szCs w:val="24"/>
        </w:rPr>
      </w:pPr>
      <w:r>
        <w:rPr>
          <w:sz w:val="24"/>
          <w:szCs w:val="24"/>
        </w:rPr>
        <w:t>1 EL frischer Thymian. Gehackt</w:t>
      </w:r>
    </w:p>
    <w:p w14:paraId="3693029E" w14:textId="281AE841" w:rsidR="0024267C" w:rsidRDefault="0024267C" w:rsidP="00BD6D6B">
      <w:pPr>
        <w:rPr>
          <w:sz w:val="24"/>
          <w:szCs w:val="24"/>
        </w:rPr>
      </w:pPr>
      <w:r>
        <w:rPr>
          <w:sz w:val="24"/>
          <w:szCs w:val="24"/>
        </w:rPr>
        <w:t>1 TL frischer Oregano, gehackt</w:t>
      </w:r>
    </w:p>
    <w:p w14:paraId="3B652202" w14:textId="7156FE69" w:rsidR="0024267C" w:rsidRDefault="0024267C" w:rsidP="00BD6D6B">
      <w:pPr>
        <w:rPr>
          <w:sz w:val="24"/>
          <w:szCs w:val="24"/>
        </w:rPr>
      </w:pPr>
      <w:r>
        <w:rPr>
          <w:sz w:val="24"/>
          <w:szCs w:val="24"/>
        </w:rPr>
        <w:t>2 Tropfen Tabascosauce</w:t>
      </w:r>
    </w:p>
    <w:p w14:paraId="089E3ABE" w14:textId="0C7011F9" w:rsidR="0024267C" w:rsidRDefault="0024267C" w:rsidP="00BD6D6B">
      <w:pPr>
        <w:rPr>
          <w:sz w:val="24"/>
          <w:szCs w:val="24"/>
        </w:rPr>
      </w:pPr>
      <w:r>
        <w:rPr>
          <w:sz w:val="24"/>
          <w:szCs w:val="24"/>
        </w:rPr>
        <w:t>1</w:t>
      </w:r>
      <w:r w:rsidR="007F0F3F">
        <w:rPr>
          <w:sz w:val="24"/>
          <w:szCs w:val="24"/>
        </w:rPr>
        <w:t>0 Scheiben frisches Toastbrot</w:t>
      </w:r>
    </w:p>
    <w:p w14:paraId="19270930" w14:textId="0ACF65E2" w:rsidR="007F0F3F" w:rsidRDefault="007F0F3F" w:rsidP="00BD6D6B">
      <w:pPr>
        <w:rPr>
          <w:sz w:val="24"/>
          <w:szCs w:val="24"/>
        </w:rPr>
      </w:pPr>
      <w:r>
        <w:rPr>
          <w:sz w:val="24"/>
          <w:szCs w:val="24"/>
        </w:rPr>
        <w:t>50 g Butter, zerlassen</w:t>
      </w:r>
    </w:p>
    <w:p w14:paraId="5BC404E0" w14:textId="4845581C" w:rsidR="007F0F3F" w:rsidRDefault="007F0F3F" w:rsidP="00BD6D6B">
      <w:pPr>
        <w:rPr>
          <w:sz w:val="24"/>
          <w:szCs w:val="24"/>
        </w:rPr>
      </w:pPr>
      <w:r>
        <w:rPr>
          <w:sz w:val="24"/>
          <w:szCs w:val="24"/>
        </w:rPr>
        <w:t>Paprikapulver</w:t>
      </w:r>
    </w:p>
    <w:p w14:paraId="0E8DCE7E" w14:textId="77777777" w:rsidR="007F0F3F" w:rsidRDefault="007F0F3F" w:rsidP="00BD6D6B">
      <w:pPr>
        <w:rPr>
          <w:sz w:val="24"/>
          <w:szCs w:val="24"/>
        </w:rPr>
      </w:pPr>
    </w:p>
    <w:p w14:paraId="764E0597" w14:textId="4D826E1F" w:rsidR="007F0F3F" w:rsidRDefault="007F0F3F" w:rsidP="00BD6D6B">
      <w:pPr>
        <w:rPr>
          <w:sz w:val="24"/>
          <w:szCs w:val="24"/>
        </w:rPr>
      </w:pPr>
      <w:r>
        <w:rPr>
          <w:sz w:val="24"/>
          <w:szCs w:val="24"/>
        </w:rPr>
        <w:t>Zubereitungszeit: 30 Minuten plus Kühlzeit plus 12 Minuten Backzeit</w:t>
      </w:r>
    </w:p>
    <w:p w14:paraId="44F94494" w14:textId="59ADA4EA" w:rsidR="007F0F3F" w:rsidRPr="00F9589F" w:rsidRDefault="007F0F3F" w:rsidP="00B40E8C">
      <w:pPr>
        <w:pStyle w:val="ListParagraph"/>
        <w:numPr>
          <w:ilvl w:val="0"/>
          <w:numId w:val="853"/>
        </w:numPr>
        <w:spacing w:after="120"/>
        <w:ind w:left="714" w:hanging="357"/>
        <w:contextualSpacing w:val="0"/>
        <w:jc w:val="both"/>
        <w:rPr>
          <w:sz w:val="24"/>
          <w:szCs w:val="24"/>
        </w:rPr>
      </w:pPr>
      <w:r w:rsidRPr="00F9589F">
        <w:rPr>
          <w:sz w:val="24"/>
          <w:szCs w:val="24"/>
        </w:rPr>
        <w:t>Paprika halbieren, Samen und Rippen entfernen. Mit der Außenseite nach oben im Backofen unter den heißen Grill legen, bis die Haut schwarz wird und Blasen wirft.</w:t>
      </w:r>
      <w:r w:rsidR="00D14C23" w:rsidRPr="00F9589F">
        <w:rPr>
          <w:sz w:val="24"/>
          <w:szCs w:val="24"/>
        </w:rPr>
        <w:t xml:space="preserve"> In einem Gefrierbeutel abkühlen lassen, dann die Haut abz</w:t>
      </w:r>
      <w:r w:rsidR="00630C2B" w:rsidRPr="00F9589F">
        <w:rPr>
          <w:sz w:val="24"/>
          <w:szCs w:val="24"/>
        </w:rPr>
        <w:t>iehen</w:t>
      </w:r>
      <w:r w:rsidR="00B903B7" w:rsidRPr="00F9589F">
        <w:rPr>
          <w:sz w:val="24"/>
          <w:szCs w:val="24"/>
        </w:rPr>
        <w:t>. Das Fruchtflei</w:t>
      </w:r>
      <w:r w:rsidR="00EA1CCC" w:rsidRPr="00F9589F">
        <w:rPr>
          <w:sz w:val="24"/>
          <w:szCs w:val="24"/>
        </w:rPr>
        <w:t>s</w:t>
      </w:r>
      <w:r w:rsidR="00B903B7" w:rsidRPr="00F9589F">
        <w:rPr>
          <w:sz w:val="24"/>
          <w:szCs w:val="24"/>
        </w:rPr>
        <w:t>ch</w:t>
      </w:r>
      <w:r w:rsidR="00EA1CCC" w:rsidRPr="00F9589F">
        <w:rPr>
          <w:sz w:val="24"/>
          <w:szCs w:val="24"/>
        </w:rPr>
        <w:t xml:space="preserve"> würfeln. </w:t>
      </w:r>
      <w:r w:rsidR="00F820E2" w:rsidRPr="00F9589F">
        <w:rPr>
          <w:sz w:val="24"/>
          <w:szCs w:val="24"/>
        </w:rPr>
        <w:t>In einer Schüssel mit dem Käse, Mayonnaise, Kräutern und Tabasco mischen; salzen und pfeffern. Vom Brot die Kanten abschneiden</w:t>
      </w:r>
      <w:r w:rsidR="000C03C6" w:rsidRPr="00F9589F">
        <w:rPr>
          <w:sz w:val="24"/>
          <w:szCs w:val="24"/>
        </w:rPr>
        <w:t>. Die Scheiben mit einem Nudelholz</w:t>
      </w:r>
      <w:r w:rsidR="002D779E" w:rsidRPr="00F9589F">
        <w:rPr>
          <w:sz w:val="24"/>
          <w:szCs w:val="24"/>
        </w:rPr>
        <w:t xml:space="preserve"> flach rollen und beidseitig mit Butter einstreichen.</w:t>
      </w:r>
    </w:p>
    <w:p w14:paraId="11D1C474" w14:textId="7C526FA2" w:rsidR="002D779E" w:rsidRPr="00F9589F" w:rsidRDefault="002D779E" w:rsidP="00B40E8C">
      <w:pPr>
        <w:pStyle w:val="ListParagraph"/>
        <w:numPr>
          <w:ilvl w:val="0"/>
          <w:numId w:val="853"/>
        </w:numPr>
        <w:spacing w:after="120"/>
        <w:ind w:left="714" w:hanging="357"/>
        <w:contextualSpacing w:val="0"/>
        <w:jc w:val="both"/>
        <w:rPr>
          <w:sz w:val="24"/>
          <w:szCs w:val="24"/>
        </w:rPr>
      </w:pPr>
      <w:r w:rsidRPr="00F9589F">
        <w:rPr>
          <w:sz w:val="24"/>
          <w:szCs w:val="24"/>
        </w:rPr>
        <w:t>Die Paprikamasse darauf verteilen, dabei einen 1 cm breiten Rand lassen</w:t>
      </w:r>
      <w:r w:rsidR="00920D9B" w:rsidRPr="00F9589F">
        <w:rPr>
          <w:sz w:val="24"/>
          <w:szCs w:val="24"/>
        </w:rPr>
        <w:t>. Die Scheiben aufrollen und mit einem Spießchen zusammenstecken. Abgedeckt mindestens 2 Stunden kalt stehen</w:t>
      </w:r>
      <w:r w:rsidR="004A2322" w:rsidRPr="00F9589F">
        <w:rPr>
          <w:sz w:val="24"/>
          <w:szCs w:val="24"/>
        </w:rPr>
        <w:t>.</w:t>
      </w:r>
    </w:p>
    <w:p w14:paraId="48789346" w14:textId="77777777" w:rsidR="00F9589F" w:rsidRDefault="004A2322" w:rsidP="00B40E8C">
      <w:pPr>
        <w:pStyle w:val="ListParagraph"/>
        <w:numPr>
          <w:ilvl w:val="0"/>
          <w:numId w:val="853"/>
        </w:numPr>
        <w:spacing w:after="120"/>
        <w:ind w:left="714" w:hanging="357"/>
        <w:contextualSpacing w:val="0"/>
        <w:jc w:val="both"/>
        <w:rPr>
          <w:sz w:val="24"/>
          <w:szCs w:val="24"/>
        </w:rPr>
      </w:pPr>
      <w:r w:rsidRPr="00F9589F">
        <w:rPr>
          <w:sz w:val="24"/>
          <w:szCs w:val="24"/>
        </w:rPr>
        <w:t>Den Backofen auf 180 Grad (Gas 2-3) vorheizen. Die Rollen halbieren; erneut mit Spießchen feststecken. Ca. 10-12 Minuten auf einem Blech leicht</w:t>
      </w:r>
      <w:r w:rsidR="00F9589F" w:rsidRPr="00F9589F">
        <w:rPr>
          <w:sz w:val="24"/>
          <w:szCs w:val="24"/>
        </w:rPr>
        <w:t xml:space="preserve"> knusprig-goldgelb backen. Mit Paprikapulver bestreut warm servieren.</w:t>
      </w:r>
    </w:p>
    <w:p w14:paraId="3D4D86F1" w14:textId="77777777" w:rsidR="00862489" w:rsidRDefault="00862489" w:rsidP="00862489">
      <w:pPr>
        <w:pStyle w:val="ListParagraph"/>
        <w:jc w:val="both"/>
        <w:rPr>
          <w:sz w:val="24"/>
          <w:szCs w:val="24"/>
        </w:rPr>
      </w:pPr>
    </w:p>
    <w:p w14:paraId="1813E23C" w14:textId="4DDAE51F" w:rsidR="00862489" w:rsidRDefault="00862489">
      <w:pPr>
        <w:rPr>
          <w:sz w:val="24"/>
          <w:szCs w:val="24"/>
        </w:rPr>
      </w:pPr>
      <w:r>
        <w:rPr>
          <w:sz w:val="24"/>
          <w:szCs w:val="24"/>
        </w:rPr>
        <w:br w:type="page"/>
      </w:r>
    </w:p>
    <w:p w14:paraId="064637C4" w14:textId="77777777" w:rsidR="00BD6294" w:rsidRPr="00684E29" w:rsidRDefault="00BD6294" w:rsidP="00BD6294">
      <w:pPr>
        <w:pStyle w:val="Heading2"/>
        <w:spacing w:after="240"/>
      </w:pPr>
      <w:r w:rsidRPr="00684E29">
        <w:lastRenderedPageBreak/>
        <w:t>Rucola-Ricotta-Törtchen</w:t>
      </w:r>
      <w:r>
        <w:rPr>
          <w:rStyle w:val="FootnoteReference"/>
          <w:lang w:val="en-US"/>
        </w:rPr>
        <w:footnoteReference w:id="740"/>
      </w:r>
      <w:r w:rsidRPr="00684E29">
        <w:t xml:space="preserve"> </w:t>
      </w:r>
    </w:p>
    <w:p w14:paraId="4ED6043D" w14:textId="77777777" w:rsidR="00BD6294" w:rsidRPr="006604C4" w:rsidRDefault="00BD6294" w:rsidP="00BD6294">
      <w:pPr>
        <w:jc w:val="both"/>
        <w:rPr>
          <w:sz w:val="24"/>
          <w:szCs w:val="24"/>
        </w:rPr>
      </w:pPr>
      <w:r w:rsidRPr="00E060D7">
        <w:rPr>
          <w:sz w:val="24"/>
          <w:szCs w:val="24"/>
          <w:u w:val="single"/>
        </w:rPr>
        <w:t>Zutaten</w:t>
      </w:r>
      <w:r w:rsidRPr="006604C4">
        <w:rPr>
          <w:sz w:val="24"/>
          <w:szCs w:val="24"/>
        </w:rPr>
        <w:t xml:space="preserve"> </w:t>
      </w:r>
      <w:r>
        <w:rPr>
          <w:sz w:val="24"/>
          <w:szCs w:val="24"/>
        </w:rPr>
        <w:t>(</w:t>
      </w:r>
      <w:r w:rsidRPr="006604C4">
        <w:rPr>
          <w:sz w:val="24"/>
          <w:szCs w:val="24"/>
        </w:rPr>
        <w:t>für 12 Stück</w:t>
      </w:r>
      <w:r>
        <w:rPr>
          <w:sz w:val="24"/>
          <w:szCs w:val="24"/>
        </w:rPr>
        <w:t>):</w:t>
      </w:r>
    </w:p>
    <w:p w14:paraId="036D6E2F" w14:textId="77777777" w:rsidR="00BD6294" w:rsidRPr="006604C4" w:rsidRDefault="00BD6294" w:rsidP="00BD6294">
      <w:pPr>
        <w:jc w:val="both"/>
        <w:rPr>
          <w:sz w:val="24"/>
          <w:szCs w:val="24"/>
        </w:rPr>
      </w:pPr>
      <w:r w:rsidRPr="006604C4">
        <w:rPr>
          <w:sz w:val="24"/>
          <w:szCs w:val="24"/>
        </w:rPr>
        <w:t>50 g Pinienkerne</w:t>
      </w:r>
    </w:p>
    <w:p w14:paraId="1828A245" w14:textId="77777777" w:rsidR="00BD6294" w:rsidRPr="006604C4" w:rsidRDefault="00BD6294" w:rsidP="00BD6294">
      <w:pPr>
        <w:jc w:val="both"/>
        <w:rPr>
          <w:sz w:val="24"/>
          <w:szCs w:val="24"/>
        </w:rPr>
      </w:pPr>
      <w:r w:rsidRPr="006604C4">
        <w:rPr>
          <w:sz w:val="24"/>
          <w:szCs w:val="24"/>
        </w:rPr>
        <w:t>80 g Rucola</w:t>
      </w:r>
    </w:p>
    <w:p w14:paraId="69E5F673" w14:textId="77777777" w:rsidR="00BD6294" w:rsidRPr="006604C4" w:rsidRDefault="00BD6294" w:rsidP="00BD6294">
      <w:pPr>
        <w:jc w:val="both"/>
        <w:rPr>
          <w:sz w:val="24"/>
          <w:szCs w:val="24"/>
        </w:rPr>
      </w:pPr>
      <w:r w:rsidRPr="006604C4">
        <w:rPr>
          <w:sz w:val="24"/>
          <w:szCs w:val="24"/>
        </w:rPr>
        <w:t>1 Knoblauchzehe</w:t>
      </w:r>
    </w:p>
    <w:p w14:paraId="362C7B43" w14:textId="77777777" w:rsidR="00BD6294" w:rsidRPr="006604C4" w:rsidRDefault="00BD6294" w:rsidP="00BD6294">
      <w:pPr>
        <w:jc w:val="both"/>
        <w:rPr>
          <w:sz w:val="24"/>
          <w:szCs w:val="24"/>
        </w:rPr>
      </w:pPr>
      <w:r w:rsidRPr="006604C4">
        <w:rPr>
          <w:sz w:val="24"/>
          <w:szCs w:val="24"/>
        </w:rPr>
        <w:t>1 Ei</w:t>
      </w:r>
    </w:p>
    <w:p w14:paraId="638178E1" w14:textId="77777777" w:rsidR="00BD6294" w:rsidRPr="006604C4" w:rsidRDefault="00BD6294" w:rsidP="00BD6294">
      <w:pPr>
        <w:jc w:val="both"/>
        <w:rPr>
          <w:sz w:val="24"/>
          <w:szCs w:val="24"/>
        </w:rPr>
      </w:pPr>
      <w:r w:rsidRPr="006604C4">
        <w:rPr>
          <w:sz w:val="24"/>
          <w:szCs w:val="24"/>
        </w:rPr>
        <w:t>3 Eigelb</w:t>
      </w:r>
    </w:p>
    <w:p w14:paraId="79072AC6" w14:textId="77777777" w:rsidR="00BD6294" w:rsidRPr="006604C4" w:rsidRDefault="00BD6294" w:rsidP="00BD6294">
      <w:pPr>
        <w:jc w:val="both"/>
        <w:rPr>
          <w:sz w:val="24"/>
          <w:szCs w:val="24"/>
        </w:rPr>
      </w:pPr>
      <w:r w:rsidRPr="006604C4">
        <w:rPr>
          <w:sz w:val="24"/>
          <w:szCs w:val="24"/>
        </w:rPr>
        <w:t>400 g Ricotta</w:t>
      </w:r>
    </w:p>
    <w:p w14:paraId="2300E25F" w14:textId="77777777" w:rsidR="00BD6294" w:rsidRPr="006604C4" w:rsidRDefault="00BD6294" w:rsidP="00BD6294">
      <w:pPr>
        <w:jc w:val="both"/>
        <w:rPr>
          <w:sz w:val="24"/>
          <w:szCs w:val="24"/>
        </w:rPr>
      </w:pPr>
      <w:r w:rsidRPr="006604C4">
        <w:rPr>
          <w:sz w:val="24"/>
          <w:szCs w:val="24"/>
        </w:rPr>
        <w:t>Salz</w:t>
      </w:r>
    </w:p>
    <w:p w14:paraId="73F91479" w14:textId="77777777" w:rsidR="00BD6294" w:rsidRPr="006604C4" w:rsidRDefault="00BD6294" w:rsidP="00BD6294">
      <w:pPr>
        <w:jc w:val="both"/>
        <w:rPr>
          <w:sz w:val="24"/>
          <w:szCs w:val="24"/>
        </w:rPr>
      </w:pPr>
      <w:r w:rsidRPr="006604C4">
        <w:rPr>
          <w:sz w:val="24"/>
          <w:szCs w:val="24"/>
        </w:rPr>
        <w:t>Cayennepfeffer</w:t>
      </w:r>
    </w:p>
    <w:p w14:paraId="35936E7A" w14:textId="77777777" w:rsidR="00BD6294" w:rsidRPr="006604C4" w:rsidRDefault="00BD6294" w:rsidP="00BD6294">
      <w:pPr>
        <w:jc w:val="both"/>
        <w:rPr>
          <w:sz w:val="24"/>
          <w:szCs w:val="24"/>
        </w:rPr>
      </w:pPr>
      <w:r w:rsidRPr="006604C4">
        <w:rPr>
          <w:sz w:val="24"/>
          <w:szCs w:val="24"/>
        </w:rPr>
        <w:t>40 g Butter (flüssig)</w:t>
      </w:r>
    </w:p>
    <w:p w14:paraId="7402165C" w14:textId="77777777" w:rsidR="00BD6294" w:rsidRPr="006604C4" w:rsidRDefault="00BD6294" w:rsidP="00BD6294">
      <w:pPr>
        <w:jc w:val="both"/>
        <w:rPr>
          <w:sz w:val="24"/>
          <w:szCs w:val="24"/>
        </w:rPr>
      </w:pPr>
      <w:r w:rsidRPr="006604C4">
        <w:rPr>
          <w:sz w:val="24"/>
          <w:szCs w:val="24"/>
        </w:rPr>
        <w:t>4 Blätter Filoteig</w:t>
      </w:r>
    </w:p>
    <w:p w14:paraId="0F20B1AC" w14:textId="77777777" w:rsidR="00BD6294" w:rsidRPr="006604C4" w:rsidRDefault="00BD6294" w:rsidP="00BD6294">
      <w:pPr>
        <w:jc w:val="both"/>
        <w:rPr>
          <w:sz w:val="24"/>
          <w:szCs w:val="24"/>
        </w:rPr>
      </w:pPr>
    </w:p>
    <w:p w14:paraId="744CDCD6" w14:textId="77777777" w:rsidR="00BD6294" w:rsidRDefault="00BD6294" w:rsidP="00BD6294">
      <w:pPr>
        <w:jc w:val="both"/>
        <w:rPr>
          <w:sz w:val="24"/>
          <w:szCs w:val="24"/>
          <w:lang w:val="en-US"/>
        </w:rPr>
      </w:pPr>
      <w:r>
        <w:rPr>
          <w:sz w:val="24"/>
          <w:szCs w:val="24"/>
          <w:lang w:val="en-US"/>
        </w:rPr>
        <w:t xml:space="preserve">Zubereitungszeit: 30 </w:t>
      </w:r>
      <w:proofErr w:type="spellStart"/>
      <w:r>
        <w:rPr>
          <w:sz w:val="24"/>
          <w:szCs w:val="24"/>
          <w:lang w:val="en-US"/>
        </w:rPr>
        <w:t>Minuten</w:t>
      </w:r>
      <w:proofErr w:type="spellEnd"/>
    </w:p>
    <w:p w14:paraId="43C0F747" w14:textId="77777777" w:rsidR="00BD6294" w:rsidRPr="000707CE" w:rsidRDefault="00BD6294" w:rsidP="00B40E8C">
      <w:pPr>
        <w:pStyle w:val="ListParagraph"/>
        <w:numPr>
          <w:ilvl w:val="0"/>
          <w:numId w:val="672"/>
        </w:numPr>
        <w:spacing w:after="120"/>
        <w:ind w:left="714" w:hanging="357"/>
        <w:contextualSpacing w:val="0"/>
        <w:jc w:val="both"/>
        <w:rPr>
          <w:sz w:val="24"/>
          <w:szCs w:val="24"/>
        </w:rPr>
      </w:pPr>
      <w:r w:rsidRPr="000707CE">
        <w:rPr>
          <w:sz w:val="24"/>
          <w:szCs w:val="24"/>
        </w:rPr>
        <w:t>Pinienkerne in einer Pfanne ohne Fett rösten. Etwas Rucola beiseitelegen. Restlichen Rucola hacken. Knoblauch fein würfeln. Ei trennen. Eiweiß steif schlagen. Rucola, Knoblauch, alle</w:t>
      </w:r>
      <w:r>
        <w:rPr>
          <w:sz w:val="24"/>
          <w:szCs w:val="24"/>
        </w:rPr>
        <w:t xml:space="preserve"> </w:t>
      </w:r>
      <w:r w:rsidRPr="000707CE">
        <w:rPr>
          <w:sz w:val="24"/>
          <w:szCs w:val="24"/>
        </w:rPr>
        <w:t>Eigelbe und Ricotta pürieren. Eiweiß unterheben. Mit Salz und Cayennepfeffer würzen.</w:t>
      </w:r>
    </w:p>
    <w:p w14:paraId="5CDB2A3F" w14:textId="77777777" w:rsidR="00BD6294" w:rsidRDefault="00BD6294" w:rsidP="00B40E8C">
      <w:pPr>
        <w:pStyle w:val="ListParagraph"/>
        <w:numPr>
          <w:ilvl w:val="0"/>
          <w:numId w:val="672"/>
        </w:numPr>
        <w:spacing w:after="120"/>
        <w:ind w:left="714" w:hanging="357"/>
        <w:contextualSpacing w:val="0"/>
        <w:jc w:val="both"/>
        <w:rPr>
          <w:sz w:val="24"/>
          <w:szCs w:val="24"/>
        </w:rPr>
      </w:pPr>
      <w:r w:rsidRPr="000707CE">
        <w:rPr>
          <w:sz w:val="24"/>
          <w:szCs w:val="24"/>
        </w:rPr>
        <w:t>Ofen auf 200 Grad (Umluft 180 Grad) vorheizen. Muffinform mit Papierförmchen auslegen. Filoteig in 24 Quadrate (12x12 cm) schneiden. Mit Butter bepinseln. Je 2 Blätter übereinander in die Milden drücken. Ricotta darauf verteilen. Im Ofen auf der untersten Schiene 18-20 Minuten backen. Nach 5 Minuten mit Alufolie bedecken. Nach 10 Minuten mit Pinienkerne bestreuen, abdecken und fertigbacken</w:t>
      </w:r>
      <w:r>
        <w:rPr>
          <w:sz w:val="24"/>
          <w:szCs w:val="24"/>
        </w:rPr>
        <w:t>.</w:t>
      </w:r>
    </w:p>
    <w:p w14:paraId="5EF0895A" w14:textId="77777777" w:rsidR="00BD6294" w:rsidRDefault="00BD6294" w:rsidP="00BD6294">
      <w:pPr>
        <w:rPr>
          <w:sz w:val="24"/>
          <w:szCs w:val="24"/>
        </w:rPr>
      </w:pPr>
      <w:r>
        <w:rPr>
          <w:sz w:val="24"/>
          <w:szCs w:val="24"/>
        </w:rPr>
        <w:br w:type="page"/>
      </w:r>
    </w:p>
    <w:p w14:paraId="4CD23310" w14:textId="77777777" w:rsidR="00BD6294" w:rsidRPr="00684E29" w:rsidRDefault="00BD6294" w:rsidP="00BD6294">
      <w:pPr>
        <w:pStyle w:val="Heading2"/>
        <w:spacing w:after="240"/>
      </w:pPr>
      <w:r w:rsidRPr="00684E29">
        <w:lastRenderedPageBreak/>
        <w:t>Ziegenkäse und Rosmarin</w:t>
      </w:r>
      <w:r>
        <w:t>-Törtchen</w:t>
      </w:r>
      <w:r>
        <w:rPr>
          <w:rStyle w:val="FootnoteReference"/>
          <w:lang w:val="en-US"/>
        </w:rPr>
        <w:footnoteReference w:id="741"/>
      </w:r>
      <w:r w:rsidRPr="00684E29">
        <w:t xml:space="preserve"> </w:t>
      </w:r>
    </w:p>
    <w:p w14:paraId="36FDBFD5" w14:textId="77777777" w:rsidR="00BD6294" w:rsidRPr="006604C4" w:rsidRDefault="00BD6294" w:rsidP="00BD6294">
      <w:pPr>
        <w:jc w:val="both"/>
        <w:rPr>
          <w:sz w:val="24"/>
          <w:szCs w:val="24"/>
        </w:rPr>
      </w:pPr>
      <w:r w:rsidRPr="00E060D7">
        <w:rPr>
          <w:sz w:val="24"/>
          <w:szCs w:val="24"/>
          <w:u w:val="single"/>
        </w:rPr>
        <w:t>Zutaten</w:t>
      </w:r>
      <w:r w:rsidRPr="006604C4">
        <w:rPr>
          <w:sz w:val="24"/>
          <w:szCs w:val="24"/>
        </w:rPr>
        <w:t xml:space="preserve"> </w:t>
      </w:r>
      <w:r>
        <w:rPr>
          <w:sz w:val="24"/>
          <w:szCs w:val="24"/>
        </w:rPr>
        <w:t>(</w:t>
      </w:r>
      <w:r w:rsidRPr="006604C4">
        <w:rPr>
          <w:sz w:val="24"/>
          <w:szCs w:val="24"/>
        </w:rPr>
        <w:t>für 6 Stück</w:t>
      </w:r>
      <w:r>
        <w:rPr>
          <w:sz w:val="24"/>
          <w:szCs w:val="24"/>
        </w:rPr>
        <w:t>)</w:t>
      </w:r>
    </w:p>
    <w:p w14:paraId="3FB5321C" w14:textId="77777777" w:rsidR="00BD6294" w:rsidRDefault="00BD6294" w:rsidP="00BD6294">
      <w:pPr>
        <w:jc w:val="both"/>
        <w:rPr>
          <w:sz w:val="24"/>
          <w:szCs w:val="24"/>
        </w:rPr>
      </w:pPr>
      <w:r w:rsidRPr="008953D9">
        <w:rPr>
          <w:sz w:val="24"/>
          <w:szCs w:val="24"/>
        </w:rPr>
        <w:t>½ Packung TK-Blätterteig (3 Platten à</w:t>
      </w:r>
      <w:r>
        <w:rPr>
          <w:sz w:val="24"/>
          <w:szCs w:val="24"/>
        </w:rPr>
        <w:t xml:space="preserve"> 75 g)</w:t>
      </w:r>
    </w:p>
    <w:p w14:paraId="25502CF2" w14:textId="77777777" w:rsidR="00BD6294" w:rsidRDefault="00BD6294" w:rsidP="00BD6294">
      <w:pPr>
        <w:jc w:val="both"/>
        <w:rPr>
          <w:sz w:val="24"/>
          <w:szCs w:val="24"/>
        </w:rPr>
      </w:pPr>
      <w:r>
        <w:rPr>
          <w:sz w:val="24"/>
          <w:szCs w:val="24"/>
        </w:rPr>
        <w:t>2 rote Zwiebeln</w:t>
      </w:r>
    </w:p>
    <w:p w14:paraId="0FD9126A" w14:textId="77777777" w:rsidR="00BD6294" w:rsidRDefault="00BD6294" w:rsidP="00BD6294">
      <w:pPr>
        <w:jc w:val="both"/>
        <w:rPr>
          <w:sz w:val="24"/>
          <w:szCs w:val="24"/>
        </w:rPr>
      </w:pPr>
      <w:r>
        <w:rPr>
          <w:sz w:val="24"/>
          <w:szCs w:val="24"/>
        </w:rPr>
        <w:t>1 Zweig Rosmarin</w:t>
      </w:r>
    </w:p>
    <w:p w14:paraId="15A41F76" w14:textId="77777777" w:rsidR="00BD6294" w:rsidRDefault="00BD6294" w:rsidP="00BD6294">
      <w:pPr>
        <w:jc w:val="both"/>
        <w:rPr>
          <w:sz w:val="24"/>
          <w:szCs w:val="24"/>
        </w:rPr>
      </w:pPr>
      <w:r>
        <w:rPr>
          <w:sz w:val="24"/>
          <w:szCs w:val="24"/>
        </w:rPr>
        <w:t>150 g Ziegenkäserolle</w:t>
      </w:r>
    </w:p>
    <w:p w14:paraId="5457B920" w14:textId="77777777" w:rsidR="00BD6294" w:rsidRDefault="00BD6294" w:rsidP="00BD6294">
      <w:pPr>
        <w:jc w:val="both"/>
        <w:rPr>
          <w:sz w:val="24"/>
          <w:szCs w:val="24"/>
        </w:rPr>
      </w:pPr>
      <w:r>
        <w:rPr>
          <w:sz w:val="24"/>
          <w:szCs w:val="24"/>
        </w:rPr>
        <w:t>3 dünne Scheiben Frühstücksspeck</w:t>
      </w:r>
    </w:p>
    <w:p w14:paraId="4465D080" w14:textId="77777777" w:rsidR="00BD6294" w:rsidRDefault="00BD6294" w:rsidP="00BD6294">
      <w:pPr>
        <w:jc w:val="both"/>
        <w:rPr>
          <w:sz w:val="24"/>
          <w:szCs w:val="24"/>
        </w:rPr>
      </w:pPr>
      <w:r>
        <w:rPr>
          <w:sz w:val="24"/>
          <w:szCs w:val="24"/>
        </w:rPr>
        <w:t>1 EL Pinienkerne</w:t>
      </w:r>
    </w:p>
    <w:p w14:paraId="10FC8A1B" w14:textId="77777777" w:rsidR="00BD6294" w:rsidRDefault="00BD6294" w:rsidP="00BD6294">
      <w:pPr>
        <w:jc w:val="both"/>
        <w:rPr>
          <w:sz w:val="24"/>
          <w:szCs w:val="24"/>
        </w:rPr>
      </w:pPr>
      <w:r>
        <w:rPr>
          <w:sz w:val="24"/>
          <w:szCs w:val="24"/>
        </w:rPr>
        <w:t>1 EL Honig</w:t>
      </w:r>
    </w:p>
    <w:p w14:paraId="434AEBD9" w14:textId="77777777" w:rsidR="00BD6294" w:rsidRDefault="00BD6294" w:rsidP="00BD6294">
      <w:pPr>
        <w:jc w:val="both"/>
        <w:rPr>
          <w:sz w:val="24"/>
          <w:szCs w:val="24"/>
        </w:rPr>
      </w:pPr>
      <w:r>
        <w:rPr>
          <w:sz w:val="24"/>
          <w:szCs w:val="24"/>
        </w:rPr>
        <w:t>Pfeffer</w:t>
      </w:r>
    </w:p>
    <w:p w14:paraId="2C46CCF5" w14:textId="77777777" w:rsidR="00BD6294" w:rsidRDefault="00BD6294" w:rsidP="00BD6294">
      <w:pPr>
        <w:jc w:val="both"/>
        <w:rPr>
          <w:sz w:val="24"/>
          <w:szCs w:val="24"/>
        </w:rPr>
      </w:pPr>
    </w:p>
    <w:p w14:paraId="3331A6C6" w14:textId="77777777" w:rsidR="00BD6294" w:rsidRDefault="00BD6294" w:rsidP="00BD6294">
      <w:pPr>
        <w:jc w:val="both"/>
        <w:rPr>
          <w:sz w:val="24"/>
          <w:szCs w:val="24"/>
        </w:rPr>
      </w:pPr>
      <w:r>
        <w:rPr>
          <w:sz w:val="24"/>
          <w:szCs w:val="24"/>
        </w:rPr>
        <w:t>Zubereitungszeit: 40 Minuten</w:t>
      </w:r>
    </w:p>
    <w:p w14:paraId="12D7D69E" w14:textId="77777777" w:rsidR="00BD6294" w:rsidRPr="008953D9" w:rsidRDefault="00BD6294" w:rsidP="00B40E8C">
      <w:pPr>
        <w:pStyle w:val="ListParagraph"/>
        <w:numPr>
          <w:ilvl w:val="0"/>
          <w:numId w:val="673"/>
        </w:numPr>
        <w:spacing w:after="120"/>
        <w:ind w:left="714" w:hanging="357"/>
        <w:contextualSpacing w:val="0"/>
        <w:jc w:val="both"/>
        <w:rPr>
          <w:sz w:val="24"/>
          <w:szCs w:val="24"/>
        </w:rPr>
      </w:pPr>
      <w:r w:rsidRPr="008953D9">
        <w:rPr>
          <w:sz w:val="24"/>
          <w:szCs w:val="24"/>
        </w:rPr>
        <w:t>Blätterteig auftauen lassen. Platten halbieren, Kreise (ca. 8 cm Durchmesser) ausstechen.  Ofen auf 225 Grad (Umluft 200 Grad) vorheizen. Teigkreise auf ein mit Backpapier belegtes Blech legen. Auf der 2. Schiene von unten 8 – 9 Minuten vorbacken.</w:t>
      </w:r>
    </w:p>
    <w:p w14:paraId="7D513952" w14:textId="77777777" w:rsidR="00BD6294" w:rsidRDefault="00BD6294" w:rsidP="00B40E8C">
      <w:pPr>
        <w:pStyle w:val="ListParagraph"/>
        <w:numPr>
          <w:ilvl w:val="0"/>
          <w:numId w:val="673"/>
        </w:numPr>
        <w:spacing w:after="120"/>
        <w:ind w:left="714" w:hanging="357"/>
        <w:contextualSpacing w:val="0"/>
        <w:jc w:val="both"/>
        <w:rPr>
          <w:sz w:val="24"/>
          <w:szCs w:val="24"/>
        </w:rPr>
      </w:pPr>
      <w:r w:rsidRPr="008953D9">
        <w:rPr>
          <w:sz w:val="24"/>
          <w:szCs w:val="24"/>
        </w:rPr>
        <w:t>Zwiebeln in feine Scheiben schneiden. Rosmarinnadeln hacken. Käse in 6 Schieben schneiden. Speck quer halbieren. Zwiebeln, Käse, Rosmarin, Speck, Pinienkerne auf dem vorgebackenen Teig verteilen. Honig darüber träufeln, mit Pfeffer würzen. Weitere 8 – 10 Minuten backen.</w:t>
      </w:r>
    </w:p>
    <w:p w14:paraId="3010FB65" w14:textId="77777777" w:rsidR="00BD6294" w:rsidRDefault="00BD6294" w:rsidP="00BD6294">
      <w:pPr>
        <w:rPr>
          <w:sz w:val="24"/>
          <w:szCs w:val="24"/>
        </w:rPr>
      </w:pPr>
      <w:r>
        <w:rPr>
          <w:sz w:val="24"/>
          <w:szCs w:val="24"/>
        </w:rPr>
        <w:br w:type="page"/>
      </w:r>
    </w:p>
    <w:p w14:paraId="16892E3B" w14:textId="77777777" w:rsidR="00BD6294" w:rsidRDefault="00BD6294" w:rsidP="00BD6294">
      <w:pPr>
        <w:pStyle w:val="Heading2"/>
        <w:spacing w:after="240"/>
      </w:pPr>
      <w:r>
        <w:lastRenderedPageBreak/>
        <w:t>Roquefort mit Weintrauben-Törtchen</w:t>
      </w:r>
      <w:r>
        <w:rPr>
          <w:rStyle w:val="FootnoteReference"/>
        </w:rPr>
        <w:footnoteReference w:id="742"/>
      </w:r>
      <w:r>
        <w:t xml:space="preserve"> </w:t>
      </w:r>
    </w:p>
    <w:p w14:paraId="27BF4D6D" w14:textId="77777777" w:rsidR="00BD6294" w:rsidRDefault="00BD6294" w:rsidP="00BD6294">
      <w:pPr>
        <w:jc w:val="both"/>
        <w:rPr>
          <w:sz w:val="24"/>
          <w:szCs w:val="24"/>
        </w:rPr>
      </w:pPr>
      <w:r w:rsidRPr="00E060D7">
        <w:rPr>
          <w:sz w:val="24"/>
          <w:szCs w:val="24"/>
          <w:u w:val="single"/>
        </w:rPr>
        <w:t>Zutaten</w:t>
      </w:r>
      <w:r>
        <w:rPr>
          <w:sz w:val="24"/>
          <w:szCs w:val="24"/>
        </w:rPr>
        <w:t xml:space="preserve"> (für 6 Stück):</w:t>
      </w:r>
    </w:p>
    <w:p w14:paraId="710A06B7" w14:textId="77777777" w:rsidR="00BD6294" w:rsidRDefault="00BD6294" w:rsidP="00BD6294">
      <w:pPr>
        <w:jc w:val="both"/>
        <w:rPr>
          <w:sz w:val="24"/>
          <w:szCs w:val="24"/>
        </w:rPr>
      </w:pPr>
      <w:r>
        <w:rPr>
          <w:sz w:val="24"/>
          <w:szCs w:val="24"/>
        </w:rPr>
        <w:t>½ Packung TK-Blätterteig (3 Platten à 75 g)</w:t>
      </w:r>
    </w:p>
    <w:p w14:paraId="28B09C8F" w14:textId="77777777" w:rsidR="00BD6294" w:rsidRDefault="00BD6294" w:rsidP="00BD6294">
      <w:pPr>
        <w:jc w:val="both"/>
        <w:rPr>
          <w:sz w:val="24"/>
          <w:szCs w:val="24"/>
        </w:rPr>
      </w:pPr>
      <w:r>
        <w:rPr>
          <w:sz w:val="24"/>
          <w:szCs w:val="24"/>
        </w:rPr>
        <w:t>100 g kernlose blaue Weintrauben</w:t>
      </w:r>
    </w:p>
    <w:p w14:paraId="1A72DA04" w14:textId="77777777" w:rsidR="00BD6294" w:rsidRDefault="00BD6294" w:rsidP="00BD6294">
      <w:pPr>
        <w:jc w:val="both"/>
        <w:rPr>
          <w:sz w:val="24"/>
          <w:szCs w:val="24"/>
        </w:rPr>
      </w:pPr>
      <w:r>
        <w:rPr>
          <w:sz w:val="24"/>
          <w:szCs w:val="24"/>
        </w:rPr>
        <w:t>2 Stangen Staudensellerie</w:t>
      </w:r>
    </w:p>
    <w:p w14:paraId="43228A8B" w14:textId="77777777" w:rsidR="00BD6294" w:rsidRDefault="00BD6294" w:rsidP="00BD6294">
      <w:pPr>
        <w:jc w:val="both"/>
        <w:rPr>
          <w:sz w:val="24"/>
          <w:szCs w:val="24"/>
        </w:rPr>
      </w:pPr>
      <w:r>
        <w:rPr>
          <w:sz w:val="24"/>
          <w:szCs w:val="24"/>
        </w:rPr>
        <w:t>150 g Roquefort</w:t>
      </w:r>
    </w:p>
    <w:p w14:paraId="1F29CE17" w14:textId="77777777" w:rsidR="00BD6294" w:rsidRDefault="00BD6294" w:rsidP="00BD6294">
      <w:pPr>
        <w:jc w:val="both"/>
        <w:rPr>
          <w:sz w:val="24"/>
          <w:szCs w:val="24"/>
        </w:rPr>
      </w:pPr>
      <w:r>
        <w:rPr>
          <w:sz w:val="24"/>
          <w:szCs w:val="24"/>
        </w:rPr>
        <w:t>Schwarzer Pfeffer</w:t>
      </w:r>
    </w:p>
    <w:p w14:paraId="21D408CC" w14:textId="77777777" w:rsidR="00BD6294" w:rsidRDefault="00BD6294" w:rsidP="00BD6294">
      <w:pPr>
        <w:jc w:val="both"/>
        <w:rPr>
          <w:sz w:val="24"/>
          <w:szCs w:val="24"/>
        </w:rPr>
      </w:pPr>
      <w:r>
        <w:rPr>
          <w:sz w:val="24"/>
          <w:szCs w:val="24"/>
        </w:rPr>
        <w:t>½ Radicchio</w:t>
      </w:r>
    </w:p>
    <w:p w14:paraId="5E6235AD" w14:textId="77777777" w:rsidR="00BD6294" w:rsidRDefault="00BD6294" w:rsidP="00BD6294">
      <w:pPr>
        <w:jc w:val="both"/>
        <w:rPr>
          <w:sz w:val="24"/>
          <w:szCs w:val="24"/>
        </w:rPr>
      </w:pPr>
      <w:r>
        <w:rPr>
          <w:sz w:val="24"/>
          <w:szCs w:val="24"/>
        </w:rPr>
        <w:t>2 EL Walnusskerne</w:t>
      </w:r>
    </w:p>
    <w:p w14:paraId="78B21732" w14:textId="77777777" w:rsidR="00BD6294" w:rsidRDefault="00BD6294" w:rsidP="00BD6294">
      <w:pPr>
        <w:jc w:val="both"/>
        <w:rPr>
          <w:sz w:val="24"/>
          <w:szCs w:val="24"/>
        </w:rPr>
      </w:pPr>
    </w:p>
    <w:p w14:paraId="6330C1D6" w14:textId="77777777" w:rsidR="00BD6294" w:rsidRDefault="00BD6294" w:rsidP="00BD6294">
      <w:pPr>
        <w:jc w:val="both"/>
        <w:rPr>
          <w:sz w:val="24"/>
          <w:szCs w:val="24"/>
        </w:rPr>
      </w:pPr>
      <w:r>
        <w:rPr>
          <w:sz w:val="24"/>
          <w:szCs w:val="24"/>
        </w:rPr>
        <w:t>Zubereitungszeit: 40 Minuten</w:t>
      </w:r>
    </w:p>
    <w:p w14:paraId="60892580" w14:textId="77777777" w:rsidR="00BD6294" w:rsidRDefault="00BD6294" w:rsidP="00B40E8C">
      <w:pPr>
        <w:pStyle w:val="ListParagraph"/>
        <w:numPr>
          <w:ilvl w:val="0"/>
          <w:numId w:val="674"/>
        </w:numPr>
        <w:spacing w:after="120"/>
        <w:ind w:left="714" w:hanging="357"/>
        <w:contextualSpacing w:val="0"/>
        <w:jc w:val="both"/>
        <w:rPr>
          <w:sz w:val="24"/>
          <w:szCs w:val="24"/>
        </w:rPr>
      </w:pPr>
      <w:r w:rsidRPr="008953D9">
        <w:rPr>
          <w:sz w:val="24"/>
          <w:szCs w:val="24"/>
        </w:rPr>
        <w:t>Blätterteig auftauen lassen. Platten halbieren, Kreise (ca. 8 cm Durchmesser) ausstechen.  Ofen auf 225 Grad (Umluft 200 Grad) vorheizen. Teigkreise auf ein mit Backpapier belegtes Blech legen. Auf der 2. Schiene von unten 8 – 9 Minuten vorbacken.</w:t>
      </w:r>
    </w:p>
    <w:p w14:paraId="08709BE2" w14:textId="77777777" w:rsidR="00BD6294" w:rsidRDefault="00BD6294" w:rsidP="00B40E8C">
      <w:pPr>
        <w:pStyle w:val="ListParagraph"/>
        <w:numPr>
          <w:ilvl w:val="0"/>
          <w:numId w:val="674"/>
        </w:numPr>
        <w:spacing w:after="120"/>
        <w:ind w:left="714" w:hanging="357"/>
        <w:contextualSpacing w:val="0"/>
        <w:jc w:val="both"/>
        <w:rPr>
          <w:sz w:val="24"/>
          <w:szCs w:val="24"/>
        </w:rPr>
      </w:pPr>
      <w:r>
        <w:rPr>
          <w:sz w:val="24"/>
          <w:szCs w:val="24"/>
        </w:rPr>
        <w:t xml:space="preserve">Trauben halbieren. Sellerie putzen, in feine Scheiben schneiden. Käse zerbröseln. </w:t>
      </w:r>
    </w:p>
    <w:p w14:paraId="6318F4A8" w14:textId="77777777" w:rsidR="00BD6294" w:rsidRDefault="00BD6294" w:rsidP="00B40E8C">
      <w:pPr>
        <w:pStyle w:val="ListParagraph"/>
        <w:numPr>
          <w:ilvl w:val="0"/>
          <w:numId w:val="674"/>
        </w:numPr>
        <w:spacing w:after="120"/>
        <w:ind w:left="714" w:hanging="357"/>
        <w:contextualSpacing w:val="0"/>
        <w:jc w:val="both"/>
        <w:rPr>
          <w:sz w:val="24"/>
          <w:szCs w:val="24"/>
        </w:rPr>
      </w:pPr>
      <w:r>
        <w:rPr>
          <w:sz w:val="24"/>
          <w:szCs w:val="24"/>
        </w:rPr>
        <w:t>Sellerie, Trauben und Käse auf dem Teig verteilen, mit Pfeffer würzen. 8 – 10 Minuten backen.</w:t>
      </w:r>
    </w:p>
    <w:p w14:paraId="4F6EBCC7" w14:textId="77777777" w:rsidR="00BD6294" w:rsidRDefault="00BD6294" w:rsidP="00B40E8C">
      <w:pPr>
        <w:pStyle w:val="ListParagraph"/>
        <w:numPr>
          <w:ilvl w:val="0"/>
          <w:numId w:val="674"/>
        </w:numPr>
        <w:spacing w:after="120"/>
        <w:ind w:left="714" w:hanging="357"/>
        <w:contextualSpacing w:val="0"/>
        <w:jc w:val="both"/>
        <w:rPr>
          <w:sz w:val="24"/>
          <w:szCs w:val="24"/>
        </w:rPr>
      </w:pPr>
      <w:r>
        <w:rPr>
          <w:sz w:val="24"/>
          <w:szCs w:val="24"/>
        </w:rPr>
        <w:t>Radicchio in feine Streifen schneiden und wie auch die Walnüsse auf den Häppchen verteilen.</w:t>
      </w:r>
    </w:p>
    <w:p w14:paraId="664CFFC6" w14:textId="77777777" w:rsidR="00BD6294" w:rsidRDefault="00BD6294" w:rsidP="00BD6294">
      <w:pPr>
        <w:rPr>
          <w:sz w:val="24"/>
          <w:szCs w:val="24"/>
        </w:rPr>
      </w:pPr>
      <w:r>
        <w:rPr>
          <w:sz w:val="24"/>
          <w:szCs w:val="24"/>
        </w:rPr>
        <w:br w:type="page"/>
      </w:r>
    </w:p>
    <w:p w14:paraId="32FD34D5" w14:textId="77777777" w:rsidR="00BD6294" w:rsidRPr="00684E29" w:rsidRDefault="00BD6294" w:rsidP="00BD6294">
      <w:pPr>
        <w:pStyle w:val="Heading2"/>
        <w:spacing w:after="240"/>
      </w:pPr>
      <w:r w:rsidRPr="00684E29">
        <w:lastRenderedPageBreak/>
        <w:t>Amaretti und Himbeer</w:t>
      </w:r>
      <w:r>
        <w:t>-Törtchen</w:t>
      </w:r>
      <w:r>
        <w:rPr>
          <w:rStyle w:val="FootnoteReference"/>
          <w:lang w:val="en-US"/>
        </w:rPr>
        <w:footnoteReference w:id="743"/>
      </w:r>
      <w:r w:rsidRPr="00684E29">
        <w:t xml:space="preserve"> </w:t>
      </w:r>
    </w:p>
    <w:p w14:paraId="36E0AA6B" w14:textId="77777777" w:rsidR="00BD6294" w:rsidRDefault="00BD6294" w:rsidP="00BD6294">
      <w:pPr>
        <w:jc w:val="both"/>
        <w:rPr>
          <w:sz w:val="24"/>
          <w:szCs w:val="24"/>
        </w:rPr>
      </w:pPr>
      <w:r w:rsidRPr="00E060D7">
        <w:rPr>
          <w:sz w:val="24"/>
          <w:szCs w:val="24"/>
          <w:u w:val="single"/>
        </w:rPr>
        <w:t>Zutaten</w:t>
      </w:r>
      <w:r>
        <w:rPr>
          <w:sz w:val="24"/>
          <w:szCs w:val="24"/>
        </w:rPr>
        <w:t xml:space="preserve"> (für 24 Stück):</w:t>
      </w:r>
    </w:p>
    <w:p w14:paraId="63F698F2" w14:textId="77777777" w:rsidR="00BD6294" w:rsidRDefault="00BD6294" w:rsidP="00BD6294">
      <w:pPr>
        <w:jc w:val="both"/>
        <w:rPr>
          <w:sz w:val="24"/>
          <w:szCs w:val="24"/>
        </w:rPr>
      </w:pPr>
      <w:r>
        <w:rPr>
          <w:sz w:val="24"/>
          <w:szCs w:val="24"/>
        </w:rPr>
        <w:t>½ Packung TK-Blätterteig (3 Platten à 75 g)</w:t>
      </w:r>
    </w:p>
    <w:p w14:paraId="06566019" w14:textId="77777777" w:rsidR="00BD6294" w:rsidRDefault="00BD6294" w:rsidP="00BD6294">
      <w:pPr>
        <w:jc w:val="both"/>
        <w:rPr>
          <w:sz w:val="24"/>
          <w:szCs w:val="24"/>
        </w:rPr>
      </w:pPr>
      <w:r>
        <w:rPr>
          <w:sz w:val="24"/>
          <w:szCs w:val="24"/>
        </w:rPr>
        <w:t>1 Ei</w:t>
      </w:r>
    </w:p>
    <w:p w14:paraId="3AB14CF0" w14:textId="77777777" w:rsidR="00BD6294" w:rsidRDefault="00BD6294" w:rsidP="00BD6294">
      <w:pPr>
        <w:jc w:val="both"/>
        <w:rPr>
          <w:sz w:val="24"/>
          <w:szCs w:val="24"/>
        </w:rPr>
      </w:pPr>
      <w:r>
        <w:rPr>
          <w:sz w:val="24"/>
          <w:szCs w:val="24"/>
        </w:rPr>
        <w:t>2 EL Milch</w:t>
      </w:r>
    </w:p>
    <w:p w14:paraId="3EE17352" w14:textId="77777777" w:rsidR="00BD6294" w:rsidRDefault="00BD6294" w:rsidP="00BD6294">
      <w:pPr>
        <w:jc w:val="both"/>
        <w:rPr>
          <w:sz w:val="24"/>
          <w:szCs w:val="24"/>
        </w:rPr>
      </w:pPr>
      <w:r>
        <w:rPr>
          <w:sz w:val="24"/>
          <w:szCs w:val="24"/>
        </w:rPr>
        <w:t>40 g Amaretti</w:t>
      </w:r>
    </w:p>
    <w:p w14:paraId="6A11EC59" w14:textId="77777777" w:rsidR="00BD6294" w:rsidRDefault="00BD6294" w:rsidP="00BD6294">
      <w:pPr>
        <w:jc w:val="both"/>
        <w:rPr>
          <w:sz w:val="24"/>
          <w:szCs w:val="24"/>
        </w:rPr>
      </w:pPr>
      <w:r>
        <w:rPr>
          <w:sz w:val="24"/>
          <w:szCs w:val="24"/>
        </w:rPr>
        <w:t>4 EL Mascarpone</w:t>
      </w:r>
    </w:p>
    <w:p w14:paraId="4CA5112F" w14:textId="77777777" w:rsidR="00BD6294" w:rsidRDefault="00BD6294" w:rsidP="00BD6294">
      <w:pPr>
        <w:jc w:val="both"/>
        <w:rPr>
          <w:sz w:val="24"/>
          <w:szCs w:val="24"/>
        </w:rPr>
      </w:pPr>
      <w:r>
        <w:rPr>
          <w:sz w:val="24"/>
          <w:szCs w:val="24"/>
        </w:rPr>
        <w:t>100 g Himbeermarmelade</w:t>
      </w:r>
    </w:p>
    <w:p w14:paraId="739125C4" w14:textId="77777777" w:rsidR="00BD6294" w:rsidRDefault="00BD6294" w:rsidP="00BD6294">
      <w:pPr>
        <w:jc w:val="both"/>
        <w:rPr>
          <w:sz w:val="24"/>
          <w:szCs w:val="24"/>
        </w:rPr>
      </w:pPr>
    </w:p>
    <w:p w14:paraId="2262CD69" w14:textId="77777777" w:rsidR="00BD6294" w:rsidRDefault="00BD6294" w:rsidP="00BD6294">
      <w:pPr>
        <w:jc w:val="both"/>
        <w:rPr>
          <w:sz w:val="24"/>
          <w:szCs w:val="24"/>
        </w:rPr>
      </w:pPr>
      <w:r>
        <w:rPr>
          <w:sz w:val="24"/>
          <w:szCs w:val="24"/>
        </w:rPr>
        <w:t>Zubereitungszeit: 30 Minuten</w:t>
      </w:r>
    </w:p>
    <w:p w14:paraId="436EFCB3" w14:textId="77777777" w:rsidR="00BD6294" w:rsidRPr="00843AD0" w:rsidRDefault="00BD6294" w:rsidP="00B40E8C">
      <w:pPr>
        <w:pStyle w:val="ListParagraph"/>
        <w:numPr>
          <w:ilvl w:val="0"/>
          <w:numId w:val="675"/>
        </w:numPr>
        <w:spacing w:after="120"/>
        <w:ind w:left="714" w:hanging="357"/>
        <w:contextualSpacing w:val="0"/>
        <w:jc w:val="both"/>
        <w:rPr>
          <w:sz w:val="24"/>
          <w:szCs w:val="24"/>
        </w:rPr>
      </w:pPr>
      <w:r w:rsidRPr="00843AD0">
        <w:rPr>
          <w:sz w:val="24"/>
          <w:szCs w:val="24"/>
        </w:rPr>
        <w:t>Blätterteig auftauen lassen. Teigplatten überlappend nebeneinanderlegen, zum Rechteck ausrollen. Ei und Milch verquirlen. Teig damit bestreichen. Backofen auf 225 Grad (Umluft 200 Grad) vorheizen.</w:t>
      </w:r>
    </w:p>
    <w:p w14:paraId="13E14AC7" w14:textId="77777777" w:rsidR="00BD6294" w:rsidRPr="00843AD0" w:rsidRDefault="00BD6294" w:rsidP="00B40E8C">
      <w:pPr>
        <w:pStyle w:val="ListParagraph"/>
        <w:numPr>
          <w:ilvl w:val="0"/>
          <w:numId w:val="675"/>
        </w:numPr>
        <w:spacing w:after="120"/>
        <w:ind w:left="714" w:hanging="357"/>
        <w:contextualSpacing w:val="0"/>
        <w:jc w:val="both"/>
        <w:rPr>
          <w:sz w:val="24"/>
          <w:szCs w:val="24"/>
        </w:rPr>
      </w:pPr>
      <w:r w:rsidRPr="00843AD0">
        <w:rPr>
          <w:sz w:val="24"/>
          <w:szCs w:val="24"/>
        </w:rPr>
        <w:t>Kekse zerbröseln, mit Mascarpone und Himbeermarmelade verrühren. Creme auf den Teig streichen, aufrollen, in Scheiben schneiden. Auf einem mit Backpapier ausgelegten Blech verteilen. Auf der 2. Schiene von unten 15 – 18 Minuten backen.</w:t>
      </w:r>
    </w:p>
    <w:p w14:paraId="44FE6F69" w14:textId="77777777" w:rsidR="00BD6294" w:rsidRDefault="00BD6294" w:rsidP="00BD6294">
      <w:pPr>
        <w:jc w:val="both"/>
        <w:rPr>
          <w:sz w:val="24"/>
          <w:szCs w:val="24"/>
        </w:rPr>
      </w:pPr>
    </w:p>
    <w:p w14:paraId="7004F50B" w14:textId="77777777" w:rsidR="00BD6294" w:rsidRDefault="00BD6294" w:rsidP="00BD6294">
      <w:pPr>
        <w:rPr>
          <w:sz w:val="24"/>
          <w:szCs w:val="24"/>
        </w:rPr>
      </w:pPr>
      <w:r>
        <w:rPr>
          <w:sz w:val="24"/>
          <w:szCs w:val="24"/>
        </w:rPr>
        <w:br w:type="page"/>
      </w:r>
    </w:p>
    <w:p w14:paraId="0939A867" w14:textId="77777777" w:rsidR="00BD6294" w:rsidRPr="00AB1146" w:rsidRDefault="00BD6294" w:rsidP="00BD6294">
      <w:pPr>
        <w:pStyle w:val="Heading2"/>
        <w:spacing w:after="240"/>
      </w:pPr>
      <w:r w:rsidRPr="00AB1146">
        <w:lastRenderedPageBreak/>
        <w:t>Gorgonzola und Birne</w:t>
      </w:r>
      <w:r>
        <w:t>-Törtchen</w:t>
      </w:r>
      <w:r>
        <w:rPr>
          <w:rStyle w:val="FootnoteReference"/>
          <w:lang w:val="en-US"/>
        </w:rPr>
        <w:footnoteReference w:id="744"/>
      </w:r>
      <w:r w:rsidRPr="00AB1146">
        <w:t xml:space="preserve"> </w:t>
      </w:r>
    </w:p>
    <w:p w14:paraId="03FE1F35" w14:textId="77777777" w:rsidR="00BD6294" w:rsidRDefault="00BD6294" w:rsidP="00BD6294">
      <w:pPr>
        <w:jc w:val="both"/>
        <w:rPr>
          <w:sz w:val="24"/>
          <w:szCs w:val="24"/>
        </w:rPr>
      </w:pPr>
      <w:r w:rsidRPr="00E060D7">
        <w:rPr>
          <w:sz w:val="24"/>
          <w:szCs w:val="24"/>
          <w:u w:val="single"/>
        </w:rPr>
        <w:t>Zutaten</w:t>
      </w:r>
      <w:r>
        <w:rPr>
          <w:sz w:val="24"/>
          <w:szCs w:val="24"/>
        </w:rPr>
        <w:t xml:space="preserve"> (für 24 Stück):</w:t>
      </w:r>
    </w:p>
    <w:p w14:paraId="46FFF90A" w14:textId="77777777" w:rsidR="00BD6294" w:rsidRDefault="00BD6294" w:rsidP="00BD6294">
      <w:pPr>
        <w:jc w:val="both"/>
        <w:rPr>
          <w:sz w:val="24"/>
          <w:szCs w:val="24"/>
        </w:rPr>
      </w:pPr>
      <w:r>
        <w:rPr>
          <w:sz w:val="24"/>
          <w:szCs w:val="24"/>
        </w:rPr>
        <w:t>½ Packung TK-Blätterteig (3 Platten à 75 g)</w:t>
      </w:r>
    </w:p>
    <w:p w14:paraId="6501C4BB" w14:textId="77777777" w:rsidR="00BD6294" w:rsidRDefault="00BD6294" w:rsidP="00BD6294">
      <w:pPr>
        <w:jc w:val="both"/>
        <w:rPr>
          <w:sz w:val="24"/>
          <w:szCs w:val="24"/>
        </w:rPr>
      </w:pPr>
      <w:r>
        <w:rPr>
          <w:sz w:val="24"/>
          <w:szCs w:val="24"/>
        </w:rPr>
        <w:t>1 Ei</w:t>
      </w:r>
    </w:p>
    <w:p w14:paraId="0FE51A72" w14:textId="77777777" w:rsidR="00BD6294" w:rsidRDefault="00BD6294" w:rsidP="00BD6294">
      <w:pPr>
        <w:jc w:val="both"/>
        <w:rPr>
          <w:sz w:val="24"/>
          <w:szCs w:val="24"/>
        </w:rPr>
      </w:pPr>
      <w:r>
        <w:rPr>
          <w:sz w:val="24"/>
          <w:szCs w:val="24"/>
        </w:rPr>
        <w:t>2 EL Milch</w:t>
      </w:r>
    </w:p>
    <w:p w14:paraId="63343917" w14:textId="77777777" w:rsidR="00BD6294" w:rsidRDefault="00BD6294" w:rsidP="00BD6294">
      <w:pPr>
        <w:jc w:val="both"/>
        <w:rPr>
          <w:sz w:val="24"/>
          <w:szCs w:val="24"/>
        </w:rPr>
      </w:pPr>
      <w:r>
        <w:rPr>
          <w:sz w:val="24"/>
          <w:szCs w:val="24"/>
        </w:rPr>
        <w:t>75 g Gorgonzola</w:t>
      </w:r>
    </w:p>
    <w:p w14:paraId="657F119A" w14:textId="77777777" w:rsidR="00BD6294" w:rsidRDefault="00BD6294" w:rsidP="00BD6294">
      <w:pPr>
        <w:jc w:val="both"/>
        <w:rPr>
          <w:sz w:val="24"/>
          <w:szCs w:val="24"/>
        </w:rPr>
      </w:pPr>
      <w:r>
        <w:rPr>
          <w:sz w:val="24"/>
          <w:szCs w:val="24"/>
        </w:rPr>
        <w:t>1 EL Mascarpone</w:t>
      </w:r>
    </w:p>
    <w:p w14:paraId="56D33083" w14:textId="77777777" w:rsidR="00BD6294" w:rsidRDefault="00BD6294" w:rsidP="00BD6294">
      <w:pPr>
        <w:jc w:val="both"/>
        <w:rPr>
          <w:sz w:val="24"/>
          <w:szCs w:val="24"/>
        </w:rPr>
      </w:pPr>
      <w:r>
        <w:rPr>
          <w:sz w:val="24"/>
          <w:szCs w:val="24"/>
        </w:rPr>
        <w:t>Schwarzer Pfeffer</w:t>
      </w:r>
    </w:p>
    <w:p w14:paraId="7EF8FD2F" w14:textId="77777777" w:rsidR="00BD6294" w:rsidRDefault="00BD6294" w:rsidP="00BD6294">
      <w:pPr>
        <w:jc w:val="both"/>
        <w:rPr>
          <w:sz w:val="24"/>
          <w:szCs w:val="24"/>
        </w:rPr>
      </w:pPr>
      <w:r>
        <w:rPr>
          <w:sz w:val="24"/>
          <w:szCs w:val="24"/>
        </w:rPr>
        <w:t>1 Stange Staudensellerie</w:t>
      </w:r>
    </w:p>
    <w:p w14:paraId="3115EDFC" w14:textId="77777777" w:rsidR="00BD6294" w:rsidRDefault="00BD6294" w:rsidP="00BD6294">
      <w:pPr>
        <w:jc w:val="both"/>
        <w:rPr>
          <w:sz w:val="24"/>
          <w:szCs w:val="24"/>
        </w:rPr>
      </w:pPr>
      <w:r>
        <w:rPr>
          <w:sz w:val="24"/>
          <w:szCs w:val="24"/>
        </w:rPr>
        <w:t>½ Birne</w:t>
      </w:r>
    </w:p>
    <w:p w14:paraId="3157A468" w14:textId="77777777" w:rsidR="00BD6294" w:rsidRDefault="00BD6294" w:rsidP="00BD6294">
      <w:pPr>
        <w:jc w:val="both"/>
        <w:rPr>
          <w:sz w:val="24"/>
          <w:szCs w:val="24"/>
        </w:rPr>
      </w:pPr>
      <w:r>
        <w:rPr>
          <w:sz w:val="24"/>
          <w:szCs w:val="24"/>
        </w:rPr>
        <w:t>1 EL eingelegte grüne Pfefferkörner</w:t>
      </w:r>
    </w:p>
    <w:p w14:paraId="0A4AE4AE" w14:textId="77777777" w:rsidR="00BD6294" w:rsidRDefault="00BD6294" w:rsidP="00BD6294">
      <w:pPr>
        <w:jc w:val="both"/>
        <w:rPr>
          <w:sz w:val="24"/>
          <w:szCs w:val="24"/>
        </w:rPr>
      </w:pPr>
    </w:p>
    <w:p w14:paraId="763391D8" w14:textId="77777777" w:rsidR="00BD6294" w:rsidRDefault="00BD6294" w:rsidP="00BD6294">
      <w:pPr>
        <w:jc w:val="both"/>
        <w:rPr>
          <w:sz w:val="24"/>
          <w:szCs w:val="24"/>
        </w:rPr>
      </w:pPr>
      <w:r>
        <w:rPr>
          <w:sz w:val="24"/>
          <w:szCs w:val="24"/>
        </w:rPr>
        <w:t>Zubereitungszeit: 30 Minuten</w:t>
      </w:r>
    </w:p>
    <w:p w14:paraId="336EF2DF" w14:textId="77777777" w:rsidR="00BD6294" w:rsidRDefault="00BD6294" w:rsidP="00B40E8C">
      <w:pPr>
        <w:pStyle w:val="ListParagraph"/>
        <w:numPr>
          <w:ilvl w:val="0"/>
          <w:numId w:val="676"/>
        </w:numPr>
        <w:spacing w:after="120"/>
        <w:ind w:left="714" w:hanging="357"/>
        <w:contextualSpacing w:val="0"/>
        <w:jc w:val="both"/>
        <w:rPr>
          <w:sz w:val="24"/>
          <w:szCs w:val="24"/>
        </w:rPr>
      </w:pPr>
      <w:r w:rsidRPr="00843AD0">
        <w:rPr>
          <w:sz w:val="24"/>
          <w:szCs w:val="24"/>
        </w:rPr>
        <w:t>Blätterteig auftauen lassen. Teigplatten überlappend nebeneinanderlegen, zum Rechteck ausrollen. Ei und Milch verquirlen. Teig damit bestreichen. Backofen auf 225 Grad (Umluft 200 Grad) vorheizen.</w:t>
      </w:r>
    </w:p>
    <w:p w14:paraId="426821F7" w14:textId="77777777" w:rsidR="00BD6294" w:rsidRDefault="00BD6294" w:rsidP="00B40E8C">
      <w:pPr>
        <w:pStyle w:val="ListParagraph"/>
        <w:numPr>
          <w:ilvl w:val="0"/>
          <w:numId w:val="676"/>
        </w:numPr>
        <w:spacing w:after="120"/>
        <w:ind w:left="714" w:hanging="357"/>
        <w:contextualSpacing w:val="0"/>
        <w:jc w:val="both"/>
        <w:rPr>
          <w:sz w:val="24"/>
          <w:szCs w:val="24"/>
        </w:rPr>
      </w:pPr>
      <w:r>
        <w:rPr>
          <w:sz w:val="24"/>
          <w:szCs w:val="24"/>
        </w:rPr>
        <w:t>Gorgonzola und Mascarpone mischen, mit Pfeffer würzen und auf den Teig streichen. Sellerie in Würfel schneiden. Birne schälen und in Würfel schneiden. Grünen Pfeffer abtropfen lassen und hacken. Alles auf dem teig verteilen.</w:t>
      </w:r>
    </w:p>
    <w:p w14:paraId="2FEBC91D" w14:textId="77777777" w:rsidR="00BD6294" w:rsidRDefault="00BD6294" w:rsidP="00B40E8C">
      <w:pPr>
        <w:pStyle w:val="ListParagraph"/>
        <w:numPr>
          <w:ilvl w:val="0"/>
          <w:numId w:val="676"/>
        </w:numPr>
        <w:spacing w:after="120"/>
        <w:ind w:left="714" w:hanging="357"/>
        <w:contextualSpacing w:val="0"/>
        <w:jc w:val="both"/>
        <w:rPr>
          <w:sz w:val="24"/>
          <w:szCs w:val="24"/>
        </w:rPr>
      </w:pPr>
      <w:r>
        <w:rPr>
          <w:sz w:val="24"/>
          <w:szCs w:val="24"/>
        </w:rPr>
        <w:t>Aufrollen, in Scheiben schneiden. Auf einem mit Backpapier ausgelegten Blech verteilen. Auf der 2. Schiene von unten 15 – 18 Minuten backen.</w:t>
      </w:r>
    </w:p>
    <w:p w14:paraId="038F22D9" w14:textId="77777777" w:rsidR="00BD6294" w:rsidRDefault="00BD6294" w:rsidP="00BD6294">
      <w:pPr>
        <w:rPr>
          <w:sz w:val="24"/>
          <w:szCs w:val="24"/>
        </w:rPr>
      </w:pPr>
      <w:r>
        <w:rPr>
          <w:sz w:val="24"/>
          <w:szCs w:val="24"/>
        </w:rPr>
        <w:br w:type="page"/>
      </w:r>
    </w:p>
    <w:p w14:paraId="253892FC" w14:textId="77777777" w:rsidR="00BD6294" w:rsidRPr="00AB1146" w:rsidRDefault="00BD6294" w:rsidP="00BD6294">
      <w:pPr>
        <w:pStyle w:val="Heading2"/>
        <w:spacing w:after="240"/>
      </w:pPr>
      <w:r w:rsidRPr="00AB1146">
        <w:lastRenderedPageBreak/>
        <w:t>Spinat und Ricotta</w:t>
      </w:r>
      <w:r>
        <w:t>-Törtchen</w:t>
      </w:r>
      <w:r>
        <w:rPr>
          <w:rStyle w:val="FootnoteReference"/>
          <w:lang w:val="en-US"/>
        </w:rPr>
        <w:footnoteReference w:id="745"/>
      </w:r>
      <w:r w:rsidRPr="00AB1146">
        <w:t xml:space="preserve"> </w:t>
      </w:r>
    </w:p>
    <w:p w14:paraId="066B9136" w14:textId="77777777" w:rsidR="00BD6294" w:rsidRDefault="00BD6294" w:rsidP="00BD6294">
      <w:pPr>
        <w:jc w:val="both"/>
        <w:rPr>
          <w:sz w:val="24"/>
          <w:szCs w:val="24"/>
        </w:rPr>
      </w:pPr>
      <w:r w:rsidRPr="00E060D7">
        <w:rPr>
          <w:sz w:val="24"/>
          <w:szCs w:val="24"/>
          <w:u w:val="single"/>
        </w:rPr>
        <w:t>Zutaten</w:t>
      </w:r>
      <w:r>
        <w:rPr>
          <w:sz w:val="24"/>
          <w:szCs w:val="24"/>
        </w:rPr>
        <w:t xml:space="preserve"> (für 24 Stück)</w:t>
      </w:r>
    </w:p>
    <w:p w14:paraId="67AE78EA" w14:textId="77777777" w:rsidR="00BD6294" w:rsidRDefault="00BD6294" w:rsidP="00BD6294">
      <w:pPr>
        <w:jc w:val="both"/>
        <w:rPr>
          <w:sz w:val="24"/>
          <w:szCs w:val="24"/>
        </w:rPr>
      </w:pPr>
      <w:r>
        <w:rPr>
          <w:sz w:val="24"/>
          <w:szCs w:val="24"/>
        </w:rPr>
        <w:t>150 g TK-Blattspinat</w:t>
      </w:r>
    </w:p>
    <w:p w14:paraId="2B61A0F8" w14:textId="77777777" w:rsidR="00BD6294" w:rsidRDefault="00BD6294" w:rsidP="00BD6294">
      <w:pPr>
        <w:jc w:val="both"/>
        <w:rPr>
          <w:sz w:val="24"/>
          <w:szCs w:val="24"/>
        </w:rPr>
      </w:pPr>
      <w:r>
        <w:rPr>
          <w:sz w:val="24"/>
          <w:szCs w:val="24"/>
        </w:rPr>
        <w:t>½ Packung TK-Blätterteig (3 Platten à 75 g)</w:t>
      </w:r>
    </w:p>
    <w:p w14:paraId="5B691C83" w14:textId="77777777" w:rsidR="00BD6294" w:rsidRDefault="00BD6294" w:rsidP="00BD6294">
      <w:pPr>
        <w:jc w:val="both"/>
        <w:rPr>
          <w:sz w:val="24"/>
          <w:szCs w:val="24"/>
        </w:rPr>
      </w:pPr>
      <w:r>
        <w:rPr>
          <w:sz w:val="24"/>
          <w:szCs w:val="24"/>
        </w:rPr>
        <w:t>1 Ei</w:t>
      </w:r>
    </w:p>
    <w:p w14:paraId="6A77C64C" w14:textId="77777777" w:rsidR="00BD6294" w:rsidRDefault="00BD6294" w:rsidP="00BD6294">
      <w:pPr>
        <w:jc w:val="both"/>
        <w:rPr>
          <w:sz w:val="24"/>
          <w:szCs w:val="24"/>
        </w:rPr>
      </w:pPr>
      <w:r>
        <w:rPr>
          <w:sz w:val="24"/>
          <w:szCs w:val="24"/>
        </w:rPr>
        <w:t>2 EL Milch</w:t>
      </w:r>
    </w:p>
    <w:p w14:paraId="0FFF435B" w14:textId="77777777" w:rsidR="00BD6294" w:rsidRDefault="00BD6294" w:rsidP="00BD6294">
      <w:pPr>
        <w:jc w:val="both"/>
        <w:rPr>
          <w:sz w:val="24"/>
          <w:szCs w:val="24"/>
        </w:rPr>
      </w:pPr>
      <w:r>
        <w:rPr>
          <w:sz w:val="24"/>
          <w:szCs w:val="24"/>
        </w:rPr>
        <w:t>3 getrocknete Tomaten in Öl</w:t>
      </w:r>
    </w:p>
    <w:p w14:paraId="4EC7A332" w14:textId="77777777" w:rsidR="00BD6294" w:rsidRDefault="00BD6294" w:rsidP="00BD6294">
      <w:pPr>
        <w:jc w:val="both"/>
        <w:rPr>
          <w:sz w:val="24"/>
          <w:szCs w:val="24"/>
        </w:rPr>
      </w:pPr>
      <w:r>
        <w:rPr>
          <w:sz w:val="24"/>
          <w:szCs w:val="24"/>
        </w:rPr>
        <w:t>Salz</w:t>
      </w:r>
    </w:p>
    <w:p w14:paraId="5BCC8449" w14:textId="77777777" w:rsidR="00BD6294" w:rsidRDefault="00BD6294" w:rsidP="00BD6294">
      <w:pPr>
        <w:jc w:val="both"/>
        <w:rPr>
          <w:sz w:val="24"/>
          <w:szCs w:val="24"/>
        </w:rPr>
      </w:pPr>
      <w:r>
        <w:rPr>
          <w:sz w:val="24"/>
          <w:szCs w:val="24"/>
        </w:rPr>
        <w:t>Pfeffer</w:t>
      </w:r>
    </w:p>
    <w:p w14:paraId="4FFBDD87" w14:textId="77777777" w:rsidR="00BD6294" w:rsidRDefault="00BD6294" w:rsidP="00BD6294">
      <w:pPr>
        <w:jc w:val="both"/>
        <w:rPr>
          <w:sz w:val="24"/>
          <w:szCs w:val="24"/>
        </w:rPr>
      </w:pPr>
      <w:r>
        <w:rPr>
          <w:sz w:val="24"/>
          <w:szCs w:val="24"/>
        </w:rPr>
        <w:t>50 g Ricotta</w:t>
      </w:r>
    </w:p>
    <w:p w14:paraId="0C6E6B4C" w14:textId="77777777" w:rsidR="00BD6294" w:rsidRDefault="00BD6294" w:rsidP="00BD6294">
      <w:pPr>
        <w:jc w:val="both"/>
        <w:rPr>
          <w:sz w:val="24"/>
          <w:szCs w:val="24"/>
        </w:rPr>
      </w:pPr>
    </w:p>
    <w:p w14:paraId="031701A1" w14:textId="77777777" w:rsidR="00BD6294" w:rsidRDefault="00BD6294" w:rsidP="00BD6294">
      <w:pPr>
        <w:jc w:val="both"/>
        <w:rPr>
          <w:sz w:val="24"/>
          <w:szCs w:val="24"/>
        </w:rPr>
      </w:pPr>
      <w:r>
        <w:rPr>
          <w:sz w:val="24"/>
          <w:szCs w:val="24"/>
        </w:rPr>
        <w:t>Zubereitungszeit: 30 Minuten</w:t>
      </w:r>
    </w:p>
    <w:p w14:paraId="24A627C0" w14:textId="77777777" w:rsidR="00BD6294" w:rsidRDefault="00BD6294" w:rsidP="00B40E8C">
      <w:pPr>
        <w:pStyle w:val="ListParagraph"/>
        <w:numPr>
          <w:ilvl w:val="0"/>
          <w:numId w:val="677"/>
        </w:numPr>
        <w:spacing w:after="120"/>
        <w:ind w:left="714" w:hanging="357"/>
        <w:contextualSpacing w:val="0"/>
        <w:jc w:val="both"/>
        <w:rPr>
          <w:sz w:val="24"/>
          <w:szCs w:val="24"/>
        </w:rPr>
      </w:pPr>
      <w:r>
        <w:rPr>
          <w:sz w:val="24"/>
          <w:szCs w:val="24"/>
        </w:rPr>
        <w:t xml:space="preserve">Spinat und </w:t>
      </w:r>
      <w:r w:rsidRPr="00843AD0">
        <w:rPr>
          <w:sz w:val="24"/>
          <w:szCs w:val="24"/>
        </w:rPr>
        <w:t>Blätterteig auftauen lassen. Teigplatten überlappend nebeneinanderlegen, zum Rechteck ausrollen. Ei und Milch verquirlen. Teig damit bestreichen. Backofen auf 225 Grad (Umluft 200 Grad) vorheizen.</w:t>
      </w:r>
    </w:p>
    <w:p w14:paraId="154FB551" w14:textId="77777777" w:rsidR="00BD6294" w:rsidRPr="00843AD0" w:rsidRDefault="00BD6294" w:rsidP="00B40E8C">
      <w:pPr>
        <w:pStyle w:val="ListParagraph"/>
        <w:numPr>
          <w:ilvl w:val="0"/>
          <w:numId w:val="677"/>
        </w:numPr>
        <w:spacing w:after="120"/>
        <w:ind w:left="714" w:hanging="357"/>
        <w:contextualSpacing w:val="0"/>
        <w:jc w:val="both"/>
        <w:rPr>
          <w:sz w:val="24"/>
          <w:szCs w:val="24"/>
        </w:rPr>
      </w:pPr>
      <w:r>
        <w:rPr>
          <w:sz w:val="24"/>
          <w:szCs w:val="24"/>
        </w:rPr>
        <w:t>Tomaten abtropfen lassen, 1 EL Öl auffangen. Spinat im Öl andünsten. Mit Salz und Pfeffer würzen. Spinat ausdrücken. Tomaten fein hacken, mit Spinat und Ricotta auf den Teig geben. Aufrollen und in Scheiben schneiden. Auf ein mit Backpapier ausgelegtem Blech verteilen. Auf der 2. Schiene von unten 15 – 18 Minuten backen</w:t>
      </w:r>
    </w:p>
    <w:p w14:paraId="2DEB9043" w14:textId="77777777" w:rsidR="00BD6294" w:rsidRPr="00843AD0" w:rsidRDefault="00BD6294" w:rsidP="00BD6294">
      <w:pPr>
        <w:jc w:val="both"/>
        <w:rPr>
          <w:sz w:val="24"/>
          <w:szCs w:val="24"/>
        </w:rPr>
      </w:pPr>
    </w:p>
    <w:p w14:paraId="410A17C8" w14:textId="77777777" w:rsidR="00BD6294" w:rsidRDefault="00BD6294" w:rsidP="00BD6294">
      <w:pPr>
        <w:jc w:val="both"/>
        <w:rPr>
          <w:sz w:val="24"/>
          <w:szCs w:val="24"/>
        </w:rPr>
      </w:pPr>
    </w:p>
    <w:p w14:paraId="3B3F2B66" w14:textId="77777777" w:rsidR="00BD6294" w:rsidRDefault="00BD6294" w:rsidP="00BD6294">
      <w:pPr>
        <w:rPr>
          <w:sz w:val="24"/>
          <w:szCs w:val="24"/>
        </w:rPr>
      </w:pPr>
      <w:r>
        <w:rPr>
          <w:sz w:val="24"/>
          <w:szCs w:val="24"/>
        </w:rPr>
        <w:br w:type="page"/>
      </w:r>
    </w:p>
    <w:p w14:paraId="0170B66F" w14:textId="77777777" w:rsidR="00BD6294" w:rsidRPr="00AB1146" w:rsidRDefault="00BD6294" w:rsidP="00BD6294">
      <w:pPr>
        <w:pStyle w:val="Heading2"/>
        <w:spacing w:after="240"/>
      </w:pPr>
      <w:r w:rsidRPr="00AB1146">
        <w:lastRenderedPageBreak/>
        <w:t>Apfel und Cheddar</w:t>
      </w:r>
      <w:r>
        <w:t>-Törtchen</w:t>
      </w:r>
      <w:r>
        <w:rPr>
          <w:rStyle w:val="FootnoteReference"/>
          <w:lang w:val="en-US"/>
        </w:rPr>
        <w:footnoteReference w:id="746"/>
      </w:r>
      <w:r w:rsidRPr="00AB1146">
        <w:t xml:space="preserve"> </w:t>
      </w:r>
    </w:p>
    <w:p w14:paraId="5C1373A6" w14:textId="77777777" w:rsidR="00BD6294" w:rsidRDefault="00BD6294" w:rsidP="00BD6294">
      <w:pPr>
        <w:jc w:val="both"/>
        <w:rPr>
          <w:sz w:val="24"/>
          <w:szCs w:val="24"/>
        </w:rPr>
      </w:pPr>
      <w:r w:rsidRPr="00E060D7">
        <w:rPr>
          <w:sz w:val="24"/>
          <w:szCs w:val="24"/>
          <w:u w:val="single"/>
        </w:rPr>
        <w:t>Zutaten</w:t>
      </w:r>
      <w:r>
        <w:rPr>
          <w:sz w:val="24"/>
          <w:szCs w:val="24"/>
        </w:rPr>
        <w:t xml:space="preserve"> (für 6 Stück):</w:t>
      </w:r>
    </w:p>
    <w:p w14:paraId="71489167" w14:textId="77777777" w:rsidR="00BD6294" w:rsidRDefault="00BD6294" w:rsidP="00BD6294">
      <w:pPr>
        <w:jc w:val="both"/>
        <w:rPr>
          <w:sz w:val="24"/>
          <w:szCs w:val="24"/>
        </w:rPr>
      </w:pPr>
      <w:r>
        <w:rPr>
          <w:sz w:val="24"/>
          <w:szCs w:val="24"/>
        </w:rPr>
        <w:t>½ Packung TK-Blätterteig (3 Platten à 75 g)</w:t>
      </w:r>
    </w:p>
    <w:p w14:paraId="07FF0984" w14:textId="77777777" w:rsidR="00BD6294" w:rsidRDefault="00BD6294" w:rsidP="00BD6294">
      <w:pPr>
        <w:jc w:val="both"/>
        <w:rPr>
          <w:sz w:val="24"/>
          <w:szCs w:val="24"/>
        </w:rPr>
      </w:pPr>
      <w:r>
        <w:rPr>
          <w:sz w:val="24"/>
          <w:szCs w:val="24"/>
        </w:rPr>
        <w:t>3 Zwiebeln (in Ringe geschnitten)</w:t>
      </w:r>
    </w:p>
    <w:p w14:paraId="5E1CD269" w14:textId="77777777" w:rsidR="00BD6294" w:rsidRDefault="00BD6294" w:rsidP="00BD6294">
      <w:pPr>
        <w:jc w:val="both"/>
        <w:rPr>
          <w:sz w:val="24"/>
          <w:szCs w:val="24"/>
        </w:rPr>
      </w:pPr>
      <w:r>
        <w:rPr>
          <w:sz w:val="24"/>
          <w:szCs w:val="24"/>
        </w:rPr>
        <w:t>1 EL Butter</w:t>
      </w:r>
    </w:p>
    <w:p w14:paraId="12C0EE99" w14:textId="77777777" w:rsidR="00BD6294" w:rsidRDefault="00BD6294" w:rsidP="00BD6294">
      <w:pPr>
        <w:jc w:val="both"/>
        <w:rPr>
          <w:sz w:val="24"/>
          <w:szCs w:val="24"/>
        </w:rPr>
      </w:pPr>
      <w:r>
        <w:rPr>
          <w:sz w:val="24"/>
          <w:szCs w:val="24"/>
        </w:rPr>
        <w:t>Schwarzer Pfeffer</w:t>
      </w:r>
    </w:p>
    <w:p w14:paraId="0E8E1F01" w14:textId="77777777" w:rsidR="00BD6294" w:rsidRDefault="00BD6294" w:rsidP="00BD6294">
      <w:pPr>
        <w:jc w:val="both"/>
        <w:rPr>
          <w:sz w:val="24"/>
          <w:szCs w:val="24"/>
        </w:rPr>
      </w:pPr>
      <w:r>
        <w:rPr>
          <w:sz w:val="24"/>
          <w:szCs w:val="24"/>
        </w:rPr>
        <w:t>3 EL Majoranblättchen</w:t>
      </w:r>
    </w:p>
    <w:p w14:paraId="7D481E69" w14:textId="77777777" w:rsidR="00BD6294" w:rsidRDefault="00BD6294" w:rsidP="00BD6294">
      <w:pPr>
        <w:jc w:val="both"/>
        <w:rPr>
          <w:sz w:val="24"/>
          <w:szCs w:val="24"/>
        </w:rPr>
      </w:pPr>
      <w:r>
        <w:rPr>
          <w:sz w:val="24"/>
          <w:szCs w:val="24"/>
        </w:rPr>
        <w:t>1 säuerlicher Apfel</w:t>
      </w:r>
    </w:p>
    <w:p w14:paraId="52C39310" w14:textId="77777777" w:rsidR="00BD6294" w:rsidRDefault="00BD6294" w:rsidP="00BD6294">
      <w:pPr>
        <w:jc w:val="both"/>
        <w:rPr>
          <w:sz w:val="24"/>
          <w:szCs w:val="24"/>
        </w:rPr>
      </w:pPr>
      <w:r>
        <w:rPr>
          <w:sz w:val="24"/>
          <w:szCs w:val="24"/>
        </w:rPr>
        <w:t>125 g geriebener Cheddar</w:t>
      </w:r>
    </w:p>
    <w:p w14:paraId="33ED9C76" w14:textId="77777777" w:rsidR="00BD6294" w:rsidRDefault="00BD6294" w:rsidP="00BD6294">
      <w:pPr>
        <w:jc w:val="both"/>
        <w:rPr>
          <w:sz w:val="24"/>
          <w:szCs w:val="24"/>
        </w:rPr>
      </w:pPr>
    </w:p>
    <w:p w14:paraId="3D9837EE" w14:textId="77777777" w:rsidR="00BD6294" w:rsidRDefault="00BD6294" w:rsidP="00BD6294">
      <w:pPr>
        <w:jc w:val="both"/>
        <w:rPr>
          <w:sz w:val="24"/>
          <w:szCs w:val="24"/>
        </w:rPr>
      </w:pPr>
    </w:p>
    <w:p w14:paraId="13A66FDE" w14:textId="77777777" w:rsidR="00BD6294" w:rsidRDefault="00BD6294" w:rsidP="00BD6294">
      <w:pPr>
        <w:jc w:val="both"/>
        <w:rPr>
          <w:sz w:val="24"/>
          <w:szCs w:val="24"/>
        </w:rPr>
      </w:pPr>
      <w:r>
        <w:rPr>
          <w:sz w:val="24"/>
          <w:szCs w:val="24"/>
        </w:rPr>
        <w:t>Zubereitungszeit: 30 Minuten</w:t>
      </w:r>
    </w:p>
    <w:p w14:paraId="731E5948" w14:textId="77777777" w:rsidR="00BD6294" w:rsidRDefault="00BD6294" w:rsidP="00B40E8C">
      <w:pPr>
        <w:pStyle w:val="ListParagraph"/>
        <w:numPr>
          <w:ilvl w:val="0"/>
          <w:numId w:val="678"/>
        </w:numPr>
        <w:spacing w:after="120"/>
        <w:ind w:left="714" w:hanging="357"/>
        <w:contextualSpacing w:val="0"/>
        <w:jc w:val="both"/>
        <w:rPr>
          <w:sz w:val="24"/>
          <w:szCs w:val="24"/>
        </w:rPr>
      </w:pPr>
      <w:r w:rsidRPr="0073018A">
        <w:rPr>
          <w:sz w:val="24"/>
          <w:szCs w:val="24"/>
        </w:rPr>
        <w:t>Blätterteigplatten auft</w:t>
      </w:r>
      <w:r>
        <w:rPr>
          <w:sz w:val="24"/>
          <w:szCs w:val="24"/>
        </w:rPr>
        <w:t>a</w:t>
      </w:r>
      <w:r w:rsidRPr="0073018A">
        <w:rPr>
          <w:sz w:val="24"/>
          <w:szCs w:val="24"/>
        </w:rPr>
        <w:t>uen lassen und halbieren. Zwiebelringe in Butter braten, mit Pfeffer würzen, Majoran dazu geben. Apfel in dünne Spalten schneiden. Apfelspalten und Zwiebeln auf dem Teig verteilen. Käse darüberstreuen.</w:t>
      </w:r>
    </w:p>
    <w:p w14:paraId="6E5423DA" w14:textId="77777777" w:rsidR="00BD6294" w:rsidRPr="0073018A" w:rsidRDefault="00BD6294" w:rsidP="00B40E8C">
      <w:pPr>
        <w:pStyle w:val="ListParagraph"/>
        <w:numPr>
          <w:ilvl w:val="0"/>
          <w:numId w:val="678"/>
        </w:numPr>
        <w:spacing w:after="120"/>
        <w:ind w:left="714" w:hanging="357"/>
        <w:contextualSpacing w:val="0"/>
        <w:jc w:val="both"/>
        <w:rPr>
          <w:sz w:val="24"/>
          <w:szCs w:val="24"/>
        </w:rPr>
      </w:pPr>
      <w:r w:rsidRPr="0073018A">
        <w:rPr>
          <w:sz w:val="24"/>
          <w:szCs w:val="24"/>
        </w:rPr>
        <w:t>Im vorgeheizten Backofen bei 225 Grad (Umluft 200 Grad) auf der 2. Schiene von unten 15 – 28 Minuten backen.</w:t>
      </w:r>
    </w:p>
    <w:p w14:paraId="2CF05669" w14:textId="77777777" w:rsidR="00BD6294" w:rsidRDefault="00BD6294" w:rsidP="00BD6294">
      <w:pPr>
        <w:rPr>
          <w:sz w:val="24"/>
          <w:szCs w:val="24"/>
        </w:rPr>
      </w:pPr>
      <w:r>
        <w:rPr>
          <w:sz w:val="24"/>
          <w:szCs w:val="24"/>
        </w:rPr>
        <w:br w:type="page"/>
      </w:r>
    </w:p>
    <w:p w14:paraId="1B2FC97F" w14:textId="77777777" w:rsidR="00BD6294" w:rsidRPr="00AB1146" w:rsidRDefault="00BD6294" w:rsidP="00BD6294">
      <w:pPr>
        <w:pStyle w:val="Heading2"/>
        <w:spacing w:after="240"/>
      </w:pPr>
      <w:r w:rsidRPr="00AB1146">
        <w:lastRenderedPageBreak/>
        <w:t>Apfel und Walnuss</w:t>
      </w:r>
      <w:r>
        <w:t>-Törtchen</w:t>
      </w:r>
      <w:r>
        <w:rPr>
          <w:rStyle w:val="FootnoteReference"/>
          <w:lang w:val="en-US"/>
        </w:rPr>
        <w:footnoteReference w:id="747"/>
      </w:r>
      <w:r w:rsidRPr="00AB1146">
        <w:t xml:space="preserve"> </w:t>
      </w:r>
    </w:p>
    <w:p w14:paraId="1351CE54" w14:textId="77777777" w:rsidR="00BD6294" w:rsidRDefault="00BD6294" w:rsidP="00BD6294">
      <w:pPr>
        <w:jc w:val="both"/>
        <w:rPr>
          <w:sz w:val="24"/>
          <w:szCs w:val="24"/>
        </w:rPr>
      </w:pPr>
      <w:r w:rsidRPr="00E060D7">
        <w:rPr>
          <w:sz w:val="24"/>
          <w:szCs w:val="24"/>
          <w:u w:val="single"/>
        </w:rPr>
        <w:t>Zutaten</w:t>
      </w:r>
      <w:r>
        <w:rPr>
          <w:sz w:val="24"/>
          <w:szCs w:val="24"/>
        </w:rPr>
        <w:t xml:space="preserve"> (für 3 Stück):</w:t>
      </w:r>
    </w:p>
    <w:p w14:paraId="4465210A" w14:textId="77777777" w:rsidR="00BD6294" w:rsidRDefault="00BD6294" w:rsidP="00BD6294">
      <w:pPr>
        <w:jc w:val="both"/>
        <w:rPr>
          <w:sz w:val="24"/>
          <w:szCs w:val="24"/>
        </w:rPr>
      </w:pPr>
      <w:r>
        <w:rPr>
          <w:sz w:val="24"/>
          <w:szCs w:val="24"/>
        </w:rPr>
        <w:t>½ Packung TK-Blätterteig (3 Platten à 75 g)</w:t>
      </w:r>
    </w:p>
    <w:p w14:paraId="76B16322" w14:textId="77777777" w:rsidR="00BD6294" w:rsidRDefault="00BD6294" w:rsidP="00BD6294">
      <w:pPr>
        <w:jc w:val="both"/>
        <w:rPr>
          <w:sz w:val="24"/>
          <w:szCs w:val="24"/>
        </w:rPr>
      </w:pPr>
      <w:r>
        <w:rPr>
          <w:sz w:val="24"/>
          <w:szCs w:val="24"/>
        </w:rPr>
        <w:t>50 Kumquats</w:t>
      </w:r>
    </w:p>
    <w:p w14:paraId="0E34FBC7" w14:textId="77777777" w:rsidR="00BD6294" w:rsidRDefault="00BD6294" w:rsidP="00BD6294">
      <w:pPr>
        <w:jc w:val="both"/>
        <w:rPr>
          <w:sz w:val="24"/>
          <w:szCs w:val="24"/>
        </w:rPr>
      </w:pPr>
      <w:r>
        <w:rPr>
          <w:sz w:val="24"/>
          <w:szCs w:val="24"/>
        </w:rPr>
        <w:t>200 g Marzipanrohmasse</w:t>
      </w:r>
    </w:p>
    <w:p w14:paraId="21ABAE7A" w14:textId="77777777" w:rsidR="00BD6294" w:rsidRDefault="00BD6294" w:rsidP="00BD6294">
      <w:pPr>
        <w:jc w:val="both"/>
        <w:rPr>
          <w:sz w:val="24"/>
          <w:szCs w:val="24"/>
        </w:rPr>
      </w:pPr>
      <w:r>
        <w:rPr>
          <w:sz w:val="24"/>
          <w:szCs w:val="24"/>
        </w:rPr>
        <w:t>3 EL Crème fraîche</w:t>
      </w:r>
    </w:p>
    <w:p w14:paraId="5251461A" w14:textId="77777777" w:rsidR="00BD6294" w:rsidRDefault="00BD6294" w:rsidP="00BD6294">
      <w:pPr>
        <w:jc w:val="both"/>
        <w:rPr>
          <w:sz w:val="24"/>
          <w:szCs w:val="24"/>
        </w:rPr>
      </w:pPr>
      <w:r>
        <w:rPr>
          <w:sz w:val="24"/>
          <w:szCs w:val="24"/>
        </w:rPr>
        <w:t>2 EL Zucker</w:t>
      </w:r>
    </w:p>
    <w:p w14:paraId="12FB2DBD" w14:textId="77777777" w:rsidR="00BD6294" w:rsidRDefault="00BD6294" w:rsidP="00BD6294">
      <w:pPr>
        <w:jc w:val="both"/>
        <w:rPr>
          <w:sz w:val="24"/>
          <w:szCs w:val="24"/>
        </w:rPr>
      </w:pPr>
      <w:r>
        <w:rPr>
          <w:sz w:val="24"/>
          <w:szCs w:val="24"/>
        </w:rPr>
        <w:t>2 - 3 Äpfel (ersatzweise TK-Kirschen)</w:t>
      </w:r>
    </w:p>
    <w:p w14:paraId="49165A6A" w14:textId="77777777" w:rsidR="00BD6294" w:rsidRDefault="00BD6294" w:rsidP="00BD6294">
      <w:pPr>
        <w:jc w:val="both"/>
        <w:rPr>
          <w:sz w:val="24"/>
          <w:szCs w:val="24"/>
        </w:rPr>
      </w:pPr>
      <w:r>
        <w:rPr>
          <w:sz w:val="24"/>
          <w:szCs w:val="24"/>
        </w:rPr>
        <w:t>2 EL Walnüsse</w:t>
      </w:r>
    </w:p>
    <w:p w14:paraId="79977B88" w14:textId="77777777" w:rsidR="00BD6294" w:rsidRDefault="00BD6294" w:rsidP="00BD6294">
      <w:pPr>
        <w:jc w:val="both"/>
        <w:rPr>
          <w:sz w:val="24"/>
          <w:szCs w:val="24"/>
        </w:rPr>
      </w:pPr>
    </w:p>
    <w:p w14:paraId="436B073E" w14:textId="77777777" w:rsidR="00BD6294" w:rsidRDefault="00BD6294" w:rsidP="00BD6294">
      <w:pPr>
        <w:jc w:val="both"/>
        <w:rPr>
          <w:sz w:val="24"/>
          <w:szCs w:val="24"/>
        </w:rPr>
      </w:pPr>
      <w:r>
        <w:rPr>
          <w:sz w:val="24"/>
          <w:szCs w:val="24"/>
        </w:rPr>
        <w:t>Zubereitungszeit: 30 Minuten</w:t>
      </w:r>
    </w:p>
    <w:p w14:paraId="7C01B2A8" w14:textId="77777777" w:rsidR="00BD6294" w:rsidRPr="0073018A" w:rsidRDefault="00BD6294" w:rsidP="00B40E8C">
      <w:pPr>
        <w:pStyle w:val="ListParagraph"/>
        <w:numPr>
          <w:ilvl w:val="0"/>
          <w:numId w:val="1697"/>
        </w:numPr>
        <w:spacing w:after="120"/>
        <w:ind w:left="714" w:hanging="357"/>
        <w:contextualSpacing w:val="0"/>
        <w:jc w:val="both"/>
        <w:rPr>
          <w:sz w:val="24"/>
          <w:szCs w:val="24"/>
        </w:rPr>
      </w:pPr>
      <w:r w:rsidRPr="0073018A">
        <w:rPr>
          <w:sz w:val="24"/>
          <w:szCs w:val="24"/>
        </w:rPr>
        <w:t>Blätterteigplatten auftauen lassen und etwas ausrollen. Kumquats 1 Minuten kochen, abkühlen lassen und in Scheiben schneiden.</w:t>
      </w:r>
    </w:p>
    <w:p w14:paraId="682FCEC4" w14:textId="77777777" w:rsidR="00BD6294" w:rsidRDefault="00BD6294" w:rsidP="00B40E8C">
      <w:pPr>
        <w:pStyle w:val="ListParagraph"/>
        <w:numPr>
          <w:ilvl w:val="0"/>
          <w:numId w:val="1697"/>
        </w:numPr>
        <w:spacing w:after="120"/>
        <w:ind w:left="714" w:hanging="357"/>
        <w:contextualSpacing w:val="0"/>
        <w:jc w:val="both"/>
        <w:rPr>
          <w:sz w:val="24"/>
          <w:szCs w:val="24"/>
        </w:rPr>
      </w:pPr>
      <w:r w:rsidRPr="0073018A">
        <w:rPr>
          <w:sz w:val="24"/>
          <w:szCs w:val="24"/>
        </w:rPr>
        <w:t>Marzipan, Crème fraîche und Zucker verrühren, auf den Teig streichen. Apfel mit einem Ausstecher entkernen, in Ringe schneiden und auf der Creme verteilen. Kumquats auf die Apfelscheiben geben. Walnüsse hacken und darüberstreuen. Im vorgeheizten Backofen auf der 2. Schiene von unten bei 225 Grad (Umluft 200 Grad) 15 – 18 Minuten backen</w:t>
      </w:r>
      <w:r>
        <w:rPr>
          <w:sz w:val="24"/>
          <w:szCs w:val="24"/>
        </w:rPr>
        <w:t>.</w:t>
      </w:r>
    </w:p>
    <w:p w14:paraId="0D1C193C" w14:textId="77777777" w:rsidR="00BD6294" w:rsidRDefault="00BD6294" w:rsidP="00BD6294">
      <w:pPr>
        <w:rPr>
          <w:sz w:val="24"/>
          <w:szCs w:val="24"/>
        </w:rPr>
      </w:pPr>
      <w:r>
        <w:rPr>
          <w:sz w:val="24"/>
          <w:szCs w:val="24"/>
        </w:rPr>
        <w:br w:type="page"/>
      </w:r>
    </w:p>
    <w:p w14:paraId="0A00D915" w14:textId="77777777" w:rsidR="00BD6294" w:rsidRPr="00AE02B8" w:rsidRDefault="00BD6294" w:rsidP="00BD6294">
      <w:pPr>
        <w:pStyle w:val="Heading2"/>
        <w:spacing w:after="240"/>
      </w:pPr>
      <w:r>
        <w:lastRenderedPageBreak/>
        <w:t>Thunfisch und Zwiebel-Törtchen</w:t>
      </w:r>
      <w:r>
        <w:rPr>
          <w:rStyle w:val="FootnoteReference"/>
        </w:rPr>
        <w:footnoteReference w:id="748"/>
      </w:r>
      <w:r>
        <w:t xml:space="preserve"> </w:t>
      </w:r>
    </w:p>
    <w:p w14:paraId="5D94BCA4" w14:textId="77777777" w:rsidR="00BD6294" w:rsidRPr="00AE02B8" w:rsidRDefault="00BD6294" w:rsidP="00BD6294">
      <w:pPr>
        <w:jc w:val="both"/>
        <w:rPr>
          <w:sz w:val="24"/>
          <w:szCs w:val="24"/>
        </w:rPr>
      </w:pPr>
      <w:r w:rsidRPr="00773CCF">
        <w:rPr>
          <w:sz w:val="24"/>
          <w:szCs w:val="24"/>
          <w:u w:val="single"/>
        </w:rPr>
        <w:t>Zutaten</w:t>
      </w:r>
      <w:r w:rsidRPr="00AE02B8">
        <w:rPr>
          <w:sz w:val="24"/>
          <w:szCs w:val="24"/>
        </w:rPr>
        <w:t xml:space="preserve"> </w:t>
      </w:r>
      <w:r>
        <w:rPr>
          <w:sz w:val="24"/>
          <w:szCs w:val="24"/>
        </w:rPr>
        <w:t>(</w:t>
      </w:r>
      <w:r w:rsidRPr="00AE02B8">
        <w:rPr>
          <w:sz w:val="24"/>
          <w:szCs w:val="24"/>
        </w:rPr>
        <w:t>für 6 Stück</w:t>
      </w:r>
      <w:r>
        <w:rPr>
          <w:sz w:val="24"/>
          <w:szCs w:val="24"/>
        </w:rPr>
        <w:t>):</w:t>
      </w:r>
    </w:p>
    <w:p w14:paraId="2E15BA65" w14:textId="77777777" w:rsidR="00BD6294" w:rsidRPr="00AE02B8" w:rsidRDefault="00BD6294" w:rsidP="00BD6294">
      <w:pPr>
        <w:jc w:val="both"/>
        <w:rPr>
          <w:sz w:val="24"/>
          <w:szCs w:val="24"/>
        </w:rPr>
      </w:pPr>
      <w:r w:rsidRPr="00AE02B8">
        <w:rPr>
          <w:sz w:val="24"/>
          <w:szCs w:val="24"/>
        </w:rPr>
        <w:t>½ Packung TK-Blätterteig (3 Platten à 75 g)</w:t>
      </w:r>
    </w:p>
    <w:p w14:paraId="129C6DDD" w14:textId="77777777" w:rsidR="00BD6294" w:rsidRPr="00AE02B8" w:rsidRDefault="00BD6294" w:rsidP="00BD6294">
      <w:pPr>
        <w:jc w:val="both"/>
        <w:rPr>
          <w:sz w:val="24"/>
          <w:szCs w:val="24"/>
        </w:rPr>
      </w:pPr>
      <w:r w:rsidRPr="00AE02B8">
        <w:rPr>
          <w:sz w:val="24"/>
          <w:szCs w:val="24"/>
        </w:rPr>
        <w:t>1 rote Chilischote</w:t>
      </w:r>
    </w:p>
    <w:p w14:paraId="162F8178" w14:textId="77777777" w:rsidR="00BD6294" w:rsidRPr="00AE02B8" w:rsidRDefault="00BD6294" w:rsidP="00BD6294">
      <w:pPr>
        <w:jc w:val="both"/>
        <w:rPr>
          <w:sz w:val="24"/>
          <w:szCs w:val="24"/>
        </w:rPr>
      </w:pPr>
      <w:r w:rsidRPr="00AE02B8">
        <w:rPr>
          <w:sz w:val="24"/>
          <w:szCs w:val="24"/>
        </w:rPr>
        <w:t>3 Stiele Thymian (gehackt)</w:t>
      </w:r>
    </w:p>
    <w:p w14:paraId="37868554" w14:textId="77777777" w:rsidR="00BD6294" w:rsidRPr="00AE02B8" w:rsidRDefault="00BD6294" w:rsidP="00BD6294">
      <w:pPr>
        <w:jc w:val="both"/>
        <w:rPr>
          <w:sz w:val="24"/>
          <w:szCs w:val="24"/>
        </w:rPr>
      </w:pPr>
      <w:r w:rsidRPr="00AE02B8">
        <w:rPr>
          <w:sz w:val="24"/>
          <w:szCs w:val="24"/>
        </w:rPr>
        <w:t>2 rote Zwiebeln</w:t>
      </w:r>
    </w:p>
    <w:p w14:paraId="3EB5ABDA" w14:textId="77777777" w:rsidR="00BD6294" w:rsidRPr="00AE02B8" w:rsidRDefault="00BD6294" w:rsidP="00BD6294">
      <w:pPr>
        <w:jc w:val="both"/>
        <w:rPr>
          <w:sz w:val="24"/>
          <w:szCs w:val="24"/>
        </w:rPr>
      </w:pPr>
      <w:r w:rsidRPr="00AE02B8">
        <w:rPr>
          <w:sz w:val="24"/>
          <w:szCs w:val="24"/>
        </w:rPr>
        <w:t>1 EL Olivenöl</w:t>
      </w:r>
    </w:p>
    <w:p w14:paraId="5A8E96D8" w14:textId="77777777" w:rsidR="00BD6294" w:rsidRPr="00AE02B8" w:rsidRDefault="00BD6294" w:rsidP="00BD6294">
      <w:pPr>
        <w:jc w:val="both"/>
        <w:rPr>
          <w:sz w:val="24"/>
          <w:szCs w:val="24"/>
        </w:rPr>
      </w:pPr>
      <w:r w:rsidRPr="00AE02B8">
        <w:rPr>
          <w:sz w:val="24"/>
          <w:szCs w:val="24"/>
        </w:rPr>
        <w:t>180 g Thunfischfilet (in Scheiben)</w:t>
      </w:r>
    </w:p>
    <w:p w14:paraId="2B3DD5B4" w14:textId="77777777" w:rsidR="00BD6294" w:rsidRPr="00AE02B8" w:rsidRDefault="00BD6294" w:rsidP="00BD6294">
      <w:pPr>
        <w:jc w:val="both"/>
        <w:rPr>
          <w:sz w:val="24"/>
          <w:szCs w:val="24"/>
        </w:rPr>
      </w:pPr>
      <w:r w:rsidRPr="00AE02B8">
        <w:rPr>
          <w:sz w:val="24"/>
          <w:szCs w:val="24"/>
        </w:rPr>
        <w:t>6 Orangenfilets</w:t>
      </w:r>
    </w:p>
    <w:p w14:paraId="7E3C302E" w14:textId="77777777" w:rsidR="00BD6294" w:rsidRPr="00AE02B8" w:rsidRDefault="00BD6294" w:rsidP="00BD6294">
      <w:pPr>
        <w:jc w:val="both"/>
        <w:rPr>
          <w:sz w:val="24"/>
          <w:szCs w:val="24"/>
        </w:rPr>
      </w:pPr>
      <w:r w:rsidRPr="00AE02B8">
        <w:rPr>
          <w:sz w:val="24"/>
          <w:szCs w:val="24"/>
        </w:rPr>
        <w:t>1 EL Kapern</w:t>
      </w:r>
    </w:p>
    <w:p w14:paraId="66115416" w14:textId="77777777" w:rsidR="00BD6294" w:rsidRPr="00AE02B8" w:rsidRDefault="00BD6294" w:rsidP="00BD6294">
      <w:pPr>
        <w:jc w:val="both"/>
        <w:rPr>
          <w:sz w:val="24"/>
          <w:szCs w:val="24"/>
        </w:rPr>
      </w:pPr>
      <w:r w:rsidRPr="00AE02B8">
        <w:rPr>
          <w:sz w:val="24"/>
          <w:szCs w:val="24"/>
        </w:rPr>
        <w:t>50 Parmesan oder Pecorino gerieben</w:t>
      </w:r>
    </w:p>
    <w:p w14:paraId="41D3C81A" w14:textId="77777777" w:rsidR="00BD6294" w:rsidRDefault="00BD6294" w:rsidP="00BD6294">
      <w:pPr>
        <w:pStyle w:val="ListParagraph"/>
        <w:jc w:val="both"/>
        <w:rPr>
          <w:sz w:val="24"/>
          <w:szCs w:val="24"/>
        </w:rPr>
      </w:pPr>
    </w:p>
    <w:p w14:paraId="74B06DCD" w14:textId="77777777" w:rsidR="00BD6294" w:rsidRPr="00AE02B8" w:rsidRDefault="00BD6294" w:rsidP="00BD6294">
      <w:pPr>
        <w:jc w:val="both"/>
        <w:rPr>
          <w:sz w:val="24"/>
          <w:szCs w:val="24"/>
        </w:rPr>
      </w:pPr>
      <w:r w:rsidRPr="00AE02B8">
        <w:rPr>
          <w:sz w:val="24"/>
          <w:szCs w:val="24"/>
        </w:rPr>
        <w:t>Zubereitungszeit: 30 Minuten</w:t>
      </w:r>
    </w:p>
    <w:p w14:paraId="2F7141F1" w14:textId="77777777" w:rsidR="00BD6294" w:rsidRPr="00AE02B8" w:rsidRDefault="00BD6294" w:rsidP="00B40E8C">
      <w:pPr>
        <w:pStyle w:val="ListParagraph"/>
        <w:numPr>
          <w:ilvl w:val="0"/>
          <w:numId w:val="680"/>
        </w:numPr>
        <w:spacing w:after="120"/>
        <w:ind w:left="714" w:hanging="357"/>
        <w:contextualSpacing w:val="0"/>
        <w:jc w:val="both"/>
        <w:rPr>
          <w:sz w:val="24"/>
          <w:szCs w:val="24"/>
        </w:rPr>
      </w:pPr>
      <w:r w:rsidRPr="00AE02B8">
        <w:rPr>
          <w:sz w:val="24"/>
          <w:szCs w:val="24"/>
        </w:rPr>
        <w:t>Blätterteig auftauen lassen. Platten halbieren, Kreise (ca. 8 cm Durchmesser) ausstechen.  Ofen auf 225 Grad (Umluft 200 Grad) vorheizen. Teigkreise auf ein mit Backpapier belegtes Blech legen. Auf der 2. Schiene von unten 8 – 9 Minuten vorbacken.</w:t>
      </w:r>
    </w:p>
    <w:p w14:paraId="26FB86C1" w14:textId="77777777" w:rsidR="00BD6294" w:rsidRPr="00AE02B8" w:rsidRDefault="00BD6294" w:rsidP="00B40E8C">
      <w:pPr>
        <w:pStyle w:val="ListParagraph"/>
        <w:numPr>
          <w:ilvl w:val="0"/>
          <w:numId w:val="680"/>
        </w:numPr>
        <w:spacing w:after="120"/>
        <w:ind w:left="714" w:hanging="357"/>
        <w:contextualSpacing w:val="0"/>
        <w:jc w:val="both"/>
        <w:rPr>
          <w:sz w:val="24"/>
          <w:szCs w:val="24"/>
        </w:rPr>
      </w:pPr>
      <w:r w:rsidRPr="00AE02B8">
        <w:rPr>
          <w:sz w:val="24"/>
          <w:szCs w:val="24"/>
        </w:rPr>
        <w:t>Chili hacken, mit Thymianblättchen mischen. Zwiebeln in Ringe schneiden, mit Öl mischen. Thunfisch, Orangen, Kapern, Zwiebeln und Chilimischung auf dem Teig verteilen. Pecorino darüberstreuen</w:t>
      </w:r>
      <w:r>
        <w:rPr>
          <w:sz w:val="24"/>
          <w:szCs w:val="24"/>
        </w:rPr>
        <w:t>.</w:t>
      </w:r>
      <w:r w:rsidRPr="00AE02B8">
        <w:rPr>
          <w:sz w:val="24"/>
          <w:szCs w:val="24"/>
        </w:rPr>
        <w:t xml:space="preserve"> 8 Minuten backen.</w:t>
      </w:r>
    </w:p>
    <w:p w14:paraId="1A6D698A" w14:textId="77777777" w:rsidR="00BD6294" w:rsidRDefault="00BD6294" w:rsidP="00BD6294">
      <w:pPr>
        <w:rPr>
          <w:sz w:val="24"/>
          <w:szCs w:val="24"/>
        </w:rPr>
      </w:pPr>
      <w:r>
        <w:rPr>
          <w:sz w:val="24"/>
          <w:szCs w:val="24"/>
        </w:rPr>
        <w:br w:type="page"/>
      </w:r>
    </w:p>
    <w:p w14:paraId="72769B49" w14:textId="77777777" w:rsidR="00BD6294" w:rsidRPr="00AE02B8" w:rsidRDefault="00BD6294" w:rsidP="00BD6294">
      <w:pPr>
        <w:pStyle w:val="Heading2"/>
        <w:spacing w:after="240"/>
        <w:rPr>
          <w:lang w:val="en-US"/>
        </w:rPr>
      </w:pPr>
      <w:proofErr w:type="spellStart"/>
      <w:r w:rsidRPr="00AE02B8">
        <w:rPr>
          <w:lang w:val="en-US"/>
        </w:rPr>
        <w:lastRenderedPageBreak/>
        <w:t>Rhabarber</w:t>
      </w:r>
      <w:proofErr w:type="spellEnd"/>
      <w:r w:rsidRPr="00AE02B8">
        <w:rPr>
          <w:lang w:val="en-US"/>
        </w:rPr>
        <w:t xml:space="preserve"> und Kokos</w:t>
      </w:r>
      <w:r>
        <w:rPr>
          <w:lang w:val="en-US"/>
        </w:rPr>
        <w:t>-</w:t>
      </w:r>
      <w:proofErr w:type="spellStart"/>
      <w:r>
        <w:rPr>
          <w:lang w:val="en-US"/>
        </w:rPr>
        <w:t>Törtchen</w:t>
      </w:r>
      <w:proofErr w:type="spellEnd"/>
      <w:r>
        <w:rPr>
          <w:rStyle w:val="FootnoteReference"/>
          <w:lang w:val="en-US"/>
        </w:rPr>
        <w:footnoteReference w:id="749"/>
      </w:r>
      <w:r w:rsidRPr="00AE02B8">
        <w:rPr>
          <w:lang w:val="en-US"/>
        </w:rPr>
        <w:t xml:space="preserve"> </w:t>
      </w:r>
    </w:p>
    <w:p w14:paraId="4B303CA6" w14:textId="77777777" w:rsidR="00BD6294" w:rsidRDefault="00BD6294" w:rsidP="00BD6294">
      <w:pPr>
        <w:jc w:val="both"/>
        <w:rPr>
          <w:sz w:val="24"/>
          <w:szCs w:val="24"/>
        </w:rPr>
      </w:pPr>
      <w:r w:rsidRPr="00773CCF">
        <w:rPr>
          <w:sz w:val="24"/>
          <w:szCs w:val="24"/>
          <w:u w:val="single"/>
        </w:rPr>
        <w:t xml:space="preserve">Zutaten </w:t>
      </w:r>
      <w:r>
        <w:rPr>
          <w:sz w:val="24"/>
          <w:szCs w:val="24"/>
          <w:u w:val="single"/>
        </w:rPr>
        <w:t>(</w:t>
      </w:r>
      <w:r>
        <w:rPr>
          <w:sz w:val="24"/>
          <w:szCs w:val="24"/>
        </w:rPr>
        <w:t>für 6 Stück):</w:t>
      </w:r>
    </w:p>
    <w:p w14:paraId="14939356" w14:textId="77777777" w:rsidR="00BD6294" w:rsidRDefault="00BD6294" w:rsidP="00BD6294">
      <w:pPr>
        <w:jc w:val="both"/>
        <w:rPr>
          <w:sz w:val="24"/>
          <w:szCs w:val="24"/>
        </w:rPr>
      </w:pPr>
      <w:r>
        <w:rPr>
          <w:sz w:val="24"/>
          <w:szCs w:val="24"/>
        </w:rPr>
        <w:t>½ Packung TK-Blätterteig (3 Platten à 75 g)</w:t>
      </w:r>
    </w:p>
    <w:p w14:paraId="7C87F459" w14:textId="77777777" w:rsidR="00BD6294" w:rsidRDefault="00BD6294" w:rsidP="00BD6294">
      <w:pPr>
        <w:jc w:val="both"/>
        <w:rPr>
          <w:sz w:val="24"/>
          <w:szCs w:val="24"/>
        </w:rPr>
      </w:pPr>
      <w:r>
        <w:rPr>
          <w:sz w:val="24"/>
          <w:szCs w:val="24"/>
        </w:rPr>
        <w:t>150 g TK-Rhabarber (ersatzweise Orangen)</w:t>
      </w:r>
    </w:p>
    <w:p w14:paraId="06B5FDAF" w14:textId="77777777" w:rsidR="00BD6294" w:rsidRDefault="00BD6294" w:rsidP="00BD6294">
      <w:pPr>
        <w:jc w:val="both"/>
        <w:rPr>
          <w:sz w:val="24"/>
          <w:szCs w:val="24"/>
        </w:rPr>
      </w:pPr>
      <w:r>
        <w:rPr>
          <w:sz w:val="24"/>
          <w:szCs w:val="24"/>
        </w:rPr>
        <w:t>4 EL Zucker</w:t>
      </w:r>
    </w:p>
    <w:p w14:paraId="0ED1E617" w14:textId="77777777" w:rsidR="00BD6294" w:rsidRDefault="00BD6294" w:rsidP="00BD6294">
      <w:pPr>
        <w:jc w:val="both"/>
        <w:rPr>
          <w:sz w:val="24"/>
          <w:szCs w:val="24"/>
        </w:rPr>
      </w:pPr>
      <w:r>
        <w:rPr>
          <w:sz w:val="24"/>
          <w:szCs w:val="24"/>
        </w:rPr>
        <w:t>3 EL Kokosraspeln (oder Kokoschips)</w:t>
      </w:r>
    </w:p>
    <w:p w14:paraId="2574A6B9" w14:textId="77777777" w:rsidR="00BD6294" w:rsidRDefault="00BD6294" w:rsidP="00BD6294">
      <w:pPr>
        <w:jc w:val="both"/>
        <w:rPr>
          <w:sz w:val="24"/>
          <w:szCs w:val="24"/>
        </w:rPr>
      </w:pPr>
    </w:p>
    <w:p w14:paraId="072CBAB0" w14:textId="77777777" w:rsidR="00BD6294" w:rsidRDefault="00BD6294" w:rsidP="00BD6294">
      <w:pPr>
        <w:jc w:val="both"/>
        <w:rPr>
          <w:sz w:val="24"/>
          <w:szCs w:val="24"/>
        </w:rPr>
      </w:pPr>
      <w:r>
        <w:rPr>
          <w:sz w:val="24"/>
          <w:szCs w:val="24"/>
        </w:rPr>
        <w:t>Zubereitungszeit: 30 Minuten</w:t>
      </w:r>
    </w:p>
    <w:p w14:paraId="5A029D3F" w14:textId="77777777" w:rsidR="00BD6294" w:rsidRPr="00AE02B8" w:rsidRDefault="00BD6294" w:rsidP="00B40E8C">
      <w:pPr>
        <w:pStyle w:val="ListParagraph"/>
        <w:numPr>
          <w:ilvl w:val="0"/>
          <w:numId w:val="679"/>
        </w:numPr>
        <w:spacing w:after="120"/>
        <w:ind w:left="714" w:hanging="357"/>
        <w:contextualSpacing w:val="0"/>
        <w:jc w:val="both"/>
        <w:rPr>
          <w:sz w:val="24"/>
          <w:szCs w:val="24"/>
        </w:rPr>
      </w:pPr>
      <w:r w:rsidRPr="00AE02B8">
        <w:rPr>
          <w:sz w:val="24"/>
          <w:szCs w:val="24"/>
        </w:rPr>
        <w:t>Blätterteig auftauen. Platten halbieren. Ofen auf 225 Grad (Umluft 200 Grad) vorheizen. Teig auf ein mit Backpapier ausgelegtes Blech legen. Auf der 2. Schiene von unten 8 – 9 Minuten vorbacken.</w:t>
      </w:r>
    </w:p>
    <w:p w14:paraId="31575347" w14:textId="77777777" w:rsidR="00BD6294" w:rsidRPr="00AE02B8" w:rsidRDefault="00BD6294" w:rsidP="00B40E8C">
      <w:pPr>
        <w:pStyle w:val="ListParagraph"/>
        <w:numPr>
          <w:ilvl w:val="0"/>
          <w:numId w:val="679"/>
        </w:numPr>
        <w:spacing w:after="120"/>
        <w:ind w:left="714" w:hanging="357"/>
        <w:contextualSpacing w:val="0"/>
        <w:jc w:val="both"/>
        <w:rPr>
          <w:sz w:val="24"/>
          <w:szCs w:val="24"/>
        </w:rPr>
      </w:pPr>
      <w:r w:rsidRPr="00AE02B8">
        <w:rPr>
          <w:sz w:val="24"/>
          <w:szCs w:val="24"/>
        </w:rPr>
        <w:t>Rhabarber auftauen, mit 2 EL Zucker mischen, Saft ziehen lassen. Rhabarber abtropfen lassen, auf Häppchen verteilen, mit Kokos und restlichem Zucker bestreuen. Ca. 8 Minuten backen</w:t>
      </w:r>
    </w:p>
    <w:p w14:paraId="7E229904" w14:textId="77777777" w:rsidR="00BD6294" w:rsidRDefault="00BD6294" w:rsidP="00BD6294">
      <w:pPr>
        <w:ind w:left="708" w:hanging="708"/>
        <w:jc w:val="both"/>
        <w:rPr>
          <w:sz w:val="24"/>
          <w:szCs w:val="24"/>
        </w:rPr>
      </w:pPr>
    </w:p>
    <w:p w14:paraId="10552092" w14:textId="77777777" w:rsidR="00BD6294" w:rsidRDefault="00BD6294" w:rsidP="00BD6294">
      <w:pPr>
        <w:ind w:left="708" w:hanging="708"/>
        <w:jc w:val="both"/>
        <w:rPr>
          <w:sz w:val="24"/>
          <w:szCs w:val="24"/>
        </w:rPr>
      </w:pPr>
    </w:p>
    <w:p w14:paraId="2CCF4D18" w14:textId="77777777" w:rsidR="00BD6294" w:rsidRPr="0073018A" w:rsidRDefault="00BD6294" w:rsidP="00BD6294">
      <w:pPr>
        <w:ind w:left="708" w:hanging="708"/>
        <w:jc w:val="both"/>
        <w:rPr>
          <w:sz w:val="24"/>
          <w:szCs w:val="24"/>
        </w:rPr>
      </w:pPr>
      <w:r>
        <w:rPr>
          <w:sz w:val="24"/>
          <w:szCs w:val="24"/>
        </w:rPr>
        <w:t>Tipp:</w:t>
      </w:r>
      <w:r>
        <w:rPr>
          <w:sz w:val="24"/>
          <w:szCs w:val="24"/>
        </w:rPr>
        <w:tab/>
        <w:t>Beim Vorbacken sollte Blätterteig in der Mitte beschwert werden, damit er flach bleibt, der Rand sich aber etwas wölbt. Klappt mit einer umgestürzten Espressotasse mitten auf dem Teig wunderbar.</w:t>
      </w:r>
    </w:p>
    <w:p w14:paraId="3352B067" w14:textId="77777777" w:rsidR="00BD6294" w:rsidRDefault="00BD6294">
      <w:pPr>
        <w:rPr>
          <w:rFonts w:asciiTheme="majorHAnsi" w:eastAsiaTheme="majorEastAsia" w:hAnsiTheme="majorHAnsi" w:cstheme="majorBidi"/>
          <w:color w:val="2F5496" w:themeColor="accent1" w:themeShade="BF"/>
          <w:sz w:val="26"/>
          <w:szCs w:val="26"/>
        </w:rPr>
      </w:pPr>
      <w:r>
        <w:br w:type="page"/>
      </w:r>
    </w:p>
    <w:p w14:paraId="75AE0450" w14:textId="77777777" w:rsidR="00F03023" w:rsidRDefault="00F03023" w:rsidP="00F03023">
      <w:pPr>
        <w:pStyle w:val="Heading2"/>
        <w:spacing w:after="240"/>
      </w:pPr>
      <w:r>
        <w:lastRenderedPageBreak/>
        <w:t>French Dressing</w:t>
      </w:r>
      <w:r>
        <w:rPr>
          <w:rStyle w:val="FootnoteReference"/>
        </w:rPr>
        <w:footnoteReference w:id="750"/>
      </w:r>
      <w:r>
        <w:t xml:space="preserve"> </w:t>
      </w:r>
    </w:p>
    <w:p w14:paraId="2FE8747D" w14:textId="77777777" w:rsidR="00F03023" w:rsidRPr="009D2758" w:rsidRDefault="00F03023" w:rsidP="00F03023">
      <w:pPr>
        <w:rPr>
          <w:sz w:val="24"/>
          <w:szCs w:val="24"/>
          <w:u w:val="single"/>
        </w:rPr>
      </w:pPr>
      <w:r w:rsidRPr="009D2758">
        <w:rPr>
          <w:sz w:val="24"/>
          <w:szCs w:val="24"/>
          <w:u w:val="single"/>
        </w:rPr>
        <w:t>Zutaten:</w:t>
      </w:r>
    </w:p>
    <w:p w14:paraId="03C9A9F8" w14:textId="77777777" w:rsidR="00F03023" w:rsidRDefault="00F03023" w:rsidP="00F03023">
      <w:pPr>
        <w:rPr>
          <w:sz w:val="24"/>
          <w:szCs w:val="24"/>
        </w:rPr>
      </w:pPr>
      <w:r>
        <w:rPr>
          <w:sz w:val="24"/>
          <w:szCs w:val="24"/>
        </w:rPr>
        <w:t>1 Stiel Estragon</w:t>
      </w:r>
    </w:p>
    <w:p w14:paraId="6A8A384D" w14:textId="77777777" w:rsidR="00F03023" w:rsidRDefault="00F03023" w:rsidP="00F03023">
      <w:pPr>
        <w:rPr>
          <w:sz w:val="24"/>
          <w:szCs w:val="24"/>
        </w:rPr>
      </w:pPr>
      <w:r>
        <w:rPr>
          <w:sz w:val="24"/>
          <w:szCs w:val="24"/>
        </w:rPr>
        <w:t>2 Stiele glatte Petersilie</w:t>
      </w:r>
    </w:p>
    <w:p w14:paraId="539EDE6D" w14:textId="77777777" w:rsidR="00F03023" w:rsidRDefault="00F03023" w:rsidP="00F03023">
      <w:pPr>
        <w:rPr>
          <w:sz w:val="24"/>
          <w:szCs w:val="24"/>
        </w:rPr>
      </w:pPr>
      <w:r>
        <w:rPr>
          <w:sz w:val="24"/>
          <w:szCs w:val="24"/>
        </w:rPr>
        <w:t>5 EL Weißweinessig</w:t>
      </w:r>
    </w:p>
    <w:p w14:paraId="10C7F07D" w14:textId="77777777" w:rsidR="00F03023" w:rsidRDefault="00F03023" w:rsidP="00F03023">
      <w:pPr>
        <w:rPr>
          <w:sz w:val="24"/>
          <w:szCs w:val="24"/>
        </w:rPr>
      </w:pPr>
      <w:r>
        <w:rPr>
          <w:sz w:val="24"/>
          <w:szCs w:val="24"/>
        </w:rPr>
        <w:t>60 g Crème fraîche</w:t>
      </w:r>
    </w:p>
    <w:p w14:paraId="6161ACAC" w14:textId="77777777" w:rsidR="00F03023" w:rsidRDefault="00F03023" w:rsidP="00F03023">
      <w:pPr>
        <w:rPr>
          <w:sz w:val="24"/>
          <w:szCs w:val="24"/>
        </w:rPr>
      </w:pPr>
      <w:r>
        <w:rPr>
          <w:sz w:val="24"/>
          <w:szCs w:val="24"/>
        </w:rPr>
        <w:t>4 EL Milch</w:t>
      </w:r>
    </w:p>
    <w:p w14:paraId="7B2A2456" w14:textId="77777777" w:rsidR="00F03023" w:rsidRPr="00684E29" w:rsidRDefault="00F03023" w:rsidP="00F03023">
      <w:pPr>
        <w:rPr>
          <w:sz w:val="24"/>
          <w:szCs w:val="24"/>
          <w:lang w:val="en-US"/>
        </w:rPr>
      </w:pPr>
      <w:r w:rsidRPr="00684E29">
        <w:rPr>
          <w:sz w:val="24"/>
          <w:szCs w:val="24"/>
          <w:lang w:val="en-US"/>
        </w:rPr>
        <w:t>1 TL Dijon Senf</w:t>
      </w:r>
    </w:p>
    <w:p w14:paraId="1AC0FFFD" w14:textId="77777777" w:rsidR="00F03023" w:rsidRPr="00C67A55" w:rsidRDefault="00F03023" w:rsidP="00F03023">
      <w:pPr>
        <w:rPr>
          <w:sz w:val="24"/>
          <w:szCs w:val="24"/>
          <w:lang w:val="en-US"/>
        </w:rPr>
      </w:pPr>
      <w:r w:rsidRPr="00C67A55">
        <w:rPr>
          <w:sz w:val="24"/>
          <w:szCs w:val="24"/>
          <w:lang w:val="en-US"/>
        </w:rPr>
        <w:t xml:space="preserve">4 EL </w:t>
      </w:r>
      <w:proofErr w:type="spellStart"/>
      <w:r w:rsidRPr="00C67A55">
        <w:rPr>
          <w:sz w:val="24"/>
          <w:szCs w:val="24"/>
          <w:lang w:val="en-US"/>
        </w:rPr>
        <w:t>Walnussöl</w:t>
      </w:r>
      <w:proofErr w:type="spellEnd"/>
    </w:p>
    <w:p w14:paraId="7929536A" w14:textId="77777777" w:rsidR="00F03023" w:rsidRPr="00C67A55" w:rsidRDefault="00F03023" w:rsidP="00F03023">
      <w:pPr>
        <w:rPr>
          <w:sz w:val="24"/>
          <w:szCs w:val="24"/>
          <w:lang w:val="en-US"/>
        </w:rPr>
      </w:pPr>
      <w:r w:rsidRPr="00C67A55">
        <w:rPr>
          <w:sz w:val="24"/>
          <w:szCs w:val="24"/>
          <w:lang w:val="en-US"/>
        </w:rPr>
        <w:t xml:space="preserve">1 EL </w:t>
      </w:r>
      <w:proofErr w:type="spellStart"/>
      <w:r w:rsidRPr="00C67A55">
        <w:rPr>
          <w:sz w:val="24"/>
          <w:szCs w:val="24"/>
          <w:lang w:val="en-US"/>
        </w:rPr>
        <w:t>Olivenöl</w:t>
      </w:r>
      <w:proofErr w:type="spellEnd"/>
    </w:p>
    <w:p w14:paraId="417206CA" w14:textId="77777777" w:rsidR="00F03023" w:rsidRPr="00C67A55" w:rsidRDefault="00F03023" w:rsidP="00F03023">
      <w:pPr>
        <w:rPr>
          <w:sz w:val="24"/>
          <w:szCs w:val="24"/>
          <w:lang w:val="en-US"/>
        </w:rPr>
      </w:pPr>
      <w:r w:rsidRPr="00C67A55">
        <w:rPr>
          <w:sz w:val="24"/>
          <w:szCs w:val="24"/>
          <w:lang w:val="en-US"/>
        </w:rPr>
        <w:t>Salz</w:t>
      </w:r>
    </w:p>
    <w:p w14:paraId="4E7B41D5" w14:textId="77777777" w:rsidR="00F03023" w:rsidRPr="00C67A55" w:rsidRDefault="00F03023" w:rsidP="00F03023">
      <w:pPr>
        <w:rPr>
          <w:sz w:val="24"/>
          <w:szCs w:val="24"/>
          <w:lang w:val="en-US"/>
        </w:rPr>
      </w:pPr>
      <w:r w:rsidRPr="00C67A55">
        <w:rPr>
          <w:sz w:val="24"/>
          <w:szCs w:val="24"/>
          <w:lang w:val="en-US"/>
        </w:rPr>
        <w:t>Pfeffer</w:t>
      </w:r>
    </w:p>
    <w:p w14:paraId="69996909" w14:textId="77777777" w:rsidR="00F03023" w:rsidRDefault="00F03023" w:rsidP="00F03023">
      <w:pPr>
        <w:rPr>
          <w:sz w:val="24"/>
          <w:szCs w:val="24"/>
        </w:rPr>
      </w:pPr>
    </w:p>
    <w:p w14:paraId="3D5F643F" w14:textId="77777777" w:rsidR="00F03023" w:rsidRDefault="00F03023" w:rsidP="00F03023">
      <w:pPr>
        <w:rPr>
          <w:sz w:val="24"/>
          <w:szCs w:val="24"/>
        </w:rPr>
      </w:pPr>
    </w:p>
    <w:p w14:paraId="0F95A6E5" w14:textId="77777777" w:rsidR="00F03023" w:rsidRDefault="00F03023" w:rsidP="00F03023">
      <w:pPr>
        <w:rPr>
          <w:sz w:val="24"/>
          <w:szCs w:val="24"/>
        </w:rPr>
      </w:pPr>
      <w:r>
        <w:rPr>
          <w:sz w:val="24"/>
          <w:szCs w:val="24"/>
        </w:rPr>
        <w:t>Zubereitungszeit: 5 Minuten</w:t>
      </w:r>
    </w:p>
    <w:p w14:paraId="7B306924" w14:textId="77777777" w:rsidR="00F03023" w:rsidRPr="009D2758" w:rsidRDefault="00F03023" w:rsidP="00B40E8C">
      <w:pPr>
        <w:pStyle w:val="ListParagraph"/>
        <w:numPr>
          <w:ilvl w:val="0"/>
          <w:numId w:val="1700"/>
        </w:numPr>
        <w:spacing w:after="120"/>
        <w:ind w:left="714" w:hanging="357"/>
        <w:contextualSpacing w:val="0"/>
        <w:jc w:val="both"/>
        <w:rPr>
          <w:sz w:val="24"/>
          <w:szCs w:val="24"/>
        </w:rPr>
      </w:pPr>
      <w:r w:rsidRPr="009D2758">
        <w:rPr>
          <w:sz w:val="24"/>
          <w:szCs w:val="24"/>
        </w:rPr>
        <w:t>Estragon und Petersilienblätter von den Stielen zupfen und sehr fein schneiden.</w:t>
      </w:r>
    </w:p>
    <w:p w14:paraId="0B3E9500" w14:textId="77777777" w:rsidR="00F03023" w:rsidRPr="009D2758" w:rsidRDefault="00F03023" w:rsidP="00B40E8C">
      <w:pPr>
        <w:pStyle w:val="ListParagraph"/>
        <w:numPr>
          <w:ilvl w:val="0"/>
          <w:numId w:val="1700"/>
        </w:numPr>
        <w:spacing w:after="120"/>
        <w:ind w:left="714" w:hanging="357"/>
        <w:contextualSpacing w:val="0"/>
        <w:jc w:val="both"/>
        <w:rPr>
          <w:sz w:val="24"/>
          <w:szCs w:val="24"/>
        </w:rPr>
      </w:pPr>
      <w:r w:rsidRPr="009D2758">
        <w:rPr>
          <w:sz w:val="24"/>
          <w:szCs w:val="24"/>
        </w:rPr>
        <w:t>Essig mit Crème fraîche, Milch, Senf, Walnuss- und Olivenöl verrühren, Estragon und Petersilie unterrühren und mit Salz und Pfeffer abschmecken.</w:t>
      </w:r>
    </w:p>
    <w:p w14:paraId="7AE6CB7B" w14:textId="77777777" w:rsidR="00F03023" w:rsidRDefault="00F03023" w:rsidP="00F03023">
      <w:pPr>
        <w:rPr>
          <w:sz w:val="24"/>
          <w:szCs w:val="24"/>
        </w:rPr>
      </w:pPr>
    </w:p>
    <w:p w14:paraId="03192D84" w14:textId="77777777" w:rsidR="00F03023" w:rsidRDefault="00F03023" w:rsidP="00F03023">
      <w:pPr>
        <w:rPr>
          <w:sz w:val="24"/>
          <w:szCs w:val="24"/>
        </w:rPr>
      </w:pPr>
      <w:r>
        <w:rPr>
          <w:sz w:val="24"/>
          <w:szCs w:val="24"/>
        </w:rPr>
        <w:t>Tipp:</w:t>
      </w:r>
      <w:r>
        <w:rPr>
          <w:sz w:val="24"/>
          <w:szCs w:val="24"/>
        </w:rPr>
        <w:tab/>
        <w:t>Eignet sich als Rohkost-Dip, für gemischte Salate und Kartoffelsalat</w:t>
      </w:r>
    </w:p>
    <w:p w14:paraId="77F3CFEE" w14:textId="77777777" w:rsidR="00F03023" w:rsidRDefault="00F03023" w:rsidP="00F03023">
      <w:pPr>
        <w:rPr>
          <w:sz w:val="24"/>
          <w:szCs w:val="24"/>
        </w:rPr>
      </w:pPr>
      <w:r>
        <w:rPr>
          <w:sz w:val="24"/>
          <w:szCs w:val="24"/>
        </w:rPr>
        <w:br w:type="page"/>
      </w:r>
    </w:p>
    <w:p w14:paraId="5F7CD965" w14:textId="77777777" w:rsidR="00F03023" w:rsidRDefault="00F03023" w:rsidP="00F03023">
      <w:pPr>
        <w:pStyle w:val="Heading2"/>
        <w:spacing w:after="240"/>
      </w:pPr>
      <w:r>
        <w:lastRenderedPageBreak/>
        <w:t>Italian Dressing</w:t>
      </w:r>
      <w:r>
        <w:rPr>
          <w:rStyle w:val="FootnoteReference"/>
        </w:rPr>
        <w:footnoteReference w:id="751"/>
      </w:r>
    </w:p>
    <w:p w14:paraId="53ACD2E1" w14:textId="77777777" w:rsidR="00F03023" w:rsidRDefault="00F03023" w:rsidP="00F03023">
      <w:pPr>
        <w:rPr>
          <w:sz w:val="24"/>
          <w:szCs w:val="24"/>
        </w:rPr>
      </w:pPr>
      <w:r w:rsidRPr="00636566">
        <w:rPr>
          <w:sz w:val="24"/>
          <w:szCs w:val="24"/>
          <w:u w:val="single"/>
        </w:rPr>
        <w:t>Zutaten</w:t>
      </w:r>
      <w:r>
        <w:rPr>
          <w:sz w:val="24"/>
          <w:szCs w:val="24"/>
        </w:rPr>
        <w:t xml:space="preserve"> (für 4 Portionen):</w:t>
      </w:r>
    </w:p>
    <w:p w14:paraId="2822DDC1" w14:textId="77777777" w:rsidR="00F03023" w:rsidRDefault="00F03023" w:rsidP="00F03023">
      <w:pPr>
        <w:rPr>
          <w:sz w:val="24"/>
          <w:szCs w:val="24"/>
        </w:rPr>
      </w:pPr>
      <w:r>
        <w:rPr>
          <w:sz w:val="24"/>
          <w:szCs w:val="24"/>
        </w:rPr>
        <w:t>1 kleine Knoblauchzehe</w:t>
      </w:r>
    </w:p>
    <w:p w14:paraId="5CA1EAB0" w14:textId="77777777" w:rsidR="00F03023" w:rsidRDefault="00F03023" w:rsidP="00F03023">
      <w:pPr>
        <w:rPr>
          <w:sz w:val="24"/>
          <w:szCs w:val="24"/>
        </w:rPr>
      </w:pPr>
      <w:r>
        <w:rPr>
          <w:sz w:val="24"/>
          <w:szCs w:val="24"/>
        </w:rPr>
        <w:t>2 Stiele Thymian</w:t>
      </w:r>
    </w:p>
    <w:p w14:paraId="4AB536E8" w14:textId="77777777" w:rsidR="00F03023" w:rsidRDefault="00F03023" w:rsidP="00F03023">
      <w:pPr>
        <w:rPr>
          <w:sz w:val="24"/>
          <w:szCs w:val="24"/>
        </w:rPr>
      </w:pPr>
      <w:r>
        <w:rPr>
          <w:sz w:val="24"/>
          <w:szCs w:val="24"/>
        </w:rPr>
        <w:t>6 EL Aceto Balsamico</w:t>
      </w:r>
    </w:p>
    <w:p w14:paraId="25083B5F" w14:textId="77777777" w:rsidR="00F03023" w:rsidRDefault="00F03023" w:rsidP="00F03023">
      <w:pPr>
        <w:rPr>
          <w:sz w:val="24"/>
          <w:szCs w:val="24"/>
        </w:rPr>
      </w:pPr>
      <w:r>
        <w:rPr>
          <w:sz w:val="24"/>
          <w:szCs w:val="24"/>
        </w:rPr>
        <w:t>100 ml Olivenöl</w:t>
      </w:r>
    </w:p>
    <w:p w14:paraId="47DA843A" w14:textId="77777777" w:rsidR="00F03023" w:rsidRDefault="00F03023" w:rsidP="00F03023">
      <w:pPr>
        <w:rPr>
          <w:sz w:val="24"/>
          <w:szCs w:val="24"/>
        </w:rPr>
      </w:pPr>
      <w:r>
        <w:rPr>
          <w:sz w:val="24"/>
          <w:szCs w:val="24"/>
        </w:rPr>
        <w:t>Salz, Zucker, Pfeffer</w:t>
      </w:r>
    </w:p>
    <w:p w14:paraId="250F814F" w14:textId="77777777" w:rsidR="00F03023" w:rsidRDefault="00F03023" w:rsidP="00F03023">
      <w:pPr>
        <w:rPr>
          <w:sz w:val="24"/>
          <w:szCs w:val="24"/>
        </w:rPr>
      </w:pPr>
    </w:p>
    <w:p w14:paraId="5EE07E2D" w14:textId="77777777" w:rsidR="00F03023" w:rsidRDefault="00F03023" w:rsidP="00F03023">
      <w:pPr>
        <w:rPr>
          <w:sz w:val="24"/>
          <w:szCs w:val="24"/>
        </w:rPr>
      </w:pPr>
      <w:r>
        <w:rPr>
          <w:sz w:val="24"/>
          <w:szCs w:val="24"/>
        </w:rPr>
        <w:t>Zubereitung:</w:t>
      </w:r>
    </w:p>
    <w:p w14:paraId="65557351" w14:textId="77777777" w:rsidR="00F03023" w:rsidRPr="00636566" w:rsidRDefault="00F03023" w:rsidP="00B40E8C">
      <w:pPr>
        <w:pStyle w:val="ListParagraph"/>
        <w:numPr>
          <w:ilvl w:val="0"/>
          <w:numId w:val="1891"/>
        </w:numPr>
        <w:spacing w:after="120"/>
        <w:ind w:left="714" w:hanging="357"/>
        <w:contextualSpacing w:val="0"/>
        <w:jc w:val="both"/>
        <w:rPr>
          <w:sz w:val="24"/>
          <w:szCs w:val="24"/>
        </w:rPr>
      </w:pPr>
      <w:r w:rsidRPr="00636566">
        <w:rPr>
          <w:sz w:val="24"/>
          <w:szCs w:val="24"/>
        </w:rPr>
        <w:t xml:space="preserve">Knoblauch sehr fein hacken. Thymianblättchen von den Stängeln zupfen und sehr fein schneiden. </w:t>
      </w:r>
    </w:p>
    <w:p w14:paraId="1A35C4A4" w14:textId="77777777" w:rsidR="00F03023" w:rsidRPr="00636566" w:rsidRDefault="00F03023" w:rsidP="00B40E8C">
      <w:pPr>
        <w:pStyle w:val="ListParagraph"/>
        <w:numPr>
          <w:ilvl w:val="0"/>
          <w:numId w:val="1891"/>
        </w:numPr>
        <w:spacing w:after="120"/>
        <w:ind w:left="714" w:hanging="357"/>
        <w:contextualSpacing w:val="0"/>
        <w:jc w:val="both"/>
        <w:rPr>
          <w:sz w:val="24"/>
          <w:szCs w:val="24"/>
        </w:rPr>
      </w:pPr>
      <w:r w:rsidRPr="00636566">
        <w:rPr>
          <w:sz w:val="24"/>
          <w:szCs w:val="24"/>
        </w:rPr>
        <w:t>Essig mit Öl, Salz und 1 Prise Zucker verrühren. Thymian und Knoblauch zugeben, mit Pfeffer würzen.</w:t>
      </w:r>
    </w:p>
    <w:p w14:paraId="1BC595BB" w14:textId="77777777" w:rsidR="00F03023" w:rsidRDefault="00F03023" w:rsidP="00F03023">
      <w:pPr>
        <w:rPr>
          <w:sz w:val="24"/>
          <w:szCs w:val="24"/>
        </w:rPr>
      </w:pPr>
    </w:p>
    <w:p w14:paraId="060DEBB9" w14:textId="77777777" w:rsidR="00F03023" w:rsidRDefault="00F03023" w:rsidP="00F03023">
      <w:pPr>
        <w:rPr>
          <w:sz w:val="24"/>
          <w:szCs w:val="24"/>
        </w:rPr>
      </w:pPr>
      <w:r>
        <w:rPr>
          <w:sz w:val="24"/>
          <w:szCs w:val="24"/>
        </w:rPr>
        <w:t>Tipp:</w:t>
      </w:r>
      <w:r>
        <w:rPr>
          <w:sz w:val="24"/>
          <w:szCs w:val="24"/>
        </w:rPr>
        <w:tab/>
        <w:t>Ideal für alle Blattsalate, grüne Bohnen und Tomatensalat</w:t>
      </w:r>
      <w:r>
        <w:rPr>
          <w:sz w:val="24"/>
          <w:szCs w:val="24"/>
        </w:rPr>
        <w:br w:type="page"/>
      </w:r>
    </w:p>
    <w:p w14:paraId="5F18C1F1" w14:textId="77777777" w:rsidR="00F03023" w:rsidRPr="00546449" w:rsidRDefault="00F03023" w:rsidP="00F03023">
      <w:pPr>
        <w:pStyle w:val="Heading2"/>
        <w:spacing w:after="240"/>
        <w:rPr>
          <w:lang w:val="en-US"/>
        </w:rPr>
      </w:pPr>
      <w:r w:rsidRPr="00546449">
        <w:rPr>
          <w:lang w:val="en-US"/>
        </w:rPr>
        <w:lastRenderedPageBreak/>
        <w:t>Thousand-Island-Dressing</w:t>
      </w:r>
      <w:r>
        <w:rPr>
          <w:rStyle w:val="FootnoteReference"/>
        </w:rPr>
        <w:footnoteReference w:id="752"/>
      </w:r>
      <w:r w:rsidRPr="00546449">
        <w:rPr>
          <w:lang w:val="en-US"/>
        </w:rPr>
        <w:t xml:space="preserve"> </w:t>
      </w:r>
    </w:p>
    <w:p w14:paraId="53D51B0F" w14:textId="77777777" w:rsidR="00F03023" w:rsidRPr="00546449" w:rsidRDefault="00F03023" w:rsidP="00F03023">
      <w:pPr>
        <w:rPr>
          <w:sz w:val="24"/>
          <w:szCs w:val="24"/>
          <w:u w:val="single"/>
          <w:lang w:val="en-US"/>
        </w:rPr>
      </w:pPr>
      <w:proofErr w:type="spellStart"/>
      <w:r w:rsidRPr="00546449">
        <w:rPr>
          <w:sz w:val="24"/>
          <w:szCs w:val="24"/>
          <w:u w:val="single"/>
          <w:lang w:val="en-US"/>
        </w:rPr>
        <w:t>Zutaten</w:t>
      </w:r>
      <w:proofErr w:type="spellEnd"/>
      <w:r w:rsidRPr="00546449">
        <w:rPr>
          <w:sz w:val="24"/>
          <w:szCs w:val="24"/>
          <w:u w:val="single"/>
          <w:lang w:val="en-US"/>
        </w:rPr>
        <w:t>:</w:t>
      </w:r>
    </w:p>
    <w:p w14:paraId="317BE67E" w14:textId="77777777" w:rsidR="00F03023" w:rsidRPr="00546449" w:rsidRDefault="00F03023" w:rsidP="00F03023">
      <w:pPr>
        <w:rPr>
          <w:sz w:val="24"/>
          <w:szCs w:val="24"/>
          <w:lang w:val="en-US"/>
        </w:rPr>
      </w:pPr>
      <w:r w:rsidRPr="00546449">
        <w:rPr>
          <w:sz w:val="24"/>
          <w:szCs w:val="24"/>
          <w:lang w:val="en-US"/>
        </w:rPr>
        <w:t>80 g rote Paprika</w:t>
      </w:r>
    </w:p>
    <w:p w14:paraId="794633A8" w14:textId="77777777" w:rsidR="00F03023" w:rsidRDefault="00F03023" w:rsidP="00F03023">
      <w:pPr>
        <w:rPr>
          <w:sz w:val="24"/>
          <w:szCs w:val="24"/>
        </w:rPr>
      </w:pPr>
      <w:r>
        <w:rPr>
          <w:sz w:val="24"/>
          <w:szCs w:val="24"/>
        </w:rPr>
        <w:t>1 Schalotte</w:t>
      </w:r>
    </w:p>
    <w:p w14:paraId="1538A39A" w14:textId="77777777" w:rsidR="00F03023" w:rsidRDefault="00F03023" w:rsidP="00F03023">
      <w:pPr>
        <w:rPr>
          <w:sz w:val="24"/>
          <w:szCs w:val="24"/>
        </w:rPr>
      </w:pPr>
      <w:r>
        <w:rPr>
          <w:sz w:val="24"/>
          <w:szCs w:val="24"/>
        </w:rPr>
        <w:t>1 kleine Gewürzgurke</w:t>
      </w:r>
    </w:p>
    <w:p w14:paraId="38E91041" w14:textId="77777777" w:rsidR="00F03023" w:rsidRDefault="00F03023" w:rsidP="00F03023">
      <w:pPr>
        <w:rPr>
          <w:sz w:val="24"/>
          <w:szCs w:val="24"/>
        </w:rPr>
      </w:pPr>
      <w:r>
        <w:rPr>
          <w:sz w:val="24"/>
          <w:szCs w:val="24"/>
        </w:rPr>
        <w:t>150 g Salatmayonnaise</w:t>
      </w:r>
    </w:p>
    <w:p w14:paraId="60216820" w14:textId="77777777" w:rsidR="00F03023" w:rsidRDefault="00F03023" w:rsidP="00F03023">
      <w:pPr>
        <w:rPr>
          <w:sz w:val="24"/>
          <w:szCs w:val="24"/>
        </w:rPr>
      </w:pPr>
      <w:r>
        <w:rPr>
          <w:sz w:val="24"/>
          <w:szCs w:val="24"/>
        </w:rPr>
        <w:t>21/2 EL Tomatenketchup</w:t>
      </w:r>
    </w:p>
    <w:p w14:paraId="7CA47DA5" w14:textId="77777777" w:rsidR="00F03023" w:rsidRDefault="00F03023" w:rsidP="00F03023">
      <w:pPr>
        <w:rPr>
          <w:sz w:val="24"/>
          <w:szCs w:val="24"/>
        </w:rPr>
      </w:pPr>
      <w:r>
        <w:rPr>
          <w:sz w:val="24"/>
          <w:szCs w:val="24"/>
        </w:rPr>
        <w:t>1 EL Weißweinessig</w:t>
      </w:r>
    </w:p>
    <w:p w14:paraId="4D7523F8" w14:textId="77777777" w:rsidR="00F03023" w:rsidRDefault="00F03023" w:rsidP="00F03023">
      <w:pPr>
        <w:rPr>
          <w:sz w:val="24"/>
          <w:szCs w:val="24"/>
        </w:rPr>
      </w:pPr>
      <w:r>
        <w:rPr>
          <w:sz w:val="24"/>
          <w:szCs w:val="24"/>
        </w:rPr>
        <w:t>2 EL Gewürzgurkenwasser</w:t>
      </w:r>
    </w:p>
    <w:p w14:paraId="21F1B2D8" w14:textId="77777777" w:rsidR="00F03023" w:rsidRDefault="00F03023" w:rsidP="00F03023">
      <w:pPr>
        <w:rPr>
          <w:sz w:val="24"/>
          <w:szCs w:val="24"/>
        </w:rPr>
      </w:pPr>
      <w:r>
        <w:rPr>
          <w:sz w:val="24"/>
          <w:szCs w:val="24"/>
        </w:rPr>
        <w:t>1 TL Worcestershiresauce</w:t>
      </w:r>
    </w:p>
    <w:p w14:paraId="5066C276" w14:textId="77777777" w:rsidR="00F03023" w:rsidRDefault="00F03023" w:rsidP="00F03023">
      <w:pPr>
        <w:rPr>
          <w:sz w:val="24"/>
          <w:szCs w:val="24"/>
        </w:rPr>
      </w:pPr>
      <w:r>
        <w:rPr>
          <w:sz w:val="24"/>
          <w:szCs w:val="24"/>
        </w:rPr>
        <w:t>Salz</w:t>
      </w:r>
    </w:p>
    <w:p w14:paraId="113F1956" w14:textId="77777777" w:rsidR="00F03023" w:rsidRDefault="00F03023" w:rsidP="00F03023">
      <w:pPr>
        <w:rPr>
          <w:sz w:val="24"/>
          <w:szCs w:val="24"/>
        </w:rPr>
      </w:pPr>
      <w:r>
        <w:rPr>
          <w:sz w:val="24"/>
          <w:szCs w:val="24"/>
        </w:rPr>
        <w:t>Pfeffer</w:t>
      </w:r>
    </w:p>
    <w:p w14:paraId="3CBBC45F" w14:textId="77777777" w:rsidR="00F03023" w:rsidRDefault="00F03023" w:rsidP="00F03023">
      <w:pPr>
        <w:rPr>
          <w:sz w:val="24"/>
          <w:szCs w:val="24"/>
        </w:rPr>
      </w:pPr>
      <w:r>
        <w:rPr>
          <w:sz w:val="24"/>
          <w:szCs w:val="24"/>
        </w:rPr>
        <w:t>Cayennepfeffer</w:t>
      </w:r>
    </w:p>
    <w:p w14:paraId="0A6938F9" w14:textId="77777777" w:rsidR="00F03023" w:rsidRDefault="00F03023" w:rsidP="00F03023">
      <w:pPr>
        <w:rPr>
          <w:sz w:val="24"/>
          <w:szCs w:val="24"/>
        </w:rPr>
      </w:pPr>
    </w:p>
    <w:p w14:paraId="01BB4E60" w14:textId="77777777" w:rsidR="00F03023" w:rsidRDefault="00F03023" w:rsidP="00F03023">
      <w:pPr>
        <w:rPr>
          <w:sz w:val="24"/>
          <w:szCs w:val="24"/>
        </w:rPr>
      </w:pPr>
    </w:p>
    <w:p w14:paraId="09BA68E8" w14:textId="77777777" w:rsidR="00F03023" w:rsidRDefault="00F03023" w:rsidP="00F03023">
      <w:pPr>
        <w:rPr>
          <w:sz w:val="24"/>
          <w:szCs w:val="24"/>
        </w:rPr>
      </w:pPr>
      <w:r>
        <w:rPr>
          <w:sz w:val="24"/>
          <w:szCs w:val="24"/>
        </w:rPr>
        <w:t>Zubereitungszeit: 10 Minuten</w:t>
      </w:r>
    </w:p>
    <w:p w14:paraId="4F575051" w14:textId="77777777" w:rsidR="00F03023" w:rsidRDefault="00F03023" w:rsidP="00F03023">
      <w:pPr>
        <w:jc w:val="both"/>
        <w:rPr>
          <w:sz w:val="24"/>
          <w:szCs w:val="24"/>
        </w:rPr>
      </w:pPr>
      <w:r>
        <w:rPr>
          <w:sz w:val="24"/>
          <w:szCs w:val="24"/>
        </w:rPr>
        <w:t>Paprika putzen, vierteln und entkernen. Paprika, Schalotte und Gurke in sehr feine Würfel schneiden. Mayonnaise, Ketchup, Essig, Gurkenwasser und Worcestershiresauce verrühren. Paprika, Schalotten und Gurken zugeben und mit Salz, Pfeffer und Cayenne abschmecken.</w:t>
      </w:r>
    </w:p>
    <w:p w14:paraId="63B1218F" w14:textId="77777777" w:rsidR="00F03023" w:rsidRDefault="00F03023" w:rsidP="00F03023">
      <w:pPr>
        <w:rPr>
          <w:sz w:val="24"/>
          <w:szCs w:val="24"/>
        </w:rPr>
      </w:pPr>
    </w:p>
    <w:p w14:paraId="220A06A7" w14:textId="1D615C51" w:rsidR="00F03023" w:rsidRDefault="00F03023" w:rsidP="006C7605">
      <w:pPr>
        <w:ind w:left="705" w:hanging="705"/>
        <w:jc w:val="both"/>
        <w:rPr>
          <w:rFonts w:asciiTheme="majorHAnsi" w:eastAsiaTheme="majorEastAsia" w:hAnsiTheme="majorHAnsi" w:cstheme="majorBidi"/>
          <w:color w:val="2F5496" w:themeColor="accent1" w:themeShade="BF"/>
          <w:sz w:val="26"/>
          <w:szCs w:val="26"/>
        </w:rPr>
      </w:pPr>
      <w:r>
        <w:rPr>
          <w:sz w:val="24"/>
          <w:szCs w:val="24"/>
        </w:rPr>
        <w:t xml:space="preserve">Tipp: </w:t>
      </w:r>
      <w:r>
        <w:rPr>
          <w:sz w:val="24"/>
          <w:szCs w:val="24"/>
        </w:rPr>
        <w:tab/>
        <w:t>Perfekt zum Krabbencocktail (hihi – man weiß nie, ob man das nicht mal braucht…), Eiersalat und auf Sandwiches.</w:t>
      </w:r>
      <w:r>
        <w:br w:type="page"/>
      </w:r>
    </w:p>
    <w:p w14:paraId="4C984262" w14:textId="77777777" w:rsidR="00F03023" w:rsidRDefault="00F03023" w:rsidP="00F03023">
      <w:pPr>
        <w:pStyle w:val="Heading2"/>
        <w:spacing w:after="240"/>
      </w:pPr>
      <w:r>
        <w:lastRenderedPageBreak/>
        <w:t>Tomaten-Vinaigrette</w:t>
      </w:r>
      <w:r>
        <w:rPr>
          <w:rStyle w:val="FootnoteReference"/>
        </w:rPr>
        <w:footnoteReference w:id="753"/>
      </w:r>
      <w:r>
        <w:t xml:space="preserve"> </w:t>
      </w:r>
    </w:p>
    <w:p w14:paraId="083792BB" w14:textId="77777777" w:rsidR="00F03023" w:rsidRDefault="00F03023" w:rsidP="00F03023">
      <w:pPr>
        <w:jc w:val="both"/>
        <w:rPr>
          <w:sz w:val="24"/>
          <w:szCs w:val="24"/>
        </w:rPr>
      </w:pPr>
      <w:r w:rsidRPr="00E04044">
        <w:rPr>
          <w:sz w:val="24"/>
          <w:szCs w:val="24"/>
          <w:u w:val="single"/>
        </w:rPr>
        <w:t>Zutaten</w:t>
      </w:r>
      <w:r>
        <w:rPr>
          <w:sz w:val="24"/>
          <w:szCs w:val="24"/>
        </w:rPr>
        <w:t xml:space="preserve"> (für 6 Portionen)</w:t>
      </w:r>
    </w:p>
    <w:p w14:paraId="5704BD57" w14:textId="77777777" w:rsidR="00F03023" w:rsidRDefault="00F03023" w:rsidP="00F03023">
      <w:pPr>
        <w:jc w:val="both"/>
        <w:rPr>
          <w:sz w:val="24"/>
          <w:szCs w:val="24"/>
        </w:rPr>
      </w:pPr>
      <w:r>
        <w:rPr>
          <w:sz w:val="24"/>
          <w:szCs w:val="24"/>
        </w:rPr>
        <w:t>250 g reife Tomaten</w:t>
      </w:r>
    </w:p>
    <w:p w14:paraId="6BE08F4A" w14:textId="77777777" w:rsidR="00F03023" w:rsidRDefault="00F03023" w:rsidP="00F03023">
      <w:pPr>
        <w:jc w:val="both"/>
        <w:rPr>
          <w:sz w:val="24"/>
          <w:szCs w:val="24"/>
        </w:rPr>
      </w:pPr>
      <w:r>
        <w:rPr>
          <w:sz w:val="24"/>
          <w:szCs w:val="24"/>
        </w:rPr>
        <w:t>3 Frühlingszwiebeln</w:t>
      </w:r>
    </w:p>
    <w:p w14:paraId="20E5FE2C" w14:textId="77777777" w:rsidR="00F03023" w:rsidRDefault="00F03023" w:rsidP="00F03023">
      <w:pPr>
        <w:jc w:val="both"/>
        <w:rPr>
          <w:sz w:val="24"/>
          <w:szCs w:val="24"/>
        </w:rPr>
      </w:pPr>
      <w:r>
        <w:rPr>
          <w:sz w:val="24"/>
          <w:szCs w:val="24"/>
        </w:rPr>
        <w:t>1 Orange (Saft und Schale)</w:t>
      </w:r>
    </w:p>
    <w:p w14:paraId="3254B43A" w14:textId="77777777" w:rsidR="00F03023" w:rsidRDefault="00F03023" w:rsidP="00F03023">
      <w:pPr>
        <w:jc w:val="both"/>
        <w:rPr>
          <w:sz w:val="24"/>
          <w:szCs w:val="24"/>
        </w:rPr>
      </w:pPr>
      <w:r>
        <w:rPr>
          <w:sz w:val="24"/>
          <w:szCs w:val="24"/>
        </w:rPr>
        <w:t>1 kleine Chilischote</w:t>
      </w:r>
    </w:p>
    <w:p w14:paraId="7692F187" w14:textId="77777777" w:rsidR="00F03023" w:rsidRDefault="00F03023" w:rsidP="00F03023">
      <w:pPr>
        <w:jc w:val="both"/>
        <w:rPr>
          <w:sz w:val="24"/>
          <w:szCs w:val="24"/>
        </w:rPr>
      </w:pPr>
      <w:r>
        <w:rPr>
          <w:sz w:val="24"/>
          <w:szCs w:val="24"/>
        </w:rPr>
        <w:t>3 EL Weißweinessig</w:t>
      </w:r>
    </w:p>
    <w:p w14:paraId="7E48CDC9" w14:textId="77777777" w:rsidR="00F03023" w:rsidRDefault="00F03023" w:rsidP="00F03023">
      <w:pPr>
        <w:jc w:val="both"/>
        <w:rPr>
          <w:sz w:val="24"/>
          <w:szCs w:val="24"/>
        </w:rPr>
      </w:pPr>
      <w:r>
        <w:rPr>
          <w:sz w:val="24"/>
          <w:szCs w:val="24"/>
        </w:rPr>
        <w:t>8 El Olivenöl</w:t>
      </w:r>
    </w:p>
    <w:p w14:paraId="4A0BA110" w14:textId="77777777" w:rsidR="00F03023" w:rsidRDefault="00F03023" w:rsidP="00F03023">
      <w:pPr>
        <w:jc w:val="both"/>
        <w:rPr>
          <w:sz w:val="24"/>
          <w:szCs w:val="24"/>
        </w:rPr>
      </w:pPr>
      <w:r>
        <w:rPr>
          <w:sz w:val="24"/>
          <w:szCs w:val="24"/>
        </w:rPr>
        <w:t>Salz</w:t>
      </w:r>
    </w:p>
    <w:p w14:paraId="3B2EC532" w14:textId="77777777" w:rsidR="00F03023" w:rsidRDefault="00F03023" w:rsidP="00F03023">
      <w:pPr>
        <w:jc w:val="both"/>
        <w:rPr>
          <w:sz w:val="24"/>
          <w:szCs w:val="24"/>
        </w:rPr>
      </w:pPr>
      <w:r>
        <w:rPr>
          <w:sz w:val="24"/>
          <w:szCs w:val="24"/>
        </w:rPr>
        <w:t>Pfeffer</w:t>
      </w:r>
    </w:p>
    <w:p w14:paraId="0C4FD59A" w14:textId="77777777" w:rsidR="00F03023" w:rsidRDefault="00F03023" w:rsidP="00F03023">
      <w:pPr>
        <w:jc w:val="both"/>
        <w:rPr>
          <w:sz w:val="24"/>
          <w:szCs w:val="24"/>
        </w:rPr>
      </w:pPr>
      <w:r>
        <w:rPr>
          <w:sz w:val="24"/>
          <w:szCs w:val="24"/>
        </w:rPr>
        <w:t>2 EL Ahornsirup</w:t>
      </w:r>
    </w:p>
    <w:p w14:paraId="6DC21E87" w14:textId="77777777" w:rsidR="00F03023" w:rsidRDefault="00F03023" w:rsidP="00F03023">
      <w:pPr>
        <w:jc w:val="both"/>
        <w:rPr>
          <w:sz w:val="24"/>
          <w:szCs w:val="24"/>
        </w:rPr>
      </w:pPr>
    </w:p>
    <w:p w14:paraId="4B1A19FA" w14:textId="77777777" w:rsidR="00F03023" w:rsidRDefault="00F03023" w:rsidP="00F03023">
      <w:pPr>
        <w:jc w:val="both"/>
        <w:rPr>
          <w:sz w:val="24"/>
          <w:szCs w:val="24"/>
        </w:rPr>
      </w:pPr>
      <w:r>
        <w:rPr>
          <w:sz w:val="24"/>
          <w:szCs w:val="24"/>
        </w:rPr>
        <w:t>Zubereitungszeit: 30 Minuten</w:t>
      </w:r>
    </w:p>
    <w:p w14:paraId="43636C41" w14:textId="77777777" w:rsidR="00F03023" w:rsidRPr="00DD689E" w:rsidRDefault="00F03023" w:rsidP="00B40E8C">
      <w:pPr>
        <w:pStyle w:val="ListParagraph"/>
        <w:numPr>
          <w:ilvl w:val="0"/>
          <w:numId w:val="712"/>
        </w:numPr>
        <w:spacing w:after="120"/>
        <w:ind w:left="714" w:hanging="357"/>
        <w:contextualSpacing w:val="0"/>
        <w:jc w:val="both"/>
        <w:rPr>
          <w:sz w:val="24"/>
          <w:szCs w:val="24"/>
        </w:rPr>
      </w:pPr>
      <w:r w:rsidRPr="00DD689E">
        <w:rPr>
          <w:sz w:val="24"/>
          <w:szCs w:val="24"/>
        </w:rPr>
        <w:t xml:space="preserve">Tomaten waschen, Stielansätze entfernen, Tomaten klein schneiden. Frühlingszwiebeln putzen, waschen, das Weiße und Hellgrüne in feine Ringe schneiden. 1 TL Orangenschale fein abreiben. </w:t>
      </w:r>
    </w:p>
    <w:p w14:paraId="583CCAAF" w14:textId="77777777" w:rsidR="00F03023" w:rsidRDefault="00F03023" w:rsidP="00B40E8C">
      <w:pPr>
        <w:pStyle w:val="ListParagraph"/>
        <w:numPr>
          <w:ilvl w:val="0"/>
          <w:numId w:val="712"/>
        </w:numPr>
        <w:spacing w:after="120"/>
        <w:ind w:left="714" w:hanging="357"/>
        <w:contextualSpacing w:val="0"/>
        <w:jc w:val="both"/>
        <w:rPr>
          <w:sz w:val="24"/>
          <w:szCs w:val="24"/>
        </w:rPr>
      </w:pPr>
      <w:r w:rsidRPr="00DD689E">
        <w:rPr>
          <w:sz w:val="24"/>
          <w:szCs w:val="24"/>
        </w:rPr>
        <w:t xml:space="preserve">Orange halbieren, 3-4 EL Saft auspressen. Chili mit Kernen in feine Ringe schneiden. Alles mit Essig, Öl, Salz, Pfeffer und Sirup verrühren. </w:t>
      </w:r>
    </w:p>
    <w:p w14:paraId="27B98E00" w14:textId="77777777" w:rsidR="005A5BD8" w:rsidRDefault="005A5BD8" w:rsidP="005A5BD8">
      <w:pPr>
        <w:spacing w:after="120"/>
        <w:jc w:val="both"/>
        <w:rPr>
          <w:sz w:val="24"/>
          <w:szCs w:val="24"/>
        </w:rPr>
      </w:pPr>
    </w:p>
    <w:p w14:paraId="0EDEEE45" w14:textId="2D2C39C1" w:rsidR="005A5BD8" w:rsidRPr="005A5BD8" w:rsidRDefault="005A5BD8" w:rsidP="005A5BD8">
      <w:pPr>
        <w:spacing w:after="120"/>
        <w:jc w:val="both"/>
        <w:rPr>
          <w:sz w:val="24"/>
          <w:szCs w:val="24"/>
        </w:rPr>
      </w:pPr>
      <w:r>
        <w:rPr>
          <w:sz w:val="24"/>
          <w:szCs w:val="24"/>
        </w:rPr>
        <w:t>Tipp:</w:t>
      </w:r>
      <w:r>
        <w:rPr>
          <w:sz w:val="24"/>
          <w:szCs w:val="24"/>
        </w:rPr>
        <w:tab/>
        <w:t xml:space="preserve">Passt gut zu </w:t>
      </w:r>
      <w:r w:rsidRPr="00267B58">
        <w:rPr>
          <w:sz w:val="24"/>
          <w:szCs w:val="24"/>
        </w:rPr>
        <w:t>Fisch, Fleisch, Geflügel, Gemüse und Blattsalaten</w:t>
      </w:r>
      <w:r>
        <w:rPr>
          <w:sz w:val="24"/>
          <w:szCs w:val="24"/>
        </w:rPr>
        <w:t>.</w:t>
      </w:r>
    </w:p>
    <w:p w14:paraId="2F3889F2" w14:textId="77777777" w:rsidR="00F03023" w:rsidRDefault="00F03023" w:rsidP="00F03023">
      <w:pPr>
        <w:rPr>
          <w:sz w:val="24"/>
          <w:szCs w:val="24"/>
        </w:rPr>
      </w:pPr>
      <w:r>
        <w:rPr>
          <w:sz w:val="24"/>
          <w:szCs w:val="24"/>
        </w:rPr>
        <w:br w:type="page"/>
      </w:r>
    </w:p>
    <w:p w14:paraId="7572595C" w14:textId="38267638" w:rsidR="00F03023" w:rsidRDefault="00F03023" w:rsidP="00F03023">
      <w:pPr>
        <w:pStyle w:val="Heading2"/>
        <w:spacing w:after="240"/>
      </w:pPr>
      <w:r>
        <w:lastRenderedPageBreak/>
        <w:t>Pesto-Vinaigrette</w:t>
      </w:r>
      <w:r>
        <w:rPr>
          <w:rStyle w:val="FootnoteReference"/>
        </w:rPr>
        <w:footnoteReference w:id="754"/>
      </w:r>
      <w:r>
        <w:t xml:space="preserve"> </w:t>
      </w:r>
    </w:p>
    <w:p w14:paraId="3EDB066C" w14:textId="77777777" w:rsidR="00F03023" w:rsidRDefault="00F03023" w:rsidP="00F03023">
      <w:pPr>
        <w:jc w:val="both"/>
        <w:rPr>
          <w:sz w:val="24"/>
          <w:szCs w:val="24"/>
        </w:rPr>
      </w:pPr>
      <w:r w:rsidRPr="006B71CD">
        <w:rPr>
          <w:sz w:val="24"/>
          <w:szCs w:val="24"/>
          <w:u w:val="single"/>
        </w:rPr>
        <w:t>Zutaten</w:t>
      </w:r>
      <w:r>
        <w:rPr>
          <w:sz w:val="24"/>
          <w:szCs w:val="24"/>
        </w:rPr>
        <w:t xml:space="preserve"> (für 6 Portionen)</w:t>
      </w:r>
    </w:p>
    <w:p w14:paraId="73923B91" w14:textId="77777777" w:rsidR="00F03023" w:rsidRDefault="00F03023" w:rsidP="00F03023">
      <w:pPr>
        <w:jc w:val="both"/>
        <w:rPr>
          <w:sz w:val="24"/>
          <w:szCs w:val="24"/>
        </w:rPr>
      </w:pPr>
      <w:r>
        <w:rPr>
          <w:sz w:val="24"/>
          <w:szCs w:val="24"/>
        </w:rPr>
        <w:t>30 g Pinienkerne</w:t>
      </w:r>
    </w:p>
    <w:p w14:paraId="4C041DD0" w14:textId="77777777" w:rsidR="00F03023" w:rsidRDefault="00F03023" w:rsidP="00F03023">
      <w:pPr>
        <w:jc w:val="both"/>
        <w:rPr>
          <w:sz w:val="24"/>
          <w:szCs w:val="24"/>
        </w:rPr>
      </w:pPr>
      <w:r>
        <w:rPr>
          <w:sz w:val="24"/>
          <w:szCs w:val="24"/>
        </w:rPr>
        <w:t>1 Knoblauchzehe</w:t>
      </w:r>
    </w:p>
    <w:p w14:paraId="54F8A361" w14:textId="77777777" w:rsidR="00F03023" w:rsidRDefault="00F03023" w:rsidP="00F03023">
      <w:pPr>
        <w:jc w:val="both"/>
        <w:rPr>
          <w:sz w:val="24"/>
          <w:szCs w:val="24"/>
        </w:rPr>
      </w:pPr>
      <w:r>
        <w:rPr>
          <w:sz w:val="24"/>
          <w:szCs w:val="24"/>
        </w:rPr>
        <w:t>20 g Basilikumblätter</w:t>
      </w:r>
    </w:p>
    <w:p w14:paraId="61A0B2E0" w14:textId="77777777" w:rsidR="00F03023" w:rsidRDefault="00F03023" w:rsidP="00F03023">
      <w:pPr>
        <w:jc w:val="both"/>
        <w:rPr>
          <w:sz w:val="24"/>
          <w:szCs w:val="24"/>
        </w:rPr>
      </w:pPr>
      <w:r>
        <w:rPr>
          <w:sz w:val="24"/>
          <w:szCs w:val="24"/>
        </w:rPr>
        <w:t>Grobes Meersalz</w:t>
      </w:r>
    </w:p>
    <w:p w14:paraId="6CFB3821" w14:textId="77777777" w:rsidR="00F03023" w:rsidRDefault="00F03023" w:rsidP="00F03023">
      <w:pPr>
        <w:jc w:val="both"/>
        <w:rPr>
          <w:sz w:val="24"/>
          <w:szCs w:val="24"/>
        </w:rPr>
      </w:pPr>
      <w:r>
        <w:rPr>
          <w:sz w:val="24"/>
          <w:szCs w:val="24"/>
        </w:rPr>
        <w:t>Pfeffer</w:t>
      </w:r>
    </w:p>
    <w:p w14:paraId="7CA53462" w14:textId="77777777" w:rsidR="00F03023" w:rsidRDefault="00F03023" w:rsidP="00F03023">
      <w:pPr>
        <w:jc w:val="both"/>
        <w:rPr>
          <w:sz w:val="24"/>
          <w:szCs w:val="24"/>
        </w:rPr>
      </w:pPr>
      <w:r>
        <w:rPr>
          <w:sz w:val="24"/>
          <w:szCs w:val="24"/>
        </w:rPr>
        <w:t>1 EL Zitronensaft</w:t>
      </w:r>
    </w:p>
    <w:p w14:paraId="68D7911B" w14:textId="77777777" w:rsidR="00F03023" w:rsidRDefault="00F03023" w:rsidP="00F03023">
      <w:pPr>
        <w:jc w:val="both"/>
        <w:rPr>
          <w:sz w:val="24"/>
          <w:szCs w:val="24"/>
        </w:rPr>
      </w:pPr>
      <w:r>
        <w:rPr>
          <w:sz w:val="24"/>
          <w:szCs w:val="24"/>
        </w:rPr>
        <w:t>100 ml Olivenöl</w:t>
      </w:r>
    </w:p>
    <w:p w14:paraId="30E69C3D" w14:textId="77777777" w:rsidR="00F03023" w:rsidRDefault="00F03023" w:rsidP="00F03023">
      <w:pPr>
        <w:jc w:val="both"/>
        <w:rPr>
          <w:sz w:val="24"/>
          <w:szCs w:val="24"/>
        </w:rPr>
      </w:pPr>
      <w:r>
        <w:rPr>
          <w:sz w:val="24"/>
          <w:szCs w:val="24"/>
        </w:rPr>
        <w:t>½ TL fein abgerieben Zitronenschale</w:t>
      </w:r>
    </w:p>
    <w:p w14:paraId="1A04AB6D" w14:textId="77777777" w:rsidR="00F03023" w:rsidRDefault="00F03023" w:rsidP="00F03023">
      <w:pPr>
        <w:jc w:val="both"/>
        <w:rPr>
          <w:sz w:val="24"/>
          <w:szCs w:val="24"/>
        </w:rPr>
      </w:pPr>
    </w:p>
    <w:p w14:paraId="40313137" w14:textId="77777777" w:rsidR="00F03023" w:rsidRDefault="00F03023" w:rsidP="00F03023">
      <w:pPr>
        <w:jc w:val="both"/>
        <w:rPr>
          <w:sz w:val="24"/>
          <w:szCs w:val="24"/>
        </w:rPr>
      </w:pPr>
      <w:r>
        <w:rPr>
          <w:sz w:val="24"/>
          <w:szCs w:val="24"/>
        </w:rPr>
        <w:t>Zubereitungszeit: 15 Minuten</w:t>
      </w:r>
    </w:p>
    <w:p w14:paraId="3A39E2CC" w14:textId="77777777" w:rsidR="00F03023" w:rsidRPr="003A4519" w:rsidRDefault="00F03023" w:rsidP="00B40E8C">
      <w:pPr>
        <w:pStyle w:val="ListParagraph"/>
        <w:numPr>
          <w:ilvl w:val="0"/>
          <w:numId w:val="699"/>
        </w:numPr>
        <w:spacing w:after="120"/>
        <w:ind w:left="714" w:hanging="357"/>
        <w:contextualSpacing w:val="0"/>
        <w:jc w:val="both"/>
        <w:rPr>
          <w:sz w:val="24"/>
          <w:szCs w:val="24"/>
        </w:rPr>
      </w:pPr>
      <w:r w:rsidRPr="003A4519">
        <w:rPr>
          <w:sz w:val="24"/>
          <w:szCs w:val="24"/>
        </w:rPr>
        <w:t>Pinienkerne in einer Pfanne ohne Fett anrösten. Dann abkühlen lassen und grob hacken. Knoblauch pellen und grob hacken. Basilikumblätter grob hacken.</w:t>
      </w:r>
    </w:p>
    <w:p w14:paraId="59BE8174" w14:textId="77777777" w:rsidR="00F03023" w:rsidRPr="003A4519" w:rsidRDefault="00F03023" w:rsidP="00B40E8C">
      <w:pPr>
        <w:pStyle w:val="ListParagraph"/>
        <w:numPr>
          <w:ilvl w:val="0"/>
          <w:numId w:val="699"/>
        </w:numPr>
        <w:spacing w:after="120"/>
        <w:ind w:left="714" w:hanging="357"/>
        <w:contextualSpacing w:val="0"/>
        <w:jc w:val="both"/>
        <w:rPr>
          <w:sz w:val="24"/>
          <w:szCs w:val="24"/>
        </w:rPr>
      </w:pPr>
      <w:r w:rsidRPr="003A4519">
        <w:rPr>
          <w:sz w:val="24"/>
          <w:szCs w:val="24"/>
        </w:rPr>
        <w:t>Knoblauch, Basilikum, ½ TL Meersalz, etwas Pfeffer, Zitronensaft und Olivenöl gut mixen/pürieren. Pinienkerne und die Zitronenschale untermischen. Eventuell nachwürzen.</w:t>
      </w:r>
    </w:p>
    <w:p w14:paraId="7C7914B5" w14:textId="77777777" w:rsidR="00F03023" w:rsidRDefault="00F03023" w:rsidP="00F03023">
      <w:pPr>
        <w:rPr>
          <w:sz w:val="24"/>
          <w:szCs w:val="24"/>
        </w:rPr>
      </w:pPr>
      <w:r>
        <w:rPr>
          <w:sz w:val="24"/>
          <w:szCs w:val="24"/>
        </w:rPr>
        <w:br w:type="page"/>
      </w:r>
    </w:p>
    <w:p w14:paraId="7E13EE33" w14:textId="77777777" w:rsidR="004F5ECC" w:rsidRDefault="004F5ECC" w:rsidP="004F5ECC">
      <w:pPr>
        <w:pStyle w:val="Heading2"/>
        <w:spacing w:after="240"/>
      </w:pPr>
      <w:r>
        <w:lastRenderedPageBreak/>
        <w:t>Kräutervinaigrette</w:t>
      </w:r>
      <w:r>
        <w:rPr>
          <w:rStyle w:val="FootnoteReference"/>
        </w:rPr>
        <w:footnoteReference w:id="755"/>
      </w:r>
      <w:r>
        <w:t xml:space="preserve"> </w:t>
      </w:r>
    </w:p>
    <w:p w14:paraId="5DA60676" w14:textId="77777777" w:rsidR="004F5ECC" w:rsidRDefault="004F5ECC" w:rsidP="004F5ECC">
      <w:pPr>
        <w:rPr>
          <w:sz w:val="24"/>
          <w:szCs w:val="24"/>
        </w:rPr>
      </w:pPr>
      <w:r w:rsidRPr="0011767C">
        <w:rPr>
          <w:sz w:val="24"/>
          <w:szCs w:val="24"/>
          <w:u w:val="single"/>
        </w:rPr>
        <w:t>Zutaten</w:t>
      </w:r>
      <w:r>
        <w:rPr>
          <w:sz w:val="24"/>
          <w:szCs w:val="24"/>
        </w:rPr>
        <w:t xml:space="preserve"> (für ca. 100 ml):</w:t>
      </w:r>
    </w:p>
    <w:p w14:paraId="4552BCB3" w14:textId="77777777" w:rsidR="004F5ECC" w:rsidRDefault="004F5ECC" w:rsidP="004F5ECC">
      <w:pPr>
        <w:rPr>
          <w:sz w:val="24"/>
          <w:szCs w:val="24"/>
        </w:rPr>
      </w:pPr>
      <w:r>
        <w:rPr>
          <w:sz w:val="24"/>
          <w:szCs w:val="24"/>
        </w:rPr>
        <w:t>1 Schalotte</w:t>
      </w:r>
    </w:p>
    <w:p w14:paraId="121E0515" w14:textId="77777777" w:rsidR="004F5ECC" w:rsidRDefault="004F5ECC" w:rsidP="004F5ECC">
      <w:pPr>
        <w:rPr>
          <w:sz w:val="24"/>
          <w:szCs w:val="24"/>
        </w:rPr>
      </w:pPr>
      <w:r>
        <w:rPr>
          <w:sz w:val="24"/>
          <w:szCs w:val="24"/>
        </w:rPr>
        <w:t>1 Knoblauchzehe</w:t>
      </w:r>
    </w:p>
    <w:p w14:paraId="24B5B93E" w14:textId="77777777" w:rsidR="004F5ECC" w:rsidRDefault="004F5ECC" w:rsidP="004F5ECC">
      <w:pPr>
        <w:rPr>
          <w:sz w:val="24"/>
          <w:szCs w:val="24"/>
        </w:rPr>
      </w:pPr>
      <w:r>
        <w:rPr>
          <w:sz w:val="24"/>
          <w:szCs w:val="24"/>
        </w:rPr>
        <w:t>1 EL Dijon Senf</w:t>
      </w:r>
    </w:p>
    <w:p w14:paraId="6A90455B" w14:textId="77777777" w:rsidR="004F5ECC" w:rsidRDefault="004F5ECC" w:rsidP="004F5ECC">
      <w:pPr>
        <w:rPr>
          <w:sz w:val="24"/>
          <w:szCs w:val="24"/>
        </w:rPr>
      </w:pPr>
      <w:r>
        <w:rPr>
          <w:sz w:val="24"/>
          <w:szCs w:val="24"/>
        </w:rPr>
        <w:t>1 EL Rotweinessig</w:t>
      </w:r>
    </w:p>
    <w:p w14:paraId="3BC198FD" w14:textId="77777777" w:rsidR="004F5ECC" w:rsidRDefault="004F5ECC" w:rsidP="004F5ECC">
      <w:pPr>
        <w:rPr>
          <w:sz w:val="24"/>
          <w:szCs w:val="24"/>
        </w:rPr>
      </w:pPr>
      <w:r>
        <w:rPr>
          <w:sz w:val="24"/>
          <w:szCs w:val="24"/>
        </w:rPr>
        <w:t>1 EL Weißweinessig</w:t>
      </w:r>
    </w:p>
    <w:p w14:paraId="0D16EF17" w14:textId="77777777" w:rsidR="004F5ECC" w:rsidRDefault="004F5ECC" w:rsidP="004F5ECC">
      <w:pPr>
        <w:rPr>
          <w:sz w:val="24"/>
          <w:szCs w:val="24"/>
        </w:rPr>
      </w:pPr>
      <w:r>
        <w:rPr>
          <w:sz w:val="24"/>
          <w:szCs w:val="24"/>
        </w:rPr>
        <w:t>½ TL Zucker</w:t>
      </w:r>
    </w:p>
    <w:p w14:paraId="43DEFC47" w14:textId="77777777" w:rsidR="004F5ECC" w:rsidRDefault="004F5ECC" w:rsidP="004F5ECC">
      <w:pPr>
        <w:rPr>
          <w:sz w:val="24"/>
          <w:szCs w:val="24"/>
        </w:rPr>
      </w:pPr>
      <w:r>
        <w:rPr>
          <w:sz w:val="24"/>
          <w:szCs w:val="24"/>
        </w:rPr>
        <w:t>1 große Prise Salz</w:t>
      </w:r>
    </w:p>
    <w:p w14:paraId="5C810F1A" w14:textId="77777777" w:rsidR="004F5ECC" w:rsidRDefault="004F5ECC" w:rsidP="004F5ECC">
      <w:pPr>
        <w:rPr>
          <w:sz w:val="24"/>
          <w:szCs w:val="24"/>
        </w:rPr>
      </w:pPr>
      <w:r>
        <w:rPr>
          <w:sz w:val="24"/>
          <w:szCs w:val="24"/>
        </w:rPr>
        <w:t>Schwarzer Pfeffer aus der Mühle</w:t>
      </w:r>
    </w:p>
    <w:p w14:paraId="5E2D3415" w14:textId="77777777" w:rsidR="004F5ECC" w:rsidRDefault="004F5ECC" w:rsidP="004F5ECC">
      <w:pPr>
        <w:rPr>
          <w:sz w:val="24"/>
          <w:szCs w:val="24"/>
        </w:rPr>
      </w:pPr>
      <w:r>
        <w:rPr>
          <w:sz w:val="24"/>
          <w:szCs w:val="24"/>
        </w:rPr>
        <w:t>2 EL Rapsöl, kaltgepresst</w:t>
      </w:r>
    </w:p>
    <w:p w14:paraId="0733E917" w14:textId="77777777" w:rsidR="004F5ECC" w:rsidRDefault="004F5ECC" w:rsidP="004F5ECC">
      <w:pPr>
        <w:rPr>
          <w:sz w:val="24"/>
          <w:szCs w:val="24"/>
        </w:rPr>
      </w:pPr>
      <w:r>
        <w:rPr>
          <w:sz w:val="24"/>
          <w:szCs w:val="24"/>
        </w:rPr>
        <w:t>2 EL mildes Olivenöl</w:t>
      </w:r>
    </w:p>
    <w:p w14:paraId="6D81DA90" w14:textId="77777777" w:rsidR="004F5ECC" w:rsidRDefault="004F5ECC" w:rsidP="004F5ECC">
      <w:pPr>
        <w:rPr>
          <w:sz w:val="24"/>
          <w:szCs w:val="24"/>
        </w:rPr>
      </w:pPr>
      <w:r>
        <w:rPr>
          <w:sz w:val="24"/>
          <w:szCs w:val="24"/>
        </w:rPr>
        <w:t>Frische Kräuter z.B. Schnittlauch, Petersilie, Kerbel, Dill, Borretsch</w:t>
      </w:r>
    </w:p>
    <w:p w14:paraId="29AAC3E5" w14:textId="77777777" w:rsidR="004F5ECC" w:rsidRDefault="004F5ECC" w:rsidP="004F5ECC">
      <w:pPr>
        <w:rPr>
          <w:sz w:val="24"/>
          <w:szCs w:val="24"/>
        </w:rPr>
      </w:pPr>
    </w:p>
    <w:p w14:paraId="1729EC27" w14:textId="77777777" w:rsidR="004F5ECC" w:rsidRDefault="004F5ECC" w:rsidP="004F5ECC">
      <w:pPr>
        <w:rPr>
          <w:sz w:val="24"/>
          <w:szCs w:val="24"/>
        </w:rPr>
      </w:pPr>
      <w:r>
        <w:rPr>
          <w:sz w:val="24"/>
          <w:szCs w:val="24"/>
        </w:rPr>
        <w:t>Zubereitung:</w:t>
      </w:r>
    </w:p>
    <w:p w14:paraId="3E556457" w14:textId="77777777" w:rsidR="004F5ECC" w:rsidRPr="00CA3FE0" w:rsidRDefault="004F5ECC" w:rsidP="00B40E8C">
      <w:pPr>
        <w:pStyle w:val="ListParagraph"/>
        <w:numPr>
          <w:ilvl w:val="0"/>
          <w:numId w:val="260"/>
        </w:numPr>
        <w:spacing w:after="120"/>
        <w:ind w:left="714" w:hanging="357"/>
        <w:contextualSpacing w:val="0"/>
        <w:jc w:val="both"/>
        <w:rPr>
          <w:sz w:val="24"/>
          <w:szCs w:val="24"/>
        </w:rPr>
      </w:pPr>
      <w:r w:rsidRPr="00CA3FE0">
        <w:rPr>
          <w:sz w:val="24"/>
          <w:szCs w:val="24"/>
        </w:rPr>
        <w:t>Schalotte und Knoblauch schälen und fein hacken.</w:t>
      </w:r>
    </w:p>
    <w:p w14:paraId="6CF74514" w14:textId="77777777" w:rsidR="004F5ECC" w:rsidRPr="00CA3FE0" w:rsidRDefault="004F5ECC" w:rsidP="00B40E8C">
      <w:pPr>
        <w:pStyle w:val="ListParagraph"/>
        <w:numPr>
          <w:ilvl w:val="0"/>
          <w:numId w:val="260"/>
        </w:numPr>
        <w:spacing w:after="120"/>
        <w:ind w:left="714" w:hanging="357"/>
        <w:contextualSpacing w:val="0"/>
        <w:jc w:val="both"/>
        <w:rPr>
          <w:sz w:val="24"/>
          <w:szCs w:val="24"/>
        </w:rPr>
      </w:pPr>
      <w:r w:rsidRPr="00CA3FE0">
        <w:rPr>
          <w:sz w:val="24"/>
          <w:szCs w:val="24"/>
        </w:rPr>
        <w:t>In einer Schüssel Senf mit Rotwein- und Weißweinessig und Zucker verrühren. Salz und Pfeffer hinzugeben und einige Minuten ziehen lassen.</w:t>
      </w:r>
    </w:p>
    <w:p w14:paraId="65220A8C" w14:textId="77777777" w:rsidR="004F5ECC" w:rsidRPr="00CA3FE0" w:rsidRDefault="004F5ECC" w:rsidP="00B40E8C">
      <w:pPr>
        <w:pStyle w:val="ListParagraph"/>
        <w:numPr>
          <w:ilvl w:val="0"/>
          <w:numId w:val="260"/>
        </w:numPr>
        <w:spacing w:after="120"/>
        <w:ind w:left="714" w:hanging="357"/>
        <w:contextualSpacing w:val="0"/>
        <w:jc w:val="both"/>
        <w:rPr>
          <w:sz w:val="24"/>
          <w:szCs w:val="24"/>
        </w:rPr>
      </w:pPr>
      <w:r w:rsidRPr="00CA3FE0">
        <w:rPr>
          <w:sz w:val="24"/>
          <w:szCs w:val="24"/>
        </w:rPr>
        <w:t>Die beiden Ölsorten mit dem Schneebesen nacheinander einrühren, sodass eine sämige Emulsion entsteht. Schalotte und Knoblauch dazugeben.</w:t>
      </w:r>
    </w:p>
    <w:p w14:paraId="65FB877B" w14:textId="77777777" w:rsidR="004F5ECC" w:rsidRPr="00CA3FE0" w:rsidRDefault="004F5ECC" w:rsidP="00B40E8C">
      <w:pPr>
        <w:pStyle w:val="ListParagraph"/>
        <w:numPr>
          <w:ilvl w:val="0"/>
          <w:numId w:val="260"/>
        </w:numPr>
        <w:spacing w:after="120"/>
        <w:ind w:left="714" w:hanging="357"/>
        <w:contextualSpacing w:val="0"/>
        <w:jc w:val="both"/>
        <w:rPr>
          <w:sz w:val="24"/>
          <w:szCs w:val="24"/>
        </w:rPr>
      </w:pPr>
      <w:r w:rsidRPr="00CA3FE0">
        <w:rPr>
          <w:sz w:val="24"/>
          <w:szCs w:val="24"/>
        </w:rPr>
        <w:t>Die Kräuter fein hacken. Kurz vor dem Servieren an die Salatsauce geben.</w:t>
      </w:r>
    </w:p>
    <w:p w14:paraId="7D8965BA" w14:textId="77777777" w:rsidR="004F5ECC" w:rsidRDefault="004F5ECC" w:rsidP="004F5ECC">
      <w:pPr>
        <w:rPr>
          <w:sz w:val="24"/>
          <w:szCs w:val="24"/>
        </w:rPr>
      </w:pPr>
    </w:p>
    <w:p w14:paraId="1B108DEE" w14:textId="77777777" w:rsidR="004F5ECC" w:rsidRDefault="004F5ECC" w:rsidP="004F5ECC">
      <w:pPr>
        <w:rPr>
          <w:sz w:val="24"/>
          <w:szCs w:val="24"/>
        </w:rPr>
      </w:pPr>
      <w:r>
        <w:rPr>
          <w:sz w:val="24"/>
          <w:szCs w:val="24"/>
        </w:rPr>
        <w:t>Tipp:</w:t>
      </w:r>
      <w:r>
        <w:rPr>
          <w:sz w:val="24"/>
          <w:szCs w:val="24"/>
        </w:rPr>
        <w:tab/>
        <w:t>Schmeckt zu allen Blattsalaten, aber auch Gurken und Rettich</w:t>
      </w:r>
      <w:r>
        <w:rPr>
          <w:sz w:val="24"/>
          <w:szCs w:val="24"/>
        </w:rPr>
        <w:br w:type="page"/>
      </w:r>
    </w:p>
    <w:p w14:paraId="3FFDCD94" w14:textId="77777777" w:rsidR="00EB1385" w:rsidRDefault="00EB1385" w:rsidP="00EB1385">
      <w:pPr>
        <w:pStyle w:val="Heading2"/>
        <w:spacing w:after="240"/>
      </w:pPr>
      <w:r>
        <w:lastRenderedPageBreak/>
        <w:t>Kräuter-Vinaigrette</w:t>
      </w:r>
    </w:p>
    <w:p w14:paraId="06C472D2" w14:textId="77777777" w:rsidR="00EB1385" w:rsidRDefault="00EB1385" w:rsidP="00EB1385">
      <w:pPr>
        <w:rPr>
          <w:sz w:val="24"/>
          <w:szCs w:val="24"/>
        </w:rPr>
      </w:pPr>
      <w:r w:rsidRPr="00FC7DF6">
        <w:rPr>
          <w:sz w:val="24"/>
          <w:szCs w:val="24"/>
          <w:u w:val="single"/>
        </w:rPr>
        <w:t>Zutaten</w:t>
      </w:r>
      <w:r>
        <w:rPr>
          <w:sz w:val="24"/>
          <w:szCs w:val="24"/>
        </w:rPr>
        <w:t xml:space="preserve"> (für 500 ml)</w:t>
      </w:r>
    </w:p>
    <w:p w14:paraId="3975A3C7" w14:textId="77777777" w:rsidR="00EB1385" w:rsidRDefault="00EB1385" w:rsidP="00EB1385">
      <w:pPr>
        <w:rPr>
          <w:sz w:val="24"/>
          <w:szCs w:val="24"/>
        </w:rPr>
      </w:pPr>
      <w:r>
        <w:rPr>
          <w:sz w:val="24"/>
          <w:szCs w:val="24"/>
        </w:rPr>
        <w:t>Je 10 Stiele Petersilie, Kerbel, Basilikum, Estragon und Sauerampfer</w:t>
      </w:r>
    </w:p>
    <w:p w14:paraId="7118D9B0" w14:textId="77777777" w:rsidR="00EB1385" w:rsidRDefault="00EB1385" w:rsidP="00EB1385">
      <w:pPr>
        <w:rPr>
          <w:sz w:val="24"/>
          <w:szCs w:val="24"/>
        </w:rPr>
      </w:pPr>
      <w:r>
        <w:rPr>
          <w:sz w:val="24"/>
          <w:szCs w:val="24"/>
        </w:rPr>
        <w:t>100 ml Weißweinessig</w:t>
      </w:r>
    </w:p>
    <w:p w14:paraId="61643151" w14:textId="77777777" w:rsidR="00EB1385" w:rsidRDefault="00EB1385" w:rsidP="00EB1385">
      <w:pPr>
        <w:rPr>
          <w:sz w:val="24"/>
          <w:szCs w:val="24"/>
        </w:rPr>
      </w:pPr>
      <w:r>
        <w:rPr>
          <w:sz w:val="24"/>
          <w:szCs w:val="24"/>
        </w:rPr>
        <w:t xml:space="preserve">70 ml Geflügelfond </w:t>
      </w:r>
    </w:p>
    <w:p w14:paraId="5BC4DE58" w14:textId="77777777" w:rsidR="00EB1385" w:rsidRDefault="00EB1385" w:rsidP="00EB1385">
      <w:pPr>
        <w:rPr>
          <w:sz w:val="24"/>
          <w:szCs w:val="24"/>
        </w:rPr>
      </w:pPr>
      <w:r>
        <w:rPr>
          <w:sz w:val="24"/>
          <w:szCs w:val="24"/>
        </w:rPr>
        <w:t>1 EL Dijon-Senf</w:t>
      </w:r>
    </w:p>
    <w:p w14:paraId="2A92C1B8" w14:textId="77777777" w:rsidR="00EB1385" w:rsidRDefault="00EB1385" w:rsidP="00EB1385">
      <w:pPr>
        <w:rPr>
          <w:sz w:val="24"/>
          <w:szCs w:val="24"/>
        </w:rPr>
      </w:pPr>
      <w:r>
        <w:rPr>
          <w:sz w:val="24"/>
          <w:szCs w:val="24"/>
        </w:rPr>
        <w:t>Salz</w:t>
      </w:r>
    </w:p>
    <w:p w14:paraId="5B1E6AF6" w14:textId="77777777" w:rsidR="00EB1385" w:rsidRDefault="00EB1385" w:rsidP="00EB1385">
      <w:pPr>
        <w:rPr>
          <w:sz w:val="24"/>
          <w:szCs w:val="24"/>
        </w:rPr>
      </w:pPr>
      <w:r>
        <w:rPr>
          <w:sz w:val="24"/>
          <w:szCs w:val="24"/>
        </w:rPr>
        <w:t>Pfeffer</w:t>
      </w:r>
    </w:p>
    <w:p w14:paraId="38FA4545" w14:textId="77777777" w:rsidR="00EB1385" w:rsidRDefault="00EB1385" w:rsidP="00EB1385">
      <w:pPr>
        <w:rPr>
          <w:sz w:val="24"/>
          <w:szCs w:val="24"/>
        </w:rPr>
      </w:pPr>
      <w:r>
        <w:rPr>
          <w:sz w:val="24"/>
          <w:szCs w:val="24"/>
        </w:rPr>
        <w:t>20 g Zucker</w:t>
      </w:r>
    </w:p>
    <w:p w14:paraId="7440431A" w14:textId="77777777" w:rsidR="00EB1385" w:rsidRDefault="00EB1385" w:rsidP="00EB1385">
      <w:pPr>
        <w:rPr>
          <w:sz w:val="24"/>
          <w:szCs w:val="24"/>
        </w:rPr>
      </w:pPr>
      <w:r>
        <w:rPr>
          <w:sz w:val="24"/>
          <w:szCs w:val="24"/>
        </w:rPr>
        <w:t>300 ml Sonnenblumenöl</w:t>
      </w:r>
    </w:p>
    <w:p w14:paraId="605B30E2" w14:textId="77777777" w:rsidR="00EB1385" w:rsidRDefault="00EB1385" w:rsidP="00EB1385">
      <w:pPr>
        <w:rPr>
          <w:sz w:val="24"/>
          <w:szCs w:val="24"/>
        </w:rPr>
      </w:pPr>
    </w:p>
    <w:p w14:paraId="256F326F" w14:textId="77777777" w:rsidR="00EB1385" w:rsidRDefault="00EB1385" w:rsidP="00EB1385">
      <w:pPr>
        <w:rPr>
          <w:sz w:val="24"/>
          <w:szCs w:val="24"/>
        </w:rPr>
      </w:pPr>
    </w:p>
    <w:p w14:paraId="35EE881E" w14:textId="77777777" w:rsidR="00EB1385" w:rsidRDefault="00EB1385" w:rsidP="00EB1385">
      <w:pPr>
        <w:rPr>
          <w:sz w:val="24"/>
          <w:szCs w:val="24"/>
        </w:rPr>
      </w:pPr>
      <w:r>
        <w:rPr>
          <w:sz w:val="24"/>
          <w:szCs w:val="24"/>
        </w:rPr>
        <w:t>Zubereitungszeit: 25 Minuten</w:t>
      </w:r>
    </w:p>
    <w:p w14:paraId="1AE8BECB" w14:textId="77777777" w:rsidR="00EB1385" w:rsidRDefault="00EB1385" w:rsidP="00B40E8C">
      <w:pPr>
        <w:pStyle w:val="ListParagraph"/>
        <w:numPr>
          <w:ilvl w:val="0"/>
          <w:numId w:val="346"/>
        </w:numPr>
        <w:rPr>
          <w:sz w:val="24"/>
          <w:szCs w:val="24"/>
        </w:rPr>
      </w:pPr>
      <w:r w:rsidRPr="000B533A">
        <w:rPr>
          <w:sz w:val="24"/>
          <w:szCs w:val="24"/>
        </w:rPr>
        <w:t>Kräuter waschen, trockenschleudern, Blätter von Stielen zupfen und grob hacken. Kräuter im Mixer mit Essig, Fonds, Senf, Salz, Pfeffer und Zucker feinpürieren und alles zu einer sämige</w:t>
      </w:r>
      <w:r>
        <w:rPr>
          <w:sz w:val="24"/>
          <w:szCs w:val="24"/>
        </w:rPr>
        <w:t>n</w:t>
      </w:r>
      <w:r w:rsidRPr="000B533A">
        <w:rPr>
          <w:sz w:val="24"/>
          <w:szCs w:val="24"/>
        </w:rPr>
        <w:t xml:space="preserve"> Sauce mixen</w:t>
      </w:r>
      <w:r>
        <w:rPr>
          <w:sz w:val="24"/>
          <w:szCs w:val="24"/>
        </w:rPr>
        <w:t>.</w:t>
      </w:r>
    </w:p>
    <w:p w14:paraId="6DEC27B1" w14:textId="77777777" w:rsidR="00EB1385" w:rsidRDefault="00EB1385" w:rsidP="00EB1385">
      <w:pPr>
        <w:rPr>
          <w:sz w:val="24"/>
          <w:szCs w:val="24"/>
        </w:rPr>
      </w:pPr>
      <w:r>
        <w:rPr>
          <w:sz w:val="24"/>
          <w:szCs w:val="24"/>
        </w:rPr>
        <w:br w:type="page"/>
      </w:r>
    </w:p>
    <w:p w14:paraId="65219297" w14:textId="57C2F138" w:rsidR="004F5ECC" w:rsidRDefault="004F5ECC" w:rsidP="004F5ECC">
      <w:pPr>
        <w:pStyle w:val="Heading2"/>
        <w:spacing w:after="240"/>
      </w:pPr>
      <w:r>
        <w:lastRenderedPageBreak/>
        <w:t>Walnussdressing</w:t>
      </w:r>
      <w:r>
        <w:rPr>
          <w:rStyle w:val="FootnoteReference"/>
        </w:rPr>
        <w:footnoteReference w:id="756"/>
      </w:r>
    </w:p>
    <w:p w14:paraId="54018E5C" w14:textId="77777777" w:rsidR="004F5ECC" w:rsidRPr="0011767C" w:rsidRDefault="004F5ECC" w:rsidP="004F5ECC">
      <w:pPr>
        <w:rPr>
          <w:sz w:val="24"/>
          <w:szCs w:val="24"/>
          <w:u w:val="single"/>
        </w:rPr>
      </w:pPr>
      <w:r w:rsidRPr="0011767C">
        <w:rPr>
          <w:sz w:val="24"/>
          <w:szCs w:val="24"/>
          <w:u w:val="single"/>
        </w:rPr>
        <w:t>Zutaten:</w:t>
      </w:r>
    </w:p>
    <w:p w14:paraId="5ABF41A7" w14:textId="77777777" w:rsidR="004F5ECC" w:rsidRDefault="004F5ECC" w:rsidP="004F5ECC">
      <w:pPr>
        <w:rPr>
          <w:sz w:val="24"/>
          <w:szCs w:val="24"/>
        </w:rPr>
      </w:pPr>
      <w:r>
        <w:rPr>
          <w:sz w:val="24"/>
          <w:szCs w:val="24"/>
        </w:rPr>
        <w:t>1 kleine Schalotte</w:t>
      </w:r>
    </w:p>
    <w:p w14:paraId="76468286" w14:textId="77777777" w:rsidR="004F5ECC" w:rsidRDefault="004F5ECC" w:rsidP="004F5ECC">
      <w:pPr>
        <w:rPr>
          <w:sz w:val="24"/>
          <w:szCs w:val="24"/>
        </w:rPr>
      </w:pPr>
      <w:r>
        <w:rPr>
          <w:sz w:val="24"/>
          <w:szCs w:val="24"/>
        </w:rPr>
        <w:t>1 kleine Zehe Knoblauch</w:t>
      </w:r>
    </w:p>
    <w:p w14:paraId="0A0A4D3D" w14:textId="77777777" w:rsidR="004F5ECC" w:rsidRDefault="004F5ECC" w:rsidP="004F5ECC">
      <w:pPr>
        <w:rPr>
          <w:sz w:val="24"/>
          <w:szCs w:val="24"/>
        </w:rPr>
      </w:pPr>
      <w:r>
        <w:rPr>
          <w:sz w:val="24"/>
          <w:szCs w:val="24"/>
        </w:rPr>
        <w:t>3 EL Apfelessig</w:t>
      </w:r>
    </w:p>
    <w:p w14:paraId="4841C8B1" w14:textId="77777777" w:rsidR="004F5ECC" w:rsidRDefault="004F5ECC" w:rsidP="004F5ECC">
      <w:pPr>
        <w:rPr>
          <w:sz w:val="24"/>
          <w:szCs w:val="24"/>
        </w:rPr>
      </w:pPr>
      <w:r>
        <w:rPr>
          <w:sz w:val="24"/>
          <w:szCs w:val="24"/>
        </w:rPr>
        <w:t>1 große Prise Salz</w:t>
      </w:r>
    </w:p>
    <w:p w14:paraId="1EBD1C99" w14:textId="77777777" w:rsidR="004F5ECC" w:rsidRDefault="004F5ECC" w:rsidP="004F5ECC">
      <w:pPr>
        <w:rPr>
          <w:sz w:val="24"/>
          <w:szCs w:val="24"/>
        </w:rPr>
      </w:pPr>
      <w:r>
        <w:rPr>
          <w:sz w:val="24"/>
          <w:szCs w:val="24"/>
        </w:rPr>
        <w:t>Schwarzer Pfeffer aus der Mühle</w:t>
      </w:r>
    </w:p>
    <w:p w14:paraId="57FEDB71" w14:textId="77777777" w:rsidR="004F5ECC" w:rsidRDefault="004F5ECC" w:rsidP="004F5ECC">
      <w:pPr>
        <w:rPr>
          <w:sz w:val="24"/>
          <w:szCs w:val="24"/>
        </w:rPr>
      </w:pPr>
      <w:r>
        <w:rPr>
          <w:sz w:val="24"/>
          <w:szCs w:val="24"/>
        </w:rPr>
        <w:t>4 EL Olivenöl</w:t>
      </w:r>
    </w:p>
    <w:p w14:paraId="6735714A" w14:textId="77777777" w:rsidR="004F5ECC" w:rsidRDefault="004F5ECC" w:rsidP="004F5ECC">
      <w:pPr>
        <w:rPr>
          <w:sz w:val="24"/>
          <w:szCs w:val="24"/>
        </w:rPr>
      </w:pPr>
      <w:r>
        <w:rPr>
          <w:sz w:val="24"/>
          <w:szCs w:val="24"/>
        </w:rPr>
        <w:t>2 EL Walnussöl</w:t>
      </w:r>
    </w:p>
    <w:p w14:paraId="08480BAA" w14:textId="77777777" w:rsidR="004F5ECC" w:rsidRDefault="004F5ECC" w:rsidP="004F5ECC">
      <w:pPr>
        <w:rPr>
          <w:sz w:val="24"/>
          <w:szCs w:val="24"/>
        </w:rPr>
      </w:pPr>
      <w:r>
        <w:rPr>
          <w:sz w:val="24"/>
          <w:szCs w:val="24"/>
        </w:rPr>
        <w:t>50 g gehackte Walnüsse</w:t>
      </w:r>
    </w:p>
    <w:p w14:paraId="4EF41BD3" w14:textId="77777777" w:rsidR="004F5ECC" w:rsidRDefault="004F5ECC" w:rsidP="004F5ECC">
      <w:pPr>
        <w:rPr>
          <w:sz w:val="24"/>
          <w:szCs w:val="24"/>
        </w:rPr>
      </w:pPr>
    </w:p>
    <w:p w14:paraId="05DC47CC" w14:textId="77777777" w:rsidR="004F5ECC" w:rsidRDefault="004F5ECC" w:rsidP="004F5ECC">
      <w:pPr>
        <w:rPr>
          <w:sz w:val="24"/>
          <w:szCs w:val="24"/>
        </w:rPr>
      </w:pPr>
      <w:r>
        <w:rPr>
          <w:sz w:val="24"/>
          <w:szCs w:val="24"/>
        </w:rPr>
        <w:t>Zubereitung:</w:t>
      </w:r>
    </w:p>
    <w:p w14:paraId="6EBAFDED" w14:textId="77777777" w:rsidR="004F5ECC" w:rsidRPr="00CA3FE0" w:rsidRDefault="004F5ECC" w:rsidP="00B40E8C">
      <w:pPr>
        <w:pStyle w:val="ListParagraph"/>
        <w:numPr>
          <w:ilvl w:val="0"/>
          <w:numId w:val="261"/>
        </w:numPr>
        <w:spacing w:after="120"/>
        <w:ind w:left="714" w:hanging="357"/>
        <w:contextualSpacing w:val="0"/>
        <w:jc w:val="both"/>
        <w:rPr>
          <w:sz w:val="24"/>
          <w:szCs w:val="24"/>
        </w:rPr>
      </w:pPr>
      <w:r w:rsidRPr="00CA3FE0">
        <w:rPr>
          <w:sz w:val="24"/>
          <w:szCs w:val="24"/>
        </w:rPr>
        <w:t>Schalotte und Knoblauch fein hacken und in eine Schüssel geben.</w:t>
      </w:r>
    </w:p>
    <w:p w14:paraId="16AC5C5E" w14:textId="77777777" w:rsidR="004F5ECC" w:rsidRPr="00CA3FE0" w:rsidRDefault="004F5ECC" w:rsidP="00B40E8C">
      <w:pPr>
        <w:pStyle w:val="ListParagraph"/>
        <w:numPr>
          <w:ilvl w:val="0"/>
          <w:numId w:val="261"/>
        </w:numPr>
        <w:spacing w:after="120"/>
        <w:ind w:left="714" w:hanging="357"/>
        <w:contextualSpacing w:val="0"/>
        <w:jc w:val="both"/>
        <w:rPr>
          <w:sz w:val="24"/>
          <w:szCs w:val="24"/>
        </w:rPr>
      </w:pPr>
      <w:r w:rsidRPr="00CA3FE0">
        <w:rPr>
          <w:sz w:val="24"/>
          <w:szCs w:val="24"/>
        </w:rPr>
        <w:t>Essig, Salz und Pfeffer hinzugeben, verrühren und einige Minuten rühren lassen.</w:t>
      </w:r>
    </w:p>
    <w:p w14:paraId="6D6051F2" w14:textId="77777777" w:rsidR="004F5ECC" w:rsidRPr="00CA3FE0" w:rsidRDefault="004F5ECC" w:rsidP="00B40E8C">
      <w:pPr>
        <w:pStyle w:val="ListParagraph"/>
        <w:numPr>
          <w:ilvl w:val="0"/>
          <w:numId w:val="261"/>
        </w:numPr>
        <w:spacing w:after="120"/>
        <w:ind w:left="714" w:hanging="357"/>
        <w:contextualSpacing w:val="0"/>
        <w:jc w:val="both"/>
        <w:rPr>
          <w:sz w:val="24"/>
          <w:szCs w:val="24"/>
        </w:rPr>
      </w:pPr>
      <w:r w:rsidRPr="00CA3FE0">
        <w:rPr>
          <w:sz w:val="24"/>
          <w:szCs w:val="24"/>
        </w:rPr>
        <w:t>Die beiden Ölsorten nacheinander mit dem Schneebesen kräftig einrühren.</w:t>
      </w:r>
    </w:p>
    <w:p w14:paraId="23349BEA" w14:textId="77777777" w:rsidR="004F5ECC" w:rsidRPr="00CA3FE0" w:rsidRDefault="004F5ECC" w:rsidP="00B40E8C">
      <w:pPr>
        <w:pStyle w:val="ListParagraph"/>
        <w:numPr>
          <w:ilvl w:val="0"/>
          <w:numId w:val="261"/>
        </w:numPr>
        <w:spacing w:after="120"/>
        <w:ind w:left="714" w:hanging="357"/>
        <w:contextualSpacing w:val="0"/>
        <w:jc w:val="both"/>
        <w:rPr>
          <w:sz w:val="24"/>
          <w:szCs w:val="24"/>
        </w:rPr>
      </w:pPr>
      <w:r w:rsidRPr="00CA3FE0">
        <w:rPr>
          <w:sz w:val="24"/>
          <w:szCs w:val="24"/>
        </w:rPr>
        <w:t>Nüsse im Ofen bei 150°C etwa 10 Minuten rösten, abkühlen lassen und unter das Dressing mischen.</w:t>
      </w:r>
    </w:p>
    <w:p w14:paraId="344E222C" w14:textId="77777777" w:rsidR="004F5ECC" w:rsidRDefault="004F5ECC" w:rsidP="004F5ECC">
      <w:pPr>
        <w:rPr>
          <w:sz w:val="24"/>
          <w:szCs w:val="24"/>
        </w:rPr>
      </w:pPr>
    </w:p>
    <w:p w14:paraId="2A7C4FF3" w14:textId="3481B45F" w:rsidR="004F5ECC" w:rsidRDefault="004F5ECC" w:rsidP="004F5ECC">
      <w:pPr>
        <w:rPr>
          <w:rFonts w:asciiTheme="majorHAnsi" w:eastAsiaTheme="majorEastAsia" w:hAnsiTheme="majorHAnsi" w:cstheme="majorBidi"/>
          <w:color w:val="2F5496" w:themeColor="accent1" w:themeShade="BF"/>
          <w:sz w:val="26"/>
          <w:szCs w:val="26"/>
        </w:rPr>
      </w:pPr>
      <w:r>
        <w:rPr>
          <w:sz w:val="24"/>
          <w:szCs w:val="24"/>
        </w:rPr>
        <w:t>Tipp:</w:t>
      </w:r>
      <w:r>
        <w:rPr>
          <w:sz w:val="24"/>
          <w:szCs w:val="24"/>
        </w:rPr>
        <w:tab/>
        <w:t>Schmeckt lecker zu Feldsalat, Chicorée, Radicchio, Rohkostsalaten z.B. Kohlrabi.</w:t>
      </w:r>
      <w:r>
        <w:br w:type="page"/>
      </w:r>
    </w:p>
    <w:p w14:paraId="3B10C21A" w14:textId="77777777" w:rsidR="008536AD" w:rsidRDefault="008536AD" w:rsidP="008536AD">
      <w:pPr>
        <w:pStyle w:val="Heading2"/>
        <w:spacing w:after="240"/>
      </w:pPr>
      <w:r>
        <w:lastRenderedPageBreak/>
        <w:t>Pesto-Vinaigrette</w:t>
      </w:r>
      <w:r>
        <w:rPr>
          <w:rStyle w:val="FootnoteReference"/>
        </w:rPr>
        <w:footnoteReference w:id="757"/>
      </w:r>
      <w:r>
        <w:t xml:space="preserve"> </w:t>
      </w:r>
    </w:p>
    <w:p w14:paraId="0CF33DBF" w14:textId="77777777" w:rsidR="008536AD" w:rsidRDefault="008536AD" w:rsidP="008536AD">
      <w:pPr>
        <w:rPr>
          <w:sz w:val="24"/>
          <w:szCs w:val="24"/>
        </w:rPr>
      </w:pPr>
      <w:r w:rsidRPr="009D2758">
        <w:rPr>
          <w:sz w:val="24"/>
          <w:szCs w:val="24"/>
          <w:u w:val="single"/>
        </w:rPr>
        <w:t>Zutaten</w:t>
      </w:r>
      <w:r>
        <w:rPr>
          <w:sz w:val="24"/>
          <w:szCs w:val="24"/>
        </w:rPr>
        <w:t xml:space="preserve"> (für ca. 6 Portionen):</w:t>
      </w:r>
    </w:p>
    <w:p w14:paraId="6A947F88" w14:textId="77777777" w:rsidR="008536AD" w:rsidRDefault="008536AD" w:rsidP="008536AD">
      <w:pPr>
        <w:rPr>
          <w:sz w:val="24"/>
          <w:szCs w:val="24"/>
        </w:rPr>
      </w:pPr>
      <w:r>
        <w:rPr>
          <w:sz w:val="24"/>
          <w:szCs w:val="24"/>
        </w:rPr>
        <w:t>30 g Pinienkerne</w:t>
      </w:r>
    </w:p>
    <w:p w14:paraId="5DED789E" w14:textId="77777777" w:rsidR="008536AD" w:rsidRDefault="008536AD" w:rsidP="008536AD">
      <w:pPr>
        <w:rPr>
          <w:sz w:val="24"/>
          <w:szCs w:val="24"/>
        </w:rPr>
      </w:pPr>
      <w:r>
        <w:rPr>
          <w:sz w:val="24"/>
          <w:szCs w:val="24"/>
        </w:rPr>
        <w:t>1 Knoblauchzehe</w:t>
      </w:r>
    </w:p>
    <w:p w14:paraId="7A393B08" w14:textId="77777777" w:rsidR="008536AD" w:rsidRDefault="008536AD" w:rsidP="008536AD">
      <w:pPr>
        <w:rPr>
          <w:sz w:val="24"/>
          <w:szCs w:val="24"/>
        </w:rPr>
      </w:pPr>
      <w:r>
        <w:rPr>
          <w:sz w:val="24"/>
          <w:szCs w:val="24"/>
        </w:rPr>
        <w:t>20 g Basilikumblätter (ca. ½ Bund)</w:t>
      </w:r>
    </w:p>
    <w:p w14:paraId="009AA8DB" w14:textId="77777777" w:rsidR="008536AD" w:rsidRDefault="008536AD" w:rsidP="008536AD">
      <w:pPr>
        <w:rPr>
          <w:sz w:val="24"/>
          <w:szCs w:val="24"/>
        </w:rPr>
      </w:pPr>
      <w:r>
        <w:rPr>
          <w:sz w:val="24"/>
          <w:szCs w:val="24"/>
        </w:rPr>
        <w:t>½ TL grobes Meersalz</w:t>
      </w:r>
    </w:p>
    <w:p w14:paraId="484C9247" w14:textId="77777777" w:rsidR="008536AD" w:rsidRDefault="008536AD" w:rsidP="008536AD">
      <w:pPr>
        <w:rPr>
          <w:sz w:val="24"/>
          <w:szCs w:val="24"/>
        </w:rPr>
      </w:pPr>
      <w:r>
        <w:rPr>
          <w:sz w:val="24"/>
          <w:szCs w:val="24"/>
        </w:rPr>
        <w:t>Pfeffer</w:t>
      </w:r>
    </w:p>
    <w:p w14:paraId="3C949AE4" w14:textId="77777777" w:rsidR="008536AD" w:rsidRDefault="008536AD" w:rsidP="008536AD">
      <w:pPr>
        <w:rPr>
          <w:sz w:val="24"/>
          <w:szCs w:val="24"/>
        </w:rPr>
      </w:pPr>
      <w:r>
        <w:rPr>
          <w:sz w:val="24"/>
          <w:szCs w:val="24"/>
        </w:rPr>
        <w:t>1 EL Zitronensaft</w:t>
      </w:r>
    </w:p>
    <w:p w14:paraId="2C06EDC1" w14:textId="77777777" w:rsidR="008536AD" w:rsidRDefault="008536AD" w:rsidP="008536AD">
      <w:pPr>
        <w:rPr>
          <w:sz w:val="24"/>
          <w:szCs w:val="24"/>
        </w:rPr>
      </w:pPr>
      <w:r>
        <w:rPr>
          <w:sz w:val="24"/>
          <w:szCs w:val="24"/>
        </w:rPr>
        <w:t>100 ml Olivenöl</w:t>
      </w:r>
    </w:p>
    <w:p w14:paraId="20DBBF2F" w14:textId="77777777" w:rsidR="008536AD" w:rsidRDefault="008536AD" w:rsidP="008536AD">
      <w:pPr>
        <w:rPr>
          <w:sz w:val="24"/>
          <w:szCs w:val="24"/>
        </w:rPr>
      </w:pPr>
      <w:r>
        <w:rPr>
          <w:sz w:val="24"/>
          <w:szCs w:val="24"/>
        </w:rPr>
        <w:t>½ TL fein abgeriebene Zitronenschale</w:t>
      </w:r>
    </w:p>
    <w:p w14:paraId="29423F26" w14:textId="77777777" w:rsidR="008536AD" w:rsidRDefault="008536AD" w:rsidP="008536AD">
      <w:pPr>
        <w:rPr>
          <w:sz w:val="24"/>
          <w:szCs w:val="24"/>
        </w:rPr>
      </w:pPr>
    </w:p>
    <w:p w14:paraId="6D7D5CCF" w14:textId="77777777" w:rsidR="008536AD" w:rsidRDefault="008536AD" w:rsidP="008536AD">
      <w:pPr>
        <w:rPr>
          <w:sz w:val="24"/>
          <w:szCs w:val="24"/>
        </w:rPr>
      </w:pPr>
    </w:p>
    <w:p w14:paraId="7D5E6064" w14:textId="77777777" w:rsidR="008536AD" w:rsidRDefault="008536AD" w:rsidP="008536AD">
      <w:pPr>
        <w:rPr>
          <w:sz w:val="24"/>
          <w:szCs w:val="24"/>
        </w:rPr>
      </w:pPr>
      <w:r>
        <w:rPr>
          <w:sz w:val="24"/>
          <w:szCs w:val="24"/>
        </w:rPr>
        <w:t>Zubereitungszeit: 15 Minuten</w:t>
      </w:r>
    </w:p>
    <w:p w14:paraId="28A4CB73" w14:textId="77777777" w:rsidR="008536AD" w:rsidRPr="009D2758" w:rsidRDefault="008536AD" w:rsidP="00B40E8C">
      <w:pPr>
        <w:pStyle w:val="ListParagraph"/>
        <w:numPr>
          <w:ilvl w:val="0"/>
          <w:numId w:val="1699"/>
        </w:numPr>
        <w:spacing w:after="120"/>
        <w:ind w:left="714" w:hanging="357"/>
        <w:contextualSpacing w:val="0"/>
        <w:jc w:val="both"/>
        <w:rPr>
          <w:sz w:val="24"/>
          <w:szCs w:val="24"/>
        </w:rPr>
      </w:pPr>
      <w:r w:rsidRPr="009D2758">
        <w:rPr>
          <w:sz w:val="24"/>
          <w:szCs w:val="24"/>
        </w:rPr>
        <w:t>Pinienkerne in einer Pfanne ohne Fett anrösten. Dann abkühlen lassen und grob hacken. Knoblauch pellen und grob hacken. Basilikumblätter grob hacken.</w:t>
      </w:r>
    </w:p>
    <w:p w14:paraId="551DBCA3" w14:textId="77777777" w:rsidR="008536AD" w:rsidRPr="009D2758" w:rsidRDefault="008536AD" w:rsidP="00B40E8C">
      <w:pPr>
        <w:pStyle w:val="ListParagraph"/>
        <w:numPr>
          <w:ilvl w:val="0"/>
          <w:numId w:val="1699"/>
        </w:numPr>
        <w:spacing w:after="120"/>
        <w:ind w:left="714" w:hanging="357"/>
        <w:contextualSpacing w:val="0"/>
        <w:jc w:val="both"/>
        <w:rPr>
          <w:sz w:val="24"/>
          <w:szCs w:val="24"/>
        </w:rPr>
      </w:pPr>
      <w:r w:rsidRPr="009D2758">
        <w:rPr>
          <w:sz w:val="24"/>
          <w:szCs w:val="24"/>
        </w:rPr>
        <w:t>Knoblauch, Basilikum, ½ TL Meersalz, etwas Pfeffer, Zitronensaft und Olivenöl mi dem Mixstab gut durchmixen. Pinienkerne und die Zitronenschale untermischen. Eventuell nachwürzen.</w:t>
      </w:r>
    </w:p>
    <w:p w14:paraId="043D346C" w14:textId="77777777" w:rsidR="008536AD" w:rsidRDefault="008536AD">
      <w:pPr>
        <w:rPr>
          <w:rFonts w:asciiTheme="majorHAnsi" w:eastAsiaTheme="majorEastAsia" w:hAnsiTheme="majorHAnsi" w:cstheme="majorBidi"/>
          <w:color w:val="2F5496" w:themeColor="accent1" w:themeShade="BF"/>
          <w:sz w:val="26"/>
          <w:szCs w:val="26"/>
        </w:rPr>
      </w:pPr>
      <w:r>
        <w:br w:type="page"/>
      </w:r>
    </w:p>
    <w:p w14:paraId="5D804634" w14:textId="77777777" w:rsidR="00B77F8A" w:rsidRDefault="00B77F8A" w:rsidP="00B77F8A">
      <w:pPr>
        <w:pStyle w:val="Heading2"/>
        <w:spacing w:after="240"/>
      </w:pPr>
      <w:r>
        <w:lastRenderedPageBreak/>
        <w:t>Ezme (pikantes Dressing)</w:t>
      </w:r>
      <w:r>
        <w:rPr>
          <w:rStyle w:val="FootnoteReference"/>
        </w:rPr>
        <w:footnoteReference w:id="758"/>
      </w:r>
      <w:r>
        <w:t xml:space="preserve"> </w:t>
      </w:r>
    </w:p>
    <w:p w14:paraId="1D122E02" w14:textId="77777777" w:rsidR="00B77F8A" w:rsidRPr="00D02EFA" w:rsidRDefault="00B77F8A" w:rsidP="00B77F8A">
      <w:pPr>
        <w:rPr>
          <w:sz w:val="24"/>
          <w:szCs w:val="24"/>
          <w:u w:val="single"/>
        </w:rPr>
      </w:pPr>
      <w:r w:rsidRPr="00D02EFA">
        <w:rPr>
          <w:sz w:val="24"/>
          <w:szCs w:val="24"/>
          <w:u w:val="single"/>
        </w:rPr>
        <w:t>Zutaten</w:t>
      </w:r>
    </w:p>
    <w:p w14:paraId="5D7BB288" w14:textId="77777777" w:rsidR="00B77F8A" w:rsidRPr="00D02EFA" w:rsidRDefault="00B77F8A" w:rsidP="00B77F8A">
      <w:pPr>
        <w:rPr>
          <w:i/>
          <w:iCs/>
          <w:sz w:val="24"/>
          <w:szCs w:val="24"/>
        </w:rPr>
      </w:pPr>
      <w:r w:rsidRPr="00D02EFA">
        <w:rPr>
          <w:i/>
          <w:iCs/>
          <w:sz w:val="24"/>
          <w:szCs w:val="24"/>
        </w:rPr>
        <w:t>Für das Dressing:</w:t>
      </w:r>
    </w:p>
    <w:p w14:paraId="6D7CE0E6" w14:textId="77777777" w:rsidR="00B77F8A" w:rsidRDefault="00B77F8A" w:rsidP="00B77F8A">
      <w:pPr>
        <w:rPr>
          <w:sz w:val="24"/>
          <w:szCs w:val="24"/>
        </w:rPr>
      </w:pPr>
      <w:r>
        <w:rPr>
          <w:sz w:val="24"/>
          <w:szCs w:val="24"/>
        </w:rPr>
        <w:t>1 kleiner Granatapfel</w:t>
      </w:r>
    </w:p>
    <w:p w14:paraId="6ACCBB0F" w14:textId="77777777" w:rsidR="00B77F8A" w:rsidRDefault="00B77F8A" w:rsidP="00B77F8A">
      <w:pPr>
        <w:rPr>
          <w:sz w:val="24"/>
          <w:szCs w:val="24"/>
        </w:rPr>
      </w:pPr>
      <w:r>
        <w:rPr>
          <w:sz w:val="24"/>
          <w:szCs w:val="24"/>
        </w:rPr>
        <w:t>2 – 3 EL Tomatenmark</w:t>
      </w:r>
    </w:p>
    <w:p w14:paraId="4B3110AE" w14:textId="77777777" w:rsidR="00B77F8A" w:rsidRDefault="00B77F8A" w:rsidP="00B77F8A">
      <w:pPr>
        <w:rPr>
          <w:sz w:val="24"/>
          <w:szCs w:val="24"/>
        </w:rPr>
      </w:pPr>
      <w:r>
        <w:rPr>
          <w:sz w:val="24"/>
          <w:szCs w:val="24"/>
        </w:rPr>
        <w:t>2 Knoblauchzehen, zerdrückt</w:t>
      </w:r>
    </w:p>
    <w:p w14:paraId="3459C225" w14:textId="77777777" w:rsidR="00B77F8A" w:rsidRDefault="00B77F8A" w:rsidP="00B77F8A">
      <w:pPr>
        <w:rPr>
          <w:sz w:val="24"/>
          <w:szCs w:val="24"/>
        </w:rPr>
      </w:pPr>
      <w:r>
        <w:rPr>
          <w:sz w:val="24"/>
          <w:szCs w:val="24"/>
        </w:rPr>
        <w:t>2 EL Agavendicksaft</w:t>
      </w:r>
    </w:p>
    <w:p w14:paraId="7279E499" w14:textId="77777777" w:rsidR="00B77F8A" w:rsidRDefault="00B77F8A" w:rsidP="00B77F8A">
      <w:pPr>
        <w:rPr>
          <w:sz w:val="24"/>
          <w:szCs w:val="24"/>
        </w:rPr>
      </w:pPr>
      <w:r>
        <w:rPr>
          <w:sz w:val="24"/>
          <w:szCs w:val="24"/>
        </w:rPr>
        <w:t>Saft von 1 Zitrone</w:t>
      </w:r>
    </w:p>
    <w:p w14:paraId="4943B5A5" w14:textId="77777777" w:rsidR="00B77F8A" w:rsidRDefault="00B77F8A" w:rsidP="00B77F8A">
      <w:pPr>
        <w:rPr>
          <w:sz w:val="24"/>
          <w:szCs w:val="24"/>
        </w:rPr>
      </w:pPr>
      <w:r>
        <w:rPr>
          <w:sz w:val="24"/>
          <w:szCs w:val="24"/>
        </w:rPr>
        <w:t>100 ml Olivenöl</w:t>
      </w:r>
    </w:p>
    <w:p w14:paraId="459C62B8" w14:textId="77777777" w:rsidR="00B77F8A" w:rsidRDefault="00B77F8A" w:rsidP="00B77F8A">
      <w:pPr>
        <w:rPr>
          <w:sz w:val="24"/>
          <w:szCs w:val="24"/>
        </w:rPr>
      </w:pPr>
      <w:r>
        <w:rPr>
          <w:sz w:val="24"/>
          <w:szCs w:val="24"/>
        </w:rPr>
        <w:t>1 EL scharfes Paprikapulver</w:t>
      </w:r>
    </w:p>
    <w:p w14:paraId="1B83F647" w14:textId="77777777" w:rsidR="00B77F8A" w:rsidRDefault="00B77F8A" w:rsidP="00B77F8A">
      <w:pPr>
        <w:rPr>
          <w:sz w:val="24"/>
          <w:szCs w:val="24"/>
        </w:rPr>
      </w:pPr>
      <w:r>
        <w:rPr>
          <w:sz w:val="24"/>
          <w:szCs w:val="24"/>
        </w:rPr>
        <w:t xml:space="preserve">1 TL Chiliflocken </w:t>
      </w:r>
    </w:p>
    <w:p w14:paraId="308BB592" w14:textId="77777777" w:rsidR="00B77F8A" w:rsidRDefault="00B77F8A" w:rsidP="00B77F8A">
      <w:pPr>
        <w:rPr>
          <w:sz w:val="24"/>
          <w:szCs w:val="24"/>
        </w:rPr>
      </w:pPr>
      <w:r>
        <w:rPr>
          <w:sz w:val="24"/>
          <w:szCs w:val="24"/>
        </w:rPr>
        <w:t>Pfeffer, Meersalz</w:t>
      </w:r>
    </w:p>
    <w:p w14:paraId="7AC16938" w14:textId="77777777" w:rsidR="00B77F8A" w:rsidRDefault="00B77F8A" w:rsidP="00B77F8A">
      <w:pPr>
        <w:rPr>
          <w:i/>
          <w:iCs/>
          <w:sz w:val="24"/>
          <w:szCs w:val="24"/>
        </w:rPr>
      </w:pPr>
    </w:p>
    <w:p w14:paraId="68EE789C" w14:textId="77777777" w:rsidR="00B77F8A" w:rsidRPr="00D02EFA" w:rsidRDefault="00B77F8A" w:rsidP="00B77F8A">
      <w:pPr>
        <w:rPr>
          <w:i/>
          <w:iCs/>
          <w:sz w:val="24"/>
          <w:szCs w:val="24"/>
        </w:rPr>
      </w:pPr>
      <w:r w:rsidRPr="00D02EFA">
        <w:rPr>
          <w:i/>
          <w:iCs/>
          <w:sz w:val="24"/>
          <w:szCs w:val="24"/>
        </w:rPr>
        <w:t>Für den Dip (oder auch als Salat)</w:t>
      </w:r>
    </w:p>
    <w:p w14:paraId="1F95EED6" w14:textId="77777777" w:rsidR="00B77F8A" w:rsidRDefault="00B77F8A" w:rsidP="00B77F8A">
      <w:pPr>
        <w:rPr>
          <w:sz w:val="24"/>
          <w:szCs w:val="24"/>
        </w:rPr>
      </w:pPr>
      <w:r>
        <w:rPr>
          <w:sz w:val="24"/>
          <w:szCs w:val="24"/>
        </w:rPr>
        <w:t>4 große reife Tomaten</w:t>
      </w:r>
    </w:p>
    <w:p w14:paraId="55F84C60" w14:textId="77777777" w:rsidR="00B77F8A" w:rsidRDefault="00B77F8A" w:rsidP="00B77F8A">
      <w:pPr>
        <w:rPr>
          <w:sz w:val="24"/>
          <w:szCs w:val="24"/>
        </w:rPr>
      </w:pPr>
      <w:r>
        <w:rPr>
          <w:sz w:val="24"/>
          <w:szCs w:val="24"/>
        </w:rPr>
        <w:t>2 kleine Landgurken</w:t>
      </w:r>
    </w:p>
    <w:p w14:paraId="3196E767" w14:textId="77777777" w:rsidR="00B77F8A" w:rsidRDefault="00B77F8A" w:rsidP="00B77F8A">
      <w:pPr>
        <w:rPr>
          <w:sz w:val="24"/>
          <w:szCs w:val="24"/>
        </w:rPr>
      </w:pPr>
      <w:r>
        <w:rPr>
          <w:sz w:val="24"/>
          <w:szCs w:val="24"/>
        </w:rPr>
        <w:t>1 rote und 1 grüne Paprikaschoten</w:t>
      </w:r>
    </w:p>
    <w:p w14:paraId="05381CCF" w14:textId="77777777" w:rsidR="00B77F8A" w:rsidRDefault="00B77F8A" w:rsidP="00B77F8A">
      <w:pPr>
        <w:rPr>
          <w:sz w:val="24"/>
          <w:szCs w:val="24"/>
        </w:rPr>
      </w:pPr>
      <w:r>
        <w:rPr>
          <w:sz w:val="24"/>
          <w:szCs w:val="24"/>
        </w:rPr>
        <w:t>1 – 2 lange rote Peperonischoten</w:t>
      </w:r>
    </w:p>
    <w:p w14:paraId="54B5E220" w14:textId="77777777" w:rsidR="00B77F8A" w:rsidRDefault="00B77F8A" w:rsidP="00B77F8A">
      <w:pPr>
        <w:rPr>
          <w:sz w:val="24"/>
          <w:szCs w:val="24"/>
        </w:rPr>
      </w:pPr>
      <w:r>
        <w:rPr>
          <w:sz w:val="24"/>
          <w:szCs w:val="24"/>
        </w:rPr>
        <w:t>½ Bund Petersilie</w:t>
      </w:r>
    </w:p>
    <w:p w14:paraId="60B0D6EA" w14:textId="77777777" w:rsidR="00B77F8A" w:rsidRDefault="00B77F8A" w:rsidP="00B77F8A">
      <w:pPr>
        <w:rPr>
          <w:sz w:val="24"/>
          <w:szCs w:val="24"/>
        </w:rPr>
      </w:pPr>
      <w:r>
        <w:rPr>
          <w:sz w:val="24"/>
          <w:szCs w:val="24"/>
        </w:rPr>
        <w:t>1 mittelgroße rote Zwiebel</w:t>
      </w:r>
    </w:p>
    <w:p w14:paraId="7B31C16C" w14:textId="77777777" w:rsidR="00B77F8A" w:rsidRDefault="00B77F8A" w:rsidP="00B77F8A">
      <w:pPr>
        <w:rPr>
          <w:sz w:val="24"/>
          <w:szCs w:val="24"/>
        </w:rPr>
      </w:pPr>
      <w:r>
        <w:rPr>
          <w:sz w:val="24"/>
          <w:szCs w:val="24"/>
        </w:rPr>
        <w:t>80 g Pinienkerne</w:t>
      </w:r>
    </w:p>
    <w:p w14:paraId="3ED63416" w14:textId="77777777" w:rsidR="00B77F8A" w:rsidRDefault="00B77F8A" w:rsidP="00B77F8A">
      <w:pPr>
        <w:jc w:val="both"/>
        <w:rPr>
          <w:sz w:val="24"/>
          <w:szCs w:val="24"/>
        </w:rPr>
      </w:pPr>
    </w:p>
    <w:p w14:paraId="3A99008A" w14:textId="77777777" w:rsidR="00B77F8A" w:rsidRDefault="00B77F8A" w:rsidP="00B77F8A">
      <w:pPr>
        <w:jc w:val="both"/>
        <w:rPr>
          <w:sz w:val="24"/>
          <w:szCs w:val="24"/>
        </w:rPr>
      </w:pPr>
      <w:r>
        <w:rPr>
          <w:sz w:val="24"/>
          <w:szCs w:val="24"/>
        </w:rPr>
        <w:t>Zubereitung:</w:t>
      </w:r>
    </w:p>
    <w:p w14:paraId="1AB69217" w14:textId="77777777" w:rsidR="00B77F8A" w:rsidRPr="00EA7B8E" w:rsidRDefault="00B77F8A" w:rsidP="00B40E8C">
      <w:pPr>
        <w:pStyle w:val="ListParagraph"/>
        <w:numPr>
          <w:ilvl w:val="0"/>
          <w:numId w:val="958"/>
        </w:numPr>
        <w:spacing w:after="120"/>
        <w:ind w:left="714" w:hanging="357"/>
        <w:contextualSpacing w:val="0"/>
        <w:jc w:val="both"/>
        <w:rPr>
          <w:sz w:val="24"/>
          <w:szCs w:val="24"/>
        </w:rPr>
      </w:pPr>
      <w:r w:rsidRPr="00EA7B8E">
        <w:rPr>
          <w:sz w:val="24"/>
          <w:szCs w:val="24"/>
        </w:rPr>
        <w:t>Für das Dressing die Kerne aus dem Granatapfel lösen. Alle Dressingzutaten dazugeben und zu einer glatten Mischung pürieren.</w:t>
      </w:r>
    </w:p>
    <w:p w14:paraId="690F3BAB" w14:textId="77777777" w:rsidR="00B77F8A" w:rsidRPr="00EA7B8E" w:rsidRDefault="00B77F8A" w:rsidP="00B40E8C">
      <w:pPr>
        <w:pStyle w:val="ListParagraph"/>
        <w:numPr>
          <w:ilvl w:val="0"/>
          <w:numId w:val="958"/>
        </w:numPr>
        <w:spacing w:after="120"/>
        <w:ind w:left="714" w:hanging="357"/>
        <w:contextualSpacing w:val="0"/>
        <w:jc w:val="both"/>
        <w:rPr>
          <w:sz w:val="24"/>
          <w:szCs w:val="24"/>
        </w:rPr>
      </w:pPr>
      <w:r w:rsidRPr="00EA7B8E">
        <w:rPr>
          <w:sz w:val="24"/>
          <w:szCs w:val="24"/>
        </w:rPr>
        <w:t xml:space="preserve">Die Tomaten und die Gurken entkernen und fein hacken. Salzen und 30 Minuten in einem Sieb abtropfen lassen. Die Paprika- und Peperonischoten, die Petersilie und die Zwiebel sehr fein hacken und zusammen mit den Tomaten, den Gurken und den Pinienkernen in das Dressing geben. Alles gut mischen und zugedeckt mindestens einige Stunden, am besten jedoch über Nacht in den Kühlschrank stellen. Nach </w:t>
      </w:r>
      <w:r w:rsidRPr="00EA7B8E">
        <w:rPr>
          <w:sz w:val="24"/>
          <w:szCs w:val="24"/>
        </w:rPr>
        <w:lastRenderedPageBreak/>
        <w:t>Geschmack als Salat servieren oder weiter zerkleinern und als Dip reichen. Nach Bedarf mit 1 – 2 EL Tomatenmark eindicken.</w:t>
      </w:r>
    </w:p>
    <w:p w14:paraId="0870FB9F" w14:textId="77777777" w:rsidR="00B77F8A" w:rsidRDefault="00B77F8A" w:rsidP="00B77F8A">
      <w:pPr>
        <w:rPr>
          <w:rFonts w:asciiTheme="majorHAnsi" w:eastAsiaTheme="majorEastAsia" w:hAnsiTheme="majorHAnsi" w:cstheme="majorBidi"/>
          <w:color w:val="2F5496" w:themeColor="accent1" w:themeShade="BF"/>
          <w:sz w:val="26"/>
          <w:szCs w:val="26"/>
        </w:rPr>
      </w:pPr>
      <w:r>
        <w:br w:type="page"/>
      </w:r>
    </w:p>
    <w:p w14:paraId="22F9551D" w14:textId="66FC45F2" w:rsidR="00C01185" w:rsidRPr="00280EBE" w:rsidRDefault="00C01185" w:rsidP="00D950FE">
      <w:pPr>
        <w:pStyle w:val="Heading2"/>
        <w:spacing w:after="240"/>
      </w:pPr>
      <w:r w:rsidRPr="00280EBE">
        <w:lastRenderedPageBreak/>
        <w:t>Estragon-Senf</w:t>
      </w:r>
      <w:r w:rsidR="00544547">
        <w:rPr>
          <w:rStyle w:val="FootnoteReference"/>
        </w:rPr>
        <w:footnoteReference w:id="759"/>
      </w:r>
      <w:r w:rsidRPr="00280EBE">
        <w:t xml:space="preserve"> </w:t>
      </w:r>
    </w:p>
    <w:p w14:paraId="5D00BFB4" w14:textId="658E9191" w:rsidR="00C01185" w:rsidRDefault="00C01185" w:rsidP="00BF7E9E">
      <w:pPr>
        <w:jc w:val="both"/>
        <w:rPr>
          <w:sz w:val="24"/>
          <w:szCs w:val="24"/>
        </w:rPr>
      </w:pPr>
      <w:r w:rsidRPr="00D950FE">
        <w:rPr>
          <w:sz w:val="24"/>
          <w:szCs w:val="24"/>
          <w:u w:val="single"/>
        </w:rPr>
        <w:t>Zutaten</w:t>
      </w:r>
      <w:r>
        <w:rPr>
          <w:sz w:val="24"/>
          <w:szCs w:val="24"/>
        </w:rPr>
        <w:t xml:space="preserve"> </w:t>
      </w:r>
      <w:r w:rsidR="00D950FE">
        <w:rPr>
          <w:sz w:val="24"/>
          <w:szCs w:val="24"/>
        </w:rPr>
        <w:t>(</w:t>
      </w:r>
      <w:r>
        <w:rPr>
          <w:sz w:val="24"/>
          <w:szCs w:val="24"/>
        </w:rPr>
        <w:t>für 1 Glas (300 ml)</w:t>
      </w:r>
      <w:r w:rsidR="00EF3900">
        <w:rPr>
          <w:sz w:val="24"/>
          <w:szCs w:val="24"/>
        </w:rPr>
        <w:t>)</w:t>
      </w:r>
    </w:p>
    <w:p w14:paraId="7EBE35D7" w14:textId="331239BB" w:rsidR="00C01185" w:rsidRDefault="00C01185" w:rsidP="00BF7E9E">
      <w:pPr>
        <w:jc w:val="both"/>
        <w:rPr>
          <w:sz w:val="24"/>
          <w:szCs w:val="24"/>
        </w:rPr>
      </w:pPr>
      <w:r>
        <w:rPr>
          <w:sz w:val="24"/>
          <w:szCs w:val="24"/>
        </w:rPr>
        <w:t>100 g gelbe Senfkörner</w:t>
      </w:r>
    </w:p>
    <w:p w14:paraId="5D3D7DC5" w14:textId="441687D8" w:rsidR="00C01185" w:rsidRDefault="00C01185" w:rsidP="00BF7E9E">
      <w:pPr>
        <w:jc w:val="both"/>
        <w:rPr>
          <w:sz w:val="24"/>
          <w:szCs w:val="24"/>
        </w:rPr>
      </w:pPr>
      <w:r>
        <w:rPr>
          <w:sz w:val="24"/>
          <w:szCs w:val="24"/>
        </w:rPr>
        <w:t>50 ml trockener Weißwein</w:t>
      </w:r>
    </w:p>
    <w:p w14:paraId="2F664269" w14:textId="617EEC2F" w:rsidR="00C01185" w:rsidRDefault="00C01185" w:rsidP="00BF7E9E">
      <w:pPr>
        <w:jc w:val="both"/>
        <w:rPr>
          <w:sz w:val="24"/>
          <w:szCs w:val="24"/>
        </w:rPr>
      </w:pPr>
      <w:r>
        <w:rPr>
          <w:sz w:val="24"/>
          <w:szCs w:val="24"/>
        </w:rPr>
        <w:t>50 ml Apfelessig</w:t>
      </w:r>
    </w:p>
    <w:p w14:paraId="5D37A28F" w14:textId="11D7B175" w:rsidR="00C01185" w:rsidRDefault="00C01185" w:rsidP="00BF7E9E">
      <w:pPr>
        <w:jc w:val="both"/>
        <w:rPr>
          <w:sz w:val="24"/>
          <w:szCs w:val="24"/>
        </w:rPr>
      </w:pPr>
      <w:r>
        <w:rPr>
          <w:sz w:val="24"/>
          <w:szCs w:val="24"/>
        </w:rPr>
        <w:t>2 TL getrockneter Estragon</w:t>
      </w:r>
    </w:p>
    <w:p w14:paraId="1ABF91AD" w14:textId="66B9737C" w:rsidR="00C01185" w:rsidRDefault="00C01185" w:rsidP="00BF7E9E">
      <w:pPr>
        <w:jc w:val="both"/>
        <w:rPr>
          <w:sz w:val="24"/>
          <w:szCs w:val="24"/>
        </w:rPr>
      </w:pPr>
      <w:r>
        <w:rPr>
          <w:sz w:val="24"/>
          <w:szCs w:val="24"/>
        </w:rPr>
        <w:t>40 g milder Honig</w:t>
      </w:r>
    </w:p>
    <w:p w14:paraId="739053B4" w14:textId="6FCE3B99" w:rsidR="00C01185" w:rsidRDefault="00C01185" w:rsidP="00BF7E9E">
      <w:pPr>
        <w:jc w:val="both"/>
        <w:rPr>
          <w:sz w:val="24"/>
          <w:szCs w:val="24"/>
        </w:rPr>
      </w:pPr>
      <w:r>
        <w:rPr>
          <w:sz w:val="24"/>
          <w:szCs w:val="24"/>
        </w:rPr>
        <w:t>½ TL Kurkuma</w:t>
      </w:r>
    </w:p>
    <w:p w14:paraId="55D15511" w14:textId="39EDB481" w:rsidR="00C01185" w:rsidRDefault="00C01185" w:rsidP="00BF7E9E">
      <w:pPr>
        <w:jc w:val="both"/>
        <w:rPr>
          <w:sz w:val="24"/>
          <w:szCs w:val="24"/>
        </w:rPr>
      </w:pPr>
      <w:r>
        <w:rPr>
          <w:sz w:val="24"/>
          <w:szCs w:val="24"/>
        </w:rPr>
        <w:t>Salz</w:t>
      </w:r>
    </w:p>
    <w:p w14:paraId="424814AE" w14:textId="77777777" w:rsidR="000C6BB1" w:rsidRDefault="000C6BB1" w:rsidP="00BF7E9E">
      <w:pPr>
        <w:jc w:val="both"/>
        <w:rPr>
          <w:sz w:val="24"/>
          <w:szCs w:val="24"/>
        </w:rPr>
      </w:pPr>
    </w:p>
    <w:p w14:paraId="6F328B6F" w14:textId="2CE0AC8B" w:rsidR="00C01185" w:rsidRDefault="00C01185" w:rsidP="00BF7E9E">
      <w:pPr>
        <w:jc w:val="both"/>
        <w:rPr>
          <w:sz w:val="24"/>
          <w:szCs w:val="24"/>
        </w:rPr>
      </w:pPr>
      <w:r>
        <w:rPr>
          <w:sz w:val="24"/>
          <w:szCs w:val="24"/>
        </w:rPr>
        <w:t>Zubereitungszeit: 15 Minuten plus 2 Tage Einweichzeit plus 1 Tag Ziehzeit.</w:t>
      </w:r>
    </w:p>
    <w:p w14:paraId="3A976B26" w14:textId="67D5BB6E" w:rsidR="00C01185" w:rsidRPr="00C01185" w:rsidRDefault="00C01185" w:rsidP="00B40E8C">
      <w:pPr>
        <w:pStyle w:val="ListParagraph"/>
        <w:numPr>
          <w:ilvl w:val="0"/>
          <w:numId w:val="697"/>
        </w:numPr>
        <w:spacing w:after="120"/>
        <w:ind w:left="714" w:hanging="357"/>
        <w:contextualSpacing w:val="0"/>
        <w:jc w:val="both"/>
        <w:rPr>
          <w:sz w:val="24"/>
          <w:szCs w:val="24"/>
        </w:rPr>
      </w:pPr>
      <w:r w:rsidRPr="00C01185">
        <w:rPr>
          <w:sz w:val="24"/>
          <w:szCs w:val="24"/>
        </w:rPr>
        <w:t>Senfsaat in einer Schüssel mit Wasser bedecken und abgedeckt 2 Tage im Kühlschrank einweichen.</w:t>
      </w:r>
    </w:p>
    <w:p w14:paraId="4791F62C" w14:textId="5E73D67F" w:rsidR="00C01185" w:rsidRPr="00C01185" w:rsidRDefault="00C01185" w:rsidP="00B40E8C">
      <w:pPr>
        <w:pStyle w:val="ListParagraph"/>
        <w:numPr>
          <w:ilvl w:val="0"/>
          <w:numId w:val="697"/>
        </w:numPr>
        <w:spacing w:after="120"/>
        <w:ind w:left="714" w:hanging="357"/>
        <w:contextualSpacing w:val="0"/>
        <w:jc w:val="both"/>
        <w:rPr>
          <w:sz w:val="24"/>
          <w:szCs w:val="24"/>
        </w:rPr>
      </w:pPr>
      <w:r w:rsidRPr="00C01185">
        <w:rPr>
          <w:sz w:val="24"/>
          <w:szCs w:val="24"/>
        </w:rPr>
        <w:t xml:space="preserve">Senfsaat in ein nicht zu feines Sieb abgießen, gut abtropfen lassen. Mit Wein, Essig, Estragon, Honig, Kurkuma und 1 TL Salz nicht ganz fein mixen. Dabei Senfmasse mit dem Teigspatel </w:t>
      </w:r>
      <w:r w:rsidR="005E4094" w:rsidRPr="00C01185">
        <w:rPr>
          <w:sz w:val="24"/>
          <w:szCs w:val="24"/>
        </w:rPr>
        <w:t>2–3-mal</w:t>
      </w:r>
      <w:r w:rsidRPr="00C01185">
        <w:rPr>
          <w:sz w:val="24"/>
          <w:szCs w:val="24"/>
        </w:rPr>
        <w:t xml:space="preserve"> nach unten schieben. Senf mit Salz abschmecken. In ein sauberes Schraubglas füllen, mindestens 1 Tag im Kühlschrank reifen lassen.</w:t>
      </w:r>
    </w:p>
    <w:p w14:paraId="0D84689E" w14:textId="29A34224" w:rsidR="00C01185" w:rsidRDefault="00C01185" w:rsidP="00B40E8C">
      <w:pPr>
        <w:pStyle w:val="ListParagraph"/>
        <w:numPr>
          <w:ilvl w:val="0"/>
          <w:numId w:val="697"/>
        </w:numPr>
        <w:spacing w:after="120"/>
        <w:ind w:left="714" w:hanging="357"/>
        <w:contextualSpacing w:val="0"/>
        <w:jc w:val="both"/>
        <w:rPr>
          <w:sz w:val="24"/>
          <w:szCs w:val="24"/>
        </w:rPr>
      </w:pPr>
      <w:r w:rsidRPr="00C01185">
        <w:rPr>
          <w:sz w:val="24"/>
          <w:szCs w:val="24"/>
        </w:rPr>
        <w:t>Der Senf hält sich gut verschlossen und sauber abgefüllt mindestens 1 Monat.</w:t>
      </w:r>
    </w:p>
    <w:p w14:paraId="772D1A32" w14:textId="4457C7DE" w:rsidR="00C01185" w:rsidRDefault="00C01185">
      <w:pPr>
        <w:rPr>
          <w:sz w:val="24"/>
          <w:szCs w:val="24"/>
        </w:rPr>
      </w:pPr>
      <w:r>
        <w:rPr>
          <w:sz w:val="24"/>
          <w:szCs w:val="24"/>
        </w:rPr>
        <w:br w:type="page"/>
      </w:r>
    </w:p>
    <w:p w14:paraId="769B6B35" w14:textId="64BE0AFA" w:rsidR="00C01185" w:rsidRPr="00280FA9" w:rsidRDefault="00C01185" w:rsidP="00103E5B">
      <w:pPr>
        <w:pStyle w:val="Heading2"/>
        <w:spacing w:after="240"/>
      </w:pPr>
      <w:r w:rsidRPr="00280FA9">
        <w:lastRenderedPageBreak/>
        <w:t>Aprikosensenf</w:t>
      </w:r>
      <w:r w:rsidR="00CC67E8">
        <w:rPr>
          <w:rStyle w:val="FootnoteReference"/>
        </w:rPr>
        <w:footnoteReference w:id="760"/>
      </w:r>
      <w:r w:rsidRPr="00280FA9">
        <w:t xml:space="preserve"> </w:t>
      </w:r>
    </w:p>
    <w:p w14:paraId="4FDBC061" w14:textId="05742266" w:rsidR="00C01185" w:rsidRDefault="00C01185" w:rsidP="00103E5B">
      <w:pPr>
        <w:jc w:val="both"/>
        <w:rPr>
          <w:sz w:val="24"/>
          <w:szCs w:val="24"/>
        </w:rPr>
      </w:pPr>
      <w:r w:rsidRPr="00FB7AE8">
        <w:rPr>
          <w:sz w:val="24"/>
          <w:szCs w:val="24"/>
          <w:u w:val="single"/>
        </w:rPr>
        <w:t>Zutaten</w:t>
      </w:r>
      <w:r>
        <w:rPr>
          <w:sz w:val="24"/>
          <w:szCs w:val="24"/>
        </w:rPr>
        <w:t xml:space="preserve"> für ca. 3 Gläser</w:t>
      </w:r>
      <w:r w:rsidR="00351664">
        <w:rPr>
          <w:sz w:val="24"/>
          <w:szCs w:val="24"/>
        </w:rPr>
        <w:t xml:space="preserve"> à 200 ml</w:t>
      </w:r>
    </w:p>
    <w:p w14:paraId="3346AA46" w14:textId="60DCE4FC" w:rsidR="00351664" w:rsidRDefault="00351664" w:rsidP="00FB7AE8">
      <w:pPr>
        <w:jc w:val="both"/>
        <w:rPr>
          <w:sz w:val="24"/>
          <w:szCs w:val="24"/>
        </w:rPr>
      </w:pPr>
      <w:r>
        <w:rPr>
          <w:sz w:val="24"/>
          <w:szCs w:val="24"/>
        </w:rPr>
        <w:t>2 frische Lorbeerblätter</w:t>
      </w:r>
    </w:p>
    <w:p w14:paraId="1CBA3476" w14:textId="59CAEED6" w:rsidR="00351664" w:rsidRDefault="00351664" w:rsidP="00FB7AE8">
      <w:pPr>
        <w:jc w:val="both"/>
        <w:rPr>
          <w:sz w:val="24"/>
          <w:szCs w:val="24"/>
        </w:rPr>
      </w:pPr>
      <w:r>
        <w:rPr>
          <w:sz w:val="24"/>
          <w:szCs w:val="24"/>
        </w:rPr>
        <w:t>1 Schalotte</w:t>
      </w:r>
    </w:p>
    <w:p w14:paraId="59395C56" w14:textId="17C160AC" w:rsidR="00351664" w:rsidRDefault="00351664" w:rsidP="001673F7">
      <w:pPr>
        <w:jc w:val="both"/>
        <w:rPr>
          <w:sz w:val="24"/>
          <w:szCs w:val="24"/>
        </w:rPr>
      </w:pPr>
      <w:r>
        <w:rPr>
          <w:sz w:val="24"/>
          <w:szCs w:val="24"/>
        </w:rPr>
        <w:t>5 Nelken</w:t>
      </w:r>
    </w:p>
    <w:p w14:paraId="70A66C2A" w14:textId="30BECB53" w:rsidR="00351664" w:rsidRDefault="00351664" w:rsidP="001673F7">
      <w:pPr>
        <w:jc w:val="both"/>
        <w:rPr>
          <w:sz w:val="24"/>
          <w:szCs w:val="24"/>
        </w:rPr>
      </w:pPr>
      <w:r>
        <w:rPr>
          <w:sz w:val="24"/>
          <w:szCs w:val="24"/>
        </w:rPr>
        <w:t>300 ml Cider</w:t>
      </w:r>
    </w:p>
    <w:p w14:paraId="228B07F2" w14:textId="7C63F93E" w:rsidR="00351664" w:rsidRDefault="00351664" w:rsidP="001673F7">
      <w:pPr>
        <w:jc w:val="both"/>
        <w:rPr>
          <w:sz w:val="24"/>
          <w:szCs w:val="24"/>
        </w:rPr>
      </w:pPr>
      <w:r>
        <w:rPr>
          <w:sz w:val="24"/>
          <w:szCs w:val="24"/>
        </w:rPr>
        <w:t>150 ml Apfelessig</w:t>
      </w:r>
    </w:p>
    <w:p w14:paraId="225DAA86" w14:textId="01FB64F1" w:rsidR="00351664" w:rsidRDefault="00351664" w:rsidP="001673F7">
      <w:pPr>
        <w:jc w:val="both"/>
        <w:rPr>
          <w:sz w:val="24"/>
          <w:szCs w:val="24"/>
        </w:rPr>
      </w:pPr>
      <w:r>
        <w:rPr>
          <w:sz w:val="24"/>
          <w:szCs w:val="24"/>
        </w:rPr>
        <w:t>90 g getrocknete Aprikosen</w:t>
      </w:r>
    </w:p>
    <w:p w14:paraId="245C1033" w14:textId="08AE337D" w:rsidR="00351664" w:rsidRDefault="00351664" w:rsidP="001673F7">
      <w:pPr>
        <w:jc w:val="both"/>
        <w:rPr>
          <w:sz w:val="24"/>
          <w:szCs w:val="24"/>
        </w:rPr>
      </w:pPr>
      <w:r>
        <w:rPr>
          <w:sz w:val="24"/>
          <w:szCs w:val="24"/>
        </w:rPr>
        <w:t>1 EL Koriandersaat</w:t>
      </w:r>
    </w:p>
    <w:p w14:paraId="1DFA0300" w14:textId="62A0123B" w:rsidR="00351664" w:rsidRDefault="00351664" w:rsidP="001673F7">
      <w:pPr>
        <w:jc w:val="both"/>
        <w:rPr>
          <w:sz w:val="24"/>
          <w:szCs w:val="24"/>
        </w:rPr>
      </w:pPr>
      <w:r>
        <w:rPr>
          <w:sz w:val="24"/>
          <w:szCs w:val="24"/>
        </w:rPr>
        <w:t>Grobes Meersalz</w:t>
      </w:r>
    </w:p>
    <w:p w14:paraId="31E85341" w14:textId="148815E2" w:rsidR="00351664" w:rsidRDefault="00351664" w:rsidP="001673F7">
      <w:pPr>
        <w:jc w:val="both"/>
        <w:rPr>
          <w:sz w:val="24"/>
          <w:szCs w:val="24"/>
        </w:rPr>
      </w:pPr>
      <w:r>
        <w:rPr>
          <w:sz w:val="24"/>
          <w:szCs w:val="24"/>
        </w:rPr>
        <w:t>50 g gelbe Senfsaat</w:t>
      </w:r>
    </w:p>
    <w:p w14:paraId="43BC46BC" w14:textId="37E8ED9A" w:rsidR="00351664" w:rsidRDefault="00351664" w:rsidP="001673F7">
      <w:pPr>
        <w:jc w:val="both"/>
        <w:rPr>
          <w:sz w:val="24"/>
          <w:szCs w:val="24"/>
        </w:rPr>
      </w:pPr>
      <w:r>
        <w:rPr>
          <w:sz w:val="24"/>
          <w:szCs w:val="24"/>
        </w:rPr>
        <w:t>80 g Senfmehl</w:t>
      </w:r>
    </w:p>
    <w:p w14:paraId="7DEFFE17" w14:textId="5646CDD2" w:rsidR="00351664" w:rsidRDefault="00351664" w:rsidP="001673F7">
      <w:pPr>
        <w:jc w:val="both"/>
        <w:rPr>
          <w:sz w:val="24"/>
          <w:szCs w:val="24"/>
        </w:rPr>
      </w:pPr>
    </w:p>
    <w:p w14:paraId="2B01D24F" w14:textId="37CB1B48" w:rsidR="001673F7" w:rsidRDefault="001673F7" w:rsidP="001673F7">
      <w:pPr>
        <w:jc w:val="both"/>
        <w:rPr>
          <w:sz w:val="24"/>
          <w:szCs w:val="24"/>
        </w:rPr>
      </w:pPr>
      <w:r>
        <w:rPr>
          <w:sz w:val="24"/>
          <w:szCs w:val="24"/>
        </w:rPr>
        <w:t>Zubereitung:</w:t>
      </w:r>
    </w:p>
    <w:p w14:paraId="7552D4B7" w14:textId="1299E958" w:rsidR="00351664" w:rsidRPr="001673F7" w:rsidRDefault="00351664" w:rsidP="00B40E8C">
      <w:pPr>
        <w:pStyle w:val="ListParagraph"/>
        <w:numPr>
          <w:ilvl w:val="0"/>
          <w:numId w:val="1680"/>
        </w:numPr>
        <w:spacing w:after="120"/>
        <w:ind w:left="714" w:hanging="357"/>
        <w:contextualSpacing w:val="0"/>
        <w:jc w:val="both"/>
        <w:rPr>
          <w:sz w:val="24"/>
          <w:szCs w:val="24"/>
        </w:rPr>
      </w:pPr>
      <w:r w:rsidRPr="001673F7">
        <w:rPr>
          <w:sz w:val="24"/>
          <w:szCs w:val="24"/>
        </w:rPr>
        <w:t>Lorbeer mehrmals einschneiden. Schalotte in feine Würfel schneiden, mit Lorbeer und Nelken in einen Einmalteebeutel geben und verschließen. Mit Cider und Essig zugedeckt aufkochen, bei milder Hitze 30 Minuten kochen lassen.</w:t>
      </w:r>
    </w:p>
    <w:p w14:paraId="35999ABA" w14:textId="6B56D27F" w:rsidR="00351664" w:rsidRPr="001673F7" w:rsidRDefault="00351664" w:rsidP="00B40E8C">
      <w:pPr>
        <w:pStyle w:val="ListParagraph"/>
        <w:numPr>
          <w:ilvl w:val="0"/>
          <w:numId w:val="1680"/>
        </w:numPr>
        <w:spacing w:after="120"/>
        <w:ind w:left="714" w:hanging="357"/>
        <w:contextualSpacing w:val="0"/>
        <w:jc w:val="both"/>
        <w:rPr>
          <w:sz w:val="24"/>
          <w:szCs w:val="24"/>
        </w:rPr>
      </w:pPr>
      <w:r w:rsidRPr="001673F7">
        <w:rPr>
          <w:sz w:val="24"/>
          <w:szCs w:val="24"/>
        </w:rPr>
        <w:t>Aprikosen in kleine Würfel schneiden. Koriander und 1 TL Salz fein zerkleinern. Senfsaat dazugeben und grob hacken.</w:t>
      </w:r>
    </w:p>
    <w:p w14:paraId="7CD64333" w14:textId="6866ED46" w:rsidR="00351664" w:rsidRPr="001673F7" w:rsidRDefault="00351664" w:rsidP="00B40E8C">
      <w:pPr>
        <w:pStyle w:val="ListParagraph"/>
        <w:numPr>
          <w:ilvl w:val="0"/>
          <w:numId w:val="1680"/>
        </w:numPr>
        <w:spacing w:after="120"/>
        <w:ind w:left="714" w:hanging="357"/>
        <w:contextualSpacing w:val="0"/>
        <w:jc w:val="both"/>
        <w:rPr>
          <w:sz w:val="24"/>
          <w:szCs w:val="24"/>
        </w:rPr>
      </w:pPr>
      <w:r w:rsidRPr="001673F7">
        <w:rPr>
          <w:sz w:val="24"/>
          <w:szCs w:val="24"/>
        </w:rPr>
        <w:t xml:space="preserve">Topf von der Herdplatte nehmen, 10 Minuten abkühlen lassen. Gewürzbeutel entfernen. Nacheinander </w:t>
      </w:r>
      <w:r w:rsidR="00690295" w:rsidRPr="001673F7">
        <w:rPr>
          <w:sz w:val="24"/>
          <w:szCs w:val="24"/>
        </w:rPr>
        <w:t xml:space="preserve">Senfmehl, Senfmischung und Aprikosen unterrühren. Senf in 3 saubere Gläser füllen und verschließen. Senf mindestens 2 Tage durchziehen lassen. </w:t>
      </w:r>
    </w:p>
    <w:p w14:paraId="4FA98519" w14:textId="06BAA815" w:rsidR="00690295" w:rsidRPr="001673F7" w:rsidRDefault="00690295" w:rsidP="00B40E8C">
      <w:pPr>
        <w:pStyle w:val="ListParagraph"/>
        <w:numPr>
          <w:ilvl w:val="0"/>
          <w:numId w:val="1680"/>
        </w:numPr>
        <w:spacing w:after="120"/>
        <w:ind w:left="714" w:hanging="357"/>
        <w:contextualSpacing w:val="0"/>
        <w:jc w:val="both"/>
        <w:rPr>
          <w:sz w:val="24"/>
          <w:szCs w:val="24"/>
        </w:rPr>
      </w:pPr>
      <w:r w:rsidRPr="001673F7">
        <w:rPr>
          <w:sz w:val="24"/>
          <w:szCs w:val="24"/>
        </w:rPr>
        <w:t>Der Senf hält sich gut verschlossen und sauber abgefüllt mindestens 1 Monat.</w:t>
      </w:r>
    </w:p>
    <w:p w14:paraId="41CEEA2C" w14:textId="27E0315B" w:rsidR="00690295" w:rsidRDefault="00690295">
      <w:pPr>
        <w:rPr>
          <w:sz w:val="24"/>
          <w:szCs w:val="24"/>
        </w:rPr>
      </w:pPr>
      <w:r>
        <w:rPr>
          <w:sz w:val="24"/>
          <w:szCs w:val="24"/>
        </w:rPr>
        <w:br w:type="page"/>
      </w:r>
    </w:p>
    <w:p w14:paraId="7FC83345" w14:textId="448D98CB" w:rsidR="00690295" w:rsidRPr="00C856E7" w:rsidRDefault="00690295" w:rsidP="00C856E7">
      <w:pPr>
        <w:pStyle w:val="Heading2"/>
        <w:spacing w:after="240"/>
      </w:pPr>
      <w:r w:rsidRPr="00C856E7">
        <w:lastRenderedPageBreak/>
        <w:t xml:space="preserve">Zitronen-Aioli </w:t>
      </w:r>
      <w:r w:rsidR="001A52C0">
        <w:rPr>
          <w:rStyle w:val="FootnoteReference"/>
        </w:rPr>
        <w:footnoteReference w:id="761"/>
      </w:r>
      <w:r w:rsidR="00FE3842">
        <w:t xml:space="preserve"> </w:t>
      </w:r>
    </w:p>
    <w:p w14:paraId="18614FC7" w14:textId="162B6137" w:rsidR="00690295" w:rsidRDefault="00690295" w:rsidP="00FE3842">
      <w:pPr>
        <w:jc w:val="both"/>
        <w:rPr>
          <w:sz w:val="24"/>
          <w:szCs w:val="24"/>
        </w:rPr>
      </w:pPr>
      <w:r w:rsidRPr="00FE3842">
        <w:rPr>
          <w:sz w:val="24"/>
          <w:szCs w:val="24"/>
          <w:u w:val="single"/>
        </w:rPr>
        <w:t>Zutaten</w:t>
      </w:r>
      <w:r>
        <w:rPr>
          <w:sz w:val="24"/>
          <w:szCs w:val="24"/>
        </w:rPr>
        <w:t xml:space="preserve"> für 6 Portionen</w:t>
      </w:r>
    </w:p>
    <w:p w14:paraId="28407474" w14:textId="482B4889" w:rsidR="00690295" w:rsidRDefault="00690295" w:rsidP="00C7167F">
      <w:pPr>
        <w:jc w:val="both"/>
        <w:rPr>
          <w:sz w:val="24"/>
          <w:szCs w:val="24"/>
        </w:rPr>
      </w:pPr>
      <w:r>
        <w:rPr>
          <w:sz w:val="24"/>
          <w:szCs w:val="24"/>
        </w:rPr>
        <w:t>1 vorwiegend fest kochende Kartoffel</w:t>
      </w:r>
    </w:p>
    <w:p w14:paraId="07F1D11C" w14:textId="4315B8A0" w:rsidR="00690295" w:rsidRDefault="00690295" w:rsidP="00C7167F">
      <w:pPr>
        <w:jc w:val="both"/>
        <w:rPr>
          <w:sz w:val="24"/>
          <w:szCs w:val="24"/>
        </w:rPr>
      </w:pPr>
      <w:r>
        <w:rPr>
          <w:sz w:val="24"/>
          <w:szCs w:val="24"/>
        </w:rPr>
        <w:t>150 ml Sonnenblumenöl</w:t>
      </w:r>
    </w:p>
    <w:p w14:paraId="3358B0FC" w14:textId="10620F68" w:rsidR="00690295" w:rsidRDefault="00690295" w:rsidP="00C7167F">
      <w:pPr>
        <w:jc w:val="both"/>
        <w:rPr>
          <w:sz w:val="24"/>
          <w:szCs w:val="24"/>
        </w:rPr>
      </w:pPr>
      <w:r>
        <w:rPr>
          <w:sz w:val="24"/>
          <w:szCs w:val="24"/>
        </w:rPr>
        <w:t>1 Ei</w:t>
      </w:r>
    </w:p>
    <w:p w14:paraId="1CF5CDB8" w14:textId="6F7EDE21" w:rsidR="00690295" w:rsidRDefault="00690295" w:rsidP="00C7167F">
      <w:pPr>
        <w:jc w:val="both"/>
        <w:rPr>
          <w:sz w:val="24"/>
          <w:szCs w:val="24"/>
        </w:rPr>
      </w:pPr>
      <w:r>
        <w:rPr>
          <w:sz w:val="24"/>
          <w:szCs w:val="24"/>
        </w:rPr>
        <w:t>1 Knoblauchzehe</w:t>
      </w:r>
    </w:p>
    <w:p w14:paraId="18B7FB94" w14:textId="77777777" w:rsidR="00690295" w:rsidRDefault="00690295" w:rsidP="00C7167F">
      <w:pPr>
        <w:jc w:val="both"/>
        <w:rPr>
          <w:sz w:val="24"/>
          <w:szCs w:val="24"/>
        </w:rPr>
      </w:pPr>
      <w:r>
        <w:rPr>
          <w:sz w:val="24"/>
          <w:szCs w:val="24"/>
        </w:rPr>
        <w:t>150 g griechischer Sahnejoghurt</w:t>
      </w:r>
    </w:p>
    <w:p w14:paraId="711C87C7" w14:textId="653B1C3A" w:rsidR="00690295" w:rsidRDefault="00690295" w:rsidP="00C7167F">
      <w:pPr>
        <w:jc w:val="both"/>
        <w:rPr>
          <w:sz w:val="24"/>
          <w:szCs w:val="24"/>
        </w:rPr>
      </w:pPr>
      <w:r>
        <w:rPr>
          <w:sz w:val="24"/>
          <w:szCs w:val="24"/>
        </w:rPr>
        <w:t>1 TL fein abgerieben Zitronenschale</w:t>
      </w:r>
    </w:p>
    <w:p w14:paraId="27B6D781" w14:textId="7ABE81D4" w:rsidR="00690295" w:rsidRDefault="00690295" w:rsidP="00C7167F">
      <w:pPr>
        <w:jc w:val="both"/>
        <w:rPr>
          <w:sz w:val="24"/>
          <w:szCs w:val="24"/>
        </w:rPr>
      </w:pPr>
      <w:r>
        <w:rPr>
          <w:sz w:val="24"/>
          <w:szCs w:val="24"/>
        </w:rPr>
        <w:t>1 – 2 TL Zitronensaft</w:t>
      </w:r>
    </w:p>
    <w:p w14:paraId="79879ACC" w14:textId="78DEB34F" w:rsidR="00690295" w:rsidRDefault="00690295" w:rsidP="00C7167F">
      <w:pPr>
        <w:jc w:val="both"/>
        <w:rPr>
          <w:sz w:val="24"/>
          <w:szCs w:val="24"/>
        </w:rPr>
      </w:pPr>
      <w:r>
        <w:rPr>
          <w:sz w:val="24"/>
          <w:szCs w:val="24"/>
        </w:rPr>
        <w:t>Salz</w:t>
      </w:r>
    </w:p>
    <w:p w14:paraId="1291E7CC" w14:textId="481E5D89" w:rsidR="00690295" w:rsidRDefault="00690295" w:rsidP="00C7167F">
      <w:pPr>
        <w:jc w:val="both"/>
        <w:rPr>
          <w:sz w:val="24"/>
          <w:szCs w:val="24"/>
        </w:rPr>
      </w:pPr>
      <w:r>
        <w:rPr>
          <w:sz w:val="24"/>
          <w:szCs w:val="24"/>
        </w:rPr>
        <w:t>Pfeffer</w:t>
      </w:r>
    </w:p>
    <w:p w14:paraId="4FF728F6" w14:textId="57EB3730" w:rsidR="00690295" w:rsidRDefault="00690295" w:rsidP="00351664">
      <w:pPr>
        <w:ind w:left="360"/>
        <w:jc w:val="both"/>
        <w:rPr>
          <w:sz w:val="24"/>
          <w:szCs w:val="24"/>
        </w:rPr>
      </w:pPr>
    </w:p>
    <w:p w14:paraId="75B113C3" w14:textId="523012DD" w:rsidR="00690295" w:rsidRDefault="00690295" w:rsidP="00C7167F">
      <w:pPr>
        <w:jc w:val="both"/>
        <w:rPr>
          <w:sz w:val="24"/>
          <w:szCs w:val="24"/>
        </w:rPr>
      </w:pPr>
      <w:r>
        <w:rPr>
          <w:sz w:val="24"/>
          <w:szCs w:val="24"/>
        </w:rPr>
        <w:t>Zubereitungszeit: 10 Minuten plus 20 Minuten Garzeit plus 30 Minuten Kühlzeit</w:t>
      </w:r>
    </w:p>
    <w:p w14:paraId="4C9C6363" w14:textId="763A111B" w:rsidR="00690295" w:rsidRPr="00180F84" w:rsidRDefault="00690295" w:rsidP="00B40E8C">
      <w:pPr>
        <w:pStyle w:val="ListParagraph"/>
        <w:numPr>
          <w:ilvl w:val="0"/>
          <w:numId w:val="1681"/>
        </w:numPr>
        <w:spacing w:after="120"/>
        <w:ind w:left="714" w:hanging="357"/>
        <w:contextualSpacing w:val="0"/>
        <w:jc w:val="both"/>
        <w:rPr>
          <w:sz w:val="24"/>
          <w:szCs w:val="24"/>
        </w:rPr>
      </w:pPr>
      <w:r w:rsidRPr="00180F84">
        <w:rPr>
          <w:sz w:val="24"/>
          <w:szCs w:val="24"/>
        </w:rPr>
        <w:t>Die Kartoffel mit Wasser bedeckt in einem Topf aufkochen und zugedeckt bei mittlerer Hitze mindestens 20 Minuten garen. Kartoffel pellen, mit einer Gabel grob zerdrücken und anschließend durch ein feines Sieb streichen. Vollständig abkühlen lassen.</w:t>
      </w:r>
    </w:p>
    <w:p w14:paraId="2CAF2562" w14:textId="7D53A0D6" w:rsidR="00690295" w:rsidRPr="00180F84" w:rsidRDefault="00690295" w:rsidP="00B40E8C">
      <w:pPr>
        <w:pStyle w:val="ListParagraph"/>
        <w:numPr>
          <w:ilvl w:val="0"/>
          <w:numId w:val="1681"/>
        </w:numPr>
        <w:spacing w:after="120"/>
        <w:ind w:left="714" w:hanging="357"/>
        <w:contextualSpacing w:val="0"/>
        <w:jc w:val="both"/>
        <w:rPr>
          <w:sz w:val="24"/>
          <w:szCs w:val="24"/>
        </w:rPr>
      </w:pPr>
      <w:r w:rsidRPr="00180F84">
        <w:rPr>
          <w:sz w:val="24"/>
          <w:szCs w:val="24"/>
        </w:rPr>
        <w:t xml:space="preserve">Öl, </w:t>
      </w:r>
      <w:r w:rsidR="00955F20" w:rsidRPr="00180F84">
        <w:rPr>
          <w:sz w:val="24"/>
          <w:szCs w:val="24"/>
        </w:rPr>
        <w:t>Ei</w:t>
      </w:r>
      <w:r w:rsidRPr="00180F84">
        <w:rPr>
          <w:sz w:val="24"/>
          <w:szCs w:val="24"/>
        </w:rPr>
        <w:t xml:space="preserve"> und geschälten Knoblauch in einen hohen schmalen Rührbecher geben. </w:t>
      </w:r>
      <w:r w:rsidR="002759DC" w:rsidRPr="00180F84">
        <w:rPr>
          <w:sz w:val="24"/>
          <w:szCs w:val="24"/>
        </w:rPr>
        <w:t>Pürieren,</w:t>
      </w:r>
      <w:r w:rsidR="00955F20" w:rsidRPr="00180F84">
        <w:rPr>
          <w:sz w:val="24"/>
          <w:szCs w:val="24"/>
        </w:rPr>
        <w:t xml:space="preserve"> bis eine cremige Masse entstanden ist. Joghurt und die Kartoffelmasse unter die Mayonnaise rühren. Mit Zitronenschale und -saft, Salz und Pfeffer würzen.</w:t>
      </w:r>
    </w:p>
    <w:p w14:paraId="3528D22B" w14:textId="14067D58" w:rsidR="00955F20" w:rsidRDefault="00955F20">
      <w:pPr>
        <w:rPr>
          <w:sz w:val="24"/>
          <w:szCs w:val="24"/>
        </w:rPr>
      </w:pPr>
      <w:r>
        <w:rPr>
          <w:sz w:val="24"/>
          <w:szCs w:val="24"/>
        </w:rPr>
        <w:br w:type="page"/>
      </w:r>
    </w:p>
    <w:p w14:paraId="0FC3ECC5" w14:textId="1CCA3F40" w:rsidR="0031762D" w:rsidRDefault="0031762D" w:rsidP="0031762D">
      <w:pPr>
        <w:pStyle w:val="Heading2"/>
        <w:spacing w:after="240"/>
      </w:pPr>
      <w:r>
        <w:lastRenderedPageBreak/>
        <w:t>Zitronen – Aioli Nr. 2</w:t>
      </w:r>
      <w:r>
        <w:rPr>
          <w:rStyle w:val="FootnoteReference"/>
        </w:rPr>
        <w:footnoteReference w:id="762"/>
      </w:r>
      <w:r>
        <w:t xml:space="preserve"> </w:t>
      </w:r>
    </w:p>
    <w:p w14:paraId="6A5EF4BD" w14:textId="77777777" w:rsidR="0031762D" w:rsidRDefault="0031762D" w:rsidP="0031762D">
      <w:pPr>
        <w:jc w:val="both"/>
        <w:rPr>
          <w:sz w:val="24"/>
          <w:szCs w:val="24"/>
        </w:rPr>
      </w:pPr>
      <w:r w:rsidRPr="009D2758">
        <w:rPr>
          <w:sz w:val="24"/>
          <w:szCs w:val="24"/>
          <w:u w:val="single"/>
        </w:rPr>
        <w:t>Zutaten</w:t>
      </w:r>
      <w:r>
        <w:rPr>
          <w:sz w:val="24"/>
          <w:szCs w:val="24"/>
        </w:rPr>
        <w:t xml:space="preserve"> (für ca. 6 Portionen):</w:t>
      </w:r>
    </w:p>
    <w:p w14:paraId="57DFF92F" w14:textId="77777777" w:rsidR="0031762D" w:rsidRDefault="0031762D" w:rsidP="0031762D">
      <w:pPr>
        <w:jc w:val="both"/>
        <w:rPr>
          <w:sz w:val="24"/>
          <w:szCs w:val="24"/>
        </w:rPr>
      </w:pPr>
      <w:r>
        <w:rPr>
          <w:sz w:val="24"/>
          <w:szCs w:val="24"/>
        </w:rPr>
        <w:t>2 kleine Knoblauchzehen</w:t>
      </w:r>
    </w:p>
    <w:p w14:paraId="466769F3" w14:textId="77777777" w:rsidR="0031762D" w:rsidRDefault="0031762D" w:rsidP="0031762D">
      <w:pPr>
        <w:jc w:val="both"/>
        <w:rPr>
          <w:sz w:val="24"/>
          <w:szCs w:val="24"/>
        </w:rPr>
      </w:pPr>
      <w:r>
        <w:rPr>
          <w:sz w:val="24"/>
          <w:szCs w:val="24"/>
        </w:rPr>
        <w:t>1 Zitrone</w:t>
      </w:r>
    </w:p>
    <w:p w14:paraId="08585C02" w14:textId="77777777" w:rsidR="0031762D" w:rsidRDefault="0031762D" w:rsidP="0031762D">
      <w:pPr>
        <w:jc w:val="both"/>
        <w:rPr>
          <w:sz w:val="24"/>
          <w:szCs w:val="24"/>
        </w:rPr>
      </w:pPr>
      <w:r>
        <w:rPr>
          <w:sz w:val="24"/>
          <w:szCs w:val="24"/>
        </w:rPr>
        <w:t>2 Eier</w:t>
      </w:r>
    </w:p>
    <w:p w14:paraId="40CE6C34" w14:textId="77777777" w:rsidR="0031762D" w:rsidRDefault="0031762D" w:rsidP="0031762D">
      <w:pPr>
        <w:jc w:val="both"/>
        <w:rPr>
          <w:sz w:val="24"/>
          <w:szCs w:val="24"/>
        </w:rPr>
      </w:pPr>
      <w:r>
        <w:rPr>
          <w:sz w:val="24"/>
          <w:szCs w:val="24"/>
        </w:rPr>
        <w:t>1 TL Senfpulver</w:t>
      </w:r>
    </w:p>
    <w:p w14:paraId="4A19D890" w14:textId="77777777" w:rsidR="0031762D" w:rsidRDefault="0031762D" w:rsidP="0031762D">
      <w:pPr>
        <w:jc w:val="both"/>
        <w:rPr>
          <w:sz w:val="24"/>
          <w:szCs w:val="24"/>
        </w:rPr>
      </w:pPr>
      <w:r>
        <w:rPr>
          <w:sz w:val="24"/>
          <w:szCs w:val="24"/>
        </w:rPr>
        <w:t>Salz</w:t>
      </w:r>
    </w:p>
    <w:p w14:paraId="5C95E5B3" w14:textId="77777777" w:rsidR="0031762D" w:rsidRDefault="0031762D" w:rsidP="0031762D">
      <w:pPr>
        <w:jc w:val="both"/>
        <w:rPr>
          <w:sz w:val="24"/>
          <w:szCs w:val="24"/>
        </w:rPr>
      </w:pPr>
      <w:r>
        <w:rPr>
          <w:sz w:val="24"/>
          <w:szCs w:val="24"/>
        </w:rPr>
        <w:t>Cayennepfeffer</w:t>
      </w:r>
    </w:p>
    <w:p w14:paraId="7D99F89D" w14:textId="77777777" w:rsidR="0031762D" w:rsidRDefault="0031762D" w:rsidP="0031762D">
      <w:pPr>
        <w:jc w:val="both"/>
        <w:rPr>
          <w:sz w:val="24"/>
          <w:szCs w:val="24"/>
        </w:rPr>
      </w:pPr>
      <w:r>
        <w:rPr>
          <w:sz w:val="24"/>
          <w:szCs w:val="24"/>
        </w:rPr>
        <w:t>200 ml Sonnenblumenöl</w:t>
      </w:r>
    </w:p>
    <w:p w14:paraId="16E39127" w14:textId="77777777" w:rsidR="0031762D" w:rsidRDefault="0031762D" w:rsidP="0031762D">
      <w:pPr>
        <w:jc w:val="both"/>
        <w:rPr>
          <w:sz w:val="24"/>
          <w:szCs w:val="24"/>
        </w:rPr>
      </w:pPr>
    </w:p>
    <w:p w14:paraId="33445139" w14:textId="77777777" w:rsidR="0031762D" w:rsidRDefault="0031762D" w:rsidP="0031762D">
      <w:pPr>
        <w:jc w:val="both"/>
        <w:rPr>
          <w:sz w:val="24"/>
          <w:szCs w:val="24"/>
        </w:rPr>
      </w:pPr>
      <w:r>
        <w:rPr>
          <w:sz w:val="24"/>
          <w:szCs w:val="24"/>
        </w:rPr>
        <w:t>Zubereitungszeit: 15 Minuten</w:t>
      </w:r>
    </w:p>
    <w:p w14:paraId="5EECB931" w14:textId="77777777" w:rsidR="0031762D" w:rsidRPr="00171D1E" w:rsidRDefault="0031762D" w:rsidP="00B40E8C">
      <w:pPr>
        <w:pStyle w:val="ListParagraph"/>
        <w:numPr>
          <w:ilvl w:val="0"/>
          <w:numId w:val="399"/>
        </w:numPr>
        <w:spacing w:after="120"/>
        <w:ind w:left="714" w:hanging="357"/>
        <w:contextualSpacing w:val="0"/>
        <w:jc w:val="both"/>
        <w:rPr>
          <w:sz w:val="24"/>
          <w:szCs w:val="24"/>
        </w:rPr>
      </w:pPr>
      <w:r w:rsidRPr="00171D1E">
        <w:rPr>
          <w:sz w:val="24"/>
          <w:szCs w:val="24"/>
        </w:rPr>
        <w:t>Knoblauch im Mörser zur Paste reiben, Zitrone waschen, trocken tupfen, die schale fein abreiben und zugeben. Zitronen so schälen, dass die weiße Haut vollständig entfernt wird. Zitronenfilets zwischen den Trennhäuten herausschneiden, den Saft dabei auffangen.</w:t>
      </w:r>
    </w:p>
    <w:p w14:paraId="3A898390" w14:textId="77777777" w:rsidR="0031762D" w:rsidRPr="00171D1E" w:rsidRDefault="0031762D" w:rsidP="00B40E8C">
      <w:pPr>
        <w:pStyle w:val="ListParagraph"/>
        <w:numPr>
          <w:ilvl w:val="0"/>
          <w:numId w:val="399"/>
        </w:numPr>
        <w:spacing w:after="120"/>
        <w:ind w:left="714" w:hanging="357"/>
        <w:contextualSpacing w:val="0"/>
        <w:jc w:val="both"/>
        <w:rPr>
          <w:sz w:val="24"/>
          <w:szCs w:val="24"/>
        </w:rPr>
      </w:pPr>
      <w:r w:rsidRPr="00171D1E">
        <w:rPr>
          <w:sz w:val="24"/>
          <w:szCs w:val="24"/>
        </w:rPr>
        <w:t>Knoblauch, Eier, Senf, 1 EL Zitronensaft, Salz, etwas Cayenne und Öl in den Rührbecher gehen und zu einem leicht cremige</w:t>
      </w:r>
      <w:r>
        <w:rPr>
          <w:sz w:val="24"/>
          <w:szCs w:val="24"/>
        </w:rPr>
        <w:t>n</w:t>
      </w:r>
      <w:r w:rsidRPr="00171D1E">
        <w:rPr>
          <w:sz w:val="24"/>
          <w:szCs w:val="24"/>
        </w:rPr>
        <w:t xml:space="preserve"> Aioli pürieren.</w:t>
      </w:r>
    </w:p>
    <w:p w14:paraId="48890154" w14:textId="77777777" w:rsidR="0031762D" w:rsidRDefault="0031762D" w:rsidP="0031762D">
      <w:pPr>
        <w:jc w:val="both"/>
        <w:rPr>
          <w:sz w:val="24"/>
          <w:szCs w:val="24"/>
        </w:rPr>
      </w:pPr>
    </w:p>
    <w:p w14:paraId="4B04E16F" w14:textId="77777777" w:rsidR="0031762D" w:rsidRDefault="0031762D" w:rsidP="0031762D">
      <w:pPr>
        <w:rPr>
          <w:sz w:val="24"/>
          <w:szCs w:val="24"/>
        </w:rPr>
      </w:pPr>
      <w:r>
        <w:rPr>
          <w:sz w:val="24"/>
          <w:szCs w:val="24"/>
        </w:rPr>
        <w:br w:type="page"/>
      </w:r>
    </w:p>
    <w:p w14:paraId="1D3B3797" w14:textId="77777777" w:rsidR="0031762D" w:rsidRDefault="0031762D" w:rsidP="0031762D">
      <w:pPr>
        <w:pStyle w:val="Heading2"/>
        <w:spacing w:after="240"/>
      </w:pPr>
      <w:r>
        <w:lastRenderedPageBreak/>
        <w:t>Passionfruit-Mayonnaise</w:t>
      </w:r>
      <w:r>
        <w:rPr>
          <w:rStyle w:val="FootnoteReference"/>
        </w:rPr>
        <w:footnoteReference w:id="763"/>
      </w:r>
      <w:r>
        <w:t xml:space="preserve"> </w:t>
      </w:r>
    </w:p>
    <w:p w14:paraId="03D06D4E" w14:textId="77777777" w:rsidR="0031762D" w:rsidRDefault="0031762D" w:rsidP="0031762D">
      <w:pPr>
        <w:jc w:val="both"/>
        <w:rPr>
          <w:sz w:val="24"/>
          <w:szCs w:val="24"/>
        </w:rPr>
      </w:pPr>
      <w:r w:rsidRPr="009D2758">
        <w:rPr>
          <w:sz w:val="24"/>
          <w:szCs w:val="24"/>
          <w:u w:val="single"/>
        </w:rPr>
        <w:t>Zutaten</w:t>
      </w:r>
      <w:r>
        <w:rPr>
          <w:sz w:val="24"/>
          <w:szCs w:val="24"/>
        </w:rPr>
        <w:t xml:space="preserve"> (für ca. 6 Portionen):</w:t>
      </w:r>
    </w:p>
    <w:p w14:paraId="6DFE0DD1" w14:textId="77777777" w:rsidR="0031762D" w:rsidRDefault="0031762D" w:rsidP="0031762D">
      <w:pPr>
        <w:jc w:val="both"/>
        <w:rPr>
          <w:sz w:val="24"/>
          <w:szCs w:val="24"/>
        </w:rPr>
      </w:pPr>
      <w:r>
        <w:rPr>
          <w:sz w:val="24"/>
          <w:szCs w:val="24"/>
        </w:rPr>
        <w:t>5 Passionfruits</w:t>
      </w:r>
    </w:p>
    <w:p w14:paraId="46650BE1" w14:textId="77777777" w:rsidR="0031762D" w:rsidRDefault="0031762D" w:rsidP="0031762D">
      <w:pPr>
        <w:jc w:val="both"/>
        <w:rPr>
          <w:sz w:val="24"/>
          <w:szCs w:val="24"/>
        </w:rPr>
      </w:pPr>
      <w:r>
        <w:rPr>
          <w:sz w:val="24"/>
          <w:szCs w:val="24"/>
        </w:rPr>
        <w:t>50 ml Orangensaft</w:t>
      </w:r>
    </w:p>
    <w:p w14:paraId="2D858171" w14:textId="77777777" w:rsidR="0031762D" w:rsidRDefault="0031762D" w:rsidP="0031762D">
      <w:pPr>
        <w:jc w:val="both"/>
        <w:rPr>
          <w:sz w:val="24"/>
          <w:szCs w:val="24"/>
        </w:rPr>
      </w:pPr>
      <w:r>
        <w:rPr>
          <w:sz w:val="24"/>
          <w:szCs w:val="24"/>
        </w:rPr>
        <w:t>20 g frischer Ingwer</w:t>
      </w:r>
    </w:p>
    <w:p w14:paraId="75C3A98F" w14:textId="77777777" w:rsidR="0031762D" w:rsidRDefault="0031762D" w:rsidP="0031762D">
      <w:pPr>
        <w:jc w:val="both"/>
        <w:rPr>
          <w:sz w:val="24"/>
          <w:szCs w:val="24"/>
        </w:rPr>
      </w:pPr>
      <w:r>
        <w:rPr>
          <w:sz w:val="24"/>
          <w:szCs w:val="24"/>
        </w:rPr>
        <w:t>3 Eigelb</w:t>
      </w:r>
    </w:p>
    <w:p w14:paraId="6E4CC729" w14:textId="77777777" w:rsidR="0031762D" w:rsidRDefault="0031762D" w:rsidP="0031762D">
      <w:pPr>
        <w:jc w:val="both"/>
        <w:rPr>
          <w:sz w:val="24"/>
          <w:szCs w:val="24"/>
        </w:rPr>
      </w:pPr>
      <w:r>
        <w:rPr>
          <w:sz w:val="24"/>
          <w:szCs w:val="24"/>
        </w:rPr>
        <w:t>½ TL scharfer Senf</w:t>
      </w:r>
    </w:p>
    <w:p w14:paraId="1281659C" w14:textId="77777777" w:rsidR="0031762D" w:rsidRDefault="0031762D" w:rsidP="0031762D">
      <w:pPr>
        <w:jc w:val="both"/>
        <w:rPr>
          <w:sz w:val="24"/>
          <w:szCs w:val="24"/>
        </w:rPr>
      </w:pPr>
      <w:r>
        <w:rPr>
          <w:sz w:val="24"/>
          <w:szCs w:val="24"/>
        </w:rPr>
        <w:t>150 ml Rapsöl</w:t>
      </w:r>
    </w:p>
    <w:p w14:paraId="0923D2F0" w14:textId="77777777" w:rsidR="0031762D" w:rsidRDefault="0031762D" w:rsidP="0031762D">
      <w:pPr>
        <w:jc w:val="both"/>
        <w:rPr>
          <w:sz w:val="24"/>
          <w:szCs w:val="24"/>
        </w:rPr>
      </w:pPr>
      <w:r>
        <w:rPr>
          <w:sz w:val="24"/>
          <w:szCs w:val="24"/>
        </w:rPr>
        <w:t>1 TL Sesamöl</w:t>
      </w:r>
    </w:p>
    <w:p w14:paraId="3E5FFCAE" w14:textId="77777777" w:rsidR="0031762D" w:rsidRDefault="0031762D" w:rsidP="0031762D">
      <w:pPr>
        <w:jc w:val="both"/>
        <w:rPr>
          <w:sz w:val="24"/>
          <w:szCs w:val="24"/>
        </w:rPr>
      </w:pPr>
      <w:r>
        <w:rPr>
          <w:sz w:val="24"/>
          <w:szCs w:val="24"/>
        </w:rPr>
        <w:t>1 TL Honig</w:t>
      </w:r>
    </w:p>
    <w:p w14:paraId="036D8199" w14:textId="77777777" w:rsidR="0031762D" w:rsidRDefault="0031762D" w:rsidP="0031762D">
      <w:pPr>
        <w:jc w:val="both"/>
        <w:rPr>
          <w:sz w:val="24"/>
          <w:szCs w:val="24"/>
        </w:rPr>
      </w:pPr>
      <w:r>
        <w:rPr>
          <w:sz w:val="24"/>
          <w:szCs w:val="24"/>
        </w:rPr>
        <w:t>Salz</w:t>
      </w:r>
    </w:p>
    <w:p w14:paraId="1B116AA7" w14:textId="77777777" w:rsidR="0031762D" w:rsidRDefault="0031762D" w:rsidP="0031762D">
      <w:pPr>
        <w:jc w:val="both"/>
        <w:rPr>
          <w:sz w:val="24"/>
          <w:szCs w:val="24"/>
        </w:rPr>
      </w:pPr>
      <w:r>
        <w:rPr>
          <w:sz w:val="24"/>
          <w:szCs w:val="24"/>
        </w:rPr>
        <w:t>Pfeffer</w:t>
      </w:r>
    </w:p>
    <w:p w14:paraId="0635589F" w14:textId="77777777" w:rsidR="0031762D" w:rsidRDefault="0031762D" w:rsidP="0031762D">
      <w:pPr>
        <w:jc w:val="both"/>
        <w:rPr>
          <w:sz w:val="24"/>
          <w:szCs w:val="24"/>
        </w:rPr>
      </w:pPr>
      <w:r>
        <w:rPr>
          <w:sz w:val="24"/>
          <w:szCs w:val="24"/>
        </w:rPr>
        <w:t>½ TL Currypulver</w:t>
      </w:r>
    </w:p>
    <w:p w14:paraId="479577F8" w14:textId="77777777" w:rsidR="0031762D" w:rsidRDefault="0031762D" w:rsidP="0031762D">
      <w:pPr>
        <w:jc w:val="both"/>
        <w:rPr>
          <w:sz w:val="24"/>
          <w:szCs w:val="24"/>
        </w:rPr>
      </w:pPr>
      <w:r>
        <w:rPr>
          <w:sz w:val="24"/>
          <w:szCs w:val="24"/>
        </w:rPr>
        <w:t>Cayennepfeffer</w:t>
      </w:r>
    </w:p>
    <w:p w14:paraId="4C284560" w14:textId="77777777" w:rsidR="0031762D" w:rsidRDefault="0031762D" w:rsidP="0031762D">
      <w:pPr>
        <w:jc w:val="both"/>
        <w:rPr>
          <w:sz w:val="24"/>
          <w:szCs w:val="24"/>
        </w:rPr>
      </w:pPr>
    </w:p>
    <w:p w14:paraId="3FFA5D60" w14:textId="77777777" w:rsidR="0031762D" w:rsidRDefault="0031762D" w:rsidP="0031762D">
      <w:pPr>
        <w:jc w:val="both"/>
        <w:rPr>
          <w:sz w:val="24"/>
          <w:szCs w:val="24"/>
        </w:rPr>
      </w:pPr>
    </w:p>
    <w:p w14:paraId="02DCFC21" w14:textId="77777777" w:rsidR="0031762D" w:rsidRDefault="0031762D" w:rsidP="0031762D">
      <w:pPr>
        <w:jc w:val="both"/>
        <w:rPr>
          <w:sz w:val="24"/>
          <w:szCs w:val="24"/>
        </w:rPr>
      </w:pPr>
      <w:r>
        <w:rPr>
          <w:sz w:val="24"/>
          <w:szCs w:val="24"/>
        </w:rPr>
        <w:t>Zubereitungszeit: 30 Minuten</w:t>
      </w:r>
    </w:p>
    <w:p w14:paraId="72C11FB4" w14:textId="77777777" w:rsidR="0031762D" w:rsidRPr="00B919B9" w:rsidRDefault="0031762D" w:rsidP="00B40E8C">
      <w:pPr>
        <w:pStyle w:val="ListParagraph"/>
        <w:numPr>
          <w:ilvl w:val="0"/>
          <w:numId w:val="401"/>
        </w:numPr>
        <w:spacing w:after="120"/>
        <w:contextualSpacing w:val="0"/>
        <w:jc w:val="both"/>
        <w:rPr>
          <w:sz w:val="24"/>
          <w:szCs w:val="24"/>
        </w:rPr>
      </w:pPr>
      <w:r w:rsidRPr="00B919B9">
        <w:rPr>
          <w:sz w:val="24"/>
          <w:szCs w:val="24"/>
        </w:rPr>
        <w:t>Passionsfruits halbieren, Kerne mit dem Löffel auskratzen. Mark und Orangensaft in einem kleinen Topf kurz aufkochen und durch ein feines Sieb in eine Schüssel streichen. Ingwer in feine Würfel schneiden und in den heißen Saft geben. Abkühlen lassen und erneut durch ein feines Sieb streichen.</w:t>
      </w:r>
    </w:p>
    <w:p w14:paraId="75EA328D" w14:textId="77777777" w:rsidR="0031762D" w:rsidRPr="00B919B9" w:rsidRDefault="0031762D" w:rsidP="00B40E8C">
      <w:pPr>
        <w:pStyle w:val="ListParagraph"/>
        <w:numPr>
          <w:ilvl w:val="0"/>
          <w:numId w:val="401"/>
        </w:numPr>
        <w:spacing w:after="120"/>
        <w:contextualSpacing w:val="0"/>
        <w:jc w:val="both"/>
        <w:rPr>
          <w:sz w:val="24"/>
          <w:szCs w:val="24"/>
        </w:rPr>
      </w:pPr>
      <w:r w:rsidRPr="00B919B9">
        <w:rPr>
          <w:sz w:val="24"/>
          <w:szCs w:val="24"/>
        </w:rPr>
        <w:t>Eigelbe und Senf in einer Schüssel verrühren. Unter ständigem Rühren mit dem Schneebesen Raps- und Sesamöl erst tropfenweise, dann in dünnem Strahl zugeben und zu einer cremigen Mayonnaise rühren. Honig und Passionfruitssaft unterrühren. Mit Salz, Pfeffer, Curry und Cayenne abschmecken.</w:t>
      </w:r>
    </w:p>
    <w:p w14:paraId="34A24D39" w14:textId="77777777" w:rsidR="0031762D" w:rsidRDefault="0031762D" w:rsidP="0031762D">
      <w:pPr>
        <w:spacing w:after="120"/>
        <w:jc w:val="both"/>
        <w:rPr>
          <w:sz w:val="24"/>
          <w:szCs w:val="24"/>
        </w:rPr>
      </w:pPr>
      <w:r>
        <w:rPr>
          <w:sz w:val="24"/>
          <w:szCs w:val="24"/>
        </w:rPr>
        <w:br w:type="page"/>
      </w:r>
    </w:p>
    <w:p w14:paraId="1F271045" w14:textId="1536275C" w:rsidR="0031762D" w:rsidRPr="002231BC" w:rsidRDefault="0031762D" w:rsidP="0031762D">
      <w:pPr>
        <w:pStyle w:val="Heading2"/>
        <w:spacing w:after="240"/>
      </w:pPr>
      <w:r w:rsidRPr="002231BC">
        <w:lastRenderedPageBreak/>
        <w:t xml:space="preserve">Tapenade </w:t>
      </w:r>
      <w:r>
        <w:rPr>
          <w:rStyle w:val="FootnoteReference"/>
        </w:rPr>
        <w:footnoteReference w:id="764"/>
      </w:r>
    </w:p>
    <w:p w14:paraId="38A7E7F5" w14:textId="77777777" w:rsidR="0031762D" w:rsidRDefault="0031762D" w:rsidP="0031762D">
      <w:pPr>
        <w:rPr>
          <w:sz w:val="24"/>
          <w:szCs w:val="24"/>
        </w:rPr>
      </w:pPr>
      <w:r w:rsidRPr="00D02EFA">
        <w:rPr>
          <w:sz w:val="24"/>
          <w:szCs w:val="24"/>
          <w:u w:val="single"/>
        </w:rPr>
        <w:t>Zutaten</w:t>
      </w:r>
    </w:p>
    <w:p w14:paraId="1C7A6105" w14:textId="77777777" w:rsidR="0031762D" w:rsidRPr="00D02EFA" w:rsidRDefault="0031762D" w:rsidP="0031762D">
      <w:pPr>
        <w:rPr>
          <w:i/>
          <w:iCs/>
          <w:sz w:val="24"/>
          <w:szCs w:val="24"/>
        </w:rPr>
      </w:pPr>
      <w:r w:rsidRPr="00D02EFA">
        <w:rPr>
          <w:i/>
          <w:iCs/>
          <w:sz w:val="24"/>
          <w:szCs w:val="24"/>
        </w:rPr>
        <w:t>Für schwarze Tapenade</w:t>
      </w:r>
    </w:p>
    <w:p w14:paraId="1DE8CD71" w14:textId="77777777" w:rsidR="0031762D" w:rsidRDefault="0031762D" w:rsidP="0031762D">
      <w:pPr>
        <w:rPr>
          <w:sz w:val="24"/>
          <w:szCs w:val="24"/>
        </w:rPr>
      </w:pPr>
      <w:r>
        <w:rPr>
          <w:sz w:val="24"/>
          <w:szCs w:val="24"/>
        </w:rPr>
        <w:t>250 g schwarze Oliven ohne Stein</w:t>
      </w:r>
    </w:p>
    <w:p w14:paraId="071E2C9D" w14:textId="77777777" w:rsidR="0031762D" w:rsidRDefault="0031762D" w:rsidP="0031762D">
      <w:pPr>
        <w:rPr>
          <w:sz w:val="24"/>
          <w:szCs w:val="24"/>
        </w:rPr>
      </w:pPr>
      <w:r>
        <w:rPr>
          <w:sz w:val="24"/>
          <w:szCs w:val="24"/>
        </w:rPr>
        <w:t>3 EL Kapern</w:t>
      </w:r>
    </w:p>
    <w:p w14:paraId="2BA23E3B" w14:textId="77777777" w:rsidR="0031762D" w:rsidRDefault="0031762D" w:rsidP="0031762D">
      <w:pPr>
        <w:rPr>
          <w:sz w:val="24"/>
          <w:szCs w:val="24"/>
        </w:rPr>
      </w:pPr>
      <w:r>
        <w:rPr>
          <w:sz w:val="24"/>
          <w:szCs w:val="24"/>
        </w:rPr>
        <w:t>1 Handvoll glatte Petersilie, grob gehackt</w:t>
      </w:r>
    </w:p>
    <w:p w14:paraId="0A3A23F2" w14:textId="77777777" w:rsidR="0031762D" w:rsidRDefault="0031762D" w:rsidP="0031762D">
      <w:pPr>
        <w:rPr>
          <w:sz w:val="24"/>
          <w:szCs w:val="24"/>
        </w:rPr>
      </w:pPr>
      <w:r>
        <w:rPr>
          <w:sz w:val="24"/>
          <w:szCs w:val="24"/>
        </w:rPr>
        <w:t>2 Knoblauchzehen, grob gehackt</w:t>
      </w:r>
    </w:p>
    <w:p w14:paraId="7381AB77" w14:textId="77777777" w:rsidR="0031762D" w:rsidRDefault="0031762D" w:rsidP="0031762D">
      <w:pPr>
        <w:rPr>
          <w:sz w:val="24"/>
          <w:szCs w:val="24"/>
        </w:rPr>
      </w:pPr>
      <w:r>
        <w:rPr>
          <w:sz w:val="24"/>
          <w:szCs w:val="24"/>
        </w:rPr>
        <w:t>100 ml Olivenöl</w:t>
      </w:r>
    </w:p>
    <w:p w14:paraId="509BE90B" w14:textId="77777777" w:rsidR="0031762D" w:rsidRDefault="0031762D" w:rsidP="0031762D">
      <w:pPr>
        <w:rPr>
          <w:sz w:val="24"/>
          <w:szCs w:val="24"/>
        </w:rPr>
      </w:pPr>
    </w:p>
    <w:p w14:paraId="08482BBB" w14:textId="77777777" w:rsidR="0031762D" w:rsidRPr="00D02EFA" w:rsidRDefault="0031762D" w:rsidP="0031762D">
      <w:pPr>
        <w:rPr>
          <w:i/>
          <w:iCs/>
          <w:sz w:val="24"/>
          <w:szCs w:val="24"/>
        </w:rPr>
      </w:pPr>
      <w:r w:rsidRPr="00D02EFA">
        <w:rPr>
          <w:i/>
          <w:iCs/>
          <w:sz w:val="24"/>
          <w:szCs w:val="24"/>
        </w:rPr>
        <w:t>Für die grüne Tapenade:</w:t>
      </w:r>
    </w:p>
    <w:p w14:paraId="53C26B84" w14:textId="77777777" w:rsidR="0031762D" w:rsidRDefault="0031762D" w:rsidP="0031762D">
      <w:pPr>
        <w:rPr>
          <w:sz w:val="24"/>
          <w:szCs w:val="24"/>
        </w:rPr>
      </w:pPr>
      <w:r>
        <w:rPr>
          <w:sz w:val="24"/>
          <w:szCs w:val="24"/>
        </w:rPr>
        <w:t>250 g grüne Oliven ohne Stein</w:t>
      </w:r>
    </w:p>
    <w:p w14:paraId="64A384D6" w14:textId="77777777" w:rsidR="0031762D" w:rsidRDefault="0031762D" w:rsidP="0031762D">
      <w:pPr>
        <w:rPr>
          <w:sz w:val="24"/>
          <w:szCs w:val="24"/>
        </w:rPr>
      </w:pPr>
      <w:r>
        <w:rPr>
          <w:sz w:val="24"/>
          <w:szCs w:val="24"/>
        </w:rPr>
        <w:t>3 EL Kapern</w:t>
      </w:r>
    </w:p>
    <w:p w14:paraId="702BF66F" w14:textId="77777777" w:rsidR="0031762D" w:rsidRDefault="0031762D" w:rsidP="0031762D">
      <w:pPr>
        <w:rPr>
          <w:sz w:val="24"/>
          <w:szCs w:val="24"/>
        </w:rPr>
      </w:pPr>
      <w:r>
        <w:rPr>
          <w:sz w:val="24"/>
          <w:szCs w:val="24"/>
        </w:rPr>
        <w:t>1 Handvoll frische Basilikumblätter, gehackt</w:t>
      </w:r>
    </w:p>
    <w:p w14:paraId="6199E15B" w14:textId="77777777" w:rsidR="0031762D" w:rsidRDefault="0031762D" w:rsidP="0031762D">
      <w:pPr>
        <w:rPr>
          <w:sz w:val="24"/>
          <w:szCs w:val="24"/>
        </w:rPr>
      </w:pPr>
      <w:r>
        <w:rPr>
          <w:sz w:val="24"/>
          <w:szCs w:val="24"/>
        </w:rPr>
        <w:t>1 EL frischer Zitronensaft</w:t>
      </w:r>
    </w:p>
    <w:p w14:paraId="67674296" w14:textId="77777777" w:rsidR="0031762D" w:rsidRDefault="0031762D" w:rsidP="0031762D">
      <w:pPr>
        <w:rPr>
          <w:sz w:val="24"/>
          <w:szCs w:val="24"/>
        </w:rPr>
      </w:pPr>
      <w:r>
        <w:rPr>
          <w:sz w:val="24"/>
          <w:szCs w:val="24"/>
        </w:rPr>
        <w:t>1 EL Dijonsenf</w:t>
      </w:r>
    </w:p>
    <w:p w14:paraId="7F726F39" w14:textId="77777777" w:rsidR="0031762D" w:rsidRDefault="0031762D" w:rsidP="0031762D">
      <w:pPr>
        <w:rPr>
          <w:sz w:val="24"/>
          <w:szCs w:val="24"/>
        </w:rPr>
      </w:pPr>
      <w:r>
        <w:rPr>
          <w:sz w:val="24"/>
          <w:szCs w:val="24"/>
        </w:rPr>
        <w:t>100 ml Olivenöl</w:t>
      </w:r>
    </w:p>
    <w:p w14:paraId="6421CBC6" w14:textId="77777777" w:rsidR="0031762D" w:rsidRDefault="0031762D" w:rsidP="0031762D">
      <w:pPr>
        <w:rPr>
          <w:sz w:val="24"/>
          <w:szCs w:val="24"/>
        </w:rPr>
      </w:pPr>
    </w:p>
    <w:p w14:paraId="7F9364AF" w14:textId="77777777" w:rsidR="0031762D" w:rsidRDefault="0031762D" w:rsidP="0031762D">
      <w:pPr>
        <w:rPr>
          <w:sz w:val="24"/>
          <w:szCs w:val="24"/>
        </w:rPr>
      </w:pPr>
      <w:r>
        <w:rPr>
          <w:sz w:val="24"/>
          <w:szCs w:val="24"/>
        </w:rPr>
        <w:t>Zubereitung:</w:t>
      </w:r>
    </w:p>
    <w:p w14:paraId="548A9425" w14:textId="77777777" w:rsidR="0031762D" w:rsidRDefault="0031762D" w:rsidP="0031762D">
      <w:pPr>
        <w:jc w:val="both"/>
        <w:rPr>
          <w:sz w:val="24"/>
          <w:szCs w:val="24"/>
        </w:rPr>
      </w:pPr>
      <w:r>
        <w:rPr>
          <w:sz w:val="24"/>
          <w:szCs w:val="24"/>
        </w:rPr>
        <w:t>Alle Zutaten für eine Sorte Tapenade außer dem Olivenöl fein hacken und zu einer groben Paste verarbeiten. Die Masse in ein Gläschen abfüllen und großzügig mit Olivenöl bedecken. Eingeschlossene Luftbläschen sanft herausrühren.</w:t>
      </w:r>
    </w:p>
    <w:p w14:paraId="636231F8" w14:textId="242BA28D" w:rsidR="0031762D" w:rsidRDefault="0031762D" w:rsidP="0031762D">
      <w:pPr>
        <w:rPr>
          <w:rFonts w:asciiTheme="majorHAnsi" w:eastAsiaTheme="majorEastAsia" w:hAnsiTheme="majorHAnsi" w:cstheme="majorBidi"/>
          <w:color w:val="2F5496" w:themeColor="accent1" w:themeShade="BF"/>
          <w:sz w:val="26"/>
          <w:szCs w:val="26"/>
        </w:rPr>
      </w:pPr>
      <w:r>
        <w:rPr>
          <w:sz w:val="24"/>
          <w:szCs w:val="24"/>
        </w:rPr>
        <w:br w:type="page"/>
      </w:r>
    </w:p>
    <w:p w14:paraId="4923F1D3" w14:textId="77777777" w:rsidR="0031762D" w:rsidRDefault="0031762D" w:rsidP="0031762D">
      <w:pPr>
        <w:pStyle w:val="Heading2"/>
        <w:spacing w:after="120"/>
      </w:pPr>
      <w:r>
        <w:lastRenderedPageBreak/>
        <w:t>Roter Hummus</w:t>
      </w:r>
      <w:r>
        <w:rPr>
          <w:rStyle w:val="FootnoteReference"/>
        </w:rPr>
        <w:footnoteReference w:id="765"/>
      </w:r>
    </w:p>
    <w:p w14:paraId="030119BA" w14:textId="77777777" w:rsidR="0031762D" w:rsidRDefault="0031762D" w:rsidP="0031762D">
      <w:pPr>
        <w:rPr>
          <w:sz w:val="24"/>
          <w:szCs w:val="24"/>
        </w:rPr>
      </w:pPr>
      <w:r w:rsidRPr="006A4B92">
        <w:rPr>
          <w:sz w:val="24"/>
          <w:szCs w:val="24"/>
          <w:u w:val="single"/>
        </w:rPr>
        <w:t>Zutaten</w:t>
      </w:r>
      <w:r>
        <w:rPr>
          <w:sz w:val="24"/>
          <w:szCs w:val="24"/>
        </w:rPr>
        <w:t xml:space="preserve"> für 6-8 Portionen</w:t>
      </w:r>
    </w:p>
    <w:p w14:paraId="5C44A187" w14:textId="77777777" w:rsidR="0031762D" w:rsidRDefault="0031762D" w:rsidP="0031762D">
      <w:pPr>
        <w:rPr>
          <w:sz w:val="24"/>
          <w:szCs w:val="24"/>
        </w:rPr>
      </w:pPr>
      <w:r>
        <w:rPr>
          <w:sz w:val="24"/>
          <w:szCs w:val="24"/>
        </w:rPr>
        <w:t>250 g junge Rote bete</w:t>
      </w:r>
    </w:p>
    <w:p w14:paraId="4FF59149" w14:textId="77777777" w:rsidR="0031762D" w:rsidRDefault="0031762D" w:rsidP="0031762D">
      <w:pPr>
        <w:rPr>
          <w:sz w:val="24"/>
          <w:szCs w:val="24"/>
        </w:rPr>
      </w:pPr>
      <w:r>
        <w:rPr>
          <w:sz w:val="24"/>
          <w:szCs w:val="24"/>
        </w:rPr>
        <w:t>Salz, Pfeffer</w:t>
      </w:r>
    </w:p>
    <w:p w14:paraId="1AD374D0" w14:textId="77777777" w:rsidR="0031762D" w:rsidRDefault="0031762D" w:rsidP="0031762D">
      <w:pPr>
        <w:rPr>
          <w:sz w:val="24"/>
          <w:szCs w:val="24"/>
        </w:rPr>
      </w:pPr>
      <w:r>
        <w:rPr>
          <w:sz w:val="24"/>
          <w:szCs w:val="24"/>
        </w:rPr>
        <w:t>1 gehäufter TL Kreuzkümmelsaat</w:t>
      </w:r>
    </w:p>
    <w:p w14:paraId="3D351A7E" w14:textId="77777777" w:rsidR="0031762D" w:rsidRDefault="0031762D" w:rsidP="0031762D">
      <w:pPr>
        <w:rPr>
          <w:sz w:val="24"/>
          <w:szCs w:val="24"/>
        </w:rPr>
      </w:pPr>
      <w:r>
        <w:rPr>
          <w:sz w:val="24"/>
          <w:szCs w:val="24"/>
        </w:rPr>
        <w:t>1 große Dose Kichererbsen</w:t>
      </w:r>
    </w:p>
    <w:p w14:paraId="39461FD4" w14:textId="77777777" w:rsidR="0031762D" w:rsidRDefault="0031762D" w:rsidP="0031762D">
      <w:pPr>
        <w:rPr>
          <w:sz w:val="24"/>
          <w:szCs w:val="24"/>
        </w:rPr>
      </w:pPr>
      <w:r>
        <w:rPr>
          <w:sz w:val="24"/>
          <w:szCs w:val="24"/>
        </w:rPr>
        <w:t>2 Knoblauchzehen</w:t>
      </w:r>
    </w:p>
    <w:p w14:paraId="523FC981" w14:textId="77777777" w:rsidR="0031762D" w:rsidRDefault="0031762D" w:rsidP="0031762D">
      <w:pPr>
        <w:rPr>
          <w:sz w:val="24"/>
          <w:szCs w:val="24"/>
        </w:rPr>
      </w:pPr>
      <w:r>
        <w:rPr>
          <w:sz w:val="24"/>
          <w:szCs w:val="24"/>
        </w:rPr>
        <w:t>120 g weiße Tahini</w:t>
      </w:r>
    </w:p>
    <w:p w14:paraId="74222A42" w14:textId="77777777" w:rsidR="0031762D" w:rsidRDefault="0031762D" w:rsidP="0031762D">
      <w:pPr>
        <w:rPr>
          <w:sz w:val="24"/>
          <w:szCs w:val="24"/>
        </w:rPr>
      </w:pPr>
      <w:r>
        <w:rPr>
          <w:sz w:val="24"/>
          <w:szCs w:val="24"/>
        </w:rPr>
        <w:t>3-4 EL Zitronensaft</w:t>
      </w:r>
    </w:p>
    <w:p w14:paraId="5DBC225B" w14:textId="77777777" w:rsidR="0031762D" w:rsidRDefault="0031762D" w:rsidP="0031762D">
      <w:pPr>
        <w:rPr>
          <w:sz w:val="24"/>
          <w:szCs w:val="24"/>
        </w:rPr>
      </w:pPr>
      <w:r>
        <w:rPr>
          <w:sz w:val="24"/>
          <w:szCs w:val="24"/>
        </w:rPr>
        <w:t>4 EL Olivenöl</w:t>
      </w:r>
    </w:p>
    <w:p w14:paraId="157EEAFB" w14:textId="77777777" w:rsidR="0031762D" w:rsidRDefault="0031762D" w:rsidP="0031762D">
      <w:pPr>
        <w:rPr>
          <w:sz w:val="24"/>
          <w:szCs w:val="24"/>
        </w:rPr>
      </w:pPr>
      <w:r>
        <w:rPr>
          <w:sz w:val="24"/>
          <w:szCs w:val="24"/>
        </w:rPr>
        <w:t>¼ TL Cayennepfeffer</w:t>
      </w:r>
    </w:p>
    <w:p w14:paraId="41096491" w14:textId="77777777" w:rsidR="0031762D" w:rsidRDefault="0031762D" w:rsidP="0031762D">
      <w:pPr>
        <w:rPr>
          <w:sz w:val="24"/>
          <w:szCs w:val="24"/>
        </w:rPr>
      </w:pPr>
      <w:r>
        <w:rPr>
          <w:sz w:val="24"/>
          <w:szCs w:val="24"/>
        </w:rPr>
        <w:t>4 Stiele glatte Petersilie</w:t>
      </w:r>
    </w:p>
    <w:p w14:paraId="2063F029" w14:textId="77777777" w:rsidR="0031762D" w:rsidRDefault="0031762D" w:rsidP="0031762D">
      <w:pPr>
        <w:rPr>
          <w:sz w:val="24"/>
          <w:szCs w:val="24"/>
        </w:rPr>
      </w:pPr>
    </w:p>
    <w:p w14:paraId="3501146F" w14:textId="77777777" w:rsidR="0031762D" w:rsidRDefault="0031762D" w:rsidP="0031762D">
      <w:pPr>
        <w:rPr>
          <w:sz w:val="24"/>
          <w:szCs w:val="24"/>
        </w:rPr>
      </w:pPr>
      <w:r>
        <w:rPr>
          <w:sz w:val="24"/>
          <w:szCs w:val="24"/>
        </w:rPr>
        <w:t>Zubereitungszeit:</w:t>
      </w:r>
      <w:r>
        <w:rPr>
          <w:sz w:val="24"/>
          <w:szCs w:val="24"/>
        </w:rPr>
        <w:tab/>
        <w:t>1 Stunde 15 Minuten</w:t>
      </w:r>
    </w:p>
    <w:p w14:paraId="0579C15E" w14:textId="77777777" w:rsidR="0031762D" w:rsidRPr="0083105F" w:rsidRDefault="0031762D" w:rsidP="00B40E8C">
      <w:pPr>
        <w:pStyle w:val="ListParagraph"/>
        <w:numPr>
          <w:ilvl w:val="0"/>
          <w:numId w:val="1907"/>
        </w:numPr>
        <w:spacing w:after="120"/>
        <w:ind w:left="714" w:hanging="357"/>
        <w:contextualSpacing w:val="0"/>
        <w:jc w:val="both"/>
        <w:rPr>
          <w:sz w:val="24"/>
          <w:szCs w:val="24"/>
        </w:rPr>
      </w:pPr>
      <w:r w:rsidRPr="0083105F">
        <w:rPr>
          <w:sz w:val="24"/>
          <w:szCs w:val="24"/>
        </w:rPr>
        <w:t>Rote Bete putzen und in kochendem Salzwasser 45-60 Minuten garen, in ein Sieb abgießen und ausdämpfen lassen. Noch warm pellen und grob schneiden (gibt rote Hände…)</w:t>
      </w:r>
    </w:p>
    <w:p w14:paraId="2AFBDADD" w14:textId="77777777" w:rsidR="0031762D" w:rsidRPr="0083105F" w:rsidRDefault="0031762D" w:rsidP="00B40E8C">
      <w:pPr>
        <w:pStyle w:val="ListParagraph"/>
        <w:numPr>
          <w:ilvl w:val="0"/>
          <w:numId w:val="1907"/>
        </w:numPr>
        <w:spacing w:after="120"/>
        <w:ind w:left="714" w:hanging="357"/>
        <w:contextualSpacing w:val="0"/>
        <w:jc w:val="both"/>
        <w:rPr>
          <w:sz w:val="24"/>
          <w:szCs w:val="24"/>
        </w:rPr>
      </w:pPr>
      <w:r w:rsidRPr="0083105F">
        <w:rPr>
          <w:sz w:val="24"/>
          <w:szCs w:val="24"/>
        </w:rPr>
        <w:t>Kreuzkümmelsaat in einer Pfanne ohne Fett rösten, bis sie duftet, abkühlen lassen und im Mörser grob mahlen. Kichererbsen in einem Sieb abtropfen lassen, dabei die Lake auffangen.</w:t>
      </w:r>
    </w:p>
    <w:p w14:paraId="1B080E1B" w14:textId="77777777" w:rsidR="0031762D" w:rsidRPr="0083105F" w:rsidRDefault="0031762D" w:rsidP="00B40E8C">
      <w:pPr>
        <w:pStyle w:val="ListParagraph"/>
        <w:numPr>
          <w:ilvl w:val="0"/>
          <w:numId w:val="1907"/>
        </w:numPr>
        <w:spacing w:after="120"/>
        <w:ind w:left="714" w:hanging="357"/>
        <w:contextualSpacing w:val="0"/>
        <w:jc w:val="both"/>
        <w:rPr>
          <w:sz w:val="24"/>
          <w:szCs w:val="24"/>
        </w:rPr>
      </w:pPr>
      <w:r w:rsidRPr="0083105F">
        <w:rPr>
          <w:sz w:val="24"/>
          <w:szCs w:val="24"/>
        </w:rPr>
        <w:t>Rote Bete, Kichererbsen, Knoblauch, Tahini, Zitronensaft, 2 EL Öl Kreuzkümmel, Cayenne und Salz fein pürieren. Gegebenenfalls etwas Kichererbsenlake dazugeben, um die gewünschte Konsistenz zu erreichen.</w:t>
      </w:r>
    </w:p>
    <w:p w14:paraId="1F11CFAB" w14:textId="77777777" w:rsidR="0031762D" w:rsidRPr="0083105F" w:rsidRDefault="0031762D" w:rsidP="00B40E8C">
      <w:pPr>
        <w:pStyle w:val="ListParagraph"/>
        <w:numPr>
          <w:ilvl w:val="0"/>
          <w:numId w:val="1907"/>
        </w:numPr>
        <w:spacing w:after="120"/>
        <w:ind w:left="714" w:hanging="357"/>
        <w:contextualSpacing w:val="0"/>
        <w:jc w:val="both"/>
        <w:rPr>
          <w:sz w:val="24"/>
          <w:szCs w:val="24"/>
        </w:rPr>
      </w:pPr>
      <w:r w:rsidRPr="0083105F">
        <w:rPr>
          <w:sz w:val="24"/>
          <w:szCs w:val="24"/>
        </w:rPr>
        <w:t>Petersilienblätter von den Stielen zupfen, fein hacken. Hummus mit Salz, Pfeffer und Zitronensaft abschmecken, mit dem restlichen Olivenöl beträufeln, mit Petersilie bestreuen und fertig.</w:t>
      </w:r>
      <w:r w:rsidRPr="0083105F">
        <w:rPr>
          <w:sz w:val="24"/>
          <w:szCs w:val="24"/>
        </w:rPr>
        <w:br w:type="page"/>
      </w:r>
    </w:p>
    <w:p w14:paraId="4EE1D0A5" w14:textId="77777777" w:rsidR="007F470D" w:rsidRDefault="007F470D" w:rsidP="007F470D">
      <w:pPr>
        <w:pStyle w:val="Heading2"/>
        <w:spacing w:after="240"/>
      </w:pPr>
      <w:r w:rsidRPr="00CB458F">
        <w:lastRenderedPageBreak/>
        <w:t>Hummus mit Pilzen u</w:t>
      </w:r>
      <w:r>
        <w:t>nd</w:t>
      </w:r>
      <w:r w:rsidRPr="00CB458F">
        <w:t xml:space="preserve"> K</w:t>
      </w:r>
      <w:r>
        <w:t>noblauch</w:t>
      </w:r>
      <w:r>
        <w:rPr>
          <w:rStyle w:val="FootnoteReference"/>
        </w:rPr>
        <w:footnoteReference w:id="766"/>
      </w:r>
      <w:r>
        <w:t xml:space="preserve"> </w:t>
      </w:r>
    </w:p>
    <w:p w14:paraId="480E2E1F" w14:textId="77777777" w:rsidR="007F470D" w:rsidRDefault="007F470D" w:rsidP="007F470D">
      <w:pPr>
        <w:rPr>
          <w:sz w:val="24"/>
          <w:szCs w:val="24"/>
        </w:rPr>
      </w:pPr>
      <w:r w:rsidRPr="001764A5">
        <w:rPr>
          <w:sz w:val="24"/>
          <w:szCs w:val="24"/>
          <w:u w:val="single"/>
        </w:rPr>
        <w:t>Zutaten</w:t>
      </w:r>
      <w:r>
        <w:rPr>
          <w:sz w:val="24"/>
          <w:szCs w:val="24"/>
        </w:rPr>
        <w:t xml:space="preserve"> (für 4 Portionen als Beilage):</w:t>
      </w:r>
    </w:p>
    <w:p w14:paraId="630C2F7B" w14:textId="77777777" w:rsidR="007F470D" w:rsidRPr="004F74AA" w:rsidRDefault="007F470D" w:rsidP="007F470D">
      <w:pPr>
        <w:rPr>
          <w:i/>
          <w:iCs/>
          <w:sz w:val="24"/>
          <w:szCs w:val="24"/>
        </w:rPr>
      </w:pPr>
      <w:r w:rsidRPr="004F74AA">
        <w:rPr>
          <w:i/>
          <w:iCs/>
          <w:sz w:val="24"/>
          <w:szCs w:val="24"/>
        </w:rPr>
        <w:t>Für den Hummus</w:t>
      </w:r>
    </w:p>
    <w:p w14:paraId="658661D1" w14:textId="77777777" w:rsidR="007F470D" w:rsidRDefault="007F470D" w:rsidP="007F470D">
      <w:pPr>
        <w:rPr>
          <w:sz w:val="24"/>
          <w:szCs w:val="24"/>
        </w:rPr>
      </w:pPr>
      <w:r>
        <w:rPr>
          <w:sz w:val="24"/>
          <w:szCs w:val="24"/>
        </w:rPr>
        <w:t>2 Knoblauchknollen, oberes Fünftel abgeschnitten, sodass die Zehen frei liegen</w:t>
      </w:r>
    </w:p>
    <w:p w14:paraId="6F636A7C" w14:textId="77777777" w:rsidR="007F470D" w:rsidRDefault="007F470D" w:rsidP="007F470D">
      <w:pPr>
        <w:rPr>
          <w:sz w:val="24"/>
          <w:szCs w:val="24"/>
        </w:rPr>
      </w:pPr>
      <w:r>
        <w:rPr>
          <w:sz w:val="24"/>
          <w:szCs w:val="24"/>
        </w:rPr>
        <w:t>2 EL Olivenöl</w:t>
      </w:r>
    </w:p>
    <w:p w14:paraId="53F915E6" w14:textId="77777777" w:rsidR="007F470D" w:rsidRDefault="007F470D" w:rsidP="007F470D">
      <w:pPr>
        <w:rPr>
          <w:sz w:val="24"/>
          <w:szCs w:val="24"/>
        </w:rPr>
      </w:pPr>
      <w:r>
        <w:rPr>
          <w:sz w:val="24"/>
          <w:szCs w:val="24"/>
        </w:rPr>
        <w:t>2 EL Tahin</w:t>
      </w:r>
    </w:p>
    <w:p w14:paraId="15CA0654" w14:textId="77777777" w:rsidR="007F470D" w:rsidRDefault="007F470D" w:rsidP="007F470D">
      <w:pPr>
        <w:rPr>
          <w:sz w:val="24"/>
          <w:szCs w:val="24"/>
        </w:rPr>
      </w:pPr>
      <w:r>
        <w:rPr>
          <w:sz w:val="24"/>
          <w:szCs w:val="24"/>
        </w:rPr>
        <w:t>300 g gegarte Kichererbsen (oder aus dem Glas)</w:t>
      </w:r>
    </w:p>
    <w:p w14:paraId="02617BF7" w14:textId="77777777" w:rsidR="007F470D" w:rsidRDefault="007F470D" w:rsidP="007F470D">
      <w:pPr>
        <w:rPr>
          <w:sz w:val="24"/>
          <w:szCs w:val="24"/>
        </w:rPr>
      </w:pPr>
      <w:r>
        <w:rPr>
          <w:sz w:val="24"/>
          <w:szCs w:val="24"/>
        </w:rPr>
        <w:t>2 EL Zitronensaft</w:t>
      </w:r>
    </w:p>
    <w:p w14:paraId="70DD7617" w14:textId="77777777" w:rsidR="007F470D" w:rsidRDefault="007F470D" w:rsidP="007F470D">
      <w:pPr>
        <w:rPr>
          <w:sz w:val="24"/>
          <w:szCs w:val="24"/>
        </w:rPr>
      </w:pPr>
      <w:r>
        <w:rPr>
          <w:sz w:val="24"/>
          <w:szCs w:val="24"/>
        </w:rPr>
        <w:t>3 EL eiskaltes Wasser</w:t>
      </w:r>
    </w:p>
    <w:p w14:paraId="7B083582" w14:textId="77777777" w:rsidR="007F470D" w:rsidRDefault="007F470D" w:rsidP="007F470D">
      <w:pPr>
        <w:rPr>
          <w:sz w:val="24"/>
          <w:szCs w:val="24"/>
        </w:rPr>
      </w:pPr>
      <w:r>
        <w:rPr>
          <w:sz w:val="24"/>
          <w:szCs w:val="24"/>
        </w:rPr>
        <w:t>Salz, Meersalzflocken, Pfeffer</w:t>
      </w:r>
    </w:p>
    <w:p w14:paraId="04F9B564" w14:textId="77777777" w:rsidR="007F470D" w:rsidRDefault="007F470D" w:rsidP="007F470D">
      <w:pPr>
        <w:rPr>
          <w:sz w:val="24"/>
          <w:szCs w:val="24"/>
        </w:rPr>
      </w:pPr>
    </w:p>
    <w:p w14:paraId="7AB065DC" w14:textId="77777777" w:rsidR="007F470D" w:rsidRPr="00FD7E78" w:rsidRDefault="007F470D" w:rsidP="007F470D">
      <w:pPr>
        <w:rPr>
          <w:i/>
          <w:iCs/>
          <w:sz w:val="24"/>
          <w:szCs w:val="24"/>
        </w:rPr>
      </w:pPr>
      <w:r w:rsidRPr="00FD7E78">
        <w:rPr>
          <w:i/>
          <w:iCs/>
          <w:sz w:val="24"/>
          <w:szCs w:val="24"/>
        </w:rPr>
        <w:t>Für die Pilze</w:t>
      </w:r>
      <w:r>
        <w:rPr>
          <w:i/>
          <w:iCs/>
          <w:sz w:val="24"/>
          <w:szCs w:val="24"/>
        </w:rPr>
        <w:t>:</w:t>
      </w:r>
    </w:p>
    <w:p w14:paraId="5C40B363" w14:textId="77777777" w:rsidR="007F470D" w:rsidRDefault="007F470D" w:rsidP="007F470D">
      <w:pPr>
        <w:rPr>
          <w:sz w:val="24"/>
          <w:szCs w:val="24"/>
        </w:rPr>
      </w:pPr>
      <w:r>
        <w:rPr>
          <w:sz w:val="24"/>
          <w:szCs w:val="24"/>
        </w:rPr>
        <w:t>140 g braune Champignons, geviertelt</w:t>
      </w:r>
    </w:p>
    <w:p w14:paraId="392ED094" w14:textId="77777777" w:rsidR="007F470D" w:rsidRDefault="007F470D" w:rsidP="007F470D">
      <w:pPr>
        <w:rPr>
          <w:sz w:val="24"/>
          <w:szCs w:val="24"/>
        </w:rPr>
      </w:pPr>
      <w:r>
        <w:rPr>
          <w:sz w:val="24"/>
          <w:szCs w:val="24"/>
        </w:rPr>
        <w:t>120 g Shiitakepilze, halbiert</w:t>
      </w:r>
    </w:p>
    <w:p w14:paraId="5404A205" w14:textId="77777777" w:rsidR="007F470D" w:rsidRDefault="007F470D" w:rsidP="007F470D">
      <w:pPr>
        <w:rPr>
          <w:sz w:val="24"/>
          <w:szCs w:val="24"/>
        </w:rPr>
      </w:pPr>
      <w:r>
        <w:rPr>
          <w:sz w:val="24"/>
          <w:szCs w:val="24"/>
        </w:rPr>
        <w:t>1 Knoblauchzehe mit einer Messerklinge zerdrückt</w:t>
      </w:r>
    </w:p>
    <w:p w14:paraId="50C87501" w14:textId="77777777" w:rsidR="007F470D" w:rsidRDefault="007F470D" w:rsidP="007F470D">
      <w:pPr>
        <w:rPr>
          <w:sz w:val="24"/>
          <w:szCs w:val="24"/>
        </w:rPr>
      </w:pPr>
      <w:r>
        <w:rPr>
          <w:sz w:val="24"/>
          <w:szCs w:val="24"/>
        </w:rPr>
        <w:t>60 ml Olivenöl</w:t>
      </w:r>
    </w:p>
    <w:p w14:paraId="353D8360" w14:textId="77777777" w:rsidR="007F470D" w:rsidRDefault="007F470D" w:rsidP="007F470D">
      <w:pPr>
        <w:rPr>
          <w:sz w:val="24"/>
          <w:szCs w:val="24"/>
        </w:rPr>
      </w:pPr>
      <w:r>
        <w:rPr>
          <w:sz w:val="24"/>
          <w:szCs w:val="24"/>
        </w:rPr>
        <w:t>1 Zitrone, 3 Streifen Schale abgeschnitten, dann 2 EL Saft ausgepresst</w:t>
      </w:r>
    </w:p>
    <w:p w14:paraId="13E5D5D1" w14:textId="77777777" w:rsidR="007F470D" w:rsidRDefault="007F470D" w:rsidP="007F470D">
      <w:pPr>
        <w:rPr>
          <w:sz w:val="24"/>
          <w:szCs w:val="24"/>
        </w:rPr>
      </w:pPr>
      <w:r>
        <w:rPr>
          <w:sz w:val="24"/>
          <w:szCs w:val="24"/>
        </w:rPr>
        <w:t>5 g Thymianzweige</w:t>
      </w:r>
    </w:p>
    <w:p w14:paraId="73486187" w14:textId="77777777" w:rsidR="007F470D" w:rsidRDefault="007F470D" w:rsidP="007F470D">
      <w:pPr>
        <w:rPr>
          <w:sz w:val="24"/>
          <w:szCs w:val="24"/>
        </w:rPr>
      </w:pPr>
      <w:r>
        <w:rPr>
          <w:sz w:val="24"/>
          <w:szCs w:val="24"/>
        </w:rPr>
        <w:t>1,5 EL Ahornsirup</w:t>
      </w:r>
    </w:p>
    <w:p w14:paraId="3AD2777F" w14:textId="77777777" w:rsidR="007F470D" w:rsidRDefault="007F470D" w:rsidP="007F470D">
      <w:pPr>
        <w:rPr>
          <w:sz w:val="24"/>
          <w:szCs w:val="24"/>
        </w:rPr>
      </w:pPr>
      <w:r>
        <w:rPr>
          <w:sz w:val="24"/>
          <w:szCs w:val="24"/>
        </w:rPr>
        <w:t>1 getrocknete Chilischote</w:t>
      </w:r>
    </w:p>
    <w:p w14:paraId="373F1BED" w14:textId="77777777" w:rsidR="007F470D" w:rsidRDefault="007F470D" w:rsidP="007F470D">
      <w:pPr>
        <w:rPr>
          <w:sz w:val="24"/>
          <w:szCs w:val="24"/>
        </w:rPr>
      </w:pPr>
      <w:r>
        <w:rPr>
          <w:sz w:val="24"/>
          <w:szCs w:val="24"/>
        </w:rPr>
        <w:t>1 EL grob gehackter Dill</w:t>
      </w:r>
    </w:p>
    <w:p w14:paraId="0B1F364E" w14:textId="77777777" w:rsidR="007F470D" w:rsidRDefault="007F470D" w:rsidP="007F470D">
      <w:pPr>
        <w:rPr>
          <w:sz w:val="24"/>
          <w:szCs w:val="24"/>
        </w:rPr>
      </w:pPr>
      <w:r>
        <w:rPr>
          <w:sz w:val="24"/>
          <w:szCs w:val="24"/>
        </w:rPr>
        <w:t>½ EL fein gehackte Petersilie</w:t>
      </w:r>
    </w:p>
    <w:p w14:paraId="477314B2" w14:textId="77777777" w:rsidR="007F470D" w:rsidRDefault="007F470D" w:rsidP="007F470D">
      <w:pPr>
        <w:rPr>
          <w:sz w:val="24"/>
          <w:szCs w:val="24"/>
        </w:rPr>
      </w:pPr>
    </w:p>
    <w:p w14:paraId="24EDB9A5" w14:textId="77777777" w:rsidR="007F470D" w:rsidRDefault="007F470D" w:rsidP="007F470D">
      <w:pPr>
        <w:rPr>
          <w:sz w:val="24"/>
          <w:szCs w:val="24"/>
        </w:rPr>
      </w:pPr>
      <w:r>
        <w:rPr>
          <w:sz w:val="24"/>
          <w:szCs w:val="24"/>
        </w:rPr>
        <w:t>Zubereitung:</w:t>
      </w:r>
    </w:p>
    <w:p w14:paraId="4EF7C5A2" w14:textId="77777777" w:rsidR="007F470D" w:rsidRPr="000549A2" w:rsidRDefault="007F470D" w:rsidP="00B40E8C">
      <w:pPr>
        <w:pStyle w:val="ListParagraph"/>
        <w:numPr>
          <w:ilvl w:val="0"/>
          <w:numId w:val="1529"/>
        </w:numPr>
        <w:spacing w:after="120"/>
        <w:ind w:left="714" w:hanging="357"/>
        <w:contextualSpacing w:val="0"/>
        <w:jc w:val="both"/>
        <w:rPr>
          <w:sz w:val="24"/>
          <w:szCs w:val="24"/>
        </w:rPr>
      </w:pPr>
      <w:r w:rsidRPr="000549A2">
        <w:rPr>
          <w:sz w:val="24"/>
          <w:szCs w:val="24"/>
        </w:rPr>
        <w:t>Den Backofen auf 200 Grad (Umluft) vorheizen.</w:t>
      </w:r>
    </w:p>
    <w:p w14:paraId="1265B7C3" w14:textId="77777777" w:rsidR="007F470D" w:rsidRPr="000549A2" w:rsidRDefault="007F470D" w:rsidP="00B40E8C">
      <w:pPr>
        <w:pStyle w:val="ListParagraph"/>
        <w:numPr>
          <w:ilvl w:val="0"/>
          <w:numId w:val="1529"/>
        </w:numPr>
        <w:spacing w:after="120"/>
        <w:ind w:left="714" w:hanging="357"/>
        <w:contextualSpacing w:val="0"/>
        <w:jc w:val="both"/>
        <w:rPr>
          <w:sz w:val="24"/>
          <w:szCs w:val="24"/>
        </w:rPr>
      </w:pPr>
      <w:r w:rsidRPr="000549A2">
        <w:rPr>
          <w:sz w:val="24"/>
          <w:szCs w:val="24"/>
        </w:rPr>
        <w:t>Die Knoblauchknollen mit 1 TL Öl beträufeln und mit etwas Salz und Pfeffer bestreuen. Fest in Alufolie wickeln und 40 Minuten im Ofen backen, bis die Zehen weich und goldbraun sind. Die Folie entfernen und, sobald die Knollen etwas abgekühlt sind, die weichen Zehen aus der Schale drücken.</w:t>
      </w:r>
    </w:p>
    <w:p w14:paraId="63477A7F" w14:textId="77777777" w:rsidR="007F470D" w:rsidRPr="000549A2" w:rsidRDefault="007F470D" w:rsidP="00B40E8C">
      <w:pPr>
        <w:pStyle w:val="ListParagraph"/>
        <w:numPr>
          <w:ilvl w:val="0"/>
          <w:numId w:val="1529"/>
        </w:numPr>
        <w:spacing w:after="120"/>
        <w:ind w:left="714" w:hanging="357"/>
        <w:contextualSpacing w:val="0"/>
        <w:jc w:val="both"/>
        <w:rPr>
          <w:sz w:val="24"/>
          <w:szCs w:val="24"/>
        </w:rPr>
      </w:pPr>
      <w:r w:rsidRPr="000549A2">
        <w:rPr>
          <w:sz w:val="24"/>
          <w:szCs w:val="24"/>
        </w:rPr>
        <w:lastRenderedPageBreak/>
        <w:t>Für die Pilze eine große Grillpfanne bei hoher Temperatur erhitzen. Die Pilze hineingeben und verteilen. Etwa 8 Minuten grillen, dabei immer wieder wenden, bis überall dunkle Streifen zu sehen sind. Die Pilze mit zerdrücktem Knoblauch, Öl, Zitronenschale und -saft, Thymian und Ahornsirup, 1,5 TL Meersalzflocken und 1 kräftigen Prise Pfeffer in eine Schüssel geben und alles gut mischen.</w:t>
      </w:r>
    </w:p>
    <w:p w14:paraId="48333EFD" w14:textId="77777777" w:rsidR="007F470D" w:rsidRPr="000549A2" w:rsidRDefault="007F470D" w:rsidP="00B40E8C">
      <w:pPr>
        <w:pStyle w:val="ListParagraph"/>
        <w:numPr>
          <w:ilvl w:val="0"/>
          <w:numId w:val="1529"/>
        </w:numPr>
        <w:spacing w:after="120"/>
        <w:ind w:left="714" w:hanging="357"/>
        <w:contextualSpacing w:val="0"/>
        <w:jc w:val="both"/>
        <w:rPr>
          <w:sz w:val="24"/>
          <w:szCs w:val="24"/>
        </w:rPr>
      </w:pPr>
      <w:r w:rsidRPr="000549A2">
        <w:rPr>
          <w:sz w:val="24"/>
          <w:szCs w:val="24"/>
        </w:rPr>
        <w:t>Die getrockneten Chilis in die Grillpfanne geben und 4 Minuten grillen, bis sie duften. Grob hacken und mitsamt den Kernen in die Schüssel mit den Pilzen geben. Das Ganze 1-2 Stunden ziehen lassen.</w:t>
      </w:r>
    </w:p>
    <w:p w14:paraId="71045C7B" w14:textId="77777777" w:rsidR="007F470D" w:rsidRPr="000549A2" w:rsidRDefault="007F470D" w:rsidP="00B40E8C">
      <w:pPr>
        <w:pStyle w:val="ListParagraph"/>
        <w:numPr>
          <w:ilvl w:val="0"/>
          <w:numId w:val="1529"/>
        </w:numPr>
        <w:spacing w:after="120"/>
        <w:ind w:left="714" w:hanging="357"/>
        <w:contextualSpacing w:val="0"/>
        <w:jc w:val="both"/>
        <w:rPr>
          <w:sz w:val="24"/>
          <w:szCs w:val="24"/>
        </w:rPr>
      </w:pPr>
      <w:r w:rsidRPr="000549A2">
        <w:rPr>
          <w:sz w:val="24"/>
          <w:szCs w:val="24"/>
        </w:rPr>
        <w:t>Für das Hummus den konifierten Knoblauch mit ¾ TL Meersalzflocken sowie den restlichen Zutaten für das Hummus glatt pürieren.</w:t>
      </w:r>
    </w:p>
    <w:p w14:paraId="4F5CBC17" w14:textId="77777777" w:rsidR="007F470D" w:rsidRPr="000549A2" w:rsidRDefault="007F470D" w:rsidP="00B40E8C">
      <w:pPr>
        <w:pStyle w:val="ListParagraph"/>
        <w:numPr>
          <w:ilvl w:val="0"/>
          <w:numId w:val="1529"/>
        </w:numPr>
        <w:spacing w:after="120"/>
        <w:ind w:left="714" w:hanging="357"/>
        <w:contextualSpacing w:val="0"/>
        <w:jc w:val="both"/>
        <w:rPr>
          <w:sz w:val="24"/>
          <w:szCs w:val="24"/>
        </w:rPr>
      </w:pPr>
      <w:r w:rsidRPr="000549A2">
        <w:rPr>
          <w:sz w:val="24"/>
          <w:szCs w:val="24"/>
        </w:rPr>
        <w:t>Das Hummus in eine Schale verstreichen. Eine Mulde eindrücken. Dill und Peters</w:t>
      </w:r>
      <w:r>
        <w:rPr>
          <w:sz w:val="24"/>
          <w:szCs w:val="24"/>
        </w:rPr>
        <w:t>ili</w:t>
      </w:r>
      <w:r w:rsidRPr="000549A2">
        <w:rPr>
          <w:sz w:val="24"/>
          <w:szCs w:val="24"/>
        </w:rPr>
        <w:t>e unter die Pilze geben. Die Pilze mitsamt ihrem Öl und den Aromaten in die M</w:t>
      </w:r>
      <w:r>
        <w:rPr>
          <w:sz w:val="24"/>
          <w:szCs w:val="24"/>
        </w:rPr>
        <w:t>uld</w:t>
      </w:r>
      <w:r w:rsidRPr="000549A2">
        <w:rPr>
          <w:sz w:val="24"/>
          <w:szCs w:val="24"/>
        </w:rPr>
        <w:t>e löffeln.</w:t>
      </w:r>
    </w:p>
    <w:p w14:paraId="33A89D4A" w14:textId="77777777" w:rsidR="007F470D" w:rsidRDefault="007F470D" w:rsidP="007F470D">
      <w:pPr>
        <w:rPr>
          <w:sz w:val="24"/>
          <w:szCs w:val="24"/>
        </w:rPr>
      </w:pPr>
    </w:p>
    <w:p w14:paraId="66A6FF0A" w14:textId="77777777" w:rsidR="007F470D" w:rsidRDefault="007F470D" w:rsidP="007F470D">
      <w:pPr>
        <w:rPr>
          <w:sz w:val="24"/>
          <w:szCs w:val="24"/>
        </w:rPr>
      </w:pPr>
    </w:p>
    <w:p w14:paraId="2F9316B3" w14:textId="77777777" w:rsidR="007F470D" w:rsidRDefault="007F470D" w:rsidP="007F470D">
      <w:pPr>
        <w:rPr>
          <w:sz w:val="24"/>
          <w:szCs w:val="24"/>
        </w:rPr>
      </w:pPr>
      <w:r>
        <w:rPr>
          <w:sz w:val="24"/>
          <w:szCs w:val="24"/>
        </w:rPr>
        <w:br w:type="page"/>
      </w:r>
    </w:p>
    <w:p w14:paraId="38DA925E" w14:textId="77777777" w:rsidR="007F470D" w:rsidRDefault="007F470D" w:rsidP="007F470D">
      <w:pPr>
        <w:pStyle w:val="Heading2"/>
        <w:spacing w:after="240"/>
      </w:pPr>
      <w:r>
        <w:lastRenderedPageBreak/>
        <w:t>Hummus mit Zitrone, Knoblauch und Chili</w:t>
      </w:r>
      <w:r>
        <w:rPr>
          <w:rStyle w:val="FootnoteReference"/>
        </w:rPr>
        <w:footnoteReference w:id="767"/>
      </w:r>
    </w:p>
    <w:p w14:paraId="342DE29C" w14:textId="77777777" w:rsidR="007F470D" w:rsidRDefault="007F470D" w:rsidP="007F470D">
      <w:pPr>
        <w:rPr>
          <w:sz w:val="24"/>
          <w:szCs w:val="24"/>
        </w:rPr>
      </w:pPr>
      <w:r w:rsidRPr="007517D2">
        <w:rPr>
          <w:sz w:val="24"/>
          <w:szCs w:val="24"/>
          <w:u w:val="single"/>
        </w:rPr>
        <w:t>Zutaten</w:t>
      </w:r>
      <w:r>
        <w:rPr>
          <w:sz w:val="24"/>
          <w:szCs w:val="24"/>
        </w:rPr>
        <w:t xml:space="preserve"> (für 4 Portionen):</w:t>
      </w:r>
    </w:p>
    <w:p w14:paraId="5F5B58EE" w14:textId="77777777" w:rsidR="007F470D" w:rsidRDefault="007F470D" w:rsidP="007F470D">
      <w:pPr>
        <w:rPr>
          <w:sz w:val="24"/>
          <w:szCs w:val="24"/>
        </w:rPr>
      </w:pPr>
      <w:r>
        <w:rPr>
          <w:sz w:val="24"/>
          <w:szCs w:val="24"/>
        </w:rPr>
        <w:t>Für den Hummus:</w:t>
      </w:r>
    </w:p>
    <w:p w14:paraId="4E6F8FA2" w14:textId="77777777" w:rsidR="007F470D" w:rsidRDefault="007F470D" w:rsidP="007F470D">
      <w:pPr>
        <w:rPr>
          <w:sz w:val="24"/>
          <w:szCs w:val="24"/>
        </w:rPr>
      </w:pPr>
      <w:r>
        <w:rPr>
          <w:sz w:val="24"/>
          <w:szCs w:val="24"/>
        </w:rPr>
        <w:t>300 g gegarte Kichererbsen (oder aus dem Glas)</w:t>
      </w:r>
    </w:p>
    <w:p w14:paraId="28E60648" w14:textId="77777777" w:rsidR="007F470D" w:rsidRDefault="007F470D" w:rsidP="007F470D">
      <w:pPr>
        <w:rPr>
          <w:sz w:val="24"/>
          <w:szCs w:val="24"/>
        </w:rPr>
      </w:pPr>
      <w:r>
        <w:rPr>
          <w:sz w:val="24"/>
          <w:szCs w:val="24"/>
        </w:rPr>
        <w:t>10 g Ingwer, geschält und gerieben</w:t>
      </w:r>
    </w:p>
    <w:p w14:paraId="1B8BB620" w14:textId="77777777" w:rsidR="007F470D" w:rsidRDefault="007F470D" w:rsidP="007F470D">
      <w:pPr>
        <w:rPr>
          <w:sz w:val="24"/>
          <w:szCs w:val="24"/>
        </w:rPr>
      </w:pPr>
      <w:r>
        <w:rPr>
          <w:sz w:val="24"/>
          <w:szCs w:val="24"/>
        </w:rPr>
        <w:t>1 EL Olivenöl</w:t>
      </w:r>
    </w:p>
    <w:p w14:paraId="59D6A56B" w14:textId="77777777" w:rsidR="007F470D" w:rsidRDefault="007F470D" w:rsidP="007F470D">
      <w:pPr>
        <w:rPr>
          <w:sz w:val="24"/>
          <w:szCs w:val="24"/>
        </w:rPr>
      </w:pPr>
      <w:r>
        <w:rPr>
          <w:sz w:val="24"/>
          <w:szCs w:val="24"/>
        </w:rPr>
        <w:t>1 EL Tahin</w:t>
      </w:r>
    </w:p>
    <w:p w14:paraId="1A94D1C4" w14:textId="77777777" w:rsidR="007F470D" w:rsidRDefault="007F470D" w:rsidP="007F470D">
      <w:pPr>
        <w:rPr>
          <w:sz w:val="24"/>
          <w:szCs w:val="24"/>
        </w:rPr>
      </w:pPr>
      <w:r>
        <w:rPr>
          <w:sz w:val="24"/>
          <w:szCs w:val="24"/>
        </w:rPr>
        <w:t>1 kleine Knoblauchzehe, zerstoßen</w:t>
      </w:r>
    </w:p>
    <w:p w14:paraId="5A400226" w14:textId="77777777" w:rsidR="007F470D" w:rsidRDefault="007F470D" w:rsidP="007F470D">
      <w:pPr>
        <w:rPr>
          <w:sz w:val="24"/>
          <w:szCs w:val="24"/>
        </w:rPr>
      </w:pPr>
      <w:r>
        <w:rPr>
          <w:sz w:val="24"/>
          <w:szCs w:val="24"/>
        </w:rPr>
        <w:t>2 Bio-Zitronen, 1 EL Schale gerieben, 3 EL Saft ausgepresst</w:t>
      </w:r>
    </w:p>
    <w:p w14:paraId="649F639D" w14:textId="77777777" w:rsidR="007F470D" w:rsidRDefault="007F470D" w:rsidP="007F470D">
      <w:pPr>
        <w:rPr>
          <w:sz w:val="24"/>
          <w:szCs w:val="24"/>
        </w:rPr>
      </w:pPr>
      <w:r>
        <w:rPr>
          <w:sz w:val="24"/>
          <w:szCs w:val="24"/>
        </w:rPr>
        <w:t>2 EL eiskaltes Wasser</w:t>
      </w:r>
    </w:p>
    <w:p w14:paraId="51BD68E2" w14:textId="77777777" w:rsidR="007F470D" w:rsidRDefault="007F470D" w:rsidP="007F470D">
      <w:pPr>
        <w:rPr>
          <w:sz w:val="24"/>
          <w:szCs w:val="24"/>
        </w:rPr>
      </w:pPr>
      <w:r>
        <w:rPr>
          <w:sz w:val="24"/>
          <w:szCs w:val="24"/>
        </w:rPr>
        <w:t>Meersalzflocken</w:t>
      </w:r>
    </w:p>
    <w:p w14:paraId="6A6D80B0" w14:textId="77777777" w:rsidR="007F470D" w:rsidRDefault="007F470D" w:rsidP="007F470D">
      <w:pPr>
        <w:rPr>
          <w:sz w:val="24"/>
          <w:szCs w:val="24"/>
        </w:rPr>
      </w:pPr>
    </w:p>
    <w:p w14:paraId="05EED0EF" w14:textId="77777777" w:rsidR="007F470D" w:rsidRPr="007517D2" w:rsidRDefault="007F470D" w:rsidP="007F470D">
      <w:pPr>
        <w:rPr>
          <w:i/>
          <w:iCs/>
          <w:sz w:val="24"/>
          <w:szCs w:val="24"/>
        </w:rPr>
      </w:pPr>
      <w:r w:rsidRPr="007517D2">
        <w:rPr>
          <w:i/>
          <w:iCs/>
          <w:sz w:val="24"/>
          <w:szCs w:val="24"/>
        </w:rPr>
        <w:t>Für die Aromate:</w:t>
      </w:r>
    </w:p>
    <w:p w14:paraId="35D21101" w14:textId="77777777" w:rsidR="007F470D" w:rsidRDefault="007F470D" w:rsidP="007F470D">
      <w:pPr>
        <w:rPr>
          <w:sz w:val="24"/>
          <w:szCs w:val="24"/>
        </w:rPr>
      </w:pPr>
      <w:r>
        <w:rPr>
          <w:sz w:val="24"/>
          <w:szCs w:val="24"/>
        </w:rPr>
        <w:t>90 ml Olivenöl</w:t>
      </w:r>
    </w:p>
    <w:p w14:paraId="56E32555" w14:textId="77777777" w:rsidR="007F470D" w:rsidRDefault="007F470D" w:rsidP="007F470D">
      <w:pPr>
        <w:rPr>
          <w:sz w:val="24"/>
          <w:szCs w:val="24"/>
        </w:rPr>
      </w:pPr>
      <w:r>
        <w:rPr>
          <w:sz w:val="24"/>
          <w:szCs w:val="24"/>
        </w:rPr>
        <w:t>3 rote Chilischoten, entkernt und in feine Streifen geschnitten</w:t>
      </w:r>
    </w:p>
    <w:p w14:paraId="631C2324" w14:textId="77777777" w:rsidR="007F470D" w:rsidRDefault="007F470D" w:rsidP="007F470D">
      <w:pPr>
        <w:rPr>
          <w:sz w:val="24"/>
          <w:szCs w:val="24"/>
        </w:rPr>
      </w:pPr>
      <w:r>
        <w:rPr>
          <w:sz w:val="24"/>
          <w:szCs w:val="24"/>
        </w:rPr>
        <w:t>15 g Ingwer, geschält und in feine Streifen geschnitten</w:t>
      </w:r>
    </w:p>
    <w:p w14:paraId="497D002F" w14:textId="77777777" w:rsidR="007F470D" w:rsidRDefault="007F470D" w:rsidP="007F470D">
      <w:pPr>
        <w:rPr>
          <w:sz w:val="24"/>
          <w:szCs w:val="24"/>
        </w:rPr>
      </w:pPr>
      <w:r>
        <w:rPr>
          <w:sz w:val="24"/>
          <w:szCs w:val="24"/>
        </w:rPr>
        <w:t>3 Knoblauchzehen, in Scheiben geschnitten</w:t>
      </w:r>
    </w:p>
    <w:p w14:paraId="5B7CD853" w14:textId="77777777" w:rsidR="007F470D" w:rsidRDefault="007F470D" w:rsidP="007F470D">
      <w:pPr>
        <w:rPr>
          <w:sz w:val="24"/>
          <w:szCs w:val="24"/>
        </w:rPr>
      </w:pPr>
      <w:r>
        <w:rPr>
          <w:sz w:val="24"/>
          <w:szCs w:val="24"/>
        </w:rPr>
        <w:t>2 Zimtstangen</w:t>
      </w:r>
    </w:p>
    <w:p w14:paraId="5F83CC68" w14:textId="77777777" w:rsidR="007F470D" w:rsidRDefault="007F470D" w:rsidP="007F470D">
      <w:pPr>
        <w:rPr>
          <w:sz w:val="24"/>
          <w:szCs w:val="24"/>
        </w:rPr>
      </w:pPr>
      <w:r>
        <w:rPr>
          <w:sz w:val="24"/>
          <w:szCs w:val="24"/>
        </w:rPr>
        <w:t>15 g Korianderstängel, in 4 cm lange Stücke geschnitten</w:t>
      </w:r>
    </w:p>
    <w:p w14:paraId="5E458CF8" w14:textId="77777777" w:rsidR="007F470D" w:rsidRDefault="007F470D" w:rsidP="007F470D">
      <w:pPr>
        <w:rPr>
          <w:sz w:val="24"/>
          <w:szCs w:val="24"/>
        </w:rPr>
      </w:pPr>
    </w:p>
    <w:p w14:paraId="2D3DE21B" w14:textId="77777777" w:rsidR="007F470D" w:rsidRPr="007517D2" w:rsidRDefault="007F470D" w:rsidP="00B40E8C">
      <w:pPr>
        <w:pStyle w:val="ListParagraph"/>
        <w:numPr>
          <w:ilvl w:val="0"/>
          <w:numId w:val="1946"/>
        </w:numPr>
        <w:spacing w:after="120"/>
        <w:contextualSpacing w:val="0"/>
        <w:jc w:val="both"/>
        <w:rPr>
          <w:sz w:val="24"/>
          <w:szCs w:val="24"/>
        </w:rPr>
      </w:pPr>
      <w:r w:rsidRPr="007517D2">
        <w:rPr>
          <w:sz w:val="24"/>
          <w:szCs w:val="24"/>
        </w:rPr>
        <w:t>Sämtliche Zutaten für das Hummus mit ¾ TL Meersalzflocken glatt pürieren.</w:t>
      </w:r>
    </w:p>
    <w:p w14:paraId="3A1801BF" w14:textId="77777777" w:rsidR="007F470D" w:rsidRPr="007517D2" w:rsidRDefault="007F470D" w:rsidP="00B40E8C">
      <w:pPr>
        <w:pStyle w:val="ListParagraph"/>
        <w:numPr>
          <w:ilvl w:val="0"/>
          <w:numId w:val="1946"/>
        </w:numPr>
        <w:spacing w:after="120"/>
        <w:contextualSpacing w:val="0"/>
        <w:jc w:val="both"/>
        <w:rPr>
          <w:sz w:val="24"/>
          <w:szCs w:val="24"/>
        </w:rPr>
      </w:pPr>
      <w:r w:rsidRPr="007517D2">
        <w:rPr>
          <w:sz w:val="24"/>
          <w:szCs w:val="24"/>
        </w:rPr>
        <w:t>Für die Aromate das Öl in einer großen Pfanne bei mittlerer Temperatur erhitzen. Sobald es heiß ist, Chili, Knoblauch, Ingwer und die Zimtstangen hineingeben und 4-5 Minuten frittieren, bis der Knoblauch allmählich Farbe annimmt. Ab und zu umrühren, damit die Scheibchen nicht zusammenkleben. Die Korianderstängel unterrühren und 1 Minute mitgaren, bis der Knoblauch goldbraun ist. Die Aromate mit einem Schaumlöffel auf einen mit Zewa bedeckten Teller legen und großzügig mit Meersalzflocken bestreuen.</w:t>
      </w:r>
    </w:p>
    <w:p w14:paraId="4607D15B" w14:textId="77777777" w:rsidR="007F470D" w:rsidRPr="007517D2" w:rsidRDefault="007F470D" w:rsidP="00B40E8C">
      <w:pPr>
        <w:pStyle w:val="ListParagraph"/>
        <w:numPr>
          <w:ilvl w:val="0"/>
          <w:numId w:val="1946"/>
        </w:numPr>
        <w:spacing w:after="120"/>
        <w:contextualSpacing w:val="0"/>
        <w:jc w:val="both"/>
        <w:rPr>
          <w:sz w:val="24"/>
          <w:szCs w:val="24"/>
        </w:rPr>
      </w:pPr>
      <w:r w:rsidRPr="007517D2">
        <w:rPr>
          <w:sz w:val="24"/>
          <w:szCs w:val="24"/>
        </w:rPr>
        <w:t xml:space="preserve">Das Hummus auf einem großen Teller verstreichen und in die Mitte mit dem Löffelrücken eine Mulde drücken. Das aromatische Öl in die Mulde gießen und die Aromate auf dem Hummus verteilen. </w:t>
      </w:r>
    </w:p>
    <w:p w14:paraId="34F76926" w14:textId="77777777" w:rsidR="007F470D" w:rsidRDefault="007F470D" w:rsidP="007F470D">
      <w:pPr>
        <w:spacing w:after="120"/>
        <w:jc w:val="both"/>
        <w:rPr>
          <w:sz w:val="24"/>
          <w:szCs w:val="24"/>
        </w:rPr>
      </w:pPr>
    </w:p>
    <w:p w14:paraId="1289AF86" w14:textId="77777777" w:rsidR="007F470D" w:rsidRDefault="007F470D" w:rsidP="007F470D">
      <w:pPr>
        <w:ind w:left="1416" w:hanging="1416"/>
        <w:jc w:val="both"/>
        <w:rPr>
          <w:sz w:val="24"/>
          <w:szCs w:val="24"/>
        </w:rPr>
      </w:pPr>
      <w:r>
        <w:rPr>
          <w:sz w:val="24"/>
          <w:szCs w:val="24"/>
        </w:rPr>
        <w:t>Kommentar:</w:t>
      </w:r>
      <w:r>
        <w:rPr>
          <w:sz w:val="24"/>
          <w:szCs w:val="24"/>
        </w:rPr>
        <w:tab/>
        <w:t xml:space="preserve"> Dieses Hummus passt super in eine Mezze-Auswahl. Es schmeckt aber auch warm sehr gut. </w:t>
      </w:r>
    </w:p>
    <w:p w14:paraId="471F5D8E" w14:textId="77777777" w:rsidR="007F470D" w:rsidRDefault="007F470D" w:rsidP="007F470D">
      <w:pPr>
        <w:rPr>
          <w:sz w:val="24"/>
          <w:szCs w:val="24"/>
        </w:rPr>
      </w:pPr>
    </w:p>
    <w:p w14:paraId="16657FBA" w14:textId="77777777" w:rsidR="007F470D" w:rsidRDefault="007F470D">
      <w:pPr>
        <w:rPr>
          <w:rFonts w:asciiTheme="majorHAnsi" w:eastAsiaTheme="majorEastAsia" w:hAnsiTheme="majorHAnsi" w:cstheme="majorBidi"/>
          <w:color w:val="2F5496" w:themeColor="accent1" w:themeShade="BF"/>
          <w:sz w:val="26"/>
          <w:szCs w:val="26"/>
        </w:rPr>
      </w:pPr>
      <w:r>
        <w:br w:type="page"/>
      </w:r>
    </w:p>
    <w:p w14:paraId="4E023B06" w14:textId="77777777" w:rsidR="003D14A4" w:rsidRPr="003D14A4" w:rsidRDefault="003D14A4" w:rsidP="003D14A4">
      <w:pPr>
        <w:pStyle w:val="Heading2"/>
        <w:spacing w:after="240"/>
      </w:pPr>
      <w:r w:rsidRPr="003D14A4">
        <w:lastRenderedPageBreak/>
        <w:t>Hummus</w:t>
      </w:r>
      <w:r>
        <w:rPr>
          <w:rStyle w:val="FootnoteReference"/>
          <w:lang w:val="en-US"/>
        </w:rPr>
        <w:footnoteReference w:id="768"/>
      </w:r>
      <w:r w:rsidRPr="003D14A4">
        <w:t xml:space="preserve"> </w:t>
      </w:r>
    </w:p>
    <w:p w14:paraId="469F26A0" w14:textId="77777777" w:rsidR="003D14A4" w:rsidRPr="00497371" w:rsidRDefault="003D14A4" w:rsidP="003D14A4">
      <w:pPr>
        <w:rPr>
          <w:sz w:val="24"/>
          <w:szCs w:val="24"/>
        </w:rPr>
      </w:pPr>
      <w:r w:rsidRPr="00B641B9">
        <w:rPr>
          <w:sz w:val="24"/>
          <w:szCs w:val="24"/>
          <w:u w:val="single"/>
        </w:rPr>
        <w:t>Zutaten</w:t>
      </w:r>
      <w:r w:rsidRPr="00497371">
        <w:rPr>
          <w:sz w:val="24"/>
          <w:szCs w:val="24"/>
        </w:rPr>
        <w:t xml:space="preserve"> </w:t>
      </w:r>
      <w:r>
        <w:rPr>
          <w:sz w:val="24"/>
          <w:szCs w:val="24"/>
        </w:rPr>
        <w:t>(</w:t>
      </w:r>
      <w:r w:rsidRPr="00497371">
        <w:rPr>
          <w:sz w:val="24"/>
          <w:szCs w:val="24"/>
        </w:rPr>
        <w:t>für 6 Portionen</w:t>
      </w:r>
      <w:r>
        <w:rPr>
          <w:sz w:val="24"/>
          <w:szCs w:val="24"/>
        </w:rPr>
        <w:t>)</w:t>
      </w:r>
    </w:p>
    <w:p w14:paraId="6299B2F9" w14:textId="77777777" w:rsidR="003D14A4" w:rsidRPr="00497371" w:rsidRDefault="003D14A4" w:rsidP="003D14A4">
      <w:pPr>
        <w:rPr>
          <w:sz w:val="24"/>
          <w:szCs w:val="24"/>
        </w:rPr>
      </w:pPr>
      <w:r w:rsidRPr="00497371">
        <w:rPr>
          <w:sz w:val="24"/>
          <w:szCs w:val="24"/>
        </w:rPr>
        <w:t>250 g Kichererbsen</w:t>
      </w:r>
    </w:p>
    <w:p w14:paraId="3D73D50C" w14:textId="77777777" w:rsidR="003D14A4" w:rsidRPr="00497371" w:rsidRDefault="003D14A4" w:rsidP="003D14A4">
      <w:pPr>
        <w:rPr>
          <w:sz w:val="24"/>
          <w:szCs w:val="24"/>
        </w:rPr>
      </w:pPr>
      <w:r w:rsidRPr="00497371">
        <w:rPr>
          <w:sz w:val="24"/>
          <w:szCs w:val="24"/>
        </w:rPr>
        <w:t>1 TL Backnatron</w:t>
      </w:r>
    </w:p>
    <w:p w14:paraId="1FC0F7FE" w14:textId="77777777" w:rsidR="003D14A4" w:rsidRPr="00497371" w:rsidRDefault="003D14A4" w:rsidP="003D14A4">
      <w:pPr>
        <w:rPr>
          <w:sz w:val="24"/>
          <w:szCs w:val="24"/>
        </w:rPr>
      </w:pPr>
      <w:r w:rsidRPr="00497371">
        <w:rPr>
          <w:sz w:val="24"/>
          <w:szCs w:val="24"/>
        </w:rPr>
        <w:t>270 g helles Tahini</w:t>
      </w:r>
    </w:p>
    <w:p w14:paraId="48F67B74" w14:textId="77777777" w:rsidR="003D14A4" w:rsidRPr="00497371" w:rsidRDefault="003D14A4" w:rsidP="003D14A4">
      <w:pPr>
        <w:rPr>
          <w:sz w:val="24"/>
          <w:szCs w:val="24"/>
        </w:rPr>
      </w:pPr>
      <w:r w:rsidRPr="00497371">
        <w:rPr>
          <w:sz w:val="24"/>
          <w:szCs w:val="24"/>
        </w:rPr>
        <w:t>4 EL Zitronensaft</w:t>
      </w:r>
    </w:p>
    <w:p w14:paraId="32EAE31D" w14:textId="77777777" w:rsidR="003D14A4" w:rsidRPr="00497371" w:rsidRDefault="003D14A4" w:rsidP="003D14A4">
      <w:pPr>
        <w:rPr>
          <w:sz w:val="24"/>
          <w:szCs w:val="24"/>
        </w:rPr>
      </w:pPr>
      <w:r w:rsidRPr="00497371">
        <w:rPr>
          <w:sz w:val="24"/>
          <w:szCs w:val="24"/>
        </w:rPr>
        <w:t>4 Knoblauchzehen, zerdrückt</w:t>
      </w:r>
    </w:p>
    <w:p w14:paraId="78179E6E" w14:textId="77777777" w:rsidR="003D14A4" w:rsidRPr="00497371" w:rsidRDefault="003D14A4" w:rsidP="003D14A4">
      <w:pPr>
        <w:rPr>
          <w:sz w:val="24"/>
          <w:szCs w:val="24"/>
        </w:rPr>
      </w:pPr>
      <w:r w:rsidRPr="00497371">
        <w:rPr>
          <w:sz w:val="24"/>
          <w:szCs w:val="24"/>
        </w:rPr>
        <w:t>1 ½ TL Salz</w:t>
      </w:r>
    </w:p>
    <w:p w14:paraId="3D25EC6E" w14:textId="77777777" w:rsidR="003D14A4" w:rsidRPr="00497371" w:rsidRDefault="003D14A4" w:rsidP="003D14A4">
      <w:pPr>
        <w:rPr>
          <w:sz w:val="24"/>
          <w:szCs w:val="24"/>
        </w:rPr>
      </w:pPr>
      <w:r w:rsidRPr="00497371">
        <w:rPr>
          <w:sz w:val="24"/>
          <w:szCs w:val="24"/>
        </w:rPr>
        <w:t>100 ml eiskaltes Wasser</w:t>
      </w:r>
    </w:p>
    <w:p w14:paraId="72EC0536" w14:textId="77777777" w:rsidR="003D14A4" w:rsidRDefault="003D14A4" w:rsidP="003D14A4">
      <w:pPr>
        <w:rPr>
          <w:sz w:val="24"/>
          <w:szCs w:val="24"/>
        </w:rPr>
      </w:pPr>
    </w:p>
    <w:p w14:paraId="6390CCDF" w14:textId="77777777" w:rsidR="003D14A4" w:rsidRPr="00497371" w:rsidRDefault="003D14A4" w:rsidP="003D14A4">
      <w:pPr>
        <w:rPr>
          <w:sz w:val="24"/>
          <w:szCs w:val="24"/>
        </w:rPr>
      </w:pPr>
      <w:r>
        <w:rPr>
          <w:sz w:val="24"/>
          <w:szCs w:val="24"/>
        </w:rPr>
        <w:t>Zubereitung:</w:t>
      </w:r>
    </w:p>
    <w:p w14:paraId="45106259" w14:textId="77777777" w:rsidR="003D14A4" w:rsidRPr="00B641B9" w:rsidRDefault="003D14A4" w:rsidP="00B40E8C">
      <w:pPr>
        <w:pStyle w:val="ListParagraph"/>
        <w:numPr>
          <w:ilvl w:val="0"/>
          <w:numId w:val="1604"/>
        </w:numPr>
        <w:spacing w:after="120"/>
        <w:ind w:left="714" w:hanging="357"/>
        <w:contextualSpacing w:val="0"/>
        <w:jc w:val="both"/>
        <w:rPr>
          <w:sz w:val="24"/>
          <w:szCs w:val="24"/>
        </w:rPr>
      </w:pPr>
      <w:r w:rsidRPr="00B641B9">
        <w:rPr>
          <w:sz w:val="24"/>
          <w:szCs w:val="24"/>
        </w:rPr>
        <w:t>Am Vortag die Kichererbsen gründlich waschen, in eine große Schüssel füllen, mit der doppelten Menge Wasser bedecken und über Nacht einweichen.</w:t>
      </w:r>
    </w:p>
    <w:p w14:paraId="2099DA48" w14:textId="77777777" w:rsidR="003D14A4" w:rsidRPr="00B641B9" w:rsidRDefault="003D14A4" w:rsidP="00B40E8C">
      <w:pPr>
        <w:pStyle w:val="ListParagraph"/>
        <w:numPr>
          <w:ilvl w:val="0"/>
          <w:numId w:val="1604"/>
        </w:numPr>
        <w:spacing w:after="120"/>
        <w:ind w:left="714" w:hanging="357"/>
        <w:contextualSpacing w:val="0"/>
        <w:jc w:val="both"/>
        <w:rPr>
          <w:sz w:val="24"/>
          <w:szCs w:val="24"/>
        </w:rPr>
      </w:pPr>
      <w:r w:rsidRPr="00B641B9">
        <w:rPr>
          <w:sz w:val="24"/>
          <w:szCs w:val="24"/>
        </w:rPr>
        <w:t>Die Kichererbsen am nächsten Tag abgießen. Mit dem Backnatron in einen mittelgroßen Topf geben und bei starker Hitze etwa 3 Minuten unter Rühren erhitzen. 1 ½ l Wasser angießen, zum Kochen bringen und abschäumen. Je nach Sorte und Alter der Kichererbsen beträgt die Kochzeit zwischen 20 und 40 Minuten. Die Kichererbsen sollten anschließend sehr weich sein und sich mühelos zwischen Daumen und Zeigefinger zerdrücken lassen.</w:t>
      </w:r>
    </w:p>
    <w:p w14:paraId="4957CFDA" w14:textId="77777777" w:rsidR="003D14A4" w:rsidRPr="00B641B9" w:rsidRDefault="003D14A4" w:rsidP="00B40E8C">
      <w:pPr>
        <w:pStyle w:val="ListParagraph"/>
        <w:numPr>
          <w:ilvl w:val="0"/>
          <w:numId w:val="1604"/>
        </w:numPr>
        <w:spacing w:after="120"/>
        <w:ind w:left="714" w:hanging="357"/>
        <w:contextualSpacing w:val="0"/>
        <w:jc w:val="both"/>
        <w:rPr>
          <w:sz w:val="24"/>
          <w:szCs w:val="24"/>
        </w:rPr>
      </w:pPr>
      <w:r w:rsidRPr="00B641B9">
        <w:rPr>
          <w:sz w:val="24"/>
          <w:szCs w:val="24"/>
        </w:rPr>
        <w:t>Die Kichererbsen abgießen (das Gewicht sollte jetzt etwa 600 g betragen) und pürieren. Währenddessen Tahini, Zitronensaft, Knoblauch und Salz hinzufügen. Zum Schluss das Eiswasser langsam dazugießen und das Ganze etwa 5 Minuten verrühren, bis eine glatte, cremige Paste entstanden ist. In eine Schüssel füllen, mit Frischhaltefolie abdecken und mindestens 30 Minuten ruhen lassen. Wenn es nicht sofort verbraucht wird, im Kühlschrank aufbewahren und vor dem Servieren rechtzeitig herausnehmen.</w:t>
      </w:r>
    </w:p>
    <w:p w14:paraId="48CDB3EA" w14:textId="77777777" w:rsidR="003D14A4" w:rsidRPr="001F5F82" w:rsidRDefault="003D14A4" w:rsidP="003D14A4">
      <w:pPr>
        <w:rPr>
          <w:sz w:val="24"/>
          <w:szCs w:val="24"/>
        </w:rPr>
      </w:pPr>
    </w:p>
    <w:p w14:paraId="167BEA0F" w14:textId="77777777" w:rsidR="003D14A4" w:rsidRPr="001F5F82" w:rsidRDefault="003D14A4" w:rsidP="003D14A4">
      <w:pPr>
        <w:rPr>
          <w:sz w:val="24"/>
          <w:szCs w:val="24"/>
        </w:rPr>
      </w:pPr>
    </w:p>
    <w:p w14:paraId="2ACEF0F5" w14:textId="77777777" w:rsidR="003D14A4" w:rsidRPr="001F5F82" w:rsidRDefault="003D14A4" w:rsidP="003D14A4">
      <w:pPr>
        <w:rPr>
          <w:sz w:val="24"/>
          <w:szCs w:val="24"/>
        </w:rPr>
      </w:pPr>
    </w:p>
    <w:p w14:paraId="578CC22E" w14:textId="77777777" w:rsidR="003D14A4" w:rsidRDefault="003D14A4">
      <w:pPr>
        <w:rPr>
          <w:rFonts w:asciiTheme="majorHAnsi" w:eastAsiaTheme="majorEastAsia" w:hAnsiTheme="majorHAnsi" w:cstheme="majorBidi"/>
          <w:color w:val="2F5496" w:themeColor="accent1" w:themeShade="BF"/>
          <w:sz w:val="26"/>
          <w:szCs w:val="26"/>
        </w:rPr>
      </w:pPr>
      <w:r>
        <w:br w:type="page"/>
      </w:r>
    </w:p>
    <w:p w14:paraId="3F208A29" w14:textId="3CB71AD2" w:rsidR="0031762D" w:rsidRDefault="0031762D" w:rsidP="0031762D">
      <w:pPr>
        <w:pStyle w:val="Heading2"/>
        <w:spacing w:after="240"/>
      </w:pPr>
      <w:r>
        <w:lastRenderedPageBreak/>
        <w:t>Erbsenpasta - Fáva</w:t>
      </w:r>
      <w:r>
        <w:rPr>
          <w:rStyle w:val="FootnoteReference"/>
        </w:rPr>
        <w:footnoteReference w:id="769"/>
      </w:r>
      <w:r>
        <w:t xml:space="preserve"> </w:t>
      </w:r>
    </w:p>
    <w:p w14:paraId="5E612C7F" w14:textId="77777777" w:rsidR="0031762D" w:rsidRDefault="0031762D" w:rsidP="0031762D">
      <w:pPr>
        <w:rPr>
          <w:sz w:val="24"/>
          <w:szCs w:val="24"/>
        </w:rPr>
      </w:pPr>
      <w:r w:rsidRPr="00113D18">
        <w:rPr>
          <w:sz w:val="24"/>
          <w:szCs w:val="24"/>
          <w:u w:val="single"/>
        </w:rPr>
        <w:t xml:space="preserve">Zutaten </w:t>
      </w:r>
      <w:r>
        <w:rPr>
          <w:sz w:val="24"/>
          <w:szCs w:val="24"/>
          <w:u w:val="single"/>
        </w:rPr>
        <w:t>(</w:t>
      </w:r>
      <w:r>
        <w:rPr>
          <w:sz w:val="24"/>
          <w:szCs w:val="24"/>
        </w:rPr>
        <w:t>für 4 Portionen):</w:t>
      </w:r>
    </w:p>
    <w:p w14:paraId="50F4E9AA" w14:textId="77777777" w:rsidR="0031762D" w:rsidRDefault="0031762D" w:rsidP="0031762D">
      <w:pPr>
        <w:rPr>
          <w:sz w:val="24"/>
          <w:szCs w:val="24"/>
        </w:rPr>
      </w:pPr>
      <w:r>
        <w:rPr>
          <w:sz w:val="24"/>
          <w:szCs w:val="24"/>
        </w:rPr>
        <w:t>300 g getrocknete gelbe Schälerbsen</w:t>
      </w:r>
    </w:p>
    <w:p w14:paraId="5EB4FD51" w14:textId="77777777" w:rsidR="0031762D" w:rsidRDefault="0031762D" w:rsidP="0031762D">
      <w:pPr>
        <w:rPr>
          <w:sz w:val="24"/>
          <w:szCs w:val="24"/>
        </w:rPr>
      </w:pPr>
      <w:r>
        <w:rPr>
          <w:sz w:val="24"/>
          <w:szCs w:val="24"/>
        </w:rPr>
        <w:t>1 Lorbeerblatt</w:t>
      </w:r>
    </w:p>
    <w:p w14:paraId="6066EF1B" w14:textId="77777777" w:rsidR="0031762D" w:rsidRDefault="0031762D" w:rsidP="0031762D">
      <w:pPr>
        <w:rPr>
          <w:sz w:val="24"/>
          <w:szCs w:val="24"/>
        </w:rPr>
      </w:pPr>
      <w:r>
        <w:rPr>
          <w:sz w:val="24"/>
          <w:szCs w:val="24"/>
        </w:rPr>
        <w:t>1 mittelgroße weiße (!) Zwiebel</w:t>
      </w:r>
    </w:p>
    <w:p w14:paraId="67EFC11D" w14:textId="77777777" w:rsidR="0031762D" w:rsidRDefault="0031762D" w:rsidP="0031762D">
      <w:pPr>
        <w:rPr>
          <w:sz w:val="24"/>
          <w:szCs w:val="24"/>
        </w:rPr>
      </w:pPr>
      <w:r>
        <w:rPr>
          <w:sz w:val="24"/>
          <w:szCs w:val="24"/>
        </w:rPr>
        <w:t>Salz</w:t>
      </w:r>
    </w:p>
    <w:p w14:paraId="73D05B5C" w14:textId="77777777" w:rsidR="0031762D" w:rsidRDefault="0031762D" w:rsidP="0031762D">
      <w:pPr>
        <w:rPr>
          <w:sz w:val="24"/>
          <w:szCs w:val="24"/>
        </w:rPr>
      </w:pPr>
      <w:r>
        <w:rPr>
          <w:sz w:val="24"/>
          <w:szCs w:val="24"/>
        </w:rPr>
        <w:t>Pfeffer</w:t>
      </w:r>
    </w:p>
    <w:p w14:paraId="1B4DD2DB" w14:textId="77777777" w:rsidR="0031762D" w:rsidRDefault="0031762D" w:rsidP="0031762D">
      <w:pPr>
        <w:rPr>
          <w:sz w:val="24"/>
          <w:szCs w:val="24"/>
        </w:rPr>
      </w:pPr>
      <w:r>
        <w:rPr>
          <w:sz w:val="24"/>
          <w:szCs w:val="24"/>
        </w:rPr>
        <w:t>4 EL Olivenöl</w:t>
      </w:r>
    </w:p>
    <w:p w14:paraId="139EEDE8" w14:textId="77777777" w:rsidR="0031762D" w:rsidRDefault="0031762D" w:rsidP="0031762D">
      <w:pPr>
        <w:rPr>
          <w:sz w:val="24"/>
          <w:szCs w:val="24"/>
        </w:rPr>
      </w:pPr>
      <w:r>
        <w:rPr>
          <w:sz w:val="24"/>
          <w:szCs w:val="24"/>
        </w:rPr>
        <w:t>Saft von ½ Zitrone</w:t>
      </w:r>
    </w:p>
    <w:p w14:paraId="5319A8A9" w14:textId="77777777" w:rsidR="0031762D" w:rsidRDefault="0031762D" w:rsidP="0031762D">
      <w:pPr>
        <w:rPr>
          <w:sz w:val="24"/>
          <w:szCs w:val="24"/>
        </w:rPr>
      </w:pPr>
      <w:r>
        <w:rPr>
          <w:sz w:val="24"/>
          <w:szCs w:val="24"/>
        </w:rPr>
        <w:t>½ Bund Petersilie</w:t>
      </w:r>
    </w:p>
    <w:p w14:paraId="1A682AE5" w14:textId="77777777" w:rsidR="0031762D" w:rsidRDefault="0031762D" w:rsidP="0031762D">
      <w:pPr>
        <w:rPr>
          <w:sz w:val="24"/>
          <w:szCs w:val="24"/>
        </w:rPr>
      </w:pPr>
      <w:r>
        <w:rPr>
          <w:sz w:val="24"/>
          <w:szCs w:val="24"/>
        </w:rPr>
        <w:t>1 Knoblauchzehe</w:t>
      </w:r>
    </w:p>
    <w:p w14:paraId="29426251" w14:textId="77777777" w:rsidR="0031762D" w:rsidRDefault="0031762D" w:rsidP="0031762D">
      <w:pPr>
        <w:rPr>
          <w:sz w:val="24"/>
          <w:szCs w:val="24"/>
        </w:rPr>
      </w:pPr>
      <w:r>
        <w:rPr>
          <w:sz w:val="24"/>
          <w:szCs w:val="24"/>
        </w:rPr>
        <w:t>1 kleine rote Paprikaschote</w:t>
      </w:r>
    </w:p>
    <w:p w14:paraId="72C29012" w14:textId="77777777" w:rsidR="0031762D" w:rsidRDefault="0031762D" w:rsidP="0031762D">
      <w:pPr>
        <w:rPr>
          <w:sz w:val="24"/>
          <w:szCs w:val="24"/>
        </w:rPr>
      </w:pPr>
      <w:r>
        <w:rPr>
          <w:sz w:val="24"/>
          <w:szCs w:val="24"/>
        </w:rPr>
        <w:t>3 Frühlingszwiebeln (etwa 150 g)</w:t>
      </w:r>
    </w:p>
    <w:p w14:paraId="2D1DE9CB" w14:textId="77777777" w:rsidR="0031762D" w:rsidRDefault="0031762D" w:rsidP="0031762D">
      <w:pPr>
        <w:rPr>
          <w:sz w:val="24"/>
          <w:szCs w:val="24"/>
        </w:rPr>
      </w:pPr>
    </w:p>
    <w:p w14:paraId="6F9ECFE8" w14:textId="77777777" w:rsidR="0031762D" w:rsidRDefault="0031762D" w:rsidP="0031762D">
      <w:pPr>
        <w:rPr>
          <w:sz w:val="24"/>
          <w:szCs w:val="24"/>
        </w:rPr>
      </w:pPr>
    </w:p>
    <w:p w14:paraId="3A9AFC34" w14:textId="77777777" w:rsidR="0031762D" w:rsidRDefault="0031762D" w:rsidP="0031762D">
      <w:pPr>
        <w:rPr>
          <w:sz w:val="24"/>
          <w:szCs w:val="24"/>
        </w:rPr>
      </w:pPr>
      <w:r>
        <w:rPr>
          <w:sz w:val="24"/>
          <w:szCs w:val="24"/>
        </w:rPr>
        <w:t>Zubereitungszeit: 40 Minuten plus 1 Stunde garen</w:t>
      </w:r>
    </w:p>
    <w:p w14:paraId="66CA39B8" w14:textId="77777777" w:rsidR="0031762D" w:rsidRPr="009D7621" w:rsidRDefault="0031762D" w:rsidP="00B40E8C">
      <w:pPr>
        <w:pStyle w:val="ListParagraph"/>
        <w:numPr>
          <w:ilvl w:val="0"/>
          <w:numId w:val="429"/>
        </w:numPr>
        <w:spacing w:after="120"/>
        <w:ind w:left="714" w:hanging="357"/>
        <w:contextualSpacing w:val="0"/>
        <w:jc w:val="both"/>
        <w:rPr>
          <w:sz w:val="24"/>
          <w:szCs w:val="24"/>
        </w:rPr>
      </w:pPr>
      <w:r w:rsidRPr="009D7621">
        <w:rPr>
          <w:sz w:val="24"/>
          <w:szCs w:val="24"/>
        </w:rPr>
        <w:t>Erbsen in ein Sieb schütten, kalt abbrausen und mit dem Lorbeerblatt in einen Topf geben. So viel Wasser dazu gießen, dass sie bedeckt sind.</w:t>
      </w:r>
    </w:p>
    <w:p w14:paraId="77153815" w14:textId="77777777" w:rsidR="0031762D" w:rsidRPr="009D7621" w:rsidRDefault="0031762D" w:rsidP="00B40E8C">
      <w:pPr>
        <w:pStyle w:val="ListParagraph"/>
        <w:numPr>
          <w:ilvl w:val="0"/>
          <w:numId w:val="429"/>
        </w:numPr>
        <w:spacing w:after="120"/>
        <w:ind w:left="714" w:hanging="357"/>
        <w:contextualSpacing w:val="0"/>
        <w:jc w:val="both"/>
        <w:rPr>
          <w:sz w:val="24"/>
          <w:szCs w:val="24"/>
        </w:rPr>
      </w:pPr>
      <w:r w:rsidRPr="009D7621">
        <w:rPr>
          <w:sz w:val="24"/>
          <w:szCs w:val="24"/>
        </w:rPr>
        <w:t>Zwiebel schälen, Würfel und hinzufügen. Erbsen aufkochen und den Schaum abschöpfen. Dann die Erbsen bei schwacher Hitze etwa 1 Stunde zugedeckt kochen lassen bis sie fast zerfallen.</w:t>
      </w:r>
    </w:p>
    <w:p w14:paraId="04158195" w14:textId="77777777" w:rsidR="0031762D" w:rsidRPr="009D7621" w:rsidRDefault="0031762D" w:rsidP="00B40E8C">
      <w:pPr>
        <w:pStyle w:val="ListParagraph"/>
        <w:numPr>
          <w:ilvl w:val="0"/>
          <w:numId w:val="429"/>
        </w:numPr>
        <w:spacing w:after="120"/>
        <w:ind w:left="714" w:hanging="357"/>
        <w:contextualSpacing w:val="0"/>
        <w:jc w:val="both"/>
        <w:rPr>
          <w:sz w:val="24"/>
          <w:szCs w:val="24"/>
        </w:rPr>
      </w:pPr>
      <w:r w:rsidRPr="009D7621">
        <w:rPr>
          <w:sz w:val="24"/>
          <w:szCs w:val="24"/>
        </w:rPr>
        <w:t xml:space="preserve">Erbsen in ein Sieb geben und Lorbeerblatt entfernen. Pürieren. </w:t>
      </w:r>
    </w:p>
    <w:p w14:paraId="4818DFA9" w14:textId="77777777" w:rsidR="0031762D" w:rsidRPr="009D7621" w:rsidRDefault="0031762D" w:rsidP="00B40E8C">
      <w:pPr>
        <w:pStyle w:val="ListParagraph"/>
        <w:numPr>
          <w:ilvl w:val="0"/>
          <w:numId w:val="429"/>
        </w:numPr>
        <w:spacing w:after="120"/>
        <w:ind w:left="714" w:hanging="357"/>
        <w:contextualSpacing w:val="0"/>
        <w:jc w:val="both"/>
        <w:rPr>
          <w:sz w:val="24"/>
          <w:szCs w:val="24"/>
        </w:rPr>
      </w:pPr>
      <w:r w:rsidRPr="009D7621">
        <w:rPr>
          <w:sz w:val="24"/>
          <w:szCs w:val="24"/>
        </w:rPr>
        <w:t>Mit Salz, Pfeffer, 3 EL Olivenöl und mit 3 EL Zitronensaft abschmecken. Dann Petersilie abspülen, trockenschütteln und die Blättchen hacken. Knoblauch schälen, durch die Presse drücken und mit der Petersilie untermischen.</w:t>
      </w:r>
    </w:p>
    <w:p w14:paraId="7D492883" w14:textId="77777777" w:rsidR="0031762D" w:rsidRDefault="0031762D" w:rsidP="00B40E8C">
      <w:pPr>
        <w:pStyle w:val="ListParagraph"/>
        <w:numPr>
          <w:ilvl w:val="0"/>
          <w:numId w:val="429"/>
        </w:numPr>
        <w:spacing w:after="120"/>
        <w:ind w:left="714" w:hanging="357"/>
        <w:contextualSpacing w:val="0"/>
        <w:jc w:val="both"/>
        <w:rPr>
          <w:sz w:val="24"/>
          <w:szCs w:val="24"/>
        </w:rPr>
      </w:pPr>
      <w:r w:rsidRPr="009D7621">
        <w:rPr>
          <w:sz w:val="24"/>
          <w:szCs w:val="24"/>
        </w:rPr>
        <w:t>Paprikaschote halbieren, putzen, abspülen und in dünne Streifen schneiden. Frühlingszwiebeln von harten Röhren und Wurzeln befreien, waschen und in Stücke schneiden. Die Erbsenpaste auf einen Teller geben und mit 1 EL Öl beträufeln. Mit dem Gemüse garnie</w:t>
      </w:r>
      <w:r>
        <w:rPr>
          <w:sz w:val="24"/>
          <w:szCs w:val="24"/>
        </w:rPr>
        <w:t>r</w:t>
      </w:r>
      <w:r w:rsidRPr="009D7621">
        <w:rPr>
          <w:sz w:val="24"/>
          <w:szCs w:val="24"/>
        </w:rPr>
        <w:t>t servieren.</w:t>
      </w:r>
    </w:p>
    <w:p w14:paraId="7AA42CC9" w14:textId="77777777" w:rsidR="0031762D" w:rsidRDefault="0031762D" w:rsidP="0031762D">
      <w:pPr>
        <w:rPr>
          <w:sz w:val="24"/>
          <w:szCs w:val="24"/>
        </w:rPr>
      </w:pPr>
      <w:r>
        <w:rPr>
          <w:sz w:val="24"/>
          <w:szCs w:val="24"/>
        </w:rPr>
        <w:br w:type="page"/>
      </w:r>
    </w:p>
    <w:p w14:paraId="07571D53" w14:textId="77777777" w:rsidR="0031762D" w:rsidRDefault="0031762D" w:rsidP="0031762D">
      <w:pPr>
        <w:pStyle w:val="Heading2"/>
        <w:spacing w:after="240"/>
      </w:pPr>
      <w:r>
        <w:lastRenderedPageBreak/>
        <w:t>Kartoffel – Knoblauch – Paste - Skordália me patátes</w:t>
      </w:r>
      <w:r>
        <w:rPr>
          <w:rStyle w:val="FootnoteReference"/>
        </w:rPr>
        <w:footnoteReference w:id="770"/>
      </w:r>
      <w:r>
        <w:t xml:space="preserve"> </w:t>
      </w:r>
    </w:p>
    <w:p w14:paraId="340CA7D5" w14:textId="77777777" w:rsidR="0031762D" w:rsidRDefault="0031762D" w:rsidP="0031762D">
      <w:pPr>
        <w:rPr>
          <w:sz w:val="24"/>
          <w:szCs w:val="24"/>
        </w:rPr>
      </w:pPr>
      <w:r w:rsidRPr="00862BCE">
        <w:rPr>
          <w:sz w:val="24"/>
          <w:szCs w:val="24"/>
          <w:u w:val="single"/>
        </w:rPr>
        <w:t>Zutaten</w:t>
      </w:r>
      <w:r>
        <w:rPr>
          <w:sz w:val="24"/>
          <w:szCs w:val="24"/>
        </w:rPr>
        <w:t xml:space="preserve"> (für 4 Portionen):</w:t>
      </w:r>
    </w:p>
    <w:p w14:paraId="648F766F" w14:textId="77777777" w:rsidR="0031762D" w:rsidRDefault="0031762D" w:rsidP="0031762D">
      <w:pPr>
        <w:rPr>
          <w:sz w:val="24"/>
          <w:szCs w:val="24"/>
        </w:rPr>
      </w:pPr>
      <w:r>
        <w:rPr>
          <w:sz w:val="24"/>
          <w:szCs w:val="24"/>
        </w:rPr>
        <w:t>400 g Kartoffeln festkochend</w:t>
      </w:r>
    </w:p>
    <w:p w14:paraId="6EBF7B47" w14:textId="77777777" w:rsidR="0031762D" w:rsidRDefault="0031762D" w:rsidP="0031762D">
      <w:pPr>
        <w:rPr>
          <w:sz w:val="24"/>
          <w:szCs w:val="24"/>
        </w:rPr>
      </w:pPr>
      <w:r>
        <w:rPr>
          <w:sz w:val="24"/>
          <w:szCs w:val="24"/>
        </w:rPr>
        <w:t>3 Knoblauchzehen</w:t>
      </w:r>
    </w:p>
    <w:p w14:paraId="42E955C5" w14:textId="77777777" w:rsidR="0031762D" w:rsidRDefault="0031762D" w:rsidP="0031762D">
      <w:pPr>
        <w:rPr>
          <w:sz w:val="24"/>
          <w:szCs w:val="24"/>
        </w:rPr>
      </w:pPr>
      <w:r>
        <w:rPr>
          <w:sz w:val="24"/>
          <w:szCs w:val="24"/>
        </w:rPr>
        <w:t>5 EL Olivenöl</w:t>
      </w:r>
    </w:p>
    <w:p w14:paraId="0C8C2D87" w14:textId="77777777" w:rsidR="0031762D" w:rsidRDefault="0031762D" w:rsidP="0031762D">
      <w:pPr>
        <w:rPr>
          <w:sz w:val="24"/>
          <w:szCs w:val="24"/>
        </w:rPr>
      </w:pPr>
      <w:r>
        <w:rPr>
          <w:sz w:val="24"/>
          <w:szCs w:val="24"/>
        </w:rPr>
        <w:t>6 – 7 EL Gemüsebrühe</w:t>
      </w:r>
    </w:p>
    <w:p w14:paraId="78BB480A" w14:textId="77777777" w:rsidR="0031762D" w:rsidRDefault="0031762D" w:rsidP="0031762D">
      <w:pPr>
        <w:rPr>
          <w:sz w:val="24"/>
          <w:szCs w:val="24"/>
        </w:rPr>
      </w:pPr>
      <w:r>
        <w:rPr>
          <w:sz w:val="24"/>
          <w:szCs w:val="24"/>
        </w:rPr>
        <w:t>Saft von 1 Zitrone</w:t>
      </w:r>
    </w:p>
    <w:p w14:paraId="43C7AA15" w14:textId="77777777" w:rsidR="0031762D" w:rsidRDefault="0031762D" w:rsidP="0031762D">
      <w:pPr>
        <w:rPr>
          <w:sz w:val="24"/>
          <w:szCs w:val="24"/>
        </w:rPr>
      </w:pPr>
      <w:r>
        <w:rPr>
          <w:sz w:val="24"/>
          <w:szCs w:val="24"/>
        </w:rPr>
        <w:t>Salz</w:t>
      </w:r>
    </w:p>
    <w:p w14:paraId="5DD4CA9C" w14:textId="77777777" w:rsidR="0031762D" w:rsidRDefault="0031762D" w:rsidP="0031762D">
      <w:pPr>
        <w:rPr>
          <w:sz w:val="24"/>
          <w:szCs w:val="24"/>
        </w:rPr>
      </w:pPr>
      <w:r>
        <w:rPr>
          <w:sz w:val="24"/>
          <w:szCs w:val="24"/>
        </w:rPr>
        <w:t>Herz von 1 Römersalat</w:t>
      </w:r>
    </w:p>
    <w:p w14:paraId="476D9A7D" w14:textId="77777777" w:rsidR="0031762D" w:rsidRDefault="0031762D" w:rsidP="0031762D">
      <w:pPr>
        <w:rPr>
          <w:sz w:val="24"/>
          <w:szCs w:val="24"/>
        </w:rPr>
      </w:pPr>
      <w:r>
        <w:rPr>
          <w:sz w:val="24"/>
          <w:szCs w:val="24"/>
        </w:rPr>
        <w:t>50 g schwarze Oliven</w:t>
      </w:r>
    </w:p>
    <w:p w14:paraId="52CC82C1" w14:textId="77777777" w:rsidR="0031762D" w:rsidRDefault="0031762D" w:rsidP="0031762D">
      <w:pPr>
        <w:rPr>
          <w:sz w:val="24"/>
          <w:szCs w:val="24"/>
        </w:rPr>
      </w:pPr>
    </w:p>
    <w:p w14:paraId="0AC0FBAF" w14:textId="77777777" w:rsidR="0031762D" w:rsidRDefault="0031762D" w:rsidP="0031762D">
      <w:pPr>
        <w:rPr>
          <w:sz w:val="24"/>
          <w:szCs w:val="24"/>
        </w:rPr>
      </w:pPr>
    </w:p>
    <w:p w14:paraId="28842CB0" w14:textId="77777777" w:rsidR="0031762D" w:rsidRDefault="0031762D" w:rsidP="0031762D">
      <w:pPr>
        <w:rPr>
          <w:sz w:val="24"/>
          <w:szCs w:val="24"/>
        </w:rPr>
      </w:pPr>
      <w:r>
        <w:rPr>
          <w:sz w:val="24"/>
          <w:szCs w:val="24"/>
        </w:rPr>
        <w:t>Zubereitungszeit: 20 Minuten plus 35 Minuten Garzeit</w:t>
      </w:r>
    </w:p>
    <w:p w14:paraId="71B313AE" w14:textId="77777777" w:rsidR="0031762D" w:rsidRPr="00C262E9" w:rsidRDefault="0031762D" w:rsidP="00B40E8C">
      <w:pPr>
        <w:pStyle w:val="ListParagraph"/>
        <w:numPr>
          <w:ilvl w:val="0"/>
          <w:numId w:val="430"/>
        </w:numPr>
        <w:spacing w:after="120"/>
        <w:ind w:left="714" w:hanging="357"/>
        <w:contextualSpacing w:val="0"/>
        <w:jc w:val="both"/>
        <w:rPr>
          <w:sz w:val="24"/>
          <w:szCs w:val="24"/>
        </w:rPr>
      </w:pPr>
      <w:r w:rsidRPr="00C262E9">
        <w:rPr>
          <w:sz w:val="24"/>
          <w:szCs w:val="24"/>
        </w:rPr>
        <w:t>Kartoffeln waschen, mit Wasser bedeckt in 30 Minuten garen, abgießen, mit kaltem Wasser kurz abschrecken und noch heiß pellen. Dann durch die Spätzlepresse in eine Schüssel drücken.</w:t>
      </w:r>
    </w:p>
    <w:p w14:paraId="7E06FFCE" w14:textId="77777777" w:rsidR="0031762D" w:rsidRPr="00C262E9" w:rsidRDefault="0031762D" w:rsidP="00B40E8C">
      <w:pPr>
        <w:pStyle w:val="ListParagraph"/>
        <w:numPr>
          <w:ilvl w:val="0"/>
          <w:numId w:val="430"/>
        </w:numPr>
        <w:spacing w:after="120"/>
        <w:ind w:left="714" w:hanging="357"/>
        <w:contextualSpacing w:val="0"/>
        <w:jc w:val="both"/>
        <w:rPr>
          <w:sz w:val="24"/>
          <w:szCs w:val="24"/>
        </w:rPr>
      </w:pPr>
      <w:r w:rsidRPr="00C262E9">
        <w:rPr>
          <w:sz w:val="24"/>
          <w:szCs w:val="24"/>
        </w:rPr>
        <w:t xml:space="preserve">Knoblauch schälen und mit der Knoblauchpresse zu den Kartoffeln drücken. Olivenöl, Brühe, Zitronensaft und etwas Salz unter die Paste rühren und diese abschmecken. </w:t>
      </w:r>
    </w:p>
    <w:p w14:paraId="6D907CF1" w14:textId="77777777" w:rsidR="0031762D" w:rsidRPr="00C262E9" w:rsidRDefault="0031762D" w:rsidP="00B40E8C">
      <w:pPr>
        <w:pStyle w:val="ListParagraph"/>
        <w:numPr>
          <w:ilvl w:val="0"/>
          <w:numId w:val="430"/>
        </w:numPr>
        <w:spacing w:after="120"/>
        <w:ind w:left="714" w:hanging="357"/>
        <w:contextualSpacing w:val="0"/>
        <w:jc w:val="both"/>
        <w:rPr>
          <w:sz w:val="24"/>
          <w:szCs w:val="24"/>
        </w:rPr>
      </w:pPr>
      <w:r w:rsidRPr="00C262E9">
        <w:rPr>
          <w:sz w:val="24"/>
          <w:szCs w:val="24"/>
        </w:rPr>
        <w:t>Die Salatblätter trennen, vorsichtig waschen, trockenschütteln und die Blätter auf einem runden Teller auslegen. Die Kartoffel-Knoblauch-Pasta in die Mitte geben. Oliven kalt abbrausen, abtropfen lassen und die Paste damit garnieren.</w:t>
      </w:r>
    </w:p>
    <w:p w14:paraId="5B16142C" w14:textId="77777777" w:rsidR="0031762D" w:rsidRDefault="0031762D" w:rsidP="0031762D">
      <w:pPr>
        <w:jc w:val="both"/>
        <w:rPr>
          <w:sz w:val="24"/>
          <w:szCs w:val="24"/>
        </w:rPr>
      </w:pPr>
    </w:p>
    <w:p w14:paraId="7910C81A" w14:textId="77777777" w:rsidR="0031762D" w:rsidRDefault="0031762D" w:rsidP="0031762D">
      <w:pPr>
        <w:ind w:left="708" w:hanging="708"/>
        <w:jc w:val="both"/>
        <w:rPr>
          <w:sz w:val="24"/>
          <w:szCs w:val="24"/>
        </w:rPr>
      </w:pPr>
      <w:r>
        <w:rPr>
          <w:sz w:val="24"/>
          <w:szCs w:val="24"/>
        </w:rPr>
        <w:t>Tipp:</w:t>
      </w:r>
      <w:r>
        <w:rPr>
          <w:sz w:val="24"/>
          <w:szCs w:val="24"/>
        </w:rPr>
        <w:tab/>
        <w:t>Man kann auch noch 2 EL geschälte, geriebene Mandeln mit 2 – 3 EL zusätzlicher Brühe unter die Paste rühren, dann schmeckt sie noch feiner.</w:t>
      </w:r>
    </w:p>
    <w:p w14:paraId="13D991C6" w14:textId="77777777" w:rsidR="0031762D" w:rsidRDefault="0031762D" w:rsidP="0031762D">
      <w:pPr>
        <w:rPr>
          <w:sz w:val="24"/>
          <w:szCs w:val="24"/>
        </w:rPr>
      </w:pPr>
      <w:r>
        <w:rPr>
          <w:sz w:val="24"/>
          <w:szCs w:val="24"/>
        </w:rPr>
        <w:br w:type="page"/>
      </w:r>
    </w:p>
    <w:p w14:paraId="69A0CCE8" w14:textId="77777777" w:rsidR="0031762D" w:rsidRDefault="0031762D" w:rsidP="0031762D">
      <w:pPr>
        <w:pStyle w:val="Heading2"/>
        <w:spacing w:after="240"/>
      </w:pPr>
      <w:r>
        <w:lastRenderedPageBreak/>
        <w:t>Frühlingszwiebel-Mayonnaise</w:t>
      </w:r>
      <w:r>
        <w:rPr>
          <w:rStyle w:val="FootnoteReference"/>
        </w:rPr>
        <w:footnoteReference w:id="771"/>
      </w:r>
      <w:r>
        <w:t xml:space="preserve"> </w:t>
      </w:r>
    </w:p>
    <w:p w14:paraId="58E1D086" w14:textId="77777777" w:rsidR="0031762D" w:rsidRDefault="0031762D" w:rsidP="0031762D">
      <w:pPr>
        <w:jc w:val="both"/>
        <w:rPr>
          <w:sz w:val="24"/>
          <w:szCs w:val="24"/>
        </w:rPr>
      </w:pPr>
      <w:r w:rsidRPr="00B54226">
        <w:rPr>
          <w:sz w:val="24"/>
          <w:szCs w:val="24"/>
          <w:u w:val="single"/>
        </w:rPr>
        <w:t>Zutaten</w:t>
      </w:r>
      <w:r>
        <w:rPr>
          <w:sz w:val="24"/>
          <w:szCs w:val="24"/>
        </w:rPr>
        <w:t xml:space="preserve"> (für 4 Portionen)</w:t>
      </w:r>
    </w:p>
    <w:p w14:paraId="6A098243" w14:textId="77777777" w:rsidR="0031762D" w:rsidRDefault="0031762D" w:rsidP="0031762D">
      <w:pPr>
        <w:jc w:val="both"/>
        <w:rPr>
          <w:sz w:val="24"/>
          <w:szCs w:val="24"/>
        </w:rPr>
      </w:pPr>
      <w:r>
        <w:rPr>
          <w:sz w:val="24"/>
          <w:szCs w:val="24"/>
        </w:rPr>
        <w:t>5 Frühlingszwiebeln</w:t>
      </w:r>
    </w:p>
    <w:p w14:paraId="09D73F87" w14:textId="77777777" w:rsidR="0031762D" w:rsidRDefault="0031762D" w:rsidP="0031762D">
      <w:pPr>
        <w:jc w:val="both"/>
        <w:rPr>
          <w:sz w:val="24"/>
          <w:szCs w:val="24"/>
        </w:rPr>
      </w:pPr>
      <w:r>
        <w:rPr>
          <w:sz w:val="24"/>
          <w:szCs w:val="24"/>
        </w:rPr>
        <w:t>120 g Mayonnaise (50% Fett)</w:t>
      </w:r>
    </w:p>
    <w:p w14:paraId="21ACC2D6" w14:textId="77777777" w:rsidR="0031762D" w:rsidRDefault="0031762D" w:rsidP="0031762D">
      <w:pPr>
        <w:jc w:val="both"/>
        <w:rPr>
          <w:sz w:val="24"/>
          <w:szCs w:val="24"/>
        </w:rPr>
      </w:pPr>
      <w:r>
        <w:rPr>
          <w:sz w:val="24"/>
          <w:szCs w:val="24"/>
        </w:rPr>
        <w:t>1 TL mittelscharfer Senf</w:t>
      </w:r>
    </w:p>
    <w:p w14:paraId="7BBB4655" w14:textId="77777777" w:rsidR="0031762D" w:rsidRDefault="0031762D" w:rsidP="0031762D">
      <w:pPr>
        <w:jc w:val="both"/>
        <w:rPr>
          <w:sz w:val="24"/>
          <w:szCs w:val="24"/>
        </w:rPr>
      </w:pPr>
      <w:r>
        <w:rPr>
          <w:sz w:val="24"/>
          <w:szCs w:val="24"/>
        </w:rPr>
        <w:t>30 ml Zitronensaft</w:t>
      </w:r>
    </w:p>
    <w:p w14:paraId="5A862CBA" w14:textId="77777777" w:rsidR="0031762D" w:rsidRDefault="0031762D" w:rsidP="0031762D">
      <w:pPr>
        <w:jc w:val="both"/>
        <w:rPr>
          <w:sz w:val="24"/>
          <w:szCs w:val="24"/>
        </w:rPr>
      </w:pPr>
      <w:r>
        <w:rPr>
          <w:sz w:val="24"/>
          <w:szCs w:val="24"/>
        </w:rPr>
        <w:t>Salz</w:t>
      </w:r>
    </w:p>
    <w:p w14:paraId="686ED387" w14:textId="77777777" w:rsidR="0031762D" w:rsidRDefault="0031762D" w:rsidP="0031762D">
      <w:pPr>
        <w:jc w:val="both"/>
        <w:rPr>
          <w:sz w:val="24"/>
          <w:szCs w:val="24"/>
        </w:rPr>
      </w:pPr>
    </w:p>
    <w:p w14:paraId="7EB5DAD3" w14:textId="77777777" w:rsidR="0031762D" w:rsidRDefault="0031762D" w:rsidP="0031762D">
      <w:pPr>
        <w:jc w:val="both"/>
        <w:rPr>
          <w:sz w:val="24"/>
          <w:szCs w:val="24"/>
        </w:rPr>
      </w:pPr>
    </w:p>
    <w:p w14:paraId="2198C95D" w14:textId="77777777" w:rsidR="0031762D" w:rsidRDefault="0031762D" w:rsidP="0031762D">
      <w:pPr>
        <w:jc w:val="both"/>
        <w:rPr>
          <w:sz w:val="24"/>
          <w:szCs w:val="24"/>
        </w:rPr>
      </w:pPr>
      <w:r>
        <w:rPr>
          <w:sz w:val="24"/>
          <w:szCs w:val="24"/>
        </w:rPr>
        <w:t>Zubereitungszeit: 15 Minuten</w:t>
      </w:r>
    </w:p>
    <w:p w14:paraId="7D71C03C" w14:textId="77777777" w:rsidR="0031762D" w:rsidRPr="00994B7D" w:rsidRDefault="0031762D" w:rsidP="00B40E8C">
      <w:pPr>
        <w:pStyle w:val="ListParagraph"/>
        <w:numPr>
          <w:ilvl w:val="0"/>
          <w:numId w:val="704"/>
        </w:numPr>
        <w:spacing w:after="120"/>
        <w:ind w:left="714" w:hanging="357"/>
        <w:contextualSpacing w:val="0"/>
        <w:jc w:val="both"/>
        <w:rPr>
          <w:sz w:val="24"/>
          <w:szCs w:val="24"/>
        </w:rPr>
      </w:pPr>
      <w:r w:rsidRPr="00994B7D">
        <w:rPr>
          <w:sz w:val="24"/>
          <w:szCs w:val="24"/>
        </w:rPr>
        <w:t>Frühlingszwiebeln putzen, waschen, trockentupfen und auf dem heißen Grill direkt von jeder Seite 4-5 Minuten dunkelbraun, fast schwarz grillen. Abkühlen lassen.</w:t>
      </w:r>
    </w:p>
    <w:p w14:paraId="0FE8BAA1" w14:textId="77777777" w:rsidR="0031762D" w:rsidRPr="00994B7D" w:rsidRDefault="0031762D" w:rsidP="00B40E8C">
      <w:pPr>
        <w:pStyle w:val="ListParagraph"/>
        <w:numPr>
          <w:ilvl w:val="0"/>
          <w:numId w:val="704"/>
        </w:numPr>
        <w:spacing w:after="120"/>
        <w:ind w:left="714" w:hanging="357"/>
        <w:contextualSpacing w:val="0"/>
        <w:jc w:val="both"/>
        <w:rPr>
          <w:sz w:val="24"/>
          <w:szCs w:val="24"/>
        </w:rPr>
      </w:pPr>
      <w:r w:rsidRPr="00994B7D">
        <w:rPr>
          <w:sz w:val="24"/>
          <w:szCs w:val="24"/>
        </w:rPr>
        <w:t>Mayonnaise mit Senf, Zitronensaft und Salz abschmecken.</w:t>
      </w:r>
    </w:p>
    <w:p w14:paraId="6E4C7DA4" w14:textId="77777777" w:rsidR="0031762D" w:rsidRPr="00994B7D" w:rsidRDefault="0031762D" w:rsidP="00B40E8C">
      <w:pPr>
        <w:pStyle w:val="ListParagraph"/>
        <w:numPr>
          <w:ilvl w:val="0"/>
          <w:numId w:val="704"/>
        </w:numPr>
        <w:spacing w:after="120"/>
        <w:ind w:left="714" w:hanging="357"/>
        <w:contextualSpacing w:val="0"/>
        <w:jc w:val="both"/>
        <w:rPr>
          <w:sz w:val="24"/>
          <w:szCs w:val="24"/>
        </w:rPr>
      </w:pPr>
      <w:r w:rsidRPr="00994B7D">
        <w:rPr>
          <w:sz w:val="24"/>
          <w:szCs w:val="24"/>
        </w:rPr>
        <w:t>Gebrannte Frühlingszwiebeln fein schneiden und unter die Mayonnaise rühren.</w:t>
      </w:r>
    </w:p>
    <w:p w14:paraId="077CDD8A" w14:textId="77777777" w:rsidR="0031762D" w:rsidRDefault="0031762D" w:rsidP="0031762D">
      <w:pPr>
        <w:jc w:val="both"/>
        <w:rPr>
          <w:sz w:val="24"/>
          <w:szCs w:val="24"/>
        </w:rPr>
      </w:pPr>
    </w:p>
    <w:p w14:paraId="5C4BAC68" w14:textId="77777777" w:rsidR="0031762D" w:rsidRDefault="0031762D" w:rsidP="0031762D">
      <w:pPr>
        <w:rPr>
          <w:sz w:val="24"/>
          <w:szCs w:val="24"/>
        </w:rPr>
      </w:pPr>
      <w:r>
        <w:rPr>
          <w:sz w:val="24"/>
          <w:szCs w:val="24"/>
        </w:rPr>
        <w:br w:type="page"/>
      </w:r>
    </w:p>
    <w:p w14:paraId="039D3158" w14:textId="77777777" w:rsidR="0031762D" w:rsidRDefault="0031762D" w:rsidP="0031762D">
      <w:pPr>
        <w:pStyle w:val="Heading2"/>
        <w:spacing w:after="240"/>
      </w:pPr>
      <w:r>
        <w:lastRenderedPageBreak/>
        <w:t>Rouille</w:t>
      </w:r>
      <w:r>
        <w:rPr>
          <w:rStyle w:val="FootnoteReference"/>
        </w:rPr>
        <w:footnoteReference w:id="772"/>
      </w:r>
      <w:r>
        <w:t xml:space="preserve"> (Knoblauch-Safran-Sauce)</w:t>
      </w:r>
    </w:p>
    <w:p w14:paraId="407AB5C4" w14:textId="77777777" w:rsidR="0031762D" w:rsidRDefault="0031762D" w:rsidP="0031762D">
      <w:pPr>
        <w:rPr>
          <w:sz w:val="24"/>
          <w:szCs w:val="24"/>
        </w:rPr>
      </w:pPr>
      <w:r w:rsidRPr="00FC7DF6">
        <w:rPr>
          <w:sz w:val="24"/>
          <w:szCs w:val="24"/>
          <w:u w:val="single"/>
        </w:rPr>
        <w:t>Zutaten</w:t>
      </w:r>
      <w:r>
        <w:rPr>
          <w:sz w:val="24"/>
          <w:szCs w:val="24"/>
        </w:rPr>
        <w:t xml:space="preserve"> (für 8 Portionen als Dip):</w:t>
      </w:r>
    </w:p>
    <w:p w14:paraId="3E9BEDE7" w14:textId="77777777" w:rsidR="0031762D" w:rsidRDefault="0031762D" w:rsidP="0031762D">
      <w:pPr>
        <w:rPr>
          <w:sz w:val="24"/>
          <w:szCs w:val="24"/>
        </w:rPr>
      </w:pPr>
      <w:r>
        <w:rPr>
          <w:sz w:val="24"/>
          <w:szCs w:val="24"/>
        </w:rPr>
        <w:t>1 mittelgroße Kartoffel</w:t>
      </w:r>
    </w:p>
    <w:p w14:paraId="7F029E9D" w14:textId="77777777" w:rsidR="0031762D" w:rsidRDefault="0031762D" w:rsidP="0031762D">
      <w:pPr>
        <w:rPr>
          <w:sz w:val="24"/>
          <w:szCs w:val="24"/>
        </w:rPr>
      </w:pPr>
      <w:r>
        <w:rPr>
          <w:sz w:val="24"/>
          <w:szCs w:val="24"/>
        </w:rPr>
        <w:t>Salz</w:t>
      </w:r>
    </w:p>
    <w:p w14:paraId="228BFC3A" w14:textId="77777777" w:rsidR="0031762D" w:rsidRDefault="0031762D" w:rsidP="0031762D">
      <w:pPr>
        <w:rPr>
          <w:sz w:val="24"/>
          <w:szCs w:val="24"/>
        </w:rPr>
      </w:pPr>
      <w:r>
        <w:rPr>
          <w:sz w:val="24"/>
          <w:szCs w:val="24"/>
        </w:rPr>
        <w:t>2 Knoblauchzehen</w:t>
      </w:r>
    </w:p>
    <w:p w14:paraId="6F57F50A" w14:textId="77777777" w:rsidR="0031762D" w:rsidRDefault="0031762D" w:rsidP="0031762D">
      <w:pPr>
        <w:rPr>
          <w:sz w:val="24"/>
          <w:szCs w:val="24"/>
        </w:rPr>
      </w:pPr>
      <w:r>
        <w:rPr>
          <w:sz w:val="24"/>
          <w:szCs w:val="24"/>
        </w:rPr>
        <w:t>100 g Mayonnaise</w:t>
      </w:r>
    </w:p>
    <w:p w14:paraId="1C6074C6" w14:textId="77777777" w:rsidR="0031762D" w:rsidRDefault="0031762D" w:rsidP="0031762D">
      <w:pPr>
        <w:rPr>
          <w:sz w:val="24"/>
          <w:szCs w:val="24"/>
        </w:rPr>
      </w:pPr>
      <w:r>
        <w:rPr>
          <w:sz w:val="24"/>
          <w:szCs w:val="24"/>
        </w:rPr>
        <w:t>100 g Joghurt</w:t>
      </w:r>
    </w:p>
    <w:p w14:paraId="3B6C9863" w14:textId="77777777" w:rsidR="0031762D" w:rsidRDefault="0031762D" w:rsidP="0031762D">
      <w:pPr>
        <w:rPr>
          <w:sz w:val="24"/>
          <w:szCs w:val="24"/>
        </w:rPr>
      </w:pPr>
      <w:r>
        <w:rPr>
          <w:sz w:val="24"/>
          <w:szCs w:val="24"/>
        </w:rPr>
        <w:t>15 g Dijon-Senf</w:t>
      </w:r>
    </w:p>
    <w:p w14:paraId="501EDA3E" w14:textId="77777777" w:rsidR="0031762D" w:rsidRDefault="0031762D" w:rsidP="0031762D">
      <w:pPr>
        <w:rPr>
          <w:sz w:val="24"/>
          <w:szCs w:val="24"/>
        </w:rPr>
      </w:pPr>
      <w:r>
        <w:rPr>
          <w:sz w:val="24"/>
          <w:szCs w:val="24"/>
        </w:rPr>
        <w:t>½ TL Zucker</w:t>
      </w:r>
    </w:p>
    <w:p w14:paraId="4AA752EA" w14:textId="77777777" w:rsidR="0031762D" w:rsidRDefault="0031762D" w:rsidP="0031762D">
      <w:pPr>
        <w:rPr>
          <w:sz w:val="24"/>
          <w:szCs w:val="24"/>
        </w:rPr>
      </w:pPr>
      <w:r>
        <w:rPr>
          <w:sz w:val="24"/>
          <w:szCs w:val="24"/>
        </w:rPr>
        <w:t>0,2 g Safranpulver</w:t>
      </w:r>
    </w:p>
    <w:p w14:paraId="1024C569" w14:textId="77777777" w:rsidR="0031762D" w:rsidRDefault="0031762D" w:rsidP="0031762D">
      <w:pPr>
        <w:rPr>
          <w:sz w:val="24"/>
          <w:szCs w:val="24"/>
        </w:rPr>
      </w:pPr>
      <w:r>
        <w:rPr>
          <w:sz w:val="24"/>
          <w:szCs w:val="24"/>
        </w:rPr>
        <w:t>Cayennepfeffer</w:t>
      </w:r>
    </w:p>
    <w:p w14:paraId="6DB5FDEC" w14:textId="77777777" w:rsidR="0031762D" w:rsidRDefault="0031762D" w:rsidP="0031762D">
      <w:pPr>
        <w:rPr>
          <w:sz w:val="24"/>
          <w:szCs w:val="24"/>
        </w:rPr>
      </w:pPr>
      <w:r>
        <w:rPr>
          <w:sz w:val="24"/>
          <w:szCs w:val="24"/>
        </w:rPr>
        <w:t>Weißweinessig</w:t>
      </w:r>
    </w:p>
    <w:p w14:paraId="79DB2A16" w14:textId="77777777" w:rsidR="0031762D" w:rsidRDefault="0031762D" w:rsidP="0031762D">
      <w:pPr>
        <w:rPr>
          <w:sz w:val="24"/>
          <w:szCs w:val="24"/>
        </w:rPr>
      </w:pPr>
    </w:p>
    <w:p w14:paraId="67EA88CC" w14:textId="77777777" w:rsidR="0031762D" w:rsidRDefault="0031762D" w:rsidP="0031762D">
      <w:pPr>
        <w:rPr>
          <w:sz w:val="24"/>
          <w:szCs w:val="24"/>
        </w:rPr>
      </w:pPr>
    </w:p>
    <w:p w14:paraId="2B8EEF39" w14:textId="77777777" w:rsidR="0031762D" w:rsidRDefault="0031762D" w:rsidP="0031762D">
      <w:pPr>
        <w:rPr>
          <w:sz w:val="24"/>
          <w:szCs w:val="24"/>
        </w:rPr>
      </w:pPr>
      <w:r>
        <w:rPr>
          <w:sz w:val="24"/>
          <w:szCs w:val="24"/>
        </w:rPr>
        <w:t>Zubereitungszeit: 40 Minuten</w:t>
      </w:r>
    </w:p>
    <w:p w14:paraId="257C33E0" w14:textId="77777777" w:rsidR="0031762D" w:rsidRPr="000B533A" w:rsidRDefault="0031762D" w:rsidP="00B40E8C">
      <w:pPr>
        <w:pStyle w:val="ListParagraph"/>
        <w:numPr>
          <w:ilvl w:val="0"/>
          <w:numId w:val="345"/>
        </w:numPr>
        <w:jc w:val="both"/>
        <w:rPr>
          <w:sz w:val="24"/>
          <w:szCs w:val="24"/>
        </w:rPr>
      </w:pPr>
      <w:r w:rsidRPr="000B533A">
        <w:rPr>
          <w:sz w:val="24"/>
          <w:szCs w:val="24"/>
        </w:rPr>
        <w:t>Kartoffel schälen, halbieren, in kochendem Salzwasser weichkochen, abgießen und gut ausdämpfen lassen. Knoblauch feinhacken. Alle Zutaten in einen Rührbecher geben und zu einer feinen Creme pürieren. Mit Salz, Cayennepfeffer und mit einem Spritzer Essig abschmecken.</w:t>
      </w:r>
    </w:p>
    <w:p w14:paraId="28DEEDDF" w14:textId="77777777" w:rsidR="0031762D" w:rsidRDefault="0031762D" w:rsidP="0031762D">
      <w:pPr>
        <w:jc w:val="both"/>
        <w:rPr>
          <w:sz w:val="24"/>
          <w:szCs w:val="24"/>
        </w:rPr>
      </w:pPr>
    </w:p>
    <w:p w14:paraId="0B584128" w14:textId="77777777" w:rsidR="0031762D" w:rsidRDefault="0031762D" w:rsidP="0031762D">
      <w:pPr>
        <w:ind w:left="708" w:hanging="708"/>
        <w:jc w:val="both"/>
        <w:rPr>
          <w:sz w:val="24"/>
          <w:szCs w:val="24"/>
        </w:rPr>
      </w:pPr>
      <w:r>
        <w:rPr>
          <w:sz w:val="24"/>
          <w:szCs w:val="24"/>
        </w:rPr>
        <w:t>Tipp:</w:t>
      </w:r>
      <w:r>
        <w:rPr>
          <w:sz w:val="24"/>
          <w:szCs w:val="24"/>
        </w:rPr>
        <w:tab/>
        <w:t>Traditionell wird Rouille mit Paprika gemacht. Sie verleiht dem Klassiker die rote Farbe (rouille = Rost). Diese Version hier ist safrangelb.</w:t>
      </w:r>
    </w:p>
    <w:p w14:paraId="53C85766" w14:textId="77777777" w:rsidR="0031762D" w:rsidRDefault="0031762D" w:rsidP="0031762D">
      <w:pPr>
        <w:rPr>
          <w:sz w:val="24"/>
          <w:szCs w:val="24"/>
        </w:rPr>
      </w:pPr>
      <w:r>
        <w:rPr>
          <w:sz w:val="24"/>
          <w:szCs w:val="24"/>
        </w:rPr>
        <w:br w:type="page"/>
      </w:r>
    </w:p>
    <w:p w14:paraId="47CDC2EA" w14:textId="77777777" w:rsidR="0031762D" w:rsidRDefault="0031762D" w:rsidP="0031762D">
      <w:pPr>
        <w:pStyle w:val="Heading2"/>
        <w:spacing w:after="240"/>
      </w:pPr>
      <w:r>
        <w:lastRenderedPageBreak/>
        <w:t>Pistou (Kräuterpaste)</w:t>
      </w:r>
      <w:r>
        <w:rPr>
          <w:rStyle w:val="FootnoteReference"/>
        </w:rPr>
        <w:footnoteReference w:id="773"/>
      </w:r>
    </w:p>
    <w:p w14:paraId="3BBB6333" w14:textId="77777777" w:rsidR="0031762D" w:rsidRDefault="0031762D" w:rsidP="0031762D">
      <w:pPr>
        <w:rPr>
          <w:sz w:val="24"/>
          <w:szCs w:val="24"/>
        </w:rPr>
      </w:pPr>
      <w:r w:rsidRPr="00FC7DF6">
        <w:rPr>
          <w:sz w:val="24"/>
          <w:szCs w:val="24"/>
          <w:u w:val="single"/>
        </w:rPr>
        <w:t>Zutaten</w:t>
      </w:r>
      <w:r>
        <w:rPr>
          <w:sz w:val="24"/>
          <w:szCs w:val="24"/>
        </w:rPr>
        <w:t xml:space="preserve"> (für 8 Portionen als Dip):</w:t>
      </w:r>
    </w:p>
    <w:p w14:paraId="1ED96D5A" w14:textId="77777777" w:rsidR="0031762D" w:rsidRDefault="0031762D" w:rsidP="0031762D">
      <w:pPr>
        <w:rPr>
          <w:sz w:val="24"/>
          <w:szCs w:val="24"/>
        </w:rPr>
      </w:pPr>
      <w:r>
        <w:rPr>
          <w:sz w:val="24"/>
          <w:szCs w:val="24"/>
        </w:rPr>
        <w:t>Je ½ Bund Basilikum, Rucola und Sauerampfer</w:t>
      </w:r>
    </w:p>
    <w:p w14:paraId="1644D6A9" w14:textId="77777777" w:rsidR="0031762D" w:rsidRDefault="0031762D" w:rsidP="0031762D">
      <w:pPr>
        <w:rPr>
          <w:sz w:val="24"/>
          <w:szCs w:val="24"/>
        </w:rPr>
      </w:pPr>
      <w:r>
        <w:rPr>
          <w:sz w:val="24"/>
          <w:szCs w:val="24"/>
        </w:rPr>
        <w:t>1 Knoblauchzehe</w:t>
      </w:r>
    </w:p>
    <w:p w14:paraId="69EBD760" w14:textId="77777777" w:rsidR="0031762D" w:rsidRDefault="0031762D" w:rsidP="0031762D">
      <w:pPr>
        <w:rPr>
          <w:sz w:val="24"/>
          <w:szCs w:val="24"/>
        </w:rPr>
      </w:pPr>
      <w:r>
        <w:rPr>
          <w:sz w:val="24"/>
          <w:szCs w:val="24"/>
        </w:rPr>
        <w:t>1 TL Pinienkerne</w:t>
      </w:r>
    </w:p>
    <w:p w14:paraId="17B270BE" w14:textId="77777777" w:rsidR="0031762D" w:rsidRDefault="0031762D" w:rsidP="0031762D">
      <w:pPr>
        <w:rPr>
          <w:sz w:val="24"/>
          <w:szCs w:val="24"/>
        </w:rPr>
      </w:pPr>
      <w:r>
        <w:rPr>
          <w:sz w:val="24"/>
          <w:szCs w:val="24"/>
        </w:rPr>
        <w:t>2 TL Haselnusskeren</w:t>
      </w:r>
    </w:p>
    <w:p w14:paraId="339BEDF5" w14:textId="77777777" w:rsidR="0031762D" w:rsidRDefault="0031762D" w:rsidP="0031762D">
      <w:pPr>
        <w:rPr>
          <w:sz w:val="24"/>
          <w:szCs w:val="24"/>
        </w:rPr>
      </w:pPr>
      <w:r>
        <w:rPr>
          <w:sz w:val="24"/>
          <w:szCs w:val="24"/>
        </w:rPr>
        <w:t>40 g Parmesan</w:t>
      </w:r>
    </w:p>
    <w:p w14:paraId="0004AE0B" w14:textId="77777777" w:rsidR="0031762D" w:rsidRDefault="0031762D" w:rsidP="0031762D">
      <w:pPr>
        <w:rPr>
          <w:sz w:val="24"/>
          <w:szCs w:val="24"/>
        </w:rPr>
      </w:pPr>
      <w:r>
        <w:rPr>
          <w:sz w:val="24"/>
          <w:szCs w:val="24"/>
        </w:rPr>
        <w:t>1 kleiner Apfel</w:t>
      </w:r>
    </w:p>
    <w:p w14:paraId="4E958DE6" w14:textId="77777777" w:rsidR="0031762D" w:rsidRDefault="0031762D" w:rsidP="0031762D">
      <w:pPr>
        <w:rPr>
          <w:sz w:val="24"/>
          <w:szCs w:val="24"/>
        </w:rPr>
      </w:pPr>
      <w:r>
        <w:rPr>
          <w:sz w:val="24"/>
          <w:szCs w:val="24"/>
        </w:rPr>
        <w:t>40 g ziegenfrischkäse</w:t>
      </w:r>
    </w:p>
    <w:p w14:paraId="5A718958" w14:textId="77777777" w:rsidR="0031762D" w:rsidRDefault="0031762D" w:rsidP="0031762D">
      <w:pPr>
        <w:rPr>
          <w:sz w:val="24"/>
          <w:szCs w:val="24"/>
        </w:rPr>
      </w:pPr>
      <w:r>
        <w:rPr>
          <w:sz w:val="24"/>
          <w:szCs w:val="24"/>
        </w:rPr>
        <w:t>½ TL Dijon-Senf</w:t>
      </w:r>
    </w:p>
    <w:p w14:paraId="50AEE609" w14:textId="77777777" w:rsidR="0031762D" w:rsidRDefault="0031762D" w:rsidP="0031762D">
      <w:pPr>
        <w:rPr>
          <w:sz w:val="24"/>
          <w:szCs w:val="24"/>
        </w:rPr>
      </w:pPr>
      <w:r>
        <w:rPr>
          <w:sz w:val="24"/>
          <w:szCs w:val="24"/>
        </w:rPr>
        <w:t>1 EL Zitronensaft</w:t>
      </w:r>
    </w:p>
    <w:p w14:paraId="60BBC4C7" w14:textId="77777777" w:rsidR="0031762D" w:rsidRDefault="0031762D" w:rsidP="0031762D">
      <w:pPr>
        <w:rPr>
          <w:sz w:val="24"/>
          <w:szCs w:val="24"/>
        </w:rPr>
      </w:pPr>
      <w:r>
        <w:rPr>
          <w:sz w:val="24"/>
          <w:szCs w:val="24"/>
        </w:rPr>
        <w:t>150 ml Sonnenblumenöl</w:t>
      </w:r>
    </w:p>
    <w:p w14:paraId="1E78FA82" w14:textId="77777777" w:rsidR="0031762D" w:rsidRDefault="0031762D" w:rsidP="0031762D">
      <w:pPr>
        <w:rPr>
          <w:sz w:val="24"/>
          <w:szCs w:val="24"/>
        </w:rPr>
      </w:pPr>
      <w:r>
        <w:rPr>
          <w:sz w:val="24"/>
          <w:szCs w:val="24"/>
        </w:rPr>
        <w:t>Salz</w:t>
      </w:r>
    </w:p>
    <w:p w14:paraId="222F1C81" w14:textId="77777777" w:rsidR="0031762D" w:rsidRDefault="0031762D" w:rsidP="0031762D">
      <w:pPr>
        <w:rPr>
          <w:sz w:val="24"/>
          <w:szCs w:val="24"/>
        </w:rPr>
      </w:pPr>
      <w:r>
        <w:rPr>
          <w:sz w:val="24"/>
          <w:szCs w:val="24"/>
        </w:rPr>
        <w:t>Zucker</w:t>
      </w:r>
    </w:p>
    <w:p w14:paraId="04653B16" w14:textId="77777777" w:rsidR="0031762D" w:rsidRDefault="0031762D" w:rsidP="0031762D">
      <w:pPr>
        <w:rPr>
          <w:sz w:val="24"/>
          <w:szCs w:val="24"/>
        </w:rPr>
      </w:pPr>
      <w:r>
        <w:rPr>
          <w:sz w:val="24"/>
          <w:szCs w:val="24"/>
        </w:rPr>
        <w:t>1 Msp. Piment d’Espelette (oder Cayennepfeffer)</w:t>
      </w:r>
    </w:p>
    <w:p w14:paraId="3A9873A3" w14:textId="77777777" w:rsidR="0031762D" w:rsidRDefault="0031762D" w:rsidP="0031762D">
      <w:pPr>
        <w:rPr>
          <w:sz w:val="24"/>
          <w:szCs w:val="24"/>
        </w:rPr>
      </w:pPr>
    </w:p>
    <w:p w14:paraId="05991A59" w14:textId="77777777" w:rsidR="0031762D" w:rsidRDefault="0031762D" w:rsidP="0031762D">
      <w:pPr>
        <w:rPr>
          <w:sz w:val="24"/>
          <w:szCs w:val="24"/>
        </w:rPr>
      </w:pPr>
    </w:p>
    <w:p w14:paraId="5D946B8C" w14:textId="77777777" w:rsidR="0031762D" w:rsidRDefault="0031762D" w:rsidP="0031762D">
      <w:pPr>
        <w:rPr>
          <w:sz w:val="24"/>
          <w:szCs w:val="24"/>
        </w:rPr>
      </w:pPr>
      <w:r>
        <w:rPr>
          <w:sz w:val="24"/>
          <w:szCs w:val="24"/>
        </w:rPr>
        <w:t>Zubereitungszeit: 30 Minuten</w:t>
      </w:r>
    </w:p>
    <w:p w14:paraId="21EEC1F0" w14:textId="77777777" w:rsidR="0031762D" w:rsidRPr="00ED2D02" w:rsidRDefault="0031762D" w:rsidP="00B40E8C">
      <w:pPr>
        <w:pStyle w:val="ListParagraph"/>
        <w:numPr>
          <w:ilvl w:val="0"/>
          <w:numId w:val="1701"/>
        </w:numPr>
        <w:spacing w:after="120"/>
        <w:ind w:left="714" w:hanging="357"/>
        <w:contextualSpacing w:val="0"/>
        <w:jc w:val="both"/>
        <w:rPr>
          <w:sz w:val="24"/>
          <w:szCs w:val="24"/>
        </w:rPr>
      </w:pPr>
      <w:r w:rsidRPr="00ED2D02">
        <w:rPr>
          <w:sz w:val="24"/>
          <w:szCs w:val="24"/>
        </w:rPr>
        <w:t>Kräuter waschen, trockenschleudern, Blätter von den Stielen zupfen, Knoblauch klein schneiden. Pinienkerne und Haselnüsse in einer Pfanne ohne Fett hellbraun rösten und grob hacken. Käse reiben. Apfel vierteln, entkernen, klein schneiden.</w:t>
      </w:r>
    </w:p>
    <w:p w14:paraId="5F92D320" w14:textId="77777777" w:rsidR="0031762D" w:rsidRPr="00ED2D02" w:rsidRDefault="0031762D" w:rsidP="00B40E8C">
      <w:pPr>
        <w:pStyle w:val="ListParagraph"/>
        <w:numPr>
          <w:ilvl w:val="0"/>
          <w:numId w:val="1701"/>
        </w:numPr>
        <w:spacing w:after="120"/>
        <w:ind w:left="714" w:hanging="357"/>
        <w:contextualSpacing w:val="0"/>
        <w:jc w:val="both"/>
        <w:rPr>
          <w:sz w:val="24"/>
          <w:szCs w:val="24"/>
        </w:rPr>
      </w:pPr>
      <w:r w:rsidRPr="00ED2D02">
        <w:rPr>
          <w:sz w:val="24"/>
          <w:szCs w:val="24"/>
        </w:rPr>
        <w:t>Kräuter, Knoblauch, Pinienkerne und Haselnüsse, geriebenen Käse, Ziegenkäse, Senf, Zitronensaft und 75 ml Öl im Mixer pürieren. Restliches Öl zulaufen lassen und alles cremig mixen. Mit Salz, 1 Prise Zucker und Piment d’Espellete abschmecken.</w:t>
      </w:r>
    </w:p>
    <w:p w14:paraId="1EBA62A5" w14:textId="77777777" w:rsidR="0031762D" w:rsidRPr="000B533A" w:rsidRDefault="0031762D" w:rsidP="0031762D">
      <w:pPr>
        <w:pStyle w:val="ListParagraph"/>
        <w:rPr>
          <w:sz w:val="24"/>
          <w:szCs w:val="24"/>
        </w:rPr>
      </w:pPr>
    </w:p>
    <w:p w14:paraId="6F671C9F" w14:textId="77777777" w:rsidR="0031762D" w:rsidRDefault="0031762D" w:rsidP="0031762D">
      <w:pPr>
        <w:rPr>
          <w:sz w:val="24"/>
          <w:szCs w:val="24"/>
        </w:rPr>
      </w:pPr>
      <w:r>
        <w:rPr>
          <w:sz w:val="24"/>
          <w:szCs w:val="24"/>
        </w:rPr>
        <w:br w:type="page"/>
      </w:r>
    </w:p>
    <w:p w14:paraId="5E21F13D" w14:textId="586C52A0" w:rsidR="0031762D" w:rsidRDefault="0031762D" w:rsidP="0031762D">
      <w:pPr>
        <w:pStyle w:val="Heading2"/>
        <w:spacing w:after="240"/>
      </w:pPr>
      <w:r>
        <w:lastRenderedPageBreak/>
        <w:t>Linsencreme</w:t>
      </w:r>
      <w:r>
        <w:rPr>
          <w:rStyle w:val="FootnoteReference"/>
        </w:rPr>
        <w:footnoteReference w:id="774"/>
      </w:r>
      <w:r>
        <w:t xml:space="preserve"> </w:t>
      </w:r>
    </w:p>
    <w:p w14:paraId="57309ABC" w14:textId="77777777" w:rsidR="0031762D" w:rsidRDefault="0031762D" w:rsidP="0031762D">
      <w:pPr>
        <w:jc w:val="both"/>
        <w:rPr>
          <w:sz w:val="24"/>
          <w:szCs w:val="24"/>
        </w:rPr>
      </w:pPr>
      <w:r w:rsidRPr="00B54226">
        <w:rPr>
          <w:sz w:val="24"/>
          <w:szCs w:val="24"/>
          <w:u w:val="single"/>
        </w:rPr>
        <w:t>Zutaten</w:t>
      </w:r>
      <w:r>
        <w:rPr>
          <w:sz w:val="24"/>
          <w:szCs w:val="24"/>
        </w:rPr>
        <w:t xml:space="preserve"> (für 8 Portionen)</w:t>
      </w:r>
    </w:p>
    <w:p w14:paraId="7EACF583" w14:textId="77777777" w:rsidR="0031762D" w:rsidRDefault="0031762D" w:rsidP="0031762D">
      <w:pPr>
        <w:jc w:val="both"/>
        <w:rPr>
          <w:sz w:val="24"/>
          <w:szCs w:val="24"/>
        </w:rPr>
      </w:pPr>
      <w:r>
        <w:rPr>
          <w:sz w:val="24"/>
          <w:szCs w:val="24"/>
        </w:rPr>
        <w:t>2 Schalotten</w:t>
      </w:r>
    </w:p>
    <w:p w14:paraId="4C538CEA" w14:textId="77777777" w:rsidR="0031762D" w:rsidRDefault="0031762D" w:rsidP="0031762D">
      <w:pPr>
        <w:jc w:val="both"/>
        <w:rPr>
          <w:sz w:val="24"/>
          <w:szCs w:val="24"/>
        </w:rPr>
      </w:pPr>
      <w:r>
        <w:rPr>
          <w:sz w:val="24"/>
          <w:szCs w:val="24"/>
        </w:rPr>
        <w:t>5 EL Olivenöl</w:t>
      </w:r>
    </w:p>
    <w:p w14:paraId="3C51BD42" w14:textId="77777777" w:rsidR="0031762D" w:rsidRDefault="0031762D" w:rsidP="0031762D">
      <w:pPr>
        <w:jc w:val="both"/>
        <w:rPr>
          <w:sz w:val="24"/>
          <w:szCs w:val="24"/>
        </w:rPr>
      </w:pPr>
      <w:r>
        <w:rPr>
          <w:sz w:val="24"/>
          <w:szCs w:val="24"/>
        </w:rPr>
        <w:t>30 g Soft-Aprikosen</w:t>
      </w:r>
    </w:p>
    <w:p w14:paraId="26D6550F" w14:textId="77777777" w:rsidR="0031762D" w:rsidRDefault="0031762D" w:rsidP="0031762D">
      <w:pPr>
        <w:jc w:val="both"/>
        <w:rPr>
          <w:sz w:val="24"/>
          <w:szCs w:val="24"/>
        </w:rPr>
      </w:pPr>
      <w:r>
        <w:rPr>
          <w:sz w:val="24"/>
          <w:szCs w:val="24"/>
        </w:rPr>
        <w:t>150 g rote Linsen</w:t>
      </w:r>
    </w:p>
    <w:p w14:paraId="0789F040" w14:textId="77777777" w:rsidR="0031762D" w:rsidRDefault="0031762D" w:rsidP="0031762D">
      <w:pPr>
        <w:jc w:val="both"/>
        <w:rPr>
          <w:sz w:val="24"/>
          <w:szCs w:val="24"/>
        </w:rPr>
      </w:pPr>
      <w:r>
        <w:rPr>
          <w:sz w:val="24"/>
          <w:szCs w:val="24"/>
        </w:rPr>
        <w:t>450 ml Gemüsefond</w:t>
      </w:r>
    </w:p>
    <w:p w14:paraId="51D28BE2" w14:textId="77777777" w:rsidR="0031762D" w:rsidRDefault="0031762D" w:rsidP="0031762D">
      <w:pPr>
        <w:jc w:val="both"/>
        <w:rPr>
          <w:sz w:val="24"/>
          <w:szCs w:val="24"/>
        </w:rPr>
      </w:pPr>
      <w:r>
        <w:rPr>
          <w:sz w:val="24"/>
          <w:szCs w:val="24"/>
        </w:rPr>
        <w:t>2 TL Koriandersaat</w:t>
      </w:r>
    </w:p>
    <w:p w14:paraId="154D45A1" w14:textId="77777777" w:rsidR="0031762D" w:rsidRDefault="0031762D" w:rsidP="0031762D">
      <w:pPr>
        <w:jc w:val="both"/>
        <w:rPr>
          <w:sz w:val="24"/>
          <w:szCs w:val="24"/>
        </w:rPr>
      </w:pPr>
      <w:r>
        <w:rPr>
          <w:sz w:val="24"/>
          <w:szCs w:val="24"/>
        </w:rPr>
        <w:t>1 Zitrone</w:t>
      </w:r>
    </w:p>
    <w:p w14:paraId="5074F3E0" w14:textId="77777777" w:rsidR="0031762D" w:rsidRDefault="0031762D" w:rsidP="0031762D">
      <w:pPr>
        <w:jc w:val="both"/>
        <w:rPr>
          <w:sz w:val="24"/>
          <w:szCs w:val="24"/>
        </w:rPr>
      </w:pPr>
      <w:r>
        <w:rPr>
          <w:sz w:val="24"/>
          <w:szCs w:val="24"/>
        </w:rPr>
        <w:t>3-4 EL weiße Tahini (Sesampaste)</w:t>
      </w:r>
    </w:p>
    <w:p w14:paraId="31BCAFAB" w14:textId="77777777" w:rsidR="0031762D" w:rsidRDefault="0031762D" w:rsidP="0031762D">
      <w:pPr>
        <w:jc w:val="both"/>
        <w:rPr>
          <w:sz w:val="24"/>
          <w:szCs w:val="24"/>
        </w:rPr>
      </w:pPr>
      <w:r>
        <w:rPr>
          <w:sz w:val="24"/>
          <w:szCs w:val="24"/>
        </w:rPr>
        <w:t>Salz</w:t>
      </w:r>
    </w:p>
    <w:p w14:paraId="2EABFE0D" w14:textId="77777777" w:rsidR="0031762D" w:rsidRDefault="0031762D" w:rsidP="0031762D">
      <w:pPr>
        <w:jc w:val="both"/>
        <w:rPr>
          <w:sz w:val="24"/>
          <w:szCs w:val="24"/>
        </w:rPr>
      </w:pPr>
      <w:r>
        <w:rPr>
          <w:sz w:val="24"/>
          <w:szCs w:val="24"/>
        </w:rPr>
        <w:t>Pfeffer</w:t>
      </w:r>
    </w:p>
    <w:p w14:paraId="173E04C7" w14:textId="77777777" w:rsidR="0031762D" w:rsidRDefault="0031762D" w:rsidP="0031762D">
      <w:pPr>
        <w:jc w:val="both"/>
        <w:rPr>
          <w:sz w:val="24"/>
          <w:szCs w:val="24"/>
        </w:rPr>
      </w:pPr>
      <w:r>
        <w:rPr>
          <w:sz w:val="24"/>
          <w:szCs w:val="24"/>
        </w:rPr>
        <w:t>1 TL Schwarzkümmel</w:t>
      </w:r>
    </w:p>
    <w:p w14:paraId="414A07C8" w14:textId="77777777" w:rsidR="0031762D" w:rsidRDefault="0031762D" w:rsidP="0031762D">
      <w:pPr>
        <w:jc w:val="both"/>
        <w:rPr>
          <w:sz w:val="24"/>
          <w:szCs w:val="24"/>
        </w:rPr>
      </w:pPr>
    </w:p>
    <w:p w14:paraId="5019540E" w14:textId="77777777" w:rsidR="0031762D" w:rsidRDefault="0031762D" w:rsidP="0031762D">
      <w:pPr>
        <w:jc w:val="both"/>
        <w:rPr>
          <w:sz w:val="24"/>
          <w:szCs w:val="24"/>
        </w:rPr>
      </w:pPr>
      <w:r>
        <w:rPr>
          <w:sz w:val="24"/>
          <w:szCs w:val="24"/>
        </w:rPr>
        <w:t>Zubereitungszeit: 20 Minuten</w:t>
      </w:r>
    </w:p>
    <w:p w14:paraId="76BA731A" w14:textId="77777777" w:rsidR="0031762D" w:rsidRPr="00CE4106" w:rsidRDefault="0031762D" w:rsidP="00B40E8C">
      <w:pPr>
        <w:pStyle w:val="ListParagraph"/>
        <w:numPr>
          <w:ilvl w:val="0"/>
          <w:numId w:val="705"/>
        </w:numPr>
        <w:spacing w:after="120"/>
        <w:ind w:left="714" w:hanging="357"/>
        <w:contextualSpacing w:val="0"/>
        <w:jc w:val="both"/>
        <w:rPr>
          <w:sz w:val="24"/>
          <w:szCs w:val="24"/>
        </w:rPr>
      </w:pPr>
      <w:r w:rsidRPr="00CE4106">
        <w:rPr>
          <w:sz w:val="24"/>
          <w:szCs w:val="24"/>
        </w:rPr>
        <w:t>Schalotten fein würfeln. 3 EL Öl in einem Topf erhitzen. Schalotten darin bei mittlerer Hitze glasig dünsten. Aprikosen grob würfeln. Mit den Linsen u den Schalotten geben. Gemüsefond zugießen und zugedeckt 15 Minuten kochen lassen.</w:t>
      </w:r>
    </w:p>
    <w:p w14:paraId="69DE9A5D" w14:textId="77777777" w:rsidR="0031762D" w:rsidRPr="00CE4106" w:rsidRDefault="0031762D" w:rsidP="00B40E8C">
      <w:pPr>
        <w:pStyle w:val="ListParagraph"/>
        <w:numPr>
          <w:ilvl w:val="0"/>
          <w:numId w:val="705"/>
        </w:numPr>
        <w:spacing w:after="120"/>
        <w:ind w:left="714" w:hanging="357"/>
        <w:contextualSpacing w:val="0"/>
        <w:jc w:val="both"/>
        <w:rPr>
          <w:sz w:val="24"/>
          <w:szCs w:val="24"/>
        </w:rPr>
      </w:pPr>
      <w:r w:rsidRPr="00CE4106">
        <w:rPr>
          <w:sz w:val="24"/>
          <w:szCs w:val="24"/>
        </w:rPr>
        <w:t>Koriandersaat in einer Pfanne ohne Fett rösten, bis sie duftet. Abkühlen lassen. Zitrone heiß abspülen, trocken tupfen. 2 TL Schale fein abreiben und 4 EL Zitronensaft auspressen. Koriandersaat im Mörser mit der Zitronenschale fein zerstoßen.</w:t>
      </w:r>
    </w:p>
    <w:p w14:paraId="1BD4CD9C" w14:textId="77777777" w:rsidR="0031762D" w:rsidRDefault="0031762D" w:rsidP="00B40E8C">
      <w:pPr>
        <w:pStyle w:val="ListParagraph"/>
        <w:numPr>
          <w:ilvl w:val="0"/>
          <w:numId w:val="705"/>
        </w:numPr>
        <w:spacing w:after="120"/>
        <w:ind w:left="714" w:hanging="357"/>
        <w:contextualSpacing w:val="0"/>
        <w:jc w:val="both"/>
        <w:rPr>
          <w:sz w:val="24"/>
          <w:szCs w:val="24"/>
        </w:rPr>
      </w:pPr>
      <w:r w:rsidRPr="00CE4106">
        <w:rPr>
          <w:sz w:val="24"/>
          <w:szCs w:val="24"/>
        </w:rPr>
        <w:t>Die gegarten Linsen fein pürieren. Zitronensaft, Tahin</w:t>
      </w:r>
      <w:r>
        <w:rPr>
          <w:sz w:val="24"/>
          <w:szCs w:val="24"/>
        </w:rPr>
        <w:t>i</w:t>
      </w:r>
      <w:r w:rsidRPr="00CE4106">
        <w:rPr>
          <w:sz w:val="24"/>
          <w:szCs w:val="24"/>
        </w:rPr>
        <w:t xml:space="preserve"> und Koriandersaat unterheben. Mit Salz und Pfeffer abschmecken. Zugedeckt abkühlen lassen. Mit Schwarzkümmel bestreuen, mit restlichem Öl beträufeln und serviere</w:t>
      </w:r>
      <w:r>
        <w:rPr>
          <w:sz w:val="24"/>
          <w:szCs w:val="24"/>
        </w:rPr>
        <w:t>n.</w:t>
      </w:r>
    </w:p>
    <w:p w14:paraId="4DE09BC2" w14:textId="77777777" w:rsidR="0031762D" w:rsidRDefault="0031762D" w:rsidP="0031762D">
      <w:pPr>
        <w:rPr>
          <w:sz w:val="24"/>
          <w:szCs w:val="24"/>
        </w:rPr>
      </w:pPr>
      <w:r>
        <w:rPr>
          <w:sz w:val="24"/>
          <w:szCs w:val="24"/>
        </w:rPr>
        <w:br w:type="page"/>
      </w:r>
    </w:p>
    <w:p w14:paraId="25770CA9" w14:textId="1FEE8378" w:rsidR="003A4519" w:rsidRPr="006B71CD" w:rsidRDefault="003A4519" w:rsidP="006B71CD">
      <w:pPr>
        <w:pStyle w:val="Heading2"/>
        <w:spacing w:after="240"/>
      </w:pPr>
      <w:r w:rsidRPr="006B71CD">
        <w:lastRenderedPageBreak/>
        <w:t>Koriander-Joghurt</w:t>
      </w:r>
      <w:r w:rsidR="00326416">
        <w:rPr>
          <w:rStyle w:val="FootnoteReference"/>
        </w:rPr>
        <w:footnoteReference w:id="775"/>
      </w:r>
      <w:r w:rsidRPr="006B71CD">
        <w:t xml:space="preserve"> </w:t>
      </w:r>
    </w:p>
    <w:p w14:paraId="3036900C" w14:textId="726136E7" w:rsidR="003A4519" w:rsidRDefault="003A4519" w:rsidP="003A4519">
      <w:pPr>
        <w:jc w:val="both"/>
        <w:rPr>
          <w:sz w:val="24"/>
          <w:szCs w:val="24"/>
        </w:rPr>
      </w:pPr>
      <w:r w:rsidRPr="006B71CD">
        <w:rPr>
          <w:sz w:val="24"/>
          <w:szCs w:val="24"/>
          <w:u w:val="single"/>
        </w:rPr>
        <w:t>Zutaten</w:t>
      </w:r>
      <w:r>
        <w:rPr>
          <w:sz w:val="24"/>
          <w:szCs w:val="24"/>
        </w:rPr>
        <w:t xml:space="preserve"> für 4 Portionen</w:t>
      </w:r>
    </w:p>
    <w:p w14:paraId="4D390801" w14:textId="4C764D63" w:rsidR="003A4519" w:rsidRDefault="003A4519" w:rsidP="003A4519">
      <w:pPr>
        <w:jc w:val="both"/>
        <w:rPr>
          <w:sz w:val="24"/>
          <w:szCs w:val="24"/>
        </w:rPr>
      </w:pPr>
      <w:r>
        <w:rPr>
          <w:sz w:val="24"/>
          <w:szCs w:val="24"/>
        </w:rPr>
        <w:t>75 g Zwiebeln</w:t>
      </w:r>
    </w:p>
    <w:p w14:paraId="71839B04" w14:textId="2B530D56" w:rsidR="003A4519" w:rsidRDefault="003A4519" w:rsidP="003A4519">
      <w:pPr>
        <w:jc w:val="both"/>
        <w:rPr>
          <w:sz w:val="24"/>
          <w:szCs w:val="24"/>
        </w:rPr>
      </w:pPr>
      <w:r>
        <w:rPr>
          <w:sz w:val="24"/>
          <w:szCs w:val="24"/>
        </w:rPr>
        <w:t>Salz</w:t>
      </w:r>
    </w:p>
    <w:p w14:paraId="2C3376AF" w14:textId="715F840A" w:rsidR="003A4519" w:rsidRDefault="003A4519" w:rsidP="003A4519">
      <w:pPr>
        <w:jc w:val="both"/>
        <w:rPr>
          <w:sz w:val="24"/>
          <w:szCs w:val="24"/>
        </w:rPr>
      </w:pPr>
      <w:r>
        <w:rPr>
          <w:sz w:val="24"/>
          <w:szCs w:val="24"/>
        </w:rPr>
        <w:t>400 g griechischer Joghurt</w:t>
      </w:r>
    </w:p>
    <w:p w14:paraId="78597435" w14:textId="474A316D" w:rsidR="003A4519" w:rsidRDefault="003A4519" w:rsidP="003A4519">
      <w:pPr>
        <w:jc w:val="both"/>
        <w:rPr>
          <w:sz w:val="24"/>
          <w:szCs w:val="24"/>
        </w:rPr>
      </w:pPr>
      <w:r>
        <w:rPr>
          <w:sz w:val="24"/>
          <w:szCs w:val="24"/>
        </w:rPr>
        <w:t>8 Stiele Koriandergrün</w:t>
      </w:r>
    </w:p>
    <w:p w14:paraId="0456F459" w14:textId="23E6ABD4" w:rsidR="003A4519" w:rsidRDefault="003A4519" w:rsidP="003A4519">
      <w:pPr>
        <w:jc w:val="both"/>
        <w:rPr>
          <w:sz w:val="24"/>
          <w:szCs w:val="24"/>
        </w:rPr>
      </w:pPr>
      <w:r>
        <w:rPr>
          <w:sz w:val="24"/>
          <w:szCs w:val="24"/>
        </w:rPr>
        <w:t>3 EL Olivenöl</w:t>
      </w:r>
    </w:p>
    <w:p w14:paraId="635AA9B2" w14:textId="57EAA298" w:rsidR="003A4519" w:rsidRDefault="003A4519" w:rsidP="003A4519">
      <w:pPr>
        <w:jc w:val="both"/>
        <w:rPr>
          <w:sz w:val="24"/>
          <w:szCs w:val="24"/>
        </w:rPr>
      </w:pPr>
      <w:r>
        <w:rPr>
          <w:sz w:val="24"/>
          <w:szCs w:val="24"/>
        </w:rPr>
        <w:t>2 – 3 EL Zitronensaft</w:t>
      </w:r>
    </w:p>
    <w:p w14:paraId="5F6C876B" w14:textId="776A5B18" w:rsidR="003A4519" w:rsidRDefault="003A4519" w:rsidP="003A4519">
      <w:pPr>
        <w:jc w:val="both"/>
        <w:rPr>
          <w:sz w:val="24"/>
          <w:szCs w:val="24"/>
        </w:rPr>
      </w:pPr>
      <w:r>
        <w:rPr>
          <w:sz w:val="24"/>
          <w:szCs w:val="24"/>
        </w:rPr>
        <w:t>Zucker</w:t>
      </w:r>
    </w:p>
    <w:p w14:paraId="4635AD3E" w14:textId="522EA937" w:rsidR="003A4519" w:rsidRDefault="003A4519" w:rsidP="003A4519">
      <w:pPr>
        <w:jc w:val="both"/>
        <w:rPr>
          <w:sz w:val="24"/>
          <w:szCs w:val="24"/>
        </w:rPr>
      </w:pPr>
      <w:r>
        <w:rPr>
          <w:sz w:val="24"/>
          <w:szCs w:val="24"/>
        </w:rPr>
        <w:t>Pfeffer</w:t>
      </w:r>
    </w:p>
    <w:p w14:paraId="631E7C38" w14:textId="0781793D" w:rsidR="003A4519" w:rsidRDefault="003A4519" w:rsidP="003A4519">
      <w:pPr>
        <w:jc w:val="both"/>
        <w:rPr>
          <w:sz w:val="24"/>
          <w:szCs w:val="24"/>
        </w:rPr>
      </w:pPr>
      <w:r>
        <w:rPr>
          <w:sz w:val="24"/>
          <w:szCs w:val="24"/>
        </w:rPr>
        <w:t>1 TL Schwarzkümmelsaat</w:t>
      </w:r>
    </w:p>
    <w:p w14:paraId="0D14BF74" w14:textId="700171A5" w:rsidR="003A4519" w:rsidRDefault="003A4519" w:rsidP="003A4519">
      <w:pPr>
        <w:jc w:val="both"/>
        <w:rPr>
          <w:sz w:val="24"/>
          <w:szCs w:val="24"/>
        </w:rPr>
      </w:pPr>
    </w:p>
    <w:p w14:paraId="0271C31A" w14:textId="6D290A10" w:rsidR="003A4519" w:rsidRDefault="003A4519" w:rsidP="003A4519">
      <w:pPr>
        <w:jc w:val="both"/>
        <w:rPr>
          <w:sz w:val="24"/>
          <w:szCs w:val="24"/>
        </w:rPr>
      </w:pPr>
      <w:r>
        <w:rPr>
          <w:sz w:val="24"/>
          <w:szCs w:val="24"/>
        </w:rPr>
        <w:t>Zubereitungszeit: 20 Minuten plus Kühlzeit mindestens 1 Stunde</w:t>
      </w:r>
    </w:p>
    <w:p w14:paraId="7E58637E" w14:textId="5BE58BA9" w:rsidR="003A4519" w:rsidRPr="00834569" w:rsidRDefault="003A4519" w:rsidP="00B40E8C">
      <w:pPr>
        <w:pStyle w:val="ListParagraph"/>
        <w:numPr>
          <w:ilvl w:val="0"/>
          <w:numId w:val="700"/>
        </w:numPr>
        <w:spacing w:after="120"/>
        <w:ind w:left="714" w:hanging="357"/>
        <w:contextualSpacing w:val="0"/>
        <w:jc w:val="both"/>
        <w:rPr>
          <w:sz w:val="24"/>
          <w:szCs w:val="24"/>
        </w:rPr>
      </w:pPr>
      <w:r w:rsidRPr="00834569">
        <w:rPr>
          <w:sz w:val="24"/>
          <w:szCs w:val="24"/>
        </w:rPr>
        <w:t>Zwiebeln in feine Streifen schneiden, mit ½ TL Salz bestreuen und 15 Minuten ziehen lassen.</w:t>
      </w:r>
    </w:p>
    <w:p w14:paraId="102BADF6" w14:textId="7E8DE33D" w:rsidR="003A4519" w:rsidRPr="00834569" w:rsidRDefault="003A4519" w:rsidP="00B40E8C">
      <w:pPr>
        <w:pStyle w:val="ListParagraph"/>
        <w:numPr>
          <w:ilvl w:val="0"/>
          <w:numId w:val="700"/>
        </w:numPr>
        <w:spacing w:after="120"/>
        <w:ind w:left="714" w:hanging="357"/>
        <w:contextualSpacing w:val="0"/>
        <w:jc w:val="both"/>
        <w:rPr>
          <w:sz w:val="24"/>
          <w:szCs w:val="24"/>
        </w:rPr>
      </w:pPr>
      <w:r w:rsidRPr="00834569">
        <w:rPr>
          <w:sz w:val="24"/>
          <w:szCs w:val="24"/>
        </w:rPr>
        <w:t xml:space="preserve">Joghurt cremig rühren. Koriander mit den zarten stielen fein schneiden und zugeben. 2 EL Öl Zitronensaft, 1 Prise Zucker und die Zwiebeln mit dem ausgetretenen Saft untermischen. Abgedeckt mindestens 1 Stunde </w:t>
      </w:r>
      <w:r w:rsidR="002759DC" w:rsidRPr="00834569">
        <w:rPr>
          <w:sz w:val="24"/>
          <w:szCs w:val="24"/>
        </w:rPr>
        <w:t>kaltstellen</w:t>
      </w:r>
      <w:r w:rsidRPr="00834569">
        <w:rPr>
          <w:sz w:val="24"/>
          <w:szCs w:val="24"/>
        </w:rPr>
        <w:t>.</w:t>
      </w:r>
    </w:p>
    <w:p w14:paraId="48EABE2D" w14:textId="7D7B2C15" w:rsidR="00834569" w:rsidRDefault="003A4519" w:rsidP="00B40E8C">
      <w:pPr>
        <w:pStyle w:val="ListParagraph"/>
        <w:numPr>
          <w:ilvl w:val="0"/>
          <w:numId w:val="700"/>
        </w:numPr>
        <w:spacing w:after="120"/>
        <w:ind w:left="714" w:hanging="357"/>
        <w:contextualSpacing w:val="0"/>
        <w:jc w:val="both"/>
        <w:rPr>
          <w:sz w:val="24"/>
          <w:szCs w:val="24"/>
        </w:rPr>
      </w:pPr>
      <w:r w:rsidRPr="00834569">
        <w:rPr>
          <w:sz w:val="24"/>
          <w:szCs w:val="24"/>
        </w:rPr>
        <w:t>Kurz vor dem Servieren Joghurt mit Salz und Pfeffer abschmecken</w:t>
      </w:r>
      <w:r w:rsidR="00834569" w:rsidRPr="00834569">
        <w:rPr>
          <w:sz w:val="24"/>
          <w:szCs w:val="24"/>
        </w:rPr>
        <w:t>, mit Schwarzkümmel bestreuen und mit dem restlichen Olivenöl beträufeln.</w:t>
      </w:r>
    </w:p>
    <w:p w14:paraId="7957281F" w14:textId="77777777" w:rsidR="00834569" w:rsidRDefault="00834569">
      <w:pPr>
        <w:rPr>
          <w:sz w:val="24"/>
          <w:szCs w:val="24"/>
        </w:rPr>
      </w:pPr>
      <w:r>
        <w:rPr>
          <w:sz w:val="24"/>
          <w:szCs w:val="24"/>
        </w:rPr>
        <w:br w:type="page"/>
      </w:r>
    </w:p>
    <w:p w14:paraId="1990C2B4" w14:textId="77777777" w:rsidR="00F03023" w:rsidRPr="00F0625D" w:rsidRDefault="00F03023" w:rsidP="00F03023">
      <w:pPr>
        <w:pStyle w:val="Heading2"/>
        <w:spacing w:after="240"/>
      </w:pPr>
      <w:r w:rsidRPr="00F0625D">
        <w:lastRenderedPageBreak/>
        <w:t>Gurkenjoghurt</w:t>
      </w:r>
      <w:r>
        <w:rPr>
          <w:rStyle w:val="FootnoteReference"/>
          <w:lang w:val="en-US"/>
        </w:rPr>
        <w:footnoteReference w:id="776"/>
      </w:r>
      <w:r w:rsidRPr="00F0625D">
        <w:t xml:space="preserve"> </w:t>
      </w:r>
    </w:p>
    <w:p w14:paraId="618A3327" w14:textId="77777777" w:rsidR="00F03023" w:rsidRDefault="00F03023" w:rsidP="00F03023">
      <w:pPr>
        <w:rPr>
          <w:sz w:val="24"/>
          <w:szCs w:val="24"/>
        </w:rPr>
      </w:pPr>
      <w:r>
        <w:rPr>
          <w:sz w:val="24"/>
          <w:szCs w:val="24"/>
        </w:rPr>
        <w:t>Zutaten:</w:t>
      </w:r>
    </w:p>
    <w:p w14:paraId="0DD94F1D" w14:textId="77777777" w:rsidR="00F03023" w:rsidRPr="00AF13EB" w:rsidRDefault="00F03023" w:rsidP="00F03023">
      <w:pPr>
        <w:rPr>
          <w:sz w:val="24"/>
          <w:szCs w:val="24"/>
        </w:rPr>
      </w:pPr>
      <w:r w:rsidRPr="00AF13EB">
        <w:rPr>
          <w:sz w:val="24"/>
          <w:szCs w:val="24"/>
        </w:rPr>
        <w:t>2 Minigurken</w:t>
      </w:r>
    </w:p>
    <w:p w14:paraId="64BCCD3F" w14:textId="77777777" w:rsidR="00F03023" w:rsidRPr="00AF13EB" w:rsidRDefault="00F03023" w:rsidP="00F03023">
      <w:pPr>
        <w:rPr>
          <w:sz w:val="24"/>
          <w:szCs w:val="24"/>
        </w:rPr>
      </w:pPr>
      <w:r w:rsidRPr="00AF13EB">
        <w:rPr>
          <w:sz w:val="24"/>
          <w:szCs w:val="24"/>
        </w:rPr>
        <w:t>500 g Joghurt</w:t>
      </w:r>
    </w:p>
    <w:p w14:paraId="3A1ACF31" w14:textId="77777777" w:rsidR="00F03023" w:rsidRPr="00AF13EB" w:rsidRDefault="00F03023" w:rsidP="00F03023">
      <w:pPr>
        <w:rPr>
          <w:sz w:val="24"/>
          <w:szCs w:val="24"/>
        </w:rPr>
      </w:pPr>
      <w:r w:rsidRPr="00AF13EB">
        <w:rPr>
          <w:sz w:val="24"/>
          <w:szCs w:val="24"/>
        </w:rPr>
        <w:t>1 Knoblauchzehe, zerdrückt</w:t>
      </w:r>
    </w:p>
    <w:p w14:paraId="318B5475" w14:textId="77777777" w:rsidR="00F03023" w:rsidRPr="00AF13EB" w:rsidRDefault="00F03023" w:rsidP="00F03023">
      <w:pPr>
        <w:rPr>
          <w:sz w:val="24"/>
          <w:szCs w:val="24"/>
        </w:rPr>
      </w:pPr>
      <w:r w:rsidRPr="00AF13EB">
        <w:rPr>
          <w:sz w:val="24"/>
          <w:szCs w:val="24"/>
        </w:rPr>
        <w:t>1 Prise Cayennepfeffer</w:t>
      </w:r>
    </w:p>
    <w:p w14:paraId="4933D52F" w14:textId="77777777" w:rsidR="00F03023" w:rsidRPr="00AF13EB" w:rsidRDefault="00F03023" w:rsidP="00F03023">
      <w:pPr>
        <w:rPr>
          <w:sz w:val="24"/>
          <w:szCs w:val="24"/>
        </w:rPr>
      </w:pPr>
      <w:r w:rsidRPr="00AF13EB">
        <w:rPr>
          <w:sz w:val="24"/>
          <w:szCs w:val="24"/>
        </w:rPr>
        <w:t>1 EL getrocknete Minze</w:t>
      </w:r>
    </w:p>
    <w:p w14:paraId="64864D41" w14:textId="77777777" w:rsidR="00F03023" w:rsidRPr="00AF13EB" w:rsidRDefault="00F03023" w:rsidP="00F03023">
      <w:pPr>
        <w:rPr>
          <w:sz w:val="24"/>
          <w:szCs w:val="24"/>
        </w:rPr>
      </w:pPr>
      <w:r w:rsidRPr="00AF13EB">
        <w:rPr>
          <w:sz w:val="24"/>
          <w:szCs w:val="24"/>
        </w:rPr>
        <w:t>2 EL Frisch gehackte Minze</w:t>
      </w:r>
    </w:p>
    <w:p w14:paraId="0F4EA702" w14:textId="77777777" w:rsidR="00F03023" w:rsidRPr="00AF13EB" w:rsidRDefault="00F03023" w:rsidP="00F03023">
      <w:pPr>
        <w:rPr>
          <w:sz w:val="24"/>
          <w:szCs w:val="24"/>
        </w:rPr>
      </w:pPr>
      <w:r w:rsidRPr="00AF13EB">
        <w:rPr>
          <w:sz w:val="24"/>
          <w:szCs w:val="24"/>
        </w:rPr>
        <w:t>2 EL Zitronensaft</w:t>
      </w:r>
    </w:p>
    <w:p w14:paraId="5769BCE2" w14:textId="77777777" w:rsidR="00F03023" w:rsidRPr="00AF13EB" w:rsidRDefault="00F03023" w:rsidP="00F03023">
      <w:pPr>
        <w:rPr>
          <w:sz w:val="24"/>
          <w:szCs w:val="24"/>
        </w:rPr>
      </w:pPr>
      <w:r w:rsidRPr="00AF13EB">
        <w:rPr>
          <w:sz w:val="24"/>
          <w:szCs w:val="24"/>
        </w:rPr>
        <w:t>½ TL Salz</w:t>
      </w:r>
    </w:p>
    <w:p w14:paraId="0E801D0B" w14:textId="77777777" w:rsidR="00F03023" w:rsidRPr="00AF13EB" w:rsidRDefault="00F03023" w:rsidP="00F03023">
      <w:pPr>
        <w:rPr>
          <w:sz w:val="24"/>
          <w:szCs w:val="24"/>
        </w:rPr>
      </w:pPr>
      <w:r w:rsidRPr="00AF13EB">
        <w:rPr>
          <w:sz w:val="24"/>
          <w:szCs w:val="24"/>
        </w:rPr>
        <w:t>¼ TL weißer Pfeffer</w:t>
      </w:r>
    </w:p>
    <w:p w14:paraId="63E6FAE6" w14:textId="77777777" w:rsidR="00F03023" w:rsidRDefault="00F03023" w:rsidP="00F03023">
      <w:pPr>
        <w:rPr>
          <w:sz w:val="24"/>
          <w:szCs w:val="24"/>
        </w:rPr>
      </w:pPr>
    </w:p>
    <w:p w14:paraId="2F342378" w14:textId="77777777" w:rsidR="00F03023" w:rsidRPr="00AF13EB" w:rsidRDefault="00F03023" w:rsidP="00F03023">
      <w:pPr>
        <w:rPr>
          <w:sz w:val="24"/>
          <w:szCs w:val="24"/>
        </w:rPr>
      </w:pPr>
      <w:r>
        <w:rPr>
          <w:sz w:val="24"/>
          <w:szCs w:val="24"/>
        </w:rPr>
        <w:t>Zubereitung:</w:t>
      </w:r>
    </w:p>
    <w:p w14:paraId="7E418B3B" w14:textId="77777777" w:rsidR="00F03023" w:rsidRDefault="00F03023" w:rsidP="00F03023">
      <w:pPr>
        <w:jc w:val="both"/>
        <w:rPr>
          <w:sz w:val="24"/>
          <w:szCs w:val="24"/>
        </w:rPr>
      </w:pPr>
      <w:r w:rsidRPr="00F47BE2">
        <w:rPr>
          <w:sz w:val="24"/>
          <w:szCs w:val="24"/>
        </w:rPr>
        <w:t>Die Gurken schäle u</w:t>
      </w:r>
      <w:r>
        <w:rPr>
          <w:sz w:val="24"/>
          <w:szCs w:val="24"/>
        </w:rPr>
        <w:t xml:space="preserve">nd </w:t>
      </w:r>
      <w:r w:rsidRPr="00F47BE2">
        <w:rPr>
          <w:sz w:val="24"/>
          <w:szCs w:val="24"/>
        </w:rPr>
        <w:t>i</w:t>
      </w:r>
      <w:r>
        <w:rPr>
          <w:sz w:val="24"/>
          <w:szCs w:val="24"/>
        </w:rPr>
        <w:t>n hauchdünne Scheiben schneiden. Die übrigen Zutaten verrühren, die Gurke dazugeben und noch einmal abschmecken. Den Gurkenjoghurt 30 Minuten im Kühlschrank durchziehen lassen und gut gekühlt servieren.</w:t>
      </w:r>
    </w:p>
    <w:p w14:paraId="33875211" w14:textId="77777777" w:rsidR="00F03023" w:rsidRDefault="00F03023" w:rsidP="00F03023">
      <w:pPr>
        <w:rPr>
          <w:sz w:val="24"/>
          <w:szCs w:val="24"/>
        </w:rPr>
      </w:pPr>
      <w:r>
        <w:rPr>
          <w:sz w:val="24"/>
          <w:szCs w:val="24"/>
        </w:rPr>
        <w:br w:type="page"/>
      </w:r>
    </w:p>
    <w:p w14:paraId="3ABFE92D" w14:textId="77777777" w:rsidR="007B07D8" w:rsidRDefault="007B07D8" w:rsidP="007B07D8">
      <w:pPr>
        <w:pStyle w:val="Heading2"/>
        <w:spacing w:after="240"/>
      </w:pPr>
      <w:r>
        <w:lastRenderedPageBreak/>
        <w:t>Tzatzíki</w:t>
      </w:r>
      <w:r>
        <w:rPr>
          <w:rStyle w:val="FootnoteReference"/>
        </w:rPr>
        <w:footnoteReference w:id="777"/>
      </w:r>
      <w:r>
        <w:t xml:space="preserve"> </w:t>
      </w:r>
    </w:p>
    <w:p w14:paraId="6F614520" w14:textId="77777777" w:rsidR="007B07D8" w:rsidRPr="00D24918" w:rsidRDefault="007B07D8" w:rsidP="007B07D8">
      <w:pPr>
        <w:rPr>
          <w:sz w:val="24"/>
          <w:szCs w:val="24"/>
        </w:rPr>
      </w:pPr>
      <w:r w:rsidRPr="00D24918">
        <w:rPr>
          <w:sz w:val="24"/>
          <w:szCs w:val="24"/>
          <w:u w:val="single"/>
        </w:rPr>
        <w:t>Zutaten</w:t>
      </w:r>
      <w:r w:rsidRPr="00D24918">
        <w:rPr>
          <w:sz w:val="24"/>
          <w:szCs w:val="24"/>
        </w:rPr>
        <w:t xml:space="preserve"> (für 4 Portionen):</w:t>
      </w:r>
    </w:p>
    <w:p w14:paraId="01A5DE68" w14:textId="77777777" w:rsidR="007B07D8" w:rsidRPr="00D24918" w:rsidRDefault="007B07D8" w:rsidP="007B07D8">
      <w:pPr>
        <w:rPr>
          <w:sz w:val="24"/>
          <w:szCs w:val="24"/>
        </w:rPr>
      </w:pPr>
      <w:r w:rsidRPr="00D24918">
        <w:rPr>
          <w:sz w:val="24"/>
          <w:szCs w:val="24"/>
        </w:rPr>
        <w:t>600 g Schafmilchjoghurt (6 – 8% Fett, ersatzweise auch Bulgaro-Joghurt)</w:t>
      </w:r>
    </w:p>
    <w:p w14:paraId="5351DFF9" w14:textId="77777777" w:rsidR="007B07D8" w:rsidRPr="00D24918" w:rsidRDefault="007B07D8" w:rsidP="007B07D8">
      <w:pPr>
        <w:rPr>
          <w:sz w:val="24"/>
          <w:szCs w:val="24"/>
        </w:rPr>
      </w:pPr>
      <w:r w:rsidRPr="00D24918">
        <w:rPr>
          <w:sz w:val="24"/>
          <w:szCs w:val="24"/>
        </w:rPr>
        <w:t>3 kleine Gurken oder 1 große Gurke (ca. 400 g)</w:t>
      </w:r>
    </w:p>
    <w:p w14:paraId="070A2309" w14:textId="77777777" w:rsidR="007B07D8" w:rsidRPr="00D24918" w:rsidRDefault="007B07D8" w:rsidP="007B07D8">
      <w:pPr>
        <w:rPr>
          <w:sz w:val="24"/>
          <w:szCs w:val="24"/>
        </w:rPr>
      </w:pPr>
      <w:r w:rsidRPr="00D24918">
        <w:rPr>
          <w:sz w:val="24"/>
          <w:szCs w:val="24"/>
        </w:rPr>
        <w:t>Salz</w:t>
      </w:r>
    </w:p>
    <w:p w14:paraId="2AEECB77" w14:textId="77777777" w:rsidR="007B07D8" w:rsidRPr="00D24918" w:rsidRDefault="007B07D8" w:rsidP="007B07D8">
      <w:pPr>
        <w:rPr>
          <w:sz w:val="24"/>
          <w:szCs w:val="24"/>
        </w:rPr>
      </w:pPr>
      <w:r w:rsidRPr="00D24918">
        <w:rPr>
          <w:sz w:val="24"/>
          <w:szCs w:val="24"/>
        </w:rPr>
        <w:t>2 – 3 Knoblauchzehen</w:t>
      </w:r>
    </w:p>
    <w:p w14:paraId="26005ABD" w14:textId="77777777" w:rsidR="007B07D8" w:rsidRPr="00D24918" w:rsidRDefault="007B07D8" w:rsidP="007B07D8">
      <w:pPr>
        <w:rPr>
          <w:sz w:val="24"/>
          <w:szCs w:val="24"/>
        </w:rPr>
      </w:pPr>
      <w:r w:rsidRPr="00D24918">
        <w:rPr>
          <w:sz w:val="24"/>
          <w:szCs w:val="24"/>
        </w:rPr>
        <w:t xml:space="preserve"> 1 EL Weißweinessig</w:t>
      </w:r>
    </w:p>
    <w:p w14:paraId="76A5DB93" w14:textId="77777777" w:rsidR="007B07D8" w:rsidRPr="00D24918" w:rsidRDefault="007B07D8" w:rsidP="007B07D8">
      <w:pPr>
        <w:rPr>
          <w:sz w:val="24"/>
          <w:szCs w:val="24"/>
        </w:rPr>
      </w:pPr>
      <w:r w:rsidRPr="00D24918">
        <w:rPr>
          <w:sz w:val="24"/>
          <w:szCs w:val="24"/>
        </w:rPr>
        <w:t>2 EL Olivenöl</w:t>
      </w:r>
    </w:p>
    <w:p w14:paraId="53E58B37" w14:textId="77777777" w:rsidR="007B07D8" w:rsidRPr="00D24918" w:rsidRDefault="007B07D8" w:rsidP="007B07D8">
      <w:pPr>
        <w:rPr>
          <w:sz w:val="24"/>
          <w:szCs w:val="24"/>
        </w:rPr>
      </w:pPr>
      <w:r w:rsidRPr="00D24918">
        <w:rPr>
          <w:sz w:val="24"/>
          <w:szCs w:val="24"/>
        </w:rPr>
        <w:t>2 Zweige frische Minze</w:t>
      </w:r>
    </w:p>
    <w:p w14:paraId="281A9DB7" w14:textId="77777777" w:rsidR="007B07D8" w:rsidRPr="00D24918" w:rsidRDefault="007B07D8" w:rsidP="007B07D8">
      <w:pPr>
        <w:rPr>
          <w:sz w:val="24"/>
          <w:szCs w:val="24"/>
        </w:rPr>
      </w:pPr>
    </w:p>
    <w:p w14:paraId="20213C11" w14:textId="77777777" w:rsidR="007B07D8" w:rsidRPr="00D24918" w:rsidRDefault="007B07D8" w:rsidP="007B07D8">
      <w:pPr>
        <w:rPr>
          <w:sz w:val="24"/>
          <w:szCs w:val="24"/>
        </w:rPr>
      </w:pPr>
      <w:r w:rsidRPr="00D24918">
        <w:rPr>
          <w:sz w:val="24"/>
          <w:szCs w:val="24"/>
        </w:rPr>
        <w:t>Zubereitungszeit; 25 Minuten plus 10 Minuten Kühlzeit</w:t>
      </w:r>
    </w:p>
    <w:p w14:paraId="360A0FB3" w14:textId="77777777" w:rsidR="007B07D8" w:rsidRPr="00D24918" w:rsidRDefault="007B07D8" w:rsidP="00B40E8C">
      <w:pPr>
        <w:pStyle w:val="ListParagraph"/>
        <w:numPr>
          <w:ilvl w:val="0"/>
          <w:numId w:val="1698"/>
        </w:numPr>
        <w:spacing w:after="120"/>
        <w:ind w:left="714" w:hanging="357"/>
        <w:contextualSpacing w:val="0"/>
        <w:jc w:val="both"/>
        <w:rPr>
          <w:sz w:val="24"/>
          <w:szCs w:val="24"/>
        </w:rPr>
      </w:pPr>
      <w:r w:rsidRPr="00D24918">
        <w:rPr>
          <w:sz w:val="24"/>
          <w:szCs w:val="24"/>
        </w:rPr>
        <w:t>Eine große Kaffeefiltertüte in ein Spitzsieb stecken und den Joghurt hineingeben. Sieb über eine Schüssel hängen und den Joghurt etwa 20 Minuten abtropfen lassen, bis er ziemlich fest ist.</w:t>
      </w:r>
    </w:p>
    <w:p w14:paraId="3B09105B" w14:textId="77777777" w:rsidR="007B07D8" w:rsidRPr="00D24918" w:rsidRDefault="007B07D8" w:rsidP="00B40E8C">
      <w:pPr>
        <w:pStyle w:val="ListParagraph"/>
        <w:numPr>
          <w:ilvl w:val="0"/>
          <w:numId w:val="1698"/>
        </w:numPr>
        <w:spacing w:after="120"/>
        <w:ind w:left="714" w:hanging="357"/>
        <w:contextualSpacing w:val="0"/>
        <w:jc w:val="both"/>
        <w:rPr>
          <w:sz w:val="24"/>
          <w:szCs w:val="24"/>
        </w:rPr>
      </w:pPr>
      <w:r w:rsidRPr="00D24918">
        <w:rPr>
          <w:sz w:val="24"/>
          <w:szCs w:val="24"/>
        </w:rPr>
        <w:t>Inzwischen Gurken waschen. Stiel- und Blütenansätze abschneiden. Die Gurken mit Schale grob raspeln. 1 TL Salz untermischen und etwa 10 Minuten stehen lassen, damit sie Wasser ziehen. Gurken in ein Sieb geben und etwas ausdrücken. Knoblauch schälen.</w:t>
      </w:r>
    </w:p>
    <w:p w14:paraId="65C55417" w14:textId="326AA134" w:rsidR="007B07D8" w:rsidRPr="00D24918" w:rsidRDefault="007B07D8" w:rsidP="00B40E8C">
      <w:pPr>
        <w:pStyle w:val="ListParagraph"/>
        <w:numPr>
          <w:ilvl w:val="0"/>
          <w:numId w:val="1698"/>
        </w:numPr>
        <w:spacing w:after="120"/>
        <w:ind w:left="714" w:hanging="357"/>
        <w:contextualSpacing w:val="0"/>
        <w:jc w:val="both"/>
        <w:rPr>
          <w:sz w:val="24"/>
          <w:szCs w:val="24"/>
        </w:rPr>
      </w:pPr>
      <w:r w:rsidRPr="00D24918">
        <w:rPr>
          <w:sz w:val="24"/>
          <w:szCs w:val="24"/>
        </w:rPr>
        <w:t>Joghurt und Gurken in eine Schüssel geben. Den Knoblauch durch die Knoblauchpresse dazu drücken. Essig und Olivenöl hinzufügen und alles gründlich vermischen. Tzatziki mit Salz abschmecken und etwa 10 Minuten kühlstellen. Mit Minzeblättchen garniert servieren</w:t>
      </w:r>
      <w:r w:rsidR="00D24918" w:rsidRPr="00D24918">
        <w:rPr>
          <w:sz w:val="24"/>
          <w:szCs w:val="24"/>
        </w:rPr>
        <w:t>.</w:t>
      </w:r>
    </w:p>
    <w:p w14:paraId="5E37D8CF" w14:textId="77777777" w:rsidR="007B07D8" w:rsidRPr="000B4219" w:rsidRDefault="007B07D8" w:rsidP="007B07D8">
      <w:pPr>
        <w:rPr>
          <w:sz w:val="26"/>
          <w:szCs w:val="26"/>
        </w:rPr>
      </w:pPr>
      <w:r>
        <w:rPr>
          <w:sz w:val="24"/>
          <w:szCs w:val="24"/>
        </w:rPr>
        <w:br w:type="page"/>
      </w:r>
    </w:p>
    <w:p w14:paraId="47D56D3D" w14:textId="44A6D5F0" w:rsidR="00E82849" w:rsidRDefault="00E82849" w:rsidP="002B5182">
      <w:pPr>
        <w:pStyle w:val="Heading2"/>
        <w:spacing w:after="240"/>
      </w:pPr>
      <w:r>
        <w:lastRenderedPageBreak/>
        <w:t>Grüne Salsa</w:t>
      </w:r>
      <w:r w:rsidR="00F00364">
        <w:rPr>
          <w:rStyle w:val="FootnoteReference"/>
        </w:rPr>
        <w:footnoteReference w:id="778"/>
      </w:r>
      <w:r>
        <w:t xml:space="preserve"> </w:t>
      </w:r>
    </w:p>
    <w:p w14:paraId="7BB2EE66" w14:textId="3B606191" w:rsidR="00E82849" w:rsidRDefault="00E82849" w:rsidP="00E82849">
      <w:pPr>
        <w:jc w:val="both"/>
        <w:rPr>
          <w:sz w:val="24"/>
          <w:szCs w:val="24"/>
        </w:rPr>
      </w:pPr>
      <w:r w:rsidRPr="002B5182">
        <w:rPr>
          <w:sz w:val="24"/>
          <w:szCs w:val="24"/>
          <w:u w:val="single"/>
        </w:rPr>
        <w:t>Zutaten</w:t>
      </w:r>
      <w:r>
        <w:rPr>
          <w:sz w:val="24"/>
          <w:szCs w:val="24"/>
        </w:rPr>
        <w:t xml:space="preserve"> </w:t>
      </w:r>
      <w:r w:rsidR="002B5182">
        <w:rPr>
          <w:sz w:val="24"/>
          <w:szCs w:val="24"/>
        </w:rPr>
        <w:t>(</w:t>
      </w:r>
      <w:r>
        <w:rPr>
          <w:sz w:val="24"/>
          <w:szCs w:val="24"/>
        </w:rPr>
        <w:t>für 4 Portionen</w:t>
      </w:r>
      <w:r w:rsidR="002B5182">
        <w:rPr>
          <w:sz w:val="24"/>
          <w:szCs w:val="24"/>
        </w:rPr>
        <w:t>)</w:t>
      </w:r>
    </w:p>
    <w:p w14:paraId="06EF35CF" w14:textId="7E46A889" w:rsidR="00E82849" w:rsidRDefault="00E82849" w:rsidP="00E82849">
      <w:pPr>
        <w:jc w:val="both"/>
        <w:rPr>
          <w:sz w:val="24"/>
          <w:szCs w:val="24"/>
        </w:rPr>
      </w:pPr>
      <w:r>
        <w:rPr>
          <w:sz w:val="24"/>
          <w:szCs w:val="24"/>
        </w:rPr>
        <w:t>1 EL Koriandersaat</w:t>
      </w:r>
    </w:p>
    <w:p w14:paraId="77BC7AD7" w14:textId="738AB60E" w:rsidR="00E82849" w:rsidRDefault="00E82849" w:rsidP="00E82849">
      <w:pPr>
        <w:jc w:val="both"/>
        <w:rPr>
          <w:sz w:val="24"/>
          <w:szCs w:val="24"/>
        </w:rPr>
      </w:pPr>
      <w:r>
        <w:rPr>
          <w:sz w:val="24"/>
          <w:szCs w:val="24"/>
        </w:rPr>
        <w:t>1 EL Fenchelsaat</w:t>
      </w:r>
    </w:p>
    <w:p w14:paraId="2B772FF2" w14:textId="710B2A6B" w:rsidR="00E82849" w:rsidRDefault="00E82849" w:rsidP="00E82849">
      <w:pPr>
        <w:jc w:val="both"/>
        <w:rPr>
          <w:sz w:val="24"/>
          <w:szCs w:val="24"/>
        </w:rPr>
      </w:pPr>
      <w:r>
        <w:rPr>
          <w:sz w:val="24"/>
          <w:szCs w:val="24"/>
        </w:rPr>
        <w:t>2 – 3 Limetten</w:t>
      </w:r>
    </w:p>
    <w:p w14:paraId="54672CBA" w14:textId="3139B081" w:rsidR="00E82849" w:rsidRDefault="00E82849" w:rsidP="00E82849">
      <w:pPr>
        <w:jc w:val="both"/>
        <w:rPr>
          <w:sz w:val="24"/>
          <w:szCs w:val="24"/>
        </w:rPr>
      </w:pPr>
      <w:r>
        <w:rPr>
          <w:sz w:val="24"/>
          <w:szCs w:val="24"/>
        </w:rPr>
        <w:t>½ Bund Koriandergrün</w:t>
      </w:r>
    </w:p>
    <w:p w14:paraId="0D35072E" w14:textId="3C0F257D" w:rsidR="00E82849" w:rsidRDefault="00E82849" w:rsidP="00E82849">
      <w:pPr>
        <w:jc w:val="both"/>
        <w:rPr>
          <w:sz w:val="24"/>
          <w:szCs w:val="24"/>
        </w:rPr>
      </w:pPr>
      <w:r>
        <w:rPr>
          <w:sz w:val="24"/>
          <w:szCs w:val="24"/>
        </w:rPr>
        <w:t>2 grüne Paprikaschoten (à 150 g)</w:t>
      </w:r>
    </w:p>
    <w:p w14:paraId="2C1DEE59" w14:textId="341DADF2" w:rsidR="00E82849" w:rsidRDefault="00E82849" w:rsidP="00E82849">
      <w:pPr>
        <w:jc w:val="both"/>
        <w:rPr>
          <w:sz w:val="24"/>
          <w:szCs w:val="24"/>
        </w:rPr>
      </w:pPr>
      <w:r>
        <w:rPr>
          <w:sz w:val="24"/>
          <w:szCs w:val="24"/>
        </w:rPr>
        <w:t xml:space="preserve">3 grüne Tomaten </w:t>
      </w:r>
      <w:r w:rsidR="008235E8">
        <w:rPr>
          <w:sz w:val="24"/>
          <w:szCs w:val="24"/>
        </w:rPr>
        <w:t>(à 50 g)</w:t>
      </w:r>
    </w:p>
    <w:p w14:paraId="71A6F57A" w14:textId="0E856EFE" w:rsidR="008235E8" w:rsidRDefault="008235E8" w:rsidP="00E82849">
      <w:pPr>
        <w:jc w:val="both"/>
        <w:rPr>
          <w:sz w:val="24"/>
          <w:szCs w:val="24"/>
        </w:rPr>
      </w:pPr>
      <w:r>
        <w:rPr>
          <w:sz w:val="24"/>
          <w:szCs w:val="24"/>
        </w:rPr>
        <w:t>1 rote Zwiebel</w:t>
      </w:r>
    </w:p>
    <w:p w14:paraId="2FFFCC55" w14:textId="3029809F" w:rsidR="008235E8" w:rsidRDefault="008235E8" w:rsidP="00E82849">
      <w:pPr>
        <w:jc w:val="both"/>
        <w:rPr>
          <w:sz w:val="24"/>
          <w:szCs w:val="24"/>
        </w:rPr>
      </w:pPr>
      <w:r>
        <w:rPr>
          <w:sz w:val="24"/>
          <w:szCs w:val="24"/>
        </w:rPr>
        <w:t>1 reife Mango</w:t>
      </w:r>
    </w:p>
    <w:p w14:paraId="2C6B68CC" w14:textId="168090F2" w:rsidR="008235E8" w:rsidRDefault="008235E8" w:rsidP="00E82849">
      <w:pPr>
        <w:jc w:val="both"/>
        <w:rPr>
          <w:sz w:val="24"/>
          <w:szCs w:val="24"/>
        </w:rPr>
      </w:pPr>
      <w:r>
        <w:rPr>
          <w:sz w:val="24"/>
          <w:szCs w:val="24"/>
        </w:rPr>
        <w:t>1 EL Agavendicksaft</w:t>
      </w:r>
    </w:p>
    <w:p w14:paraId="5D455852" w14:textId="14C3C052" w:rsidR="008235E8" w:rsidRDefault="008235E8" w:rsidP="00E82849">
      <w:pPr>
        <w:jc w:val="both"/>
        <w:rPr>
          <w:sz w:val="24"/>
          <w:szCs w:val="24"/>
        </w:rPr>
      </w:pPr>
      <w:r>
        <w:rPr>
          <w:sz w:val="24"/>
          <w:szCs w:val="24"/>
        </w:rPr>
        <w:t>Meersalz</w:t>
      </w:r>
    </w:p>
    <w:p w14:paraId="34B5BF10" w14:textId="3B6FA846" w:rsidR="008235E8" w:rsidRDefault="008235E8" w:rsidP="00E82849">
      <w:pPr>
        <w:jc w:val="both"/>
        <w:rPr>
          <w:sz w:val="24"/>
          <w:szCs w:val="24"/>
        </w:rPr>
      </w:pPr>
    </w:p>
    <w:p w14:paraId="459748A4" w14:textId="175828C6" w:rsidR="008235E8" w:rsidRDefault="008235E8" w:rsidP="00E82849">
      <w:pPr>
        <w:jc w:val="both"/>
        <w:rPr>
          <w:sz w:val="24"/>
          <w:szCs w:val="24"/>
        </w:rPr>
      </w:pPr>
      <w:r>
        <w:rPr>
          <w:sz w:val="24"/>
          <w:szCs w:val="24"/>
        </w:rPr>
        <w:t>Zubereitungszeit: 40 Minuten</w:t>
      </w:r>
    </w:p>
    <w:p w14:paraId="24921BAB" w14:textId="3A384012" w:rsidR="008235E8" w:rsidRPr="008235E8" w:rsidRDefault="008235E8" w:rsidP="00B40E8C">
      <w:pPr>
        <w:pStyle w:val="ListParagraph"/>
        <w:numPr>
          <w:ilvl w:val="0"/>
          <w:numId w:val="702"/>
        </w:numPr>
        <w:spacing w:after="120"/>
        <w:ind w:left="714" w:hanging="357"/>
        <w:contextualSpacing w:val="0"/>
        <w:jc w:val="both"/>
        <w:rPr>
          <w:sz w:val="24"/>
          <w:szCs w:val="24"/>
        </w:rPr>
      </w:pPr>
      <w:r w:rsidRPr="008235E8">
        <w:rPr>
          <w:sz w:val="24"/>
          <w:szCs w:val="24"/>
        </w:rPr>
        <w:t>Koriander- und Fenchelsaat in einer Pfanne ohne Fett bei mittlerer Hitze 2 -3 Minuten unter Rühren anrösten, abkühlen lassen und im Mörser zerstoßen. 40 ml Limettensaft auspressen. Korianderblätter von den Stielen zupfen und in feine Streifen schneiden.</w:t>
      </w:r>
    </w:p>
    <w:p w14:paraId="4CABB6FD" w14:textId="2AF7C467" w:rsidR="008235E8" w:rsidRPr="008235E8" w:rsidRDefault="008235E8" w:rsidP="00B40E8C">
      <w:pPr>
        <w:pStyle w:val="ListParagraph"/>
        <w:numPr>
          <w:ilvl w:val="0"/>
          <w:numId w:val="702"/>
        </w:numPr>
        <w:spacing w:after="120"/>
        <w:ind w:left="714" w:hanging="357"/>
        <w:contextualSpacing w:val="0"/>
        <w:jc w:val="both"/>
        <w:rPr>
          <w:sz w:val="24"/>
          <w:szCs w:val="24"/>
        </w:rPr>
      </w:pPr>
      <w:r w:rsidRPr="008235E8">
        <w:rPr>
          <w:sz w:val="24"/>
          <w:szCs w:val="24"/>
        </w:rPr>
        <w:t>Paprika waschen, halbieren, entkernen, in feine Würfel schneiden. Tomaten waschen, halbieren, die Stielansätze herausschneiden. Zwiebel fein würfeln. Mangofruchtfleisch vom Stein schneiden, schälen, fein würfeln.</w:t>
      </w:r>
    </w:p>
    <w:p w14:paraId="7E3676A9" w14:textId="55893C5B" w:rsidR="008235E8" w:rsidRPr="008235E8" w:rsidRDefault="008235E8" w:rsidP="00B40E8C">
      <w:pPr>
        <w:pStyle w:val="ListParagraph"/>
        <w:numPr>
          <w:ilvl w:val="0"/>
          <w:numId w:val="702"/>
        </w:numPr>
        <w:spacing w:after="120"/>
        <w:ind w:left="714" w:hanging="357"/>
        <w:contextualSpacing w:val="0"/>
        <w:jc w:val="both"/>
        <w:rPr>
          <w:sz w:val="24"/>
          <w:szCs w:val="24"/>
        </w:rPr>
      </w:pPr>
      <w:r w:rsidRPr="008235E8">
        <w:rPr>
          <w:sz w:val="24"/>
          <w:szCs w:val="24"/>
        </w:rPr>
        <w:t>Alle Zutaten in einer Schüssel mischen, mit Salz abschmecken und ca. 30 Minuten ziehen lassen. Die Salsa zu den gegrillten Hähnchenoberkeulen servieren.</w:t>
      </w:r>
    </w:p>
    <w:p w14:paraId="0CDD4E72" w14:textId="2848924F" w:rsidR="008235E8" w:rsidRDefault="008235E8">
      <w:pPr>
        <w:rPr>
          <w:sz w:val="24"/>
          <w:szCs w:val="24"/>
        </w:rPr>
      </w:pPr>
      <w:r>
        <w:rPr>
          <w:sz w:val="24"/>
          <w:szCs w:val="24"/>
        </w:rPr>
        <w:br w:type="page"/>
      </w:r>
    </w:p>
    <w:p w14:paraId="4560FBE9" w14:textId="77777777" w:rsidR="0031762D" w:rsidRPr="00F0625D" w:rsidRDefault="0031762D" w:rsidP="0031762D">
      <w:pPr>
        <w:pStyle w:val="Heading2"/>
        <w:spacing w:after="240"/>
      </w:pPr>
      <w:r w:rsidRPr="00F0625D">
        <w:lastRenderedPageBreak/>
        <w:t>Salsa Roja</w:t>
      </w:r>
      <w:r>
        <w:rPr>
          <w:rStyle w:val="FootnoteReference"/>
          <w:lang w:val="en-US"/>
        </w:rPr>
        <w:footnoteReference w:id="779"/>
      </w:r>
      <w:r w:rsidRPr="00F0625D">
        <w:t xml:space="preserve"> </w:t>
      </w:r>
    </w:p>
    <w:p w14:paraId="34ACE16D" w14:textId="77777777" w:rsidR="0031762D" w:rsidRDefault="0031762D" w:rsidP="0031762D">
      <w:pPr>
        <w:jc w:val="both"/>
        <w:rPr>
          <w:sz w:val="24"/>
          <w:szCs w:val="24"/>
        </w:rPr>
      </w:pPr>
      <w:r>
        <w:rPr>
          <w:sz w:val="24"/>
          <w:szCs w:val="24"/>
        </w:rPr>
        <w:t>Zutaten:</w:t>
      </w:r>
    </w:p>
    <w:p w14:paraId="6750ECE2" w14:textId="77777777" w:rsidR="0031762D" w:rsidRPr="00EB6948" w:rsidRDefault="0031762D" w:rsidP="0031762D">
      <w:pPr>
        <w:jc w:val="both"/>
        <w:rPr>
          <w:sz w:val="24"/>
          <w:szCs w:val="24"/>
        </w:rPr>
      </w:pPr>
      <w:r w:rsidRPr="00EB6948">
        <w:rPr>
          <w:sz w:val="24"/>
          <w:szCs w:val="24"/>
        </w:rPr>
        <w:t>2 EL Olivenöl</w:t>
      </w:r>
    </w:p>
    <w:p w14:paraId="269C9596" w14:textId="77777777" w:rsidR="0031762D" w:rsidRPr="00EB6948" w:rsidRDefault="0031762D" w:rsidP="0031762D">
      <w:pPr>
        <w:jc w:val="both"/>
        <w:rPr>
          <w:sz w:val="24"/>
          <w:szCs w:val="24"/>
        </w:rPr>
      </w:pPr>
      <w:r w:rsidRPr="00EB6948">
        <w:rPr>
          <w:sz w:val="24"/>
          <w:szCs w:val="24"/>
        </w:rPr>
        <w:t>2 Knoblauchzehen, zerdrückt</w:t>
      </w:r>
    </w:p>
    <w:p w14:paraId="60235C27" w14:textId="77777777" w:rsidR="0031762D" w:rsidRPr="00EB6948" w:rsidRDefault="0031762D" w:rsidP="0031762D">
      <w:pPr>
        <w:jc w:val="both"/>
        <w:rPr>
          <w:sz w:val="24"/>
          <w:szCs w:val="24"/>
        </w:rPr>
      </w:pPr>
      <w:r w:rsidRPr="00EB6948">
        <w:rPr>
          <w:sz w:val="24"/>
          <w:szCs w:val="24"/>
        </w:rPr>
        <w:t>½ rote Zwiebel, fein gewürfelt</w:t>
      </w:r>
    </w:p>
    <w:p w14:paraId="47933B01" w14:textId="77777777" w:rsidR="0031762D" w:rsidRDefault="0031762D" w:rsidP="0031762D">
      <w:pPr>
        <w:jc w:val="both"/>
        <w:rPr>
          <w:sz w:val="24"/>
          <w:szCs w:val="24"/>
        </w:rPr>
      </w:pPr>
      <w:r w:rsidRPr="00F357A1">
        <w:rPr>
          <w:sz w:val="24"/>
          <w:szCs w:val="24"/>
        </w:rPr>
        <w:t>1,5 TL Kreuzkümmelsamen, geröstet u</w:t>
      </w:r>
      <w:r>
        <w:rPr>
          <w:sz w:val="24"/>
          <w:szCs w:val="24"/>
        </w:rPr>
        <w:t>nd</w:t>
      </w:r>
      <w:r w:rsidRPr="00F357A1">
        <w:rPr>
          <w:sz w:val="24"/>
          <w:szCs w:val="24"/>
        </w:rPr>
        <w:t xml:space="preserve"> </w:t>
      </w:r>
      <w:r>
        <w:rPr>
          <w:sz w:val="24"/>
          <w:szCs w:val="24"/>
        </w:rPr>
        <w:t>z</w:t>
      </w:r>
      <w:r w:rsidRPr="00F357A1">
        <w:rPr>
          <w:sz w:val="24"/>
          <w:szCs w:val="24"/>
        </w:rPr>
        <w:t>erstoß</w:t>
      </w:r>
      <w:r>
        <w:rPr>
          <w:sz w:val="24"/>
          <w:szCs w:val="24"/>
        </w:rPr>
        <w:t>en</w:t>
      </w:r>
    </w:p>
    <w:p w14:paraId="764B7259" w14:textId="77777777" w:rsidR="0031762D" w:rsidRDefault="0031762D" w:rsidP="0031762D">
      <w:pPr>
        <w:jc w:val="both"/>
        <w:rPr>
          <w:sz w:val="24"/>
          <w:szCs w:val="24"/>
        </w:rPr>
      </w:pPr>
      <w:r>
        <w:rPr>
          <w:sz w:val="24"/>
          <w:szCs w:val="24"/>
        </w:rPr>
        <w:t>3 Eiertomaten, geviertelt</w:t>
      </w:r>
    </w:p>
    <w:p w14:paraId="476EAA21" w14:textId="77777777" w:rsidR="0031762D" w:rsidRDefault="0031762D" w:rsidP="0031762D">
      <w:pPr>
        <w:jc w:val="both"/>
        <w:rPr>
          <w:sz w:val="24"/>
          <w:szCs w:val="24"/>
        </w:rPr>
      </w:pPr>
      <w:r>
        <w:rPr>
          <w:sz w:val="24"/>
          <w:szCs w:val="24"/>
        </w:rPr>
        <w:t>½ TL Oregano</w:t>
      </w:r>
    </w:p>
    <w:p w14:paraId="7B81A01B" w14:textId="77777777" w:rsidR="0031762D" w:rsidRDefault="0031762D" w:rsidP="0031762D">
      <w:pPr>
        <w:jc w:val="both"/>
        <w:rPr>
          <w:sz w:val="24"/>
          <w:szCs w:val="24"/>
        </w:rPr>
      </w:pPr>
      <w:r>
        <w:rPr>
          <w:sz w:val="24"/>
          <w:szCs w:val="24"/>
        </w:rPr>
        <w:t>1 EL rote Paprikaflocken</w:t>
      </w:r>
    </w:p>
    <w:p w14:paraId="36E83022" w14:textId="77777777" w:rsidR="0031762D" w:rsidRDefault="0031762D" w:rsidP="0031762D">
      <w:pPr>
        <w:jc w:val="both"/>
        <w:rPr>
          <w:sz w:val="24"/>
          <w:szCs w:val="24"/>
        </w:rPr>
      </w:pPr>
      <w:r>
        <w:rPr>
          <w:sz w:val="24"/>
          <w:szCs w:val="24"/>
        </w:rPr>
        <w:t>1,5 getrocknete Chilischoten</w:t>
      </w:r>
    </w:p>
    <w:p w14:paraId="048B59CD" w14:textId="77777777" w:rsidR="0031762D" w:rsidRDefault="0031762D" w:rsidP="0031762D">
      <w:pPr>
        <w:jc w:val="both"/>
        <w:rPr>
          <w:sz w:val="24"/>
          <w:szCs w:val="24"/>
        </w:rPr>
      </w:pPr>
      <w:r>
        <w:rPr>
          <w:sz w:val="24"/>
          <w:szCs w:val="24"/>
        </w:rPr>
        <w:t>2 TL Tomatenmark</w:t>
      </w:r>
    </w:p>
    <w:p w14:paraId="7100D1F4" w14:textId="77777777" w:rsidR="0031762D" w:rsidRDefault="0031762D" w:rsidP="0031762D">
      <w:pPr>
        <w:jc w:val="both"/>
        <w:rPr>
          <w:sz w:val="24"/>
          <w:szCs w:val="24"/>
        </w:rPr>
      </w:pPr>
      <w:r>
        <w:rPr>
          <w:sz w:val="24"/>
          <w:szCs w:val="24"/>
        </w:rPr>
        <w:t>1,5 TL Zucker</w:t>
      </w:r>
    </w:p>
    <w:p w14:paraId="47837E98" w14:textId="77777777" w:rsidR="0031762D" w:rsidRDefault="0031762D" w:rsidP="0031762D">
      <w:pPr>
        <w:jc w:val="both"/>
        <w:rPr>
          <w:sz w:val="24"/>
          <w:szCs w:val="24"/>
        </w:rPr>
      </w:pPr>
    </w:p>
    <w:p w14:paraId="1A9C57ED" w14:textId="77777777" w:rsidR="0031762D" w:rsidRDefault="0031762D" w:rsidP="0031762D">
      <w:pPr>
        <w:jc w:val="both"/>
        <w:rPr>
          <w:sz w:val="24"/>
          <w:szCs w:val="24"/>
        </w:rPr>
      </w:pPr>
      <w:r>
        <w:rPr>
          <w:sz w:val="24"/>
          <w:szCs w:val="24"/>
        </w:rPr>
        <w:t>Zubereitung:</w:t>
      </w:r>
    </w:p>
    <w:p w14:paraId="7AE5D63E" w14:textId="77777777" w:rsidR="0031762D" w:rsidRPr="00214034" w:rsidRDefault="0031762D" w:rsidP="00B40E8C">
      <w:pPr>
        <w:pStyle w:val="ListParagraph"/>
        <w:numPr>
          <w:ilvl w:val="0"/>
          <w:numId w:val="1515"/>
        </w:numPr>
        <w:jc w:val="both"/>
        <w:rPr>
          <w:sz w:val="24"/>
          <w:szCs w:val="24"/>
        </w:rPr>
      </w:pPr>
      <w:r w:rsidRPr="00214034">
        <w:rPr>
          <w:sz w:val="24"/>
          <w:szCs w:val="24"/>
        </w:rPr>
        <w:t>Das Öl in einen großen Topf geben. Knoblauch und Zwiebel darin bei mittlerer Hitze 7-9 Minuten anbraten, bis sie weich sind. Die restlichen Zutaten, 400 ml heißes Wasser und ¾ TL Salz hinzufügen. Alles etwa 25 Minuten köcheln lassen, bis die Tomaten ganz weich sind.</w:t>
      </w:r>
    </w:p>
    <w:p w14:paraId="5E58FCBC" w14:textId="77777777" w:rsidR="0031762D" w:rsidRDefault="0031762D" w:rsidP="00B40E8C">
      <w:pPr>
        <w:pStyle w:val="ListParagraph"/>
        <w:numPr>
          <w:ilvl w:val="0"/>
          <w:numId w:val="1515"/>
        </w:numPr>
        <w:jc w:val="both"/>
        <w:rPr>
          <w:sz w:val="24"/>
          <w:szCs w:val="24"/>
        </w:rPr>
      </w:pPr>
      <w:r w:rsidRPr="00214034">
        <w:rPr>
          <w:sz w:val="24"/>
          <w:szCs w:val="24"/>
        </w:rPr>
        <w:t>Die Sauce glatt pürieren.</w:t>
      </w:r>
    </w:p>
    <w:p w14:paraId="16E4AE03" w14:textId="77777777" w:rsidR="0031762D" w:rsidRDefault="0031762D" w:rsidP="0031762D">
      <w:pPr>
        <w:rPr>
          <w:sz w:val="24"/>
          <w:szCs w:val="24"/>
        </w:rPr>
      </w:pPr>
      <w:r>
        <w:rPr>
          <w:sz w:val="24"/>
          <w:szCs w:val="24"/>
        </w:rPr>
        <w:br w:type="page"/>
      </w:r>
    </w:p>
    <w:p w14:paraId="602ED20F" w14:textId="44354188" w:rsidR="00995CBE" w:rsidRPr="00446BD6" w:rsidRDefault="00995CBE" w:rsidP="00995CBE">
      <w:pPr>
        <w:pStyle w:val="Heading2"/>
        <w:spacing w:after="240"/>
      </w:pPr>
      <w:r w:rsidRPr="00446BD6">
        <w:lastRenderedPageBreak/>
        <w:t>Kokos-Gurken-Salsa</w:t>
      </w:r>
      <w:r>
        <w:rPr>
          <w:rStyle w:val="FootnoteReference"/>
          <w:lang w:val="en-US"/>
        </w:rPr>
        <w:footnoteReference w:id="780"/>
      </w:r>
      <w:r w:rsidRPr="00446BD6">
        <w:t xml:space="preserve"> </w:t>
      </w:r>
    </w:p>
    <w:p w14:paraId="7F3D6D40" w14:textId="77777777" w:rsidR="00995CBE" w:rsidRPr="00E96216" w:rsidRDefault="00995CBE" w:rsidP="00995CBE">
      <w:pPr>
        <w:rPr>
          <w:sz w:val="24"/>
          <w:szCs w:val="24"/>
          <w:u w:val="single"/>
        </w:rPr>
      </w:pPr>
      <w:r w:rsidRPr="00E96216">
        <w:rPr>
          <w:sz w:val="24"/>
          <w:szCs w:val="24"/>
          <w:u w:val="single"/>
        </w:rPr>
        <w:t>Zutaten</w:t>
      </w:r>
      <w:r>
        <w:rPr>
          <w:sz w:val="24"/>
          <w:szCs w:val="24"/>
          <w:u w:val="single"/>
        </w:rPr>
        <w:t>:</w:t>
      </w:r>
    </w:p>
    <w:p w14:paraId="72952E5A" w14:textId="77777777" w:rsidR="00995CBE" w:rsidRPr="00825D30" w:rsidRDefault="00995CBE" w:rsidP="00995CBE">
      <w:pPr>
        <w:rPr>
          <w:sz w:val="24"/>
          <w:szCs w:val="24"/>
        </w:rPr>
      </w:pPr>
      <w:r w:rsidRPr="00825D30">
        <w:rPr>
          <w:sz w:val="24"/>
          <w:szCs w:val="24"/>
        </w:rPr>
        <w:t>1 Salatgurke, geraspelt</w:t>
      </w:r>
    </w:p>
    <w:p w14:paraId="60202782" w14:textId="77777777" w:rsidR="00995CBE" w:rsidRDefault="00995CBE" w:rsidP="00995CBE">
      <w:pPr>
        <w:rPr>
          <w:sz w:val="24"/>
          <w:szCs w:val="24"/>
        </w:rPr>
      </w:pPr>
      <w:r w:rsidRPr="00825D30">
        <w:rPr>
          <w:sz w:val="24"/>
          <w:szCs w:val="24"/>
        </w:rPr>
        <w:t>15 g Koriandergrün, fein gehackt</w:t>
      </w:r>
    </w:p>
    <w:p w14:paraId="4C9886F5" w14:textId="77777777" w:rsidR="00995CBE" w:rsidRDefault="00995CBE" w:rsidP="00995CBE">
      <w:pPr>
        <w:rPr>
          <w:sz w:val="24"/>
          <w:szCs w:val="24"/>
        </w:rPr>
      </w:pPr>
      <w:r>
        <w:rPr>
          <w:sz w:val="24"/>
          <w:szCs w:val="24"/>
        </w:rPr>
        <w:t>25 g Ingwer, geschält und fein gehackt</w:t>
      </w:r>
    </w:p>
    <w:p w14:paraId="127E51F4" w14:textId="77777777" w:rsidR="00995CBE" w:rsidRDefault="00995CBE" w:rsidP="00995CBE">
      <w:pPr>
        <w:rPr>
          <w:sz w:val="24"/>
          <w:szCs w:val="24"/>
        </w:rPr>
      </w:pPr>
      <w:r>
        <w:rPr>
          <w:sz w:val="24"/>
          <w:szCs w:val="24"/>
        </w:rPr>
        <w:t>200 g Kokoscreme</w:t>
      </w:r>
    </w:p>
    <w:p w14:paraId="131AB52A" w14:textId="77777777" w:rsidR="00995CBE" w:rsidRDefault="00995CBE" w:rsidP="00995CBE">
      <w:pPr>
        <w:rPr>
          <w:sz w:val="24"/>
          <w:szCs w:val="24"/>
        </w:rPr>
      </w:pPr>
      <w:r>
        <w:rPr>
          <w:sz w:val="24"/>
          <w:szCs w:val="24"/>
        </w:rPr>
        <w:t>2 EL Limettensaft</w:t>
      </w:r>
    </w:p>
    <w:p w14:paraId="02A4D697" w14:textId="77777777" w:rsidR="00995CBE" w:rsidRDefault="00995CBE" w:rsidP="00995CBE">
      <w:pPr>
        <w:rPr>
          <w:sz w:val="24"/>
          <w:szCs w:val="24"/>
        </w:rPr>
      </w:pPr>
    </w:p>
    <w:p w14:paraId="08C91987" w14:textId="77777777" w:rsidR="00995CBE" w:rsidRDefault="00995CBE" w:rsidP="00995CBE">
      <w:pPr>
        <w:rPr>
          <w:sz w:val="24"/>
          <w:szCs w:val="24"/>
        </w:rPr>
      </w:pPr>
      <w:r>
        <w:rPr>
          <w:sz w:val="24"/>
          <w:szCs w:val="24"/>
        </w:rPr>
        <w:t>Zubereitung:</w:t>
      </w:r>
    </w:p>
    <w:p w14:paraId="25E50C24" w14:textId="77777777" w:rsidR="00995CBE" w:rsidRPr="00A33FAB" w:rsidRDefault="00995CBE" w:rsidP="00B40E8C">
      <w:pPr>
        <w:pStyle w:val="ListParagraph"/>
        <w:numPr>
          <w:ilvl w:val="0"/>
          <w:numId w:val="1525"/>
        </w:numPr>
        <w:spacing w:after="120"/>
        <w:ind w:left="714" w:hanging="357"/>
        <w:contextualSpacing w:val="0"/>
        <w:jc w:val="both"/>
        <w:rPr>
          <w:sz w:val="24"/>
          <w:szCs w:val="24"/>
        </w:rPr>
      </w:pPr>
      <w:r w:rsidRPr="00A33FAB">
        <w:rPr>
          <w:sz w:val="24"/>
          <w:szCs w:val="24"/>
        </w:rPr>
        <w:t>Soviel Wasser wie möglich aus den Gurkenraspeln drücken. Es sollten 180 g ausgedrückte Raspeln übrig bleiben.</w:t>
      </w:r>
    </w:p>
    <w:p w14:paraId="5F0F7F1C" w14:textId="77777777" w:rsidR="00995CBE" w:rsidRPr="00A33FAB" w:rsidRDefault="00995CBE" w:rsidP="00B40E8C">
      <w:pPr>
        <w:pStyle w:val="ListParagraph"/>
        <w:numPr>
          <w:ilvl w:val="0"/>
          <w:numId w:val="1525"/>
        </w:numPr>
        <w:spacing w:after="120"/>
        <w:ind w:left="714" w:hanging="357"/>
        <w:contextualSpacing w:val="0"/>
        <w:jc w:val="both"/>
        <w:rPr>
          <w:sz w:val="24"/>
          <w:szCs w:val="24"/>
        </w:rPr>
      </w:pPr>
      <w:r w:rsidRPr="00A33FAB">
        <w:rPr>
          <w:sz w:val="24"/>
          <w:szCs w:val="24"/>
        </w:rPr>
        <w:t>In eine große Schüssel geben und die restlichen Zutaten sowie 1/3 TL Salz unterrühren. Bis zum Servieren kalt stellen.</w:t>
      </w:r>
    </w:p>
    <w:p w14:paraId="708C2F0C" w14:textId="77777777" w:rsidR="00995CBE" w:rsidRDefault="00995CBE" w:rsidP="00995CBE">
      <w:pPr>
        <w:jc w:val="both"/>
        <w:rPr>
          <w:sz w:val="24"/>
          <w:szCs w:val="24"/>
        </w:rPr>
      </w:pPr>
    </w:p>
    <w:p w14:paraId="0BA8A782" w14:textId="4CF5C7A9" w:rsidR="00995CBE" w:rsidRDefault="00995CBE" w:rsidP="00995CBE">
      <w:pPr>
        <w:rPr>
          <w:rFonts w:asciiTheme="majorHAnsi" w:eastAsiaTheme="majorEastAsia" w:hAnsiTheme="majorHAnsi" w:cstheme="majorBidi"/>
          <w:color w:val="2F5496" w:themeColor="accent1" w:themeShade="BF"/>
          <w:sz w:val="26"/>
          <w:szCs w:val="26"/>
        </w:rPr>
      </w:pPr>
      <w:r>
        <w:rPr>
          <w:sz w:val="24"/>
          <w:szCs w:val="24"/>
        </w:rPr>
        <w:t>Tipp:</w:t>
      </w:r>
      <w:r>
        <w:rPr>
          <w:sz w:val="24"/>
          <w:szCs w:val="24"/>
        </w:rPr>
        <w:tab/>
        <w:t>Passt gut zum Ottolenghi-Ratatouille</w:t>
      </w:r>
      <w:r>
        <w:br w:type="page"/>
      </w:r>
    </w:p>
    <w:p w14:paraId="219B267D" w14:textId="77777777" w:rsidR="0037305F" w:rsidRDefault="0037305F" w:rsidP="0037305F">
      <w:pPr>
        <w:pStyle w:val="Heading2"/>
        <w:spacing w:after="240"/>
      </w:pPr>
      <w:r>
        <w:lastRenderedPageBreak/>
        <w:t>Mango-Tomaten-Salsa</w:t>
      </w:r>
      <w:r>
        <w:rPr>
          <w:rStyle w:val="FootnoteReference"/>
        </w:rPr>
        <w:footnoteReference w:id="781"/>
      </w:r>
      <w:r>
        <w:t xml:space="preserve"> </w:t>
      </w:r>
    </w:p>
    <w:p w14:paraId="58204DE5" w14:textId="77777777" w:rsidR="0037305F" w:rsidRDefault="0037305F" w:rsidP="0037305F">
      <w:pPr>
        <w:rPr>
          <w:sz w:val="24"/>
          <w:szCs w:val="24"/>
        </w:rPr>
      </w:pPr>
      <w:r w:rsidRPr="00862BCE">
        <w:rPr>
          <w:sz w:val="24"/>
          <w:szCs w:val="24"/>
          <w:u w:val="single"/>
        </w:rPr>
        <w:t>Zutaten</w:t>
      </w:r>
      <w:r>
        <w:rPr>
          <w:sz w:val="24"/>
          <w:szCs w:val="24"/>
        </w:rPr>
        <w:t xml:space="preserve"> (für ca. 6 Portionen):</w:t>
      </w:r>
    </w:p>
    <w:p w14:paraId="6A5924C7" w14:textId="77777777" w:rsidR="0037305F" w:rsidRDefault="0037305F" w:rsidP="0037305F">
      <w:pPr>
        <w:rPr>
          <w:sz w:val="24"/>
          <w:szCs w:val="24"/>
        </w:rPr>
      </w:pPr>
      <w:r>
        <w:rPr>
          <w:sz w:val="24"/>
          <w:szCs w:val="24"/>
        </w:rPr>
        <w:t>3 aromatische Tomaten</w:t>
      </w:r>
    </w:p>
    <w:p w14:paraId="78E4D748" w14:textId="77777777" w:rsidR="0037305F" w:rsidRDefault="0037305F" w:rsidP="0037305F">
      <w:pPr>
        <w:rPr>
          <w:sz w:val="24"/>
          <w:szCs w:val="24"/>
        </w:rPr>
      </w:pPr>
      <w:r>
        <w:rPr>
          <w:sz w:val="24"/>
          <w:szCs w:val="24"/>
        </w:rPr>
        <w:t>1 kleine Mango (ca. 300 g)</w:t>
      </w:r>
    </w:p>
    <w:p w14:paraId="7E23E20F" w14:textId="77777777" w:rsidR="0037305F" w:rsidRDefault="0037305F" w:rsidP="0037305F">
      <w:pPr>
        <w:rPr>
          <w:sz w:val="24"/>
          <w:szCs w:val="24"/>
        </w:rPr>
      </w:pPr>
      <w:r>
        <w:rPr>
          <w:sz w:val="24"/>
          <w:szCs w:val="24"/>
        </w:rPr>
        <w:t>1 rote Chilischote</w:t>
      </w:r>
    </w:p>
    <w:p w14:paraId="41A451DC" w14:textId="77777777" w:rsidR="0037305F" w:rsidRDefault="0037305F" w:rsidP="0037305F">
      <w:pPr>
        <w:rPr>
          <w:sz w:val="24"/>
          <w:szCs w:val="24"/>
        </w:rPr>
      </w:pPr>
      <w:r>
        <w:rPr>
          <w:sz w:val="24"/>
          <w:szCs w:val="24"/>
        </w:rPr>
        <w:t>2 kleine rote Zwiebeln</w:t>
      </w:r>
    </w:p>
    <w:p w14:paraId="57E53ADD" w14:textId="77777777" w:rsidR="0037305F" w:rsidRDefault="0037305F" w:rsidP="0037305F">
      <w:pPr>
        <w:rPr>
          <w:sz w:val="24"/>
          <w:szCs w:val="24"/>
        </w:rPr>
      </w:pPr>
      <w:r>
        <w:rPr>
          <w:sz w:val="24"/>
          <w:szCs w:val="24"/>
        </w:rPr>
        <w:t>5 El milder Weißweinessig</w:t>
      </w:r>
    </w:p>
    <w:p w14:paraId="1010173D" w14:textId="77777777" w:rsidR="0037305F" w:rsidRDefault="0037305F" w:rsidP="0037305F">
      <w:pPr>
        <w:rPr>
          <w:sz w:val="24"/>
          <w:szCs w:val="24"/>
        </w:rPr>
      </w:pPr>
      <w:r>
        <w:rPr>
          <w:sz w:val="24"/>
          <w:szCs w:val="24"/>
        </w:rPr>
        <w:t>Salz</w:t>
      </w:r>
    </w:p>
    <w:p w14:paraId="545848AA" w14:textId="77777777" w:rsidR="0037305F" w:rsidRDefault="0037305F" w:rsidP="0037305F">
      <w:pPr>
        <w:rPr>
          <w:sz w:val="24"/>
          <w:szCs w:val="24"/>
        </w:rPr>
      </w:pPr>
      <w:r>
        <w:rPr>
          <w:sz w:val="24"/>
          <w:szCs w:val="24"/>
        </w:rPr>
        <w:t>Zucker</w:t>
      </w:r>
    </w:p>
    <w:p w14:paraId="59E882DD" w14:textId="77777777" w:rsidR="0037305F" w:rsidRDefault="0037305F" w:rsidP="0037305F">
      <w:pPr>
        <w:rPr>
          <w:sz w:val="24"/>
          <w:szCs w:val="24"/>
        </w:rPr>
      </w:pPr>
      <w:r>
        <w:rPr>
          <w:sz w:val="24"/>
          <w:szCs w:val="24"/>
        </w:rPr>
        <w:t>6 EL Olivenöl</w:t>
      </w:r>
    </w:p>
    <w:p w14:paraId="47F141B6" w14:textId="77777777" w:rsidR="0037305F" w:rsidRDefault="0037305F" w:rsidP="0037305F">
      <w:pPr>
        <w:rPr>
          <w:sz w:val="24"/>
          <w:szCs w:val="24"/>
        </w:rPr>
      </w:pPr>
    </w:p>
    <w:p w14:paraId="0D72AC67" w14:textId="77777777" w:rsidR="0037305F" w:rsidRDefault="0037305F" w:rsidP="0037305F">
      <w:pPr>
        <w:rPr>
          <w:sz w:val="24"/>
          <w:szCs w:val="24"/>
        </w:rPr>
      </w:pPr>
    </w:p>
    <w:p w14:paraId="034C9143" w14:textId="77777777" w:rsidR="0037305F" w:rsidRDefault="0037305F" w:rsidP="0037305F">
      <w:pPr>
        <w:rPr>
          <w:sz w:val="24"/>
          <w:szCs w:val="24"/>
        </w:rPr>
      </w:pPr>
      <w:r>
        <w:rPr>
          <w:sz w:val="24"/>
          <w:szCs w:val="24"/>
        </w:rPr>
        <w:t>Zubereitungszeit: 20 Minuten</w:t>
      </w:r>
    </w:p>
    <w:p w14:paraId="2B6D6067" w14:textId="77777777" w:rsidR="0037305F" w:rsidRDefault="0037305F" w:rsidP="0037305F">
      <w:pPr>
        <w:jc w:val="both"/>
        <w:rPr>
          <w:sz w:val="24"/>
          <w:szCs w:val="24"/>
        </w:rPr>
      </w:pPr>
      <w:r>
        <w:rPr>
          <w:sz w:val="24"/>
          <w:szCs w:val="24"/>
        </w:rPr>
        <w:t>Tomaten in feine Würfel schneiden, Stielansätze dabei entfernen. Mango schälen, Fruchtfleisch vom Stein und in feine Würfel schneiden. Chili putzen, entkernen und in sehr feine Würfel schneiden. Zwiebeln in feine Würfel schneiden. Tomaten, Mango, Chili und Zwiebeln mit Essig, Salz und Zucker würzen. Öl vorsichtig unterrühren.</w:t>
      </w:r>
    </w:p>
    <w:p w14:paraId="1E181794" w14:textId="77777777" w:rsidR="0037305F" w:rsidRDefault="0037305F" w:rsidP="0037305F">
      <w:pPr>
        <w:rPr>
          <w:sz w:val="24"/>
          <w:szCs w:val="24"/>
        </w:rPr>
      </w:pPr>
      <w:r>
        <w:rPr>
          <w:sz w:val="24"/>
          <w:szCs w:val="24"/>
        </w:rPr>
        <w:br w:type="page"/>
      </w:r>
    </w:p>
    <w:p w14:paraId="2A551432" w14:textId="77777777" w:rsidR="00B35311" w:rsidRDefault="00B35311" w:rsidP="00B35311">
      <w:pPr>
        <w:pStyle w:val="Heading2"/>
        <w:spacing w:after="240"/>
      </w:pPr>
      <w:r>
        <w:lastRenderedPageBreak/>
        <w:t>Pico-de-Gallo-Salsa</w:t>
      </w:r>
      <w:r>
        <w:rPr>
          <w:rStyle w:val="FootnoteReference"/>
        </w:rPr>
        <w:footnoteReference w:id="782"/>
      </w:r>
    </w:p>
    <w:p w14:paraId="1CF489F3" w14:textId="77777777" w:rsidR="00B35311" w:rsidRDefault="00B35311" w:rsidP="00B35311">
      <w:pPr>
        <w:rPr>
          <w:sz w:val="24"/>
          <w:szCs w:val="24"/>
        </w:rPr>
      </w:pPr>
      <w:r w:rsidRPr="00E3392A">
        <w:rPr>
          <w:sz w:val="24"/>
          <w:szCs w:val="24"/>
          <w:u w:val="single"/>
        </w:rPr>
        <w:t>Zutaten</w:t>
      </w:r>
      <w:r>
        <w:rPr>
          <w:sz w:val="24"/>
          <w:szCs w:val="24"/>
        </w:rPr>
        <w:t xml:space="preserve"> (für 400 g):</w:t>
      </w:r>
    </w:p>
    <w:p w14:paraId="6C5CE333" w14:textId="77777777" w:rsidR="00B35311" w:rsidRDefault="00B35311" w:rsidP="00B35311">
      <w:pPr>
        <w:rPr>
          <w:sz w:val="24"/>
          <w:szCs w:val="24"/>
        </w:rPr>
      </w:pPr>
      <w:r>
        <w:rPr>
          <w:sz w:val="24"/>
          <w:szCs w:val="24"/>
        </w:rPr>
        <w:t>4 Tomaten, halbiert</w:t>
      </w:r>
    </w:p>
    <w:p w14:paraId="42851702" w14:textId="77777777" w:rsidR="00B35311" w:rsidRDefault="00B35311" w:rsidP="00B35311">
      <w:pPr>
        <w:rPr>
          <w:sz w:val="24"/>
          <w:szCs w:val="24"/>
        </w:rPr>
      </w:pPr>
      <w:r>
        <w:rPr>
          <w:sz w:val="24"/>
          <w:szCs w:val="24"/>
        </w:rPr>
        <w:t>2 rote Paprikaschoten, halbiert, Stiele und Kerne entfernt</w:t>
      </w:r>
    </w:p>
    <w:p w14:paraId="06D08EC2" w14:textId="77777777" w:rsidR="00B35311" w:rsidRDefault="00B35311" w:rsidP="00B35311">
      <w:pPr>
        <w:rPr>
          <w:sz w:val="24"/>
          <w:szCs w:val="24"/>
        </w:rPr>
      </w:pPr>
      <w:r>
        <w:rPr>
          <w:sz w:val="24"/>
          <w:szCs w:val="24"/>
        </w:rPr>
        <w:t>½ Zwiebel, in Würfel geschnitten</w:t>
      </w:r>
    </w:p>
    <w:p w14:paraId="0A015297" w14:textId="77777777" w:rsidR="00B35311" w:rsidRDefault="00B35311" w:rsidP="00B35311">
      <w:pPr>
        <w:rPr>
          <w:sz w:val="24"/>
          <w:szCs w:val="24"/>
        </w:rPr>
      </w:pPr>
      <w:r>
        <w:rPr>
          <w:sz w:val="24"/>
          <w:szCs w:val="24"/>
        </w:rPr>
        <w:t>½ grüne Jalapeno-Chilischote, fein gehackt (Stiele und Kerne entfernt)</w:t>
      </w:r>
    </w:p>
    <w:p w14:paraId="6FCA217A" w14:textId="77777777" w:rsidR="00B35311" w:rsidRDefault="00B35311" w:rsidP="00B35311">
      <w:pPr>
        <w:rPr>
          <w:sz w:val="24"/>
          <w:szCs w:val="24"/>
        </w:rPr>
      </w:pPr>
      <w:r>
        <w:rPr>
          <w:sz w:val="24"/>
          <w:szCs w:val="24"/>
        </w:rPr>
        <w:t>1 Handvoll frischer Koriander, gehackt</w:t>
      </w:r>
    </w:p>
    <w:p w14:paraId="38732F1F" w14:textId="77777777" w:rsidR="00B35311" w:rsidRDefault="00B35311" w:rsidP="00B35311">
      <w:pPr>
        <w:rPr>
          <w:sz w:val="24"/>
          <w:szCs w:val="24"/>
        </w:rPr>
      </w:pPr>
      <w:r>
        <w:rPr>
          <w:sz w:val="24"/>
          <w:szCs w:val="24"/>
        </w:rPr>
        <w:t>Saft von ½ Limette</w:t>
      </w:r>
    </w:p>
    <w:p w14:paraId="35E37E05" w14:textId="77777777" w:rsidR="00B35311" w:rsidRDefault="00B35311" w:rsidP="00B35311">
      <w:pPr>
        <w:rPr>
          <w:sz w:val="24"/>
          <w:szCs w:val="24"/>
        </w:rPr>
      </w:pPr>
    </w:p>
    <w:p w14:paraId="736663C6" w14:textId="77777777" w:rsidR="00B35311" w:rsidRDefault="00B35311" w:rsidP="00B35311">
      <w:pPr>
        <w:rPr>
          <w:sz w:val="24"/>
          <w:szCs w:val="24"/>
        </w:rPr>
      </w:pPr>
    </w:p>
    <w:p w14:paraId="3A0E9A97" w14:textId="77777777" w:rsidR="00B35311" w:rsidRDefault="00B35311" w:rsidP="00B35311">
      <w:pPr>
        <w:rPr>
          <w:sz w:val="24"/>
          <w:szCs w:val="24"/>
        </w:rPr>
      </w:pPr>
      <w:r>
        <w:rPr>
          <w:sz w:val="24"/>
          <w:szCs w:val="24"/>
        </w:rPr>
        <w:t>Zubereitung:</w:t>
      </w:r>
    </w:p>
    <w:p w14:paraId="5D4D6FD7" w14:textId="77777777" w:rsidR="00B35311" w:rsidRPr="00E3392A" w:rsidRDefault="00B35311" w:rsidP="00B40E8C">
      <w:pPr>
        <w:pStyle w:val="ListParagraph"/>
        <w:numPr>
          <w:ilvl w:val="0"/>
          <w:numId w:val="1787"/>
        </w:numPr>
        <w:spacing w:after="120"/>
        <w:ind w:left="714" w:hanging="357"/>
        <w:contextualSpacing w:val="0"/>
        <w:jc w:val="both"/>
        <w:rPr>
          <w:sz w:val="24"/>
          <w:szCs w:val="24"/>
        </w:rPr>
      </w:pPr>
      <w:r w:rsidRPr="00E3392A">
        <w:rPr>
          <w:sz w:val="24"/>
          <w:szCs w:val="24"/>
        </w:rPr>
        <w:t>Den Backofen auf 200 Grad (Gas Stufe 6) vorheizen.</w:t>
      </w:r>
    </w:p>
    <w:p w14:paraId="7EC874E7" w14:textId="77777777" w:rsidR="00B35311" w:rsidRPr="00E3392A" w:rsidRDefault="00B35311" w:rsidP="00B40E8C">
      <w:pPr>
        <w:pStyle w:val="ListParagraph"/>
        <w:numPr>
          <w:ilvl w:val="0"/>
          <w:numId w:val="1787"/>
        </w:numPr>
        <w:spacing w:after="120"/>
        <w:ind w:left="714" w:hanging="357"/>
        <w:contextualSpacing w:val="0"/>
        <w:jc w:val="both"/>
        <w:rPr>
          <w:sz w:val="24"/>
          <w:szCs w:val="24"/>
        </w:rPr>
      </w:pPr>
      <w:r w:rsidRPr="00E3392A">
        <w:rPr>
          <w:sz w:val="24"/>
          <w:szCs w:val="24"/>
        </w:rPr>
        <w:t>Tomaten, Paprika mit den Schnittflächen nach unten auf ein Backblech legen und etwa 30 Minuten rösten, bis sie leicht geschwärzt sind. Aus dem Ofen nehmen und etwas abkühlen lassen. Wenn sie kühl genug sind, um sie mit den Händen anzufassen, Tomaten und Paprika häuten und das Fruchtfleisch pürieren, dann die restlichen Zutaten einrühren. Nach Belieben abschmecken.</w:t>
      </w:r>
    </w:p>
    <w:p w14:paraId="6B39AE0A" w14:textId="77777777" w:rsidR="00B35311" w:rsidRPr="00E3392A" w:rsidRDefault="00B35311" w:rsidP="00B40E8C">
      <w:pPr>
        <w:pStyle w:val="ListParagraph"/>
        <w:numPr>
          <w:ilvl w:val="0"/>
          <w:numId w:val="1787"/>
        </w:numPr>
        <w:spacing w:after="120"/>
        <w:ind w:left="714" w:hanging="357"/>
        <w:contextualSpacing w:val="0"/>
        <w:jc w:val="both"/>
        <w:rPr>
          <w:sz w:val="24"/>
          <w:szCs w:val="24"/>
        </w:rPr>
      </w:pPr>
      <w:r w:rsidRPr="00E3392A">
        <w:rPr>
          <w:sz w:val="24"/>
          <w:szCs w:val="24"/>
        </w:rPr>
        <w:t>Die Salsa hält sich luftdicht verschlossen im Kühlschrank mehrere Wochen.</w:t>
      </w:r>
    </w:p>
    <w:p w14:paraId="1ED693AC" w14:textId="77777777" w:rsidR="00B35311" w:rsidRDefault="00B35311" w:rsidP="00B35311">
      <w:pPr>
        <w:rPr>
          <w:sz w:val="24"/>
          <w:szCs w:val="24"/>
        </w:rPr>
      </w:pPr>
    </w:p>
    <w:p w14:paraId="28EBDF77" w14:textId="77777777" w:rsidR="00B35311" w:rsidRDefault="00B35311" w:rsidP="00B35311">
      <w:pPr>
        <w:rPr>
          <w:sz w:val="24"/>
          <w:szCs w:val="24"/>
        </w:rPr>
      </w:pPr>
      <w:r>
        <w:rPr>
          <w:sz w:val="24"/>
          <w:szCs w:val="24"/>
        </w:rPr>
        <w:t>Tipp:</w:t>
      </w:r>
      <w:r>
        <w:rPr>
          <w:sz w:val="24"/>
          <w:szCs w:val="24"/>
        </w:rPr>
        <w:tab/>
        <w:t>Passt gut zu Tacos etc. und zum mexikanischen Frühstücksalat.</w:t>
      </w:r>
    </w:p>
    <w:p w14:paraId="7BE8919F" w14:textId="77777777" w:rsidR="00B35311" w:rsidRDefault="00B35311" w:rsidP="00B35311">
      <w:pPr>
        <w:rPr>
          <w:sz w:val="24"/>
          <w:szCs w:val="24"/>
        </w:rPr>
      </w:pPr>
    </w:p>
    <w:p w14:paraId="24278636" w14:textId="77777777" w:rsidR="00B35311" w:rsidRDefault="00B35311" w:rsidP="00B35311">
      <w:pPr>
        <w:rPr>
          <w:sz w:val="24"/>
          <w:szCs w:val="24"/>
        </w:rPr>
      </w:pPr>
      <w:r>
        <w:rPr>
          <w:sz w:val="24"/>
          <w:szCs w:val="24"/>
        </w:rPr>
        <w:br w:type="page"/>
      </w:r>
    </w:p>
    <w:p w14:paraId="78C43F37" w14:textId="720E262B" w:rsidR="00DD689E" w:rsidRDefault="00DD689E" w:rsidP="00E04044">
      <w:pPr>
        <w:pStyle w:val="Heading2"/>
        <w:spacing w:after="240"/>
      </w:pPr>
      <w:r>
        <w:lastRenderedPageBreak/>
        <w:t>Joghurt-Dip</w:t>
      </w:r>
      <w:r w:rsidR="00CE223E">
        <w:rPr>
          <w:rStyle w:val="FootnoteReference"/>
        </w:rPr>
        <w:footnoteReference w:id="783"/>
      </w:r>
      <w:r>
        <w:t xml:space="preserve"> </w:t>
      </w:r>
    </w:p>
    <w:p w14:paraId="241D2EF7" w14:textId="63FE0581" w:rsidR="00DD689E" w:rsidRDefault="00DD689E" w:rsidP="00DD689E">
      <w:pPr>
        <w:jc w:val="both"/>
        <w:rPr>
          <w:sz w:val="24"/>
          <w:szCs w:val="24"/>
        </w:rPr>
      </w:pPr>
      <w:r w:rsidRPr="00E04044">
        <w:rPr>
          <w:sz w:val="24"/>
          <w:szCs w:val="24"/>
          <w:u w:val="single"/>
        </w:rPr>
        <w:t>Zutaten</w:t>
      </w:r>
      <w:r>
        <w:rPr>
          <w:sz w:val="24"/>
          <w:szCs w:val="24"/>
        </w:rPr>
        <w:t xml:space="preserve"> </w:t>
      </w:r>
      <w:r w:rsidR="00E04044">
        <w:rPr>
          <w:sz w:val="24"/>
          <w:szCs w:val="24"/>
        </w:rPr>
        <w:t>(</w:t>
      </w:r>
      <w:r>
        <w:rPr>
          <w:sz w:val="24"/>
          <w:szCs w:val="24"/>
        </w:rPr>
        <w:t>für 6 Portionen</w:t>
      </w:r>
      <w:r w:rsidR="00E04044">
        <w:rPr>
          <w:sz w:val="24"/>
          <w:szCs w:val="24"/>
        </w:rPr>
        <w:t>):</w:t>
      </w:r>
    </w:p>
    <w:p w14:paraId="29028C03" w14:textId="64A46119" w:rsidR="00DD689E" w:rsidRDefault="00DD689E" w:rsidP="00DD689E">
      <w:pPr>
        <w:jc w:val="both"/>
        <w:rPr>
          <w:sz w:val="24"/>
          <w:szCs w:val="24"/>
        </w:rPr>
      </w:pPr>
      <w:r>
        <w:rPr>
          <w:sz w:val="24"/>
          <w:szCs w:val="24"/>
        </w:rPr>
        <w:t>4 Stiele Oregano</w:t>
      </w:r>
    </w:p>
    <w:p w14:paraId="112DF984" w14:textId="3886B287" w:rsidR="00DD689E" w:rsidRDefault="00DD689E" w:rsidP="00DD689E">
      <w:pPr>
        <w:jc w:val="both"/>
        <w:rPr>
          <w:sz w:val="24"/>
          <w:szCs w:val="24"/>
        </w:rPr>
      </w:pPr>
      <w:r>
        <w:rPr>
          <w:sz w:val="24"/>
          <w:szCs w:val="24"/>
        </w:rPr>
        <w:t>4 Stiele Minze</w:t>
      </w:r>
    </w:p>
    <w:p w14:paraId="227BB60B" w14:textId="24887AE4" w:rsidR="00DD689E" w:rsidRDefault="00DD689E" w:rsidP="00DD689E">
      <w:pPr>
        <w:jc w:val="both"/>
        <w:rPr>
          <w:sz w:val="24"/>
          <w:szCs w:val="24"/>
        </w:rPr>
      </w:pPr>
      <w:r>
        <w:rPr>
          <w:sz w:val="24"/>
          <w:szCs w:val="24"/>
        </w:rPr>
        <w:t>300 g griechischer Joghurt</w:t>
      </w:r>
    </w:p>
    <w:p w14:paraId="22DF3E3E" w14:textId="7C453786" w:rsidR="00DD689E" w:rsidRDefault="00DD689E" w:rsidP="00DD689E">
      <w:pPr>
        <w:jc w:val="both"/>
        <w:rPr>
          <w:sz w:val="24"/>
          <w:szCs w:val="24"/>
        </w:rPr>
      </w:pPr>
      <w:r>
        <w:rPr>
          <w:sz w:val="24"/>
          <w:szCs w:val="24"/>
        </w:rPr>
        <w:t>Grobes Meersalz</w:t>
      </w:r>
    </w:p>
    <w:p w14:paraId="06700E03" w14:textId="3AACB60C" w:rsidR="00DD689E" w:rsidRDefault="00DD689E" w:rsidP="00DD689E">
      <w:pPr>
        <w:jc w:val="both"/>
        <w:rPr>
          <w:sz w:val="24"/>
          <w:szCs w:val="24"/>
        </w:rPr>
      </w:pPr>
      <w:r>
        <w:rPr>
          <w:sz w:val="24"/>
          <w:szCs w:val="24"/>
        </w:rPr>
        <w:t>Zucker</w:t>
      </w:r>
    </w:p>
    <w:p w14:paraId="0ED0C45A" w14:textId="23E65AD5" w:rsidR="00DD689E" w:rsidRDefault="00DD689E" w:rsidP="00DD689E">
      <w:pPr>
        <w:jc w:val="both"/>
        <w:rPr>
          <w:sz w:val="24"/>
          <w:szCs w:val="24"/>
        </w:rPr>
      </w:pPr>
      <w:r>
        <w:rPr>
          <w:sz w:val="24"/>
          <w:szCs w:val="24"/>
        </w:rPr>
        <w:t>3 EL Mineralwasser mit Kohlensäure</w:t>
      </w:r>
    </w:p>
    <w:p w14:paraId="573755A6" w14:textId="3A95C2ED" w:rsidR="00DD689E" w:rsidRDefault="00DD689E" w:rsidP="00DD689E">
      <w:pPr>
        <w:jc w:val="both"/>
        <w:rPr>
          <w:sz w:val="24"/>
          <w:szCs w:val="24"/>
        </w:rPr>
      </w:pPr>
      <w:r>
        <w:rPr>
          <w:sz w:val="24"/>
          <w:szCs w:val="24"/>
        </w:rPr>
        <w:t>2 EL Olivenöl</w:t>
      </w:r>
    </w:p>
    <w:p w14:paraId="1E63D52B" w14:textId="76F588A4" w:rsidR="00DD689E" w:rsidRDefault="00DD689E" w:rsidP="00DD689E">
      <w:pPr>
        <w:jc w:val="both"/>
        <w:rPr>
          <w:sz w:val="24"/>
          <w:szCs w:val="24"/>
        </w:rPr>
      </w:pPr>
    </w:p>
    <w:p w14:paraId="4487FA5B" w14:textId="14FFD472" w:rsidR="00DD689E" w:rsidRDefault="00DD689E" w:rsidP="00DD689E">
      <w:pPr>
        <w:jc w:val="both"/>
        <w:rPr>
          <w:sz w:val="24"/>
          <w:szCs w:val="24"/>
        </w:rPr>
      </w:pPr>
      <w:r>
        <w:rPr>
          <w:sz w:val="24"/>
          <w:szCs w:val="24"/>
        </w:rPr>
        <w:t>Zubereitungszeit: 10 Minuten</w:t>
      </w:r>
    </w:p>
    <w:p w14:paraId="4115FD90" w14:textId="010D57B6" w:rsidR="00DD689E" w:rsidRPr="00E04044" w:rsidRDefault="00DD689E" w:rsidP="00E04044">
      <w:pPr>
        <w:jc w:val="both"/>
        <w:rPr>
          <w:sz w:val="24"/>
          <w:szCs w:val="24"/>
        </w:rPr>
      </w:pPr>
      <w:r w:rsidRPr="00E04044">
        <w:rPr>
          <w:sz w:val="24"/>
          <w:szCs w:val="24"/>
        </w:rPr>
        <w:t>Oregano- und Minzblättchen von den Stielen zupfen, grob schneiden. Joghurt mit Salz, 1 Prise Zucker. Mineralwasser. Olivenöl und den Kräutern verrühren.</w:t>
      </w:r>
    </w:p>
    <w:p w14:paraId="77EA9C75" w14:textId="4FA091B4" w:rsidR="00DD689E" w:rsidRDefault="00DD689E">
      <w:pPr>
        <w:rPr>
          <w:sz w:val="24"/>
          <w:szCs w:val="24"/>
        </w:rPr>
      </w:pPr>
      <w:r>
        <w:rPr>
          <w:sz w:val="24"/>
          <w:szCs w:val="24"/>
        </w:rPr>
        <w:br w:type="page"/>
      </w:r>
    </w:p>
    <w:p w14:paraId="773EFA31" w14:textId="57ABA483" w:rsidR="00DD689E" w:rsidRDefault="00DD689E" w:rsidP="00E04044">
      <w:pPr>
        <w:pStyle w:val="Heading2"/>
        <w:spacing w:after="240"/>
      </w:pPr>
      <w:r>
        <w:lastRenderedPageBreak/>
        <w:t>Avocado-Dip</w:t>
      </w:r>
      <w:r w:rsidR="00431FA0">
        <w:rPr>
          <w:rStyle w:val="FootnoteReference"/>
        </w:rPr>
        <w:footnoteReference w:id="784"/>
      </w:r>
      <w:r>
        <w:t xml:space="preserve"> </w:t>
      </w:r>
    </w:p>
    <w:p w14:paraId="27EE3FF2" w14:textId="5FAD8562" w:rsidR="00DD689E" w:rsidRDefault="00DD689E" w:rsidP="00DD689E">
      <w:pPr>
        <w:jc w:val="both"/>
        <w:rPr>
          <w:sz w:val="24"/>
          <w:szCs w:val="24"/>
        </w:rPr>
      </w:pPr>
      <w:r w:rsidRPr="00E04044">
        <w:rPr>
          <w:sz w:val="24"/>
          <w:szCs w:val="24"/>
          <w:u w:val="single"/>
        </w:rPr>
        <w:t>Zutaten</w:t>
      </w:r>
      <w:r>
        <w:rPr>
          <w:sz w:val="24"/>
          <w:szCs w:val="24"/>
        </w:rPr>
        <w:t xml:space="preserve"> </w:t>
      </w:r>
      <w:r w:rsidR="00E04044">
        <w:rPr>
          <w:sz w:val="24"/>
          <w:szCs w:val="24"/>
        </w:rPr>
        <w:t>(</w:t>
      </w:r>
      <w:r>
        <w:rPr>
          <w:sz w:val="24"/>
          <w:szCs w:val="24"/>
        </w:rPr>
        <w:t>für 6 Portionen</w:t>
      </w:r>
      <w:r w:rsidR="00E04044">
        <w:rPr>
          <w:sz w:val="24"/>
          <w:szCs w:val="24"/>
        </w:rPr>
        <w:t>):</w:t>
      </w:r>
    </w:p>
    <w:p w14:paraId="0D1B22F2" w14:textId="2EE9E9A7" w:rsidR="00DD689E" w:rsidRDefault="00DD689E" w:rsidP="00DD689E">
      <w:pPr>
        <w:jc w:val="both"/>
        <w:rPr>
          <w:sz w:val="24"/>
          <w:szCs w:val="24"/>
        </w:rPr>
      </w:pPr>
      <w:r>
        <w:rPr>
          <w:sz w:val="24"/>
          <w:szCs w:val="24"/>
        </w:rPr>
        <w:t>1 reife Avocado</w:t>
      </w:r>
    </w:p>
    <w:p w14:paraId="5EB5667C" w14:textId="2F337B6C" w:rsidR="00DD689E" w:rsidRDefault="00DD689E" w:rsidP="00DD689E">
      <w:pPr>
        <w:jc w:val="both"/>
        <w:rPr>
          <w:sz w:val="24"/>
          <w:szCs w:val="24"/>
        </w:rPr>
      </w:pPr>
      <w:r>
        <w:rPr>
          <w:sz w:val="24"/>
          <w:szCs w:val="24"/>
        </w:rPr>
        <w:t>2 Stiele Koriandergrün</w:t>
      </w:r>
    </w:p>
    <w:p w14:paraId="6512B9CB" w14:textId="105DDCE4" w:rsidR="00DD689E" w:rsidRDefault="00DD689E" w:rsidP="00DD689E">
      <w:pPr>
        <w:jc w:val="both"/>
        <w:rPr>
          <w:sz w:val="24"/>
          <w:szCs w:val="24"/>
        </w:rPr>
      </w:pPr>
      <w:r>
        <w:rPr>
          <w:sz w:val="24"/>
          <w:szCs w:val="24"/>
        </w:rPr>
        <w:t>1 Tomate</w:t>
      </w:r>
    </w:p>
    <w:p w14:paraId="7BEFD2C4" w14:textId="02716C22" w:rsidR="00DD689E" w:rsidRPr="00C25D31" w:rsidRDefault="00DD689E" w:rsidP="00DD689E">
      <w:pPr>
        <w:jc w:val="both"/>
        <w:rPr>
          <w:sz w:val="24"/>
          <w:szCs w:val="24"/>
        </w:rPr>
      </w:pPr>
      <w:r w:rsidRPr="00C25D31">
        <w:rPr>
          <w:sz w:val="24"/>
          <w:szCs w:val="24"/>
        </w:rPr>
        <w:t>250 g Speisequark (20% Fett)</w:t>
      </w:r>
    </w:p>
    <w:p w14:paraId="544E1025" w14:textId="4EE8F5AF" w:rsidR="00DD689E" w:rsidRPr="00DD689E" w:rsidRDefault="00DD689E" w:rsidP="00DD689E">
      <w:pPr>
        <w:jc w:val="both"/>
        <w:rPr>
          <w:sz w:val="24"/>
          <w:szCs w:val="24"/>
        </w:rPr>
      </w:pPr>
      <w:r w:rsidRPr="00DD689E">
        <w:rPr>
          <w:sz w:val="24"/>
          <w:szCs w:val="24"/>
        </w:rPr>
        <w:t xml:space="preserve">3 EL Orangensaft (gern </w:t>
      </w:r>
      <w:r>
        <w:rPr>
          <w:sz w:val="24"/>
          <w:szCs w:val="24"/>
        </w:rPr>
        <w:t>f</w:t>
      </w:r>
      <w:r w:rsidRPr="00DD689E">
        <w:rPr>
          <w:sz w:val="24"/>
          <w:szCs w:val="24"/>
        </w:rPr>
        <w:t>risch gepresst)</w:t>
      </w:r>
    </w:p>
    <w:p w14:paraId="364F3E92" w14:textId="04342B15" w:rsidR="00DD689E" w:rsidRPr="00C25D31" w:rsidRDefault="00DD689E" w:rsidP="00DD689E">
      <w:pPr>
        <w:jc w:val="both"/>
        <w:rPr>
          <w:sz w:val="24"/>
          <w:szCs w:val="24"/>
        </w:rPr>
      </w:pPr>
      <w:r w:rsidRPr="00C25D31">
        <w:rPr>
          <w:sz w:val="24"/>
          <w:szCs w:val="24"/>
        </w:rPr>
        <w:t>2 EL Olivenöl</w:t>
      </w:r>
    </w:p>
    <w:p w14:paraId="606585E4" w14:textId="11C05339" w:rsidR="00DD689E" w:rsidRPr="00C25D31" w:rsidRDefault="00DD689E" w:rsidP="00DD689E">
      <w:pPr>
        <w:jc w:val="both"/>
        <w:rPr>
          <w:sz w:val="24"/>
          <w:szCs w:val="24"/>
        </w:rPr>
      </w:pPr>
      <w:r w:rsidRPr="00C25D31">
        <w:rPr>
          <w:sz w:val="24"/>
          <w:szCs w:val="24"/>
        </w:rPr>
        <w:t>Grobes Meersalz</w:t>
      </w:r>
    </w:p>
    <w:p w14:paraId="1A456243" w14:textId="3A0B92AE" w:rsidR="00554844" w:rsidRPr="00C25D31" w:rsidRDefault="00554844" w:rsidP="00DD689E">
      <w:pPr>
        <w:jc w:val="both"/>
        <w:rPr>
          <w:sz w:val="24"/>
          <w:szCs w:val="24"/>
        </w:rPr>
      </w:pPr>
      <w:r w:rsidRPr="00C25D31">
        <w:rPr>
          <w:sz w:val="24"/>
          <w:szCs w:val="24"/>
        </w:rPr>
        <w:t>Pfeffer</w:t>
      </w:r>
    </w:p>
    <w:p w14:paraId="6906FE64" w14:textId="34AC5D75" w:rsidR="00554844" w:rsidRPr="00C25D31" w:rsidRDefault="00554844" w:rsidP="00DD689E">
      <w:pPr>
        <w:jc w:val="both"/>
        <w:rPr>
          <w:sz w:val="24"/>
          <w:szCs w:val="24"/>
        </w:rPr>
      </w:pPr>
      <w:r w:rsidRPr="00C25D31">
        <w:rPr>
          <w:sz w:val="24"/>
          <w:szCs w:val="24"/>
        </w:rPr>
        <w:t>1-2 TL Ahornsirup</w:t>
      </w:r>
    </w:p>
    <w:p w14:paraId="538A27D2" w14:textId="762686B7" w:rsidR="00554844" w:rsidRPr="00C25D31" w:rsidRDefault="00554844" w:rsidP="00DD689E">
      <w:pPr>
        <w:jc w:val="both"/>
        <w:rPr>
          <w:sz w:val="24"/>
          <w:szCs w:val="24"/>
        </w:rPr>
      </w:pPr>
    </w:p>
    <w:p w14:paraId="3F0B1C1B" w14:textId="6EECE700" w:rsidR="00554844" w:rsidRPr="00C25D31" w:rsidRDefault="00554844" w:rsidP="00DD689E">
      <w:pPr>
        <w:jc w:val="both"/>
        <w:rPr>
          <w:sz w:val="24"/>
          <w:szCs w:val="24"/>
        </w:rPr>
      </w:pPr>
      <w:r w:rsidRPr="00C25D31">
        <w:rPr>
          <w:sz w:val="24"/>
          <w:szCs w:val="24"/>
        </w:rPr>
        <w:t>Zubereitungszeit: 20 Minuten</w:t>
      </w:r>
    </w:p>
    <w:p w14:paraId="71950840" w14:textId="396E4748" w:rsidR="00554844" w:rsidRPr="00554844" w:rsidRDefault="00554844" w:rsidP="00B40E8C">
      <w:pPr>
        <w:pStyle w:val="ListParagraph"/>
        <w:numPr>
          <w:ilvl w:val="0"/>
          <w:numId w:val="713"/>
        </w:numPr>
        <w:spacing w:after="120"/>
        <w:ind w:left="714" w:hanging="357"/>
        <w:contextualSpacing w:val="0"/>
        <w:jc w:val="both"/>
        <w:rPr>
          <w:sz w:val="24"/>
          <w:szCs w:val="24"/>
        </w:rPr>
      </w:pPr>
      <w:r w:rsidRPr="00554844">
        <w:rPr>
          <w:sz w:val="24"/>
          <w:szCs w:val="24"/>
        </w:rPr>
        <w:t>Avocado längs halbieren, den Kern entfernen. Avocadohälften auf den Schnittseiten auf dem Grill (oder in einer beschichteten Grillpfanne) 10 Minuten bei nicht zu starker Hitze grillen. Etwas abkühlen lassen, das Fruchtfleisch mit einem Löffel aus der Schale lösen und mit einer Gabel zerdrücken.</w:t>
      </w:r>
    </w:p>
    <w:p w14:paraId="61021803" w14:textId="2F9077BC" w:rsidR="00554844" w:rsidRPr="00554844" w:rsidRDefault="00554844" w:rsidP="00B40E8C">
      <w:pPr>
        <w:pStyle w:val="ListParagraph"/>
        <w:numPr>
          <w:ilvl w:val="0"/>
          <w:numId w:val="713"/>
        </w:numPr>
        <w:spacing w:after="120"/>
        <w:ind w:left="714" w:hanging="357"/>
        <w:contextualSpacing w:val="0"/>
        <w:jc w:val="both"/>
        <w:rPr>
          <w:sz w:val="24"/>
          <w:szCs w:val="24"/>
        </w:rPr>
      </w:pPr>
      <w:r w:rsidRPr="00554844">
        <w:rPr>
          <w:sz w:val="24"/>
          <w:szCs w:val="24"/>
        </w:rPr>
        <w:t>Korianderblättchen abzupfen und grob schneiden. Tomate waschen, vierteln, entkernen und kleine schneiden. Avocado mit Quark, Koriander, Tomate, Orangensaft und Olivenöl mischen, mit Salz, Pfeffer und Ahornsirup abschmecken.</w:t>
      </w:r>
    </w:p>
    <w:p w14:paraId="71723B93" w14:textId="77777777" w:rsidR="00DD689E" w:rsidRPr="00554844" w:rsidRDefault="00DD689E" w:rsidP="00DD689E">
      <w:pPr>
        <w:jc w:val="both"/>
        <w:rPr>
          <w:sz w:val="24"/>
          <w:szCs w:val="24"/>
        </w:rPr>
      </w:pPr>
    </w:p>
    <w:p w14:paraId="10AC9E6B" w14:textId="77777777" w:rsidR="00DD689E" w:rsidRPr="00554844" w:rsidRDefault="00DD689E" w:rsidP="00DD689E">
      <w:pPr>
        <w:jc w:val="both"/>
        <w:rPr>
          <w:sz w:val="26"/>
          <w:szCs w:val="26"/>
        </w:rPr>
      </w:pPr>
    </w:p>
    <w:p w14:paraId="61813060" w14:textId="09025409" w:rsidR="00245C56" w:rsidRPr="00554844" w:rsidRDefault="00245C56" w:rsidP="00245C56">
      <w:pPr>
        <w:jc w:val="both"/>
        <w:rPr>
          <w:sz w:val="24"/>
          <w:szCs w:val="24"/>
        </w:rPr>
      </w:pPr>
      <w:r w:rsidRPr="00554844">
        <w:rPr>
          <w:sz w:val="24"/>
          <w:szCs w:val="24"/>
        </w:rPr>
        <w:br/>
      </w:r>
    </w:p>
    <w:p w14:paraId="65E3F85F" w14:textId="77777777" w:rsidR="00955F20" w:rsidRPr="00554844" w:rsidRDefault="00955F20" w:rsidP="00955F20">
      <w:pPr>
        <w:jc w:val="both"/>
        <w:rPr>
          <w:sz w:val="24"/>
          <w:szCs w:val="24"/>
        </w:rPr>
      </w:pPr>
    </w:p>
    <w:p w14:paraId="17BD7CA0" w14:textId="77777777" w:rsidR="00955F20" w:rsidRPr="00554844" w:rsidRDefault="00955F20" w:rsidP="00690295">
      <w:pPr>
        <w:ind w:left="360"/>
        <w:jc w:val="both"/>
        <w:rPr>
          <w:sz w:val="24"/>
          <w:szCs w:val="24"/>
        </w:rPr>
      </w:pPr>
    </w:p>
    <w:p w14:paraId="675C78F6" w14:textId="77777777" w:rsidR="00690295" w:rsidRPr="00554844" w:rsidRDefault="00690295" w:rsidP="00351664">
      <w:pPr>
        <w:ind w:left="360"/>
        <w:jc w:val="both"/>
        <w:rPr>
          <w:sz w:val="24"/>
          <w:szCs w:val="24"/>
        </w:rPr>
      </w:pPr>
    </w:p>
    <w:p w14:paraId="57B263CF" w14:textId="77777777" w:rsidR="00690295" w:rsidRPr="00554844" w:rsidRDefault="00690295" w:rsidP="00351664">
      <w:pPr>
        <w:ind w:left="360"/>
        <w:jc w:val="both"/>
        <w:rPr>
          <w:sz w:val="24"/>
          <w:szCs w:val="24"/>
        </w:rPr>
      </w:pPr>
    </w:p>
    <w:p w14:paraId="0FF75A49" w14:textId="77777777" w:rsidR="00690295" w:rsidRPr="00554844" w:rsidRDefault="00690295" w:rsidP="00351664">
      <w:pPr>
        <w:ind w:left="360"/>
        <w:jc w:val="both"/>
        <w:rPr>
          <w:sz w:val="24"/>
          <w:szCs w:val="24"/>
        </w:rPr>
      </w:pPr>
    </w:p>
    <w:p w14:paraId="33109491" w14:textId="77777777" w:rsidR="00690295" w:rsidRPr="00554844" w:rsidRDefault="00690295" w:rsidP="00351664">
      <w:pPr>
        <w:ind w:left="360"/>
        <w:jc w:val="both"/>
        <w:rPr>
          <w:sz w:val="24"/>
          <w:szCs w:val="24"/>
        </w:rPr>
      </w:pPr>
    </w:p>
    <w:p w14:paraId="69A5C8E0" w14:textId="33BDC5D9" w:rsidR="00105F1E" w:rsidRDefault="00105F1E" w:rsidP="00E04044">
      <w:pPr>
        <w:pStyle w:val="Heading2"/>
        <w:spacing w:after="240"/>
      </w:pPr>
      <w:r>
        <w:lastRenderedPageBreak/>
        <w:t>Auberginen-Dip</w:t>
      </w:r>
      <w:r w:rsidR="00264EEB">
        <w:rPr>
          <w:rStyle w:val="FootnoteReference"/>
        </w:rPr>
        <w:footnoteReference w:id="785"/>
      </w:r>
    </w:p>
    <w:p w14:paraId="18183589" w14:textId="1FB7F58E" w:rsidR="00105F1E" w:rsidRDefault="00105F1E" w:rsidP="00105F1E">
      <w:pPr>
        <w:jc w:val="both"/>
        <w:rPr>
          <w:sz w:val="24"/>
          <w:szCs w:val="24"/>
        </w:rPr>
      </w:pPr>
      <w:r w:rsidRPr="00E04044">
        <w:rPr>
          <w:sz w:val="24"/>
          <w:szCs w:val="24"/>
          <w:u w:val="single"/>
        </w:rPr>
        <w:t>Zutaten</w:t>
      </w:r>
      <w:r>
        <w:rPr>
          <w:sz w:val="24"/>
          <w:szCs w:val="24"/>
        </w:rPr>
        <w:t xml:space="preserve"> </w:t>
      </w:r>
      <w:r w:rsidR="00E04044">
        <w:rPr>
          <w:sz w:val="24"/>
          <w:szCs w:val="24"/>
        </w:rPr>
        <w:t>(</w:t>
      </w:r>
      <w:r>
        <w:rPr>
          <w:sz w:val="24"/>
          <w:szCs w:val="24"/>
        </w:rPr>
        <w:t>für 5 Portionen</w:t>
      </w:r>
      <w:r w:rsidR="00E04044">
        <w:rPr>
          <w:sz w:val="24"/>
          <w:szCs w:val="24"/>
        </w:rPr>
        <w:t>):</w:t>
      </w:r>
    </w:p>
    <w:p w14:paraId="73CA7B6B" w14:textId="77777777" w:rsidR="00105F1E" w:rsidRDefault="00105F1E" w:rsidP="00105F1E">
      <w:pPr>
        <w:jc w:val="both"/>
        <w:rPr>
          <w:sz w:val="24"/>
          <w:szCs w:val="24"/>
        </w:rPr>
      </w:pPr>
      <w:r>
        <w:rPr>
          <w:sz w:val="24"/>
          <w:szCs w:val="24"/>
        </w:rPr>
        <w:t>6 EL Olivenöl</w:t>
      </w:r>
    </w:p>
    <w:p w14:paraId="39EDAFFB" w14:textId="77777777" w:rsidR="00105F1E" w:rsidRDefault="00105F1E" w:rsidP="00105F1E">
      <w:pPr>
        <w:jc w:val="both"/>
        <w:rPr>
          <w:sz w:val="24"/>
          <w:szCs w:val="24"/>
        </w:rPr>
      </w:pPr>
      <w:r>
        <w:rPr>
          <w:sz w:val="24"/>
          <w:szCs w:val="24"/>
        </w:rPr>
        <w:t>Salz</w:t>
      </w:r>
    </w:p>
    <w:p w14:paraId="6E85109D" w14:textId="77777777" w:rsidR="00105F1E" w:rsidRDefault="00105F1E" w:rsidP="00105F1E">
      <w:pPr>
        <w:jc w:val="both"/>
        <w:rPr>
          <w:sz w:val="24"/>
          <w:szCs w:val="24"/>
        </w:rPr>
      </w:pPr>
      <w:r>
        <w:rPr>
          <w:sz w:val="24"/>
          <w:szCs w:val="24"/>
        </w:rPr>
        <w:t>Pfeffer</w:t>
      </w:r>
    </w:p>
    <w:p w14:paraId="01DB4E7A" w14:textId="77777777" w:rsidR="00105F1E" w:rsidRDefault="00105F1E" w:rsidP="00105F1E">
      <w:pPr>
        <w:jc w:val="both"/>
        <w:rPr>
          <w:sz w:val="24"/>
          <w:szCs w:val="24"/>
        </w:rPr>
      </w:pPr>
      <w:r>
        <w:rPr>
          <w:sz w:val="24"/>
          <w:szCs w:val="24"/>
        </w:rPr>
        <w:t>2 Auberginen (à 300 g)</w:t>
      </w:r>
    </w:p>
    <w:p w14:paraId="555E401D" w14:textId="77777777" w:rsidR="00105F1E" w:rsidRDefault="00105F1E" w:rsidP="00105F1E">
      <w:pPr>
        <w:jc w:val="both"/>
        <w:rPr>
          <w:sz w:val="24"/>
          <w:szCs w:val="24"/>
        </w:rPr>
      </w:pPr>
      <w:r>
        <w:rPr>
          <w:sz w:val="24"/>
          <w:szCs w:val="24"/>
        </w:rPr>
        <w:t>120 g Joghurt (10% Fett)</w:t>
      </w:r>
    </w:p>
    <w:p w14:paraId="1BCE6F4F" w14:textId="77777777" w:rsidR="00105F1E" w:rsidRDefault="00105F1E" w:rsidP="00105F1E">
      <w:pPr>
        <w:jc w:val="both"/>
        <w:rPr>
          <w:sz w:val="24"/>
          <w:szCs w:val="24"/>
        </w:rPr>
      </w:pPr>
      <w:r>
        <w:rPr>
          <w:sz w:val="24"/>
          <w:szCs w:val="24"/>
        </w:rPr>
        <w:t xml:space="preserve">1 -2 TL Ducca </w:t>
      </w:r>
    </w:p>
    <w:p w14:paraId="5990DADA" w14:textId="77777777" w:rsidR="00105F1E" w:rsidRDefault="00105F1E" w:rsidP="00105F1E">
      <w:pPr>
        <w:jc w:val="both"/>
        <w:rPr>
          <w:sz w:val="24"/>
          <w:szCs w:val="24"/>
        </w:rPr>
      </w:pPr>
      <w:r>
        <w:rPr>
          <w:sz w:val="24"/>
          <w:szCs w:val="24"/>
        </w:rPr>
        <w:t>1 -2 TL Zitronensaft</w:t>
      </w:r>
    </w:p>
    <w:p w14:paraId="2528BD08" w14:textId="77777777" w:rsidR="00105F1E" w:rsidRDefault="00105F1E" w:rsidP="00105F1E">
      <w:pPr>
        <w:jc w:val="both"/>
        <w:rPr>
          <w:sz w:val="24"/>
          <w:szCs w:val="24"/>
        </w:rPr>
      </w:pPr>
      <w:r>
        <w:rPr>
          <w:sz w:val="24"/>
          <w:szCs w:val="24"/>
        </w:rPr>
        <w:t>1 TL Chiliflocken</w:t>
      </w:r>
    </w:p>
    <w:p w14:paraId="26E89B99" w14:textId="77777777" w:rsidR="00105F1E" w:rsidRDefault="00105F1E" w:rsidP="00105F1E">
      <w:pPr>
        <w:jc w:val="both"/>
        <w:rPr>
          <w:sz w:val="24"/>
          <w:szCs w:val="24"/>
        </w:rPr>
      </w:pPr>
    </w:p>
    <w:p w14:paraId="44A5FF31" w14:textId="77777777" w:rsidR="00105F1E" w:rsidRDefault="00105F1E" w:rsidP="00105F1E">
      <w:pPr>
        <w:jc w:val="both"/>
        <w:rPr>
          <w:sz w:val="24"/>
          <w:szCs w:val="24"/>
        </w:rPr>
      </w:pPr>
      <w:r>
        <w:rPr>
          <w:sz w:val="24"/>
          <w:szCs w:val="24"/>
        </w:rPr>
        <w:t>Zubereitungszeit: 50 Minuten</w:t>
      </w:r>
    </w:p>
    <w:p w14:paraId="2F3BE700" w14:textId="77777777" w:rsidR="00105F1E" w:rsidRPr="00105F1E" w:rsidRDefault="00105F1E" w:rsidP="00B40E8C">
      <w:pPr>
        <w:pStyle w:val="ListParagraph"/>
        <w:numPr>
          <w:ilvl w:val="0"/>
          <w:numId w:val="686"/>
        </w:numPr>
        <w:spacing w:after="120"/>
        <w:ind w:left="714" w:hanging="357"/>
        <w:contextualSpacing w:val="0"/>
        <w:jc w:val="both"/>
        <w:rPr>
          <w:sz w:val="24"/>
          <w:szCs w:val="24"/>
        </w:rPr>
      </w:pPr>
      <w:r w:rsidRPr="00105F1E">
        <w:rPr>
          <w:sz w:val="24"/>
          <w:szCs w:val="24"/>
        </w:rPr>
        <w:t>Ein Backblech mit 3 EL Olivenölbeträufeln und mit Salz und Pfeffer bestreuen. Auberginen waschen, putzen, trocken tupfen, längs halbieren und auf den Schnittseiten auf das Backblech legen. Die runden Auberginenseiten mit einer Nadel mehrmals einstechen.</w:t>
      </w:r>
    </w:p>
    <w:p w14:paraId="2819A991" w14:textId="77777777" w:rsidR="00105F1E" w:rsidRPr="00105F1E" w:rsidRDefault="00105F1E" w:rsidP="00B40E8C">
      <w:pPr>
        <w:pStyle w:val="ListParagraph"/>
        <w:numPr>
          <w:ilvl w:val="0"/>
          <w:numId w:val="686"/>
        </w:numPr>
        <w:spacing w:after="120"/>
        <w:ind w:left="714" w:hanging="357"/>
        <w:contextualSpacing w:val="0"/>
        <w:jc w:val="both"/>
        <w:rPr>
          <w:sz w:val="24"/>
          <w:szCs w:val="24"/>
        </w:rPr>
      </w:pPr>
      <w:r w:rsidRPr="00105F1E">
        <w:rPr>
          <w:sz w:val="24"/>
          <w:szCs w:val="24"/>
        </w:rPr>
        <w:t>Auberginen im vorgeheizten Backofen bei 180 Grad (Gas 2, Umluft 170 Grad) 30 – 35 Minuten 40 Minuten garen.</w:t>
      </w:r>
    </w:p>
    <w:p w14:paraId="7B8AECD9" w14:textId="77777777" w:rsidR="00105F1E" w:rsidRPr="00105F1E" w:rsidRDefault="00105F1E" w:rsidP="00B40E8C">
      <w:pPr>
        <w:pStyle w:val="ListParagraph"/>
        <w:numPr>
          <w:ilvl w:val="0"/>
          <w:numId w:val="686"/>
        </w:numPr>
        <w:spacing w:after="120"/>
        <w:ind w:left="714" w:hanging="357"/>
        <w:contextualSpacing w:val="0"/>
        <w:jc w:val="both"/>
        <w:rPr>
          <w:sz w:val="24"/>
          <w:szCs w:val="24"/>
        </w:rPr>
      </w:pPr>
      <w:r w:rsidRPr="00105F1E">
        <w:rPr>
          <w:sz w:val="24"/>
          <w:szCs w:val="24"/>
        </w:rPr>
        <w:t>Auberginen aus dem Backofen nehmen und abkühlen lassen. Fruchtfleisch mit einem Löffel aus der Schale kratzen und in den Rührbecher geben. Joghurt, restliches Olivenöl, Salz und Pfeffer zugeben und fein pürieren. Mit Ducca und Zitronensaft abschmecken. Dip in eine Schale füllen und mit Chili bestreut zu den Inside-out-Sandwichs servieren.</w:t>
      </w:r>
    </w:p>
    <w:p w14:paraId="0936AD2D" w14:textId="77777777" w:rsidR="00B45532" w:rsidRDefault="00B45532">
      <w:pPr>
        <w:rPr>
          <w:sz w:val="24"/>
          <w:szCs w:val="24"/>
        </w:rPr>
      </w:pPr>
      <w:r>
        <w:rPr>
          <w:sz w:val="24"/>
          <w:szCs w:val="24"/>
        </w:rPr>
        <w:br w:type="page"/>
      </w:r>
    </w:p>
    <w:p w14:paraId="2FE4BC7B" w14:textId="77777777" w:rsidR="003220E3" w:rsidRDefault="003220E3" w:rsidP="003220E3">
      <w:pPr>
        <w:pStyle w:val="Heading2"/>
        <w:spacing w:after="240"/>
      </w:pPr>
      <w:r>
        <w:lastRenderedPageBreak/>
        <w:t>Joghurt-Limetten-Dip</w:t>
      </w:r>
      <w:r>
        <w:rPr>
          <w:rStyle w:val="FootnoteReference"/>
        </w:rPr>
        <w:footnoteReference w:id="786"/>
      </w:r>
      <w:r>
        <w:t xml:space="preserve"> </w:t>
      </w:r>
    </w:p>
    <w:p w14:paraId="751F921F" w14:textId="77777777" w:rsidR="003220E3" w:rsidRDefault="003220E3" w:rsidP="003220E3">
      <w:pPr>
        <w:jc w:val="both"/>
        <w:rPr>
          <w:sz w:val="24"/>
          <w:szCs w:val="24"/>
        </w:rPr>
      </w:pPr>
      <w:r w:rsidRPr="00E04044">
        <w:rPr>
          <w:sz w:val="24"/>
          <w:szCs w:val="24"/>
          <w:u w:val="single"/>
        </w:rPr>
        <w:t>Zutaten</w:t>
      </w:r>
      <w:r>
        <w:rPr>
          <w:sz w:val="24"/>
          <w:szCs w:val="24"/>
        </w:rPr>
        <w:t xml:space="preserve"> (für 8 Portionen):</w:t>
      </w:r>
    </w:p>
    <w:p w14:paraId="5735AE7D" w14:textId="77777777" w:rsidR="003220E3" w:rsidRDefault="003220E3" w:rsidP="003220E3">
      <w:pPr>
        <w:jc w:val="both"/>
        <w:rPr>
          <w:sz w:val="24"/>
          <w:szCs w:val="24"/>
        </w:rPr>
      </w:pPr>
      <w:r>
        <w:rPr>
          <w:sz w:val="24"/>
          <w:szCs w:val="24"/>
        </w:rPr>
        <w:t>2 EL helle Sesamsaat</w:t>
      </w:r>
    </w:p>
    <w:p w14:paraId="4173DBBC" w14:textId="77777777" w:rsidR="003220E3" w:rsidRDefault="003220E3" w:rsidP="003220E3">
      <w:pPr>
        <w:jc w:val="both"/>
        <w:rPr>
          <w:sz w:val="24"/>
          <w:szCs w:val="24"/>
        </w:rPr>
      </w:pPr>
      <w:r>
        <w:rPr>
          <w:sz w:val="24"/>
          <w:szCs w:val="24"/>
        </w:rPr>
        <w:t>1 Limette</w:t>
      </w:r>
    </w:p>
    <w:p w14:paraId="14C18B79" w14:textId="77777777" w:rsidR="003220E3" w:rsidRDefault="003220E3" w:rsidP="003220E3">
      <w:pPr>
        <w:jc w:val="both"/>
        <w:rPr>
          <w:sz w:val="24"/>
          <w:szCs w:val="24"/>
        </w:rPr>
      </w:pPr>
      <w:r>
        <w:rPr>
          <w:sz w:val="24"/>
          <w:szCs w:val="24"/>
        </w:rPr>
        <w:t>5 Stiele Minze</w:t>
      </w:r>
    </w:p>
    <w:p w14:paraId="60106211" w14:textId="77777777" w:rsidR="003220E3" w:rsidRDefault="003220E3" w:rsidP="003220E3">
      <w:pPr>
        <w:jc w:val="both"/>
        <w:rPr>
          <w:sz w:val="24"/>
          <w:szCs w:val="24"/>
        </w:rPr>
      </w:pPr>
      <w:r>
        <w:rPr>
          <w:sz w:val="24"/>
          <w:szCs w:val="24"/>
        </w:rPr>
        <w:t>500 g griechischer Joghurt</w:t>
      </w:r>
    </w:p>
    <w:p w14:paraId="6F8F2075" w14:textId="77777777" w:rsidR="003220E3" w:rsidRDefault="003220E3" w:rsidP="003220E3">
      <w:pPr>
        <w:jc w:val="both"/>
        <w:rPr>
          <w:sz w:val="24"/>
          <w:szCs w:val="24"/>
        </w:rPr>
      </w:pPr>
      <w:r>
        <w:rPr>
          <w:sz w:val="24"/>
          <w:szCs w:val="24"/>
        </w:rPr>
        <w:t>2 EL geröstetes Sesamöl</w:t>
      </w:r>
    </w:p>
    <w:p w14:paraId="60DD1320" w14:textId="77777777" w:rsidR="003220E3" w:rsidRDefault="003220E3" w:rsidP="003220E3">
      <w:pPr>
        <w:jc w:val="both"/>
        <w:rPr>
          <w:sz w:val="24"/>
          <w:szCs w:val="24"/>
        </w:rPr>
      </w:pPr>
      <w:r>
        <w:rPr>
          <w:sz w:val="24"/>
          <w:szCs w:val="24"/>
        </w:rPr>
        <w:t>Zucker</w:t>
      </w:r>
    </w:p>
    <w:p w14:paraId="1C339EC0" w14:textId="77777777" w:rsidR="003220E3" w:rsidRDefault="003220E3" w:rsidP="003220E3">
      <w:pPr>
        <w:jc w:val="both"/>
        <w:rPr>
          <w:sz w:val="24"/>
          <w:szCs w:val="24"/>
        </w:rPr>
      </w:pPr>
      <w:r>
        <w:rPr>
          <w:sz w:val="24"/>
          <w:szCs w:val="24"/>
        </w:rPr>
        <w:t>Salz</w:t>
      </w:r>
    </w:p>
    <w:p w14:paraId="035DE35A" w14:textId="77777777" w:rsidR="003220E3" w:rsidRDefault="003220E3" w:rsidP="003220E3">
      <w:pPr>
        <w:jc w:val="both"/>
        <w:rPr>
          <w:sz w:val="24"/>
          <w:szCs w:val="24"/>
        </w:rPr>
      </w:pPr>
      <w:r>
        <w:rPr>
          <w:sz w:val="24"/>
          <w:szCs w:val="24"/>
        </w:rPr>
        <w:t>Pfeffer</w:t>
      </w:r>
    </w:p>
    <w:p w14:paraId="43E79EA1" w14:textId="77777777" w:rsidR="003220E3" w:rsidRDefault="003220E3" w:rsidP="003220E3">
      <w:pPr>
        <w:jc w:val="both"/>
        <w:rPr>
          <w:sz w:val="24"/>
          <w:szCs w:val="24"/>
        </w:rPr>
      </w:pPr>
    </w:p>
    <w:p w14:paraId="27BD6367" w14:textId="77777777" w:rsidR="003220E3" w:rsidRDefault="003220E3" w:rsidP="003220E3">
      <w:pPr>
        <w:jc w:val="both"/>
        <w:rPr>
          <w:sz w:val="24"/>
          <w:szCs w:val="24"/>
        </w:rPr>
      </w:pPr>
      <w:r>
        <w:rPr>
          <w:sz w:val="24"/>
          <w:szCs w:val="24"/>
        </w:rPr>
        <w:t>Zubereitungszeit: 10 Minuten</w:t>
      </w:r>
    </w:p>
    <w:p w14:paraId="279B22E3" w14:textId="77777777" w:rsidR="003220E3" w:rsidRPr="00930857" w:rsidRDefault="003220E3" w:rsidP="00B40E8C">
      <w:pPr>
        <w:pStyle w:val="ListParagraph"/>
        <w:numPr>
          <w:ilvl w:val="0"/>
          <w:numId w:val="707"/>
        </w:numPr>
        <w:spacing w:after="120"/>
        <w:ind w:left="714" w:hanging="357"/>
        <w:contextualSpacing w:val="0"/>
        <w:jc w:val="both"/>
        <w:rPr>
          <w:sz w:val="24"/>
          <w:szCs w:val="24"/>
        </w:rPr>
      </w:pPr>
      <w:r w:rsidRPr="00930857">
        <w:rPr>
          <w:sz w:val="24"/>
          <w:szCs w:val="24"/>
        </w:rPr>
        <w:t>Sesamsaat in einer Pfanne ohne Fett goldbraun rösten, abkühlen lassen. Limette heiß abspülen, trocken tupfen, die Schale abreiben und den Saft auspressen. Minzblätter abzupfen und fein hacken.</w:t>
      </w:r>
    </w:p>
    <w:p w14:paraId="05962859" w14:textId="77777777" w:rsidR="003220E3" w:rsidRPr="00930857" w:rsidRDefault="003220E3" w:rsidP="00B40E8C">
      <w:pPr>
        <w:pStyle w:val="ListParagraph"/>
        <w:numPr>
          <w:ilvl w:val="0"/>
          <w:numId w:val="707"/>
        </w:numPr>
        <w:spacing w:after="120"/>
        <w:ind w:left="714" w:hanging="357"/>
        <w:contextualSpacing w:val="0"/>
        <w:jc w:val="both"/>
        <w:rPr>
          <w:sz w:val="24"/>
          <w:szCs w:val="24"/>
        </w:rPr>
      </w:pPr>
      <w:r w:rsidRPr="00930857">
        <w:rPr>
          <w:sz w:val="24"/>
          <w:szCs w:val="24"/>
        </w:rPr>
        <w:t>Joghurt mit Limettensaft, -schale, Minze, Sesamöl, 1 Prise Zucker, 1 gestrichenen TL Salz, Pfeffer und der Hälfte vom Sesam verrühren. Den Dip mit Salz, Pfeffer und Zucker abschmecken und mit dem restlichen Sesam bestreut servieren.</w:t>
      </w:r>
    </w:p>
    <w:p w14:paraId="6C96958D" w14:textId="77777777" w:rsidR="003220E3" w:rsidRDefault="003220E3" w:rsidP="003220E3">
      <w:pPr>
        <w:jc w:val="both"/>
        <w:rPr>
          <w:sz w:val="24"/>
          <w:szCs w:val="24"/>
        </w:rPr>
      </w:pPr>
    </w:p>
    <w:p w14:paraId="67F43D67" w14:textId="77777777" w:rsidR="003220E3" w:rsidRDefault="003220E3" w:rsidP="003220E3">
      <w:pPr>
        <w:jc w:val="both"/>
        <w:rPr>
          <w:sz w:val="24"/>
          <w:szCs w:val="24"/>
        </w:rPr>
      </w:pPr>
    </w:p>
    <w:p w14:paraId="4304F2D5" w14:textId="77777777" w:rsidR="003220E3" w:rsidRDefault="003220E3">
      <w:pPr>
        <w:rPr>
          <w:rFonts w:asciiTheme="majorHAnsi" w:eastAsiaTheme="majorEastAsia" w:hAnsiTheme="majorHAnsi" w:cstheme="majorBidi"/>
          <w:color w:val="2F5496" w:themeColor="accent1" w:themeShade="BF"/>
          <w:sz w:val="26"/>
          <w:szCs w:val="26"/>
        </w:rPr>
      </w:pPr>
      <w:r>
        <w:br w:type="page"/>
      </w:r>
    </w:p>
    <w:p w14:paraId="038FEB15" w14:textId="77777777" w:rsidR="0037305F" w:rsidRDefault="0037305F" w:rsidP="0037305F">
      <w:pPr>
        <w:pStyle w:val="Heading2"/>
        <w:spacing w:after="240"/>
      </w:pPr>
      <w:r w:rsidRPr="002C1484">
        <w:lastRenderedPageBreak/>
        <w:t>Avocado-Dip</w:t>
      </w:r>
      <w:r>
        <w:rPr>
          <w:rStyle w:val="FootnoteReference"/>
        </w:rPr>
        <w:footnoteReference w:id="787"/>
      </w:r>
      <w:r w:rsidRPr="002C1484">
        <w:t xml:space="preserve"> </w:t>
      </w:r>
    </w:p>
    <w:p w14:paraId="433A2E84" w14:textId="77777777" w:rsidR="0037305F" w:rsidRDefault="0037305F" w:rsidP="0037305F">
      <w:pPr>
        <w:rPr>
          <w:sz w:val="24"/>
          <w:szCs w:val="24"/>
        </w:rPr>
      </w:pPr>
      <w:r w:rsidRPr="009D7102">
        <w:rPr>
          <w:sz w:val="24"/>
          <w:szCs w:val="24"/>
          <w:u w:val="single"/>
        </w:rPr>
        <w:t>Zutaten</w:t>
      </w:r>
      <w:r>
        <w:rPr>
          <w:sz w:val="24"/>
          <w:szCs w:val="24"/>
        </w:rPr>
        <w:t xml:space="preserve"> (für 6 Portionen):</w:t>
      </w:r>
    </w:p>
    <w:p w14:paraId="2A174609" w14:textId="77777777" w:rsidR="0037305F" w:rsidRDefault="0037305F" w:rsidP="0037305F">
      <w:pPr>
        <w:rPr>
          <w:sz w:val="24"/>
          <w:szCs w:val="24"/>
        </w:rPr>
      </w:pPr>
      <w:r>
        <w:rPr>
          <w:sz w:val="24"/>
          <w:szCs w:val="24"/>
        </w:rPr>
        <w:t>1 reife Avocado</w:t>
      </w:r>
    </w:p>
    <w:p w14:paraId="59E69711" w14:textId="77777777" w:rsidR="0037305F" w:rsidRDefault="0037305F" w:rsidP="0037305F">
      <w:pPr>
        <w:rPr>
          <w:sz w:val="24"/>
          <w:szCs w:val="24"/>
        </w:rPr>
      </w:pPr>
      <w:r>
        <w:rPr>
          <w:sz w:val="24"/>
          <w:szCs w:val="24"/>
        </w:rPr>
        <w:t>2 Stiele Koriandergrün</w:t>
      </w:r>
    </w:p>
    <w:p w14:paraId="7E3E522B" w14:textId="77777777" w:rsidR="0037305F" w:rsidRDefault="0037305F" w:rsidP="0037305F">
      <w:pPr>
        <w:rPr>
          <w:sz w:val="24"/>
          <w:szCs w:val="24"/>
        </w:rPr>
      </w:pPr>
      <w:r>
        <w:rPr>
          <w:sz w:val="24"/>
          <w:szCs w:val="24"/>
        </w:rPr>
        <w:t>1 Tomate</w:t>
      </w:r>
    </w:p>
    <w:p w14:paraId="37E34A83" w14:textId="77777777" w:rsidR="0037305F" w:rsidRPr="003A4469" w:rsidRDefault="0037305F" w:rsidP="0037305F">
      <w:pPr>
        <w:rPr>
          <w:sz w:val="24"/>
          <w:szCs w:val="24"/>
        </w:rPr>
      </w:pPr>
      <w:r w:rsidRPr="003A4469">
        <w:rPr>
          <w:sz w:val="24"/>
          <w:szCs w:val="24"/>
        </w:rPr>
        <w:t>250 g Speisequark (20 % Fett)</w:t>
      </w:r>
    </w:p>
    <w:p w14:paraId="25AE460E" w14:textId="77777777" w:rsidR="0037305F" w:rsidRPr="003A4469" w:rsidRDefault="0037305F" w:rsidP="0037305F">
      <w:pPr>
        <w:rPr>
          <w:sz w:val="24"/>
          <w:szCs w:val="24"/>
        </w:rPr>
      </w:pPr>
      <w:r w:rsidRPr="003A4469">
        <w:rPr>
          <w:sz w:val="24"/>
          <w:szCs w:val="24"/>
        </w:rPr>
        <w:t>3 EL Orangensaft</w:t>
      </w:r>
    </w:p>
    <w:p w14:paraId="29C23EFC" w14:textId="77777777" w:rsidR="0037305F" w:rsidRPr="003A4469" w:rsidRDefault="0037305F" w:rsidP="0037305F">
      <w:pPr>
        <w:rPr>
          <w:sz w:val="24"/>
          <w:szCs w:val="24"/>
        </w:rPr>
      </w:pPr>
      <w:r w:rsidRPr="003A4469">
        <w:rPr>
          <w:sz w:val="24"/>
          <w:szCs w:val="24"/>
        </w:rPr>
        <w:t>2 EL Olivenöl</w:t>
      </w:r>
    </w:p>
    <w:p w14:paraId="1BF7105B" w14:textId="77777777" w:rsidR="0037305F" w:rsidRPr="003A4469" w:rsidRDefault="0037305F" w:rsidP="0037305F">
      <w:pPr>
        <w:rPr>
          <w:sz w:val="24"/>
          <w:szCs w:val="24"/>
        </w:rPr>
      </w:pPr>
      <w:r w:rsidRPr="003A4469">
        <w:rPr>
          <w:sz w:val="24"/>
          <w:szCs w:val="24"/>
        </w:rPr>
        <w:t>Grobes Meersalz</w:t>
      </w:r>
    </w:p>
    <w:p w14:paraId="703B3F7C" w14:textId="77777777" w:rsidR="0037305F" w:rsidRPr="003A4469" w:rsidRDefault="0037305F" w:rsidP="0037305F">
      <w:pPr>
        <w:rPr>
          <w:sz w:val="24"/>
          <w:szCs w:val="24"/>
        </w:rPr>
      </w:pPr>
      <w:r w:rsidRPr="003A4469">
        <w:rPr>
          <w:sz w:val="24"/>
          <w:szCs w:val="24"/>
        </w:rPr>
        <w:t>Pfeffer</w:t>
      </w:r>
    </w:p>
    <w:p w14:paraId="2BFF5C61" w14:textId="77777777" w:rsidR="0037305F" w:rsidRPr="003A4469" w:rsidRDefault="0037305F" w:rsidP="0037305F">
      <w:pPr>
        <w:rPr>
          <w:sz w:val="24"/>
          <w:szCs w:val="24"/>
        </w:rPr>
      </w:pPr>
      <w:r w:rsidRPr="003A4469">
        <w:rPr>
          <w:sz w:val="24"/>
          <w:szCs w:val="24"/>
        </w:rPr>
        <w:t>1 – 2 TL Ahornsirup</w:t>
      </w:r>
    </w:p>
    <w:p w14:paraId="7E87B11A" w14:textId="77777777" w:rsidR="0037305F" w:rsidRPr="003A4469" w:rsidRDefault="0037305F" w:rsidP="0037305F">
      <w:pPr>
        <w:rPr>
          <w:sz w:val="24"/>
          <w:szCs w:val="24"/>
        </w:rPr>
      </w:pPr>
    </w:p>
    <w:p w14:paraId="36A237AB" w14:textId="77777777" w:rsidR="0037305F" w:rsidRPr="003A4469" w:rsidRDefault="0037305F" w:rsidP="0037305F">
      <w:pPr>
        <w:rPr>
          <w:sz w:val="24"/>
          <w:szCs w:val="24"/>
        </w:rPr>
      </w:pPr>
      <w:r w:rsidRPr="003A4469">
        <w:rPr>
          <w:sz w:val="24"/>
          <w:szCs w:val="24"/>
        </w:rPr>
        <w:t>Zubereitungszeit: 20 Minuten</w:t>
      </w:r>
    </w:p>
    <w:p w14:paraId="083E7377" w14:textId="77777777" w:rsidR="0037305F" w:rsidRPr="00267B58" w:rsidRDefault="0037305F" w:rsidP="00B40E8C">
      <w:pPr>
        <w:pStyle w:val="ListParagraph"/>
        <w:numPr>
          <w:ilvl w:val="0"/>
          <w:numId w:val="343"/>
        </w:numPr>
        <w:spacing w:after="120"/>
        <w:ind w:left="714" w:hanging="357"/>
        <w:contextualSpacing w:val="0"/>
        <w:jc w:val="both"/>
        <w:rPr>
          <w:sz w:val="24"/>
          <w:szCs w:val="24"/>
        </w:rPr>
      </w:pPr>
      <w:r w:rsidRPr="00267B58">
        <w:rPr>
          <w:sz w:val="24"/>
          <w:szCs w:val="24"/>
        </w:rPr>
        <w:t>Avocado längs halbieren, den Kern entfernen, Avocadohälften auf den Schnittseiten auf dem Grill (oder in einer beschichteten Grillpfanne) 10 Minuten bei nicht zu starker Hitze grillen. Etwas abkühlen lassen, das Fruchtfleisch mit einem Löffel aus der Schale lösen und mit einer Gabel zerdrücken.</w:t>
      </w:r>
    </w:p>
    <w:p w14:paraId="5EE055A0" w14:textId="77777777" w:rsidR="0037305F" w:rsidRPr="00267B58" w:rsidRDefault="0037305F" w:rsidP="00B40E8C">
      <w:pPr>
        <w:pStyle w:val="ListParagraph"/>
        <w:numPr>
          <w:ilvl w:val="0"/>
          <w:numId w:val="343"/>
        </w:numPr>
        <w:spacing w:after="120"/>
        <w:ind w:left="714" w:hanging="357"/>
        <w:contextualSpacing w:val="0"/>
        <w:jc w:val="both"/>
        <w:rPr>
          <w:sz w:val="24"/>
          <w:szCs w:val="24"/>
        </w:rPr>
      </w:pPr>
      <w:r w:rsidRPr="00267B58">
        <w:rPr>
          <w:sz w:val="24"/>
          <w:szCs w:val="24"/>
        </w:rPr>
        <w:t xml:space="preserve">Korianderblättchen abzupfen und grob schneiden. Tomate vierteln, entkernen und klein schneiden. Avocado mit Quark, Koriander, Tomaten, Orangensaft und Olivenöl mischen, mit Salz, Pfeffer und Ahornsirup abschmecken. </w:t>
      </w:r>
    </w:p>
    <w:p w14:paraId="5F41BA35" w14:textId="77777777" w:rsidR="0037305F" w:rsidRPr="00267B58" w:rsidRDefault="0037305F" w:rsidP="00B40E8C">
      <w:pPr>
        <w:pStyle w:val="ListParagraph"/>
        <w:numPr>
          <w:ilvl w:val="0"/>
          <w:numId w:val="343"/>
        </w:numPr>
        <w:spacing w:after="120"/>
        <w:ind w:left="714" w:hanging="357"/>
        <w:contextualSpacing w:val="0"/>
        <w:jc w:val="both"/>
        <w:rPr>
          <w:sz w:val="24"/>
          <w:szCs w:val="24"/>
        </w:rPr>
      </w:pPr>
      <w:r w:rsidRPr="00267B58">
        <w:rPr>
          <w:sz w:val="24"/>
          <w:szCs w:val="24"/>
        </w:rPr>
        <w:t>Schmeckt toll zu Röstbrot</w:t>
      </w:r>
    </w:p>
    <w:p w14:paraId="77917059" w14:textId="77777777" w:rsidR="0037305F" w:rsidRPr="00267B58" w:rsidRDefault="0037305F" w:rsidP="0037305F">
      <w:pPr>
        <w:rPr>
          <w:sz w:val="24"/>
          <w:szCs w:val="24"/>
        </w:rPr>
      </w:pPr>
    </w:p>
    <w:p w14:paraId="218FF228" w14:textId="77777777" w:rsidR="0037305F" w:rsidRDefault="0037305F" w:rsidP="0037305F">
      <w:pPr>
        <w:rPr>
          <w:sz w:val="24"/>
          <w:szCs w:val="24"/>
        </w:rPr>
      </w:pPr>
      <w:r>
        <w:rPr>
          <w:sz w:val="24"/>
          <w:szCs w:val="24"/>
        </w:rPr>
        <w:br w:type="page"/>
      </w:r>
    </w:p>
    <w:p w14:paraId="7926134F" w14:textId="77777777" w:rsidR="000C4DE1" w:rsidRDefault="000C4DE1" w:rsidP="000C4DE1">
      <w:pPr>
        <w:pStyle w:val="Heading2"/>
        <w:spacing w:after="240"/>
      </w:pPr>
      <w:r>
        <w:lastRenderedPageBreak/>
        <w:t>Erdnussbutter-Kokos-Dip</w:t>
      </w:r>
    </w:p>
    <w:p w14:paraId="44BFA639" w14:textId="77777777" w:rsidR="000C4DE1" w:rsidRDefault="000C4DE1" w:rsidP="000C4DE1">
      <w:pPr>
        <w:rPr>
          <w:sz w:val="24"/>
          <w:szCs w:val="24"/>
        </w:rPr>
      </w:pPr>
      <w:r>
        <w:rPr>
          <w:sz w:val="24"/>
          <w:szCs w:val="24"/>
        </w:rPr>
        <w:t>Zutaten:</w:t>
      </w:r>
    </w:p>
    <w:p w14:paraId="0758C189" w14:textId="77777777" w:rsidR="000C4DE1" w:rsidRDefault="000C4DE1" w:rsidP="000C4DE1">
      <w:pPr>
        <w:rPr>
          <w:sz w:val="24"/>
          <w:szCs w:val="24"/>
        </w:rPr>
      </w:pPr>
      <w:r>
        <w:rPr>
          <w:sz w:val="24"/>
          <w:szCs w:val="24"/>
        </w:rPr>
        <w:t>4 EL Erdnussbutter (oder Mandelmus)</w:t>
      </w:r>
    </w:p>
    <w:p w14:paraId="73055CAA" w14:textId="77777777" w:rsidR="000C4DE1" w:rsidRDefault="000C4DE1" w:rsidP="000C4DE1">
      <w:pPr>
        <w:rPr>
          <w:sz w:val="24"/>
          <w:szCs w:val="24"/>
        </w:rPr>
      </w:pPr>
      <w:r>
        <w:rPr>
          <w:sz w:val="24"/>
          <w:szCs w:val="24"/>
        </w:rPr>
        <w:t>120 ml Kokosmilch</w:t>
      </w:r>
    </w:p>
    <w:p w14:paraId="2FC0D2EE" w14:textId="77777777" w:rsidR="000C4DE1" w:rsidRDefault="000C4DE1" w:rsidP="000C4DE1">
      <w:pPr>
        <w:rPr>
          <w:sz w:val="24"/>
          <w:szCs w:val="24"/>
        </w:rPr>
      </w:pPr>
      <w:r>
        <w:rPr>
          <w:sz w:val="24"/>
          <w:szCs w:val="24"/>
        </w:rPr>
        <w:t>Ausgepresster Saft von 1 Limette</w:t>
      </w:r>
    </w:p>
    <w:p w14:paraId="1368C0F7" w14:textId="77777777" w:rsidR="000C4DE1" w:rsidRDefault="000C4DE1" w:rsidP="000C4DE1">
      <w:pPr>
        <w:rPr>
          <w:sz w:val="24"/>
          <w:szCs w:val="24"/>
        </w:rPr>
      </w:pPr>
      <w:r>
        <w:rPr>
          <w:sz w:val="24"/>
          <w:szCs w:val="24"/>
        </w:rPr>
        <w:t>½ TL gemahlener Koriander</w:t>
      </w:r>
    </w:p>
    <w:p w14:paraId="34BF88AA" w14:textId="77777777" w:rsidR="000C4DE1" w:rsidRDefault="000C4DE1" w:rsidP="000C4DE1">
      <w:pPr>
        <w:rPr>
          <w:sz w:val="24"/>
          <w:szCs w:val="24"/>
        </w:rPr>
      </w:pPr>
      <w:r>
        <w:rPr>
          <w:sz w:val="24"/>
          <w:szCs w:val="24"/>
        </w:rPr>
        <w:t>½ TL gemahlener Kreuzkümmel</w:t>
      </w:r>
    </w:p>
    <w:p w14:paraId="32EABFCB" w14:textId="77777777" w:rsidR="000C4DE1" w:rsidRDefault="000C4DE1" w:rsidP="000C4DE1">
      <w:pPr>
        <w:rPr>
          <w:sz w:val="24"/>
          <w:szCs w:val="24"/>
        </w:rPr>
      </w:pPr>
    </w:p>
    <w:p w14:paraId="72CCA702" w14:textId="77777777" w:rsidR="000C4DE1" w:rsidRDefault="000C4DE1" w:rsidP="000C4DE1">
      <w:pPr>
        <w:rPr>
          <w:sz w:val="24"/>
          <w:szCs w:val="24"/>
        </w:rPr>
      </w:pPr>
      <w:r>
        <w:rPr>
          <w:sz w:val="24"/>
          <w:szCs w:val="24"/>
        </w:rPr>
        <w:t>Zubereitung:</w:t>
      </w:r>
    </w:p>
    <w:p w14:paraId="302FF6E2" w14:textId="77777777" w:rsidR="000C4DE1" w:rsidRDefault="000C4DE1" w:rsidP="000C4DE1">
      <w:pPr>
        <w:rPr>
          <w:sz w:val="24"/>
          <w:szCs w:val="24"/>
        </w:rPr>
      </w:pPr>
      <w:r>
        <w:rPr>
          <w:sz w:val="24"/>
          <w:szCs w:val="24"/>
        </w:rPr>
        <w:t>Alle Zutaten für den Dip in einen kleinen Topf geben und bei geringer Hitze unter Rühren erwärmen, bis sich alles gut verbunden hat. In eine kleine Schüssel umfüllen und bis zum Servieren in den Kühlschrank stellen.</w:t>
      </w:r>
    </w:p>
    <w:p w14:paraId="3B1EF905" w14:textId="77777777" w:rsidR="000C4DE1" w:rsidRDefault="000C4DE1" w:rsidP="000C4DE1">
      <w:pPr>
        <w:rPr>
          <w:sz w:val="24"/>
          <w:szCs w:val="24"/>
        </w:rPr>
      </w:pPr>
    </w:p>
    <w:p w14:paraId="2E440225" w14:textId="77777777" w:rsidR="000C4DE1" w:rsidRDefault="000C4DE1" w:rsidP="000C4DE1">
      <w:pPr>
        <w:ind w:left="708" w:hanging="708"/>
        <w:jc w:val="both"/>
        <w:rPr>
          <w:sz w:val="24"/>
          <w:szCs w:val="24"/>
        </w:rPr>
      </w:pPr>
      <w:r>
        <w:rPr>
          <w:sz w:val="24"/>
          <w:szCs w:val="24"/>
        </w:rPr>
        <w:t>Tipp:</w:t>
      </w:r>
      <w:r>
        <w:rPr>
          <w:sz w:val="24"/>
          <w:szCs w:val="24"/>
        </w:rPr>
        <w:tab/>
        <w:t>Der Dip passt gut zu Satayspießen (kann man mit Hühnchen oder eben auch mit Tofu machen). Gut schmeckt auch folgende Variante:</w:t>
      </w:r>
    </w:p>
    <w:p w14:paraId="02130A4E" w14:textId="77777777" w:rsidR="000C4DE1" w:rsidRDefault="000C4DE1" w:rsidP="000C4DE1">
      <w:pPr>
        <w:ind w:left="708"/>
        <w:jc w:val="both"/>
        <w:rPr>
          <w:sz w:val="24"/>
          <w:szCs w:val="24"/>
        </w:rPr>
      </w:pPr>
      <w:r>
        <w:rPr>
          <w:sz w:val="24"/>
          <w:szCs w:val="24"/>
        </w:rPr>
        <w:t>250 g Fleisch/Tofu und ½ kleine Papaya/Ananas/Pfirsich (geschält und von Kernen befreit) in möglichst gleich große Stücke schneiden. 2 EL Sojasauce, 2 EL Ahornsirup und 1 TL frischer Ingwer (gerieben) in einer ausreichend großen Schüssel miteinander verrühren und die Fleischstücke/Tofu in die Marinade legen. Die Stücke mehrmals in der Marinade wenden und 10 Minuten durchziehen lassen. Die Papaya/Ananas/Pfirsich- und Fleisch/Tofustücke auf Spieße stecken (falls man Holzstücke nimmt, diese zuvor ein paar Minuten in Wasser legen), entweder abwechselnd oder separat.</w:t>
      </w:r>
    </w:p>
    <w:p w14:paraId="2F7F030A" w14:textId="77777777" w:rsidR="000C4DE1" w:rsidRDefault="000C4DE1" w:rsidP="000C4DE1">
      <w:pPr>
        <w:ind w:left="708"/>
        <w:jc w:val="both"/>
        <w:rPr>
          <w:sz w:val="24"/>
          <w:szCs w:val="24"/>
        </w:rPr>
      </w:pPr>
      <w:r>
        <w:rPr>
          <w:sz w:val="24"/>
          <w:szCs w:val="24"/>
        </w:rPr>
        <w:t>Die Spieße in der Pfanne auf jeder Seite kurz anbraten, dabei gelegentlich mit der restlichen Marinade beträufeln.</w:t>
      </w:r>
    </w:p>
    <w:p w14:paraId="36A47306" w14:textId="77777777" w:rsidR="000C4DE1" w:rsidRDefault="000C4DE1" w:rsidP="000C4DE1">
      <w:pPr>
        <w:rPr>
          <w:sz w:val="24"/>
          <w:szCs w:val="24"/>
        </w:rPr>
      </w:pPr>
      <w:r>
        <w:rPr>
          <w:sz w:val="24"/>
          <w:szCs w:val="24"/>
        </w:rPr>
        <w:br w:type="page"/>
      </w:r>
    </w:p>
    <w:p w14:paraId="54FE39F8" w14:textId="3A3BD394" w:rsidR="0091400F" w:rsidRDefault="0091400F" w:rsidP="0091400F">
      <w:pPr>
        <w:pStyle w:val="Heading2"/>
        <w:spacing w:after="240"/>
      </w:pPr>
      <w:r w:rsidRPr="00F9483C">
        <w:lastRenderedPageBreak/>
        <w:t>Dip aus gerösteten Paprika – Muhammara</w:t>
      </w:r>
      <w:r>
        <w:rPr>
          <w:rStyle w:val="FootnoteReference"/>
        </w:rPr>
        <w:footnoteReference w:id="788"/>
      </w:r>
    </w:p>
    <w:p w14:paraId="3802C06D" w14:textId="77777777" w:rsidR="0091400F" w:rsidRDefault="0091400F" w:rsidP="0091400F">
      <w:pPr>
        <w:rPr>
          <w:sz w:val="24"/>
          <w:szCs w:val="24"/>
        </w:rPr>
      </w:pPr>
      <w:r w:rsidRPr="00797DF2">
        <w:rPr>
          <w:sz w:val="24"/>
          <w:szCs w:val="24"/>
          <w:u w:val="single"/>
        </w:rPr>
        <w:t>Zutaten</w:t>
      </w:r>
      <w:r>
        <w:rPr>
          <w:sz w:val="24"/>
          <w:szCs w:val="24"/>
        </w:rPr>
        <w:t xml:space="preserve"> (für 4 Portionen)</w:t>
      </w:r>
    </w:p>
    <w:p w14:paraId="5C9CED90" w14:textId="77777777" w:rsidR="0091400F" w:rsidRDefault="0091400F" w:rsidP="0091400F">
      <w:pPr>
        <w:rPr>
          <w:sz w:val="24"/>
          <w:szCs w:val="24"/>
        </w:rPr>
      </w:pPr>
      <w:r>
        <w:rPr>
          <w:sz w:val="24"/>
          <w:szCs w:val="24"/>
        </w:rPr>
        <w:t>3 rote Paprikaschoten</w:t>
      </w:r>
    </w:p>
    <w:p w14:paraId="0B529099" w14:textId="77777777" w:rsidR="0091400F" w:rsidRDefault="0091400F" w:rsidP="0091400F">
      <w:pPr>
        <w:rPr>
          <w:sz w:val="24"/>
          <w:szCs w:val="24"/>
        </w:rPr>
      </w:pPr>
      <w:r>
        <w:rPr>
          <w:sz w:val="24"/>
          <w:szCs w:val="24"/>
        </w:rPr>
        <w:t>Etwas Olivenöl</w:t>
      </w:r>
    </w:p>
    <w:p w14:paraId="7981E48B" w14:textId="77777777" w:rsidR="0091400F" w:rsidRDefault="0091400F" w:rsidP="0091400F">
      <w:pPr>
        <w:rPr>
          <w:sz w:val="24"/>
          <w:szCs w:val="24"/>
        </w:rPr>
      </w:pPr>
      <w:r>
        <w:rPr>
          <w:sz w:val="24"/>
          <w:szCs w:val="24"/>
        </w:rPr>
        <w:t>Salz</w:t>
      </w:r>
    </w:p>
    <w:p w14:paraId="072993B9" w14:textId="77777777" w:rsidR="0091400F" w:rsidRDefault="0091400F" w:rsidP="0091400F">
      <w:pPr>
        <w:rPr>
          <w:sz w:val="24"/>
          <w:szCs w:val="24"/>
        </w:rPr>
      </w:pPr>
      <w:r>
        <w:rPr>
          <w:sz w:val="24"/>
          <w:szCs w:val="24"/>
        </w:rPr>
        <w:t>80 g Walnüsse</w:t>
      </w:r>
    </w:p>
    <w:p w14:paraId="6114D0FC" w14:textId="77777777" w:rsidR="0091400F" w:rsidRDefault="0091400F" w:rsidP="0091400F">
      <w:pPr>
        <w:rPr>
          <w:sz w:val="24"/>
          <w:szCs w:val="24"/>
        </w:rPr>
      </w:pPr>
      <w:r>
        <w:rPr>
          <w:sz w:val="24"/>
          <w:szCs w:val="24"/>
        </w:rPr>
        <w:t>1 TL Kreuzkümmelsamen</w:t>
      </w:r>
    </w:p>
    <w:p w14:paraId="76A236E6" w14:textId="77777777" w:rsidR="0091400F" w:rsidRDefault="0091400F" w:rsidP="0091400F">
      <w:pPr>
        <w:rPr>
          <w:sz w:val="24"/>
          <w:szCs w:val="24"/>
        </w:rPr>
      </w:pPr>
      <w:r>
        <w:rPr>
          <w:sz w:val="24"/>
          <w:szCs w:val="24"/>
        </w:rPr>
        <w:t>2 Scheiben Weißbrot</w:t>
      </w:r>
    </w:p>
    <w:p w14:paraId="48211036" w14:textId="77777777" w:rsidR="0091400F" w:rsidRDefault="0091400F" w:rsidP="0091400F">
      <w:pPr>
        <w:rPr>
          <w:sz w:val="24"/>
          <w:szCs w:val="24"/>
        </w:rPr>
      </w:pPr>
      <w:r>
        <w:rPr>
          <w:sz w:val="24"/>
          <w:szCs w:val="24"/>
        </w:rPr>
        <w:t>2 TL Tomatenmark</w:t>
      </w:r>
    </w:p>
    <w:p w14:paraId="3777CECB" w14:textId="77777777" w:rsidR="0091400F" w:rsidRDefault="0091400F" w:rsidP="0091400F">
      <w:pPr>
        <w:rPr>
          <w:sz w:val="24"/>
          <w:szCs w:val="24"/>
        </w:rPr>
      </w:pPr>
      <w:r>
        <w:rPr>
          <w:sz w:val="24"/>
          <w:szCs w:val="24"/>
        </w:rPr>
        <w:t>1 EL Aceto Balsamico</w:t>
      </w:r>
    </w:p>
    <w:p w14:paraId="0A452029" w14:textId="77777777" w:rsidR="0091400F" w:rsidRDefault="0091400F" w:rsidP="0091400F">
      <w:pPr>
        <w:rPr>
          <w:sz w:val="24"/>
          <w:szCs w:val="24"/>
        </w:rPr>
      </w:pPr>
      <w:r>
        <w:rPr>
          <w:sz w:val="24"/>
          <w:szCs w:val="24"/>
        </w:rPr>
        <w:t>1 EL dunkler Honig</w:t>
      </w:r>
    </w:p>
    <w:p w14:paraId="18EF7347" w14:textId="77777777" w:rsidR="0091400F" w:rsidRDefault="0091400F" w:rsidP="0091400F">
      <w:pPr>
        <w:rPr>
          <w:sz w:val="24"/>
          <w:szCs w:val="24"/>
        </w:rPr>
      </w:pPr>
      <w:r>
        <w:rPr>
          <w:sz w:val="24"/>
          <w:szCs w:val="24"/>
        </w:rPr>
        <w:t>1 TL Chiliflocken</w:t>
      </w:r>
    </w:p>
    <w:p w14:paraId="35262EFB" w14:textId="77777777" w:rsidR="0091400F" w:rsidRDefault="0091400F" w:rsidP="0091400F">
      <w:pPr>
        <w:rPr>
          <w:sz w:val="24"/>
          <w:szCs w:val="24"/>
        </w:rPr>
      </w:pPr>
      <w:r>
        <w:rPr>
          <w:sz w:val="24"/>
          <w:szCs w:val="24"/>
        </w:rPr>
        <w:t>Saft von ½ Zitrone</w:t>
      </w:r>
    </w:p>
    <w:p w14:paraId="14E511E7" w14:textId="77777777" w:rsidR="0091400F" w:rsidRDefault="0091400F" w:rsidP="0091400F">
      <w:pPr>
        <w:rPr>
          <w:sz w:val="24"/>
          <w:szCs w:val="24"/>
        </w:rPr>
      </w:pPr>
      <w:r>
        <w:rPr>
          <w:sz w:val="24"/>
          <w:szCs w:val="24"/>
        </w:rPr>
        <w:t>Weißbrot zum Servieren</w:t>
      </w:r>
    </w:p>
    <w:p w14:paraId="32EC7FAB" w14:textId="77777777" w:rsidR="0091400F" w:rsidRDefault="0091400F" w:rsidP="0091400F">
      <w:pPr>
        <w:rPr>
          <w:sz w:val="24"/>
          <w:szCs w:val="24"/>
        </w:rPr>
      </w:pPr>
    </w:p>
    <w:p w14:paraId="35EA982A" w14:textId="77777777" w:rsidR="0091400F" w:rsidRDefault="0091400F" w:rsidP="0091400F">
      <w:pPr>
        <w:rPr>
          <w:sz w:val="24"/>
          <w:szCs w:val="24"/>
        </w:rPr>
      </w:pPr>
      <w:r>
        <w:rPr>
          <w:sz w:val="24"/>
          <w:szCs w:val="24"/>
        </w:rPr>
        <w:t>Zubereitung:</w:t>
      </w:r>
    </w:p>
    <w:p w14:paraId="03DC6352" w14:textId="77777777" w:rsidR="0091400F" w:rsidRPr="00797DF2" w:rsidRDefault="0091400F" w:rsidP="00B40E8C">
      <w:pPr>
        <w:pStyle w:val="ListParagraph"/>
        <w:numPr>
          <w:ilvl w:val="0"/>
          <w:numId w:val="1942"/>
        </w:numPr>
        <w:spacing w:after="120"/>
        <w:ind w:left="714" w:hanging="357"/>
        <w:contextualSpacing w:val="0"/>
        <w:jc w:val="both"/>
        <w:rPr>
          <w:sz w:val="24"/>
          <w:szCs w:val="24"/>
        </w:rPr>
      </w:pPr>
      <w:r w:rsidRPr="00797DF2">
        <w:rPr>
          <w:sz w:val="24"/>
          <w:szCs w:val="24"/>
        </w:rPr>
        <w:t xml:space="preserve">Den Backofen auf 200 Grad Umluft vorheizen. </w:t>
      </w:r>
    </w:p>
    <w:p w14:paraId="38DAEF05" w14:textId="77777777" w:rsidR="0091400F" w:rsidRPr="00797DF2" w:rsidRDefault="0091400F" w:rsidP="00B40E8C">
      <w:pPr>
        <w:pStyle w:val="ListParagraph"/>
        <w:numPr>
          <w:ilvl w:val="0"/>
          <w:numId w:val="1942"/>
        </w:numPr>
        <w:spacing w:after="120"/>
        <w:ind w:left="714" w:hanging="357"/>
        <w:contextualSpacing w:val="0"/>
        <w:jc w:val="both"/>
        <w:rPr>
          <w:sz w:val="24"/>
          <w:szCs w:val="24"/>
        </w:rPr>
      </w:pPr>
      <w:r w:rsidRPr="00797DF2">
        <w:rPr>
          <w:sz w:val="24"/>
          <w:szCs w:val="24"/>
        </w:rPr>
        <w:t xml:space="preserve">Paprikaschoten halbieren, Stiel und Kerne entfernen, Paprikahälften vierteln, auf ein mit Backpapier ausgelegtes Blech setzen, mit Olivenöl benetzen, salzen und im heißen Ofen ungefähr 25 Minuten lang backen. </w:t>
      </w:r>
    </w:p>
    <w:p w14:paraId="42106F6E" w14:textId="77777777" w:rsidR="0091400F" w:rsidRPr="00797DF2" w:rsidRDefault="0091400F" w:rsidP="00B40E8C">
      <w:pPr>
        <w:pStyle w:val="ListParagraph"/>
        <w:numPr>
          <w:ilvl w:val="0"/>
          <w:numId w:val="1942"/>
        </w:numPr>
        <w:spacing w:after="120"/>
        <w:ind w:left="714" w:hanging="357"/>
        <w:contextualSpacing w:val="0"/>
        <w:jc w:val="both"/>
        <w:rPr>
          <w:sz w:val="24"/>
          <w:szCs w:val="24"/>
        </w:rPr>
      </w:pPr>
      <w:r w:rsidRPr="00797DF2">
        <w:rPr>
          <w:sz w:val="24"/>
          <w:szCs w:val="24"/>
        </w:rPr>
        <w:t>Währenddessen Walnüsse und Kreuzkümmel ungefähr 5 Minuten lang in einer beschichteten Pfanne ohne Fett rösten. Weißbrot toasten (man kann auch welches vom Vortag nehmen, dann entfällt das Toasten), grob zerbröseln. Paprika aus dem Ofen holen.</w:t>
      </w:r>
    </w:p>
    <w:p w14:paraId="0B8F95EC" w14:textId="77777777" w:rsidR="0091400F" w:rsidRPr="00797DF2" w:rsidRDefault="0091400F" w:rsidP="00B40E8C">
      <w:pPr>
        <w:pStyle w:val="ListParagraph"/>
        <w:numPr>
          <w:ilvl w:val="0"/>
          <w:numId w:val="1942"/>
        </w:numPr>
        <w:spacing w:after="120"/>
        <w:ind w:left="714" w:hanging="357"/>
        <w:contextualSpacing w:val="0"/>
        <w:jc w:val="both"/>
        <w:rPr>
          <w:sz w:val="24"/>
          <w:szCs w:val="24"/>
        </w:rPr>
      </w:pPr>
      <w:r w:rsidRPr="00797DF2">
        <w:rPr>
          <w:sz w:val="24"/>
          <w:szCs w:val="24"/>
        </w:rPr>
        <w:t xml:space="preserve">Zusammen mit den Walnüssen, dem Kreuzkümmel und dem zerbröselten Brot in eine hohe Schüssel geben. Tomatenmark, Balsamico, Honig, Chili, Zitronensaft, etwas Salz und 4 EL Olivenöl dazugeben. Alles zu einer glatten Masse pürieren. </w:t>
      </w:r>
    </w:p>
    <w:p w14:paraId="1E7732BD" w14:textId="77777777" w:rsidR="0091400F" w:rsidRPr="00797DF2" w:rsidRDefault="0091400F" w:rsidP="00B40E8C">
      <w:pPr>
        <w:pStyle w:val="ListParagraph"/>
        <w:numPr>
          <w:ilvl w:val="0"/>
          <w:numId w:val="1942"/>
        </w:numPr>
        <w:spacing w:after="120"/>
        <w:ind w:left="714" w:hanging="357"/>
        <w:contextualSpacing w:val="0"/>
        <w:jc w:val="both"/>
        <w:rPr>
          <w:sz w:val="24"/>
          <w:szCs w:val="24"/>
        </w:rPr>
      </w:pPr>
      <w:r w:rsidRPr="00797DF2">
        <w:rPr>
          <w:sz w:val="24"/>
          <w:szCs w:val="24"/>
        </w:rPr>
        <w:t>In der Pfanne in etwas Olivenöl ein paar Scheiben Weißbrot von beiden Seiten goldbraun rösten und zum Dip servieren.</w:t>
      </w:r>
    </w:p>
    <w:p w14:paraId="5DE23262" w14:textId="77777777" w:rsidR="0091400F" w:rsidRDefault="0091400F" w:rsidP="0091400F">
      <w:pPr>
        <w:rPr>
          <w:sz w:val="24"/>
          <w:szCs w:val="24"/>
        </w:rPr>
      </w:pPr>
    </w:p>
    <w:p w14:paraId="49B3BC82" w14:textId="77777777" w:rsidR="0091400F" w:rsidRDefault="0091400F" w:rsidP="0091400F">
      <w:pPr>
        <w:ind w:left="1416" w:hanging="1416"/>
        <w:jc w:val="both"/>
        <w:rPr>
          <w:sz w:val="24"/>
          <w:szCs w:val="24"/>
        </w:rPr>
      </w:pPr>
      <w:r>
        <w:rPr>
          <w:sz w:val="24"/>
          <w:szCs w:val="24"/>
        </w:rPr>
        <w:t>Kommentar:</w:t>
      </w:r>
      <w:r>
        <w:rPr>
          <w:sz w:val="24"/>
          <w:szCs w:val="24"/>
        </w:rPr>
        <w:tab/>
        <w:t xml:space="preserve">Diese Paste wird vor allem in Syrien, im Irak, im Libanon und in der Türkei gegessen. Für Muhammara verwendet man Granatapfelsirup, der süß und fast </w:t>
      </w:r>
      <w:r>
        <w:rPr>
          <w:sz w:val="24"/>
          <w:szCs w:val="24"/>
        </w:rPr>
        <w:lastRenderedPageBreak/>
        <w:t>so sauer wie Essig schmeckt und nicht mit der Art von Sirup zu tun hat, die man mit Wasser trinkt. Die Islamisierung des Abendlandes ist aber noch nicht so weit vorangeschritten, dass es hier in jedem Supermarkt Granatapfelsirup gibt. Alternativ kann man daher Balsamico und Honig verwenden.</w:t>
      </w:r>
    </w:p>
    <w:p w14:paraId="0F539814" w14:textId="77777777" w:rsidR="0091400F" w:rsidRPr="00F9483C" w:rsidRDefault="0091400F" w:rsidP="0091400F">
      <w:pPr>
        <w:ind w:left="1416" w:hanging="1416"/>
        <w:jc w:val="both"/>
        <w:rPr>
          <w:sz w:val="24"/>
          <w:szCs w:val="24"/>
        </w:rPr>
      </w:pPr>
      <w:r>
        <w:rPr>
          <w:sz w:val="24"/>
          <w:szCs w:val="24"/>
        </w:rPr>
        <w:tab/>
        <w:t>Der Dip lässt sich auch gut mit Bohnenpüree kombinieren.</w:t>
      </w:r>
    </w:p>
    <w:p w14:paraId="14FDEA5F" w14:textId="77777777" w:rsidR="0091400F" w:rsidRPr="00F9483C" w:rsidRDefault="0091400F" w:rsidP="0091400F">
      <w:pPr>
        <w:rPr>
          <w:rFonts w:asciiTheme="majorHAnsi" w:eastAsiaTheme="majorEastAsia" w:hAnsiTheme="majorHAnsi" w:cstheme="majorBidi"/>
          <w:color w:val="2F5496" w:themeColor="accent1" w:themeShade="BF"/>
          <w:sz w:val="24"/>
          <w:szCs w:val="24"/>
        </w:rPr>
      </w:pPr>
      <w:r w:rsidRPr="00F9483C">
        <w:rPr>
          <w:sz w:val="24"/>
          <w:szCs w:val="24"/>
        </w:rPr>
        <w:br w:type="page"/>
      </w:r>
    </w:p>
    <w:p w14:paraId="60CF3084" w14:textId="77777777" w:rsidR="003220E3" w:rsidRDefault="003220E3" w:rsidP="003220E3">
      <w:pPr>
        <w:pStyle w:val="Heading2"/>
        <w:spacing w:after="240"/>
      </w:pPr>
      <w:r>
        <w:lastRenderedPageBreak/>
        <w:t>Dip aus Butternusskürbis und Tahini</w:t>
      </w:r>
      <w:r>
        <w:rPr>
          <w:rStyle w:val="FootnoteReference"/>
        </w:rPr>
        <w:footnoteReference w:id="789"/>
      </w:r>
      <w:r>
        <w:t xml:space="preserve"> </w:t>
      </w:r>
    </w:p>
    <w:p w14:paraId="078529ED" w14:textId="77777777" w:rsidR="003220E3" w:rsidRDefault="003220E3" w:rsidP="003220E3">
      <w:pPr>
        <w:rPr>
          <w:sz w:val="24"/>
          <w:szCs w:val="24"/>
        </w:rPr>
      </w:pPr>
      <w:r w:rsidRPr="00A927B7">
        <w:rPr>
          <w:sz w:val="24"/>
          <w:szCs w:val="24"/>
          <w:u w:val="single"/>
        </w:rPr>
        <w:t>Zutaten</w:t>
      </w:r>
      <w:r>
        <w:rPr>
          <w:sz w:val="24"/>
          <w:szCs w:val="24"/>
        </w:rPr>
        <w:t xml:space="preserve"> (für 6-8 Portionen):</w:t>
      </w:r>
    </w:p>
    <w:p w14:paraId="1AA60C3E" w14:textId="77777777" w:rsidR="003220E3" w:rsidRDefault="003220E3" w:rsidP="003220E3">
      <w:pPr>
        <w:rPr>
          <w:sz w:val="24"/>
          <w:szCs w:val="24"/>
        </w:rPr>
      </w:pPr>
      <w:r>
        <w:rPr>
          <w:sz w:val="24"/>
          <w:szCs w:val="24"/>
        </w:rPr>
        <w:t>1 Butternusskürbis, geschält und in Stücke geschnitten (1 kg)</w:t>
      </w:r>
    </w:p>
    <w:p w14:paraId="6F306144" w14:textId="77777777" w:rsidR="003220E3" w:rsidRDefault="003220E3" w:rsidP="003220E3">
      <w:pPr>
        <w:rPr>
          <w:sz w:val="24"/>
          <w:szCs w:val="24"/>
        </w:rPr>
      </w:pPr>
      <w:r>
        <w:rPr>
          <w:sz w:val="24"/>
          <w:szCs w:val="24"/>
        </w:rPr>
        <w:t>3 EL Olivenöl</w:t>
      </w:r>
    </w:p>
    <w:p w14:paraId="2E105721" w14:textId="77777777" w:rsidR="003220E3" w:rsidRDefault="003220E3" w:rsidP="003220E3">
      <w:pPr>
        <w:rPr>
          <w:sz w:val="24"/>
          <w:szCs w:val="24"/>
        </w:rPr>
      </w:pPr>
      <w:r>
        <w:rPr>
          <w:sz w:val="24"/>
          <w:szCs w:val="24"/>
        </w:rPr>
        <w:t>1 TL Zimt</w:t>
      </w:r>
    </w:p>
    <w:p w14:paraId="43EB5658" w14:textId="77777777" w:rsidR="003220E3" w:rsidRDefault="003220E3" w:rsidP="003220E3">
      <w:pPr>
        <w:rPr>
          <w:sz w:val="24"/>
          <w:szCs w:val="24"/>
        </w:rPr>
      </w:pPr>
      <w:r>
        <w:rPr>
          <w:sz w:val="24"/>
          <w:szCs w:val="24"/>
        </w:rPr>
        <w:t>70 g helles Tahini</w:t>
      </w:r>
    </w:p>
    <w:p w14:paraId="365C4124" w14:textId="77777777" w:rsidR="003220E3" w:rsidRDefault="003220E3" w:rsidP="003220E3">
      <w:pPr>
        <w:rPr>
          <w:sz w:val="24"/>
          <w:szCs w:val="24"/>
        </w:rPr>
      </w:pPr>
      <w:r>
        <w:rPr>
          <w:sz w:val="24"/>
          <w:szCs w:val="24"/>
        </w:rPr>
        <w:t>120 g Joghurt</w:t>
      </w:r>
    </w:p>
    <w:p w14:paraId="0C3BCD62" w14:textId="77777777" w:rsidR="003220E3" w:rsidRDefault="003220E3" w:rsidP="003220E3">
      <w:pPr>
        <w:rPr>
          <w:sz w:val="24"/>
          <w:szCs w:val="24"/>
        </w:rPr>
      </w:pPr>
      <w:r>
        <w:rPr>
          <w:sz w:val="24"/>
          <w:szCs w:val="24"/>
        </w:rPr>
        <w:t>2 kleine Knoblauchzehen, zerdrückt</w:t>
      </w:r>
    </w:p>
    <w:p w14:paraId="6D42F121" w14:textId="77777777" w:rsidR="003220E3" w:rsidRDefault="003220E3" w:rsidP="003220E3">
      <w:pPr>
        <w:rPr>
          <w:sz w:val="24"/>
          <w:szCs w:val="24"/>
        </w:rPr>
      </w:pPr>
      <w:r>
        <w:rPr>
          <w:sz w:val="24"/>
          <w:szCs w:val="24"/>
        </w:rPr>
        <w:t>Je ½ TL helle und dunkle Sesamsamen (oder nur helle)</w:t>
      </w:r>
    </w:p>
    <w:p w14:paraId="3C297899" w14:textId="77777777" w:rsidR="003220E3" w:rsidRDefault="003220E3" w:rsidP="003220E3">
      <w:pPr>
        <w:rPr>
          <w:sz w:val="24"/>
          <w:szCs w:val="24"/>
        </w:rPr>
      </w:pPr>
      <w:r>
        <w:rPr>
          <w:sz w:val="24"/>
          <w:szCs w:val="24"/>
        </w:rPr>
        <w:t>1,5 TL Dattelsirup</w:t>
      </w:r>
    </w:p>
    <w:p w14:paraId="1E0457EE" w14:textId="77777777" w:rsidR="003220E3" w:rsidRDefault="003220E3" w:rsidP="003220E3">
      <w:pPr>
        <w:rPr>
          <w:sz w:val="24"/>
          <w:szCs w:val="24"/>
        </w:rPr>
      </w:pPr>
      <w:r>
        <w:rPr>
          <w:sz w:val="24"/>
          <w:szCs w:val="24"/>
        </w:rPr>
        <w:t>2 EL gehacktes Koriandergrün</w:t>
      </w:r>
    </w:p>
    <w:p w14:paraId="27AE10D7" w14:textId="77777777" w:rsidR="003220E3" w:rsidRDefault="003220E3" w:rsidP="003220E3">
      <w:pPr>
        <w:rPr>
          <w:sz w:val="24"/>
          <w:szCs w:val="24"/>
        </w:rPr>
      </w:pPr>
      <w:r>
        <w:rPr>
          <w:sz w:val="24"/>
          <w:szCs w:val="24"/>
        </w:rPr>
        <w:t>Salz</w:t>
      </w:r>
    </w:p>
    <w:p w14:paraId="5BC8D79A" w14:textId="77777777" w:rsidR="003220E3" w:rsidRDefault="003220E3" w:rsidP="003220E3">
      <w:pPr>
        <w:rPr>
          <w:sz w:val="24"/>
          <w:szCs w:val="24"/>
        </w:rPr>
      </w:pPr>
    </w:p>
    <w:p w14:paraId="4304246F" w14:textId="77777777" w:rsidR="003220E3" w:rsidRDefault="003220E3" w:rsidP="003220E3">
      <w:pPr>
        <w:rPr>
          <w:sz w:val="24"/>
          <w:szCs w:val="24"/>
        </w:rPr>
      </w:pPr>
      <w:r>
        <w:rPr>
          <w:sz w:val="24"/>
          <w:szCs w:val="24"/>
        </w:rPr>
        <w:t>Zubereitung:</w:t>
      </w:r>
    </w:p>
    <w:p w14:paraId="10F688F9" w14:textId="77777777" w:rsidR="003220E3" w:rsidRPr="00604E0F" w:rsidRDefault="003220E3" w:rsidP="00B40E8C">
      <w:pPr>
        <w:pStyle w:val="ListParagraph"/>
        <w:numPr>
          <w:ilvl w:val="0"/>
          <w:numId w:val="762"/>
        </w:numPr>
        <w:spacing w:after="120"/>
        <w:ind w:left="714" w:hanging="357"/>
        <w:contextualSpacing w:val="0"/>
        <w:jc w:val="both"/>
        <w:rPr>
          <w:sz w:val="24"/>
          <w:szCs w:val="24"/>
        </w:rPr>
      </w:pPr>
      <w:r w:rsidRPr="00604E0F">
        <w:rPr>
          <w:sz w:val="24"/>
          <w:szCs w:val="24"/>
        </w:rPr>
        <w:t>Den Backofen auf 200 Grad vorheizen.</w:t>
      </w:r>
    </w:p>
    <w:p w14:paraId="5CF17958" w14:textId="77777777" w:rsidR="003220E3" w:rsidRPr="00604E0F" w:rsidRDefault="003220E3" w:rsidP="00B40E8C">
      <w:pPr>
        <w:pStyle w:val="ListParagraph"/>
        <w:numPr>
          <w:ilvl w:val="0"/>
          <w:numId w:val="762"/>
        </w:numPr>
        <w:spacing w:after="120"/>
        <w:ind w:left="714" w:hanging="357"/>
        <w:contextualSpacing w:val="0"/>
        <w:jc w:val="both"/>
        <w:rPr>
          <w:sz w:val="24"/>
          <w:szCs w:val="24"/>
        </w:rPr>
      </w:pPr>
      <w:r w:rsidRPr="00604E0F">
        <w:rPr>
          <w:sz w:val="24"/>
          <w:szCs w:val="24"/>
        </w:rPr>
        <w:t>Die Kürbisstücke in einer ofenfesten Form oder in der Fettpfanne des Backofens verteilen, mit dem Olivenöl beträufeln und mit Zimt und ½ TL Salz bestreuen. Das Ganze gut durchmischen, mit Alufolie abdecken und den Kürbis für 70 70 Minuten in den Backofen schieben. Die Stücke nach der Hälfte der Zeit wenden. Anschließend aus dem Ofen nehmen und abkühlen lassen.</w:t>
      </w:r>
    </w:p>
    <w:p w14:paraId="36C90A59" w14:textId="77777777" w:rsidR="003220E3" w:rsidRPr="00604E0F" w:rsidRDefault="003220E3" w:rsidP="00B40E8C">
      <w:pPr>
        <w:pStyle w:val="ListParagraph"/>
        <w:numPr>
          <w:ilvl w:val="0"/>
          <w:numId w:val="762"/>
        </w:numPr>
        <w:spacing w:after="120"/>
        <w:ind w:left="714" w:hanging="357"/>
        <w:contextualSpacing w:val="0"/>
        <w:jc w:val="both"/>
        <w:rPr>
          <w:sz w:val="24"/>
          <w:szCs w:val="24"/>
        </w:rPr>
      </w:pPr>
      <w:r w:rsidRPr="00604E0F">
        <w:rPr>
          <w:sz w:val="24"/>
          <w:szCs w:val="24"/>
        </w:rPr>
        <w:t>Den Kürbis mit Tahini, Joghurt und Knoblauch grob pürieren, mit der mit Gabel oder dem Kartoffelstampfer zerdrücken.</w:t>
      </w:r>
    </w:p>
    <w:p w14:paraId="599EC8F4" w14:textId="77777777" w:rsidR="003220E3" w:rsidRDefault="003220E3" w:rsidP="00B40E8C">
      <w:pPr>
        <w:pStyle w:val="ListParagraph"/>
        <w:numPr>
          <w:ilvl w:val="0"/>
          <w:numId w:val="762"/>
        </w:numPr>
        <w:spacing w:after="120"/>
        <w:ind w:left="714" w:hanging="357"/>
        <w:contextualSpacing w:val="0"/>
        <w:jc w:val="both"/>
        <w:rPr>
          <w:sz w:val="24"/>
          <w:szCs w:val="24"/>
        </w:rPr>
      </w:pPr>
      <w:r w:rsidRPr="00604E0F">
        <w:rPr>
          <w:sz w:val="24"/>
          <w:szCs w:val="24"/>
        </w:rPr>
        <w:t>Den Dip auf einer Servierplatte anrichten und mit einem Wellenmuster verzieren. Die Oberfläche mit Sesamsamen bestreuen, mit dem Sirup beträufeln und nach Belieben mit Koriander garnieren.</w:t>
      </w:r>
    </w:p>
    <w:p w14:paraId="3B902390" w14:textId="77777777" w:rsidR="003220E3" w:rsidRDefault="003220E3" w:rsidP="003220E3">
      <w:pPr>
        <w:rPr>
          <w:sz w:val="24"/>
          <w:szCs w:val="24"/>
        </w:rPr>
      </w:pPr>
      <w:r>
        <w:rPr>
          <w:sz w:val="24"/>
          <w:szCs w:val="24"/>
        </w:rPr>
        <w:br w:type="page"/>
      </w:r>
    </w:p>
    <w:p w14:paraId="23B12CDF" w14:textId="77777777" w:rsidR="003220E3" w:rsidRPr="00780BB5" w:rsidRDefault="003220E3" w:rsidP="003220E3">
      <w:pPr>
        <w:pStyle w:val="Heading2"/>
        <w:spacing w:after="240"/>
      </w:pPr>
      <w:r w:rsidRPr="00780BB5">
        <w:lastRenderedPageBreak/>
        <w:t>Auberginendip mit Knoblauch, Zitronen und Granatapfelkerne</w:t>
      </w:r>
      <w:r>
        <w:rPr>
          <w:rStyle w:val="FootnoteReference"/>
        </w:rPr>
        <w:footnoteReference w:id="790"/>
      </w:r>
      <w:r w:rsidRPr="00780BB5">
        <w:t xml:space="preserve"> </w:t>
      </w:r>
    </w:p>
    <w:p w14:paraId="5F132D85" w14:textId="77777777" w:rsidR="003220E3" w:rsidRDefault="003220E3" w:rsidP="003220E3">
      <w:pPr>
        <w:jc w:val="both"/>
        <w:rPr>
          <w:sz w:val="24"/>
          <w:szCs w:val="24"/>
        </w:rPr>
      </w:pPr>
      <w:r w:rsidRPr="00780BB5">
        <w:rPr>
          <w:sz w:val="24"/>
          <w:szCs w:val="24"/>
          <w:u w:val="single"/>
        </w:rPr>
        <w:t xml:space="preserve">Zutaten </w:t>
      </w:r>
      <w:r>
        <w:rPr>
          <w:sz w:val="24"/>
          <w:szCs w:val="24"/>
        </w:rPr>
        <w:t>(für 4 Portionen)</w:t>
      </w:r>
    </w:p>
    <w:p w14:paraId="7DC61E3B" w14:textId="77777777" w:rsidR="003220E3" w:rsidRDefault="003220E3" w:rsidP="003220E3">
      <w:pPr>
        <w:jc w:val="both"/>
        <w:rPr>
          <w:sz w:val="24"/>
          <w:szCs w:val="24"/>
        </w:rPr>
      </w:pPr>
      <w:r>
        <w:rPr>
          <w:sz w:val="24"/>
          <w:szCs w:val="24"/>
        </w:rPr>
        <w:t>4 große Auberginen</w:t>
      </w:r>
    </w:p>
    <w:p w14:paraId="3482B23F" w14:textId="77777777" w:rsidR="003220E3" w:rsidRDefault="003220E3" w:rsidP="003220E3">
      <w:pPr>
        <w:jc w:val="both"/>
        <w:rPr>
          <w:sz w:val="24"/>
          <w:szCs w:val="24"/>
        </w:rPr>
      </w:pPr>
      <w:r>
        <w:rPr>
          <w:sz w:val="24"/>
          <w:szCs w:val="24"/>
        </w:rPr>
        <w:t>2 Knoblauchzehen, zerdrückt</w:t>
      </w:r>
    </w:p>
    <w:p w14:paraId="14FCFB9F" w14:textId="77777777" w:rsidR="003220E3" w:rsidRDefault="003220E3" w:rsidP="003220E3">
      <w:pPr>
        <w:jc w:val="both"/>
        <w:rPr>
          <w:sz w:val="24"/>
          <w:szCs w:val="24"/>
        </w:rPr>
      </w:pPr>
      <w:r>
        <w:rPr>
          <w:sz w:val="24"/>
          <w:szCs w:val="24"/>
        </w:rPr>
        <w:t>Abgeriebene Schale einer Biozitrone</w:t>
      </w:r>
    </w:p>
    <w:p w14:paraId="484DC958" w14:textId="77777777" w:rsidR="003220E3" w:rsidRDefault="003220E3" w:rsidP="003220E3">
      <w:pPr>
        <w:jc w:val="both"/>
        <w:rPr>
          <w:sz w:val="24"/>
          <w:szCs w:val="24"/>
        </w:rPr>
      </w:pPr>
      <w:r>
        <w:rPr>
          <w:sz w:val="24"/>
          <w:szCs w:val="24"/>
        </w:rPr>
        <w:t>2 EL Zitronensaft</w:t>
      </w:r>
    </w:p>
    <w:p w14:paraId="6B3212DA" w14:textId="77777777" w:rsidR="003220E3" w:rsidRDefault="003220E3" w:rsidP="003220E3">
      <w:pPr>
        <w:jc w:val="both"/>
        <w:rPr>
          <w:sz w:val="24"/>
          <w:szCs w:val="24"/>
        </w:rPr>
      </w:pPr>
      <w:r>
        <w:rPr>
          <w:sz w:val="24"/>
          <w:szCs w:val="24"/>
        </w:rPr>
        <w:t>5 EL Olivenöl</w:t>
      </w:r>
    </w:p>
    <w:p w14:paraId="7B0A25E2" w14:textId="77777777" w:rsidR="003220E3" w:rsidRDefault="003220E3" w:rsidP="003220E3">
      <w:pPr>
        <w:jc w:val="both"/>
        <w:rPr>
          <w:sz w:val="24"/>
          <w:szCs w:val="24"/>
        </w:rPr>
      </w:pPr>
      <w:r>
        <w:rPr>
          <w:sz w:val="24"/>
          <w:szCs w:val="24"/>
        </w:rPr>
        <w:t>2 EL gehackte glatte Petersilie</w:t>
      </w:r>
    </w:p>
    <w:p w14:paraId="4F5C567F" w14:textId="77777777" w:rsidR="003220E3" w:rsidRDefault="003220E3" w:rsidP="003220E3">
      <w:pPr>
        <w:jc w:val="both"/>
        <w:rPr>
          <w:sz w:val="24"/>
          <w:szCs w:val="24"/>
        </w:rPr>
      </w:pPr>
      <w:r>
        <w:rPr>
          <w:sz w:val="24"/>
          <w:szCs w:val="24"/>
        </w:rPr>
        <w:t>2 EL gehackte Minze</w:t>
      </w:r>
    </w:p>
    <w:p w14:paraId="246F28AB" w14:textId="77777777" w:rsidR="003220E3" w:rsidRDefault="003220E3" w:rsidP="003220E3">
      <w:pPr>
        <w:jc w:val="both"/>
        <w:rPr>
          <w:sz w:val="24"/>
          <w:szCs w:val="24"/>
        </w:rPr>
      </w:pPr>
      <w:r>
        <w:rPr>
          <w:sz w:val="24"/>
          <w:szCs w:val="24"/>
        </w:rPr>
        <w:t>Kerne von ½ Granatapfel</w:t>
      </w:r>
    </w:p>
    <w:p w14:paraId="5777FC7D" w14:textId="77777777" w:rsidR="003220E3" w:rsidRDefault="003220E3" w:rsidP="003220E3">
      <w:pPr>
        <w:jc w:val="both"/>
        <w:rPr>
          <w:sz w:val="24"/>
          <w:szCs w:val="24"/>
        </w:rPr>
      </w:pPr>
      <w:r>
        <w:rPr>
          <w:sz w:val="24"/>
          <w:szCs w:val="24"/>
        </w:rPr>
        <w:t>Salz und Pfeffer</w:t>
      </w:r>
    </w:p>
    <w:p w14:paraId="311E357B" w14:textId="77777777" w:rsidR="003220E3" w:rsidRDefault="003220E3" w:rsidP="003220E3">
      <w:pPr>
        <w:jc w:val="both"/>
        <w:rPr>
          <w:sz w:val="24"/>
          <w:szCs w:val="24"/>
        </w:rPr>
      </w:pPr>
    </w:p>
    <w:p w14:paraId="6EF68300" w14:textId="77777777" w:rsidR="003220E3" w:rsidRDefault="003220E3" w:rsidP="003220E3">
      <w:pPr>
        <w:jc w:val="both"/>
        <w:rPr>
          <w:sz w:val="24"/>
          <w:szCs w:val="24"/>
        </w:rPr>
      </w:pPr>
      <w:r>
        <w:rPr>
          <w:sz w:val="24"/>
          <w:szCs w:val="24"/>
        </w:rPr>
        <w:t>Zubereitung:</w:t>
      </w:r>
    </w:p>
    <w:p w14:paraId="020C969B" w14:textId="77777777" w:rsidR="003220E3" w:rsidRPr="006E3734" w:rsidRDefault="003220E3" w:rsidP="00B40E8C">
      <w:pPr>
        <w:pStyle w:val="ListParagraph"/>
        <w:numPr>
          <w:ilvl w:val="0"/>
          <w:numId w:val="763"/>
        </w:numPr>
        <w:spacing w:after="120"/>
        <w:ind w:left="714" w:hanging="357"/>
        <w:contextualSpacing w:val="0"/>
        <w:jc w:val="both"/>
        <w:rPr>
          <w:sz w:val="24"/>
          <w:szCs w:val="24"/>
        </w:rPr>
      </w:pPr>
      <w:r w:rsidRPr="006E3734">
        <w:rPr>
          <w:sz w:val="24"/>
          <w:szCs w:val="24"/>
        </w:rPr>
        <w:t>Die Auberginen im Backofen rösten, dabei zunächst mehrfach mit einem Messer einige Zentimeter tief einstechen. Dann auf ein Backblech legen und für 1 Stunde unter den heißen Backofengrill schieben, bis sie aufplatzen und zerfallen. Die Auberginen dabei etwa alle 20 Minuten wenden.</w:t>
      </w:r>
    </w:p>
    <w:p w14:paraId="37FA78AC" w14:textId="77777777" w:rsidR="003220E3" w:rsidRPr="006E3734" w:rsidRDefault="003220E3" w:rsidP="00B40E8C">
      <w:pPr>
        <w:pStyle w:val="ListParagraph"/>
        <w:numPr>
          <w:ilvl w:val="0"/>
          <w:numId w:val="763"/>
        </w:numPr>
        <w:spacing w:after="120"/>
        <w:ind w:left="714" w:hanging="357"/>
        <w:contextualSpacing w:val="0"/>
        <w:jc w:val="both"/>
        <w:rPr>
          <w:sz w:val="24"/>
          <w:szCs w:val="24"/>
        </w:rPr>
      </w:pPr>
      <w:r w:rsidRPr="006E3734">
        <w:rPr>
          <w:sz w:val="24"/>
          <w:szCs w:val="24"/>
        </w:rPr>
        <w:t>Die Auberginen etwas abkühlen lassen. Eine Öffnung hineinschneiden, das Fruchtfleisch herauslösen und mit den Händen in lange dünne Streifen zerteilen. Die Schalen wegwerfen. Das Fruchtfleisch mindestens 1 Stunde in einem Sieb abtropfen lassen, um ihm die Flüssigkeit möglichst vollständig zu entziehen. Danach sollten etwa 500 g Fruchtfleisch übrig sein.</w:t>
      </w:r>
    </w:p>
    <w:p w14:paraId="1EF43974" w14:textId="77777777" w:rsidR="003220E3" w:rsidRPr="006E3734" w:rsidRDefault="003220E3" w:rsidP="00B40E8C">
      <w:pPr>
        <w:pStyle w:val="ListParagraph"/>
        <w:numPr>
          <w:ilvl w:val="0"/>
          <w:numId w:val="763"/>
        </w:numPr>
        <w:spacing w:after="120"/>
        <w:ind w:left="714" w:hanging="357"/>
        <w:contextualSpacing w:val="0"/>
        <w:jc w:val="both"/>
        <w:rPr>
          <w:sz w:val="24"/>
          <w:szCs w:val="24"/>
        </w:rPr>
      </w:pPr>
      <w:r w:rsidRPr="006E3734">
        <w:rPr>
          <w:sz w:val="24"/>
          <w:szCs w:val="24"/>
        </w:rPr>
        <w:t>Das Fruchtfleisch in einer mittelgroßen Schüssel mit Knoblauch, dem größten Teil der Zitronenschale, Zitronensaft, Olivenöl, ½ TL Salz sowie frisch gemahlenem Pfeffer vermengen. Anschließend mindestens 1 Stunde bei Zimmertemperatur durchziehen lassen.</w:t>
      </w:r>
    </w:p>
    <w:p w14:paraId="1A4CCEE4" w14:textId="77777777" w:rsidR="003220E3" w:rsidRPr="006E3734" w:rsidRDefault="003220E3" w:rsidP="00B40E8C">
      <w:pPr>
        <w:pStyle w:val="ListParagraph"/>
        <w:numPr>
          <w:ilvl w:val="0"/>
          <w:numId w:val="763"/>
        </w:numPr>
        <w:spacing w:after="120"/>
        <w:ind w:left="714" w:hanging="357"/>
        <w:contextualSpacing w:val="0"/>
        <w:jc w:val="both"/>
        <w:rPr>
          <w:sz w:val="24"/>
          <w:szCs w:val="24"/>
        </w:rPr>
      </w:pPr>
      <w:r w:rsidRPr="006E3734">
        <w:rPr>
          <w:sz w:val="24"/>
          <w:szCs w:val="24"/>
        </w:rPr>
        <w:t>Unmittelbar vor dem Servieren den größten Teil der Kräuter untermischen und das Püree noch einmal abschmecken. Kuppelförmig auf einer Servierplatte anrichten, zum Schluss mit der restlichen Zitronenschale, den Granatapfelkernen und den übrigen Kräutern bestreuen.</w:t>
      </w:r>
    </w:p>
    <w:p w14:paraId="0FA9B9B4" w14:textId="77777777" w:rsidR="003220E3" w:rsidRPr="006E3734" w:rsidRDefault="003220E3" w:rsidP="00B40E8C">
      <w:pPr>
        <w:pStyle w:val="ListParagraph"/>
        <w:numPr>
          <w:ilvl w:val="0"/>
          <w:numId w:val="763"/>
        </w:numPr>
        <w:spacing w:after="120"/>
        <w:ind w:left="714" w:hanging="357"/>
        <w:contextualSpacing w:val="0"/>
        <w:jc w:val="both"/>
        <w:rPr>
          <w:sz w:val="24"/>
          <w:szCs w:val="24"/>
        </w:rPr>
      </w:pPr>
      <w:r w:rsidRPr="006E3734">
        <w:rPr>
          <w:sz w:val="24"/>
          <w:szCs w:val="24"/>
        </w:rPr>
        <w:t>Oder einfach Baba Ganoush kaufen und mit Zitronenschale, Granatapfelkernen und Kräutern dekorieren</w:t>
      </w:r>
      <w:r w:rsidRPr="006E3734">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p w14:paraId="147152B9" w14:textId="77777777" w:rsidR="00F26EF9" w:rsidRDefault="003220E3" w:rsidP="003220E3">
      <w:pPr>
        <w:jc w:val="both"/>
        <w:rPr>
          <w:sz w:val="24"/>
          <w:szCs w:val="24"/>
        </w:rPr>
      </w:pPr>
      <w:r w:rsidRPr="00604E0F">
        <w:rPr>
          <w:sz w:val="24"/>
          <w:szCs w:val="24"/>
        </w:rPr>
        <w:t xml:space="preserve"> </w:t>
      </w:r>
    </w:p>
    <w:p w14:paraId="1F8FCFD0" w14:textId="233840E6" w:rsidR="004E5759" w:rsidRDefault="004E5759" w:rsidP="00B64B38">
      <w:pPr>
        <w:pStyle w:val="Heading2"/>
        <w:spacing w:after="240"/>
      </w:pPr>
      <w:r>
        <w:lastRenderedPageBreak/>
        <w:t>Auberginenpüree</w:t>
      </w:r>
      <w:r w:rsidR="005C06FC">
        <w:rPr>
          <w:rStyle w:val="FootnoteReference"/>
        </w:rPr>
        <w:footnoteReference w:id="791"/>
      </w:r>
    </w:p>
    <w:p w14:paraId="44A30F7D" w14:textId="77777777" w:rsidR="004E5759" w:rsidRPr="00155C7B" w:rsidRDefault="004E5759">
      <w:pPr>
        <w:rPr>
          <w:sz w:val="24"/>
          <w:szCs w:val="24"/>
          <w:u w:val="single"/>
        </w:rPr>
      </w:pPr>
      <w:r w:rsidRPr="00155C7B">
        <w:rPr>
          <w:sz w:val="24"/>
          <w:szCs w:val="24"/>
          <w:u w:val="single"/>
        </w:rPr>
        <w:t>Zutaten für zwei Schälchen:</w:t>
      </w:r>
    </w:p>
    <w:p w14:paraId="1D73BDD7" w14:textId="77777777" w:rsidR="004E5759" w:rsidRDefault="004E5759">
      <w:pPr>
        <w:rPr>
          <w:sz w:val="24"/>
          <w:szCs w:val="24"/>
        </w:rPr>
      </w:pPr>
      <w:r>
        <w:rPr>
          <w:sz w:val="24"/>
          <w:szCs w:val="24"/>
        </w:rPr>
        <w:t>4 mittelgroße Auberginen</w:t>
      </w:r>
    </w:p>
    <w:p w14:paraId="6B58AE13" w14:textId="77777777" w:rsidR="004E5759" w:rsidRDefault="004E5759">
      <w:pPr>
        <w:rPr>
          <w:sz w:val="24"/>
          <w:szCs w:val="24"/>
        </w:rPr>
      </w:pPr>
      <w:r>
        <w:rPr>
          <w:sz w:val="24"/>
          <w:szCs w:val="24"/>
        </w:rPr>
        <w:t>2 Knoblauchzehen</w:t>
      </w:r>
    </w:p>
    <w:p w14:paraId="1341213C" w14:textId="77777777" w:rsidR="004E5759" w:rsidRDefault="004E5759">
      <w:pPr>
        <w:rPr>
          <w:sz w:val="24"/>
          <w:szCs w:val="24"/>
        </w:rPr>
      </w:pPr>
      <w:r>
        <w:rPr>
          <w:sz w:val="24"/>
          <w:szCs w:val="24"/>
        </w:rPr>
        <w:t>Saft von 1 – 2 Zitronen</w:t>
      </w:r>
    </w:p>
    <w:p w14:paraId="0994E331" w14:textId="77777777" w:rsidR="004E5759" w:rsidRDefault="004E5759">
      <w:pPr>
        <w:rPr>
          <w:sz w:val="24"/>
          <w:szCs w:val="24"/>
        </w:rPr>
      </w:pPr>
      <w:r>
        <w:rPr>
          <w:sz w:val="24"/>
          <w:szCs w:val="24"/>
        </w:rPr>
        <w:t>2 TL Salz (oder nach Geschmack)</w:t>
      </w:r>
    </w:p>
    <w:p w14:paraId="46119110" w14:textId="77777777" w:rsidR="004E5759" w:rsidRDefault="004E5759">
      <w:pPr>
        <w:rPr>
          <w:sz w:val="24"/>
          <w:szCs w:val="24"/>
        </w:rPr>
      </w:pPr>
      <w:r>
        <w:rPr>
          <w:sz w:val="24"/>
          <w:szCs w:val="24"/>
        </w:rPr>
        <w:t>3 EL Tahina</w:t>
      </w:r>
    </w:p>
    <w:p w14:paraId="4E8095C9" w14:textId="77777777" w:rsidR="004E5759" w:rsidRDefault="004E5759">
      <w:pPr>
        <w:rPr>
          <w:sz w:val="24"/>
          <w:szCs w:val="24"/>
        </w:rPr>
      </w:pPr>
      <w:r>
        <w:rPr>
          <w:sz w:val="24"/>
          <w:szCs w:val="24"/>
        </w:rPr>
        <w:t>2 EL griechischer Joghurt</w:t>
      </w:r>
    </w:p>
    <w:p w14:paraId="05993BD7" w14:textId="77777777" w:rsidR="004E5759" w:rsidRDefault="004E5759">
      <w:pPr>
        <w:rPr>
          <w:sz w:val="24"/>
          <w:szCs w:val="24"/>
        </w:rPr>
      </w:pPr>
      <w:r>
        <w:rPr>
          <w:sz w:val="24"/>
          <w:szCs w:val="24"/>
        </w:rPr>
        <w:t>Olivenöl</w:t>
      </w:r>
    </w:p>
    <w:p w14:paraId="3135FA0B" w14:textId="77777777" w:rsidR="004E5759" w:rsidRDefault="004E5759">
      <w:pPr>
        <w:rPr>
          <w:sz w:val="24"/>
          <w:szCs w:val="24"/>
        </w:rPr>
      </w:pPr>
    </w:p>
    <w:p w14:paraId="16E2B9F6" w14:textId="77777777" w:rsidR="004E5759" w:rsidRPr="00155C7B" w:rsidRDefault="004E5759">
      <w:pPr>
        <w:rPr>
          <w:i/>
          <w:iCs/>
          <w:sz w:val="24"/>
          <w:szCs w:val="24"/>
        </w:rPr>
      </w:pPr>
      <w:r w:rsidRPr="00155C7B">
        <w:rPr>
          <w:i/>
          <w:iCs/>
          <w:sz w:val="24"/>
          <w:szCs w:val="24"/>
        </w:rPr>
        <w:t>Optional zum Verzieren:</w:t>
      </w:r>
    </w:p>
    <w:p w14:paraId="5168FEE2" w14:textId="77777777" w:rsidR="004E5759" w:rsidRDefault="004E5759">
      <w:pPr>
        <w:rPr>
          <w:sz w:val="24"/>
          <w:szCs w:val="24"/>
        </w:rPr>
      </w:pPr>
      <w:r>
        <w:rPr>
          <w:sz w:val="24"/>
          <w:szCs w:val="24"/>
        </w:rPr>
        <w:t>Gehackte Petersilie, Pinienkerne, Sumach, Granatapfelkerne</w:t>
      </w:r>
    </w:p>
    <w:p w14:paraId="5E8792D9" w14:textId="77777777" w:rsidR="004E5759" w:rsidRDefault="004E5759">
      <w:pPr>
        <w:rPr>
          <w:sz w:val="24"/>
          <w:szCs w:val="24"/>
        </w:rPr>
      </w:pPr>
    </w:p>
    <w:p w14:paraId="12A726BB" w14:textId="77777777" w:rsidR="004E5759" w:rsidRDefault="004E5759">
      <w:pPr>
        <w:rPr>
          <w:sz w:val="24"/>
          <w:szCs w:val="24"/>
        </w:rPr>
      </w:pPr>
      <w:r>
        <w:rPr>
          <w:sz w:val="24"/>
          <w:szCs w:val="24"/>
        </w:rPr>
        <w:t>Zubereitung:</w:t>
      </w:r>
    </w:p>
    <w:p w14:paraId="4B803B68" w14:textId="77777777" w:rsidR="004D70D3" w:rsidRPr="00E80DFD" w:rsidRDefault="003F231C" w:rsidP="00E80DFD">
      <w:pPr>
        <w:pStyle w:val="ListParagraph"/>
        <w:numPr>
          <w:ilvl w:val="0"/>
          <w:numId w:val="2000"/>
        </w:numPr>
        <w:spacing w:after="120"/>
        <w:ind w:left="714" w:hanging="357"/>
        <w:contextualSpacing w:val="0"/>
        <w:jc w:val="both"/>
        <w:rPr>
          <w:sz w:val="24"/>
          <w:szCs w:val="24"/>
        </w:rPr>
      </w:pPr>
      <w:r w:rsidRPr="00E80DFD">
        <w:rPr>
          <w:sz w:val="24"/>
          <w:szCs w:val="24"/>
        </w:rPr>
        <w:t>Die Auberginen je viermal einstechen und bei 200 Grad Umluft auf einem Blech unter gelegentlichem Wenden ca. 45 M</w:t>
      </w:r>
      <w:r w:rsidR="004D70D3" w:rsidRPr="00E80DFD">
        <w:rPr>
          <w:sz w:val="24"/>
          <w:szCs w:val="24"/>
        </w:rPr>
        <w:t>inuten backen, bis sie weich und schlaff sind. In einem Sieb 10 Minuten abkühlen lassen; wenn dabei etwas Wasser abläuft: umso besser.</w:t>
      </w:r>
    </w:p>
    <w:p w14:paraId="11DE0C37" w14:textId="77777777" w:rsidR="0029607A" w:rsidRPr="00E80DFD" w:rsidRDefault="004D70D3" w:rsidP="00E80DFD">
      <w:pPr>
        <w:pStyle w:val="ListParagraph"/>
        <w:numPr>
          <w:ilvl w:val="0"/>
          <w:numId w:val="2000"/>
        </w:numPr>
        <w:spacing w:after="120"/>
        <w:ind w:left="714" w:hanging="357"/>
        <w:contextualSpacing w:val="0"/>
        <w:jc w:val="both"/>
        <w:rPr>
          <w:sz w:val="24"/>
          <w:szCs w:val="24"/>
        </w:rPr>
      </w:pPr>
      <w:r w:rsidRPr="00E80DFD">
        <w:rPr>
          <w:sz w:val="24"/>
          <w:szCs w:val="24"/>
        </w:rPr>
        <w:t>Den Stängel abschneiden und von dort ausgehend die Haut in Streifen abziehen und zusammen mit den Samen aus dem Fruchtfleisch wegwerfen. Dann das Fruchtfleisch mit einem Messer fein hacken und in eine große Schale legen</w:t>
      </w:r>
      <w:r w:rsidR="0029607A" w:rsidRPr="00E80DFD">
        <w:rPr>
          <w:sz w:val="24"/>
          <w:szCs w:val="24"/>
        </w:rPr>
        <w:t xml:space="preserve">. </w:t>
      </w:r>
    </w:p>
    <w:p w14:paraId="76C2AC2C" w14:textId="77777777" w:rsidR="0029607A" w:rsidRPr="00E80DFD" w:rsidRDefault="0029607A" w:rsidP="00E80DFD">
      <w:pPr>
        <w:pStyle w:val="ListParagraph"/>
        <w:numPr>
          <w:ilvl w:val="0"/>
          <w:numId w:val="2000"/>
        </w:numPr>
        <w:spacing w:after="120"/>
        <w:ind w:left="714" w:hanging="357"/>
        <w:contextualSpacing w:val="0"/>
        <w:jc w:val="both"/>
        <w:rPr>
          <w:sz w:val="24"/>
          <w:szCs w:val="24"/>
        </w:rPr>
      </w:pPr>
      <w:r w:rsidRPr="00E80DFD">
        <w:rPr>
          <w:sz w:val="24"/>
          <w:szCs w:val="24"/>
        </w:rPr>
        <w:t xml:space="preserve">Zitronensaft, Salz, gepressten Knoblauch und zwei TL Tahina dazugeben und alles zusammen mit einer Gabel pürieren. </w:t>
      </w:r>
    </w:p>
    <w:p w14:paraId="56044F5F" w14:textId="77777777" w:rsidR="0029607A" w:rsidRPr="00E80DFD" w:rsidRDefault="0029607A" w:rsidP="00E80DFD">
      <w:pPr>
        <w:pStyle w:val="ListParagraph"/>
        <w:numPr>
          <w:ilvl w:val="0"/>
          <w:numId w:val="2000"/>
        </w:numPr>
        <w:spacing w:after="120"/>
        <w:ind w:left="714" w:hanging="357"/>
        <w:contextualSpacing w:val="0"/>
        <w:jc w:val="both"/>
        <w:rPr>
          <w:sz w:val="24"/>
          <w:szCs w:val="24"/>
        </w:rPr>
      </w:pPr>
      <w:r w:rsidRPr="00E80DFD">
        <w:rPr>
          <w:sz w:val="24"/>
          <w:szCs w:val="24"/>
        </w:rPr>
        <w:t>Das Mutabbal auf zwei Schälchen verteilen: In das eine kommen jetzt noch 1 – 2 EL griechischer Joghurt, in das andere der verbliebene Löffel Tahina. Olivenöl darübergießen, fertig. Das Ganze mit Pita- oder Fladenbrot essen.</w:t>
      </w:r>
    </w:p>
    <w:p w14:paraId="227FCCA5" w14:textId="77777777" w:rsidR="0029607A" w:rsidRDefault="0029607A">
      <w:pPr>
        <w:rPr>
          <w:sz w:val="24"/>
          <w:szCs w:val="24"/>
        </w:rPr>
      </w:pPr>
    </w:p>
    <w:p w14:paraId="5D8147D2" w14:textId="193C3B52" w:rsidR="00F26EF9" w:rsidRDefault="0029607A" w:rsidP="00EB2309">
      <w:pPr>
        <w:ind w:left="1416" w:hanging="1416"/>
        <w:jc w:val="both"/>
        <w:rPr>
          <w:sz w:val="24"/>
          <w:szCs w:val="24"/>
        </w:rPr>
      </w:pPr>
      <w:r>
        <w:rPr>
          <w:sz w:val="24"/>
          <w:szCs w:val="24"/>
        </w:rPr>
        <w:t>Kommentar:</w:t>
      </w:r>
      <w:r>
        <w:rPr>
          <w:sz w:val="24"/>
          <w:szCs w:val="24"/>
        </w:rPr>
        <w:tab/>
        <w:t xml:space="preserve">Araber sind die Italiener Westasiens: ein Gericht ist für sie nur authentisch, so wie Oma es kocht. Aber natürlich kocht jede Oma anders … </w:t>
      </w:r>
      <w:r w:rsidR="00A649DC">
        <w:rPr>
          <w:sz w:val="24"/>
          <w:szCs w:val="24"/>
        </w:rPr>
        <w:t>ihr kennt ja das rauchige Auberginenpüree, das unter den orientalischen Vorspeisen nie fehlt? Hier fängt es schon mit dem Namen an. Die einen sagen Mutabbalm die anderen Baba Ghanoush. Manche glauben, Mutabbal heiße Baba Ghanoush, wenn neben Tahina auch Joghurt mit im S</w:t>
      </w:r>
      <w:r w:rsidR="00A1379D">
        <w:rPr>
          <w:sz w:val="24"/>
          <w:szCs w:val="24"/>
        </w:rPr>
        <w:t>p</w:t>
      </w:r>
      <w:r w:rsidR="00A649DC">
        <w:rPr>
          <w:sz w:val="24"/>
          <w:szCs w:val="24"/>
        </w:rPr>
        <w:t>iel ist. Andere schwören</w:t>
      </w:r>
      <w:r w:rsidR="009939D9">
        <w:rPr>
          <w:sz w:val="24"/>
          <w:szCs w:val="24"/>
        </w:rPr>
        <w:t xml:space="preserve">: Joghurt hat </w:t>
      </w:r>
      <w:r w:rsidR="009939D9">
        <w:rPr>
          <w:sz w:val="24"/>
          <w:szCs w:val="24"/>
        </w:rPr>
        <w:lastRenderedPageBreak/>
        <w:t xml:space="preserve">in Baba Ghanoush nichts zu suchen! Es gibt auch die Vorstellung, dass es sich im Baba Ghansoush handelt, wenn es feiner püriert ist. Oder der Koch Nordafrikaner. Oder Linkshänder vielleicht? </w:t>
      </w:r>
      <w:r w:rsidR="00B64B38">
        <w:rPr>
          <w:sz w:val="24"/>
          <w:szCs w:val="24"/>
        </w:rPr>
        <w:t>Einigkeit ist absolut nicht herzustellen. Also einfach testen und beide Varianten zubereiten. Die Version mit Joghurt ist säuerlicher und milder, die ohne nussiger und kräftiger. Viel Spaß!</w:t>
      </w:r>
      <w:r w:rsidR="00F26EF9">
        <w:rPr>
          <w:sz w:val="24"/>
          <w:szCs w:val="24"/>
        </w:rPr>
        <w:br w:type="page"/>
      </w:r>
    </w:p>
    <w:p w14:paraId="7D45DCB1" w14:textId="5A7F3781" w:rsidR="003220E3" w:rsidRPr="00604E0F" w:rsidRDefault="003220E3" w:rsidP="003220E3">
      <w:pPr>
        <w:jc w:val="both"/>
        <w:rPr>
          <w:sz w:val="24"/>
          <w:szCs w:val="24"/>
        </w:rPr>
      </w:pPr>
      <w:r w:rsidRPr="00604E0F">
        <w:rPr>
          <w:sz w:val="24"/>
          <w:szCs w:val="24"/>
        </w:rPr>
        <w:lastRenderedPageBreak/>
        <w:br w:type="page"/>
      </w:r>
    </w:p>
    <w:p w14:paraId="1A311F40" w14:textId="77777777" w:rsidR="00ED5BBF" w:rsidRDefault="00ED5BBF" w:rsidP="00ED5BBF">
      <w:pPr>
        <w:pStyle w:val="Heading2"/>
        <w:spacing w:after="240"/>
      </w:pPr>
      <w:r>
        <w:lastRenderedPageBreak/>
        <w:t>Parmesan-Kresse-Dip</w:t>
      </w:r>
    </w:p>
    <w:p w14:paraId="69888C99" w14:textId="77777777" w:rsidR="00ED5BBF" w:rsidRDefault="00ED5BBF" w:rsidP="00ED5BBF">
      <w:pPr>
        <w:jc w:val="both"/>
        <w:rPr>
          <w:sz w:val="24"/>
          <w:szCs w:val="24"/>
        </w:rPr>
      </w:pPr>
      <w:r w:rsidRPr="00BA1122">
        <w:rPr>
          <w:sz w:val="24"/>
          <w:szCs w:val="24"/>
          <w:u w:val="single"/>
        </w:rPr>
        <w:t>Zutaten</w:t>
      </w:r>
      <w:r>
        <w:rPr>
          <w:sz w:val="24"/>
          <w:szCs w:val="24"/>
        </w:rPr>
        <w:t xml:space="preserve"> (für 4 – 6 Portionen)</w:t>
      </w:r>
    </w:p>
    <w:p w14:paraId="3686CC2F" w14:textId="77777777" w:rsidR="00ED5BBF" w:rsidRDefault="00ED5BBF" w:rsidP="00ED5BBF">
      <w:pPr>
        <w:jc w:val="both"/>
        <w:rPr>
          <w:sz w:val="24"/>
          <w:szCs w:val="24"/>
        </w:rPr>
      </w:pPr>
      <w:r>
        <w:rPr>
          <w:sz w:val="24"/>
          <w:szCs w:val="24"/>
        </w:rPr>
        <w:t>2 EL Pinienkerne</w:t>
      </w:r>
    </w:p>
    <w:p w14:paraId="6C53F18D" w14:textId="77777777" w:rsidR="00ED5BBF" w:rsidRDefault="00ED5BBF" w:rsidP="00ED5BBF">
      <w:pPr>
        <w:jc w:val="both"/>
        <w:rPr>
          <w:sz w:val="24"/>
          <w:szCs w:val="24"/>
        </w:rPr>
      </w:pPr>
      <w:r>
        <w:rPr>
          <w:sz w:val="24"/>
          <w:szCs w:val="24"/>
        </w:rPr>
        <w:t>1 extrafrisches Eigelb</w:t>
      </w:r>
    </w:p>
    <w:p w14:paraId="6B669D30" w14:textId="77777777" w:rsidR="00ED5BBF" w:rsidRDefault="00ED5BBF" w:rsidP="00ED5BBF">
      <w:pPr>
        <w:jc w:val="both"/>
        <w:rPr>
          <w:sz w:val="24"/>
          <w:szCs w:val="24"/>
        </w:rPr>
      </w:pPr>
      <w:r>
        <w:rPr>
          <w:sz w:val="24"/>
          <w:szCs w:val="24"/>
        </w:rPr>
        <w:t>1 TL Senf</w:t>
      </w:r>
    </w:p>
    <w:p w14:paraId="5AA93B17" w14:textId="77777777" w:rsidR="00ED5BBF" w:rsidRDefault="00ED5BBF" w:rsidP="00ED5BBF">
      <w:pPr>
        <w:jc w:val="both"/>
        <w:rPr>
          <w:sz w:val="24"/>
          <w:szCs w:val="24"/>
        </w:rPr>
      </w:pPr>
      <w:r>
        <w:rPr>
          <w:sz w:val="24"/>
          <w:szCs w:val="24"/>
        </w:rPr>
        <w:t>1 EL Zitronensaft</w:t>
      </w:r>
    </w:p>
    <w:p w14:paraId="294CB68D" w14:textId="77777777" w:rsidR="00ED5BBF" w:rsidRDefault="00ED5BBF" w:rsidP="00ED5BBF">
      <w:pPr>
        <w:jc w:val="both"/>
        <w:rPr>
          <w:sz w:val="24"/>
          <w:szCs w:val="24"/>
        </w:rPr>
      </w:pPr>
      <w:r>
        <w:rPr>
          <w:sz w:val="24"/>
          <w:szCs w:val="24"/>
        </w:rPr>
        <w:t>Salz, Pfeffer</w:t>
      </w:r>
    </w:p>
    <w:p w14:paraId="7F0406DA" w14:textId="77777777" w:rsidR="00ED5BBF" w:rsidRDefault="00ED5BBF" w:rsidP="00ED5BBF">
      <w:pPr>
        <w:jc w:val="both"/>
        <w:rPr>
          <w:sz w:val="24"/>
          <w:szCs w:val="24"/>
        </w:rPr>
      </w:pPr>
      <w:r>
        <w:rPr>
          <w:sz w:val="24"/>
          <w:szCs w:val="24"/>
        </w:rPr>
        <w:t>75 ml Sonnenblumenöl</w:t>
      </w:r>
    </w:p>
    <w:p w14:paraId="5887CBE9" w14:textId="77777777" w:rsidR="00ED5BBF" w:rsidRDefault="00ED5BBF" w:rsidP="00ED5BBF">
      <w:pPr>
        <w:jc w:val="both"/>
        <w:rPr>
          <w:sz w:val="24"/>
          <w:szCs w:val="24"/>
        </w:rPr>
      </w:pPr>
      <w:r>
        <w:rPr>
          <w:sz w:val="24"/>
          <w:szCs w:val="24"/>
        </w:rPr>
        <w:t>Fein abgeriebene Schale einer Bio-Zitronen</w:t>
      </w:r>
    </w:p>
    <w:p w14:paraId="6CA68714" w14:textId="77777777" w:rsidR="00ED5BBF" w:rsidRDefault="00ED5BBF" w:rsidP="00ED5BBF">
      <w:pPr>
        <w:jc w:val="both"/>
        <w:rPr>
          <w:sz w:val="24"/>
          <w:szCs w:val="24"/>
        </w:rPr>
      </w:pPr>
      <w:r>
        <w:rPr>
          <w:sz w:val="24"/>
          <w:szCs w:val="24"/>
        </w:rPr>
        <w:t>50 g Joghurt</w:t>
      </w:r>
    </w:p>
    <w:p w14:paraId="4B98F783" w14:textId="77777777" w:rsidR="00ED5BBF" w:rsidRDefault="00ED5BBF" w:rsidP="00ED5BBF">
      <w:pPr>
        <w:jc w:val="both"/>
        <w:rPr>
          <w:sz w:val="24"/>
          <w:szCs w:val="24"/>
        </w:rPr>
      </w:pPr>
      <w:r>
        <w:rPr>
          <w:sz w:val="24"/>
          <w:szCs w:val="24"/>
        </w:rPr>
        <w:t>25 g frisch geriebener Parmesan</w:t>
      </w:r>
    </w:p>
    <w:p w14:paraId="465C3023" w14:textId="77777777" w:rsidR="00ED5BBF" w:rsidRDefault="00ED5BBF" w:rsidP="00ED5BBF">
      <w:pPr>
        <w:jc w:val="both"/>
        <w:rPr>
          <w:sz w:val="24"/>
          <w:szCs w:val="24"/>
        </w:rPr>
      </w:pPr>
      <w:r>
        <w:rPr>
          <w:sz w:val="24"/>
          <w:szCs w:val="24"/>
        </w:rPr>
        <w:t>50 g Brunnenkresse</w:t>
      </w:r>
    </w:p>
    <w:p w14:paraId="59AF767F" w14:textId="77777777" w:rsidR="00ED5BBF" w:rsidRDefault="00ED5BBF" w:rsidP="00ED5BBF">
      <w:pPr>
        <w:jc w:val="both"/>
        <w:rPr>
          <w:sz w:val="24"/>
          <w:szCs w:val="24"/>
        </w:rPr>
      </w:pPr>
    </w:p>
    <w:p w14:paraId="3B61C06D" w14:textId="77777777" w:rsidR="00ED5BBF" w:rsidRDefault="00ED5BBF" w:rsidP="00ED5BBF">
      <w:pPr>
        <w:jc w:val="both"/>
        <w:rPr>
          <w:sz w:val="24"/>
          <w:szCs w:val="24"/>
        </w:rPr>
      </w:pPr>
      <w:r>
        <w:rPr>
          <w:sz w:val="24"/>
          <w:szCs w:val="24"/>
        </w:rPr>
        <w:t>Zubereitung:</w:t>
      </w:r>
    </w:p>
    <w:p w14:paraId="301FEAB8" w14:textId="77777777" w:rsidR="00ED5BBF" w:rsidRPr="009A4203" w:rsidRDefault="00ED5BBF" w:rsidP="00ED5BBF">
      <w:pPr>
        <w:jc w:val="both"/>
        <w:rPr>
          <w:sz w:val="24"/>
          <w:szCs w:val="24"/>
        </w:rPr>
      </w:pPr>
      <w:r>
        <w:rPr>
          <w:sz w:val="24"/>
          <w:szCs w:val="24"/>
        </w:rPr>
        <w:t>Pinienkerne ohne Fett anrösten. Eigelb, Senf, Zitronensaft, Salz und Pfeffer in einen Rührbecher geben. Sonnenblumenöl zugießen, alles zügig mit dem Pürierstab zu einer Mayonnaise mixen. Etwas Zitronenschale, den Joghurt und den Parmesan unterrühren. Mit Salz, Pfeffer und Zitronensaft abschmecken. Brunnenkresse verlesen, Blätter grob hacken und unter die Mayonnaise rühren. Mit Pinienkernen bestreuen.</w:t>
      </w:r>
      <w:r w:rsidRPr="009A4203">
        <w:rPr>
          <w:sz w:val="24"/>
          <w:szCs w:val="24"/>
        </w:rPr>
        <w:br w:type="page"/>
      </w:r>
    </w:p>
    <w:p w14:paraId="170D6BF3" w14:textId="77777777" w:rsidR="00ED5BBF" w:rsidRDefault="00ED5BBF" w:rsidP="00ED5BBF">
      <w:pPr>
        <w:pStyle w:val="Heading2"/>
        <w:spacing w:after="240"/>
      </w:pPr>
      <w:r>
        <w:lastRenderedPageBreak/>
        <w:t>Dip aus weißen Bohnen mit Fenchelsamen</w:t>
      </w:r>
      <w:r>
        <w:rPr>
          <w:rStyle w:val="FootnoteReference"/>
        </w:rPr>
        <w:footnoteReference w:id="792"/>
      </w:r>
      <w:r>
        <w:t xml:space="preserve"> </w:t>
      </w:r>
    </w:p>
    <w:p w14:paraId="78F303DE" w14:textId="77777777" w:rsidR="00ED5BBF" w:rsidRDefault="00ED5BBF" w:rsidP="00ED5BBF">
      <w:pPr>
        <w:rPr>
          <w:sz w:val="24"/>
          <w:szCs w:val="24"/>
        </w:rPr>
      </w:pPr>
      <w:r>
        <w:rPr>
          <w:sz w:val="24"/>
          <w:szCs w:val="24"/>
        </w:rPr>
        <w:t>Zutaten für 4 Portionen</w:t>
      </w:r>
    </w:p>
    <w:p w14:paraId="1DE85D80" w14:textId="77777777" w:rsidR="00ED5BBF" w:rsidRDefault="00ED5BBF" w:rsidP="00ED5BBF">
      <w:pPr>
        <w:rPr>
          <w:sz w:val="24"/>
          <w:szCs w:val="24"/>
        </w:rPr>
      </w:pPr>
      <w:r>
        <w:rPr>
          <w:sz w:val="24"/>
          <w:szCs w:val="24"/>
        </w:rPr>
        <w:t>1,5 TL Fenchelsamen</w:t>
      </w:r>
    </w:p>
    <w:p w14:paraId="7657C918" w14:textId="77777777" w:rsidR="00ED5BBF" w:rsidRDefault="00ED5BBF" w:rsidP="00ED5BBF">
      <w:pPr>
        <w:rPr>
          <w:sz w:val="24"/>
          <w:szCs w:val="24"/>
        </w:rPr>
      </w:pPr>
      <w:r>
        <w:rPr>
          <w:sz w:val="24"/>
          <w:szCs w:val="24"/>
        </w:rPr>
        <w:t>1 Dose weiße Bohnen (400 g)</w:t>
      </w:r>
    </w:p>
    <w:p w14:paraId="20CA9681" w14:textId="77777777" w:rsidR="00ED5BBF" w:rsidRDefault="00ED5BBF" w:rsidP="00ED5BBF">
      <w:pPr>
        <w:rPr>
          <w:sz w:val="24"/>
          <w:szCs w:val="24"/>
        </w:rPr>
      </w:pPr>
      <w:r>
        <w:rPr>
          <w:sz w:val="24"/>
          <w:szCs w:val="24"/>
        </w:rPr>
        <w:t>1 Knoblauchzehe</w:t>
      </w:r>
    </w:p>
    <w:p w14:paraId="16FCA536" w14:textId="77777777" w:rsidR="00ED5BBF" w:rsidRDefault="00ED5BBF" w:rsidP="00ED5BBF">
      <w:pPr>
        <w:rPr>
          <w:sz w:val="24"/>
          <w:szCs w:val="24"/>
        </w:rPr>
      </w:pPr>
      <w:r>
        <w:rPr>
          <w:sz w:val="24"/>
          <w:szCs w:val="24"/>
        </w:rPr>
        <w:t>1 TL Zitronenschale</w:t>
      </w:r>
    </w:p>
    <w:p w14:paraId="755AD3FE" w14:textId="77777777" w:rsidR="00ED5BBF" w:rsidRDefault="00ED5BBF" w:rsidP="00ED5BBF">
      <w:pPr>
        <w:rPr>
          <w:sz w:val="24"/>
          <w:szCs w:val="24"/>
        </w:rPr>
      </w:pPr>
      <w:r>
        <w:rPr>
          <w:sz w:val="24"/>
          <w:szCs w:val="24"/>
        </w:rPr>
        <w:t>2 TL Zitronensaft</w:t>
      </w:r>
    </w:p>
    <w:p w14:paraId="3883AD23" w14:textId="77777777" w:rsidR="00ED5BBF" w:rsidRDefault="00ED5BBF" w:rsidP="00ED5BBF">
      <w:pPr>
        <w:rPr>
          <w:sz w:val="24"/>
          <w:szCs w:val="24"/>
        </w:rPr>
      </w:pPr>
      <w:r>
        <w:rPr>
          <w:sz w:val="24"/>
          <w:szCs w:val="24"/>
        </w:rPr>
        <w:t>1 TL Salz</w:t>
      </w:r>
    </w:p>
    <w:p w14:paraId="2E95E6EA" w14:textId="77777777" w:rsidR="00ED5BBF" w:rsidRDefault="00ED5BBF" w:rsidP="00ED5BBF">
      <w:pPr>
        <w:rPr>
          <w:sz w:val="24"/>
          <w:szCs w:val="24"/>
        </w:rPr>
      </w:pPr>
      <w:r>
        <w:rPr>
          <w:sz w:val="24"/>
          <w:szCs w:val="24"/>
        </w:rPr>
        <w:t>50 ml Olivenöl</w:t>
      </w:r>
    </w:p>
    <w:p w14:paraId="47C8789F" w14:textId="77777777" w:rsidR="00ED5BBF" w:rsidRDefault="00ED5BBF" w:rsidP="00ED5BBF">
      <w:pPr>
        <w:rPr>
          <w:sz w:val="24"/>
          <w:szCs w:val="24"/>
        </w:rPr>
      </w:pPr>
      <w:r>
        <w:rPr>
          <w:sz w:val="24"/>
          <w:szCs w:val="24"/>
        </w:rPr>
        <w:t>Schwarzer Pfeffer</w:t>
      </w:r>
    </w:p>
    <w:p w14:paraId="70C84EE4" w14:textId="77777777" w:rsidR="00ED5BBF" w:rsidRDefault="00ED5BBF" w:rsidP="00ED5BBF">
      <w:pPr>
        <w:rPr>
          <w:sz w:val="24"/>
          <w:szCs w:val="24"/>
        </w:rPr>
      </w:pPr>
    </w:p>
    <w:p w14:paraId="0F24F809" w14:textId="21C6E592" w:rsidR="00D24918" w:rsidRDefault="00D24918" w:rsidP="00ED5BBF">
      <w:pPr>
        <w:rPr>
          <w:sz w:val="24"/>
          <w:szCs w:val="24"/>
        </w:rPr>
      </w:pPr>
      <w:r>
        <w:rPr>
          <w:sz w:val="24"/>
          <w:szCs w:val="24"/>
        </w:rPr>
        <w:t>Zubereitung:</w:t>
      </w:r>
    </w:p>
    <w:p w14:paraId="4F876695" w14:textId="77777777" w:rsidR="00ED5BBF" w:rsidRPr="00E24E9A" w:rsidRDefault="00ED5BBF" w:rsidP="00B40E8C">
      <w:pPr>
        <w:pStyle w:val="ListParagraph"/>
        <w:numPr>
          <w:ilvl w:val="0"/>
          <w:numId w:val="1169"/>
        </w:numPr>
        <w:jc w:val="both"/>
        <w:rPr>
          <w:sz w:val="24"/>
          <w:szCs w:val="24"/>
        </w:rPr>
      </w:pPr>
      <w:r w:rsidRPr="00E24E9A">
        <w:rPr>
          <w:sz w:val="24"/>
          <w:szCs w:val="24"/>
        </w:rPr>
        <w:t>In einer beschichteten Pfanne ohne Fett die Fenchelsamen rösten, bis sie duften. Das dauert ungefähr 1 bis 2 Minuten. Man sollte auf keinen Fall bis zur Rauchentwicklung warten. In einem Mörser fein zerstoßen. In einer Schüssel Fenchelsamen, abgetropfte Bohnen, Knoblauch (wenn man will), Zitronenschale und -saft zu einer Masse pürieren. Dann langsam das Öl hinzugießen du dabei den Pürierstab weiterlaufen lassen. Zum Schluss abschmecken mit Salz, schwarzem Pfeffer und Zitronensaft.</w:t>
      </w:r>
    </w:p>
    <w:p w14:paraId="18772F62" w14:textId="77777777" w:rsidR="00ED5BBF" w:rsidRPr="00E24E9A" w:rsidRDefault="00ED5BBF" w:rsidP="00B40E8C">
      <w:pPr>
        <w:pStyle w:val="ListParagraph"/>
        <w:numPr>
          <w:ilvl w:val="0"/>
          <w:numId w:val="1169"/>
        </w:numPr>
        <w:jc w:val="both"/>
        <w:rPr>
          <w:sz w:val="24"/>
          <w:szCs w:val="24"/>
        </w:rPr>
      </w:pPr>
      <w:r w:rsidRPr="00E24E9A">
        <w:rPr>
          <w:sz w:val="24"/>
          <w:szCs w:val="24"/>
        </w:rPr>
        <w:t>Zu Weißbrot und Rohkost (Karotte, Gurke…) ist der Dip eine gute Vorspeise</w:t>
      </w:r>
      <w:r w:rsidRPr="00E24E9A">
        <w:rPr>
          <w:sz w:val="24"/>
          <w:szCs w:val="24"/>
        </w:rPr>
        <w:br w:type="page"/>
      </w:r>
    </w:p>
    <w:p w14:paraId="1050257E" w14:textId="003BCE69" w:rsidR="00E73454" w:rsidRPr="00F0625D" w:rsidRDefault="00E73454" w:rsidP="00E73454">
      <w:pPr>
        <w:pStyle w:val="Heading2"/>
        <w:spacing w:after="240"/>
      </w:pPr>
      <w:r w:rsidRPr="00F0625D">
        <w:lastRenderedPageBreak/>
        <w:t>Pesto</w:t>
      </w:r>
      <w:r>
        <w:rPr>
          <w:rStyle w:val="FootnoteReference"/>
        </w:rPr>
        <w:footnoteReference w:id="793"/>
      </w:r>
      <w:r w:rsidRPr="00F0625D">
        <w:t xml:space="preserve"> </w:t>
      </w:r>
    </w:p>
    <w:p w14:paraId="6DBB0679" w14:textId="77777777" w:rsidR="00E73454" w:rsidRPr="0099604B" w:rsidRDefault="00E73454" w:rsidP="00E73454">
      <w:pPr>
        <w:rPr>
          <w:sz w:val="24"/>
          <w:szCs w:val="24"/>
        </w:rPr>
      </w:pPr>
      <w:r w:rsidRPr="006D7ECE">
        <w:rPr>
          <w:sz w:val="24"/>
          <w:szCs w:val="24"/>
          <w:u w:val="single"/>
        </w:rPr>
        <w:t>Zutaten</w:t>
      </w:r>
      <w:r w:rsidRPr="0099604B">
        <w:rPr>
          <w:sz w:val="24"/>
          <w:szCs w:val="24"/>
        </w:rPr>
        <w:t xml:space="preserve"> </w:t>
      </w:r>
      <w:r>
        <w:rPr>
          <w:sz w:val="24"/>
          <w:szCs w:val="24"/>
        </w:rPr>
        <w:t>(</w:t>
      </w:r>
      <w:r w:rsidRPr="0099604B">
        <w:rPr>
          <w:sz w:val="24"/>
          <w:szCs w:val="24"/>
        </w:rPr>
        <w:t>für 4 Portionen</w:t>
      </w:r>
      <w:r>
        <w:rPr>
          <w:sz w:val="24"/>
          <w:szCs w:val="24"/>
        </w:rPr>
        <w:t>):</w:t>
      </w:r>
    </w:p>
    <w:p w14:paraId="3AF44D8A" w14:textId="77777777" w:rsidR="00E73454" w:rsidRDefault="00E73454" w:rsidP="00E73454">
      <w:pPr>
        <w:rPr>
          <w:sz w:val="24"/>
          <w:szCs w:val="24"/>
        </w:rPr>
      </w:pPr>
      <w:r w:rsidRPr="006615E3">
        <w:rPr>
          <w:sz w:val="24"/>
          <w:szCs w:val="24"/>
        </w:rPr>
        <w:t xml:space="preserve">Ca. 50 g frische </w:t>
      </w:r>
      <w:r>
        <w:rPr>
          <w:sz w:val="24"/>
          <w:szCs w:val="24"/>
        </w:rPr>
        <w:t>Blätter von jungem Basilikum</w:t>
      </w:r>
    </w:p>
    <w:p w14:paraId="494F6B18" w14:textId="77777777" w:rsidR="00E73454" w:rsidRDefault="00E73454" w:rsidP="00E73454">
      <w:pPr>
        <w:rPr>
          <w:sz w:val="24"/>
          <w:szCs w:val="24"/>
        </w:rPr>
      </w:pPr>
      <w:r>
        <w:rPr>
          <w:sz w:val="24"/>
          <w:szCs w:val="24"/>
        </w:rPr>
        <w:t>30 g Parmesankäse</w:t>
      </w:r>
    </w:p>
    <w:p w14:paraId="06CC47E5" w14:textId="77777777" w:rsidR="00E73454" w:rsidRDefault="00E73454" w:rsidP="00E73454">
      <w:pPr>
        <w:rPr>
          <w:sz w:val="24"/>
          <w:szCs w:val="24"/>
        </w:rPr>
      </w:pPr>
      <w:r>
        <w:rPr>
          <w:sz w:val="24"/>
          <w:szCs w:val="24"/>
        </w:rPr>
        <w:t>30 g gut gealterter Pecorino</w:t>
      </w:r>
    </w:p>
    <w:p w14:paraId="65EEDD4D" w14:textId="77777777" w:rsidR="00E73454" w:rsidRDefault="00E73454" w:rsidP="00E73454">
      <w:pPr>
        <w:rPr>
          <w:sz w:val="24"/>
          <w:szCs w:val="24"/>
        </w:rPr>
      </w:pPr>
      <w:r>
        <w:rPr>
          <w:sz w:val="24"/>
          <w:szCs w:val="24"/>
        </w:rPr>
        <w:t>1 große Knoblauchzehe</w:t>
      </w:r>
    </w:p>
    <w:p w14:paraId="17ACCD42" w14:textId="77777777" w:rsidR="00E73454" w:rsidRDefault="00E73454" w:rsidP="00E73454">
      <w:pPr>
        <w:rPr>
          <w:sz w:val="24"/>
          <w:szCs w:val="24"/>
        </w:rPr>
      </w:pPr>
      <w:r>
        <w:rPr>
          <w:sz w:val="24"/>
          <w:szCs w:val="24"/>
        </w:rPr>
        <w:t>12 EL Olivenöl</w:t>
      </w:r>
    </w:p>
    <w:p w14:paraId="5B4B213C" w14:textId="77777777" w:rsidR="00E73454" w:rsidRDefault="00E73454" w:rsidP="00E73454">
      <w:pPr>
        <w:rPr>
          <w:sz w:val="24"/>
          <w:szCs w:val="24"/>
        </w:rPr>
      </w:pPr>
      <w:r>
        <w:rPr>
          <w:sz w:val="24"/>
          <w:szCs w:val="24"/>
        </w:rPr>
        <w:t>15 g Pinienkerne</w:t>
      </w:r>
    </w:p>
    <w:p w14:paraId="6C46E6D7" w14:textId="77777777" w:rsidR="00E73454" w:rsidRDefault="00E73454" w:rsidP="00E73454">
      <w:pPr>
        <w:rPr>
          <w:sz w:val="24"/>
          <w:szCs w:val="24"/>
        </w:rPr>
      </w:pPr>
      <w:r>
        <w:rPr>
          <w:sz w:val="24"/>
          <w:szCs w:val="24"/>
        </w:rPr>
        <w:t>5 g Walnusskerne</w:t>
      </w:r>
    </w:p>
    <w:p w14:paraId="7712C375" w14:textId="77777777" w:rsidR="00E73454" w:rsidRDefault="00E73454" w:rsidP="00E73454">
      <w:pPr>
        <w:rPr>
          <w:sz w:val="24"/>
          <w:szCs w:val="24"/>
        </w:rPr>
      </w:pPr>
      <w:r>
        <w:rPr>
          <w:sz w:val="24"/>
          <w:szCs w:val="24"/>
        </w:rPr>
        <w:t>1/2 TL grobes Salz</w:t>
      </w:r>
    </w:p>
    <w:p w14:paraId="25E15B5D" w14:textId="77777777" w:rsidR="00E73454" w:rsidRDefault="00E73454" w:rsidP="00E73454">
      <w:pPr>
        <w:rPr>
          <w:sz w:val="24"/>
          <w:szCs w:val="24"/>
        </w:rPr>
      </w:pPr>
    </w:p>
    <w:p w14:paraId="517ABC00" w14:textId="77777777" w:rsidR="00E73454" w:rsidRDefault="00E73454" w:rsidP="00E73454">
      <w:pPr>
        <w:rPr>
          <w:sz w:val="24"/>
          <w:szCs w:val="24"/>
        </w:rPr>
      </w:pPr>
      <w:r>
        <w:rPr>
          <w:sz w:val="24"/>
          <w:szCs w:val="24"/>
        </w:rPr>
        <w:t>Zubereitung:</w:t>
      </w:r>
    </w:p>
    <w:p w14:paraId="6C8B3532" w14:textId="77777777" w:rsidR="00E73454" w:rsidRDefault="00E73454" w:rsidP="00B40E8C">
      <w:pPr>
        <w:pStyle w:val="ListParagraph"/>
        <w:numPr>
          <w:ilvl w:val="0"/>
          <w:numId w:val="1427"/>
        </w:numPr>
        <w:jc w:val="both"/>
        <w:rPr>
          <w:sz w:val="24"/>
          <w:szCs w:val="24"/>
        </w:rPr>
      </w:pPr>
      <w:r w:rsidRPr="008B5A8C">
        <w:rPr>
          <w:sz w:val="24"/>
          <w:szCs w:val="24"/>
        </w:rPr>
        <w:t xml:space="preserve">Basilikumblätter abzupfen, waschen und mit Küchenpapier abtropfen. Parmesan, Pecorino und die Knoblauchzehe in Stücke schneiden und zusammen mit den Pinienkernen, den Walnusskernen, Salz und Basilikumblätter sorgfältig zerkleinern (pürieren). Olivenöl nach und nach dazufügen und gut vermengen. </w:t>
      </w:r>
    </w:p>
    <w:p w14:paraId="3384C044" w14:textId="77777777" w:rsidR="00E73454" w:rsidRDefault="00E73454" w:rsidP="00E73454">
      <w:pPr>
        <w:jc w:val="both"/>
        <w:rPr>
          <w:sz w:val="24"/>
          <w:szCs w:val="24"/>
        </w:rPr>
      </w:pPr>
    </w:p>
    <w:p w14:paraId="06D0C959" w14:textId="77777777" w:rsidR="00E73454" w:rsidRPr="008B5A8C" w:rsidRDefault="00E73454" w:rsidP="00E73454">
      <w:pPr>
        <w:ind w:left="708" w:hanging="708"/>
        <w:jc w:val="both"/>
        <w:rPr>
          <w:sz w:val="24"/>
          <w:szCs w:val="24"/>
        </w:rPr>
      </w:pPr>
      <w:r>
        <w:rPr>
          <w:sz w:val="24"/>
          <w:szCs w:val="24"/>
        </w:rPr>
        <w:t>Info:</w:t>
      </w:r>
      <w:r>
        <w:rPr>
          <w:sz w:val="24"/>
          <w:szCs w:val="24"/>
        </w:rPr>
        <w:tab/>
        <w:t>Das wahre Pesto wird mit dem Mörser gemacht. Man beginnt mit dem Zerstoßen von Basilikumblättern und Knoblauch. Diese zerquetscht man, bis sie zu Brei geworden sind. Dann Pinienkerne und Salz hinzufügen und fortfahren. Nach und nach Öl dazugießen. Vervollständigt wird die Soße mit dem Käse. So habe ich es auch von den Italienern während meiner Zeit in Luxemburg gelernt</w:t>
      </w:r>
    </w:p>
    <w:p w14:paraId="12C90A3D" w14:textId="77777777" w:rsidR="00E73454" w:rsidRDefault="00E73454" w:rsidP="00E73454">
      <w:pPr>
        <w:rPr>
          <w:sz w:val="24"/>
          <w:szCs w:val="24"/>
        </w:rPr>
      </w:pPr>
    </w:p>
    <w:p w14:paraId="459A94C3" w14:textId="77777777" w:rsidR="00E73454" w:rsidRPr="006615E3" w:rsidRDefault="00E73454" w:rsidP="00E73454">
      <w:pPr>
        <w:rPr>
          <w:sz w:val="24"/>
          <w:szCs w:val="24"/>
        </w:rPr>
      </w:pPr>
      <w:r w:rsidRPr="006615E3">
        <w:rPr>
          <w:sz w:val="24"/>
          <w:szCs w:val="24"/>
        </w:rPr>
        <w:br w:type="page"/>
      </w:r>
    </w:p>
    <w:p w14:paraId="5649C512" w14:textId="77777777" w:rsidR="00E73454" w:rsidRPr="00F0625D" w:rsidRDefault="00E73454" w:rsidP="00E73454">
      <w:pPr>
        <w:pStyle w:val="Heading2"/>
        <w:spacing w:after="240"/>
      </w:pPr>
      <w:r w:rsidRPr="00F0625D">
        <w:lastRenderedPageBreak/>
        <w:t>Pesto rosso</w:t>
      </w:r>
      <w:r>
        <w:rPr>
          <w:rStyle w:val="FootnoteReference"/>
          <w:lang w:val="en-US"/>
        </w:rPr>
        <w:footnoteReference w:id="794"/>
      </w:r>
      <w:r w:rsidRPr="00F0625D">
        <w:t xml:space="preserve"> </w:t>
      </w:r>
    </w:p>
    <w:p w14:paraId="671A2146" w14:textId="77777777" w:rsidR="00E73454" w:rsidRDefault="00E73454" w:rsidP="00E73454">
      <w:pPr>
        <w:rPr>
          <w:sz w:val="24"/>
          <w:szCs w:val="24"/>
        </w:rPr>
      </w:pPr>
      <w:r w:rsidRPr="006D7ECE">
        <w:rPr>
          <w:sz w:val="24"/>
          <w:szCs w:val="24"/>
          <w:u w:val="single"/>
        </w:rPr>
        <w:t>Zutaten</w:t>
      </w:r>
      <w:r>
        <w:rPr>
          <w:sz w:val="24"/>
          <w:szCs w:val="24"/>
        </w:rPr>
        <w:t xml:space="preserve"> (für 4 – 5 Portionen)</w:t>
      </w:r>
    </w:p>
    <w:p w14:paraId="707B5D2F" w14:textId="77777777" w:rsidR="00E73454" w:rsidRDefault="00E73454" w:rsidP="00E73454">
      <w:pPr>
        <w:rPr>
          <w:sz w:val="24"/>
          <w:szCs w:val="24"/>
        </w:rPr>
      </w:pPr>
      <w:r>
        <w:rPr>
          <w:sz w:val="24"/>
          <w:szCs w:val="24"/>
        </w:rPr>
        <w:t>120 g getrocknete Tomaten</w:t>
      </w:r>
    </w:p>
    <w:p w14:paraId="47B2BD59" w14:textId="77777777" w:rsidR="00E73454" w:rsidRDefault="00E73454" w:rsidP="00E73454">
      <w:pPr>
        <w:rPr>
          <w:sz w:val="24"/>
          <w:szCs w:val="24"/>
        </w:rPr>
      </w:pPr>
      <w:r>
        <w:rPr>
          <w:sz w:val="24"/>
          <w:szCs w:val="24"/>
        </w:rPr>
        <w:t>20 g Pinienkerne</w:t>
      </w:r>
    </w:p>
    <w:p w14:paraId="2F16E11D" w14:textId="77777777" w:rsidR="00E73454" w:rsidRDefault="00E73454" w:rsidP="00E73454">
      <w:pPr>
        <w:rPr>
          <w:sz w:val="24"/>
          <w:szCs w:val="24"/>
        </w:rPr>
      </w:pPr>
      <w:r>
        <w:rPr>
          <w:sz w:val="24"/>
          <w:szCs w:val="24"/>
        </w:rPr>
        <w:t>20 g Pecorino</w:t>
      </w:r>
    </w:p>
    <w:p w14:paraId="1BC6F0F3" w14:textId="77777777" w:rsidR="00E73454" w:rsidRDefault="00E73454" w:rsidP="00E73454">
      <w:pPr>
        <w:rPr>
          <w:sz w:val="24"/>
          <w:szCs w:val="24"/>
        </w:rPr>
      </w:pPr>
      <w:r>
        <w:rPr>
          <w:sz w:val="24"/>
          <w:szCs w:val="24"/>
        </w:rPr>
        <w:t>2 Knoblauchzehen</w:t>
      </w:r>
    </w:p>
    <w:p w14:paraId="3A1664D5" w14:textId="77777777" w:rsidR="00E73454" w:rsidRDefault="00E73454" w:rsidP="00E73454">
      <w:pPr>
        <w:rPr>
          <w:sz w:val="24"/>
          <w:szCs w:val="24"/>
        </w:rPr>
      </w:pPr>
      <w:r>
        <w:rPr>
          <w:sz w:val="24"/>
          <w:szCs w:val="24"/>
        </w:rPr>
        <w:t>3 Basilikumblätter</w:t>
      </w:r>
    </w:p>
    <w:p w14:paraId="08270EF5" w14:textId="77777777" w:rsidR="00E73454" w:rsidRDefault="00E73454" w:rsidP="00E73454">
      <w:pPr>
        <w:rPr>
          <w:sz w:val="24"/>
          <w:szCs w:val="24"/>
        </w:rPr>
      </w:pPr>
      <w:r>
        <w:rPr>
          <w:sz w:val="24"/>
          <w:szCs w:val="24"/>
        </w:rPr>
        <w:t>1 Prise Chilipulver</w:t>
      </w:r>
    </w:p>
    <w:p w14:paraId="5D757CBB" w14:textId="77777777" w:rsidR="00E73454" w:rsidRDefault="00E73454" w:rsidP="00E73454">
      <w:pPr>
        <w:rPr>
          <w:sz w:val="24"/>
          <w:szCs w:val="24"/>
        </w:rPr>
      </w:pPr>
      <w:r>
        <w:rPr>
          <w:sz w:val="24"/>
          <w:szCs w:val="24"/>
        </w:rPr>
        <w:t>5 – 6 EL Olivenöl</w:t>
      </w:r>
    </w:p>
    <w:p w14:paraId="7F3F06D1" w14:textId="77777777" w:rsidR="00E73454" w:rsidRDefault="00E73454" w:rsidP="00E73454">
      <w:pPr>
        <w:rPr>
          <w:sz w:val="24"/>
          <w:szCs w:val="24"/>
        </w:rPr>
      </w:pPr>
    </w:p>
    <w:p w14:paraId="2FF58DEB" w14:textId="77777777" w:rsidR="00E73454" w:rsidRDefault="00E73454" w:rsidP="00E73454">
      <w:pPr>
        <w:rPr>
          <w:sz w:val="24"/>
          <w:szCs w:val="24"/>
        </w:rPr>
      </w:pPr>
      <w:r>
        <w:rPr>
          <w:sz w:val="24"/>
          <w:szCs w:val="24"/>
        </w:rPr>
        <w:t>Zubereitung:</w:t>
      </w:r>
    </w:p>
    <w:p w14:paraId="7A522BF0" w14:textId="77777777" w:rsidR="00E73454" w:rsidRDefault="00E73454" w:rsidP="00E73454">
      <w:pPr>
        <w:rPr>
          <w:sz w:val="24"/>
          <w:szCs w:val="24"/>
        </w:rPr>
      </w:pPr>
      <w:r>
        <w:rPr>
          <w:sz w:val="24"/>
          <w:szCs w:val="24"/>
        </w:rPr>
        <w:t xml:space="preserve">Die Zutaten grob zermahlen und die erhaltene Mischung mit Öl und Chili vermengen. </w:t>
      </w:r>
    </w:p>
    <w:p w14:paraId="3D6C7F8A" w14:textId="77777777" w:rsidR="00E73454" w:rsidRDefault="00E73454" w:rsidP="00E73454">
      <w:pPr>
        <w:rPr>
          <w:sz w:val="24"/>
          <w:szCs w:val="24"/>
        </w:rPr>
      </w:pPr>
      <w:r>
        <w:rPr>
          <w:sz w:val="24"/>
          <w:szCs w:val="24"/>
        </w:rPr>
        <w:br w:type="page"/>
      </w:r>
    </w:p>
    <w:p w14:paraId="0D3D7E59" w14:textId="77777777" w:rsidR="00D23CF1" w:rsidRDefault="00D23CF1" w:rsidP="00D23CF1">
      <w:pPr>
        <w:pStyle w:val="Heading2"/>
        <w:spacing w:after="240"/>
      </w:pPr>
      <w:r>
        <w:lastRenderedPageBreak/>
        <w:t>Basilikum-Pesto</w:t>
      </w:r>
      <w:r>
        <w:rPr>
          <w:rStyle w:val="FootnoteReference"/>
        </w:rPr>
        <w:footnoteReference w:id="795"/>
      </w:r>
    </w:p>
    <w:p w14:paraId="0B24D056" w14:textId="77777777" w:rsidR="00D23CF1" w:rsidRDefault="00D23CF1" w:rsidP="00D23CF1">
      <w:pPr>
        <w:jc w:val="both"/>
        <w:rPr>
          <w:sz w:val="24"/>
          <w:szCs w:val="24"/>
        </w:rPr>
      </w:pPr>
      <w:r w:rsidRPr="00E04044">
        <w:rPr>
          <w:sz w:val="24"/>
          <w:szCs w:val="24"/>
          <w:u w:val="single"/>
        </w:rPr>
        <w:t>Zutaten</w:t>
      </w:r>
      <w:r>
        <w:rPr>
          <w:sz w:val="24"/>
          <w:szCs w:val="24"/>
        </w:rPr>
        <w:t xml:space="preserve"> (für 8 Portionen):</w:t>
      </w:r>
    </w:p>
    <w:p w14:paraId="1E5928F8" w14:textId="77777777" w:rsidR="00D23CF1" w:rsidRDefault="00D23CF1" w:rsidP="00D23CF1">
      <w:pPr>
        <w:jc w:val="both"/>
        <w:rPr>
          <w:sz w:val="24"/>
          <w:szCs w:val="24"/>
        </w:rPr>
      </w:pPr>
      <w:r>
        <w:rPr>
          <w:sz w:val="24"/>
          <w:szCs w:val="24"/>
        </w:rPr>
        <w:t>30 g Pinienkerne</w:t>
      </w:r>
    </w:p>
    <w:p w14:paraId="5D856EA2" w14:textId="77777777" w:rsidR="00D23CF1" w:rsidRDefault="00D23CF1" w:rsidP="00D23CF1">
      <w:pPr>
        <w:jc w:val="both"/>
        <w:rPr>
          <w:sz w:val="24"/>
          <w:szCs w:val="24"/>
        </w:rPr>
      </w:pPr>
      <w:r>
        <w:rPr>
          <w:sz w:val="24"/>
          <w:szCs w:val="24"/>
        </w:rPr>
        <w:t>1 kleine Knoblauchzehe</w:t>
      </w:r>
    </w:p>
    <w:p w14:paraId="62F23410" w14:textId="77777777" w:rsidR="00D23CF1" w:rsidRDefault="00D23CF1" w:rsidP="00D23CF1">
      <w:pPr>
        <w:jc w:val="both"/>
        <w:rPr>
          <w:sz w:val="24"/>
          <w:szCs w:val="24"/>
        </w:rPr>
      </w:pPr>
      <w:r>
        <w:rPr>
          <w:sz w:val="24"/>
          <w:szCs w:val="24"/>
        </w:rPr>
        <w:t>1 Bund Basilikum</w:t>
      </w:r>
    </w:p>
    <w:p w14:paraId="00C42348" w14:textId="77777777" w:rsidR="00D23CF1" w:rsidRDefault="00D23CF1" w:rsidP="00D23CF1">
      <w:pPr>
        <w:jc w:val="both"/>
        <w:rPr>
          <w:sz w:val="24"/>
          <w:szCs w:val="24"/>
        </w:rPr>
      </w:pPr>
      <w:r>
        <w:rPr>
          <w:sz w:val="24"/>
          <w:szCs w:val="24"/>
        </w:rPr>
        <w:t>1 TL Fleur de Sel</w:t>
      </w:r>
    </w:p>
    <w:p w14:paraId="7F8A2FFC" w14:textId="77777777" w:rsidR="00D23CF1" w:rsidRDefault="00D23CF1" w:rsidP="00D23CF1">
      <w:pPr>
        <w:jc w:val="both"/>
        <w:rPr>
          <w:sz w:val="24"/>
          <w:szCs w:val="24"/>
        </w:rPr>
      </w:pPr>
      <w:r>
        <w:rPr>
          <w:sz w:val="24"/>
          <w:szCs w:val="24"/>
        </w:rPr>
        <w:t>200 ml Olivenöl</w:t>
      </w:r>
    </w:p>
    <w:p w14:paraId="735FC48A" w14:textId="77777777" w:rsidR="00D23CF1" w:rsidRDefault="00D23CF1" w:rsidP="00D23CF1">
      <w:pPr>
        <w:jc w:val="both"/>
        <w:rPr>
          <w:sz w:val="24"/>
          <w:szCs w:val="24"/>
        </w:rPr>
      </w:pPr>
      <w:r>
        <w:rPr>
          <w:sz w:val="24"/>
          <w:szCs w:val="24"/>
        </w:rPr>
        <w:t>40 g Parmesan</w:t>
      </w:r>
    </w:p>
    <w:p w14:paraId="3C03E063" w14:textId="77777777" w:rsidR="00D23CF1" w:rsidRDefault="00D23CF1" w:rsidP="00D23CF1">
      <w:pPr>
        <w:jc w:val="both"/>
        <w:rPr>
          <w:sz w:val="24"/>
          <w:szCs w:val="24"/>
        </w:rPr>
      </w:pPr>
    </w:p>
    <w:p w14:paraId="7BC41259" w14:textId="77777777" w:rsidR="00D23CF1" w:rsidRDefault="00D23CF1" w:rsidP="00D23CF1">
      <w:pPr>
        <w:jc w:val="both"/>
        <w:rPr>
          <w:sz w:val="24"/>
          <w:szCs w:val="24"/>
        </w:rPr>
      </w:pPr>
      <w:r>
        <w:rPr>
          <w:sz w:val="24"/>
          <w:szCs w:val="24"/>
        </w:rPr>
        <w:t>Zubereitungszeit: 30 Minuten</w:t>
      </w:r>
    </w:p>
    <w:p w14:paraId="2C00DF1D" w14:textId="77777777" w:rsidR="00D23CF1" w:rsidRPr="00E04044" w:rsidRDefault="00D23CF1" w:rsidP="00B40E8C">
      <w:pPr>
        <w:pStyle w:val="ListParagraph"/>
        <w:numPr>
          <w:ilvl w:val="0"/>
          <w:numId w:val="1696"/>
        </w:numPr>
        <w:spacing w:after="120"/>
        <w:ind w:left="714" w:hanging="357"/>
        <w:contextualSpacing w:val="0"/>
        <w:jc w:val="both"/>
        <w:rPr>
          <w:sz w:val="24"/>
          <w:szCs w:val="24"/>
        </w:rPr>
      </w:pPr>
      <w:r w:rsidRPr="00E04044">
        <w:rPr>
          <w:sz w:val="24"/>
          <w:szCs w:val="24"/>
        </w:rPr>
        <w:t>Pinienkerne in einer Pfanne ohne Fett goldbraun rösten. Auf einem Teller abkühlen lassen. Knoblauch grob hacken.</w:t>
      </w:r>
    </w:p>
    <w:p w14:paraId="387C1BE6" w14:textId="77777777" w:rsidR="00D23CF1" w:rsidRPr="00E04044" w:rsidRDefault="00D23CF1" w:rsidP="00B40E8C">
      <w:pPr>
        <w:pStyle w:val="ListParagraph"/>
        <w:numPr>
          <w:ilvl w:val="0"/>
          <w:numId w:val="1696"/>
        </w:numPr>
        <w:spacing w:after="120"/>
        <w:ind w:left="714" w:hanging="357"/>
        <w:contextualSpacing w:val="0"/>
        <w:jc w:val="both"/>
        <w:rPr>
          <w:sz w:val="24"/>
          <w:szCs w:val="24"/>
        </w:rPr>
      </w:pPr>
      <w:r w:rsidRPr="00E04044">
        <w:rPr>
          <w:sz w:val="24"/>
          <w:szCs w:val="24"/>
        </w:rPr>
        <w:t>Basilikumblätter von den Stielen zupfen und mit Fleur de Sel und Knoblauch fein zerkleinern. 180 ml Olivenöl nach und nach zugießen, dabei die Masse gut durchmixen. Pinienkerne zugeben und fein zerkleinern.</w:t>
      </w:r>
    </w:p>
    <w:p w14:paraId="0C472185" w14:textId="77777777" w:rsidR="00D23CF1" w:rsidRPr="00E04044" w:rsidRDefault="00D23CF1" w:rsidP="00B40E8C">
      <w:pPr>
        <w:pStyle w:val="ListParagraph"/>
        <w:numPr>
          <w:ilvl w:val="0"/>
          <w:numId w:val="1696"/>
        </w:numPr>
        <w:spacing w:after="120"/>
        <w:ind w:left="714" w:hanging="357"/>
        <w:contextualSpacing w:val="0"/>
        <w:jc w:val="both"/>
        <w:rPr>
          <w:sz w:val="24"/>
          <w:szCs w:val="24"/>
        </w:rPr>
      </w:pPr>
      <w:r w:rsidRPr="00E04044">
        <w:rPr>
          <w:sz w:val="24"/>
          <w:szCs w:val="24"/>
        </w:rPr>
        <w:t>Käse fein reiben und mit einem Löffel unterrühren. Pesto bis zum Servieren in 1 -2 heiß ausgespülte Schraubgläser füllen, die Oberfläche mit dem restlichen Olivenöl bedecken und kalt stellen.</w:t>
      </w:r>
    </w:p>
    <w:p w14:paraId="1FDDB26D" w14:textId="77777777" w:rsidR="00D23CF1" w:rsidRDefault="00D23CF1" w:rsidP="00D23CF1">
      <w:pPr>
        <w:rPr>
          <w:sz w:val="24"/>
          <w:szCs w:val="24"/>
        </w:rPr>
      </w:pPr>
      <w:r>
        <w:rPr>
          <w:sz w:val="24"/>
          <w:szCs w:val="24"/>
        </w:rPr>
        <w:br w:type="page"/>
      </w:r>
    </w:p>
    <w:p w14:paraId="06659399" w14:textId="2C64468A" w:rsidR="00E73454" w:rsidRPr="00647EC3" w:rsidRDefault="00E73454" w:rsidP="00E73454">
      <w:pPr>
        <w:pStyle w:val="Heading2"/>
        <w:spacing w:after="240"/>
      </w:pPr>
      <w:r w:rsidRPr="00647EC3">
        <w:lastRenderedPageBreak/>
        <w:t>Pesto aus frischen Tomaten und Mandeln</w:t>
      </w:r>
      <w:r>
        <w:rPr>
          <w:rStyle w:val="FootnoteReference"/>
        </w:rPr>
        <w:footnoteReference w:id="796"/>
      </w:r>
    </w:p>
    <w:p w14:paraId="01DC0C7C" w14:textId="77777777" w:rsidR="00E73454" w:rsidRDefault="00E73454" w:rsidP="00E73454">
      <w:pPr>
        <w:rPr>
          <w:sz w:val="24"/>
          <w:szCs w:val="24"/>
        </w:rPr>
      </w:pPr>
      <w:r w:rsidRPr="00647EC3">
        <w:rPr>
          <w:sz w:val="24"/>
          <w:szCs w:val="24"/>
          <w:u w:val="single"/>
        </w:rPr>
        <w:t>Zutaten</w:t>
      </w:r>
      <w:r>
        <w:rPr>
          <w:sz w:val="24"/>
          <w:szCs w:val="24"/>
        </w:rPr>
        <w:t xml:space="preserve"> (für 2 Portionen):</w:t>
      </w:r>
    </w:p>
    <w:p w14:paraId="71D7917D" w14:textId="77777777" w:rsidR="00E73454" w:rsidRDefault="00E73454" w:rsidP="00E73454">
      <w:pPr>
        <w:rPr>
          <w:sz w:val="24"/>
          <w:szCs w:val="24"/>
        </w:rPr>
      </w:pPr>
      <w:r>
        <w:rPr>
          <w:sz w:val="24"/>
          <w:szCs w:val="24"/>
        </w:rPr>
        <w:t>1 Knoblauchzehe</w:t>
      </w:r>
    </w:p>
    <w:p w14:paraId="75F55B33" w14:textId="77777777" w:rsidR="00E73454" w:rsidRDefault="00E73454" w:rsidP="00E73454">
      <w:pPr>
        <w:rPr>
          <w:sz w:val="24"/>
          <w:szCs w:val="24"/>
        </w:rPr>
      </w:pPr>
      <w:r>
        <w:rPr>
          <w:sz w:val="24"/>
          <w:szCs w:val="24"/>
        </w:rPr>
        <w:t>Etwas Salz</w:t>
      </w:r>
    </w:p>
    <w:p w14:paraId="60B8AEEF" w14:textId="77777777" w:rsidR="00E73454" w:rsidRDefault="00E73454" w:rsidP="00E73454">
      <w:pPr>
        <w:rPr>
          <w:sz w:val="24"/>
          <w:szCs w:val="24"/>
        </w:rPr>
      </w:pPr>
      <w:r>
        <w:rPr>
          <w:sz w:val="24"/>
          <w:szCs w:val="24"/>
        </w:rPr>
        <w:t>1 Bund frisches Basilikum</w:t>
      </w:r>
    </w:p>
    <w:p w14:paraId="281BE6F6" w14:textId="77777777" w:rsidR="00E73454" w:rsidRDefault="00E73454" w:rsidP="00E73454">
      <w:pPr>
        <w:rPr>
          <w:sz w:val="24"/>
          <w:szCs w:val="24"/>
        </w:rPr>
      </w:pPr>
      <w:r>
        <w:rPr>
          <w:sz w:val="24"/>
          <w:szCs w:val="24"/>
        </w:rPr>
        <w:t>100 ml Olivenöl</w:t>
      </w:r>
    </w:p>
    <w:p w14:paraId="51782091" w14:textId="77777777" w:rsidR="00E73454" w:rsidRDefault="00E73454" w:rsidP="00E73454">
      <w:pPr>
        <w:rPr>
          <w:sz w:val="24"/>
          <w:szCs w:val="24"/>
        </w:rPr>
      </w:pPr>
      <w:r>
        <w:rPr>
          <w:sz w:val="24"/>
          <w:szCs w:val="24"/>
        </w:rPr>
        <w:t>100 g Mandeln</w:t>
      </w:r>
    </w:p>
    <w:p w14:paraId="0886332B" w14:textId="77777777" w:rsidR="00E73454" w:rsidRDefault="00E73454" w:rsidP="00E73454">
      <w:pPr>
        <w:rPr>
          <w:sz w:val="24"/>
          <w:szCs w:val="24"/>
        </w:rPr>
      </w:pPr>
      <w:r>
        <w:rPr>
          <w:sz w:val="24"/>
          <w:szCs w:val="24"/>
        </w:rPr>
        <w:t>600 g reife Cherry-Tomaten</w:t>
      </w:r>
    </w:p>
    <w:p w14:paraId="1F65BFF5" w14:textId="77777777" w:rsidR="00E73454" w:rsidRDefault="00E73454" w:rsidP="00E73454">
      <w:pPr>
        <w:rPr>
          <w:sz w:val="24"/>
          <w:szCs w:val="24"/>
        </w:rPr>
      </w:pPr>
      <w:r>
        <w:rPr>
          <w:sz w:val="24"/>
          <w:szCs w:val="24"/>
        </w:rPr>
        <w:t>3 EL geriebener Parmesan</w:t>
      </w:r>
    </w:p>
    <w:p w14:paraId="1D81CA7C" w14:textId="77777777" w:rsidR="00E73454" w:rsidRDefault="00E73454" w:rsidP="00E73454">
      <w:pPr>
        <w:rPr>
          <w:sz w:val="24"/>
          <w:szCs w:val="24"/>
        </w:rPr>
      </w:pPr>
      <w:r>
        <w:rPr>
          <w:sz w:val="24"/>
          <w:szCs w:val="24"/>
        </w:rPr>
        <w:t>1 EL Zitronensaft</w:t>
      </w:r>
    </w:p>
    <w:p w14:paraId="1741BE88" w14:textId="77777777" w:rsidR="00E73454" w:rsidRDefault="00E73454" w:rsidP="00E73454">
      <w:pPr>
        <w:rPr>
          <w:sz w:val="24"/>
          <w:szCs w:val="24"/>
        </w:rPr>
      </w:pPr>
      <w:r>
        <w:rPr>
          <w:sz w:val="24"/>
          <w:szCs w:val="24"/>
        </w:rPr>
        <w:t>Pasta</w:t>
      </w:r>
    </w:p>
    <w:p w14:paraId="503725D2" w14:textId="77777777" w:rsidR="00E73454" w:rsidRDefault="00E73454" w:rsidP="00E73454">
      <w:pPr>
        <w:rPr>
          <w:sz w:val="24"/>
          <w:szCs w:val="24"/>
        </w:rPr>
      </w:pPr>
    </w:p>
    <w:p w14:paraId="6EB2CEE4" w14:textId="77777777" w:rsidR="00E73454" w:rsidRDefault="00E73454" w:rsidP="00E73454">
      <w:pPr>
        <w:rPr>
          <w:sz w:val="24"/>
          <w:szCs w:val="24"/>
        </w:rPr>
      </w:pPr>
      <w:r>
        <w:rPr>
          <w:sz w:val="24"/>
          <w:szCs w:val="24"/>
        </w:rPr>
        <w:t>Zubereitung:</w:t>
      </w:r>
    </w:p>
    <w:p w14:paraId="5CB7E65B" w14:textId="77777777" w:rsidR="00E73454" w:rsidRPr="00647EC3" w:rsidRDefault="00E73454" w:rsidP="00B40E8C">
      <w:pPr>
        <w:pStyle w:val="ListParagraph"/>
        <w:numPr>
          <w:ilvl w:val="0"/>
          <w:numId w:val="1427"/>
        </w:numPr>
        <w:spacing w:after="120"/>
        <w:ind w:left="714" w:hanging="357"/>
        <w:contextualSpacing w:val="0"/>
        <w:jc w:val="both"/>
        <w:rPr>
          <w:sz w:val="24"/>
          <w:szCs w:val="24"/>
        </w:rPr>
      </w:pPr>
      <w:r w:rsidRPr="00647EC3">
        <w:rPr>
          <w:sz w:val="24"/>
          <w:szCs w:val="24"/>
        </w:rPr>
        <w:t>Knoblauch schälen. Im Mörser Knoblauch, Salz und Basilikumblätter zerstoßen (Ungewöhnlich, aber ohne Weiteres möglich).</w:t>
      </w:r>
    </w:p>
    <w:p w14:paraId="160D0FB2" w14:textId="77777777" w:rsidR="00E73454" w:rsidRPr="00647EC3" w:rsidRDefault="00E73454" w:rsidP="00B40E8C">
      <w:pPr>
        <w:pStyle w:val="ListParagraph"/>
        <w:numPr>
          <w:ilvl w:val="0"/>
          <w:numId w:val="1427"/>
        </w:numPr>
        <w:spacing w:after="120"/>
        <w:ind w:left="714" w:hanging="357"/>
        <w:contextualSpacing w:val="0"/>
        <w:jc w:val="both"/>
        <w:rPr>
          <w:sz w:val="24"/>
          <w:szCs w:val="24"/>
        </w:rPr>
      </w:pPr>
      <w:r w:rsidRPr="00647EC3">
        <w:rPr>
          <w:sz w:val="24"/>
          <w:szCs w:val="24"/>
        </w:rPr>
        <w:t>Die Mischung in eine Schüssel geben, mit Olivenöl vermengen. Mandeln in einer Pfanne ohne Fett 4 Minuten lang rösten. Man kann die Mandeln vor dem Rösten schälen, indem man sie kurz in kochendes Wasser gibt, unter kaltem Wasser abschreckt und dann aus der Schale drückt. Die Mandeln im Mörser zerstoßen, bis ein grobes Mehl entsteht. In die Schüssel mit der Knoblauch-Salz-Basilikum-Masse geben. Tomaten waschen, halbieren und unterrühren. Eventuell noh mehr Olivenöl dazugießen, falls due Soße noch nicht soßig genug ist. Geriebenen Parmesan hinzufügen. Zum Schluss mit Salz, Pfeffer und Zitronensaft abschmecken. Die Soße unter die heißen Mandeln rühren und sofort servieren.</w:t>
      </w:r>
    </w:p>
    <w:p w14:paraId="0E1FE2F4" w14:textId="77777777" w:rsidR="00E73454" w:rsidRDefault="00E73454" w:rsidP="00E73454">
      <w:pPr>
        <w:rPr>
          <w:sz w:val="24"/>
          <w:szCs w:val="24"/>
        </w:rPr>
      </w:pPr>
    </w:p>
    <w:p w14:paraId="78526276" w14:textId="77777777" w:rsidR="00E73454" w:rsidRDefault="00E73454" w:rsidP="00E73454">
      <w:pPr>
        <w:rPr>
          <w:sz w:val="24"/>
          <w:szCs w:val="24"/>
        </w:rPr>
      </w:pPr>
      <w:r>
        <w:rPr>
          <w:sz w:val="24"/>
          <w:szCs w:val="24"/>
        </w:rPr>
        <w:t>Tipp:</w:t>
      </w:r>
      <w:r>
        <w:rPr>
          <w:sz w:val="24"/>
          <w:szCs w:val="24"/>
        </w:rPr>
        <w:tab/>
        <w:t xml:space="preserve">Man kann auch statt des Mörsers einen Pürierstab nehmen </w:t>
      </w:r>
      <w:r w:rsidRPr="00647EC3">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Pr>
          <w:sz w:val="24"/>
          <w:szCs w:val="24"/>
        </w:rPr>
        <w:br w:type="page"/>
      </w:r>
    </w:p>
    <w:p w14:paraId="4772E68B" w14:textId="77777777" w:rsidR="00A40A41" w:rsidRDefault="00A40A41" w:rsidP="00A40A41">
      <w:pPr>
        <w:pStyle w:val="Heading2"/>
        <w:spacing w:after="240"/>
      </w:pPr>
      <w:r>
        <w:lastRenderedPageBreak/>
        <w:t>Tomatenpesto</w:t>
      </w:r>
      <w:r>
        <w:rPr>
          <w:rStyle w:val="FootnoteReference"/>
        </w:rPr>
        <w:footnoteReference w:id="797"/>
      </w:r>
      <w:r>
        <w:t xml:space="preserve"> </w:t>
      </w:r>
    </w:p>
    <w:p w14:paraId="1E034900" w14:textId="77777777" w:rsidR="00A40A41" w:rsidRDefault="00A40A41" w:rsidP="00A40A41">
      <w:pPr>
        <w:rPr>
          <w:sz w:val="24"/>
          <w:szCs w:val="24"/>
        </w:rPr>
      </w:pPr>
      <w:r w:rsidRPr="00BA1122">
        <w:rPr>
          <w:sz w:val="24"/>
          <w:szCs w:val="24"/>
          <w:u w:val="single"/>
        </w:rPr>
        <w:t>Zutaten</w:t>
      </w:r>
      <w:r>
        <w:rPr>
          <w:sz w:val="24"/>
          <w:szCs w:val="24"/>
        </w:rPr>
        <w:t xml:space="preserve"> (für 4 Portionen)</w:t>
      </w:r>
    </w:p>
    <w:p w14:paraId="7F144B0E" w14:textId="77777777" w:rsidR="00A40A41" w:rsidRDefault="00A40A41" w:rsidP="00A40A41">
      <w:pPr>
        <w:rPr>
          <w:sz w:val="24"/>
          <w:szCs w:val="24"/>
        </w:rPr>
      </w:pPr>
      <w:r>
        <w:rPr>
          <w:sz w:val="24"/>
          <w:szCs w:val="24"/>
        </w:rPr>
        <w:t>100 g getrocknete Tomaten, nicht eingelegt</w:t>
      </w:r>
    </w:p>
    <w:p w14:paraId="489051EB" w14:textId="77777777" w:rsidR="00A40A41" w:rsidRDefault="00A40A41" w:rsidP="00A40A41">
      <w:pPr>
        <w:rPr>
          <w:sz w:val="24"/>
          <w:szCs w:val="24"/>
        </w:rPr>
      </w:pPr>
      <w:r>
        <w:rPr>
          <w:sz w:val="24"/>
          <w:szCs w:val="24"/>
        </w:rPr>
        <w:t>2 EL Weißweinessig</w:t>
      </w:r>
    </w:p>
    <w:p w14:paraId="63A38BB2" w14:textId="77777777" w:rsidR="00A40A41" w:rsidRDefault="00A40A41" w:rsidP="00A40A41">
      <w:pPr>
        <w:rPr>
          <w:sz w:val="24"/>
          <w:szCs w:val="24"/>
        </w:rPr>
      </w:pPr>
      <w:r>
        <w:rPr>
          <w:sz w:val="24"/>
          <w:szCs w:val="24"/>
        </w:rPr>
        <w:t>1 Tomate</w:t>
      </w:r>
    </w:p>
    <w:p w14:paraId="14331803" w14:textId="77777777" w:rsidR="00A40A41" w:rsidRDefault="00A40A41" w:rsidP="00A40A41">
      <w:pPr>
        <w:rPr>
          <w:sz w:val="24"/>
          <w:szCs w:val="24"/>
        </w:rPr>
      </w:pPr>
      <w:r>
        <w:rPr>
          <w:sz w:val="24"/>
          <w:szCs w:val="24"/>
        </w:rPr>
        <w:t>1 kleine Knoblauchzehe</w:t>
      </w:r>
    </w:p>
    <w:p w14:paraId="072CF798" w14:textId="77777777" w:rsidR="00A40A41" w:rsidRDefault="00A40A41" w:rsidP="00A40A41">
      <w:pPr>
        <w:rPr>
          <w:sz w:val="24"/>
          <w:szCs w:val="24"/>
        </w:rPr>
      </w:pPr>
      <w:r>
        <w:rPr>
          <w:sz w:val="24"/>
          <w:szCs w:val="24"/>
        </w:rPr>
        <w:t>1 EL Mandelblättchen, geröstet</w:t>
      </w:r>
    </w:p>
    <w:p w14:paraId="63234727" w14:textId="77777777" w:rsidR="00A40A41" w:rsidRDefault="00A40A41" w:rsidP="00A40A41">
      <w:pPr>
        <w:rPr>
          <w:sz w:val="24"/>
          <w:szCs w:val="24"/>
        </w:rPr>
      </w:pPr>
      <w:r>
        <w:rPr>
          <w:sz w:val="24"/>
          <w:szCs w:val="24"/>
        </w:rPr>
        <w:t>1 EL geriebener Parmesan</w:t>
      </w:r>
    </w:p>
    <w:p w14:paraId="5B6D8134" w14:textId="77777777" w:rsidR="00A40A41" w:rsidRDefault="00A40A41" w:rsidP="00A40A41">
      <w:pPr>
        <w:rPr>
          <w:sz w:val="24"/>
          <w:szCs w:val="24"/>
        </w:rPr>
      </w:pPr>
      <w:r>
        <w:rPr>
          <w:sz w:val="24"/>
          <w:szCs w:val="24"/>
        </w:rPr>
        <w:t>4 EL Olivenöl</w:t>
      </w:r>
    </w:p>
    <w:p w14:paraId="13028029" w14:textId="77777777" w:rsidR="00A40A41" w:rsidRDefault="00A40A41" w:rsidP="00A40A41">
      <w:pPr>
        <w:rPr>
          <w:sz w:val="24"/>
          <w:szCs w:val="24"/>
        </w:rPr>
      </w:pPr>
      <w:r>
        <w:rPr>
          <w:sz w:val="24"/>
          <w:szCs w:val="24"/>
        </w:rPr>
        <w:t>Salz</w:t>
      </w:r>
    </w:p>
    <w:p w14:paraId="61FB5752" w14:textId="77777777" w:rsidR="00A40A41" w:rsidRDefault="00A40A41" w:rsidP="00A40A41">
      <w:pPr>
        <w:rPr>
          <w:sz w:val="24"/>
          <w:szCs w:val="24"/>
        </w:rPr>
      </w:pPr>
      <w:r>
        <w:rPr>
          <w:sz w:val="24"/>
          <w:szCs w:val="24"/>
        </w:rPr>
        <w:t>½ -1 TL Zucker</w:t>
      </w:r>
    </w:p>
    <w:p w14:paraId="0251C800" w14:textId="77777777" w:rsidR="00A40A41" w:rsidRDefault="00A40A41" w:rsidP="00A40A41">
      <w:pPr>
        <w:rPr>
          <w:sz w:val="24"/>
          <w:szCs w:val="24"/>
        </w:rPr>
      </w:pPr>
      <w:r>
        <w:rPr>
          <w:sz w:val="24"/>
          <w:szCs w:val="24"/>
        </w:rPr>
        <w:t>1 EL Basilikumblätter</w:t>
      </w:r>
    </w:p>
    <w:p w14:paraId="167247FF" w14:textId="77777777" w:rsidR="00A40A41" w:rsidRDefault="00A40A41" w:rsidP="00A40A41">
      <w:pPr>
        <w:rPr>
          <w:sz w:val="24"/>
          <w:szCs w:val="24"/>
        </w:rPr>
      </w:pPr>
    </w:p>
    <w:p w14:paraId="3940CA9F" w14:textId="77777777" w:rsidR="00A40A41" w:rsidRDefault="00A40A41" w:rsidP="00A40A41">
      <w:pPr>
        <w:rPr>
          <w:sz w:val="24"/>
          <w:szCs w:val="24"/>
        </w:rPr>
      </w:pPr>
      <w:r>
        <w:rPr>
          <w:sz w:val="24"/>
          <w:szCs w:val="24"/>
        </w:rPr>
        <w:t>Zubereitung:</w:t>
      </w:r>
    </w:p>
    <w:p w14:paraId="05A9FD19" w14:textId="77777777" w:rsidR="00A40A41" w:rsidRPr="007372D7" w:rsidRDefault="00A40A41" w:rsidP="00B40E8C">
      <w:pPr>
        <w:pStyle w:val="ListParagraph"/>
        <w:numPr>
          <w:ilvl w:val="0"/>
          <w:numId w:val="1967"/>
        </w:numPr>
        <w:spacing w:after="120"/>
        <w:contextualSpacing w:val="0"/>
        <w:jc w:val="both"/>
        <w:rPr>
          <w:sz w:val="24"/>
          <w:szCs w:val="24"/>
        </w:rPr>
      </w:pPr>
      <w:r w:rsidRPr="007372D7">
        <w:rPr>
          <w:sz w:val="24"/>
          <w:szCs w:val="24"/>
        </w:rPr>
        <w:t>Die getrockneten Tomaten in einem Topf mit 500 ml Wasser mit dem Essig knapp unter dem Siedepunkt 30 Minuten zieh</w:t>
      </w:r>
      <w:r>
        <w:rPr>
          <w:sz w:val="24"/>
          <w:szCs w:val="24"/>
        </w:rPr>
        <w:t>en</w:t>
      </w:r>
      <w:r w:rsidRPr="007372D7">
        <w:rPr>
          <w:sz w:val="24"/>
          <w:szCs w:val="24"/>
        </w:rPr>
        <w:t xml:space="preserve"> lassen. In ein Sieb gießen und gut abtropfen lassen.</w:t>
      </w:r>
    </w:p>
    <w:p w14:paraId="655F588F" w14:textId="77777777" w:rsidR="00A40A41" w:rsidRDefault="00A40A41" w:rsidP="00B40E8C">
      <w:pPr>
        <w:pStyle w:val="ListParagraph"/>
        <w:numPr>
          <w:ilvl w:val="0"/>
          <w:numId w:val="1967"/>
        </w:numPr>
        <w:spacing w:after="120"/>
        <w:ind w:left="714" w:hanging="357"/>
        <w:contextualSpacing w:val="0"/>
        <w:jc w:val="both"/>
        <w:rPr>
          <w:sz w:val="24"/>
          <w:szCs w:val="24"/>
        </w:rPr>
      </w:pPr>
      <w:r w:rsidRPr="007372D7">
        <w:rPr>
          <w:sz w:val="24"/>
          <w:szCs w:val="24"/>
        </w:rPr>
        <w:t>Die Tomate kreuzweise einritzen, überbrühen, häuten, vierteln und entkernen. Die Tomatenviertel in Filets schneiden. Die Kerne auf einem Sieb ausdrücken, dabei den Saft auffangen. Den Knoblauch schälen und in Würfel schneiden.</w:t>
      </w:r>
    </w:p>
    <w:p w14:paraId="16356A68" w14:textId="6B50C42D" w:rsidR="00D24918" w:rsidRPr="007372D7" w:rsidRDefault="00D24918" w:rsidP="00B40E8C">
      <w:pPr>
        <w:pStyle w:val="ListParagraph"/>
        <w:numPr>
          <w:ilvl w:val="0"/>
          <w:numId w:val="1967"/>
        </w:numPr>
        <w:spacing w:after="120"/>
        <w:ind w:left="714" w:hanging="357"/>
        <w:contextualSpacing w:val="0"/>
        <w:jc w:val="both"/>
        <w:rPr>
          <w:sz w:val="24"/>
          <w:szCs w:val="24"/>
        </w:rPr>
      </w:pPr>
      <w:r>
        <w:rPr>
          <w:sz w:val="24"/>
          <w:szCs w:val="24"/>
        </w:rPr>
        <w:t xml:space="preserve">Die </w:t>
      </w:r>
      <w:r w:rsidRPr="007372D7">
        <w:rPr>
          <w:sz w:val="24"/>
          <w:szCs w:val="24"/>
        </w:rPr>
        <w:t>weichen Trockentomaten mit den Tomatenfilets und dem -saft, Knoblauch, Mandeln, Parmesan und Olivenöl mit dem Stabmixer pürieren und mit Salz, Zucker und Chilipulver abschmecken. Zuletzt das Basilikum unterrühren.</w:t>
      </w:r>
    </w:p>
    <w:p w14:paraId="4C612FC8" w14:textId="3764AB08" w:rsidR="00A40A41" w:rsidRDefault="00A40A41" w:rsidP="00A40A41">
      <w:pPr>
        <w:rPr>
          <w:rFonts w:asciiTheme="majorHAnsi" w:eastAsiaTheme="majorEastAsia" w:hAnsiTheme="majorHAnsi" w:cstheme="majorBidi"/>
          <w:color w:val="2F5496" w:themeColor="accent1" w:themeShade="BF"/>
          <w:sz w:val="26"/>
          <w:szCs w:val="26"/>
        </w:rPr>
      </w:pPr>
      <w:r>
        <w:br w:type="page"/>
      </w:r>
    </w:p>
    <w:p w14:paraId="0714EFFB" w14:textId="33CAE7FD" w:rsidR="00FF6FE9" w:rsidRDefault="00FF6FE9" w:rsidP="00FF6FE9">
      <w:pPr>
        <w:pStyle w:val="Heading2"/>
        <w:spacing w:after="240"/>
      </w:pPr>
      <w:r>
        <w:lastRenderedPageBreak/>
        <w:t>Tomaten-Pesto Nr. 2</w:t>
      </w:r>
      <w:r>
        <w:rPr>
          <w:rStyle w:val="FootnoteReference"/>
        </w:rPr>
        <w:footnoteReference w:id="798"/>
      </w:r>
      <w:r>
        <w:t xml:space="preserve"> </w:t>
      </w:r>
    </w:p>
    <w:p w14:paraId="49472FCC" w14:textId="77777777" w:rsidR="00FF6FE9" w:rsidRDefault="00FF6FE9" w:rsidP="00FF6FE9">
      <w:pPr>
        <w:rPr>
          <w:sz w:val="24"/>
          <w:szCs w:val="24"/>
        </w:rPr>
      </w:pPr>
      <w:r w:rsidRPr="00FC7DF6">
        <w:rPr>
          <w:sz w:val="24"/>
          <w:szCs w:val="24"/>
          <w:u w:val="single"/>
        </w:rPr>
        <w:t>Zutaten</w:t>
      </w:r>
      <w:r>
        <w:rPr>
          <w:sz w:val="24"/>
          <w:szCs w:val="24"/>
        </w:rPr>
        <w:t xml:space="preserve"> (für 6 – 8 Personen):</w:t>
      </w:r>
    </w:p>
    <w:p w14:paraId="4B01871D" w14:textId="77777777" w:rsidR="00FF6FE9" w:rsidRDefault="00FF6FE9" w:rsidP="00FF6FE9">
      <w:pPr>
        <w:rPr>
          <w:sz w:val="24"/>
          <w:szCs w:val="24"/>
        </w:rPr>
      </w:pPr>
      <w:r>
        <w:rPr>
          <w:sz w:val="24"/>
          <w:szCs w:val="24"/>
        </w:rPr>
        <w:t>1 ½ EL Mandelblätthen</w:t>
      </w:r>
    </w:p>
    <w:p w14:paraId="14A953DB" w14:textId="77777777" w:rsidR="00FF6FE9" w:rsidRDefault="00FF6FE9" w:rsidP="00FF6FE9">
      <w:pPr>
        <w:rPr>
          <w:sz w:val="24"/>
          <w:szCs w:val="24"/>
        </w:rPr>
      </w:pPr>
      <w:r>
        <w:rPr>
          <w:sz w:val="24"/>
          <w:szCs w:val="24"/>
        </w:rPr>
        <w:t>1 Knoblauchzehe</w:t>
      </w:r>
    </w:p>
    <w:p w14:paraId="3F02B6C0" w14:textId="77777777" w:rsidR="00FF6FE9" w:rsidRDefault="00FF6FE9" w:rsidP="00FF6FE9">
      <w:pPr>
        <w:rPr>
          <w:sz w:val="24"/>
          <w:szCs w:val="24"/>
        </w:rPr>
      </w:pPr>
      <w:r>
        <w:rPr>
          <w:sz w:val="24"/>
          <w:szCs w:val="24"/>
        </w:rPr>
        <w:t>70 g getrocknete Tomaten in Öl</w:t>
      </w:r>
    </w:p>
    <w:p w14:paraId="6629B472" w14:textId="77777777" w:rsidR="00FF6FE9" w:rsidRDefault="00FF6FE9" w:rsidP="00FF6FE9">
      <w:pPr>
        <w:rPr>
          <w:sz w:val="24"/>
          <w:szCs w:val="24"/>
        </w:rPr>
      </w:pPr>
      <w:r>
        <w:rPr>
          <w:sz w:val="24"/>
          <w:szCs w:val="24"/>
        </w:rPr>
        <w:t>3 Stiele Basilikum</w:t>
      </w:r>
    </w:p>
    <w:p w14:paraId="68FC6B4E" w14:textId="77777777" w:rsidR="00FF6FE9" w:rsidRPr="00546449" w:rsidRDefault="00FF6FE9" w:rsidP="00FF6FE9">
      <w:pPr>
        <w:rPr>
          <w:sz w:val="24"/>
          <w:szCs w:val="24"/>
        </w:rPr>
      </w:pPr>
      <w:r w:rsidRPr="00546449">
        <w:rPr>
          <w:sz w:val="24"/>
          <w:szCs w:val="24"/>
        </w:rPr>
        <w:t>1 TL Tomatenmark</w:t>
      </w:r>
    </w:p>
    <w:p w14:paraId="36AD6CC6" w14:textId="77777777" w:rsidR="00FF6FE9" w:rsidRPr="00546449" w:rsidRDefault="00FF6FE9" w:rsidP="00FF6FE9">
      <w:pPr>
        <w:rPr>
          <w:sz w:val="24"/>
          <w:szCs w:val="24"/>
        </w:rPr>
      </w:pPr>
      <w:r w:rsidRPr="00546449">
        <w:rPr>
          <w:sz w:val="24"/>
          <w:szCs w:val="24"/>
        </w:rPr>
        <w:t>½ TL Dijon-Senf</w:t>
      </w:r>
    </w:p>
    <w:p w14:paraId="3632AED0" w14:textId="77777777" w:rsidR="00FF6FE9" w:rsidRPr="003A4469" w:rsidRDefault="00FF6FE9" w:rsidP="00FF6FE9">
      <w:pPr>
        <w:rPr>
          <w:sz w:val="24"/>
          <w:szCs w:val="24"/>
          <w:lang w:val="en-US"/>
        </w:rPr>
      </w:pPr>
      <w:r w:rsidRPr="003A4469">
        <w:rPr>
          <w:sz w:val="24"/>
          <w:szCs w:val="24"/>
          <w:lang w:val="en-US"/>
        </w:rPr>
        <w:t>1 TL Honig</w:t>
      </w:r>
    </w:p>
    <w:p w14:paraId="516934F5" w14:textId="77777777" w:rsidR="00FF6FE9" w:rsidRPr="003A4469" w:rsidRDefault="00FF6FE9" w:rsidP="00FF6FE9">
      <w:pPr>
        <w:rPr>
          <w:sz w:val="24"/>
          <w:szCs w:val="24"/>
          <w:lang w:val="en-US"/>
        </w:rPr>
      </w:pPr>
      <w:r w:rsidRPr="003A4469">
        <w:rPr>
          <w:sz w:val="24"/>
          <w:szCs w:val="24"/>
          <w:lang w:val="en-US"/>
        </w:rPr>
        <w:t xml:space="preserve">100 ml </w:t>
      </w:r>
      <w:proofErr w:type="spellStart"/>
      <w:r w:rsidRPr="003A4469">
        <w:rPr>
          <w:sz w:val="24"/>
          <w:szCs w:val="24"/>
          <w:lang w:val="en-US"/>
        </w:rPr>
        <w:t>Olivenöl</w:t>
      </w:r>
      <w:proofErr w:type="spellEnd"/>
    </w:p>
    <w:p w14:paraId="4C217B36" w14:textId="77777777" w:rsidR="00FF6FE9" w:rsidRPr="003A4469" w:rsidRDefault="00FF6FE9" w:rsidP="00FF6FE9">
      <w:pPr>
        <w:rPr>
          <w:sz w:val="24"/>
          <w:szCs w:val="24"/>
          <w:lang w:val="en-US"/>
        </w:rPr>
      </w:pPr>
      <w:r w:rsidRPr="003A4469">
        <w:rPr>
          <w:sz w:val="24"/>
          <w:szCs w:val="24"/>
          <w:lang w:val="en-US"/>
        </w:rPr>
        <w:t>1 Tomate</w:t>
      </w:r>
    </w:p>
    <w:p w14:paraId="3B80A926" w14:textId="77777777" w:rsidR="00FF6FE9" w:rsidRPr="00546449" w:rsidRDefault="00FF6FE9" w:rsidP="00FF6FE9">
      <w:pPr>
        <w:rPr>
          <w:sz w:val="24"/>
          <w:szCs w:val="24"/>
          <w:lang w:val="en-US"/>
        </w:rPr>
      </w:pPr>
      <w:r w:rsidRPr="00546449">
        <w:rPr>
          <w:sz w:val="24"/>
          <w:szCs w:val="24"/>
          <w:lang w:val="en-US"/>
        </w:rPr>
        <w:t>Salz</w:t>
      </w:r>
    </w:p>
    <w:p w14:paraId="51E5EB2C" w14:textId="77777777" w:rsidR="00FF6FE9" w:rsidRDefault="00FF6FE9" w:rsidP="00FF6FE9">
      <w:pPr>
        <w:rPr>
          <w:sz w:val="24"/>
          <w:szCs w:val="24"/>
        </w:rPr>
      </w:pPr>
      <w:r>
        <w:rPr>
          <w:sz w:val="24"/>
          <w:szCs w:val="24"/>
        </w:rPr>
        <w:t>Tabasco</w:t>
      </w:r>
    </w:p>
    <w:p w14:paraId="7C7BE50D" w14:textId="77777777" w:rsidR="00FF6FE9" w:rsidRDefault="00FF6FE9" w:rsidP="00FF6FE9">
      <w:pPr>
        <w:rPr>
          <w:sz w:val="24"/>
          <w:szCs w:val="24"/>
        </w:rPr>
      </w:pPr>
      <w:r>
        <w:rPr>
          <w:sz w:val="24"/>
          <w:szCs w:val="24"/>
        </w:rPr>
        <w:t>1 EL Weißweinessig</w:t>
      </w:r>
    </w:p>
    <w:p w14:paraId="380F1D68" w14:textId="77777777" w:rsidR="00FF6FE9" w:rsidRDefault="00FF6FE9" w:rsidP="00FF6FE9">
      <w:pPr>
        <w:rPr>
          <w:sz w:val="24"/>
          <w:szCs w:val="24"/>
        </w:rPr>
      </w:pPr>
      <w:r>
        <w:rPr>
          <w:sz w:val="24"/>
          <w:szCs w:val="24"/>
        </w:rPr>
        <w:t>1 Msp. Mildes Currypulver</w:t>
      </w:r>
    </w:p>
    <w:p w14:paraId="36E7F806" w14:textId="77777777" w:rsidR="00FF6FE9" w:rsidRDefault="00FF6FE9" w:rsidP="00FF6FE9">
      <w:pPr>
        <w:rPr>
          <w:sz w:val="24"/>
          <w:szCs w:val="24"/>
        </w:rPr>
      </w:pPr>
    </w:p>
    <w:p w14:paraId="7C22BE77" w14:textId="77777777" w:rsidR="00FF6FE9" w:rsidRDefault="00FF6FE9" w:rsidP="00FF6FE9">
      <w:pPr>
        <w:rPr>
          <w:sz w:val="24"/>
          <w:szCs w:val="24"/>
        </w:rPr>
      </w:pPr>
    </w:p>
    <w:p w14:paraId="5BF1D596" w14:textId="77777777" w:rsidR="00FF6FE9" w:rsidRDefault="00FF6FE9" w:rsidP="00FF6FE9">
      <w:pPr>
        <w:rPr>
          <w:sz w:val="24"/>
          <w:szCs w:val="24"/>
        </w:rPr>
      </w:pPr>
      <w:r>
        <w:rPr>
          <w:sz w:val="24"/>
          <w:szCs w:val="24"/>
        </w:rPr>
        <w:t>Zubereitungszeit: 30 Minuten</w:t>
      </w:r>
    </w:p>
    <w:p w14:paraId="679BCD28" w14:textId="77777777" w:rsidR="00FF6FE9" w:rsidRPr="00301FF3" w:rsidRDefault="00FF6FE9" w:rsidP="00B40E8C">
      <w:pPr>
        <w:pStyle w:val="ListParagraph"/>
        <w:numPr>
          <w:ilvl w:val="0"/>
          <w:numId w:val="348"/>
        </w:numPr>
        <w:spacing w:after="120"/>
        <w:ind w:left="714" w:hanging="357"/>
        <w:contextualSpacing w:val="0"/>
        <w:jc w:val="both"/>
        <w:rPr>
          <w:sz w:val="24"/>
          <w:szCs w:val="24"/>
        </w:rPr>
      </w:pPr>
      <w:r w:rsidRPr="00301FF3">
        <w:rPr>
          <w:sz w:val="24"/>
          <w:szCs w:val="24"/>
        </w:rPr>
        <w:t>Mandeln in einer Pfanne ohne Fett hellbraun rösten. Knoblauch grob hacken. Getrocknete Tomaten abtropfen lassen, grob schneiden. Basilikumblätter von den Stielen zupfen. Alles mit Tomatenmark, Senf, Honig und 80 ml Öl im Mixer fein pürieren.</w:t>
      </w:r>
    </w:p>
    <w:p w14:paraId="5F1A666C" w14:textId="77777777" w:rsidR="00FF6FE9" w:rsidRPr="00301FF3" w:rsidRDefault="00FF6FE9" w:rsidP="00B40E8C">
      <w:pPr>
        <w:pStyle w:val="ListParagraph"/>
        <w:numPr>
          <w:ilvl w:val="0"/>
          <w:numId w:val="348"/>
        </w:numPr>
        <w:spacing w:after="120"/>
        <w:ind w:left="714" w:hanging="357"/>
        <w:contextualSpacing w:val="0"/>
        <w:jc w:val="both"/>
        <w:rPr>
          <w:sz w:val="24"/>
          <w:szCs w:val="24"/>
        </w:rPr>
      </w:pPr>
      <w:r w:rsidRPr="00301FF3">
        <w:rPr>
          <w:sz w:val="24"/>
          <w:szCs w:val="24"/>
        </w:rPr>
        <w:t>Tomate vierteln, entkernen und fein würfeln. Restliches Öl und Tomatenwürfel unter den Pesto rühren, mit Salz, Tabasco, Essig und Curry abschmecken.</w:t>
      </w:r>
    </w:p>
    <w:p w14:paraId="12D836D9" w14:textId="77777777" w:rsidR="00FF6FE9" w:rsidRDefault="00FF6FE9" w:rsidP="00FF6FE9">
      <w:pPr>
        <w:rPr>
          <w:sz w:val="24"/>
          <w:szCs w:val="24"/>
        </w:rPr>
      </w:pPr>
    </w:p>
    <w:p w14:paraId="0BBCCEBE" w14:textId="77777777" w:rsidR="00FF6FE9" w:rsidRDefault="00FF6FE9" w:rsidP="00FF6FE9">
      <w:pPr>
        <w:rPr>
          <w:sz w:val="24"/>
          <w:szCs w:val="24"/>
        </w:rPr>
      </w:pPr>
      <w:r>
        <w:rPr>
          <w:sz w:val="24"/>
          <w:szCs w:val="24"/>
        </w:rPr>
        <w:br w:type="page"/>
      </w:r>
    </w:p>
    <w:p w14:paraId="62750981" w14:textId="1CB4FAB3" w:rsidR="00A40A41" w:rsidRDefault="00A40A41" w:rsidP="00A40A41">
      <w:pPr>
        <w:pStyle w:val="Heading2"/>
        <w:spacing w:after="240"/>
      </w:pPr>
      <w:r>
        <w:lastRenderedPageBreak/>
        <w:t>Frankfurter Soße als Pesto</w:t>
      </w:r>
      <w:r>
        <w:rPr>
          <w:rStyle w:val="FootnoteReference"/>
        </w:rPr>
        <w:footnoteReference w:id="799"/>
      </w:r>
      <w:r>
        <w:t xml:space="preserve"> </w:t>
      </w:r>
    </w:p>
    <w:p w14:paraId="3EFA8383" w14:textId="77777777" w:rsidR="00A40A41" w:rsidRDefault="00A40A41" w:rsidP="00A40A41">
      <w:pPr>
        <w:rPr>
          <w:sz w:val="24"/>
          <w:szCs w:val="24"/>
        </w:rPr>
      </w:pPr>
      <w:r w:rsidRPr="007C22B2">
        <w:rPr>
          <w:sz w:val="24"/>
          <w:szCs w:val="24"/>
          <w:u w:val="single"/>
        </w:rPr>
        <w:t>Zutaten</w:t>
      </w:r>
      <w:r>
        <w:rPr>
          <w:sz w:val="24"/>
          <w:szCs w:val="24"/>
        </w:rPr>
        <w:t xml:space="preserve"> für 4 Portionen</w:t>
      </w:r>
    </w:p>
    <w:p w14:paraId="2B9416C7" w14:textId="77777777" w:rsidR="00A40A41" w:rsidRDefault="00A40A41" w:rsidP="00A40A41">
      <w:pPr>
        <w:rPr>
          <w:sz w:val="24"/>
          <w:szCs w:val="24"/>
        </w:rPr>
      </w:pPr>
      <w:r>
        <w:rPr>
          <w:sz w:val="24"/>
          <w:szCs w:val="24"/>
        </w:rPr>
        <w:t>130 g Kräuter für Grüne Soße (Petersilie, Kresse, Schnittlauch, Sauerampfer, Borretsch, Pimpinelle, Kerbel)</w:t>
      </w:r>
    </w:p>
    <w:p w14:paraId="6B3A9021" w14:textId="77777777" w:rsidR="00A40A41" w:rsidRDefault="00A40A41" w:rsidP="00A40A41">
      <w:pPr>
        <w:rPr>
          <w:sz w:val="24"/>
          <w:szCs w:val="24"/>
        </w:rPr>
      </w:pPr>
      <w:r>
        <w:rPr>
          <w:sz w:val="24"/>
          <w:szCs w:val="24"/>
        </w:rPr>
        <w:t>100 g Parmesan</w:t>
      </w:r>
    </w:p>
    <w:p w14:paraId="40B838E6" w14:textId="77777777" w:rsidR="00A40A41" w:rsidRDefault="00A40A41" w:rsidP="00A40A41">
      <w:pPr>
        <w:rPr>
          <w:sz w:val="24"/>
          <w:szCs w:val="24"/>
        </w:rPr>
      </w:pPr>
      <w:r>
        <w:rPr>
          <w:sz w:val="24"/>
          <w:szCs w:val="24"/>
        </w:rPr>
        <w:t>50 g Sonnenblumenkerne</w:t>
      </w:r>
    </w:p>
    <w:p w14:paraId="766BB395" w14:textId="77777777" w:rsidR="00A40A41" w:rsidRDefault="00A40A41" w:rsidP="00A40A41">
      <w:pPr>
        <w:rPr>
          <w:sz w:val="24"/>
          <w:szCs w:val="24"/>
        </w:rPr>
      </w:pPr>
      <w:r>
        <w:rPr>
          <w:sz w:val="24"/>
          <w:szCs w:val="24"/>
        </w:rPr>
        <w:t>120 ml Olivenöl</w:t>
      </w:r>
    </w:p>
    <w:p w14:paraId="1CD547C7" w14:textId="77777777" w:rsidR="00A40A41" w:rsidRDefault="00A40A41" w:rsidP="00A40A41">
      <w:pPr>
        <w:rPr>
          <w:sz w:val="24"/>
          <w:szCs w:val="24"/>
        </w:rPr>
      </w:pPr>
      <w:r>
        <w:rPr>
          <w:sz w:val="24"/>
          <w:szCs w:val="24"/>
        </w:rPr>
        <w:t>Etwas Salz</w:t>
      </w:r>
    </w:p>
    <w:p w14:paraId="3D2F5F75" w14:textId="77777777" w:rsidR="00A40A41" w:rsidRDefault="00A40A41" w:rsidP="00A40A41">
      <w:pPr>
        <w:rPr>
          <w:sz w:val="24"/>
          <w:szCs w:val="24"/>
        </w:rPr>
      </w:pPr>
      <w:r>
        <w:rPr>
          <w:sz w:val="24"/>
          <w:szCs w:val="24"/>
        </w:rPr>
        <w:t>Pfeffer</w:t>
      </w:r>
    </w:p>
    <w:p w14:paraId="5D6DCDE4" w14:textId="77777777" w:rsidR="00A40A41" w:rsidRDefault="00A40A41" w:rsidP="00A40A41">
      <w:pPr>
        <w:rPr>
          <w:sz w:val="24"/>
          <w:szCs w:val="24"/>
        </w:rPr>
      </w:pPr>
      <w:r>
        <w:rPr>
          <w:sz w:val="24"/>
          <w:szCs w:val="24"/>
        </w:rPr>
        <w:t xml:space="preserve">700 g Kartoffeln </w:t>
      </w:r>
    </w:p>
    <w:p w14:paraId="58807B1E" w14:textId="77777777" w:rsidR="00A40A41" w:rsidRDefault="00A40A41" w:rsidP="00A40A41">
      <w:pPr>
        <w:rPr>
          <w:sz w:val="24"/>
          <w:szCs w:val="24"/>
        </w:rPr>
      </w:pPr>
      <w:r>
        <w:rPr>
          <w:sz w:val="24"/>
          <w:szCs w:val="24"/>
        </w:rPr>
        <w:t>4 Eier</w:t>
      </w:r>
    </w:p>
    <w:p w14:paraId="54001F30" w14:textId="77777777" w:rsidR="00A40A41" w:rsidRDefault="00A40A41" w:rsidP="00A40A41">
      <w:pPr>
        <w:jc w:val="both"/>
        <w:rPr>
          <w:sz w:val="24"/>
          <w:szCs w:val="24"/>
        </w:rPr>
      </w:pPr>
    </w:p>
    <w:p w14:paraId="23B966DB" w14:textId="77777777" w:rsidR="00A40A41" w:rsidRDefault="00A40A41" w:rsidP="00A40A41">
      <w:pPr>
        <w:jc w:val="both"/>
        <w:rPr>
          <w:sz w:val="24"/>
          <w:szCs w:val="24"/>
        </w:rPr>
      </w:pPr>
      <w:r>
        <w:rPr>
          <w:sz w:val="24"/>
          <w:szCs w:val="24"/>
        </w:rPr>
        <w:t>Zubereitung:</w:t>
      </w:r>
    </w:p>
    <w:p w14:paraId="1AABA10C" w14:textId="77777777" w:rsidR="00A40A41" w:rsidRPr="003B0E60" w:rsidRDefault="00A40A41" w:rsidP="00B40E8C">
      <w:pPr>
        <w:pStyle w:val="ListParagraph"/>
        <w:numPr>
          <w:ilvl w:val="0"/>
          <w:numId w:val="1968"/>
        </w:numPr>
        <w:spacing w:after="120"/>
        <w:contextualSpacing w:val="0"/>
        <w:jc w:val="both"/>
        <w:rPr>
          <w:sz w:val="24"/>
          <w:szCs w:val="24"/>
        </w:rPr>
      </w:pPr>
      <w:r w:rsidRPr="003B0E60">
        <w:rPr>
          <w:sz w:val="24"/>
          <w:szCs w:val="24"/>
        </w:rPr>
        <w:t>Zur Vorbereitung zunächst die Blätter von den Stängeln der Kräuter zupfen, waschen, mit einem Küchentuch trocken tupfen und grob hacken. Den Parmesan fein reiben. Die Sonnenblumenkerne in einer Pfanne ohne Fett ein paar Minuten lang anrösten, sie dabei nicht dunkel werden lassen. Alle Zutaten in eine hohe Schüssel geben und mit dem Pürierstab zu einer Masse zerkleinern.</w:t>
      </w:r>
    </w:p>
    <w:p w14:paraId="454E19C2" w14:textId="77777777" w:rsidR="00A40A41" w:rsidRDefault="00A40A41" w:rsidP="00B40E8C">
      <w:pPr>
        <w:pStyle w:val="ListParagraph"/>
        <w:numPr>
          <w:ilvl w:val="0"/>
          <w:numId w:val="1968"/>
        </w:numPr>
        <w:spacing w:after="120"/>
        <w:ind w:left="714" w:hanging="357"/>
        <w:contextualSpacing w:val="0"/>
        <w:jc w:val="both"/>
        <w:rPr>
          <w:sz w:val="24"/>
          <w:szCs w:val="24"/>
        </w:rPr>
      </w:pPr>
      <w:r w:rsidRPr="003B0E60">
        <w:rPr>
          <w:sz w:val="24"/>
          <w:szCs w:val="24"/>
        </w:rPr>
        <w:t>Das Pesto kann man zu Spaghetti essen, zu gegrilltem Fleisch oder Fisch (also ich aber nicht). Am besten lässt sich das Dressing aber für eine Kartoffelsalat verwenden. Dazu die Kartoffeln mit Schale kochen, dann schälen und in Scheiben schneiden. In einer Salatschüssel das Pesto umrühren und alles eine Weile ziehen lassen. Dazu wachsweiche Eier servieren.</w:t>
      </w:r>
    </w:p>
    <w:p w14:paraId="603EFD7E" w14:textId="77777777" w:rsidR="00A40A41" w:rsidRDefault="00A40A41" w:rsidP="00A40A41">
      <w:pPr>
        <w:jc w:val="both"/>
        <w:rPr>
          <w:sz w:val="24"/>
          <w:szCs w:val="24"/>
        </w:rPr>
      </w:pPr>
    </w:p>
    <w:p w14:paraId="3EB28A6B" w14:textId="6B8FB8B1" w:rsidR="00A40A41" w:rsidRDefault="00A40A41" w:rsidP="00A40A41">
      <w:pPr>
        <w:rPr>
          <w:rFonts w:asciiTheme="majorHAnsi" w:eastAsiaTheme="majorEastAsia" w:hAnsiTheme="majorHAnsi" w:cstheme="majorBidi"/>
          <w:color w:val="2F5496" w:themeColor="accent1" w:themeShade="BF"/>
          <w:sz w:val="26"/>
          <w:szCs w:val="26"/>
        </w:rPr>
      </w:pPr>
      <w:r>
        <w:rPr>
          <w:sz w:val="24"/>
          <w:szCs w:val="24"/>
        </w:rPr>
        <w:t>Info:</w:t>
      </w:r>
      <w:r>
        <w:rPr>
          <w:sz w:val="24"/>
          <w:szCs w:val="24"/>
        </w:rPr>
        <w:tab/>
        <w:t>In eine Frankfurter Soße darf niemals Dill. Ist eine Frage der Ehre!</w:t>
      </w:r>
      <w:r>
        <w:br w:type="page"/>
      </w:r>
    </w:p>
    <w:p w14:paraId="2504C382" w14:textId="77777777" w:rsidR="003045D1" w:rsidRDefault="003045D1" w:rsidP="003045D1">
      <w:pPr>
        <w:pStyle w:val="Heading2"/>
        <w:spacing w:after="240"/>
      </w:pPr>
      <w:r>
        <w:lastRenderedPageBreak/>
        <w:t>Kräuter-Pesto</w:t>
      </w:r>
      <w:r>
        <w:rPr>
          <w:rStyle w:val="FootnoteReference"/>
        </w:rPr>
        <w:footnoteReference w:id="800"/>
      </w:r>
      <w:r>
        <w:t xml:space="preserve"> </w:t>
      </w:r>
    </w:p>
    <w:p w14:paraId="42CD2B77" w14:textId="77777777" w:rsidR="003045D1" w:rsidRDefault="003045D1" w:rsidP="003045D1">
      <w:pPr>
        <w:rPr>
          <w:sz w:val="24"/>
          <w:szCs w:val="24"/>
        </w:rPr>
      </w:pPr>
      <w:r w:rsidRPr="00936BDA">
        <w:rPr>
          <w:sz w:val="24"/>
          <w:szCs w:val="24"/>
          <w:u w:val="single"/>
        </w:rPr>
        <w:t>Zutaten</w:t>
      </w:r>
      <w:r>
        <w:rPr>
          <w:sz w:val="24"/>
          <w:szCs w:val="24"/>
        </w:rPr>
        <w:t xml:space="preserve"> (für 4 Portionen)</w:t>
      </w:r>
    </w:p>
    <w:p w14:paraId="54095AE2" w14:textId="77777777" w:rsidR="003045D1" w:rsidRDefault="003045D1" w:rsidP="003045D1">
      <w:pPr>
        <w:rPr>
          <w:sz w:val="24"/>
          <w:szCs w:val="24"/>
        </w:rPr>
      </w:pPr>
      <w:r>
        <w:rPr>
          <w:sz w:val="24"/>
          <w:szCs w:val="24"/>
        </w:rPr>
        <w:t>30 g gehackte Mandeln</w:t>
      </w:r>
    </w:p>
    <w:p w14:paraId="05F0641A" w14:textId="77777777" w:rsidR="003045D1" w:rsidRDefault="003045D1" w:rsidP="003045D1">
      <w:pPr>
        <w:rPr>
          <w:sz w:val="24"/>
          <w:szCs w:val="24"/>
        </w:rPr>
      </w:pPr>
      <w:r>
        <w:rPr>
          <w:sz w:val="24"/>
          <w:szCs w:val="24"/>
        </w:rPr>
        <w:t>1 Bund Basilikum</w:t>
      </w:r>
    </w:p>
    <w:p w14:paraId="723CDE4F" w14:textId="77777777" w:rsidR="003045D1" w:rsidRDefault="003045D1" w:rsidP="003045D1">
      <w:pPr>
        <w:rPr>
          <w:sz w:val="24"/>
          <w:szCs w:val="24"/>
        </w:rPr>
      </w:pPr>
      <w:r>
        <w:rPr>
          <w:sz w:val="24"/>
          <w:szCs w:val="24"/>
        </w:rPr>
        <w:t>8 Stiele Thymian</w:t>
      </w:r>
    </w:p>
    <w:p w14:paraId="242964A0" w14:textId="77777777" w:rsidR="003045D1" w:rsidRDefault="003045D1" w:rsidP="003045D1">
      <w:pPr>
        <w:rPr>
          <w:sz w:val="24"/>
          <w:szCs w:val="24"/>
        </w:rPr>
      </w:pPr>
      <w:r>
        <w:rPr>
          <w:sz w:val="24"/>
          <w:szCs w:val="24"/>
        </w:rPr>
        <w:t>5 Stiele Oregano</w:t>
      </w:r>
    </w:p>
    <w:p w14:paraId="63062591" w14:textId="77777777" w:rsidR="003045D1" w:rsidRDefault="003045D1" w:rsidP="003045D1">
      <w:pPr>
        <w:rPr>
          <w:sz w:val="24"/>
          <w:szCs w:val="24"/>
        </w:rPr>
      </w:pPr>
      <w:r>
        <w:rPr>
          <w:sz w:val="24"/>
          <w:szCs w:val="24"/>
        </w:rPr>
        <w:t>5 Stiele glatte Petersilie</w:t>
      </w:r>
    </w:p>
    <w:p w14:paraId="7DDC048A" w14:textId="77777777" w:rsidR="003045D1" w:rsidRDefault="003045D1" w:rsidP="003045D1">
      <w:pPr>
        <w:rPr>
          <w:sz w:val="24"/>
          <w:szCs w:val="24"/>
        </w:rPr>
      </w:pPr>
      <w:r>
        <w:rPr>
          <w:sz w:val="24"/>
          <w:szCs w:val="24"/>
        </w:rPr>
        <w:t>1 TL fein abgeriebene Schale einer Bio-Zitrone</w:t>
      </w:r>
    </w:p>
    <w:p w14:paraId="7CA70C4E" w14:textId="77777777" w:rsidR="003045D1" w:rsidRDefault="003045D1" w:rsidP="003045D1">
      <w:pPr>
        <w:rPr>
          <w:sz w:val="24"/>
          <w:szCs w:val="24"/>
        </w:rPr>
      </w:pPr>
      <w:r>
        <w:rPr>
          <w:sz w:val="24"/>
          <w:szCs w:val="24"/>
        </w:rPr>
        <w:t>50 g frisch geriebener Hartkäse</w:t>
      </w:r>
    </w:p>
    <w:p w14:paraId="2F8FF503" w14:textId="77777777" w:rsidR="003045D1" w:rsidRDefault="003045D1" w:rsidP="003045D1">
      <w:pPr>
        <w:rPr>
          <w:sz w:val="24"/>
          <w:szCs w:val="24"/>
        </w:rPr>
      </w:pPr>
      <w:r>
        <w:rPr>
          <w:sz w:val="24"/>
          <w:szCs w:val="24"/>
        </w:rPr>
        <w:t>8 EL Olivenöl</w:t>
      </w:r>
    </w:p>
    <w:p w14:paraId="40B7447D" w14:textId="77777777" w:rsidR="003045D1" w:rsidRDefault="003045D1" w:rsidP="003045D1">
      <w:pPr>
        <w:rPr>
          <w:sz w:val="24"/>
          <w:szCs w:val="24"/>
        </w:rPr>
      </w:pPr>
    </w:p>
    <w:p w14:paraId="51CB456D" w14:textId="77777777" w:rsidR="003045D1" w:rsidRDefault="003045D1" w:rsidP="003045D1">
      <w:pPr>
        <w:rPr>
          <w:sz w:val="24"/>
          <w:szCs w:val="24"/>
        </w:rPr>
      </w:pPr>
      <w:r>
        <w:rPr>
          <w:sz w:val="24"/>
          <w:szCs w:val="24"/>
        </w:rPr>
        <w:t>Zubereitungszeit: 15 Minuten</w:t>
      </w:r>
    </w:p>
    <w:p w14:paraId="7E335484" w14:textId="77777777" w:rsidR="003045D1" w:rsidRPr="00520F9B" w:rsidRDefault="003045D1" w:rsidP="00B40E8C">
      <w:pPr>
        <w:pStyle w:val="ListParagraph"/>
        <w:numPr>
          <w:ilvl w:val="0"/>
          <w:numId w:val="1969"/>
        </w:numPr>
        <w:spacing w:after="120"/>
        <w:contextualSpacing w:val="0"/>
        <w:jc w:val="both"/>
        <w:rPr>
          <w:sz w:val="24"/>
          <w:szCs w:val="24"/>
        </w:rPr>
      </w:pPr>
      <w:r w:rsidRPr="00520F9B">
        <w:rPr>
          <w:sz w:val="24"/>
          <w:szCs w:val="24"/>
        </w:rPr>
        <w:t>Die Mandeln in einer Pfanne ohne Fett goldbraun rösten, auf einem Teller abkühlen lassen. Die Kräuter waschen und trockentupfen. Blättchen von den Stielen zupfen, insgesamt 50 g Kräuter abwiegen.</w:t>
      </w:r>
    </w:p>
    <w:p w14:paraId="123E37B4" w14:textId="77777777" w:rsidR="003045D1" w:rsidRPr="00520F9B" w:rsidRDefault="003045D1" w:rsidP="00B40E8C">
      <w:pPr>
        <w:pStyle w:val="ListParagraph"/>
        <w:numPr>
          <w:ilvl w:val="0"/>
          <w:numId w:val="1969"/>
        </w:numPr>
        <w:spacing w:after="120"/>
        <w:ind w:left="714" w:hanging="357"/>
        <w:contextualSpacing w:val="0"/>
        <w:jc w:val="both"/>
        <w:rPr>
          <w:sz w:val="24"/>
          <w:szCs w:val="24"/>
        </w:rPr>
      </w:pPr>
      <w:r w:rsidRPr="00520F9B">
        <w:rPr>
          <w:sz w:val="24"/>
          <w:szCs w:val="24"/>
        </w:rPr>
        <w:t xml:space="preserve">Kräuter mit Mandeln, der abgeriebenen Zitronenschale und 50 g frisch geriebenem Käse fein zerkleinern. </w:t>
      </w:r>
    </w:p>
    <w:p w14:paraId="77EBAFA8" w14:textId="77777777" w:rsidR="003045D1" w:rsidRPr="00520F9B" w:rsidRDefault="003045D1" w:rsidP="00B40E8C">
      <w:pPr>
        <w:pStyle w:val="ListParagraph"/>
        <w:numPr>
          <w:ilvl w:val="0"/>
          <w:numId w:val="1969"/>
        </w:numPr>
        <w:spacing w:after="120"/>
        <w:ind w:left="714" w:hanging="357"/>
        <w:contextualSpacing w:val="0"/>
        <w:jc w:val="both"/>
        <w:rPr>
          <w:sz w:val="24"/>
          <w:szCs w:val="24"/>
        </w:rPr>
      </w:pPr>
      <w:r w:rsidRPr="00520F9B">
        <w:rPr>
          <w:sz w:val="24"/>
          <w:szCs w:val="24"/>
        </w:rPr>
        <w:t xml:space="preserve">Anschließend 8 EL Olivenöl mit einem Löffel unterrühren. Pesto in ein sauberes wieder verschließbares Glas füllen. Mit 2 EL Olivenöl auffüllen und verschließen. </w:t>
      </w:r>
    </w:p>
    <w:p w14:paraId="19BFB1CC" w14:textId="77777777" w:rsidR="003570D1" w:rsidRDefault="003570D1" w:rsidP="003045D1">
      <w:pPr>
        <w:rPr>
          <w:sz w:val="24"/>
          <w:szCs w:val="24"/>
        </w:rPr>
      </w:pPr>
    </w:p>
    <w:p w14:paraId="3411619A" w14:textId="77777777" w:rsidR="003570D1" w:rsidRDefault="003570D1" w:rsidP="003045D1">
      <w:pPr>
        <w:rPr>
          <w:sz w:val="24"/>
          <w:szCs w:val="24"/>
        </w:rPr>
      </w:pPr>
    </w:p>
    <w:p w14:paraId="787E6C11" w14:textId="5698E47C" w:rsidR="003045D1" w:rsidRDefault="003570D1" w:rsidP="003570D1">
      <w:pPr>
        <w:ind w:left="705" w:hanging="705"/>
        <w:rPr>
          <w:rFonts w:asciiTheme="majorHAnsi" w:eastAsiaTheme="majorEastAsia" w:hAnsiTheme="majorHAnsi" w:cstheme="majorBidi"/>
          <w:color w:val="2F5496" w:themeColor="accent1" w:themeShade="BF"/>
          <w:sz w:val="26"/>
          <w:szCs w:val="26"/>
        </w:rPr>
      </w:pPr>
      <w:r>
        <w:rPr>
          <w:sz w:val="24"/>
          <w:szCs w:val="24"/>
        </w:rPr>
        <w:t>Tipp:</w:t>
      </w:r>
      <w:r>
        <w:rPr>
          <w:sz w:val="24"/>
          <w:szCs w:val="24"/>
        </w:rPr>
        <w:tab/>
      </w:r>
      <w:r w:rsidR="003045D1" w:rsidRPr="00520F9B">
        <w:rPr>
          <w:sz w:val="24"/>
          <w:szCs w:val="24"/>
        </w:rPr>
        <w:t>Restliches Pesto im Glas im Kühlschrank aufbewahren. Dabei darauf achten, dass das Pesto stets mit Öl bedeckt ist. Ca. 1 Woche haltbar</w:t>
      </w:r>
      <w:r w:rsidR="003045D1">
        <w:br w:type="page"/>
      </w:r>
    </w:p>
    <w:p w14:paraId="336526CA" w14:textId="77777777" w:rsidR="000F6158" w:rsidRDefault="000F6158" w:rsidP="000F6158">
      <w:pPr>
        <w:pStyle w:val="Heading2"/>
        <w:spacing w:after="240"/>
      </w:pPr>
      <w:r>
        <w:lastRenderedPageBreak/>
        <w:t>Cranberry-Nuss-Pesto</w:t>
      </w:r>
      <w:r>
        <w:rPr>
          <w:rStyle w:val="FootnoteReference"/>
        </w:rPr>
        <w:footnoteReference w:id="801"/>
      </w:r>
      <w:r>
        <w:t xml:space="preserve"> </w:t>
      </w:r>
    </w:p>
    <w:p w14:paraId="4A8DEECC" w14:textId="77777777" w:rsidR="000F6158" w:rsidRDefault="000F6158" w:rsidP="000F6158">
      <w:pPr>
        <w:rPr>
          <w:sz w:val="24"/>
          <w:szCs w:val="24"/>
        </w:rPr>
      </w:pPr>
      <w:r w:rsidRPr="00EC2CC5">
        <w:rPr>
          <w:sz w:val="24"/>
          <w:szCs w:val="24"/>
          <w:u w:val="single"/>
        </w:rPr>
        <w:t>Zutaten</w:t>
      </w:r>
      <w:r>
        <w:rPr>
          <w:sz w:val="24"/>
          <w:szCs w:val="24"/>
        </w:rPr>
        <w:t xml:space="preserve"> für 2 Portionen:</w:t>
      </w:r>
    </w:p>
    <w:p w14:paraId="420ED2AA" w14:textId="77777777" w:rsidR="000F6158" w:rsidRDefault="000F6158" w:rsidP="000F6158">
      <w:pPr>
        <w:rPr>
          <w:sz w:val="24"/>
          <w:szCs w:val="24"/>
        </w:rPr>
      </w:pPr>
      <w:r>
        <w:rPr>
          <w:sz w:val="24"/>
          <w:szCs w:val="24"/>
        </w:rPr>
        <w:t>1 Orange</w:t>
      </w:r>
    </w:p>
    <w:p w14:paraId="4DB49355" w14:textId="77777777" w:rsidR="000F6158" w:rsidRDefault="000F6158" w:rsidP="000F6158">
      <w:pPr>
        <w:rPr>
          <w:sz w:val="24"/>
          <w:szCs w:val="24"/>
        </w:rPr>
      </w:pPr>
      <w:r>
        <w:rPr>
          <w:sz w:val="24"/>
          <w:szCs w:val="24"/>
        </w:rPr>
        <w:t>60 g getrocknete Cranberrys</w:t>
      </w:r>
    </w:p>
    <w:p w14:paraId="2384F9F9" w14:textId="77777777" w:rsidR="000F6158" w:rsidRDefault="000F6158" w:rsidP="000F6158">
      <w:pPr>
        <w:rPr>
          <w:sz w:val="24"/>
          <w:szCs w:val="24"/>
        </w:rPr>
      </w:pPr>
      <w:r>
        <w:rPr>
          <w:sz w:val="24"/>
          <w:szCs w:val="24"/>
        </w:rPr>
        <w:t>50 ml Traubenkernöl</w:t>
      </w:r>
    </w:p>
    <w:p w14:paraId="3F7693FB" w14:textId="77777777" w:rsidR="000F6158" w:rsidRDefault="000F6158" w:rsidP="000F6158">
      <w:pPr>
        <w:rPr>
          <w:sz w:val="24"/>
          <w:szCs w:val="24"/>
        </w:rPr>
      </w:pPr>
      <w:r>
        <w:rPr>
          <w:sz w:val="24"/>
          <w:szCs w:val="24"/>
        </w:rPr>
        <w:t>80 g Walnüsse oder Pekannüsse</w:t>
      </w:r>
    </w:p>
    <w:p w14:paraId="4317EBCF" w14:textId="77777777" w:rsidR="000F6158" w:rsidRDefault="000F6158" w:rsidP="000F6158">
      <w:pPr>
        <w:rPr>
          <w:sz w:val="24"/>
          <w:szCs w:val="24"/>
        </w:rPr>
      </w:pPr>
      <w:r>
        <w:rPr>
          <w:sz w:val="24"/>
          <w:szCs w:val="24"/>
        </w:rPr>
        <w:t>1 TL Chiliflocken</w:t>
      </w:r>
    </w:p>
    <w:p w14:paraId="07BE460F" w14:textId="77777777" w:rsidR="000F6158" w:rsidRDefault="000F6158" w:rsidP="000F6158">
      <w:pPr>
        <w:rPr>
          <w:sz w:val="24"/>
          <w:szCs w:val="24"/>
        </w:rPr>
      </w:pPr>
      <w:r>
        <w:rPr>
          <w:sz w:val="24"/>
          <w:szCs w:val="24"/>
        </w:rPr>
        <w:t>Salz</w:t>
      </w:r>
    </w:p>
    <w:p w14:paraId="29926978" w14:textId="77777777" w:rsidR="000F6158" w:rsidRDefault="000F6158" w:rsidP="000F6158">
      <w:pPr>
        <w:rPr>
          <w:sz w:val="24"/>
          <w:szCs w:val="24"/>
        </w:rPr>
      </w:pPr>
    </w:p>
    <w:p w14:paraId="70E4E706" w14:textId="77777777" w:rsidR="000F6158" w:rsidRPr="0049755C" w:rsidRDefault="000F6158" w:rsidP="00B40E8C">
      <w:pPr>
        <w:pStyle w:val="ListParagraph"/>
        <w:numPr>
          <w:ilvl w:val="0"/>
          <w:numId w:val="814"/>
        </w:numPr>
        <w:jc w:val="both"/>
        <w:rPr>
          <w:sz w:val="24"/>
          <w:szCs w:val="24"/>
        </w:rPr>
      </w:pPr>
      <w:r w:rsidRPr="0049755C">
        <w:rPr>
          <w:sz w:val="24"/>
          <w:szCs w:val="24"/>
        </w:rPr>
        <w:t xml:space="preserve">Orange auspressen. Cranberrys in dem Saft und im Traubenkernöl ungefähr 10 Minuten lang marinieren. </w:t>
      </w:r>
    </w:p>
    <w:p w14:paraId="187FC77F" w14:textId="77777777" w:rsidR="000F6158" w:rsidRPr="0049755C" w:rsidRDefault="000F6158" w:rsidP="00B40E8C">
      <w:pPr>
        <w:pStyle w:val="ListParagraph"/>
        <w:numPr>
          <w:ilvl w:val="0"/>
          <w:numId w:val="814"/>
        </w:numPr>
        <w:jc w:val="both"/>
        <w:rPr>
          <w:sz w:val="24"/>
          <w:szCs w:val="24"/>
        </w:rPr>
      </w:pPr>
      <w:r w:rsidRPr="0049755C">
        <w:rPr>
          <w:sz w:val="24"/>
          <w:szCs w:val="24"/>
        </w:rPr>
        <w:t>Währenddessen Nüsse in einer Pfanne ohne Fett rösten und abkühlen lassen. Nüsse mit Cranberrys, Chiliflocken und einer Prise Salz pürieren, bis eine glatte Masse entsteht. Am Ende mit Salz und Chili abschmecken.</w:t>
      </w:r>
    </w:p>
    <w:p w14:paraId="7914FF6B" w14:textId="77777777" w:rsidR="000F6158" w:rsidRDefault="000F6158" w:rsidP="00B40E8C">
      <w:pPr>
        <w:pStyle w:val="ListParagraph"/>
        <w:numPr>
          <w:ilvl w:val="0"/>
          <w:numId w:val="814"/>
        </w:numPr>
        <w:jc w:val="both"/>
        <w:rPr>
          <w:sz w:val="24"/>
          <w:szCs w:val="24"/>
        </w:rPr>
      </w:pPr>
      <w:r w:rsidRPr="0049755C">
        <w:rPr>
          <w:sz w:val="24"/>
          <w:szCs w:val="24"/>
        </w:rPr>
        <w:t>P</w:t>
      </w:r>
      <w:r>
        <w:rPr>
          <w:sz w:val="24"/>
          <w:szCs w:val="24"/>
        </w:rPr>
        <w:t>as</w:t>
      </w:r>
      <w:r w:rsidRPr="0049755C">
        <w:rPr>
          <w:sz w:val="24"/>
          <w:szCs w:val="24"/>
        </w:rPr>
        <w:t>st ganz gut zu herbstlichen Ofengemüse.</w:t>
      </w:r>
    </w:p>
    <w:p w14:paraId="35979320" w14:textId="77777777" w:rsidR="000F6158" w:rsidRDefault="000F6158" w:rsidP="000F6158">
      <w:pPr>
        <w:jc w:val="both"/>
        <w:rPr>
          <w:sz w:val="24"/>
          <w:szCs w:val="24"/>
        </w:rPr>
      </w:pPr>
    </w:p>
    <w:p w14:paraId="12F3F1CB" w14:textId="77777777" w:rsidR="000F6158" w:rsidRPr="00CF78A7" w:rsidRDefault="000F6158" w:rsidP="000F6158">
      <w:pPr>
        <w:ind w:left="1416" w:hanging="1416"/>
        <w:jc w:val="both"/>
        <w:rPr>
          <w:sz w:val="24"/>
          <w:szCs w:val="24"/>
        </w:rPr>
      </w:pPr>
      <w:r>
        <w:rPr>
          <w:sz w:val="24"/>
          <w:szCs w:val="24"/>
        </w:rPr>
        <w:t>Kommentar:</w:t>
      </w:r>
      <w:r>
        <w:rPr>
          <w:sz w:val="24"/>
          <w:szCs w:val="24"/>
        </w:rPr>
        <w:tab/>
        <w:t xml:space="preserve">Das einzig Komplizierte an diesem Rezept ist, dass man die Zutaten finden und besorgen muss </w:t>
      </w:r>
      <w:r w:rsidRPr="00CF78A7">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sidRPr="00CF78A7">
        <w:rPr>
          <w:sz w:val="24"/>
          <w:szCs w:val="24"/>
        </w:rPr>
        <w:br w:type="page"/>
      </w:r>
    </w:p>
    <w:p w14:paraId="338FB0F2" w14:textId="77777777" w:rsidR="000F6158" w:rsidRPr="00D33E47" w:rsidRDefault="000F6158" w:rsidP="000F6158">
      <w:pPr>
        <w:pStyle w:val="Heading2"/>
        <w:spacing w:after="240"/>
      </w:pPr>
      <w:r w:rsidRPr="00D33E47">
        <w:lastRenderedPageBreak/>
        <w:t>Pistazienpest</w:t>
      </w:r>
      <w:r>
        <w:t>o</w:t>
      </w:r>
      <w:r>
        <w:rPr>
          <w:rStyle w:val="FootnoteReference"/>
        </w:rPr>
        <w:footnoteReference w:id="802"/>
      </w:r>
      <w:r w:rsidRPr="00D33E47">
        <w:t xml:space="preserve"> </w:t>
      </w:r>
    </w:p>
    <w:p w14:paraId="2A83F03C" w14:textId="77777777" w:rsidR="000F6158" w:rsidRDefault="000F6158" w:rsidP="000F6158">
      <w:pPr>
        <w:rPr>
          <w:sz w:val="24"/>
          <w:szCs w:val="24"/>
        </w:rPr>
      </w:pPr>
      <w:r w:rsidRPr="005A4860">
        <w:rPr>
          <w:sz w:val="24"/>
          <w:szCs w:val="24"/>
          <w:u w:val="single"/>
        </w:rPr>
        <w:t>Zutaten</w:t>
      </w:r>
      <w:r>
        <w:rPr>
          <w:sz w:val="24"/>
          <w:szCs w:val="24"/>
        </w:rPr>
        <w:t xml:space="preserve"> für 2-3 Portionen</w:t>
      </w:r>
    </w:p>
    <w:p w14:paraId="22A3E9BE" w14:textId="77777777" w:rsidR="000F6158" w:rsidRDefault="000F6158" w:rsidP="000F6158">
      <w:pPr>
        <w:rPr>
          <w:sz w:val="24"/>
          <w:szCs w:val="24"/>
        </w:rPr>
      </w:pPr>
      <w:r>
        <w:rPr>
          <w:sz w:val="24"/>
          <w:szCs w:val="24"/>
        </w:rPr>
        <w:t>200 g geschälte, ungesalzene Pistazien</w:t>
      </w:r>
    </w:p>
    <w:p w14:paraId="054ADD7E" w14:textId="77777777" w:rsidR="000F6158" w:rsidRDefault="000F6158" w:rsidP="000F6158">
      <w:pPr>
        <w:rPr>
          <w:sz w:val="24"/>
          <w:szCs w:val="24"/>
        </w:rPr>
      </w:pPr>
      <w:r>
        <w:rPr>
          <w:sz w:val="24"/>
          <w:szCs w:val="24"/>
        </w:rPr>
        <w:t>30 g Parmesan</w:t>
      </w:r>
    </w:p>
    <w:p w14:paraId="241FD87B" w14:textId="77777777" w:rsidR="000F6158" w:rsidRDefault="000F6158" w:rsidP="000F6158">
      <w:pPr>
        <w:rPr>
          <w:sz w:val="24"/>
          <w:szCs w:val="24"/>
        </w:rPr>
      </w:pPr>
      <w:r>
        <w:rPr>
          <w:sz w:val="24"/>
          <w:szCs w:val="24"/>
        </w:rPr>
        <w:t>Saft von ½ Zitrone</w:t>
      </w:r>
    </w:p>
    <w:p w14:paraId="74C0B8E1" w14:textId="77777777" w:rsidR="000F6158" w:rsidRDefault="000F6158" w:rsidP="000F6158">
      <w:pPr>
        <w:rPr>
          <w:sz w:val="24"/>
          <w:szCs w:val="24"/>
        </w:rPr>
      </w:pPr>
      <w:r>
        <w:rPr>
          <w:sz w:val="24"/>
          <w:szCs w:val="24"/>
        </w:rPr>
        <w:t>½ Knoblauchzehe</w:t>
      </w:r>
    </w:p>
    <w:p w14:paraId="2081738C" w14:textId="77777777" w:rsidR="000F6158" w:rsidRDefault="000F6158" w:rsidP="000F6158">
      <w:pPr>
        <w:rPr>
          <w:sz w:val="24"/>
          <w:szCs w:val="24"/>
        </w:rPr>
      </w:pPr>
      <w:r>
        <w:rPr>
          <w:sz w:val="24"/>
          <w:szCs w:val="24"/>
        </w:rPr>
        <w:t>100 ml Olivenöl</w:t>
      </w:r>
    </w:p>
    <w:p w14:paraId="213A733D" w14:textId="77777777" w:rsidR="000F6158" w:rsidRDefault="000F6158" w:rsidP="000F6158">
      <w:pPr>
        <w:rPr>
          <w:sz w:val="24"/>
          <w:szCs w:val="24"/>
        </w:rPr>
      </w:pPr>
      <w:r>
        <w:rPr>
          <w:sz w:val="24"/>
          <w:szCs w:val="24"/>
        </w:rPr>
        <w:t>100 ml Wasser</w:t>
      </w:r>
    </w:p>
    <w:p w14:paraId="5A63B989" w14:textId="77777777" w:rsidR="000F6158" w:rsidRDefault="000F6158" w:rsidP="000F6158">
      <w:pPr>
        <w:rPr>
          <w:sz w:val="24"/>
          <w:szCs w:val="24"/>
        </w:rPr>
      </w:pPr>
      <w:r>
        <w:rPr>
          <w:sz w:val="24"/>
          <w:szCs w:val="24"/>
        </w:rPr>
        <w:t>5 Basilikumblätter</w:t>
      </w:r>
    </w:p>
    <w:p w14:paraId="3ED19676" w14:textId="77777777" w:rsidR="000F6158" w:rsidRDefault="000F6158" w:rsidP="000F6158">
      <w:pPr>
        <w:rPr>
          <w:sz w:val="24"/>
          <w:szCs w:val="24"/>
        </w:rPr>
      </w:pPr>
      <w:r>
        <w:rPr>
          <w:sz w:val="24"/>
          <w:szCs w:val="24"/>
        </w:rPr>
        <w:t>1 Prise Salz</w:t>
      </w:r>
    </w:p>
    <w:p w14:paraId="0985F09B" w14:textId="77777777" w:rsidR="000F6158" w:rsidRDefault="000F6158" w:rsidP="000F6158">
      <w:pPr>
        <w:rPr>
          <w:sz w:val="24"/>
          <w:szCs w:val="24"/>
        </w:rPr>
      </w:pPr>
      <w:r>
        <w:rPr>
          <w:sz w:val="24"/>
          <w:szCs w:val="24"/>
        </w:rPr>
        <w:t>1 Prise schwarzer Pfeffer</w:t>
      </w:r>
    </w:p>
    <w:p w14:paraId="726C2593" w14:textId="77777777" w:rsidR="000F6158" w:rsidRDefault="000F6158" w:rsidP="000F6158">
      <w:pPr>
        <w:rPr>
          <w:sz w:val="24"/>
          <w:szCs w:val="24"/>
        </w:rPr>
      </w:pPr>
    </w:p>
    <w:p w14:paraId="39EA6C3E" w14:textId="77777777" w:rsidR="000F6158" w:rsidRDefault="000F6158" w:rsidP="000F6158">
      <w:pPr>
        <w:rPr>
          <w:sz w:val="24"/>
          <w:szCs w:val="24"/>
        </w:rPr>
      </w:pPr>
    </w:p>
    <w:p w14:paraId="71475977" w14:textId="77777777" w:rsidR="000F6158" w:rsidRDefault="000F6158" w:rsidP="000F6158">
      <w:pPr>
        <w:rPr>
          <w:sz w:val="24"/>
          <w:szCs w:val="24"/>
        </w:rPr>
      </w:pPr>
      <w:r>
        <w:rPr>
          <w:sz w:val="24"/>
          <w:szCs w:val="24"/>
        </w:rPr>
        <w:t>Zubereitung:</w:t>
      </w:r>
    </w:p>
    <w:p w14:paraId="59402D5B" w14:textId="77777777" w:rsidR="000F6158" w:rsidRPr="0086765B" w:rsidRDefault="000F6158" w:rsidP="00B40E8C">
      <w:pPr>
        <w:pStyle w:val="ListParagraph"/>
        <w:numPr>
          <w:ilvl w:val="0"/>
          <w:numId w:val="808"/>
        </w:numPr>
        <w:jc w:val="both"/>
        <w:rPr>
          <w:sz w:val="24"/>
          <w:szCs w:val="24"/>
        </w:rPr>
      </w:pPr>
      <w:r w:rsidRPr="0086765B">
        <w:rPr>
          <w:sz w:val="24"/>
          <w:szCs w:val="24"/>
        </w:rPr>
        <w:t>In einer beschichteten Pfanne die Pistazien kurz anrösten, wieder aus der Pfanne nehmen und einen Augenblick abkühlen lassen. Parmesan reiben, mit den Pistazien und den restlichen Zutaten zu einer glatten Paste pürieren.</w:t>
      </w:r>
    </w:p>
    <w:p w14:paraId="0E18D11B" w14:textId="77777777" w:rsidR="000F6158" w:rsidRDefault="000F6158" w:rsidP="000F6158">
      <w:pPr>
        <w:jc w:val="both"/>
        <w:rPr>
          <w:sz w:val="24"/>
          <w:szCs w:val="24"/>
        </w:rPr>
      </w:pPr>
    </w:p>
    <w:p w14:paraId="691AB280" w14:textId="77777777" w:rsidR="000F6158" w:rsidRDefault="000F6158" w:rsidP="000F6158">
      <w:pPr>
        <w:ind w:left="1416" w:hanging="1416"/>
        <w:jc w:val="both"/>
        <w:rPr>
          <w:sz w:val="24"/>
          <w:szCs w:val="24"/>
        </w:rPr>
      </w:pPr>
      <w:r>
        <w:rPr>
          <w:sz w:val="24"/>
          <w:szCs w:val="24"/>
        </w:rPr>
        <w:t>Problem:</w:t>
      </w:r>
      <w:r>
        <w:rPr>
          <w:sz w:val="24"/>
          <w:szCs w:val="24"/>
        </w:rPr>
        <w:tab/>
        <w:t xml:space="preserve">Dieses Pesto sieht so zartgrün aus wie der Frühling, nur liegt das nicht an der Frische der Zutaten, die kommen fast alle aus dem Vorratsschrank, sondern an den Pistazien. Man nimmt nämlich statt Pinienkernen die noch teureren Nüsse </w:t>
      </w:r>
      <w:r w:rsidRPr="0086765B">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403ED375" w14:textId="77777777" w:rsidR="000F6158" w:rsidRDefault="000F6158" w:rsidP="000F6158">
      <w:pPr>
        <w:rPr>
          <w:sz w:val="24"/>
          <w:szCs w:val="24"/>
        </w:rPr>
      </w:pPr>
      <w:r>
        <w:rPr>
          <w:sz w:val="24"/>
          <w:szCs w:val="24"/>
        </w:rPr>
        <w:br w:type="page"/>
      </w:r>
    </w:p>
    <w:p w14:paraId="0B982F13" w14:textId="3DC80986" w:rsidR="00E73454" w:rsidRPr="0099604B" w:rsidRDefault="00E73454" w:rsidP="00E73454">
      <w:pPr>
        <w:pStyle w:val="Heading2"/>
        <w:spacing w:after="240"/>
      </w:pPr>
      <w:r>
        <w:lastRenderedPageBreak/>
        <w:t>Hackfleischsoße nach toskanischer Art</w:t>
      </w:r>
      <w:r w:rsidR="00D23CF1">
        <w:t xml:space="preserve"> – Il Ragu</w:t>
      </w:r>
      <w:r>
        <w:t xml:space="preserve"> </w:t>
      </w:r>
      <w:r>
        <w:rPr>
          <w:rStyle w:val="FootnoteReference"/>
        </w:rPr>
        <w:footnoteReference w:id="803"/>
      </w:r>
    </w:p>
    <w:p w14:paraId="68529616" w14:textId="77777777" w:rsidR="00E73454" w:rsidRPr="0099604B" w:rsidRDefault="00E73454" w:rsidP="00E73454">
      <w:pPr>
        <w:rPr>
          <w:sz w:val="24"/>
          <w:szCs w:val="24"/>
        </w:rPr>
      </w:pPr>
      <w:r w:rsidRPr="006D7ECE">
        <w:rPr>
          <w:sz w:val="24"/>
          <w:szCs w:val="24"/>
          <w:u w:val="single"/>
        </w:rPr>
        <w:t>Zutaten</w:t>
      </w:r>
      <w:r w:rsidRPr="0099604B">
        <w:rPr>
          <w:sz w:val="24"/>
          <w:szCs w:val="24"/>
        </w:rPr>
        <w:t xml:space="preserve"> </w:t>
      </w:r>
      <w:r>
        <w:rPr>
          <w:sz w:val="24"/>
          <w:szCs w:val="24"/>
        </w:rPr>
        <w:t>(</w:t>
      </w:r>
      <w:r w:rsidRPr="0099604B">
        <w:rPr>
          <w:sz w:val="24"/>
          <w:szCs w:val="24"/>
        </w:rPr>
        <w:t>für 5 – 6 Portionen</w:t>
      </w:r>
      <w:r>
        <w:rPr>
          <w:sz w:val="24"/>
          <w:szCs w:val="24"/>
        </w:rPr>
        <w:t>)</w:t>
      </w:r>
    </w:p>
    <w:p w14:paraId="4354ADF2" w14:textId="77777777" w:rsidR="00E73454" w:rsidRPr="0099604B" w:rsidRDefault="00E73454" w:rsidP="00E73454">
      <w:pPr>
        <w:rPr>
          <w:sz w:val="24"/>
          <w:szCs w:val="24"/>
        </w:rPr>
      </w:pPr>
      <w:r w:rsidRPr="0099604B">
        <w:rPr>
          <w:sz w:val="24"/>
          <w:szCs w:val="24"/>
        </w:rPr>
        <w:t>200 g gehacktes Kalbsfleisch</w:t>
      </w:r>
    </w:p>
    <w:p w14:paraId="22A20298" w14:textId="77777777" w:rsidR="00E73454" w:rsidRDefault="00E73454" w:rsidP="00E73454">
      <w:pPr>
        <w:rPr>
          <w:sz w:val="24"/>
          <w:szCs w:val="24"/>
        </w:rPr>
      </w:pPr>
      <w:r w:rsidRPr="0034332D">
        <w:rPr>
          <w:sz w:val="24"/>
          <w:szCs w:val="24"/>
        </w:rPr>
        <w:t>50 g gehacktes Schweinefleisch (oder 2 t</w:t>
      </w:r>
      <w:r>
        <w:rPr>
          <w:sz w:val="24"/>
          <w:szCs w:val="24"/>
        </w:rPr>
        <w:t>oskanische Würste)</w:t>
      </w:r>
    </w:p>
    <w:p w14:paraId="3C4A475A" w14:textId="77777777" w:rsidR="00E73454" w:rsidRDefault="00E73454" w:rsidP="00E73454">
      <w:pPr>
        <w:rPr>
          <w:sz w:val="24"/>
          <w:szCs w:val="24"/>
        </w:rPr>
      </w:pPr>
      <w:r>
        <w:rPr>
          <w:sz w:val="24"/>
          <w:szCs w:val="24"/>
        </w:rPr>
        <w:t>1 Hühnerleber</w:t>
      </w:r>
    </w:p>
    <w:p w14:paraId="08A02223" w14:textId="77777777" w:rsidR="00E73454" w:rsidRDefault="00E73454" w:rsidP="00E73454">
      <w:pPr>
        <w:rPr>
          <w:sz w:val="24"/>
          <w:szCs w:val="24"/>
        </w:rPr>
      </w:pPr>
      <w:r>
        <w:rPr>
          <w:sz w:val="24"/>
          <w:szCs w:val="24"/>
        </w:rPr>
        <w:t>1 EL Tomatenmark</w:t>
      </w:r>
    </w:p>
    <w:p w14:paraId="024A5569" w14:textId="77777777" w:rsidR="00E73454" w:rsidRDefault="00E73454" w:rsidP="00E73454">
      <w:pPr>
        <w:rPr>
          <w:sz w:val="24"/>
          <w:szCs w:val="24"/>
        </w:rPr>
      </w:pPr>
      <w:r>
        <w:rPr>
          <w:sz w:val="24"/>
          <w:szCs w:val="24"/>
        </w:rPr>
        <w:t>150 g geschälte Tomaten</w:t>
      </w:r>
    </w:p>
    <w:p w14:paraId="78BB5590" w14:textId="77777777" w:rsidR="00E73454" w:rsidRDefault="00E73454" w:rsidP="00E73454">
      <w:pPr>
        <w:rPr>
          <w:sz w:val="24"/>
          <w:szCs w:val="24"/>
        </w:rPr>
      </w:pPr>
      <w:r>
        <w:rPr>
          <w:sz w:val="24"/>
          <w:szCs w:val="24"/>
        </w:rPr>
        <w:t>½ Zwiebel</w:t>
      </w:r>
    </w:p>
    <w:p w14:paraId="45CE6CE6" w14:textId="77777777" w:rsidR="00E73454" w:rsidRDefault="00E73454" w:rsidP="00E73454">
      <w:pPr>
        <w:rPr>
          <w:sz w:val="24"/>
          <w:szCs w:val="24"/>
        </w:rPr>
      </w:pPr>
      <w:r>
        <w:rPr>
          <w:sz w:val="24"/>
          <w:szCs w:val="24"/>
        </w:rPr>
        <w:t>1 Knoblauchzehe</w:t>
      </w:r>
    </w:p>
    <w:p w14:paraId="1B34A094" w14:textId="77777777" w:rsidR="00E73454" w:rsidRDefault="00E73454" w:rsidP="00E73454">
      <w:pPr>
        <w:rPr>
          <w:sz w:val="24"/>
          <w:szCs w:val="24"/>
        </w:rPr>
      </w:pPr>
      <w:r>
        <w:rPr>
          <w:sz w:val="24"/>
          <w:szCs w:val="24"/>
        </w:rPr>
        <w:t>½ Möhre</w:t>
      </w:r>
    </w:p>
    <w:p w14:paraId="4D010C41" w14:textId="77777777" w:rsidR="00E73454" w:rsidRDefault="00E73454" w:rsidP="00E73454">
      <w:pPr>
        <w:rPr>
          <w:sz w:val="24"/>
          <w:szCs w:val="24"/>
        </w:rPr>
      </w:pPr>
      <w:r>
        <w:rPr>
          <w:sz w:val="24"/>
          <w:szCs w:val="24"/>
        </w:rPr>
        <w:t>1 Stückchen Staudensellerie</w:t>
      </w:r>
    </w:p>
    <w:p w14:paraId="3C40062F" w14:textId="77777777" w:rsidR="00E73454" w:rsidRDefault="00E73454" w:rsidP="00E73454">
      <w:pPr>
        <w:rPr>
          <w:sz w:val="24"/>
          <w:szCs w:val="24"/>
        </w:rPr>
      </w:pPr>
      <w:r>
        <w:rPr>
          <w:sz w:val="24"/>
          <w:szCs w:val="24"/>
        </w:rPr>
        <w:t>1 Basilikumblatt</w:t>
      </w:r>
    </w:p>
    <w:p w14:paraId="7F3A1A7A" w14:textId="77777777" w:rsidR="00E73454" w:rsidRDefault="00E73454" w:rsidP="00E73454">
      <w:pPr>
        <w:rPr>
          <w:sz w:val="24"/>
          <w:szCs w:val="24"/>
        </w:rPr>
      </w:pPr>
      <w:r>
        <w:rPr>
          <w:sz w:val="24"/>
          <w:szCs w:val="24"/>
        </w:rPr>
        <w:t>2 Petersilienstängel</w:t>
      </w:r>
    </w:p>
    <w:p w14:paraId="7316BF9D" w14:textId="77777777" w:rsidR="00E73454" w:rsidRDefault="00E73454" w:rsidP="00E73454">
      <w:pPr>
        <w:rPr>
          <w:sz w:val="24"/>
          <w:szCs w:val="24"/>
        </w:rPr>
      </w:pPr>
      <w:r>
        <w:rPr>
          <w:sz w:val="24"/>
          <w:szCs w:val="24"/>
        </w:rPr>
        <w:t>½ Glas Rotwein</w:t>
      </w:r>
    </w:p>
    <w:p w14:paraId="4AC1EFA2" w14:textId="77777777" w:rsidR="00E73454" w:rsidRDefault="00E73454" w:rsidP="00E73454">
      <w:pPr>
        <w:rPr>
          <w:sz w:val="24"/>
          <w:szCs w:val="24"/>
        </w:rPr>
      </w:pPr>
      <w:r>
        <w:rPr>
          <w:sz w:val="24"/>
          <w:szCs w:val="24"/>
        </w:rPr>
        <w:t>5 EL Olivenöl</w:t>
      </w:r>
    </w:p>
    <w:p w14:paraId="0D12EE99" w14:textId="77777777" w:rsidR="00E73454" w:rsidRDefault="00E73454" w:rsidP="00E73454">
      <w:pPr>
        <w:rPr>
          <w:sz w:val="24"/>
          <w:szCs w:val="24"/>
        </w:rPr>
      </w:pPr>
      <w:r>
        <w:rPr>
          <w:sz w:val="24"/>
          <w:szCs w:val="24"/>
        </w:rPr>
        <w:t>Salz und Pfeffer</w:t>
      </w:r>
    </w:p>
    <w:p w14:paraId="2A5827C5" w14:textId="77777777" w:rsidR="00E73454" w:rsidRDefault="00E73454" w:rsidP="00E73454">
      <w:pPr>
        <w:jc w:val="both"/>
        <w:rPr>
          <w:sz w:val="24"/>
          <w:szCs w:val="24"/>
        </w:rPr>
      </w:pPr>
    </w:p>
    <w:p w14:paraId="12FA6F49" w14:textId="77777777" w:rsidR="00E73454" w:rsidRDefault="00E73454" w:rsidP="00E73454">
      <w:pPr>
        <w:jc w:val="both"/>
        <w:rPr>
          <w:sz w:val="24"/>
          <w:szCs w:val="24"/>
        </w:rPr>
      </w:pPr>
      <w:r>
        <w:rPr>
          <w:sz w:val="24"/>
          <w:szCs w:val="24"/>
        </w:rPr>
        <w:t>Zubereitung:</w:t>
      </w:r>
    </w:p>
    <w:p w14:paraId="2C8BF845" w14:textId="77777777" w:rsidR="00E73454" w:rsidRPr="00C85DC0" w:rsidRDefault="00E73454" w:rsidP="00E73454">
      <w:pPr>
        <w:spacing w:after="120"/>
        <w:ind w:left="708" w:hanging="348"/>
        <w:jc w:val="both"/>
        <w:rPr>
          <w:sz w:val="24"/>
          <w:szCs w:val="24"/>
        </w:rPr>
      </w:pPr>
      <w:r>
        <w:rPr>
          <w:sz w:val="24"/>
          <w:szCs w:val="24"/>
        </w:rPr>
        <w:t>1.</w:t>
      </w:r>
      <w:r>
        <w:rPr>
          <w:sz w:val="24"/>
          <w:szCs w:val="24"/>
        </w:rPr>
        <w:tab/>
      </w:r>
      <w:r w:rsidRPr="00C85DC0">
        <w:rPr>
          <w:sz w:val="24"/>
          <w:szCs w:val="24"/>
        </w:rPr>
        <w:t>Zwiebel, Möhre, Staudensellerie, Petersilie und die Knoblauchzehe sehr fein hacken. Basilikumblatt zerzupfen und alles in einem Topf mit gut warmem Öl andünsten. Sobald die Zutaten eine goldige Farbe angenommen haben, das gehackte Kalbs- und Schweinefleisch und die gründlich gesäuberte in kleine Stücke geschnittene Hühnerleber hinzugeben. Das Fleisch sollte gut mit dem angedünsteten Gemüse vermischt und öfters umgerührt werden. Es ist fertig, sobald es anfängt an der Oberfläche eine Art Schaum zu bilden. Dann Salz, Pfeffer und den Wein hinzufügen. Sobald der Wein komplett verdampft ist, die abgetropften und zerkleinerten Tomaten zusammen mit dem Tomatenmark in den Topf geben. Das Ganze bei schwacher Hitze 1 Stunde köcheln lassen, ab und zu umrühren.</w:t>
      </w:r>
    </w:p>
    <w:p w14:paraId="10C0441D" w14:textId="77777777" w:rsidR="00E73454" w:rsidRPr="0005151C" w:rsidRDefault="00E73454" w:rsidP="00B40E8C">
      <w:pPr>
        <w:pStyle w:val="ListParagraph"/>
        <w:numPr>
          <w:ilvl w:val="0"/>
          <w:numId w:val="1427"/>
        </w:numPr>
        <w:spacing w:after="120"/>
        <w:contextualSpacing w:val="0"/>
        <w:jc w:val="both"/>
        <w:rPr>
          <w:sz w:val="24"/>
          <w:szCs w:val="24"/>
        </w:rPr>
      </w:pPr>
      <w:r w:rsidRPr="0005151C">
        <w:rPr>
          <w:sz w:val="24"/>
          <w:szCs w:val="24"/>
        </w:rPr>
        <w:t xml:space="preserve">Sollte die Sauce zu flüssig sein, noch weiter kochen lassen. Ist sie zu fest, etwas Brühe hinzugeben. Mit Salz und Pfeffer abschmecken. </w:t>
      </w:r>
      <w:r w:rsidRPr="0005151C">
        <w:rPr>
          <w:sz w:val="24"/>
          <w:szCs w:val="24"/>
        </w:rPr>
        <w:br w:type="page"/>
      </w:r>
    </w:p>
    <w:p w14:paraId="3B01C63B" w14:textId="355964DF" w:rsidR="00E73454" w:rsidRPr="00F0625D" w:rsidRDefault="00E73454" w:rsidP="00E73454">
      <w:pPr>
        <w:pStyle w:val="Heading2"/>
        <w:spacing w:after="240"/>
      </w:pPr>
      <w:r w:rsidRPr="00F0625D">
        <w:lastRenderedPageBreak/>
        <w:t>Pestosauce aus Paprikaschoten</w:t>
      </w:r>
      <w:r w:rsidR="00D23CF1">
        <w:t xml:space="preserve"> – La Peperotta</w:t>
      </w:r>
      <w:r>
        <w:rPr>
          <w:rStyle w:val="FootnoteReference"/>
          <w:lang w:val="en-US"/>
        </w:rPr>
        <w:footnoteReference w:id="804"/>
      </w:r>
      <w:r w:rsidRPr="00F0625D">
        <w:t xml:space="preserve"> </w:t>
      </w:r>
    </w:p>
    <w:p w14:paraId="4E1E9A07" w14:textId="77777777" w:rsidR="00E73454" w:rsidRPr="001928E8" w:rsidRDefault="00E73454" w:rsidP="00E73454">
      <w:pPr>
        <w:rPr>
          <w:sz w:val="24"/>
          <w:szCs w:val="24"/>
        </w:rPr>
      </w:pPr>
      <w:r w:rsidRPr="006D7ECE">
        <w:rPr>
          <w:sz w:val="24"/>
          <w:szCs w:val="24"/>
          <w:u w:val="single"/>
        </w:rPr>
        <w:t>Zutaten</w:t>
      </w:r>
      <w:r w:rsidRPr="001928E8">
        <w:rPr>
          <w:sz w:val="24"/>
          <w:szCs w:val="24"/>
        </w:rPr>
        <w:t xml:space="preserve"> </w:t>
      </w:r>
      <w:r>
        <w:rPr>
          <w:sz w:val="24"/>
          <w:szCs w:val="24"/>
        </w:rPr>
        <w:t>(</w:t>
      </w:r>
      <w:r w:rsidRPr="001928E8">
        <w:rPr>
          <w:sz w:val="24"/>
          <w:szCs w:val="24"/>
        </w:rPr>
        <w:t>für 2 Gläser à 250 g</w:t>
      </w:r>
      <w:r>
        <w:rPr>
          <w:sz w:val="24"/>
          <w:szCs w:val="24"/>
        </w:rPr>
        <w:t>)</w:t>
      </w:r>
    </w:p>
    <w:p w14:paraId="0707DB28" w14:textId="77777777" w:rsidR="00E73454" w:rsidRPr="001928E8" w:rsidRDefault="00E73454" w:rsidP="00E73454">
      <w:pPr>
        <w:rPr>
          <w:sz w:val="24"/>
          <w:szCs w:val="24"/>
        </w:rPr>
      </w:pPr>
      <w:r w:rsidRPr="001928E8">
        <w:rPr>
          <w:sz w:val="24"/>
          <w:szCs w:val="24"/>
        </w:rPr>
        <w:t>800 – 900 g rote Papr</w:t>
      </w:r>
      <w:r>
        <w:rPr>
          <w:sz w:val="24"/>
          <w:szCs w:val="24"/>
        </w:rPr>
        <w:t>ik</w:t>
      </w:r>
      <w:r w:rsidRPr="001928E8">
        <w:rPr>
          <w:sz w:val="24"/>
          <w:szCs w:val="24"/>
        </w:rPr>
        <w:t>aschoten (ca. 3 Stück)</w:t>
      </w:r>
    </w:p>
    <w:p w14:paraId="536F547D" w14:textId="77777777" w:rsidR="00E73454" w:rsidRPr="001928E8" w:rsidRDefault="00E73454" w:rsidP="00E73454">
      <w:pPr>
        <w:rPr>
          <w:sz w:val="24"/>
          <w:szCs w:val="24"/>
        </w:rPr>
      </w:pPr>
      <w:r w:rsidRPr="001928E8">
        <w:rPr>
          <w:sz w:val="24"/>
          <w:szCs w:val="24"/>
        </w:rPr>
        <w:t>10 g Knoblauch (2 Zehen)</w:t>
      </w:r>
    </w:p>
    <w:p w14:paraId="710919C5" w14:textId="77777777" w:rsidR="00E73454" w:rsidRDefault="00E73454" w:rsidP="00E73454">
      <w:pPr>
        <w:rPr>
          <w:sz w:val="24"/>
          <w:szCs w:val="24"/>
        </w:rPr>
      </w:pPr>
      <w:r w:rsidRPr="001928E8">
        <w:rPr>
          <w:sz w:val="24"/>
          <w:szCs w:val="24"/>
        </w:rPr>
        <w:t>1 kleine Zwiebelsc</w:t>
      </w:r>
      <w:r>
        <w:rPr>
          <w:sz w:val="24"/>
          <w:szCs w:val="24"/>
        </w:rPr>
        <w:t>heibe</w:t>
      </w:r>
    </w:p>
    <w:p w14:paraId="052E9D05" w14:textId="77777777" w:rsidR="00E73454" w:rsidRDefault="00E73454" w:rsidP="00E73454">
      <w:pPr>
        <w:rPr>
          <w:sz w:val="24"/>
          <w:szCs w:val="24"/>
        </w:rPr>
      </w:pPr>
      <w:r>
        <w:rPr>
          <w:sz w:val="24"/>
          <w:szCs w:val="24"/>
        </w:rPr>
        <w:t>20 frische Basilikumblätter</w:t>
      </w:r>
    </w:p>
    <w:p w14:paraId="684A856E" w14:textId="77777777" w:rsidR="00E73454" w:rsidRPr="0099604B" w:rsidRDefault="00E73454" w:rsidP="00E73454">
      <w:pPr>
        <w:rPr>
          <w:sz w:val="24"/>
          <w:szCs w:val="24"/>
          <w:lang w:val="en-US"/>
        </w:rPr>
      </w:pPr>
      <w:r w:rsidRPr="0099604B">
        <w:rPr>
          <w:sz w:val="24"/>
          <w:szCs w:val="24"/>
          <w:lang w:val="en-US"/>
        </w:rPr>
        <w:t xml:space="preserve">30 g </w:t>
      </w:r>
      <w:proofErr w:type="spellStart"/>
      <w:r w:rsidRPr="0099604B">
        <w:rPr>
          <w:sz w:val="24"/>
          <w:szCs w:val="24"/>
          <w:lang w:val="en-US"/>
        </w:rPr>
        <w:t>Pinienkerne</w:t>
      </w:r>
      <w:proofErr w:type="spellEnd"/>
    </w:p>
    <w:p w14:paraId="0DEDCB25" w14:textId="77777777" w:rsidR="00E73454" w:rsidRPr="0099604B" w:rsidRDefault="00E73454" w:rsidP="00E73454">
      <w:pPr>
        <w:rPr>
          <w:sz w:val="24"/>
          <w:szCs w:val="24"/>
          <w:lang w:val="en-US"/>
        </w:rPr>
      </w:pPr>
      <w:r w:rsidRPr="0099604B">
        <w:rPr>
          <w:sz w:val="24"/>
          <w:szCs w:val="24"/>
          <w:lang w:val="en-US"/>
        </w:rPr>
        <w:t>30 g Pecorino</w:t>
      </w:r>
    </w:p>
    <w:p w14:paraId="7696F96B" w14:textId="77777777" w:rsidR="00E73454" w:rsidRPr="0099604B" w:rsidRDefault="00E73454" w:rsidP="00E73454">
      <w:pPr>
        <w:rPr>
          <w:sz w:val="24"/>
          <w:szCs w:val="24"/>
          <w:lang w:val="en-US"/>
        </w:rPr>
      </w:pPr>
      <w:r w:rsidRPr="0099604B">
        <w:rPr>
          <w:sz w:val="24"/>
          <w:szCs w:val="24"/>
          <w:lang w:val="en-US"/>
        </w:rPr>
        <w:t>40 g Parmesan</w:t>
      </w:r>
    </w:p>
    <w:p w14:paraId="18EB79CE" w14:textId="77777777" w:rsidR="00E73454" w:rsidRDefault="00E73454" w:rsidP="00E73454">
      <w:pPr>
        <w:rPr>
          <w:sz w:val="24"/>
          <w:szCs w:val="24"/>
        </w:rPr>
      </w:pPr>
      <w:r>
        <w:rPr>
          <w:sz w:val="24"/>
          <w:szCs w:val="24"/>
        </w:rPr>
        <w:t>4 EL Olivenöl</w:t>
      </w:r>
    </w:p>
    <w:p w14:paraId="1CAC9819" w14:textId="77777777" w:rsidR="00E73454" w:rsidRDefault="00E73454" w:rsidP="00E73454">
      <w:pPr>
        <w:rPr>
          <w:sz w:val="24"/>
          <w:szCs w:val="24"/>
        </w:rPr>
      </w:pPr>
      <w:r>
        <w:rPr>
          <w:sz w:val="24"/>
          <w:szCs w:val="24"/>
        </w:rPr>
        <w:t>1 Prise Salz</w:t>
      </w:r>
    </w:p>
    <w:p w14:paraId="2453BCC4" w14:textId="77777777" w:rsidR="00E73454" w:rsidRDefault="00E73454" w:rsidP="00E73454">
      <w:pPr>
        <w:rPr>
          <w:sz w:val="24"/>
          <w:szCs w:val="24"/>
        </w:rPr>
      </w:pPr>
    </w:p>
    <w:p w14:paraId="3B7D8232" w14:textId="77777777" w:rsidR="00E73454" w:rsidRDefault="00E73454" w:rsidP="00E73454">
      <w:pPr>
        <w:rPr>
          <w:sz w:val="24"/>
          <w:szCs w:val="24"/>
        </w:rPr>
      </w:pPr>
      <w:r>
        <w:rPr>
          <w:sz w:val="24"/>
          <w:szCs w:val="24"/>
        </w:rPr>
        <w:t>Zubereitung:</w:t>
      </w:r>
    </w:p>
    <w:p w14:paraId="58F88D95" w14:textId="77777777" w:rsidR="00E73454" w:rsidRDefault="00E73454" w:rsidP="00E73454">
      <w:pPr>
        <w:jc w:val="both"/>
        <w:rPr>
          <w:sz w:val="24"/>
          <w:szCs w:val="24"/>
        </w:rPr>
      </w:pPr>
      <w:r>
        <w:rPr>
          <w:sz w:val="24"/>
          <w:szCs w:val="24"/>
        </w:rPr>
        <w:t>Paprikaschoten für 15 Minuten in den auf 180 Grad vorgeheizten Backofen geben, bis die Haut beginnt, sich abzulösen. Paprikaschoten häuten, von allen Kernen und weißen Sehnen befreien. Alle Zutaten miteinander pürieren. (Auch hier kann man sich mit dem Mörser langsam vorarbeiten)</w:t>
      </w:r>
    </w:p>
    <w:p w14:paraId="525C69AA" w14:textId="77777777" w:rsidR="00E73454" w:rsidRPr="001928E8" w:rsidRDefault="00E73454" w:rsidP="00E73454">
      <w:pPr>
        <w:rPr>
          <w:sz w:val="24"/>
          <w:szCs w:val="24"/>
        </w:rPr>
      </w:pPr>
      <w:r w:rsidRPr="001928E8">
        <w:rPr>
          <w:sz w:val="24"/>
          <w:szCs w:val="24"/>
        </w:rPr>
        <w:br w:type="page"/>
      </w:r>
    </w:p>
    <w:p w14:paraId="3E4E851C" w14:textId="579A4B21" w:rsidR="00E73454" w:rsidRPr="005D59EA" w:rsidRDefault="00E73454" w:rsidP="00E73454">
      <w:pPr>
        <w:pStyle w:val="Heading2"/>
        <w:spacing w:after="240"/>
      </w:pPr>
      <w:r>
        <w:lastRenderedPageBreak/>
        <w:t>Soße aus rohen, frischen Tomaten für Bruschetta</w:t>
      </w:r>
      <w:r w:rsidR="00D23CF1">
        <w:t xml:space="preserve"> -La Poverella</w:t>
      </w:r>
      <w:r>
        <w:rPr>
          <w:rStyle w:val="FootnoteReference"/>
        </w:rPr>
        <w:footnoteReference w:id="805"/>
      </w:r>
      <w:r>
        <w:t xml:space="preserve"> </w:t>
      </w:r>
    </w:p>
    <w:p w14:paraId="655561A8" w14:textId="77777777" w:rsidR="00E73454" w:rsidRDefault="00E73454" w:rsidP="00E73454">
      <w:pPr>
        <w:rPr>
          <w:sz w:val="24"/>
          <w:szCs w:val="24"/>
        </w:rPr>
      </w:pPr>
      <w:r w:rsidRPr="006D7ECE">
        <w:rPr>
          <w:sz w:val="24"/>
          <w:szCs w:val="24"/>
          <w:u w:val="single"/>
        </w:rPr>
        <w:t>Zutaten</w:t>
      </w:r>
      <w:r w:rsidRPr="005D59EA">
        <w:rPr>
          <w:sz w:val="24"/>
          <w:szCs w:val="24"/>
        </w:rPr>
        <w:t xml:space="preserve"> </w:t>
      </w:r>
      <w:r>
        <w:rPr>
          <w:sz w:val="24"/>
          <w:szCs w:val="24"/>
        </w:rPr>
        <w:t>(</w:t>
      </w:r>
      <w:r w:rsidRPr="005D59EA">
        <w:rPr>
          <w:sz w:val="24"/>
          <w:szCs w:val="24"/>
        </w:rPr>
        <w:t>für 5 Scheiben Bruschette</w:t>
      </w:r>
      <w:r>
        <w:rPr>
          <w:sz w:val="24"/>
          <w:szCs w:val="24"/>
        </w:rPr>
        <w:t>):</w:t>
      </w:r>
    </w:p>
    <w:p w14:paraId="179045BF" w14:textId="77777777" w:rsidR="00E73454" w:rsidRDefault="00E73454" w:rsidP="00E73454">
      <w:pPr>
        <w:rPr>
          <w:sz w:val="24"/>
          <w:szCs w:val="24"/>
        </w:rPr>
      </w:pPr>
      <w:r>
        <w:rPr>
          <w:sz w:val="24"/>
          <w:szCs w:val="24"/>
        </w:rPr>
        <w:t>5 Scheiben Weißbrot</w:t>
      </w:r>
    </w:p>
    <w:p w14:paraId="14D07074" w14:textId="77777777" w:rsidR="00E73454" w:rsidRDefault="00E73454" w:rsidP="00E73454">
      <w:pPr>
        <w:rPr>
          <w:sz w:val="24"/>
          <w:szCs w:val="24"/>
        </w:rPr>
      </w:pPr>
      <w:r>
        <w:rPr>
          <w:sz w:val="24"/>
          <w:szCs w:val="24"/>
        </w:rPr>
        <w:t>4 große Tomaten</w:t>
      </w:r>
    </w:p>
    <w:p w14:paraId="1B76D13C" w14:textId="77777777" w:rsidR="00E73454" w:rsidRDefault="00E73454" w:rsidP="00E73454">
      <w:pPr>
        <w:rPr>
          <w:sz w:val="24"/>
          <w:szCs w:val="24"/>
        </w:rPr>
      </w:pPr>
      <w:r>
        <w:rPr>
          <w:sz w:val="24"/>
          <w:szCs w:val="24"/>
        </w:rPr>
        <w:t>1 Knoblauchzehe</w:t>
      </w:r>
    </w:p>
    <w:p w14:paraId="38459C07" w14:textId="77777777" w:rsidR="00E73454" w:rsidRDefault="00E73454" w:rsidP="00E73454">
      <w:pPr>
        <w:rPr>
          <w:sz w:val="24"/>
          <w:szCs w:val="24"/>
        </w:rPr>
      </w:pPr>
      <w:r>
        <w:rPr>
          <w:sz w:val="24"/>
          <w:szCs w:val="24"/>
        </w:rPr>
        <w:t>15 Blättchen Basilikum</w:t>
      </w:r>
    </w:p>
    <w:p w14:paraId="617F78FB" w14:textId="77777777" w:rsidR="00E73454" w:rsidRDefault="00E73454" w:rsidP="00E73454">
      <w:pPr>
        <w:rPr>
          <w:sz w:val="24"/>
          <w:szCs w:val="24"/>
        </w:rPr>
      </w:pPr>
      <w:r>
        <w:rPr>
          <w:sz w:val="24"/>
          <w:szCs w:val="24"/>
        </w:rPr>
        <w:t>Olivenöl</w:t>
      </w:r>
    </w:p>
    <w:p w14:paraId="7251171D" w14:textId="77777777" w:rsidR="00E73454" w:rsidRDefault="00E73454" w:rsidP="00E73454">
      <w:pPr>
        <w:rPr>
          <w:sz w:val="24"/>
          <w:szCs w:val="24"/>
        </w:rPr>
      </w:pPr>
      <w:r>
        <w:rPr>
          <w:sz w:val="24"/>
          <w:szCs w:val="24"/>
        </w:rPr>
        <w:t>Eine Prise Oregano</w:t>
      </w:r>
    </w:p>
    <w:p w14:paraId="2BF09CE3" w14:textId="77777777" w:rsidR="00E73454" w:rsidRDefault="00E73454" w:rsidP="00E73454">
      <w:pPr>
        <w:rPr>
          <w:sz w:val="24"/>
          <w:szCs w:val="24"/>
        </w:rPr>
      </w:pPr>
      <w:r>
        <w:rPr>
          <w:sz w:val="24"/>
          <w:szCs w:val="24"/>
        </w:rPr>
        <w:t>Salz</w:t>
      </w:r>
    </w:p>
    <w:p w14:paraId="48BF72ED" w14:textId="77777777" w:rsidR="00E73454" w:rsidRDefault="00E73454" w:rsidP="00E73454">
      <w:pPr>
        <w:rPr>
          <w:sz w:val="24"/>
          <w:szCs w:val="24"/>
        </w:rPr>
      </w:pPr>
    </w:p>
    <w:p w14:paraId="73A8CC5B" w14:textId="77777777" w:rsidR="00E73454" w:rsidRDefault="00E73454" w:rsidP="00E73454">
      <w:pPr>
        <w:rPr>
          <w:sz w:val="24"/>
          <w:szCs w:val="24"/>
        </w:rPr>
      </w:pPr>
      <w:r>
        <w:rPr>
          <w:sz w:val="24"/>
          <w:szCs w:val="24"/>
        </w:rPr>
        <w:t>Zubereitung:</w:t>
      </w:r>
    </w:p>
    <w:p w14:paraId="2DB4AC3B" w14:textId="77777777" w:rsidR="00E73454" w:rsidRDefault="00E73454" w:rsidP="00E73454">
      <w:pPr>
        <w:jc w:val="both"/>
        <w:rPr>
          <w:sz w:val="24"/>
          <w:szCs w:val="24"/>
        </w:rPr>
      </w:pPr>
      <w:r>
        <w:rPr>
          <w:sz w:val="24"/>
          <w:szCs w:val="24"/>
        </w:rPr>
        <w:t xml:space="preserve">Die Tomaten in Stücke schneiden und gut abtropfen lassen. Mit einer fein zerkleinerten Knoblauchzehe, ca. 10 frischen zerzupften Basilikumblättern, einer Prise Salz und Oregano vermengen. Alles für 30 Minuten ruhen lassen. Danach den Saft abschütten. Mit reichlich Olivenöl würzen. Mit einem Löffel auf die gerösteten Brotscheiben verteilen. </w:t>
      </w:r>
      <w:r>
        <w:rPr>
          <w:sz w:val="24"/>
          <w:szCs w:val="24"/>
        </w:rPr>
        <w:br w:type="page"/>
      </w:r>
    </w:p>
    <w:p w14:paraId="07401FF0" w14:textId="7781E89E" w:rsidR="00E73454" w:rsidRPr="00F0625D" w:rsidRDefault="00E73454" w:rsidP="00E73454">
      <w:pPr>
        <w:pStyle w:val="Heading2"/>
        <w:spacing w:after="240"/>
      </w:pPr>
      <w:r w:rsidRPr="00F0625D">
        <w:lastRenderedPageBreak/>
        <w:t>Tomatensauce</w:t>
      </w:r>
      <w:r w:rsidR="00D23CF1">
        <w:t xml:space="preserve"> – La Pomar</w:t>
      </w:r>
      <w:r w:rsidR="003D1B4A">
        <w:t>ola</w:t>
      </w:r>
      <w:r>
        <w:rPr>
          <w:rStyle w:val="FootnoteReference"/>
        </w:rPr>
        <w:footnoteReference w:id="806"/>
      </w:r>
      <w:r w:rsidRPr="00F0625D">
        <w:t xml:space="preserve"> </w:t>
      </w:r>
    </w:p>
    <w:p w14:paraId="4215FF1F" w14:textId="77777777" w:rsidR="00E73454" w:rsidRPr="00C20F7A" w:rsidRDefault="00E73454" w:rsidP="00E73454">
      <w:pPr>
        <w:rPr>
          <w:sz w:val="24"/>
          <w:szCs w:val="24"/>
        </w:rPr>
      </w:pPr>
      <w:r w:rsidRPr="006D7ECE">
        <w:rPr>
          <w:sz w:val="24"/>
          <w:szCs w:val="24"/>
        </w:rPr>
        <w:t>Zutaten</w:t>
      </w:r>
      <w:r w:rsidRPr="00C20F7A">
        <w:rPr>
          <w:sz w:val="24"/>
          <w:szCs w:val="24"/>
        </w:rPr>
        <w:t xml:space="preserve"> </w:t>
      </w:r>
      <w:r>
        <w:rPr>
          <w:sz w:val="24"/>
          <w:szCs w:val="24"/>
        </w:rPr>
        <w:t>(</w:t>
      </w:r>
      <w:r w:rsidRPr="00C20F7A">
        <w:rPr>
          <w:sz w:val="24"/>
          <w:szCs w:val="24"/>
        </w:rPr>
        <w:t>für 4 -5 Portionen</w:t>
      </w:r>
      <w:r>
        <w:rPr>
          <w:sz w:val="24"/>
          <w:szCs w:val="24"/>
        </w:rPr>
        <w:t>)</w:t>
      </w:r>
    </w:p>
    <w:p w14:paraId="60E9264C" w14:textId="77777777" w:rsidR="00E73454" w:rsidRDefault="00E73454" w:rsidP="00E73454">
      <w:pPr>
        <w:rPr>
          <w:sz w:val="24"/>
          <w:szCs w:val="24"/>
        </w:rPr>
      </w:pPr>
      <w:r w:rsidRPr="00B8035D">
        <w:rPr>
          <w:sz w:val="24"/>
          <w:szCs w:val="24"/>
        </w:rPr>
        <w:t>500 g frische, gut reife o</w:t>
      </w:r>
      <w:r>
        <w:rPr>
          <w:sz w:val="24"/>
          <w:szCs w:val="24"/>
        </w:rPr>
        <w:t>der geschälte Tomaten</w:t>
      </w:r>
    </w:p>
    <w:p w14:paraId="6B6F09DF" w14:textId="77777777" w:rsidR="00E73454" w:rsidRDefault="00E73454" w:rsidP="00E73454">
      <w:pPr>
        <w:rPr>
          <w:sz w:val="24"/>
          <w:szCs w:val="24"/>
        </w:rPr>
      </w:pPr>
      <w:r>
        <w:rPr>
          <w:sz w:val="24"/>
          <w:szCs w:val="24"/>
        </w:rPr>
        <w:t>½ Mohrrübe</w:t>
      </w:r>
    </w:p>
    <w:p w14:paraId="1DDAAF2B" w14:textId="77777777" w:rsidR="00E73454" w:rsidRDefault="00E73454" w:rsidP="00E73454">
      <w:pPr>
        <w:rPr>
          <w:sz w:val="24"/>
          <w:szCs w:val="24"/>
        </w:rPr>
      </w:pPr>
      <w:r>
        <w:rPr>
          <w:sz w:val="24"/>
          <w:szCs w:val="24"/>
        </w:rPr>
        <w:t>½ kleine Zwiebel</w:t>
      </w:r>
    </w:p>
    <w:p w14:paraId="697EC189" w14:textId="77777777" w:rsidR="00E73454" w:rsidRDefault="00E73454" w:rsidP="00E73454">
      <w:pPr>
        <w:rPr>
          <w:sz w:val="24"/>
          <w:szCs w:val="24"/>
        </w:rPr>
      </w:pPr>
      <w:r>
        <w:rPr>
          <w:sz w:val="24"/>
          <w:szCs w:val="24"/>
        </w:rPr>
        <w:t>1 kleines Stück Staudensellerie</w:t>
      </w:r>
    </w:p>
    <w:p w14:paraId="3ED39876" w14:textId="77777777" w:rsidR="00E73454" w:rsidRDefault="00E73454" w:rsidP="00E73454">
      <w:pPr>
        <w:rPr>
          <w:sz w:val="24"/>
          <w:szCs w:val="24"/>
        </w:rPr>
      </w:pPr>
      <w:r>
        <w:rPr>
          <w:sz w:val="24"/>
          <w:szCs w:val="24"/>
        </w:rPr>
        <w:t>Einige Petersilienblätter</w:t>
      </w:r>
    </w:p>
    <w:p w14:paraId="568CABBA" w14:textId="77777777" w:rsidR="00E73454" w:rsidRDefault="00E73454" w:rsidP="00E73454">
      <w:pPr>
        <w:rPr>
          <w:sz w:val="24"/>
          <w:szCs w:val="24"/>
        </w:rPr>
      </w:pPr>
      <w:r>
        <w:rPr>
          <w:sz w:val="24"/>
          <w:szCs w:val="24"/>
        </w:rPr>
        <w:t>2 Knoblauchzehen</w:t>
      </w:r>
    </w:p>
    <w:p w14:paraId="6DA4D5A2" w14:textId="77777777" w:rsidR="00E73454" w:rsidRDefault="00E73454" w:rsidP="00E73454">
      <w:pPr>
        <w:rPr>
          <w:sz w:val="24"/>
          <w:szCs w:val="24"/>
        </w:rPr>
      </w:pPr>
      <w:r>
        <w:rPr>
          <w:sz w:val="24"/>
          <w:szCs w:val="24"/>
        </w:rPr>
        <w:t>2 – 3 Blätter Basilikum</w:t>
      </w:r>
    </w:p>
    <w:p w14:paraId="67A4AA99" w14:textId="77777777" w:rsidR="00E73454" w:rsidRDefault="00E73454" w:rsidP="00E73454">
      <w:pPr>
        <w:rPr>
          <w:sz w:val="24"/>
          <w:szCs w:val="24"/>
        </w:rPr>
      </w:pPr>
      <w:r>
        <w:rPr>
          <w:sz w:val="24"/>
          <w:szCs w:val="24"/>
        </w:rPr>
        <w:t>4 EL Olivenöl</w:t>
      </w:r>
    </w:p>
    <w:p w14:paraId="3331AE70" w14:textId="77777777" w:rsidR="00E73454" w:rsidRDefault="00E73454" w:rsidP="00E73454">
      <w:pPr>
        <w:rPr>
          <w:sz w:val="24"/>
          <w:szCs w:val="24"/>
        </w:rPr>
      </w:pPr>
      <w:r>
        <w:rPr>
          <w:sz w:val="24"/>
          <w:szCs w:val="24"/>
        </w:rPr>
        <w:t>1 TL Salz</w:t>
      </w:r>
    </w:p>
    <w:p w14:paraId="13FDC606" w14:textId="77777777" w:rsidR="00E73454" w:rsidRDefault="00E73454" w:rsidP="00E73454">
      <w:pPr>
        <w:rPr>
          <w:sz w:val="24"/>
          <w:szCs w:val="24"/>
        </w:rPr>
      </w:pPr>
      <w:r>
        <w:rPr>
          <w:sz w:val="24"/>
          <w:szCs w:val="24"/>
        </w:rPr>
        <w:t>1 TL Zucker</w:t>
      </w:r>
    </w:p>
    <w:p w14:paraId="09A284A9" w14:textId="77777777" w:rsidR="00E73454" w:rsidRDefault="00E73454" w:rsidP="00E73454">
      <w:pPr>
        <w:rPr>
          <w:sz w:val="24"/>
          <w:szCs w:val="24"/>
        </w:rPr>
      </w:pPr>
    </w:p>
    <w:p w14:paraId="3AC80EE0" w14:textId="77777777" w:rsidR="00E73454" w:rsidRDefault="00E73454" w:rsidP="00E73454">
      <w:pPr>
        <w:rPr>
          <w:sz w:val="24"/>
          <w:szCs w:val="24"/>
        </w:rPr>
      </w:pPr>
      <w:r>
        <w:rPr>
          <w:sz w:val="24"/>
          <w:szCs w:val="24"/>
        </w:rPr>
        <w:t>Zubereitung:</w:t>
      </w:r>
    </w:p>
    <w:p w14:paraId="27EF8C28" w14:textId="77777777" w:rsidR="00E73454" w:rsidRDefault="00E73454" w:rsidP="00E73454">
      <w:pPr>
        <w:jc w:val="both"/>
        <w:rPr>
          <w:sz w:val="24"/>
          <w:szCs w:val="24"/>
        </w:rPr>
      </w:pPr>
      <w:r>
        <w:rPr>
          <w:sz w:val="24"/>
          <w:szCs w:val="24"/>
        </w:rPr>
        <w:t>In einem mittelgroßen Topf Öl, Tomaten und das in kleine Stücke geschnittene Gemüse außer der Petersilie und dem Basilikum, Salz und Zucker vermischen. Deckel aufsetzen und alles für 30 Minuten bei sehr niedriger Temperatur köcheln. Ab und zu umrühren. Topf vom Herd nehmen und Soße abkühlen lassen. Püriere. Mit Salz und Zucker abschmecken.</w:t>
      </w:r>
    </w:p>
    <w:p w14:paraId="2BE099C6" w14:textId="77777777" w:rsidR="00E73454" w:rsidRDefault="00E73454" w:rsidP="00E73454">
      <w:pPr>
        <w:jc w:val="both"/>
        <w:rPr>
          <w:sz w:val="24"/>
          <w:szCs w:val="24"/>
        </w:rPr>
      </w:pPr>
    </w:p>
    <w:p w14:paraId="62780018" w14:textId="77777777" w:rsidR="00E73454" w:rsidRPr="00B8035D" w:rsidRDefault="00E73454" w:rsidP="00E73454">
      <w:pPr>
        <w:ind w:left="708" w:hanging="708"/>
        <w:jc w:val="both"/>
        <w:rPr>
          <w:sz w:val="24"/>
          <w:szCs w:val="24"/>
        </w:rPr>
      </w:pPr>
      <w:r>
        <w:rPr>
          <w:sz w:val="24"/>
          <w:szCs w:val="24"/>
        </w:rPr>
        <w:t>Info:</w:t>
      </w:r>
      <w:r>
        <w:rPr>
          <w:sz w:val="24"/>
          <w:szCs w:val="24"/>
        </w:rPr>
        <w:tab/>
        <w:t xml:space="preserve">Diese Sauce ist in der Toskana die Königin der Saucen. Wenn man sie zubereitet, dann in großen Mengen, um sie aufzubewahren und bei jeder Gelegenheit zur Verfügung zu haben. </w:t>
      </w:r>
      <w:r w:rsidRPr="00B8035D">
        <w:rPr>
          <w:sz w:val="24"/>
          <w:szCs w:val="24"/>
        </w:rPr>
        <w:br w:type="page"/>
      </w:r>
    </w:p>
    <w:p w14:paraId="30A87748" w14:textId="0314CA09" w:rsidR="00E73454" w:rsidRPr="00B52869" w:rsidRDefault="00E73454" w:rsidP="00E73454">
      <w:pPr>
        <w:pStyle w:val="Heading2"/>
        <w:spacing w:after="240"/>
      </w:pPr>
      <w:r w:rsidRPr="00B52869">
        <w:lastRenderedPageBreak/>
        <w:t>Tomatensauce mit Rosmarin</w:t>
      </w:r>
      <w:r w:rsidR="003D1B4A" w:rsidRPr="00B52869">
        <w:t xml:space="preserve"> – La Rosmarina</w:t>
      </w:r>
      <w:r>
        <w:rPr>
          <w:rStyle w:val="FootnoteReference"/>
          <w:lang w:val="en-US"/>
        </w:rPr>
        <w:footnoteReference w:id="807"/>
      </w:r>
      <w:r w:rsidRPr="00B52869">
        <w:t xml:space="preserve"> </w:t>
      </w:r>
    </w:p>
    <w:p w14:paraId="49F4C179" w14:textId="77777777" w:rsidR="00E73454" w:rsidRDefault="00E73454" w:rsidP="00E73454">
      <w:pPr>
        <w:rPr>
          <w:sz w:val="24"/>
          <w:szCs w:val="24"/>
        </w:rPr>
      </w:pPr>
      <w:r w:rsidRPr="006D7ECE">
        <w:rPr>
          <w:sz w:val="24"/>
          <w:szCs w:val="24"/>
          <w:u w:val="single"/>
        </w:rPr>
        <w:t>Zutaten</w:t>
      </w:r>
      <w:r>
        <w:rPr>
          <w:sz w:val="24"/>
          <w:szCs w:val="24"/>
        </w:rPr>
        <w:t xml:space="preserve"> (für 4 – 5 Portionen)</w:t>
      </w:r>
    </w:p>
    <w:p w14:paraId="4DAF2143" w14:textId="77777777" w:rsidR="00E73454" w:rsidRDefault="00E73454" w:rsidP="00E73454">
      <w:pPr>
        <w:rPr>
          <w:sz w:val="24"/>
          <w:szCs w:val="24"/>
        </w:rPr>
      </w:pPr>
      <w:r>
        <w:rPr>
          <w:sz w:val="24"/>
          <w:szCs w:val="24"/>
        </w:rPr>
        <w:t>500 g reife Tomaten oder geschälte aus der Dose</w:t>
      </w:r>
    </w:p>
    <w:p w14:paraId="529BED2B" w14:textId="77777777" w:rsidR="00E73454" w:rsidRDefault="00E73454" w:rsidP="00E73454">
      <w:pPr>
        <w:rPr>
          <w:sz w:val="24"/>
          <w:szCs w:val="24"/>
        </w:rPr>
      </w:pPr>
      <w:r>
        <w:rPr>
          <w:sz w:val="24"/>
          <w:szCs w:val="24"/>
        </w:rPr>
        <w:t>Nadeln von einem Rosmarinzweig (10 cm)</w:t>
      </w:r>
    </w:p>
    <w:p w14:paraId="42E65EB1" w14:textId="77777777" w:rsidR="00E73454" w:rsidRDefault="00E73454" w:rsidP="00E73454">
      <w:pPr>
        <w:rPr>
          <w:sz w:val="24"/>
          <w:szCs w:val="24"/>
        </w:rPr>
      </w:pPr>
      <w:r>
        <w:rPr>
          <w:sz w:val="24"/>
          <w:szCs w:val="24"/>
        </w:rPr>
        <w:t>5 EL Olivenöl</w:t>
      </w:r>
    </w:p>
    <w:p w14:paraId="1ACB7E80" w14:textId="77777777" w:rsidR="00E73454" w:rsidRDefault="00E73454" w:rsidP="00E73454">
      <w:pPr>
        <w:rPr>
          <w:sz w:val="24"/>
          <w:szCs w:val="24"/>
        </w:rPr>
      </w:pPr>
      <w:r>
        <w:rPr>
          <w:sz w:val="24"/>
          <w:szCs w:val="24"/>
        </w:rPr>
        <w:t>2 Knoblauchzehen</w:t>
      </w:r>
    </w:p>
    <w:p w14:paraId="0BC0B1F2" w14:textId="77777777" w:rsidR="00E73454" w:rsidRDefault="00E73454" w:rsidP="00E73454">
      <w:pPr>
        <w:rPr>
          <w:sz w:val="24"/>
          <w:szCs w:val="24"/>
        </w:rPr>
      </w:pPr>
      <w:r>
        <w:rPr>
          <w:sz w:val="24"/>
          <w:szCs w:val="24"/>
        </w:rPr>
        <w:t>2 getrocknete scharfe Chilischoten</w:t>
      </w:r>
    </w:p>
    <w:p w14:paraId="7A77424A" w14:textId="77777777" w:rsidR="00E73454" w:rsidRDefault="00E73454" w:rsidP="00E73454">
      <w:pPr>
        <w:rPr>
          <w:sz w:val="24"/>
          <w:szCs w:val="24"/>
        </w:rPr>
      </w:pPr>
      <w:r>
        <w:rPr>
          <w:sz w:val="24"/>
          <w:szCs w:val="24"/>
        </w:rPr>
        <w:t>1 TL Zucker</w:t>
      </w:r>
    </w:p>
    <w:p w14:paraId="4C37059F" w14:textId="77777777" w:rsidR="00E73454" w:rsidRDefault="00E73454" w:rsidP="00E73454">
      <w:pPr>
        <w:rPr>
          <w:sz w:val="24"/>
          <w:szCs w:val="24"/>
        </w:rPr>
      </w:pPr>
    </w:p>
    <w:p w14:paraId="75DF7E99" w14:textId="77777777" w:rsidR="00E73454" w:rsidRDefault="00E73454" w:rsidP="00E73454">
      <w:pPr>
        <w:rPr>
          <w:sz w:val="24"/>
          <w:szCs w:val="24"/>
        </w:rPr>
      </w:pPr>
      <w:r>
        <w:rPr>
          <w:sz w:val="24"/>
          <w:szCs w:val="24"/>
        </w:rPr>
        <w:t>Zubereitung:</w:t>
      </w:r>
    </w:p>
    <w:p w14:paraId="1A08AB9F" w14:textId="77777777" w:rsidR="00E73454" w:rsidRPr="00393A77" w:rsidRDefault="00E73454" w:rsidP="00E73454">
      <w:pPr>
        <w:spacing w:after="120"/>
        <w:ind w:left="708" w:hanging="348"/>
        <w:jc w:val="both"/>
        <w:rPr>
          <w:sz w:val="24"/>
          <w:szCs w:val="24"/>
        </w:rPr>
      </w:pPr>
      <w:r>
        <w:rPr>
          <w:sz w:val="24"/>
          <w:szCs w:val="24"/>
        </w:rPr>
        <w:t>1.</w:t>
      </w:r>
      <w:r>
        <w:rPr>
          <w:sz w:val="24"/>
          <w:szCs w:val="24"/>
        </w:rPr>
        <w:tab/>
      </w:r>
      <w:r w:rsidRPr="00393A77">
        <w:rPr>
          <w:sz w:val="24"/>
          <w:szCs w:val="24"/>
        </w:rPr>
        <w:t xml:space="preserve">In einer Pfanne oder einen größeren Topf Knoblauchzehen und Chilischoten in Öl anrösten, ohne dass der Knoblauch Farbe annimmt. Dann Rosmarinnadeln dazugeben, schnell vermischen und sofort die in kleine Stücke geschnittenen Tomaten und den Zucker dazugeben. Mit Salz abschmecken und alles weiter 15 – 20 Minuten kochen lassen. </w:t>
      </w:r>
    </w:p>
    <w:p w14:paraId="59ACA5F0" w14:textId="77777777" w:rsidR="00E73454" w:rsidRDefault="00E73454" w:rsidP="00E73454">
      <w:pPr>
        <w:spacing w:after="120"/>
        <w:ind w:left="360"/>
        <w:jc w:val="both"/>
        <w:rPr>
          <w:sz w:val="24"/>
          <w:szCs w:val="24"/>
        </w:rPr>
      </w:pPr>
      <w:r>
        <w:rPr>
          <w:sz w:val="24"/>
          <w:szCs w:val="24"/>
        </w:rPr>
        <w:t>2.</w:t>
      </w:r>
      <w:r>
        <w:rPr>
          <w:sz w:val="24"/>
          <w:szCs w:val="24"/>
        </w:rPr>
        <w:tab/>
      </w:r>
      <w:r w:rsidRPr="00393A77">
        <w:rPr>
          <w:sz w:val="24"/>
          <w:szCs w:val="24"/>
        </w:rPr>
        <w:t>Sauce dann pürieren</w:t>
      </w:r>
    </w:p>
    <w:p w14:paraId="4F66C459" w14:textId="77777777" w:rsidR="00E73454" w:rsidRDefault="00E73454" w:rsidP="00E73454">
      <w:pPr>
        <w:rPr>
          <w:sz w:val="24"/>
          <w:szCs w:val="24"/>
        </w:rPr>
      </w:pPr>
      <w:r>
        <w:rPr>
          <w:sz w:val="24"/>
          <w:szCs w:val="24"/>
        </w:rPr>
        <w:br w:type="page"/>
      </w:r>
    </w:p>
    <w:p w14:paraId="34877435" w14:textId="77777777" w:rsidR="00E73454" w:rsidRDefault="00E73454" w:rsidP="00E73454">
      <w:pPr>
        <w:pStyle w:val="Heading2"/>
        <w:spacing w:after="240"/>
      </w:pPr>
      <w:r>
        <w:lastRenderedPageBreak/>
        <w:t>Tomatensauce</w:t>
      </w:r>
      <w:r>
        <w:rPr>
          <w:rStyle w:val="FootnoteReference"/>
        </w:rPr>
        <w:footnoteReference w:id="808"/>
      </w:r>
      <w:r>
        <w:t xml:space="preserve"> </w:t>
      </w:r>
    </w:p>
    <w:p w14:paraId="4B81E1FB" w14:textId="77777777" w:rsidR="00E73454" w:rsidRDefault="00E73454" w:rsidP="00E73454">
      <w:pPr>
        <w:spacing w:after="120"/>
        <w:jc w:val="both"/>
        <w:rPr>
          <w:sz w:val="24"/>
          <w:szCs w:val="24"/>
        </w:rPr>
      </w:pPr>
      <w:r w:rsidRPr="00780E5C">
        <w:rPr>
          <w:sz w:val="24"/>
          <w:szCs w:val="24"/>
          <w:u w:val="single"/>
        </w:rPr>
        <w:t>Zutaten</w:t>
      </w:r>
      <w:r>
        <w:rPr>
          <w:sz w:val="24"/>
          <w:szCs w:val="24"/>
        </w:rPr>
        <w:t xml:space="preserve"> (für ca. 1 Liter):</w:t>
      </w:r>
    </w:p>
    <w:p w14:paraId="50C73406" w14:textId="77777777" w:rsidR="00E73454" w:rsidRDefault="00E73454" w:rsidP="00E73454">
      <w:pPr>
        <w:spacing w:after="120"/>
        <w:jc w:val="both"/>
        <w:rPr>
          <w:sz w:val="24"/>
          <w:szCs w:val="24"/>
        </w:rPr>
      </w:pPr>
      <w:r>
        <w:rPr>
          <w:sz w:val="24"/>
          <w:szCs w:val="24"/>
        </w:rPr>
        <w:t>2 EL Olivenöl</w:t>
      </w:r>
    </w:p>
    <w:p w14:paraId="05239BDB" w14:textId="77777777" w:rsidR="00E73454" w:rsidRDefault="00E73454" w:rsidP="00E73454">
      <w:pPr>
        <w:spacing w:after="120"/>
        <w:jc w:val="both"/>
        <w:rPr>
          <w:sz w:val="24"/>
          <w:szCs w:val="24"/>
        </w:rPr>
      </w:pPr>
      <w:r>
        <w:rPr>
          <w:sz w:val="24"/>
          <w:szCs w:val="24"/>
        </w:rPr>
        <w:t>1 gelbe Zwiebel, fein gehackt</w:t>
      </w:r>
    </w:p>
    <w:p w14:paraId="421ED396" w14:textId="77777777" w:rsidR="00E73454" w:rsidRDefault="00E73454" w:rsidP="00E73454">
      <w:pPr>
        <w:spacing w:after="120"/>
        <w:jc w:val="both"/>
        <w:rPr>
          <w:sz w:val="24"/>
          <w:szCs w:val="24"/>
        </w:rPr>
      </w:pPr>
      <w:r>
        <w:rPr>
          <w:sz w:val="24"/>
          <w:szCs w:val="24"/>
        </w:rPr>
        <w:t>2 Zehen Knoblauch, fein gehackt</w:t>
      </w:r>
    </w:p>
    <w:p w14:paraId="33A7EFB8" w14:textId="77777777" w:rsidR="00E73454" w:rsidRDefault="00E73454" w:rsidP="00E73454">
      <w:pPr>
        <w:spacing w:after="120"/>
        <w:jc w:val="both"/>
        <w:rPr>
          <w:sz w:val="24"/>
          <w:szCs w:val="24"/>
        </w:rPr>
      </w:pPr>
      <w:r>
        <w:rPr>
          <w:sz w:val="24"/>
          <w:szCs w:val="24"/>
        </w:rPr>
        <w:t>½ TL getrocknete Chilischoten</w:t>
      </w:r>
    </w:p>
    <w:p w14:paraId="4CA43199" w14:textId="77777777" w:rsidR="00E73454" w:rsidRDefault="00E73454" w:rsidP="00E73454">
      <w:pPr>
        <w:spacing w:after="120"/>
        <w:jc w:val="both"/>
        <w:rPr>
          <w:sz w:val="24"/>
          <w:szCs w:val="24"/>
        </w:rPr>
      </w:pPr>
      <w:r>
        <w:rPr>
          <w:sz w:val="24"/>
          <w:szCs w:val="24"/>
        </w:rPr>
        <w:t>3 Dosen geschälte Tomaten à 400 g</w:t>
      </w:r>
    </w:p>
    <w:p w14:paraId="520F868F" w14:textId="77777777" w:rsidR="00E73454" w:rsidRDefault="00E73454" w:rsidP="00E73454">
      <w:pPr>
        <w:spacing w:after="120"/>
        <w:jc w:val="both"/>
        <w:rPr>
          <w:sz w:val="24"/>
          <w:szCs w:val="24"/>
        </w:rPr>
      </w:pPr>
      <w:r>
        <w:rPr>
          <w:sz w:val="24"/>
          <w:szCs w:val="24"/>
        </w:rPr>
        <w:t>5 Zweige Basilikum, Blätter abgezupft</w:t>
      </w:r>
    </w:p>
    <w:p w14:paraId="38A9FCD5" w14:textId="77777777" w:rsidR="00E73454" w:rsidRDefault="00E73454" w:rsidP="00E73454">
      <w:pPr>
        <w:spacing w:after="120"/>
        <w:jc w:val="both"/>
        <w:rPr>
          <w:sz w:val="24"/>
          <w:szCs w:val="24"/>
        </w:rPr>
      </w:pPr>
      <w:r>
        <w:rPr>
          <w:sz w:val="24"/>
          <w:szCs w:val="24"/>
        </w:rPr>
        <w:t>Meersalz, Pfeffer</w:t>
      </w:r>
    </w:p>
    <w:p w14:paraId="6C554BE5" w14:textId="77777777" w:rsidR="00E73454" w:rsidRDefault="00E73454" w:rsidP="00E73454">
      <w:pPr>
        <w:spacing w:after="120"/>
        <w:jc w:val="both"/>
        <w:rPr>
          <w:sz w:val="24"/>
          <w:szCs w:val="24"/>
        </w:rPr>
      </w:pPr>
    </w:p>
    <w:p w14:paraId="1F4D8C33" w14:textId="77777777" w:rsidR="00E73454" w:rsidRDefault="00E73454" w:rsidP="00E73454">
      <w:pPr>
        <w:spacing w:after="120"/>
        <w:jc w:val="both"/>
        <w:rPr>
          <w:sz w:val="24"/>
          <w:szCs w:val="24"/>
        </w:rPr>
      </w:pPr>
    </w:p>
    <w:p w14:paraId="7D084BAD" w14:textId="77777777" w:rsidR="00E73454" w:rsidRDefault="00E73454" w:rsidP="00E73454">
      <w:pPr>
        <w:spacing w:after="120"/>
        <w:jc w:val="both"/>
        <w:rPr>
          <w:sz w:val="24"/>
          <w:szCs w:val="24"/>
        </w:rPr>
      </w:pPr>
      <w:r>
        <w:rPr>
          <w:sz w:val="24"/>
          <w:szCs w:val="24"/>
        </w:rPr>
        <w:t>Zubereitung:</w:t>
      </w:r>
    </w:p>
    <w:p w14:paraId="424C332B" w14:textId="77777777" w:rsidR="00E73454" w:rsidRPr="00780E5C" w:rsidRDefault="00E73454" w:rsidP="00E73454">
      <w:pPr>
        <w:spacing w:after="120"/>
        <w:ind w:left="708" w:hanging="348"/>
        <w:jc w:val="both"/>
        <w:rPr>
          <w:sz w:val="24"/>
          <w:szCs w:val="24"/>
        </w:rPr>
      </w:pPr>
      <w:r>
        <w:rPr>
          <w:sz w:val="24"/>
          <w:szCs w:val="24"/>
        </w:rPr>
        <w:t>1.</w:t>
      </w:r>
      <w:r>
        <w:rPr>
          <w:sz w:val="24"/>
          <w:szCs w:val="24"/>
        </w:rPr>
        <w:tab/>
      </w:r>
      <w:r w:rsidRPr="00780E5C">
        <w:rPr>
          <w:sz w:val="24"/>
          <w:szCs w:val="24"/>
        </w:rPr>
        <w:t>Das Öl in einer Pfanne bei mittlerer Hitze erwärmen. Die Zwiebel, den Knoblauch und die Chilischoten hinzugeben und ein paar Minuten goldbraun braten.</w:t>
      </w:r>
    </w:p>
    <w:p w14:paraId="0053D443" w14:textId="77777777" w:rsidR="00E73454" w:rsidRPr="00780E5C" w:rsidRDefault="00E73454" w:rsidP="00E73454">
      <w:pPr>
        <w:spacing w:after="120"/>
        <w:ind w:left="708" w:hanging="348"/>
        <w:jc w:val="both"/>
        <w:rPr>
          <w:sz w:val="24"/>
          <w:szCs w:val="24"/>
        </w:rPr>
      </w:pPr>
      <w:r>
        <w:rPr>
          <w:sz w:val="24"/>
          <w:szCs w:val="24"/>
        </w:rPr>
        <w:t>2.</w:t>
      </w:r>
      <w:r>
        <w:rPr>
          <w:sz w:val="24"/>
          <w:szCs w:val="24"/>
        </w:rPr>
        <w:tab/>
      </w:r>
      <w:r w:rsidRPr="00780E5C">
        <w:rPr>
          <w:sz w:val="24"/>
          <w:szCs w:val="24"/>
        </w:rPr>
        <w:t>Die Tomaten, den Basilikum, Salz und Pfeffer unterrühren. Mit einem Holzkochlöffel die Tomaten zerdrücken. Hitze reduzieren, zudecken und ca. 20 Minuten köcheln lassen. Entweder sofort verwenden oder in einem luftdicht verschlossenen Glas im Kühlschrank aufbewahren (ca. 1 Woche)</w:t>
      </w:r>
      <w:r w:rsidRPr="00780E5C">
        <w:rPr>
          <w:sz w:val="24"/>
          <w:szCs w:val="24"/>
        </w:rPr>
        <w:br w:type="page"/>
      </w:r>
    </w:p>
    <w:p w14:paraId="7FBE4259" w14:textId="77777777" w:rsidR="00A40A41" w:rsidRDefault="00A40A41" w:rsidP="00A40A41">
      <w:pPr>
        <w:pStyle w:val="Heading2"/>
        <w:spacing w:after="240"/>
      </w:pPr>
      <w:r>
        <w:lastRenderedPageBreak/>
        <w:t>Soße aus Frühlingszwiebeln und Ingwer</w:t>
      </w:r>
      <w:r>
        <w:rPr>
          <w:rStyle w:val="FootnoteReference"/>
        </w:rPr>
        <w:footnoteReference w:id="809"/>
      </w:r>
      <w:r>
        <w:t xml:space="preserve"> </w:t>
      </w:r>
    </w:p>
    <w:p w14:paraId="4104467F" w14:textId="77777777" w:rsidR="00A40A41" w:rsidRDefault="00A40A41" w:rsidP="00A40A41">
      <w:pPr>
        <w:rPr>
          <w:sz w:val="24"/>
          <w:szCs w:val="24"/>
        </w:rPr>
      </w:pPr>
      <w:r w:rsidRPr="004710C4">
        <w:rPr>
          <w:sz w:val="24"/>
          <w:szCs w:val="24"/>
          <w:u w:val="single"/>
        </w:rPr>
        <w:t>Zutaten</w:t>
      </w:r>
      <w:r>
        <w:rPr>
          <w:sz w:val="24"/>
          <w:szCs w:val="24"/>
        </w:rPr>
        <w:t xml:space="preserve"> (für 2 Portionen)</w:t>
      </w:r>
    </w:p>
    <w:p w14:paraId="5C113AD8" w14:textId="77777777" w:rsidR="00A40A41" w:rsidRDefault="00A40A41" w:rsidP="00A40A41">
      <w:pPr>
        <w:rPr>
          <w:sz w:val="24"/>
          <w:szCs w:val="24"/>
        </w:rPr>
      </w:pPr>
      <w:r>
        <w:rPr>
          <w:sz w:val="24"/>
          <w:szCs w:val="24"/>
        </w:rPr>
        <w:t>50 g Frühlingszwiebeln</w:t>
      </w:r>
    </w:p>
    <w:p w14:paraId="1C0B5FF7" w14:textId="77777777" w:rsidR="00A40A41" w:rsidRDefault="00A40A41" w:rsidP="00A40A41">
      <w:pPr>
        <w:rPr>
          <w:sz w:val="24"/>
          <w:szCs w:val="24"/>
        </w:rPr>
      </w:pPr>
      <w:r>
        <w:rPr>
          <w:sz w:val="24"/>
          <w:szCs w:val="24"/>
        </w:rPr>
        <w:t>20 g Ingwer</w:t>
      </w:r>
    </w:p>
    <w:p w14:paraId="7B6D44FE" w14:textId="77777777" w:rsidR="00A40A41" w:rsidRDefault="00A40A41" w:rsidP="00A40A41">
      <w:pPr>
        <w:rPr>
          <w:sz w:val="24"/>
          <w:szCs w:val="24"/>
        </w:rPr>
      </w:pPr>
      <w:r>
        <w:rPr>
          <w:sz w:val="24"/>
          <w:szCs w:val="24"/>
        </w:rPr>
        <w:t>120 ml Erdnussöl (kaltgepresst)</w:t>
      </w:r>
    </w:p>
    <w:p w14:paraId="29FCC24E" w14:textId="77777777" w:rsidR="00A40A41" w:rsidRDefault="00A40A41" w:rsidP="00A40A41">
      <w:pPr>
        <w:rPr>
          <w:sz w:val="24"/>
          <w:szCs w:val="24"/>
        </w:rPr>
      </w:pPr>
      <w:r>
        <w:rPr>
          <w:sz w:val="24"/>
          <w:szCs w:val="24"/>
        </w:rPr>
        <w:t>½ TL Salz</w:t>
      </w:r>
    </w:p>
    <w:p w14:paraId="60B6F1E4" w14:textId="77777777" w:rsidR="00A40A41" w:rsidRDefault="00A40A41" w:rsidP="00A40A41">
      <w:pPr>
        <w:rPr>
          <w:sz w:val="24"/>
          <w:szCs w:val="24"/>
        </w:rPr>
      </w:pPr>
      <w:r>
        <w:rPr>
          <w:sz w:val="24"/>
          <w:szCs w:val="24"/>
        </w:rPr>
        <w:t>Etwas Sojasoße zum Abschmecken</w:t>
      </w:r>
    </w:p>
    <w:p w14:paraId="656AA393" w14:textId="77777777" w:rsidR="00A40A41" w:rsidRDefault="00A40A41" w:rsidP="00A40A41">
      <w:pPr>
        <w:rPr>
          <w:sz w:val="24"/>
          <w:szCs w:val="24"/>
        </w:rPr>
      </w:pPr>
    </w:p>
    <w:p w14:paraId="47121FE2" w14:textId="77777777" w:rsidR="00A40A41" w:rsidRDefault="00A40A41" w:rsidP="00A40A41">
      <w:pPr>
        <w:rPr>
          <w:sz w:val="24"/>
          <w:szCs w:val="24"/>
        </w:rPr>
      </w:pPr>
      <w:r>
        <w:rPr>
          <w:sz w:val="24"/>
          <w:szCs w:val="24"/>
        </w:rPr>
        <w:t>Zubereitung:</w:t>
      </w:r>
    </w:p>
    <w:p w14:paraId="1D5E0702" w14:textId="77777777" w:rsidR="00A40A41" w:rsidRDefault="00A40A41" w:rsidP="00A40A41">
      <w:pPr>
        <w:jc w:val="both"/>
        <w:rPr>
          <w:sz w:val="24"/>
          <w:szCs w:val="24"/>
        </w:rPr>
      </w:pPr>
      <w:r>
        <w:rPr>
          <w:sz w:val="24"/>
          <w:szCs w:val="24"/>
        </w:rPr>
        <w:t>Die äußere, trockene Schicht um die Frühlingszwiebeln entfernen. Frühlingszwiebeln erst in sehr schmale Ringe schneiden, dann noch feiner hacken. Dabei auch einen Teil des dunklen Grüns verwenden. Ingwer schälen und sehr fein hacken. Frühlingszwiebeln, Ingwer, Erdnussöl und Salz in einer Schüssel vermengen. Mit Sojasauce abschmecken.</w:t>
      </w:r>
    </w:p>
    <w:p w14:paraId="3B3F8C67" w14:textId="77777777" w:rsidR="00A40A41" w:rsidRDefault="00A40A41" w:rsidP="00A40A41">
      <w:pPr>
        <w:jc w:val="both"/>
        <w:rPr>
          <w:sz w:val="24"/>
          <w:szCs w:val="24"/>
        </w:rPr>
      </w:pPr>
    </w:p>
    <w:p w14:paraId="6A0C9508" w14:textId="0FFA197F" w:rsidR="00A40A41" w:rsidRDefault="00A40A41" w:rsidP="00A40A41">
      <w:pPr>
        <w:rPr>
          <w:rFonts w:asciiTheme="majorHAnsi" w:eastAsiaTheme="majorEastAsia" w:hAnsiTheme="majorHAnsi" w:cstheme="majorBidi"/>
          <w:color w:val="2F5496" w:themeColor="accent1" w:themeShade="BF"/>
          <w:sz w:val="26"/>
          <w:szCs w:val="26"/>
        </w:rPr>
      </w:pPr>
      <w:r>
        <w:rPr>
          <w:sz w:val="24"/>
          <w:szCs w:val="24"/>
        </w:rPr>
        <w:t>Info:</w:t>
      </w:r>
      <w:r>
        <w:rPr>
          <w:sz w:val="24"/>
          <w:szCs w:val="24"/>
        </w:rPr>
        <w:tab/>
        <w:t>Passt zu geröstetem Gemüse, gebratenem Fleisch, Tofu, Spiegelei…</w:t>
      </w:r>
      <w:r>
        <w:br w:type="page"/>
      </w:r>
    </w:p>
    <w:p w14:paraId="5B68DF82" w14:textId="77777777" w:rsidR="003D1B4A" w:rsidRDefault="003D1B4A" w:rsidP="003D1B4A">
      <w:pPr>
        <w:pStyle w:val="Heading2"/>
        <w:spacing w:after="240"/>
      </w:pPr>
      <w:r>
        <w:lastRenderedPageBreak/>
        <w:t>Scharfe Kräutersoße „Zhug“ aus dem Jemen</w:t>
      </w:r>
      <w:r>
        <w:rPr>
          <w:rStyle w:val="FootnoteReference"/>
        </w:rPr>
        <w:footnoteReference w:id="810"/>
      </w:r>
      <w:r>
        <w:t xml:space="preserve"> </w:t>
      </w:r>
    </w:p>
    <w:p w14:paraId="6153762F" w14:textId="77777777" w:rsidR="003D1B4A" w:rsidRDefault="003D1B4A" w:rsidP="003D1B4A">
      <w:pPr>
        <w:rPr>
          <w:sz w:val="24"/>
          <w:szCs w:val="24"/>
        </w:rPr>
      </w:pPr>
      <w:r w:rsidRPr="002B76EE">
        <w:rPr>
          <w:sz w:val="24"/>
          <w:szCs w:val="24"/>
          <w:u w:val="single"/>
        </w:rPr>
        <w:t>Zutaten</w:t>
      </w:r>
      <w:r>
        <w:rPr>
          <w:sz w:val="24"/>
          <w:szCs w:val="24"/>
        </w:rPr>
        <w:t xml:space="preserve"> (für 3 Personen):</w:t>
      </w:r>
    </w:p>
    <w:p w14:paraId="59E9E1DB" w14:textId="77777777" w:rsidR="003D1B4A" w:rsidRDefault="003D1B4A" w:rsidP="003D1B4A">
      <w:pPr>
        <w:rPr>
          <w:sz w:val="24"/>
          <w:szCs w:val="24"/>
        </w:rPr>
      </w:pPr>
      <w:r>
        <w:rPr>
          <w:sz w:val="24"/>
          <w:szCs w:val="24"/>
        </w:rPr>
        <w:t>1 TL schwarze Pfefferkörner</w:t>
      </w:r>
    </w:p>
    <w:p w14:paraId="7C8A8744" w14:textId="77777777" w:rsidR="003D1B4A" w:rsidRDefault="003D1B4A" w:rsidP="003D1B4A">
      <w:pPr>
        <w:rPr>
          <w:sz w:val="24"/>
          <w:szCs w:val="24"/>
        </w:rPr>
      </w:pPr>
      <w:r>
        <w:rPr>
          <w:sz w:val="24"/>
          <w:szCs w:val="24"/>
        </w:rPr>
        <w:t>1 TL Kreuzkümmelfrüchte</w:t>
      </w:r>
    </w:p>
    <w:p w14:paraId="69742D71" w14:textId="77777777" w:rsidR="003D1B4A" w:rsidRDefault="003D1B4A" w:rsidP="003D1B4A">
      <w:pPr>
        <w:rPr>
          <w:sz w:val="24"/>
          <w:szCs w:val="24"/>
        </w:rPr>
      </w:pPr>
      <w:r>
        <w:rPr>
          <w:sz w:val="24"/>
          <w:szCs w:val="24"/>
        </w:rPr>
        <w:t>½ TL Kardamonsamen</w:t>
      </w:r>
    </w:p>
    <w:p w14:paraId="29003E11" w14:textId="77777777" w:rsidR="003D1B4A" w:rsidRDefault="003D1B4A" w:rsidP="003D1B4A">
      <w:pPr>
        <w:rPr>
          <w:sz w:val="24"/>
          <w:szCs w:val="24"/>
        </w:rPr>
      </w:pPr>
      <w:r>
        <w:rPr>
          <w:sz w:val="24"/>
          <w:szCs w:val="24"/>
        </w:rPr>
        <w:t>2 Bund frischer Koriander</w:t>
      </w:r>
    </w:p>
    <w:p w14:paraId="0959C8E1" w14:textId="77777777" w:rsidR="003D1B4A" w:rsidRDefault="003D1B4A" w:rsidP="003D1B4A">
      <w:pPr>
        <w:rPr>
          <w:sz w:val="24"/>
          <w:szCs w:val="24"/>
        </w:rPr>
      </w:pPr>
      <w:r>
        <w:rPr>
          <w:sz w:val="24"/>
          <w:szCs w:val="24"/>
        </w:rPr>
        <w:t>2 Knoblauchzehen</w:t>
      </w:r>
    </w:p>
    <w:p w14:paraId="547C03C7" w14:textId="77777777" w:rsidR="003D1B4A" w:rsidRDefault="003D1B4A" w:rsidP="003D1B4A">
      <w:pPr>
        <w:rPr>
          <w:sz w:val="24"/>
          <w:szCs w:val="24"/>
        </w:rPr>
      </w:pPr>
      <w:r>
        <w:rPr>
          <w:sz w:val="24"/>
          <w:szCs w:val="24"/>
        </w:rPr>
        <w:t>½ kleine frische rote Chili</w:t>
      </w:r>
    </w:p>
    <w:p w14:paraId="34A9D14B" w14:textId="77777777" w:rsidR="003D1B4A" w:rsidRDefault="003D1B4A" w:rsidP="003D1B4A">
      <w:pPr>
        <w:rPr>
          <w:sz w:val="24"/>
          <w:szCs w:val="24"/>
        </w:rPr>
      </w:pPr>
      <w:r>
        <w:rPr>
          <w:sz w:val="24"/>
          <w:szCs w:val="24"/>
        </w:rPr>
        <w:t>8 EL Olivenöl</w:t>
      </w:r>
    </w:p>
    <w:p w14:paraId="71CF0894" w14:textId="77777777" w:rsidR="003D1B4A" w:rsidRDefault="003D1B4A" w:rsidP="003D1B4A">
      <w:pPr>
        <w:rPr>
          <w:sz w:val="24"/>
          <w:szCs w:val="24"/>
        </w:rPr>
      </w:pPr>
    </w:p>
    <w:p w14:paraId="2E8909E8" w14:textId="77777777" w:rsidR="003D1B4A" w:rsidRDefault="003D1B4A" w:rsidP="003D1B4A">
      <w:pPr>
        <w:rPr>
          <w:sz w:val="24"/>
          <w:szCs w:val="24"/>
        </w:rPr>
      </w:pPr>
      <w:r>
        <w:rPr>
          <w:sz w:val="24"/>
          <w:szCs w:val="24"/>
        </w:rPr>
        <w:t>Zubereitung:</w:t>
      </w:r>
    </w:p>
    <w:p w14:paraId="5A4DD1BC" w14:textId="77777777" w:rsidR="003D1B4A" w:rsidRPr="00256C31" w:rsidRDefault="003D1B4A" w:rsidP="003D1B4A">
      <w:pPr>
        <w:pStyle w:val="ListParagraph"/>
        <w:numPr>
          <w:ilvl w:val="0"/>
          <w:numId w:val="212"/>
        </w:numPr>
        <w:jc w:val="both"/>
        <w:rPr>
          <w:sz w:val="24"/>
          <w:szCs w:val="24"/>
        </w:rPr>
      </w:pPr>
      <w:r w:rsidRPr="00256C31">
        <w:rPr>
          <w:sz w:val="24"/>
          <w:szCs w:val="24"/>
        </w:rPr>
        <w:t>Gewürze in der Pfanne ohne Fett rösten. Abkühlen lassen und im Mörser fein mahlen. Koriander waschen, Blätter abzupfen, Stiele klein schneiden. Stiele und Blätter in eine hohe Schüssel geben. Knoblauchzehen schälen. Die Chilihälfte von Kernen befreien und waschen. Gewürze, Knoblauchzehen, Chilischote und Olivenöl zum Koriander geben und alles pürieren. Wenn die Soße zu trocken wird, mehr Öl hinzufügen.</w:t>
      </w:r>
    </w:p>
    <w:p w14:paraId="76740BEF" w14:textId="77777777" w:rsidR="003D1B4A" w:rsidRDefault="003D1B4A" w:rsidP="003D1B4A">
      <w:pPr>
        <w:rPr>
          <w:sz w:val="24"/>
          <w:szCs w:val="24"/>
        </w:rPr>
      </w:pPr>
    </w:p>
    <w:p w14:paraId="5CFACC94" w14:textId="77777777" w:rsidR="003D1B4A" w:rsidRDefault="003D1B4A" w:rsidP="003D1B4A">
      <w:pPr>
        <w:rPr>
          <w:sz w:val="24"/>
          <w:szCs w:val="24"/>
        </w:rPr>
      </w:pPr>
    </w:p>
    <w:p w14:paraId="1C87343E" w14:textId="77777777" w:rsidR="003D1B4A" w:rsidRDefault="003D1B4A" w:rsidP="003D1B4A">
      <w:pPr>
        <w:ind w:left="708" w:hanging="708"/>
        <w:jc w:val="both"/>
        <w:rPr>
          <w:sz w:val="24"/>
          <w:szCs w:val="24"/>
        </w:rPr>
      </w:pPr>
      <w:r>
        <w:rPr>
          <w:sz w:val="24"/>
          <w:szCs w:val="24"/>
        </w:rPr>
        <w:t>Tipp:</w:t>
      </w:r>
      <w:r>
        <w:rPr>
          <w:sz w:val="24"/>
          <w:szCs w:val="24"/>
        </w:rPr>
        <w:tab/>
        <w:t>Diese Sauce schmeckt gut zu gegrilltem Lamm und Rind, zu gegrilltem Gemüse, Spiegelei und Omelette und als Dressing mit etwas Zitronensaft zu geriebenen Karotten.</w:t>
      </w:r>
    </w:p>
    <w:p w14:paraId="09EBE646" w14:textId="77777777" w:rsidR="003D1B4A" w:rsidRDefault="003D1B4A" w:rsidP="003D1B4A">
      <w:pPr>
        <w:rPr>
          <w:sz w:val="24"/>
          <w:szCs w:val="24"/>
        </w:rPr>
      </w:pPr>
      <w:r>
        <w:rPr>
          <w:sz w:val="24"/>
          <w:szCs w:val="24"/>
        </w:rPr>
        <w:br w:type="page"/>
      </w:r>
    </w:p>
    <w:p w14:paraId="0EE15CAF" w14:textId="77777777" w:rsidR="006A1689" w:rsidRDefault="006A1689" w:rsidP="006A1689">
      <w:pPr>
        <w:pStyle w:val="Heading2"/>
        <w:spacing w:after="240"/>
      </w:pPr>
      <w:r>
        <w:lastRenderedPageBreak/>
        <w:t>Pfeffer-Orangen-Sauce</w:t>
      </w:r>
      <w:r>
        <w:rPr>
          <w:rStyle w:val="FootnoteReference"/>
        </w:rPr>
        <w:footnoteReference w:id="811"/>
      </w:r>
      <w:r>
        <w:t xml:space="preserve"> </w:t>
      </w:r>
    </w:p>
    <w:p w14:paraId="76AD4FFB" w14:textId="77777777" w:rsidR="006A1689" w:rsidRDefault="006A1689" w:rsidP="006A1689">
      <w:pPr>
        <w:jc w:val="both"/>
        <w:rPr>
          <w:sz w:val="24"/>
          <w:szCs w:val="24"/>
        </w:rPr>
      </w:pPr>
      <w:r w:rsidRPr="009D2758">
        <w:rPr>
          <w:sz w:val="24"/>
          <w:szCs w:val="24"/>
          <w:u w:val="single"/>
        </w:rPr>
        <w:t>Zutaten</w:t>
      </w:r>
      <w:r>
        <w:rPr>
          <w:sz w:val="24"/>
          <w:szCs w:val="24"/>
        </w:rPr>
        <w:t xml:space="preserve"> (für ca. 6 Portionen)</w:t>
      </w:r>
    </w:p>
    <w:p w14:paraId="71E2490A" w14:textId="77777777" w:rsidR="006A1689" w:rsidRDefault="006A1689" w:rsidP="006A1689">
      <w:pPr>
        <w:jc w:val="both"/>
        <w:rPr>
          <w:sz w:val="24"/>
          <w:szCs w:val="24"/>
        </w:rPr>
      </w:pPr>
      <w:r>
        <w:rPr>
          <w:sz w:val="24"/>
          <w:szCs w:val="24"/>
        </w:rPr>
        <w:t>2 EL getrocknete, grüne Pfefferkörner</w:t>
      </w:r>
    </w:p>
    <w:p w14:paraId="11190464" w14:textId="77777777" w:rsidR="006A1689" w:rsidRDefault="006A1689" w:rsidP="006A1689">
      <w:pPr>
        <w:jc w:val="both"/>
        <w:rPr>
          <w:sz w:val="24"/>
          <w:szCs w:val="24"/>
        </w:rPr>
      </w:pPr>
      <w:r>
        <w:rPr>
          <w:sz w:val="24"/>
          <w:szCs w:val="24"/>
        </w:rPr>
        <w:t>1 EL Szechuan-Pfeffer (was auch immer das ist</w:t>
      </w:r>
      <w:r w:rsidRPr="00B556F4">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Pr>
          <w:sz w:val="24"/>
          <w:szCs w:val="24"/>
        </w:rPr>
        <w:t>)</w:t>
      </w:r>
    </w:p>
    <w:p w14:paraId="07CA1845" w14:textId="77777777" w:rsidR="006A1689" w:rsidRDefault="006A1689" w:rsidP="006A1689">
      <w:pPr>
        <w:jc w:val="both"/>
        <w:rPr>
          <w:sz w:val="24"/>
          <w:szCs w:val="24"/>
        </w:rPr>
      </w:pPr>
      <w:r>
        <w:rPr>
          <w:sz w:val="24"/>
          <w:szCs w:val="24"/>
        </w:rPr>
        <w:t>8 Pimentkörner</w:t>
      </w:r>
    </w:p>
    <w:p w14:paraId="6F11BB6C" w14:textId="77777777" w:rsidR="006A1689" w:rsidRDefault="006A1689" w:rsidP="006A1689">
      <w:pPr>
        <w:jc w:val="both"/>
        <w:rPr>
          <w:sz w:val="24"/>
          <w:szCs w:val="24"/>
        </w:rPr>
      </w:pPr>
      <w:r>
        <w:rPr>
          <w:sz w:val="24"/>
          <w:szCs w:val="24"/>
        </w:rPr>
        <w:t>300 g Schalotten</w:t>
      </w:r>
    </w:p>
    <w:p w14:paraId="16500C75" w14:textId="77777777" w:rsidR="006A1689" w:rsidRDefault="006A1689" w:rsidP="006A1689">
      <w:pPr>
        <w:jc w:val="both"/>
        <w:rPr>
          <w:sz w:val="24"/>
          <w:szCs w:val="24"/>
        </w:rPr>
      </w:pPr>
      <w:r>
        <w:rPr>
          <w:sz w:val="24"/>
          <w:szCs w:val="24"/>
        </w:rPr>
        <w:t>4 Knoblauchzehen</w:t>
      </w:r>
    </w:p>
    <w:p w14:paraId="17FA9F7A" w14:textId="77777777" w:rsidR="006A1689" w:rsidRDefault="006A1689" w:rsidP="006A1689">
      <w:pPr>
        <w:jc w:val="both"/>
        <w:rPr>
          <w:sz w:val="24"/>
          <w:szCs w:val="24"/>
        </w:rPr>
      </w:pPr>
      <w:r>
        <w:rPr>
          <w:sz w:val="24"/>
          <w:szCs w:val="24"/>
        </w:rPr>
        <w:t>2 Orangen</w:t>
      </w:r>
    </w:p>
    <w:p w14:paraId="04C4BCED" w14:textId="77777777" w:rsidR="006A1689" w:rsidRDefault="006A1689" w:rsidP="006A1689">
      <w:pPr>
        <w:jc w:val="both"/>
        <w:rPr>
          <w:sz w:val="24"/>
          <w:szCs w:val="24"/>
        </w:rPr>
      </w:pPr>
      <w:r>
        <w:rPr>
          <w:sz w:val="24"/>
          <w:szCs w:val="24"/>
        </w:rPr>
        <w:t>6 EL Öl</w:t>
      </w:r>
    </w:p>
    <w:p w14:paraId="0A908D05" w14:textId="77777777" w:rsidR="006A1689" w:rsidRDefault="006A1689" w:rsidP="006A1689">
      <w:pPr>
        <w:jc w:val="both"/>
        <w:rPr>
          <w:sz w:val="24"/>
          <w:szCs w:val="24"/>
        </w:rPr>
      </w:pPr>
      <w:r>
        <w:rPr>
          <w:sz w:val="24"/>
          <w:szCs w:val="24"/>
        </w:rPr>
        <w:t>160 g brauner Rohrzucker</w:t>
      </w:r>
    </w:p>
    <w:p w14:paraId="667E9FC7" w14:textId="77777777" w:rsidR="006A1689" w:rsidRDefault="006A1689" w:rsidP="006A1689">
      <w:pPr>
        <w:jc w:val="both"/>
        <w:rPr>
          <w:sz w:val="24"/>
          <w:szCs w:val="24"/>
        </w:rPr>
      </w:pPr>
      <w:r>
        <w:rPr>
          <w:sz w:val="24"/>
          <w:szCs w:val="24"/>
        </w:rPr>
        <w:t>120 ml Balsamicoessig bianco</w:t>
      </w:r>
    </w:p>
    <w:p w14:paraId="22C48084" w14:textId="77777777" w:rsidR="006A1689" w:rsidRDefault="006A1689" w:rsidP="006A1689">
      <w:pPr>
        <w:jc w:val="both"/>
        <w:rPr>
          <w:sz w:val="24"/>
          <w:szCs w:val="24"/>
        </w:rPr>
      </w:pPr>
      <w:r>
        <w:rPr>
          <w:sz w:val="24"/>
          <w:szCs w:val="24"/>
        </w:rPr>
        <w:t>120 ml Worcestershiresauce</w:t>
      </w:r>
    </w:p>
    <w:p w14:paraId="67831F05" w14:textId="77777777" w:rsidR="006A1689" w:rsidRDefault="006A1689" w:rsidP="006A1689">
      <w:pPr>
        <w:jc w:val="both"/>
        <w:rPr>
          <w:sz w:val="24"/>
          <w:szCs w:val="24"/>
        </w:rPr>
      </w:pPr>
      <w:r>
        <w:rPr>
          <w:sz w:val="24"/>
          <w:szCs w:val="24"/>
        </w:rPr>
        <w:t>Salz</w:t>
      </w:r>
    </w:p>
    <w:p w14:paraId="2C49DF34" w14:textId="77777777" w:rsidR="006A1689" w:rsidRDefault="006A1689" w:rsidP="006A1689">
      <w:pPr>
        <w:jc w:val="both"/>
        <w:rPr>
          <w:sz w:val="24"/>
          <w:szCs w:val="24"/>
        </w:rPr>
      </w:pPr>
    </w:p>
    <w:p w14:paraId="2904A64F" w14:textId="77777777" w:rsidR="006A1689" w:rsidRDefault="006A1689" w:rsidP="006A1689">
      <w:pPr>
        <w:jc w:val="both"/>
        <w:rPr>
          <w:sz w:val="24"/>
          <w:szCs w:val="24"/>
        </w:rPr>
      </w:pPr>
    </w:p>
    <w:p w14:paraId="326CE510" w14:textId="77777777" w:rsidR="006A1689" w:rsidRDefault="006A1689" w:rsidP="006A1689">
      <w:pPr>
        <w:jc w:val="both"/>
        <w:rPr>
          <w:sz w:val="24"/>
          <w:szCs w:val="24"/>
        </w:rPr>
      </w:pPr>
      <w:r>
        <w:rPr>
          <w:sz w:val="24"/>
          <w:szCs w:val="24"/>
        </w:rPr>
        <w:t>Zubereitungszeit: 45 Minuten</w:t>
      </w:r>
    </w:p>
    <w:p w14:paraId="169C71C7" w14:textId="77777777" w:rsidR="006A1689" w:rsidRPr="00B919B9" w:rsidRDefault="006A1689" w:rsidP="00B40E8C">
      <w:pPr>
        <w:pStyle w:val="ListParagraph"/>
        <w:numPr>
          <w:ilvl w:val="0"/>
          <w:numId w:val="400"/>
        </w:numPr>
        <w:spacing w:after="120"/>
        <w:ind w:left="714" w:hanging="357"/>
        <w:contextualSpacing w:val="0"/>
        <w:jc w:val="both"/>
        <w:rPr>
          <w:sz w:val="24"/>
          <w:szCs w:val="24"/>
        </w:rPr>
      </w:pPr>
      <w:r w:rsidRPr="00B919B9">
        <w:rPr>
          <w:sz w:val="24"/>
          <w:szCs w:val="24"/>
        </w:rPr>
        <w:t>Pfeffer und Piment im Mörser fein zerstoßen. Schalotten und Knoblauch in feine Würfel schneiden. Orange waschen, trocken tupfen und 1 TL Schale fein reiben. Orangen auspressen und 180 ml Saft abmessen.</w:t>
      </w:r>
    </w:p>
    <w:p w14:paraId="0AC5A667" w14:textId="77777777" w:rsidR="006A1689" w:rsidRDefault="006A1689" w:rsidP="00B40E8C">
      <w:pPr>
        <w:pStyle w:val="ListParagraph"/>
        <w:numPr>
          <w:ilvl w:val="0"/>
          <w:numId w:val="400"/>
        </w:numPr>
        <w:spacing w:after="120"/>
        <w:ind w:left="714" w:hanging="357"/>
        <w:contextualSpacing w:val="0"/>
        <w:jc w:val="both"/>
        <w:rPr>
          <w:sz w:val="24"/>
          <w:szCs w:val="24"/>
        </w:rPr>
      </w:pPr>
      <w:r w:rsidRPr="00B919B9">
        <w:rPr>
          <w:sz w:val="24"/>
          <w:szCs w:val="24"/>
        </w:rPr>
        <w:t>Öl in einem Topf erhitzen, Schalotten und Knoblauch darin glasig dünsten. Pfeffermischung zugeben und 2 – 3 Minuten mitdünsten. Zucker zugeben und unter Rühren schmelzen. Mit Essig ablöschen und mit Worcestershiresauce, Orangensaft und 150 ml Wasser auffüllen. Offen bei mittlerer Hitze 40 Minuten einkochen lassen. 5 Minuten vor Ende der Garzeit Orangenschale dazugeben. Sauce mit Salz abschmecken und abkühlen lassen.</w:t>
      </w:r>
    </w:p>
    <w:p w14:paraId="5B8D7F5A" w14:textId="77777777" w:rsidR="006A1689" w:rsidRDefault="006A1689" w:rsidP="006A1689">
      <w:pPr>
        <w:rPr>
          <w:sz w:val="24"/>
          <w:szCs w:val="24"/>
        </w:rPr>
      </w:pPr>
      <w:r>
        <w:rPr>
          <w:sz w:val="24"/>
          <w:szCs w:val="24"/>
        </w:rPr>
        <w:br w:type="page"/>
      </w:r>
    </w:p>
    <w:p w14:paraId="459E30B0" w14:textId="77777777" w:rsidR="006A1689" w:rsidRDefault="006A1689" w:rsidP="006A1689">
      <w:pPr>
        <w:pStyle w:val="Heading2"/>
        <w:spacing w:after="240"/>
      </w:pPr>
      <w:r>
        <w:lastRenderedPageBreak/>
        <w:t>Klassische Sauce, Kalbsjus oder Bratensauce</w:t>
      </w:r>
      <w:r>
        <w:rPr>
          <w:rStyle w:val="FootnoteReference"/>
        </w:rPr>
        <w:footnoteReference w:id="812"/>
      </w:r>
    </w:p>
    <w:p w14:paraId="60BEAB46" w14:textId="77777777" w:rsidR="006A1689" w:rsidRDefault="006A1689" w:rsidP="006A1689">
      <w:pPr>
        <w:rPr>
          <w:sz w:val="24"/>
          <w:szCs w:val="24"/>
        </w:rPr>
      </w:pPr>
      <w:r w:rsidRPr="0015131E">
        <w:rPr>
          <w:sz w:val="24"/>
          <w:szCs w:val="24"/>
          <w:u w:val="single"/>
        </w:rPr>
        <w:t>Zutaten</w:t>
      </w:r>
      <w:r>
        <w:rPr>
          <w:sz w:val="24"/>
          <w:szCs w:val="24"/>
        </w:rPr>
        <w:t xml:space="preserve"> (für 400 Milliliter)</w:t>
      </w:r>
    </w:p>
    <w:p w14:paraId="0DBD8662" w14:textId="77777777" w:rsidR="006A1689" w:rsidRDefault="006A1689" w:rsidP="006A1689">
      <w:pPr>
        <w:rPr>
          <w:sz w:val="24"/>
          <w:szCs w:val="24"/>
        </w:rPr>
      </w:pPr>
      <w:r>
        <w:rPr>
          <w:sz w:val="24"/>
          <w:szCs w:val="24"/>
        </w:rPr>
        <w:t>3 kg Kalbs- oder Hähnchenknochen</w:t>
      </w:r>
    </w:p>
    <w:p w14:paraId="3AD90AEF" w14:textId="77777777" w:rsidR="006A1689" w:rsidRDefault="006A1689" w:rsidP="006A1689">
      <w:pPr>
        <w:rPr>
          <w:sz w:val="24"/>
          <w:szCs w:val="24"/>
        </w:rPr>
      </w:pPr>
      <w:r>
        <w:rPr>
          <w:sz w:val="24"/>
          <w:szCs w:val="24"/>
        </w:rPr>
        <w:t>1 Karotte</w:t>
      </w:r>
    </w:p>
    <w:p w14:paraId="3385488B" w14:textId="77777777" w:rsidR="006A1689" w:rsidRDefault="006A1689" w:rsidP="006A1689">
      <w:pPr>
        <w:rPr>
          <w:sz w:val="24"/>
          <w:szCs w:val="24"/>
        </w:rPr>
      </w:pPr>
      <w:r>
        <w:rPr>
          <w:sz w:val="24"/>
          <w:szCs w:val="24"/>
        </w:rPr>
        <w:t>½ Sellerie</w:t>
      </w:r>
    </w:p>
    <w:p w14:paraId="1B3CCE8C" w14:textId="77777777" w:rsidR="006A1689" w:rsidRDefault="006A1689" w:rsidP="006A1689">
      <w:pPr>
        <w:rPr>
          <w:sz w:val="24"/>
          <w:szCs w:val="24"/>
        </w:rPr>
      </w:pPr>
      <w:r>
        <w:rPr>
          <w:sz w:val="24"/>
          <w:szCs w:val="24"/>
        </w:rPr>
        <w:t>3 mittelgroße Zwiebeln</w:t>
      </w:r>
    </w:p>
    <w:p w14:paraId="06CC805E" w14:textId="77777777" w:rsidR="006A1689" w:rsidRDefault="006A1689" w:rsidP="006A1689">
      <w:pPr>
        <w:rPr>
          <w:sz w:val="24"/>
          <w:szCs w:val="24"/>
        </w:rPr>
      </w:pPr>
      <w:r>
        <w:rPr>
          <w:sz w:val="24"/>
          <w:szCs w:val="24"/>
        </w:rPr>
        <w:t>1/2 Knolle Knoblauch</w:t>
      </w:r>
    </w:p>
    <w:p w14:paraId="6E654FC4" w14:textId="77777777" w:rsidR="006A1689" w:rsidRDefault="006A1689" w:rsidP="006A1689">
      <w:pPr>
        <w:rPr>
          <w:sz w:val="24"/>
          <w:szCs w:val="24"/>
        </w:rPr>
      </w:pPr>
      <w:r>
        <w:rPr>
          <w:sz w:val="24"/>
          <w:szCs w:val="24"/>
        </w:rPr>
        <w:t>2 EL Sonnenblumenöl</w:t>
      </w:r>
    </w:p>
    <w:p w14:paraId="3FB20631" w14:textId="77777777" w:rsidR="006A1689" w:rsidRDefault="006A1689" w:rsidP="006A1689">
      <w:pPr>
        <w:rPr>
          <w:sz w:val="24"/>
          <w:szCs w:val="24"/>
        </w:rPr>
      </w:pPr>
      <w:r>
        <w:rPr>
          <w:sz w:val="24"/>
          <w:szCs w:val="24"/>
        </w:rPr>
        <w:t>1 EL Tomatenmark</w:t>
      </w:r>
    </w:p>
    <w:p w14:paraId="2BA46689" w14:textId="77777777" w:rsidR="006A1689" w:rsidRDefault="006A1689" w:rsidP="006A1689">
      <w:pPr>
        <w:rPr>
          <w:sz w:val="24"/>
          <w:szCs w:val="24"/>
        </w:rPr>
      </w:pPr>
      <w:r>
        <w:rPr>
          <w:sz w:val="24"/>
          <w:szCs w:val="24"/>
        </w:rPr>
        <w:t>600 ml Rotwein</w:t>
      </w:r>
    </w:p>
    <w:p w14:paraId="5CFE5C5A" w14:textId="77777777" w:rsidR="006A1689" w:rsidRDefault="006A1689" w:rsidP="006A1689">
      <w:pPr>
        <w:rPr>
          <w:sz w:val="24"/>
          <w:szCs w:val="24"/>
        </w:rPr>
      </w:pPr>
      <w:r>
        <w:rPr>
          <w:sz w:val="24"/>
          <w:szCs w:val="24"/>
        </w:rPr>
        <w:t>6 schwarze Pfefferkörner</w:t>
      </w:r>
    </w:p>
    <w:p w14:paraId="2529C695" w14:textId="77777777" w:rsidR="006A1689" w:rsidRDefault="006A1689" w:rsidP="006A1689">
      <w:pPr>
        <w:rPr>
          <w:sz w:val="24"/>
          <w:szCs w:val="24"/>
        </w:rPr>
      </w:pPr>
      <w:r>
        <w:rPr>
          <w:sz w:val="24"/>
          <w:szCs w:val="24"/>
        </w:rPr>
        <w:t>2 Lorbeerblätter</w:t>
      </w:r>
    </w:p>
    <w:p w14:paraId="4EB40C75" w14:textId="77777777" w:rsidR="006A1689" w:rsidRDefault="006A1689" w:rsidP="006A1689">
      <w:pPr>
        <w:rPr>
          <w:sz w:val="24"/>
          <w:szCs w:val="24"/>
        </w:rPr>
      </w:pPr>
      <w:r>
        <w:rPr>
          <w:sz w:val="24"/>
          <w:szCs w:val="24"/>
        </w:rPr>
        <w:t>2 Pimentkörner</w:t>
      </w:r>
    </w:p>
    <w:p w14:paraId="6C4EC589" w14:textId="77777777" w:rsidR="006A1689" w:rsidRDefault="006A1689" w:rsidP="006A1689">
      <w:pPr>
        <w:rPr>
          <w:sz w:val="24"/>
          <w:szCs w:val="24"/>
        </w:rPr>
      </w:pPr>
      <w:r>
        <w:rPr>
          <w:sz w:val="24"/>
          <w:szCs w:val="24"/>
        </w:rPr>
        <w:t>Thymianzweige</w:t>
      </w:r>
    </w:p>
    <w:p w14:paraId="24FCFB3A" w14:textId="77777777" w:rsidR="006A1689" w:rsidRDefault="006A1689" w:rsidP="006A1689">
      <w:pPr>
        <w:rPr>
          <w:sz w:val="24"/>
          <w:szCs w:val="24"/>
        </w:rPr>
      </w:pPr>
      <w:r>
        <w:rPr>
          <w:sz w:val="24"/>
          <w:szCs w:val="24"/>
        </w:rPr>
        <w:t>Petersilienstängel</w:t>
      </w:r>
    </w:p>
    <w:p w14:paraId="183EADA0" w14:textId="77777777" w:rsidR="006A1689" w:rsidRDefault="006A1689" w:rsidP="006A1689">
      <w:pPr>
        <w:rPr>
          <w:sz w:val="24"/>
          <w:szCs w:val="24"/>
        </w:rPr>
      </w:pPr>
      <w:r>
        <w:rPr>
          <w:sz w:val="24"/>
          <w:szCs w:val="24"/>
        </w:rPr>
        <w:t>Rosmarinzweige</w:t>
      </w:r>
    </w:p>
    <w:p w14:paraId="37978687" w14:textId="77777777" w:rsidR="006A1689" w:rsidRDefault="006A1689" w:rsidP="006A1689">
      <w:pPr>
        <w:rPr>
          <w:sz w:val="24"/>
          <w:szCs w:val="24"/>
        </w:rPr>
      </w:pPr>
      <w:r>
        <w:rPr>
          <w:sz w:val="24"/>
          <w:szCs w:val="24"/>
        </w:rPr>
        <w:t>1 EL Speisestärke</w:t>
      </w:r>
    </w:p>
    <w:p w14:paraId="4B10B3BF" w14:textId="77777777" w:rsidR="006A1689" w:rsidRDefault="006A1689" w:rsidP="006A1689">
      <w:pPr>
        <w:rPr>
          <w:sz w:val="24"/>
          <w:szCs w:val="24"/>
        </w:rPr>
      </w:pPr>
      <w:r>
        <w:rPr>
          <w:sz w:val="24"/>
          <w:szCs w:val="24"/>
        </w:rPr>
        <w:t>50 ml Portwein</w:t>
      </w:r>
    </w:p>
    <w:p w14:paraId="5ACC83E5" w14:textId="77777777" w:rsidR="006A1689" w:rsidRDefault="006A1689" w:rsidP="006A1689">
      <w:pPr>
        <w:rPr>
          <w:sz w:val="24"/>
          <w:szCs w:val="24"/>
        </w:rPr>
      </w:pPr>
      <w:r>
        <w:rPr>
          <w:sz w:val="24"/>
          <w:szCs w:val="24"/>
        </w:rPr>
        <w:t>1 EL kalte Butter</w:t>
      </w:r>
    </w:p>
    <w:p w14:paraId="72ECDC67" w14:textId="77777777" w:rsidR="006A1689" w:rsidRDefault="006A1689" w:rsidP="006A1689">
      <w:pPr>
        <w:rPr>
          <w:sz w:val="24"/>
          <w:szCs w:val="24"/>
        </w:rPr>
      </w:pPr>
      <w:r>
        <w:rPr>
          <w:sz w:val="24"/>
          <w:szCs w:val="24"/>
        </w:rPr>
        <w:t>1 Prise Salz</w:t>
      </w:r>
    </w:p>
    <w:p w14:paraId="03D0510F" w14:textId="77777777" w:rsidR="006A1689" w:rsidRDefault="006A1689" w:rsidP="006A1689">
      <w:pPr>
        <w:rPr>
          <w:sz w:val="24"/>
          <w:szCs w:val="24"/>
        </w:rPr>
      </w:pPr>
    </w:p>
    <w:p w14:paraId="69C266D1" w14:textId="77777777" w:rsidR="006A1689" w:rsidRDefault="006A1689" w:rsidP="006A1689">
      <w:pPr>
        <w:rPr>
          <w:sz w:val="24"/>
          <w:szCs w:val="24"/>
        </w:rPr>
      </w:pPr>
      <w:r>
        <w:rPr>
          <w:sz w:val="24"/>
          <w:szCs w:val="24"/>
        </w:rPr>
        <w:t>Vorbereitungszeit: 30 Minuten, Kochzeit: 48 Stunden (kein Scherz</w:t>
      </w:r>
      <w:r w:rsidRPr="006B454E">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Pr>
          <w:sz w:val="24"/>
          <w:szCs w:val="24"/>
        </w:rPr>
        <w:t>)</w:t>
      </w:r>
    </w:p>
    <w:p w14:paraId="61EF4CDF" w14:textId="77777777" w:rsidR="006A1689" w:rsidRPr="006B454E" w:rsidRDefault="006A1689" w:rsidP="00B40E8C">
      <w:pPr>
        <w:pStyle w:val="ListParagraph"/>
        <w:numPr>
          <w:ilvl w:val="0"/>
          <w:numId w:val="263"/>
        </w:numPr>
        <w:spacing w:after="120"/>
        <w:ind w:left="714" w:hanging="357"/>
        <w:contextualSpacing w:val="0"/>
        <w:jc w:val="both"/>
        <w:rPr>
          <w:sz w:val="24"/>
          <w:szCs w:val="24"/>
        </w:rPr>
      </w:pPr>
      <w:r w:rsidRPr="006B454E">
        <w:rPr>
          <w:sz w:val="24"/>
          <w:szCs w:val="24"/>
        </w:rPr>
        <w:t xml:space="preserve">Die Knochen bei 180°C in einem Bräter oder auf dem Backblech in den vorgeheizten Backofen schieben und ca. 30 Minuten goldgelb anrösten. Karotte, Sellerie, Zwiebel und Knoblauch schälen, in 2 cm, große Würfel schneiden und in einem Topf mit Öl etwa 5 Minuten bei mittlerer Hitze anrösten. Tomatenmark hinzugeben und 1 Minute lang mitrösten. </w:t>
      </w:r>
    </w:p>
    <w:p w14:paraId="3464E4E6" w14:textId="77777777" w:rsidR="006A1689" w:rsidRPr="006B454E" w:rsidRDefault="006A1689" w:rsidP="00B40E8C">
      <w:pPr>
        <w:pStyle w:val="ListParagraph"/>
        <w:numPr>
          <w:ilvl w:val="0"/>
          <w:numId w:val="263"/>
        </w:numPr>
        <w:spacing w:after="120"/>
        <w:ind w:left="714" w:hanging="357"/>
        <w:contextualSpacing w:val="0"/>
        <w:jc w:val="both"/>
        <w:rPr>
          <w:sz w:val="24"/>
          <w:szCs w:val="24"/>
        </w:rPr>
      </w:pPr>
      <w:r w:rsidRPr="006B454E">
        <w:rPr>
          <w:sz w:val="24"/>
          <w:szCs w:val="24"/>
        </w:rPr>
        <w:t>Knochen aus dem Ofen nehmen und hinzugeben, einmal gut durchrühren. Mit 200 ml Rotwein ablöschen und einkochen lassen. Den Vorgang zweimal wiederholen.</w:t>
      </w:r>
    </w:p>
    <w:p w14:paraId="1DAE15E3" w14:textId="77777777" w:rsidR="006A1689" w:rsidRPr="006B454E" w:rsidRDefault="006A1689" w:rsidP="00B40E8C">
      <w:pPr>
        <w:pStyle w:val="ListParagraph"/>
        <w:numPr>
          <w:ilvl w:val="0"/>
          <w:numId w:val="263"/>
        </w:numPr>
        <w:spacing w:after="120"/>
        <w:ind w:left="714" w:hanging="357"/>
        <w:contextualSpacing w:val="0"/>
        <w:jc w:val="both"/>
        <w:rPr>
          <w:sz w:val="24"/>
          <w:szCs w:val="24"/>
        </w:rPr>
      </w:pPr>
      <w:r w:rsidRPr="006B454E">
        <w:rPr>
          <w:sz w:val="24"/>
          <w:szCs w:val="24"/>
        </w:rPr>
        <w:lastRenderedPageBreak/>
        <w:t>Knochen und Gemüse mit kaltem Wasser so auffüllen, dass diese etwa 1 cm bedeckt sind. Gewürze und Kräuter dazugeben und die Sauce einmal aufkochen. Dabei den auftretenden Schaum sorgfältig mit einer Schaumkelle abschöpfen. Die Sauce nun 48 Stundenbei schwacher Hitze sanft ohne Deckel köcheln lassen.</w:t>
      </w:r>
    </w:p>
    <w:p w14:paraId="3A8A6022" w14:textId="77777777" w:rsidR="006A1689" w:rsidRPr="006B454E" w:rsidRDefault="006A1689" w:rsidP="00B40E8C">
      <w:pPr>
        <w:pStyle w:val="ListParagraph"/>
        <w:numPr>
          <w:ilvl w:val="0"/>
          <w:numId w:val="263"/>
        </w:numPr>
        <w:spacing w:after="120"/>
        <w:ind w:left="714" w:hanging="357"/>
        <w:contextualSpacing w:val="0"/>
        <w:jc w:val="both"/>
        <w:rPr>
          <w:sz w:val="24"/>
          <w:szCs w:val="24"/>
        </w:rPr>
      </w:pPr>
      <w:r w:rsidRPr="006B454E">
        <w:rPr>
          <w:sz w:val="24"/>
          <w:szCs w:val="24"/>
        </w:rPr>
        <w:t>Knochen und Gemüse herausnehmen. Die Sauce nun durch ein feines Sieb mit Tuch passieren. Die gewonnene Sauce auf dem Herd langsam auf 1/3 der Menge einköcheln lassen.</w:t>
      </w:r>
    </w:p>
    <w:p w14:paraId="6996DACE" w14:textId="77777777" w:rsidR="006A1689" w:rsidRPr="006B454E" w:rsidRDefault="006A1689" w:rsidP="00B40E8C">
      <w:pPr>
        <w:pStyle w:val="ListParagraph"/>
        <w:numPr>
          <w:ilvl w:val="0"/>
          <w:numId w:val="263"/>
        </w:numPr>
        <w:spacing w:after="120"/>
        <w:ind w:left="714" w:hanging="357"/>
        <w:contextualSpacing w:val="0"/>
        <w:jc w:val="both"/>
        <w:rPr>
          <w:sz w:val="24"/>
          <w:szCs w:val="24"/>
        </w:rPr>
      </w:pPr>
      <w:r w:rsidRPr="006B454E">
        <w:rPr>
          <w:sz w:val="24"/>
          <w:szCs w:val="24"/>
        </w:rPr>
        <w:t>Speisestärke im Portwein anrühren und mit dem Schneebesen in die Sauce rühren. Die kalte Butter ebenso einrühren. Mit einer Prise Salz abschmecken.</w:t>
      </w:r>
    </w:p>
    <w:p w14:paraId="5B550499" w14:textId="77777777" w:rsidR="006A1689" w:rsidRDefault="006A1689" w:rsidP="006A1689">
      <w:pPr>
        <w:rPr>
          <w:sz w:val="24"/>
          <w:szCs w:val="24"/>
        </w:rPr>
      </w:pPr>
    </w:p>
    <w:p w14:paraId="679E53C5" w14:textId="77777777" w:rsidR="006A1689" w:rsidRDefault="006A1689" w:rsidP="006A1689">
      <w:pPr>
        <w:ind w:left="708" w:hanging="708"/>
        <w:jc w:val="both"/>
        <w:rPr>
          <w:sz w:val="24"/>
          <w:szCs w:val="24"/>
        </w:rPr>
      </w:pPr>
      <w:r>
        <w:rPr>
          <w:sz w:val="24"/>
          <w:szCs w:val="24"/>
        </w:rPr>
        <w:t>Tipp:</w:t>
      </w:r>
      <w:r>
        <w:rPr>
          <w:sz w:val="24"/>
          <w:szCs w:val="24"/>
        </w:rPr>
        <w:tab/>
        <w:t>48 Stunden kochen sind kein lustiges Unterfangen. Am besten die Sauce auch über Nacht schlummern lassen und dann die fertige Sauce in eine eiswürfelform gießen und einfrieren. So hat man immer einen Würfel Sauce parat.</w:t>
      </w:r>
    </w:p>
    <w:p w14:paraId="4000A5E0" w14:textId="77777777" w:rsidR="006A1689" w:rsidRDefault="006A1689" w:rsidP="006A1689">
      <w:pPr>
        <w:rPr>
          <w:sz w:val="24"/>
          <w:szCs w:val="24"/>
        </w:rPr>
      </w:pPr>
      <w:r>
        <w:rPr>
          <w:sz w:val="24"/>
          <w:szCs w:val="24"/>
        </w:rPr>
        <w:br w:type="page"/>
      </w:r>
    </w:p>
    <w:p w14:paraId="73E85F22" w14:textId="77777777" w:rsidR="006A1689" w:rsidRDefault="006A1689" w:rsidP="006A1689">
      <w:pPr>
        <w:pStyle w:val="Heading2"/>
        <w:spacing w:after="240"/>
      </w:pPr>
      <w:r>
        <w:lastRenderedPageBreak/>
        <w:t>Zitronensauce</w:t>
      </w:r>
      <w:r>
        <w:rPr>
          <w:rStyle w:val="FootnoteReference"/>
        </w:rPr>
        <w:footnoteReference w:id="813"/>
      </w:r>
    </w:p>
    <w:p w14:paraId="3496969C" w14:textId="77777777" w:rsidR="006A1689" w:rsidRPr="0011767C" w:rsidRDefault="006A1689" w:rsidP="006A1689">
      <w:pPr>
        <w:rPr>
          <w:sz w:val="24"/>
          <w:szCs w:val="24"/>
          <w:u w:val="single"/>
        </w:rPr>
      </w:pPr>
      <w:r w:rsidRPr="0011767C">
        <w:rPr>
          <w:sz w:val="24"/>
          <w:szCs w:val="24"/>
          <w:u w:val="single"/>
        </w:rPr>
        <w:t>Zutaten:</w:t>
      </w:r>
    </w:p>
    <w:p w14:paraId="101CB0DF" w14:textId="77777777" w:rsidR="006A1689" w:rsidRDefault="006A1689" w:rsidP="006A1689">
      <w:pPr>
        <w:rPr>
          <w:sz w:val="24"/>
          <w:szCs w:val="24"/>
        </w:rPr>
      </w:pPr>
      <w:r>
        <w:rPr>
          <w:sz w:val="24"/>
          <w:szCs w:val="24"/>
        </w:rPr>
        <w:t>2 Schalotten</w:t>
      </w:r>
    </w:p>
    <w:p w14:paraId="37BA1874" w14:textId="77777777" w:rsidR="006A1689" w:rsidRDefault="006A1689" w:rsidP="006A1689">
      <w:pPr>
        <w:rPr>
          <w:sz w:val="24"/>
          <w:szCs w:val="24"/>
        </w:rPr>
      </w:pPr>
      <w:r>
        <w:rPr>
          <w:sz w:val="24"/>
          <w:szCs w:val="24"/>
        </w:rPr>
        <w:t>1 EL Olivenöl</w:t>
      </w:r>
    </w:p>
    <w:p w14:paraId="7948F1E1" w14:textId="77777777" w:rsidR="006A1689" w:rsidRDefault="006A1689" w:rsidP="006A1689">
      <w:pPr>
        <w:rPr>
          <w:sz w:val="24"/>
          <w:szCs w:val="24"/>
        </w:rPr>
      </w:pPr>
      <w:r>
        <w:rPr>
          <w:sz w:val="24"/>
          <w:szCs w:val="24"/>
        </w:rPr>
        <w:t>50 ml Weißwein</w:t>
      </w:r>
    </w:p>
    <w:p w14:paraId="7E743979" w14:textId="77777777" w:rsidR="006A1689" w:rsidRDefault="006A1689" w:rsidP="006A1689">
      <w:pPr>
        <w:rPr>
          <w:sz w:val="24"/>
          <w:szCs w:val="24"/>
        </w:rPr>
      </w:pPr>
      <w:r>
        <w:rPr>
          <w:sz w:val="24"/>
          <w:szCs w:val="24"/>
        </w:rPr>
        <w:t>1 Zitrone: Schale fein angerieben und Saft</w:t>
      </w:r>
    </w:p>
    <w:p w14:paraId="4BCDD729" w14:textId="77777777" w:rsidR="006A1689" w:rsidRDefault="006A1689" w:rsidP="006A1689">
      <w:pPr>
        <w:rPr>
          <w:sz w:val="24"/>
          <w:szCs w:val="24"/>
        </w:rPr>
      </w:pPr>
      <w:r>
        <w:rPr>
          <w:sz w:val="24"/>
          <w:szCs w:val="24"/>
        </w:rPr>
        <w:t>150 ml Sahne</w:t>
      </w:r>
    </w:p>
    <w:p w14:paraId="32C411A4" w14:textId="77777777" w:rsidR="006A1689" w:rsidRDefault="006A1689" w:rsidP="006A1689">
      <w:pPr>
        <w:rPr>
          <w:sz w:val="24"/>
          <w:szCs w:val="24"/>
        </w:rPr>
      </w:pPr>
      <w:r>
        <w:rPr>
          <w:sz w:val="24"/>
          <w:szCs w:val="24"/>
        </w:rPr>
        <w:t>2 EL klassische Sauce oder Fond aus dem Glas</w:t>
      </w:r>
    </w:p>
    <w:p w14:paraId="26E5A0F0" w14:textId="77777777" w:rsidR="006A1689" w:rsidRDefault="006A1689" w:rsidP="006A1689">
      <w:pPr>
        <w:rPr>
          <w:sz w:val="24"/>
          <w:szCs w:val="24"/>
        </w:rPr>
      </w:pPr>
      <w:r>
        <w:rPr>
          <w:sz w:val="24"/>
          <w:szCs w:val="24"/>
        </w:rPr>
        <w:t>1 TL Speisestärke</w:t>
      </w:r>
    </w:p>
    <w:p w14:paraId="525BE14A" w14:textId="77777777" w:rsidR="006A1689" w:rsidRDefault="006A1689" w:rsidP="006A1689">
      <w:pPr>
        <w:rPr>
          <w:sz w:val="24"/>
          <w:szCs w:val="24"/>
        </w:rPr>
      </w:pPr>
      <w:r>
        <w:rPr>
          <w:sz w:val="24"/>
          <w:szCs w:val="24"/>
        </w:rPr>
        <w:t>1 EL Weißwein oder Sekt</w:t>
      </w:r>
    </w:p>
    <w:p w14:paraId="29DEC660" w14:textId="77777777" w:rsidR="006A1689" w:rsidRDefault="006A1689" w:rsidP="006A1689">
      <w:pPr>
        <w:rPr>
          <w:sz w:val="24"/>
          <w:szCs w:val="24"/>
        </w:rPr>
      </w:pPr>
      <w:r>
        <w:rPr>
          <w:sz w:val="24"/>
          <w:szCs w:val="24"/>
        </w:rPr>
        <w:t>Salz und Pfeffer</w:t>
      </w:r>
    </w:p>
    <w:p w14:paraId="626D1954" w14:textId="77777777" w:rsidR="006A1689" w:rsidRDefault="006A1689" w:rsidP="006A1689">
      <w:pPr>
        <w:rPr>
          <w:sz w:val="24"/>
          <w:szCs w:val="24"/>
        </w:rPr>
      </w:pPr>
    </w:p>
    <w:p w14:paraId="0E719E29" w14:textId="77777777" w:rsidR="006A1689" w:rsidRDefault="006A1689" w:rsidP="006A1689">
      <w:pPr>
        <w:rPr>
          <w:sz w:val="24"/>
          <w:szCs w:val="24"/>
        </w:rPr>
      </w:pPr>
      <w:r>
        <w:rPr>
          <w:sz w:val="24"/>
          <w:szCs w:val="24"/>
        </w:rPr>
        <w:t>Zubereitung:</w:t>
      </w:r>
    </w:p>
    <w:p w14:paraId="37CD3AED" w14:textId="77777777" w:rsidR="006A1689" w:rsidRPr="0011767C" w:rsidRDefault="006A1689" w:rsidP="00B40E8C">
      <w:pPr>
        <w:pStyle w:val="ListParagraph"/>
        <w:numPr>
          <w:ilvl w:val="0"/>
          <w:numId w:val="1707"/>
        </w:numPr>
        <w:spacing w:after="120"/>
        <w:ind w:left="714" w:hanging="357"/>
        <w:contextualSpacing w:val="0"/>
        <w:jc w:val="both"/>
        <w:rPr>
          <w:sz w:val="24"/>
          <w:szCs w:val="24"/>
        </w:rPr>
      </w:pPr>
      <w:r w:rsidRPr="0011767C">
        <w:rPr>
          <w:sz w:val="24"/>
          <w:szCs w:val="24"/>
        </w:rPr>
        <w:t>Schalotten schälen, fein würfeln und in einer Pfanne mit Öl anschwitzen. Mit Weißwein und Zitronensaft ablöschen und auf 1/3 reduzieren. Die Sahne hinzugeben und diese ebenso auf 1/3 herunterköcheln lassen.</w:t>
      </w:r>
    </w:p>
    <w:p w14:paraId="575A5A22" w14:textId="77777777" w:rsidR="006A1689" w:rsidRPr="0011767C" w:rsidRDefault="006A1689" w:rsidP="00B40E8C">
      <w:pPr>
        <w:pStyle w:val="ListParagraph"/>
        <w:numPr>
          <w:ilvl w:val="0"/>
          <w:numId w:val="1707"/>
        </w:numPr>
        <w:spacing w:after="120"/>
        <w:ind w:left="714" w:hanging="357"/>
        <w:contextualSpacing w:val="0"/>
        <w:jc w:val="both"/>
        <w:rPr>
          <w:sz w:val="24"/>
          <w:szCs w:val="24"/>
        </w:rPr>
      </w:pPr>
      <w:r w:rsidRPr="0011767C">
        <w:rPr>
          <w:sz w:val="24"/>
          <w:szCs w:val="24"/>
        </w:rPr>
        <w:t>Sofern vorhanden 2 EL Klassische Sauce hinzugeben und einmal aufkochen.</w:t>
      </w:r>
    </w:p>
    <w:p w14:paraId="4040A17E" w14:textId="77777777" w:rsidR="006A1689" w:rsidRPr="0011767C" w:rsidRDefault="006A1689" w:rsidP="00B40E8C">
      <w:pPr>
        <w:pStyle w:val="ListParagraph"/>
        <w:numPr>
          <w:ilvl w:val="0"/>
          <w:numId w:val="1707"/>
        </w:numPr>
        <w:spacing w:after="120"/>
        <w:ind w:left="714" w:hanging="357"/>
        <w:contextualSpacing w:val="0"/>
        <w:jc w:val="both"/>
        <w:rPr>
          <w:sz w:val="24"/>
          <w:szCs w:val="24"/>
        </w:rPr>
      </w:pPr>
      <w:r w:rsidRPr="0011767C">
        <w:rPr>
          <w:sz w:val="24"/>
          <w:szCs w:val="24"/>
        </w:rPr>
        <w:t>Die Speisestärke in Weißwein oder Sekt einrühren und hinzugeben. Mit Salz und Pfeffer sowie der fein abgeriebenen Zitronenschale abschmecken.</w:t>
      </w:r>
    </w:p>
    <w:p w14:paraId="0A804222" w14:textId="77777777" w:rsidR="006A1689" w:rsidRDefault="006A1689" w:rsidP="006A1689">
      <w:pPr>
        <w:rPr>
          <w:sz w:val="24"/>
          <w:szCs w:val="24"/>
        </w:rPr>
      </w:pPr>
    </w:p>
    <w:p w14:paraId="7575C048" w14:textId="77777777" w:rsidR="006A1689" w:rsidRDefault="006A1689" w:rsidP="006A1689">
      <w:pPr>
        <w:rPr>
          <w:sz w:val="24"/>
          <w:szCs w:val="24"/>
        </w:rPr>
      </w:pPr>
      <w:r>
        <w:rPr>
          <w:sz w:val="24"/>
          <w:szCs w:val="24"/>
        </w:rPr>
        <w:t>Tipp:</w:t>
      </w:r>
      <w:r>
        <w:rPr>
          <w:sz w:val="24"/>
          <w:szCs w:val="24"/>
        </w:rPr>
        <w:tab/>
        <w:t>Passt hervorragend auch zu gebratenem Hähnchen oder Schnitzel.</w:t>
      </w:r>
    </w:p>
    <w:p w14:paraId="415E7142" w14:textId="77777777" w:rsidR="006A1689" w:rsidRDefault="006A1689" w:rsidP="006A1689">
      <w:pPr>
        <w:rPr>
          <w:sz w:val="24"/>
          <w:szCs w:val="24"/>
        </w:rPr>
      </w:pPr>
      <w:r>
        <w:rPr>
          <w:sz w:val="24"/>
          <w:szCs w:val="24"/>
        </w:rPr>
        <w:br w:type="page"/>
      </w:r>
    </w:p>
    <w:p w14:paraId="5F2BC86B" w14:textId="77777777" w:rsidR="006A1689" w:rsidRDefault="006A1689" w:rsidP="006A1689">
      <w:pPr>
        <w:pStyle w:val="Heading2"/>
        <w:spacing w:after="240"/>
      </w:pPr>
      <w:r>
        <w:lastRenderedPageBreak/>
        <w:t>Balsamico-Rotweinsauce</w:t>
      </w:r>
      <w:r>
        <w:rPr>
          <w:rStyle w:val="FootnoteReference"/>
        </w:rPr>
        <w:footnoteReference w:id="814"/>
      </w:r>
    </w:p>
    <w:p w14:paraId="2DB489BD" w14:textId="77777777" w:rsidR="006A1689" w:rsidRPr="0011767C" w:rsidRDefault="006A1689" w:rsidP="006A1689">
      <w:pPr>
        <w:rPr>
          <w:sz w:val="24"/>
          <w:szCs w:val="24"/>
          <w:u w:val="single"/>
        </w:rPr>
      </w:pPr>
      <w:r w:rsidRPr="0011767C">
        <w:rPr>
          <w:sz w:val="24"/>
          <w:szCs w:val="24"/>
          <w:u w:val="single"/>
        </w:rPr>
        <w:t>Zutaten:</w:t>
      </w:r>
    </w:p>
    <w:p w14:paraId="0214DB79" w14:textId="77777777" w:rsidR="006A1689" w:rsidRDefault="006A1689" w:rsidP="006A1689">
      <w:pPr>
        <w:rPr>
          <w:sz w:val="24"/>
          <w:szCs w:val="24"/>
        </w:rPr>
      </w:pPr>
      <w:r>
        <w:rPr>
          <w:sz w:val="24"/>
          <w:szCs w:val="24"/>
        </w:rPr>
        <w:t>2 Schalotten</w:t>
      </w:r>
    </w:p>
    <w:p w14:paraId="75347331" w14:textId="77777777" w:rsidR="006A1689" w:rsidRDefault="006A1689" w:rsidP="006A1689">
      <w:pPr>
        <w:rPr>
          <w:sz w:val="24"/>
          <w:szCs w:val="24"/>
        </w:rPr>
      </w:pPr>
      <w:r>
        <w:rPr>
          <w:sz w:val="24"/>
          <w:szCs w:val="24"/>
        </w:rPr>
        <w:t>1 Zehe Knoblauch</w:t>
      </w:r>
    </w:p>
    <w:p w14:paraId="78340E85" w14:textId="77777777" w:rsidR="006A1689" w:rsidRPr="00684E29" w:rsidRDefault="006A1689" w:rsidP="006A1689">
      <w:pPr>
        <w:rPr>
          <w:sz w:val="24"/>
          <w:szCs w:val="24"/>
          <w:lang w:val="en-US"/>
        </w:rPr>
      </w:pPr>
      <w:r w:rsidRPr="00684E29">
        <w:rPr>
          <w:sz w:val="24"/>
          <w:szCs w:val="24"/>
          <w:lang w:val="en-US"/>
        </w:rPr>
        <w:t xml:space="preserve">1 EL </w:t>
      </w:r>
      <w:proofErr w:type="spellStart"/>
      <w:r w:rsidRPr="00684E29">
        <w:rPr>
          <w:sz w:val="24"/>
          <w:szCs w:val="24"/>
          <w:lang w:val="en-US"/>
        </w:rPr>
        <w:t>Olivenöl</w:t>
      </w:r>
      <w:proofErr w:type="spellEnd"/>
    </w:p>
    <w:p w14:paraId="001DEE7E" w14:textId="77777777" w:rsidR="006A1689" w:rsidRPr="00684E29" w:rsidRDefault="006A1689" w:rsidP="006A1689">
      <w:pPr>
        <w:rPr>
          <w:sz w:val="24"/>
          <w:szCs w:val="24"/>
          <w:lang w:val="en-US"/>
        </w:rPr>
      </w:pPr>
      <w:r w:rsidRPr="00684E29">
        <w:rPr>
          <w:sz w:val="24"/>
          <w:szCs w:val="24"/>
          <w:lang w:val="en-US"/>
        </w:rPr>
        <w:t xml:space="preserve">100 ml </w:t>
      </w:r>
      <w:proofErr w:type="spellStart"/>
      <w:r w:rsidRPr="00684E29">
        <w:rPr>
          <w:sz w:val="24"/>
          <w:szCs w:val="24"/>
          <w:lang w:val="en-US"/>
        </w:rPr>
        <w:t>Rotwein</w:t>
      </w:r>
      <w:proofErr w:type="spellEnd"/>
    </w:p>
    <w:p w14:paraId="17531A16" w14:textId="77777777" w:rsidR="006A1689" w:rsidRPr="00684E29" w:rsidRDefault="006A1689" w:rsidP="006A1689">
      <w:pPr>
        <w:rPr>
          <w:sz w:val="24"/>
          <w:szCs w:val="24"/>
          <w:lang w:val="en-US"/>
        </w:rPr>
      </w:pPr>
      <w:r w:rsidRPr="00684E29">
        <w:rPr>
          <w:sz w:val="24"/>
          <w:szCs w:val="24"/>
          <w:lang w:val="en-US"/>
        </w:rPr>
        <w:t>50 ml Aceto Balsamico</w:t>
      </w:r>
    </w:p>
    <w:p w14:paraId="6A1C8E51" w14:textId="77777777" w:rsidR="006A1689" w:rsidRDefault="006A1689" w:rsidP="006A1689">
      <w:pPr>
        <w:rPr>
          <w:sz w:val="24"/>
          <w:szCs w:val="24"/>
        </w:rPr>
      </w:pPr>
      <w:r>
        <w:rPr>
          <w:sz w:val="24"/>
          <w:szCs w:val="24"/>
        </w:rPr>
        <w:t>200 ml Gemüsebrühe</w:t>
      </w:r>
    </w:p>
    <w:p w14:paraId="648C96D7" w14:textId="77777777" w:rsidR="006A1689" w:rsidRDefault="006A1689" w:rsidP="006A1689">
      <w:pPr>
        <w:rPr>
          <w:sz w:val="24"/>
          <w:szCs w:val="24"/>
        </w:rPr>
      </w:pPr>
      <w:r>
        <w:rPr>
          <w:sz w:val="24"/>
          <w:szCs w:val="24"/>
        </w:rPr>
        <w:t>1 TL Speisestärke</w:t>
      </w:r>
    </w:p>
    <w:p w14:paraId="0083AB39" w14:textId="77777777" w:rsidR="006A1689" w:rsidRDefault="006A1689" w:rsidP="006A1689">
      <w:pPr>
        <w:rPr>
          <w:sz w:val="24"/>
          <w:szCs w:val="24"/>
        </w:rPr>
      </w:pPr>
      <w:r>
        <w:rPr>
          <w:sz w:val="24"/>
          <w:szCs w:val="24"/>
        </w:rPr>
        <w:t>60 g Butter gewürfelt</w:t>
      </w:r>
    </w:p>
    <w:p w14:paraId="564C5983" w14:textId="77777777" w:rsidR="006A1689" w:rsidRDefault="006A1689" w:rsidP="006A1689">
      <w:pPr>
        <w:rPr>
          <w:sz w:val="24"/>
          <w:szCs w:val="24"/>
        </w:rPr>
      </w:pPr>
      <w:r>
        <w:rPr>
          <w:sz w:val="24"/>
          <w:szCs w:val="24"/>
        </w:rPr>
        <w:t>Salz und schwarzer Pfeffer aus der Mühle</w:t>
      </w:r>
    </w:p>
    <w:p w14:paraId="4A12CC15" w14:textId="77777777" w:rsidR="006A1689" w:rsidRDefault="006A1689" w:rsidP="006A1689">
      <w:pPr>
        <w:rPr>
          <w:sz w:val="24"/>
          <w:szCs w:val="24"/>
        </w:rPr>
      </w:pPr>
      <w:r>
        <w:rPr>
          <w:sz w:val="24"/>
          <w:szCs w:val="24"/>
        </w:rPr>
        <w:t>Etwas Zitronensaft</w:t>
      </w:r>
    </w:p>
    <w:p w14:paraId="4E2C3099" w14:textId="77777777" w:rsidR="006A1689" w:rsidRDefault="006A1689" w:rsidP="006A1689">
      <w:pPr>
        <w:rPr>
          <w:sz w:val="24"/>
          <w:szCs w:val="24"/>
        </w:rPr>
      </w:pPr>
    </w:p>
    <w:p w14:paraId="105137CD" w14:textId="77777777" w:rsidR="006A1689" w:rsidRDefault="006A1689" w:rsidP="006A1689">
      <w:pPr>
        <w:rPr>
          <w:sz w:val="24"/>
          <w:szCs w:val="24"/>
        </w:rPr>
      </w:pPr>
      <w:r>
        <w:rPr>
          <w:sz w:val="24"/>
          <w:szCs w:val="24"/>
        </w:rPr>
        <w:t>Zubereitung:</w:t>
      </w:r>
    </w:p>
    <w:p w14:paraId="16D65B43" w14:textId="77777777" w:rsidR="006A1689" w:rsidRPr="008819E4" w:rsidRDefault="006A1689" w:rsidP="00B40E8C">
      <w:pPr>
        <w:pStyle w:val="ListParagraph"/>
        <w:numPr>
          <w:ilvl w:val="0"/>
          <w:numId w:val="264"/>
        </w:numPr>
        <w:spacing w:after="120"/>
        <w:ind w:left="714" w:hanging="357"/>
        <w:contextualSpacing w:val="0"/>
        <w:jc w:val="both"/>
        <w:rPr>
          <w:sz w:val="24"/>
          <w:szCs w:val="24"/>
        </w:rPr>
      </w:pPr>
      <w:r w:rsidRPr="008819E4">
        <w:rPr>
          <w:sz w:val="24"/>
          <w:szCs w:val="24"/>
        </w:rPr>
        <w:t>Schalotten und Knoblauch schälen und in feine Würfel schneiden. Olivenöl in einer Pfanne erhitzen, in der zuvor das Fleisch angebraten wurde. Erst die Schalotten und etwas später den Knoblauch hinzugeben und anschwitzen.</w:t>
      </w:r>
    </w:p>
    <w:p w14:paraId="3877DE20" w14:textId="77777777" w:rsidR="006A1689" w:rsidRPr="008819E4" w:rsidRDefault="006A1689" w:rsidP="00B40E8C">
      <w:pPr>
        <w:pStyle w:val="ListParagraph"/>
        <w:numPr>
          <w:ilvl w:val="0"/>
          <w:numId w:val="264"/>
        </w:numPr>
        <w:spacing w:after="120"/>
        <w:ind w:left="714" w:hanging="357"/>
        <w:contextualSpacing w:val="0"/>
        <w:jc w:val="both"/>
        <w:rPr>
          <w:sz w:val="24"/>
          <w:szCs w:val="24"/>
        </w:rPr>
      </w:pPr>
      <w:r w:rsidRPr="008819E4">
        <w:rPr>
          <w:sz w:val="24"/>
          <w:szCs w:val="24"/>
        </w:rPr>
        <w:t>Mit Rotwein ablöschen und diesen auf 1/3 reduzieren. Mit Aceto Balsamico ablöschen und ebenso auf 1/3 reduzieren. Mit der Gemüsebrühe auffüllen und alles leicht köchelnd auf etwa 1/3 reduzieren.</w:t>
      </w:r>
    </w:p>
    <w:p w14:paraId="699141B9" w14:textId="77777777" w:rsidR="006A1689" w:rsidRPr="008819E4" w:rsidRDefault="006A1689" w:rsidP="00B40E8C">
      <w:pPr>
        <w:pStyle w:val="ListParagraph"/>
        <w:numPr>
          <w:ilvl w:val="0"/>
          <w:numId w:val="264"/>
        </w:numPr>
        <w:spacing w:after="120"/>
        <w:ind w:left="714" w:hanging="357"/>
        <w:contextualSpacing w:val="0"/>
        <w:jc w:val="both"/>
        <w:rPr>
          <w:sz w:val="24"/>
          <w:szCs w:val="24"/>
        </w:rPr>
      </w:pPr>
      <w:r w:rsidRPr="008819E4">
        <w:rPr>
          <w:sz w:val="24"/>
          <w:szCs w:val="24"/>
        </w:rPr>
        <w:t>Durch ein feines Sieb in einen Topf passieren, mit Balsamico angerührter Speisestärke leicht abbinden und mit Butter aufrühren. Mit Salz und Pfeffer sowie etwas Zitronensaft abschmecken.</w:t>
      </w:r>
    </w:p>
    <w:p w14:paraId="049336B8" w14:textId="77777777" w:rsidR="006A1689" w:rsidRDefault="006A1689" w:rsidP="006A1689">
      <w:pPr>
        <w:rPr>
          <w:sz w:val="24"/>
          <w:szCs w:val="24"/>
        </w:rPr>
      </w:pPr>
    </w:p>
    <w:p w14:paraId="1EA6E286" w14:textId="77777777" w:rsidR="006A1689" w:rsidRDefault="006A1689" w:rsidP="006A1689">
      <w:pPr>
        <w:ind w:left="708" w:hanging="708"/>
        <w:jc w:val="both"/>
        <w:rPr>
          <w:sz w:val="24"/>
          <w:szCs w:val="24"/>
        </w:rPr>
      </w:pPr>
      <w:r>
        <w:rPr>
          <w:sz w:val="24"/>
          <w:szCs w:val="24"/>
        </w:rPr>
        <w:t>Tipp:</w:t>
      </w:r>
      <w:r>
        <w:rPr>
          <w:sz w:val="24"/>
          <w:szCs w:val="24"/>
        </w:rPr>
        <w:tab/>
        <w:t>Diese Sauce eignet sich besonders gut für kurz gebratenes Fleisch wie Steaks oder Schnitzel. Der Bratensatz aus der Pfanne ist die perfekte Basis für diese Sauce. Das Fleisch kann während der Zubereitung im Backofen bei 75°C warmgehalten werden.</w:t>
      </w:r>
    </w:p>
    <w:p w14:paraId="034CF292" w14:textId="77777777" w:rsidR="006A1689" w:rsidRDefault="006A1689" w:rsidP="006A1689">
      <w:pPr>
        <w:rPr>
          <w:sz w:val="24"/>
          <w:szCs w:val="24"/>
        </w:rPr>
      </w:pPr>
      <w:r>
        <w:rPr>
          <w:sz w:val="24"/>
          <w:szCs w:val="24"/>
        </w:rPr>
        <w:br w:type="page"/>
      </w:r>
    </w:p>
    <w:p w14:paraId="3A026DE2" w14:textId="77777777" w:rsidR="006A1689" w:rsidRDefault="006A1689" w:rsidP="006A1689">
      <w:pPr>
        <w:pStyle w:val="Heading2"/>
        <w:spacing w:after="240"/>
      </w:pPr>
      <w:r>
        <w:lastRenderedPageBreak/>
        <w:t>Orangensauce</w:t>
      </w:r>
      <w:r>
        <w:rPr>
          <w:rStyle w:val="FootnoteReference"/>
        </w:rPr>
        <w:footnoteReference w:id="815"/>
      </w:r>
    </w:p>
    <w:p w14:paraId="0A3E3C57" w14:textId="77777777" w:rsidR="006A1689" w:rsidRDefault="006A1689" w:rsidP="006A1689">
      <w:pPr>
        <w:rPr>
          <w:sz w:val="24"/>
          <w:szCs w:val="24"/>
        </w:rPr>
      </w:pPr>
      <w:r>
        <w:rPr>
          <w:sz w:val="24"/>
          <w:szCs w:val="24"/>
        </w:rPr>
        <w:t>Zutaten:</w:t>
      </w:r>
    </w:p>
    <w:p w14:paraId="109D99CB" w14:textId="77777777" w:rsidR="006A1689" w:rsidRDefault="006A1689" w:rsidP="006A1689">
      <w:pPr>
        <w:rPr>
          <w:sz w:val="24"/>
          <w:szCs w:val="24"/>
        </w:rPr>
      </w:pPr>
      <w:r>
        <w:rPr>
          <w:sz w:val="24"/>
          <w:szCs w:val="24"/>
        </w:rPr>
        <w:t>1 Liter Bio-Orangensaft</w:t>
      </w:r>
    </w:p>
    <w:p w14:paraId="0921BF77" w14:textId="77777777" w:rsidR="006A1689" w:rsidRDefault="006A1689" w:rsidP="006A1689">
      <w:pPr>
        <w:rPr>
          <w:sz w:val="24"/>
          <w:szCs w:val="24"/>
        </w:rPr>
      </w:pPr>
      <w:r>
        <w:rPr>
          <w:sz w:val="24"/>
          <w:szCs w:val="24"/>
        </w:rPr>
        <w:t>1 Orange</w:t>
      </w:r>
    </w:p>
    <w:p w14:paraId="6EBAECFA" w14:textId="77777777" w:rsidR="006A1689" w:rsidRDefault="006A1689" w:rsidP="006A1689">
      <w:pPr>
        <w:rPr>
          <w:sz w:val="24"/>
          <w:szCs w:val="24"/>
        </w:rPr>
      </w:pPr>
      <w:r>
        <w:rPr>
          <w:sz w:val="24"/>
          <w:szCs w:val="24"/>
        </w:rPr>
        <w:t>1 El Olivenöl</w:t>
      </w:r>
    </w:p>
    <w:p w14:paraId="14222E3B" w14:textId="77777777" w:rsidR="006A1689" w:rsidRDefault="006A1689" w:rsidP="006A1689">
      <w:pPr>
        <w:rPr>
          <w:sz w:val="24"/>
          <w:szCs w:val="24"/>
        </w:rPr>
      </w:pPr>
      <w:r>
        <w:rPr>
          <w:sz w:val="24"/>
          <w:szCs w:val="24"/>
        </w:rPr>
        <w:t>Salz und Pfeffer aus der Mühle</w:t>
      </w:r>
    </w:p>
    <w:p w14:paraId="7E544733" w14:textId="77777777" w:rsidR="006A1689" w:rsidRDefault="006A1689" w:rsidP="006A1689">
      <w:pPr>
        <w:rPr>
          <w:sz w:val="24"/>
          <w:szCs w:val="24"/>
        </w:rPr>
      </w:pPr>
    </w:p>
    <w:p w14:paraId="023C7175" w14:textId="77777777" w:rsidR="006A1689" w:rsidRDefault="006A1689" w:rsidP="006A1689">
      <w:pPr>
        <w:rPr>
          <w:sz w:val="24"/>
          <w:szCs w:val="24"/>
        </w:rPr>
      </w:pPr>
      <w:r>
        <w:rPr>
          <w:sz w:val="24"/>
          <w:szCs w:val="24"/>
        </w:rPr>
        <w:t>Zubereitung:</w:t>
      </w:r>
    </w:p>
    <w:p w14:paraId="63D947C7" w14:textId="77777777" w:rsidR="006A1689" w:rsidRPr="00A23F13" w:rsidRDefault="006A1689" w:rsidP="00B40E8C">
      <w:pPr>
        <w:pStyle w:val="ListParagraph"/>
        <w:numPr>
          <w:ilvl w:val="0"/>
          <w:numId w:val="265"/>
        </w:numPr>
        <w:spacing w:after="120"/>
        <w:ind w:left="714" w:hanging="357"/>
        <w:contextualSpacing w:val="0"/>
        <w:jc w:val="both"/>
        <w:rPr>
          <w:sz w:val="24"/>
          <w:szCs w:val="24"/>
        </w:rPr>
      </w:pPr>
      <w:r w:rsidRPr="00A23F13">
        <w:rPr>
          <w:sz w:val="24"/>
          <w:szCs w:val="24"/>
        </w:rPr>
        <w:t>Orangensaft in einem Topf aufkochen und auf ca. 1/5 reduzieren.</w:t>
      </w:r>
    </w:p>
    <w:p w14:paraId="21A398EE" w14:textId="77777777" w:rsidR="006A1689" w:rsidRPr="00A23F13" w:rsidRDefault="006A1689" w:rsidP="00B40E8C">
      <w:pPr>
        <w:pStyle w:val="ListParagraph"/>
        <w:numPr>
          <w:ilvl w:val="0"/>
          <w:numId w:val="265"/>
        </w:numPr>
        <w:spacing w:after="120"/>
        <w:ind w:left="714" w:hanging="357"/>
        <w:contextualSpacing w:val="0"/>
        <w:jc w:val="both"/>
        <w:rPr>
          <w:sz w:val="24"/>
          <w:szCs w:val="24"/>
        </w:rPr>
      </w:pPr>
      <w:r w:rsidRPr="00A23F13">
        <w:rPr>
          <w:sz w:val="24"/>
          <w:szCs w:val="24"/>
        </w:rPr>
        <w:t>Währenddessen die Schale der Orange mit einer reibe fein abreiben und hinzugeben.</w:t>
      </w:r>
    </w:p>
    <w:p w14:paraId="1C2EA1B4" w14:textId="77777777" w:rsidR="006A1689" w:rsidRPr="00A23F13" w:rsidRDefault="006A1689" w:rsidP="00B40E8C">
      <w:pPr>
        <w:pStyle w:val="ListParagraph"/>
        <w:numPr>
          <w:ilvl w:val="0"/>
          <w:numId w:val="265"/>
        </w:numPr>
        <w:spacing w:after="120"/>
        <w:ind w:left="714" w:hanging="357"/>
        <w:contextualSpacing w:val="0"/>
        <w:jc w:val="both"/>
        <w:rPr>
          <w:sz w:val="24"/>
          <w:szCs w:val="24"/>
        </w:rPr>
      </w:pPr>
      <w:r w:rsidRPr="00A23F13">
        <w:rPr>
          <w:sz w:val="24"/>
          <w:szCs w:val="24"/>
        </w:rPr>
        <w:t>Mit Olivenöl, Salz und Pfeffer abschmecken.</w:t>
      </w:r>
    </w:p>
    <w:p w14:paraId="43FE358E" w14:textId="77777777" w:rsidR="006A1689" w:rsidRDefault="006A1689" w:rsidP="006A1689">
      <w:pPr>
        <w:rPr>
          <w:sz w:val="24"/>
          <w:szCs w:val="24"/>
        </w:rPr>
      </w:pPr>
    </w:p>
    <w:p w14:paraId="0A596726" w14:textId="77777777" w:rsidR="006A1689" w:rsidRDefault="006A1689" w:rsidP="006A1689">
      <w:pPr>
        <w:rPr>
          <w:sz w:val="24"/>
          <w:szCs w:val="24"/>
        </w:rPr>
      </w:pPr>
    </w:p>
    <w:p w14:paraId="22D6D920" w14:textId="77777777" w:rsidR="006A1689" w:rsidRDefault="006A1689" w:rsidP="006A1689">
      <w:pPr>
        <w:rPr>
          <w:sz w:val="24"/>
          <w:szCs w:val="24"/>
        </w:rPr>
      </w:pPr>
    </w:p>
    <w:p w14:paraId="27545C92" w14:textId="77777777" w:rsidR="006A1689" w:rsidRDefault="006A1689" w:rsidP="006A1689">
      <w:pPr>
        <w:rPr>
          <w:sz w:val="24"/>
          <w:szCs w:val="24"/>
        </w:rPr>
      </w:pPr>
      <w:r>
        <w:rPr>
          <w:sz w:val="24"/>
          <w:szCs w:val="24"/>
        </w:rPr>
        <w:br w:type="page"/>
      </w:r>
    </w:p>
    <w:p w14:paraId="2A2C5D4B" w14:textId="201C53AD" w:rsidR="00F03023" w:rsidRPr="009446B5" w:rsidRDefault="00F03023" w:rsidP="00F03023">
      <w:pPr>
        <w:pStyle w:val="Heading2"/>
        <w:spacing w:after="240"/>
      </w:pPr>
      <w:r w:rsidRPr="009446B5">
        <w:lastRenderedPageBreak/>
        <w:t>Tomaten-Chili-Sauce</w:t>
      </w:r>
      <w:r>
        <w:rPr>
          <w:rStyle w:val="FootnoteReference"/>
        </w:rPr>
        <w:footnoteReference w:id="816"/>
      </w:r>
      <w:r w:rsidRPr="009446B5">
        <w:t xml:space="preserve"> </w:t>
      </w:r>
    </w:p>
    <w:p w14:paraId="0303DA18" w14:textId="77777777" w:rsidR="00F03023" w:rsidRDefault="00F03023" w:rsidP="00F03023">
      <w:pPr>
        <w:jc w:val="both"/>
        <w:rPr>
          <w:sz w:val="24"/>
          <w:szCs w:val="24"/>
        </w:rPr>
      </w:pPr>
      <w:r w:rsidRPr="009446B5">
        <w:rPr>
          <w:sz w:val="24"/>
          <w:szCs w:val="24"/>
          <w:u w:val="single"/>
        </w:rPr>
        <w:t>Zutaten</w:t>
      </w:r>
      <w:r>
        <w:rPr>
          <w:sz w:val="24"/>
          <w:szCs w:val="24"/>
        </w:rPr>
        <w:t xml:space="preserve"> (für 4 Portionen)</w:t>
      </w:r>
    </w:p>
    <w:p w14:paraId="45D28803" w14:textId="77777777" w:rsidR="00F03023" w:rsidRDefault="00F03023" w:rsidP="00F03023">
      <w:pPr>
        <w:jc w:val="both"/>
        <w:rPr>
          <w:sz w:val="24"/>
          <w:szCs w:val="24"/>
        </w:rPr>
      </w:pPr>
      <w:r>
        <w:rPr>
          <w:sz w:val="24"/>
          <w:szCs w:val="24"/>
        </w:rPr>
        <w:t>2 Frühlingszwiebeln</w:t>
      </w:r>
    </w:p>
    <w:p w14:paraId="38B8A4E6" w14:textId="77777777" w:rsidR="00F03023" w:rsidRDefault="00F03023" w:rsidP="00F03023">
      <w:pPr>
        <w:jc w:val="both"/>
        <w:rPr>
          <w:sz w:val="24"/>
          <w:szCs w:val="24"/>
        </w:rPr>
      </w:pPr>
      <w:r>
        <w:rPr>
          <w:sz w:val="24"/>
          <w:szCs w:val="24"/>
        </w:rPr>
        <w:t>2 Knoblauchzehen</w:t>
      </w:r>
    </w:p>
    <w:p w14:paraId="1E9AD2D0" w14:textId="77777777" w:rsidR="00F03023" w:rsidRDefault="00F03023" w:rsidP="00F03023">
      <w:pPr>
        <w:jc w:val="both"/>
        <w:rPr>
          <w:sz w:val="24"/>
          <w:szCs w:val="24"/>
        </w:rPr>
      </w:pPr>
      <w:r>
        <w:rPr>
          <w:sz w:val="24"/>
          <w:szCs w:val="24"/>
        </w:rPr>
        <w:t>1 Dose geschälte Tomaten (400 g)</w:t>
      </w:r>
    </w:p>
    <w:p w14:paraId="34964570" w14:textId="77777777" w:rsidR="00F03023" w:rsidRDefault="00F03023" w:rsidP="00F03023">
      <w:pPr>
        <w:jc w:val="both"/>
        <w:rPr>
          <w:sz w:val="24"/>
          <w:szCs w:val="24"/>
        </w:rPr>
      </w:pPr>
      <w:r>
        <w:rPr>
          <w:sz w:val="24"/>
          <w:szCs w:val="24"/>
        </w:rPr>
        <w:t>2 EL Olivenöl</w:t>
      </w:r>
    </w:p>
    <w:p w14:paraId="03F2A54B" w14:textId="77777777" w:rsidR="00F03023" w:rsidRDefault="00F03023" w:rsidP="00F03023">
      <w:pPr>
        <w:jc w:val="both"/>
        <w:rPr>
          <w:sz w:val="24"/>
          <w:szCs w:val="24"/>
        </w:rPr>
      </w:pPr>
      <w:r>
        <w:rPr>
          <w:sz w:val="24"/>
          <w:szCs w:val="24"/>
        </w:rPr>
        <w:t>½ - 1 EL Harissa</w:t>
      </w:r>
    </w:p>
    <w:p w14:paraId="0EBBEC4A" w14:textId="77777777" w:rsidR="00F03023" w:rsidRDefault="00F03023" w:rsidP="00F03023">
      <w:pPr>
        <w:jc w:val="both"/>
        <w:rPr>
          <w:sz w:val="24"/>
          <w:szCs w:val="24"/>
        </w:rPr>
      </w:pPr>
      <w:r>
        <w:rPr>
          <w:sz w:val="24"/>
          <w:szCs w:val="24"/>
        </w:rPr>
        <w:t>1 kleine getrocknete Chilischote</w:t>
      </w:r>
    </w:p>
    <w:p w14:paraId="5A6495A5" w14:textId="77777777" w:rsidR="00F03023" w:rsidRDefault="00F03023" w:rsidP="00F03023">
      <w:pPr>
        <w:jc w:val="both"/>
        <w:rPr>
          <w:sz w:val="24"/>
          <w:szCs w:val="24"/>
        </w:rPr>
      </w:pPr>
      <w:r>
        <w:rPr>
          <w:sz w:val="24"/>
          <w:szCs w:val="24"/>
        </w:rPr>
        <w:t>1 Zimtstange</w:t>
      </w:r>
    </w:p>
    <w:p w14:paraId="5FCDAEB6" w14:textId="77777777" w:rsidR="00F03023" w:rsidRDefault="00F03023" w:rsidP="00F03023">
      <w:pPr>
        <w:jc w:val="both"/>
        <w:rPr>
          <w:sz w:val="24"/>
          <w:szCs w:val="24"/>
        </w:rPr>
      </w:pPr>
      <w:r>
        <w:rPr>
          <w:sz w:val="24"/>
          <w:szCs w:val="24"/>
        </w:rPr>
        <w:t>1 – 2 EL Honig</w:t>
      </w:r>
    </w:p>
    <w:p w14:paraId="70B458CD" w14:textId="77777777" w:rsidR="00F03023" w:rsidRDefault="00F03023" w:rsidP="00F03023">
      <w:pPr>
        <w:jc w:val="both"/>
        <w:rPr>
          <w:sz w:val="24"/>
          <w:szCs w:val="24"/>
        </w:rPr>
      </w:pPr>
      <w:r>
        <w:rPr>
          <w:sz w:val="24"/>
          <w:szCs w:val="24"/>
        </w:rPr>
        <w:t>Salz, Pfeffer</w:t>
      </w:r>
    </w:p>
    <w:p w14:paraId="51BFA4C3" w14:textId="77777777" w:rsidR="00F03023" w:rsidRDefault="00F03023" w:rsidP="00F03023">
      <w:pPr>
        <w:jc w:val="both"/>
        <w:rPr>
          <w:sz w:val="24"/>
          <w:szCs w:val="24"/>
        </w:rPr>
      </w:pPr>
      <w:r>
        <w:rPr>
          <w:sz w:val="24"/>
          <w:szCs w:val="24"/>
        </w:rPr>
        <w:t>1 TL getrocknete Minze</w:t>
      </w:r>
    </w:p>
    <w:p w14:paraId="4020A315" w14:textId="77777777" w:rsidR="00F03023" w:rsidRDefault="00F03023" w:rsidP="00F03023">
      <w:pPr>
        <w:jc w:val="both"/>
        <w:rPr>
          <w:sz w:val="24"/>
          <w:szCs w:val="24"/>
        </w:rPr>
      </w:pPr>
    </w:p>
    <w:p w14:paraId="3F1D3917" w14:textId="77777777" w:rsidR="00F03023" w:rsidRDefault="00F03023" w:rsidP="00F03023">
      <w:pPr>
        <w:jc w:val="both"/>
        <w:rPr>
          <w:sz w:val="24"/>
          <w:szCs w:val="24"/>
        </w:rPr>
      </w:pPr>
      <w:r>
        <w:rPr>
          <w:sz w:val="24"/>
          <w:szCs w:val="24"/>
        </w:rPr>
        <w:t>Zubereitungszeit: 20 Minuten plus 45 Minuten Garzeit</w:t>
      </w:r>
    </w:p>
    <w:p w14:paraId="5F2406BD" w14:textId="77777777" w:rsidR="00F03023" w:rsidRPr="00E82849" w:rsidRDefault="00F03023" w:rsidP="00B40E8C">
      <w:pPr>
        <w:pStyle w:val="ListParagraph"/>
        <w:numPr>
          <w:ilvl w:val="0"/>
          <w:numId w:val="701"/>
        </w:numPr>
        <w:spacing w:after="120"/>
        <w:ind w:left="714" w:hanging="357"/>
        <w:contextualSpacing w:val="0"/>
        <w:jc w:val="both"/>
        <w:rPr>
          <w:sz w:val="24"/>
          <w:szCs w:val="24"/>
        </w:rPr>
      </w:pPr>
      <w:r w:rsidRPr="00E82849">
        <w:rPr>
          <w:sz w:val="24"/>
          <w:szCs w:val="24"/>
        </w:rPr>
        <w:t>Frühlingszwiebeln putzen, waschen und das Weiße und das Hellgrüne sehr fein schneiden. Das Dunkelgrüne schräg in dünne Ringe schneiden und mit einem feuchten Tuch abgedeckt kaltstellen.</w:t>
      </w:r>
    </w:p>
    <w:p w14:paraId="04236345" w14:textId="77777777" w:rsidR="00F03023" w:rsidRPr="00E82849" w:rsidRDefault="00F03023" w:rsidP="00B40E8C">
      <w:pPr>
        <w:pStyle w:val="ListParagraph"/>
        <w:numPr>
          <w:ilvl w:val="0"/>
          <w:numId w:val="701"/>
        </w:numPr>
        <w:spacing w:after="120"/>
        <w:ind w:left="714" w:hanging="357"/>
        <w:contextualSpacing w:val="0"/>
        <w:jc w:val="both"/>
        <w:rPr>
          <w:sz w:val="24"/>
          <w:szCs w:val="24"/>
        </w:rPr>
      </w:pPr>
      <w:r w:rsidRPr="00E82849">
        <w:rPr>
          <w:sz w:val="24"/>
          <w:szCs w:val="24"/>
        </w:rPr>
        <w:t>Knoblauch sehr fein hacken. Tomaten waschen, trocken tupfen und grob hacken.</w:t>
      </w:r>
    </w:p>
    <w:p w14:paraId="5CA4030A" w14:textId="77777777" w:rsidR="00F03023" w:rsidRPr="00E82849" w:rsidRDefault="00F03023" w:rsidP="00B40E8C">
      <w:pPr>
        <w:pStyle w:val="ListParagraph"/>
        <w:numPr>
          <w:ilvl w:val="0"/>
          <w:numId w:val="701"/>
        </w:numPr>
        <w:spacing w:after="120"/>
        <w:ind w:left="714" w:hanging="357"/>
        <w:contextualSpacing w:val="0"/>
        <w:jc w:val="both"/>
        <w:rPr>
          <w:sz w:val="24"/>
          <w:szCs w:val="24"/>
        </w:rPr>
      </w:pPr>
      <w:r w:rsidRPr="00E82849">
        <w:rPr>
          <w:sz w:val="24"/>
          <w:szCs w:val="24"/>
        </w:rPr>
        <w:t>Öl in einem Topf erhitzen. Frühlingszwiebeln und Knoblauch darin glasig dünsten. Harissa, Chili und Zimt zugeben, kurz mitdünsten. Honig, Tomaten und 500 ml Wasser zugeben und mit Salz und Pfeffer würzen. Sauce bei mittlerer Hitze 20 Minuten zugedeckt garen. Deckel entfernen und die Sauce 25 Minuten offen einkochen lassen. Kurz vor Ende der Garzeit Minze zugeben. Zimt und Chili entfernen. Abgedeckt kaltstellen.</w:t>
      </w:r>
    </w:p>
    <w:p w14:paraId="1B158096" w14:textId="77777777" w:rsidR="00F03023" w:rsidRDefault="00F03023" w:rsidP="00B40E8C">
      <w:pPr>
        <w:pStyle w:val="ListParagraph"/>
        <w:numPr>
          <w:ilvl w:val="0"/>
          <w:numId w:val="701"/>
        </w:numPr>
        <w:spacing w:after="120"/>
        <w:ind w:left="714" w:hanging="357"/>
        <w:contextualSpacing w:val="0"/>
        <w:jc w:val="both"/>
        <w:rPr>
          <w:sz w:val="24"/>
          <w:szCs w:val="24"/>
        </w:rPr>
      </w:pPr>
      <w:r w:rsidRPr="00E82849">
        <w:rPr>
          <w:sz w:val="24"/>
          <w:szCs w:val="24"/>
        </w:rPr>
        <w:t>Kurz vor dem Servieren mit Salz und Pfeffer abschmecken und mit den restlichen Frühlingszwiebeln bestreuen.</w:t>
      </w:r>
    </w:p>
    <w:p w14:paraId="22F2A7D3" w14:textId="77777777" w:rsidR="00F03023" w:rsidRDefault="00F03023" w:rsidP="00F03023">
      <w:pPr>
        <w:rPr>
          <w:sz w:val="24"/>
          <w:szCs w:val="24"/>
        </w:rPr>
      </w:pPr>
      <w:r>
        <w:rPr>
          <w:sz w:val="24"/>
          <w:szCs w:val="24"/>
        </w:rPr>
        <w:br w:type="page"/>
      </w:r>
    </w:p>
    <w:p w14:paraId="3EE48502" w14:textId="77777777" w:rsidR="006A1689" w:rsidRDefault="006A1689" w:rsidP="006A1689">
      <w:pPr>
        <w:pStyle w:val="Heading2"/>
        <w:spacing w:after="240"/>
      </w:pPr>
      <w:r>
        <w:lastRenderedPageBreak/>
        <w:t>Kokos-Mango-Sauce</w:t>
      </w:r>
      <w:r>
        <w:rPr>
          <w:rStyle w:val="FootnoteReference"/>
        </w:rPr>
        <w:footnoteReference w:id="817"/>
      </w:r>
      <w:r>
        <w:t xml:space="preserve"> </w:t>
      </w:r>
    </w:p>
    <w:p w14:paraId="5FCF7744" w14:textId="77777777" w:rsidR="006A1689" w:rsidRDefault="006A1689" w:rsidP="006A1689">
      <w:pPr>
        <w:jc w:val="both"/>
        <w:rPr>
          <w:sz w:val="24"/>
          <w:szCs w:val="24"/>
        </w:rPr>
      </w:pPr>
      <w:r w:rsidRPr="009D2758">
        <w:rPr>
          <w:sz w:val="24"/>
          <w:szCs w:val="24"/>
          <w:u w:val="single"/>
        </w:rPr>
        <w:t>Zutaten</w:t>
      </w:r>
      <w:r>
        <w:rPr>
          <w:sz w:val="24"/>
          <w:szCs w:val="24"/>
        </w:rPr>
        <w:t xml:space="preserve"> (für ca. 6 Portionen):</w:t>
      </w:r>
    </w:p>
    <w:p w14:paraId="351F47DE" w14:textId="77777777" w:rsidR="006A1689" w:rsidRDefault="006A1689" w:rsidP="006A1689">
      <w:pPr>
        <w:jc w:val="both"/>
        <w:rPr>
          <w:sz w:val="24"/>
          <w:szCs w:val="24"/>
        </w:rPr>
      </w:pPr>
      <w:r>
        <w:rPr>
          <w:sz w:val="24"/>
          <w:szCs w:val="24"/>
        </w:rPr>
        <w:t>80 g Schalotten</w:t>
      </w:r>
    </w:p>
    <w:p w14:paraId="0C14D32A" w14:textId="77777777" w:rsidR="006A1689" w:rsidRDefault="006A1689" w:rsidP="006A1689">
      <w:pPr>
        <w:jc w:val="both"/>
        <w:rPr>
          <w:sz w:val="24"/>
          <w:szCs w:val="24"/>
        </w:rPr>
      </w:pPr>
      <w:r>
        <w:rPr>
          <w:sz w:val="24"/>
          <w:szCs w:val="24"/>
        </w:rPr>
        <w:t>2 Knoblauchzehen</w:t>
      </w:r>
    </w:p>
    <w:p w14:paraId="15F598A0" w14:textId="77777777" w:rsidR="006A1689" w:rsidRDefault="006A1689" w:rsidP="006A1689">
      <w:pPr>
        <w:jc w:val="both"/>
        <w:rPr>
          <w:sz w:val="24"/>
          <w:szCs w:val="24"/>
        </w:rPr>
      </w:pPr>
      <w:r>
        <w:rPr>
          <w:sz w:val="24"/>
          <w:szCs w:val="24"/>
        </w:rPr>
        <w:t>1 rote Chilischote</w:t>
      </w:r>
    </w:p>
    <w:p w14:paraId="09ECE59B" w14:textId="77777777" w:rsidR="006A1689" w:rsidRDefault="006A1689" w:rsidP="006A1689">
      <w:pPr>
        <w:jc w:val="both"/>
        <w:rPr>
          <w:sz w:val="24"/>
          <w:szCs w:val="24"/>
        </w:rPr>
      </w:pPr>
      <w:r>
        <w:rPr>
          <w:sz w:val="24"/>
          <w:szCs w:val="24"/>
        </w:rPr>
        <w:t>2 EL Öl</w:t>
      </w:r>
    </w:p>
    <w:p w14:paraId="6031169E" w14:textId="77777777" w:rsidR="006A1689" w:rsidRDefault="006A1689" w:rsidP="006A1689">
      <w:pPr>
        <w:jc w:val="both"/>
        <w:rPr>
          <w:sz w:val="24"/>
          <w:szCs w:val="24"/>
        </w:rPr>
      </w:pPr>
      <w:r>
        <w:rPr>
          <w:sz w:val="24"/>
          <w:szCs w:val="24"/>
        </w:rPr>
        <w:t>1 TL Currypulver</w:t>
      </w:r>
    </w:p>
    <w:p w14:paraId="563D84C9" w14:textId="77777777" w:rsidR="006A1689" w:rsidRDefault="006A1689" w:rsidP="006A1689">
      <w:pPr>
        <w:jc w:val="both"/>
        <w:rPr>
          <w:sz w:val="24"/>
          <w:szCs w:val="24"/>
        </w:rPr>
      </w:pPr>
      <w:r>
        <w:rPr>
          <w:sz w:val="24"/>
          <w:szCs w:val="24"/>
        </w:rPr>
        <w:t>2 TL brauner Zucker</w:t>
      </w:r>
    </w:p>
    <w:p w14:paraId="111C079C" w14:textId="77777777" w:rsidR="006A1689" w:rsidRDefault="006A1689" w:rsidP="006A1689">
      <w:pPr>
        <w:jc w:val="both"/>
        <w:rPr>
          <w:sz w:val="24"/>
          <w:szCs w:val="24"/>
        </w:rPr>
      </w:pPr>
      <w:r>
        <w:rPr>
          <w:sz w:val="24"/>
          <w:szCs w:val="24"/>
        </w:rPr>
        <w:t>80 ml trockener Wermut (z.B. Noilly Prat)</w:t>
      </w:r>
    </w:p>
    <w:p w14:paraId="7B5CB76C" w14:textId="77777777" w:rsidR="006A1689" w:rsidRDefault="006A1689" w:rsidP="006A1689">
      <w:pPr>
        <w:jc w:val="both"/>
        <w:rPr>
          <w:sz w:val="24"/>
          <w:szCs w:val="24"/>
        </w:rPr>
      </w:pPr>
      <w:r>
        <w:rPr>
          <w:sz w:val="24"/>
          <w:szCs w:val="24"/>
        </w:rPr>
        <w:t>200 ml Kokosmilch</w:t>
      </w:r>
    </w:p>
    <w:p w14:paraId="2EF59C94" w14:textId="77777777" w:rsidR="006A1689" w:rsidRDefault="006A1689" w:rsidP="006A1689">
      <w:pPr>
        <w:jc w:val="both"/>
        <w:rPr>
          <w:sz w:val="24"/>
          <w:szCs w:val="24"/>
        </w:rPr>
      </w:pPr>
      <w:r>
        <w:rPr>
          <w:sz w:val="24"/>
          <w:szCs w:val="24"/>
        </w:rPr>
        <w:t>Salz</w:t>
      </w:r>
    </w:p>
    <w:p w14:paraId="1F849470" w14:textId="77777777" w:rsidR="006A1689" w:rsidRDefault="006A1689" w:rsidP="006A1689">
      <w:pPr>
        <w:jc w:val="both"/>
        <w:rPr>
          <w:sz w:val="24"/>
          <w:szCs w:val="24"/>
        </w:rPr>
      </w:pPr>
      <w:r>
        <w:rPr>
          <w:sz w:val="24"/>
          <w:szCs w:val="24"/>
        </w:rPr>
        <w:t>Pfeffer</w:t>
      </w:r>
    </w:p>
    <w:p w14:paraId="3C3F48C8" w14:textId="77777777" w:rsidR="006A1689" w:rsidRDefault="006A1689" w:rsidP="006A1689">
      <w:pPr>
        <w:jc w:val="both"/>
        <w:rPr>
          <w:sz w:val="24"/>
          <w:szCs w:val="24"/>
        </w:rPr>
      </w:pPr>
      <w:r>
        <w:rPr>
          <w:sz w:val="24"/>
          <w:szCs w:val="24"/>
        </w:rPr>
        <w:t>1 reife Mango (ca. 400 g)</w:t>
      </w:r>
    </w:p>
    <w:p w14:paraId="62D7EE0E" w14:textId="77777777" w:rsidR="006A1689" w:rsidRDefault="006A1689" w:rsidP="006A1689">
      <w:pPr>
        <w:jc w:val="both"/>
        <w:rPr>
          <w:sz w:val="24"/>
          <w:szCs w:val="24"/>
        </w:rPr>
      </w:pPr>
      <w:r>
        <w:rPr>
          <w:sz w:val="24"/>
          <w:szCs w:val="24"/>
        </w:rPr>
        <w:t>1 Limette</w:t>
      </w:r>
    </w:p>
    <w:p w14:paraId="10D48148" w14:textId="77777777" w:rsidR="006A1689" w:rsidRDefault="006A1689" w:rsidP="006A1689">
      <w:pPr>
        <w:jc w:val="both"/>
        <w:rPr>
          <w:sz w:val="24"/>
          <w:szCs w:val="24"/>
        </w:rPr>
      </w:pPr>
      <w:r>
        <w:rPr>
          <w:sz w:val="24"/>
          <w:szCs w:val="24"/>
        </w:rPr>
        <w:t>10 Stiele Koriandergrün</w:t>
      </w:r>
    </w:p>
    <w:p w14:paraId="437053BD" w14:textId="77777777" w:rsidR="006A1689" w:rsidRDefault="006A1689" w:rsidP="006A1689">
      <w:pPr>
        <w:jc w:val="both"/>
        <w:rPr>
          <w:sz w:val="24"/>
          <w:szCs w:val="24"/>
        </w:rPr>
      </w:pPr>
    </w:p>
    <w:p w14:paraId="4749566C" w14:textId="77777777" w:rsidR="006A1689" w:rsidRDefault="006A1689" w:rsidP="006A1689">
      <w:pPr>
        <w:jc w:val="both"/>
        <w:rPr>
          <w:sz w:val="24"/>
          <w:szCs w:val="24"/>
        </w:rPr>
      </w:pPr>
      <w:r>
        <w:rPr>
          <w:sz w:val="24"/>
          <w:szCs w:val="24"/>
        </w:rPr>
        <w:t>Zubereitungszeit: 40 Minuten</w:t>
      </w:r>
    </w:p>
    <w:p w14:paraId="63854220" w14:textId="77777777" w:rsidR="006A1689" w:rsidRPr="008F34C0" w:rsidRDefault="006A1689" w:rsidP="00B40E8C">
      <w:pPr>
        <w:pStyle w:val="ListParagraph"/>
        <w:numPr>
          <w:ilvl w:val="0"/>
          <w:numId w:val="402"/>
        </w:numPr>
        <w:spacing w:after="120"/>
        <w:ind w:left="714" w:hanging="357"/>
        <w:contextualSpacing w:val="0"/>
        <w:jc w:val="both"/>
        <w:rPr>
          <w:sz w:val="24"/>
          <w:szCs w:val="24"/>
        </w:rPr>
      </w:pPr>
      <w:r w:rsidRPr="008F34C0">
        <w:rPr>
          <w:sz w:val="24"/>
          <w:szCs w:val="24"/>
        </w:rPr>
        <w:t>Schalotten und Knoblauch in feine Würfel schneiden. Chili putzen, entkernen und sehr fein hacken.</w:t>
      </w:r>
    </w:p>
    <w:p w14:paraId="0A46BE1D" w14:textId="77777777" w:rsidR="006A1689" w:rsidRPr="008F34C0" w:rsidRDefault="006A1689" w:rsidP="00B40E8C">
      <w:pPr>
        <w:pStyle w:val="ListParagraph"/>
        <w:numPr>
          <w:ilvl w:val="0"/>
          <w:numId w:val="402"/>
        </w:numPr>
        <w:spacing w:after="120"/>
        <w:ind w:left="714" w:hanging="357"/>
        <w:contextualSpacing w:val="0"/>
        <w:jc w:val="both"/>
        <w:rPr>
          <w:sz w:val="24"/>
          <w:szCs w:val="24"/>
        </w:rPr>
      </w:pPr>
      <w:r w:rsidRPr="008F34C0">
        <w:rPr>
          <w:sz w:val="24"/>
          <w:szCs w:val="24"/>
        </w:rPr>
        <w:t>Öl in einem kleinen topf erhitzen, Schalotten, Knoblauch und Chili darin bei mittlerer Hitze glasig dünsten. Curry und Zucker zugeben, kurz andünsten und mit Wermut ablöschen. Mit Kokosmilch auffüllen, offen bei mittlerer Hitze 10 Minuten einkochen. Mit Salz und Pfeffer würzen.</w:t>
      </w:r>
    </w:p>
    <w:p w14:paraId="56F81502" w14:textId="77777777" w:rsidR="006A1689" w:rsidRPr="008F34C0" w:rsidRDefault="006A1689" w:rsidP="00B40E8C">
      <w:pPr>
        <w:pStyle w:val="ListParagraph"/>
        <w:numPr>
          <w:ilvl w:val="0"/>
          <w:numId w:val="402"/>
        </w:numPr>
        <w:spacing w:after="120"/>
        <w:ind w:left="714" w:hanging="357"/>
        <w:contextualSpacing w:val="0"/>
        <w:jc w:val="both"/>
        <w:rPr>
          <w:sz w:val="24"/>
          <w:szCs w:val="24"/>
        </w:rPr>
      </w:pPr>
      <w:r w:rsidRPr="008F34C0">
        <w:rPr>
          <w:sz w:val="24"/>
          <w:szCs w:val="24"/>
        </w:rPr>
        <w:t>Mango schälen, Fruchtfleisch vom Stein lösen und grob in Stücke schneiden. Limette waschen, trocken tupfen und die Schale fein abreiben. Limettensaft auspressen. Mango, Limettensaft und -schale in den Kokossud geben, kurz aufkochen, Topf vom Herd nehmen, Sauce mit dem Zauberstab sehr fein pürieren.</w:t>
      </w:r>
    </w:p>
    <w:p w14:paraId="064AC998" w14:textId="77777777" w:rsidR="006A1689" w:rsidRPr="008F34C0" w:rsidRDefault="006A1689" w:rsidP="00B40E8C">
      <w:pPr>
        <w:pStyle w:val="ListParagraph"/>
        <w:numPr>
          <w:ilvl w:val="0"/>
          <w:numId w:val="402"/>
        </w:numPr>
        <w:spacing w:after="120"/>
        <w:ind w:left="714" w:hanging="357"/>
        <w:contextualSpacing w:val="0"/>
        <w:jc w:val="both"/>
        <w:rPr>
          <w:sz w:val="24"/>
          <w:szCs w:val="24"/>
        </w:rPr>
      </w:pPr>
      <w:r w:rsidRPr="008F34C0">
        <w:rPr>
          <w:sz w:val="24"/>
          <w:szCs w:val="24"/>
        </w:rPr>
        <w:t>Korianderblätter von den Stielen zupfen, sehr fein hacken und in die Kokos-Mango-Sauce geben.</w:t>
      </w:r>
    </w:p>
    <w:p w14:paraId="7E2473DA" w14:textId="77777777" w:rsidR="006A1689" w:rsidRDefault="006A1689" w:rsidP="006A1689">
      <w:pPr>
        <w:jc w:val="both"/>
        <w:rPr>
          <w:sz w:val="24"/>
          <w:szCs w:val="24"/>
        </w:rPr>
      </w:pPr>
    </w:p>
    <w:p w14:paraId="577D75C5" w14:textId="77777777" w:rsidR="006A1689" w:rsidRPr="00B919B9" w:rsidRDefault="006A1689" w:rsidP="006A1689">
      <w:pPr>
        <w:jc w:val="both"/>
        <w:rPr>
          <w:sz w:val="24"/>
          <w:szCs w:val="24"/>
        </w:rPr>
      </w:pPr>
    </w:p>
    <w:p w14:paraId="0829C35D" w14:textId="657810CF" w:rsidR="00355E25" w:rsidRDefault="00355E25" w:rsidP="00355E25">
      <w:pPr>
        <w:pStyle w:val="Heading2"/>
        <w:spacing w:after="240"/>
      </w:pPr>
      <w:r>
        <w:lastRenderedPageBreak/>
        <w:t>Piri-Piri-Sauce</w:t>
      </w:r>
      <w:r>
        <w:rPr>
          <w:rStyle w:val="FootnoteReference"/>
        </w:rPr>
        <w:footnoteReference w:id="818"/>
      </w:r>
      <w:r>
        <w:t xml:space="preserve"> </w:t>
      </w:r>
    </w:p>
    <w:p w14:paraId="453873D1" w14:textId="77777777" w:rsidR="00355E25" w:rsidRDefault="00355E25" w:rsidP="00355E25">
      <w:pPr>
        <w:jc w:val="both"/>
        <w:rPr>
          <w:sz w:val="24"/>
          <w:szCs w:val="24"/>
        </w:rPr>
      </w:pPr>
      <w:r w:rsidRPr="00B54226">
        <w:rPr>
          <w:sz w:val="24"/>
          <w:szCs w:val="24"/>
          <w:u w:val="single"/>
        </w:rPr>
        <w:t>Zutaten</w:t>
      </w:r>
      <w:r>
        <w:rPr>
          <w:sz w:val="24"/>
          <w:szCs w:val="24"/>
        </w:rPr>
        <w:t xml:space="preserve"> (für 600 ml)</w:t>
      </w:r>
    </w:p>
    <w:p w14:paraId="21BFF923" w14:textId="77777777" w:rsidR="00355E25" w:rsidRDefault="00355E25" w:rsidP="00355E25">
      <w:pPr>
        <w:jc w:val="both"/>
        <w:rPr>
          <w:sz w:val="24"/>
          <w:szCs w:val="24"/>
        </w:rPr>
      </w:pPr>
      <w:r>
        <w:rPr>
          <w:sz w:val="24"/>
          <w:szCs w:val="24"/>
        </w:rPr>
        <w:t>1 rote Paprikaschote</w:t>
      </w:r>
    </w:p>
    <w:p w14:paraId="5CC56FE1" w14:textId="77777777" w:rsidR="00355E25" w:rsidRDefault="00355E25" w:rsidP="00355E25">
      <w:pPr>
        <w:jc w:val="both"/>
        <w:rPr>
          <w:sz w:val="24"/>
          <w:szCs w:val="24"/>
        </w:rPr>
      </w:pPr>
      <w:r>
        <w:rPr>
          <w:sz w:val="24"/>
          <w:szCs w:val="24"/>
        </w:rPr>
        <w:t>3 rote Pfefferschoten</w:t>
      </w:r>
    </w:p>
    <w:p w14:paraId="1D620579" w14:textId="77777777" w:rsidR="00355E25" w:rsidRDefault="00355E25" w:rsidP="00355E25">
      <w:pPr>
        <w:jc w:val="both"/>
        <w:rPr>
          <w:sz w:val="24"/>
          <w:szCs w:val="24"/>
        </w:rPr>
      </w:pPr>
      <w:r>
        <w:rPr>
          <w:sz w:val="24"/>
          <w:szCs w:val="24"/>
        </w:rPr>
        <w:t>1 Zwiebel</w:t>
      </w:r>
    </w:p>
    <w:p w14:paraId="5478BAAA" w14:textId="77777777" w:rsidR="00355E25" w:rsidRDefault="00355E25" w:rsidP="00355E25">
      <w:pPr>
        <w:jc w:val="both"/>
        <w:rPr>
          <w:sz w:val="24"/>
          <w:szCs w:val="24"/>
        </w:rPr>
      </w:pPr>
      <w:r>
        <w:rPr>
          <w:sz w:val="24"/>
          <w:szCs w:val="24"/>
        </w:rPr>
        <w:t>180 ml Olivenöl</w:t>
      </w:r>
    </w:p>
    <w:p w14:paraId="369DDF14" w14:textId="77777777" w:rsidR="00355E25" w:rsidRDefault="00355E25" w:rsidP="00355E25">
      <w:pPr>
        <w:jc w:val="both"/>
        <w:rPr>
          <w:sz w:val="24"/>
          <w:szCs w:val="24"/>
        </w:rPr>
      </w:pPr>
      <w:r>
        <w:rPr>
          <w:sz w:val="24"/>
          <w:szCs w:val="24"/>
        </w:rPr>
        <w:t>5 Knoblauchzehen</w:t>
      </w:r>
    </w:p>
    <w:p w14:paraId="6183DB81" w14:textId="77777777" w:rsidR="00355E25" w:rsidRDefault="00355E25" w:rsidP="00355E25">
      <w:pPr>
        <w:jc w:val="both"/>
        <w:rPr>
          <w:sz w:val="24"/>
          <w:szCs w:val="24"/>
        </w:rPr>
      </w:pPr>
      <w:r>
        <w:rPr>
          <w:sz w:val="24"/>
          <w:szCs w:val="24"/>
        </w:rPr>
        <w:t>90 ml Rotweinessig</w:t>
      </w:r>
    </w:p>
    <w:p w14:paraId="1A88CA85" w14:textId="77777777" w:rsidR="00355E25" w:rsidRDefault="00355E25" w:rsidP="00355E25">
      <w:pPr>
        <w:jc w:val="both"/>
        <w:rPr>
          <w:sz w:val="24"/>
          <w:szCs w:val="24"/>
        </w:rPr>
      </w:pPr>
      <w:r>
        <w:rPr>
          <w:sz w:val="24"/>
          <w:szCs w:val="24"/>
        </w:rPr>
        <w:t>75 ml Zitronensaft</w:t>
      </w:r>
    </w:p>
    <w:p w14:paraId="0CCDFDF4" w14:textId="77777777" w:rsidR="00355E25" w:rsidRDefault="00355E25" w:rsidP="00355E25">
      <w:pPr>
        <w:jc w:val="both"/>
        <w:rPr>
          <w:sz w:val="24"/>
          <w:szCs w:val="24"/>
        </w:rPr>
      </w:pPr>
      <w:r>
        <w:rPr>
          <w:sz w:val="24"/>
          <w:szCs w:val="24"/>
        </w:rPr>
        <w:t>1 TL Cayennepfeffer</w:t>
      </w:r>
    </w:p>
    <w:p w14:paraId="55941E81" w14:textId="77777777" w:rsidR="00355E25" w:rsidRDefault="00355E25" w:rsidP="00355E25">
      <w:pPr>
        <w:jc w:val="both"/>
        <w:rPr>
          <w:sz w:val="24"/>
          <w:szCs w:val="24"/>
        </w:rPr>
      </w:pPr>
      <w:r>
        <w:rPr>
          <w:sz w:val="24"/>
          <w:szCs w:val="24"/>
        </w:rPr>
        <w:t>2 TL getrockneter Oregano</w:t>
      </w:r>
    </w:p>
    <w:p w14:paraId="2E6322CA" w14:textId="77777777" w:rsidR="00355E25" w:rsidRDefault="00355E25" w:rsidP="00355E25">
      <w:pPr>
        <w:jc w:val="both"/>
        <w:rPr>
          <w:sz w:val="24"/>
          <w:szCs w:val="24"/>
        </w:rPr>
      </w:pPr>
      <w:r>
        <w:rPr>
          <w:sz w:val="24"/>
          <w:szCs w:val="24"/>
        </w:rPr>
        <w:t>3 TL Paprikapulver (edelsüß)</w:t>
      </w:r>
    </w:p>
    <w:p w14:paraId="2C3A76C0" w14:textId="77777777" w:rsidR="00355E25" w:rsidRDefault="00355E25" w:rsidP="00355E25">
      <w:pPr>
        <w:jc w:val="both"/>
        <w:rPr>
          <w:sz w:val="24"/>
          <w:szCs w:val="24"/>
        </w:rPr>
      </w:pPr>
      <w:r>
        <w:rPr>
          <w:sz w:val="24"/>
          <w:szCs w:val="24"/>
        </w:rPr>
        <w:t>Salz</w:t>
      </w:r>
    </w:p>
    <w:p w14:paraId="59EA75A5" w14:textId="77777777" w:rsidR="00355E25" w:rsidRDefault="00355E25" w:rsidP="00355E25">
      <w:pPr>
        <w:jc w:val="both"/>
        <w:rPr>
          <w:sz w:val="24"/>
          <w:szCs w:val="24"/>
        </w:rPr>
      </w:pPr>
    </w:p>
    <w:p w14:paraId="12B0293D" w14:textId="77777777" w:rsidR="00355E25" w:rsidRDefault="00355E25" w:rsidP="00355E25">
      <w:pPr>
        <w:jc w:val="both"/>
        <w:rPr>
          <w:sz w:val="24"/>
          <w:szCs w:val="24"/>
        </w:rPr>
      </w:pPr>
      <w:r>
        <w:rPr>
          <w:sz w:val="24"/>
          <w:szCs w:val="24"/>
        </w:rPr>
        <w:t>Zubereitungszeit: 40 Minuten</w:t>
      </w:r>
    </w:p>
    <w:p w14:paraId="0B2ACB07" w14:textId="77777777" w:rsidR="00355E25" w:rsidRPr="00930857" w:rsidRDefault="00355E25" w:rsidP="00B40E8C">
      <w:pPr>
        <w:pStyle w:val="ListParagraph"/>
        <w:numPr>
          <w:ilvl w:val="0"/>
          <w:numId w:val="706"/>
        </w:numPr>
        <w:spacing w:after="120"/>
        <w:ind w:left="714" w:hanging="357"/>
        <w:contextualSpacing w:val="0"/>
        <w:jc w:val="both"/>
        <w:rPr>
          <w:sz w:val="24"/>
          <w:szCs w:val="24"/>
        </w:rPr>
      </w:pPr>
      <w:r w:rsidRPr="00930857">
        <w:rPr>
          <w:sz w:val="24"/>
          <w:szCs w:val="24"/>
        </w:rPr>
        <w:t>Paprika waschen, trocken tupfen, vierteln, entkernen und mit der Hautseite nach oben auf ein Backblech legen. Unterm vorgeheizten Backofengrill bei 240 Grad 6-8 Minuten rösten, bis die Haut schwarze Blasen wirft. Paprika in einen Gefrierbeutel geben, 5 Minuten ausdämpfen lassen, schälen und klein schneiden. Pfefferschoten längs halbieren, nach Belieben entkernen und klein schneiden. Zwiebel grob würfeln.</w:t>
      </w:r>
    </w:p>
    <w:p w14:paraId="03BB720F" w14:textId="77777777" w:rsidR="00355E25" w:rsidRPr="00930857" w:rsidRDefault="00355E25" w:rsidP="00B40E8C">
      <w:pPr>
        <w:pStyle w:val="ListParagraph"/>
        <w:numPr>
          <w:ilvl w:val="0"/>
          <w:numId w:val="706"/>
        </w:numPr>
        <w:spacing w:after="120"/>
        <w:ind w:left="714" w:hanging="357"/>
        <w:contextualSpacing w:val="0"/>
        <w:jc w:val="both"/>
        <w:rPr>
          <w:sz w:val="24"/>
          <w:szCs w:val="24"/>
        </w:rPr>
      </w:pPr>
      <w:r w:rsidRPr="00930857">
        <w:rPr>
          <w:sz w:val="24"/>
          <w:szCs w:val="24"/>
        </w:rPr>
        <w:t>Paprika mit dem ausgetretenen Saft, Pfefferschoten, Zwiebeln, Öl, Knoblauch, Essig, Zitronensaft, Cayenne, Oregano, Paprikapulver und 1,5 TL Salz fein pürieren.</w:t>
      </w:r>
    </w:p>
    <w:p w14:paraId="49136ADD" w14:textId="77777777" w:rsidR="00355E25" w:rsidRDefault="00355E25" w:rsidP="00B40E8C">
      <w:pPr>
        <w:pStyle w:val="ListParagraph"/>
        <w:numPr>
          <w:ilvl w:val="0"/>
          <w:numId w:val="706"/>
        </w:numPr>
        <w:spacing w:after="120"/>
        <w:ind w:left="714" w:hanging="357"/>
        <w:contextualSpacing w:val="0"/>
        <w:jc w:val="both"/>
        <w:rPr>
          <w:sz w:val="24"/>
          <w:szCs w:val="24"/>
        </w:rPr>
      </w:pPr>
      <w:r w:rsidRPr="00930857">
        <w:rPr>
          <w:sz w:val="24"/>
          <w:szCs w:val="24"/>
        </w:rPr>
        <w:t>Die Sauce in ein heiß ausgespültes Schraubglas füllen und bis zur Verwendung kaltstellen. Mit der Sauce kann man gut Hühnchenbrüste marinieren oder die Sauce eben als Dip servieren.</w:t>
      </w:r>
    </w:p>
    <w:p w14:paraId="08F769B8" w14:textId="77777777" w:rsidR="00355E25" w:rsidRDefault="00355E25" w:rsidP="00355E25">
      <w:pPr>
        <w:rPr>
          <w:sz w:val="24"/>
          <w:szCs w:val="24"/>
        </w:rPr>
      </w:pPr>
      <w:r>
        <w:rPr>
          <w:sz w:val="24"/>
          <w:szCs w:val="24"/>
        </w:rPr>
        <w:br w:type="page"/>
      </w:r>
    </w:p>
    <w:p w14:paraId="76D465B4" w14:textId="77777777" w:rsidR="004F5ECC" w:rsidRDefault="004F5ECC" w:rsidP="004F5ECC">
      <w:pPr>
        <w:pStyle w:val="Heading2"/>
        <w:spacing w:after="240"/>
      </w:pPr>
      <w:r>
        <w:lastRenderedPageBreak/>
        <w:t>Avocadosauce</w:t>
      </w:r>
      <w:r>
        <w:rPr>
          <w:rStyle w:val="FootnoteReference"/>
        </w:rPr>
        <w:footnoteReference w:id="819"/>
      </w:r>
      <w:r>
        <w:t xml:space="preserve"> </w:t>
      </w:r>
    </w:p>
    <w:p w14:paraId="4D4E9790" w14:textId="77777777" w:rsidR="004F5ECC" w:rsidRDefault="004F5ECC" w:rsidP="004F5ECC">
      <w:pPr>
        <w:jc w:val="both"/>
        <w:rPr>
          <w:sz w:val="24"/>
          <w:szCs w:val="24"/>
        </w:rPr>
      </w:pPr>
      <w:r w:rsidRPr="00EF736F">
        <w:rPr>
          <w:sz w:val="24"/>
          <w:szCs w:val="24"/>
          <w:u w:val="single"/>
        </w:rPr>
        <w:t>Zutaten</w:t>
      </w:r>
      <w:r>
        <w:rPr>
          <w:sz w:val="24"/>
          <w:szCs w:val="24"/>
        </w:rPr>
        <w:t xml:space="preserve"> (für ca. 500 ml)</w:t>
      </w:r>
    </w:p>
    <w:p w14:paraId="5B193BD0" w14:textId="77777777" w:rsidR="004F5ECC" w:rsidRDefault="004F5ECC" w:rsidP="004F5ECC">
      <w:pPr>
        <w:jc w:val="both"/>
        <w:rPr>
          <w:sz w:val="24"/>
          <w:szCs w:val="24"/>
        </w:rPr>
      </w:pPr>
      <w:r>
        <w:rPr>
          <w:sz w:val="24"/>
          <w:szCs w:val="24"/>
        </w:rPr>
        <w:t>5 Stiele glatte Petersilie</w:t>
      </w:r>
    </w:p>
    <w:p w14:paraId="721885DB" w14:textId="77777777" w:rsidR="004F5ECC" w:rsidRDefault="004F5ECC" w:rsidP="004F5ECC">
      <w:pPr>
        <w:jc w:val="both"/>
        <w:rPr>
          <w:sz w:val="24"/>
          <w:szCs w:val="24"/>
        </w:rPr>
      </w:pPr>
      <w:r>
        <w:rPr>
          <w:sz w:val="24"/>
          <w:szCs w:val="24"/>
        </w:rPr>
        <w:t>3 Stiele Minze</w:t>
      </w:r>
    </w:p>
    <w:p w14:paraId="31D426F5" w14:textId="77777777" w:rsidR="004F5ECC" w:rsidRDefault="004F5ECC" w:rsidP="004F5ECC">
      <w:pPr>
        <w:jc w:val="both"/>
        <w:rPr>
          <w:sz w:val="24"/>
          <w:szCs w:val="24"/>
        </w:rPr>
      </w:pPr>
      <w:r>
        <w:rPr>
          <w:sz w:val="24"/>
          <w:szCs w:val="24"/>
        </w:rPr>
        <w:t>5 Stiele Basilikum</w:t>
      </w:r>
    </w:p>
    <w:p w14:paraId="32E75D58" w14:textId="77777777" w:rsidR="004F5ECC" w:rsidRDefault="004F5ECC" w:rsidP="004F5ECC">
      <w:pPr>
        <w:jc w:val="both"/>
        <w:rPr>
          <w:sz w:val="24"/>
          <w:szCs w:val="24"/>
        </w:rPr>
      </w:pPr>
      <w:r>
        <w:rPr>
          <w:sz w:val="24"/>
          <w:szCs w:val="24"/>
        </w:rPr>
        <w:t>3 Stiele Estragon</w:t>
      </w:r>
    </w:p>
    <w:p w14:paraId="70F4D8B9" w14:textId="77777777" w:rsidR="004F5ECC" w:rsidRDefault="004F5ECC" w:rsidP="004F5ECC">
      <w:pPr>
        <w:jc w:val="both"/>
        <w:rPr>
          <w:sz w:val="24"/>
          <w:szCs w:val="24"/>
        </w:rPr>
      </w:pPr>
      <w:r>
        <w:rPr>
          <w:sz w:val="24"/>
          <w:szCs w:val="24"/>
        </w:rPr>
        <w:t>2 reife Avocados</w:t>
      </w:r>
    </w:p>
    <w:p w14:paraId="7C2B36A7" w14:textId="77777777" w:rsidR="004F5ECC" w:rsidRDefault="004F5ECC" w:rsidP="004F5ECC">
      <w:pPr>
        <w:jc w:val="both"/>
        <w:rPr>
          <w:sz w:val="24"/>
          <w:szCs w:val="24"/>
        </w:rPr>
      </w:pPr>
      <w:r>
        <w:rPr>
          <w:sz w:val="24"/>
          <w:szCs w:val="24"/>
        </w:rPr>
        <w:t>1 Limette</w:t>
      </w:r>
    </w:p>
    <w:p w14:paraId="20DC91D7" w14:textId="77777777" w:rsidR="004F5ECC" w:rsidRDefault="004F5ECC" w:rsidP="004F5ECC">
      <w:pPr>
        <w:jc w:val="both"/>
        <w:rPr>
          <w:sz w:val="24"/>
          <w:szCs w:val="24"/>
        </w:rPr>
      </w:pPr>
      <w:r>
        <w:rPr>
          <w:sz w:val="24"/>
          <w:szCs w:val="24"/>
        </w:rPr>
        <w:t>100 ml Gemüsefond</w:t>
      </w:r>
    </w:p>
    <w:p w14:paraId="48D3B19B" w14:textId="77777777" w:rsidR="004F5ECC" w:rsidRDefault="004F5ECC" w:rsidP="004F5ECC">
      <w:pPr>
        <w:jc w:val="both"/>
        <w:rPr>
          <w:sz w:val="24"/>
          <w:szCs w:val="24"/>
        </w:rPr>
      </w:pPr>
      <w:r>
        <w:rPr>
          <w:sz w:val="24"/>
          <w:szCs w:val="24"/>
        </w:rPr>
        <w:t>1 EL Rotweinessig</w:t>
      </w:r>
    </w:p>
    <w:p w14:paraId="7C51729A" w14:textId="77777777" w:rsidR="004F5ECC" w:rsidRDefault="004F5ECC" w:rsidP="004F5ECC">
      <w:pPr>
        <w:jc w:val="both"/>
        <w:rPr>
          <w:sz w:val="24"/>
          <w:szCs w:val="24"/>
        </w:rPr>
      </w:pPr>
      <w:r>
        <w:rPr>
          <w:sz w:val="24"/>
          <w:szCs w:val="24"/>
        </w:rPr>
        <w:t>2 EL Olivenöl</w:t>
      </w:r>
    </w:p>
    <w:p w14:paraId="5BA68258" w14:textId="77777777" w:rsidR="004F5ECC" w:rsidRDefault="004F5ECC" w:rsidP="004F5ECC">
      <w:pPr>
        <w:jc w:val="both"/>
        <w:rPr>
          <w:sz w:val="24"/>
          <w:szCs w:val="24"/>
        </w:rPr>
      </w:pPr>
      <w:r>
        <w:rPr>
          <w:sz w:val="24"/>
          <w:szCs w:val="24"/>
        </w:rPr>
        <w:t>1 EL körniger Senf</w:t>
      </w:r>
    </w:p>
    <w:p w14:paraId="1DE34250" w14:textId="77777777" w:rsidR="004F5ECC" w:rsidRDefault="004F5ECC" w:rsidP="004F5ECC">
      <w:pPr>
        <w:jc w:val="both"/>
        <w:rPr>
          <w:sz w:val="24"/>
          <w:szCs w:val="24"/>
        </w:rPr>
      </w:pPr>
      <w:r>
        <w:rPr>
          <w:sz w:val="24"/>
          <w:szCs w:val="24"/>
        </w:rPr>
        <w:t>1 TL geriebener Meerrettich</w:t>
      </w:r>
    </w:p>
    <w:p w14:paraId="3273B075" w14:textId="77777777" w:rsidR="004F5ECC" w:rsidRDefault="004F5ECC" w:rsidP="004F5ECC">
      <w:pPr>
        <w:jc w:val="both"/>
        <w:rPr>
          <w:sz w:val="24"/>
          <w:szCs w:val="24"/>
        </w:rPr>
      </w:pPr>
      <w:r>
        <w:rPr>
          <w:sz w:val="24"/>
          <w:szCs w:val="24"/>
        </w:rPr>
        <w:t>½ TL Chiliflocken</w:t>
      </w:r>
    </w:p>
    <w:p w14:paraId="1B455797" w14:textId="77777777" w:rsidR="004F5ECC" w:rsidRDefault="004F5ECC" w:rsidP="004F5ECC">
      <w:pPr>
        <w:jc w:val="both"/>
        <w:rPr>
          <w:sz w:val="24"/>
          <w:szCs w:val="24"/>
        </w:rPr>
      </w:pPr>
      <w:r>
        <w:rPr>
          <w:sz w:val="24"/>
          <w:szCs w:val="24"/>
        </w:rPr>
        <w:t>Salz</w:t>
      </w:r>
    </w:p>
    <w:p w14:paraId="4E3E0296" w14:textId="77777777" w:rsidR="004F5ECC" w:rsidRDefault="004F5ECC" w:rsidP="004F5ECC">
      <w:pPr>
        <w:jc w:val="both"/>
        <w:rPr>
          <w:sz w:val="24"/>
          <w:szCs w:val="24"/>
        </w:rPr>
      </w:pPr>
      <w:r>
        <w:rPr>
          <w:sz w:val="24"/>
          <w:szCs w:val="24"/>
        </w:rPr>
        <w:t>Pfeffer</w:t>
      </w:r>
    </w:p>
    <w:p w14:paraId="3BF62051" w14:textId="77777777" w:rsidR="004F5ECC" w:rsidRDefault="004F5ECC" w:rsidP="004F5ECC">
      <w:pPr>
        <w:jc w:val="both"/>
        <w:rPr>
          <w:sz w:val="24"/>
          <w:szCs w:val="24"/>
        </w:rPr>
      </w:pPr>
      <w:r>
        <w:rPr>
          <w:sz w:val="24"/>
          <w:szCs w:val="24"/>
        </w:rPr>
        <w:t>Zubereitungszeit: 10 Minuten</w:t>
      </w:r>
    </w:p>
    <w:p w14:paraId="6C428583" w14:textId="77777777" w:rsidR="004F5ECC" w:rsidRDefault="004F5ECC" w:rsidP="004F5ECC">
      <w:pPr>
        <w:spacing w:after="120"/>
        <w:jc w:val="both"/>
        <w:rPr>
          <w:sz w:val="24"/>
          <w:szCs w:val="24"/>
        </w:rPr>
      </w:pPr>
    </w:p>
    <w:p w14:paraId="4F08D45F" w14:textId="77777777" w:rsidR="004F5ECC" w:rsidRPr="00994B7D" w:rsidRDefault="004F5ECC" w:rsidP="00B40E8C">
      <w:pPr>
        <w:pStyle w:val="ListParagraph"/>
        <w:numPr>
          <w:ilvl w:val="0"/>
          <w:numId w:val="703"/>
        </w:numPr>
        <w:spacing w:after="120"/>
        <w:contextualSpacing w:val="0"/>
        <w:jc w:val="both"/>
        <w:rPr>
          <w:sz w:val="24"/>
          <w:szCs w:val="24"/>
        </w:rPr>
      </w:pPr>
      <w:r w:rsidRPr="00994B7D">
        <w:rPr>
          <w:sz w:val="24"/>
          <w:szCs w:val="24"/>
        </w:rPr>
        <w:t>Petersilien-, Minz-, Basilikum- und Estragonblätter von den Stielen zupfen. Avocados halbieren, Kern entfernen, das Fruchtfleisch mit dem Löffel aus der Schale lösen. Limette heiß abspülen, trocken tupfen. 1 TL Schale fein abreiben, den Saft auspressen.</w:t>
      </w:r>
    </w:p>
    <w:p w14:paraId="20C81C00" w14:textId="77777777" w:rsidR="004F5ECC" w:rsidRDefault="004F5ECC" w:rsidP="00B40E8C">
      <w:pPr>
        <w:pStyle w:val="ListParagraph"/>
        <w:numPr>
          <w:ilvl w:val="0"/>
          <w:numId w:val="703"/>
        </w:numPr>
        <w:spacing w:after="120"/>
        <w:contextualSpacing w:val="0"/>
        <w:jc w:val="both"/>
        <w:rPr>
          <w:sz w:val="24"/>
          <w:szCs w:val="24"/>
        </w:rPr>
      </w:pPr>
      <w:r w:rsidRPr="00994B7D">
        <w:rPr>
          <w:sz w:val="24"/>
          <w:szCs w:val="24"/>
        </w:rPr>
        <w:t>Petersilie, Minze, Basilikum, Estragon, Avocado, Gemüsefond, Limettensaft und Limettenschale und Essig fein pürieren. Olivenöl, Senf, Meerrettich und Chili unterrühren. Avocadosauce mit Salz und Pfeffer abschmecken.</w:t>
      </w:r>
    </w:p>
    <w:p w14:paraId="37E6FD86" w14:textId="77777777" w:rsidR="004F5ECC" w:rsidRDefault="004F5ECC" w:rsidP="004F5ECC">
      <w:pPr>
        <w:rPr>
          <w:sz w:val="24"/>
          <w:szCs w:val="24"/>
        </w:rPr>
      </w:pPr>
      <w:r>
        <w:rPr>
          <w:sz w:val="24"/>
          <w:szCs w:val="24"/>
        </w:rPr>
        <w:br w:type="page"/>
      </w:r>
    </w:p>
    <w:p w14:paraId="2B02C770" w14:textId="1EF423F4" w:rsidR="00E73454" w:rsidRDefault="00E73454" w:rsidP="00E73454">
      <w:pPr>
        <w:pStyle w:val="Heading2"/>
        <w:spacing w:after="240"/>
      </w:pPr>
      <w:r w:rsidRPr="006A5238">
        <w:lastRenderedPageBreak/>
        <w:t>Minzsauce – Poodina</w:t>
      </w:r>
      <w:r>
        <w:rPr>
          <w:rStyle w:val="FootnoteReference"/>
        </w:rPr>
        <w:footnoteReference w:id="820"/>
      </w:r>
      <w:r w:rsidRPr="006A5238">
        <w:t xml:space="preserve"> </w:t>
      </w:r>
    </w:p>
    <w:p w14:paraId="24A9D6E7" w14:textId="77777777" w:rsidR="00E73454" w:rsidRDefault="00E73454" w:rsidP="00E73454">
      <w:pPr>
        <w:rPr>
          <w:sz w:val="24"/>
          <w:szCs w:val="24"/>
        </w:rPr>
      </w:pPr>
      <w:r w:rsidRPr="006D7ECE">
        <w:rPr>
          <w:sz w:val="24"/>
          <w:szCs w:val="24"/>
          <w:u w:val="single"/>
        </w:rPr>
        <w:t>Zutaten</w:t>
      </w:r>
      <w:r>
        <w:rPr>
          <w:sz w:val="24"/>
          <w:szCs w:val="24"/>
        </w:rPr>
        <w:t xml:space="preserve"> (für 6 Portionen)</w:t>
      </w:r>
    </w:p>
    <w:p w14:paraId="22A61B29" w14:textId="77777777" w:rsidR="00E73454" w:rsidRDefault="00E73454" w:rsidP="00E73454">
      <w:pPr>
        <w:rPr>
          <w:sz w:val="24"/>
          <w:szCs w:val="24"/>
        </w:rPr>
      </w:pPr>
      <w:r>
        <w:rPr>
          <w:sz w:val="24"/>
          <w:szCs w:val="24"/>
        </w:rPr>
        <w:t>50 g frische Minze</w:t>
      </w:r>
    </w:p>
    <w:p w14:paraId="596CB30F" w14:textId="77777777" w:rsidR="00E73454" w:rsidRDefault="00E73454" w:rsidP="00E73454">
      <w:pPr>
        <w:rPr>
          <w:sz w:val="24"/>
          <w:szCs w:val="24"/>
        </w:rPr>
      </w:pPr>
      <w:r>
        <w:rPr>
          <w:sz w:val="24"/>
          <w:szCs w:val="24"/>
        </w:rPr>
        <w:t>200 g Joghurt</w:t>
      </w:r>
    </w:p>
    <w:p w14:paraId="3A1E2502" w14:textId="77777777" w:rsidR="00E73454" w:rsidRDefault="00E73454" w:rsidP="00E73454">
      <w:pPr>
        <w:rPr>
          <w:sz w:val="24"/>
          <w:szCs w:val="24"/>
        </w:rPr>
      </w:pPr>
      <w:r>
        <w:rPr>
          <w:sz w:val="24"/>
          <w:szCs w:val="24"/>
        </w:rPr>
        <w:t>Salz</w:t>
      </w:r>
    </w:p>
    <w:p w14:paraId="317EA069" w14:textId="77777777" w:rsidR="00E73454" w:rsidRDefault="00E73454" w:rsidP="00E73454">
      <w:pPr>
        <w:rPr>
          <w:sz w:val="24"/>
          <w:szCs w:val="24"/>
        </w:rPr>
      </w:pPr>
      <w:r>
        <w:rPr>
          <w:sz w:val="24"/>
          <w:szCs w:val="24"/>
        </w:rPr>
        <w:t>½ TL Kreuzkümmelpulver</w:t>
      </w:r>
    </w:p>
    <w:p w14:paraId="61DC9816" w14:textId="77777777" w:rsidR="00E73454" w:rsidRDefault="00E73454" w:rsidP="00E73454">
      <w:pPr>
        <w:rPr>
          <w:sz w:val="24"/>
          <w:szCs w:val="24"/>
        </w:rPr>
      </w:pPr>
      <w:r>
        <w:rPr>
          <w:sz w:val="24"/>
          <w:szCs w:val="24"/>
        </w:rPr>
        <w:t>¼ TL Chilipulver</w:t>
      </w:r>
    </w:p>
    <w:p w14:paraId="66C369D1" w14:textId="77777777" w:rsidR="00E73454" w:rsidRDefault="00E73454" w:rsidP="00E73454">
      <w:pPr>
        <w:rPr>
          <w:sz w:val="24"/>
          <w:szCs w:val="24"/>
        </w:rPr>
      </w:pPr>
    </w:p>
    <w:p w14:paraId="71BF715B" w14:textId="77777777" w:rsidR="00E73454" w:rsidRDefault="00E73454" w:rsidP="00E73454">
      <w:pPr>
        <w:rPr>
          <w:sz w:val="24"/>
          <w:szCs w:val="24"/>
        </w:rPr>
      </w:pPr>
      <w:r>
        <w:rPr>
          <w:sz w:val="24"/>
          <w:szCs w:val="24"/>
        </w:rPr>
        <w:t>Zubereitungszeit:</w:t>
      </w:r>
      <w:r>
        <w:rPr>
          <w:sz w:val="24"/>
          <w:szCs w:val="24"/>
        </w:rPr>
        <w:tab/>
        <w:t xml:space="preserve"> 10 Minuten</w:t>
      </w:r>
    </w:p>
    <w:p w14:paraId="586CA89E" w14:textId="77777777" w:rsidR="00E73454" w:rsidRPr="009D356E" w:rsidRDefault="00E73454" w:rsidP="00B40E8C">
      <w:pPr>
        <w:pStyle w:val="ListParagraph"/>
        <w:numPr>
          <w:ilvl w:val="0"/>
          <w:numId w:val="1419"/>
        </w:numPr>
        <w:spacing w:after="120"/>
        <w:ind w:left="714" w:hanging="357"/>
        <w:contextualSpacing w:val="0"/>
        <w:jc w:val="both"/>
        <w:rPr>
          <w:sz w:val="24"/>
          <w:szCs w:val="24"/>
        </w:rPr>
      </w:pPr>
      <w:r w:rsidRPr="009D356E">
        <w:rPr>
          <w:sz w:val="24"/>
          <w:szCs w:val="24"/>
        </w:rPr>
        <w:t>Frische Minze waschen, trockenschütteln und kleinhacken.</w:t>
      </w:r>
    </w:p>
    <w:p w14:paraId="5B8D9947" w14:textId="77777777" w:rsidR="00E73454" w:rsidRPr="009D356E" w:rsidRDefault="00E73454" w:rsidP="00B40E8C">
      <w:pPr>
        <w:pStyle w:val="ListParagraph"/>
        <w:numPr>
          <w:ilvl w:val="0"/>
          <w:numId w:val="1419"/>
        </w:numPr>
        <w:spacing w:after="120"/>
        <w:ind w:left="714" w:hanging="357"/>
        <w:contextualSpacing w:val="0"/>
        <w:jc w:val="both"/>
        <w:rPr>
          <w:sz w:val="24"/>
          <w:szCs w:val="24"/>
        </w:rPr>
      </w:pPr>
      <w:r w:rsidRPr="009D356E">
        <w:rPr>
          <w:sz w:val="24"/>
          <w:szCs w:val="24"/>
        </w:rPr>
        <w:t xml:space="preserve">Minze in eine Schüssel geben. Joghurt, Salz, Kreuzkümmel und Chilipulver hinzufügen und alles gut verrühren. Sauce kaltstellen. </w:t>
      </w:r>
      <w:r w:rsidRPr="009D356E">
        <w:rPr>
          <w:sz w:val="24"/>
          <w:szCs w:val="24"/>
        </w:rPr>
        <w:br w:type="page"/>
      </w:r>
    </w:p>
    <w:p w14:paraId="5F9761AF" w14:textId="77777777" w:rsidR="00EF0B94" w:rsidRDefault="00EF0B94" w:rsidP="00EF0B94">
      <w:pPr>
        <w:pStyle w:val="Heading2"/>
        <w:spacing w:after="240"/>
      </w:pPr>
      <w:r>
        <w:lastRenderedPageBreak/>
        <w:t>„Cheddar“-Sauce</w:t>
      </w:r>
      <w:r>
        <w:rPr>
          <w:rStyle w:val="FootnoteReference"/>
        </w:rPr>
        <w:footnoteReference w:id="821"/>
      </w:r>
      <w:r>
        <w:t xml:space="preserve"> </w:t>
      </w:r>
    </w:p>
    <w:p w14:paraId="4D8B72E1" w14:textId="77777777" w:rsidR="00EF0B94" w:rsidRPr="008C6C1B" w:rsidRDefault="00EF0B94" w:rsidP="00EF0B94">
      <w:pPr>
        <w:rPr>
          <w:sz w:val="24"/>
          <w:szCs w:val="24"/>
          <w:u w:val="single"/>
        </w:rPr>
      </w:pPr>
      <w:r w:rsidRPr="008C6C1B">
        <w:rPr>
          <w:sz w:val="24"/>
          <w:szCs w:val="24"/>
          <w:u w:val="single"/>
        </w:rPr>
        <w:t>Zutaten</w:t>
      </w:r>
      <w:r>
        <w:rPr>
          <w:sz w:val="24"/>
          <w:szCs w:val="24"/>
          <w:u w:val="single"/>
        </w:rPr>
        <w:t>:</w:t>
      </w:r>
    </w:p>
    <w:p w14:paraId="79C308B0" w14:textId="77777777" w:rsidR="00EF0B94" w:rsidRDefault="00EF0B94" w:rsidP="00EF0B94">
      <w:pPr>
        <w:rPr>
          <w:sz w:val="24"/>
          <w:szCs w:val="24"/>
        </w:rPr>
      </w:pPr>
      <w:r>
        <w:rPr>
          <w:sz w:val="24"/>
          <w:szCs w:val="24"/>
        </w:rPr>
        <w:t>60 g Cashewkerne</w:t>
      </w:r>
    </w:p>
    <w:p w14:paraId="4A3137CE" w14:textId="77777777" w:rsidR="00EF0B94" w:rsidRDefault="00EF0B94" w:rsidP="00EF0B94">
      <w:pPr>
        <w:rPr>
          <w:sz w:val="24"/>
          <w:szCs w:val="24"/>
        </w:rPr>
      </w:pPr>
      <w:r>
        <w:rPr>
          <w:sz w:val="24"/>
          <w:szCs w:val="24"/>
        </w:rPr>
        <w:t>½ rote Paprikaschote</w:t>
      </w:r>
    </w:p>
    <w:p w14:paraId="5D36BB04" w14:textId="77777777" w:rsidR="00EF0B94" w:rsidRDefault="00EF0B94" w:rsidP="00EF0B94">
      <w:pPr>
        <w:rPr>
          <w:sz w:val="24"/>
          <w:szCs w:val="24"/>
        </w:rPr>
      </w:pPr>
      <w:r>
        <w:rPr>
          <w:sz w:val="24"/>
          <w:szCs w:val="24"/>
        </w:rPr>
        <w:t>1 EL Olivenöl</w:t>
      </w:r>
    </w:p>
    <w:p w14:paraId="17B178D9" w14:textId="77777777" w:rsidR="00EF0B94" w:rsidRDefault="00EF0B94" w:rsidP="00EF0B94">
      <w:pPr>
        <w:rPr>
          <w:sz w:val="24"/>
          <w:szCs w:val="24"/>
        </w:rPr>
      </w:pPr>
      <w:r>
        <w:rPr>
          <w:sz w:val="24"/>
          <w:szCs w:val="24"/>
        </w:rPr>
        <w:t>1 EL frisch gepresster Zitronensaft</w:t>
      </w:r>
    </w:p>
    <w:p w14:paraId="0E75E1FF" w14:textId="77777777" w:rsidR="00EF0B94" w:rsidRDefault="00EF0B94" w:rsidP="00EF0B94">
      <w:pPr>
        <w:rPr>
          <w:sz w:val="24"/>
          <w:szCs w:val="24"/>
        </w:rPr>
      </w:pPr>
      <w:r>
        <w:rPr>
          <w:sz w:val="24"/>
          <w:szCs w:val="24"/>
        </w:rPr>
        <w:t>2 TL weiße Miso</w:t>
      </w:r>
    </w:p>
    <w:p w14:paraId="5B6B99D9" w14:textId="77777777" w:rsidR="00EF0B94" w:rsidRDefault="00EF0B94" w:rsidP="00EF0B94">
      <w:pPr>
        <w:rPr>
          <w:sz w:val="24"/>
          <w:szCs w:val="24"/>
        </w:rPr>
      </w:pPr>
      <w:r>
        <w:rPr>
          <w:sz w:val="24"/>
          <w:szCs w:val="24"/>
        </w:rPr>
        <w:t>1 TL Hefeflocken (Nährhefe)</w:t>
      </w:r>
    </w:p>
    <w:p w14:paraId="49FA0C19" w14:textId="77777777" w:rsidR="00EF0B94" w:rsidRDefault="00EF0B94" w:rsidP="00EF0B94">
      <w:pPr>
        <w:rPr>
          <w:sz w:val="24"/>
          <w:szCs w:val="24"/>
        </w:rPr>
      </w:pPr>
      <w:r>
        <w:rPr>
          <w:sz w:val="24"/>
          <w:szCs w:val="24"/>
        </w:rPr>
        <w:t>1 TL Zwiebelpulver</w:t>
      </w:r>
    </w:p>
    <w:p w14:paraId="18AEF500" w14:textId="77777777" w:rsidR="00EF0B94" w:rsidRDefault="00EF0B94" w:rsidP="00EF0B94">
      <w:pPr>
        <w:rPr>
          <w:sz w:val="24"/>
          <w:szCs w:val="24"/>
        </w:rPr>
      </w:pPr>
      <w:r>
        <w:rPr>
          <w:sz w:val="24"/>
          <w:szCs w:val="24"/>
        </w:rPr>
        <w:t>1 Msp. Knoblauchpulver</w:t>
      </w:r>
    </w:p>
    <w:p w14:paraId="0AF9B348" w14:textId="77777777" w:rsidR="00EF0B94" w:rsidRDefault="00EF0B94" w:rsidP="00EF0B94">
      <w:pPr>
        <w:rPr>
          <w:sz w:val="24"/>
          <w:szCs w:val="24"/>
        </w:rPr>
      </w:pPr>
      <w:r>
        <w:rPr>
          <w:sz w:val="24"/>
          <w:szCs w:val="24"/>
        </w:rPr>
        <w:t>½ TL Meersalz</w:t>
      </w:r>
    </w:p>
    <w:p w14:paraId="285F8010" w14:textId="77777777" w:rsidR="00EF0B94" w:rsidRDefault="00EF0B94" w:rsidP="00EF0B94">
      <w:pPr>
        <w:rPr>
          <w:sz w:val="24"/>
          <w:szCs w:val="24"/>
        </w:rPr>
      </w:pPr>
      <w:r>
        <w:rPr>
          <w:sz w:val="24"/>
          <w:szCs w:val="24"/>
        </w:rPr>
        <w:t>1 Msp. Paprikapulver</w:t>
      </w:r>
    </w:p>
    <w:p w14:paraId="72C0B469" w14:textId="77777777" w:rsidR="00EF0B94" w:rsidRDefault="00EF0B94" w:rsidP="00EF0B94">
      <w:pPr>
        <w:rPr>
          <w:sz w:val="24"/>
          <w:szCs w:val="24"/>
        </w:rPr>
      </w:pPr>
      <w:r>
        <w:rPr>
          <w:sz w:val="24"/>
          <w:szCs w:val="24"/>
        </w:rPr>
        <w:t>1 Msp. Kurkuma</w:t>
      </w:r>
    </w:p>
    <w:p w14:paraId="65D60EBD" w14:textId="77777777" w:rsidR="00EF0B94" w:rsidRDefault="00EF0B94" w:rsidP="00EF0B94">
      <w:pPr>
        <w:rPr>
          <w:sz w:val="24"/>
          <w:szCs w:val="24"/>
        </w:rPr>
      </w:pPr>
    </w:p>
    <w:p w14:paraId="60004665" w14:textId="77777777" w:rsidR="00EF0B94" w:rsidRDefault="00EF0B94" w:rsidP="00EF0B94">
      <w:pPr>
        <w:rPr>
          <w:sz w:val="24"/>
          <w:szCs w:val="24"/>
        </w:rPr>
      </w:pPr>
      <w:r>
        <w:rPr>
          <w:sz w:val="24"/>
          <w:szCs w:val="24"/>
        </w:rPr>
        <w:t>Zubereitungszeit: 10 Minuten plus 30 Minuten Einweichzeit</w:t>
      </w:r>
    </w:p>
    <w:p w14:paraId="05997373" w14:textId="77777777" w:rsidR="00EF0B94" w:rsidRDefault="00EF0B94" w:rsidP="00EF0B94">
      <w:pPr>
        <w:jc w:val="both"/>
        <w:rPr>
          <w:sz w:val="24"/>
          <w:szCs w:val="24"/>
        </w:rPr>
      </w:pPr>
      <w:r>
        <w:rPr>
          <w:sz w:val="24"/>
          <w:szCs w:val="24"/>
        </w:rPr>
        <w:t>Die Cashewkerne 30 Minuten in reichlich Wasser einweichen. Die Paprikaschoten von Samen und Scheidewänden befreien und klein würfeln. Die Cashewkerne in ein Sieb abgießen und zusammen mit allen anderen Zutaten und 50 ml Wasser zu einer glatten Creme pürieren.</w:t>
      </w:r>
    </w:p>
    <w:p w14:paraId="6AEEC5B0" w14:textId="77777777" w:rsidR="00EF0B94" w:rsidRDefault="00EF0B94" w:rsidP="00EF0B94">
      <w:pPr>
        <w:rPr>
          <w:sz w:val="24"/>
          <w:szCs w:val="24"/>
        </w:rPr>
      </w:pPr>
      <w:r>
        <w:rPr>
          <w:sz w:val="24"/>
          <w:szCs w:val="24"/>
        </w:rPr>
        <w:br w:type="page"/>
      </w:r>
    </w:p>
    <w:p w14:paraId="5663DBA9" w14:textId="25AD25F6" w:rsidR="007C4B95" w:rsidRDefault="007C4B95" w:rsidP="007C4B95">
      <w:pPr>
        <w:pStyle w:val="Heading2"/>
        <w:spacing w:after="240"/>
      </w:pPr>
      <w:r>
        <w:lastRenderedPageBreak/>
        <w:t>Erdnuss-Sauce</w:t>
      </w:r>
      <w:r>
        <w:rPr>
          <w:rStyle w:val="FootnoteReference"/>
        </w:rPr>
        <w:footnoteReference w:id="822"/>
      </w:r>
      <w:r>
        <w:t xml:space="preserve"> </w:t>
      </w:r>
    </w:p>
    <w:p w14:paraId="4FEED555" w14:textId="77777777" w:rsidR="007C4B95" w:rsidRDefault="007C4B95" w:rsidP="007C4B95">
      <w:pPr>
        <w:rPr>
          <w:sz w:val="24"/>
          <w:szCs w:val="24"/>
        </w:rPr>
      </w:pPr>
      <w:r w:rsidRPr="00936BDA">
        <w:rPr>
          <w:sz w:val="24"/>
          <w:szCs w:val="24"/>
          <w:u w:val="single"/>
        </w:rPr>
        <w:t>Zutaten</w:t>
      </w:r>
      <w:r>
        <w:rPr>
          <w:sz w:val="24"/>
          <w:szCs w:val="24"/>
        </w:rPr>
        <w:t xml:space="preserve"> (für 2 Portionen)</w:t>
      </w:r>
    </w:p>
    <w:p w14:paraId="187B1026" w14:textId="77777777" w:rsidR="007C4B95" w:rsidRDefault="007C4B95" w:rsidP="007C4B95">
      <w:pPr>
        <w:rPr>
          <w:sz w:val="24"/>
          <w:szCs w:val="24"/>
        </w:rPr>
      </w:pPr>
      <w:r>
        <w:rPr>
          <w:sz w:val="24"/>
          <w:szCs w:val="24"/>
        </w:rPr>
        <w:t>1 kleine Zwiebel</w:t>
      </w:r>
    </w:p>
    <w:p w14:paraId="4427355B" w14:textId="77777777" w:rsidR="007C4B95" w:rsidRDefault="007C4B95" w:rsidP="007C4B95">
      <w:pPr>
        <w:rPr>
          <w:sz w:val="24"/>
          <w:szCs w:val="24"/>
        </w:rPr>
      </w:pPr>
      <w:r>
        <w:rPr>
          <w:sz w:val="24"/>
          <w:szCs w:val="24"/>
        </w:rPr>
        <w:t>1 EL Öl</w:t>
      </w:r>
    </w:p>
    <w:p w14:paraId="2F36BCB3" w14:textId="77777777" w:rsidR="007C4B95" w:rsidRDefault="007C4B95" w:rsidP="007C4B95">
      <w:pPr>
        <w:rPr>
          <w:sz w:val="24"/>
          <w:szCs w:val="24"/>
        </w:rPr>
      </w:pPr>
      <w:r>
        <w:rPr>
          <w:sz w:val="24"/>
          <w:szCs w:val="24"/>
        </w:rPr>
        <w:t>1 Knoblauchzehe</w:t>
      </w:r>
    </w:p>
    <w:p w14:paraId="61F1F44B" w14:textId="77777777" w:rsidR="007C4B95" w:rsidRDefault="007C4B95" w:rsidP="007C4B95">
      <w:pPr>
        <w:rPr>
          <w:sz w:val="24"/>
          <w:szCs w:val="24"/>
        </w:rPr>
      </w:pPr>
      <w:r>
        <w:rPr>
          <w:sz w:val="24"/>
          <w:szCs w:val="24"/>
        </w:rPr>
        <w:t>1 TL Currypulver</w:t>
      </w:r>
    </w:p>
    <w:p w14:paraId="1A35D636" w14:textId="77777777" w:rsidR="007C4B95" w:rsidRDefault="007C4B95" w:rsidP="007C4B95">
      <w:pPr>
        <w:rPr>
          <w:sz w:val="24"/>
          <w:szCs w:val="24"/>
        </w:rPr>
      </w:pPr>
      <w:r>
        <w:rPr>
          <w:sz w:val="24"/>
          <w:szCs w:val="24"/>
        </w:rPr>
        <w:t>100 ml Kokosmilch</w:t>
      </w:r>
    </w:p>
    <w:p w14:paraId="1E679DDA" w14:textId="77777777" w:rsidR="007C4B95" w:rsidRDefault="007C4B95" w:rsidP="007C4B95">
      <w:pPr>
        <w:rPr>
          <w:sz w:val="24"/>
          <w:szCs w:val="24"/>
        </w:rPr>
      </w:pPr>
      <w:r>
        <w:rPr>
          <w:sz w:val="24"/>
          <w:szCs w:val="24"/>
        </w:rPr>
        <w:t>2 EL Sojasauce</w:t>
      </w:r>
    </w:p>
    <w:p w14:paraId="081F6B92" w14:textId="77777777" w:rsidR="007C4B95" w:rsidRDefault="007C4B95" w:rsidP="007C4B95">
      <w:pPr>
        <w:rPr>
          <w:sz w:val="24"/>
          <w:szCs w:val="24"/>
        </w:rPr>
      </w:pPr>
      <w:r>
        <w:rPr>
          <w:sz w:val="24"/>
          <w:szCs w:val="24"/>
        </w:rPr>
        <w:t>75 g stückige erdnusscreme</w:t>
      </w:r>
    </w:p>
    <w:p w14:paraId="386E7C6F" w14:textId="77777777" w:rsidR="007C4B95" w:rsidRPr="001272B6" w:rsidRDefault="007C4B95" w:rsidP="007C4B95">
      <w:pPr>
        <w:rPr>
          <w:sz w:val="24"/>
          <w:szCs w:val="24"/>
        </w:rPr>
      </w:pPr>
      <w:r w:rsidRPr="001272B6">
        <w:rPr>
          <w:sz w:val="24"/>
          <w:szCs w:val="24"/>
        </w:rPr>
        <w:t>1 TL Limettensaft</w:t>
      </w:r>
    </w:p>
    <w:p w14:paraId="01A8713D" w14:textId="77777777" w:rsidR="007C4B95" w:rsidRPr="001272B6" w:rsidRDefault="007C4B95" w:rsidP="007C4B95">
      <w:pPr>
        <w:rPr>
          <w:sz w:val="24"/>
          <w:szCs w:val="24"/>
        </w:rPr>
      </w:pPr>
      <w:r w:rsidRPr="001272B6">
        <w:rPr>
          <w:sz w:val="24"/>
          <w:szCs w:val="24"/>
        </w:rPr>
        <w:t>2 TL Limettenschale (unbehandelt)</w:t>
      </w:r>
    </w:p>
    <w:p w14:paraId="360CEC81" w14:textId="77777777" w:rsidR="007C4B95" w:rsidRPr="001272B6" w:rsidRDefault="007C4B95" w:rsidP="007C4B95">
      <w:pPr>
        <w:rPr>
          <w:sz w:val="24"/>
          <w:szCs w:val="24"/>
        </w:rPr>
      </w:pPr>
      <w:r w:rsidRPr="001272B6">
        <w:rPr>
          <w:sz w:val="24"/>
          <w:szCs w:val="24"/>
        </w:rPr>
        <w:t>Cayennepfeffer</w:t>
      </w:r>
    </w:p>
    <w:p w14:paraId="28D9E54F" w14:textId="77777777" w:rsidR="007C4B95" w:rsidRPr="001272B6" w:rsidRDefault="007C4B95" w:rsidP="007C4B95">
      <w:pPr>
        <w:rPr>
          <w:sz w:val="24"/>
          <w:szCs w:val="24"/>
        </w:rPr>
      </w:pPr>
    </w:p>
    <w:p w14:paraId="4A3EE1D6" w14:textId="77777777" w:rsidR="007C4B95" w:rsidRDefault="007C4B95" w:rsidP="007C4B95">
      <w:pPr>
        <w:rPr>
          <w:sz w:val="24"/>
          <w:szCs w:val="24"/>
        </w:rPr>
      </w:pPr>
      <w:r w:rsidRPr="001814BF">
        <w:rPr>
          <w:sz w:val="24"/>
          <w:szCs w:val="24"/>
        </w:rPr>
        <w:t>Zubereitungszeit: 30 M</w:t>
      </w:r>
      <w:r>
        <w:rPr>
          <w:sz w:val="24"/>
          <w:szCs w:val="24"/>
        </w:rPr>
        <w:t>inuten</w:t>
      </w:r>
    </w:p>
    <w:p w14:paraId="696ABC49" w14:textId="77777777" w:rsidR="007C4B95" w:rsidRPr="00DB2C66" w:rsidRDefault="007C4B95" w:rsidP="007C4B95">
      <w:pPr>
        <w:jc w:val="both"/>
        <w:rPr>
          <w:sz w:val="24"/>
          <w:szCs w:val="24"/>
        </w:rPr>
      </w:pPr>
      <w:r w:rsidRPr="00DB2C66">
        <w:rPr>
          <w:sz w:val="24"/>
          <w:szCs w:val="24"/>
        </w:rPr>
        <w:t xml:space="preserve">Die Zwiebel fein würfeln. </w:t>
      </w:r>
      <w:r>
        <w:rPr>
          <w:sz w:val="24"/>
          <w:szCs w:val="24"/>
        </w:rPr>
        <w:t>1 EL Öl in einer Pfanne erhitzen, die Zwiebel darin glasig dünsten. Knoblauchzehe dazu pressen und kurz mitdünsten. 1 gehäuftem TL Currypulver, Kokosmilch, 5 EL Wasser und 2 EL Sojasauce zugeben und aufkochen. Die Erdnusscreme, die Limettenschale und den Limettensaft zugeben und mit Cayennepfeffer pikant abschmecken.</w:t>
      </w:r>
      <w:r w:rsidRPr="00DB2C66">
        <w:rPr>
          <w:sz w:val="24"/>
          <w:szCs w:val="24"/>
        </w:rPr>
        <w:br w:type="page"/>
      </w:r>
    </w:p>
    <w:p w14:paraId="3EC62BCA" w14:textId="77777777" w:rsidR="007C4B95" w:rsidRDefault="007C4B95" w:rsidP="007C4B95">
      <w:pPr>
        <w:pStyle w:val="Heading2"/>
        <w:spacing w:after="240"/>
      </w:pPr>
      <w:r>
        <w:lastRenderedPageBreak/>
        <w:t>Grüne Tahinsauce</w:t>
      </w:r>
      <w:r>
        <w:rPr>
          <w:rStyle w:val="FootnoteReference"/>
        </w:rPr>
        <w:footnoteReference w:id="823"/>
      </w:r>
      <w:r>
        <w:t xml:space="preserve"> </w:t>
      </w:r>
    </w:p>
    <w:p w14:paraId="538AB41B" w14:textId="77777777" w:rsidR="007C4B95" w:rsidRDefault="007C4B95" w:rsidP="007C4B95">
      <w:pPr>
        <w:rPr>
          <w:sz w:val="24"/>
          <w:szCs w:val="24"/>
        </w:rPr>
      </w:pPr>
      <w:r w:rsidRPr="00936BDA">
        <w:rPr>
          <w:sz w:val="24"/>
          <w:szCs w:val="24"/>
          <w:u w:val="single"/>
        </w:rPr>
        <w:t>Zutaten</w:t>
      </w:r>
      <w:r>
        <w:rPr>
          <w:sz w:val="24"/>
          <w:szCs w:val="24"/>
        </w:rPr>
        <w:t xml:space="preserve"> (für 4 Portionen):</w:t>
      </w:r>
    </w:p>
    <w:p w14:paraId="0B2C53D7" w14:textId="77777777" w:rsidR="007C4B95" w:rsidRDefault="007C4B95" w:rsidP="007C4B95">
      <w:pPr>
        <w:rPr>
          <w:sz w:val="24"/>
          <w:szCs w:val="24"/>
        </w:rPr>
      </w:pPr>
      <w:r>
        <w:rPr>
          <w:sz w:val="24"/>
          <w:szCs w:val="24"/>
        </w:rPr>
        <w:t>80 g Tahin</w:t>
      </w:r>
    </w:p>
    <w:p w14:paraId="3E992563" w14:textId="77777777" w:rsidR="007C4B95" w:rsidRDefault="007C4B95" w:rsidP="007C4B95">
      <w:pPr>
        <w:rPr>
          <w:sz w:val="24"/>
          <w:szCs w:val="24"/>
        </w:rPr>
      </w:pPr>
      <w:r>
        <w:rPr>
          <w:sz w:val="24"/>
          <w:szCs w:val="24"/>
        </w:rPr>
        <w:t>15 g Petersilie, grob gehackt</w:t>
      </w:r>
    </w:p>
    <w:p w14:paraId="143C2F58" w14:textId="77777777" w:rsidR="007C4B95" w:rsidRDefault="007C4B95" w:rsidP="007C4B95">
      <w:pPr>
        <w:rPr>
          <w:sz w:val="24"/>
          <w:szCs w:val="24"/>
        </w:rPr>
      </w:pPr>
      <w:r>
        <w:rPr>
          <w:sz w:val="24"/>
          <w:szCs w:val="24"/>
        </w:rPr>
        <w:t>1 kleine Knoblauchzehe, zerdrückt</w:t>
      </w:r>
    </w:p>
    <w:p w14:paraId="63F0F76B" w14:textId="77777777" w:rsidR="007C4B95" w:rsidRDefault="007C4B95" w:rsidP="007C4B95">
      <w:pPr>
        <w:rPr>
          <w:sz w:val="24"/>
          <w:szCs w:val="24"/>
        </w:rPr>
      </w:pPr>
      <w:r>
        <w:rPr>
          <w:sz w:val="24"/>
          <w:szCs w:val="24"/>
        </w:rPr>
        <w:t>3 EL Zitronensaft</w:t>
      </w:r>
    </w:p>
    <w:p w14:paraId="2E50A368" w14:textId="77777777" w:rsidR="007C4B95" w:rsidRDefault="007C4B95" w:rsidP="007C4B95">
      <w:pPr>
        <w:rPr>
          <w:sz w:val="24"/>
          <w:szCs w:val="24"/>
        </w:rPr>
      </w:pPr>
      <w:r>
        <w:rPr>
          <w:sz w:val="24"/>
          <w:szCs w:val="24"/>
        </w:rPr>
        <w:t>Meersalzflocken</w:t>
      </w:r>
    </w:p>
    <w:p w14:paraId="669996F5" w14:textId="77777777" w:rsidR="007C4B95" w:rsidRDefault="007C4B95" w:rsidP="007C4B95">
      <w:pPr>
        <w:rPr>
          <w:sz w:val="24"/>
          <w:szCs w:val="24"/>
        </w:rPr>
      </w:pPr>
    </w:p>
    <w:p w14:paraId="2D412E77" w14:textId="77777777" w:rsidR="007C4B95" w:rsidRDefault="007C4B95" w:rsidP="007C4B95">
      <w:pPr>
        <w:rPr>
          <w:sz w:val="24"/>
          <w:szCs w:val="24"/>
        </w:rPr>
      </w:pPr>
      <w:r>
        <w:rPr>
          <w:sz w:val="24"/>
          <w:szCs w:val="24"/>
        </w:rPr>
        <w:t>Zubereitung:</w:t>
      </w:r>
    </w:p>
    <w:p w14:paraId="1326E675" w14:textId="38A04F91" w:rsidR="007C4B95" w:rsidRDefault="007C4B95" w:rsidP="007C4B95">
      <w:pPr>
        <w:rPr>
          <w:rFonts w:asciiTheme="majorHAnsi" w:eastAsiaTheme="majorEastAsia" w:hAnsiTheme="majorHAnsi" w:cstheme="majorBidi"/>
          <w:color w:val="2F5496" w:themeColor="accent1" w:themeShade="BF"/>
          <w:sz w:val="26"/>
          <w:szCs w:val="26"/>
        </w:rPr>
      </w:pPr>
      <w:r>
        <w:rPr>
          <w:sz w:val="24"/>
          <w:szCs w:val="24"/>
        </w:rPr>
        <w:t xml:space="preserve">Tahin, Petersilie und Knoblauch kurz pürieren, bis die Mischung grün ist. Dann 80 ml Wasser, den Zitronensaft und ¼ TL Meersalzflocken hinzufügen. Weiterpürieren, bis eine glatte, grüne, dickflüssige Sauce entstanden ist. </w:t>
      </w:r>
      <w:r>
        <w:br w:type="page"/>
      </w:r>
    </w:p>
    <w:p w14:paraId="171BF8E2" w14:textId="77777777" w:rsidR="003821CA" w:rsidRPr="00F0625D" w:rsidRDefault="003821CA" w:rsidP="003821CA">
      <w:pPr>
        <w:pStyle w:val="Heading2"/>
        <w:spacing w:after="240"/>
      </w:pPr>
      <w:r w:rsidRPr="00F0625D">
        <w:lastRenderedPageBreak/>
        <w:t>Tahinisauce</w:t>
      </w:r>
      <w:r>
        <w:rPr>
          <w:rStyle w:val="FootnoteReference"/>
          <w:lang w:val="en-US"/>
        </w:rPr>
        <w:footnoteReference w:id="824"/>
      </w:r>
      <w:r w:rsidRPr="00F0625D">
        <w:t xml:space="preserve"> </w:t>
      </w:r>
    </w:p>
    <w:p w14:paraId="2727A502" w14:textId="77777777" w:rsidR="003821CA" w:rsidRPr="00AF13EB" w:rsidRDefault="003821CA" w:rsidP="003821CA">
      <w:pPr>
        <w:rPr>
          <w:sz w:val="24"/>
          <w:szCs w:val="24"/>
        </w:rPr>
      </w:pPr>
      <w:r w:rsidRPr="00D02EFA">
        <w:rPr>
          <w:sz w:val="24"/>
          <w:szCs w:val="24"/>
          <w:u w:val="single"/>
        </w:rPr>
        <w:t>Zutaten</w:t>
      </w:r>
      <w:r w:rsidRPr="00AF13EB">
        <w:rPr>
          <w:sz w:val="24"/>
          <w:szCs w:val="24"/>
        </w:rPr>
        <w:t xml:space="preserve"> </w:t>
      </w:r>
      <w:r>
        <w:rPr>
          <w:sz w:val="24"/>
          <w:szCs w:val="24"/>
        </w:rPr>
        <w:t>(</w:t>
      </w:r>
      <w:r w:rsidRPr="00AF13EB">
        <w:rPr>
          <w:sz w:val="24"/>
          <w:szCs w:val="24"/>
        </w:rPr>
        <w:t>für 350 ml</w:t>
      </w:r>
      <w:r>
        <w:rPr>
          <w:sz w:val="24"/>
          <w:szCs w:val="24"/>
        </w:rPr>
        <w:t>):</w:t>
      </w:r>
    </w:p>
    <w:p w14:paraId="36F20C54" w14:textId="77777777" w:rsidR="003821CA" w:rsidRPr="00AF13EB" w:rsidRDefault="003821CA" w:rsidP="003821CA">
      <w:pPr>
        <w:rPr>
          <w:sz w:val="24"/>
          <w:szCs w:val="24"/>
        </w:rPr>
      </w:pPr>
      <w:r w:rsidRPr="00AF13EB">
        <w:rPr>
          <w:sz w:val="24"/>
          <w:szCs w:val="24"/>
        </w:rPr>
        <w:t>150 g helles Tahini</w:t>
      </w:r>
    </w:p>
    <w:p w14:paraId="7ECFBABE" w14:textId="77777777" w:rsidR="003821CA" w:rsidRPr="00AF13EB" w:rsidRDefault="003821CA" w:rsidP="003821CA">
      <w:pPr>
        <w:rPr>
          <w:sz w:val="24"/>
          <w:szCs w:val="24"/>
        </w:rPr>
      </w:pPr>
      <w:r w:rsidRPr="00AF13EB">
        <w:rPr>
          <w:sz w:val="24"/>
          <w:szCs w:val="24"/>
        </w:rPr>
        <w:t>2 EL Zitronensaft</w:t>
      </w:r>
    </w:p>
    <w:p w14:paraId="023C0F20" w14:textId="77777777" w:rsidR="003821CA" w:rsidRPr="00AF13EB" w:rsidRDefault="003821CA" w:rsidP="003821CA">
      <w:pPr>
        <w:rPr>
          <w:sz w:val="24"/>
          <w:szCs w:val="24"/>
        </w:rPr>
      </w:pPr>
      <w:r w:rsidRPr="00AF13EB">
        <w:rPr>
          <w:sz w:val="24"/>
          <w:szCs w:val="24"/>
        </w:rPr>
        <w:t>1 mittelgroße Knoblauchzehe, zerdrückt</w:t>
      </w:r>
    </w:p>
    <w:p w14:paraId="551CFB17" w14:textId="77777777" w:rsidR="003821CA" w:rsidRPr="00AF13EB" w:rsidRDefault="003821CA" w:rsidP="003821CA">
      <w:pPr>
        <w:rPr>
          <w:sz w:val="24"/>
          <w:szCs w:val="24"/>
        </w:rPr>
      </w:pPr>
      <w:r w:rsidRPr="00AF13EB">
        <w:rPr>
          <w:sz w:val="24"/>
          <w:szCs w:val="24"/>
        </w:rPr>
        <w:t>1/45 TL Salz</w:t>
      </w:r>
    </w:p>
    <w:p w14:paraId="53D99199" w14:textId="77777777" w:rsidR="003821CA" w:rsidRDefault="003821CA" w:rsidP="003821CA">
      <w:pPr>
        <w:jc w:val="both"/>
        <w:rPr>
          <w:sz w:val="24"/>
          <w:szCs w:val="24"/>
        </w:rPr>
      </w:pPr>
    </w:p>
    <w:p w14:paraId="5CB38F2B" w14:textId="77777777" w:rsidR="003821CA" w:rsidRPr="00AF13EB" w:rsidRDefault="003821CA" w:rsidP="003821CA">
      <w:pPr>
        <w:jc w:val="both"/>
        <w:rPr>
          <w:sz w:val="24"/>
          <w:szCs w:val="24"/>
        </w:rPr>
      </w:pPr>
      <w:r>
        <w:rPr>
          <w:sz w:val="24"/>
          <w:szCs w:val="24"/>
        </w:rPr>
        <w:t>Zubereitung:</w:t>
      </w:r>
    </w:p>
    <w:p w14:paraId="6F8856BC" w14:textId="77777777" w:rsidR="003821CA" w:rsidRDefault="003821CA" w:rsidP="003821CA">
      <w:pPr>
        <w:jc w:val="both"/>
        <w:rPr>
          <w:sz w:val="24"/>
          <w:szCs w:val="24"/>
        </w:rPr>
      </w:pPr>
      <w:r w:rsidRPr="00F71CE0">
        <w:rPr>
          <w:sz w:val="24"/>
          <w:szCs w:val="24"/>
        </w:rPr>
        <w:t xml:space="preserve">Die Paste mit </w:t>
      </w:r>
      <w:r>
        <w:rPr>
          <w:sz w:val="24"/>
          <w:szCs w:val="24"/>
        </w:rPr>
        <w:t>120 ml Wasser, Zitronensaft, Knoblauch und Salz in einer mittelgroßen Schüssel zu einer dicken Sauce verrühren, die in etwa die Konsistenz von flüssigem Honig haben sollte. In ein Schraubglas füllen und im Kühlschrank aufbewahren. Die Sauce sollte ca. 1 Woche haltbar sein.</w:t>
      </w:r>
    </w:p>
    <w:p w14:paraId="65EB8360" w14:textId="247FE558" w:rsidR="003821CA" w:rsidRDefault="003821CA" w:rsidP="003821CA">
      <w:pPr>
        <w:rPr>
          <w:rFonts w:asciiTheme="majorHAnsi" w:eastAsiaTheme="majorEastAsia" w:hAnsiTheme="majorHAnsi" w:cstheme="majorBidi"/>
          <w:color w:val="2F5496" w:themeColor="accent1" w:themeShade="BF"/>
          <w:sz w:val="26"/>
          <w:szCs w:val="26"/>
        </w:rPr>
      </w:pPr>
      <w:r>
        <w:rPr>
          <w:sz w:val="24"/>
          <w:szCs w:val="24"/>
        </w:rPr>
        <w:br w:type="page"/>
      </w:r>
    </w:p>
    <w:p w14:paraId="43304717" w14:textId="77777777" w:rsidR="00B35311" w:rsidRDefault="00B35311" w:rsidP="00B35311">
      <w:pPr>
        <w:pStyle w:val="Heading2"/>
        <w:spacing w:after="240"/>
      </w:pPr>
      <w:r>
        <w:lastRenderedPageBreak/>
        <w:t>Chilisauce</w:t>
      </w:r>
      <w:r>
        <w:rPr>
          <w:rStyle w:val="FootnoteReference"/>
        </w:rPr>
        <w:footnoteReference w:id="825"/>
      </w:r>
      <w:r>
        <w:t xml:space="preserve"> </w:t>
      </w:r>
    </w:p>
    <w:p w14:paraId="2E2408FF" w14:textId="77777777" w:rsidR="00B35311" w:rsidRDefault="00B35311" w:rsidP="00B35311">
      <w:pPr>
        <w:rPr>
          <w:sz w:val="24"/>
          <w:szCs w:val="24"/>
        </w:rPr>
      </w:pPr>
      <w:r w:rsidRPr="00054EDF">
        <w:rPr>
          <w:sz w:val="24"/>
          <w:szCs w:val="24"/>
          <w:u w:val="single"/>
        </w:rPr>
        <w:t>Zutaten</w:t>
      </w:r>
      <w:r>
        <w:rPr>
          <w:sz w:val="24"/>
          <w:szCs w:val="24"/>
        </w:rPr>
        <w:t xml:space="preserve"> (für 2 Portionen)</w:t>
      </w:r>
    </w:p>
    <w:p w14:paraId="3779F34E" w14:textId="77777777" w:rsidR="00B35311" w:rsidRDefault="00B35311" w:rsidP="00B35311">
      <w:pPr>
        <w:rPr>
          <w:sz w:val="24"/>
          <w:szCs w:val="24"/>
        </w:rPr>
      </w:pPr>
      <w:r>
        <w:rPr>
          <w:sz w:val="24"/>
          <w:szCs w:val="24"/>
        </w:rPr>
        <w:t>1 Eiertomate, grob gewürfelt</w:t>
      </w:r>
    </w:p>
    <w:p w14:paraId="5C77DAEA" w14:textId="77777777" w:rsidR="00B35311" w:rsidRDefault="00B35311" w:rsidP="00B35311">
      <w:pPr>
        <w:rPr>
          <w:sz w:val="24"/>
          <w:szCs w:val="24"/>
        </w:rPr>
      </w:pPr>
      <w:r>
        <w:rPr>
          <w:sz w:val="24"/>
          <w:szCs w:val="24"/>
        </w:rPr>
        <w:t>3 rote Chilischoten, entkernt und grob gehackt</w:t>
      </w:r>
    </w:p>
    <w:p w14:paraId="7D162C34" w14:textId="77777777" w:rsidR="00B35311" w:rsidRDefault="00B35311" w:rsidP="00B35311">
      <w:pPr>
        <w:rPr>
          <w:sz w:val="24"/>
          <w:szCs w:val="24"/>
        </w:rPr>
      </w:pPr>
      <w:r>
        <w:rPr>
          <w:sz w:val="24"/>
          <w:szCs w:val="24"/>
        </w:rPr>
        <w:t>1,5 EL Apfelessig</w:t>
      </w:r>
    </w:p>
    <w:p w14:paraId="56AAC7FE" w14:textId="77777777" w:rsidR="00B35311" w:rsidRDefault="00B35311" w:rsidP="00B35311">
      <w:pPr>
        <w:rPr>
          <w:sz w:val="24"/>
          <w:szCs w:val="24"/>
        </w:rPr>
      </w:pPr>
      <w:r>
        <w:rPr>
          <w:sz w:val="24"/>
          <w:szCs w:val="24"/>
        </w:rPr>
        <w:t>2 EL Olivenöl</w:t>
      </w:r>
    </w:p>
    <w:p w14:paraId="70C733E9" w14:textId="77777777" w:rsidR="00B35311" w:rsidRDefault="00B35311" w:rsidP="00B35311">
      <w:pPr>
        <w:rPr>
          <w:sz w:val="24"/>
          <w:szCs w:val="24"/>
        </w:rPr>
      </w:pPr>
    </w:p>
    <w:p w14:paraId="251F6D47" w14:textId="77777777" w:rsidR="00B35311" w:rsidRDefault="00B35311" w:rsidP="00B35311">
      <w:pPr>
        <w:rPr>
          <w:sz w:val="24"/>
          <w:szCs w:val="24"/>
        </w:rPr>
      </w:pPr>
      <w:r>
        <w:rPr>
          <w:sz w:val="24"/>
          <w:szCs w:val="24"/>
        </w:rPr>
        <w:t>Zubereitung:</w:t>
      </w:r>
    </w:p>
    <w:p w14:paraId="1A757459" w14:textId="2C90B825" w:rsidR="00B35311" w:rsidRPr="003570D1" w:rsidRDefault="00B35311" w:rsidP="003570D1">
      <w:pPr>
        <w:jc w:val="both"/>
        <w:rPr>
          <w:rFonts w:asciiTheme="majorHAnsi" w:eastAsiaTheme="majorEastAsia" w:hAnsiTheme="majorHAnsi" w:cstheme="majorBidi"/>
          <w:color w:val="2F5496" w:themeColor="accent1" w:themeShade="BF"/>
          <w:sz w:val="26"/>
          <w:szCs w:val="26"/>
        </w:rPr>
      </w:pPr>
      <w:r>
        <w:rPr>
          <w:sz w:val="24"/>
          <w:szCs w:val="24"/>
        </w:rPr>
        <w:t>Die Tomate und die Chilis mit ¾ TL Salz fein pürieren. Essig und Öl dazugeben und noch einige Sekunden weitermixen. Fertig.</w:t>
      </w:r>
      <w:r>
        <w:br w:type="page"/>
      </w:r>
    </w:p>
    <w:p w14:paraId="4BC83FBA" w14:textId="77777777" w:rsidR="00B35311" w:rsidRDefault="00B35311" w:rsidP="00B35311">
      <w:pPr>
        <w:pStyle w:val="Heading2"/>
        <w:spacing w:after="240"/>
      </w:pPr>
      <w:r>
        <w:lastRenderedPageBreak/>
        <w:t>Passionsfrucht-Marinade für Fisch</w:t>
      </w:r>
    </w:p>
    <w:p w14:paraId="5C41AED7" w14:textId="77777777" w:rsidR="00B35311" w:rsidRPr="0051154B" w:rsidRDefault="00B35311" w:rsidP="00B35311">
      <w:pPr>
        <w:rPr>
          <w:sz w:val="24"/>
          <w:szCs w:val="24"/>
          <w:u w:val="single"/>
        </w:rPr>
      </w:pPr>
      <w:r w:rsidRPr="0051154B">
        <w:rPr>
          <w:sz w:val="24"/>
          <w:szCs w:val="24"/>
          <w:u w:val="single"/>
        </w:rPr>
        <w:t>Zutaten</w:t>
      </w:r>
      <w:r>
        <w:rPr>
          <w:sz w:val="24"/>
          <w:szCs w:val="24"/>
          <w:u w:val="single"/>
        </w:rPr>
        <w:t>:</w:t>
      </w:r>
    </w:p>
    <w:p w14:paraId="5EDD5A00" w14:textId="77777777" w:rsidR="00B35311" w:rsidRDefault="00B35311" w:rsidP="00B35311">
      <w:pPr>
        <w:rPr>
          <w:sz w:val="24"/>
          <w:szCs w:val="24"/>
        </w:rPr>
      </w:pPr>
      <w:r>
        <w:rPr>
          <w:sz w:val="24"/>
          <w:szCs w:val="24"/>
        </w:rPr>
        <w:t>2 Knoblauchzehen</w:t>
      </w:r>
    </w:p>
    <w:p w14:paraId="6CD2A16A" w14:textId="77777777" w:rsidR="00B35311" w:rsidRDefault="00B35311" w:rsidP="00B35311">
      <w:pPr>
        <w:rPr>
          <w:sz w:val="24"/>
          <w:szCs w:val="24"/>
        </w:rPr>
      </w:pPr>
      <w:r>
        <w:rPr>
          <w:sz w:val="24"/>
          <w:szCs w:val="24"/>
        </w:rPr>
        <w:t>2 Passionsfrüchte</w:t>
      </w:r>
    </w:p>
    <w:p w14:paraId="67876388" w14:textId="77777777" w:rsidR="00B35311" w:rsidRDefault="00B35311" w:rsidP="00B35311">
      <w:pPr>
        <w:rPr>
          <w:sz w:val="24"/>
          <w:szCs w:val="24"/>
        </w:rPr>
      </w:pPr>
      <w:r>
        <w:rPr>
          <w:sz w:val="24"/>
          <w:szCs w:val="24"/>
        </w:rPr>
        <w:t>2 Bio-Limetten</w:t>
      </w:r>
    </w:p>
    <w:p w14:paraId="50023458" w14:textId="77777777" w:rsidR="00B35311" w:rsidRDefault="00B35311" w:rsidP="00B35311">
      <w:pPr>
        <w:rPr>
          <w:sz w:val="24"/>
          <w:szCs w:val="24"/>
        </w:rPr>
      </w:pPr>
      <w:r>
        <w:rPr>
          <w:sz w:val="24"/>
          <w:szCs w:val="24"/>
        </w:rPr>
        <w:t>1 grüne Chilischote</w:t>
      </w:r>
    </w:p>
    <w:p w14:paraId="7F9EE8EF" w14:textId="77777777" w:rsidR="00B35311" w:rsidRDefault="00B35311" w:rsidP="00B35311">
      <w:pPr>
        <w:rPr>
          <w:sz w:val="24"/>
          <w:szCs w:val="24"/>
        </w:rPr>
      </w:pPr>
      <w:r>
        <w:rPr>
          <w:sz w:val="24"/>
          <w:szCs w:val="24"/>
        </w:rPr>
        <w:t>½ TL Pfefferkörner</w:t>
      </w:r>
    </w:p>
    <w:p w14:paraId="0E5B1848" w14:textId="77777777" w:rsidR="00B35311" w:rsidRDefault="00B35311" w:rsidP="00B35311">
      <w:pPr>
        <w:rPr>
          <w:sz w:val="24"/>
          <w:szCs w:val="24"/>
        </w:rPr>
      </w:pPr>
      <w:r>
        <w:rPr>
          <w:sz w:val="24"/>
          <w:szCs w:val="24"/>
        </w:rPr>
        <w:t>1 TL geriebener Ingwer</w:t>
      </w:r>
    </w:p>
    <w:p w14:paraId="57BF3495" w14:textId="77777777" w:rsidR="00B35311" w:rsidRDefault="00B35311" w:rsidP="00B35311">
      <w:pPr>
        <w:rPr>
          <w:sz w:val="24"/>
          <w:szCs w:val="24"/>
        </w:rPr>
      </w:pPr>
      <w:r>
        <w:rPr>
          <w:sz w:val="24"/>
          <w:szCs w:val="24"/>
        </w:rPr>
        <w:t>Meersalz</w:t>
      </w:r>
    </w:p>
    <w:p w14:paraId="5D511B55" w14:textId="77777777" w:rsidR="00B35311" w:rsidRDefault="00B35311" w:rsidP="00B35311">
      <w:pPr>
        <w:rPr>
          <w:sz w:val="24"/>
          <w:szCs w:val="24"/>
        </w:rPr>
      </w:pPr>
    </w:p>
    <w:p w14:paraId="0B92789A" w14:textId="77777777" w:rsidR="00B35311" w:rsidRDefault="00B35311" w:rsidP="00B35311">
      <w:pPr>
        <w:rPr>
          <w:sz w:val="24"/>
          <w:szCs w:val="24"/>
        </w:rPr>
      </w:pPr>
      <w:r>
        <w:rPr>
          <w:sz w:val="24"/>
          <w:szCs w:val="24"/>
        </w:rPr>
        <w:t>Zubereitung:</w:t>
      </w:r>
    </w:p>
    <w:p w14:paraId="0D2974EE" w14:textId="77777777" w:rsidR="00B35311" w:rsidRDefault="00B35311" w:rsidP="00B35311">
      <w:pPr>
        <w:rPr>
          <w:rFonts w:asciiTheme="majorHAnsi" w:eastAsiaTheme="majorEastAsia" w:hAnsiTheme="majorHAnsi" w:cstheme="majorBidi"/>
          <w:color w:val="2F5496" w:themeColor="accent1" w:themeShade="BF"/>
          <w:sz w:val="26"/>
          <w:szCs w:val="26"/>
        </w:rPr>
      </w:pPr>
      <w:r>
        <w:rPr>
          <w:sz w:val="24"/>
          <w:szCs w:val="24"/>
        </w:rPr>
        <w:t>Knoblauchzehen fein würfeln; Fruchtfleisch der Passionsfrüchte herauskratzen. Schale der Limetten abreiben, Limetten danach auspressen. Chilischote feinhacken und Pfefferkörner mit einem Mörser zerstoßen. Alles zusammen mit dem Ingwer und etwas Meersalz vermischen.</w:t>
      </w:r>
      <w:r>
        <w:br w:type="page"/>
      </w:r>
    </w:p>
    <w:p w14:paraId="26FD32D4" w14:textId="3D25173F" w:rsidR="00B35311" w:rsidRDefault="00B35311" w:rsidP="00B35311">
      <w:pPr>
        <w:pStyle w:val="Heading2"/>
        <w:spacing w:after="240"/>
      </w:pPr>
      <w:r w:rsidRPr="002C1484">
        <w:lastRenderedPageBreak/>
        <w:t>Ananas-Chutney</w:t>
      </w:r>
      <w:r>
        <w:rPr>
          <w:rStyle w:val="FootnoteReference"/>
        </w:rPr>
        <w:footnoteReference w:id="826"/>
      </w:r>
      <w:r w:rsidRPr="002C1484">
        <w:t xml:space="preserve"> </w:t>
      </w:r>
    </w:p>
    <w:p w14:paraId="5A93C734" w14:textId="77777777" w:rsidR="00B35311" w:rsidRDefault="00B35311" w:rsidP="00B35311">
      <w:pPr>
        <w:rPr>
          <w:sz w:val="24"/>
          <w:szCs w:val="24"/>
        </w:rPr>
      </w:pPr>
      <w:r w:rsidRPr="009D7102">
        <w:rPr>
          <w:sz w:val="24"/>
          <w:szCs w:val="24"/>
          <w:u w:val="single"/>
        </w:rPr>
        <w:t>Zutaten</w:t>
      </w:r>
      <w:r>
        <w:rPr>
          <w:sz w:val="24"/>
          <w:szCs w:val="24"/>
        </w:rPr>
        <w:t xml:space="preserve"> (für 6 Portionen):</w:t>
      </w:r>
    </w:p>
    <w:p w14:paraId="724E0E13" w14:textId="77777777" w:rsidR="00B35311" w:rsidRDefault="00B35311" w:rsidP="00B35311">
      <w:pPr>
        <w:rPr>
          <w:sz w:val="24"/>
          <w:szCs w:val="24"/>
        </w:rPr>
      </w:pPr>
      <w:r>
        <w:rPr>
          <w:sz w:val="24"/>
          <w:szCs w:val="24"/>
        </w:rPr>
        <w:t>300 g Zwiebeln</w:t>
      </w:r>
    </w:p>
    <w:p w14:paraId="377ED63B" w14:textId="77777777" w:rsidR="00B35311" w:rsidRDefault="00B35311" w:rsidP="00B35311">
      <w:pPr>
        <w:rPr>
          <w:sz w:val="24"/>
          <w:szCs w:val="24"/>
        </w:rPr>
      </w:pPr>
      <w:r>
        <w:rPr>
          <w:sz w:val="24"/>
          <w:szCs w:val="24"/>
        </w:rPr>
        <w:t>1 Knoblauchzehe</w:t>
      </w:r>
    </w:p>
    <w:p w14:paraId="17ED5B7F" w14:textId="77777777" w:rsidR="00B35311" w:rsidRDefault="00B35311" w:rsidP="00B35311">
      <w:pPr>
        <w:rPr>
          <w:sz w:val="24"/>
          <w:szCs w:val="24"/>
        </w:rPr>
      </w:pPr>
      <w:r>
        <w:rPr>
          <w:sz w:val="24"/>
          <w:szCs w:val="24"/>
        </w:rPr>
        <w:t>300 g Ananasfruchtfleisch</w:t>
      </w:r>
    </w:p>
    <w:p w14:paraId="07DBC43F" w14:textId="77777777" w:rsidR="00B35311" w:rsidRDefault="00B35311" w:rsidP="00B35311">
      <w:pPr>
        <w:rPr>
          <w:sz w:val="24"/>
          <w:szCs w:val="24"/>
        </w:rPr>
      </w:pPr>
      <w:r>
        <w:rPr>
          <w:sz w:val="24"/>
          <w:szCs w:val="24"/>
        </w:rPr>
        <w:t>1 rote Pfefferschote</w:t>
      </w:r>
    </w:p>
    <w:p w14:paraId="150465B4" w14:textId="77777777" w:rsidR="00B35311" w:rsidRDefault="00B35311" w:rsidP="00B35311">
      <w:pPr>
        <w:rPr>
          <w:sz w:val="24"/>
          <w:szCs w:val="24"/>
        </w:rPr>
      </w:pPr>
      <w:r>
        <w:rPr>
          <w:sz w:val="24"/>
          <w:szCs w:val="24"/>
        </w:rPr>
        <w:t>3 EL Sonnenblumenöl</w:t>
      </w:r>
    </w:p>
    <w:p w14:paraId="64BE626F" w14:textId="77777777" w:rsidR="00B35311" w:rsidRDefault="00B35311" w:rsidP="00B35311">
      <w:pPr>
        <w:rPr>
          <w:sz w:val="24"/>
          <w:szCs w:val="24"/>
        </w:rPr>
      </w:pPr>
      <w:r>
        <w:rPr>
          <w:sz w:val="24"/>
          <w:szCs w:val="24"/>
        </w:rPr>
        <w:t>2 EL brauner Zucker</w:t>
      </w:r>
    </w:p>
    <w:p w14:paraId="76D3376E" w14:textId="77777777" w:rsidR="00B35311" w:rsidRDefault="00B35311" w:rsidP="00B35311">
      <w:pPr>
        <w:rPr>
          <w:sz w:val="24"/>
          <w:szCs w:val="24"/>
        </w:rPr>
      </w:pPr>
      <w:r>
        <w:rPr>
          <w:sz w:val="24"/>
          <w:szCs w:val="24"/>
        </w:rPr>
        <w:t>2 EL helle Senfsaat</w:t>
      </w:r>
    </w:p>
    <w:p w14:paraId="20026183" w14:textId="77777777" w:rsidR="00B35311" w:rsidRDefault="00B35311" w:rsidP="00B35311">
      <w:pPr>
        <w:rPr>
          <w:sz w:val="24"/>
          <w:szCs w:val="24"/>
        </w:rPr>
      </w:pPr>
      <w:r>
        <w:rPr>
          <w:sz w:val="24"/>
          <w:szCs w:val="24"/>
        </w:rPr>
        <w:t>2 EL Balsamicoessig</w:t>
      </w:r>
    </w:p>
    <w:p w14:paraId="16639D75" w14:textId="77777777" w:rsidR="00B35311" w:rsidRDefault="00B35311" w:rsidP="00B35311">
      <w:pPr>
        <w:rPr>
          <w:sz w:val="24"/>
          <w:szCs w:val="24"/>
        </w:rPr>
      </w:pPr>
      <w:r>
        <w:rPr>
          <w:sz w:val="24"/>
          <w:szCs w:val="24"/>
        </w:rPr>
        <w:t>2 EL Weißweinessig</w:t>
      </w:r>
    </w:p>
    <w:p w14:paraId="069C5432" w14:textId="77777777" w:rsidR="00B35311" w:rsidRDefault="00B35311" w:rsidP="00B35311">
      <w:pPr>
        <w:rPr>
          <w:sz w:val="24"/>
          <w:szCs w:val="24"/>
        </w:rPr>
      </w:pPr>
      <w:r>
        <w:rPr>
          <w:sz w:val="24"/>
          <w:szCs w:val="24"/>
        </w:rPr>
        <w:t>Salz</w:t>
      </w:r>
    </w:p>
    <w:p w14:paraId="3656A89A" w14:textId="77777777" w:rsidR="00B35311" w:rsidRDefault="00B35311" w:rsidP="00B35311">
      <w:pPr>
        <w:rPr>
          <w:sz w:val="24"/>
          <w:szCs w:val="24"/>
        </w:rPr>
      </w:pPr>
      <w:r>
        <w:rPr>
          <w:sz w:val="24"/>
          <w:szCs w:val="24"/>
        </w:rPr>
        <w:t>Pfeffer</w:t>
      </w:r>
    </w:p>
    <w:p w14:paraId="358EFCC1" w14:textId="77777777" w:rsidR="00B35311" w:rsidRDefault="00B35311" w:rsidP="00B35311">
      <w:pPr>
        <w:rPr>
          <w:sz w:val="24"/>
          <w:szCs w:val="24"/>
        </w:rPr>
      </w:pPr>
      <w:r>
        <w:rPr>
          <w:sz w:val="24"/>
          <w:szCs w:val="24"/>
        </w:rPr>
        <w:t>5 Stiele Koriandergrün</w:t>
      </w:r>
    </w:p>
    <w:p w14:paraId="498345AA" w14:textId="77777777" w:rsidR="00B35311" w:rsidRDefault="00B35311" w:rsidP="00B35311">
      <w:pPr>
        <w:rPr>
          <w:sz w:val="24"/>
          <w:szCs w:val="24"/>
        </w:rPr>
      </w:pPr>
    </w:p>
    <w:p w14:paraId="4C146486" w14:textId="77777777" w:rsidR="00B35311" w:rsidRDefault="00B35311" w:rsidP="00B35311">
      <w:pPr>
        <w:rPr>
          <w:sz w:val="24"/>
          <w:szCs w:val="24"/>
        </w:rPr>
      </w:pPr>
    </w:p>
    <w:p w14:paraId="45613362" w14:textId="77777777" w:rsidR="00B35311" w:rsidRDefault="00B35311" w:rsidP="00B35311">
      <w:pPr>
        <w:rPr>
          <w:sz w:val="24"/>
          <w:szCs w:val="24"/>
        </w:rPr>
      </w:pPr>
      <w:r>
        <w:rPr>
          <w:sz w:val="24"/>
          <w:szCs w:val="24"/>
        </w:rPr>
        <w:t>Zubereitungszeit: 45 Minuten</w:t>
      </w:r>
    </w:p>
    <w:p w14:paraId="3CFD141D" w14:textId="77777777" w:rsidR="00B35311" w:rsidRPr="002C1484" w:rsidRDefault="00B35311" w:rsidP="00B40E8C">
      <w:pPr>
        <w:pStyle w:val="ListParagraph"/>
        <w:numPr>
          <w:ilvl w:val="0"/>
          <w:numId w:val="342"/>
        </w:numPr>
        <w:spacing w:after="120"/>
        <w:ind w:left="714" w:hanging="357"/>
        <w:contextualSpacing w:val="0"/>
        <w:jc w:val="both"/>
        <w:rPr>
          <w:sz w:val="24"/>
          <w:szCs w:val="24"/>
        </w:rPr>
      </w:pPr>
      <w:r w:rsidRPr="002C1484">
        <w:rPr>
          <w:sz w:val="24"/>
          <w:szCs w:val="24"/>
        </w:rPr>
        <w:t>Zwiebeln, Knoblauch und Ananas getrennt sehr fein würfeln. Pfefferschote längs halbieren, entkernen und fein würfeln.</w:t>
      </w:r>
    </w:p>
    <w:p w14:paraId="53F96A62" w14:textId="77777777" w:rsidR="00B35311" w:rsidRPr="002C1484" w:rsidRDefault="00B35311" w:rsidP="00B40E8C">
      <w:pPr>
        <w:pStyle w:val="ListParagraph"/>
        <w:numPr>
          <w:ilvl w:val="0"/>
          <w:numId w:val="342"/>
        </w:numPr>
        <w:spacing w:after="120"/>
        <w:ind w:left="714" w:hanging="357"/>
        <w:contextualSpacing w:val="0"/>
        <w:jc w:val="both"/>
        <w:rPr>
          <w:sz w:val="24"/>
          <w:szCs w:val="24"/>
        </w:rPr>
      </w:pPr>
      <w:r w:rsidRPr="002C1484">
        <w:rPr>
          <w:sz w:val="24"/>
          <w:szCs w:val="24"/>
        </w:rPr>
        <w:t>Öl in einem Topf erhitzen. Knoblauch und Zwiebeln darin glasig dünsten. Zucker zugeben und leicht karamellisieren lassen. Ananas, Pfefferschote und Senfsaat zugeben und 5 Minuten dünsten. Mit beiden Essigsorten ablöschen und 30 Minuten bei mittlerer Hitze einkochen. Chutney mit Salz und Pfeffer abschmecken und abkühlen lassen.</w:t>
      </w:r>
    </w:p>
    <w:p w14:paraId="2273273E" w14:textId="77777777" w:rsidR="00B35311" w:rsidRPr="002C1484" w:rsidRDefault="00B35311" w:rsidP="00B40E8C">
      <w:pPr>
        <w:pStyle w:val="ListParagraph"/>
        <w:numPr>
          <w:ilvl w:val="0"/>
          <w:numId w:val="342"/>
        </w:numPr>
        <w:spacing w:after="120"/>
        <w:ind w:left="714" w:hanging="357"/>
        <w:contextualSpacing w:val="0"/>
        <w:jc w:val="both"/>
        <w:rPr>
          <w:sz w:val="24"/>
          <w:szCs w:val="24"/>
        </w:rPr>
      </w:pPr>
      <w:r w:rsidRPr="002C1484">
        <w:rPr>
          <w:sz w:val="24"/>
          <w:szCs w:val="24"/>
        </w:rPr>
        <w:t>Koriander mit den zarten Stielen fein schneiden und zum Chutney dazugeben. Passt zu Geflügel und Lamm.</w:t>
      </w:r>
    </w:p>
    <w:p w14:paraId="36B52FBE" w14:textId="77777777" w:rsidR="00B35311" w:rsidRPr="002C1484" w:rsidRDefault="00B35311" w:rsidP="00B35311">
      <w:pPr>
        <w:rPr>
          <w:sz w:val="24"/>
          <w:szCs w:val="24"/>
        </w:rPr>
      </w:pPr>
    </w:p>
    <w:p w14:paraId="5FF56B08" w14:textId="77777777" w:rsidR="00B35311" w:rsidRPr="002C1484" w:rsidRDefault="00B35311" w:rsidP="00B35311">
      <w:pPr>
        <w:rPr>
          <w:sz w:val="24"/>
          <w:szCs w:val="24"/>
        </w:rPr>
      </w:pPr>
      <w:r w:rsidRPr="002C1484">
        <w:rPr>
          <w:sz w:val="24"/>
          <w:szCs w:val="24"/>
        </w:rPr>
        <w:br w:type="page"/>
      </w:r>
    </w:p>
    <w:p w14:paraId="63933AD9" w14:textId="77777777" w:rsidR="00B35311" w:rsidRDefault="00B35311" w:rsidP="00B35311">
      <w:pPr>
        <w:pStyle w:val="Heading2"/>
        <w:spacing w:after="240"/>
      </w:pPr>
      <w:r>
        <w:lastRenderedPageBreak/>
        <w:t>Mangochutney</w:t>
      </w:r>
      <w:r>
        <w:rPr>
          <w:rStyle w:val="FootnoteReference"/>
        </w:rPr>
        <w:footnoteReference w:id="827"/>
      </w:r>
      <w:r>
        <w:t xml:space="preserve"> </w:t>
      </w:r>
    </w:p>
    <w:p w14:paraId="22457EE9" w14:textId="77777777" w:rsidR="00B35311" w:rsidRDefault="00B35311" w:rsidP="00B35311">
      <w:pPr>
        <w:rPr>
          <w:sz w:val="24"/>
          <w:szCs w:val="24"/>
        </w:rPr>
      </w:pPr>
      <w:r w:rsidRPr="007432E2">
        <w:rPr>
          <w:sz w:val="24"/>
          <w:szCs w:val="24"/>
          <w:u w:val="single"/>
        </w:rPr>
        <w:t>Zutaten</w:t>
      </w:r>
      <w:r>
        <w:rPr>
          <w:sz w:val="24"/>
          <w:szCs w:val="24"/>
        </w:rPr>
        <w:t xml:space="preserve"> (für 6 Portionen):</w:t>
      </w:r>
    </w:p>
    <w:p w14:paraId="5F226F95" w14:textId="77777777" w:rsidR="00B35311" w:rsidRDefault="00B35311" w:rsidP="00B35311">
      <w:pPr>
        <w:rPr>
          <w:sz w:val="24"/>
          <w:szCs w:val="24"/>
        </w:rPr>
      </w:pPr>
      <w:r>
        <w:rPr>
          <w:sz w:val="24"/>
          <w:szCs w:val="24"/>
        </w:rPr>
        <w:t>1 große Mango (600 g)</w:t>
      </w:r>
    </w:p>
    <w:p w14:paraId="471F9726" w14:textId="77777777" w:rsidR="00B35311" w:rsidRDefault="00B35311" w:rsidP="00B35311">
      <w:pPr>
        <w:rPr>
          <w:sz w:val="24"/>
          <w:szCs w:val="24"/>
        </w:rPr>
      </w:pPr>
      <w:r>
        <w:rPr>
          <w:sz w:val="24"/>
          <w:szCs w:val="24"/>
        </w:rPr>
        <w:t>2 frische Chilischoten</w:t>
      </w:r>
    </w:p>
    <w:p w14:paraId="21F6557D" w14:textId="77777777" w:rsidR="00B35311" w:rsidRDefault="00B35311" w:rsidP="00B35311">
      <w:pPr>
        <w:rPr>
          <w:sz w:val="24"/>
          <w:szCs w:val="24"/>
        </w:rPr>
      </w:pPr>
      <w:r>
        <w:rPr>
          <w:sz w:val="24"/>
          <w:szCs w:val="24"/>
        </w:rPr>
        <w:t>2 TL Stärke</w:t>
      </w:r>
    </w:p>
    <w:p w14:paraId="023A573C" w14:textId="77777777" w:rsidR="00B35311" w:rsidRDefault="00B35311" w:rsidP="00B35311">
      <w:pPr>
        <w:rPr>
          <w:sz w:val="24"/>
          <w:szCs w:val="24"/>
        </w:rPr>
      </w:pPr>
      <w:r>
        <w:rPr>
          <w:sz w:val="24"/>
          <w:szCs w:val="24"/>
        </w:rPr>
        <w:t>¼ TL Kurkumapulver</w:t>
      </w:r>
    </w:p>
    <w:p w14:paraId="13313C77" w14:textId="77777777" w:rsidR="00B35311" w:rsidRDefault="00B35311" w:rsidP="00B35311">
      <w:pPr>
        <w:rPr>
          <w:sz w:val="24"/>
          <w:szCs w:val="24"/>
        </w:rPr>
      </w:pPr>
      <w:r>
        <w:rPr>
          <w:sz w:val="24"/>
          <w:szCs w:val="24"/>
        </w:rPr>
        <w:t>Salz</w:t>
      </w:r>
    </w:p>
    <w:p w14:paraId="62E96664" w14:textId="77777777" w:rsidR="00B35311" w:rsidRDefault="00B35311" w:rsidP="00B35311">
      <w:pPr>
        <w:rPr>
          <w:sz w:val="24"/>
          <w:szCs w:val="24"/>
        </w:rPr>
      </w:pPr>
      <w:r>
        <w:rPr>
          <w:sz w:val="24"/>
          <w:szCs w:val="24"/>
        </w:rPr>
        <w:t>100 g Rohrzucker</w:t>
      </w:r>
    </w:p>
    <w:p w14:paraId="2F09EDE9" w14:textId="77777777" w:rsidR="00B35311" w:rsidRDefault="00B35311" w:rsidP="00B35311">
      <w:pPr>
        <w:rPr>
          <w:sz w:val="24"/>
          <w:szCs w:val="24"/>
        </w:rPr>
      </w:pPr>
      <w:r>
        <w:rPr>
          <w:sz w:val="24"/>
          <w:szCs w:val="24"/>
        </w:rPr>
        <w:t>1 EL Butterschmalz</w:t>
      </w:r>
    </w:p>
    <w:p w14:paraId="2AF8C67B" w14:textId="77777777" w:rsidR="00B35311" w:rsidRDefault="00B35311" w:rsidP="00B35311">
      <w:pPr>
        <w:rPr>
          <w:sz w:val="24"/>
          <w:szCs w:val="24"/>
        </w:rPr>
      </w:pPr>
      <w:r>
        <w:rPr>
          <w:sz w:val="24"/>
          <w:szCs w:val="24"/>
        </w:rPr>
        <w:t>1 TL schwarze Senfsamen</w:t>
      </w:r>
    </w:p>
    <w:p w14:paraId="24E3376C" w14:textId="77777777" w:rsidR="00B35311" w:rsidRDefault="00B35311" w:rsidP="00B35311">
      <w:pPr>
        <w:rPr>
          <w:sz w:val="24"/>
          <w:szCs w:val="24"/>
        </w:rPr>
      </w:pPr>
      <w:r>
        <w:rPr>
          <w:sz w:val="24"/>
          <w:szCs w:val="24"/>
        </w:rPr>
        <w:t>2 getrocknete Chilischoten</w:t>
      </w:r>
    </w:p>
    <w:p w14:paraId="3BD202CD" w14:textId="77777777" w:rsidR="00B35311" w:rsidRDefault="00B35311" w:rsidP="00B35311">
      <w:pPr>
        <w:rPr>
          <w:sz w:val="24"/>
          <w:szCs w:val="24"/>
        </w:rPr>
      </w:pPr>
    </w:p>
    <w:p w14:paraId="02C240C7" w14:textId="77777777" w:rsidR="00B35311" w:rsidRDefault="00B35311" w:rsidP="00B35311">
      <w:pPr>
        <w:rPr>
          <w:sz w:val="24"/>
          <w:szCs w:val="24"/>
        </w:rPr>
      </w:pPr>
      <w:r>
        <w:rPr>
          <w:sz w:val="24"/>
          <w:szCs w:val="24"/>
        </w:rPr>
        <w:t>Zubereitungszeit: 30 Minuten</w:t>
      </w:r>
    </w:p>
    <w:p w14:paraId="713BBEA6" w14:textId="77777777" w:rsidR="00B35311" w:rsidRPr="00C73417" w:rsidRDefault="00B35311" w:rsidP="00B40E8C">
      <w:pPr>
        <w:pStyle w:val="ListParagraph"/>
        <w:numPr>
          <w:ilvl w:val="0"/>
          <w:numId w:val="322"/>
        </w:numPr>
        <w:spacing w:after="120"/>
        <w:ind w:left="714" w:hanging="357"/>
        <w:contextualSpacing w:val="0"/>
        <w:jc w:val="both"/>
        <w:rPr>
          <w:sz w:val="24"/>
          <w:szCs w:val="24"/>
        </w:rPr>
      </w:pPr>
      <w:r w:rsidRPr="00C73417">
        <w:rPr>
          <w:sz w:val="24"/>
          <w:szCs w:val="24"/>
        </w:rPr>
        <w:t>Mangoschale mit einem scharfen Messer abziehen und die Frucht längs halbieren. Das Fruchtfleisch sehr vorsichtig vom faserigen Kern lösen und in etwa 0,5 cm dicke und 3 cm lange Streifen schneiden. Frische Chilischoten waschen und kleinschneiden, vom Stielansatz befreien. Stärke mit 4 EL Wasser anrühren und beiseitestellen.</w:t>
      </w:r>
    </w:p>
    <w:p w14:paraId="1C0DD487" w14:textId="77777777" w:rsidR="00B35311" w:rsidRPr="00C73417" w:rsidRDefault="00B35311" w:rsidP="00B40E8C">
      <w:pPr>
        <w:pStyle w:val="ListParagraph"/>
        <w:numPr>
          <w:ilvl w:val="0"/>
          <w:numId w:val="322"/>
        </w:numPr>
        <w:spacing w:after="120"/>
        <w:ind w:left="714" w:hanging="357"/>
        <w:contextualSpacing w:val="0"/>
        <w:jc w:val="both"/>
        <w:rPr>
          <w:sz w:val="24"/>
          <w:szCs w:val="24"/>
        </w:rPr>
      </w:pPr>
      <w:r w:rsidRPr="00C73417">
        <w:rPr>
          <w:sz w:val="24"/>
          <w:szCs w:val="24"/>
        </w:rPr>
        <w:t xml:space="preserve">In einem Topf ¼ l Wasser mit Kurkumapulver und Salz zum Kochen bringen. Mangostreifen und frische Chilischoten dazugeben und bei mittlerer Hitze etwa 10 Minuten köcheln, bis die Mangostreifen weich sind. Die Hitze erhöhen und das Chutney etwa 5 Minuten kochen lassen. Zucker dazugeben und Chutney mit Stärke andicken, dann den Topf vom Herd nehmen.  </w:t>
      </w:r>
    </w:p>
    <w:p w14:paraId="599F10F0" w14:textId="77777777" w:rsidR="00B35311" w:rsidRPr="00C73417" w:rsidRDefault="00B35311" w:rsidP="00B40E8C">
      <w:pPr>
        <w:pStyle w:val="ListParagraph"/>
        <w:numPr>
          <w:ilvl w:val="0"/>
          <w:numId w:val="322"/>
        </w:numPr>
        <w:spacing w:after="120"/>
        <w:ind w:left="714" w:hanging="357"/>
        <w:contextualSpacing w:val="0"/>
        <w:jc w:val="both"/>
        <w:rPr>
          <w:sz w:val="24"/>
          <w:szCs w:val="24"/>
        </w:rPr>
      </w:pPr>
      <w:r w:rsidRPr="00C73417">
        <w:rPr>
          <w:sz w:val="24"/>
          <w:szCs w:val="24"/>
        </w:rPr>
        <w:t xml:space="preserve">In einer kleinen Pfanne Butterschmalz erhitzen, Senfsamen und getrocknete Chilischoten dazugeben und bei mittlerer Hitze kurz anbraten, dann alles zum Chutney geben. Alle Zutaten gut verrühren. In eine Servierschüssel geben und etwa 1 Stunde kaltstellen. </w:t>
      </w:r>
    </w:p>
    <w:p w14:paraId="4659B57B" w14:textId="77777777" w:rsidR="00B35311" w:rsidRPr="00C73417" w:rsidRDefault="00B35311" w:rsidP="00B40E8C">
      <w:pPr>
        <w:pStyle w:val="ListParagraph"/>
        <w:numPr>
          <w:ilvl w:val="0"/>
          <w:numId w:val="322"/>
        </w:numPr>
        <w:spacing w:after="120"/>
        <w:ind w:left="714" w:hanging="357"/>
        <w:contextualSpacing w:val="0"/>
        <w:jc w:val="both"/>
        <w:rPr>
          <w:sz w:val="24"/>
          <w:szCs w:val="24"/>
        </w:rPr>
      </w:pPr>
      <w:r w:rsidRPr="00C73417">
        <w:rPr>
          <w:sz w:val="24"/>
          <w:szCs w:val="24"/>
        </w:rPr>
        <w:t xml:space="preserve">Passt zu allem </w:t>
      </w:r>
      <w:r w:rsidRPr="00C73417">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p w14:paraId="7A9417E8" w14:textId="77777777" w:rsidR="00B35311" w:rsidRDefault="00B35311" w:rsidP="00B35311">
      <w:pPr>
        <w:rPr>
          <w:sz w:val="24"/>
          <w:szCs w:val="24"/>
        </w:rPr>
      </w:pPr>
    </w:p>
    <w:p w14:paraId="1E661286" w14:textId="77777777" w:rsidR="00B35311" w:rsidRDefault="00B35311" w:rsidP="00B35311">
      <w:pPr>
        <w:ind w:left="708" w:hanging="708"/>
        <w:jc w:val="both"/>
        <w:rPr>
          <w:sz w:val="24"/>
          <w:szCs w:val="24"/>
        </w:rPr>
      </w:pPr>
      <w:r>
        <w:rPr>
          <w:sz w:val="24"/>
          <w:szCs w:val="24"/>
        </w:rPr>
        <w:t>Tipp:</w:t>
      </w:r>
      <w:r>
        <w:rPr>
          <w:sz w:val="24"/>
          <w:szCs w:val="24"/>
        </w:rPr>
        <w:tab/>
        <w:t xml:space="preserve">Übrigens, Mango wird in Indien schon seit über 4000 Jahren angebaut und ist die Lieblingsfrucht der meisten Inder. Es gibt so ca. 100 Sorten…eine der beliebtesten Sorten aus Indien ist Alphonso. </w:t>
      </w:r>
    </w:p>
    <w:p w14:paraId="4CE1603E" w14:textId="77777777" w:rsidR="00B35311" w:rsidRDefault="00B35311" w:rsidP="00B35311">
      <w:pPr>
        <w:rPr>
          <w:sz w:val="24"/>
          <w:szCs w:val="24"/>
        </w:rPr>
      </w:pPr>
      <w:r>
        <w:rPr>
          <w:sz w:val="24"/>
          <w:szCs w:val="24"/>
        </w:rPr>
        <w:br w:type="page"/>
      </w:r>
    </w:p>
    <w:p w14:paraId="7D3601E3" w14:textId="77777777" w:rsidR="00B35311" w:rsidRDefault="00B35311" w:rsidP="00B35311">
      <w:pPr>
        <w:pStyle w:val="Heading2"/>
        <w:spacing w:after="240"/>
      </w:pPr>
      <w:r>
        <w:lastRenderedPageBreak/>
        <w:t>Tomatenchutney</w:t>
      </w:r>
      <w:r>
        <w:rPr>
          <w:rStyle w:val="FootnoteReference"/>
        </w:rPr>
        <w:footnoteReference w:id="828"/>
      </w:r>
      <w:r>
        <w:t xml:space="preserve"> </w:t>
      </w:r>
    </w:p>
    <w:p w14:paraId="1BF359BA" w14:textId="77777777" w:rsidR="00B35311" w:rsidRDefault="00B35311" w:rsidP="00B35311">
      <w:pPr>
        <w:rPr>
          <w:sz w:val="24"/>
          <w:szCs w:val="24"/>
        </w:rPr>
      </w:pPr>
      <w:r w:rsidRPr="007432E2">
        <w:rPr>
          <w:sz w:val="24"/>
          <w:szCs w:val="24"/>
          <w:u w:val="single"/>
        </w:rPr>
        <w:t>Zutaten</w:t>
      </w:r>
      <w:r>
        <w:rPr>
          <w:sz w:val="24"/>
          <w:szCs w:val="24"/>
        </w:rPr>
        <w:t xml:space="preserve"> (für 4 Portionen):</w:t>
      </w:r>
    </w:p>
    <w:p w14:paraId="61C5FC93" w14:textId="77777777" w:rsidR="00B35311" w:rsidRDefault="00B35311" w:rsidP="00B35311">
      <w:pPr>
        <w:rPr>
          <w:sz w:val="24"/>
          <w:szCs w:val="24"/>
        </w:rPr>
      </w:pPr>
      <w:r>
        <w:rPr>
          <w:sz w:val="24"/>
          <w:szCs w:val="24"/>
        </w:rPr>
        <w:t>6 kleine, reife Tomaten</w:t>
      </w:r>
    </w:p>
    <w:p w14:paraId="0377829A" w14:textId="77777777" w:rsidR="00B35311" w:rsidRDefault="00B35311" w:rsidP="00B35311">
      <w:pPr>
        <w:rPr>
          <w:sz w:val="24"/>
          <w:szCs w:val="24"/>
        </w:rPr>
      </w:pPr>
      <w:r>
        <w:rPr>
          <w:sz w:val="24"/>
          <w:szCs w:val="24"/>
        </w:rPr>
        <w:t>1 Stück frischer Ingwer (3 cm)</w:t>
      </w:r>
    </w:p>
    <w:p w14:paraId="1AD9F057" w14:textId="77777777" w:rsidR="00B35311" w:rsidRDefault="00B35311" w:rsidP="00B35311">
      <w:pPr>
        <w:rPr>
          <w:sz w:val="24"/>
          <w:szCs w:val="24"/>
        </w:rPr>
      </w:pPr>
      <w:r>
        <w:rPr>
          <w:sz w:val="24"/>
          <w:szCs w:val="24"/>
        </w:rPr>
        <w:t>100 g Rosinen</w:t>
      </w:r>
    </w:p>
    <w:p w14:paraId="35E5FB65" w14:textId="77777777" w:rsidR="00B35311" w:rsidRDefault="00B35311" w:rsidP="00B35311">
      <w:pPr>
        <w:rPr>
          <w:sz w:val="24"/>
          <w:szCs w:val="24"/>
        </w:rPr>
      </w:pPr>
      <w:r>
        <w:rPr>
          <w:sz w:val="24"/>
          <w:szCs w:val="24"/>
        </w:rPr>
        <w:t>5 EL Zucker</w:t>
      </w:r>
    </w:p>
    <w:p w14:paraId="52EA1799" w14:textId="77777777" w:rsidR="00B35311" w:rsidRDefault="00B35311" w:rsidP="00B35311">
      <w:pPr>
        <w:rPr>
          <w:sz w:val="24"/>
          <w:szCs w:val="24"/>
        </w:rPr>
      </w:pPr>
      <w:r>
        <w:rPr>
          <w:sz w:val="24"/>
          <w:szCs w:val="24"/>
        </w:rPr>
        <w:t>½ TL Kurkumapulver</w:t>
      </w:r>
    </w:p>
    <w:p w14:paraId="7998347A" w14:textId="77777777" w:rsidR="00B35311" w:rsidRDefault="00B35311" w:rsidP="00B35311">
      <w:pPr>
        <w:rPr>
          <w:sz w:val="24"/>
          <w:szCs w:val="24"/>
        </w:rPr>
      </w:pPr>
      <w:r>
        <w:rPr>
          <w:sz w:val="24"/>
          <w:szCs w:val="24"/>
        </w:rPr>
        <w:t>Salz</w:t>
      </w:r>
    </w:p>
    <w:p w14:paraId="5F221BBD" w14:textId="77777777" w:rsidR="00B35311" w:rsidRDefault="00B35311" w:rsidP="00B35311">
      <w:pPr>
        <w:rPr>
          <w:sz w:val="24"/>
          <w:szCs w:val="24"/>
        </w:rPr>
      </w:pPr>
      <w:r>
        <w:rPr>
          <w:sz w:val="24"/>
          <w:szCs w:val="24"/>
        </w:rPr>
        <w:t>2 TL Butterschmalz</w:t>
      </w:r>
    </w:p>
    <w:p w14:paraId="3A8EFF65" w14:textId="77777777" w:rsidR="00B35311" w:rsidRDefault="00B35311" w:rsidP="00B35311">
      <w:pPr>
        <w:rPr>
          <w:sz w:val="24"/>
          <w:szCs w:val="24"/>
        </w:rPr>
      </w:pPr>
      <w:r>
        <w:rPr>
          <w:sz w:val="24"/>
          <w:szCs w:val="24"/>
        </w:rPr>
        <w:t>1 TL Fünfgewürzmischung</w:t>
      </w:r>
    </w:p>
    <w:p w14:paraId="1AE8A873" w14:textId="77777777" w:rsidR="00B35311" w:rsidRDefault="00B35311" w:rsidP="00B35311">
      <w:pPr>
        <w:rPr>
          <w:sz w:val="24"/>
          <w:szCs w:val="24"/>
        </w:rPr>
      </w:pPr>
      <w:r>
        <w:rPr>
          <w:sz w:val="24"/>
          <w:szCs w:val="24"/>
        </w:rPr>
        <w:t>1 TL Fenchelsamen</w:t>
      </w:r>
    </w:p>
    <w:p w14:paraId="6A9306B0" w14:textId="77777777" w:rsidR="00B35311" w:rsidRDefault="00B35311" w:rsidP="00B35311">
      <w:pPr>
        <w:rPr>
          <w:sz w:val="24"/>
          <w:szCs w:val="24"/>
        </w:rPr>
      </w:pPr>
      <w:r>
        <w:rPr>
          <w:sz w:val="24"/>
          <w:szCs w:val="24"/>
        </w:rPr>
        <w:t>Saft von ½ Zitrone</w:t>
      </w:r>
    </w:p>
    <w:p w14:paraId="25746FA5" w14:textId="77777777" w:rsidR="00B35311" w:rsidRDefault="00B35311" w:rsidP="00B35311">
      <w:pPr>
        <w:rPr>
          <w:sz w:val="24"/>
          <w:szCs w:val="24"/>
        </w:rPr>
      </w:pPr>
    </w:p>
    <w:p w14:paraId="7EEBE162" w14:textId="77777777" w:rsidR="00B35311" w:rsidRDefault="00B35311" w:rsidP="00B35311">
      <w:pPr>
        <w:rPr>
          <w:sz w:val="24"/>
          <w:szCs w:val="24"/>
        </w:rPr>
      </w:pPr>
      <w:r>
        <w:rPr>
          <w:sz w:val="24"/>
          <w:szCs w:val="24"/>
        </w:rPr>
        <w:t>Zubereitungszeit: 40 Minuten plus 1 Stunde Kühlzeit</w:t>
      </w:r>
    </w:p>
    <w:p w14:paraId="3A3261A4" w14:textId="77777777" w:rsidR="00B35311" w:rsidRPr="00F312B4" w:rsidRDefault="00B35311" w:rsidP="00B40E8C">
      <w:pPr>
        <w:pStyle w:val="ListParagraph"/>
        <w:numPr>
          <w:ilvl w:val="0"/>
          <w:numId w:val="323"/>
        </w:numPr>
        <w:spacing w:after="120"/>
        <w:ind w:left="714" w:hanging="357"/>
        <w:contextualSpacing w:val="0"/>
        <w:jc w:val="both"/>
        <w:rPr>
          <w:sz w:val="24"/>
          <w:szCs w:val="24"/>
        </w:rPr>
      </w:pPr>
      <w:r w:rsidRPr="00F312B4">
        <w:rPr>
          <w:sz w:val="24"/>
          <w:szCs w:val="24"/>
        </w:rPr>
        <w:t>Tomaten waschen, vierteln und vom Stielansatz befreien. Ingwer schälen und fein reiben. Rosinen waschen, trockentupfen und falls vorhanden stiele entfernen.</w:t>
      </w:r>
    </w:p>
    <w:p w14:paraId="39D89FEE" w14:textId="77777777" w:rsidR="00B35311" w:rsidRPr="00F312B4" w:rsidRDefault="00B35311" w:rsidP="00B40E8C">
      <w:pPr>
        <w:pStyle w:val="ListParagraph"/>
        <w:numPr>
          <w:ilvl w:val="0"/>
          <w:numId w:val="323"/>
        </w:numPr>
        <w:spacing w:after="120"/>
        <w:ind w:left="714" w:hanging="357"/>
        <w:contextualSpacing w:val="0"/>
        <w:jc w:val="both"/>
        <w:rPr>
          <w:sz w:val="24"/>
          <w:szCs w:val="24"/>
        </w:rPr>
      </w:pPr>
      <w:r w:rsidRPr="00F312B4">
        <w:rPr>
          <w:sz w:val="24"/>
          <w:szCs w:val="24"/>
        </w:rPr>
        <w:t>Tomaten, Ingwer und Rosinen in einen Topf geben, Zucker hinzufügen und bei schwacher Hitze etwa 10 Minuten köcheln lassen, bis der Inhalt dickflüssig ist und die Tomaten weich sind.</w:t>
      </w:r>
    </w:p>
    <w:p w14:paraId="467C2EA6" w14:textId="77777777" w:rsidR="00B35311" w:rsidRPr="00F312B4" w:rsidRDefault="00B35311" w:rsidP="00B40E8C">
      <w:pPr>
        <w:pStyle w:val="ListParagraph"/>
        <w:numPr>
          <w:ilvl w:val="0"/>
          <w:numId w:val="323"/>
        </w:numPr>
        <w:spacing w:after="120"/>
        <w:ind w:left="714" w:hanging="357"/>
        <w:contextualSpacing w:val="0"/>
        <w:jc w:val="both"/>
        <w:rPr>
          <w:sz w:val="24"/>
          <w:szCs w:val="24"/>
        </w:rPr>
      </w:pPr>
      <w:r w:rsidRPr="00F312B4">
        <w:rPr>
          <w:sz w:val="24"/>
          <w:szCs w:val="24"/>
        </w:rPr>
        <w:t>Kurkuma und Salz dazugeben und alles zugedeckt bei mittlerer Hitze etwa 5 Minuten kochen lassen.</w:t>
      </w:r>
    </w:p>
    <w:p w14:paraId="25167132" w14:textId="77777777" w:rsidR="00B35311" w:rsidRPr="00F312B4" w:rsidRDefault="00B35311" w:rsidP="00B40E8C">
      <w:pPr>
        <w:pStyle w:val="ListParagraph"/>
        <w:numPr>
          <w:ilvl w:val="0"/>
          <w:numId w:val="323"/>
        </w:numPr>
        <w:spacing w:after="120"/>
        <w:ind w:left="714" w:hanging="357"/>
        <w:contextualSpacing w:val="0"/>
        <w:jc w:val="both"/>
        <w:rPr>
          <w:sz w:val="24"/>
          <w:szCs w:val="24"/>
        </w:rPr>
      </w:pPr>
      <w:r w:rsidRPr="00F312B4">
        <w:rPr>
          <w:sz w:val="24"/>
          <w:szCs w:val="24"/>
        </w:rPr>
        <w:t>Butterschmalz in einer kleinen Pfanne erhitzen. Fünfgewürzmischung hineingeben, bei mittlerer Hitze kurz anbraten und über die Tomaten gießen. Gut verrühren.</w:t>
      </w:r>
    </w:p>
    <w:p w14:paraId="69014B4D" w14:textId="77777777" w:rsidR="00B35311" w:rsidRPr="00F312B4" w:rsidRDefault="00B35311" w:rsidP="00B40E8C">
      <w:pPr>
        <w:pStyle w:val="ListParagraph"/>
        <w:numPr>
          <w:ilvl w:val="0"/>
          <w:numId w:val="323"/>
        </w:numPr>
        <w:spacing w:after="120"/>
        <w:ind w:left="714" w:hanging="357"/>
        <w:contextualSpacing w:val="0"/>
        <w:jc w:val="both"/>
        <w:rPr>
          <w:sz w:val="24"/>
          <w:szCs w:val="24"/>
        </w:rPr>
      </w:pPr>
      <w:r w:rsidRPr="00F312B4">
        <w:rPr>
          <w:sz w:val="24"/>
          <w:szCs w:val="24"/>
        </w:rPr>
        <w:t>In einer anderen Pfanne ohne Fett fenchelsamen und Kreuzkümmelsamen bei mittlerer Hitze unter Rühren kurz anrösten, abkühlen lassen und in einer Gewürzmühle fein mahlen oder im Mörser fein zerstoßen. Die Mischung über das Chutney streuen und gut verrühren.</w:t>
      </w:r>
    </w:p>
    <w:p w14:paraId="71B2B564" w14:textId="77777777" w:rsidR="00B35311" w:rsidRPr="00F312B4" w:rsidRDefault="00B35311" w:rsidP="00B40E8C">
      <w:pPr>
        <w:pStyle w:val="ListParagraph"/>
        <w:numPr>
          <w:ilvl w:val="0"/>
          <w:numId w:val="323"/>
        </w:numPr>
        <w:spacing w:after="120"/>
        <w:ind w:left="714" w:hanging="357"/>
        <w:contextualSpacing w:val="0"/>
        <w:jc w:val="both"/>
        <w:rPr>
          <w:sz w:val="24"/>
          <w:szCs w:val="24"/>
        </w:rPr>
      </w:pPr>
      <w:r w:rsidRPr="00F312B4">
        <w:rPr>
          <w:sz w:val="24"/>
          <w:szCs w:val="24"/>
        </w:rPr>
        <w:t>Zitronensaft einrühren. Chutney vom Herd nehmen und etwa 1 Stunde kaltstellen.</w:t>
      </w:r>
    </w:p>
    <w:p w14:paraId="6FE5B729" w14:textId="77777777" w:rsidR="00B35311" w:rsidRDefault="00B35311" w:rsidP="00B35311">
      <w:pPr>
        <w:rPr>
          <w:sz w:val="24"/>
          <w:szCs w:val="24"/>
        </w:rPr>
      </w:pPr>
      <w:r>
        <w:rPr>
          <w:sz w:val="24"/>
          <w:szCs w:val="24"/>
        </w:rPr>
        <w:t xml:space="preserve"> </w:t>
      </w:r>
    </w:p>
    <w:p w14:paraId="5AB08738" w14:textId="77777777" w:rsidR="00B35311" w:rsidRDefault="00B35311" w:rsidP="00B35311">
      <w:pPr>
        <w:rPr>
          <w:sz w:val="24"/>
          <w:szCs w:val="24"/>
        </w:rPr>
      </w:pPr>
      <w:r>
        <w:rPr>
          <w:sz w:val="24"/>
          <w:szCs w:val="24"/>
        </w:rPr>
        <w:br w:type="page"/>
      </w:r>
    </w:p>
    <w:p w14:paraId="41405BC4" w14:textId="77777777" w:rsidR="00B35311" w:rsidRDefault="00B35311" w:rsidP="00B35311">
      <w:pPr>
        <w:pStyle w:val="Heading2"/>
        <w:spacing w:after="240"/>
      </w:pPr>
      <w:r>
        <w:lastRenderedPageBreak/>
        <w:t>Minzchutney</w:t>
      </w:r>
      <w:r>
        <w:rPr>
          <w:rStyle w:val="FootnoteReference"/>
        </w:rPr>
        <w:footnoteReference w:id="829"/>
      </w:r>
      <w:r>
        <w:t xml:space="preserve"> </w:t>
      </w:r>
    </w:p>
    <w:p w14:paraId="5D0D41AC" w14:textId="77777777" w:rsidR="00B35311" w:rsidRDefault="00B35311" w:rsidP="00B35311">
      <w:pPr>
        <w:rPr>
          <w:sz w:val="24"/>
          <w:szCs w:val="24"/>
        </w:rPr>
      </w:pPr>
      <w:r w:rsidRPr="002A635F">
        <w:rPr>
          <w:sz w:val="24"/>
          <w:szCs w:val="24"/>
          <w:u w:val="single"/>
        </w:rPr>
        <w:t>Zutaten</w:t>
      </w:r>
      <w:r>
        <w:rPr>
          <w:sz w:val="24"/>
          <w:szCs w:val="24"/>
        </w:rPr>
        <w:t xml:space="preserve"> (für 4-6 Portionen):</w:t>
      </w:r>
    </w:p>
    <w:p w14:paraId="609D4AA9" w14:textId="77777777" w:rsidR="00B35311" w:rsidRDefault="00B35311" w:rsidP="00B35311">
      <w:pPr>
        <w:rPr>
          <w:sz w:val="24"/>
          <w:szCs w:val="24"/>
        </w:rPr>
      </w:pPr>
      <w:r>
        <w:rPr>
          <w:sz w:val="24"/>
          <w:szCs w:val="24"/>
        </w:rPr>
        <w:t>125 g frische Minze</w:t>
      </w:r>
    </w:p>
    <w:p w14:paraId="0D4613CF" w14:textId="77777777" w:rsidR="00B35311" w:rsidRDefault="00B35311" w:rsidP="00B35311">
      <w:pPr>
        <w:rPr>
          <w:sz w:val="24"/>
          <w:szCs w:val="24"/>
        </w:rPr>
      </w:pPr>
      <w:r>
        <w:rPr>
          <w:sz w:val="24"/>
          <w:szCs w:val="24"/>
        </w:rPr>
        <w:t>3 kleine Zwiebeln</w:t>
      </w:r>
    </w:p>
    <w:p w14:paraId="54729A94" w14:textId="77777777" w:rsidR="00B35311" w:rsidRDefault="00B35311" w:rsidP="00B35311">
      <w:pPr>
        <w:rPr>
          <w:sz w:val="24"/>
          <w:szCs w:val="24"/>
        </w:rPr>
      </w:pPr>
      <w:r>
        <w:rPr>
          <w:sz w:val="24"/>
          <w:szCs w:val="24"/>
        </w:rPr>
        <w:t>1 frische Chilischote</w:t>
      </w:r>
    </w:p>
    <w:p w14:paraId="4BA10A50" w14:textId="77777777" w:rsidR="00B35311" w:rsidRDefault="00B35311" w:rsidP="00B35311">
      <w:pPr>
        <w:rPr>
          <w:sz w:val="24"/>
          <w:szCs w:val="24"/>
        </w:rPr>
      </w:pPr>
      <w:r>
        <w:rPr>
          <w:sz w:val="24"/>
          <w:szCs w:val="24"/>
        </w:rPr>
        <w:t>1 Knoblauchzehe</w:t>
      </w:r>
    </w:p>
    <w:p w14:paraId="7C158423" w14:textId="77777777" w:rsidR="00B35311" w:rsidRDefault="00B35311" w:rsidP="00B35311">
      <w:pPr>
        <w:rPr>
          <w:sz w:val="24"/>
          <w:szCs w:val="24"/>
        </w:rPr>
      </w:pPr>
      <w:r>
        <w:rPr>
          <w:sz w:val="24"/>
          <w:szCs w:val="24"/>
        </w:rPr>
        <w:t>Salz</w:t>
      </w:r>
    </w:p>
    <w:p w14:paraId="607B3430" w14:textId="77777777" w:rsidR="00B35311" w:rsidRDefault="00B35311" w:rsidP="00B35311">
      <w:pPr>
        <w:rPr>
          <w:sz w:val="24"/>
          <w:szCs w:val="24"/>
        </w:rPr>
      </w:pPr>
      <w:r>
        <w:rPr>
          <w:sz w:val="24"/>
          <w:szCs w:val="24"/>
        </w:rPr>
        <w:t>1 TL Zucker</w:t>
      </w:r>
    </w:p>
    <w:p w14:paraId="718E10D7" w14:textId="77777777" w:rsidR="00B35311" w:rsidRDefault="00B35311" w:rsidP="00B35311">
      <w:pPr>
        <w:rPr>
          <w:sz w:val="24"/>
          <w:szCs w:val="24"/>
        </w:rPr>
      </w:pPr>
      <w:r>
        <w:rPr>
          <w:sz w:val="24"/>
          <w:szCs w:val="24"/>
        </w:rPr>
        <w:t>½ TL Garam Masala</w:t>
      </w:r>
    </w:p>
    <w:p w14:paraId="72290E86" w14:textId="77777777" w:rsidR="00B35311" w:rsidRDefault="00B35311" w:rsidP="00B35311">
      <w:pPr>
        <w:rPr>
          <w:sz w:val="24"/>
          <w:szCs w:val="24"/>
        </w:rPr>
      </w:pPr>
      <w:r>
        <w:rPr>
          <w:sz w:val="24"/>
          <w:szCs w:val="24"/>
        </w:rPr>
        <w:t>50 ml Zitronensaft</w:t>
      </w:r>
    </w:p>
    <w:p w14:paraId="2C1F25CA" w14:textId="77777777" w:rsidR="00B35311" w:rsidRDefault="00B35311" w:rsidP="00B35311">
      <w:pPr>
        <w:rPr>
          <w:sz w:val="24"/>
          <w:szCs w:val="24"/>
        </w:rPr>
      </w:pPr>
    </w:p>
    <w:p w14:paraId="41F97AA5" w14:textId="77777777" w:rsidR="00B35311" w:rsidRDefault="00B35311" w:rsidP="00B35311">
      <w:pPr>
        <w:rPr>
          <w:sz w:val="24"/>
          <w:szCs w:val="24"/>
        </w:rPr>
      </w:pPr>
      <w:r>
        <w:rPr>
          <w:sz w:val="24"/>
          <w:szCs w:val="24"/>
        </w:rPr>
        <w:t>Zubereitungszeit: 30 Minuten plus 1 Stunde Kühlzeit</w:t>
      </w:r>
    </w:p>
    <w:p w14:paraId="1AE2D1A1" w14:textId="77777777" w:rsidR="00B35311" w:rsidRPr="00743E4C" w:rsidRDefault="00B35311" w:rsidP="00B40E8C">
      <w:pPr>
        <w:pStyle w:val="ListParagraph"/>
        <w:numPr>
          <w:ilvl w:val="0"/>
          <w:numId w:val="324"/>
        </w:numPr>
        <w:spacing w:after="120"/>
        <w:ind w:left="714" w:hanging="357"/>
        <w:contextualSpacing w:val="0"/>
        <w:jc w:val="both"/>
        <w:rPr>
          <w:sz w:val="24"/>
          <w:szCs w:val="24"/>
        </w:rPr>
      </w:pPr>
      <w:r w:rsidRPr="00743E4C">
        <w:rPr>
          <w:sz w:val="24"/>
          <w:szCs w:val="24"/>
        </w:rPr>
        <w:t xml:space="preserve">Frische Minze waschen, trockenschütteln und die Blätter vom Stiel entfernen. Zwiebeln schälen und kleinschneiden. Chilischote waschen, entkernen und vom Stiel befreien. </w:t>
      </w:r>
    </w:p>
    <w:p w14:paraId="0A90BE1F" w14:textId="4F03BE7F" w:rsidR="00B35311" w:rsidRDefault="00B35311" w:rsidP="00B40E8C">
      <w:pPr>
        <w:pStyle w:val="ListParagraph"/>
        <w:numPr>
          <w:ilvl w:val="0"/>
          <w:numId w:val="324"/>
        </w:numPr>
        <w:spacing w:after="120"/>
        <w:ind w:left="714" w:hanging="357"/>
        <w:contextualSpacing w:val="0"/>
        <w:jc w:val="both"/>
        <w:rPr>
          <w:sz w:val="24"/>
          <w:szCs w:val="24"/>
        </w:rPr>
      </w:pPr>
      <w:r w:rsidRPr="00743E4C">
        <w:rPr>
          <w:sz w:val="24"/>
          <w:szCs w:val="24"/>
        </w:rPr>
        <w:t xml:space="preserve">Minze, Zwiebeln und Chilischote in einen Mixer geben und fein pürieren. Knoblauchzehe schälen und dazu drücken. Salz, Zucker, Garam Masala, Zitronensaft und 2 EL Wasser nach und nach dazugeben und alles fein pürieren. </w:t>
      </w:r>
      <w:r w:rsidR="003570D1">
        <w:rPr>
          <w:sz w:val="24"/>
          <w:szCs w:val="24"/>
        </w:rPr>
        <w:t xml:space="preserve"> </w:t>
      </w:r>
    </w:p>
    <w:p w14:paraId="37E19BC1" w14:textId="50D8AA01" w:rsidR="003570D1" w:rsidRPr="00743E4C" w:rsidRDefault="003570D1" w:rsidP="00B40E8C">
      <w:pPr>
        <w:pStyle w:val="ListParagraph"/>
        <w:numPr>
          <w:ilvl w:val="0"/>
          <w:numId w:val="324"/>
        </w:numPr>
        <w:spacing w:after="120"/>
        <w:ind w:left="714" w:hanging="357"/>
        <w:contextualSpacing w:val="0"/>
        <w:jc w:val="both"/>
        <w:rPr>
          <w:sz w:val="24"/>
          <w:szCs w:val="24"/>
        </w:rPr>
      </w:pPr>
      <w:r>
        <w:rPr>
          <w:sz w:val="24"/>
          <w:szCs w:val="24"/>
        </w:rPr>
        <w:t xml:space="preserve">Die </w:t>
      </w:r>
      <w:r w:rsidRPr="00743E4C">
        <w:rPr>
          <w:sz w:val="24"/>
          <w:szCs w:val="24"/>
        </w:rPr>
        <w:t>Mischung zudecken und etwa 1 Stunde im den Kühlschrank stellen</w:t>
      </w:r>
      <w:r>
        <w:rPr>
          <w:sz w:val="24"/>
          <w:szCs w:val="24"/>
        </w:rPr>
        <w:t>.</w:t>
      </w:r>
    </w:p>
    <w:p w14:paraId="202193D0" w14:textId="4074C979" w:rsidR="00B35311" w:rsidRDefault="00B35311" w:rsidP="00B35311">
      <w:pPr>
        <w:rPr>
          <w:rFonts w:asciiTheme="majorHAnsi" w:eastAsiaTheme="majorEastAsia" w:hAnsiTheme="majorHAnsi" w:cstheme="majorBidi"/>
          <w:color w:val="2F5496" w:themeColor="accent1" w:themeShade="BF"/>
          <w:sz w:val="26"/>
          <w:szCs w:val="26"/>
        </w:rPr>
      </w:pPr>
      <w:r>
        <w:br w:type="page"/>
      </w:r>
    </w:p>
    <w:p w14:paraId="55C80F48" w14:textId="017FD52B" w:rsidR="000261ED" w:rsidRDefault="000261ED" w:rsidP="008068B6">
      <w:pPr>
        <w:pStyle w:val="Heading2"/>
        <w:spacing w:after="240"/>
      </w:pPr>
      <w:r>
        <w:lastRenderedPageBreak/>
        <w:t>Rhabarberchutney</w:t>
      </w:r>
      <w:r w:rsidR="001E2757">
        <w:rPr>
          <w:rStyle w:val="FootnoteReference"/>
        </w:rPr>
        <w:footnoteReference w:id="830"/>
      </w:r>
      <w:r>
        <w:t xml:space="preserve"> </w:t>
      </w:r>
    </w:p>
    <w:p w14:paraId="1B79E421" w14:textId="0E2DC08A" w:rsidR="000261ED" w:rsidRDefault="000261ED">
      <w:pPr>
        <w:rPr>
          <w:sz w:val="24"/>
          <w:szCs w:val="24"/>
        </w:rPr>
      </w:pPr>
      <w:r w:rsidRPr="008068B6">
        <w:rPr>
          <w:sz w:val="24"/>
          <w:szCs w:val="24"/>
          <w:u w:val="single"/>
        </w:rPr>
        <w:t>Zutaten</w:t>
      </w:r>
      <w:r>
        <w:rPr>
          <w:sz w:val="24"/>
          <w:szCs w:val="24"/>
        </w:rPr>
        <w:t xml:space="preserve"> </w:t>
      </w:r>
      <w:r w:rsidR="008068B6">
        <w:rPr>
          <w:sz w:val="24"/>
          <w:szCs w:val="24"/>
        </w:rPr>
        <w:t>(</w:t>
      </w:r>
      <w:r>
        <w:rPr>
          <w:sz w:val="24"/>
          <w:szCs w:val="24"/>
        </w:rPr>
        <w:t>für 1 Glas</w:t>
      </w:r>
      <w:r w:rsidR="008068B6">
        <w:rPr>
          <w:sz w:val="24"/>
          <w:szCs w:val="24"/>
        </w:rPr>
        <w:t>):</w:t>
      </w:r>
    </w:p>
    <w:p w14:paraId="6971B396" w14:textId="77777777" w:rsidR="000261ED" w:rsidRDefault="000261ED">
      <w:pPr>
        <w:rPr>
          <w:sz w:val="24"/>
          <w:szCs w:val="24"/>
        </w:rPr>
      </w:pPr>
      <w:r>
        <w:rPr>
          <w:sz w:val="24"/>
          <w:szCs w:val="24"/>
        </w:rPr>
        <w:t>350 g Rhabarber</w:t>
      </w:r>
    </w:p>
    <w:p w14:paraId="42733973" w14:textId="77777777" w:rsidR="000261ED" w:rsidRDefault="000261ED">
      <w:pPr>
        <w:rPr>
          <w:sz w:val="24"/>
          <w:szCs w:val="24"/>
        </w:rPr>
      </w:pPr>
      <w:r>
        <w:rPr>
          <w:sz w:val="24"/>
          <w:szCs w:val="24"/>
        </w:rPr>
        <w:t>2 Zwiebeln, gehackt</w:t>
      </w:r>
    </w:p>
    <w:p w14:paraId="799A150D" w14:textId="07596CD4" w:rsidR="000261ED" w:rsidRDefault="000261ED">
      <w:pPr>
        <w:rPr>
          <w:sz w:val="24"/>
          <w:szCs w:val="24"/>
        </w:rPr>
      </w:pPr>
      <w:r>
        <w:rPr>
          <w:sz w:val="24"/>
          <w:szCs w:val="24"/>
        </w:rPr>
        <w:t>½ Chilischote (klein geschnitten)</w:t>
      </w:r>
    </w:p>
    <w:p w14:paraId="7765530C" w14:textId="77777777" w:rsidR="00073B2F" w:rsidRDefault="000261ED">
      <w:pPr>
        <w:rPr>
          <w:sz w:val="24"/>
          <w:szCs w:val="24"/>
        </w:rPr>
      </w:pPr>
      <w:r>
        <w:rPr>
          <w:sz w:val="24"/>
          <w:szCs w:val="24"/>
        </w:rPr>
        <w:t>1 Stück Ingwer (gehackt)</w:t>
      </w:r>
    </w:p>
    <w:p w14:paraId="73714DEA" w14:textId="77777777" w:rsidR="00073B2F" w:rsidRDefault="00073B2F">
      <w:pPr>
        <w:rPr>
          <w:sz w:val="24"/>
          <w:szCs w:val="24"/>
        </w:rPr>
      </w:pPr>
      <w:r>
        <w:rPr>
          <w:sz w:val="24"/>
          <w:szCs w:val="24"/>
        </w:rPr>
        <w:t>1 Knoblauchzehe (fein gehackt)</w:t>
      </w:r>
    </w:p>
    <w:p w14:paraId="384FB474" w14:textId="77777777" w:rsidR="00073B2F" w:rsidRDefault="00073B2F">
      <w:pPr>
        <w:rPr>
          <w:sz w:val="24"/>
          <w:szCs w:val="24"/>
        </w:rPr>
      </w:pPr>
      <w:r>
        <w:rPr>
          <w:sz w:val="24"/>
          <w:szCs w:val="24"/>
        </w:rPr>
        <w:t>Olivenöl</w:t>
      </w:r>
    </w:p>
    <w:p w14:paraId="0758D908" w14:textId="77777777" w:rsidR="00073B2F" w:rsidRDefault="00073B2F">
      <w:pPr>
        <w:rPr>
          <w:sz w:val="24"/>
          <w:szCs w:val="24"/>
        </w:rPr>
      </w:pPr>
      <w:r>
        <w:rPr>
          <w:sz w:val="24"/>
          <w:szCs w:val="24"/>
        </w:rPr>
        <w:t>40 g brauner Zucker</w:t>
      </w:r>
    </w:p>
    <w:p w14:paraId="79299C0D" w14:textId="77777777" w:rsidR="00073B2F" w:rsidRDefault="00073B2F">
      <w:pPr>
        <w:rPr>
          <w:sz w:val="24"/>
          <w:szCs w:val="24"/>
        </w:rPr>
      </w:pPr>
      <w:r>
        <w:rPr>
          <w:sz w:val="24"/>
          <w:szCs w:val="24"/>
        </w:rPr>
        <w:t>3 EL Essig</w:t>
      </w:r>
    </w:p>
    <w:p w14:paraId="61EC63AD" w14:textId="77777777" w:rsidR="00073B2F" w:rsidRDefault="00073B2F">
      <w:pPr>
        <w:rPr>
          <w:sz w:val="24"/>
          <w:szCs w:val="24"/>
        </w:rPr>
      </w:pPr>
    </w:p>
    <w:p w14:paraId="13814D68" w14:textId="35B92AD9" w:rsidR="008068B6" w:rsidRDefault="008068B6">
      <w:pPr>
        <w:rPr>
          <w:sz w:val="24"/>
          <w:szCs w:val="24"/>
        </w:rPr>
      </w:pPr>
      <w:r>
        <w:rPr>
          <w:sz w:val="24"/>
          <w:szCs w:val="24"/>
        </w:rPr>
        <w:t>Zubereitung:</w:t>
      </w:r>
    </w:p>
    <w:p w14:paraId="6C7C6D7F" w14:textId="77777777" w:rsidR="00B93B18" w:rsidRPr="00A82F39" w:rsidRDefault="00073B2F" w:rsidP="00B40E8C">
      <w:pPr>
        <w:pStyle w:val="ListParagraph"/>
        <w:numPr>
          <w:ilvl w:val="0"/>
          <w:numId w:val="237"/>
        </w:numPr>
        <w:spacing w:after="120"/>
        <w:ind w:left="714" w:hanging="357"/>
        <w:contextualSpacing w:val="0"/>
        <w:jc w:val="both"/>
        <w:rPr>
          <w:sz w:val="24"/>
          <w:szCs w:val="24"/>
        </w:rPr>
      </w:pPr>
      <w:r w:rsidRPr="00A82F39">
        <w:rPr>
          <w:sz w:val="24"/>
          <w:szCs w:val="24"/>
        </w:rPr>
        <w:t>Um ein Chutney herzustellen, muss man nicht viel können. Zunächst schält man den Rhabarber</w:t>
      </w:r>
      <w:r w:rsidR="00B93B18" w:rsidRPr="00A82F39">
        <w:rPr>
          <w:sz w:val="24"/>
          <w:szCs w:val="24"/>
        </w:rPr>
        <w:t xml:space="preserve">, falls nötig (einige Sorten muss man nicht schälen. Den aus dem Garten muss man schälen). </w:t>
      </w:r>
    </w:p>
    <w:p w14:paraId="24A5203B" w14:textId="77777777" w:rsidR="00A82F39" w:rsidRPr="00A82F39" w:rsidRDefault="00B93B18" w:rsidP="00B40E8C">
      <w:pPr>
        <w:pStyle w:val="ListParagraph"/>
        <w:numPr>
          <w:ilvl w:val="0"/>
          <w:numId w:val="237"/>
        </w:numPr>
        <w:spacing w:after="120"/>
        <w:ind w:left="714" w:hanging="357"/>
        <w:contextualSpacing w:val="0"/>
        <w:jc w:val="both"/>
        <w:rPr>
          <w:sz w:val="24"/>
          <w:szCs w:val="24"/>
        </w:rPr>
      </w:pPr>
      <w:r w:rsidRPr="00A82F39">
        <w:rPr>
          <w:sz w:val="24"/>
          <w:szCs w:val="24"/>
        </w:rPr>
        <w:t>Man schneidet die Stängel in 2 cm lange Stücke. In einer Pfanne Zwiebeln, Chili, Ingwer, Knoblauch in Olivenöl einen Augenblick anschwitzen.</w:t>
      </w:r>
    </w:p>
    <w:p w14:paraId="6C29EE18" w14:textId="77777777" w:rsidR="00A82F39" w:rsidRPr="00A82F39" w:rsidRDefault="00A82F39" w:rsidP="00B40E8C">
      <w:pPr>
        <w:pStyle w:val="ListParagraph"/>
        <w:numPr>
          <w:ilvl w:val="0"/>
          <w:numId w:val="237"/>
        </w:numPr>
        <w:spacing w:after="120"/>
        <w:ind w:left="714" w:hanging="357"/>
        <w:contextualSpacing w:val="0"/>
        <w:jc w:val="both"/>
        <w:rPr>
          <w:sz w:val="24"/>
          <w:szCs w:val="24"/>
        </w:rPr>
      </w:pPr>
      <w:r w:rsidRPr="00A82F39">
        <w:rPr>
          <w:sz w:val="24"/>
          <w:szCs w:val="24"/>
        </w:rPr>
        <w:t>Den Rhabarber dazugeben. Wenn er etwas Flüssigkeit abgegeben hat, nach ungefähr 10 Minuten, fügt man den Zucker hinzu und schmeckt mit Essig ab. Bei kleiner Hitze ungefähr 20 Minuten weiterköcheln lassen, bis das Chutney eine kompottartige Konsistenz hat.</w:t>
      </w:r>
    </w:p>
    <w:p w14:paraId="55811E12" w14:textId="77777777" w:rsidR="00A82F39" w:rsidRDefault="00A82F39">
      <w:pPr>
        <w:rPr>
          <w:sz w:val="24"/>
          <w:szCs w:val="24"/>
        </w:rPr>
      </w:pPr>
    </w:p>
    <w:p w14:paraId="2911BED7" w14:textId="1E5020DD" w:rsidR="00FF0D91" w:rsidRDefault="00A82F39">
      <w:pPr>
        <w:rPr>
          <w:sz w:val="24"/>
          <w:szCs w:val="24"/>
        </w:rPr>
      </w:pPr>
      <w:r>
        <w:rPr>
          <w:sz w:val="24"/>
          <w:szCs w:val="24"/>
        </w:rPr>
        <w:t>Tipp:</w:t>
      </w:r>
      <w:r w:rsidR="008068B6">
        <w:rPr>
          <w:sz w:val="24"/>
          <w:szCs w:val="24"/>
        </w:rPr>
        <w:tab/>
      </w:r>
      <w:r>
        <w:rPr>
          <w:sz w:val="24"/>
          <w:szCs w:val="24"/>
        </w:rPr>
        <w:t>Passt gut zu Lamm, zu einem kräftigen Fisch oder zu einem würzigen Ziegenkäse.</w:t>
      </w:r>
      <w:r w:rsidR="00FF0D91">
        <w:rPr>
          <w:sz w:val="24"/>
          <w:szCs w:val="24"/>
        </w:rPr>
        <w:br w:type="page"/>
      </w:r>
    </w:p>
    <w:p w14:paraId="5C98C654" w14:textId="77777777" w:rsidR="006441CC" w:rsidRDefault="006441CC" w:rsidP="006441CC">
      <w:pPr>
        <w:pStyle w:val="Heading2"/>
        <w:spacing w:after="240"/>
      </w:pPr>
      <w:r>
        <w:lastRenderedPageBreak/>
        <w:t>Aprikosenchutney mit Rosmarin und Chili</w:t>
      </w:r>
      <w:r>
        <w:rPr>
          <w:rStyle w:val="FootnoteReference"/>
        </w:rPr>
        <w:footnoteReference w:id="831"/>
      </w:r>
      <w:r>
        <w:t xml:space="preserve"> </w:t>
      </w:r>
    </w:p>
    <w:p w14:paraId="6BFD658C" w14:textId="77777777" w:rsidR="006441CC" w:rsidRDefault="006441CC" w:rsidP="006441CC">
      <w:pPr>
        <w:rPr>
          <w:sz w:val="24"/>
          <w:szCs w:val="24"/>
        </w:rPr>
      </w:pPr>
      <w:r w:rsidRPr="006D7ECE">
        <w:rPr>
          <w:sz w:val="24"/>
          <w:szCs w:val="24"/>
          <w:u w:val="single"/>
        </w:rPr>
        <w:t>Zutaten</w:t>
      </w:r>
      <w:r>
        <w:rPr>
          <w:sz w:val="24"/>
          <w:szCs w:val="24"/>
        </w:rPr>
        <w:t xml:space="preserve"> (für 4 Personen):</w:t>
      </w:r>
    </w:p>
    <w:p w14:paraId="732D8E50" w14:textId="77777777" w:rsidR="006441CC" w:rsidRDefault="006441CC" w:rsidP="006441CC">
      <w:pPr>
        <w:rPr>
          <w:sz w:val="24"/>
          <w:szCs w:val="24"/>
        </w:rPr>
      </w:pPr>
      <w:r>
        <w:rPr>
          <w:sz w:val="24"/>
          <w:szCs w:val="24"/>
        </w:rPr>
        <w:t>8 reife Aprikosen</w:t>
      </w:r>
    </w:p>
    <w:p w14:paraId="35B986FA" w14:textId="77777777" w:rsidR="006441CC" w:rsidRDefault="006441CC" w:rsidP="006441CC">
      <w:pPr>
        <w:rPr>
          <w:sz w:val="24"/>
          <w:szCs w:val="24"/>
        </w:rPr>
      </w:pPr>
      <w:r>
        <w:rPr>
          <w:sz w:val="24"/>
          <w:szCs w:val="24"/>
        </w:rPr>
        <w:t>1 rote Zwiebel</w:t>
      </w:r>
    </w:p>
    <w:p w14:paraId="297BFEA9" w14:textId="77777777" w:rsidR="006441CC" w:rsidRDefault="006441CC" w:rsidP="006441CC">
      <w:pPr>
        <w:rPr>
          <w:sz w:val="24"/>
          <w:szCs w:val="24"/>
        </w:rPr>
      </w:pPr>
      <w:r>
        <w:rPr>
          <w:sz w:val="24"/>
          <w:szCs w:val="24"/>
        </w:rPr>
        <w:t>1 Knoblauchzehe</w:t>
      </w:r>
    </w:p>
    <w:p w14:paraId="14E56B12" w14:textId="77777777" w:rsidR="006441CC" w:rsidRDefault="006441CC" w:rsidP="006441CC">
      <w:pPr>
        <w:rPr>
          <w:sz w:val="24"/>
          <w:szCs w:val="24"/>
        </w:rPr>
      </w:pPr>
      <w:r>
        <w:rPr>
          <w:sz w:val="24"/>
          <w:szCs w:val="24"/>
        </w:rPr>
        <w:t>2 EL Zucker</w:t>
      </w:r>
    </w:p>
    <w:p w14:paraId="40494491" w14:textId="77777777" w:rsidR="006441CC" w:rsidRDefault="006441CC" w:rsidP="006441CC">
      <w:pPr>
        <w:rPr>
          <w:sz w:val="24"/>
          <w:szCs w:val="24"/>
        </w:rPr>
      </w:pPr>
      <w:r>
        <w:rPr>
          <w:sz w:val="24"/>
          <w:szCs w:val="24"/>
        </w:rPr>
        <w:t>2 EL Gin</w:t>
      </w:r>
    </w:p>
    <w:p w14:paraId="55D83CE6" w14:textId="77777777" w:rsidR="006441CC" w:rsidRDefault="006441CC" w:rsidP="006441CC">
      <w:pPr>
        <w:rPr>
          <w:sz w:val="24"/>
          <w:szCs w:val="24"/>
        </w:rPr>
      </w:pPr>
      <w:r>
        <w:rPr>
          <w:sz w:val="24"/>
          <w:szCs w:val="24"/>
        </w:rPr>
        <w:t>50 ml Weißweinessig</w:t>
      </w:r>
    </w:p>
    <w:p w14:paraId="63A535AB" w14:textId="77777777" w:rsidR="006441CC" w:rsidRDefault="006441CC" w:rsidP="006441CC">
      <w:pPr>
        <w:rPr>
          <w:sz w:val="24"/>
          <w:szCs w:val="24"/>
        </w:rPr>
      </w:pPr>
      <w:r>
        <w:rPr>
          <w:sz w:val="24"/>
          <w:szCs w:val="24"/>
        </w:rPr>
        <w:t>1 Zweig Rosmarin oder Lavendel</w:t>
      </w:r>
    </w:p>
    <w:p w14:paraId="5408D376" w14:textId="77777777" w:rsidR="006441CC" w:rsidRDefault="006441CC" w:rsidP="006441CC">
      <w:pPr>
        <w:rPr>
          <w:sz w:val="24"/>
          <w:szCs w:val="24"/>
        </w:rPr>
      </w:pPr>
      <w:r>
        <w:rPr>
          <w:sz w:val="24"/>
          <w:szCs w:val="24"/>
        </w:rPr>
        <w:t>1 Prise Salz, schwarzer Pfeffer aus der Mühle</w:t>
      </w:r>
    </w:p>
    <w:p w14:paraId="71A536BF" w14:textId="77777777" w:rsidR="006441CC" w:rsidRDefault="006441CC" w:rsidP="006441CC">
      <w:pPr>
        <w:rPr>
          <w:sz w:val="24"/>
          <w:szCs w:val="24"/>
        </w:rPr>
      </w:pPr>
      <w:r>
        <w:rPr>
          <w:sz w:val="24"/>
          <w:szCs w:val="24"/>
        </w:rPr>
        <w:t>1 Prise mildes Chilipulver</w:t>
      </w:r>
    </w:p>
    <w:p w14:paraId="6A323844" w14:textId="77777777" w:rsidR="006441CC" w:rsidRDefault="006441CC" w:rsidP="006441CC">
      <w:pPr>
        <w:rPr>
          <w:sz w:val="24"/>
          <w:szCs w:val="24"/>
        </w:rPr>
      </w:pPr>
    </w:p>
    <w:p w14:paraId="23A584B6" w14:textId="77777777" w:rsidR="006441CC" w:rsidRDefault="006441CC" w:rsidP="006441CC">
      <w:pPr>
        <w:rPr>
          <w:sz w:val="24"/>
          <w:szCs w:val="24"/>
        </w:rPr>
      </w:pPr>
      <w:r>
        <w:rPr>
          <w:sz w:val="24"/>
          <w:szCs w:val="24"/>
        </w:rPr>
        <w:t>Vorbereitungszeit: 20 Minuten, Kochzeit: 10 Minuten</w:t>
      </w:r>
    </w:p>
    <w:p w14:paraId="1FE10533" w14:textId="77777777" w:rsidR="006441CC" w:rsidRPr="00FB357C" w:rsidRDefault="006441CC" w:rsidP="00B40E8C">
      <w:pPr>
        <w:pStyle w:val="ListParagraph"/>
        <w:numPr>
          <w:ilvl w:val="0"/>
          <w:numId w:val="267"/>
        </w:numPr>
        <w:spacing w:after="120"/>
        <w:ind w:left="714" w:hanging="357"/>
        <w:contextualSpacing w:val="0"/>
        <w:jc w:val="both"/>
        <w:rPr>
          <w:sz w:val="24"/>
          <w:szCs w:val="24"/>
        </w:rPr>
      </w:pPr>
      <w:r w:rsidRPr="00FB357C">
        <w:rPr>
          <w:sz w:val="24"/>
          <w:szCs w:val="24"/>
        </w:rPr>
        <w:t>Die Aprikosen entkernen und würfeln. Zwiebel und Knoblauch schälen und fein hacken.</w:t>
      </w:r>
    </w:p>
    <w:p w14:paraId="16912928" w14:textId="77777777" w:rsidR="006441CC" w:rsidRPr="006D7ECE" w:rsidRDefault="006441CC" w:rsidP="00B40E8C">
      <w:pPr>
        <w:pStyle w:val="ListParagraph"/>
        <w:numPr>
          <w:ilvl w:val="0"/>
          <w:numId w:val="267"/>
        </w:numPr>
        <w:spacing w:after="120"/>
        <w:ind w:left="714" w:hanging="357"/>
        <w:contextualSpacing w:val="0"/>
        <w:jc w:val="both"/>
        <w:rPr>
          <w:sz w:val="24"/>
          <w:szCs w:val="24"/>
        </w:rPr>
      </w:pPr>
      <w:r w:rsidRPr="006D7ECE">
        <w:rPr>
          <w:sz w:val="24"/>
          <w:szCs w:val="24"/>
        </w:rPr>
        <w:t xml:space="preserve">Den Zucker im Topf langsam erhitzen, bis er schmilzt und hellbraun wird. Dann Zwiebel und Knoblauch dazugeben. Mit Gin und Essig ablöschen, die Hitze reduzieren und köcheln lassen, bis sich der Zucker ganz aufgelöst hat. Aprikosen dazugeben und etwa 5 Minuten weich köcheln lassen. </w:t>
      </w:r>
    </w:p>
    <w:p w14:paraId="59E49CC6" w14:textId="77777777" w:rsidR="006441CC" w:rsidRPr="00FB357C" w:rsidRDefault="006441CC" w:rsidP="00B40E8C">
      <w:pPr>
        <w:pStyle w:val="ListParagraph"/>
        <w:numPr>
          <w:ilvl w:val="0"/>
          <w:numId w:val="267"/>
        </w:numPr>
        <w:spacing w:after="120"/>
        <w:ind w:left="714" w:hanging="357"/>
        <w:contextualSpacing w:val="0"/>
        <w:jc w:val="both"/>
        <w:rPr>
          <w:sz w:val="24"/>
          <w:szCs w:val="24"/>
        </w:rPr>
      </w:pPr>
      <w:r w:rsidRPr="00FB357C">
        <w:rPr>
          <w:sz w:val="24"/>
          <w:szCs w:val="24"/>
        </w:rPr>
        <w:t>Rosmarin oder Lavendel fein hacken, hinzugeben und mit Salz und Pfeffer abschmecken. Zuletzt einen Hauch Chili hinzufügen.</w:t>
      </w:r>
    </w:p>
    <w:p w14:paraId="325F4F71" w14:textId="77777777" w:rsidR="006441CC" w:rsidRDefault="006441CC" w:rsidP="006441CC">
      <w:pPr>
        <w:rPr>
          <w:sz w:val="24"/>
          <w:szCs w:val="24"/>
        </w:rPr>
      </w:pPr>
    </w:p>
    <w:p w14:paraId="0D777107" w14:textId="77777777" w:rsidR="006441CC" w:rsidRDefault="006441CC" w:rsidP="006441CC">
      <w:pPr>
        <w:ind w:left="708" w:hanging="708"/>
        <w:jc w:val="both"/>
        <w:rPr>
          <w:sz w:val="24"/>
          <w:szCs w:val="24"/>
        </w:rPr>
      </w:pPr>
      <w:r>
        <w:rPr>
          <w:sz w:val="24"/>
          <w:szCs w:val="24"/>
        </w:rPr>
        <w:t>Tipp:</w:t>
      </w:r>
      <w:r>
        <w:rPr>
          <w:sz w:val="24"/>
          <w:szCs w:val="24"/>
        </w:rPr>
        <w:tab/>
        <w:t>Dieses Chutney schmeckt wunderbar zu Ziegenfrischkäse, geschmorten oder kurzgebratenem Lamm oder einfach zu knackig gebratenem Sommergemüse, gell Paula?</w:t>
      </w:r>
      <w:r>
        <w:rPr>
          <w:sz w:val="24"/>
          <w:szCs w:val="24"/>
        </w:rPr>
        <w:br w:type="page"/>
      </w:r>
    </w:p>
    <w:p w14:paraId="3A37DE41" w14:textId="77777777" w:rsidR="006441CC" w:rsidRPr="00CB730B" w:rsidRDefault="006441CC" w:rsidP="006441CC">
      <w:pPr>
        <w:pStyle w:val="Heading2"/>
        <w:spacing w:after="240"/>
      </w:pPr>
      <w:r w:rsidRPr="00CB730B">
        <w:lastRenderedPageBreak/>
        <w:t>Cranberry-Chutney mit Roter Bete</w:t>
      </w:r>
      <w:r>
        <w:rPr>
          <w:rStyle w:val="FootnoteReference"/>
        </w:rPr>
        <w:footnoteReference w:id="832"/>
      </w:r>
      <w:r w:rsidRPr="00CB730B">
        <w:t xml:space="preserve"> </w:t>
      </w:r>
    </w:p>
    <w:p w14:paraId="0C562CBF" w14:textId="77777777" w:rsidR="006441CC" w:rsidRDefault="006441CC" w:rsidP="006441CC">
      <w:pPr>
        <w:jc w:val="both"/>
        <w:rPr>
          <w:sz w:val="24"/>
          <w:szCs w:val="24"/>
        </w:rPr>
      </w:pPr>
      <w:r w:rsidRPr="006202DC">
        <w:rPr>
          <w:sz w:val="24"/>
          <w:szCs w:val="24"/>
          <w:u w:val="single"/>
        </w:rPr>
        <w:t>Zutaten</w:t>
      </w:r>
      <w:r>
        <w:rPr>
          <w:sz w:val="24"/>
          <w:szCs w:val="24"/>
        </w:rPr>
        <w:t xml:space="preserve"> für 1 Glas (650 ml)</w:t>
      </w:r>
    </w:p>
    <w:p w14:paraId="60FF59A7" w14:textId="77777777" w:rsidR="006441CC" w:rsidRDefault="006441CC" w:rsidP="006441CC">
      <w:pPr>
        <w:jc w:val="both"/>
        <w:rPr>
          <w:sz w:val="24"/>
          <w:szCs w:val="24"/>
        </w:rPr>
      </w:pPr>
      <w:r>
        <w:rPr>
          <w:sz w:val="24"/>
          <w:szCs w:val="24"/>
        </w:rPr>
        <w:t>250 g rote Bete</w:t>
      </w:r>
    </w:p>
    <w:p w14:paraId="3F1F3356" w14:textId="77777777" w:rsidR="006441CC" w:rsidRDefault="006441CC" w:rsidP="006441CC">
      <w:pPr>
        <w:jc w:val="both"/>
        <w:rPr>
          <w:sz w:val="24"/>
          <w:szCs w:val="24"/>
        </w:rPr>
      </w:pPr>
      <w:r>
        <w:rPr>
          <w:sz w:val="24"/>
          <w:szCs w:val="24"/>
        </w:rPr>
        <w:t>Salz</w:t>
      </w:r>
    </w:p>
    <w:p w14:paraId="2B0131A7" w14:textId="77777777" w:rsidR="006441CC" w:rsidRDefault="006441CC" w:rsidP="006441CC">
      <w:pPr>
        <w:jc w:val="both"/>
        <w:rPr>
          <w:sz w:val="24"/>
          <w:szCs w:val="24"/>
        </w:rPr>
      </w:pPr>
      <w:r>
        <w:rPr>
          <w:sz w:val="24"/>
          <w:szCs w:val="24"/>
        </w:rPr>
        <w:t>40 g frischer Ingwer</w:t>
      </w:r>
    </w:p>
    <w:p w14:paraId="67DA8B1D" w14:textId="77777777" w:rsidR="006441CC" w:rsidRDefault="006441CC" w:rsidP="006441CC">
      <w:pPr>
        <w:jc w:val="both"/>
        <w:rPr>
          <w:sz w:val="24"/>
          <w:szCs w:val="24"/>
        </w:rPr>
      </w:pPr>
      <w:r>
        <w:rPr>
          <w:sz w:val="24"/>
          <w:szCs w:val="24"/>
        </w:rPr>
        <w:t>100 g rote Zwiebeln</w:t>
      </w:r>
    </w:p>
    <w:p w14:paraId="4617C142" w14:textId="77777777" w:rsidR="006441CC" w:rsidRDefault="006441CC" w:rsidP="006441CC">
      <w:pPr>
        <w:jc w:val="both"/>
        <w:rPr>
          <w:sz w:val="24"/>
          <w:szCs w:val="24"/>
        </w:rPr>
      </w:pPr>
      <w:r>
        <w:rPr>
          <w:sz w:val="24"/>
          <w:szCs w:val="24"/>
        </w:rPr>
        <w:t>1 reife Birne</w:t>
      </w:r>
    </w:p>
    <w:p w14:paraId="185DE622" w14:textId="77777777" w:rsidR="006441CC" w:rsidRDefault="006441CC" w:rsidP="006441CC">
      <w:pPr>
        <w:jc w:val="both"/>
        <w:rPr>
          <w:sz w:val="24"/>
          <w:szCs w:val="24"/>
        </w:rPr>
      </w:pPr>
      <w:r>
        <w:rPr>
          <w:sz w:val="24"/>
          <w:szCs w:val="24"/>
        </w:rPr>
        <w:t>2 EL Zitronensaft</w:t>
      </w:r>
    </w:p>
    <w:p w14:paraId="65526211" w14:textId="77777777" w:rsidR="006441CC" w:rsidRDefault="006441CC" w:rsidP="006441CC">
      <w:pPr>
        <w:jc w:val="both"/>
        <w:rPr>
          <w:sz w:val="24"/>
          <w:szCs w:val="24"/>
        </w:rPr>
      </w:pPr>
      <w:r>
        <w:rPr>
          <w:sz w:val="24"/>
          <w:szCs w:val="24"/>
        </w:rPr>
        <w:t>50 g brauner Zucker</w:t>
      </w:r>
    </w:p>
    <w:p w14:paraId="24891D77" w14:textId="77777777" w:rsidR="006441CC" w:rsidRDefault="006441CC" w:rsidP="006441CC">
      <w:pPr>
        <w:jc w:val="both"/>
        <w:rPr>
          <w:sz w:val="24"/>
          <w:szCs w:val="24"/>
        </w:rPr>
      </w:pPr>
      <w:r>
        <w:rPr>
          <w:sz w:val="24"/>
          <w:szCs w:val="24"/>
        </w:rPr>
        <w:t>150 g Cranberrys</w:t>
      </w:r>
    </w:p>
    <w:p w14:paraId="3B3C184D" w14:textId="77777777" w:rsidR="006441CC" w:rsidRDefault="006441CC" w:rsidP="006441CC">
      <w:pPr>
        <w:jc w:val="both"/>
        <w:rPr>
          <w:sz w:val="24"/>
          <w:szCs w:val="24"/>
        </w:rPr>
      </w:pPr>
      <w:r>
        <w:rPr>
          <w:sz w:val="24"/>
          <w:szCs w:val="24"/>
        </w:rPr>
        <w:t>4-5 EL Rotweinessig</w:t>
      </w:r>
    </w:p>
    <w:p w14:paraId="0B7D130C" w14:textId="77777777" w:rsidR="006441CC" w:rsidRDefault="006441CC" w:rsidP="006441CC">
      <w:pPr>
        <w:jc w:val="both"/>
        <w:rPr>
          <w:sz w:val="24"/>
          <w:szCs w:val="24"/>
        </w:rPr>
      </w:pPr>
      <w:r>
        <w:rPr>
          <w:sz w:val="24"/>
          <w:szCs w:val="24"/>
        </w:rPr>
        <w:t>1 EL Senfkörner</w:t>
      </w:r>
    </w:p>
    <w:p w14:paraId="58507B5D" w14:textId="77777777" w:rsidR="006441CC" w:rsidRDefault="006441CC" w:rsidP="006441CC">
      <w:pPr>
        <w:jc w:val="both"/>
        <w:rPr>
          <w:sz w:val="24"/>
          <w:szCs w:val="24"/>
        </w:rPr>
      </w:pPr>
      <w:r>
        <w:rPr>
          <w:sz w:val="24"/>
          <w:szCs w:val="24"/>
        </w:rPr>
        <w:t>200 ml roter Traubensaft</w:t>
      </w:r>
    </w:p>
    <w:p w14:paraId="22998DFB" w14:textId="77777777" w:rsidR="006441CC" w:rsidRDefault="006441CC" w:rsidP="006441CC">
      <w:pPr>
        <w:jc w:val="both"/>
        <w:rPr>
          <w:sz w:val="24"/>
          <w:szCs w:val="24"/>
        </w:rPr>
      </w:pPr>
      <w:r>
        <w:rPr>
          <w:sz w:val="24"/>
          <w:szCs w:val="24"/>
        </w:rPr>
        <w:t>40-50 g (frisch geriebenen) Meerrettich</w:t>
      </w:r>
    </w:p>
    <w:p w14:paraId="77E89EF0" w14:textId="77777777" w:rsidR="006441CC" w:rsidRDefault="006441CC" w:rsidP="006441CC">
      <w:pPr>
        <w:jc w:val="both"/>
        <w:rPr>
          <w:sz w:val="24"/>
          <w:szCs w:val="24"/>
        </w:rPr>
      </w:pPr>
    </w:p>
    <w:p w14:paraId="32264557" w14:textId="77777777" w:rsidR="006441CC" w:rsidRDefault="006441CC" w:rsidP="006441CC">
      <w:pPr>
        <w:jc w:val="both"/>
        <w:rPr>
          <w:sz w:val="24"/>
          <w:szCs w:val="24"/>
        </w:rPr>
      </w:pPr>
      <w:r>
        <w:rPr>
          <w:sz w:val="24"/>
          <w:szCs w:val="24"/>
        </w:rPr>
        <w:t>Zubereitungszeit: 1 Stunde</w:t>
      </w:r>
    </w:p>
    <w:p w14:paraId="013EE0AB" w14:textId="77777777" w:rsidR="006441CC" w:rsidRPr="00152EC8" w:rsidRDefault="006441CC" w:rsidP="00B40E8C">
      <w:pPr>
        <w:pStyle w:val="ListParagraph"/>
        <w:numPr>
          <w:ilvl w:val="0"/>
          <w:numId w:val="1682"/>
        </w:numPr>
        <w:spacing w:after="120"/>
        <w:ind w:left="714" w:hanging="357"/>
        <w:contextualSpacing w:val="0"/>
        <w:jc w:val="both"/>
        <w:rPr>
          <w:sz w:val="24"/>
          <w:szCs w:val="24"/>
        </w:rPr>
      </w:pPr>
      <w:r w:rsidRPr="00152EC8">
        <w:rPr>
          <w:sz w:val="24"/>
          <w:szCs w:val="24"/>
        </w:rPr>
        <w:t>Rote Bete waschen, in kochendes Salzwasser geben und in 45 Minuten weich garen.</w:t>
      </w:r>
    </w:p>
    <w:p w14:paraId="643DAD3A" w14:textId="77777777" w:rsidR="006441CC" w:rsidRPr="00152EC8" w:rsidRDefault="006441CC" w:rsidP="00B40E8C">
      <w:pPr>
        <w:pStyle w:val="ListParagraph"/>
        <w:numPr>
          <w:ilvl w:val="0"/>
          <w:numId w:val="1682"/>
        </w:numPr>
        <w:spacing w:after="120"/>
        <w:ind w:left="714" w:hanging="357"/>
        <w:contextualSpacing w:val="0"/>
        <w:jc w:val="both"/>
        <w:rPr>
          <w:sz w:val="24"/>
          <w:szCs w:val="24"/>
        </w:rPr>
      </w:pPr>
      <w:r w:rsidRPr="00152EC8">
        <w:rPr>
          <w:sz w:val="24"/>
          <w:szCs w:val="24"/>
        </w:rPr>
        <w:t xml:space="preserve">Ingwer und Zwiebeln in feine Würfel schneiden. Birne schälen, grob in Würfel schneiden und mit Zitronensaft beträufeln. Rote Bete abgießen, abkühlen lassen, schälen und kleine schneide. Obacht färbt! </w:t>
      </w:r>
      <w:r w:rsidRPr="00A97909">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p w14:paraId="2D2B7140" w14:textId="77777777" w:rsidR="006441CC" w:rsidRPr="00152EC8" w:rsidRDefault="006441CC" w:rsidP="00B40E8C">
      <w:pPr>
        <w:pStyle w:val="ListParagraph"/>
        <w:numPr>
          <w:ilvl w:val="0"/>
          <w:numId w:val="1682"/>
        </w:numPr>
        <w:spacing w:after="120"/>
        <w:ind w:left="714" w:hanging="357"/>
        <w:contextualSpacing w:val="0"/>
        <w:jc w:val="both"/>
        <w:rPr>
          <w:sz w:val="24"/>
          <w:szCs w:val="24"/>
        </w:rPr>
      </w:pPr>
      <w:r w:rsidRPr="00152EC8">
        <w:rPr>
          <w:sz w:val="24"/>
          <w:szCs w:val="24"/>
        </w:rPr>
        <w:t>Zucker in einem Topf schmelzen. Ingwer, Zwiebeln, Birnen, Rote Bete und Cranberrys zugeben. Mit Essig ablöschen, Senf zugeben und mit Traubensaft auffüllen. Offen 30 Minuten bei mittlerer Hitze sämig einkochen lassen. Mit Salz und Meerrettich abschmecken. Heiß in ein sterilisiertes Glas füllen, verschließen und vollständig abkühlen lassen. Das Chutney hält sich verschlossen bis zu 4 Wochen.</w:t>
      </w:r>
    </w:p>
    <w:p w14:paraId="76A467C2" w14:textId="77777777" w:rsidR="006441CC" w:rsidRDefault="006441CC" w:rsidP="006441CC">
      <w:pPr>
        <w:rPr>
          <w:sz w:val="24"/>
          <w:szCs w:val="24"/>
        </w:rPr>
      </w:pPr>
      <w:r>
        <w:rPr>
          <w:sz w:val="24"/>
          <w:szCs w:val="24"/>
        </w:rPr>
        <w:br w:type="page"/>
      </w:r>
    </w:p>
    <w:p w14:paraId="40FE66E4" w14:textId="6AB63D4A" w:rsidR="005F7C44" w:rsidRDefault="005F7C44" w:rsidP="005F7C44">
      <w:pPr>
        <w:pStyle w:val="Heading2"/>
        <w:spacing w:after="240"/>
      </w:pPr>
      <w:r>
        <w:lastRenderedPageBreak/>
        <w:t xml:space="preserve">Chili-Senf-Pickle Rai wara mircha </w:t>
      </w:r>
      <w:r>
        <w:rPr>
          <w:rStyle w:val="FootnoteReference"/>
        </w:rPr>
        <w:footnoteReference w:id="833"/>
      </w:r>
    </w:p>
    <w:p w14:paraId="7ABE0B2C" w14:textId="77777777" w:rsidR="005F7C44" w:rsidRDefault="005F7C44" w:rsidP="005F7C44">
      <w:pPr>
        <w:rPr>
          <w:sz w:val="24"/>
          <w:szCs w:val="24"/>
        </w:rPr>
      </w:pPr>
      <w:r w:rsidRPr="008F4348">
        <w:rPr>
          <w:sz w:val="24"/>
          <w:szCs w:val="24"/>
          <w:u w:val="single"/>
        </w:rPr>
        <w:t>Zutaten</w:t>
      </w:r>
      <w:r>
        <w:rPr>
          <w:sz w:val="24"/>
          <w:szCs w:val="24"/>
        </w:rPr>
        <w:t xml:space="preserve"> (für 1 kleines Glas)</w:t>
      </w:r>
    </w:p>
    <w:p w14:paraId="67BF88B9" w14:textId="77777777" w:rsidR="005F7C44" w:rsidRDefault="005F7C44" w:rsidP="005F7C44">
      <w:pPr>
        <w:rPr>
          <w:sz w:val="24"/>
          <w:szCs w:val="24"/>
        </w:rPr>
      </w:pPr>
      <w:r>
        <w:rPr>
          <w:sz w:val="24"/>
          <w:szCs w:val="24"/>
        </w:rPr>
        <w:t>4 TL gelbe Senfsamen</w:t>
      </w:r>
    </w:p>
    <w:p w14:paraId="39ED1738" w14:textId="77777777" w:rsidR="005F7C44" w:rsidRDefault="005F7C44" w:rsidP="005F7C44">
      <w:pPr>
        <w:rPr>
          <w:sz w:val="24"/>
          <w:szCs w:val="24"/>
        </w:rPr>
      </w:pPr>
      <w:r>
        <w:rPr>
          <w:sz w:val="24"/>
          <w:szCs w:val="24"/>
        </w:rPr>
        <w:t>80 g grüne India-Jwala-Chilischoten, halbiert und entkernt</w:t>
      </w:r>
    </w:p>
    <w:p w14:paraId="57A09C67" w14:textId="77777777" w:rsidR="005F7C44" w:rsidRDefault="005F7C44" w:rsidP="005F7C44">
      <w:pPr>
        <w:rPr>
          <w:sz w:val="24"/>
          <w:szCs w:val="24"/>
        </w:rPr>
      </w:pPr>
      <w:r>
        <w:rPr>
          <w:sz w:val="24"/>
          <w:szCs w:val="24"/>
        </w:rPr>
        <w:t>2 gestrichene TL Salz</w:t>
      </w:r>
    </w:p>
    <w:p w14:paraId="479D0C2F" w14:textId="77777777" w:rsidR="005F7C44" w:rsidRDefault="005F7C44" w:rsidP="005F7C44">
      <w:pPr>
        <w:rPr>
          <w:sz w:val="24"/>
          <w:szCs w:val="24"/>
        </w:rPr>
      </w:pPr>
      <w:r>
        <w:rPr>
          <w:sz w:val="24"/>
          <w:szCs w:val="24"/>
        </w:rPr>
        <w:t>½ TL gemahlene Kurkuma</w:t>
      </w:r>
    </w:p>
    <w:p w14:paraId="6EE94F12" w14:textId="77777777" w:rsidR="005F7C44" w:rsidRDefault="005F7C44" w:rsidP="005F7C44">
      <w:pPr>
        <w:rPr>
          <w:sz w:val="24"/>
          <w:szCs w:val="24"/>
        </w:rPr>
      </w:pPr>
      <w:r>
        <w:rPr>
          <w:sz w:val="24"/>
          <w:szCs w:val="24"/>
        </w:rPr>
        <w:t>4 EL Rapsöl</w:t>
      </w:r>
    </w:p>
    <w:p w14:paraId="078B6A3E" w14:textId="77777777" w:rsidR="005F7C44" w:rsidRDefault="005F7C44" w:rsidP="005F7C44">
      <w:pPr>
        <w:rPr>
          <w:sz w:val="24"/>
          <w:szCs w:val="24"/>
        </w:rPr>
      </w:pPr>
      <w:r>
        <w:rPr>
          <w:sz w:val="24"/>
          <w:szCs w:val="24"/>
        </w:rPr>
        <w:t>2 EL Zitronensaft</w:t>
      </w:r>
    </w:p>
    <w:p w14:paraId="0A777404" w14:textId="77777777" w:rsidR="005F7C44" w:rsidRDefault="005F7C44" w:rsidP="005F7C44">
      <w:pPr>
        <w:rPr>
          <w:sz w:val="24"/>
          <w:szCs w:val="24"/>
        </w:rPr>
      </w:pPr>
    </w:p>
    <w:p w14:paraId="23AA665E" w14:textId="77777777" w:rsidR="005F7C44" w:rsidRDefault="005F7C44" w:rsidP="005F7C44">
      <w:pPr>
        <w:rPr>
          <w:sz w:val="24"/>
          <w:szCs w:val="24"/>
        </w:rPr>
      </w:pPr>
      <w:r>
        <w:rPr>
          <w:sz w:val="24"/>
          <w:szCs w:val="24"/>
        </w:rPr>
        <w:t>Zubereitung:</w:t>
      </w:r>
    </w:p>
    <w:p w14:paraId="5B25DE5E" w14:textId="77777777" w:rsidR="005F7C44" w:rsidRDefault="005F7C44" w:rsidP="005F7C44">
      <w:pPr>
        <w:jc w:val="both"/>
        <w:rPr>
          <w:sz w:val="24"/>
          <w:szCs w:val="24"/>
        </w:rPr>
      </w:pPr>
      <w:r>
        <w:rPr>
          <w:sz w:val="24"/>
          <w:szCs w:val="24"/>
        </w:rPr>
        <w:t>Die Senfsamen im Mörser zerstoßen, bis die meisten Samen halbiert sind, dann in eine Glas- oder Keramikschüssel geben. Die Chilis in 5 cm lange Stücke schneiden, dann mit den restlichen Zutaten in die Schüssel geben. Gründlich vermengen, mit einem sauberen Küchentuch abdecken und zwei Tage an einem schattigen Ort ziehen lasse. Täglich zweimal durchrühren, dann in ein steriles Glas füllen.</w:t>
      </w:r>
    </w:p>
    <w:p w14:paraId="56D09B28" w14:textId="77777777" w:rsidR="005F7C44" w:rsidRDefault="005F7C44" w:rsidP="005F7C44">
      <w:pPr>
        <w:rPr>
          <w:sz w:val="24"/>
          <w:szCs w:val="24"/>
        </w:rPr>
      </w:pPr>
    </w:p>
    <w:p w14:paraId="1BDD33A9" w14:textId="77777777" w:rsidR="005F7C44" w:rsidRDefault="005F7C44" w:rsidP="005F7C44">
      <w:pPr>
        <w:rPr>
          <w:sz w:val="24"/>
          <w:szCs w:val="24"/>
        </w:rPr>
      </w:pPr>
      <w:r>
        <w:rPr>
          <w:sz w:val="24"/>
          <w:szCs w:val="24"/>
        </w:rPr>
        <w:br w:type="page"/>
      </w:r>
    </w:p>
    <w:p w14:paraId="1013A3FA" w14:textId="77777777" w:rsidR="005F7C44" w:rsidRDefault="005F7C44" w:rsidP="005F7C44">
      <w:pPr>
        <w:pStyle w:val="Heading2"/>
        <w:spacing w:after="240"/>
      </w:pPr>
      <w:r>
        <w:lastRenderedPageBreak/>
        <w:t>Auberginen-Tamarinden-Chutney - Brinjal mensakai</w:t>
      </w:r>
      <w:r>
        <w:rPr>
          <w:rStyle w:val="FootnoteReference"/>
        </w:rPr>
        <w:footnoteReference w:id="834"/>
      </w:r>
      <w:r>
        <w:t xml:space="preserve"> </w:t>
      </w:r>
    </w:p>
    <w:p w14:paraId="5C866F88" w14:textId="77777777" w:rsidR="005F7C44" w:rsidRDefault="005F7C44" w:rsidP="005F7C44">
      <w:pPr>
        <w:rPr>
          <w:sz w:val="24"/>
          <w:szCs w:val="24"/>
        </w:rPr>
      </w:pPr>
      <w:r w:rsidRPr="008F4348">
        <w:rPr>
          <w:sz w:val="24"/>
          <w:szCs w:val="24"/>
          <w:u w:val="single"/>
        </w:rPr>
        <w:t>Zutaten</w:t>
      </w:r>
      <w:r>
        <w:rPr>
          <w:sz w:val="24"/>
          <w:szCs w:val="24"/>
        </w:rPr>
        <w:t xml:space="preserve"> (für 1 großes Glas)</w:t>
      </w:r>
    </w:p>
    <w:p w14:paraId="2C7199B6" w14:textId="77777777" w:rsidR="005F7C44" w:rsidRDefault="005F7C44" w:rsidP="005F7C44">
      <w:pPr>
        <w:rPr>
          <w:sz w:val="24"/>
          <w:szCs w:val="24"/>
        </w:rPr>
      </w:pPr>
      <w:r>
        <w:rPr>
          <w:sz w:val="24"/>
          <w:szCs w:val="24"/>
        </w:rPr>
        <w:t>750 g runde Baby-Auberginen</w:t>
      </w:r>
    </w:p>
    <w:p w14:paraId="1D22A4C6" w14:textId="77777777" w:rsidR="005F7C44" w:rsidRDefault="005F7C44" w:rsidP="005F7C44">
      <w:pPr>
        <w:rPr>
          <w:sz w:val="24"/>
          <w:szCs w:val="24"/>
        </w:rPr>
      </w:pPr>
      <w:r>
        <w:rPr>
          <w:sz w:val="24"/>
          <w:szCs w:val="24"/>
        </w:rPr>
        <w:t>Sonnenblumenöl</w:t>
      </w:r>
    </w:p>
    <w:p w14:paraId="5518089C" w14:textId="77777777" w:rsidR="005F7C44" w:rsidRDefault="005F7C44" w:rsidP="005F7C44">
      <w:pPr>
        <w:rPr>
          <w:sz w:val="24"/>
          <w:szCs w:val="24"/>
        </w:rPr>
      </w:pPr>
      <w:r>
        <w:rPr>
          <w:sz w:val="24"/>
          <w:szCs w:val="24"/>
        </w:rPr>
        <w:t>3 TL Schwarzkümmelsamen</w:t>
      </w:r>
    </w:p>
    <w:p w14:paraId="160F29DB" w14:textId="77777777" w:rsidR="005F7C44" w:rsidRDefault="005F7C44" w:rsidP="005F7C44">
      <w:pPr>
        <w:rPr>
          <w:sz w:val="24"/>
          <w:szCs w:val="24"/>
        </w:rPr>
      </w:pPr>
      <w:r>
        <w:rPr>
          <w:sz w:val="24"/>
          <w:szCs w:val="24"/>
        </w:rPr>
        <w:t>25 g frische Curryblätter</w:t>
      </w:r>
    </w:p>
    <w:p w14:paraId="5EC58096" w14:textId="77777777" w:rsidR="005F7C44" w:rsidRDefault="005F7C44" w:rsidP="005F7C44">
      <w:pPr>
        <w:rPr>
          <w:sz w:val="24"/>
          <w:szCs w:val="24"/>
        </w:rPr>
      </w:pPr>
      <w:r>
        <w:rPr>
          <w:sz w:val="24"/>
          <w:szCs w:val="24"/>
        </w:rPr>
        <w:t>10 grüne India-Jwala-Chilischoten, entkernt und diagonal gedrittelt</w:t>
      </w:r>
    </w:p>
    <w:p w14:paraId="59E2E603" w14:textId="77777777" w:rsidR="005F7C44" w:rsidRDefault="005F7C44" w:rsidP="005F7C44">
      <w:pPr>
        <w:rPr>
          <w:sz w:val="24"/>
          <w:szCs w:val="24"/>
        </w:rPr>
      </w:pPr>
      <w:r>
        <w:rPr>
          <w:sz w:val="24"/>
          <w:szCs w:val="24"/>
        </w:rPr>
        <w:t>200 g Tamarindenpaste</w:t>
      </w:r>
    </w:p>
    <w:p w14:paraId="709EF407" w14:textId="77777777" w:rsidR="005F7C44" w:rsidRDefault="005F7C44" w:rsidP="005F7C44">
      <w:pPr>
        <w:rPr>
          <w:sz w:val="24"/>
          <w:szCs w:val="24"/>
        </w:rPr>
      </w:pPr>
      <w:r>
        <w:rPr>
          <w:sz w:val="24"/>
          <w:szCs w:val="24"/>
        </w:rPr>
        <w:t>1 ¼ TL Salz</w:t>
      </w:r>
    </w:p>
    <w:p w14:paraId="1D04A2D0" w14:textId="77777777" w:rsidR="005F7C44" w:rsidRDefault="005F7C44" w:rsidP="005F7C44">
      <w:pPr>
        <w:rPr>
          <w:sz w:val="24"/>
          <w:szCs w:val="24"/>
        </w:rPr>
      </w:pPr>
    </w:p>
    <w:p w14:paraId="55E6B930" w14:textId="77777777" w:rsidR="005F7C44" w:rsidRDefault="005F7C44" w:rsidP="005F7C44">
      <w:pPr>
        <w:rPr>
          <w:sz w:val="24"/>
          <w:szCs w:val="24"/>
        </w:rPr>
      </w:pPr>
      <w:r>
        <w:rPr>
          <w:sz w:val="24"/>
          <w:szCs w:val="24"/>
        </w:rPr>
        <w:t>Zubereitung:</w:t>
      </w:r>
    </w:p>
    <w:p w14:paraId="0F5B460D" w14:textId="77777777" w:rsidR="005F7C44" w:rsidRPr="000226E6" w:rsidRDefault="005F7C44" w:rsidP="00B40E8C">
      <w:pPr>
        <w:pStyle w:val="ListParagraph"/>
        <w:numPr>
          <w:ilvl w:val="0"/>
          <w:numId w:val="1390"/>
        </w:numPr>
        <w:spacing w:after="120"/>
        <w:ind w:left="714" w:hanging="357"/>
        <w:contextualSpacing w:val="0"/>
        <w:jc w:val="both"/>
        <w:rPr>
          <w:sz w:val="24"/>
          <w:szCs w:val="24"/>
        </w:rPr>
      </w:pPr>
      <w:r w:rsidRPr="000226E6">
        <w:rPr>
          <w:sz w:val="24"/>
          <w:szCs w:val="24"/>
        </w:rPr>
        <w:t>Das Stielende der Auberginen abschneiden, dann die Auberginen vierteln. Eine Pfanne 4 cm hoch mit Öl füllen und erhitzen. Eine Teller mit Küchenpapier belegen.</w:t>
      </w:r>
    </w:p>
    <w:p w14:paraId="3B9B0B82" w14:textId="77777777" w:rsidR="005F7C44" w:rsidRPr="000226E6" w:rsidRDefault="005F7C44" w:rsidP="00B40E8C">
      <w:pPr>
        <w:pStyle w:val="ListParagraph"/>
        <w:numPr>
          <w:ilvl w:val="0"/>
          <w:numId w:val="1390"/>
        </w:numPr>
        <w:spacing w:after="120"/>
        <w:ind w:left="714" w:hanging="357"/>
        <w:contextualSpacing w:val="0"/>
        <w:jc w:val="both"/>
        <w:rPr>
          <w:sz w:val="24"/>
          <w:szCs w:val="24"/>
        </w:rPr>
      </w:pPr>
      <w:r w:rsidRPr="000226E6">
        <w:rPr>
          <w:sz w:val="24"/>
          <w:szCs w:val="24"/>
        </w:rPr>
        <w:t>Wenn das Öl 180 Grad erreicht hat, die Auberginen in kleinen Portionen hineingeben und 2 -4 Minuten frittieren, bis sie hellgolden sind, dann herausheben und auf dem Teller abtropfen lassen. In einer Pfanne 6 EL Öl erhitzen, dann Schwarzkümmelsamen und Curryblätter hineingeben. Sobald die Blätter knistern, die Chilis hinzugeben. Bei mittlerer Hitze 1 Minute unter Rühren anrösten, dann Tamarindenpaste und 200 ml Öl einrühren. Kochen, bis das Wasser verdampft und die Paste recht dick ist, dann das Salz und die frittierten Auberginen dazugeben. Einige Minuten weiterköcheln lassen, dann vom Herd nehmen.</w:t>
      </w:r>
    </w:p>
    <w:p w14:paraId="46154933" w14:textId="77777777" w:rsidR="005F7C44" w:rsidRPr="000226E6" w:rsidRDefault="005F7C44" w:rsidP="00B40E8C">
      <w:pPr>
        <w:pStyle w:val="ListParagraph"/>
        <w:numPr>
          <w:ilvl w:val="0"/>
          <w:numId w:val="1390"/>
        </w:numPr>
        <w:spacing w:after="120"/>
        <w:ind w:left="714" w:hanging="357"/>
        <w:contextualSpacing w:val="0"/>
        <w:jc w:val="both"/>
        <w:rPr>
          <w:sz w:val="24"/>
          <w:szCs w:val="24"/>
        </w:rPr>
      </w:pPr>
      <w:r w:rsidRPr="000226E6">
        <w:rPr>
          <w:sz w:val="24"/>
          <w:szCs w:val="24"/>
        </w:rPr>
        <w:t>Das abgekühlte Chutney in ein sauberes Glas füllen und kaltstellen. Es hält sich ca. 10 Tage im Kühlschrank.</w:t>
      </w:r>
    </w:p>
    <w:p w14:paraId="39A6149A" w14:textId="77777777" w:rsidR="005F7C44" w:rsidRDefault="005F7C44" w:rsidP="005F7C44">
      <w:pPr>
        <w:rPr>
          <w:sz w:val="24"/>
          <w:szCs w:val="24"/>
        </w:rPr>
      </w:pPr>
      <w:r>
        <w:rPr>
          <w:sz w:val="24"/>
          <w:szCs w:val="24"/>
        </w:rPr>
        <w:t xml:space="preserve"> </w:t>
      </w:r>
    </w:p>
    <w:p w14:paraId="33712114" w14:textId="77777777" w:rsidR="005F7C44" w:rsidRDefault="005F7C44" w:rsidP="005F7C44">
      <w:pPr>
        <w:rPr>
          <w:sz w:val="24"/>
          <w:szCs w:val="24"/>
        </w:rPr>
      </w:pPr>
      <w:r>
        <w:rPr>
          <w:sz w:val="24"/>
          <w:szCs w:val="24"/>
        </w:rPr>
        <w:br w:type="page"/>
      </w:r>
    </w:p>
    <w:p w14:paraId="3FEC31EB" w14:textId="77777777" w:rsidR="007B07D8" w:rsidRDefault="007B07D8" w:rsidP="007B07D8">
      <w:pPr>
        <w:pStyle w:val="Heading2"/>
        <w:spacing w:after="240"/>
      </w:pPr>
      <w:r>
        <w:lastRenderedPageBreak/>
        <w:t>Rhabarber-Chutney</w:t>
      </w:r>
      <w:r>
        <w:rPr>
          <w:rStyle w:val="FootnoteReference"/>
        </w:rPr>
        <w:footnoteReference w:id="835"/>
      </w:r>
      <w:r>
        <w:t xml:space="preserve"> </w:t>
      </w:r>
    </w:p>
    <w:p w14:paraId="6343C9E7" w14:textId="77777777" w:rsidR="007B07D8" w:rsidRDefault="007B07D8" w:rsidP="007B07D8">
      <w:pPr>
        <w:jc w:val="both"/>
        <w:rPr>
          <w:sz w:val="24"/>
          <w:szCs w:val="24"/>
        </w:rPr>
      </w:pPr>
      <w:r w:rsidRPr="00E04044">
        <w:rPr>
          <w:sz w:val="24"/>
          <w:szCs w:val="24"/>
          <w:u w:val="single"/>
        </w:rPr>
        <w:t>Zutaten</w:t>
      </w:r>
      <w:r>
        <w:rPr>
          <w:sz w:val="24"/>
          <w:szCs w:val="24"/>
        </w:rPr>
        <w:t xml:space="preserve"> (für 2 Gläser à 350 ml)</w:t>
      </w:r>
    </w:p>
    <w:p w14:paraId="3AA59256" w14:textId="77777777" w:rsidR="007B07D8" w:rsidRDefault="007B07D8" w:rsidP="007B07D8">
      <w:pPr>
        <w:jc w:val="both"/>
        <w:rPr>
          <w:sz w:val="24"/>
          <w:szCs w:val="24"/>
        </w:rPr>
      </w:pPr>
      <w:r>
        <w:rPr>
          <w:sz w:val="24"/>
          <w:szCs w:val="24"/>
        </w:rPr>
        <w:t>20 g frischer Ingwer</w:t>
      </w:r>
    </w:p>
    <w:p w14:paraId="7CEBCAE6" w14:textId="77777777" w:rsidR="007B07D8" w:rsidRDefault="007B07D8" w:rsidP="007B07D8">
      <w:pPr>
        <w:jc w:val="both"/>
        <w:rPr>
          <w:sz w:val="24"/>
          <w:szCs w:val="24"/>
        </w:rPr>
      </w:pPr>
      <w:r>
        <w:rPr>
          <w:sz w:val="24"/>
          <w:szCs w:val="24"/>
        </w:rPr>
        <w:t>100 g Schalotten</w:t>
      </w:r>
    </w:p>
    <w:p w14:paraId="7CD3DBB4" w14:textId="77777777" w:rsidR="007B07D8" w:rsidRDefault="007B07D8" w:rsidP="007B07D8">
      <w:pPr>
        <w:jc w:val="both"/>
        <w:rPr>
          <w:sz w:val="24"/>
          <w:szCs w:val="24"/>
        </w:rPr>
      </w:pPr>
      <w:r>
        <w:rPr>
          <w:sz w:val="24"/>
          <w:szCs w:val="24"/>
        </w:rPr>
        <w:t>1-2 rote Chilischoten</w:t>
      </w:r>
    </w:p>
    <w:p w14:paraId="66A075DC" w14:textId="77777777" w:rsidR="007B07D8" w:rsidRDefault="007B07D8" w:rsidP="007B07D8">
      <w:pPr>
        <w:jc w:val="both"/>
        <w:rPr>
          <w:sz w:val="24"/>
          <w:szCs w:val="24"/>
        </w:rPr>
      </w:pPr>
      <w:r>
        <w:rPr>
          <w:sz w:val="24"/>
          <w:szCs w:val="24"/>
        </w:rPr>
        <w:t>800 g Himbeerrhabarber (frisch oder TK)</w:t>
      </w:r>
    </w:p>
    <w:p w14:paraId="34D6614C" w14:textId="77777777" w:rsidR="007B07D8" w:rsidRDefault="007B07D8" w:rsidP="007B07D8">
      <w:pPr>
        <w:jc w:val="both"/>
        <w:rPr>
          <w:sz w:val="24"/>
          <w:szCs w:val="24"/>
        </w:rPr>
      </w:pPr>
      <w:r>
        <w:rPr>
          <w:sz w:val="24"/>
          <w:szCs w:val="24"/>
        </w:rPr>
        <w:t>150 g brauner Zucker</w:t>
      </w:r>
    </w:p>
    <w:p w14:paraId="1F5F7B6D" w14:textId="77777777" w:rsidR="007B07D8" w:rsidRDefault="007B07D8" w:rsidP="007B07D8">
      <w:pPr>
        <w:jc w:val="both"/>
        <w:rPr>
          <w:sz w:val="24"/>
          <w:szCs w:val="24"/>
        </w:rPr>
      </w:pPr>
      <w:r>
        <w:rPr>
          <w:sz w:val="24"/>
          <w:szCs w:val="24"/>
        </w:rPr>
        <w:t>10 g gelbe Senfkörner</w:t>
      </w:r>
    </w:p>
    <w:p w14:paraId="2D0EBDC5" w14:textId="77777777" w:rsidR="007B07D8" w:rsidRDefault="007B07D8" w:rsidP="007B07D8">
      <w:pPr>
        <w:jc w:val="both"/>
        <w:rPr>
          <w:sz w:val="24"/>
          <w:szCs w:val="24"/>
        </w:rPr>
      </w:pPr>
      <w:r>
        <w:rPr>
          <w:sz w:val="24"/>
          <w:szCs w:val="24"/>
        </w:rPr>
        <w:t>4 EL Weißweinessig</w:t>
      </w:r>
    </w:p>
    <w:p w14:paraId="2992F8BF" w14:textId="77777777" w:rsidR="007B07D8" w:rsidRDefault="007B07D8" w:rsidP="007B07D8">
      <w:pPr>
        <w:jc w:val="both"/>
        <w:rPr>
          <w:sz w:val="24"/>
          <w:szCs w:val="24"/>
        </w:rPr>
      </w:pPr>
      <w:r>
        <w:rPr>
          <w:sz w:val="24"/>
          <w:szCs w:val="24"/>
        </w:rPr>
        <w:t>200 ml frischer Orangensaft (am besten frisch gepresst!!!)</w:t>
      </w:r>
    </w:p>
    <w:p w14:paraId="065D8A7C" w14:textId="77777777" w:rsidR="007B07D8" w:rsidRDefault="007B07D8" w:rsidP="007B07D8">
      <w:pPr>
        <w:jc w:val="both"/>
        <w:rPr>
          <w:sz w:val="24"/>
          <w:szCs w:val="24"/>
        </w:rPr>
      </w:pPr>
    </w:p>
    <w:p w14:paraId="4D967B62" w14:textId="77777777" w:rsidR="007B07D8" w:rsidRDefault="007B07D8" w:rsidP="007B07D8">
      <w:pPr>
        <w:jc w:val="both"/>
        <w:rPr>
          <w:sz w:val="24"/>
          <w:szCs w:val="24"/>
        </w:rPr>
      </w:pPr>
      <w:r>
        <w:rPr>
          <w:sz w:val="24"/>
          <w:szCs w:val="24"/>
        </w:rPr>
        <w:t>Zubereitungszeit: 50 Minuten</w:t>
      </w:r>
    </w:p>
    <w:p w14:paraId="21082B41" w14:textId="77777777" w:rsidR="007B07D8" w:rsidRPr="00245C56" w:rsidRDefault="007B07D8" w:rsidP="00B40E8C">
      <w:pPr>
        <w:pStyle w:val="ListParagraph"/>
        <w:numPr>
          <w:ilvl w:val="0"/>
          <w:numId w:val="708"/>
        </w:numPr>
        <w:spacing w:after="120"/>
        <w:ind w:left="714" w:hanging="357"/>
        <w:contextualSpacing w:val="0"/>
        <w:jc w:val="both"/>
        <w:rPr>
          <w:sz w:val="24"/>
          <w:szCs w:val="24"/>
        </w:rPr>
      </w:pPr>
      <w:r w:rsidRPr="00245C56">
        <w:rPr>
          <w:sz w:val="24"/>
          <w:szCs w:val="24"/>
        </w:rPr>
        <w:t>Ingwer und Schalotten fein würfeln. Chili i</w:t>
      </w:r>
      <w:r>
        <w:rPr>
          <w:sz w:val="24"/>
          <w:szCs w:val="24"/>
        </w:rPr>
        <w:t>n</w:t>
      </w:r>
      <w:r w:rsidRPr="00245C56">
        <w:rPr>
          <w:sz w:val="24"/>
          <w:szCs w:val="24"/>
        </w:rPr>
        <w:t xml:space="preserve"> feine </w:t>
      </w:r>
      <w:r>
        <w:rPr>
          <w:sz w:val="24"/>
          <w:szCs w:val="24"/>
        </w:rPr>
        <w:t>R</w:t>
      </w:r>
      <w:r w:rsidRPr="00245C56">
        <w:rPr>
          <w:sz w:val="24"/>
          <w:szCs w:val="24"/>
        </w:rPr>
        <w:t>inge schneiden. Himbeerrhabarber waschen, putzen und in 2 cm große Stücke schneiden.</w:t>
      </w:r>
    </w:p>
    <w:p w14:paraId="51702F7C" w14:textId="77777777" w:rsidR="007B07D8" w:rsidRPr="00245C56" w:rsidRDefault="007B07D8" w:rsidP="00B40E8C">
      <w:pPr>
        <w:pStyle w:val="ListParagraph"/>
        <w:numPr>
          <w:ilvl w:val="0"/>
          <w:numId w:val="708"/>
        </w:numPr>
        <w:spacing w:after="120"/>
        <w:ind w:left="714" w:hanging="357"/>
        <w:contextualSpacing w:val="0"/>
        <w:jc w:val="both"/>
        <w:rPr>
          <w:sz w:val="24"/>
          <w:szCs w:val="24"/>
        </w:rPr>
      </w:pPr>
      <w:r w:rsidRPr="00245C56">
        <w:rPr>
          <w:sz w:val="24"/>
          <w:szCs w:val="24"/>
        </w:rPr>
        <w:t>Zucker in einem breiten Topf schmelzen. Ingwer, Schalotten und Rhabarber 1 Minuten darin karamellisieren. Senfkörner und Chili zugeben, mit Essig ablöschen und mit Orangensaft auffüllen. Bei milder bis mittlerer Hitze 40 Minuten sämig einkochen lassen.</w:t>
      </w:r>
    </w:p>
    <w:p w14:paraId="57DA7DD7" w14:textId="77777777" w:rsidR="007B07D8" w:rsidRPr="00245C56" w:rsidRDefault="007B07D8" w:rsidP="00B40E8C">
      <w:pPr>
        <w:pStyle w:val="ListParagraph"/>
        <w:numPr>
          <w:ilvl w:val="0"/>
          <w:numId w:val="708"/>
        </w:numPr>
        <w:spacing w:after="120"/>
        <w:ind w:left="714" w:hanging="357"/>
        <w:contextualSpacing w:val="0"/>
        <w:jc w:val="both"/>
        <w:rPr>
          <w:sz w:val="24"/>
          <w:szCs w:val="24"/>
        </w:rPr>
      </w:pPr>
      <w:r w:rsidRPr="00245C56">
        <w:rPr>
          <w:sz w:val="24"/>
          <w:szCs w:val="24"/>
        </w:rPr>
        <w:t>Chutney heiß in die Gläser füllen, verschließen. Im Kühlschrank ist es ungeöffnet ca. 4 Wochen haltbar.</w:t>
      </w:r>
    </w:p>
    <w:p w14:paraId="741A7A1E" w14:textId="77777777" w:rsidR="007B07D8" w:rsidRPr="008235E8" w:rsidRDefault="007B07D8" w:rsidP="007B07D8">
      <w:pPr>
        <w:jc w:val="both"/>
        <w:rPr>
          <w:sz w:val="24"/>
          <w:szCs w:val="24"/>
        </w:rPr>
      </w:pPr>
    </w:p>
    <w:p w14:paraId="36CBC902" w14:textId="77777777" w:rsidR="007B07D8" w:rsidRPr="008235E8" w:rsidRDefault="007B07D8" w:rsidP="007B07D8">
      <w:pPr>
        <w:jc w:val="both"/>
        <w:rPr>
          <w:sz w:val="24"/>
          <w:szCs w:val="24"/>
        </w:rPr>
      </w:pPr>
    </w:p>
    <w:p w14:paraId="42EB3229" w14:textId="77777777" w:rsidR="007B07D8" w:rsidRDefault="007B07D8" w:rsidP="007B07D8">
      <w:pPr>
        <w:rPr>
          <w:sz w:val="24"/>
          <w:szCs w:val="24"/>
        </w:rPr>
      </w:pPr>
      <w:r>
        <w:rPr>
          <w:sz w:val="24"/>
          <w:szCs w:val="24"/>
        </w:rPr>
        <w:br w:type="page"/>
      </w:r>
    </w:p>
    <w:p w14:paraId="3E07351A" w14:textId="77777777" w:rsidR="007B07D8" w:rsidRDefault="007B07D8" w:rsidP="007B07D8">
      <w:pPr>
        <w:pStyle w:val="Heading2"/>
        <w:spacing w:after="240"/>
      </w:pPr>
      <w:r>
        <w:lastRenderedPageBreak/>
        <w:t>Ananas-Chutney</w:t>
      </w:r>
      <w:r>
        <w:rPr>
          <w:rStyle w:val="FootnoteReference"/>
        </w:rPr>
        <w:footnoteReference w:id="836"/>
      </w:r>
      <w:r>
        <w:t xml:space="preserve"> </w:t>
      </w:r>
    </w:p>
    <w:p w14:paraId="358CEF47" w14:textId="77777777" w:rsidR="007B07D8" w:rsidRDefault="007B07D8" w:rsidP="007B07D8">
      <w:pPr>
        <w:jc w:val="both"/>
        <w:rPr>
          <w:sz w:val="26"/>
          <w:szCs w:val="26"/>
        </w:rPr>
      </w:pPr>
      <w:r w:rsidRPr="00E04044">
        <w:rPr>
          <w:sz w:val="26"/>
          <w:szCs w:val="26"/>
          <w:u w:val="single"/>
        </w:rPr>
        <w:t>Zutaten</w:t>
      </w:r>
      <w:r>
        <w:rPr>
          <w:sz w:val="26"/>
          <w:szCs w:val="26"/>
        </w:rPr>
        <w:t xml:space="preserve"> (für 6 Portionen):</w:t>
      </w:r>
    </w:p>
    <w:p w14:paraId="7AC43F8C" w14:textId="77777777" w:rsidR="007B07D8" w:rsidRDefault="007B07D8" w:rsidP="007B07D8">
      <w:pPr>
        <w:jc w:val="both"/>
        <w:rPr>
          <w:sz w:val="26"/>
          <w:szCs w:val="26"/>
        </w:rPr>
      </w:pPr>
      <w:r>
        <w:rPr>
          <w:sz w:val="26"/>
          <w:szCs w:val="26"/>
        </w:rPr>
        <w:t>300 g Zwiebeln</w:t>
      </w:r>
    </w:p>
    <w:p w14:paraId="55C6C602" w14:textId="77777777" w:rsidR="007B07D8" w:rsidRDefault="007B07D8" w:rsidP="007B07D8">
      <w:pPr>
        <w:jc w:val="both"/>
        <w:rPr>
          <w:sz w:val="26"/>
          <w:szCs w:val="26"/>
        </w:rPr>
      </w:pPr>
      <w:r>
        <w:rPr>
          <w:sz w:val="26"/>
          <w:szCs w:val="26"/>
        </w:rPr>
        <w:t>1 Knoblauchzehe</w:t>
      </w:r>
    </w:p>
    <w:p w14:paraId="45A72726" w14:textId="77777777" w:rsidR="007B07D8" w:rsidRDefault="007B07D8" w:rsidP="007B07D8">
      <w:pPr>
        <w:jc w:val="both"/>
        <w:rPr>
          <w:sz w:val="26"/>
          <w:szCs w:val="26"/>
        </w:rPr>
      </w:pPr>
      <w:r>
        <w:rPr>
          <w:sz w:val="26"/>
          <w:szCs w:val="26"/>
        </w:rPr>
        <w:t>300 g Ananasfruchtfleisch</w:t>
      </w:r>
    </w:p>
    <w:p w14:paraId="3895B047" w14:textId="77777777" w:rsidR="007B07D8" w:rsidRDefault="007B07D8" w:rsidP="007B07D8">
      <w:pPr>
        <w:jc w:val="both"/>
        <w:rPr>
          <w:sz w:val="26"/>
          <w:szCs w:val="26"/>
        </w:rPr>
      </w:pPr>
      <w:r>
        <w:rPr>
          <w:sz w:val="26"/>
          <w:szCs w:val="26"/>
        </w:rPr>
        <w:t>1 rote Pfefferschote</w:t>
      </w:r>
    </w:p>
    <w:p w14:paraId="6198549B" w14:textId="77777777" w:rsidR="007B07D8" w:rsidRDefault="007B07D8" w:rsidP="007B07D8">
      <w:pPr>
        <w:jc w:val="both"/>
        <w:rPr>
          <w:sz w:val="26"/>
          <w:szCs w:val="26"/>
        </w:rPr>
      </w:pPr>
      <w:r>
        <w:rPr>
          <w:sz w:val="26"/>
          <w:szCs w:val="26"/>
        </w:rPr>
        <w:t>3 EL Sonnenblumenöl</w:t>
      </w:r>
    </w:p>
    <w:p w14:paraId="2BF29CB8" w14:textId="77777777" w:rsidR="007B07D8" w:rsidRDefault="007B07D8" w:rsidP="007B07D8">
      <w:pPr>
        <w:jc w:val="both"/>
        <w:rPr>
          <w:sz w:val="26"/>
          <w:szCs w:val="26"/>
        </w:rPr>
      </w:pPr>
      <w:r>
        <w:rPr>
          <w:sz w:val="26"/>
          <w:szCs w:val="26"/>
        </w:rPr>
        <w:t>2 EL brauner Zucker</w:t>
      </w:r>
    </w:p>
    <w:p w14:paraId="15731397" w14:textId="77777777" w:rsidR="007B07D8" w:rsidRDefault="007B07D8" w:rsidP="007B07D8">
      <w:pPr>
        <w:jc w:val="both"/>
        <w:rPr>
          <w:sz w:val="26"/>
          <w:szCs w:val="26"/>
        </w:rPr>
      </w:pPr>
      <w:r>
        <w:rPr>
          <w:sz w:val="26"/>
          <w:szCs w:val="26"/>
        </w:rPr>
        <w:t>2 EL helle Senfsaat</w:t>
      </w:r>
    </w:p>
    <w:p w14:paraId="7AC34C09" w14:textId="77777777" w:rsidR="007B07D8" w:rsidRPr="00C25D31" w:rsidRDefault="007B07D8" w:rsidP="007B07D8">
      <w:pPr>
        <w:jc w:val="both"/>
        <w:rPr>
          <w:sz w:val="26"/>
          <w:szCs w:val="26"/>
        </w:rPr>
      </w:pPr>
      <w:r w:rsidRPr="00C25D31">
        <w:rPr>
          <w:sz w:val="26"/>
          <w:szCs w:val="26"/>
        </w:rPr>
        <w:t>2 EL Aceto Balsamico</w:t>
      </w:r>
    </w:p>
    <w:p w14:paraId="314900B6" w14:textId="77777777" w:rsidR="007B07D8" w:rsidRPr="00C25D31" w:rsidRDefault="007B07D8" w:rsidP="007B07D8">
      <w:pPr>
        <w:jc w:val="both"/>
        <w:rPr>
          <w:sz w:val="26"/>
          <w:szCs w:val="26"/>
        </w:rPr>
      </w:pPr>
      <w:r w:rsidRPr="00C25D31">
        <w:rPr>
          <w:sz w:val="26"/>
          <w:szCs w:val="26"/>
        </w:rPr>
        <w:t>2 EL Weißweinessig</w:t>
      </w:r>
    </w:p>
    <w:p w14:paraId="58AD214E" w14:textId="77777777" w:rsidR="007B07D8" w:rsidRPr="00C25D31" w:rsidRDefault="007B07D8" w:rsidP="007B07D8">
      <w:pPr>
        <w:jc w:val="both"/>
        <w:rPr>
          <w:sz w:val="26"/>
          <w:szCs w:val="26"/>
        </w:rPr>
      </w:pPr>
      <w:r w:rsidRPr="00C25D31">
        <w:rPr>
          <w:sz w:val="26"/>
          <w:szCs w:val="26"/>
        </w:rPr>
        <w:t>Salz</w:t>
      </w:r>
      <w:r>
        <w:rPr>
          <w:sz w:val="26"/>
          <w:szCs w:val="26"/>
        </w:rPr>
        <w:t xml:space="preserve">, </w:t>
      </w:r>
      <w:r w:rsidRPr="00C25D31">
        <w:rPr>
          <w:sz w:val="26"/>
          <w:szCs w:val="26"/>
        </w:rPr>
        <w:t>Pfeffer</w:t>
      </w:r>
    </w:p>
    <w:p w14:paraId="04E3895A" w14:textId="77777777" w:rsidR="007B07D8" w:rsidRPr="00E04044" w:rsidRDefault="007B07D8" w:rsidP="007B07D8">
      <w:pPr>
        <w:jc w:val="both"/>
        <w:rPr>
          <w:sz w:val="26"/>
          <w:szCs w:val="26"/>
        </w:rPr>
      </w:pPr>
      <w:r w:rsidRPr="00E04044">
        <w:rPr>
          <w:sz w:val="26"/>
          <w:szCs w:val="26"/>
        </w:rPr>
        <w:t>5 Stiele Koriandergrün</w:t>
      </w:r>
    </w:p>
    <w:p w14:paraId="2818F745" w14:textId="77777777" w:rsidR="007B07D8" w:rsidRPr="00E04044" w:rsidRDefault="007B07D8" w:rsidP="007B07D8">
      <w:pPr>
        <w:jc w:val="both"/>
        <w:rPr>
          <w:sz w:val="26"/>
          <w:szCs w:val="26"/>
        </w:rPr>
      </w:pPr>
    </w:p>
    <w:p w14:paraId="60D2E709" w14:textId="77777777" w:rsidR="007B07D8" w:rsidRDefault="007B07D8" w:rsidP="007B07D8">
      <w:pPr>
        <w:jc w:val="both"/>
        <w:rPr>
          <w:sz w:val="26"/>
          <w:szCs w:val="26"/>
        </w:rPr>
      </w:pPr>
      <w:r>
        <w:rPr>
          <w:sz w:val="26"/>
          <w:szCs w:val="26"/>
        </w:rPr>
        <w:t>Zubereitungszeit: 45 Minuten</w:t>
      </w:r>
    </w:p>
    <w:p w14:paraId="15F61D5D" w14:textId="77777777" w:rsidR="007B07D8" w:rsidRPr="00DD689E" w:rsidRDefault="007B07D8" w:rsidP="00B40E8C">
      <w:pPr>
        <w:pStyle w:val="ListParagraph"/>
        <w:numPr>
          <w:ilvl w:val="0"/>
          <w:numId w:val="711"/>
        </w:numPr>
        <w:spacing w:after="120"/>
        <w:ind w:left="714" w:hanging="357"/>
        <w:contextualSpacing w:val="0"/>
        <w:jc w:val="both"/>
        <w:rPr>
          <w:sz w:val="26"/>
          <w:szCs w:val="26"/>
        </w:rPr>
      </w:pPr>
      <w:r w:rsidRPr="00DD689E">
        <w:rPr>
          <w:sz w:val="26"/>
          <w:szCs w:val="26"/>
        </w:rPr>
        <w:t>Zwiebeln, Knoblauch und Ananas sehr fein würfeln. Pfefferschote längs halbieren, entkernen und fein würfeln.</w:t>
      </w:r>
    </w:p>
    <w:p w14:paraId="1DD12B24" w14:textId="77777777" w:rsidR="007B07D8" w:rsidRPr="00DD689E" w:rsidRDefault="007B07D8" w:rsidP="00B40E8C">
      <w:pPr>
        <w:pStyle w:val="ListParagraph"/>
        <w:numPr>
          <w:ilvl w:val="0"/>
          <w:numId w:val="711"/>
        </w:numPr>
        <w:spacing w:after="120"/>
        <w:ind w:left="714" w:hanging="357"/>
        <w:contextualSpacing w:val="0"/>
        <w:jc w:val="both"/>
        <w:rPr>
          <w:sz w:val="26"/>
          <w:szCs w:val="26"/>
        </w:rPr>
      </w:pPr>
      <w:r w:rsidRPr="00DD689E">
        <w:rPr>
          <w:sz w:val="26"/>
          <w:szCs w:val="26"/>
        </w:rPr>
        <w:t>Öl in einem Topf erhitzen. Knoblauch und Zwiebeln darin glasig dünsten. Zucker zugeben und leicht karamellisieren lassen. Ananas, Pfefferschote und Senfsaat zugeben und 5 Minuten dünsten. Mit beiden Essigsorten ablöschen und 30 Minuten bei mittlerer Hitze einkochen lassen. Chutney mit Salz und Pfeffer abschmecken und abkühlen lassen.</w:t>
      </w:r>
    </w:p>
    <w:p w14:paraId="7C70B9F3" w14:textId="77777777" w:rsidR="007B07D8" w:rsidRDefault="007B07D8" w:rsidP="00B40E8C">
      <w:pPr>
        <w:pStyle w:val="ListParagraph"/>
        <w:numPr>
          <w:ilvl w:val="0"/>
          <w:numId w:val="711"/>
        </w:numPr>
        <w:spacing w:after="120"/>
        <w:ind w:left="714" w:hanging="357"/>
        <w:contextualSpacing w:val="0"/>
        <w:jc w:val="both"/>
        <w:rPr>
          <w:sz w:val="26"/>
          <w:szCs w:val="26"/>
        </w:rPr>
      </w:pPr>
      <w:r w:rsidRPr="00DD689E">
        <w:rPr>
          <w:sz w:val="26"/>
          <w:szCs w:val="26"/>
        </w:rPr>
        <w:t>Koriander mit den zarten Stielen fein schneiden und zum Chutney geben.</w:t>
      </w:r>
    </w:p>
    <w:p w14:paraId="0B9A901F" w14:textId="77777777" w:rsidR="007B07D8" w:rsidRDefault="007B07D8" w:rsidP="007B07D8">
      <w:pPr>
        <w:rPr>
          <w:sz w:val="26"/>
          <w:szCs w:val="26"/>
        </w:rPr>
      </w:pPr>
      <w:r>
        <w:rPr>
          <w:sz w:val="26"/>
          <w:szCs w:val="26"/>
        </w:rPr>
        <w:br w:type="page"/>
      </w:r>
    </w:p>
    <w:p w14:paraId="4397BE04" w14:textId="77777777" w:rsidR="007B07D8" w:rsidRDefault="007B07D8" w:rsidP="007B07D8">
      <w:pPr>
        <w:pStyle w:val="Heading2"/>
        <w:spacing w:after="240"/>
      </w:pPr>
      <w:r>
        <w:lastRenderedPageBreak/>
        <w:t xml:space="preserve">Apfelchutney – Am chatni </w:t>
      </w:r>
      <w:r>
        <w:rPr>
          <w:rStyle w:val="FootnoteReference"/>
        </w:rPr>
        <w:footnoteReference w:id="837"/>
      </w:r>
    </w:p>
    <w:p w14:paraId="2F61879B" w14:textId="77777777" w:rsidR="007B07D8" w:rsidRDefault="007B07D8" w:rsidP="007B07D8">
      <w:pPr>
        <w:rPr>
          <w:sz w:val="24"/>
          <w:szCs w:val="24"/>
        </w:rPr>
      </w:pPr>
      <w:r w:rsidRPr="006D7ECE">
        <w:rPr>
          <w:sz w:val="24"/>
          <w:szCs w:val="24"/>
          <w:u w:val="single"/>
        </w:rPr>
        <w:t>Zutaten</w:t>
      </w:r>
      <w:r>
        <w:rPr>
          <w:sz w:val="24"/>
          <w:szCs w:val="24"/>
        </w:rPr>
        <w:t xml:space="preserve"> (für 10 Portionen)</w:t>
      </w:r>
    </w:p>
    <w:p w14:paraId="4B9C0B37" w14:textId="77777777" w:rsidR="007B07D8" w:rsidRDefault="007B07D8" w:rsidP="007B07D8">
      <w:pPr>
        <w:rPr>
          <w:sz w:val="24"/>
          <w:szCs w:val="24"/>
        </w:rPr>
      </w:pPr>
      <w:r>
        <w:rPr>
          <w:sz w:val="24"/>
          <w:szCs w:val="24"/>
        </w:rPr>
        <w:t>1 kg säuerliche Äpfel</w:t>
      </w:r>
    </w:p>
    <w:p w14:paraId="3C6728E1" w14:textId="77777777" w:rsidR="007B07D8" w:rsidRDefault="007B07D8" w:rsidP="007B07D8">
      <w:pPr>
        <w:rPr>
          <w:sz w:val="24"/>
          <w:szCs w:val="24"/>
        </w:rPr>
      </w:pPr>
      <w:r>
        <w:rPr>
          <w:sz w:val="24"/>
          <w:szCs w:val="24"/>
        </w:rPr>
        <w:t>2 frische Chilischoten</w:t>
      </w:r>
    </w:p>
    <w:p w14:paraId="5C9808CB" w14:textId="77777777" w:rsidR="007B07D8" w:rsidRDefault="007B07D8" w:rsidP="007B07D8">
      <w:pPr>
        <w:rPr>
          <w:sz w:val="24"/>
          <w:szCs w:val="24"/>
        </w:rPr>
      </w:pPr>
      <w:r>
        <w:rPr>
          <w:sz w:val="24"/>
          <w:szCs w:val="24"/>
        </w:rPr>
        <w:t>3 EL Ghee oder Butterschmalz</w:t>
      </w:r>
    </w:p>
    <w:p w14:paraId="4F963168" w14:textId="77777777" w:rsidR="007B07D8" w:rsidRDefault="007B07D8" w:rsidP="007B07D8">
      <w:pPr>
        <w:rPr>
          <w:sz w:val="24"/>
          <w:szCs w:val="24"/>
        </w:rPr>
      </w:pPr>
      <w:r>
        <w:rPr>
          <w:sz w:val="24"/>
          <w:szCs w:val="24"/>
        </w:rPr>
        <w:t>2 TL Panch Foron (Fünfgewürzmischung)</w:t>
      </w:r>
    </w:p>
    <w:p w14:paraId="4FF23E91" w14:textId="77777777" w:rsidR="007B07D8" w:rsidRDefault="007B07D8" w:rsidP="007B07D8">
      <w:pPr>
        <w:rPr>
          <w:sz w:val="24"/>
          <w:szCs w:val="24"/>
        </w:rPr>
      </w:pPr>
      <w:r>
        <w:rPr>
          <w:sz w:val="24"/>
          <w:szCs w:val="24"/>
        </w:rPr>
        <w:t>Salz</w:t>
      </w:r>
    </w:p>
    <w:p w14:paraId="1B572E13" w14:textId="77777777" w:rsidR="007B07D8" w:rsidRDefault="007B07D8" w:rsidP="007B07D8">
      <w:pPr>
        <w:rPr>
          <w:sz w:val="24"/>
          <w:szCs w:val="24"/>
        </w:rPr>
      </w:pPr>
      <w:r>
        <w:rPr>
          <w:sz w:val="24"/>
          <w:szCs w:val="24"/>
        </w:rPr>
        <w:t>1 TL Kurkumapulver</w:t>
      </w:r>
    </w:p>
    <w:p w14:paraId="7A8F49DE" w14:textId="77777777" w:rsidR="007B07D8" w:rsidRDefault="007B07D8" w:rsidP="007B07D8">
      <w:pPr>
        <w:rPr>
          <w:sz w:val="24"/>
          <w:szCs w:val="24"/>
        </w:rPr>
      </w:pPr>
      <w:r>
        <w:rPr>
          <w:sz w:val="24"/>
          <w:szCs w:val="24"/>
        </w:rPr>
        <w:t>1 TL Kreuzkümmelpulver</w:t>
      </w:r>
    </w:p>
    <w:p w14:paraId="6611C7FA" w14:textId="77777777" w:rsidR="007B07D8" w:rsidRDefault="007B07D8" w:rsidP="007B07D8">
      <w:pPr>
        <w:rPr>
          <w:sz w:val="24"/>
          <w:szCs w:val="24"/>
        </w:rPr>
      </w:pPr>
      <w:r>
        <w:rPr>
          <w:sz w:val="24"/>
          <w:szCs w:val="24"/>
        </w:rPr>
        <w:t>3 EL brauner Zucker</w:t>
      </w:r>
    </w:p>
    <w:p w14:paraId="5331A540" w14:textId="77777777" w:rsidR="007B07D8" w:rsidRDefault="007B07D8" w:rsidP="007B07D8">
      <w:pPr>
        <w:rPr>
          <w:sz w:val="24"/>
          <w:szCs w:val="24"/>
        </w:rPr>
      </w:pPr>
      <w:r>
        <w:rPr>
          <w:sz w:val="24"/>
          <w:szCs w:val="24"/>
        </w:rPr>
        <w:t>2 EL Zitronensaft</w:t>
      </w:r>
    </w:p>
    <w:p w14:paraId="329D6384" w14:textId="77777777" w:rsidR="007B07D8" w:rsidRDefault="007B07D8" w:rsidP="007B07D8">
      <w:pPr>
        <w:rPr>
          <w:sz w:val="24"/>
          <w:szCs w:val="24"/>
        </w:rPr>
      </w:pPr>
    </w:p>
    <w:p w14:paraId="5AFF7B92" w14:textId="77777777" w:rsidR="007B07D8" w:rsidRDefault="007B07D8" w:rsidP="007B07D8">
      <w:pPr>
        <w:rPr>
          <w:sz w:val="24"/>
          <w:szCs w:val="24"/>
        </w:rPr>
      </w:pPr>
      <w:r>
        <w:rPr>
          <w:sz w:val="24"/>
          <w:szCs w:val="24"/>
        </w:rPr>
        <w:t>Zubereitungszeit:</w:t>
      </w:r>
      <w:r>
        <w:rPr>
          <w:sz w:val="24"/>
          <w:szCs w:val="24"/>
        </w:rPr>
        <w:tab/>
        <w:t xml:space="preserve"> 45 Minuten plus 1 Stunde Kühlzeit</w:t>
      </w:r>
    </w:p>
    <w:p w14:paraId="163467DC" w14:textId="77777777" w:rsidR="007B07D8" w:rsidRPr="00175D20" w:rsidRDefault="007B07D8" w:rsidP="00B40E8C">
      <w:pPr>
        <w:pStyle w:val="ListParagraph"/>
        <w:numPr>
          <w:ilvl w:val="0"/>
          <w:numId w:val="1965"/>
        </w:numPr>
        <w:spacing w:after="120"/>
        <w:contextualSpacing w:val="0"/>
        <w:jc w:val="both"/>
        <w:rPr>
          <w:sz w:val="24"/>
          <w:szCs w:val="24"/>
        </w:rPr>
      </w:pPr>
      <w:r w:rsidRPr="00175D20">
        <w:rPr>
          <w:sz w:val="24"/>
          <w:szCs w:val="24"/>
        </w:rPr>
        <w:t xml:space="preserve">Äpfel waschen, schälen, vom Stielansatz und den Kernen befreien, vierteln und die Viertel in dünne Scheiben schneiden. Chilischoten waschen und fein hacken. Stielenden entfernen. </w:t>
      </w:r>
    </w:p>
    <w:p w14:paraId="738111E6" w14:textId="77777777" w:rsidR="007B07D8" w:rsidRPr="00175D20" w:rsidRDefault="007B07D8" w:rsidP="00B40E8C">
      <w:pPr>
        <w:pStyle w:val="ListParagraph"/>
        <w:numPr>
          <w:ilvl w:val="0"/>
          <w:numId w:val="1965"/>
        </w:numPr>
        <w:spacing w:after="120"/>
        <w:ind w:left="714" w:hanging="357"/>
        <w:contextualSpacing w:val="0"/>
        <w:jc w:val="both"/>
        <w:rPr>
          <w:sz w:val="24"/>
          <w:szCs w:val="24"/>
        </w:rPr>
      </w:pPr>
      <w:r w:rsidRPr="00175D20">
        <w:rPr>
          <w:sz w:val="24"/>
          <w:szCs w:val="24"/>
        </w:rPr>
        <w:t>In einem Topf Ghee erhitzen. Fünfgewürzmischung, Chilischoten, Salz, Kurkuma und Kreuzkümmel hineingeben und bei mittlerer Hitze etwa ½ Minute unter ständigem Rühren braten.</w:t>
      </w:r>
    </w:p>
    <w:p w14:paraId="3998A07D" w14:textId="77777777" w:rsidR="007B07D8" w:rsidRPr="00175D20" w:rsidRDefault="007B07D8" w:rsidP="00B40E8C">
      <w:pPr>
        <w:pStyle w:val="ListParagraph"/>
        <w:numPr>
          <w:ilvl w:val="0"/>
          <w:numId w:val="1965"/>
        </w:numPr>
        <w:spacing w:after="120"/>
        <w:ind w:left="714" w:hanging="357"/>
        <w:contextualSpacing w:val="0"/>
        <w:jc w:val="both"/>
        <w:rPr>
          <w:sz w:val="24"/>
          <w:szCs w:val="24"/>
        </w:rPr>
      </w:pPr>
      <w:r w:rsidRPr="00175D20">
        <w:rPr>
          <w:sz w:val="24"/>
          <w:szCs w:val="24"/>
        </w:rPr>
        <w:t>Apfelscheiben dazugeben und etwa 4 Minuten mitbraten. 100 ml Wasser dazugeben und alles bei schwacher Hitze zugedeckt köcheln lassen, bis die Äpfel weich sind.</w:t>
      </w:r>
    </w:p>
    <w:p w14:paraId="2F519FAC" w14:textId="77777777" w:rsidR="007B07D8" w:rsidRDefault="007B07D8" w:rsidP="007B07D8">
      <w:pPr>
        <w:rPr>
          <w:rFonts w:asciiTheme="majorHAnsi" w:eastAsiaTheme="majorEastAsia" w:hAnsiTheme="majorHAnsi" w:cstheme="majorBidi"/>
          <w:color w:val="2F5496" w:themeColor="accent1" w:themeShade="BF"/>
          <w:sz w:val="26"/>
          <w:szCs w:val="26"/>
        </w:rPr>
      </w:pPr>
      <w:r w:rsidRPr="00175D20">
        <w:rPr>
          <w:sz w:val="24"/>
          <w:szCs w:val="24"/>
        </w:rPr>
        <w:t>Zucker und Zitronensaft hinzufügen und alles bei mittlerer Hitze unter ständigem Rühren so lange kochen, bis das Chutney eingedickt ist. In eine Schüssel umfüllen und etwa 1 Stunde kaltstellen. Das Apfelchutn</w:t>
      </w:r>
      <w:r>
        <w:rPr>
          <w:sz w:val="24"/>
          <w:szCs w:val="24"/>
        </w:rPr>
        <w:t>e</w:t>
      </w:r>
      <w:r w:rsidRPr="00175D20">
        <w:rPr>
          <w:sz w:val="24"/>
          <w:szCs w:val="24"/>
        </w:rPr>
        <w:t>y passt zu fast allem.</w:t>
      </w:r>
      <w:r>
        <w:br w:type="page"/>
      </w:r>
    </w:p>
    <w:p w14:paraId="160EBA89" w14:textId="34550CA0" w:rsidR="005F7C44" w:rsidRDefault="005F7C44" w:rsidP="005F7C44">
      <w:pPr>
        <w:pStyle w:val="Heading2"/>
        <w:spacing w:after="240"/>
      </w:pPr>
      <w:r w:rsidRPr="00A865C3">
        <w:lastRenderedPageBreak/>
        <w:t>Ananas-Ingwer-Chutney – Ananas ki chatni</w:t>
      </w:r>
      <w:r>
        <w:rPr>
          <w:rStyle w:val="FootnoteReference"/>
        </w:rPr>
        <w:footnoteReference w:id="838"/>
      </w:r>
      <w:r w:rsidRPr="00A865C3">
        <w:t xml:space="preserve"> </w:t>
      </w:r>
    </w:p>
    <w:p w14:paraId="4E16CB12" w14:textId="77777777" w:rsidR="005F7C44" w:rsidRDefault="005F7C44" w:rsidP="005F7C44">
      <w:pPr>
        <w:rPr>
          <w:sz w:val="24"/>
          <w:szCs w:val="24"/>
        </w:rPr>
      </w:pPr>
      <w:r w:rsidRPr="008F4348">
        <w:rPr>
          <w:sz w:val="24"/>
          <w:szCs w:val="24"/>
          <w:u w:val="single"/>
        </w:rPr>
        <w:t>Zutaten</w:t>
      </w:r>
      <w:r>
        <w:rPr>
          <w:sz w:val="24"/>
          <w:szCs w:val="24"/>
        </w:rPr>
        <w:t xml:space="preserve"> (für 1 mittelgroßes Glas)</w:t>
      </w:r>
    </w:p>
    <w:p w14:paraId="5B795F4F" w14:textId="77777777" w:rsidR="005F7C44" w:rsidRDefault="005F7C44" w:rsidP="005F7C44">
      <w:pPr>
        <w:rPr>
          <w:sz w:val="24"/>
          <w:szCs w:val="24"/>
        </w:rPr>
      </w:pPr>
      <w:r>
        <w:rPr>
          <w:sz w:val="24"/>
          <w:szCs w:val="24"/>
        </w:rPr>
        <w:t>1 mittelgroße Ananas</w:t>
      </w:r>
    </w:p>
    <w:p w14:paraId="5A4A3782" w14:textId="77777777" w:rsidR="005F7C44" w:rsidRDefault="005F7C44" w:rsidP="005F7C44">
      <w:pPr>
        <w:rPr>
          <w:sz w:val="24"/>
          <w:szCs w:val="24"/>
        </w:rPr>
      </w:pPr>
      <w:r>
        <w:rPr>
          <w:sz w:val="24"/>
          <w:szCs w:val="24"/>
        </w:rPr>
        <w:t>2 EL Rapsöl</w:t>
      </w:r>
    </w:p>
    <w:p w14:paraId="6C405FF3" w14:textId="77777777" w:rsidR="005F7C44" w:rsidRDefault="005F7C44" w:rsidP="005F7C44">
      <w:pPr>
        <w:rPr>
          <w:sz w:val="24"/>
          <w:szCs w:val="24"/>
        </w:rPr>
      </w:pPr>
      <w:r>
        <w:rPr>
          <w:sz w:val="24"/>
          <w:szCs w:val="24"/>
        </w:rPr>
        <w:t>3 TL schwarze Senfsamen</w:t>
      </w:r>
    </w:p>
    <w:p w14:paraId="7CADD26D" w14:textId="77777777" w:rsidR="005F7C44" w:rsidRDefault="005F7C44" w:rsidP="005F7C44">
      <w:pPr>
        <w:rPr>
          <w:sz w:val="24"/>
          <w:szCs w:val="24"/>
        </w:rPr>
      </w:pPr>
      <w:r>
        <w:rPr>
          <w:sz w:val="24"/>
          <w:szCs w:val="24"/>
        </w:rPr>
        <w:t>1 Stück Ingwer (3 cm), geschält und gerieben</w:t>
      </w:r>
    </w:p>
    <w:p w14:paraId="336EA831" w14:textId="77777777" w:rsidR="005F7C44" w:rsidRDefault="005F7C44" w:rsidP="005F7C44">
      <w:pPr>
        <w:rPr>
          <w:sz w:val="24"/>
          <w:szCs w:val="24"/>
        </w:rPr>
      </w:pPr>
      <w:r>
        <w:rPr>
          <w:sz w:val="24"/>
          <w:szCs w:val="24"/>
        </w:rPr>
        <w:t>¾ TL Cayennepfeffer</w:t>
      </w:r>
    </w:p>
    <w:p w14:paraId="37373EBC" w14:textId="77777777" w:rsidR="005F7C44" w:rsidRDefault="005F7C44" w:rsidP="005F7C44">
      <w:pPr>
        <w:rPr>
          <w:sz w:val="24"/>
          <w:szCs w:val="24"/>
        </w:rPr>
      </w:pPr>
      <w:r>
        <w:rPr>
          <w:sz w:val="24"/>
          <w:szCs w:val="24"/>
        </w:rPr>
        <w:t>1 TL schwarzer Pfeffer</w:t>
      </w:r>
    </w:p>
    <w:p w14:paraId="5D6E9174" w14:textId="77777777" w:rsidR="005F7C44" w:rsidRDefault="005F7C44" w:rsidP="005F7C44">
      <w:pPr>
        <w:rPr>
          <w:sz w:val="24"/>
          <w:szCs w:val="24"/>
        </w:rPr>
      </w:pPr>
      <w:r>
        <w:rPr>
          <w:sz w:val="24"/>
          <w:szCs w:val="24"/>
        </w:rPr>
        <w:t>1 gestrichener TL Salz</w:t>
      </w:r>
    </w:p>
    <w:p w14:paraId="75CF0334" w14:textId="77777777" w:rsidR="005F7C44" w:rsidRDefault="005F7C44" w:rsidP="005F7C44">
      <w:pPr>
        <w:rPr>
          <w:sz w:val="24"/>
          <w:szCs w:val="24"/>
        </w:rPr>
      </w:pPr>
      <w:r>
        <w:rPr>
          <w:sz w:val="24"/>
          <w:szCs w:val="24"/>
        </w:rPr>
        <w:t>125 g Zucker</w:t>
      </w:r>
    </w:p>
    <w:p w14:paraId="21BAC998" w14:textId="77777777" w:rsidR="005F7C44" w:rsidRDefault="005F7C44" w:rsidP="005F7C44">
      <w:pPr>
        <w:rPr>
          <w:sz w:val="24"/>
          <w:szCs w:val="24"/>
        </w:rPr>
      </w:pPr>
      <w:r>
        <w:rPr>
          <w:sz w:val="24"/>
          <w:szCs w:val="24"/>
        </w:rPr>
        <w:t>Saft von 2 Limetten</w:t>
      </w:r>
    </w:p>
    <w:p w14:paraId="15D48EAF" w14:textId="77777777" w:rsidR="005F7C44" w:rsidRDefault="005F7C44" w:rsidP="005F7C44">
      <w:pPr>
        <w:rPr>
          <w:sz w:val="24"/>
          <w:szCs w:val="24"/>
        </w:rPr>
      </w:pPr>
    </w:p>
    <w:p w14:paraId="16728779" w14:textId="77777777" w:rsidR="005F7C44" w:rsidRDefault="005F7C44" w:rsidP="005F7C44">
      <w:pPr>
        <w:rPr>
          <w:sz w:val="24"/>
          <w:szCs w:val="24"/>
        </w:rPr>
      </w:pPr>
      <w:r>
        <w:rPr>
          <w:sz w:val="24"/>
          <w:szCs w:val="24"/>
        </w:rPr>
        <w:t>Zubereitung:</w:t>
      </w:r>
    </w:p>
    <w:p w14:paraId="42C3F3C4" w14:textId="77777777" w:rsidR="005F7C44" w:rsidRPr="00114FEE" w:rsidRDefault="005F7C44" w:rsidP="00B40E8C">
      <w:pPr>
        <w:pStyle w:val="ListParagraph"/>
        <w:numPr>
          <w:ilvl w:val="0"/>
          <w:numId w:val="1391"/>
        </w:numPr>
        <w:spacing w:after="120"/>
        <w:ind w:left="714" w:hanging="357"/>
        <w:contextualSpacing w:val="0"/>
        <w:jc w:val="both"/>
        <w:rPr>
          <w:sz w:val="24"/>
          <w:szCs w:val="24"/>
        </w:rPr>
      </w:pPr>
      <w:r w:rsidRPr="00114FEE">
        <w:rPr>
          <w:sz w:val="24"/>
          <w:szCs w:val="24"/>
        </w:rPr>
        <w:t>Die Ananas schälen. Fruchtfleisch würfeln.</w:t>
      </w:r>
    </w:p>
    <w:p w14:paraId="726B72A1" w14:textId="77777777" w:rsidR="005F7C44" w:rsidRPr="00114FEE" w:rsidRDefault="005F7C44" w:rsidP="00B40E8C">
      <w:pPr>
        <w:pStyle w:val="ListParagraph"/>
        <w:numPr>
          <w:ilvl w:val="0"/>
          <w:numId w:val="1391"/>
        </w:numPr>
        <w:spacing w:after="120"/>
        <w:ind w:left="714" w:hanging="357"/>
        <w:contextualSpacing w:val="0"/>
        <w:jc w:val="both"/>
        <w:rPr>
          <w:sz w:val="24"/>
          <w:szCs w:val="24"/>
        </w:rPr>
      </w:pPr>
      <w:r w:rsidRPr="00114FEE">
        <w:rPr>
          <w:sz w:val="24"/>
          <w:szCs w:val="24"/>
        </w:rPr>
        <w:t>Das Öl in einer großen Pfanne erhitzen und die Senfsamen hineingeben. Sobald sie zu platzen beginnen, Ingwer, Cayennepfeffer, Pfeffer, Salz und Ananaswürfel hinzugeben, gründlich mischen und bei mittlerer Hitze 20 Minuten unter gelegentlichem Rühren rösten.</w:t>
      </w:r>
    </w:p>
    <w:p w14:paraId="1F196ED2" w14:textId="77777777" w:rsidR="005F7C44" w:rsidRPr="00114FEE" w:rsidRDefault="005F7C44" w:rsidP="00B40E8C">
      <w:pPr>
        <w:pStyle w:val="ListParagraph"/>
        <w:numPr>
          <w:ilvl w:val="0"/>
          <w:numId w:val="1391"/>
        </w:numPr>
        <w:spacing w:after="120"/>
        <w:ind w:left="714" w:hanging="357"/>
        <w:contextualSpacing w:val="0"/>
        <w:jc w:val="both"/>
        <w:rPr>
          <w:sz w:val="24"/>
          <w:szCs w:val="24"/>
        </w:rPr>
      </w:pPr>
      <w:r w:rsidRPr="00114FEE">
        <w:rPr>
          <w:sz w:val="24"/>
          <w:szCs w:val="24"/>
        </w:rPr>
        <w:t>Zucker und Limettensaft hinzugeben und weitere 15-20 Minuten garen, bis die Ananas glasig und weich und die Flüssigkeit geleeartig ist.</w:t>
      </w:r>
    </w:p>
    <w:p w14:paraId="2DBD2A29" w14:textId="77777777" w:rsidR="005F7C44" w:rsidRPr="00114FEE" w:rsidRDefault="005F7C44" w:rsidP="00B40E8C">
      <w:pPr>
        <w:pStyle w:val="ListParagraph"/>
        <w:numPr>
          <w:ilvl w:val="0"/>
          <w:numId w:val="1391"/>
        </w:numPr>
        <w:spacing w:after="120"/>
        <w:ind w:left="714" w:hanging="357"/>
        <w:contextualSpacing w:val="0"/>
        <w:jc w:val="both"/>
        <w:rPr>
          <w:sz w:val="24"/>
          <w:szCs w:val="24"/>
        </w:rPr>
      </w:pPr>
      <w:r w:rsidRPr="00114FEE">
        <w:rPr>
          <w:sz w:val="24"/>
          <w:szCs w:val="24"/>
        </w:rPr>
        <w:t>In ein</w:t>
      </w:r>
      <w:r>
        <w:rPr>
          <w:sz w:val="24"/>
          <w:szCs w:val="24"/>
        </w:rPr>
        <w:t xml:space="preserve"> </w:t>
      </w:r>
      <w:r w:rsidRPr="00114FEE">
        <w:rPr>
          <w:sz w:val="24"/>
          <w:szCs w:val="24"/>
        </w:rPr>
        <w:t xml:space="preserve">sauberes Glas füllen. </w:t>
      </w:r>
    </w:p>
    <w:p w14:paraId="4D071F64" w14:textId="77777777" w:rsidR="005F7C44" w:rsidRPr="00A865C3" w:rsidRDefault="005F7C44" w:rsidP="005F7C44">
      <w:pPr>
        <w:rPr>
          <w:sz w:val="24"/>
          <w:szCs w:val="24"/>
        </w:rPr>
      </w:pPr>
    </w:p>
    <w:p w14:paraId="254C1785" w14:textId="77777777" w:rsidR="005F7C44" w:rsidRDefault="005F7C44" w:rsidP="005F7C44">
      <w:pPr>
        <w:rPr>
          <w:sz w:val="24"/>
          <w:szCs w:val="24"/>
        </w:rPr>
      </w:pPr>
      <w:r>
        <w:rPr>
          <w:sz w:val="24"/>
          <w:szCs w:val="24"/>
        </w:rPr>
        <w:br w:type="page"/>
      </w:r>
    </w:p>
    <w:p w14:paraId="732F1B23" w14:textId="77777777" w:rsidR="005F7C44" w:rsidRPr="00F0625D" w:rsidRDefault="005F7C44" w:rsidP="005F7C44">
      <w:pPr>
        <w:pStyle w:val="Heading2"/>
        <w:spacing w:after="240"/>
        <w:rPr>
          <w:lang w:val="en-US"/>
        </w:rPr>
      </w:pPr>
      <w:proofErr w:type="spellStart"/>
      <w:r w:rsidRPr="00F0625D">
        <w:rPr>
          <w:lang w:val="en-US"/>
        </w:rPr>
        <w:lastRenderedPageBreak/>
        <w:t>Saures</w:t>
      </w:r>
      <w:proofErr w:type="spellEnd"/>
      <w:r w:rsidRPr="00F0625D">
        <w:rPr>
          <w:lang w:val="en-US"/>
        </w:rPr>
        <w:t xml:space="preserve"> Mango-Jaggery-Chutney – Gori keri</w:t>
      </w:r>
      <w:r>
        <w:rPr>
          <w:rStyle w:val="FootnoteReference"/>
        </w:rPr>
        <w:footnoteReference w:id="839"/>
      </w:r>
      <w:r w:rsidRPr="00F0625D">
        <w:rPr>
          <w:lang w:val="en-US"/>
        </w:rPr>
        <w:t xml:space="preserve"> </w:t>
      </w:r>
    </w:p>
    <w:p w14:paraId="7130F50A" w14:textId="77777777" w:rsidR="005F7C44" w:rsidRDefault="005F7C44" w:rsidP="005F7C44">
      <w:pPr>
        <w:rPr>
          <w:sz w:val="24"/>
          <w:szCs w:val="24"/>
        </w:rPr>
      </w:pPr>
      <w:r w:rsidRPr="008F4348">
        <w:rPr>
          <w:sz w:val="24"/>
          <w:szCs w:val="24"/>
          <w:u w:val="single"/>
        </w:rPr>
        <w:t>Zutaten</w:t>
      </w:r>
      <w:r>
        <w:rPr>
          <w:sz w:val="24"/>
          <w:szCs w:val="24"/>
        </w:rPr>
        <w:t xml:space="preserve"> (für 1 großes Glas):</w:t>
      </w:r>
    </w:p>
    <w:p w14:paraId="7E356D0D" w14:textId="77777777" w:rsidR="005F7C44" w:rsidRDefault="005F7C44" w:rsidP="005F7C44">
      <w:pPr>
        <w:rPr>
          <w:sz w:val="24"/>
          <w:szCs w:val="24"/>
        </w:rPr>
      </w:pPr>
      <w:r>
        <w:rPr>
          <w:sz w:val="24"/>
          <w:szCs w:val="24"/>
        </w:rPr>
        <w:t>1 kg unreife grüne Mangos</w:t>
      </w:r>
    </w:p>
    <w:p w14:paraId="62A585A1" w14:textId="77777777" w:rsidR="005F7C44" w:rsidRDefault="005F7C44" w:rsidP="005F7C44">
      <w:pPr>
        <w:rPr>
          <w:sz w:val="24"/>
          <w:szCs w:val="24"/>
        </w:rPr>
      </w:pPr>
      <w:r>
        <w:rPr>
          <w:sz w:val="24"/>
          <w:szCs w:val="24"/>
        </w:rPr>
        <w:t>1 TL Salz</w:t>
      </w:r>
    </w:p>
    <w:p w14:paraId="03045FB6" w14:textId="77777777" w:rsidR="005F7C44" w:rsidRDefault="005F7C44" w:rsidP="005F7C44">
      <w:pPr>
        <w:rPr>
          <w:sz w:val="24"/>
          <w:szCs w:val="24"/>
        </w:rPr>
      </w:pPr>
      <w:r>
        <w:rPr>
          <w:sz w:val="24"/>
          <w:szCs w:val="24"/>
        </w:rPr>
        <w:t>½ TL gemahlene Kurkuma</w:t>
      </w:r>
    </w:p>
    <w:p w14:paraId="59D88402" w14:textId="77777777" w:rsidR="005F7C44" w:rsidRDefault="005F7C44" w:rsidP="005F7C44">
      <w:pPr>
        <w:rPr>
          <w:sz w:val="24"/>
          <w:szCs w:val="24"/>
        </w:rPr>
      </w:pPr>
      <w:r>
        <w:rPr>
          <w:sz w:val="24"/>
          <w:szCs w:val="24"/>
        </w:rPr>
        <w:t>4 TL Rapsöl</w:t>
      </w:r>
    </w:p>
    <w:p w14:paraId="624D3817" w14:textId="77777777" w:rsidR="005F7C44" w:rsidRDefault="005F7C44" w:rsidP="005F7C44">
      <w:pPr>
        <w:rPr>
          <w:sz w:val="24"/>
          <w:szCs w:val="24"/>
        </w:rPr>
      </w:pPr>
      <w:r>
        <w:rPr>
          <w:sz w:val="24"/>
          <w:szCs w:val="24"/>
        </w:rPr>
        <w:t>1 TL Senfsamen</w:t>
      </w:r>
    </w:p>
    <w:p w14:paraId="476DA265" w14:textId="77777777" w:rsidR="005F7C44" w:rsidRDefault="005F7C44" w:rsidP="005F7C44">
      <w:pPr>
        <w:rPr>
          <w:sz w:val="24"/>
          <w:szCs w:val="24"/>
        </w:rPr>
      </w:pPr>
      <w:r>
        <w:rPr>
          <w:sz w:val="24"/>
          <w:szCs w:val="24"/>
        </w:rPr>
        <w:t>¾ TL Cayennepfeffer</w:t>
      </w:r>
    </w:p>
    <w:p w14:paraId="53FBE6F0" w14:textId="77777777" w:rsidR="005F7C44" w:rsidRDefault="005F7C44" w:rsidP="005F7C44">
      <w:pPr>
        <w:rPr>
          <w:sz w:val="24"/>
          <w:szCs w:val="24"/>
        </w:rPr>
      </w:pPr>
      <w:r>
        <w:rPr>
          <w:sz w:val="24"/>
          <w:szCs w:val="24"/>
        </w:rPr>
        <w:t>210 Jaggery oder 160 g Vollrohrzucker</w:t>
      </w:r>
    </w:p>
    <w:p w14:paraId="01D774C3" w14:textId="77777777" w:rsidR="005F7C44" w:rsidRDefault="005F7C44" w:rsidP="005F7C44">
      <w:pPr>
        <w:rPr>
          <w:sz w:val="24"/>
          <w:szCs w:val="24"/>
        </w:rPr>
      </w:pPr>
    </w:p>
    <w:p w14:paraId="41A6FBB6" w14:textId="77777777" w:rsidR="005F7C44" w:rsidRDefault="005F7C44" w:rsidP="005F7C44">
      <w:pPr>
        <w:rPr>
          <w:sz w:val="24"/>
          <w:szCs w:val="24"/>
        </w:rPr>
      </w:pPr>
    </w:p>
    <w:p w14:paraId="3E1348AA" w14:textId="77777777" w:rsidR="005F7C44" w:rsidRDefault="005F7C44" w:rsidP="005F7C44">
      <w:pPr>
        <w:rPr>
          <w:sz w:val="24"/>
          <w:szCs w:val="24"/>
        </w:rPr>
      </w:pPr>
      <w:r>
        <w:rPr>
          <w:sz w:val="24"/>
          <w:szCs w:val="24"/>
        </w:rPr>
        <w:t>Zubereitung:</w:t>
      </w:r>
    </w:p>
    <w:p w14:paraId="04D7808C" w14:textId="77777777" w:rsidR="005F7C44" w:rsidRPr="00E5360B" w:rsidRDefault="005F7C44" w:rsidP="00B40E8C">
      <w:pPr>
        <w:pStyle w:val="ListParagraph"/>
        <w:numPr>
          <w:ilvl w:val="0"/>
          <w:numId w:val="1392"/>
        </w:numPr>
        <w:spacing w:after="120"/>
        <w:ind w:left="714" w:hanging="357"/>
        <w:contextualSpacing w:val="0"/>
        <w:jc w:val="both"/>
        <w:rPr>
          <w:sz w:val="24"/>
          <w:szCs w:val="24"/>
        </w:rPr>
      </w:pPr>
      <w:r w:rsidRPr="00E5360B">
        <w:rPr>
          <w:sz w:val="24"/>
          <w:szCs w:val="24"/>
        </w:rPr>
        <w:t>Die Mangos waschen, aber nicht schälen. Das Fruchtfleisch nahe am Stein abschneiden und in 1 cm große Würfel schneiden und mit ½ TL Salz und Kurkuma in eine Schüssel geben. Vermischen und 10 Minuten ziehen lassen.</w:t>
      </w:r>
    </w:p>
    <w:p w14:paraId="5A6B25B8" w14:textId="77777777" w:rsidR="005F7C44" w:rsidRPr="00E5360B" w:rsidRDefault="005F7C44" w:rsidP="00B40E8C">
      <w:pPr>
        <w:pStyle w:val="ListParagraph"/>
        <w:numPr>
          <w:ilvl w:val="0"/>
          <w:numId w:val="1392"/>
        </w:numPr>
        <w:spacing w:after="120"/>
        <w:ind w:left="714" w:hanging="357"/>
        <w:contextualSpacing w:val="0"/>
        <w:jc w:val="both"/>
        <w:rPr>
          <w:sz w:val="24"/>
          <w:szCs w:val="24"/>
        </w:rPr>
      </w:pPr>
      <w:r w:rsidRPr="00E5360B">
        <w:rPr>
          <w:sz w:val="24"/>
          <w:szCs w:val="24"/>
        </w:rPr>
        <w:t>Das Öl in der Pfanne erhitzen und die Senfsamen hineingeben. Sobald sie platzen und im Öl tanzen, die Mangowürfel dazugeben und abdecken. Bei mittlerer Hitze 8 Minuten garen, bis die Mangoschale dunkler wird und die Mango weich ist, dann das restliche Salz und Cayennepfeffer hinzufügen. Umrühren, dann nach und nach das Jaggery oder den Zucker hineingeben.</w:t>
      </w:r>
    </w:p>
    <w:p w14:paraId="5B92D9C9" w14:textId="77777777" w:rsidR="005F7C44" w:rsidRPr="00E5360B" w:rsidRDefault="005F7C44" w:rsidP="00B40E8C">
      <w:pPr>
        <w:pStyle w:val="ListParagraph"/>
        <w:numPr>
          <w:ilvl w:val="0"/>
          <w:numId w:val="1392"/>
        </w:numPr>
        <w:spacing w:after="120"/>
        <w:ind w:left="714" w:hanging="357"/>
        <w:contextualSpacing w:val="0"/>
        <w:jc w:val="both"/>
        <w:rPr>
          <w:sz w:val="24"/>
          <w:szCs w:val="24"/>
        </w:rPr>
      </w:pPr>
      <w:r w:rsidRPr="00E5360B">
        <w:rPr>
          <w:sz w:val="24"/>
          <w:szCs w:val="24"/>
        </w:rPr>
        <w:t xml:space="preserve">Weitere 5 Minuten garen, bis das Jaggery/Zucker gelöst ist </w:t>
      </w:r>
      <w:r>
        <w:rPr>
          <w:sz w:val="24"/>
          <w:szCs w:val="24"/>
        </w:rPr>
        <w:t>und</w:t>
      </w:r>
      <w:r w:rsidRPr="00E5360B">
        <w:rPr>
          <w:sz w:val="24"/>
          <w:szCs w:val="24"/>
        </w:rPr>
        <w:t xml:space="preserve"> das Chutney eindickt. Eventuell mit Salz und Cayennepfeffer nachwürzen. In ein sauberes Glas füllen und auskühlen lassen.</w:t>
      </w:r>
    </w:p>
    <w:p w14:paraId="2BB9DAF9" w14:textId="77777777" w:rsidR="005F7C44" w:rsidRPr="00860E48" w:rsidRDefault="005F7C44" w:rsidP="005F7C44">
      <w:pPr>
        <w:rPr>
          <w:sz w:val="24"/>
          <w:szCs w:val="24"/>
        </w:rPr>
      </w:pPr>
      <w:r w:rsidRPr="00860E48">
        <w:rPr>
          <w:sz w:val="24"/>
          <w:szCs w:val="24"/>
        </w:rPr>
        <w:br w:type="page"/>
      </w:r>
    </w:p>
    <w:p w14:paraId="14124BF7" w14:textId="77777777" w:rsidR="005F7C44" w:rsidRDefault="005F7C44" w:rsidP="005F7C44">
      <w:pPr>
        <w:pStyle w:val="Heading2"/>
        <w:spacing w:after="240"/>
      </w:pPr>
      <w:r>
        <w:lastRenderedPageBreak/>
        <w:t>Gurken-Minze-Raita Kheera ka raita</w:t>
      </w:r>
      <w:r>
        <w:rPr>
          <w:rStyle w:val="FootnoteReference"/>
        </w:rPr>
        <w:footnoteReference w:id="840"/>
      </w:r>
      <w:r>
        <w:t xml:space="preserve"> </w:t>
      </w:r>
    </w:p>
    <w:p w14:paraId="1CF8FD7A" w14:textId="77777777" w:rsidR="005F7C44" w:rsidRDefault="005F7C44" w:rsidP="005F7C44">
      <w:pPr>
        <w:rPr>
          <w:sz w:val="24"/>
          <w:szCs w:val="24"/>
        </w:rPr>
      </w:pPr>
      <w:r w:rsidRPr="008F4348">
        <w:rPr>
          <w:sz w:val="24"/>
          <w:szCs w:val="24"/>
          <w:u w:val="single"/>
        </w:rPr>
        <w:t>Zutaten</w:t>
      </w:r>
      <w:r>
        <w:rPr>
          <w:sz w:val="24"/>
          <w:szCs w:val="24"/>
        </w:rPr>
        <w:t xml:space="preserve"> (für 4 Portionen)</w:t>
      </w:r>
    </w:p>
    <w:p w14:paraId="1720F462" w14:textId="77777777" w:rsidR="005F7C44" w:rsidRDefault="005F7C44" w:rsidP="005F7C44">
      <w:pPr>
        <w:rPr>
          <w:sz w:val="24"/>
          <w:szCs w:val="24"/>
        </w:rPr>
      </w:pPr>
      <w:r>
        <w:rPr>
          <w:sz w:val="24"/>
          <w:szCs w:val="24"/>
        </w:rPr>
        <w:t>1 TL Kreuzkümmelsamen</w:t>
      </w:r>
    </w:p>
    <w:p w14:paraId="664C1CE1" w14:textId="77777777" w:rsidR="005F7C44" w:rsidRDefault="005F7C44" w:rsidP="005F7C44">
      <w:pPr>
        <w:rPr>
          <w:sz w:val="24"/>
          <w:szCs w:val="24"/>
        </w:rPr>
      </w:pPr>
      <w:r>
        <w:rPr>
          <w:sz w:val="24"/>
          <w:szCs w:val="24"/>
        </w:rPr>
        <w:t>200 g Gurke</w:t>
      </w:r>
    </w:p>
    <w:p w14:paraId="10FCD64F" w14:textId="77777777" w:rsidR="005F7C44" w:rsidRDefault="005F7C44" w:rsidP="005F7C44">
      <w:pPr>
        <w:rPr>
          <w:sz w:val="24"/>
          <w:szCs w:val="24"/>
        </w:rPr>
      </w:pPr>
      <w:r>
        <w:rPr>
          <w:sz w:val="24"/>
          <w:szCs w:val="24"/>
        </w:rPr>
        <w:t>250 g griechischer Joghurt</w:t>
      </w:r>
    </w:p>
    <w:p w14:paraId="4EB63DC2" w14:textId="77777777" w:rsidR="005F7C44" w:rsidRDefault="005F7C44" w:rsidP="005F7C44">
      <w:pPr>
        <w:rPr>
          <w:sz w:val="24"/>
          <w:szCs w:val="24"/>
        </w:rPr>
      </w:pPr>
      <w:r>
        <w:rPr>
          <w:sz w:val="24"/>
          <w:szCs w:val="24"/>
        </w:rPr>
        <w:t>10 g Minzeblätter, in Streifen gezupft</w:t>
      </w:r>
    </w:p>
    <w:p w14:paraId="406C29FF" w14:textId="77777777" w:rsidR="005F7C44" w:rsidRDefault="005F7C44" w:rsidP="005F7C44">
      <w:pPr>
        <w:rPr>
          <w:sz w:val="24"/>
          <w:szCs w:val="24"/>
        </w:rPr>
      </w:pPr>
      <w:r>
        <w:rPr>
          <w:sz w:val="24"/>
          <w:szCs w:val="24"/>
        </w:rPr>
        <w:t>Salz</w:t>
      </w:r>
    </w:p>
    <w:p w14:paraId="1093F268" w14:textId="77777777" w:rsidR="005F7C44" w:rsidRDefault="005F7C44" w:rsidP="005F7C44">
      <w:pPr>
        <w:rPr>
          <w:sz w:val="24"/>
          <w:szCs w:val="24"/>
        </w:rPr>
      </w:pPr>
    </w:p>
    <w:p w14:paraId="16C7404C" w14:textId="77777777" w:rsidR="005F7C44" w:rsidRDefault="005F7C44" w:rsidP="005F7C44">
      <w:pPr>
        <w:rPr>
          <w:sz w:val="24"/>
          <w:szCs w:val="24"/>
        </w:rPr>
      </w:pPr>
      <w:r>
        <w:rPr>
          <w:sz w:val="24"/>
          <w:szCs w:val="24"/>
        </w:rPr>
        <w:t>Zubereitung:</w:t>
      </w:r>
    </w:p>
    <w:p w14:paraId="74FA6625" w14:textId="77777777" w:rsidR="005F7C44" w:rsidRPr="00E5360B" w:rsidRDefault="005F7C44" w:rsidP="00B40E8C">
      <w:pPr>
        <w:pStyle w:val="ListParagraph"/>
        <w:numPr>
          <w:ilvl w:val="0"/>
          <w:numId w:val="1393"/>
        </w:numPr>
        <w:spacing w:after="120"/>
        <w:ind w:left="714" w:hanging="357"/>
        <w:contextualSpacing w:val="0"/>
        <w:jc w:val="both"/>
        <w:rPr>
          <w:sz w:val="24"/>
          <w:szCs w:val="24"/>
        </w:rPr>
      </w:pPr>
      <w:r w:rsidRPr="00E5360B">
        <w:rPr>
          <w:sz w:val="24"/>
          <w:szCs w:val="24"/>
        </w:rPr>
        <w:t>Eine Pfanne erhitzen, die Kreuzkümmelsamen hineingeben und 3 – 4 Minuten bei mittlerer Hitze rösten, bis sie schokoladenbraun sind. Die Pfanne dabei mehrfach schwenken, damit die Samen gleichmäßig rösten. Anschließend im Mörser leicht zerstoßen.</w:t>
      </w:r>
    </w:p>
    <w:p w14:paraId="452D7EAB" w14:textId="77777777" w:rsidR="005F7C44" w:rsidRPr="00E5360B" w:rsidRDefault="005F7C44" w:rsidP="00B40E8C">
      <w:pPr>
        <w:pStyle w:val="ListParagraph"/>
        <w:numPr>
          <w:ilvl w:val="0"/>
          <w:numId w:val="1393"/>
        </w:numPr>
        <w:spacing w:after="120"/>
        <w:ind w:left="714" w:hanging="357"/>
        <w:contextualSpacing w:val="0"/>
        <w:jc w:val="both"/>
        <w:rPr>
          <w:sz w:val="24"/>
          <w:szCs w:val="24"/>
        </w:rPr>
      </w:pPr>
      <w:r w:rsidRPr="00E5360B">
        <w:rPr>
          <w:sz w:val="24"/>
          <w:szCs w:val="24"/>
        </w:rPr>
        <w:t>Die Gurke reiben und in ein Sieb geben. Überschüssiges Wasser herausdrücken und die Gurk ein eine Schüssel geben.</w:t>
      </w:r>
    </w:p>
    <w:p w14:paraId="7D614F3E" w14:textId="77777777" w:rsidR="005F7C44" w:rsidRPr="00E5360B" w:rsidRDefault="005F7C44" w:rsidP="00B40E8C">
      <w:pPr>
        <w:pStyle w:val="ListParagraph"/>
        <w:numPr>
          <w:ilvl w:val="0"/>
          <w:numId w:val="1393"/>
        </w:numPr>
        <w:spacing w:after="120"/>
        <w:ind w:left="714" w:hanging="357"/>
        <w:contextualSpacing w:val="0"/>
        <w:jc w:val="both"/>
        <w:rPr>
          <w:sz w:val="24"/>
          <w:szCs w:val="24"/>
        </w:rPr>
      </w:pPr>
      <w:r w:rsidRPr="00E5360B">
        <w:rPr>
          <w:sz w:val="24"/>
          <w:szCs w:val="24"/>
        </w:rPr>
        <w:t>Joghurt, Minzeblätter, Salz und ½ TL zerstoßenen Kreuzkümmel hinzuf</w:t>
      </w:r>
      <w:r>
        <w:rPr>
          <w:sz w:val="24"/>
          <w:szCs w:val="24"/>
        </w:rPr>
        <w:t>üg</w:t>
      </w:r>
      <w:r w:rsidRPr="00E5360B">
        <w:rPr>
          <w:sz w:val="24"/>
          <w:szCs w:val="24"/>
        </w:rPr>
        <w:t>en und umrühren. Zum Servieren ein wenig Gurke über die Raita reiben und mit ein paar Kreuzkümmelsamen bestreuen.</w:t>
      </w:r>
      <w:r w:rsidRPr="00E5360B">
        <w:rPr>
          <w:sz w:val="24"/>
          <w:szCs w:val="24"/>
        </w:rPr>
        <w:br w:type="page"/>
      </w:r>
    </w:p>
    <w:p w14:paraId="601A546F" w14:textId="77777777" w:rsidR="00E06F9E" w:rsidRDefault="00E06F9E" w:rsidP="00E06F9E">
      <w:pPr>
        <w:pStyle w:val="Heading2"/>
        <w:spacing w:after="240"/>
      </w:pPr>
      <w:r>
        <w:lastRenderedPageBreak/>
        <w:t>Tomaten-Gurken-Raita</w:t>
      </w:r>
      <w:r>
        <w:rPr>
          <w:rStyle w:val="FootnoteReference"/>
        </w:rPr>
        <w:footnoteReference w:id="841"/>
      </w:r>
      <w:r>
        <w:t xml:space="preserve"> </w:t>
      </w:r>
    </w:p>
    <w:p w14:paraId="6D26039C" w14:textId="77777777" w:rsidR="00E06F9E" w:rsidRDefault="00E06F9E" w:rsidP="00E06F9E">
      <w:pPr>
        <w:rPr>
          <w:sz w:val="24"/>
          <w:szCs w:val="24"/>
        </w:rPr>
      </w:pPr>
      <w:r w:rsidRPr="00936BDA">
        <w:rPr>
          <w:sz w:val="24"/>
          <w:szCs w:val="24"/>
          <w:u w:val="single"/>
        </w:rPr>
        <w:t>Zutaten</w:t>
      </w:r>
      <w:r>
        <w:rPr>
          <w:sz w:val="24"/>
          <w:szCs w:val="24"/>
        </w:rPr>
        <w:t xml:space="preserve"> (für 4 Portionen)</w:t>
      </w:r>
    </w:p>
    <w:p w14:paraId="666556FB" w14:textId="77777777" w:rsidR="00E06F9E" w:rsidRDefault="00E06F9E" w:rsidP="00E06F9E">
      <w:pPr>
        <w:rPr>
          <w:sz w:val="24"/>
          <w:szCs w:val="24"/>
        </w:rPr>
      </w:pPr>
      <w:r>
        <w:rPr>
          <w:sz w:val="24"/>
          <w:szCs w:val="24"/>
        </w:rPr>
        <w:t>200 g griechischer Joghurt</w:t>
      </w:r>
    </w:p>
    <w:p w14:paraId="58C6B6D2" w14:textId="77777777" w:rsidR="00E06F9E" w:rsidRDefault="00E06F9E" w:rsidP="00E06F9E">
      <w:pPr>
        <w:rPr>
          <w:sz w:val="24"/>
          <w:szCs w:val="24"/>
        </w:rPr>
      </w:pPr>
      <w:r>
        <w:rPr>
          <w:sz w:val="24"/>
          <w:szCs w:val="24"/>
        </w:rPr>
        <w:t>10 g Minzeblätter, in Streifen geschnitten</w:t>
      </w:r>
    </w:p>
    <w:p w14:paraId="5A6075BF" w14:textId="77777777" w:rsidR="00E06F9E" w:rsidRDefault="00E06F9E" w:rsidP="00E06F9E">
      <w:pPr>
        <w:rPr>
          <w:sz w:val="24"/>
          <w:szCs w:val="24"/>
        </w:rPr>
      </w:pPr>
      <w:r>
        <w:rPr>
          <w:sz w:val="24"/>
          <w:szCs w:val="24"/>
        </w:rPr>
        <w:t>1 EL Zitronensaft</w:t>
      </w:r>
    </w:p>
    <w:p w14:paraId="419209F6" w14:textId="77777777" w:rsidR="00E06F9E" w:rsidRDefault="00E06F9E" w:rsidP="00E06F9E">
      <w:pPr>
        <w:rPr>
          <w:sz w:val="24"/>
          <w:szCs w:val="24"/>
        </w:rPr>
      </w:pPr>
      <w:r>
        <w:rPr>
          <w:sz w:val="24"/>
          <w:szCs w:val="24"/>
        </w:rPr>
        <w:t>2 TL Kreuzkümmelsamen, geröstet und gestoßen</w:t>
      </w:r>
    </w:p>
    <w:p w14:paraId="1A94F996" w14:textId="77777777" w:rsidR="00E06F9E" w:rsidRDefault="00E06F9E" w:rsidP="00E06F9E">
      <w:pPr>
        <w:rPr>
          <w:sz w:val="24"/>
          <w:szCs w:val="24"/>
        </w:rPr>
      </w:pPr>
      <w:r>
        <w:rPr>
          <w:sz w:val="24"/>
          <w:szCs w:val="24"/>
        </w:rPr>
        <w:t>1 Gurke, längs geviertelt, entkernt, in 1 cm große Würfel geschnitten</w:t>
      </w:r>
    </w:p>
    <w:p w14:paraId="6037B373" w14:textId="77777777" w:rsidR="00E06F9E" w:rsidRDefault="00E06F9E" w:rsidP="00E06F9E">
      <w:pPr>
        <w:rPr>
          <w:sz w:val="24"/>
          <w:szCs w:val="24"/>
        </w:rPr>
      </w:pPr>
      <w:r>
        <w:rPr>
          <w:sz w:val="24"/>
          <w:szCs w:val="24"/>
        </w:rPr>
        <w:t>½ Zwiebel</w:t>
      </w:r>
    </w:p>
    <w:p w14:paraId="53EC3950" w14:textId="77777777" w:rsidR="00E06F9E" w:rsidRDefault="00E06F9E" w:rsidP="00E06F9E">
      <w:pPr>
        <w:rPr>
          <w:sz w:val="24"/>
          <w:szCs w:val="24"/>
        </w:rPr>
      </w:pPr>
      <w:r>
        <w:rPr>
          <w:sz w:val="24"/>
          <w:szCs w:val="24"/>
        </w:rPr>
        <w:t>200 g Kirschtomaten, geviertelt</w:t>
      </w:r>
    </w:p>
    <w:p w14:paraId="285F998A" w14:textId="77777777" w:rsidR="00E06F9E" w:rsidRDefault="00E06F9E" w:rsidP="00E06F9E">
      <w:pPr>
        <w:rPr>
          <w:sz w:val="24"/>
          <w:szCs w:val="24"/>
        </w:rPr>
      </w:pPr>
      <w:r>
        <w:rPr>
          <w:sz w:val="24"/>
          <w:szCs w:val="24"/>
        </w:rPr>
        <w:t>Salz</w:t>
      </w:r>
    </w:p>
    <w:p w14:paraId="7692170D" w14:textId="77777777" w:rsidR="00E06F9E" w:rsidRDefault="00E06F9E" w:rsidP="00E06F9E">
      <w:pPr>
        <w:rPr>
          <w:sz w:val="24"/>
          <w:szCs w:val="24"/>
        </w:rPr>
      </w:pPr>
    </w:p>
    <w:p w14:paraId="5D8B3858" w14:textId="77777777" w:rsidR="00E06F9E" w:rsidRPr="00936BDA" w:rsidRDefault="00E06F9E" w:rsidP="00E06F9E">
      <w:pPr>
        <w:rPr>
          <w:i/>
          <w:iCs/>
          <w:sz w:val="24"/>
          <w:szCs w:val="24"/>
        </w:rPr>
      </w:pPr>
      <w:r w:rsidRPr="00936BDA">
        <w:rPr>
          <w:i/>
          <w:iCs/>
          <w:sz w:val="24"/>
          <w:szCs w:val="24"/>
        </w:rPr>
        <w:t>Für die Chilipaste:</w:t>
      </w:r>
    </w:p>
    <w:p w14:paraId="40FD7417" w14:textId="77777777" w:rsidR="00E06F9E" w:rsidRDefault="00E06F9E" w:rsidP="00E06F9E">
      <w:pPr>
        <w:rPr>
          <w:sz w:val="24"/>
          <w:szCs w:val="24"/>
        </w:rPr>
      </w:pPr>
      <w:r>
        <w:rPr>
          <w:sz w:val="24"/>
          <w:szCs w:val="24"/>
        </w:rPr>
        <w:t>2 kleine eingelegte Zitronen, entkernt, Schale und Fruchtfleisch grob gehackt</w:t>
      </w:r>
    </w:p>
    <w:p w14:paraId="565B7451" w14:textId="77777777" w:rsidR="00E06F9E" w:rsidRDefault="00E06F9E" w:rsidP="00E06F9E">
      <w:pPr>
        <w:rPr>
          <w:sz w:val="24"/>
          <w:szCs w:val="24"/>
        </w:rPr>
      </w:pPr>
      <w:r>
        <w:rPr>
          <w:sz w:val="24"/>
          <w:szCs w:val="24"/>
        </w:rPr>
        <w:t>2 grüne Chilischoten, entkernt und gehackt</w:t>
      </w:r>
    </w:p>
    <w:p w14:paraId="0D8A18BA" w14:textId="77777777" w:rsidR="00E06F9E" w:rsidRDefault="00E06F9E" w:rsidP="00E06F9E">
      <w:pPr>
        <w:rPr>
          <w:sz w:val="24"/>
          <w:szCs w:val="24"/>
        </w:rPr>
      </w:pPr>
      <w:r>
        <w:rPr>
          <w:sz w:val="24"/>
          <w:szCs w:val="24"/>
        </w:rPr>
        <w:t>2 Knoblauchzehen, zerdrückt</w:t>
      </w:r>
    </w:p>
    <w:p w14:paraId="05E34E1F" w14:textId="77777777" w:rsidR="00E06F9E" w:rsidRDefault="00E06F9E" w:rsidP="00E06F9E">
      <w:pPr>
        <w:rPr>
          <w:sz w:val="24"/>
          <w:szCs w:val="24"/>
        </w:rPr>
      </w:pPr>
      <w:r>
        <w:rPr>
          <w:sz w:val="24"/>
          <w:szCs w:val="24"/>
        </w:rPr>
        <w:t>2,5 EL Olivenöl</w:t>
      </w:r>
    </w:p>
    <w:p w14:paraId="7C38B7BA" w14:textId="77777777" w:rsidR="00E06F9E" w:rsidRDefault="00E06F9E" w:rsidP="00E06F9E">
      <w:pPr>
        <w:rPr>
          <w:sz w:val="24"/>
          <w:szCs w:val="24"/>
        </w:rPr>
      </w:pPr>
    </w:p>
    <w:p w14:paraId="26ED4AD1" w14:textId="77777777" w:rsidR="00E06F9E" w:rsidRDefault="00E06F9E" w:rsidP="00E06F9E">
      <w:pPr>
        <w:jc w:val="both"/>
        <w:rPr>
          <w:sz w:val="24"/>
          <w:szCs w:val="24"/>
        </w:rPr>
      </w:pPr>
      <w:r>
        <w:rPr>
          <w:sz w:val="24"/>
          <w:szCs w:val="24"/>
        </w:rPr>
        <w:t>Zubereitung:</w:t>
      </w:r>
    </w:p>
    <w:p w14:paraId="785BEB4B" w14:textId="77777777" w:rsidR="00E06F9E" w:rsidRPr="000A4644" w:rsidRDefault="00E06F9E" w:rsidP="00B40E8C">
      <w:pPr>
        <w:pStyle w:val="ListParagraph"/>
        <w:numPr>
          <w:ilvl w:val="0"/>
          <w:numId w:val="1008"/>
        </w:numPr>
        <w:spacing w:after="120"/>
        <w:ind w:left="714" w:hanging="357"/>
        <w:contextualSpacing w:val="0"/>
        <w:jc w:val="both"/>
        <w:rPr>
          <w:sz w:val="24"/>
          <w:szCs w:val="24"/>
        </w:rPr>
      </w:pPr>
      <w:r w:rsidRPr="000A4644">
        <w:rPr>
          <w:sz w:val="24"/>
          <w:szCs w:val="24"/>
        </w:rPr>
        <w:t>Alle Zutaten für die Chilipaste mit ¼ TL Salz zu einer groben Paste verarbeiten.</w:t>
      </w:r>
    </w:p>
    <w:p w14:paraId="795EA55D" w14:textId="77777777" w:rsidR="00E06F9E" w:rsidRPr="000A4644" w:rsidRDefault="00E06F9E" w:rsidP="00B40E8C">
      <w:pPr>
        <w:pStyle w:val="ListParagraph"/>
        <w:numPr>
          <w:ilvl w:val="0"/>
          <w:numId w:val="1008"/>
        </w:numPr>
        <w:spacing w:after="120"/>
        <w:ind w:left="714" w:hanging="357"/>
        <w:contextualSpacing w:val="0"/>
        <w:jc w:val="both"/>
        <w:rPr>
          <w:sz w:val="24"/>
          <w:szCs w:val="24"/>
        </w:rPr>
      </w:pPr>
      <w:r w:rsidRPr="000A4644">
        <w:rPr>
          <w:sz w:val="24"/>
          <w:szCs w:val="24"/>
        </w:rPr>
        <w:t>Den Joghurt in einer Schüssel mit Minze, Zitronensaft, 1,5 TL Kreuzkümmelsamen und 1/3 TL Salz verquirlen. Gurke, Zwiebelwürfel und Tomaten behutsam unterrühren. In eine Schüssel füllen. Die Chilipaste darauf geben und spiralförmig einrühren. Die Raita mit dem restlichen ½ TL Kreuzkümmel bestreuen und servieren.</w:t>
      </w:r>
    </w:p>
    <w:p w14:paraId="3EFACA36" w14:textId="77777777" w:rsidR="00E06F9E" w:rsidRDefault="00E06F9E" w:rsidP="00E06F9E">
      <w:pPr>
        <w:rPr>
          <w:sz w:val="24"/>
          <w:szCs w:val="24"/>
        </w:rPr>
      </w:pPr>
    </w:p>
    <w:p w14:paraId="362C42F9" w14:textId="77777777" w:rsidR="00E06F9E" w:rsidRDefault="00E06F9E" w:rsidP="00E06F9E">
      <w:pPr>
        <w:rPr>
          <w:sz w:val="24"/>
          <w:szCs w:val="24"/>
        </w:rPr>
      </w:pPr>
      <w:r>
        <w:rPr>
          <w:sz w:val="24"/>
          <w:szCs w:val="24"/>
        </w:rPr>
        <w:br w:type="page"/>
      </w:r>
    </w:p>
    <w:p w14:paraId="45E7FDFB" w14:textId="5EB067B4" w:rsidR="00CA03E9" w:rsidRDefault="00CA03E9" w:rsidP="00CA03E9">
      <w:pPr>
        <w:pStyle w:val="Heading2"/>
        <w:spacing w:after="240"/>
      </w:pPr>
      <w:r>
        <w:lastRenderedPageBreak/>
        <w:t>Mango-Rosinen-Chutney</w:t>
      </w:r>
      <w:r w:rsidR="00105269">
        <w:rPr>
          <w:rStyle w:val="FootnoteReference"/>
        </w:rPr>
        <w:footnoteReference w:id="842"/>
      </w:r>
    </w:p>
    <w:p w14:paraId="3365CA2D" w14:textId="03CF8812" w:rsidR="00CA03E9" w:rsidRDefault="00CA03E9" w:rsidP="00E3392A">
      <w:pPr>
        <w:rPr>
          <w:sz w:val="24"/>
          <w:szCs w:val="24"/>
        </w:rPr>
      </w:pPr>
      <w:r w:rsidRPr="00CA03E9">
        <w:rPr>
          <w:sz w:val="24"/>
          <w:szCs w:val="24"/>
          <w:u w:val="single"/>
        </w:rPr>
        <w:t xml:space="preserve">Zutaten </w:t>
      </w:r>
      <w:r>
        <w:rPr>
          <w:sz w:val="24"/>
          <w:szCs w:val="24"/>
        </w:rPr>
        <w:t>(für 275 g):</w:t>
      </w:r>
    </w:p>
    <w:p w14:paraId="7B7C9110" w14:textId="62FC8A02" w:rsidR="00CA03E9" w:rsidRPr="00CA03E9" w:rsidRDefault="00CA03E9" w:rsidP="00E3392A">
      <w:pPr>
        <w:rPr>
          <w:i/>
          <w:iCs/>
          <w:sz w:val="24"/>
          <w:szCs w:val="24"/>
        </w:rPr>
      </w:pPr>
      <w:r w:rsidRPr="00CA03E9">
        <w:rPr>
          <w:i/>
          <w:iCs/>
          <w:sz w:val="24"/>
          <w:szCs w:val="24"/>
        </w:rPr>
        <w:t>Für das Gewürzsäckchen</w:t>
      </w:r>
      <w:r>
        <w:rPr>
          <w:i/>
          <w:iCs/>
          <w:sz w:val="24"/>
          <w:szCs w:val="24"/>
        </w:rPr>
        <w:t>:</w:t>
      </w:r>
    </w:p>
    <w:p w14:paraId="6D1723D2" w14:textId="77777777" w:rsidR="00CA03E9" w:rsidRDefault="00CA03E9" w:rsidP="00E3392A">
      <w:pPr>
        <w:rPr>
          <w:sz w:val="24"/>
          <w:szCs w:val="24"/>
        </w:rPr>
      </w:pPr>
      <w:r>
        <w:rPr>
          <w:sz w:val="24"/>
          <w:szCs w:val="24"/>
        </w:rPr>
        <w:t>1 Zimtstange</w:t>
      </w:r>
    </w:p>
    <w:p w14:paraId="6DC7D78C" w14:textId="77777777" w:rsidR="00CA03E9" w:rsidRDefault="00CA03E9" w:rsidP="00E3392A">
      <w:pPr>
        <w:rPr>
          <w:sz w:val="24"/>
          <w:szCs w:val="24"/>
        </w:rPr>
      </w:pPr>
      <w:r>
        <w:rPr>
          <w:sz w:val="24"/>
          <w:szCs w:val="24"/>
        </w:rPr>
        <w:t>2 Gewürznelken</w:t>
      </w:r>
    </w:p>
    <w:p w14:paraId="4F2DD934" w14:textId="77777777" w:rsidR="00CA03E9" w:rsidRDefault="00CA03E9" w:rsidP="00E3392A">
      <w:pPr>
        <w:rPr>
          <w:sz w:val="24"/>
          <w:szCs w:val="24"/>
        </w:rPr>
      </w:pPr>
      <w:r>
        <w:rPr>
          <w:sz w:val="24"/>
          <w:szCs w:val="24"/>
        </w:rPr>
        <w:t>2 Kardamomkapseln</w:t>
      </w:r>
    </w:p>
    <w:p w14:paraId="6FDF9212" w14:textId="37CD8982" w:rsidR="00CA03E9" w:rsidRDefault="00CA03E9" w:rsidP="00E3392A">
      <w:pPr>
        <w:rPr>
          <w:sz w:val="24"/>
          <w:szCs w:val="24"/>
        </w:rPr>
      </w:pPr>
      <w:r>
        <w:rPr>
          <w:sz w:val="24"/>
          <w:szCs w:val="24"/>
        </w:rPr>
        <w:t xml:space="preserve">1 TL </w:t>
      </w:r>
      <w:r w:rsidR="007244F1">
        <w:rPr>
          <w:sz w:val="24"/>
          <w:szCs w:val="24"/>
        </w:rPr>
        <w:t>K</w:t>
      </w:r>
      <w:r>
        <w:rPr>
          <w:sz w:val="24"/>
          <w:szCs w:val="24"/>
        </w:rPr>
        <w:t>reuzkümmelsamen</w:t>
      </w:r>
    </w:p>
    <w:p w14:paraId="4AECB573" w14:textId="77777777" w:rsidR="00CA03E9" w:rsidRDefault="00CA03E9" w:rsidP="00E3392A">
      <w:pPr>
        <w:rPr>
          <w:sz w:val="24"/>
          <w:szCs w:val="24"/>
        </w:rPr>
      </w:pPr>
      <w:r>
        <w:rPr>
          <w:sz w:val="24"/>
          <w:szCs w:val="24"/>
        </w:rPr>
        <w:t>1 TL Koriandersamen</w:t>
      </w:r>
    </w:p>
    <w:p w14:paraId="3EDF783F" w14:textId="77777777" w:rsidR="00CA03E9" w:rsidRDefault="00CA03E9" w:rsidP="00E3392A">
      <w:pPr>
        <w:rPr>
          <w:sz w:val="24"/>
          <w:szCs w:val="24"/>
        </w:rPr>
      </w:pPr>
      <w:r>
        <w:rPr>
          <w:sz w:val="24"/>
          <w:szCs w:val="24"/>
        </w:rPr>
        <w:t>1 TL frischer Ingwer, gerieben</w:t>
      </w:r>
    </w:p>
    <w:p w14:paraId="21E62FC5" w14:textId="77777777" w:rsidR="00CA03E9" w:rsidRDefault="00CA03E9" w:rsidP="00E3392A">
      <w:pPr>
        <w:rPr>
          <w:sz w:val="24"/>
          <w:szCs w:val="24"/>
        </w:rPr>
      </w:pPr>
    </w:p>
    <w:p w14:paraId="6E1F7D5E" w14:textId="77777777" w:rsidR="00CA03E9" w:rsidRPr="00CA03E9" w:rsidRDefault="00CA03E9" w:rsidP="00E3392A">
      <w:pPr>
        <w:rPr>
          <w:i/>
          <w:iCs/>
          <w:sz w:val="24"/>
          <w:szCs w:val="24"/>
        </w:rPr>
      </w:pPr>
      <w:r w:rsidRPr="00CA03E9">
        <w:rPr>
          <w:i/>
          <w:iCs/>
          <w:sz w:val="24"/>
          <w:szCs w:val="24"/>
        </w:rPr>
        <w:t>Für das Chutney:</w:t>
      </w:r>
    </w:p>
    <w:p w14:paraId="240494A3" w14:textId="77777777" w:rsidR="00CA03E9" w:rsidRDefault="00CA03E9" w:rsidP="00E3392A">
      <w:pPr>
        <w:rPr>
          <w:sz w:val="24"/>
          <w:szCs w:val="24"/>
        </w:rPr>
      </w:pPr>
      <w:r>
        <w:rPr>
          <w:sz w:val="24"/>
          <w:szCs w:val="24"/>
        </w:rPr>
        <w:t>1 reife Mango, geschält, das Fruchtfleisch vom Kern gelöst und in mundgerechte Stücke geschnitten</w:t>
      </w:r>
    </w:p>
    <w:p w14:paraId="62DF9B22" w14:textId="77777777" w:rsidR="00CA03E9" w:rsidRDefault="00CA03E9" w:rsidP="00E3392A">
      <w:pPr>
        <w:rPr>
          <w:sz w:val="24"/>
          <w:szCs w:val="24"/>
        </w:rPr>
      </w:pPr>
      <w:r>
        <w:rPr>
          <w:sz w:val="24"/>
          <w:szCs w:val="24"/>
        </w:rPr>
        <w:t>1 kleine Handvoll Rosinen</w:t>
      </w:r>
    </w:p>
    <w:p w14:paraId="75D4B09B" w14:textId="77777777" w:rsidR="00CA03E9" w:rsidRDefault="00CA03E9" w:rsidP="00E3392A">
      <w:pPr>
        <w:rPr>
          <w:sz w:val="24"/>
          <w:szCs w:val="24"/>
        </w:rPr>
      </w:pPr>
      <w:r>
        <w:rPr>
          <w:sz w:val="24"/>
          <w:szCs w:val="24"/>
        </w:rPr>
        <w:t>4 EL Apfelessig</w:t>
      </w:r>
    </w:p>
    <w:p w14:paraId="005EEF9B" w14:textId="36F2443F" w:rsidR="00CA03E9" w:rsidRDefault="00CA03E9" w:rsidP="00E3392A">
      <w:pPr>
        <w:rPr>
          <w:sz w:val="24"/>
          <w:szCs w:val="24"/>
        </w:rPr>
      </w:pPr>
      <w:r>
        <w:rPr>
          <w:sz w:val="24"/>
          <w:szCs w:val="24"/>
        </w:rPr>
        <w:t>½ TL getrocknete Chiliflocken</w:t>
      </w:r>
    </w:p>
    <w:p w14:paraId="60A270D1" w14:textId="77777777" w:rsidR="00CA03E9" w:rsidRDefault="00CA03E9" w:rsidP="00E3392A">
      <w:pPr>
        <w:rPr>
          <w:sz w:val="24"/>
          <w:szCs w:val="24"/>
        </w:rPr>
      </w:pPr>
      <w:r>
        <w:rPr>
          <w:sz w:val="24"/>
          <w:szCs w:val="24"/>
        </w:rPr>
        <w:t>2 EL klarer Honig</w:t>
      </w:r>
    </w:p>
    <w:p w14:paraId="5BE53B80" w14:textId="77777777" w:rsidR="00CA03E9" w:rsidRDefault="00CA03E9" w:rsidP="00E3392A">
      <w:pPr>
        <w:rPr>
          <w:sz w:val="24"/>
          <w:szCs w:val="24"/>
        </w:rPr>
      </w:pPr>
      <w:r>
        <w:rPr>
          <w:sz w:val="24"/>
          <w:szCs w:val="24"/>
        </w:rPr>
        <w:t>½ TL Salz</w:t>
      </w:r>
    </w:p>
    <w:p w14:paraId="7A9B1A6A" w14:textId="77777777" w:rsidR="00CA03E9" w:rsidRDefault="00CA03E9" w:rsidP="00E3392A">
      <w:pPr>
        <w:rPr>
          <w:sz w:val="24"/>
          <w:szCs w:val="24"/>
        </w:rPr>
      </w:pPr>
    </w:p>
    <w:p w14:paraId="6B5C4E27" w14:textId="125DE576" w:rsidR="00CA03E9" w:rsidRDefault="00CA03E9" w:rsidP="00E3392A">
      <w:pPr>
        <w:rPr>
          <w:sz w:val="24"/>
          <w:szCs w:val="24"/>
        </w:rPr>
      </w:pPr>
      <w:r>
        <w:rPr>
          <w:sz w:val="24"/>
          <w:szCs w:val="24"/>
        </w:rPr>
        <w:t>Zubereitung:</w:t>
      </w:r>
    </w:p>
    <w:p w14:paraId="128770FA" w14:textId="7D11855E" w:rsidR="00CA03E9" w:rsidRPr="00CA03E9" w:rsidRDefault="00CA03E9" w:rsidP="00B40E8C">
      <w:pPr>
        <w:pStyle w:val="ListParagraph"/>
        <w:numPr>
          <w:ilvl w:val="0"/>
          <w:numId w:val="1788"/>
        </w:numPr>
        <w:spacing w:after="120"/>
        <w:ind w:left="714" w:hanging="357"/>
        <w:contextualSpacing w:val="0"/>
        <w:jc w:val="both"/>
        <w:rPr>
          <w:sz w:val="24"/>
          <w:szCs w:val="24"/>
        </w:rPr>
      </w:pPr>
      <w:r w:rsidRPr="00CA03E9">
        <w:rPr>
          <w:sz w:val="24"/>
          <w:szCs w:val="24"/>
        </w:rPr>
        <w:t>Alle Gewürze in einen Aufgussbeutel (oder in ein Stück Mull- oder Seihtuch) geben und verschließen.</w:t>
      </w:r>
    </w:p>
    <w:p w14:paraId="55A37F64" w14:textId="24C01F56" w:rsidR="00CA03E9" w:rsidRPr="00CA03E9" w:rsidRDefault="00CA03E9" w:rsidP="00B40E8C">
      <w:pPr>
        <w:pStyle w:val="ListParagraph"/>
        <w:numPr>
          <w:ilvl w:val="0"/>
          <w:numId w:val="1788"/>
        </w:numPr>
        <w:spacing w:after="120"/>
        <w:ind w:left="714" w:hanging="357"/>
        <w:contextualSpacing w:val="0"/>
        <w:jc w:val="both"/>
        <w:rPr>
          <w:sz w:val="24"/>
          <w:szCs w:val="24"/>
        </w:rPr>
      </w:pPr>
      <w:r w:rsidRPr="00CA03E9">
        <w:rPr>
          <w:sz w:val="24"/>
          <w:szCs w:val="24"/>
        </w:rPr>
        <w:t>Das Mangofruchtfleisch in einem Topf mit dem Gewürzsäckchen, den Rosinen und 175 ml Wasser bei mittlerer Hitze aufkochen lassen. Die Hitze reduzieren und die Mischung 10 Minuten unter gelegentlichem Rühren sanft köcheln lassen. Essig, Chili, Honig und Salz dazugeben, den Deckel auflegen und das Chutney in etwa 30 Minuten dick und breiig garen. Nach Belieben mit Essig, Honig oder Salz abschmecken.</w:t>
      </w:r>
    </w:p>
    <w:p w14:paraId="55A24BB8" w14:textId="3AAC0746" w:rsidR="00CA03E9" w:rsidRPr="00CA03E9" w:rsidRDefault="00CA03E9" w:rsidP="00B40E8C">
      <w:pPr>
        <w:pStyle w:val="ListParagraph"/>
        <w:numPr>
          <w:ilvl w:val="0"/>
          <w:numId w:val="1788"/>
        </w:numPr>
        <w:spacing w:after="120"/>
        <w:ind w:left="714" w:hanging="357"/>
        <w:contextualSpacing w:val="0"/>
        <w:jc w:val="both"/>
        <w:rPr>
          <w:sz w:val="24"/>
          <w:szCs w:val="24"/>
        </w:rPr>
      </w:pPr>
      <w:r w:rsidRPr="00CA03E9">
        <w:rPr>
          <w:sz w:val="24"/>
          <w:szCs w:val="24"/>
        </w:rPr>
        <w:t>Vollständig auskühlen lassen und in ein luftdicht verschließbares Glas füllen.</w:t>
      </w:r>
    </w:p>
    <w:p w14:paraId="347BE575" w14:textId="26923DB5" w:rsidR="00CA03E9" w:rsidRPr="00CA03E9" w:rsidRDefault="00CA03E9" w:rsidP="00B40E8C">
      <w:pPr>
        <w:pStyle w:val="ListParagraph"/>
        <w:numPr>
          <w:ilvl w:val="0"/>
          <w:numId w:val="1788"/>
        </w:numPr>
        <w:spacing w:after="120"/>
        <w:ind w:left="714" w:hanging="357"/>
        <w:contextualSpacing w:val="0"/>
        <w:jc w:val="both"/>
        <w:rPr>
          <w:sz w:val="24"/>
          <w:szCs w:val="24"/>
        </w:rPr>
      </w:pPr>
      <w:r w:rsidRPr="00CA03E9">
        <w:rPr>
          <w:sz w:val="24"/>
          <w:szCs w:val="24"/>
        </w:rPr>
        <w:t>Hält sich im Kühlschrank ein paar Wochen.</w:t>
      </w:r>
    </w:p>
    <w:p w14:paraId="1F3D98DE" w14:textId="77777777" w:rsidR="00CA03E9" w:rsidRDefault="00CA03E9" w:rsidP="00E3392A">
      <w:pPr>
        <w:rPr>
          <w:sz w:val="24"/>
          <w:szCs w:val="24"/>
        </w:rPr>
      </w:pPr>
    </w:p>
    <w:p w14:paraId="260E6E86" w14:textId="5AD63003" w:rsidR="00E853C6" w:rsidRDefault="00E853C6" w:rsidP="0051039E">
      <w:pPr>
        <w:pStyle w:val="Heading2"/>
        <w:spacing w:after="240"/>
      </w:pPr>
      <w:r>
        <w:lastRenderedPageBreak/>
        <w:t>Tomatenchutney</w:t>
      </w:r>
      <w:r w:rsidR="008C4622">
        <w:rPr>
          <w:rStyle w:val="FootnoteReference"/>
        </w:rPr>
        <w:footnoteReference w:id="843"/>
      </w:r>
    </w:p>
    <w:p w14:paraId="3B0F5D38" w14:textId="77777777" w:rsidR="00E853C6" w:rsidRDefault="00E853C6" w:rsidP="00E3392A">
      <w:pPr>
        <w:rPr>
          <w:sz w:val="24"/>
          <w:szCs w:val="24"/>
        </w:rPr>
      </w:pPr>
      <w:r w:rsidRPr="0051039E">
        <w:rPr>
          <w:sz w:val="24"/>
          <w:szCs w:val="24"/>
          <w:u w:val="single"/>
        </w:rPr>
        <w:t>Zutaten</w:t>
      </w:r>
      <w:r>
        <w:rPr>
          <w:sz w:val="24"/>
          <w:szCs w:val="24"/>
        </w:rPr>
        <w:t xml:space="preserve"> für 1 Glas</w:t>
      </w:r>
    </w:p>
    <w:p w14:paraId="6E11519A" w14:textId="77777777" w:rsidR="00E853C6" w:rsidRDefault="00E853C6" w:rsidP="00E3392A">
      <w:pPr>
        <w:rPr>
          <w:sz w:val="24"/>
          <w:szCs w:val="24"/>
        </w:rPr>
      </w:pPr>
      <w:r>
        <w:rPr>
          <w:sz w:val="24"/>
          <w:szCs w:val="24"/>
        </w:rPr>
        <w:t>250 g rote Zwiebeln</w:t>
      </w:r>
    </w:p>
    <w:p w14:paraId="45C7C5CC" w14:textId="77777777" w:rsidR="00E853C6" w:rsidRDefault="00E853C6" w:rsidP="00E3392A">
      <w:pPr>
        <w:rPr>
          <w:sz w:val="24"/>
          <w:szCs w:val="24"/>
        </w:rPr>
      </w:pPr>
      <w:r>
        <w:rPr>
          <w:sz w:val="24"/>
          <w:szCs w:val="24"/>
        </w:rPr>
        <w:t>500 g Tomaten</w:t>
      </w:r>
    </w:p>
    <w:p w14:paraId="3FB97629" w14:textId="77777777" w:rsidR="001B3EF9" w:rsidRDefault="001B3EF9" w:rsidP="00E3392A">
      <w:pPr>
        <w:rPr>
          <w:sz w:val="24"/>
          <w:szCs w:val="24"/>
        </w:rPr>
      </w:pPr>
      <w:r>
        <w:rPr>
          <w:sz w:val="24"/>
          <w:szCs w:val="24"/>
        </w:rPr>
        <w:t>5 Knoblauchzehen</w:t>
      </w:r>
    </w:p>
    <w:p w14:paraId="0A4D2020" w14:textId="77777777" w:rsidR="001B3EF9" w:rsidRDefault="001B3EF9" w:rsidP="00E3392A">
      <w:pPr>
        <w:rPr>
          <w:sz w:val="24"/>
          <w:szCs w:val="24"/>
        </w:rPr>
      </w:pPr>
      <w:r>
        <w:rPr>
          <w:sz w:val="24"/>
          <w:szCs w:val="24"/>
        </w:rPr>
        <w:t>1 Chilischote</w:t>
      </w:r>
    </w:p>
    <w:p w14:paraId="6119ADCB" w14:textId="77777777" w:rsidR="001B3EF9" w:rsidRDefault="001B3EF9" w:rsidP="00E3392A">
      <w:pPr>
        <w:rPr>
          <w:sz w:val="24"/>
          <w:szCs w:val="24"/>
        </w:rPr>
      </w:pPr>
      <w:r>
        <w:rPr>
          <w:sz w:val="24"/>
          <w:szCs w:val="24"/>
        </w:rPr>
        <w:t>1-2 cm großes Stück Ingwer</w:t>
      </w:r>
    </w:p>
    <w:p w14:paraId="0E676102" w14:textId="77777777" w:rsidR="001B3EF9" w:rsidRDefault="001B3EF9" w:rsidP="00E3392A">
      <w:pPr>
        <w:rPr>
          <w:sz w:val="24"/>
          <w:szCs w:val="24"/>
        </w:rPr>
      </w:pPr>
      <w:r>
        <w:rPr>
          <w:sz w:val="24"/>
          <w:szCs w:val="24"/>
        </w:rPr>
        <w:t>1 EL Koriandersamen</w:t>
      </w:r>
    </w:p>
    <w:p w14:paraId="7055E523" w14:textId="77777777" w:rsidR="001B3EF9" w:rsidRDefault="001B3EF9" w:rsidP="00E3392A">
      <w:pPr>
        <w:rPr>
          <w:sz w:val="24"/>
          <w:szCs w:val="24"/>
        </w:rPr>
      </w:pPr>
      <w:r>
        <w:rPr>
          <w:sz w:val="24"/>
          <w:szCs w:val="24"/>
        </w:rPr>
        <w:t>75 ml Apfelessig</w:t>
      </w:r>
    </w:p>
    <w:p w14:paraId="3A68D624" w14:textId="77777777" w:rsidR="001B3EF9" w:rsidRDefault="001B3EF9" w:rsidP="00E3392A">
      <w:pPr>
        <w:rPr>
          <w:sz w:val="24"/>
          <w:szCs w:val="24"/>
        </w:rPr>
      </w:pPr>
      <w:r>
        <w:rPr>
          <w:sz w:val="24"/>
          <w:szCs w:val="24"/>
        </w:rPr>
        <w:t>100 g brauner Zucker</w:t>
      </w:r>
    </w:p>
    <w:p w14:paraId="23541A99" w14:textId="77777777" w:rsidR="001B3EF9" w:rsidRDefault="001B3EF9" w:rsidP="00E3392A">
      <w:pPr>
        <w:rPr>
          <w:sz w:val="24"/>
          <w:szCs w:val="24"/>
        </w:rPr>
      </w:pPr>
      <w:r>
        <w:rPr>
          <w:sz w:val="24"/>
          <w:szCs w:val="24"/>
        </w:rPr>
        <w:t>Salz, Pfeffer</w:t>
      </w:r>
    </w:p>
    <w:p w14:paraId="7D517EE6" w14:textId="77777777" w:rsidR="001B3EF9" w:rsidRDefault="001B3EF9" w:rsidP="00E3392A">
      <w:pPr>
        <w:rPr>
          <w:sz w:val="24"/>
          <w:szCs w:val="24"/>
        </w:rPr>
      </w:pPr>
    </w:p>
    <w:p w14:paraId="18534A62" w14:textId="77777777" w:rsidR="001B3EF9" w:rsidRDefault="001B3EF9" w:rsidP="00E3392A">
      <w:pPr>
        <w:rPr>
          <w:sz w:val="24"/>
          <w:szCs w:val="24"/>
        </w:rPr>
      </w:pPr>
    </w:p>
    <w:p w14:paraId="1C2A0158" w14:textId="77777777" w:rsidR="001B3EF9" w:rsidRDefault="001B3EF9" w:rsidP="00E3392A">
      <w:pPr>
        <w:rPr>
          <w:sz w:val="24"/>
          <w:szCs w:val="24"/>
        </w:rPr>
      </w:pPr>
      <w:r>
        <w:rPr>
          <w:sz w:val="24"/>
          <w:szCs w:val="24"/>
        </w:rPr>
        <w:t>Zubereitung:</w:t>
      </w:r>
    </w:p>
    <w:p w14:paraId="1D64F120" w14:textId="77777777" w:rsidR="00B74F2C" w:rsidRPr="0051039E" w:rsidRDefault="001B3EF9" w:rsidP="00B40E8C">
      <w:pPr>
        <w:pStyle w:val="ListParagraph"/>
        <w:numPr>
          <w:ilvl w:val="0"/>
          <w:numId w:val="1812"/>
        </w:numPr>
        <w:spacing w:after="120"/>
        <w:ind w:left="714" w:hanging="357"/>
        <w:contextualSpacing w:val="0"/>
        <w:jc w:val="both"/>
        <w:rPr>
          <w:sz w:val="24"/>
          <w:szCs w:val="24"/>
        </w:rPr>
      </w:pPr>
      <w:r w:rsidRPr="0051039E">
        <w:rPr>
          <w:sz w:val="24"/>
          <w:szCs w:val="24"/>
        </w:rPr>
        <w:t>Die Zutaten werden eine ganze Weile bei wenig Hitze eingekocht, und durch den Zucker bekommt die Sauce eine marmeladige Konsistenz. Die Zwiebeln fein schneiden, Tomaten grob hacken, Knoblauch in feine Scheiben schneiden, Die Kerne der Chilischote entfernen und die Schote in feine ringe schneiden</w:t>
      </w:r>
      <w:r w:rsidR="00B74F2C" w:rsidRPr="0051039E">
        <w:rPr>
          <w:sz w:val="24"/>
          <w:szCs w:val="24"/>
        </w:rPr>
        <w:t xml:space="preserve">. </w:t>
      </w:r>
    </w:p>
    <w:p w14:paraId="414D5533" w14:textId="77777777" w:rsidR="0051039E" w:rsidRPr="0051039E" w:rsidRDefault="00B74F2C" w:rsidP="00B40E8C">
      <w:pPr>
        <w:pStyle w:val="ListParagraph"/>
        <w:numPr>
          <w:ilvl w:val="0"/>
          <w:numId w:val="1812"/>
        </w:numPr>
        <w:spacing w:after="120"/>
        <w:ind w:left="714" w:hanging="357"/>
        <w:contextualSpacing w:val="0"/>
        <w:jc w:val="both"/>
        <w:rPr>
          <w:sz w:val="24"/>
          <w:szCs w:val="24"/>
        </w:rPr>
      </w:pPr>
      <w:r w:rsidRPr="0051039E">
        <w:rPr>
          <w:sz w:val="24"/>
          <w:szCs w:val="24"/>
        </w:rPr>
        <w:t>Ingwer schälen und fein hacken. Koriandersamen im Mörser zermahlen. Alles wird in eine beschichtete Pfanne gegeben</w:t>
      </w:r>
      <w:r w:rsidR="0051039E" w:rsidRPr="0051039E">
        <w:rPr>
          <w:sz w:val="24"/>
          <w:szCs w:val="24"/>
        </w:rPr>
        <w:t>. Hinzu kommen außerdem Apfelessig, Zucker, Salz und Pfeffer. 40 Minuten lang einkochen. Am Ende mit Essig und Zucker abschmecken, bis das Chutney so schmeckt, wie man sich das vorgestellt hat.</w:t>
      </w:r>
    </w:p>
    <w:p w14:paraId="5F235712" w14:textId="77777777" w:rsidR="007B7BC3" w:rsidRDefault="0051039E" w:rsidP="00B40E8C">
      <w:pPr>
        <w:pStyle w:val="ListParagraph"/>
        <w:numPr>
          <w:ilvl w:val="0"/>
          <w:numId w:val="1812"/>
        </w:numPr>
        <w:spacing w:after="120"/>
        <w:ind w:left="714" w:hanging="357"/>
        <w:contextualSpacing w:val="0"/>
        <w:jc w:val="both"/>
        <w:rPr>
          <w:sz w:val="24"/>
          <w:szCs w:val="24"/>
        </w:rPr>
      </w:pPr>
      <w:r w:rsidRPr="0051039E">
        <w:rPr>
          <w:sz w:val="24"/>
          <w:szCs w:val="24"/>
        </w:rPr>
        <w:t xml:space="preserve">Das heiße Chutney gibt man in ein Marmeladenglas, das man vorher mit heißem Wasser ausgespült hat. Das Glas verschließen. Das Chutney hält sich ungeöffnet im Kühlschrank ca. vier Wochen. </w:t>
      </w:r>
    </w:p>
    <w:p w14:paraId="7637EFB8" w14:textId="77777777" w:rsidR="007B7BC3" w:rsidRDefault="007B7BC3">
      <w:pPr>
        <w:rPr>
          <w:sz w:val="24"/>
          <w:szCs w:val="24"/>
        </w:rPr>
      </w:pPr>
      <w:r>
        <w:rPr>
          <w:sz w:val="24"/>
          <w:szCs w:val="24"/>
        </w:rPr>
        <w:br w:type="page"/>
      </w:r>
    </w:p>
    <w:p w14:paraId="4F7EEFF1" w14:textId="77777777" w:rsidR="00AD4BB3" w:rsidRDefault="00AD4BB3" w:rsidP="00AD4BB3">
      <w:pPr>
        <w:pStyle w:val="Heading2"/>
        <w:spacing w:after="240"/>
      </w:pPr>
      <w:r>
        <w:lastRenderedPageBreak/>
        <w:t>Aprikosenchutney</w:t>
      </w:r>
    </w:p>
    <w:p w14:paraId="53C7C73E" w14:textId="77777777" w:rsidR="00AD4BB3" w:rsidRDefault="00AD4BB3" w:rsidP="00AD4BB3">
      <w:pPr>
        <w:rPr>
          <w:sz w:val="24"/>
          <w:szCs w:val="24"/>
        </w:rPr>
      </w:pPr>
      <w:r w:rsidRPr="0006745E">
        <w:rPr>
          <w:sz w:val="24"/>
          <w:szCs w:val="24"/>
          <w:u w:val="single"/>
        </w:rPr>
        <w:t>Zutaten</w:t>
      </w:r>
      <w:r>
        <w:rPr>
          <w:sz w:val="24"/>
          <w:szCs w:val="24"/>
        </w:rPr>
        <w:t xml:space="preserve"> (für 4 – 6 Portionen)</w:t>
      </w:r>
    </w:p>
    <w:p w14:paraId="3233756F" w14:textId="77777777" w:rsidR="00AD4BB3" w:rsidRDefault="00AD4BB3" w:rsidP="00AD4BB3">
      <w:pPr>
        <w:rPr>
          <w:sz w:val="24"/>
          <w:szCs w:val="24"/>
        </w:rPr>
      </w:pPr>
      <w:r>
        <w:rPr>
          <w:sz w:val="24"/>
          <w:szCs w:val="24"/>
        </w:rPr>
        <w:t>1 Stück Ingwer (4 cm)</w:t>
      </w:r>
    </w:p>
    <w:p w14:paraId="7B2CE9FA" w14:textId="77777777" w:rsidR="00AD4BB3" w:rsidRDefault="00AD4BB3" w:rsidP="00AD4BB3">
      <w:pPr>
        <w:rPr>
          <w:sz w:val="24"/>
          <w:szCs w:val="24"/>
        </w:rPr>
      </w:pPr>
      <w:r>
        <w:rPr>
          <w:sz w:val="24"/>
          <w:szCs w:val="24"/>
        </w:rPr>
        <w:t>125 g Zwiebeln</w:t>
      </w:r>
    </w:p>
    <w:p w14:paraId="0519270A" w14:textId="77777777" w:rsidR="00AD4BB3" w:rsidRDefault="00AD4BB3" w:rsidP="00AD4BB3">
      <w:pPr>
        <w:rPr>
          <w:sz w:val="24"/>
          <w:szCs w:val="24"/>
        </w:rPr>
      </w:pPr>
      <w:r>
        <w:rPr>
          <w:sz w:val="24"/>
          <w:szCs w:val="24"/>
        </w:rPr>
        <w:t>400 g Aprikosen</w:t>
      </w:r>
    </w:p>
    <w:p w14:paraId="30FB70FE" w14:textId="77777777" w:rsidR="00AD4BB3" w:rsidRDefault="00AD4BB3" w:rsidP="00AD4BB3">
      <w:pPr>
        <w:rPr>
          <w:sz w:val="24"/>
          <w:szCs w:val="24"/>
        </w:rPr>
      </w:pPr>
      <w:r>
        <w:rPr>
          <w:sz w:val="24"/>
          <w:szCs w:val="24"/>
        </w:rPr>
        <w:t>40 g getrocknete Tomaten</w:t>
      </w:r>
    </w:p>
    <w:p w14:paraId="392A8941" w14:textId="77777777" w:rsidR="00AD4BB3" w:rsidRDefault="00AD4BB3" w:rsidP="00AD4BB3">
      <w:pPr>
        <w:rPr>
          <w:sz w:val="24"/>
          <w:szCs w:val="24"/>
        </w:rPr>
      </w:pPr>
      <w:r>
        <w:rPr>
          <w:sz w:val="24"/>
          <w:szCs w:val="24"/>
        </w:rPr>
        <w:t>1 EL Öl</w:t>
      </w:r>
    </w:p>
    <w:p w14:paraId="2FE0594E" w14:textId="77777777" w:rsidR="00AD4BB3" w:rsidRDefault="00AD4BB3" w:rsidP="00AD4BB3">
      <w:pPr>
        <w:rPr>
          <w:sz w:val="24"/>
          <w:szCs w:val="24"/>
        </w:rPr>
      </w:pPr>
      <w:r>
        <w:rPr>
          <w:sz w:val="24"/>
          <w:szCs w:val="24"/>
        </w:rPr>
        <w:t>60 ml frisch gepresster Orangensaft</w:t>
      </w:r>
    </w:p>
    <w:p w14:paraId="4CCEE53E" w14:textId="77777777" w:rsidR="00AD4BB3" w:rsidRDefault="00AD4BB3" w:rsidP="00AD4BB3">
      <w:pPr>
        <w:rPr>
          <w:sz w:val="24"/>
          <w:szCs w:val="24"/>
        </w:rPr>
      </w:pPr>
      <w:r>
        <w:rPr>
          <w:sz w:val="24"/>
          <w:szCs w:val="24"/>
        </w:rPr>
        <w:t>50 ml Obstessig</w:t>
      </w:r>
    </w:p>
    <w:p w14:paraId="383D688B" w14:textId="77777777" w:rsidR="00AD4BB3" w:rsidRDefault="00AD4BB3" w:rsidP="00AD4BB3">
      <w:pPr>
        <w:rPr>
          <w:sz w:val="24"/>
          <w:szCs w:val="24"/>
        </w:rPr>
      </w:pPr>
      <w:r>
        <w:rPr>
          <w:sz w:val="24"/>
          <w:szCs w:val="24"/>
        </w:rPr>
        <w:t>125 g brauner Zucker</w:t>
      </w:r>
    </w:p>
    <w:p w14:paraId="26E0815A" w14:textId="77777777" w:rsidR="00AD4BB3" w:rsidRDefault="00AD4BB3" w:rsidP="00AD4BB3">
      <w:pPr>
        <w:rPr>
          <w:sz w:val="24"/>
          <w:szCs w:val="24"/>
        </w:rPr>
      </w:pPr>
      <w:r>
        <w:rPr>
          <w:sz w:val="24"/>
          <w:szCs w:val="24"/>
        </w:rPr>
        <w:t>1 TL Tabasco</w:t>
      </w:r>
    </w:p>
    <w:p w14:paraId="0DCF1FE8" w14:textId="77777777" w:rsidR="00AD4BB3" w:rsidRDefault="00AD4BB3" w:rsidP="00AD4BB3">
      <w:pPr>
        <w:rPr>
          <w:sz w:val="24"/>
          <w:szCs w:val="24"/>
        </w:rPr>
      </w:pPr>
      <w:r>
        <w:rPr>
          <w:sz w:val="24"/>
          <w:szCs w:val="24"/>
        </w:rPr>
        <w:t>½ kleines Lorbeerblatt</w:t>
      </w:r>
    </w:p>
    <w:p w14:paraId="5E07C253" w14:textId="77777777" w:rsidR="00AD4BB3" w:rsidRDefault="00AD4BB3" w:rsidP="00AD4BB3">
      <w:pPr>
        <w:rPr>
          <w:sz w:val="24"/>
          <w:szCs w:val="24"/>
        </w:rPr>
      </w:pPr>
      <w:r>
        <w:rPr>
          <w:sz w:val="24"/>
          <w:szCs w:val="24"/>
        </w:rPr>
        <w:t>2 Pimentkörner</w:t>
      </w:r>
    </w:p>
    <w:p w14:paraId="6AB6C916" w14:textId="77777777" w:rsidR="00AD4BB3" w:rsidRDefault="00AD4BB3" w:rsidP="00AD4BB3">
      <w:pPr>
        <w:rPr>
          <w:sz w:val="24"/>
          <w:szCs w:val="24"/>
        </w:rPr>
      </w:pPr>
      <w:r>
        <w:rPr>
          <w:sz w:val="24"/>
          <w:szCs w:val="24"/>
        </w:rPr>
        <w:t>1 Gewürznelke</w:t>
      </w:r>
    </w:p>
    <w:p w14:paraId="014D3028" w14:textId="77777777" w:rsidR="00AD4BB3" w:rsidRDefault="00AD4BB3" w:rsidP="00AD4BB3">
      <w:pPr>
        <w:rPr>
          <w:sz w:val="24"/>
          <w:szCs w:val="24"/>
        </w:rPr>
      </w:pPr>
      <w:r>
        <w:rPr>
          <w:sz w:val="24"/>
          <w:szCs w:val="24"/>
        </w:rPr>
        <w:t>Salz, Pfeffer</w:t>
      </w:r>
    </w:p>
    <w:p w14:paraId="093D15DF" w14:textId="77777777" w:rsidR="00AD4BB3" w:rsidRDefault="00AD4BB3" w:rsidP="00AD4BB3">
      <w:pPr>
        <w:rPr>
          <w:sz w:val="24"/>
          <w:szCs w:val="24"/>
        </w:rPr>
      </w:pPr>
    </w:p>
    <w:p w14:paraId="077CCD5B" w14:textId="77777777" w:rsidR="00AD4BB3" w:rsidRDefault="00AD4BB3" w:rsidP="00AD4BB3">
      <w:pPr>
        <w:rPr>
          <w:sz w:val="24"/>
          <w:szCs w:val="24"/>
        </w:rPr>
      </w:pPr>
      <w:r>
        <w:rPr>
          <w:sz w:val="24"/>
          <w:szCs w:val="24"/>
        </w:rPr>
        <w:t>Zubereitung:</w:t>
      </w:r>
    </w:p>
    <w:p w14:paraId="59DEC3A8" w14:textId="77777777" w:rsidR="00AD4BB3" w:rsidRPr="009A4203" w:rsidRDefault="00AD4BB3" w:rsidP="00B40E8C">
      <w:pPr>
        <w:pStyle w:val="ListParagraph"/>
        <w:numPr>
          <w:ilvl w:val="0"/>
          <w:numId w:val="1211"/>
        </w:numPr>
        <w:spacing w:after="120"/>
        <w:ind w:left="714" w:hanging="357"/>
        <w:contextualSpacing w:val="0"/>
        <w:jc w:val="both"/>
        <w:rPr>
          <w:sz w:val="24"/>
          <w:szCs w:val="24"/>
        </w:rPr>
      </w:pPr>
      <w:r w:rsidRPr="009A4203">
        <w:rPr>
          <w:sz w:val="24"/>
          <w:szCs w:val="24"/>
        </w:rPr>
        <w:t xml:space="preserve">Ingwer und Zwiebeln fein würfeln. Aprikosen überbrühen, schälen, entsteinen und grob würfeln. Die getrockneten Tomaten würfeln. </w:t>
      </w:r>
    </w:p>
    <w:p w14:paraId="5204F0F0" w14:textId="77777777" w:rsidR="00AD4BB3" w:rsidRDefault="00AD4BB3" w:rsidP="00B40E8C">
      <w:pPr>
        <w:pStyle w:val="ListParagraph"/>
        <w:numPr>
          <w:ilvl w:val="0"/>
          <w:numId w:val="1211"/>
        </w:numPr>
        <w:spacing w:after="120"/>
        <w:ind w:left="714" w:hanging="357"/>
        <w:contextualSpacing w:val="0"/>
        <w:jc w:val="both"/>
        <w:rPr>
          <w:sz w:val="24"/>
          <w:szCs w:val="24"/>
        </w:rPr>
      </w:pPr>
      <w:r w:rsidRPr="009A4203">
        <w:rPr>
          <w:sz w:val="24"/>
          <w:szCs w:val="24"/>
        </w:rPr>
        <w:t>Öl in einem Topf erhitzen, Ingwer hellbraun braten, herausnehmen. Zwiebeln und Aprikosen im Bratfett kurz andünsten. Mit Orangensaft und Obstessig ablöschen. Zucker, Tabasco, Lorbeerblatt, Pimentkörner und Gewürznelke und Tomatenstücke einrühren. Offen bei schwacher Hitze unter Rühren einkochen lassen. Mit Salz und Pfeffer abschmecken.</w:t>
      </w:r>
    </w:p>
    <w:p w14:paraId="229C14BC" w14:textId="77777777" w:rsidR="00AD4BB3" w:rsidRDefault="00AD4BB3" w:rsidP="00AD4BB3">
      <w:pPr>
        <w:rPr>
          <w:sz w:val="24"/>
          <w:szCs w:val="24"/>
        </w:rPr>
      </w:pPr>
      <w:r>
        <w:rPr>
          <w:sz w:val="24"/>
          <w:szCs w:val="24"/>
        </w:rPr>
        <w:br w:type="page"/>
      </w:r>
    </w:p>
    <w:p w14:paraId="27178E21" w14:textId="77777777" w:rsidR="00B833D8" w:rsidRPr="00F0625D" w:rsidRDefault="00B833D8" w:rsidP="00B833D8">
      <w:pPr>
        <w:pStyle w:val="Heading2"/>
        <w:spacing w:after="240"/>
      </w:pPr>
      <w:r w:rsidRPr="00F0625D">
        <w:lastRenderedPageBreak/>
        <w:t>Dukkah</w:t>
      </w:r>
      <w:r>
        <w:rPr>
          <w:rStyle w:val="FootnoteReference"/>
          <w:lang w:val="en-US"/>
        </w:rPr>
        <w:footnoteReference w:id="844"/>
      </w:r>
      <w:r w:rsidRPr="00F0625D">
        <w:t xml:space="preserve"> </w:t>
      </w:r>
    </w:p>
    <w:p w14:paraId="4DB456E3" w14:textId="77777777" w:rsidR="00B833D8" w:rsidRPr="00D02EFA" w:rsidRDefault="00B833D8" w:rsidP="00B833D8">
      <w:pPr>
        <w:rPr>
          <w:sz w:val="24"/>
          <w:szCs w:val="24"/>
          <w:u w:val="single"/>
        </w:rPr>
      </w:pPr>
      <w:r w:rsidRPr="00D02EFA">
        <w:rPr>
          <w:sz w:val="24"/>
          <w:szCs w:val="24"/>
          <w:u w:val="single"/>
        </w:rPr>
        <w:t>Zutaten:</w:t>
      </w:r>
    </w:p>
    <w:p w14:paraId="1A762692" w14:textId="77777777" w:rsidR="00B833D8" w:rsidRPr="00AF13EB" w:rsidRDefault="00B833D8" w:rsidP="00B833D8">
      <w:pPr>
        <w:rPr>
          <w:sz w:val="24"/>
          <w:szCs w:val="24"/>
        </w:rPr>
      </w:pPr>
      <w:r w:rsidRPr="00AF13EB">
        <w:rPr>
          <w:sz w:val="24"/>
          <w:szCs w:val="24"/>
        </w:rPr>
        <w:t>70 g Haselnüsse</w:t>
      </w:r>
    </w:p>
    <w:p w14:paraId="41B27C4A" w14:textId="77777777" w:rsidR="00B833D8" w:rsidRPr="00AF13EB" w:rsidRDefault="00B833D8" w:rsidP="00B833D8">
      <w:pPr>
        <w:rPr>
          <w:sz w:val="24"/>
          <w:szCs w:val="24"/>
        </w:rPr>
      </w:pPr>
      <w:r w:rsidRPr="00AF13EB">
        <w:rPr>
          <w:sz w:val="24"/>
          <w:szCs w:val="24"/>
        </w:rPr>
        <w:t>2 EL Sonnenblumenkerne</w:t>
      </w:r>
    </w:p>
    <w:p w14:paraId="77570722" w14:textId="77777777" w:rsidR="00B833D8" w:rsidRPr="00AF13EB" w:rsidRDefault="00B833D8" w:rsidP="00B833D8">
      <w:pPr>
        <w:rPr>
          <w:sz w:val="24"/>
          <w:szCs w:val="24"/>
        </w:rPr>
      </w:pPr>
      <w:r w:rsidRPr="00AF13EB">
        <w:rPr>
          <w:sz w:val="24"/>
          <w:szCs w:val="24"/>
        </w:rPr>
        <w:t>1 TL Fenchelsamen</w:t>
      </w:r>
    </w:p>
    <w:p w14:paraId="60B9A4E7" w14:textId="77777777" w:rsidR="00B833D8" w:rsidRPr="00AF13EB" w:rsidRDefault="00B833D8" w:rsidP="00B833D8">
      <w:pPr>
        <w:rPr>
          <w:sz w:val="24"/>
          <w:szCs w:val="24"/>
        </w:rPr>
      </w:pPr>
      <w:r w:rsidRPr="00AF13EB">
        <w:rPr>
          <w:sz w:val="24"/>
          <w:szCs w:val="24"/>
        </w:rPr>
        <w:t>1 TL K</w:t>
      </w:r>
      <w:r>
        <w:rPr>
          <w:sz w:val="24"/>
          <w:szCs w:val="24"/>
        </w:rPr>
        <w:t>r</w:t>
      </w:r>
      <w:r w:rsidRPr="00AF13EB">
        <w:rPr>
          <w:sz w:val="24"/>
          <w:szCs w:val="24"/>
        </w:rPr>
        <w:t>euzkümmelsamen</w:t>
      </w:r>
    </w:p>
    <w:p w14:paraId="4CF80E01" w14:textId="77777777" w:rsidR="00B833D8" w:rsidRDefault="00B833D8" w:rsidP="00B833D8">
      <w:pPr>
        <w:rPr>
          <w:sz w:val="24"/>
          <w:szCs w:val="24"/>
        </w:rPr>
      </w:pPr>
      <w:r w:rsidRPr="00D67D65">
        <w:rPr>
          <w:sz w:val="24"/>
          <w:szCs w:val="24"/>
        </w:rPr>
        <w:t>1 EL getrocknete grüne oder w</w:t>
      </w:r>
      <w:r>
        <w:rPr>
          <w:sz w:val="24"/>
          <w:szCs w:val="24"/>
        </w:rPr>
        <w:t>eiße Pfefferkörner</w:t>
      </w:r>
    </w:p>
    <w:p w14:paraId="633E1F44" w14:textId="77777777" w:rsidR="00B833D8" w:rsidRDefault="00B833D8" w:rsidP="00B833D8">
      <w:pPr>
        <w:rPr>
          <w:sz w:val="24"/>
          <w:szCs w:val="24"/>
        </w:rPr>
      </w:pPr>
      <w:r>
        <w:rPr>
          <w:sz w:val="24"/>
          <w:szCs w:val="24"/>
        </w:rPr>
        <w:t>3 EL Koriandersamen</w:t>
      </w:r>
    </w:p>
    <w:p w14:paraId="61426AEA" w14:textId="77777777" w:rsidR="00B833D8" w:rsidRDefault="00B833D8" w:rsidP="00B833D8">
      <w:pPr>
        <w:rPr>
          <w:sz w:val="24"/>
          <w:szCs w:val="24"/>
        </w:rPr>
      </w:pPr>
      <w:r>
        <w:rPr>
          <w:sz w:val="24"/>
          <w:szCs w:val="24"/>
        </w:rPr>
        <w:t>1,5 EL Sesamsamen</w:t>
      </w:r>
    </w:p>
    <w:p w14:paraId="4C0C6C79" w14:textId="77777777" w:rsidR="00B833D8" w:rsidRDefault="00B833D8" w:rsidP="00B833D8">
      <w:pPr>
        <w:rPr>
          <w:sz w:val="24"/>
          <w:szCs w:val="24"/>
        </w:rPr>
      </w:pPr>
      <w:r>
        <w:rPr>
          <w:sz w:val="24"/>
          <w:szCs w:val="24"/>
        </w:rPr>
        <w:t>½ TL Schwarzkümmelsamen</w:t>
      </w:r>
    </w:p>
    <w:p w14:paraId="13AA3327" w14:textId="77777777" w:rsidR="00B833D8" w:rsidRDefault="00B833D8" w:rsidP="00B833D8">
      <w:pPr>
        <w:rPr>
          <w:sz w:val="24"/>
          <w:szCs w:val="24"/>
        </w:rPr>
      </w:pPr>
      <w:r>
        <w:rPr>
          <w:sz w:val="24"/>
          <w:szCs w:val="24"/>
        </w:rPr>
        <w:t>½ TL Fleur de Sel</w:t>
      </w:r>
    </w:p>
    <w:p w14:paraId="037926CE" w14:textId="77777777" w:rsidR="00B833D8" w:rsidRDefault="00B833D8" w:rsidP="00B833D8">
      <w:pPr>
        <w:rPr>
          <w:sz w:val="24"/>
          <w:szCs w:val="24"/>
        </w:rPr>
      </w:pPr>
      <w:r>
        <w:rPr>
          <w:sz w:val="24"/>
          <w:szCs w:val="24"/>
        </w:rPr>
        <w:t>1 TL Paprikapulver, edelsüß</w:t>
      </w:r>
    </w:p>
    <w:p w14:paraId="59D252D3" w14:textId="77777777" w:rsidR="00B833D8" w:rsidRDefault="00B833D8" w:rsidP="00B833D8">
      <w:pPr>
        <w:rPr>
          <w:sz w:val="24"/>
          <w:szCs w:val="24"/>
        </w:rPr>
      </w:pPr>
    </w:p>
    <w:p w14:paraId="74C04603" w14:textId="77777777" w:rsidR="00B833D8" w:rsidRDefault="00B833D8" w:rsidP="00B833D8">
      <w:pPr>
        <w:rPr>
          <w:sz w:val="24"/>
          <w:szCs w:val="24"/>
        </w:rPr>
      </w:pPr>
      <w:r>
        <w:rPr>
          <w:sz w:val="24"/>
          <w:szCs w:val="24"/>
        </w:rPr>
        <w:t>Zubereitung:</w:t>
      </w:r>
    </w:p>
    <w:p w14:paraId="0F4AC75F" w14:textId="77777777" w:rsidR="00B833D8" w:rsidRPr="000D0CAA" w:rsidRDefault="00B833D8" w:rsidP="00B40E8C">
      <w:pPr>
        <w:pStyle w:val="ListParagraph"/>
        <w:numPr>
          <w:ilvl w:val="0"/>
          <w:numId w:val="891"/>
        </w:numPr>
        <w:spacing w:after="120"/>
        <w:ind w:left="714" w:hanging="357"/>
        <w:contextualSpacing w:val="0"/>
        <w:jc w:val="both"/>
        <w:rPr>
          <w:sz w:val="24"/>
          <w:szCs w:val="24"/>
        </w:rPr>
      </w:pPr>
      <w:r w:rsidRPr="000D0CAA">
        <w:rPr>
          <w:sz w:val="24"/>
          <w:szCs w:val="24"/>
        </w:rPr>
        <w:t>Den Backofen auf 160 Grad vorheizen. Die Haselnusskerne in einer ofenfesten Form verteilen und für 20 Minuten in den Ofen schieben. Nach 10 Minuten die Sonnenblumenkerne dazugeben, jedoch nicht mit den Nüssen mischen. Anschließend herausnehmen und abkühlen lassen.</w:t>
      </w:r>
    </w:p>
    <w:p w14:paraId="42CF38BD" w14:textId="77777777" w:rsidR="00B833D8" w:rsidRPr="00BA17FF" w:rsidRDefault="00B833D8" w:rsidP="00B40E8C">
      <w:pPr>
        <w:pStyle w:val="ListParagraph"/>
        <w:numPr>
          <w:ilvl w:val="0"/>
          <w:numId w:val="891"/>
        </w:numPr>
        <w:spacing w:after="120"/>
        <w:ind w:left="714" w:hanging="357"/>
        <w:contextualSpacing w:val="0"/>
        <w:jc w:val="both"/>
        <w:rPr>
          <w:sz w:val="24"/>
          <w:szCs w:val="24"/>
        </w:rPr>
      </w:pPr>
      <w:r w:rsidRPr="00BA17FF">
        <w:rPr>
          <w:sz w:val="24"/>
          <w:szCs w:val="24"/>
        </w:rPr>
        <w:t>Eine gusseiserne Pfanne 5 Minuten bei mittlerer Temperatur heiß werden lassen und die Fenchelsamen 30 Sekunden ohne Fett darin rösten. Den Kreuzkümmel dazugeben und ebenfalls 30 Sekunden rösten. Den Pfanneninhalt danach in eine kleine Schüssel füllen</w:t>
      </w:r>
      <w:r>
        <w:rPr>
          <w:sz w:val="24"/>
          <w:szCs w:val="24"/>
        </w:rPr>
        <w:t>.</w:t>
      </w:r>
      <w:r w:rsidRPr="00BA17FF">
        <w:rPr>
          <w:sz w:val="24"/>
          <w:szCs w:val="24"/>
        </w:rPr>
        <w:t xml:space="preserve"> Die Pfefferkörner in die Pfanne geben und etwa 30 Sekunden rösten, bis sie aufplatzen, und in eine zweite Schüssel füllen. Die Koriandersamen etwa 1 Minute rösten und danach ebenfalls in eine Schüssel füllen.</w:t>
      </w:r>
    </w:p>
    <w:p w14:paraId="22C09177" w14:textId="77777777" w:rsidR="00B833D8" w:rsidRPr="00BA17FF" w:rsidRDefault="00B833D8" w:rsidP="00B40E8C">
      <w:pPr>
        <w:pStyle w:val="ListParagraph"/>
        <w:numPr>
          <w:ilvl w:val="0"/>
          <w:numId w:val="891"/>
        </w:numPr>
        <w:spacing w:after="120"/>
        <w:ind w:left="714" w:hanging="357"/>
        <w:contextualSpacing w:val="0"/>
        <w:jc w:val="both"/>
        <w:rPr>
          <w:sz w:val="24"/>
          <w:szCs w:val="24"/>
        </w:rPr>
      </w:pPr>
      <w:r w:rsidRPr="00BA17FF">
        <w:rPr>
          <w:sz w:val="24"/>
          <w:szCs w:val="24"/>
        </w:rPr>
        <w:t>Die Wärmezufuhr verringern und den Sesam mit dem Schwarzkümmel bei geringer Hitze unter gelegentlichem Rühren rösten, bis er leicht gebräunt ist. Beides anschließend in eine Schüssel füllen.</w:t>
      </w:r>
    </w:p>
    <w:p w14:paraId="50993DCC" w14:textId="77777777" w:rsidR="00B833D8" w:rsidRPr="00BA17FF" w:rsidRDefault="00B833D8" w:rsidP="00B40E8C">
      <w:pPr>
        <w:pStyle w:val="ListParagraph"/>
        <w:numPr>
          <w:ilvl w:val="0"/>
          <w:numId w:val="891"/>
        </w:numPr>
        <w:spacing w:after="120"/>
        <w:ind w:left="714" w:hanging="357"/>
        <w:contextualSpacing w:val="0"/>
        <w:jc w:val="both"/>
        <w:rPr>
          <w:sz w:val="24"/>
          <w:szCs w:val="24"/>
        </w:rPr>
      </w:pPr>
      <w:r w:rsidRPr="00BA17FF">
        <w:rPr>
          <w:sz w:val="24"/>
          <w:szCs w:val="24"/>
        </w:rPr>
        <w:t xml:space="preserve">Die Häutchen der Haselnusskerne zwischen den Handflächen etwas abrubbeln. Die Nusskerne im Mörser grob zerstoßen und in eine Schüssel geben. Kreuzkümmel- und Fenchelsamen leicht zerdrücken und zu den Nusskernen geben. Die übrigen Samen ebenfalls leicht zerdrücken </w:t>
      </w:r>
      <w:r>
        <w:rPr>
          <w:sz w:val="24"/>
          <w:szCs w:val="24"/>
        </w:rPr>
        <w:t>und</w:t>
      </w:r>
      <w:r w:rsidRPr="00BA17FF">
        <w:rPr>
          <w:sz w:val="24"/>
          <w:szCs w:val="24"/>
        </w:rPr>
        <w:t xml:space="preserve"> zu den Nusskernen geben. Salz und Paprikapulver hinzufügen, gut durchmischen und in einen luftdicht verschlossenen Behälter füllen. </w:t>
      </w:r>
    </w:p>
    <w:p w14:paraId="21E4A476" w14:textId="77777777" w:rsidR="00B833D8" w:rsidRDefault="00B833D8" w:rsidP="00B833D8">
      <w:pPr>
        <w:rPr>
          <w:sz w:val="24"/>
          <w:szCs w:val="24"/>
        </w:rPr>
      </w:pPr>
      <w:r>
        <w:rPr>
          <w:sz w:val="24"/>
          <w:szCs w:val="24"/>
        </w:rPr>
        <w:t>Kommentar:</w:t>
      </w:r>
      <w:r>
        <w:rPr>
          <w:sz w:val="24"/>
          <w:szCs w:val="24"/>
        </w:rPr>
        <w:tab/>
        <w:t>Die Mischung eignet sich gut für Salat zum Bestreuen.</w:t>
      </w:r>
    </w:p>
    <w:p w14:paraId="137BC176" w14:textId="30ED7CE1" w:rsidR="00BF628A" w:rsidRPr="00457552" w:rsidRDefault="00BF628A" w:rsidP="00BF628A">
      <w:pPr>
        <w:pStyle w:val="Heading2"/>
        <w:spacing w:after="240"/>
      </w:pPr>
      <w:r w:rsidRPr="00457552">
        <w:lastRenderedPageBreak/>
        <w:t>Sambargewürz – Sambar masala</w:t>
      </w:r>
      <w:r>
        <w:rPr>
          <w:rStyle w:val="FootnoteReference"/>
        </w:rPr>
        <w:footnoteReference w:id="845"/>
      </w:r>
      <w:r>
        <w:t xml:space="preserve"> </w:t>
      </w:r>
    </w:p>
    <w:p w14:paraId="0DB98C16" w14:textId="77777777" w:rsidR="00BF628A" w:rsidRDefault="00BF628A" w:rsidP="00BF628A">
      <w:pPr>
        <w:rPr>
          <w:sz w:val="24"/>
          <w:szCs w:val="24"/>
        </w:rPr>
      </w:pPr>
      <w:r w:rsidRPr="008F4348">
        <w:rPr>
          <w:sz w:val="24"/>
          <w:szCs w:val="24"/>
          <w:u w:val="single"/>
        </w:rPr>
        <w:t>Zutaten</w:t>
      </w:r>
      <w:r>
        <w:rPr>
          <w:sz w:val="24"/>
          <w:szCs w:val="24"/>
        </w:rPr>
        <w:t xml:space="preserve"> (für 80 g):</w:t>
      </w:r>
    </w:p>
    <w:p w14:paraId="223FCEA8" w14:textId="77777777" w:rsidR="00BF628A" w:rsidRDefault="00BF628A" w:rsidP="00BF628A">
      <w:pPr>
        <w:rPr>
          <w:sz w:val="24"/>
          <w:szCs w:val="24"/>
        </w:rPr>
      </w:pPr>
      <w:r>
        <w:rPr>
          <w:sz w:val="24"/>
          <w:szCs w:val="24"/>
        </w:rPr>
        <w:t>6 getrocknete Chilischoten</w:t>
      </w:r>
    </w:p>
    <w:p w14:paraId="04E7D262" w14:textId="77777777" w:rsidR="00BF628A" w:rsidRDefault="00BF628A" w:rsidP="00BF628A">
      <w:pPr>
        <w:rPr>
          <w:sz w:val="24"/>
          <w:szCs w:val="24"/>
        </w:rPr>
      </w:pPr>
      <w:r>
        <w:rPr>
          <w:sz w:val="24"/>
          <w:szCs w:val="24"/>
        </w:rPr>
        <w:t>50 g Koriandersamen</w:t>
      </w:r>
    </w:p>
    <w:p w14:paraId="4C7EBACA" w14:textId="77777777" w:rsidR="00BF628A" w:rsidRDefault="00BF628A" w:rsidP="00BF628A">
      <w:pPr>
        <w:rPr>
          <w:sz w:val="24"/>
          <w:szCs w:val="24"/>
        </w:rPr>
      </w:pPr>
      <w:r>
        <w:rPr>
          <w:sz w:val="24"/>
          <w:szCs w:val="24"/>
        </w:rPr>
        <w:t>1 TL Kreuzkümmelsamen</w:t>
      </w:r>
    </w:p>
    <w:p w14:paraId="34D0B246" w14:textId="77777777" w:rsidR="00BF628A" w:rsidRDefault="00BF628A" w:rsidP="00BF628A">
      <w:pPr>
        <w:rPr>
          <w:sz w:val="24"/>
          <w:szCs w:val="24"/>
        </w:rPr>
      </w:pPr>
      <w:r>
        <w:rPr>
          <w:sz w:val="24"/>
          <w:szCs w:val="24"/>
        </w:rPr>
        <w:t>1 TL schwarze Pfefferkörner</w:t>
      </w:r>
    </w:p>
    <w:p w14:paraId="4553E791" w14:textId="77777777" w:rsidR="00BF628A" w:rsidRDefault="00BF628A" w:rsidP="00BF628A">
      <w:pPr>
        <w:rPr>
          <w:sz w:val="24"/>
          <w:szCs w:val="24"/>
        </w:rPr>
      </w:pPr>
      <w:r>
        <w:rPr>
          <w:sz w:val="24"/>
          <w:szCs w:val="24"/>
        </w:rPr>
        <w:t>1 TL Bockshornkleesamen</w:t>
      </w:r>
    </w:p>
    <w:p w14:paraId="3EE79219" w14:textId="77777777" w:rsidR="00BF628A" w:rsidRPr="00F0625D" w:rsidRDefault="00BF628A" w:rsidP="00BF628A">
      <w:pPr>
        <w:rPr>
          <w:sz w:val="24"/>
          <w:szCs w:val="24"/>
        </w:rPr>
      </w:pPr>
      <w:r w:rsidRPr="00F0625D">
        <w:rPr>
          <w:sz w:val="24"/>
          <w:szCs w:val="24"/>
        </w:rPr>
        <w:t>1 TL Urid Dal (Urid Linsen)</w:t>
      </w:r>
    </w:p>
    <w:p w14:paraId="54DC9C8D" w14:textId="77777777" w:rsidR="00BF628A" w:rsidRPr="00F0625D" w:rsidRDefault="00BF628A" w:rsidP="00BF628A">
      <w:pPr>
        <w:rPr>
          <w:sz w:val="24"/>
          <w:szCs w:val="24"/>
        </w:rPr>
      </w:pPr>
      <w:r w:rsidRPr="00F0625D">
        <w:rPr>
          <w:sz w:val="24"/>
          <w:szCs w:val="24"/>
        </w:rPr>
        <w:t>1 TL Moong Dal (Mungolinsen)</w:t>
      </w:r>
    </w:p>
    <w:p w14:paraId="2E6EB466" w14:textId="77777777" w:rsidR="00BF628A" w:rsidRPr="00F0625D" w:rsidRDefault="00BF628A" w:rsidP="00BF628A">
      <w:pPr>
        <w:rPr>
          <w:sz w:val="24"/>
          <w:szCs w:val="24"/>
        </w:rPr>
      </w:pPr>
      <w:r w:rsidRPr="00F0625D">
        <w:rPr>
          <w:sz w:val="24"/>
          <w:szCs w:val="24"/>
        </w:rPr>
        <w:t>1 TL Chana Dal (gelbe Linsen)</w:t>
      </w:r>
    </w:p>
    <w:p w14:paraId="680B8B76" w14:textId="77777777" w:rsidR="00BF628A" w:rsidRPr="00F0625D" w:rsidRDefault="00BF628A" w:rsidP="00BF628A">
      <w:pPr>
        <w:rPr>
          <w:sz w:val="24"/>
          <w:szCs w:val="24"/>
        </w:rPr>
      </w:pPr>
    </w:p>
    <w:p w14:paraId="1DF228FA" w14:textId="77777777" w:rsidR="00BF628A" w:rsidRPr="00EE457D" w:rsidRDefault="00BF628A" w:rsidP="00BF628A">
      <w:pPr>
        <w:rPr>
          <w:sz w:val="24"/>
          <w:szCs w:val="24"/>
        </w:rPr>
      </w:pPr>
      <w:r w:rsidRPr="00EE457D">
        <w:rPr>
          <w:sz w:val="24"/>
          <w:szCs w:val="24"/>
        </w:rPr>
        <w:t>Zubereitungszeit:</w:t>
      </w:r>
      <w:r w:rsidRPr="00EE457D">
        <w:rPr>
          <w:sz w:val="24"/>
          <w:szCs w:val="24"/>
        </w:rPr>
        <w:tab/>
        <w:t xml:space="preserve"> 20 Minuten</w:t>
      </w:r>
    </w:p>
    <w:p w14:paraId="6E1AC301" w14:textId="77777777" w:rsidR="00BF628A" w:rsidRPr="00EE457D" w:rsidRDefault="00BF628A" w:rsidP="00B40E8C">
      <w:pPr>
        <w:pStyle w:val="ListParagraph"/>
        <w:numPr>
          <w:ilvl w:val="0"/>
          <w:numId w:val="1425"/>
        </w:numPr>
        <w:spacing w:after="120"/>
        <w:ind w:left="714" w:hanging="357"/>
        <w:contextualSpacing w:val="0"/>
        <w:jc w:val="both"/>
        <w:rPr>
          <w:sz w:val="24"/>
          <w:szCs w:val="24"/>
        </w:rPr>
      </w:pPr>
      <w:r w:rsidRPr="00EE457D">
        <w:rPr>
          <w:sz w:val="24"/>
          <w:szCs w:val="24"/>
        </w:rPr>
        <w:t>Chilischoten vom Stielansatz befreien, mit Koriander, Kreuzkümmel, Pfeffer und Bockshornklee in eine Pfanne geben und ohne Öl etwa 5 Minuten bei mittlerer Hitze rösten. Dabei ständig umrühren, sonst Brennen die Gewürze an. In eine Schüssel geben und auskühlen lassen.</w:t>
      </w:r>
    </w:p>
    <w:p w14:paraId="13B7E272" w14:textId="77777777" w:rsidR="00BF628A" w:rsidRPr="00EE457D" w:rsidRDefault="00BF628A" w:rsidP="00B40E8C">
      <w:pPr>
        <w:pStyle w:val="ListParagraph"/>
        <w:numPr>
          <w:ilvl w:val="0"/>
          <w:numId w:val="1425"/>
        </w:numPr>
        <w:spacing w:after="120"/>
        <w:ind w:left="714" w:hanging="357"/>
        <w:contextualSpacing w:val="0"/>
        <w:jc w:val="both"/>
        <w:rPr>
          <w:sz w:val="24"/>
          <w:szCs w:val="24"/>
        </w:rPr>
      </w:pPr>
      <w:r w:rsidRPr="00EE457D">
        <w:rPr>
          <w:sz w:val="24"/>
          <w:szCs w:val="24"/>
        </w:rPr>
        <w:t>Alle Dals in die Pfanne geben und ohne Fett etwa 5 Minuten rösten, dabei ständig umrühren. Geröstete Bohnen und Linsen in die Schüssel zu den Gewürzen geben und etwas abkühlen lassen.</w:t>
      </w:r>
    </w:p>
    <w:p w14:paraId="1076E43E" w14:textId="77777777" w:rsidR="00BF628A" w:rsidRPr="00EE457D" w:rsidRDefault="00BF628A" w:rsidP="00B40E8C">
      <w:pPr>
        <w:pStyle w:val="ListParagraph"/>
        <w:numPr>
          <w:ilvl w:val="0"/>
          <w:numId w:val="1425"/>
        </w:numPr>
        <w:spacing w:after="120"/>
        <w:ind w:left="714" w:hanging="357"/>
        <w:contextualSpacing w:val="0"/>
        <w:jc w:val="both"/>
        <w:rPr>
          <w:sz w:val="24"/>
          <w:szCs w:val="24"/>
        </w:rPr>
      </w:pPr>
      <w:r w:rsidRPr="00EE457D">
        <w:rPr>
          <w:sz w:val="24"/>
          <w:szCs w:val="24"/>
        </w:rPr>
        <w:t>In die noch heiße Pfanne Kurkumapulver geben und kurz anrösten. Kurkuma in eine andere Schüssel geben und ebenfalls abkühlen lassen.</w:t>
      </w:r>
    </w:p>
    <w:p w14:paraId="3C1ED42C" w14:textId="77777777" w:rsidR="00BF628A" w:rsidRPr="00EE457D" w:rsidRDefault="00BF628A" w:rsidP="00B40E8C">
      <w:pPr>
        <w:pStyle w:val="ListParagraph"/>
        <w:numPr>
          <w:ilvl w:val="0"/>
          <w:numId w:val="1425"/>
        </w:numPr>
        <w:spacing w:after="120"/>
        <w:ind w:left="714" w:hanging="357"/>
        <w:contextualSpacing w:val="0"/>
        <w:jc w:val="both"/>
        <w:rPr>
          <w:sz w:val="24"/>
          <w:szCs w:val="24"/>
        </w:rPr>
      </w:pPr>
      <w:r w:rsidRPr="00EE457D">
        <w:rPr>
          <w:sz w:val="24"/>
          <w:szCs w:val="24"/>
        </w:rPr>
        <w:t>Die abgekühlten Gewürze und Dals fein mahlen, Kurkuma hinzufügen und alles gut mischen. In einem verschließbaren Glas aufbewahren.</w:t>
      </w:r>
    </w:p>
    <w:p w14:paraId="05BE77ED" w14:textId="77777777" w:rsidR="00BF628A" w:rsidRPr="00EE457D" w:rsidRDefault="00BF628A" w:rsidP="00BF628A">
      <w:pPr>
        <w:rPr>
          <w:sz w:val="24"/>
          <w:szCs w:val="24"/>
        </w:rPr>
      </w:pPr>
    </w:p>
    <w:p w14:paraId="770B6DB3" w14:textId="77777777" w:rsidR="00BF628A" w:rsidRPr="00EE457D" w:rsidRDefault="00BF628A" w:rsidP="00BF628A">
      <w:pPr>
        <w:ind w:left="708" w:hanging="708"/>
        <w:jc w:val="both"/>
        <w:rPr>
          <w:sz w:val="24"/>
          <w:szCs w:val="24"/>
        </w:rPr>
      </w:pPr>
      <w:r w:rsidRPr="00FF2D1F">
        <w:rPr>
          <w:sz w:val="24"/>
          <w:szCs w:val="24"/>
        </w:rPr>
        <w:t>Info:</w:t>
      </w:r>
      <w:r>
        <w:rPr>
          <w:sz w:val="24"/>
          <w:szCs w:val="24"/>
        </w:rPr>
        <w:tab/>
      </w:r>
      <w:r w:rsidRPr="00FF2D1F">
        <w:rPr>
          <w:sz w:val="24"/>
          <w:szCs w:val="24"/>
        </w:rPr>
        <w:t xml:space="preserve">Um Sambar herzustellen, wird das Sambar Masala mit ½ l Wasser 10 – 15 </w:t>
      </w:r>
      <w:r>
        <w:rPr>
          <w:sz w:val="24"/>
          <w:szCs w:val="24"/>
        </w:rPr>
        <w:t>M</w:t>
      </w:r>
      <w:r w:rsidRPr="00FF2D1F">
        <w:rPr>
          <w:sz w:val="24"/>
          <w:szCs w:val="24"/>
        </w:rPr>
        <w:t xml:space="preserve">inuten gekocht. </w:t>
      </w:r>
      <w:r w:rsidRPr="00EE457D">
        <w:rPr>
          <w:sz w:val="24"/>
          <w:szCs w:val="24"/>
        </w:rPr>
        <w:t>N</w:t>
      </w:r>
      <w:r>
        <w:rPr>
          <w:sz w:val="24"/>
          <w:szCs w:val="24"/>
        </w:rPr>
        <w:t>a</w:t>
      </w:r>
      <w:r w:rsidRPr="00EE457D">
        <w:rPr>
          <w:sz w:val="24"/>
          <w:szCs w:val="24"/>
        </w:rPr>
        <w:t>ch Belieben kann man Tomaten oder andere Gemüsesorten mitkochen. Das Sambar mit Salz abschmecken u</w:t>
      </w:r>
      <w:r>
        <w:rPr>
          <w:sz w:val="24"/>
          <w:szCs w:val="24"/>
        </w:rPr>
        <w:t>nd</w:t>
      </w:r>
      <w:r w:rsidRPr="00EE457D">
        <w:rPr>
          <w:sz w:val="24"/>
          <w:szCs w:val="24"/>
        </w:rPr>
        <w:t xml:space="preserve"> z.B. </w:t>
      </w:r>
      <w:r>
        <w:rPr>
          <w:sz w:val="24"/>
          <w:szCs w:val="24"/>
        </w:rPr>
        <w:t>z</w:t>
      </w:r>
      <w:r w:rsidRPr="00EE457D">
        <w:rPr>
          <w:sz w:val="24"/>
          <w:szCs w:val="24"/>
        </w:rPr>
        <w:t>u Dosa-P</w:t>
      </w:r>
      <w:r>
        <w:rPr>
          <w:sz w:val="24"/>
          <w:szCs w:val="24"/>
        </w:rPr>
        <w:t>f</w:t>
      </w:r>
      <w:r w:rsidRPr="00EE457D">
        <w:rPr>
          <w:sz w:val="24"/>
          <w:szCs w:val="24"/>
        </w:rPr>
        <w:t>annkuchen servier</w:t>
      </w:r>
      <w:r>
        <w:rPr>
          <w:sz w:val="24"/>
          <w:szCs w:val="24"/>
        </w:rPr>
        <w:t>e</w:t>
      </w:r>
      <w:r w:rsidRPr="00EE457D">
        <w:rPr>
          <w:sz w:val="24"/>
          <w:szCs w:val="24"/>
        </w:rPr>
        <w:t>n.</w:t>
      </w:r>
      <w:r w:rsidRPr="00EE457D">
        <w:rPr>
          <w:sz w:val="24"/>
          <w:szCs w:val="24"/>
        </w:rPr>
        <w:br w:type="page"/>
      </w:r>
    </w:p>
    <w:p w14:paraId="0C7C6B7C" w14:textId="77777777" w:rsidR="00BF628A" w:rsidRDefault="00BF628A" w:rsidP="00BF628A">
      <w:pPr>
        <w:pStyle w:val="Heading2"/>
        <w:spacing w:after="240"/>
      </w:pPr>
      <w:r>
        <w:lastRenderedPageBreak/>
        <w:t>Currypulver</w:t>
      </w:r>
      <w:r>
        <w:rPr>
          <w:rStyle w:val="FootnoteReference"/>
        </w:rPr>
        <w:footnoteReference w:id="846"/>
      </w:r>
      <w:r>
        <w:t xml:space="preserve"> </w:t>
      </w:r>
    </w:p>
    <w:p w14:paraId="1C34267A" w14:textId="77777777" w:rsidR="00BF628A" w:rsidRDefault="00BF628A" w:rsidP="00BF628A">
      <w:pPr>
        <w:rPr>
          <w:sz w:val="24"/>
          <w:szCs w:val="24"/>
        </w:rPr>
      </w:pPr>
      <w:r w:rsidRPr="008F4348">
        <w:rPr>
          <w:sz w:val="24"/>
          <w:szCs w:val="24"/>
          <w:u w:val="single"/>
        </w:rPr>
        <w:t>Zutaten</w:t>
      </w:r>
      <w:r>
        <w:rPr>
          <w:sz w:val="24"/>
          <w:szCs w:val="24"/>
        </w:rPr>
        <w:t xml:space="preserve"> (für etwa 100 g): </w:t>
      </w:r>
    </w:p>
    <w:p w14:paraId="17B4D32A" w14:textId="77777777" w:rsidR="00BF628A" w:rsidRDefault="00BF628A" w:rsidP="00BF628A">
      <w:pPr>
        <w:rPr>
          <w:sz w:val="24"/>
          <w:szCs w:val="24"/>
        </w:rPr>
      </w:pPr>
      <w:r>
        <w:rPr>
          <w:sz w:val="24"/>
          <w:szCs w:val="24"/>
        </w:rPr>
        <w:t>6 getrocknete Chilischoten</w:t>
      </w:r>
    </w:p>
    <w:p w14:paraId="0F15B89E" w14:textId="77777777" w:rsidR="00BF628A" w:rsidRDefault="00BF628A" w:rsidP="00BF628A">
      <w:pPr>
        <w:rPr>
          <w:sz w:val="24"/>
          <w:szCs w:val="24"/>
        </w:rPr>
      </w:pPr>
      <w:r>
        <w:rPr>
          <w:sz w:val="24"/>
          <w:szCs w:val="24"/>
        </w:rPr>
        <w:t>3 TL Koriandersamen</w:t>
      </w:r>
    </w:p>
    <w:p w14:paraId="4F584E61" w14:textId="77777777" w:rsidR="00BF628A" w:rsidRDefault="00BF628A" w:rsidP="00BF628A">
      <w:pPr>
        <w:rPr>
          <w:sz w:val="24"/>
          <w:szCs w:val="24"/>
        </w:rPr>
      </w:pPr>
      <w:r>
        <w:rPr>
          <w:sz w:val="24"/>
          <w:szCs w:val="24"/>
        </w:rPr>
        <w:t>1 TL schwarze Senfsamen</w:t>
      </w:r>
    </w:p>
    <w:p w14:paraId="09C3B5EF" w14:textId="77777777" w:rsidR="00BF628A" w:rsidRDefault="00BF628A" w:rsidP="00BF628A">
      <w:pPr>
        <w:rPr>
          <w:sz w:val="24"/>
          <w:szCs w:val="24"/>
        </w:rPr>
      </w:pPr>
      <w:r>
        <w:rPr>
          <w:sz w:val="24"/>
          <w:szCs w:val="24"/>
        </w:rPr>
        <w:t>2 TL Kreuzkümmelsamen</w:t>
      </w:r>
    </w:p>
    <w:p w14:paraId="34274B5F" w14:textId="77777777" w:rsidR="00BF628A" w:rsidRDefault="00BF628A" w:rsidP="00BF628A">
      <w:pPr>
        <w:rPr>
          <w:sz w:val="24"/>
          <w:szCs w:val="24"/>
        </w:rPr>
      </w:pPr>
      <w:r>
        <w:rPr>
          <w:sz w:val="24"/>
          <w:szCs w:val="24"/>
        </w:rPr>
        <w:t>1 TL schwarze Pfefferkörner</w:t>
      </w:r>
    </w:p>
    <w:p w14:paraId="6283422B" w14:textId="77777777" w:rsidR="00BF628A" w:rsidRDefault="00BF628A" w:rsidP="00BF628A">
      <w:pPr>
        <w:rPr>
          <w:sz w:val="24"/>
          <w:szCs w:val="24"/>
        </w:rPr>
      </w:pPr>
      <w:r>
        <w:rPr>
          <w:sz w:val="24"/>
          <w:szCs w:val="24"/>
        </w:rPr>
        <w:t>1 TL Bockshornkleesamen</w:t>
      </w:r>
    </w:p>
    <w:p w14:paraId="608E5079" w14:textId="77777777" w:rsidR="00BF628A" w:rsidRDefault="00BF628A" w:rsidP="00BF628A">
      <w:pPr>
        <w:rPr>
          <w:sz w:val="24"/>
          <w:szCs w:val="24"/>
        </w:rPr>
      </w:pPr>
      <w:r>
        <w:rPr>
          <w:sz w:val="24"/>
          <w:szCs w:val="24"/>
        </w:rPr>
        <w:t>20 Curryblätter, getrocknet</w:t>
      </w:r>
    </w:p>
    <w:p w14:paraId="4EB21E87" w14:textId="77777777" w:rsidR="00BF628A" w:rsidRDefault="00BF628A" w:rsidP="00BF628A">
      <w:pPr>
        <w:rPr>
          <w:sz w:val="24"/>
          <w:szCs w:val="24"/>
        </w:rPr>
      </w:pPr>
      <w:r>
        <w:rPr>
          <w:sz w:val="24"/>
          <w:szCs w:val="24"/>
        </w:rPr>
        <w:t>2 EL Kurkumapulver</w:t>
      </w:r>
    </w:p>
    <w:p w14:paraId="224A0274" w14:textId="77777777" w:rsidR="00BF628A" w:rsidRDefault="00BF628A" w:rsidP="00BF628A">
      <w:pPr>
        <w:rPr>
          <w:sz w:val="24"/>
          <w:szCs w:val="24"/>
        </w:rPr>
      </w:pPr>
    </w:p>
    <w:p w14:paraId="0C4CD4B7" w14:textId="77777777" w:rsidR="00BF628A" w:rsidRDefault="00BF628A" w:rsidP="00BF628A">
      <w:pPr>
        <w:rPr>
          <w:sz w:val="24"/>
          <w:szCs w:val="24"/>
        </w:rPr>
      </w:pPr>
      <w:r>
        <w:rPr>
          <w:sz w:val="24"/>
          <w:szCs w:val="24"/>
        </w:rPr>
        <w:t>Zubereitungszeit:</w:t>
      </w:r>
      <w:r>
        <w:rPr>
          <w:sz w:val="24"/>
          <w:szCs w:val="24"/>
        </w:rPr>
        <w:tab/>
        <w:t>10 Minuten</w:t>
      </w:r>
    </w:p>
    <w:p w14:paraId="7A892946" w14:textId="77777777" w:rsidR="00BF628A" w:rsidRPr="008846B7" w:rsidRDefault="00BF628A" w:rsidP="00B40E8C">
      <w:pPr>
        <w:pStyle w:val="ListParagraph"/>
        <w:numPr>
          <w:ilvl w:val="0"/>
          <w:numId w:val="1426"/>
        </w:numPr>
        <w:spacing w:after="120"/>
        <w:ind w:left="714" w:hanging="357"/>
        <w:contextualSpacing w:val="0"/>
        <w:jc w:val="both"/>
        <w:rPr>
          <w:sz w:val="24"/>
          <w:szCs w:val="24"/>
        </w:rPr>
      </w:pPr>
      <w:r w:rsidRPr="008846B7">
        <w:rPr>
          <w:sz w:val="24"/>
          <w:szCs w:val="24"/>
        </w:rPr>
        <w:t>Chilischoten mit Koriander, Senfsamen, Kreuzkümmel, Pfefferkörnern, Bockshornklee und Curryblättern fein mahlen und in eine Schüssel geben.</w:t>
      </w:r>
    </w:p>
    <w:p w14:paraId="7B01567E" w14:textId="77777777" w:rsidR="00BF628A" w:rsidRPr="008846B7" w:rsidRDefault="00BF628A" w:rsidP="00B40E8C">
      <w:pPr>
        <w:pStyle w:val="ListParagraph"/>
        <w:numPr>
          <w:ilvl w:val="0"/>
          <w:numId w:val="1426"/>
        </w:numPr>
        <w:spacing w:after="120"/>
        <w:ind w:left="714" w:hanging="357"/>
        <w:contextualSpacing w:val="0"/>
        <w:jc w:val="both"/>
        <w:rPr>
          <w:sz w:val="24"/>
          <w:szCs w:val="24"/>
        </w:rPr>
      </w:pPr>
      <w:r w:rsidRPr="008846B7">
        <w:rPr>
          <w:sz w:val="24"/>
          <w:szCs w:val="24"/>
        </w:rPr>
        <w:t xml:space="preserve">Kurkuma zu der Mischung geben und gut verrühren. Das Currypulver in ein Gefäß geben und dieses fest verschließen. </w:t>
      </w:r>
    </w:p>
    <w:p w14:paraId="7D60078C" w14:textId="77777777" w:rsidR="00BF628A" w:rsidRDefault="00BF628A" w:rsidP="00BF628A">
      <w:pPr>
        <w:jc w:val="both"/>
        <w:rPr>
          <w:sz w:val="24"/>
          <w:szCs w:val="24"/>
        </w:rPr>
      </w:pPr>
    </w:p>
    <w:p w14:paraId="680E75BA" w14:textId="77777777" w:rsidR="00BF628A" w:rsidRDefault="00BF628A" w:rsidP="00BF628A">
      <w:pPr>
        <w:ind w:left="708" w:hanging="708"/>
        <w:jc w:val="both"/>
        <w:rPr>
          <w:sz w:val="24"/>
          <w:szCs w:val="24"/>
        </w:rPr>
      </w:pPr>
      <w:r>
        <w:rPr>
          <w:sz w:val="24"/>
          <w:szCs w:val="24"/>
        </w:rPr>
        <w:t>Info:</w:t>
      </w:r>
      <w:r>
        <w:rPr>
          <w:sz w:val="24"/>
          <w:szCs w:val="24"/>
        </w:rPr>
        <w:tab/>
        <w:t>Currypulver ist eine Mischung aus verschiedenen Gewürzen. Die Zusammensetzung des Pulvers folgt jahrhundertealter Überlieferung und Erfahrung – dabei schwankt die Menge der einzelnen Gewürze je nach Region und Familientradition.</w:t>
      </w:r>
    </w:p>
    <w:p w14:paraId="7B80B3B9" w14:textId="71AA7C17" w:rsidR="00BF628A" w:rsidRDefault="007244F1" w:rsidP="007244F1">
      <w:pPr>
        <w:ind w:left="708" w:hanging="708"/>
        <w:jc w:val="both"/>
        <w:rPr>
          <w:rFonts w:asciiTheme="majorHAnsi" w:eastAsiaTheme="majorEastAsia" w:hAnsiTheme="majorHAnsi" w:cstheme="majorBidi"/>
          <w:color w:val="2F5496" w:themeColor="accent1" w:themeShade="BF"/>
          <w:sz w:val="26"/>
          <w:szCs w:val="26"/>
        </w:rPr>
      </w:pPr>
      <w:r>
        <w:rPr>
          <w:sz w:val="24"/>
          <w:szCs w:val="24"/>
        </w:rPr>
        <w:tab/>
      </w:r>
      <w:r w:rsidR="00BF628A">
        <w:rPr>
          <w:sz w:val="24"/>
          <w:szCs w:val="24"/>
        </w:rPr>
        <w:t>Dieses Currypulver stammt aus Südindien und eignet sich insbesondere für das Würzen von Dals und Gemüsegerichten</w:t>
      </w:r>
      <w:r w:rsidR="00BF628A">
        <w:br w:type="page"/>
      </w:r>
    </w:p>
    <w:p w14:paraId="5F585D97" w14:textId="50A24011" w:rsidR="00BF628A" w:rsidRDefault="00BF628A" w:rsidP="00BF628A">
      <w:pPr>
        <w:pStyle w:val="Heading2"/>
        <w:spacing w:after="240"/>
      </w:pPr>
      <w:r>
        <w:lastRenderedPageBreak/>
        <w:t>Gewürzpaste</w:t>
      </w:r>
      <w:r>
        <w:rPr>
          <w:rStyle w:val="FootnoteReference"/>
        </w:rPr>
        <w:footnoteReference w:id="847"/>
      </w:r>
    </w:p>
    <w:p w14:paraId="5C0B536E" w14:textId="77777777" w:rsidR="00BF628A" w:rsidRDefault="00BF628A" w:rsidP="00BF628A">
      <w:pPr>
        <w:jc w:val="both"/>
        <w:rPr>
          <w:sz w:val="24"/>
          <w:szCs w:val="24"/>
        </w:rPr>
      </w:pPr>
      <w:r w:rsidRPr="00336989">
        <w:rPr>
          <w:sz w:val="24"/>
          <w:szCs w:val="24"/>
          <w:u w:val="single"/>
        </w:rPr>
        <w:t>Zutaten</w:t>
      </w:r>
      <w:r>
        <w:rPr>
          <w:sz w:val="24"/>
          <w:szCs w:val="24"/>
        </w:rPr>
        <w:t xml:space="preserve"> (für 2 -3 mittelgroße Schraubgläser)</w:t>
      </w:r>
    </w:p>
    <w:p w14:paraId="398C7A2E" w14:textId="77777777" w:rsidR="00BF628A" w:rsidRDefault="00BF628A" w:rsidP="00BF628A">
      <w:pPr>
        <w:jc w:val="both"/>
        <w:rPr>
          <w:sz w:val="24"/>
          <w:szCs w:val="24"/>
        </w:rPr>
      </w:pPr>
      <w:r>
        <w:rPr>
          <w:sz w:val="24"/>
          <w:szCs w:val="24"/>
        </w:rPr>
        <w:t>3 Karotten</w:t>
      </w:r>
    </w:p>
    <w:p w14:paraId="5D37FAAB" w14:textId="77777777" w:rsidR="00BF628A" w:rsidRDefault="00BF628A" w:rsidP="00BF628A">
      <w:pPr>
        <w:jc w:val="both"/>
        <w:rPr>
          <w:sz w:val="24"/>
          <w:szCs w:val="24"/>
        </w:rPr>
      </w:pPr>
      <w:r>
        <w:rPr>
          <w:sz w:val="24"/>
          <w:szCs w:val="24"/>
        </w:rPr>
        <w:t>4 Stangen Staudensellerie</w:t>
      </w:r>
    </w:p>
    <w:p w14:paraId="479868A8" w14:textId="77777777" w:rsidR="00BF628A" w:rsidRDefault="00BF628A" w:rsidP="00BF628A">
      <w:pPr>
        <w:jc w:val="both"/>
        <w:rPr>
          <w:sz w:val="24"/>
          <w:szCs w:val="24"/>
        </w:rPr>
      </w:pPr>
      <w:r>
        <w:rPr>
          <w:sz w:val="24"/>
          <w:szCs w:val="24"/>
        </w:rPr>
        <w:t>1 Zwiebel</w:t>
      </w:r>
    </w:p>
    <w:p w14:paraId="3CF3DC82" w14:textId="77777777" w:rsidR="00BF628A" w:rsidRDefault="00BF628A" w:rsidP="00BF628A">
      <w:pPr>
        <w:jc w:val="both"/>
        <w:rPr>
          <w:sz w:val="24"/>
          <w:szCs w:val="24"/>
        </w:rPr>
      </w:pPr>
      <w:r>
        <w:rPr>
          <w:sz w:val="24"/>
          <w:szCs w:val="24"/>
        </w:rPr>
        <w:t>2 Knoblauchzehen</w:t>
      </w:r>
    </w:p>
    <w:p w14:paraId="725F3B25" w14:textId="77777777" w:rsidR="00BF628A" w:rsidRDefault="00BF628A" w:rsidP="00BF628A">
      <w:pPr>
        <w:jc w:val="both"/>
        <w:rPr>
          <w:sz w:val="24"/>
          <w:szCs w:val="24"/>
        </w:rPr>
      </w:pPr>
      <w:r>
        <w:rPr>
          <w:sz w:val="24"/>
          <w:szCs w:val="24"/>
        </w:rPr>
        <w:t>1 Stange Lauch</w:t>
      </w:r>
    </w:p>
    <w:p w14:paraId="4A6CE510" w14:textId="77777777" w:rsidR="00BF628A" w:rsidRDefault="00BF628A" w:rsidP="00BF628A">
      <w:pPr>
        <w:jc w:val="both"/>
        <w:rPr>
          <w:sz w:val="24"/>
          <w:szCs w:val="24"/>
        </w:rPr>
      </w:pPr>
      <w:r>
        <w:rPr>
          <w:sz w:val="24"/>
          <w:szCs w:val="24"/>
        </w:rPr>
        <w:t>1 Bund Petersilie</w:t>
      </w:r>
    </w:p>
    <w:p w14:paraId="4E9C82EF" w14:textId="77777777" w:rsidR="00BF628A" w:rsidRDefault="00BF628A" w:rsidP="00BF628A">
      <w:pPr>
        <w:jc w:val="both"/>
        <w:rPr>
          <w:sz w:val="24"/>
          <w:szCs w:val="24"/>
        </w:rPr>
      </w:pPr>
      <w:r>
        <w:rPr>
          <w:sz w:val="24"/>
          <w:szCs w:val="24"/>
        </w:rPr>
        <w:t>Salz</w:t>
      </w:r>
    </w:p>
    <w:p w14:paraId="6557E8C8" w14:textId="77777777" w:rsidR="00BF628A" w:rsidRDefault="00BF628A" w:rsidP="00BF628A">
      <w:pPr>
        <w:jc w:val="both"/>
        <w:rPr>
          <w:sz w:val="24"/>
          <w:szCs w:val="24"/>
        </w:rPr>
      </w:pPr>
    </w:p>
    <w:p w14:paraId="788A3850" w14:textId="77777777" w:rsidR="00BF628A" w:rsidRDefault="00BF628A" w:rsidP="00BF628A">
      <w:pPr>
        <w:jc w:val="both"/>
        <w:rPr>
          <w:sz w:val="24"/>
          <w:szCs w:val="24"/>
        </w:rPr>
      </w:pPr>
      <w:r>
        <w:rPr>
          <w:sz w:val="24"/>
          <w:szCs w:val="24"/>
        </w:rPr>
        <w:t>Zubereitung:</w:t>
      </w:r>
    </w:p>
    <w:p w14:paraId="699F5856" w14:textId="77777777" w:rsidR="00BF628A" w:rsidRPr="00EA57D1" w:rsidRDefault="00BF628A" w:rsidP="00B40E8C">
      <w:pPr>
        <w:pStyle w:val="ListParagraph"/>
        <w:numPr>
          <w:ilvl w:val="0"/>
          <w:numId w:val="1222"/>
        </w:numPr>
        <w:spacing w:after="120"/>
        <w:ind w:left="714" w:hanging="357"/>
        <w:contextualSpacing w:val="0"/>
        <w:jc w:val="both"/>
        <w:rPr>
          <w:sz w:val="24"/>
          <w:szCs w:val="24"/>
        </w:rPr>
      </w:pPr>
      <w:r w:rsidRPr="00EA57D1">
        <w:rPr>
          <w:sz w:val="24"/>
          <w:szCs w:val="24"/>
        </w:rPr>
        <w:t>Karotten schälen und in 1 cm dicke Scheiben schneiden. Staudensellerie waschen und in Scheiben schneiden. Die Sellerieblätter hacken. Ebenso die Zwiebel und den Knoblauch. Lauch in schmale Ringe schneiden. Die Petersilie inklusive Stängeln grob hacken. Das Gemüse jetzt wiegen, um zu berechnen wieviel Salz man braucht: 12 g pro 100 g Gemüse. Gemüse und Salz in einer Schüssel vermengen, 15 Minuten langziehen lassen. Es sollte dann etwas Wasser aus dem Gemüse getreten sein. Mit dem Pürierstab zu einer Paste mixen.</w:t>
      </w:r>
    </w:p>
    <w:p w14:paraId="210CBE13" w14:textId="77777777" w:rsidR="00BF628A" w:rsidRPr="00EA57D1" w:rsidRDefault="00BF628A" w:rsidP="00B40E8C">
      <w:pPr>
        <w:pStyle w:val="ListParagraph"/>
        <w:numPr>
          <w:ilvl w:val="0"/>
          <w:numId w:val="1222"/>
        </w:numPr>
        <w:spacing w:after="120"/>
        <w:ind w:left="714" w:hanging="357"/>
        <w:contextualSpacing w:val="0"/>
        <w:jc w:val="both"/>
        <w:rPr>
          <w:sz w:val="24"/>
          <w:szCs w:val="24"/>
        </w:rPr>
      </w:pPr>
      <w:r w:rsidRPr="00EA57D1">
        <w:rPr>
          <w:sz w:val="24"/>
          <w:szCs w:val="24"/>
        </w:rPr>
        <w:t>Die Schraubgläser zur Aufbewahrung sollten sterilisiert werden, also 10 Minuten lang in Wasser köcheln lassen. Die Paste einfüllen. Sie ist einige Monate haltbar.</w:t>
      </w:r>
    </w:p>
    <w:p w14:paraId="00E4A8C9" w14:textId="77777777" w:rsidR="00BF628A" w:rsidRDefault="00BF628A" w:rsidP="00BF628A">
      <w:pPr>
        <w:rPr>
          <w:sz w:val="24"/>
          <w:szCs w:val="24"/>
        </w:rPr>
      </w:pPr>
      <w:r>
        <w:rPr>
          <w:sz w:val="24"/>
          <w:szCs w:val="24"/>
        </w:rPr>
        <w:br w:type="page"/>
      </w:r>
    </w:p>
    <w:p w14:paraId="47686B7C" w14:textId="77777777" w:rsidR="00CE3FB1" w:rsidRDefault="00CE3FB1" w:rsidP="00CE3FB1">
      <w:pPr>
        <w:pStyle w:val="Heading2"/>
        <w:spacing w:after="240"/>
      </w:pPr>
      <w:r>
        <w:lastRenderedPageBreak/>
        <w:t>Grüne Currypaste</w:t>
      </w:r>
      <w:r>
        <w:rPr>
          <w:rStyle w:val="FootnoteReference"/>
        </w:rPr>
        <w:footnoteReference w:id="848"/>
      </w:r>
      <w:r>
        <w:t xml:space="preserve"> </w:t>
      </w:r>
    </w:p>
    <w:p w14:paraId="0BF04B58" w14:textId="77777777" w:rsidR="00CE3FB1" w:rsidRPr="00FE75DD" w:rsidRDefault="00CE3FB1" w:rsidP="00CE3FB1">
      <w:pPr>
        <w:rPr>
          <w:sz w:val="24"/>
          <w:szCs w:val="24"/>
          <w:u w:val="single"/>
        </w:rPr>
      </w:pPr>
      <w:r w:rsidRPr="00FE75DD">
        <w:rPr>
          <w:sz w:val="24"/>
          <w:szCs w:val="24"/>
          <w:u w:val="single"/>
        </w:rPr>
        <w:t>Zutaten:</w:t>
      </w:r>
    </w:p>
    <w:p w14:paraId="1C871389" w14:textId="77777777" w:rsidR="00CE3FB1" w:rsidRDefault="00CE3FB1" w:rsidP="00CE3FB1">
      <w:pPr>
        <w:rPr>
          <w:sz w:val="24"/>
          <w:szCs w:val="24"/>
        </w:rPr>
      </w:pPr>
      <w:r>
        <w:rPr>
          <w:sz w:val="24"/>
          <w:szCs w:val="24"/>
        </w:rPr>
        <w:t>1 TL Koriandersamen</w:t>
      </w:r>
    </w:p>
    <w:p w14:paraId="05053AD3" w14:textId="77777777" w:rsidR="00CE3FB1" w:rsidRDefault="00CE3FB1" w:rsidP="00CE3FB1">
      <w:pPr>
        <w:rPr>
          <w:sz w:val="24"/>
          <w:szCs w:val="24"/>
        </w:rPr>
      </w:pPr>
      <w:r>
        <w:rPr>
          <w:sz w:val="24"/>
          <w:szCs w:val="24"/>
        </w:rPr>
        <w:t>1 TL Kreuzkümmelsamen</w:t>
      </w:r>
    </w:p>
    <w:p w14:paraId="34AE7224" w14:textId="77777777" w:rsidR="00CE3FB1" w:rsidRDefault="00CE3FB1" w:rsidP="00CE3FB1">
      <w:pPr>
        <w:rPr>
          <w:sz w:val="24"/>
          <w:szCs w:val="24"/>
        </w:rPr>
      </w:pPr>
      <w:r>
        <w:rPr>
          <w:sz w:val="24"/>
          <w:szCs w:val="24"/>
        </w:rPr>
        <w:t>½ TL weiße Pfefferkörner</w:t>
      </w:r>
    </w:p>
    <w:p w14:paraId="235D9F7A" w14:textId="77777777" w:rsidR="00CE3FB1" w:rsidRDefault="00CE3FB1" w:rsidP="00CE3FB1">
      <w:pPr>
        <w:rPr>
          <w:sz w:val="24"/>
          <w:szCs w:val="24"/>
        </w:rPr>
      </w:pPr>
      <w:r>
        <w:rPr>
          <w:sz w:val="24"/>
          <w:szCs w:val="24"/>
        </w:rPr>
        <w:t>8-10 grüne kleine Thai-Chilis, entkernt</w:t>
      </w:r>
    </w:p>
    <w:p w14:paraId="59BBE156" w14:textId="77777777" w:rsidR="00CE3FB1" w:rsidRDefault="00CE3FB1" w:rsidP="00CE3FB1">
      <w:pPr>
        <w:rPr>
          <w:sz w:val="24"/>
          <w:szCs w:val="24"/>
        </w:rPr>
      </w:pPr>
      <w:r>
        <w:rPr>
          <w:sz w:val="24"/>
          <w:szCs w:val="24"/>
        </w:rPr>
        <w:t>2 Stangen Zitronengras</w:t>
      </w:r>
    </w:p>
    <w:p w14:paraId="17C08E2A" w14:textId="77777777" w:rsidR="00CE3FB1" w:rsidRDefault="00CE3FB1" w:rsidP="00CE3FB1">
      <w:pPr>
        <w:rPr>
          <w:sz w:val="24"/>
          <w:szCs w:val="24"/>
        </w:rPr>
      </w:pPr>
      <w:r>
        <w:rPr>
          <w:sz w:val="24"/>
          <w:szCs w:val="24"/>
        </w:rPr>
        <w:t>2 EL Ingwer</w:t>
      </w:r>
    </w:p>
    <w:p w14:paraId="511AA6A4" w14:textId="77777777" w:rsidR="00CE3FB1" w:rsidRDefault="00CE3FB1" w:rsidP="00CE3FB1">
      <w:pPr>
        <w:rPr>
          <w:sz w:val="24"/>
          <w:szCs w:val="24"/>
        </w:rPr>
      </w:pPr>
      <w:r>
        <w:rPr>
          <w:sz w:val="24"/>
          <w:szCs w:val="24"/>
        </w:rPr>
        <w:t>4 Kaffir-Limettenblätter</w:t>
      </w:r>
    </w:p>
    <w:p w14:paraId="0677C310" w14:textId="77777777" w:rsidR="00CE3FB1" w:rsidRDefault="00CE3FB1" w:rsidP="00CE3FB1">
      <w:pPr>
        <w:rPr>
          <w:sz w:val="24"/>
          <w:szCs w:val="24"/>
        </w:rPr>
      </w:pPr>
      <w:r>
        <w:rPr>
          <w:sz w:val="24"/>
          <w:szCs w:val="24"/>
        </w:rPr>
        <w:t>4 Korianderwurzeln</w:t>
      </w:r>
    </w:p>
    <w:p w14:paraId="3B82FC5A" w14:textId="77777777" w:rsidR="00CE3FB1" w:rsidRDefault="00CE3FB1" w:rsidP="00CE3FB1">
      <w:pPr>
        <w:rPr>
          <w:sz w:val="24"/>
          <w:szCs w:val="24"/>
        </w:rPr>
      </w:pPr>
      <w:r>
        <w:rPr>
          <w:sz w:val="24"/>
          <w:szCs w:val="24"/>
        </w:rPr>
        <w:t>1 Stück Kurkumawurzel</w:t>
      </w:r>
    </w:p>
    <w:p w14:paraId="2B17E3BC" w14:textId="77777777" w:rsidR="00CE3FB1" w:rsidRDefault="00CE3FB1" w:rsidP="00CE3FB1">
      <w:pPr>
        <w:rPr>
          <w:sz w:val="24"/>
          <w:szCs w:val="24"/>
        </w:rPr>
      </w:pPr>
      <w:r>
        <w:rPr>
          <w:sz w:val="24"/>
          <w:szCs w:val="24"/>
        </w:rPr>
        <w:t>2 kleine Schalotten</w:t>
      </w:r>
    </w:p>
    <w:p w14:paraId="4E88715F" w14:textId="77777777" w:rsidR="00CE3FB1" w:rsidRDefault="00CE3FB1" w:rsidP="00CE3FB1">
      <w:pPr>
        <w:rPr>
          <w:sz w:val="24"/>
          <w:szCs w:val="24"/>
        </w:rPr>
      </w:pPr>
      <w:r>
        <w:rPr>
          <w:sz w:val="24"/>
          <w:szCs w:val="24"/>
        </w:rPr>
        <w:t>4 Knoblauchzehen</w:t>
      </w:r>
    </w:p>
    <w:p w14:paraId="63722DB0" w14:textId="77777777" w:rsidR="00CE3FB1" w:rsidRDefault="00CE3FB1" w:rsidP="00CE3FB1">
      <w:pPr>
        <w:rPr>
          <w:sz w:val="24"/>
          <w:szCs w:val="24"/>
        </w:rPr>
      </w:pPr>
      <w:r>
        <w:rPr>
          <w:sz w:val="24"/>
          <w:szCs w:val="24"/>
        </w:rPr>
        <w:t xml:space="preserve"> 1 Prise Salz</w:t>
      </w:r>
    </w:p>
    <w:p w14:paraId="2E4FB386" w14:textId="77777777" w:rsidR="00CE3FB1" w:rsidRDefault="00CE3FB1" w:rsidP="00CE3FB1">
      <w:pPr>
        <w:rPr>
          <w:sz w:val="24"/>
          <w:szCs w:val="24"/>
        </w:rPr>
      </w:pPr>
      <w:r>
        <w:rPr>
          <w:sz w:val="24"/>
          <w:szCs w:val="24"/>
        </w:rPr>
        <w:t>1 TL Garnelenpaste</w:t>
      </w:r>
    </w:p>
    <w:p w14:paraId="42A6D573" w14:textId="77777777" w:rsidR="00CE3FB1" w:rsidRDefault="00CE3FB1" w:rsidP="00CE3FB1">
      <w:pPr>
        <w:rPr>
          <w:sz w:val="24"/>
          <w:szCs w:val="24"/>
        </w:rPr>
      </w:pPr>
    </w:p>
    <w:p w14:paraId="15577858" w14:textId="77777777" w:rsidR="00CE3FB1" w:rsidRDefault="00CE3FB1" w:rsidP="00CE3FB1">
      <w:pPr>
        <w:rPr>
          <w:sz w:val="24"/>
          <w:szCs w:val="24"/>
        </w:rPr>
      </w:pPr>
      <w:r>
        <w:rPr>
          <w:sz w:val="24"/>
          <w:szCs w:val="24"/>
        </w:rPr>
        <w:t>Zubereitung:</w:t>
      </w:r>
    </w:p>
    <w:p w14:paraId="57B07A18" w14:textId="77777777" w:rsidR="00CE3FB1" w:rsidRPr="00FE75DD" w:rsidRDefault="00CE3FB1" w:rsidP="00B40E8C">
      <w:pPr>
        <w:pStyle w:val="ListParagraph"/>
        <w:numPr>
          <w:ilvl w:val="0"/>
          <w:numId w:val="1706"/>
        </w:numPr>
        <w:spacing w:after="120"/>
        <w:ind w:left="714" w:hanging="357"/>
        <w:contextualSpacing w:val="0"/>
        <w:jc w:val="both"/>
        <w:rPr>
          <w:sz w:val="24"/>
          <w:szCs w:val="24"/>
        </w:rPr>
      </w:pPr>
      <w:r w:rsidRPr="00FE75DD">
        <w:rPr>
          <w:sz w:val="24"/>
          <w:szCs w:val="24"/>
        </w:rPr>
        <w:t>Koriander, Kreuzkümmel und Pfeffer in einer Pfanne ohne Öl anrösten, bis das Aroma sich entfaltet und die Gewürze sich dunkel färben, dann im Mörser zu einem feinen Pulver zerstoßen.</w:t>
      </w:r>
    </w:p>
    <w:p w14:paraId="2848D86A" w14:textId="77777777" w:rsidR="00CE3FB1" w:rsidRPr="00FE75DD" w:rsidRDefault="00CE3FB1" w:rsidP="00B40E8C">
      <w:pPr>
        <w:pStyle w:val="ListParagraph"/>
        <w:numPr>
          <w:ilvl w:val="0"/>
          <w:numId w:val="1706"/>
        </w:numPr>
        <w:spacing w:after="120"/>
        <w:ind w:left="714" w:hanging="357"/>
        <w:contextualSpacing w:val="0"/>
        <w:jc w:val="both"/>
        <w:rPr>
          <w:sz w:val="24"/>
          <w:szCs w:val="24"/>
        </w:rPr>
      </w:pPr>
      <w:r w:rsidRPr="00FE75DD">
        <w:rPr>
          <w:sz w:val="24"/>
          <w:szCs w:val="24"/>
        </w:rPr>
        <w:t>Die restlichen Zutaten fein hacken, mit Salz und Garnelenpaste in den Mörser geben und zerstampfen, bis eine geschmeidige Paste entsteht.</w:t>
      </w:r>
    </w:p>
    <w:p w14:paraId="0DA3315A" w14:textId="77777777" w:rsidR="00CE3FB1" w:rsidRDefault="00CE3FB1" w:rsidP="00CE3FB1">
      <w:pPr>
        <w:rPr>
          <w:sz w:val="24"/>
          <w:szCs w:val="24"/>
        </w:rPr>
      </w:pPr>
    </w:p>
    <w:p w14:paraId="48A9112D" w14:textId="77777777" w:rsidR="00CE3FB1" w:rsidRDefault="00CE3FB1" w:rsidP="00CE3FB1">
      <w:pPr>
        <w:rPr>
          <w:sz w:val="24"/>
          <w:szCs w:val="24"/>
        </w:rPr>
      </w:pPr>
      <w:r>
        <w:rPr>
          <w:sz w:val="24"/>
          <w:szCs w:val="24"/>
        </w:rPr>
        <w:t>Tipp:</w:t>
      </w:r>
      <w:r>
        <w:rPr>
          <w:sz w:val="24"/>
          <w:szCs w:val="24"/>
        </w:rPr>
        <w:tab/>
        <w:t>Lässt sich im Kühlschrank mit Öl bedeckt mehrere Wochen aufbewahren.</w:t>
      </w:r>
    </w:p>
    <w:p w14:paraId="1904D021" w14:textId="77777777" w:rsidR="00CE3FB1" w:rsidRDefault="00CE3FB1" w:rsidP="00CE3FB1">
      <w:pPr>
        <w:rPr>
          <w:sz w:val="24"/>
          <w:szCs w:val="24"/>
        </w:rPr>
      </w:pPr>
      <w:r>
        <w:rPr>
          <w:sz w:val="24"/>
          <w:szCs w:val="24"/>
        </w:rPr>
        <w:br w:type="page"/>
      </w:r>
    </w:p>
    <w:p w14:paraId="0CF53D3B" w14:textId="6701E49E" w:rsidR="00A96878" w:rsidRDefault="00A96878" w:rsidP="00A96878">
      <w:pPr>
        <w:pStyle w:val="Heading2"/>
        <w:spacing w:after="240"/>
      </w:pPr>
      <w:r>
        <w:lastRenderedPageBreak/>
        <w:t>Tomatencreme</w:t>
      </w:r>
    </w:p>
    <w:p w14:paraId="373ACAEA" w14:textId="77777777" w:rsidR="00A96878" w:rsidRDefault="00A96878" w:rsidP="00A96878">
      <w:pPr>
        <w:rPr>
          <w:sz w:val="24"/>
          <w:szCs w:val="24"/>
          <w:u w:val="single"/>
        </w:rPr>
      </w:pPr>
      <w:r w:rsidRPr="00EF736F">
        <w:rPr>
          <w:sz w:val="24"/>
          <w:szCs w:val="24"/>
          <w:u w:val="single"/>
        </w:rPr>
        <w:t>Zutaten:</w:t>
      </w:r>
    </w:p>
    <w:p w14:paraId="65873B9D" w14:textId="77777777" w:rsidR="00A96878" w:rsidRPr="00EF736F" w:rsidRDefault="00A96878" w:rsidP="00A96878">
      <w:pPr>
        <w:rPr>
          <w:sz w:val="24"/>
          <w:szCs w:val="24"/>
        </w:rPr>
      </w:pPr>
      <w:r w:rsidRPr="00EF736F">
        <w:rPr>
          <w:sz w:val="24"/>
          <w:szCs w:val="24"/>
        </w:rPr>
        <w:t>Weiße Zwiebeln</w:t>
      </w:r>
    </w:p>
    <w:p w14:paraId="1006D041" w14:textId="77777777" w:rsidR="00A96878" w:rsidRPr="00EF736F" w:rsidRDefault="00A96878" w:rsidP="00A96878">
      <w:pPr>
        <w:rPr>
          <w:sz w:val="24"/>
          <w:szCs w:val="24"/>
        </w:rPr>
      </w:pPr>
      <w:r w:rsidRPr="00EF736F">
        <w:rPr>
          <w:sz w:val="24"/>
          <w:szCs w:val="24"/>
        </w:rPr>
        <w:t>Rote Tomaten</w:t>
      </w:r>
    </w:p>
    <w:p w14:paraId="706FF566" w14:textId="77777777" w:rsidR="00A96878" w:rsidRPr="00EF736F" w:rsidRDefault="00A96878" w:rsidP="00A96878">
      <w:pPr>
        <w:rPr>
          <w:sz w:val="24"/>
          <w:szCs w:val="24"/>
        </w:rPr>
      </w:pPr>
      <w:r w:rsidRPr="00EF736F">
        <w:rPr>
          <w:sz w:val="24"/>
          <w:szCs w:val="24"/>
        </w:rPr>
        <w:t>Grünen Majoran</w:t>
      </w:r>
    </w:p>
    <w:p w14:paraId="12263535" w14:textId="77777777" w:rsidR="00A96878" w:rsidRPr="00EF736F" w:rsidRDefault="00A96878" w:rsidP="00A96878">
      <w:pPr>
        <w:rPr>
          <w:sz w:val="24"/>
          <w:szCs w:val="24"/>
        </w:rPr>
      </w:pPr>
      <w:r w:rsidRPr="00EF736F">
        <w:rPr>
          <w:sz w:val="24"/>
          <w:szCs w:val="24"/>
        </w:rPr>
        <w:t>Weißes Salz</w:t>
      </w:r>
    </w:p>
    <w:p w14:paraId="5ED3DC23" w14:textId="77777777" w:rsidR="00A96878" w:rsidRPr="00EF736F" w:rsidRDefault="00A96878" w:rsidP="00A96878">
      <w:pPr>
        <w:rPr>
          <w:sz w:val="24"/>
          <w:szCs w:val="24"/>
          <w:u w:val="single"/>
        </w:rPr>
      </w:pPr>
    </w:p>
    <w:p w14:paraId="00B1192A" w14:textId="77777777" w:rsidR="00A96878" w:rsidRDefault="00A96878" w:rsidP="00A96878">
      <w:pPr>
        <w:rPr>
          <w:sz w:val="24"/>
          <w:szCs w:val="24"/>
        </w:rPr>
      </w:pPr>
      <w:r>
        <w:rPr>
          <w:sz w:val="24"/>
          <w:szCs w:val="24"/>
        </w:rPr>
        <w:t>Zubereitung:</w:t>
      </w:r>
    </w:p>
    <w:p w14:paraId="251F09B2" w14:textId="77777777" w:rsidR="00A96878" w:rsidRPr="007A18DE" w:rsidRDefault="00A96878" w:rsidP="00B40E8C">
      <w:pPr>
        <w:pStyle w:val="ListParagraph"/>
        <w:numPr>
          <w:ilvl w:val="0"/>
          <w:numId w:val="1676"/>
        </w:numPr>
        <w:spacing w:after="120"/>
        <w:ind w:left="714" w:hanging="357"/>
        <w:contextualSpacing w:val="0"/>
        <w:jc w:val="both"/>
        <w:rPr>
          <w:sz w:val="24"/>
          <w:szCs w:val="24"/>
        </w:rPr>
      </w:pPr>
      <w:r w:rsidRPr="007A18DE">
        <w:rPr>
          <w:sz w:val="24"/>
          <w:szCs w:val="24"/>
        </w:rPr>
        <w:t>Einen Teil weiße Zwiebeln und zwei Teile rote Tomaten. Alles grob schneiden und dann in einem großen Topf anschwitzen. Etwas gezupften Majoran und Salz dazugeben. Auf kleiner Flamme langsam garen und dabei immer rühren. Das kann den ganzen Tag dauern. Man kocht es so lange ein, bis das ganze Wasser der Tomaten verkocht ist. Dann mixt man die Masse richtig gut durch.</w:t>
      </w:r>
    </w:p>
    <w:p w14:paraId="32C3B64D" w14:textId="77777777" w:rsidR="00A96878" w:rsidRPr="007A18DE" w:rsidRDefault="00A96878" w:rsidP="00B40E8C">
      <w:pPr>
        <w:pStyle w:val="ListParagraph"/>
        <w:numPr>
          <w:ilvl w:val="0"/>
          <w:numId w:val="1676"/>
        </w:numPr>
        <w:spacing w:after="120"/>
        <w:ind w:left="714" w:hanging="357"/>
        <w:contextualSpacing w:val="0"/>
        <w:jc w:val="both"/>
        <w:rPr>
          <w:sz w:val="24"/>
          <w:szCs w:val="24"/>
        </w:rPr>
      </w:pPr>
      <w:r w:rsidRPr="007A18DE">
        <w:rPr>
          <w:sz w:val="24"/>
          <w:szCs w:val="24"/>
        </w:rPr>
        <w:t>Am Ende kommt eigenes Tomatenmark raus.</w:t>
      </w:r>
    </w:p>
    <w:p w14:paraId="193575A3" w14:textId="77777777" w:rsidR="00A96878" w:rsidRDefault="00A96878" w:rsidP="00A96878">
      <w:pPr>
        <w:rPr>
          <w:sz w:val="24"/>
          <w:szCs w:val="24"/>
        </w:rPr>
      </w:pPr>
      <w:r>
        <w:rPr>
          <w:sz w:val="24"/>
          <w:szCs w:val="24"/>
        </w:rPr>
        <w:br w:type="page"/>
      </w:r>
    </w:p>
    <w:p w14:paraId="2BF1EE25" w14:textId="13D39DEC" w:rsidR="0001514B" w:rsidRDefault="0001514B" w:rsidP="0001514B">
      <w:pPr>
        <w:pStyle w:val="Heading2"/>
        <w:spacing w:after="240"/>
      </w:pPr>
      <w:r>
        <w:lastRenderedPageBreak/>
        <w:t>Zatar</w:t>
      </w:r>
      <w:r>
        <w:rPr>
          <w:rStyle w:val="FootnoteReference"/>
        </w:rPr>
        <w:footnoteReference w:id="849"/>
      </w:r>
      <w:r>
        <w:t xml:space="preserve"> </w:t>
      </w:r>
    </w:p>
    <w:p w14:paraId="7B49CD6A" w14:textId="77777777" w:rsidR="0001514B" w:rsidRDefault="0001514B" w:rsidP="0001514B">
      <w:pPr>
        <w:rPr>
          <w:sz w:val="24"/>
          <w:szCs w:val="24"/>
        </w:rPr>
      </w:pPr>
      <w:r w:rsidRPr="00022D26">
        <w:rPr>
          <w:sz w:val="24"/>
          <w:szCs w:val="24"/>
          <w:u w:val="single"/>
        </w:rPr>
        <w:t>Zutaten</w:t>
      </w:r>
      <w:r>
        <w:rPr>
          <w:sz w:val="24"/>
          <w:szCs w:val="24"/>
        </w:rPr>
        <w:t>, falls der Gewürzhändler das mal nicht hat.</w:t>
      </w:r>
    </w:p>
    <w:p w14:paraId="595A62C1" w14:textId="77777777" w:rsidR="0001514B" w:rsidRDefault="0001514B" w:rsidP="0001514B">
      <w:pPr>
        <w:rPr>
          <w:sz w:val="24"/>
          <w:szCs w:val="24"/>
        </w:rPr>
      </w:pPr>
      <w:r>
        <w:rPr>
          <w:sz w:val="24"/>
          <w:szCs w:val="24"/>
        </w:rPr>
        <w:t>4 EL Sesamsamen</w:t>
      </w:r>
    </w:p>
    <w:p w14:paraId="7B8B5AB4" w14:textId="77777777" w:rsidR="0001514B" w:rsidRDefault="0001514B" w:rsidP="0001514B">
      <w:pPr>
        <w:rPr>
          <w:sz w:val="24"/>
          <w:szCs w:val="24"/>
        </w:rPr>
      </w:pPr>
      <w:r>
        <w:rPr>
          <w:sz w:val="24"/>
          <w:szCs w:val="24"/>
        </w:rPr>
        <w:t>4 EL Sumach</w:t>
      </w:r>
    </w:p>
    <w:p w14:paraId="2C23AE5E" w14:textId="77777777" w:rsidR="0001514B" w:rsidRDefault="0001514B" w:rsidP="0001514B">
      <w:pPr>
        <w:rPr>
          <w:sz w:val="24"/>
          <w:szCs w:val="24"/>
        </w:rPr>
      </w:pPr>
      <w:r>
        <w:rPr>
          <w:sz w:val="24"/>
          <w:szCs w:val="24"/>
        </w:rPr>
        <w:t>2 EL getrockneter Thymian</w:t>
      </w:r>
    </w:p>
    <w:p w14:paraId="6FE5131A" w14:textId="77777777" w:rsidR="0001514B" w:rsidRDefault="0001514B" w:rsidP="0001514B">
      <w:pPr>
        <w:rPr>
          <w:sz w:val="24"/>
          <w:szCs w:val="24"/>
        </w:rPr>
      </w:pPr>
      <w:r>
        <w:rPr>
          <w:sz w:val="24"/>
          <w:szCs w:val="24"/>
        </w:rPr>
        <w:t>2 EL getrockneter Oregano</w:t>
      </w:r>
    </w:p>
    <w:p w14:paraId="421ACD2C" w14:textId="77777777" w:rsidR="0001514B" w:rsidRDefault="0001514B" w:rsidP="0001514B">
      <w:pPr>
        <w:rPr>
          <w:sz w:val="24"/>
          <w:szCs w:val="24"/>
        </w:rPr>
      </w:pPr>
      <w:r>
        <w:rPr>
          <w:sz w:val="24"/>
          <w:szCs w:val="24"/>
        </w:rPr>
        <w:t>1 Prise Meersalz</w:t>
      </w:r>
    </w:p>
    <w:p w14:paraId="193DED39" w14:textId="77777777" w:rsidR="0001514B" w:rsidRDefault="0001514B" w:rsidP="0001514B">
      <w:pPr>
        <w:rPr>
          <w:sz w:val="24"/>
          <w:szCs w:val="24"/>
        </w:rPr>
      </w:pPr>
    </w:p>
    <w:p w14:paraId="77C26E2F" w14:textId="77777777" w:rsidR="0001514B" w:rsidRDefault="0001514B" w:rsidP="0001514B">
      <w:pPr>
        <w:rPr>
          <w:sz w:val="24"/>
          <w:szCs w:val="24"/>
        </w:rPr>
      </w:pPr>
      <w:r>
        <w:rPr>
          <w:sz w:val="24"/>
          <w:szCs w:val="24"/>
        </w:rPr>
        <w:t>Zubereitung:</w:t>
      </w:r>
    </w:p>
    <w:p w14:paraId="1FDE3DB4" w14:textId="7909F00A" w:rsidR="0001514B" w:rsidRDefault="0001514B" w:rsidP="0001514B">
      <w:pPr>
        <w:rPr>
          <w:rFonts w:asciiTheme="majorHAnsi" w:eastAsiaTheme="majorEastAsia" w:hAnsiTheme="majorHAnsi" w:cstheme="majorBidi"/>
          <w:color w:val="2F5496" w:themeColor="accent1" w:themeShade="BF"/>
          <w:sz w:val="26"/>
          <w:szCs w:val="26"/>
        </w:rPr>
      </w:pPr>
      <w:r>
        <w:rPr>
          <w:sz w:val="24"/>
          <w:szCs w:val="24"/>
        </w:rPr>
        <w:t xml:space="preserve">Die Sesamsamen in einer Pfanne bei niedriger Hitze unter Rühren leicht anrösten. Die Samen vom Herd nehmen und sofort in eine Schüssel geben, damit sie nicht anbrennen. Etwas abkühlen lassen und dann mit den restlichen zutaten vermischen. In ein Schraubglas füllen und luftdicht verschließen. </w:t>
      </w:r>
      <w:r>
        <w:br w:type="page"/>
      </w:r>
    </w:p>
    <w:p w14:paraId="57350766" w14:textId="71E601C1" w:rsidR="0001514B" w:rsidRDefault="0001514B" w:rsidP="0001514B">
      <w:pPr>
        <w:pStyle w:val="Heading2"/>
        <w:spacing w:after="240"/>
      </w:pPr>
      <w:r>
        <w:lastRenderedPageBreak/>
        <w:t>Garam masala</w:t>
      </w:r>
      <w:r>
        <w:rPr>
          <w:rStyle w:val="FootnoteReference"/>
        </w:rPr>
        <w:footnoteReference w:id="850"/>
      </w:r>
      <w:r>
        <w:t xml:space="preserve"> </w:t>
      </w:r>
    </w:p>
    <w:p w14:paraId="2869AFB2" w14:textId="77777777" w:rsidR="0001514B" w:rsidRDefault="0001514B" w:rsidP="0001514B">
      <w:pPr>
        <w:rPr>
          <w:sz w:val="24"/>
          <w:szCs w:val="24"/>
        </w:rPr>
      </w:pPr>
      <w:r w:rsidRPr="006D7ECE">
        <w:rPr>
          <w:sz w:val="24"/>
          <w:szCs w:val="24"/>
          <w:u w:val="single"/>
        </w:rPr>
        <w:t xml:space="preserve">Zutaten </w:t>
      </w:r>
      <w:r>
        <w:rPr>
          <w:sz w:val="24"/>
          <w:szCs w:val="24"/>
          <w:u w:val="single"/>
        </w:rPr>
        <w:t>(</w:t>
      </w:r>
      <w:r>
        <w:rPr>
          <w:sz w:val="24"/>
          <w:szCs w:val="24"/>
        </w:rPr>
        <w:t>für 75 g)</w:t>
      </w:r>
    </w:p>
    <w:p w14:paraId="7985F8C2" w14:textId="77777777" w:rsidR="0001514B" w:rsidRDefault="0001514B" w:rsidP="0001514B">
      <w:pPr>
        <w:rPr>
          <w:sz w:val="24"/>
          <w:szCs w:val="24"/>
        </w:rPr>
      </w:pPr>
      <w:r>
        <w:rPr>
          <w:sz w:val="24"/>
          <w:szCs w:val="24"/>
        </w:rPr>
        <w:t>30 g Zimtstangen</w:t>
      </w:r>
    </w:p>
    <w:p w14:paraId="23A5140D" w14:textId="77777777" w:rsidR="0001514B" w:rsidRDefault="0001514B" w:rsidP="0001514B">
      <w:pPr>
        <w:rPr>
          <w:sz w:val="24"/>
          <w:szCs w:val="24"/>
        </w:rPr>
      </w:pPr>
      <w:r>
        <w:rPr>
          <w:sz w:val="24"/>
          <w:szCs w:val="24"/>
        </w:rPr>
        <w:t>20 g schwarze Pfefferkörner</w:t>
      </w:r>
    </w:p>
    <w:p w14:paraId="0EFF0E04" w14:textId="77777777" w:rsidR="0001514B" w:rsidRDefault="0001514B" w:rsidP="0001514B">
      <w:pPr>
        <w:rPr>
          <w:sz w:val="24"/>
          <w:szCs w:val="24"/>
        </w:rPr>
      </w:pPr>
      <w:r>
        <w:rPr>
          <w:sz w:val="24"/>
          <w:szCs w:val="24"/>
        </w:rPr>
        <w:t>15 g ganze Gewürznelken</w:t>
      </w:r>
    </w:p>
    <w:p w14:paraId="69C97A61" w14:textId="77777777" w:rsidR="0001514B" w:rsidRDefault="0001514B" w:rsidP="0001514B">
      <w:pPr>
        <w:rPr>
          <w:sz w:val="24"/>
          <w:szCs w:val="24"/>
        </w:rPr>
      </w:pPr>
      <w:r>
        <w:rPr>
          <w:sz w:val="24"/>
          <w:szCs w:val="24"/>
        </w:rPr>
        <w:t>5 g gemahlener Ingwer</w:t>
      </w:r>
    </w:p>
    <w:p w14:paraId="7168CDA7" w14:textId="77777777" w:rsidR="0001514B" w:rsidRDefault="0001514B" w:rsidP="0001514B">
      <w:pPr>
        <w:rPr>
          <w:sz w:val="24"/>
          <w:szCs w:val="24"/>
        </w:rPr>
      </w:pPr>
      <w:r>
        <w:rPr>
          <w:sz w:val="24"/>
          <w:szCs w:val="24"/>
        </w:rPr>
        <w:t>5 g Kardamomkapseln</w:t>
      </w:r>
    </w:p>
    <w:p w14:paraId="5CA66784" w14:textId="77777777" w:rsidR="0001514B" w:rsidRDefault="0001514B" w:rsidP="0001514B">
      <w:pPr>
        <w:rPr>
          <w:sz w:val="24"/>
          <w:szCs w:val="24"/>
        </w:rPr>
      </w:pPr>
    </w:p>
    <w:p w14:paraId="76DE29DC" w14:textId="77777777" w:rsidR="0001514B" w:rsidRDefault="0001514B" w:rsidP="0001514B">
      <w:pPr>
        <w:rPr>
          <w:sz w:val="24"/>
          <w:szCs w:val="24"/>
        </w:rPr>
      </w:pPr>
      <w:r>
        <w:rPr>
          <w:sz w:val="24"/>
          <w:szCs w:val="24"/>
        </w:rPr>
        <w:t>Zubereitung:</w:t>
      </w:r>
    </w:p>
    <w:p w14:paraId="43F8E73D" w14:textId="77777777" w:rsidR="0001514B" w:rsidRDefault="0001514B" w:rsidP="0001514B">
      <w:pPr>
        <w:jc w:val="both"/>
        <w:rPr>
          <w:sz w:val="24"/>
          <w:szCs w:val="24"/>
        </w:rPr>
      </w:pPr>
      <w:r>
        <w:rPr>
          <w:sz w:val="24"/>
          <w:szCs w:val="24"/>
        </w:rPr>
        <w:t>Eine kleine Pfanne erhitzen und Zimtstangen, Pfefferkörner und Nelken hineingeben. Bei mittlerer Hitze 1 Minute unter Schwenken rösten, um die Gewürze gleichmäßig zu erhitzen. Die Mischung in eine Gewürzmühle füllen und Ingwer und Kardamomsamen hinzugeben. Zu einem feinen Pulver mahlen. In ein luftdicht verschließendes Glas geben. Hält sich ca. 2 Monate.</w:t>
      </w:r>
    </w:p>
    <w:p w14:paraId="3ECBF4FD" w14:textId="77777777" w:rsidR="0001514B" w:rsidRDefault="0001514B" w:rsidP="0001514B">
      <w:pPr>
        <w:rPr>
          <w:rFonts w:asciiTheme="majorHAnsi" w:eastAsiaTheme="majorEastAsia" w:hAnsiTheme="majorHAnsi" w:cstheme="majorBidi"/>
          <w:color w:val="2F5496" w:themeColor="accent1" w:themeShade="BF"/>
          <w:sz w:val="26"/>
          <w:szCs w:val="26"/>
        </w:rPr>
      </w:pPr>
      <w:r>
        <w:br w:type="page"/>
      </w:r>
    </w:p>
    <w:p w14:paraId="318261FB" w14:textId="77777777" w:rsidR="0001514B" w:rsidRDefault="0001514B" w:rsidP="0001514B">
      <w:pPr>
        <w:pStyle w:val="Heading2"/>
        <w:spacing w:after="240"/>
      </w:pPr>
      <w:r>
        <w:lastRenderedPageBreak/>
        <w:t xml:space="preserve">Garam masala II </w:t>
      </w:r>
      <w:r>
        <w:rPr>
          <w:rStyle w:val="FootnoteReference"/>
        </w:rPr>
        <w:footnoteReference w:id="851"/>
      </w:r>
    </w:p>
    <w:p w14:paraId="71F5AC61" w14:textId="77777777" w:rsidR="0001514B" w:rsidRDefault="0001514B" w:rsidP="0001514B">
      <w:pPr>
        <w:rPr>
          <w:sz w:val="24"/>
          <w:szCs w:val="24"/>
        </w:rPr>
      </w:pPr>
      <w:r w:rsidRPr="006D7ECE">
        <w:rPr>
          <w:sz w:val="24"/>
          <w:szCs w:val="24"/>
          <w:u w:val="single"/>
        </w:rPr>
        <w:t>Zutaten</w:t>
      </w:r>
      <w:r>
        <w:rPr>
          <w:sz w:val="24"/>
          <w:szCs w:val="24"/>
        </w:rPr>
        <w:t xml:space="preserve"> (für 50 g)</w:t>
      </w:r>
    </w:p>
    <w:p w14:paraId="78E2E90A" w14:textId="77777777" w:rsidR="0001514B" w:rsidRDefault="0001514B" w:rsidP="0001514B">
      <w:pPr>
        <w:rPr>
          <w:sz w:val="24"/>
          <w:szCs w:val="24"/>
        </w:rPr>
      </w:pPr>
      <w:r>
        <w:rPr>
          <w:sz w:val="24"/>
          <w:szCs w:val="24"/>
        </w:rPr>
        <w:t>1 EL Koriandersamen</w:t>
      </w:r>
    </w:p>
    <w:p w14:paraId="341322BD" w14:textId="77777777" w:rsidR="0001514B" w:rsidRDefault="0001514B" w:rsidP="0001514B">
      <w:pPr>
        <w:rPr>
          <w:sz w:val="24"/>
          <w:szCs w:val="24"/>
        </w:rPr>
      </w:pPr>
      <w:r>
        <w:rPr>
          <w:sz w:val="24"/>
          <w:szCs w:val="24"/>
        </w:rPr>
        <w:t>1 EL Kreuzkümmelsamen</w:t>
      </w:r>
    </w:p>
    <w:p w14:paraId="5D287B1C" w14:textId="77777777" w:rsidR="0001514B" w:rsidRDefault="0001514B" w:rsidP="0001514B">
      <w:pPr>
        <w:rPr>
          <w:sz w:val="24"/>
          <w:szCs w:val="24"/>
        </w:rPr>
      </w:pPr>
      <w:r>
        <w:rPr>
          <w:sz w:val="24"/>
          <w:szCs w:val="24"/>
        </w:rPr>
        <w:t>1 TL schwarze Pfefferkörner</w:t>
      </w:r>
    </w:p>
    <w:p w14:paraId="7507C1D4" w14:textId="77777777" w:rsidR="0001514B" w:rsidRDefault="0001514B" w:rsidP="0001514B">
      <w:pPr>
        <w:rPr>
          <w:sz w:val="24"/>
          <w:szCs w:val="24"/>
        </w:rPr>
      </w:pPr>
      <w:r>
        <w:rPr>
          <w:sz w:val="24"/>
          <w:szCs w:val="24"/>
        </w:rPr>
        <w:t>5 grüne Kardamomkapseln</w:t>
      </w:r>
    </w:p>
    <w:p w14:paraId="45A3C7FE" w14:textId="77777777" w:rsidR="0001514B" w:rsidRDefault="0001514B" w:rsidP="0001514B">
      <w:pPr>
        <w:rPr>
          <w:sz w:val="24"/>
          <w:szCs w:val="24"/>
        </w:rPr>
      </w:pPr>
      <w:r>
        <w:rPr>
          <w:sz w:val="24"/>
          <w:szCs w:val="24"/>
        </w:rPr>
        <w:t>1 Zimtstange (5 cm)</w:t>
      </w:r>
    </w:p>
    <w:p w14:paraId="373C3D5B" w14:textId="77777777" w:rsidR="0001514B" w:rsidRDefault="0001514B" w:rsidP="0001514B">
      <w:pPr>
        <w:rPr>
          <w:sz w:val="24"/>
          <w:szCs w:val="24"/>
        </w:rPr>
      </w:pPr>
      <w:r>
        <w:rPr>
          <w:sz w:val="24"/>
          <w:szCs w:val="24"/>
        </w:rPr>
        <w:t>6 Nelken</w:t>
      </w:r>
    </w:p>
    <w:p w14:paraId="1D0A9CFC" w14:textId="77777777" w:rsidR="0001514B" w:rsidRDefault="0001514B" w:rsidP="0001514B">
      <w:pPr>
        <w:rPr>
          <w:sz w:val="24"/>
          <w:szCs w:val="24"/>
        </w:rPr>
      </w:pPr>
    </w:p>
    <w:p w14:paraId="3B35299E" w14:textId="77777777" w:rsidR="0001514B" w:rsidRDefault="0001514B" w:rsidP="0001514B">
      <w:pPr>
        <w:rPr>
          <w:sz w:val="24"/>
          <w:szCs w:val="24"/>
        </w:rPr>
      </w:pPr>
      <w:r>
        <w:rPr>
          <w:sz w:val="24"/>
          <w:szCs w:val="24"/>
        </w:rPr>
        <w:t>Zubereitungszeit:</w:t>
      </w:r>
      <w:r>
        <w:rPr>
          <w:sz w:val="24"/>
          <w:szCs w:val="24"/>
        </w:rPr>
        <w:tab/>
        <w:t>10 Minuten</w:t>
      </w:r>
    </w:p>
    <w:p w14:paraId="018A637A" w14:textId="77777777" w:rsidR="0001514B" w:rsidRPr="0040094B" w:rsidRDefault="0001514B" w:rsidP="00B40E8C">
      <w:pPr>
        <w:pStyle w:val="ListParagraph"/>
        <w:numPr>
          <w:ilvl w:val="0"/>
          <w:numId w:val="1423"/>
        </w:numPr>
        <w:spacing w:after="120"/>
        <w:ind w:left="714" w:hanging="357"/>
        <w:contextualSpacing w:val="0"/>
        <w:jc w:val="both"/>
        <w:rPr>
          <w:sz w:val="24"/>
          <w:szCs w:val="24"/>
        </w:rPr>
      </w:pPr>
      <w:r w:rsidRPr="0040094B">
        <w:rPr>
          <w:sz w:val="24"/>
          <w:szCs w:val="24"/>
        </w:rPr>
        <w:t xml:space="preserve">Alle Gewürze in eine kleine Pfanne geben und bei mittlerer Hitze etwa 3 Minuten unter Rühren </w:t>
      </w:r>
    </w:p>
    <w:p w14:paraId="3516E0F7" w14:textId="77777777" w:rsidR="0001514B" w:rsidRPr="0040094B" w:rsidRDefault="0001514B" w:rsidP="00B40E8C">
      <w:pPr>
        <w:pStyle w:val="ListParagraph"/>
        <w:numPr>
          <w:ilvl w:val="0"/>
          <w:numId w:val="1423"/>
        </w:numPr>
        <w:spacing w:after="120"/>
        <w:ind w:left="714" w:hanging="357"/>
        <w:contextualSpacing w:val="0"/>
        <w:jc w:val="both"/>
        <w:rPr>
          <w:sz w:val="24"/>
          <w:szCs w:val="24"/>
        </w:rPr>
      </w:pPr>
      <w:r w:rsidRPr="0040094B">
        <w:rPr>
          <w:sz w:val="24"/>
          <w:szCs w:val="24"/>
        </w:rPr>
        <w:t>einem Holzlöffel die Zimtstange grob zerkleinern. Gewürzmischung abkühlen lassen.</w:t>
      </w:r>
    </w:p>
    <w:p w14:paraId="49C12C90" w14:textId="77777777" w:rsidR="0001514B" w:rsidRPr="0040094B" w:rsidRDefault="0001514B" w:rsidP="00B40E8C">
      <w:pPr>
        <w:pStyle w:val="ListParagraph"/>
        <w:numPr>
          <w:ilvl w:val="0"/>
          <w:numId w:val="1423"/>
        </w:numPr>
        <w:spacing w:after="120"/>
        <w:ind w:left="714" w:hanging="357"/>
        <w:contextualSpacing w:val="0"/>
        <w:jc w:val="both"/>
        <w:rPr>
          <w:sz w:val="24"/>
          <w:szCs w:val="24"/>
        </w:rPr>
      </w:pPr>
      <w:r w:rsidRPr="0040094B">
        <w:rPr>
          <w:sz w:val="24"/>
          <w:szCs w:val="24"/>
        </w:rPr>
        <w:t>Abgekühlte Gewürze in 2-3 Portionen so fein mahlen, bis ein Pulver entstanden ist. In einem Glas mit festem Verschluss aufbewahren.</w:t>
      </w:r>
      <w:r w:rsidRPr="0040094B">
        <w:rPr>
          <w:sz w:val="24"/>
          <w:szCs w:val="24"/>
        </w:rPr>
        <w:br w:type="page"/>
      </w:r>
    </w:p>
    <w:p w14:paraId="45583DEA" w14:textId="77777777" w:rsidR="00A20550" w:rsidRDefault="00A20550" w:rsidP="00A20550">
      <w:pPr>
        <w:pStyle w:val="Heading2"/>
        <w:spacing w:after="240"/>
      </w:pPr>
      <w:r w:rsidRPr="007C2EE1">
        <w:lastRenderedPageBreak/>
        <w:t>Zimt-Masala</w:t>
      </w:r>
      <w:r>
        <w:rPr>
          <w:rStyle w:val="FootnoteReference"/>
        </w:rPr>
        <w:footnoteReference w:id="852"/>
      </w:r>
      <w:r w:rsidRPr="007C2EE1">
        <w:t xml:space="preserve"> </w:t>
      </w:r>
    </w:p>
    <w:p w14:paraId="654C24C7" w14:textId="77777777" w:rsidR="00A20550" w:rsidRPr="00D02EFA" w:rsidRDefault="00A20550" w:rsidP="00A20550">
      <w:pPr>
        <w:rPr>
          <w:sz w:val="24"/>
          <w:szCs w:val="24"/>
          <w:u w:val="single"/>
        </w:rPr>
      </w:pPr>
      <w:r w:rsidRPr="00D02EFA">
        <w:rPr>
          <w:sz w:val="24"/>
          <w:szCs w:val="24"/>
          <w:u w:val="single"/>
        </w:rPr>
        <w:t>Zutaten</w:t>
      </w:r>
    </w:p>
    <w:p w14:paraId="352BE047" w14:textId="77777777" w:rsidR="00A20550" w:rsidRDefault="00A20550" w:rsidP="00A20550">
      <w:pPr>
        <w:rPr>
          <w:sz w:val="24"/>
          <w:szCs w:val="24"/>
        </w:rPr>
      </w:pPr>
      <w:r>
        <w:rPr>
          <w:sz w:val="24"/>
          <w:szCs w:val="24"/>
        </w:rPr>
        <w:t>5 Zimtstangen</w:t>
      </w:r>
    </w:p>
    <w:p w14:paraId="6F47D28A" w14:textId="77777777" w:rsidR="00A20550" w:rsidRDefault="00A20550" w:rsidP="00A20550">
      <w:pPr>
        <w:rPr>
          <w:sz w:val="24"/>
          <w:szCs w:val="24"/>
        </w:rPr>
      </w:pPr>
      <w:r>
        <w:rPr>
          <w:sz w:val="24"/>
          <w:szCs w:val="24"/>
        </w:rPr>
        <w:t>1 Muskatnuss</w:t>
      </w:r>
    </w:p>
    <w:p w14:paraId="3164F4AA" w14:textId="77777777" w:rsidR="00A20550" w:rsidRDefault="00A20550" w:rsidP="00A20550">
      <w:pPr>
        <w:rPr>
          <w:sz w:val="24"/>
          <w:szCs w:val="24"/>
        </w:rPr>
      </w:pPr>
      <w:r>
        <w:rPr>
          <w:sz w:val="24"/>
          <w:szCs w:val="24"/>
        </w:rPr>
        <w:t>2 EL schwarze Pfefferkörner</w:t>
      </w:r>
    </w:p>
    <w:p w14:paraId="090AF368" w14:textId="77777777" w:rsidR="00A20550" w:rsidRDefault="00A20550" w:rsidP="00A20550">
      <w:pPr>
        <w:rPr>
          <w:sz w:val="24"/>
          <w:szCs w:val="24"/>
        </w:rPr>
      </w:pPr>
      <w:r>
        <w:rPr>
          <w:sz w:val="24"/>
          <w:szCs w:val="24"/>
        </w:rPr>
        <w:t>1 Gewürznelke</w:t>
      </w:r>
    </w:p>
    <w:p w14:paraId="04288180" w14:textId="77777777" w:rsidR="00A20550" w:rsidRDefault="00A20550" w:rsidP="00A20550">
      <w:pPr>
        <w:rPr>
          <w:sz w:val="24"/>
          <w:szCs w:val="24"/>
        </w:rPr>
      </w:pPr>
      <w:r>
        <w:rPr>
          <w:sz w:val="24"/>
          <w:szCs w:val="24"/>
        </w:rPr>
        <w:t>1 TL Schwarze Kardamomsamen</w:t>
      </w:r>
    </w:p>
    <w:p w14:paraId="20FCBF21" w14:textId="77777777" w:rsidR="00A20550" w:rsidRDefault="00A20550" w:rsidP="00A20550">
      <w:pPr>
        <w:rPr>
          <w:sz w:val="24"/>
          <w:szCs w:val="24"/>
        </w:rPr>
      </w:pPr>
      <w:r>
        <w:rPr>
          <w:sz w:val="24"/>
          <w:szCs w:val="24"/>
        </w:rPr>
        <w:t>1 TL grüne Kardamomsamen</w:t>
      </w:r>
    </w:p>
    <w:p w14:paraId="1B3D0E3C" w14:textId="77777777" w:rsidR="00A20550" w:rsidRDefault="00A20550" w:rsidP="00A20550">
      <w:pPr>
        <w:rPr>
          <w:sz w:val="24"/>
          <w:szCs w:val="24"/>
        </w:rPr>
      </w:pPr>
      <w:r>
        <w:rPr>
          <w:sz w:val="24"/>
          <w:szCs w:val="24"/>
        </w:rPr>
        <w:t>1 TL schwarze Kreuzkümmelsamen</w:t>
      </w:r>
    </w:p>
    <w:p w14:paraId="1057E4F3" w14:textId="77777777" w:rsidR="00A20550" w:rsidRDefault="00A20550" w:rsidP="00A20550">
      <w:pPr>
        <w:rPr>
          <w:sz w:val="24"/>
          <w:szCs w:val="24"/>
        </w:rPr>
      </w:pPr>
      <w:r>
        <w:rPr>
          <w:sz w:val="24"/>
          <w:szCs w:val="24"/>
        </w:rPr>
        <w:t>1 EL Kandiszucker</w:t>
      </w:r>
    </w:p>
    <w:p w14:paraId="16F6E6E4" w14:textId="77777777" w:rsidR="00A20550" w:rsidRDefault="00A20550" w:rsidP="00A20550">
      <w:pPr>
        <w:rPr>
          <w:sz w:val="24"/>
          <w:szCs w:val="24"/>
        </w:rPr>
      </w:pPr>
      <w:r>
        <w:rPr>
          <w:sz w:val="24"/>
          <w:szCs w:val="24"/>
        </w:rPr>
        <w:t>1 EL gemahlener Ingwer</w:t>
      </w:r>
    </w:p>
    <w:p w14:paraId="19047D8A" w14:textId="77777777" w:rsidR="00A20550" w:rsidRDefault="00A20550" w:rsidP="00A20550">
      <w:pPr>
        <w:rPr>
          <w:sz w:val="24"/>
          <w:szCs w:val="24"/>
        </w:rPr>
      </w:pPr>
    </w:p>
    <w:p w14:paraId="5C50E043" w14:textId="77777777" w:rsidR="00A20550" w:rsidRDefault="00A20550" w:rsidP="00A20550">
      <w:pPr>
        <w:rPr>
          <w:sz w:val="24"/>
          <w:szCs w:val="24"/>
        </w:rPr>
      </w:pPr>
      <w:r>
        <w:rPr>
          <w:sz w:val="24"/>
          <w:szCs w:val="24"/>
        </w:rPr>
        <w:t>Zubereitungszeit: 10 Minuten plus Kochzeit 10 Minuten</w:t>
      </w:r>
    </w:p>
    <w:p w14:paraId="25B84EF8" w14:textId="77777777" w:rsidR="00A20550" w:rsidRDefault="00A20550" w:rsidP="00B40E8C">
      <w:pPr>
        <w:pStyle w:val="ListParagraph"/>
        <w:numPr>
          <w:ilvl w:val="0"/>
          <w:numId w:val="1966"/>
        </w:numPr>
        <w:spacing w:after="120"/>
        <w:contextualSpacing w:val="0"/>
        <w:jc w:val="both"/>
        <w:rPr>
          <w:sz w:val="24"/>
          <w:szCs w:val="24"/>
        </w:rPr>
      </w:pPr>
      <w:r w:rsidRPr="00C41931">
        <w:rPr>
          <w:sz w:val="24"/>
          <w:szCs w:val="24"/>
        </w:rPr>
        <w:t>Alle Gewürze außer dem Zucker und dem Ingwer in einem Mörser grob zerstoßen. Die Muskatnuss bei Bedarf vorher mit dem Nudelholz aufbrechen. Die Gewürzmischung in einer kleinen Pfanne ohne Fett bei niedriger Temperatur sanft 10 Minuten unter Rühren goldbraun und duftend rösten.</w:t>
      </w:r>
    </w:p>
    <w:p w14:paraId="7D2AB6D6" w14:textId="3E73E9F4" w:rsidR="007244F1" w:rsidRPr="00C41931" w:rsidRDefault="007244F1" w:rsidP="00B40E8C">
      <w:pPr>
        <w:pStyle w:val="ListParagraph"/>
        <w:numPr>
          <w:ilvl w:val="0"/>
          <w:numId w:val="1966"/>
        </w:numPr>
        <w:spacing w:after="120"/>
        <w:contextualSpacing w:val="0"/>
        <w:jc w:val="both"/>
        <w:rPr>
          <w:sz w:val="24"/>
          <w:szCs w:val="24"/>
        </w:rPr>
      </w:pPr>
      <w:r>
        <w:rPr>
          <w:sz w:val="24"/>
          <w:szCs w:val="24"/>
        </w:rPr>
        <w:t xml:space="preserve">Die </w:t>
      </w:r>
      <w:r w:rsidRPr="00C41931">
        <w:rPr>
          <w:sz w:val="24"/>
          <w:szCs w:val="24"/>
        </w:rPr>
        <w:t>Mischung abkühlen lassen und in einer Gewürzmühle mit dem Kandis fein vermahlen. Den Ingwer untermischen, die Mischung in ein dicht schließendes Glas füllen. Das Zimt-Masala schmeckt frisch zubereitet am besten, es lässt sich aber auch dicht verschlossen 4 Monate aufbewahren.</w:t>
      </w:r>
    </w:p>
    <w:p w14:paraId="312075E9" w14:textId="16DD8718" w:rsidR="00A20550" w:rsidRDefault="00A20550" w:rsidP="00A20550">
      <w:pPr>
        <w:rPr>
          <w:rFonts w:asciiTheme="majorHAnsi" w:eastAsiaTheme="majorEastAsia" w:hAnsiTheme="majorHAnsi" w:cstheme="majorBidi"/>
          <w:color w:val="2F5496" w:themeColor="accent1" w:themeShade="BF"/>
          <w:sz w:val="26"/>
          <w:szCs w:val="26"/>
        </w:rPr>
      </w:pPr>
      <w:r w:rsidRPr="00C41931">
        <w:rPr>
          <w:sz w:val="24"/>
          <w:szCs w:val="24"/>
        </w:rPr>
        <w:t xml:space="preserve"> </w:t>
      </w:r>
      <w:r>
        <w:br w:type="page"/>
      </w:r>
    </w:p>
    <w:p w14:paraId="0E880675" w14:textId="29A16EB2" w:rsidR="00856957" w:rsidRDefault="00856957" w:rsidP="00856957">
      <w:pPr>
        <w:pStyle w:val="Heading2"/>
        <w:spacing w:after="240"/>
      </w:pPr>
      <w:r>
        <w:lastRenderedPageBreak/>
        <w:t>BBQ Dry Rub</w:t>
      </w:r>
    </w:p>
    <w:p w14:paraId="136C6B68" w14:textId="77777777" w:rsidR="00856957" w:rsidRDefault="00856957" w:rsidP="00856957">
      <w:pPr>
        <w:rPr>
          <w:sz w:val="24"/>
          <w:szCs w:val="24"/>
        </w:rPr>
      </w:pPr>
      <w:r w:rsidRPr="00880930">
        <w:rPr>
          <w:sz w:val="24"/>
          <w:szCs w:val="24"/>
          <w:u w:val="single"/>
        </w:rPr>
        <w:t>Zutaten</w:t>
      </w:r>
      <w:r>
        <w:rPr>
          <w:sz w:val="24"/>
          <w:szCs w:val="24"/>
        </w:rPr>
        <w:t xml:space="preserve"> (für 8 Portionen)</w:t>
      </w:r>
    </w:p>
    <w:p w14:paraId="41613166" w14:textId="77777777" w:rsidR="00856957" w:rsidRDefault="00856957" w:rsidP="00856957">
      <w:pPr>
        <w:rPr>
          <w:sz w:val="24"/>
          <w:szCs w:val="24"/>
        </w:rPr>
      </w:pPr>
      <w:r>
        <w:rPr>
          <w:sz w:val="24"/>
          <w:szCs w:val="24"/>
        </w:rPr>
        <w:t>2 EL brauner Zucker</w:t>
      </w:r>
    </w:p>
    <w:p w14:paraId="48B0EDDF" w14:textId="77777777" w:rsidR="00856957" w:rsidRDefault="00856957" w:rsidP="00856957">
      <w:pPr>
        <w:rPr>
          <w:sz w:val="24"/>
          <w:szCs w:val="24"/>
        </w:rPr>
      </w:pPr>
      <w:r>
        <w:rPr>
          <w:sz w:val="24"/>
          <w:szCs w:val="24"/>
        </w:rPr>
        <w:t>2 EL grobes Meersalz</w:t>
      </w:r>
    </w:p>
    <w:p w14:paraId="46A2595B" w14:textId="77777777" w:rsidR="00856957" w:rsidRDefault="00856957" w:rsidP="00856957">
      <w:pPr>
        <w:rPr>
          <w:sz w:val="24"/>
          <w:szCs w:val="24"/>
        </w:rPr>
      </w:pPr>
      <w:r>
        <w:rPr>
          <w:sz w:val="24"/>
          <w:szCs w:val="24"/>
        </w:rPr>
        <w:t>1 EL Kreuzkümmel</w:t>
      </w:r>
    </w:p>
    <w:p w14:paraId="5D4ACDA0" w14:textId="77777777" w:rsidR="00856957" w:rsidRDefault="00856957" w:rsidP="00856957">
      <w:pPr>
        <w:rPr>
          <w:sz w:val="24"/>
          <w:szCs w:val="24"/>
        </w:rPr>
      </w:pPr>
      <w:r>
        <w:rPr>
          <w:sz w:val="24"/>
          <w:szCs w:val="24"/>
        </w:rPr>
        <w:t>1 EL schwarze Pfefferkörner</w:t>
      </w:r>
    </w:p>
    <w:p w14:paraId="19BF5D9A" w14:textId="77777777" w:rsidR="00856957" w:rsidRDefault="00856957" w:rsidP="00856957">
      <w:pPr>
        <w:rPr>
          <w:sz w:val="24"/>
          <w:szCs w:val="24"/>
        </w:rPr>
      </w:pPr>
      <w:r>
        <w:rPr>
          <w:sz w:val="24"/>
          <w:szCs w:val="24"/>
        </w:rPr>
        <w:t>1 TL Pimentkörner</w:t>
      </w:r>
    </w:p>
    <w:p w14:paraId="5D7694B1" w14:textId="77777777" w:rsidR="00856957" w:rsidRDefault="00856957" w:rsidP="00856957">
      <w:pPr>
        <w:rPr>
          <w:sz w:val="24"/>
          <w:szCs w:val="24"/>
        </w:rPr>
      </w:pPr>
      <w:r>
        <w:rPr>
          <w:sz w:val="24"/>
          <w:szCs w:val="24"/>
        </w:rPr>
        <w:t>1 EL getrockneter Oregano</w:t>
      </w:r>
    </w:p>
    <w:p w14:paraId="29332989" w14:textId="77777777" w:rsidR="00856957" w:rsidRDefault="00856957" w:rsidP="00856957">
      <w:pPr>
        <w:rPr>
          <w:sz w:val="24"/>
          <w:szCs w:val="24"/>
        </w:rPr>
      </w:pPr>
      <w:r>
        <w:rPr>
          <w:sz w:val="24"/>
          <w:szCs w:val="24"/>
        </w:rPr>
        <w:t>1 EL getrockneter Thymian</w:t>
      </w:r>
    </w:p>
    <w:p w14:paraId="2ACD4171" w14:textId="77777777" w:rsidR="00856957" w:rsidRDefault="00856957" w:rsidP="00856957">
      <w:pPr>
        <w:rPr>
          <w:sz w:val="24"/>
          <w:szCs w:val="24"/>
        </w:rPr>
      </w:pPr>
      <w:r>
        <w:rPr>
          <w:sz w:val="24"/>
          <w:szCs w:val="24"/>
        </w:rPr>
        <w:t>2 EL edelsüßes Paprikapulver</w:t>
      </w:r>
    </w:p>
    <w:p w14:paraId="1F544945" w14:textId="77777777" w:rsidR="00856957" w:rsidRDefault="00856957" w:rsidP="00856957">
      <w:pPr>
        <w:rPr>
          <w:sz w:val="24"/>
          <w:szCs w:val="24"/>
        </w:rPr>
      </w:pPr>
      <w:r>
        <w:rPr>
          <w:sz w:val="24"/>
          <w:szCs w:val="24"/>
        </w:rPr>
        <w:t>1 TL Knoblauchpulver</w:t>
      </w:r>
    </w:p>
    <w:p w14:paraId="7F8B9EE6" w14:textId="77777777" w:rsidR="00856957" w:rsidRDefault="00856957" w:rsidP="00856957">
      <w:pPr>
        <w:rPr>
          <w:sz w:val="24"/>
          <w:szCs w:val="24"/>
        </w:rPr>
      </w:pPr>
      <w:r>
        <w:rPr>
          <w:sz w:val="24"/>
          <w:szCs w:val="24"/>
        </w:rPr>
        <w:t>1 TL Zwiebelpulver</w:t>
      </w:r>
    </w:p>
    <w:p w14:paraId="2A5BDEA8" w14:textId="77777777" w:rsidR="00856957" w:rsidRDefault="00856957" w:rsidP="00856957">
      <w:pPr>
        <w:rPr>
          <w:sz w:val="24"/>
          <w:szCs w:val="24"/>
        </w:rPr>
      </w:pPr>
      <w:r>
        <w:rPr>
          <w:sz w:val="24"/>
          <w:szCs w:val="24"/>
        </w:rPr>
        <w:t>2 TL Senfpulver</w:t>
      </w:r>
    </w:p>
    <w:p w14:paraId="2179ABAC" w14:textId="77777777" w:rsidR="00856957" w:rsidRDefault="00856957" w:rsidP="00856957">
      <w:pPr>
        <w:rPr>
          <w:sz w:val="24"/>
          <w:szCs w:val="24"/>
        </w:rPr>
      </w:pPr>
    </w:p>
    <w:p w14:paraId="53BBBAC0" w14:textId="77777777" w:rsidR="00856957" w:rsidRDefault="00856957" w:rsidP="00856957">
      <w:pPr>
        <w:rPr>
          <w:sz w:val="24"/>
          <w:szCs w:val="24"/>
        </w:rPr>
      </w:pPr>
      <w:r>
        <w:rPr>
          <w:sz w:val="24"/>
          <w:szCs w:val="24"/>
        </w:rPr>
        <w:t>Zubereitungszeit: ruckizucki</w:t>
      </w:r>
    </w:p>
    <w:p w14:paraId="63F84CB6" w14:textId="77777777" w:rsidR="00856957" w:rsidRPr="00E116E8" w:rsidRDefault="00856957" w:rsidP="00B40E8C">
      <w:pPr>
        <w:pStyle w:val="ListParagraph"/>
        <w:numPr>
          <w:ilvl w:val="0"/>
          <w:numId w:val="695"/>
        </w:numPr>
        <w:rPr>
          <w:sz w:val="24"/>
          <w:szCs w:val="24"/>
        </w:rPr>
      </w:pPr>
      <w:r w:rsidRPr="00E116E8">
        <w:rPr>
          <w:sz w:val="24"/>
          <w:szCs w:val="24"/>
        </w:rPr>
        <w:t>Zucker, Salz, Kreuzkümmel, Pfeffer, Piment, Oregano und Thymian im Mörser fein mahlen. Alle anderen Zutaten dazugeben und fertig ist die Gewürzmischung.</w:t>
      </w:r>
    </w:p>
    <w:p w14:paraId="47A3D0B6" w14:textId="77777777" w:rsidR="00856957" w:rsidRDefault="00856957" w:rsidP="00856957">
      <w:pPr>
        <w:rPr>
          <w:sz w:val="24"/>
          <w:szCs w:val="24"/>
        </w:rPr>
      </w:pPr>
      <w:r>
        <w:rPr>
          <w:sz w:val="24"/>
          <w:szCs w:val="24"/>
        </w:rPr>
        <w:br w:type="page"/>
      </w:r>
    </w:p>
    <w:p w14:paraId="4A3A943F" w14:textId="73472B72" w:rsidR="0001514B" w:rsidRDefault="0001514B" w:rsidP="0001514B">
      <w:pPr>
        <w:pStyle w:val="Heading2"/>
        <w:spacing w:after="240"/>
      </w:pPr>
      <w:r>
        <w:lastRenderedPageBreak/>
        <w:t>Chiliöl</w:t>
      </w:r>
      <w:r>
        <w:rPr>
          <w:rStyle w:val="FootnoteReference"/>
        </w:rPr>
        <w:footnoteReference w:id="853"/>
      </w:r>
      <w:r>
        <w:t xml:space="preserve"> </w:t>
      </w:r>
    </w:p>
    <w:p w14:paraId="44561EC3" w14:textId="77777777" w:rsidR="0001514B" w:rsidRPr="00054EDF" w:rsidRDefault="0001514B" w:rsidP="0001514B">
      <w:pPr>
        <w:jc w:val="both"/>
        <w:rPr>
          <w:sz w:val="24"/>
          <w:szCs w:val="24"/>
          <w:u w:val="single"/>
        </w:rPr>
      </w:pPr>
      <w:r w:rsidRPr="00054EDF">
        <w:rPr>
          <w:sz w:val="24"/>
          <w:szCs w:val="24"/>
          <w:u w:val="single"/>
        </w:rPr>
        <w:t>Zutaten</w:t>
      </w:r>
      <w:r>
        <w:rPr>
          <w:sz w:val="24"/>
          <w:szCs w:val="24"/>
          <w:u w:val="single"/>
        </w:rPr>
        <w:t>:</w:t>
      </w:r>
    </w:p>
    <w:p w14:paraId="36E6EB91" w14:textId="77777777" w:rsidR="0001514B" w:rsidRPr="00EB6948" w:rsidRDefault="0001514B" w:rsidP="0001514B">
      <w:pPr>
        <w:jc w:val="both"/>
        <w:rPr>
          <w:sz w:val="24"/>
          <w:szCs w:val="24"/>
        </w:rPr>
      </w:pPr>
      <w:r w:rsidRPr="00EB6948">
        <w:rPr>
          <w:sz w:val="24"/>
          <w:szCs w:val="24"/>
        </w:rPr>
        <w:t>2 TL Chiliflocken</w:t>
      </w:r>
    </w:p>
    <w:p w14:paraId="53E7F384" w14:textId="77777777" w:rsidR="0001514B" w:rsidRPr="00EB6948" w:rsidRDefault="0001514B" w:rsidP="0001514B">
      <w:pPr>
        <w:jc w:val="both"/>
        <w:rPr>
          <w:sz w:val="24"/>
          <w:szCs w:val="24"/>
        </w:rPr>
      </w:pPr>
      <w:r w:rsidRPr="00EB6948">
        <w:rPr>
          <w:sz w:val="24"/>
          <w:szCs w:val="24"/>
        </w:rPr>
        <w:t>2 TL rote Paprikaflocken</w:t>
      </w:r>
    </w:p>
    <w:p w14:paraId="0475E0A1" w14:textId="77777777" w:rsidR="0001514B" w:rsidRPr="00EB6948" w:rsidRDefault="0001514B" w:rsidP="0001514B">
      <w:pPr>
        <w:jc w:val="both"/>
        <w:rPr>
          <w:sz w:val="24"/>
          <w:szCs w:val="24"/>
        </w:rPr>
      </w:pPr>
      <w:r w:rsidRPr="00EB6948">
        <w:rPr>
          <w:sz w:val="24"/>
          <w:szCs w:val="24"/>
        </w:rPr>
        <w:t>60 ml Sonnenblumenöl</w:t>
      </w:r>
    </w:p>
    <w:p w14:paraId="39373384" w14:textId="77777777" w:rsidR="0001514B" w:rsidRDefault="0001514B" w:rsidP="0001514B">
      <w:pPr>
        <w:jc w:val="both"/>
        <w:rPr>
          <w:sz w:val="24"/>
          <w:szCs w:val="24"/>
        </w:rPr>
      </w:pPr>
    </w:p>
    <w:p w14:paraId="15C01D2E" w14:textId="77777777" w:rsidR="0001514B" w:rsidRPr="00EB6948" w:rsidRDefault="0001514B" w:rsidP="0001514B">
      <w:pPr>
        <w:jc w:val="both"/>
        <w:rPr>
          <w:sz w:val="24"/>
          <w:szCs w:val="24"/>
        </w:rPr>
      </w:pPr>
      <w:r>
        <w:rPr>
          <w:sz w:val="24"/>
          <w:szCs w:val="24"/>
        </w:rPr>
        <w:t>Zubereitung:</w:t>
      </w:r>
    </w:p>
    <w:p w14:paraId="062C3978" w14:textId="77777777" w:rsidR="0001514B" w:rsidRPr="00CD53B6" w:rsidRDefault="0001514B" w:rsidP="0001514B">
      <w:pPr>
        <w:jc w:val="both"/>
        <w:rPr>
          <w:sz w:val="24"/>
          <w:szCs w:val="24"/>
        </w:rPr>
      </w:pPr>
      <w:r w:rsidRPr="00CD53B6">
        <w:rPr>
          <w:sz w:val="24"/>
          <w:szCs w:val="24"/>
        </w:rPr>
        <w:t xml:space="preserve">Für das Öl Chili- </w:t>
      </w:r>
      <w:r>
        <w:rPr>
          <w:sz w:val="24"/>
          <w:szCs w:val="24"/>
        </w:rPr>
        <w:t>und Paprikaflocken in einer kleinen Pfanne bei mittlerer bis starker Hitze eine Minute rösten, bis sie stark duften. Das Öl mit ¼ TL Salz hinzufügen. Etwa 30 Sekunden erhitzen, bis das Öl siedet, dann vom Herd nehmen. Fertig.</w:t>
      </w:r>
    </w:p>
    <w:p w14:paraId="69A55635" w14:textId="77777777" w:rsidR="0001514B" w:rsidRPr="00CD53B6" w:rsidRDefault="0001514B" w:rsidP="0001514B">
      <w:pPr>
        <w:jc w:val="both"/>
        <w:rPr>
          <w:sz w:val="24"/>
          <w:szCs w:val="24"/>
        </w:rPr>
      </w:pPr>
      <w:r w:rsidRPr="00CD53B6">
        <w:rPr>
          <w:sz w:val="24"/>
          <w:szCs w:val="24"/>
        </w:rPr>
        <w:br w:type="page"/>
      </w:r>
    </w:p>
    <w:p w14:paraId="70F55223" w14:textId="3C64323F" w:rsidR="00257EFE" w:rsidRDefault="0027403D" w:rsidP="0050137D">
      <w:pPr>
        <w:pStyle w:val="Heading1"/>
      </w:pPr>
      <w:r>
        <w:lastRenderedPageBreak/>
        <w:t>Gemüse</w:t>
      </w:r>
      <w:r w:rsidR="001D34B2">
        <w:t xml:space="preserve">, </w:t>
      </w:r>
      <w:r>
        <w:t>Hülsenfrüchte</w:t>
      </w:r>
      <w:r w:rsidR="001D34B2">
        <w:t xml:space="preserve"> und Getreide</w:t>
      </w:r>
    </w:p>
    <w:p w14:paraId="21D60F07" w14:textId="1C3BD59B" w:rsidR="009E5164" w:rsidRDefault="009E5164">
      <w:pPr>
        <w:rPr>
          <w:sz w:val="24"/>
          <w:szCs w:val="24"/>
        </w:rPr>
      </w:pPr>
      <w:r>
        <w:rPr>
          <w:sz w:val="24"/>
          <w:szCs w:val="24"/>
        </w:rPr>
        <w:br w:type="page"/>
      </w:r>
    </w:p>
    <w:p w14:paraId="1F2E3DDA" w14:textId="17419EB6" w:rsidR="00FE5CA6" w:rsidRPr="00CF3B80" w:rsidRDefault="00FE5CA6" w:rsidP="00B40E8C">
      <w:pPr>
        <w:pStyle w:val="ListParagraph"/>
        <w:numPr>
          <w:ilvl w:val="0"/>
          <w:numId w:val="1498"/>
        </w:numPr>
        <w:spacing w:after="120"/>
        <w:ind w:left="714" w:hanging="357"/>
        <w:contextualSpacing w:val="0"/>
        <w:jc w:val="both"/>
        <w:rPr>
          <w:sz w:val="24"/>
          <w:szCs w:val="24"/>
        </w:rPr>
      </w:pPr>
    </w:p>
    <w:p w14:paraId="02B6BCED" w14:textId="77777777" w:rsidR="00FE5CA6" w:rsidRDefault="00FE5CA6">
      <w:pPr>
        <w:rPr>
          <w:rFonts w:asciiTheme="majorHAnsi" w:eastAsiaTheme="majorEastAsia" w:hAnsiTheme="majorHAnsi" w:cstheme="majorBidi"/>
          <w:color w:val="2F5496" w:themeColor="accent1" w:themeShade="BF"/>
          <w:sz w:val="26"/>
          <w:szCs w:val="26"/>
        </w:rPr>
      </w:pPr>
      <w:r>
        <w:br w:type="page"/>
      </w:r>
    </w:p>
    <w:p w14:paraId="3354E800" w14:textId="77777777" w:rsidR="00A4335F" w:rsidRDefault="00A4335F" w:rsidP="00A4335F">
      <w:pPr>
        <w:pStyle w:val="Heading2"/>
        <w:spacing w:after="240"/>
      </w:pPr>
      <w:r>
        <w:lastRenderedPageBreak/>
        <w:t>Gebackene Rosmarin-Kastanien</w:t>
      </w:r>
      <w:r>
        <w:rPr>
          <w:rStyle w:val="FootnoteReference"/>
        </w:rPr>
        <w:footnoteReference w:id="854"/>
      </w:r>
      <w:r>
        <w:t xml:space="preserve"> </w:t>
      </w:r>
    </w:p>
    <w:p w14:paraId="5B551CF8" w14:textId="77777777" w:rsidR="00A4335F" w:rsidRDefault="00A4335F" w:rsidP="00A4335F">
      <w:pPr>
        <w:rPr>
          <w:sz w:val="24"/>
          <w:szCs w:val="24"/>
        </w:rPr>
      </w:pPr>
      <w:r>
        <w:rPr>
          <w:sz w:val="24"/>
          <w:szCs w:val="24"/>
        </w:rPr>
        <w:t>Zutaten:</w:t>
      </w:r>
    </w:p>
    <w:p w14:paraId="6B452F2E" w14:textId="77777777" w:rsidR="00A4335F" w:rsidRDefault="00A4335F" w:rsidP="00A4335F">
      <w:pPr>
        <w:rPr>
          <w:sz w:val="24"/>
          <w:szCs w:val="24"/>
        </w:rPr>
      </w:pPr>
      <w:r>
        <w:rPr>
          <w:sz w:val="24"/>
          <w:szCs w:val="24"/>
        </w:rPr>
        <w:t>500 g frische Esskastanien (mit Schalen)</w:t>
      </w:r>
    </w:p>
    <w:p w14:paraId="582FF6CA" w14:textId="77777777" w:rsidR="00A4335F" w:rsidRDefault="00A4335F" w:rsidP="00A4335F">
      <w:pPr>
        <w:rPr>
          <w:sz w:val="24"/>
          <w:szCs w:val="24"/>
        </w:rPr>
      </w:pPr>
      <w:r>
        <w:rPr>
          <w:sz w:val="24"/>
          <w:szCs w:val="24"/>
        </w:rPr>
        <w:t>10 kleine Stückchen Butter</w:t>
      </w:r>
    </w:p>
    <w:p w14:paraId="431B7F9F" w14:textId="77777777" w:rsidR="00A4335F" w:rsidRDefault="00A4335F" w:rsidP="00A4335F">
      <w:pPr>
        <w:rPr>
          <w:sz w:val="24"/>
          <w:szCs w:val="24"/>
        </w:rPr>
      </w:pPr>
      <w:r>
        <w:rPr>
          <w:sz w:val="24"/>
          <w:szCs w:val="24"/>
        </w:rPr>
        <w:t>4 zweige frischer Rosmarin, in kleine Stücke zerteilt</w:t>
      </w:r>
    </w:p>
    <w:p w14:paraId="10FBC13E" w14:textId="77777777" w:rsidR="00A4335F" w:rsidRDefault="00A4335F" w:rsidP="00A4335F">
      <w:pPr>
        <w:rPr>
          <w:sz w:val="24"/>
          <w:szCs w:val="24"/>
        </w:rPr>
      </w:pPr>
      <w:r>
        <w:rPr>
          <w:sz w:val="24"/>
          <w:szCs w:val="24"/>
        </w:rPr>
        <w:t>1 EL grobes Meersalz</w:t>
      </w:r>
    </w:p>
    <w:p w14:paraId="25313022" w14:textId="77777777" w:rsidR="00A4335F" w:rsidRDefault="00A4335F" w:rsidP="00A4335F">
      <w:pPr>
        <w:rPr>
          <w:sz w:val="24"/>
          <w:szCs w:val="24"/>
        </w:rPr>
      </w:pPr>
      <w:r>
        <w:rPr>
          <w:sz w:val="24"/>
          <w:szCs w:val="24"/>
        </w:rPr>
        <w:t>Abgeriebene Schale von 1 Zitrone</w:t>
      </w:r>
    </w:p>
    <w:p w14:paraId="6B103C33" w14:textId="77777777" w:rsidR="00A4335F" w:rsidRDefault="00A4335F" w:rsidP="00A4335F">
      <w:pPr>
        <w:rPr>
          <w:sz w:val="24"/>
          <w:szCs w:val="24"/>
        </w:rPr>
      </w:pPr>
    </w:p>
    <w:p w14:paraId="68E2650A" w14:textId="77777777" w:rsidR="00A4335F" w:rsidRDefault="00A4335F" w:rsidP="00A4335F">
      <w:pPr>
        <w:rPr>
          <w:sz w:val="24"/>
          <w:szCs w:val="24"/>
        </w:rPr>
      </w:pPr>
      <w:r>
        <w:rPr>
          <w:sz w:val="24"/>
          <w:szCs w:val="24"/>
        </w:rPr>
        <w:t>Zubereitung:</w:t>
      </w:r>
    </w:p>
    <w:p w14:paraId="504B1BDB" w14:textId="77777777" w:rsidR="00A4335F" w:rsidRPr="00007B06" w:rsidRDefault="00A4335F" w:rsidP="00B40E8C">
      <w:pPr>
        <w:pStyle w:val="ListParagraph"/>
        <w:numPr>
          <w:ilvl w:val="0"/>
          <w:numId w:val="1615"/>
        </w:numPr>
        <w:spacing w:after="120"/>
        <w:ind w:left="714" w:hanging="357"/>
        <w:contextualSpacing w:val="0"/>
        <w:rPr>
          <w:sz w:val="24"/>
          <w:szCs w:val="24"/>
        </w:rPr>
      </w:pPr>
      <w:r w:rsidRPr="00007B06">
        <w:rPr>
          <w:sz w:val="24"/>
          <w:szCs w:val="24"/>
        </w:rPr>
        <w:t xml:space="preserve">Den Backofen auf 180°C (Gas Stufe 4) vorheizen. </w:t>
      </w:r>
    </w:p>
    <w:p w14:paraId="6C78779F" w14:textId="77777777" w:rsidR="00A4335F" w:rsidRPr="00007B06" w:rsidRDefault="00A4335F" w:rsidP="00B40E8C">
      <w:pPr>
        <w:pStyle w:val="ListParagraph"/>
        <w:numPr>
          <w:ilvl w:val="0"/>
          <w:numId w:val="1615"/>
        </w:numPr>
        <w:spacing w:after="120"/>
        <w:ind w:left="714" w:hanging="357"/>
        <w:contextualSpacing w:val="0"/>
        <w:rPr>
          <w:sz w:val="24"/>
          <w:szCs w:val="24"/>
        </w:rPr>
      </w:pPr>
      <w:r w:rsidRPr="00007B06">
        <w:rPr>
          <w:sz w:val="24"/>
          <w:szCs w:val="24"/>
        </w:rPr>
        <w:t>Mit einem scharfen Messer vorsichtig je ein Kreuz in die runde Seite der Kastanien schneiden.</w:t>
      </w:r>
    </w:p>
    <w:p w14:paraId="64921182" w14:textId="77777777" w:rsidR="00A4335F" w:rsidRPr="00007B06" w:rsidRDefault="00A4335F" w:rsidP="00B40E8C">
      <w:pPr>
        <w:pStyle w:val="ListParagraph"/>
        <w:numPr>
          <w:ilvl w:val="0"/>
          <w:numId w:val="1615"/>
        </w:numPr>
        <w:spacing w:after="120"/>
        <w:ind w:left="714" w:hanging="357"/>
        <w:contextualSpacing w:val="0"/>
        <w:rPr>
          <w:sz w:val="24"/>
          <w:szCs w:val="24"/>
        </w:rPr>
      </w:pPr>
      <w:r w:rsidRPr="00007B06">
        <w:rPr>
          <w:sz w:val="24"/>
          <w:szCs w:val="24"/>
        </w:rPr>
        <w:t>Die Kastanien in eine Auflaufform legen und Butter, Rosmarin, Salz und Zitronenschale darübergeben.</w:t>
      </w:r>
    </w:p>
    <w:p w14:paraId="52B6A714" w14:textId="77777777" w:rsidR="00A4335F" w:rsidRPr="00007B06" w:rsidRDefault="00A4335F" w:rsidP="00B40E8C">
      <w:pPr>
        <w:pStyle w:val="ListParagraph"/>
        <w:numPr>
          <w:ilvl w:val="0"/>
          <w:numId w:val="1615"/>
        </w:numPr>
        <w:spacing w:after="120"/>
        <w:ind w:left="714" w:hanging="357"/>
        <w:contextualSpacing w:val="0"/>
        <w:rPr>
          <w:sz w:val="24"/>
          <w:szCs w:val="24"/>
        </w:rPr>
      </w:pPr>
      <w:r w:rsidRPr="00007B06">
        <w:rPr>
          <w:sz w:val="24"/>
          <w:szCs w:val="24"/>
        </w:rPr>
        <w:t xml:space="preserve">Die Kastanien ca. 35 Minuten bzw. so lange backen, bis sich die Schalen leicht geöffnet haben und die Kastanien innen goldgebräunt sind. </w:t>
      </w:r>
    </w:p>
    <w:p w14:paraId="443497F6" w14:textId="77777777" w:rsidR="00A4335F" w:rsidRDefault="00A4335F" w:rsidP="00A4335F">
      <w:pPr>
        <w:rPr>
          <w:sz w:val="24"/>
          <w:szCs w:val="24"/>
        </w:rPr>
      </w:pPr>
    </w:p>
    <w:p w14:paraId="30B68F36" w14:textId="77777777" w:rsidR="00A4335F" w:rsidRDefault="00A4335F" w:rsidP="00A4335F">
      <w:pPr>
        <w:rPr>
          <w:sz w:val="24"/>
          <w:szCs w:val="24"/>
        </w:rPr>
      </w:pPr>
      <w:r>
        <w:rPr>
          <w:sz w:val="24"/>
          <w:szCs w:val="24"/>
        </w:rPr>
        <w:t>Tipp:</w:t>
      </w:r>
      <w:r>
        <w:rPr>
          <w:sz w:val="24"/>
          <w:szCs w:val="24"/>
        </w:rPr>
        <w:tab/>
        <w:t xml:space="preserve">Lieber Simon: guten Appetit </w:t>
      </w:r>
      <w:r w:rsidRPr="00365F65">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66A0D219" w14:textId="77777777" w:rsidR="00A4335F" w:rsidRDefault="00A4335F" w:rsidP="00A4335F">
      <w:pPr>
        <w:ind w:left="708"/>
        <w:jc w:val="both"/>
        <w:rPr>
          <w:sz w:val="24"/>
          <w:szCs w:val="24"/>
        </w:rPr>
      </w:pPr>
      <w:r>
        <w:rPr>
          <w:sz w:val="24"/>
          <w:szCs w:val="24"/>
        </w:rPr>
        <w:t xml:space="preserve">Und immer daran denken, gute und trockene Kastanien kaufen. Manchmal sind die Kastanien schon im Laden verschimmelt. Wir hatten da schon öfter mal Pech. </w:t>
      </w:r>
    </w:p>
    <w:p w14:paraId="42A8EDDC" w14:textId="77777777" w:rsidR="00A4335F" w:rsidRDefault="00A4335F" w:rsidP="00A4335F">
      <w:pPr>
        <w:rPr>
          <w:sz w:val="24"/>
          <w:szCs w:val="24"/>
        </w:rPr>
      </w:pPr>
    </w:p>
    <w:p w14:paraId="65B9F686" w14:textId="77777777" w:rsidR="00A4335F" w:rsidRDefault="00A4335F" w:rsidP="00A4335F">
      <w:pPr>
        <w:rPr>
          <w:sz w:val="24"/>
          <w:szCs w:val="24"/>
        </w:rPr>
      </w:pPr>
      <w:r>
        <w:rPr>
          <w:sz w:val="24"/>
          <w:szCs w:val="24"/>
        </w:rPr>
        <w:br w:type="page"/>
      </w:r>
    </w:p>
    <w:p w14:paraId="699E3761" w14:textId="39EC4DB1" w:rsidR="005229FB" w:rsidRDefault="005229FB" w:rsidP="005229FB">
      <w:pPr>
        <w:pStyle w:val="Heading2"/>
        <w:spacing w:after="240"/>
      </w:pPr>
      <w:r>
        <w:lastRenderedPageBreak/>
        <w:t>Gegrillte Feigen</w:t>
      </w:r>
      <w:r>
        <w:rPr>
          <w:rStyle w:val="FootnoteReference"/>
        </w:rPr>
        <w:footnoteReference w:id="855"/>
      </w:r>
      <w:r>
        <w:t xml:space="preserve"> </w:t>
      </w:r>
    </w:p>
    <w:p w14:paraId="75BF7693" w14:textId="77777777" w:rsidR="005229FB" w:rsidRDefault="005229FB" w:rsidP="005229FB">
      <w:pPr>
        <w:jc w:val="both"/>
      </w:pPr>
      <w:r w:rsidRPr="00810E8B">
        <w:rPr>
          <w:u w:val="single"/>
        </w:rPr>
        <w:t>Zutaten</w:t>
      </w:r>
      <w:r>
        <w:t xml:space="preserve"> (für 4 Portionen):</w:t>
      </w:r>
    </w:p>
    <w:p w14:paraId="4D34ECA6" w14:textId="77777777" w:rsidR="005229FB" w:rsidRDefault="005229FB" w:rsidP="005229FB">
      <w:pPr>
        <w:jc w:val="both"/>
      </w:pPr>
      <w:r>
        <w:t>8 reife violette Feigen, halbiert</w:t>
      </w:r>
    </w:p>
    <w:p w14:paraId="026770E7" w14:textId="77777777" w:rsidR="005229FB" w:rsidRPr="00EB6948" w:rsidRDefault="005229FB" w:rsidP="005229FB">
      <w:pPr>
        <w:jc w:val="both"/>
      </w:pPr>
      <w:r w:rsidRPr="00EB6948">
        <w:t>1 EL Sojasauce</w:t>
      </w:r>
    </w:p>
    <w:p w14:paraId="5563042A" w14:textId="77777777" w:rsidR="005229FB" w:rsidRPr="00EB6948" w:rsidRDefault="005229FB" w:rsidP="005229FB">
      <w:pPr>
        <w:jc w:val="both"/>
      </w:pPr>
      <w:r w:rsidRPr="00EB6948">
        <w:t>2 ½ EL Ahornsirup</w:t>
      </w:r>
    </w:p>
    <w:p w14:paraId="52A3AC94" w14:textId="77777777" w:rsidR="005229FB" w:rsidRDefault="005229FB" w:rsidP="005229FB">
      <w:pPr>
        <w:jc w:val="both"/>
      </w:pPr>
      <w:r w:rsidRPr="007F6631">
        <w:t>2 EL Reiswein (oder trockener S</w:t>
      </w:r>
      <w:r>
        <w:t>herry)</w:t>
      </w:r>
    </w:p>
    <w:p w14:paraId="6C209B21" w14:textId="77777777" w:rsidR="005229FB" w:rsidRDefault="005229FB" w:rsidP="005229FB">
      <w:pPr>
        <w:jc w:val="both"/>
      </w:pPr>
      <w:r>
        <w:t>1 ¼ TL Balsamicoessig</w:t>
      </w:r>
    </w:p>
    <w:p w14:paraId="39EC3A5F" w14:textId="77777777" w:rsidR="005229FB" w:rsidRDefault="005229FB" w:rsidP="005229FB">
      <w:pPr>
        <w:jc w:val="both"/>
      </w:pPr>
      <w:r>
        <w:t>60 ml Olivenöl</w:t>
      </w:r>
    </w:p>
    <w:p w14:paraId="3688323E" w14:textId="77777777" w:rsidR="005229FB" w:rsidRDefault="005229FB" w:rsidP="005229FB">
      <w:pPr>
        <w:jc w:val="both"/>
      </w:pPr>
      <w:r>
        <w:t>2 rote Chilischoten, in feine Ringe geschnitten</w:t>
      </w:r>
    </w:p>
    <w:p w14:paraId="21FC454C" w14:textId="77777777" w:rsidR="005229FB" w:rsidRDefault="005229FB" w:rsidP="005229FB">
      <w:pPr>
        <w:jc w:val="both"/>
      </w:pPr>
      <w:r>
        <w:t>1 Zitrone, 5 Streifen Schale dünn abgeschnitten</w:t>
      </w:r>
    </w:p>
    <w:p w14:paraId="65FB471A" w14:textId="77777777" w:rsidR="005229FB" w:rsidRDefault="005229FB" w:rsidP="005229FB">
      <w:pPr>
        <w:jc w:val="both"/>
      </w:pPr>
      <w:r>
        <w:t>60 g Rucola</w:t>
      </w:r>
    </w:p>
    <w:p w14:paraId="73E3B01F" w14:textId="77777777" w:rsidR="005229FB" w:rsidRDefault="005229FB" w:rsidP="005229FB">
      <w:pPr>
        <w:jc w:val="both"/>
      </w:pPr>
      <w:r>
        <w:t>140 g Ricotta</w:t>
      </w:r>
    </w:p>
    <w:p w14:paraId="00E882E3" w14:textId="77777777" w:rsidR="005229FB" w:rsidRDefault="005229FB" w:rsidP="005229FB">
      <w:pPr>
        <w:jc w:val="both"/>
      </w:pPr>
    </w:p>
    <w:p w14:paraId="72F1E80C" w14:textId="77777777" w:rsidR="005229FB" w:rsidRDefault="005229FB" w:rsidP="005229FB">
      <w:pPr>
        <w:jc w:val="both"/>
      </w:pPr>
      <w:r>
        <w:t>Zubereitung:</w:t>
      </w:r>
    </w:p>
    <w:p w14:paraId="45600D4B" w14:textId="77777777" w:rsidR="005229FB" w:rsidRDefault="005229FB" w:rsidP="00B40E8C">
      <w:pPr>
        <w:pStyle w:val="ListParagraph"/>
        <w:numPr>
          <w:ilvl w:val="0"/>
          <w:numId w:val="1506"/>
        </w:numPr>
        <w:spacing w:after="120"/>
        <w:ind w:left="714" w:hanging="357"/>
        <w:contextualSpacing w:val="0"/>
        <w:jc w:val="both"/>
      </w:pPr>
      <w:r>
        <w:t>Den Backofengrill vorheizen.</w:t>
      </w:r>
    </w:p>
    <w:p w14:paraId="10EAE212" w14:textId="77777777" w:rsidR="005229FB" w:rsidRDefault="005229FB" w:rsidP="00B40E8C">
      <w:pPr>
        <w:pStyle w:val="ListParagraph"/>
        <w:numPr>
          <w:ilvl w:val="0"/>
          <w:numId w:val="1506"/>
        </w:numPr>
        <w:spacing w:after="120"/>
        <w:ind w:left="714" w:hanging="357"/>
        <w:contextualSpacing w:val="0"/>
        <w:jc w:val="both"/>
      </w:pPr>
      <w:r>
        <w:t>Die Feigen in einer Schüssel in der Sojasauce und 1 ½ EL Ahornsirup wenden und mit der Schnittfläche nach oben auf ein mit Backpapier ausgelegtes Blech legen. Die Feigen auf der obersten Schiene 12 Minuten grillen, bis sie weich und karamellisiert sind, aber noch ihre Form bewahren. Die Feigen und ihren Saft wieder in die Schüssel zurückgeben. Den Reiswein und den Balsamico und den restlichen 1 EL Ahornsirup hinzufügen, alles behutsam miteinander vermengen und mindestens eine Stunde (oder über Nacht) durchziehen lassen.</w:t>
      </w:r>
    </w:p>
    <w:p w14:paraId="1DEF8EA1" w14:textId="77777777" w:rsidR="005229FB" w:rsidRDefault="005229FB" w:rsidP="00B40E8C">
      <w:pPr>
        <w:pStyle w:val="ListParagraph"/>
        <w:numPr>
          <w:ilvl w:val="0"/>
          <w:numId w:val="1506"/>
        </w:numPr>
        <w:spacing w:after="120"/>
        <w:ind w:left="714" w:hanging="357"/>
        <w:contextualSpacing w:val="0"/>
        <w:jc w:val="both"/>
      </w:pPr>
      <w:r>
        <w:t>Inzwischen das Öl in einem Topf bei mittlerer Hitze erhitzen. Sobald es heiß ist, die Chilis darin 3 Minuten frittieren – umrühren, damit die Ringe nicht zusammenkleben. Die Zitronenschale hineingeben und 30 Sekunden mitfrittieren, anschließend das Ganze sofort ein eine hitzebeständige Schüssel gießen und mindestens 30 Minuten (oder über Nacht) durchziehen lassen.</w:t>
      </w:r>
    </w:p>
    <w:p w14:paraId="0A3F71E9" w14:textId="77777777" w:rsidR="005229FB" w:rsidRDefault="005229FB" w:rsidP="00B40E8C">
      <w:pPr>
        <w:pStyle w:val="ListParagraph"/>
        <w:numPr>
          <w:ilvl w:val="0"/>
          <w:numId w:val="1506"/>
        </w:numPr>
        <w:spacing w:after="120"/>
        <w:ind w:left="714" w:hanging="357"/>
        <w:contextualSpacing w:val="0"/>
        <w:jc w:val="both"/>
      </w:pPr>
      <w:r>
        <w:t>Die Rucolablätter auf einer Platte verteilen, die Feigen darauf anrichten und alles mit dem Dressing überzeihen. Löffelweise den Ricotta dazwischensetzen, mit dem würzigen Öl, den Chiliringen und der Zitronenschale garnieren und servieren.</w:t>
      </w:r>
    </w:p>
    <w:p w14:paraId="3F01ACB2" w14:textId="77777777" w:rsidR="005229FB" w:rsidRDefault="005229FB" w:rsidP="005229FB"/>
    <w:p w14:paraId="3E4AF338" w14:textId="77777777" w:rsidR="005229FB" w:rsidRPr="007F6631" w:rsidRDefault="005229FB" w:rsidP="005229FB">
      <w:r>
        <w:t>Info:</w:t>
      </w:r>
      <w:r>
        <w:tab/>
        <w:t>Das Rezept dauert etwas länger….also Obacht.</w:t>
      </w:r>
    </w:p>
    <w:p w14:paraId="0696FE16" w14:textId="77777777" w:rsidR="005229FB" w:rsidRDefault="005229FB">
      <w:pPr>
        <w:rPr>
          <w:rFonts w:asciiTheme="majorHAnsi" w:eastAsiaTheme="majorEastAsia" w:hAnsiTheme="majorHAnsi" w:cstheme="majorBidi"/>
          <w:color w:val="2F5496" w:themeColor="accent1" w:themeShade="BF"/>
          <w:sz w:val="26"/>
          <w:szCs w:val="26"/>
        </w:rPr>
      </w:pPr>
      <w:r>
        <w:br w:type="page"/>
      </w:r>
    </w:p>
    <w:p w14:paraId="5DE38465" w14:textId="77777777" w:rsidR="005229FB" w:rsidRPr="00A819BD" w:rsidRDefault="005229FB" w:rsidP="005229FB">
      <w:pPr>
        <w:pStyle w:val="Heading2"/>
        <w:spacing w:after="240"/>
      </w:pPr>
      <w:r w:rsidRPr="00A819BD">
        <w:lastRenderedPageBreak/>
        <w:t>Süßsaure Zwiebeln</w:t>
      </w:r>
      <w:r>
        <w:rPr>
          <w:rStyle w:val="FootnoteReference"/>
        </w:rPr>
        <w:footnoteReference w:id="856"/>
      </w:r>
      <w:r w:rsidRPr="00A819BD">
        <w:t xml:space="preserve"> </w:t>
      </w:r>
    </w:p>
    <w:p w14:paraId="7C5AFB77" w14:textId="77777777" w:rsidR="005229FB" w:rsidRDefault="005229FB" w:rsidP="005229FB">
      <w:pPr>
        <w:rPr>
          <w:sz w:val="24"/>
          <w:szCs w:val="24"/>
        </w:rPr>
      </w:pPr>
      <w:r w:rsidRPr="00A376C3">
        <w:rPr>
          <w:sz w:val="24"/>
          <w:szCs w:val="24"/>
          <w:u w:val="single"/>
        </w:rPr>
        <w:t>Zutaten</w:t>
      </w:r>
      <w:r>
        <w:rPr>
          <w:sz w:val="24"/>
          <w:szCs w:val="24"/>
        </w:rPr>
        <w:t xml:space="preserve"> (für 4 Portionen als Vorspeise):</w:t>
      </w:r>
    </w:p>
    <w:p w14:paraId="496E1032" w14:textId="77777777" w:rsidR="005229FB" w:rsidRDefault="005229FB" w:rsidP="005229FB">
      <w:pPr>
        <w:rPr>
          <w:sz w:val="24"/>
          <w:szCs w:val="24"/>
        </w:rPr>
      </w:pPr>
      <w:r>
        <w:rPr>
          <w:sz w:val="24"/>
          <w:szCs w:val="24"/>
        </w:rPr>
        <w:t>500 g golfballgroße Zwiebeln, geschält und längs halbiert</w:t>
      </w:r>
    </w:p>
    <w:p w14:paraId="1E7033B2" w14:textId="77777777" w:rsidR="005229FB" w:rsidRDefault="005229FB" w:rsidP="005229FB">
      <w:pPr>
        <w:rPr>
          <w:sz w:val="24"/>
          <w:szCs w:val="24"/>
        </w:rPr>
      </w:pPr>
      <w:r>
        <w:rPr>
          <w:sz w:val="24"/>
          <w:szCs w:val="24"/>
        </w:rPr>
        <w:t>75 ml Olivenöl</w:t>
      </w:r>
    </w:p>
    <w:p w14:paraId="517BEBDC" w14:textId="77777777" w:rsidR="005229FB" w:rsidRDefault="005229FB" w:rsidP="005229FB">
      <w:pPr>
        <w:rPr>
          <w:sz w:val="24"/>
          <w:szCs w:val="24"/>
        </w:rPr>
      </w:pPr>
      <w:r>
        <w:rPr>
          <w:sz w:val="24"/>
          <w:szCs w:val="24"/>
        </w:rPr>
        <w:t xml:space="preserve">400 ml Granatapfelsaft </w:t>
      </w:r>
    </w:p>
    <w:p w14:paraId="1A14399B" w14:textId="77777777" w:rsidR="005229FB" w:rsidRDefault="005229FB" w:rsidP="005229FB">
      <w:pPr>
        <w:rPr>
          <w:sz w:val="24"/>
          <w:szCs w:val="24"/>
        </w:rPr>
      </w:pPr>
      <w:r>
        <w:rPr>
          <w:sz w:val="24"/>
          <w:szCs w:val="24"/>
        </w:rPr>
        <w:t>10 g Schnittlauch, in feine Röllchen geschnitten</w:t>
      </w:r>
    </w:p>
    <w:p w14:paraId="14F2AB41" w14:textId="77777777" w:rsidR="005229FB" w:rsidRDefault="005229FB" w:rsidP="005229FB">
      <w:pPr>
        <w:rPr>
          <w:sz w:val="24"/>
          <w:szCs w:val="24"/>
        </w:rPr>
      </w:pPr>
      <w:r>
        <w:rPr>
          <w:sz w:val="24"/>
          <w:szCs w:val="24"/>
        </w:rPr>
        <w:t>70 g Ziegenfrischkäse, in 2 cm große Stücke geteilt</w:t>
      </w:r>
    </w:p>
    <w:p w14:paraId="3CA09C14" w14:textId="77777777" w:rsidR="005229FB" w:rsidRDefault="005229FB" w:rsidP="005229FB">
      <w:pPr>
        <w:rPr>
          <w:sz w:val="24"/>
          <w:szCs w:val="24"/>
        </w:rPr>
      </w:pPr>
      <w:r>
        <w:rPr>
          <w:sz w:val="24"/>
          <w:szCs w:val="24"/>
        </w:rPr>
        <w:t>¾ TL Chiliflocken</w:t>
      </w:r>
    </w:p>
    <w:p w14:paraId="78907F55" w14:textId="77777777" w:rsidR="005229FB" w:rsidRDefault="005229FB" w:rsidP="005229FB">
      <w:pPr>
        <w:rPr>
          <w:sz w:val="24"/>
          <w:szCs w:val="24"/>
        </w:rPr>
      </w:pPr>
      <w:r>
        <w:rPr>
          <w:sz w:val="24"/>
          <w:szCs w:val="24"/>
        </w:rPr>
        <w:t>Salz</w:t>
      </w:r>
    </w:p>
    <w:p w14:paraId="5A71D870" w14:textId="77777777" w:rsidR="005229FB" w:rsidRDefault="005229FB" w:rsidP="005229FB">
      <w:pPr>
        <w:rPr>
          <w:sz w:val="24"/>
          <w:szCs w:val="24"/>
        </w:rPr>
      </w:pPr>
    </w:p>
    <w:p w14:paraId="5C892491" w14:textId="77777777" w:rsidR="005229FB" w:rsidRDefault="005229FB" w:rsidP="005229FB">
      <w:pPr>
        <w:rPr>
          <w:sz w:val="24"/>
          <w:szCs w:val="24"/>
        </w:rPr>
      </w:pPr>
      <w:r>
        <w:rPr>
          <w:sz w:val="24"/>
          <w:szCs w:val="24"/>
        </w:rPr>
        <w:t>Zubereitung:</w:t>
      </w:r>
    </w:p>
    <w:p w14:paraId="144CAD63" w14:textId="77777777" w:rsidR="005229FB" w:rsidRPr="000B4C50" w:rsidRDefault="005229FB" w:rsidP="00B40E8C">
      <w:pPr>
        <w:pStyle w:val="ListParagraph"/>
        <w:numPr>
          <w:ilvl w:val="0"/>
          <w:numId w:val="1528"/>
        </w:numPr>
        <w:spacing w:after="120"/>
        <w:ind w:left="714" w:hanging="357"/>
        <w:contextualSpacing w:val="0"/>
        <w:jc w:val="both"/>
        <w:rPr>
          <w:sz w:val="24"/>
          <w:szCs w:val="24"/>
        </w:rPr>
      </w:pPr>
      <w:r w:rsidRPr="000B4C50">
        <w:rPr>
          <w:sz w:val="24"/>
          <w:szCs w:val="24"/>
        </w:rPr>
        <w:t>Den Backofen auf 200 Grad (Umluft) vorheizen.</w:t>
      </w:r>
    </w:p>
    <w:p w14:paraId="5CA47938" w14:textId="77777777" w:rsidR="005229FB" w:rsidRPr="000B4C50" w:rsidRDefault="005229FB" w:rsidP="00B40E8C">
      <w:pPr>
        <w:pStyle w:val="ListParagraph"/>
        <w:numPr>
          <w:ilvl w:val="0"/>
          <w:numId w:val="1528"/>
        </w:numPr>
        <w:spacing w:after="120"/>
        <w:ind w:left="714" w:hanging="357"/>
        <w:contextualSpacing w:val="0"/>
        <w:jc w:val="both"/>
        <w:rPr>
          <w:sz w:val="24"/>
          <w:szCs w:val="24"/>
        </w:rPr>
      </w:pPr>
      <w:r w:rsidRPr="000B4C50">
        <w:rPr>
          <w:sz w:val="24"/>
          <w:szCs w:val="24"/>
        </w:rPr>
        <w:t xml:space="preserve">Eine große beschichtete Pfanne bei hoher Temperatur sehr stark erhitzen. Die Zwiebeln mit 2 EL Öl und ¼ TL Salz mischen. Mit der Schnittfläche nach unten und mit etwas Abstand zueinander in die heiße Pfanne setzen. Einen Topf zum Beschweren auf die Zwiebeln stellen, damit sie gleichmäßig braun werden. Die Zwiebeln in aller Ruhe bei mittlerer bis starker Hitze 6 Minuten braten, bis die Schnittflächen sehr dunkel sind. Anschließend mit der angebratene Seite nach oben auf ein mit Backpapier ausgelegtes Blech legen und etwa 20 Minuten rösten, bis sie weich sind. </w:t>
      </w:r>
    </w:p>
    <w:p w14:paraId="2CCB3369" w14:textId="77777777" w:rsidR="005229FB" w:rsidRPr="000B4C50" w:rsidRDefault="005229FB" w:rsidP="00B40E8C">
      <w:pPr>
        <w:pStyle w:val="ListParagraph"/>
        <w:numPr>
          <w:ilvl w:val="0"/>
          <w:numId w:val="1528"/>
        </w:numPr>
        <w:spacing w:after="120"/>
        <w:ind w:left="714" w:hanging="357"/>
        <w:contextualSpacing w:val="0"/>
        <w:jc w:val="both"/>
        <w:rPr>
          <w:sz w:val="24"/>
          <w:szCs w:val="24"/>
        </w:rPr>
      </w:pPr>
      <w:r w:rsidRPr="000B4C50">
        <w:rPr>
          <w:sz w:val="24"/>
          <w:szCs w:val="24"/>
        </w:rPr>
        <w:t>Inzwischen den Granatapfelsaft in einen Topf gießen. Bei mittlerer bis starker Hitze zum Kochen bringen, dann etwa 12 Minuten köcheln lassen, bis die Flüssigkeit auf etwa 70 ml reduziert ist und etwa die Konsistenz von Ahornsirup hat. Beiseitestellen und abkühlen lassen; dabei dickt der Sirup weiter ein.</w:t>
      </w:r>
    </w:p>
    <w:p w14:paraId="0A80035D" w14:textId="77777777" w:rsidR="005229FB" w:rsidRPr="000B4C50" w:rsidRDefault="005229FB" w:rsidP="00B40E8C">
      <w:pPr>
        <w:pStyle w:val="ListParagraph"/>
        <w:numPr>
          <w:ilvl w:val="0"/>
          <w:numId w:val="1528"/>
        </w:numPr>
        <w:spacing w:after="120"/>
        <w:ind w:left="714" w:hanging="357"/>
        <w:contextualSpacing w:val="0"/>
        <w:jc w:val="both"/>
        <w:rPr>
          <w:sz w:val="24"/>
          <w:szCs w:val="24"/>
        </w:rPr>
      </w:pPr>
      <w:r w:rsidRPr="000B4C50">
        <w:rPr>
          <w:sz w:val="24"/>
          <w:szCs w:val="24"/>
        </w:rPr>
        <w:t>Die Schnittlauchröllchen mit dem restlichen Öl und 1 kräftigen Prise Salz mischen. Beiseitestellen.</w:t>
      </w:r>
    </w:p>
    <w:p w14:paraId="6C0DAD72" w14:textId="77777777" w:rsidR="005229FB" w:rsidRPr="000B4C50" w:rsidRDefault="005229FB" w:rsidP="00B40E8C">
      <w:pPr>
        <w:pStyle w:val="ListParagraph"/>
        <w:numPr>
          <w:ilvl w:val="0"/>
          <w:numId w:val="1528"/>
        </w:numPr>
        <w:spacing w:after="120"/>
        <w:ind w:left="714" w:hanging="357"/>
        <w:contextualSpacing w:val="0"/>
        <w:jc w:val="both"/>
        <w:rPr>
          <w:sz w:val="24"/>
          <w:szCs w:val="24"/>
        </w:rPr>
      </w:pPr>
      <w:r w:rsidRPr="000B4C50">
        <w:rPr>
          <w:sz w:val="24"/>
          <w:szCs w:val="24"/>
        </w:rPr>
        <w:t>Den Granatapfelsirup auf eine große Platte mit hohem Rand gießen und durch Schwenken verteilen. Die Zwiebeln von Hand in die einzelnen Schichten zerlegen und diese in dem Sirup verteilen. Nach Belieben mit Ziegenkäse garnieren, dann mit dem Schnittlauchöl beträufeln. Vor dem Servieren das Gericht mit den Chiliflocken bestreuen.</w:t>
      </w:r>
    </w:p>
    <w:p w14:paraId="63C3E420" w14:textId="77777777" w:rsidR="005229FB" w:rsidRDefault="005229FB" w:rsidP="005229FB">
      <w:pPr>
        <w:jc w:val="both"/>
        <w:rPr>
          <w:sz w:val="24"/>
          <w:szCs w:val="24"/>
        </w:rPr>
      </w:pPr>
    </w:p>
    <w:p w14:paraId="6D138740" w14:textId="77777777" w:rsidR="005229FB" w:rsidRDefault="005229FB" w:rsidP="005229FB">
      <w:pPr>
        <w:jc w:val="both"/>
        <w:rPr>
          <w:sz w:val="24"/>
          <w:szCs w:val="24"/>
        </w:rPr>
      </w:pPr>
      <w:r>
        <w:rPr>
          <w:sz w:val="24"/>
          <w:szCs w:val="24"/>
        </w:rPr>
        <w:t>Tipp: Passt super zu gegrilltem Fleisch, aber auch zu Hummus und Brot</w:t>
      </w:r>
    </w:p>
    <w:p w14:paraId="2138841C" w14:textId="77777777" w:rsidR="005229FB" w:rsidRDefault="005229FB" w:rsidP="005229FB">
      <w:pPr>
        <w:rPr>
          <w:sz w:val="24"/>
          <w:szCs w:val="24"/>
        </w:rPr>
      </w:pPr>
    </w:p>
    <w:p w14:paraId="7622270A" w14:textId="77777777" w:rsidR="00581488" w:rsidRDefault="00581488" w:rsidP="00581488">
      <w:pPr>
        <w:pStyle w:val="Heading2"/>
        <w:spacing w:after="240"/>
      </w:pPr>
      <w:r>
        <w:lastRenderedPageBreak/>
        <w:t>Weiße Zwiebeln, geschmort mit Sauerampfer und dicken Bohnen</w:t>
      </w:r>
    </w:p>
    <w:p w14:paraId="1740AE96" w14:textId="77777777" w:rsidR="00581488" w:rsidRDefault="00581488" w:rsidP="00581488">
      <w:pPr>
        <w:rPr>
          <w:sz w:val="24"/>
          <w:szCs w:val="24"/>
        </w:rPr>
      </w:pPr>
      <w:r w:rsidRPr="00BD717B">
        <w:rPr>
          <w:sz w:val="24"/>
          <w:szCs w:val="24"/>
          <w:u w:val="single"/>
        </w:rPr>
        <w:t>Zutaten</w:t>
      </w:r>
      <w:r>
        <w:rPr>
          <w:sz w:val="24"/>
          <w:szCs w:val="24"/>
        </w:rPr>
        <w:t xml:space="preserve"> (für 4 Portionen)</w:t>
      </w:r>
    </w:p>
    <w:p w14:paraId="27765F06" w14:textId="77777777" w:rsidR="00581488" w:rsidRDefault="00581488" w:rsidP="00581488">
      <w:pPr>
        <w:rPr>
          <w:sz w:val="24"/>
          <w:szCs w:val="24"/>
        </w:rPr>
      </w:pPr>
      <w:r>
        <w:rPr>
          <w:sz w:val="24"/>
          <w:szCs w:val="24"/>
        </w:rPr>
        <w:t>3 weiße Zwiebeln</w:t>
      </w:r>
    </w:p>
    <w:p w14:paraId="03283B4E" w14:textId="77777777" w:rsidR="00581488" w:rsidRDefault="00581488" w:rsidP="00581488">
      <w:pPr>
        <w:rPr>
          <w:sz w:val="24"/>
          <w:szCs w:val="24"/>
        </w:rPr>
      </w:pPr>
      <w:r>
        <w:rPr>
          <w:sz w:val="24"/>
          <w:szCs w:val="24"/>
        </w:rPr>
        <w:t>Etwas Butter</w:t>
      </w:r>
    </w:p>
    <w:p w14:paraId="3977D5CF" w14:textId="77777777" w:rsidR="00581488" w:rsidRDefault="00581488" w:rsidP="00581488">
      <w:pPr>
        <w:rPr>
          <w:sz w:val="24"/>
          <w:szCs w:val="24"/>
        </w:rPr>
      </w:pPr>
      <w:r>
        <w:rPr>
          <w:sz w:val="24"/>
          <w:szCs w:val="24"/>
        </w:rPr>
        <w:t>Salz</w:t>
      </w:r>
    </w:p>
    <w:p w14:paraId="45524210" w14:textId="77777777" w:rsidR="00581488" w:rsidRDefault="00581488" w:rsidP="00581488">
      <w:pPr>
        <w:rPr>
          <w:sz w:val="24"/>
          <w:szCs w:val="24"/>
        </w:rPr>
      </w:pPr>
      <w:r>
        <w:rPr>
          <w:sz w:val="24"/>
          <w:szCs w:val="24"/>
        </w:rPr>
        <w:t>1 EL Olivenöl</w:t>
      </w:r>
    </w:p>
    <w:p w14:paraId="7FBD44D0" w14:textId="77777777" w:rsidR="00581488" w:rsidRDefault="00581488" w:rsidP="00581488">
      <w:pPr>
        <w:rPr>
          <w:sz w:val="24"/>
          <w:szCs w:val="24"/>
        </w:rPr>
      </w:pPr>
      <w:r>
        <w:rPr>
          <w:sz w:val="24"/>
          <w:szCs w:val="24"/>
        </w:rPr>
        <w:t>150 g dicke Bohnen</w:t>
      </w:r>
    </w:p>
    <w:p w14:paraId="1B05DA13" w14:textId="77777777" w:rsidR="00581488" w:rsidRDefault="00581488" w:rsidP="00581488">
      <w:pPr>
        <w:rPr>
          <w:sz w:val="24"/>
          <w:szCs w:val="24"/>
        </w:rPr>
      </w:pPr>
      <w:r>
        <w:rPr>
          <w:sz w:val="24"/>
          <w:szCs w:val="24"/>
        </w:rPr>
        <w:t>200 g Sauerampfer</w:t>
      </w:r>
    </w:p>
    <w:p w14:paraId="4A8BBDC7" w14:textId="77777777" w:rsidR="00581488" w:rsidRDefault="00581488" w:rsidP="00581488">
      <w:pPr>
        <w:rPr>
          <w:sz w:val="24"/>
          <w:szCs w:val="24"/>
        </w:rPr>
      </w:pPr>
      <w:r>
        <w:rPr>
          <w:sz w:val="24"/>
          <w:szCs w:val="24"/>
        </w:rPr>
        <w:t>Saft von 1 Zitrone</w:t>
      </w:r>
    </w:p>
    <w:p w14:paraId="6DFC61F1" w14:textId="77777777" w:rsidR="00581488" w:rsidRDefault="00581488" w:rsidP="00581488">
      <w:pPr>
        <w:rPr>
          <w:sz w:val="24"/>
          <w:szCs w:val="24"/>
        </w:rPr>
      </w:pPr>
      <w:r>
        <w:rPr>
          <w:sz w:val="24"/>
          <w:szCs w:val="24"/>
        </w:rPr>
        <w:t>200 g jungen Spinat</w:t>
      </w:r>
    </w:p>
    <w:p w14:paraId="064654EA" w14:textId="77777777" w:rsidR="00581488" w:rsidRDefault="00581488" w:rsidP="00581488">
      <w:pPr>
        <w:rPr>
          <w:sz w:val="24"/>
          <w:szCs w:val="24"/>
        </w:rPr>
      </w:pPr>
      <w:r>
        <w:rPr>
          <w:sz w:val="24"/>
          <w:szCs w:val="24"/>
        </w:rPr>
        <w:t>80 g würzigen Ziegenkäse</w:t>
      </w:r>
    </w:p>
    <w:p w14:paraId="533439F2" w14:textId="77777777" w:rsidR="00581488" w:rsidRDefault="00581488" w:rsidP="00581488">
      <w:pPr>
        <w:rPr>
          <w:sz w:val="24"/>
          <w:szCs w:val="24"/>
        </w:rPr>
      </w:pPr>
    </w:p>
    <w:p w14:paraId="159FE7D0" w14:textId="77777777" w:rsidR="00581488" w:rsidRDefault="00581488" w:rsidP="00581488">
      <w:pPr>
        <w:rPr>
          <w:sz w:val="24"/>
          <w:szCs w:val="24"/>
        </w:rPr>
      </w:pPr>
      <w:r>
        <w:rPr>
          <w:sz w:val="24"/>
          <w:szCs w:val="24"/>
        </w:rPr>
        <w:t>Zubereitung:</w:t>
      </w:r>
    </w:p>
    <w:p w14:paraId="328CC372" w14:textId="77777777" w:rsidR="00581488" w:rsidRPr="00033CC1" w:rsidRDefault="00581488" w:rsidP="00B40E8C">
      <w:pPr>
        <w:pStyle w:val="ListParagraph"/>
        <w:numPr>
          <w:ilvl w:val="0"/>
          <w:numId w:val="1274"/>
        </w:numPr>
        <w:spacing w:after="120"/>
        <w:ind w:left="714" w:hanging="357"/>
        <w:contextualSpacing w:val="0"/>
        <w:jc w:val="both"/>
        <w:rPr>
          <w:sz w:val="24"/>
          <w:szCs w:val="24"/>
        </w:rPr>
      </w:pPr>
      <w:r w:rsidRPr="00033CC1">
        <w:rPr>
          <w:sz w:val="24"/>
          <w:szCs w:val="24"/>
        </w:rPr>
        <w:t>Zwiebeln fein hobeln und in einer Pfanne mit Butter, Öl und etwas Salz bei milder Hitze für 20 Minuten unter Rühren dünsten, ohne dass die zwiebeln bräunen.</w:t>
      </w:r>
    </w:p>
    <w:p w14:paraId="5D32BEAF" w14:textId="77777777" w:rsidR="00581488" w:rsidRDefault="00581488" w:rsidP="00B40E8C">
      <w:pPr>
        <w:pStyle w:val="ListParagraph"/>
        <w:numPr>
          <w:ilvl w:val="0"/>
          <w:numId w:val="1274"/>
        </w:numPr>
        <w:spacing w:after="120"/>
        <w:ind w:left="714" w:hanging="357"/>
        <w:contextualSpacing w:val="0"/>
        <w:jc w:val="both"/>
        <w:rPr>
          <w:sz w:val="24"/>
          <w:szCs w:val="24"/>
        </w:rPr>
      </w:pPr>
      <w:r w:rsidRPr="00033CC1">
        <w:rPr>
          <w:sz w:val="24"/>
          <w:szCs w:val="24"/>
        </w:rPr>
        <w:t xml:space="preserve">Die dicken Bohnen aus der Schote befreien und kurz in kochendem Wasser blanchieren, abschrecken und die Haut entfernen. In die Pfanne zu den Zwiebeln geben, Sauerampfer und Zitronensaft dazugeben und für 3 -4 Minuten simmern lassen. Ein Stück kalte Butter rasch unterrühren und sofort servieren. </w:t>
      </w:r>
    </w:p>
    <w:p w14:paraId="02B9768A" w14:textId="7E5A96F1" w:rsidR="007848F7" w:rsidRPr="00033CC1" w:rsidRDefault="007848F7" w:rsidP="00B40E8C">
      <w:pPr>
        <w:pStyle w:val="ListParagraph"/>
        <w:numPr>
          <w:ilvl w:val="0"/>
          <w:numId w:val="1274"/>
        </w:numPr>
        <w:spacing w:after="120"/>
        <w:ind w:left="714" w:hanging="357"/>
        <w:contextualSpacing w:val="0"/>
        <w:jc w:val="both"/>
        <w:rPr>
          <w:sz w:val="24"/>
          <w:szCs w:val="24"/>
        </w:rPr>
      </w:pPr>
      <w:r>
        <w:rPr>
          <w:sz w:val="24"/>
          <w:szCs w:val="24"/>
        </w:rPr>
        <w:t xml:space="preserve">Dazu </w:t>
      </w:r>
      <w:r w:rsidRPr="00033CC1">
        <w:rPr>
          <w:sz w:val="24"/>
          <w:szCs w:val="24"/>
        </w:rPr>
        <w:t>passt ein Salat aus Spinat, der nur mit Olivenöl und Ziegenkäse verfeinert wird.</w:t>
      </w:r>
    </w:p>
    <w:p w14:paraId="799F7A42" w14:textId="745D8C9D" w:rsidR="00581488" w:rsidRDefault="00581488" w:rsidP="00581488">
      <w:pPr>
        <w:rPr>
          <w:rFonts w:asciiTheme="majorHAnsi" w:eastAsiaTheme="majorEastAsia" w:hAnsiTheme="majorHAnsi" w:cstheme="majorBidi"/>
          <w:color w:val="2F5496" w:themeColor="accent1" w:themeShade="BF"/>
          <w:sz w:val="26"/>
          <w:szCs w:val="26"/>
        </w:rPr>
      </w:pPr>
      <w:r>
        <w:br w:type="page"/>
      </w:r>
    </w:p>
    <w:p w14:paraId="1893D99B" w14:textId="77777777" w:rsidR="004A1B5E" w:rsidRPr="0064729A" w:rsidRDefault="004A1B5E" w:rsidP="004A1B5E">
      <w:pPr>
        <w:pStyle w:val="Heading2"/>
        <w:spacing w:after="240"/>
      </w:pPr>
      <w:r>
        <w:lastRenderedPageBreak/>
        <w:t>Gefüllte Quitten</w:t>
      </w:r>
      <w:r>
        <w:rPr>
          <w:rStyle w:val="FootnoteReference"/>
        </w:rPr>
        <w:footnoteReference w:id="857"/>
      </w:r>
      <w:r>
        <w:t xml:space="preserve"> </w:t>
      </w:r>
    </w:p>
    <w:p w14:paraId="7B0FD091" w14:textId="77777777" w:rsidR="004A1B5E" w:rsidRDefault="004A1B5E" w:rsidP="004A1B5E">
      <w:pPr>
        <w:rPr>
          <w:sz w:val="24"/>
          <w:szCs w:val="24"/>
        </w:rPr>
      </w:pPr>
      <w:r w:rsidRPr="00D91D76">
        <w:rPr>
          <w:sz w:val="24"/>
          <w:szCs w:val="24"/>
          <w:u w:val="single"/>
        </w:rPr>
        <w:t>Zutaten</w:t>
      </w:r>
      <w:r>
        <w:rPr>
          <w:sz w:val="24"/>
          <w:szCs w:val="24"/>
        </w:rPr>
        <w:t xml:space="preserve"> (für 4 Portionen):</w:t>
      </w:r>
    </w:p>
    <w:p w14:paraId="28C152E6" w14:textId="77777777" w:rsidR="004A1B5E" w:rsidRDefault="004A1B5E" w:rsidP="004A1B5E">
      <w:pPr>
        <w:rPr>
          <w:sz w:val="24"/>
          <w:szCs w:val="24"/>
        </w:rPr>
      </w:pPr>
      <w:r>
        <w:rPr>
          <w:sz w:val="24"/>
          <w:szCs w:val="24"/>
        </w:rPr>
        <w:t>400 g Lammhackfleisch oder Rinderhackfleisch</w:t>
      </w:r>
    </w:p>
    <w:p w14:paraId="1B95FDBA" w14:textId="77777777" w:rsidR="004A1B5E" w:rsidRDefault="004A1B5E" w:rsidP="004A1B5E">
      <w:pPr>
        <w:rPr>
          <w:sz w:val="24"/>
          <w:szCs w:val="24"/>
        </w:rPr>
      </w:pPr>
      <w:r>
        <w:rPr>
          <w:sz w:val="24"/>
          <w:szCs w:val="24"/>
        </w:rPr>
        <w:t>1 Knoblauchzehe, zerdrückt</w:t>
      </w:r>
    </w:p>
    <w:p w14:paraId="64337693" w14:textId="77777777" w:rsidR="004A1B5E" w:rsidRDefault="004A1B5E" w:rsidP="004A1B5E">
      <w:pPr>
        <w:rPr>
          <w:sz w:val="24"/>
          <w:szCs w:val="24"/>
        </w:rPr>
      </w:pPr>
      <w:r>
        <w:rPr>
          <w:sz w:val="24"/>
          <w:szCs w:val="24"/>
        </w:rPr>
        <w:t>1 rote Chilischote, gehackt</w:t>
      </w:r>
    </w:p>
    <w:p w14:paraId="2558D379" w14:textId="77777777" w:rsidR="004A1B5E" w:rsidRDefault="004A1B5E" w:rsidP="004A1B5E">
      <w:pPr>
        <w:rPr>
          <w:sz w:val="24"/>
          <w:szCs w:val="24"/>
        </w:rPr>
      </w:pPr>
      <w:r>
        <w:rPr>
          <w:sz w:val="24"/>
          <w:szCs w:val="24"/>
        </w:rPr>
        <w:t>20 g Koriandergrün gehackt plus etwas zum Garnieren</w:t>
      </w:r>
    </w:p>
    <w:p w14:paraId="5BB59C47" w14:textId="77777777" w:rsidR="004A1B5E" w:rsidRDefault="004A1B5E" w:rsidP="004A1B5E">
      <w:pPr>
        <w:rPr>
          <w:sz w:val="24"/>
          <w:szCs w:val="24"/>
        </w:rPr>
      </w:pPr>
      <w:r>
        <w:rPr>
          <w:sz w:val="24"/>
          <w:szCs w:val="24"/>
        </w:rPr>
        <w:t>50 g Semmelbrösel</w:t>
      </w:r>
    </w:p>
    <w:p w14:paraId="61392908" w14:textId="77777777" w:rsidR="004A1B5E" w:rsidRDefault="004A1B5E" w:rsidP="004A1B5E">
      <w:pPr>
        <w:rPr>
          <w:sz w:val="24"/>
          <w:szCs w:val="24"/>
        </w:rPr>
      </w:pPr>
      <w:r>
        <w:rPr>
          <w:sz w:val="24"/>
          <w:szCs w:val="24"/>
        </w:rPr>
        <w:t>1 TL Piment</w:t>
      </w:r>
    </w:p>
    <w:p w14:paraId="68E7FE8E" w14:textId="77777777" w:rsidR="004A1B5E" w:rsidRDefault="004A1B5E" w:rsidP="004A1B5E">
      <w:pPr>
        <w:rPr>
          <w:sz w:val="24"/>
          <w:szCs w:val="24"/>
        </w:rPr>
      </w:pPr>
      <w:r>
        <w:rPr>
          <w:sz w:val="24"/>
          <w:szCs w:val="24"/>
        </w:rPr>
        <w:t>40 g Ingwer, fein gerieben</w:t>
      </w:r>
    </w:p>
    <w:p w14:paraId="271D87F2" w14:textId="77777777" w:rsidR="004A1B5E" w:rsidRDefault="004A1B5E" w:rsidP="004A1B5E">
      <w:pPr>
        <w:rPr>
          <w:sz w:val="24"/>
          <w:szCs w:val="24"/>
        </w:rPr>
      </w:pPr>
      <w:r>
        <w:rPr>
          <w:sz w:val="24"/>
          <w:szCs w:val="24"/>
        </w:rPr>
        <w:t>2 mittelgroße Zwiebeln, geschält und fein gehackt</w:t>
      </w:r>
    </w:p>
    <w:p w14:paraId="32F51A25" w14:textId="77777777" w:rsidR="004A1B5E" w:rsidRDefault="004A1B5E" w:rsidP="004A1B5E">
      <w:pPr>
        <w:rPr>
          <w:sz w:val="24"/>
          <w:szCs w:val="24"/>
        </w:rPr>
      </w:pPr>
      <w:r>
        <w:rPr>
          <w:sz w:val="24"/>
          <w:szCs w:val="24"/>
        </w:rPr>
        <w:t>1 EI</w:t>
      </w:r>
    </w:p>
    <w:p w14:paraId="7FF8BF00" w14:textId="77777777" w:rsidR="004A1B5E" w:rsidRDefault="004A1B5E" w:rsidP="004A1B5E">
      <w:pPr>
        <w:rPr>
          <w:sz w:val="24"/>
          <w:szCs w:val="24"/>
        </w:rPr>
      </w:pPr>
      <w:r>
        <w:rPr>
          <w:sz w:val="24"/>
          <w:szCs w:val="24"/>
        </w:rPr>
        <w:t>Saft von ½ Zitrone, plus 1 EL Zitronensaft</w:t>
      </w:r>
    </w:p>
    <w:p w14:paraId="04C460BC" w14:textId="77777777" w:rsidR="004A1B5E" w:rsidRDefault="004A1B5E" w:rsidP="004A1B5E">
      <w:pPr>
        <w:rPr>
          <w:sz w:val="24"/>
          <w:szCs w:val="24"/>
        </w:rPr>
      </w:pPr>
      <w:r>
        <w:rPr>
          <w:sz w:val="24"/>
          <w:szCs w:val="24"/>
        </w:rPr>
        <w:t>4 Quitten</w:t>
      </w:r>
    </w:p>
    <w:p w14:paraId="7CBFB7FA" w14:textId="77777777" w:rsidR="004A1B5E" w:rsidRDefault="004A1B5E" w:rsidP="004A1B5E">
      <w:pPr>
        <w:rPr>
          <w:sz w:val="24"/>
          <w:szCs w:val="24"/>
        </w:rPr>
      </w:pPr>
      <w:r>
        <w:rPr>
          <w:sz w:val="24"/>
          <w:szCs w:val="24"/>
        </w:rPr>
        <w:t>3 EL Olivenöl</w:t>
      </w:r>
    </w:p>
    <w:p w14:paraId="6201EE0D" w14:textId="77777777" w:rsidR="004A1B5E" w:rsidRDefault="004A1B5E" w:rsidP="004A1B5E">
      <w:pPr>
        <w:rPr>
          <w:sz w:val="24"/>
          <w:szCs w:val="24"/>
        </w:rPr>
      </w:pPr>
      <w:r>
        <w:rPr>
          <w:sz w:val="24"/>
          <w:szCs w:val="24"/>
        </w:rPr>
        <w:t>8 Kardamomkapseln</w:t>
      </w:r>
    </w:p>
    <w:p w14:paraId="7F1648DA" w14:textId="77777777" w:rsidR="004A1B5E" w:rsidRDefault="004A1B5E" w:rsidP="004A1B5E">
      <w:pPr>
        <w:rPr>
          <w:sz w:val="24"/>
          <w:szCs w:val="24"/>
        </w:rPr>
      </w:pPr>
      <w:r>
        <w:rPr>
          <w:sz w:val="24"/>
          <w:szCs w:val="24"/>
        </w:rPr>
        <w:t>2 TL Granatapfelsirup</w:t>
      </w:r>
    </w:p>
    <w:p w14:paraId="14F5D520" w14:textId="77777777" w:rsidR="004A1B5E" w:rsidRDefault="004A1B5E" w:rsidP="004A1B5E">
      <w:pPr>
        <w:rPr>
          <w:sz w:val="24"/>
          <w:szCs w:val="24"/>
        </w:rPr>
      </w:pPr>
      <w:r>
        <w:rPr>
          <w:sz w:val="24"/>
          <w:szCs w:val="24"/>
        </w:rPr>
        <w:t>2 TL Zucker</w:t>
      </w:r>
    </w:p>
    <w:p w14:paraId="35FDDEE7" w14:textId="77777777" w:rsidR="004A1B5E" w:rsidRDefault="004A1B5E" w:rsidP="004A1B5E">
      <w:pPr>
        <w:rPr>
          <w:sz w:val="24"/>
          <w:szCs w:val="24"/>
        </w:rPr>
      </w:pPr>
      <w:r>
        <w:rPr>
          <w:sz w:val="24"/>
          <w:szCs w:val="24"/>
        </w:rPr>
        <w:t>500 ml Gemüsebrühe</w:t>
      </w:r>
    </w:p>
    <w:p w14:paraId="675D192F" w14:textId="77777777" w:rsidR="004A1B5E" w:rsidRDefault="004A1B5E" w:rsidP="004A1B5E">
      <w:pPr>
        <w:rPr>
          <w:sz w:val="24"/>
          <w:szCs w:val="24"/>
        </w:rPr>
      </w:pPr>
      <w:r>
        <w:rPr>
          <w:sz w:val="24"/>
          <w:szCs w:val="24"/>
        </w:rPr>
        <w:t>Kerne von ½ Granatapfel</w:t>
      </w:r>
    </w:p>
    <w:p w14:paraId="799C1509" w14:textId="77777777" w:rsidR="004A1B5E" w:rsidRDefault="004A1B5E" w:rsidP="004A1B5E">
      <w:pPr>
        <w:rPr>
          <w:sz w:val="24"/>
          <w:szCs w:val="24"/>
        </w:rPr>
      </w:pPr>
      <w:r>
        <w:rPr>
          <w:sz w:val="24"/>
          <w:szCs w:val="24"/>
        </w:rPr>
        <w:t>Salz, Pfeffer</w:t>
      </w:r>
    </w:p>
    <w:p w14:paraId="73DFE8DC" w14:textId="77777777" w:rsidR="004A1B5E" w:rsidRDefault="004A1B5E" w:rsidP="004A1B5E">
      <w:pPr>
        <w:rPr>
          <w:sz w:val="24"/>
          <w:szCs w:val="24"/>
        </w:rPr>
      </w:pPr>
    </w:p>
    <w:p w14:paraId="6FF54405" w14:textId="77777777" w:rsidR="004A1B5E" w:rsidRDefault="004A1B5E" w:rsidP="004A1B5E">
      <w:pPr>
        <w:rPr>
          <w:sz w:val="24"/>
          <w:szCs w:val="24"/>
        </w:rPr>
      </w:pPr>
      <w:r>
        <w:rPr>
          <w:sz w:val="24"/>
          <w:szCs w:val="24"/>
        </w:rPr>
        <w:t>Zubereitung:</w:t>
      </w:r>
    </w:p>
    <w:p w14:paraId="2F3F56A6" w14:textId="77777777" w:rsidR="004A1B5E" w:rsidRPr="009A480A" w:rsidRDefault="004A1B5E" w:rsidP="00B40E8C">
      <w:pPr>
        <w:pStyle w:val="ListParagraph"/>
        <w:numPr>
          <w:ilvl w:val="0"/>
          <w:numId w:val="880"/>
        </w:numPr>
        <w:spacing w:after="120"/>
        <w:ind w:left="714" w:hanging="357"/>
        <w:contextualSpacing w:val="0"/>
        <w:jc w:val="both"/>
        <w:rPr>
          <w:sz w:val="24"/>
          <w:szCs w:val="24"/>
        </w:rPr>
      </w:pPr>
      <w:r w:rsidRPr="009A480A">
        <w:rPr>
          <w:sz w:val="24"/>
          <w:szCs w:val="24"/>
        </w:rPr>
        <w:t>Das Fleisch in einer Schüssel mit Knoblauch, Chili, Koriandergrün, Semmelbröseln, Piment, der Hälfte des Ingwers und der Zwiebeln, dem Ei, ¾ TL Salz und etwas Pfeffer vermengen.</w:t>
      </w:r>
    </w:p>
    <w:p w14:paraId="2BEBE843" w14:textId="77777777" w:rsidR="004A1B5E" w:rsidRPr="009A480A" w:rsidRDefault="004A1B5E" w:rsidP="00B40E8C">
      <w:pPr>
        <w:pStyle w:val="ListParagraph"/>
        <w:numPr>
          <w:ilvl w:val="0"/>
          <w:numId w:val="880"/>
        </w:numPr>
        <w:spacing w:after="120"/>
        <w:ind w:left="714" w:hanging="357"/>
        <w:contextualSpacing w:val="0"/>
        <w:jc w:val="both"/>
        <w:rPr>
          <w:sz w:val="24"/>
          <w:szCs w:val="24"/>
        </w:rPr>
      </w:pPr>
      <w:r w:rsidRPr="009A480A">
        <w:rPr>
          <w:sz w:val="24"/>
          <w:szCs w:val="24"/>
        </w:rPr>
        <w:t xml:space="preserve">Eine Schüssel mit kalte, Wasser und dem Saft der halben Zitrone vorbereiten. Die Quitten schälen, der Länge nach halbieren und sofort in das Zitronenwasser legen, damit sie sich nicht verfärben. Die Kerngehäuse mit einem Kugelausstecher oder einem Teelöffel herauslösen (Ist etwas mühsam, nun ja). Anschließend so viel Fruchtfleisch entfernen, dass ein 1,5 breiter Rand stehen bleibt. Das Fruchtfleisch </w:t>
      </w:r>
      <w:r w:rsidRPr="009A480A">
        <w:rPr>
          <w:sz w:val="24"/>
          <w:szCs w:val="24"/>
        </w:rPr>
        <w:lastRenderedPageBreak/>
        <w:t>aufheben. Die Quittenhälften mit dem Hackfleisch füllen und die Füllung mit den Fingern andrücken.</w:t>
      </w:r>
    </w:p>
    <w:p w14:paraId="143A1089" w14:textId="77777777" w:rsidR="004A1B5E" w:rsidRPr="009A480A" w:rsidRDefault="004A1B5E" w:rsidP="00B40E8C">
      <w:pPr>
        <w:pStyle w:val="ListParagraph"/>
        <w:numPr>
          <w:ilvl w:val="0"/>
          <w:numId w:val="880"/>
        </w:numPr>
        <w:spacing w:after="120"/>
        <w:ind w:left="714" w:hanging="357"/>
        <w:contextualSpacing w:val="0"/>
        <w:jc w:val="both"/>
        <w:rPr>
          <w:sz w:val="24"/>
          <w:szCs w:val="24"/>
        </w:rPr>
      </w:pPr>
      <w:r w:rsidRPr="009A480A">
        <w:rPr>
          <w:sz w:val="24"/>
          <w:szCs w:val="24"/>
        </w:rPr>
        <w:t>Das Olivenöl in einer großen Deckelpfanne erhitzen. Das Quittenfruchtfleisch fein zerkleinern und mit der restlichen Zwiebel, dem restlichen Ingwer du den Kardamomkapseln 10 – 12 Minuten im heißen Öl braten, bis die Zwiebel weich ist. Granatapfelsirup, 1 EL Zitronensaft und Zucker hinzufügen, die Brühe angießen und mit ½ TL Salz sowie etwas Pfeffer würzen. Die Quittenhälften mit der Füllung nach oben in die Pfanne legen und zugedeckt etwa 30 Minuten bei geringer Hitze garen, bis die Früchte weich sind, die Füllung gut durchgegart und die Sauce eingedickt ist. Die Sauce, falls nötig, noch 1-2 Minuten ohne Deckel einkochen lassen.</w:t>
      </w:r>
    </w:p>
    <w:p w14:paraId="1299021B" w14:textId="77777777" w:rsidR="004A1B5E" w:rsidRPr="009A480A" w:rsidRDefault="004A1B5E" w:rsidP="00B40E8C">
      <w:pPr>
        <w:pStyle w:val="ListParagraph"/>
        <w:numPr>
          <w:ilvl w:val="0"/>
          <w:numId w:val="880"/>
        </w:numPr>
        <w:spacing w:after="120"/>
        <w:ind w:left="714" w:hanging="357"/>
        <w:contextualSpacing w:val="0"/>
        <w:jc w:val="both"/>
        <w:rPr>
          <w:sz w:val="24"/>
          <w:szCs w:val="24"/>
        </w:rPr>
      </w:pPr>
      <w:r w:rsidRPr="009A480A">
        <w:rPr>
          <w:sz w:val="24"/>
          <w:szCs w:val="24"/>
        </w:rPr>
        <w:t>Das Gericht mit Koriandergrün und Granatapfelkernen bestreuen und warm oder bei Zimmertemperatur servieren.</w:t>
      </w:r>
    </w:p>
    <w:p w14:paraId="12F29157" w14:textId="77777777" w:rsidR="004A1B5E" w:rsidRDefault="004A1B5E" w:rsidP="004A1B5E">
      <w:pPr>
        <w:jc w:val="both"/>
        <w:rPr>
          <w:sz w:val="24"/>
          <w:szCs w:val="24"/>
        </w:rPr>
      </w:pPr>
    </w:p>
    <w:p w14:paraId="7EBE6DAD" w14:textId="77777777" w:rsidR="004A1B5E" w:rsidRPr="0064729A" w:rsidRDefault="004A1B5E" w:rsidP="004A1B5E">
      <w:pPr>
        <w:tabs>
          <w:tab w:val="left" w:pos="1010"/>
        </w:tabs>
        <w:rPr>
          <w:sz w:val="24"/>
          <w:szCs w:val="24"/>
        </w:rPr>
      </w:pPr>
      <w:r>
        <w:rPr>
          <w:sz w:val="24"/>
          <w:szCs w:val="24"/>
        </w:rPr>
        <w:tab/>
      </w:r>
    </w:p>
    <w:p w14:paraId="6A827317" w14:textId="77777777" w:rsidR="004A1B5E" w:rsidRDefault="004A1B5E" w:rsidP="004A1B5E">
      <w:pPr>
        <w:rPr>
          <w:sz w:val="24"/>
          <w:szCs w:val="24"/>
        </w:rPr>
      </w:pPr>
      <w:r>
        <w:rPr>
          <w:sz w:val="24"/>
          <w:szCs w:val="24"/>
        </w:rPr>
        <w:br w:type="page"/>
      </w:r>
    </w:p>
    <w:p w14:paraId="48B8A88E" w14:textId="77777777" w:rsidR="00106AEC" w:rsidRDefault="00106AEC" w:rsidP="00106AEC">
      <w:pPr>
        <w:pStyle w:val="Heading2"/>
        <w:spacing w:after="240"/>
      </w:pPr>
      <w:r>
        <w:lastRenderedPageBreak/>
        <w:t>Gefüllte Artischocken</w:t>
      </w:r>
      <w:r>
        <w:rPr>
          <w:rStyle w:val="FootnoteReference"/>
        </w:rPr>
        <w:footnoteReference w:id="858"/>
      </w:r>
      <w:r>
        <w:t xml:space="preserve"> </w:t>
      </w:r>
    </w:p>
    <w:p w14:paraId="6F27290C" w14:textId="77777777" w:rsidR="00106AEC" w:rsidRDefault="00106AEC" w:rsidP="00106AEC">
      <w:pPr>
        <w:rPr>
          <w:sz w:val="24"/>
          <w:szCs w:val="24"/>
        </w:rPr>
      </w:pPr>
      <w:r w:rsidRPr="00D5336E">
        <w:rPr>
          <w:sz w:val="24"/>
          <w:szCs w:val="24"/>
          <w:u w:val="single"/>
        </w:rPr>
        <w:t>Zutaten</w:t>
      </w:r>
      <w:r>
        <w:rPr>
          <w:sz w:val="24"/>
          <w:szCs w:val="24"/>
        </w:rPr>
        <w:t xml:space="preserve"> (für 4 Personen):</w:t>
      </w:r>
    </w:p>
    <w:p w14:paraId="4C5EACEA" w14:textId="77777777" w:rsidR="00106AEC" w:rsidRDefault="00106AEC" w:rsidP="00106AEC">
      <w:pPr>
        <w:rPr>
          <w:sz w:val="24"/>
          <w:szCs w:val="24"/>
        </w:rPr>
      </w:pPr>
      <w:r>
        <w:rPr>
          <w:sz w:val="24"/>
          <w:szCs w:val="24"/>
        </w:rPr>
        <w:t>8 kleine Artischocken</w:t>
      </w:r>
    </w:p>
    <w:p w14:paraId="671C7B13" w14:textId="77777777" w:rsidR="00106AEC" w:rsidRDefault="00106AEC" w:rsidP="00106AEC">
      <w:pPr>
        <w:rPr>
          <w:sz w:val="24"/>
          <w:szCs w:val="24"/>
        </w:rPr>
      </w:pPr>
      <w:r>
        <w:rPr>
          <w:sz w:val="24"/>
          <w:szCs w:val="24"/>
        </w:rPr>
        <w:t>100 g Parmesan</w:t>
      </w:r>
    </w:p>
    <w:p w14:paraId="4AAA8196" w14:textId="77777777" w:rsidR="00106AEC" w:rsidRDefault="00106AEC" w:rsidP="00106AEC">
      <w:pPr>
        <w:rPr>
          <w:sz w:val="24"/>
          <w:szCs w:val="24"/>
        </w:rPr>
      </w:pPr>
      <w:r>
        <w:rPr>
          <w:sz w:val="24"/>
          <w:szCs w:val="24"/>
        </w:rPr>
        <w:t>6 EL Olivenöl</w:t>
      </w:r>
    </w:p>
    <w:p w14:paraId="0A3A30BC" w14:textId="77777777" w:rsidR="00106AEC" w:rsidRDefault="00106AEC" w:rsidP="00106AEC">
      <w:pPr>
        <w:rPr>
          <w:sz w:val="24"/>
          <w:szCs w:val="24"/>
        </w:rPr>
      </w:pPr>
      <w:r>
        <w:rPr>
          <w:sz w:val="24"/>
          <w:szCs w:val="24"/>
        </w:rPr>
        <w:t>20 g Pinienkerne</w:t>
      </w:r>
    </w:p>
    <w:p w14:paraId="756C5C95" w14:textId="77777777" w:rsidR="00106AEC" w:rsidRDefault="00106AEC" w:rsidP="00106AEC">
      <w:pPr>
        <w:rPr>
          <w:sz w:val="24"/>
          <w:szCs w:val="24"/>
        </w:rPr>
      </w:pPr>
      <w:r>
        <w:rPr>
          <w:sz w:val="24"/>
          <w:szCs w:val="24"/>
        </w:rPr>
        <w:t>4 Knoblauchzehen</w:t>
      </w:r>
    </w:p>
    <w:p w14:paraId="5928BA7C" w14:textId="77777777" w:rsidR="00106AEC" w:rsidRDefault="00106AEC" w:rsidP="00106AEC">
      <w:pPr>
        <w:rPr>
          <w:sz w:val="24"/>
          <w:szCs w:val="24"/>
        </w:rPr>
      </w:pPr>
      <w:r>
        <w:rPr>
          <w:sz w:val="24"/>
          <w:szCs w:val="24"/>
        </w:rPr>
        <w:t>1 Bund glatte Petersilie</w:t>
      </w:r>
    </w:p>
    <w:p w14:paraId="0A8718B7" w14:textId="77777777" w:rsidR="00106AEC" w:rsidRDefault="00106AEC" w:rsidP="00106AEC">
      <w:pPr>
        <w:rPr>
          <w:sz w:val="24"/>
          <w:szCs w:val="24"/>
        </w:rPr>
      </w:pPr>
      <w:r>
        <w:rPr>
          <w:sz w:val="24"/>
          <w:szCs w:val="24"/>
        </w:rPr>
        <w:t>Salz, Pfeffer</w:t>
      </w:r>
    </w:p>
    <w:p w14:paraId="7BCBED02" w14:textId="77777777" w:rsidR="00106AEC" w:rsidRDefault="00106AEC" w:rsidP="00106AEC">
      <w:pPr>
        <w:rPr>
          <w:sz w:val="24"/>
          <w:szCs w:val="24"/>
        </w:rPr>
      </w:pPr>
      <w:r>
        <w:rPr>
          <w:sz w:val="24"/>
          <w:szCs w:val="24"/>
        </w:rPr>
        <w:t>1/8 l Wasser</w:t>
      </w:r>
    </w:p>
    <w:p w14:paraId="59505F55" w14:textId="77777777" w:rsidR="00106AEC" w:rsidRDefault="00106AEC" w:rsidP="00106AEC">
      <w:pPr>
        <w:rPr>
          <w:sz w:val="24"/>
          <w:szCs w:val="24"/>
        </w:rPr>
      </w:pPr>
    </w:p>
    <w:p w14:paraId="7B663896" w14:textId="77777777" w:rsidR="00106AEC" w:rsidRDefault="00106AEC" w:rsidP="00106AEC">
      <w:pPr>
        <w:rPr>
          <w:sz w:val="24"/>
          <w:szCs w:val="24"/>
        </w:rPr>
      </w:pPr>
      <w:r>
        <w:rPr>
          <w:sz w:val="24"/>
          <w:szCs w:val="24"/>
        </w:rPr>
        <w:t>Zubereitung:</w:t>
      </w:r>
    </w:p>
    <w:p w14:paraId="1B95C43C" w14:textId="77777777" w:rsidR="00106AEC" w:rsidRPr="00E2323D" w:rsidRDefault="00106AEC" w:rsidP="00B40E8C">
      <w:pPr>
        <w:pStyle w:val="ListParagraph"/>
        <w:numPr>
          <w:ilvl w:val="0"/>
          <w:numId w:val="244"/>
        </w:numPr>
        <w:spacing w:after="120"/>
        <w:ind w:left="714" w:hanging="357"/>
        <w:contextualSpacing w:val="0"/>
        <w:jc w:val="both"/>
        <w:rPr>
          <w:sz w:val="24"/>
          <w:szCs w:val="24"/>
        </w:rPr>
      </w:pPr>
      <w:r w:rsidRPr="00E2323D">
        <w:rPr>
          <w:sz w:val="24"/>
          <w:szCs w:val="24"/>
        </w:rPr>
        <w:t xml:space="preserve">Zunächst die </w:t>
      </w:r>
      <w:r>
        <w:rPr>
          <w:sz w:val="24"/>
          <w:szCs w:val="24"/>
        </w:rPr>
        <w:t>Artischocken</w:t>
      </w:r>
      <w:r w:rsidRPr="00E2323D">
        <w:rPr>
          <w:sz w:val="24"/>
          <w:szCs w:val="24"/>
        </w:rPr>
        <w:t xml:space="preserve"> waschen, Stiele entfernen. Wer will, schneidet das obere Drittel der Köpfe ab.</w:t>
      </w:r>
    </w:p>
    <w:p w14:paraId="5B960172" w14:textId="77777777" w:rsidR="00106AEC" w:rsidRPr="00E2323D" w:rsidRDefault="00106AEC" w:rsidP="00B40E8C">
      <w:pPr>
        <w:pStyle w:val="ListParagraph"/>
        <w:numPr>
          <w:ilvl w:val="0"/>
          <w:numId w:val="244"/>
        </w:numPr>
        <w:spacing w:after="120"/>
        <w:ind w:left="714" w:hanging="357"/>
        <w:contextualSpacing w:val="0"/>
        <w:jc w:val="both"/>
        <w:rPr>
          <w:sz w:val="24"/>
          <w:szCs w:val="24"/>
        </w:rPr>
      </w:pPr>
      <w:r w:rsidRPr="00E2323D">
        <w:rPr>
          <w:sz w:val="24"/>
          <w:szCs w:val="24"/>
        </w:rPr>
        <w:t>Für die Füllung Parmesan reiben, mit Olivenöl vermengen und zusammen mit Pinienkernen, Knoblauchzehen, Petersilie und etwas Salz und Pfeffer mit dem Pürierstab zu einer groben Paste zerkleinern.</w:t>
      </w:r>
    </w:p>
    <w:p w14:paraId="24C24F7A" w14:textId="77777777" w:rsidR="00106AEC" w:rsidRPr="00E2323D" w:rsidRDefault="00106AEC" w:rsidP="00B40E8C">
      <w:pPr>
        <w:pStyle w:val="ListParagraph"/>
        <w:numPr>
          <w:ilvl w:val="0"/>
          <w:numId w:val="244"/>
        </w:numPr>
        <w:spacing w:after="120"/>
        <w:ind w:left="714" w:hanging="357"/>
        <w:contextualSpacing w:val="0"/>
        <w:jc w:val="both"/>
        <w:rPr>
          <w:sz w:val="24"/>
          <w:szCs w:val="24"/>
        </w:rPr>
      </w:pPr>
      <w:r w:rsidRPr="00E2323D">
        <w:rPr>
          <w:sz w:val="24"/>
          <w:szCs w:val="24"/>
        </w:rPr>
        <w:t>Die Artischo</w:t>
      </w:r>
      <w:r>
        <w:rPr>
          <w:sz w:val="24"/>
          <w:szCs w:val="24"/>
        </w:rPr>
        <w:t>c</w:t>
      </w:r>
      <w:r w:rsidRPr="00E2323D">
        <w:rPr>
          <w:sz w:val="24"/>
          <w:szCs w:val="24"/>
        </w:rPr>
        <w:t>ken mit Paste füllen, indem man die Blätter etwas auseinanderzieht, die Paste gibt man in die Zwischenräume. Artischo</w:t>
      </w:r>
      <w:r>
        <w:rPr>
          <w:sz w:val="24"/>
          <w:szCs w:val="24"/>
        </w:rPr>
        <w:t>c</w:t>
      </w:r>
      <w:r w:rsidRPr="00E2323D">
        <w:rPr>
          <w:sz w:val="24"/>
          <w:szCs w:val="24"/>
        </w:rPr>
        <w:t>ken in einem Topf mit Wasser nebeneinandersetzen, bei geschlossenem Deckel etwa 30 Minuten auf kleiner Flamme dämpfen.</w:t>
      </w:r>
    </w:p>
    <w:p w14:paraId="4D6FC5B9" w14:textId="77777777" w:rsidR="00106AEC" w:rsidRPr="00E2323D" w:rsidRDefault="00106AEC" w:rsidP="00B40E8C">
      <w:pPr>
        <w:pStyle w:val="ListParagraph"/>
        <w:numPr>
          <w:ilvl w:val="0"/>
          <w:numId w:val="244"/>
        </w:numPr>
        <w:spacing w:after="120"/>
        <w:ind w:left="714" w:hanging="357"/>
        <w:contextualSpacing w:val="0"/>
        <w:jc w:val="both"/>
        <w:rPr>
          <w:sz w:val="24"/>
          <w:szCs w:val="24"/>
        </w:rPr>
      </w:pPr>
      <w:r w:rsidRPr="00E2323D">
        <w:rPr>
          <w:sz w:val="24"/>
          <w:szCs w:val="24"/>
        </w:rPr>
        <w:t>Die Blätter isst man, wie man es von großen Artischo</w:t>
      </w:r>
      <w:r>
        <w:rPr>
          <w:sz w:val="24"/>
          <w:szCs w:val="24"/>
        </w:rPr>
        <w:t>c</w:t>
      </w:r>
      <w:r w:rsidRPr="00E2323D">
        <w:rPr>
          <w:sz w:val="24"/>
          <w:szCs w:val="24"/>
        </w:rPr>
        <w:t xml:space="preserve">ken kennt. Man wird wohl eine Serviette brauchen </w:t>
      </w:r>
      <w:r w:rsidRPr="008307DA">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Pr="00E2323D">
        <w:rPr>
          <w:sz w:val="24"/>
          <w:szCs w:val="24"/>
        </w:rPr>
        <w:t>. Gelangt man zum Boden der Artischocke, stellt man beglückt fest, dass das Heu mitgegessen werden kann.</w:t>
      </w:r>
    </w:p>
    <w:p w14:paraId="54013235" w14:textId="77777777" w:rsidR="00106AEC" w:rsidRDefault="00106AEC" w:rsidP="00106AEC">
      <w:pPr>
        <w:rPr>
          <w:sz w:val="24"/>
          <w:szCs w:val="24"/>
        </w:rPr>
      </w:pPr>
    </w:p>
    <w:p w14:paraId="53C1B139" w14:textId="4CEFF997" w:rsidR="00106AEC" w:rsidRDefault="00106AEC" w:rsidP="007848F7">
      <w:pPr>
        <w:ind w:left="708" w:hanging="708"/>
        <w:rPr>
          <w:rFonts w:asciiTheme="majorHAnsi" w:eastAsiaTheme="majorEastAsia" w:hAnsiTheme="majorHAnsi" w:cstheme="majorBidi"/>
          <w:color w:val="2F5496" w:themeColor="accent1" w:themeShade="BF"/>
          <w:sz w:val="26"/>
          <w:szCs w:val="26"/>
        </w:rPr>
      </w:pPr>
      <w:r>
        <w:rPr>
          <w:sz w:val="24"/>
          <w:szCs w:val="24"/>
        </w:rPr>
        <w:t>Tipp:</w:t>
      </w:r>
      <w:r>
        <w:rPr>
          <w:sz w:val="24"/>
          <w:szCs w:val="24"/>
        </w:rPr>
        <w:tab/>
        <w:t>Das Gericht eignet sich gut als Vorspeise. Das Rezept stammt von einer italienischen Gemüsehändlerin aus Heidelberg.</w:t>
      </w:r>
      <w:r>
        <w:br w:type="page"/>
      </w:r>
    </w:p>
    <w:p w14:paraId="29863344" w14:textId="73566085" w:rsidR="004A1B5E" w:rsidRDefault="004A1B5E" w:rsidP="004A1B5E">
      <w:pPr>
        <w:pStyle w:val="Heading2"/>
        <w:spacing w:after="240"/>
      </w:pPr>
      <w:r>
        <w:lastRenderedPageBreak/>
        <w:t>Senf-Spitzkraut</w:t>
      </w:r>
    </w:p>
    <w:p w14:paraId="1C697F7D" w14:textId="77777777" w:rsidR="004A1B5E" w:rsidRDefault="004A1B5E" w:rsidP="004A1B5E">
      <w:pPr>
        <w:rPr>
          <w:sz w:val="24"/>
          <w:szCs w:val="24"/>
        </w:rPr>
      </w:pPr>
      <w:r w:rsidRPr="00E05811">
        <w:rPr>
          <w:sz w:val="24"/>
          <w:szCs w:val="24"/>
          <w:u w:val="single"/>
        </w:rPr>
        <w:t>Zutaten</w:t>
      </w:r>
      <w:r>
        <w:rPr>
          <w:sz w:val="24"/>
          <w:szCs w:val="24"/>
        </w:rPr>
        <w:t xml:space="preserve"> (für 4 Portionen)</w:t>
      </w:r>
    </w:p>
    <w:p w14:paraId="164C9257" w14:textId="77777777" w:rsidR="004A1B5E" w:rsidRDefault="004A1B5E" w:rsidP="004A1B5E">
      <w:pPr>
        <w:rPr>
          <w:sz w:val="24"/>
          <w:szCs w:val="24"/>
        </w:rPr>
      </w:pPr>
      <w:r>
        <w:rPr>
          <w:sz w:val="24"/>
          <w:szCs w:val="24"/>
        </w:rPr>
        <w:t>400 g Spitzkohl, in feine Streifen geschnitten</w:t>
      </w:r>
    </w:p>
    <w:p w14:paraId="1296C25D" w14:textId="77777777" w:rsidR="004A1B5E" w:rsidRDefault="004A1B5E" w:rsidP="004A1B5E">
      <w:pPr>
        <w:rPr>
          <w:sz w:val="24"/>
          <w:szCs w:val="24"/>
        </w:rPr>
      </w:pPr>
      <w:r>
        <w:rPr>
          <w:sz w:val="24"/>
          <w:szCs w:val="24"/>
        </w:rPr>
        <w:t>80 g Schalotten, in feine Ringe geschnitten</w:t>
      </w:r>
    </w:p>
    <w:p w14:paraId="3CAB2A73" w14:textId="77777777" w:rsidR="004A1B5E" w:rsidRDefault="004A1B5E" w:rsidP="004A1B5E">
      <w:pPr>
        <w:rPr>
          <w:sz w:val="24"/>
          <w:szCs w:val="24"/>
        </w:rPr>
      </w:pPr>
      <w:r>
        <w:rPr>
          <w:sz w:val="24"/>
          <w:szCs w:val="24"/>
        </w:rPr>
        <w:t>1 TL Senfkörner</w:t>
      </w:r>
    </w:p>
    <w:p w14:paraId="0D884E41" w14:textId="77777777" w:rsidR="004A1B5E" w:rsidRDefault="004A1B5E" w:rsidP="004A1B5E">
      <w:pPr>
        <w:rPr>
          <w:sz w:val="24"/>
          <w:szCs w:val="24"/>
        </w:rPr>
      </w:pPr>
      <w:r>
        <w:rPr>
          <w:sz w:val="24"/>
          <w:szCs w:val="24"/>
        </w:rPr>
        <w:t>1 Msp. Gehackten Knoblauch</w:t>
      </w:r>
    </w:p>
    <w:p w14:paraId="412ECA3C" w14:textId="77777777" w:rsidR="004A1B5E" w:rsidRDefault="004A1B5E" w:rsidP="004A1B5E">
      <w:pPr>
        <w:rPr>
          <w:sz w:val="24"/>
          <w:szCs w:val="24"/>
        </w:rPr>
      </w:pPr>
      <w:r>
        <w:rPr>
          <w:sz w:val="24"/>
          <w:szCs w:val="24"/>
        </w:rPr>
        <w:t>1 TL Dijon-Senf</w:t>
      </w:r>
    </w:p>
    <w:p w14:paraId="3B114999" w14:textId="77777777" w:rsidR="004A1B5E" w:rsidRDefault="004A1B5E" w:rsidP="004A1B5E">
      <w:pPr>
        <w:rPr>
          <w:sz w:val="24"/>
          <w:szCs w:val="24"/>
        </w:rPr>
      </w:pPr>
      <w:r>
        <w:rPr>
          <w:sz w:val="24"/>
          <w:szCs w:val="24"/>
        </w:rPr>
        <w:t>1 TL körnigen Pommery-Senf</w:t>
      </w:r>
    </w:p>
    <w:p w14:paraId="21413858" w14:textId="77777777" w:rsidR="004A1B5E" w:rsidRDefault="004A1B5E" w:rsidP="004A1B5E">
      <w:pPr>
        <w:rPr>
          <w:sz w:val="24"/>
          <w:szCs w:val="24"/>
        </w:rPr>
      </w:pPr>
      <w:r>
        <w:rPr>
          <w:sz w:val="24"/>
          <w:szCs w:val="24"/>
        </w:rPr>
        <w:t>1 TL süßer Senf</w:t>
      </w:r>
    </w:p>
    <w:p w14:paraId="5E1B3F90" w14:textId="77777777" w:rsidR="004A1B5E" w:rsidRDefault="004A1B5E" w:rsidP="004A1B5E">
      <w:pPr>
        <w:rPr>
          <w:sz w:val="24"/>
          <w:szCs w:val="24"/>
        </w:rPr>
      </w:pPr>
      <w:r>
        <w:rPr>
          <w:sz w:val="24"/>
          <w:szCs w:val="24"/>
        </w:rPr>
        <w:t>Cayennepfeffer</w:t>
      </w:r>
    </w:p>
    <w:p w14:paraId="56626EF9" w14:textId="77777777" w:rsidR="004A1B5E" w:rsidRDefault="004A1B5E" w:rsidP="004A1B5E">
      <w:pPr>
        <w:rPr>
          <w:sz w:val="24"/>
          <w:szCs w:val="24"/>
        </w:rPr>
      </w:pPr>
    </w:p>
    <w:p w14:paraId="1948235F" w14:textId="77777777" w:rsidR="004A1B5E" w:rsidRDefault="004A1B5E" w:rsidP="004A1B5E">
      <w:pPr>
        <w:rPr>
          <w:sz w:val="24"/>
          <w:szCs w:val="24"/>
        </w:rPr>
      </w:pPr>
      <w:r>
        <w:rPr>
          <w:sz w:val="24"/>
          <w:szCs w:val="24"/>
        </w:rPr>
        <w:t>Zubereitung:</w:t>
      </w:r>
    </w:p>
    <w:p w14:paraId="7F81AFFA" w14:textId="77777777" w:rsidR="004A1B5E" w:rsidRPr="007434A8" w:rsidRDefault="004A1B5E" w:rsidP="00B40E8C">
      <w:pPr>
        <w:pStyle w:val="ListParagraph"/>
        <w:numPr>
          <w:ilvl w:val="0"/>
          <w:numId w:val="830"/>
        </w:numPr>
        <w:spacing w:after="120"/>
        <w:ind w:left="714" w:hanging="357"/>
        <w:contextualSpacing w:val="0"/>
        <w:jc w:val="both"/>
        <w:rPr>
          <w:sz w:val="24"/>
          <w:szCs w:val="24"/>
        </w:rPr>
      </w:pPr>
      <w:r w:rsidRPr="007434A8">
        <w:rPr>
          <w:sz w:val="24"/>
          <w:szCs w:val="24"/>
        </w:rPr>
        <w:t>Zuerst werden die Senfkörner gemahlen oder in Salzwasser aufgekocht. Etwas quellen lassen, kurz abschrecken, abtropfen lassen, und mit den drei Senfsorten verrühren.</w:t>
      </w:r>
    </w:p>
    <w:p w14:paraId="2D48FA10" w14:textId="77777777" w:rsidR="004A1B5E" w:rsidRPr="007848F7" w:rsidRDefault="004A1B5E" w:rsidP="00B40E8C">
      <w:pPr>
        <w:pStyle w:val="ListParagraph"/>
        <w:numPr>
          <w:ilvl w:val="0"/>
          <w:numId w:val="830"/>
        </w:numPr>
        <w:spacing w:after="120"/>
        <w:ind w:left="714" w:hanging="357"/>
        <w:contextualSpacing w:val="0"/>
        <w:jc w:val="both"/>
        <w:rPr>
          <w:sz w:val="24"/>
          <w:szCs w:val="24"/>
        </w:rPr>
      </w:pPr>
      <w:r w:rsidRPr="007434A8">
        <w:rPr>
          <w:sz w:val="24"/>
          <w:szCs w:val="24"/>
        </w:rPr>
        <w:t xml:space="preserve">Dann die Schalotten mit Knoblauch in nicht zu heißer Butter anschwitzen. Jetzt kommt der Spitzkohl dazu. Durchschwenken, sodass er eben nur zusammenfällt. Dann einen EL der Senfmischung unterrühren, damit der Kohl etwas kräftiger wird. Mit Salz und </w:t>
      </w:r>
      <w:r w:rsidRPr="007848F7">
        <w:rPr>
          <w:sz w:val="24"/>
          <w:szCs w:val="24"/>
        </w:rPr>
        <w:t>Cayennepfeffer abschmecken</w:t>
      </w:r>
    </w:p>
    <w:p w14:paraId="45C3A671" w14:textId="77777777" w:rsidR="007848F7" w:rsidRPr="007848F7" w:rsidRDefault="007848F7" w:rsidP="004A1B5E">
      <w:pPr>
        <w:rPr>
          <w:sz w:val="24"/>
          <w:szCs w:val="24"/>
        </w:rPr>
      </w:pPr>
    </w:p>
    <w:p w14:paraId="52835668" w14:textId="43E866FC" w:rsidR="004A1B5E" w:rsidRPr="007848F7" w:rsidRDefault="004A1B5E" w:rsidP="004A1B5E">
      <w:pPr>
        <w:rPr>
          <w:sz w:val="24"/>
          <w:szCs w:val="24"/>
        </w:rPr>
      </w:pPr>
      <w:r w:rsidRPr="007848F7">
        <w:rPr>
          <w:sz w:val="24"/>
          <w:szCs w:val="24"/>
        </w:rPr>
        <w:t>Kommentar:</w:t>
      </w:r>
      <w:r w:rsidRPr="007848F7">
        <w:rPr>
          <w:sz w:val="24"/>
          <w:szCs w:val="24"/>
        </w:rPr>
        <w:tab/>
        <w:t>Dazu passt Fisch, Schweinebraten oder Bratwurst.</w:t>
      </w:r>
    </w:p>
    <w:p w14:paraId="15C087BF" w14:textId="77777777" w:rsidR="004A1B5E" w:rsidRPr="007848F7" w:rsidRDefault="004A1B5E">
      <w:pPr>
        <w:rPr>
          <w:rFonts w:asciiTheme="majorHAnsi" w:eastAsiaTheme="majorEastAsia" w:hAnsiTheme="majorHAnsi" w:cstheme="majorBidi"/>
          <w:color w:val="2F5496" w:themeColor="accent1" w:themeShade="BF"/>
          <w:sz w:val="24"/>
          <w:szCs w:val="24"/>
        </w:rPr>
      </w:pPr>
      <w:r w:rsidRPr="007848F7">
        <w:rPr>
          <w:sz w:val="24"/>
          <w:szCs w:val="24"/>
        </w:rPr>
        <w:br w:type="page"/>
      </w:r>
    </w:p>
    <w:p w14:paraId="67A48D9E" w14:textId="77777777" w:rsidR="005E435F" w:rsidRDefault="005E435F" w:rsidP="005E435F">
      <w:pPr>
        <w:pStyle w:val="Heading2"/>
        <w:spacing w:after="240"/>
      </w:pPr>
      <w:r>
        <w:lastRenderedPageBreak/>
        <w:t>Gegrillte Avocados</w:t>
      </w:r>
      <w:r>
        <w:rPr>
          <w:rStyle w:val="FootnoteReference"/>
        </w:rPr>
        <w:footnoteReference w:id="859"/>
      </w:r>
      <w:r>
        <w:t xml:space="preserve"> </w:t>
      </w:r>
    </w:p>
    <w:p w14:paraId="2ED9D4C5" w14:textId="77777777" w:rsidR="005E435F" w:rsidRDefault="005E435F" w:rsidP="005E435F">
      <w:pPr>
        <w:rPr>
          <w:sz w:val="24"/>
          <w:szCs w:val="24"/>
        </w:rPr>
      </w:pPr>
      <w:r w:rsidRPr="000A56F4">
        <w:rPr>
          <w:sz w:val="24"/>
          <w:szCs w:val="24"/>
          <w:u w:val="single"/>
        </w:rPr>
        <w:t>Zutaten</w:t>
      </w:r>
      <w:r>
        <w:rPr>
          <w:sz w:val="24"/>
          <w:szCs w:val="24"/>
        </w:rPr>
        <w:t xml:space="preserve"> (für 4- 6 Portionen)</w:t>
      </w:r>
    </w:p>
    <w:p w14:paraId="75C45265" w14:textId="77777777" w:rsidR="005E435F" w:rsidRDefault="005E435F" w:rsidP="005E435F">
      <w:pPr>
        <w:rPr>
          <w:sz w:val="24"/>
          <w:szCs w:val="24"/>
        </w:rPr>
      </w:pPr>
      <w:r>
        <w:rPr>
          <w:sz w:val="24"/>
          <w:szCs w:val="24"/>
        </w:rPr>
        <w:t>500 g Tomaten</w:t>
      </w:r>
    </w:p>
    <w:p w14:paraId="0799DBD0" w14:textId="77777777" w:rsidR="005E435F" w:rsidRDefault="005E435F" w:rsidP="005E435F">
      <w:pPr>
        <w:rPr>
          <w:sz w:val="24"/>
          <w:szCs w:val="24"/>
        </w:rPr>
      </w:pPr>
      <w:r>
        <w:rPr>
          <w:sz w:val="24"/>
          <w:szCs w:val="24"/>
        </w:rPr>
        <w:t>200 g Fetakäse</w:t>
      </w:r>
    </w:p>
    <w:p w14:paraId="34927C6D" w14:textId="77777777" w:rsidR="005E435F" w:rsidRDefault="005E435F" w:rsidP="005E435F">
      <w:pPr>
        <w:rPr>
          <w:sz w:val="24"/>
          <w:szCs w:val="24"/>
        </w:rPr>
      </w:pPr>
      <w:r>
        <w:rPr>
          <w:sz w:val="24"/>
          <w:szCs w:val="24"/>
        </w:rPr>
        <w:t>½ Bund glatte Petersilie</w:t>
      </w:r>
    </w:p>
    <w:p w14:paraId="72BC2E79" w14:textId="77777777" w:rsidR="005E435F" w:rsidRDefault="005E435F" w:rsidP="005E435F">
      <w:pPr>
        <w:rPr>
          <w:sz w:val="24"/>
          <w:szCs w:val="24"/>
        </w:rPr>
      </w:pPr>
      <w:r>
        <w:rPr>
          <w:sz w:val="24"/>
          <w:szCs w:val="24"/>
        </w:rPr>
        <w:t>6 Stiele Minze</w:t>
      </w:r>
    </w:p>
    <w:p w14:paraId="384FBFBC" w14:textId="77777777" w:rsidR="005E435F" w:rsidRDefault="005E435F" w:rsidP="005E435F">
      <w:pPr>
        <w:rPr>
          <w:sz w:val="24"/>
          <w:szCs w:val="24"/>
        </w:rPr>
      </w:pPr>
      <w:r>
        <w:rPr>
          <w:sz w:val="24"/>
          <w:szCs w:val="24"/>
        </w:rPr>
        <w:t>Salz, Zucker, Chiliflocken</w:t>
      </w:r>
    </w:p>
    <w:p w14:paraId="667B58CD" w14:textId="77777777" w:rsidR="005E435F" w:rsidRDefault="005E435F" w:rsidP="005E435F">
      <w:pPr>
        <w:rPr>
          <w:sz w:val="24"/>
          <w:szCs w:val="24"/>
        </w:rPr>
      </w:pPr>
      <w:r>
        <w:rPr>
          <w:sz w:val="24"/>
          <w:szCs w:val="24"/>
        </w:rPr>
        <w:t>2 EL Weißweinessig</w:t>
      </w:r>
    </w:p>
    <w:p w14:paraId="250A9195" w14:textId="77777777" w:rsidR="005E435F" w:rsidRDefault="005E435F" w:rsidP="005E435F">
      <w:pPr>
        <w:rPr>
          <w:sz w:val="24"/>
          <w:szCs w:val="24"/>
        </w:rPr>
      </w:pPr>
      <w:r>
        <w:rPr>
          <w:sz w:val="24"/>
          <w:szCs w:val="24"/>
        </w:rPr>
        <w:t>4 EL Öl</w:t>
      </w:r>
    </w:p>
    <w:p w14:paraId="217FC431" w14:textId="77777777" w:rsidR="005E435F" w:rsidRDefault="005E435F" w:rsidP="005E435F">
      <w:pPr>
        <w:rPr>
          <w:sz w:val="24"/>
          <w:szCs w:val="24"/>
        </w:rPr>
      </w:pPr>
      <w:r>
        <w:rPr>
          <w:sz w:val="24"/>
          <w:szCs w:val="24"/>
        </w:rPr>
        <w:t>2 -3 Avocados</w:t>
      </w:r>
    </w:p>
    <w:p w14:paraId="3D965515" w14:textId="77777777" w:rsidR="005E435F" w:rsidRDefault="005E435F" w:rsidP="005E435F">
      <w:pPr>
        <w:rPr>
          <w:sz w:val="24"/>
          <w:szCs w:val="24"/>
        </w:rPr>
      </w:pPr>
    </w:p>
    <w:p w14:paraId="4B4AD2D5" w14:textId="77777777" w:rsidR="005E435F" w:rsidRDefault="005E435F" w:rsidP="005E435F">
      <w:pPr>
        <w:rPr>
          <w:sz w:val="24"/>
          <w:szCs w:val="24"/>
        </w:rPr>
      </w:pPr>
      <w:r>
        <w:rPr>
          <w:sz w:val="24"/>
          <w:szCs w:val="24"/>
        </w:rPr>
        <w:t>Zubereitungszeit: 20 Minuten</w:t>
      </w:r>
    </w:p>
    <w:p w14:paraId="108704CE" w14:textId="77777777" w:rsidR="005E435F" w:rsidRPr="00554844" w:rsidRDefault="005E435F" w:rsidP="00B40E8C">
      <w:pPr>
        <w:pStyle w:val="ListParagraph"/>
        <w:numPr>
          <w:ilvl w:val="0"/>
          <w:numId w:val="714"/>
        </w:numPr>
        <w:spacing w:after="120"/>
        <w:ind w:left="714" w:hanging="357"/>
        <w:contextualSpacing w:val="0"/>
        <w:jc w:val="both"/>
        <w:rPr>
          <w:sz w:val="24"/>
          <w:szCs w:val="24"/>
        </w:rPr>
      </w:pPr>
      <w:r w:rsidRPr="00554844">
        <w:rPr>
          <w:sz w:val="24"/>
          <w:szCs w:val="24"/>
        </w:rPr>
        <w:t>Tomaten waschen, trocken tupfen, den Stielansatz entfernen. Tomaten und Feta klein würfeln. Abgezupfte Petersilien- und Minzblättchen hacken. Alles mischen und mit Salz, 1 Prise Zucker, Chiliflocken und Essig würzen. Öl untermischen.</w:t>
      </w:r>
    </w:p>
    <w:p w14:paraId="26D01AFE" w14:textId="77777777" w:rsidR="005E435F" w:rsidRPr="00554844" w:rsidRDefault="005E435F" w:rsidP="00B40E8C">
      <w:pPr>
        <w:pStyle w:val="ListParagraph"/>
        <w:numPr>
          <w:ilvl w:val="0"/>
          <w:numId w:val="714"/>
        </w:numPr>
        <w:spacing w:after="120"/>
        <w:ind w:left="714" w:hanging="357"/>
        <w:contextualSpacing w:val="0"/>
        <w:jc w:val="both"/>
        <w:rPr>
          <w:sz w:val="24"/>
          <w:szCs w:val="24"/>
        </w:rPr>
      </w:pPr>
      <w:r w:rsidRPr="00554844">
        <w:rPr>
          <w:sz w:val="24"/>
          <w:szCs w:val="24"/>
        </w:rPr>
        <w:t>Avocados längs halbieren und den Kern entfernen. Ungeschält mit der Schnittfläche auf den Grillrost geben und 5-8 Minuten grillen. Mit dem Tomatenhäckerle servieren.</w:t>
      </w:r>
    </w:p>
    <w:p w14:paraId="18A8590B" w14:textId="77777777" w:rsidR="005E435F" w:rsidRDefault="005E435F" w:rsidP="005E435F">
      <w:pPr>
        <w:rPr>
          <w:sz w:val="24"/>
          <w:szCs w:val="24"/>
        </w:rPr>
      </w:pPr>
    </w:p>
    <w:p w14:paraId="0D6CBB83" w14:textId="77777777" w:rsidR="005E435F" w:rsidRDefault="005E435F" w:rsidP="005E435F">
      <w:pPr>
        <w:rPr>
          <w:sz w:val="24"/>
          <w:szCs w:val="24"/>
        </w:rPr>
      </w:pPr>
      <w:r>
        <w:rPr>
          <w:sz w:val="24"/>
          <w:szCs w:val="24"/>
        </w:rPr>
        <w:t>Tipp:</w:t>
      </w:r>
      <w:r>
        <w:rPr>
          <w:sz w:val="24"/>
          <w:szCs w:val="24"/>
        </w:rPr>
        <w:tab/>
        <w:t>Avocado nicht zu lange auf dem Grill lassen, sonst wird sie bitter!</w:t>
      </w:r>
    </w:p>
    <w:p w14:paraId="1F625321" w14:textId="77777777" w:rsidR="005E435F" w:rsidRDefault="005E435F" w:rsidP="005E435F">
      <w:pPr>
        <w:rPr>
          <w:sz w:val="24"/>
          <w:szCs w:val="24"/>
        </w:rPr>
      </w:pPr>
      <w:r>
        <w:rPr>
          <w:sz w:val="24"/>
          <w:szCs w:val="24"/>
        </w:rPr>
        <w:br w:type="page"/>
      </w:r>
    </w:p>
    <w:p w14:paraId="4AB77562" w14:textId="77777777" w:rsidR="00483A3F" w:rsidRDefault="00483A3F" w:rsidP="00483A3F">
      <w:pPr>
        <w:pStyle w:val="Heading2"/>
        <w:spacing w:after="240"/>
      </w:pPr>
      <w:r>
        <w:lastRenderedPageBreak/>
        <w:t>Gurkengemüse mit Tomaten und Kapern</w:t>
      </w:r>
      <w:r>
        <w:rPr>
          <w:rStyle w:val="FootnoteReference"/>
        </w:rPr>
        <w:footnoteReference w:id="860"/>
      </w:r>
      <w:r>
        <w:t xml:space="preserve"> </w:t>
      </w:r>
    </w:p>
    <w:p w14:paraId="7B1F0FE8" w14:textId="77777777" w:rsidR="00483A3F" w:rsidRDefault="00483A3F" w:rsidP="00483A3F">
      <w:pPr>
        <w:rPr>
          <w:sz w:val="24"/>
          <w:szCs w:val="24"/>
        </w:rPr>
      </w:pPr>
      <w:r w:rsidRPr="007D33F1">
        <w:rPr>
          <w:sz w:val="24"/>
          <w:szCs w:val="24"/>
          <w:u w:val="single"/>
        </w:rPr>
        <w:t>Zutaten</w:t>
      </w:r>
      <w:r>
        <w:rPr>
          <w:sz w:val="24"/>
          <w:szCs w:val="24"/>
        </w:rPr>
        <w:t xml:space="preserve"> (für 4 Personen)</w:t>
      </w:r>
    </w:p>
    <w:p w14:paraId="71B23947" w14:textId="77777777" w:rsidR="00483A3F" w:rsidRDefault="00483A3F" w:rsidP="00483A3F">
      <w:pPr>
        <w:rPr>
          <w:sz w:val="24"/>
          <w:szCs w:val="24"/>
        </w:rPr>
      </w:pPr>
      <w:r>
        <w:rPr>
          <w:sz w:val="24"/>
          <w:szCs w:val="24"/>
        </w:rPr>
        <w:t>1 Salatgurke</w:t>
      </w:r>
    </w:p>
    <w:p w14:paraId="5D4C5EB0" w14:textId="77777777" w:rsidR="00483A3F" w:rsidRDefault="00483A3F" w:rsidP="00483A3F">
      <w:pPr>
        <w:rPr>
          <w:sz w:val="24"/>
          <w:szCs w:val="24"/>
        </w:rPr>
      </w:pPr>
      <w:r>
        <w:rPr>
          <w:sz w:val="24"/>
          <w:szCs w:val="24"/>
        </w:rPr>
        <w:t>1 Schalotte</w:t>
      </w:r>
    </w:p>
    <w:p w14:paraId="55D9768E" w14:textId="77777777" w:rsidR="00483A3F" w:rsidRDefault="00483A3F" w:rsidP="00483A3F">
      <w:pPr>
        <w:rPr>
          <w:sz w:val="24"/>
          <w:szCs w:val="24"/>
        </w:rPr>
      </w:pPr>
      <w:r>
        <w:rPr>
          <w:sz w:val="24"/>
          <w:szCs w:val="24"/>
        </w:rPr>
        <w:t>1 Knoblauchzehe</w:t>
      </w:r>
    </w:p>
    <w:p w14:paraId="12A5FFA7" w14:textId="77777777" w:rsidR="00483A3F" w:rsidRDefault="00483A3F" w:rsidP="00483A3F">
      <w:pPr>
        <w:rPr>
          <w:sz w:val="24"/>
          <w:szCs w:val="24"/>
        </w:rPr>
      </w:pPr>
      <w:r>
        <w:rPr>
          <w:sz w:val="24"/>
          <w:szCs w:val="24"/>
        </w:rPr>
        <w:t>1 Tomate</w:t>
      </w:r>
    </w:p>
    <w:p w14:paraId="054D69E3" w14:textId="77777777" w:rsidR="00483A3F" w:rsidRDefault="00483A3F" w:rsidP="00483A3F">
      <w:pPr>
        <w:tabs>
          <w:tab w:val="left" w:pos="1766"/>
        </w:tabs>
        <w:rPr>
          <w:sz w:val="24"/>
          <w:szCs w:val="24"/>
        </w:rPr>
      </w:pPr>
      <w:r>
        <w:rPr>
          <w:sz w:val="24"/>
          <w:szCs w:val="24"/>
        </w:rPr>
        <w:t>4 EL Olivenöl</w:t>
      </w:r>
      <w:r>
        <w:rPr>
          <w:sz w:val="24"/>
          <w:szCs w:val="24"/>
        </w:rPr>
        <w:tab/>
      </w:r>
    </w:p>
    <w:p w14:paraId="05E3D022" w14:textId="77777777" w:rsidR="00483A3F" w:rsidRDefault="00483A3F" w:rsidP="00483A3F">
      <w:pPr>
        <w:tabs>
          <w:tab w:val="left" w:pos="1766"/>
        </w:tabs>
        <w:rPr>
          <w:sz w:val="24"/>
          <w:szCs w:val="24"/>
        </w:rPr>
      </w:pPr>
      <w:r>
        <w:rPr>
          <w:sz w:val="24"/>
          <w:szCs w:val="24"/>
        </w:rPr>
        <w:t>1 EL Kapern</w:t>
      </w:r>
    </w:p>
    <w:p w14:paraId="0FB45157" w14:textId="77777777" w:rsidR="00483A3F" w:rsidRDefault="00483A3F" w:rsidP="00483A3F">
      <w:pPr>
        <w:tabs>
          <w:tab w:val="left" w:pos="1766"/>
        </w:tabs>
        <w:rPr>
          <w:sz w:val="24"/>
          <w:szCs w:val="24"/>
        </w:rPr>
      </w:pPr>
      <w:r>
        <w:rPr>
          <w:sz w:val="24"/>
          <w:szCs w:val="24"/>
        </w:rPr>
        <w:t>½ TL Kurkumapulver</w:t>
      </w:r>
    </w:p>
    <w:p w14:paraId="13A137CC" w14:textId="77777777" w:rsidR="00483A3F" w:rsidRDefault="00483A3F" w:rsidP="00483A3F">
      <w:pPr>
        <w:tabs>
          <w:tab w:val="left" w:pos="1766"/>
        </w:tabs>
        <w:rPr>
          <w:sz w:val="24"/>
          <w:szCs w:val="24"/>
        </w:rPr>
      </w:pPr>
      <w:r>
        <w:rPr>
          <w:sz w:val="24"/>
          <w:szCs w:val="24"/>
        </w:rPr>
        <w:t>2 EL Gurkengeist oder trockenen Weißwein</w:t>
      </w:r>
    </w:p>
    <w:p w14:paraId="2AE641A3" w14:textId="77777777" w:rsidR="00483A3F" w:rsidRDefault="00483A3F" w:rsidP="00483A3F">
      <w:pPr>
        <w:tabs>
          <w:tab w:val="left" w:pos="1766"/>
        </w:tabs>
        <w:rPr>
          <w:sz w:val="24"/>
          <w:szCs w:val="24"/>
        </w:rPr>
      </w:pPr>
      <w:r>
        <w:rPr>
          <w:sz w:val="24"/>
          <w:szCs w:val="24"/>
        </w:rPr>
        <w:t>½ Bund glatte Petersilie</w:t>
      </w:r>
    </w:p>
    <w:p w14:paraId="5E70CA5A" w14:textId="77777777" w:rsidR="00483A3F" w:rsidRDefault="00483A3F" w:rsidP="00483A3F">
      <w:pPr>
        <w:tabs>
          <w:tab w:val="left" w:pos="1766"/>
        </w:tabs>
        <w:rPr>
          <w:sz w:val="24"/>
          <w:szCs w:val="24"/>
        </w:rPr>
      </w:pPr>
      <w:r>
        <w:rPr>
          <w:sz w:val="24"/>
          <w:szCs w:val="24"/>
        </w:rPr>
        <w:t>1 Zitrone</w:t>
      </w:r>
    </w:p>
    <w:p w14:paraId="280FCB1E" w14:textId="77777777" w:rsidR="00483A3F" w:rsidRDefault="00483A3F" w:rsidP="00483A3F">
      <w:pPr>
        <w:tabs>
          <w:tab w:val="left" w:pos="1766"/>
        </w:tabs>
        <w:rPr>
          <w:sz w:val="24"/>
          <w:szCs w:val="24"/>
        </w:rPr>
      </w:pPr>
      <w:r>
        <w:rPr>
          <w:sz w:val="24"/>
          <w:szCs w:val="24"/>
        </w:rPr>
        <w:t xml:space="preserve">Salz und Pfeffer </w:t>
      </w:r>
    </w:p>
    <w:p w14:paraId="00F0115F" w14:textId="77777777" w:rsidR="00483A3F" w:rsidRDefault="00483A3F" w:rsidP="00483A3F">
      <w:pPr>
        <w:tabs>
          <w:tab w:val="left" w:pos="1766"/>
        </w:tabs>
        <w:rPr>
          <w:sz w:val="24"/>
          <w:szCs w:val="24"/>
        </w:rPr>
      </w:pPr>
    </w:p>
    <w:p w14:paraId="14D72A54" w14:textId="77777777" w:rsidR="00483A3F" w:rsidRDefault="00483A3F" w:rsidP="00483A3F">
      <w:pPr>
        <w:tabs>
          <w:tab w:val="left" w:pos="1766"/>
        </w:tabs>
        <w:rPr>
          <w:sz w:val="24"/>
          <w:szCs w:val="24"/>
        </w:rPr>
      </w:pPr>
      <w:r>
        <w:rPr>
          <w:sz w:val="24"/>
          <w:szCs w:val="24"/>
        </w:rPr>
        <w:t>Zubereitungszeit: 20 Minuten</w:t>
      </w:r>
    </w:p>
    <w:p w14:paraId="1D7F9091" w14:textId="77777777" w:rsidR="00483A3F" w:rsidRPr="005A65F7" w:rsidRDefault="00483A3F" w:rsidP="00B40E8C">
      <w:pPr>
        <w:pStyle w:val="ListParagraph"/>
        <w:numPr>
          <w:ilvl w:val="0"/>
          <w:numId w:val="288"/>
        </w:numPr>
        <w:tabs>
          <w:tab w:val="left" w:pos="1766"/>
        </w:tabs>
        <w:spacing w:after="120"/>
        <w:ind w:left="714" w:hanging="357"/>
        <w:contextualSpacing w:val="0"/>
        <w:jc w:val="both"/>
        <w:rPr>
          <w:sz w:val="24"/>
          <w:szCs w:val="24"/>
        </w:rPr>
      </w:pPr>
      <w:r w:rsidRPr="005A65F7">
        <w:rPr>
          <w:sz w:val="24"/>
          <w:szCs w:val="24"/>
        </w:rPr>
        <w:t>Gurke der Länge nach halbieren, mit einem Kaffeelöffel das Kerngehäuse aushöhlen und die gurke in 1 cm dicke Stücke schneiden. Schalotte und Knoblauch schälen und fein hacken. Tomate in grobe Würfel schneiden.</w:t>
      </w:r>
    </w:p>
    <w:p w14:paraId="41D9C48F" w14:textId="77777777" w:rsidR="00483A3F" w:rsidRPr="005A65F7" w:rsidRDefault="00483A3F" w:rsidP="00B40E8C">
      <w:pPr>
        <w:pStyle w:val="ListParagraph"/>
        <w:numPr>
          <w:ilvl w:val="0"/>
          <w:numId w:val="288"/>
        </w:numPr>
        <w:tabs>
          <w:tab w:val="left" w:pos="1766"/>
        </w:tabs>
        <w:spacing w:after="120"/>
        <w:ind w:left="714" w:hanging="357"/>
        <w:contextualSpacing w:val="0"/>
        <w:jc w:val="both"/>
        <w:rPr>
          <w:sz w:val="24"/>
          <w:szCs w:val="24"/>
        </w:rPr>
      </w:pPr>
      <w:r w:rsidRPr="005A65F7">
        <w:rPr>
          <w:sz w:val="24"/>
          <w:szCs w:val="24"/>
        </w:rPr>
        <w:t>Olivenöl in einer Pfanne erhitzen und die Gurkenstücke sanft darin anbraten. Schalotten und Knoblauch hinzugeben und mitbraten. Während des Anbratens die Pfanne schwenken oder die Gurken mit einem Holzlöffel wenden. Tomaten und Kapern sowie 1 TL Kapernsud aus dem Glas hinzugeben und einköcheln lassen. Mit Kurkumapulver würzen, 1 Minute mitrösten und mit Gurkengeist oder einem trockenen Weißwein ablöschen.</w:t>
      </w:r>
    </w:p>
    <w:p w14:paraId="5A5674C8" w14:textId="77777777" w:rsidR="00483A3F" w:rsidRPr="005A65F7" w:rsidRDefault="00483A3F" w:rsidP="00B40E8C">
      <w:pPr>
        <w:pStyle w:val="ListParagraph"/>
        <w:numPr>
          <w:ilvl w:val="0"/>
          <w:numId w:val="288"/>
        </w:numPr>
        <w:tabs>
          <w:tab w:val="left" w:pos="1766"/>
        </w:tabs>
        <w:spacing w:after="120"/>
        <w:ind w:left="714" w:hanging="357"/>
        <w:contextualSpacing w:val="0"/>
        <w:jc w:val="both"/>
        <w:rPr>
          <w:sz w:val="24"/>
          <w:szCs w:val="24"/>
        </w:rPr>
      </w:pPr>
      <w:r w:rsidRPr="005A65F7">
        <w:rPr>
          <w:sz w:val="24"/>
          <w:szCs w:val="24"/>
        </w:rPr>
        <w:t>Petersilie grob hacken und zusammen mit der fein abgeriebenen Zitrone hinzugeben. Mit Salz und Pfeffer abschmecken.</w:t>
      </w:r>
    </w:p>
    <w:p w14:paraId="41CB021C" w14:textId="77777777" w:rsidR="00483A3F" w:rsidRDefault="00483A3F" w:rsidP="00483A3F">
      <w:pPr>
        <w:rPr>
          <w:sz w:val="24"/>
          <w:szCs w:val="24"/>
        </w:rPr>
      </w:pPr>
    </w:p>
    <w:p w14:paraId="2C8A24ED" w14:textId="241CC3C4" w:rsidR="00483A3F" w:rsidRDefault="00483A3F" w:rsidP="00483A3F">
      <w:pPr>
        <w:rPr>
          <w:rFonts w:asciiTheme="majorHAnsi" w:eastAsiaTheme="majorEastAsia" w:hAnsiTheme="majorHAnsi" w:cstheme="majorBidi"/>
          <w:color w:val="2F5496" w:themeColor="accent1" w:themeShade="BF"/>
          <w:sz w:val="26"/>
          <w:szCs w:val="26"/>
        </w:rPr>
      </w:pPr>
      <w:r>
        <w:rPr>
          <w:sz w:val="24"/>
          <w:szCs w:val="24"/>
        </w:rPr>
        <w:t>Tipp:</w:t>
      </w:r>
      <w:r>
        <w:rPr>
          <w:sz w:val="24"/>
          <w:szCs w:val="24"/>
        </w:rPr>
        <w:tab/>
        <w:t>Schnell zubereitete Gemüsebeilage im Sommer.</w:t>
      </w:r>
      <w:r>
        <w:br w:type="page"/>
      </w:r>
    </w:p>
    <w:p w14:paraId="56CEA9A2" w14:textId="5175BABF" w:rsidR="00C7086B" w:rsidRDefault="00C7086B" w:rsidP="004A1B5E">
      <w:pPr>
        <w:pStyle w:val="Heading2"/>
        <w:spacing w:after="240"/>
      </w:pPr>
      <w:r>
        <w:lastRenderedPageBreak/>
        <w:t>Weiße Bohnen mit Salbei</w:t>
      </w:r>
      <w:r w:rsidR="00C96DE9">
        <w:rPr>
          <w:rStyle w:val="FootnoteReference"/>
        </w:rPr>
        <w:footnoteReference w:id="861"/>
      </w:r>
    </w:p>
    <w:p w14:paraId="3D89F894" w14:textId="33485DA5" w:rsidR="00C7086B" w:rsidRPr="007848F7" w:rsidRDefault="00C7086B">
      <w:pPr>
        <w:rPr>
          <w:sz w:val="24"/>
          <w:szCs w:val="24"/>
        </w:rPr>
      </w:pPr>
      <w:r w:rsidRPr="007848F7">
        <w:rPr>
          <w:sz w:val="24"/>
          <w:szCs w:val="24"/>
          <w:u w:val="single"/>
        </w:rPr>
        <w:t>Zutaten</w:t>
      </w:r>
      <w:r w:rsidRPr="007848F7">
        <w:rPr>
          <w:sz w:val="24"/>
          <w:szCs w:val="24"/>
        </w:rPr>
        <w:t xml:space="preserve"> </w:t>
      </w:r>
      <w:r w:rsidR="008F1D15" w:rsidRPr="007848F7">
        <w:rPr>
          <w:sz w:val="24"/>
          <w:szCs w:val="24"/>
        </w:rPr>
        <w:t>(</w:t>
      </w:r>
      <w:r w:rsidRPr="007848F7">
        <w:rPr>
          <w:sz w:val="24"/>
          <w:szCs w:val="24"/>
        </w:rPr>
        <w:t>für 6 Portionen</w:t>
      </w:r>
      <w:r w:rsidR="008F1D15" w:rsidRPr="007848F7">
        <w:rPr>
          <w:sz w:val="24"/>
          <w:szCs w:val="24"/>
        </w:rPr>
        <w:t>):</w:t>
      </w:r>
    </w:p>
    <w:p w14:paraId="50C88B04" w14:textId="77777777" w:rsidR="00C7086B" w:rsidRPr="007848F7" w:rsidRDefault="00C7086B">
      <w:pPr>
        <w:rPr>
          <w:sz w:val="24"/>
          <w:szCs w:val="24"/>
        </w:rPr>
      </w:pPr>
      <w:r w:rsidRPr="007848F7">
        <w:rPr>
          <w:sz w:val="24"/>
          <w:szCs w:val="24"/>
        </w:rPr>
        <w:t>350 g weiße Bohnen</w:t>
      </w:r>
    </w:p>
    <w:p w14:paraId="10D58415" w14:textId="77777777" w:rsidR="00C7086B" w:rsidRPr="007848F7" w:rsidRDefault="00C7086B">
      <w:pPr>
        <w:rPr>
          <w:sz w:val="24"/>
          <w:szCs w:val="24"/>
        </w:rPr>
      </w:pPr>
      <w:r w:rsidRPr="007848F7">
        <w:rPr>
          <w:sz w:val="24"/>
          <w:szCs w:val="24"/>
        </w:rPr>
        <w:t>500 g reife Tomaten</w:t>
      </w:r>
    </w:p>
    <w:p w14:paraId="6880F50E" w14:textId="77777777" w:rsidR="00C7086B" w:rsidRPr="007848F7" w:rsidRDefault="00C7086B">
      <w:pPr>
        <w:rPr>
          <w:sz w:val="24"/>
          <w:szCs w:val="24"/>
        </w:rPr>
      </w:pPr>
      <w:r w:rsidRPr="007848F7">
        <w:rPr>
          <w:sz w:val="24"/>
          <w:szCs w:val="24"/>
        </w:rPr>
        <w:t>10 frische Salbeiblätter</w:t>
      </w:r>
    </w:p>
    <w:p w14:paraId="345BE289" w14:textId="77777777" w:rsidR="00C7086B" w:rsidRPr="007848F7" w:rsidRDefault="00C7086B">
      <w:pPr>
        <w:rPr>
          <w:sz w:val="24"/>
          <w:szCs w:val="24"/>
        </w:rPr>
      </w:pPr>
      <w:r w:rsidRPr="007848F7">
        <w:rPr>
          <w:sz w:val="24"/>
          <w:szCs w:val="24"/>
        </w:rPr>
        <w:t>2 Knoblauchzehen</w:t>
      </w:r>
    </w:p>
    <w:p w14:paraId="707EBE33" w14:textId="77777777" w:rsidR="00C7086B" w:rsidRPr="007848F7" w:rsidRDefault="00C7086B">
      <w:pPr>
        <w:rPr>
          <w:sz w:val="24"/>
          <w:szCs w:val="24"/>
        </w:rPr>
      </w:pPr>
      <w:r w:rsidRPr="007848F7">
        <w:rPr>
          <w:sz w:val="24"/>
          <w:szCs w:val="24"/>
        </w:rPr>
        <w:t>5 EL Olivenöl</w:t>
      </w:r>
    </w:p>
    <w:p w14:paraId="108380D7" w14:textId="32E7DB5C" w:rsidR="00C7086B" w:rsidRPr="007848F7" w:rsidRDefault="00C7086B">
      <w:pPr>
        <w:rPr>
          <w:sz w:val="24"/>
          <w:szCs w:val="24"/>
        </w:rPr>
      </w:pPr>
      <w:r w:rsidRPr="007848F7">
        <w:rPr>
          <w:sz w:val="24"/>
          <w:szCs w:val="24"/>
        </w:rPr>
        <w:t>Salz, Pfeffer</w:t>
      </w:r>
    </w:p>
    <w:p w14:paraId="72879C4F" w14:textId="77777777" w:rsidR="00C7086B" w:rsidRPr="007848F7" w:rsidRDefault="00C7086B">
      <w:pPr>
        <w:rPr>
          <w:sz w:val="24"/>
          <w:szCs w:val="24"/>
        </w:rPr>
      </w:pPr>
    </w:p>
    <w:p w14:paraId="1943480B" w14:textId="77777777" w:rsidR="00C7086B" w:rsidRPr="007848F7" w:rsidRDefault="00C7086B">
      <w:pPr>
        <w:rPr>
          <w:sz w:val="24"/>
          <w:szCs w:val="24"/>
        </w:rPr>
      </w:pPr>
      <w:r w:rsidRPr="007848F7">
        <w:rPr>
          <w:sz w:val="24"/>
          <w:szCs w:val="24"/>
        </w:rPr>
        <w:t>Zubereitungszeit: 2 Stunden plus 12 Stunden Einweichzeit</w:t>
      </w:r>
    </w:p>
    <w:p w14:paraId="0089248B" w14:textId="578F9553" w:rsidR="008F1D15" w:rsidRPr="007848F7" w:rsidRDefault="00C7086B" w:rsidP="00B40E8C">
      <w:pPr>
        <w:pStyle w:val="ListParagraph"/>
        <w:numPr>
          <w:ilvl w:val="0"/>
          <w:numId w:val="1833"/>
        </w:numPr>
        <w:spacing w:after="120"/>
        <w:ind w:left="714" w:hanging="357"/>
        <w:contextualSpacing w:val="0"/>
        <w:jc w:val="both"/>
        <w:rPr>
          <w:sz w:val="24"/>
          <w:szCs w:val="24"/>
        </w:rPr>
      </w:pPr>
      <w:r w:rsidRPr="007848F7">
        <w:rPr>
          <w:sz w:val="24"/>
          <w:szCs w:val="24"/>
        </w:rPr>
        <w:t xml:space="preserve">Bohnen über Nacht einweichen. Am nächsten </w:t>
      </w:r>
      <w:r w:rsidR="008F1D15" w:rsidRPr="007848F7">
        <w:rPr>
          <w:sz w:val="24"/>
          <w:szCs w:val="24"/>
        </w:rPr>
        <w:t>T</w:t>
      </w:r>
      <w:r w:rsidRPr="007848F7">
        <w:rPr>
          <w:sz w:val="24"/>
          <w:szCs w:val="24"/>
        </w:rPr>
        <w:t>ag das Einweichwasser auf 2 l ergänzen</w:t>
      </w:r>
      <w:r w:rsidR="008F1D15" w:rsidRPr="007848F7">
        <w:rPr>
          <w:sz w:val="24"/>
          <w:szCs w:val="24"/>
        </w:rPr>
        <w:t>, ½ TL Salz einstreuen, die Bohnen zugedeckt bei kleinster Stufe mindestens 1,5 Stunden köcheln.</w:t>
      </w:r>
    </w:p>
    <w:p w14:paraId="7A73AE68" w14:textId="355EC4C4" w:rsidR="008F1D15" w:rsidRPr="007848F7" w:rsidRDefault="008F1D15" w:rsidP="00B40E8C">
      <w:pPr>
        <w:pStyle w:val="ListParagraph"/>
        <w:numPr>
          <w:ilvl w:val="0"/>
          <w:numId w:val="1833"/>
        </w:numPr>
        <w:spacing w:after="120"/>
        <w:ind w:left="714" w:hanging="357"/>
        <w:contextualSpacing w:val="0"/>
        <w:jc w:val="both"/>
        <w:rPr>
          <w:sz w:val="24"/>
          <w:szCs w:val="24"/>
        </w:rPr>
      </w:pPr>
      <w:r w:rsidRPr="007848F7">
        <w:rPr>
          <w:sz w:val="24"/>
          <w:szCs w:val="24"/>
        </w:rPr>
        <w:t>Nach 1 Stunde die Tomaten überbrühen, enthäuten und entkerne. Fruchtfleisch kleinschneiden. Salbeiblätter in feine Streifen schneiden, Knoblauchzehen hacken.</w:t>
      </w:r>
    </w:p>
    <w:p w14:paraId="6B20D17B" w14:textId="77777777" w:rsidR="008F1D15" w:rsidRPr="007848F7" w:rsidRDefault="008F1D15" w:rsidP="00B40E8C">
      <w:pPr>
        <w:pStyle w:val="ListParagraph"/>
        <w:numPr>
          <w:ilvl w:val="0"/>
          <w:numId w:val="1833"/>
        </w:numPr>
        <w:spacing w:after="120"/>
        <w:ind w:left="714" w:hanging="357"/>
        <w:contextualSpacing w:val="0"/>
        <w:jc w:val="both"/>
        <w:rPr>
          <w:sz w:val="24"/>
          <w:szCs w:val="24"/>
        </w:rPr>
      </w:pPr>
      <w:r w:rsidRPr="007848F7">
        <w:rPr>
          <w:sz w:val="24"/>
          <w:szCs w:val="24"/>
        </w:rPr>
        <w:t>In einem Topf 4 EL Öl erhitzen. Knoblauch und die Hälfte der Salbeistreifen darin andünsten.</w:t>
      </w:r>
    </w:p>
    <w:p w14:paraId="2976B680" w14:textId="77777777" w:rsidR="008F1D15" w:rsidRPr="007848F7" w:rsidRDefault="008F1D15" w:rsidP="00B40E8C">
      <w:pPr>
        <w:pStyle w:val="ListParagraph"/>
        <w:numPr>
          <w:ilvl w:val="0"/>
          <w:numId w:val="1833"/>
        </w:numPr>
        <w:spacing w:after="120"/>
        <w:ind w:left="714" w:hanging="357"/>
        <w:contextualSpacing w:val="0"/>
        <w:jc w:val="both"/>
        <w:rPr>
          <w:sz w:val="24"/>
          <w:szCs w:val="24"/>
        </w:rPr>
      </w:pPr>
      <w:r w:rsidRPr="007848F7">
        <w:rPr>
          <w:sz w:val="24"/>
          <w:szCs w:val="24"/>
        </w:rPr>
        <w:t>Bohnen abtropfen lassen, mit den Tomaten in den Topf geben, kräftig salzen und pfeffern. Zugedeckt etwa 20 Minuten garen.</w:t>
      </w:r>
    </w:p>
    <w:p w14:paraId="1FBA1C52" w14:textId="77777777" w:rsidR="008F1D15" w:rsidRPr="007848F7" w:rsidRDefault="008F1D15" w:rsidP="00B40E8C">
      <w:pPr>
        <w:pStyle w:val="ListParagraph"/>
        <w:numPr>
          <w:ilvl w:val="0"/>
          <w:numId w:val="1833"/>
        </w:numPr>
        <w:spacing w:after="120"/>
        <w:ind w:left="714" w:hanging="357"/>
        <w:contextualSpacing w:val="0"/>
        <w:jc w:val="both"/>
        <w:rPr>
          <w:sz w:val="24"/>
          <w:szCs w:val="24"/>
        </w:rPr>
      </w:pPr>
      <w:r w:rsidRPr="007848F7">
        <w:rPr>
          <w:sz w:val="24"/>
          <w:szCs w:val="24"/>
        </w:rPr>
        <w:t>In einer Pfanne 1 EL Olivenöl erhitzen, restlichen Salbei andünsten. Bohnen abschmecken, mit Salbei bestreuen.</w:t>
      </w:r>
    </w:p>
    <w:p w14:paraId="5F36C856" w14:textId="77777777" w:rsidR="008F1D15" w:rsidRPr="007848F7" w:rsidRDefault="008F1D15">
      <w:pPr>
        <w:rPr>
          <w:sz w:val="24"/>
          <w:szCs w:val="24"/>
        </w:rPr>
      </w:pPr>
    </w:p>
    <w:p w14:paraId="4462C3F7" w14:textId="77777777" w:rsidR="00384AE4" w:rsidRPr="007848F7" w:rsidRDefault="008F1D15">
      <w:pPr>
        <w:rPr>
          <w:sz w:val="24"/>
          <w:szCs w:val="24"/>
        </w:rPr>
      </w:pPr>
      <w:r w:rsidRPr="007848F7">
        <w:rPr>
          <w:sz w:val="24"/>
          <w:szCs w:val="24"/>
        </w:rPr>
        <w:t>Info:</w:t>
      </w:r>
      <w:r w:rsidRPr="007848F7">
        <w:rPr>
          <w:sz w:val="24"/>
          <w:szCs w:val="24"/>
        </w:rPr>
        <w:tab/>
        <w:t xml:space="preserve">Berühmt für Bohnen ist die Toskana, was man kaum glaubt. </w:t>
      </w:r>
    </w:p>
    <w:p w14:paraId="7C4AEE4D" w14:textId="77777777" w:rsidR="00384AE4" w:rsidRPr="007848F7" w:rsidRDefault="00384AE4">
      <w:pPr>
        <w:rPr>
          <w:sz w:val="24"/>
          <w:szCs w:val="24"/>
        </w:rPr>
      </w:pPr>
      <w:r w:rsidRPr="007848F7">
        <w:rPr>
          <w:sz w:val="24"/>
          <w:szCs w:val="24"/>
        </w:rPr>
        <w:br w:type="page"/>
      </w:r>
    </w:p>
    <w:p w14:paraId="54EF7A4F" w14:textId="77777777" w:rsidR="00B841CC" w:rsidRDefault="00B841CC" w:rsidP="00B841CC">
      <w:pPr>
        <w:pStyle w:val="Heading2"/>
        <w:spacing w:after="240"/>
      </w:pPr>
      <w:r>
        <w:lastRenderedPageBreak/>
        <w:t>Feuerbohnen – Subji</w:t>
      </w:r>
    </w:p>
    <w:p w14:paraId="0234193F" w14:textId="77777777" w:rsidR="00B841CC" w:rsidRDefault="00B841CC" w:rsidP="00B841CC">
      <w:pPr>
        <w:rPr>
          <w:sz w:val="24"/>
          <w:szCs w:val="24"/>
        </w:rPr>
      </w:pPr>
      <w:r w:rsidRPr="00D555F5">
        <w:rPr>
          <w:sz w:val="24"/>
          <w:szCs w:val="24"/>
          <w:u w:val="single"/>
        </w:rPr>
        <w:t>Zutaten</w:t>
      </w:r>
      <w:r>
        <w:rPr>
          <w:sz w:val="24"/>
          <w:szCs w:val="24"/>
        </w:rPr>
        <w:t xml:space="preserve"> (für 4 Portionen):</w:t>
      </w:r>
    </w:p>
    <w:p w14:paraId="23B9329F" w14:textId="77777777" w:rsidR="00B841CC" w:rsidRDefault="00B841CC" w:rsidP="00B841CC">
      <w:pPr>
        <w:rPr>
          <w:sz w:val="24"/>
          <w:szCs w:val="24"/>
        </w:rPr>
      </w:pPr>
      <w:r>
        <w:rPr>
          <w:sz w:val="24"/>
          <w:szCs w:val="24"/>
        </w:rPr>
        <w:t>750 g Feuerbohnen</w:t>
      </w:r>
    </w:p>
    <w:p w14:paraId="12D7C21A" w14:textId="77777777" w:rsidR="00B841CC" w:rsidRDefault="00B841CC" w:rsidP="00B841CC">
      <w:pPr>
        <w:rPr>
          <w:sz w:val="24"/>
          <w:szCs w:val="24"/>
        </w:rPr>
      </w:pPr>
      <w:r>
        <w:rPr>
          <w:sz w:val="24"/>
          <w:szCs w:val="24"/>
        </w:rPr>
        <w:t>2 EL Rapsöl</w:t>
      </w:r>
    </w:p>
    <w:p w14:paraId="7A3E1CBC" w14:textId="77777777" w:rsidR="00B841CC" w:rsidRDefault="00B841CC" w:rsidP="00B841CC">
      <w:pPr>
        <w:rPr>
          <w:sz w:val="24"/>
          <w:szCs w:val="24"/>
        </w:rPr>
      </w:pPr>
      <w:r>
        <w:rPr>
          <w:sz w:val="24"/>
          <w:szCs w:val="24"/>
        </w:rPr>
        <w:t>15 frische Curryblätter (wenn man will)</w:t>
      </w:r>
    </w:p>
    <w:p w14:paraId="3BE14877" w14:textId="77777777" w:rsidR="00B841CC" w:rsidRDefault="00B841CC" w:rsidP="00B841CC">
      <w:pPr>
        <w:rPr>
          <w:sz w:val="24"/>
          <w:szCs w:val="24"/>
        </w:rPr>
      </w:pPr>
      <w:r>
        <w:rPr>
          <w:sz w:val="24"/>
          <w:szCs w:val="24"/>
        </w:rPr>
        <w:t>1 TL schwarze Senfsamen</w:t>
      </w:r>
    </w:p>
    <w:p w14:paraId="4CA5D3EC" w14:textId="77777777" w:rsidR="00B841CC" w:rsidRDefault="00B841CC" w:rsidP="00B841CC">
      <w:pPr>
        <w:rPr>
          <w:sz w:val="24"/>
          <w:szCs w:val="24"/>
        </w:rPr>
      </w:pPr>
      <w:r>
        <w:rPr>
          <w:sz w:val="24"/>
          <w:szCs w:val="24"/>
        </w:rPr>
        <w:t>4 Knoblauchzehen, in dünne Scheiben geschnitten</w:t>
      </w:r>
    </w:p>
    <w:p w14:paraId="10BFE4A5" w14:textId="77777777" w:rsidR="00B841CC" w:rsidRDefault="00B841CC" w:rsidP="00B841CC">
      <w:pPr>
        <w:rPr>
          <w:sz w:val="24"/>
          <w:szCs w:val="24"/>
        </w:rPr>
      </w:pPr>
      <w:r>
        <w:rPr>
          <w:sz w:val="24"/>
          <w:szCs w:val="24"/>
        </w:rPr>
        <w:t>1 grüne India-Jwala-Chilischote, entkernt und in feine Streifen geschnitten</w:t>
      </w:r>
    </w:p>
    <w:p w14:paraId="2CB3549A" w14:textId="77777777" w:rsidR="00B841CC" w:rsidRDefault="00B841CC" w:rsidP="00B841CC">
      <w:pPr>
        <w:rPr>
          <w:sz w:val="24"/>
          <w:szCs w:val="24"/>
        </w:rPr>
      </w:pPr>
      <w:r>
        <w:rPr>
          <w:sz w:val="24"/>
          <w:szCs w:val="24"/>
        </w:rPr>
        <w:t>1 Stück Ingwer (3 cm), geschält und gerieben</w:t>
      </w:r>
    </w:p>
    <w:p w14:paraId="76C1566F" w14:textId="77777777" w:rsidR="00B841CC" w:rsidRDefault="00B841CC" w:rsidP="00B841CC">
      <w:pPr>
        <w:rPr>
          <w:sz w:val="24"/>
          <w:szCs w:val="24"/>
        </w:rPr>
      </w:pPr>
      <w:r>
        <w:rPr>
          <w:sz w:val="24"/>
          <w:szCs w:val="24"/>
        </w:rPr>
        <w:t>6 Bananenschalotten, in dünne Steifen geschnitten</w:t>
      </w:r>
    </w:p>
    <w:p w14:paraId="721DCCE5" w14:textId="77777777" w:rsidR="00B841CC" w:rsidRDefault="00B841CC" w:rsidP="00B841CC">
      <w:pPr>
        <w:rPr>
          <w:sz w:val="24"/>
          <w:szCs w:val="24"/>
        </w:rPr>
      </w:pPr>
      <w:r>
        <w:rPr>
          <w:sz w:val="24"/>
          <w:szCs w:val="24"/>
        </w:rPr>
        <w:t>150 g Tomaten, gehackt</w:t>
      </w:r>
    </w:p>
    <w:p w14:paraId="7C4A4EAB" w14:textId="77777777" w:rsidR="00B841CC" w:rsidRDefault="00B841CC" w:rsidP="00B841CC">
      <w:pPr>
        <w:rPr>
          <w:sz w:val="24"/>
          <w:szCs w:val="24"/>
        </w:rPr>
      </w:pPr>
      <w:r>
        <w:rPr>
          <w:sz w:val="24"/>
          <w:szCs w:val="24"/>
        </w:rPr>
        <w:t>½ TL gemahlene Kurkuma</w:t>
      </w:r>
    </w:p>
    <w:p w14:paraId="49B90276" w14:textId="77777777" w:rsidR="00B841CC" w:rsidRDefault="00B841CC" w:rsidP="00B841CC">
      <w:pPr>
        <w:rPr>
          <w:sz w:val="24"/>
          <w:szCs w:val="24"/>
        </w:rPr>
      </w:pPr>
      <w:r>
        <w:rPr>
          <w:sz w:val="24"/>
          <w:szCs w:val="24"/>
        </w:rPr>
        <w:t>¾ TL Salz</w:t>
      </w:r>
    </w:p>
    <w:p w14:paraId="59A04AF2" w14:textId="77777777" w:rsidR="00B841CC" w:rsidRDefault="00B841CC" w:rsidP="00B841CC">
      <w:pPr>
        <w:rPr>
          <w:sz w:val="24"/>
          <w:szCs w:val="24"/>
        </w:rPr>
      </w:pPr>
      <w:r>
        <w:rPr>
          <w:sz w:val="24"/>
          <w:szCs w:val="24"/>
        </w:rPr>
        <w:t>½ TL gemahlener schwarzer Pfeffer</w:t>
      </w:r>
    </w:p>
    <w:p w14:paraId="75681D32" w14:textId="77777777" w:rsidR="00B841CC" w:rsidRDefault="00B841CC" w:rsidP="00B841CC">
      <w:pPr>
        <w:rPr>
          <w:sz w:val="24"/>
          <w:szCs w:val="24"/>
        </w:rPr>
      </w:pPr>
    </w:p>
    <w:p w14:paraId="36350DF6" w14:textId="77777777" w:rsidR="00B841CC" w:rsidRDefault="00B841CC" w:rsidP="00B841CC">
      <w:pPr>
        <w:rPr>
          <w:sz w:val="24"/>
          <w:szCs w:val="24"/>
        </w:rPr>
      </w:pPr>
      <w:r>
        <w:rPr>
          <w:sz w:val="24"/>
          <w:szCs w:val="24"/>
        </w:rPr>
        <w:t>Zubereitung:</w:t>
      </w:r>
    </w:p>
    <w:p w14:paraId="2C656784" w14:textId="77777777" w:rsidR="00B841CC" w:rsidRPr="00A065D0" w:rsidRDefault="00B841CC" w:rsidP="00B40E8C">
      <w:pPr>
        <w:pStyle w:val="ListParagraph"/>
        <w:numPr>
          <w:ilvl w:val="0"/>
          <w:numId w:val="1350"/>
        </w:numPr>
        <w:spacing w:after="120"/>
        <w:ind w:left="714" w:hanging="357"/>
        <w:contextualSpacing w:val="0"/>
        <w:jc w:val="both"/>
        <w:rPr>
          <w:sz w:val="24"/>
          <w:szCs w:val="24"/>
        </w:rPr>
      </w:pPr>
      <w:r w:rsidRPr="00A065D0">
        <w:rPr>
          <w:sz w:val="24"/>
          <w:szCs w:val="24"/>
        </w:rPr>
        <w:t>Die Bohnen waschen, die Enden abschneiden und die Seiten mit einem Gemüseschäler abschälen, um Fäden zu entfernen. Diagonal in 4 cm lange Stücke schneiden.</w:t>
      </w:r>
    </w:p>
    <w:p w14:paraId="494101ED" w14:textId="77777777" w:rsidR="00B841CC" w:rsidRPr="00A065D0" w:rsidRDefault="00B841CC" w:rsidP="00B40E8C">
      <w:pPr>
        <w:pStyle w:val="ListParagraph"/>
        <w:numPr>
          <w:ilvl w:val="0"/>
          <w:numId w:val="1350"/>
        </w:numPr>
        <w:spacing w:after="120"/>
        <w:ind w:left="714" w:hanging="357"/>
        <w:contextualSpacing w:val="0"/>
        <w:jc w:val="both"/>
        <w:rPr>
          <w:sz w:val="24"/>
          <w:szCs w:val="24"/>
        </w:rPr>
      </w:pPr>
      <w:r w:rsidRPr="00A065D0">
        <w:rPr>
          <w:sz w:val="24"/>
          <w:szCs w:val="24"/>
        </w:rPr>
        <w:t>Das Öl in einer großen Pfanne erhitzen, Curryblätter und Senfsamen hineingeben. Sobald sie knistern, Knoblauch, Chili und Ingwer hinzufügen und 2 Minuten unter Rühren anrösten. Die Schalotten dazugeben und 12 – 15 Minuten braten, bis sie goldbraun und karamellisiert sind.</w:t>
      </w:r>
    </w:p>
    <w:p w14:paraId="5DF3CC2B" w14:textId="77777777" w:rsidR="00B841CC" w:rsidRPr="00A065D0" w:rsidRDefault="00B841CC" w:rsidP="00B40E8C">
      <w:pPr>
        <w:pStyle w:val="ListParagraph"/>
        <w:numPr>
          <w:ilvl w:val="0"/>
          <w:numId w:val="1350"/>
        </w:numPr>
        <w:spacing w:after="120"/>
        <w:ind w:left="714" w:hanging="357"/>
        <w:contextualSpacing w:val="0"/>
        <w:jc w:val="both"/>
        <w:rPr>
          <w:sz w:val="24"/>
          <w:szCs w:val="24"/>
        </w:rPr>
      </w:pPr>
      <w:r w:rsidRPr="00A065D0">
        <w:rPr>
          <w:sz w:val="24"/>
          <w:szCs w:val="24"/>
        </w:rPr>
        <w:t>Die Tomaten hinzugeben und einige Minuten köcheln lassen, dann Kurkuma, Salz und Pfeffer unterrühren. Die Bohnen und einige EL Wasser hinzufügen, umrühren und die Pfanne abdecken.</w:t>
      </w:r>
    </w:p>
    <w:p w14:paraId="6CEC7D1D" w14:textId="77777777" w:rsidR="00B841CC" w:rsidRPr="00A065D0" w:rsidRDefault="00B841CC" w:rsidP="00B40E8C">
      <w:pPr>
        <w:pStyle w:val="ListParagraph"/>
        <w:numPr>
          <w:ilvl w:val="0"/>
          <w:numId w:val="1350"/>
        </w:numPr>
        <w:spacing w:after="120"/>
        <w:ind w:left="714" w:hanging="357"/>
        <w:contextualSpacing w:val="0"/>
        <w:jc w:val="both"/>
        <w:rPr>
          <w:sz w:val="24"/>
          <w:szCs w:val="24"/>
        </w:rPr>
      </w:pPr>
      <w:r w:rsidRPr="00A065D0">
        <w:rPr>
          <w:sz w:val="24"/>
          <w:szCs w:val="24"/>
        </w:rPr>
        <w:t>Etwa 6 – 8 Minuten garen, bis die Bohnen weich sind und gerade eben ihren Biss verloren haben, dann frisch und heiß servieren.</w:t>
      </w:r>
    </w:p>
    <w:p w14:paraId="4788A62A" w14:textId="77777777" w:rsidR="00B841CC" w:rsidRDefault="00B841CC" w:rsidP="00B841CC">
      <w:pPr>
        <w:rPr>
          <w:sz w:val="24"/>
          <w:szCs w:val="24"/>
        </w:rPr>
      </w:pPr>
      <w:r>
        <w:rPr>
          <w:sz w:val="24"/>
          <w:szCs w:val="24"/>
        </w:rPr>
        <w:br w:type="page"/>
      </w:r>
    </w:p>
    <w:p w14:paraId="1A982CBE" w14:textId="77777777" w:rsidR="003A0FE2" w:rsidRDefault="003A0FE2" w:rsidP="003A0FE2">
      <w:pPr>
        <w:pStyle w:val="Heading2"/>
        <w:spacing w:after="240"/>
      </w:pPr>
      <w:r>
        <w:lastRenderedPageBreak/>
        <w:t>Geröstete und geschmorte grünen Bohnen</w:t>
      </w:r>
      <w:r>
        <w:rPr>
          <w:rStyle w:val="FootnoteReference"/>
        </w:rPr>
        <w:footnoteReference w:id="862"/>
      </w:r>
      <w:r>
        <w:t xml:space="preserve"> </w:t>
      </w:r>
    </w:p>
    <w:p w14:paraId="5AF937DC" w14:textId="77777777" w:rsidR="003A0FE2" w:rsidRDefault="003A0FE2" w:rsidP="003A0FE2">
      <w:pPr>
        <w:rPr>
          <w:sz w:val="24"/>
          <w:szCs w:val="24"/>
        </w:rPr>
      </w:pPr>
      <w:r w:rsidRPr="009E0877">
        <w:rPr>
          <w:sz w:val="24"/>
          <w:szCs w:val="24"/>
          <w:u w:val="single"/>
        </w:rPr>
        <w:t>Zutaten</w:t>
      </w:r>
      <w:r>
        <w:rPr>
          <w:sz w:val="24"/>
          <w:szCs w:val="24"/>
        </w:rPr>
        <w:t xml:space="preserve"> (für 4 Portionen (als Beilage))</w:t>
      </w:r>
    </w:p>
    <w:p w14:paraId="25E0CDA9" w14:textId="77777777" w:rsidR="003A0FE2" w:rsidRDefault="003A0FE2" w:rsidP="003A0FE2">
      <w:pPr>
        <w:rPr>
          <w:sz w:val="24"/>
          <w:szCs w:val="24"/>
        </w:rPr>
      </w:pPr>
      <w:r>
        <w:rPr>
          <w:sz w:val="24"/>
          <w:szCs w:val="24"/>
        </w:rPr>
        <w:t>500 g grüne Bohnen, geputzt und quer halbiert</w:t>
      </w:r>
    </w:p>
    <w:p w14:paraId="3C3EA4F6" w14:textId="77777777" w:rsidR="003A0FE2" w:rsidRDefault="003A0FE2" w:rsidP="003A0FE2">
      <w:pPr>
        <w:rPr>
          <w:sz w:val="24"/>
          <w:szCs w:val="24"/>
        </w:rPr>
      </w:pPr>
      <w:r>
        <w:rPr>
          <w:sz w:val="24"/>
          <w:szCs w:val="24"/>
        </w:rPr>
        <w:t>500 g breite Bohnen, abgefädelt und schräg in 3-4 cm große Stücke geschnitten</w:t>
      </w:r>
    </w:p>
    <w:p w14:paraId="4A4B3FAB" w14:textId="77777777" w:rsidR="003A0FE2" w:rsidRPr="000001B9" w:rsidRDefault="003A0FE2" w:rsidP="003A0FE2">
      <w:pPr>
        <w:rPr>
          <w:sz w:val="24"/>
          <w:szCs w:val="24"/>
        </w:rPr>
      </w:pPr>
      <w:r>
        <w:rPr>
          <w:sz w:val="24"/>
          <w:szCs w:val="24"/>
        </w:rPr>
        <w:t xml:space="preserve">12 </w:t>
      </w:r>
      <w:r w:rsidRPr="000001B9">
        <w:rPr>
          <w:sz w:val="24"/>
          <w:szCs w:val="24"/>
        </w:rPr>
        <w:t>Knoblauchzehen, geschält</w:t>
      </w:r>
    </w:p>
    <w:p w14:paraId="43D655D8" w14:textId="77777777" w:rsidR="003A0FE2" w:rsidRDefault="003A0FE2" w:rsidP="003A0FE2">
      <w:pPr>
        <w:rPr>
          <w:sz w:val="24"/>
          <w:szCs w:val="24"/>
        </w:rPr>
      </w:pPr>
      <w:r>
        <w:rPr>
          <w:sz w:val="24"/>
          <w:szCs w:val="24"/>
        </w:rPr>
        <w:t xml:space="preserve">1 </w:t>
      </w:r>
      <w:r w:rsidRPr="00FE69F6">
        <w:rPr>
          <w:sz w:val="24"/>
          <w:szCs w:val="24"/>
        </w:rPr>
        <w:t>Grüne</w:t>
      </w:r>
      <w:r>
        <w:rPr>
          <w:sz w:val="24"/>
          <w:szCs w:val="24"/>
        </w:rPr>
        <w:t xml:space="preserve"> Chilischote, mit dem Messer mehrfach eingestochen</w:t>
      </w:r>
    </w:p>
    <w:p w14:paraId="10A80754" w14:textId="77777777" w:rsidR="003A0FE2" w:rsidRDefault="003A0FE2" w:rsidP="003A0FE2">
      <w:pPr>
        <w:rPr>
          <w:sz w:val="24"/>
          <w:szCs w:val="24"/>
        </w:rPr>
      </w:pPr>
      <w:r>
        <w:rPr>
          <w:sz w:val="24"/>
          <w:szCs w:val="24"/>
        </w:rPr>
        <w:t>120 ml Olivenöl</w:t>
      </w:r>
    </w:p>
    <w:p w14:paraId="192DDC69" w14:textId="77777777" w:rsidR="003A0FE2" w:rsidRDefault="003A0FE2" w:rsidP="003A0FE2">
      <w:pPr>
        <w:rPr>
          <w:sz w:val="24"/>
          <w:szCs w:val="24"/>
        </w:rPr>
      </w:pPr>
      <w:r>
        <w:rPr>
          <w:sz w:val="24"/>
          <w:szCs w:val="24"/>
        </w:rPr>
        <w:t>2 Zwiebeln fein gewürfelt</w:t>
      </w:r>
    </w:p>
    <w:p w14:paraId="0F6D7925" w14:textId="77777777" w:rsidR="003A0FE2" w:rsidRDefault="003A0FE2" w:rsidP="003A0FE2">
      <w:pPr>
        <w:rPr>
          <w:sz w:val="24"/>
          <w:szCs w:val="24"/>
        </w:rPr>
      </w:pPr>
      <w:r>
        <w:rPr>
          <w:sz w:val="24"/>
          <w:szCs w:val="24"/>
        </w:rPr>
        <w:t>250 ml Gemüsebrühe</w:t>
      </w:r>
    </w:p>
    <w:p w14:paraId="75CD417A" w14:textId="77777777" w:rsidR="003A0FE2" w:rsidRDefault="003A0FE2" w:rsidP="003A0FE2">
      <w:pPr>
        <w:rPr>
          <w:sz w:val="24"/>
          <w:szCs w:val="24"/>
        </w:rPr>
      </w:pPr>
      <w:r>
        <w:rPr>
          <w:sz w:val="24"/>
          <w:szCs w:val="24"/>
        </w:rPr>
        <w:t>2 Zitronen, 2 TL Schale und 3 EL Saft</w:t>
      </w:r>
    </w:p>
    <w:p w14:paraId="5E55D8A2" w14:textId="77777777" w:rsidR="003A0FE2" w:rsidRPr="007C1D41" w:rsidRDefault="003A0FE2" w:rsidP="003A0FE2">
      <w:pPr>
        <w:rPr>
          <w:sz w:val="24"/>
          <w:szCs w:val="24"/>
        </w:rPr>
      </w:pPr>
      <w:r>
        <w:rPr>
          <w:sz w:val="24"/>
          <w:szCs w:val="24"/>
        </w:rPr>
        <w:t xml:space="preserve">10 </w:t>
      </w:r>
      <w:r w:rsidRPr="007C1D41">
        <w:rPr>
          <w:sz w:val="24"/>
          <w:szCs w:val="24"/>
        </w:rPr>
        <w:t>g Estragonblätter, grob gehackt</w:t>
      </w:r>
    </w:p>
    <w:p w14:paraId="1E64ADAC" w14:textId="77777777" w:rsidR="003A0FE2" w:rsidRPr="007C1D41" w:rsidRDefault="003A0FE2" w:rsidP="003A0FE2">
      <w:pPr>
        <w:rPr>
          <w:sz w:val="24"/>
          <w:szCs w:val="24"/>
        </w:rPr>
      </w:pPr>
      <w:r w:rsidRPr="007C1D41">
        <w:rPr>
          <w:sz w:val="24"/>
          <w:szCs w:val="24"/>
        </w:rPr>
        <w:t>10 g Dillspitzen, grob gehackt</w:t>
      </w:r>
    </w:p>
    <w:p w14:paraId="17676BC4" w14:textId="77777777" w:rsidR="003A0FE2" w:rsidRPr="007C1D41" w:rsidRDefault="003A0FE2" w:rsidP="003A0FE2">
      <w:pPr>
        <w:rPr>
          <w:sz w:val="24"/>
          <w:szCs w:val="24"/>
        </w:rPr>
      </w:pPr>
      <w:r w:rsidRPr="007C1D41">
        <w:rPr>
          <w:sz w:val="24"/>
          <w:szCs w:val="24"/>
        </w:rPr>
        <w:t>10 g Petersilienblätter, grob gehackt</w:t>
      </w:r>
    </w:p>
    <w:p w14:paraId="759DEE3B" w14:textId="77777777" w:rsidR="003A0FE2" w:rsidRPr="007C1D41" w:rsidRDefault="003A0FE2" w:rsidP="003A0FE2">
      <w:pPr>
        <w:rPr>
          <w:sz w:val="24"/>
          <w:szCs w:val="24"/>
        </w:rPr>
      </w:pPr>
      <w:r w:rsidRPr="007C1D41">
        <w:rPr>
          <w:sz w:val="24"/>
          <w:szCs w:val="24"/>
        </w:rPr>
        <w:t xml:space="preserve">1-2 eingelegte Zitronen, </w:t>
      </w:r>
      <w:r>
        <w:rPr>
          <w:sz w:val="24"/>
          <w:szCs w:val="24"/>
        </w:rPr>
        <w:t>F</w:t>
      </w:r>
      <w:r w:rsidRPr="007C1D41">
        <w:rPr>
          <w:sz w:val="24"/>
          <w:szCs w:val="24"/>
        </w:rPr>
        <w:t>ruchtfleisch entfernt, Schale</w:t>
      </w:r>
      <w:r>
        <w:rPr>
          <w:sz w:val="24"/>
          <w:szCs w:val="24"/>
        </w:rPr>
        <w:t xml:space="preserve"> </w:t>
      </w:r>
      <w:r w:rsidRPr="007C1D41">
        <w:rPr>
          <w:sz w:val="24"/>
          <w:szCs w:val="24"/>
        </w:rPr>
        <w:t>in feine Streifen geschnitten</w:t>
      </w:r>
    </w:p>
    <w:p w14:paraId="46C937D5" w14:textId="77777777" w:rsidR="003A0FE2" w:rsidRDefault="003A0FE2" w:rsidP="003A0FE2">
      <w:pPr>
        <w:rPr>
          <w:sz w:val="24"/>
          <w:szCs w:val="24"/>
        </w:rPr>
      </w:pPr>
      <w:r w:rsidRPr="007C1D41">
        <w:rPr>
          <w:sz w:val="24"/>
          <w:szCs w:val="24"/>
        </w:rPr>
        <w:t>Salz, Pfeffer</w:t>
      </w:r>
    </w:p>
    <w:p w14:paraId="306FBD86" w14:textId="77777777" w:rsidR="003A0FE2" w:rsidRDefault="003A0FE2" w:rsidP="003A0FE2">
      <w:pPr>
        <w:rPr>
          <w:sz w:val="24"/>
          <w:szCs w:val="24"/>
        </w:rPr>
      </w:pPr>
    </w:p>
    <w:p w14:paraId="49C67AAC" w14:textId="77777777" w:rsidR="003A0FE2" w:rsidRDefault="003A0FE2" w:rsidP="003A0FE2">
      <w:pPr>
        <w:rPr>
          <w:sz w:val="24"/>
          <w:szCs w:val="24"/>
        </w:rPr>
      </w:pPr>
      <w:r>
        <w:rPr>
          <w:sz w:val="24"/>
          <w:szCs w:val="24"/>
        </w:rPr>
        <w:t>Zubereitung:</w:t>
      </w:r>
    </w:p>
    <w:p w14:paraId="5E5CECC7" w14:textId="77777777" w:rsidR="003A0FE2" w:rsidRPr="009E70A2" w:rsidRDefault="003A0FE2" w:rsidP="00B40E8C">
      <w:pPr>
        <w:pStyle w:val="ListParagraph"/>
        <w:numPr>
          <w:ilvl w:val="0"/>
          <w:numId w:val="1493"/>
        </w:numPr>
        <w:spacing w:after="120"/>
        <w:ind w:left="714" w:hanging="357"/>
        <w:contextualSpacing w:val="0"/>
        <w:jc w:val="both"/>
        <w:rPr>
          <w:sz w:val="24"/>
          <w:szCs w:val="24"/>
        </w:rPr>
      </w:pPr>
      <w:r w:rsidRPr="009E70A2">
        <w:rPr>
          <w:sz w:val="24"/>
          <w:szCs w:val="24"/>
        </w:rPr>
        <w:t>Eine große Pfanne bei hoher Temperatur erhitzen. Sobald sie raucht, ein Viertel beider Bohnensorten hineingeben und etwa 5 Minuten kräftig rösten, bis sie stellenweise sehr dunkel sind. Gelegentlich durchschwenken. Auf einen Teller geben und nacheinander die restlichen Bohnen rösten. Anschließend den Knoblauch und die Chilischote ebenso in der Pfanne rösten und rundherum kräftig bräunen, das dauert 3-4 Minuten. Zu den Bohnen geben und die Pfanne ein wenig abkühlen lassen.</w:t>
      </w:r>
    </w:p>
    <w:p w14:paraId="2DF47565" w14:textId="77777777" w:rsidR="003A0FE2" w:rsidRPr="009E70A2" w:rsidRDefault="003A0FE2" w:rsidP="00B40E8C">
      <w:pPr>
        <w:pStyle w:val="ListParagraph"/>
        <w:numPr>
          <w:ilvl w:val="0"/>
          <w:numId w:val="1493"/>
        </w:numPr>
        <w:spacing w:after="120"/>
        <w:ind w:left="714" w:hanging="357"/>
        <w:contextualSpacing w:val="0"/>
        <w:jc w:val="both"/>
        <w:rPr>
          <w:sz w:val="24"/>
          <w:szCs w:val="24"/>
        </w:rPr>
      </w:pPr>
      <w:r w:rsidRPr="009E70A2">
        <w:rPr>
          <w:sz w:val="24"/>
          <w:szCs w:val="24"/>
        </w:rPr>
        <w:t>Etwa 90 ml Öl in die Pfanne gießen und bei mittlerer bei hoher Temperatur erhitzen. Die Zwiebeln hineingeben und in etwa 10 Minuten unter gelegentlichem Rühren goldbraun anbraten. Die gerösteten Bohnen, Knoblauch und Chili sowie die Brühe hinzufügen und mit 1 ½ TL Salz und eine großzügigen Prise Pfeffer würzen. Leicht zum Sieden bringen und dann zugedeckt bei schwacher bis mäßiger Hitze etwa 20 Minuten schmoren, bis die Bohnen sehr weich sind. Zum Schluss Zitronenschale und -saft unterrühren.</w:t>
      </w:r>
    </w:p>
    <w:p w14:paraId="16487B23" w14:textId="77777777" w:rsidR="003A0FE2" w:rsidRPr="009E70A2" w:rsidRDefault="003A0FE2" w:rsidP="00B40E8C">
      <w:pPr>
        <w:pStyle w:val="ListParagraph"/>
        <w:numPr>
          <w:ilvl w:val="0"/>
          <w:numId w:val="1493"/>
        </w:numPr>
        <w:spacing w:after="120"/>
        <w:ind w:left="714" w:hanging="357"/>
        <w:contextualSpacing w:val="0"/>
        <w:jc w:val="both"/>
        <w:rPr>
          <w:sz w:val="24"/>
          <w:szCs w:val="24"/>
        </w:rPr>
      </w:pPr>
      <w:r w:rsidRPr="009E70A2">
        <w:rPr>
          <w:sz w:val="24"/>
          <w:szCs w:val="24"/>
        </w:rPr>
        <w:t>Die Kräuter in einer kleinen Schüssel mit den eingelegten Zitronen, den verbliebenen 2 EL Öl und ¼ TL Salz und reichlich Pfeffer verrühren.</w:t>
      </w:r>
    </w:p>
    <w:p w14:paraId="75A8A037" w14:textId="77777777" w:rsidR="003A0FE2" w:rsidRPr="009E70A2" w:rsidRDefault="003A0FE2" w:rsidP="00B40E8C">
      <w:pPr>
        <w:pStyle w:val="ListParagraph"/>
        <w:numPr>
          <w:ilvl w:val="0"/>
          <w:numId w:val="1493"/>
        </w:numPr>
        <w:spacing w:after="120"/>
        <w:ind w:left="714" w:hanging="357"/>
        <w:contextualSpacing w:val="0"/>
        <w:jc w:val="both"/>
        <w:rPr>
          <w:sz w:val="24"/>
          <w:szCs w:val="24"/>
        </w:rPr>
      </w:pPr>
      <w:r w:rsidRPr="009E70A2">
        <w:rPr>
          <w:sz w:val="24"/>
          <w:szCs w:val="24"/>
        </w:rPr>
        <w:lastRenderedPageBreak/>
        <w:t>Kurz vor dem Servieren die Kräuter-Salsa nur grob unter die Bohnen mengen. Warm oder mit Raumtemperatur servieren.</w:t>
      </w:r>
    </w:p>
    <w:p w14:paraId="61174827" w14:textId="77777777" w:rsidR="003A0FE2" w:rsidRDefault="003A0FE2" w:rsidP="003A0FE2">
      <w:pPr>
        <w:rPr>
          <w:rFonts w:asciiTheme="majorHAnsi" w:eastAsiaTheme="majorEastAsia" w:hAnsiTheme="majorHAnsi" w:cstheme="majorBidi"/>
          <w:color w:val="2F5496" w:themeColor="accent1" w:themeShade="BF"/>
          <w:sz w:val="26"/>
          <w:szCs w:val="26"/>
          <w:lang w:val="en-US"/>
        </w:rPr>
      </w:pPr>
      <w:r>
        <w:rPr>
          <w:lang w:val="en-US"/>
        </w:rPr>
        <w:br w:type="page"/>
      </w:r>
    </w:p>
    <w:p w14:paraId="386F37F3" w14:textId="77777777" w:rsidR="003D4F7D" w:rsidRDefault="003D4F7D" w:rsidP="003D4F7D">
      <w:pPr>
        <w:pStyle w:val="Heading2"/>
        <w:spacing w:after="240"/>
      </w:pPr>
      <w:r>
        <w:lastRenderedPageBreak/>
        <w:t>Bohnen-Pilz-Gemüse</w:t>
      </w:r>
      <w:r>
        <w:rPr>
          <w:rStyle w:val="FootnoteReference"/>
        </w:rPr>
        <w:footnoteReference w:id="863"/>
      </w:r>
    </w:p>
    <w:p w14:paraId="1DC244D0" w14:textId="77777777" w:rsidR="003D4F7D" w:rsidRDefault="003D4F7D" w:rsidP="003D4F7D">
      <w:pPr>
        <w:rPr>
          <w:sz w:val="24"/>
          <w:szCs w:val="24"/>
        </w:rPr>
      </w:pPr>
      <w:r w:rsidRPr="006D145F">
        <w:rPr>
          <w:sz w:val="24"/>
          <w:szCs w:val="24"/>
          <w:u w:val="single"/>
        </w:rPr>
        <w:t>Zutaten</w:t>
      </w:r>
      <w:r>
        <w:rPr>
          <w:sz w:val="24"/>
          <w:szCs w:val="24"/>
        </w:rPr>
        <w:t xml:space="preserve"> (für 4 Portionen):</w:t>
      </w:r>
    </w:p>
    <w:p w14:paraId="40D6A9BE" w14:textId="77777777" w:rsidR="003D4F7D" w:rsidRDefault="003D4F7D" w:rsidP="003D4F7D">
      <w:pPr>
        <w:rPr>
          <w:sz w:val="24"/>
          <w:szCs w:val="24"/>
        </w:rPr>
      </w:pPr>
      <w:r>
        <w:rPr>
          <w:sz w:val="24"/>
          <w:szCs w:val="24"/>
        </w:rPr>
        <w:t>125 g kleine, weiße Bohnen</w:t>
      </w:r>
    </w:p>
    <w:p w14:paraId="063AB11F" w14:textId="77777777" w:rsidR="003D4F7D" w:rsidRDefault="003D4F7D" w:rsidP="003D4F7D">
      <w:pPr>
        <w:rPr>
          <w:sz w:val="24"/>
          <w:szCs w:val="24"/>
        </w:rPr>
      </w:pPr>
      <w:r>
        <w:rPr>
          <w:sz w:val="24"/>
          <w:szCs w:val="24"/>
        </w:rPr>
        <w:t>Salz</w:t>
      </w:r>
    </w:p>
    <w:p w14:paraId="14A9B699" w14:textId="77777777" w:rsidR="003D4F7D" w:rsidRDefault="003D4F7D" w:rsidP="003D4F7D">
      <w:pPr>
        <w:rPr>
          <w:sz w:val="24"/>
          <w:szCs w:val="24"/>
        </w:rPr>
      </w:pPr>
      <w:r>
        <w:rPr>
          <w:sz w:val="24"/>
          <w:szCs w:val="24"/>
        </w:rPr>
        <w:t>10 g getrocknete Steinpilze</w:t>
      </w:r>
    </w:p>
    <w:p w14:paraId="4DCED83C" w14:textId="77777777" w:rsidR="003D4F7D" w:rsidRDefault="003D4F7D" w:rsidP="003D4F7D">
      <w:pPr>
        <w:rPr>
          <w:sz w:val="24"/>
          <w:szCs w:val="24"/>
        </w:rPr>
      </w:pPr>
      <w:r>
        <w:rPr>
          <w:sz w:val="24"/>
          <w:szCs w:val="24"/>
        </w:rPr>
        <w:t>100 g kleine feste Champignons</w:t>
      </w:r>
    </w:p>
    <w:p w14:paraId="134A48AC" w14:textId="77777777" w:rsidR="003D4F7D" w:rsidRDefault="003D4F7D" w:rsidP="003D4F7D">
      <w:pPr>
        <w:rPr>
          <w:sz w:val="24"/>
          <w:szCs w:val="24"/>
        </w:rPr>
      </w:pPr>
      <w:r>
        <w:rPr>
          <w:sz w:val="24"/>
          <w:szCs w:val="24"/>
        </w:rPr>
        <w:t>100 g Austernpilze</w:t>
      </w:r>
    </w:p>
    <w:p w14:paraId="23D29DEB" w14:textId="77777777" w:rsidR="003D4F7D" w:rsidRDefault="003D4F7D" w:rsidP="003D4F7D">
      <w:pPr>
        <w:rPr>
          <w:sz w:val="24"/>
          <w:szCs w:val="24"/>
        </w:rPr>
      </w:pPr>
      <w:r>
        <w:rPr>
          <w:sz w:val="24"/>
          <w:szCs w:val="24"/>
        </w:rPr>
        <w:t>1 kleine Dose Pfifferlinge (oder auch nicht)</w:t>
      </w:r>
    </w:p>
    <w:p w14:paraId="6200F305" w14:textId="77777777" w:rsidR="003D4F7D" w:rsidRDefault="003D4F7D" w:rsidP="003D4F7D">
      <w:pPr>
        <w:rPr>
          <w:sz w:val="24"/>
          <w:szCs w:val="24"/>
        </w:rPr>
      </w:pPr>
      <w:r>
        <w:rPr>
          <w:sz w:val="24"/>
          <w:szCs w:val="24"/>
        </w:rPr>
        <w:t>100 g kleine Schalotten</w:t>
      </w:r>
    </w:p>
    <w:p w14:paraId="5977FEED" w14:textId="77777777" w:rsidR="003D4F7D" w:rsidRDefault="003D4F7D" w:rsidP="003D4F7D">
      <w:pPr>
        <w:rPr>
          <w:sz w:val="24"/>
          <w:szCs w:val="24"/>
        </w:rPr>
      </w:pPr>
      <w:r>
        <w:rPr>
          <w:sz w:val="24"/>
          <w:szCs w:val="24"/>
        </w:rPr>
        <w:t>1 Knoblauchzehe</w:t>
      </w:r>
    </w:p>
    <w:p w14:paraId="6B7BAA74" w14:textId="77777777" w:rsidR="003D4F7D" w:rsidRDefault="003D4F7D" w:rsidP="003D4F7D">
      <w:pPr>
        <w:rPr>
          <w:sz w:val="24"/>
          <w:szCs w:val="24"/>
        </w:rPr>
      </w:pPr>
      <w:r>
        <w:rPr>
          <w:sz w:val="24"/>
          <w:szCs w:val="24"/>
        </w:rPr>
        <w:t>2 EL Gänseschmalz</w:t>
      </w:r>
    </w:p>
    <w:p w14:paraId="0247149D" w14:textId="77777777" w:rsidR="003D4F7D" w:rsidRDefault="003D4F7D" w:rsidP="003D4F7D">
      <w:pPr>
        <w:rPr>
          <w:sz w:val="24"/>
          <w:szCs w:val="24"/>
        </w:rPr>
      </w:pPr>
      <w:r>
        <w:rPr>
          <w:sz w:val="24"/>
          <w:szCs w:val="24"/>
        </w:rPr>
        <w:t>1/8  l trockener Weißwein (oder Brühe)</w:t>
      </w:r>
    </w:p>
    <w:p w14:paraId="7BEE70DF" w14:textId="77777777" w:rsidR="003D4F7D" w:rsidRDefault="003D4F7D" w:rsidP="003D4F7D">
      <w:pPr>
        <w:rPr>
          <w:sz w:val="24"/>
          <w:szCs w:val="24"/>
        </w:rPr>
      </w:pPr>
      <w:r>
        <w:rPr>
          <w:sz w:val="24"/>
          <w:szCs w:val="24"/>
        </w:rPr>
        <w:t>Schwarzer Pfeffer</w:t>
      </w:r>
    </w:p>
    <w:p w14:paraId="056D10CE" w14:textId="77777777" w:rsidR="003D4F7D" w:rsidRDefault="003D4F7D" w:rsidP="003D4F7D">
      <w:pPr>
        <w:rPr>
          <w:sz w:val="24"/>
          <w:szCs w:val="24"/>
        </w:rPr>
      </w:pPr>
      <w:r>
        <w:rPr>
          <w:sz w:val="24"/>
          <w:szCs w:val="24"/>
        </w:rPr>
        <w:t>4 Wacholderbeeren, zerdrückt</w:t>
      </w:r>
    </w:p>
    <w:p w14:paraId="442A67B5" w14:textId="77777777" w:rsidR="003D4F7D" w:rsidRDefault="003D4F7D" w:rsidP="003D4F7D">
      <w:pPr>
        <w:rPr>
          <w:sz w:val="24"/>
          <w:szCs w:val="24"/>
        </w:rPr>
      </w:pPr>
      <w:r>
        <w:rPr>
          <w:sz w:val="24"/>
          <w:szCs w:val="24"/>
        </w:rPr>
        <w:t>½ Bund Schnittlauch</w:t>
      </w:r>
    </w:p>
    <w:p w14:paraId="29D95F6D" w14:textId="77777777" w:rsidR="003D4F7D" w:rsidRDefault="003D4F7D" w:rsidP="003D4F7D">
      <w:pPr>
        <w:rPr>
          <w:sz w:val="24"/>
          <w:szCs w:val="24"/>
        </w:rPr>
      </w:pPr>
    </w:p>
    <w:p w14:paraId="132E95D1" w14:textId="77777777" w:rsidR="003D4F7D" w:rsidRDefault="003D4F7D" w:rsidP="003D4F7D">
      <w:pPr>
        <w:rPr>
          <w:sz w:val="24"/>
          <w:szCs w:val="24"/>
        </w:rPr>
      </w:pPr>
      <w:r>
        <w:rPr>
          <w:sz w:val="24"/>
          <w:szCs w:val="24"/>
        </w:rPr>
        <w:t>Zubereitungszeit:</w:t>
      </w:r>
      <w:r>
        <w:rPr>
          <w:sz w:val="24"/>
          <w:szCs w:val="24"/>
        </w:rPr>
        <w:tab/>
        <w:t>1,5-2 Stunden plus 12-24 Stunden Einweichzeit</w:t>
      </w:r>
    </w:p>
    <w:p w14:paraId="7D3635C2" w14:textId="77777777" w:rsidR="003D4F7D" w:rsidRPr="00460E9D" w:rsidRDefault="003D4F7D" w:rsidP="00B40E8C">
      <w:pPr>
        <w:pStyle w:val="ListParagraph"/>
        <w:numPr>
          <w:ilvl w:val="0"/>
          <w:numId w:val="1857"/>
        </w:numPr>
        <w:spacing w:after="120"/>
        <w:ind w:left="714" w:hanging="357"/>
        <w:contextualSpacing w:val="0"/>
        <w:jc w:val="both"/>
        <w:rPr>
          <w:sz w:val="24"/>
          <w:szCs w:val="24"/>
        </w:rPr>
      </w:pPr>
      <w:r w:rsidRPr="00460E9D">
        <w:rPr>
          <w:sz w:val="24"/>
          <w:szCs w:val="24"/>
        </w:rPr>
        <w:t>Die Bohnen über Nacht in knapp ½ l Wasser einweichen. Dann im Einweichwasser zum Kochen bringen, salzen und bei milder Hitze 1-1,5 Stunden nicht zu weich kochen.</w:t>
      </w:r>
    </w:p>
    <w:p w14:paraId="23B95494" w14:textId="77777777" w:rsidR="003D4F7D" w:rsidRPr="00460E9D" w:rsidRDefault="003D4F7D" w:rsidP="00B40E8C">
      <w:pPr>
        <w:pStyle w:val="ListParagraph"/>
        <w:numPr>
          <w:ilvl w:val="0"/>
          <w:numId w:val="1857"/>
        </w:numPr>
        <w:spacing w:after="120"/>
        <w:ind w:left="714" w:hanging="357"/>
        <w:contextualSpacing w:val="0"/>
        <w:jc w:val="both"/>
        <w:rPr>
          <w:sz w:val="24"/>
          <w:szCs w:val="24"/>
        </w:rPr>
      </w:pPr>
      <w:r w:rsidRPr="00460E9D">
        <w:rPr>
          <w:sz w:val="24"/>
          <w:szCs w:val="24"/>
        </w:rPr>
        <w:t>Die Steinpilze etwa 15 Minuten in wenig warmem Wasser einweichen. Die Champignons und die Austernpilze putzen, abreiben oder kurz waschen, eventuell etwas kleiner schneiden. Die Pfifferlinge abtropfen lassen.</w:t>
      </w:r>
    </w:p>
    <w:p w14:paraId="17EE8A69" w14:textId="77777777" w:rsidR="003D4F7D" w:rsidRPr="00460E9D" w:rsidRDefault="003D4F7D" w:rsidP="00B40E8C">
      <w:pPr>
        <w:pStyle w:val="ListParagraph"/>
        <w:numPr>
          <w:ilvl w:val="0"/>
          <w:numId w:val="1857"/>
        </w:numPr>
        <w:spacing w:after="120"/>
        <w:ind w:left="714" w:hanging="357"/>
        <w:contextualSpacing w:val="0"/>
        <w:jc w:val="both"/>
        <w:rPr>
          <w:sz w:val="24"/>
          <w:szCs w:val="24"/>
        </w:rPr>
      </w:pPr>
      <w:r w:rsidRPr="00460E9D">
        <w:rPr>
          <w:sz w:val="24"/>
          <w:szCs w:val="24"/>
        </w:rPr>
        <w:t>Die Schalotten schälen, nur größere Exemplare zerteilen. Den Knoblauch schälen und in feine Stifte schneiden oder durch die Presse drücken.</w:t>
      </w:r>
    </w:p>
    <w:p w14:paraId="35408D0D" w14:textId="77777777" w:rsidR="003D4F7D" w:rsidRPr="00460E9D" w:rsidRDefault="003D4F7D" w:rsidP="00B40E8C">
      <w:pPr>
        <w:pStyle w:val="ListParagraph"/>
        <w:numPr>
          <w:ilvl w:val="0"/>
          <w:numId w:val="1857"/>
        </w:numPr>
        <w:spacing w:after="120"/>
        <w:ind w:left="714" w:hanging="357"/>
        <w:contextualSpacing w:val="0"/>
        <w:jc w:val="both"/>
        <w:rPr>
          <w:sz w:val="24"/>
          <w:szCs w:val="24"/>
        </w:rPr>
      </w:pPr>
      <w:r w:rsidRPr="00460E9D">
        <w:rPr>
          <w:sz w:val="24"/>
          <w:szCs w:val="24"/>
        </w:rPr>
        <w:t>Das Schmalz in einem Topf zerlassen, die Schalotten und den Knoblauch dann bei mittlerer Hitze rundherum anbraten. Die Champignons, die Austernpilze und die Pfifferlinge mit anbraten.</w:t>
      </w:r>
    </w:p>
    <w:p w14:paraId="086FFA53" w14:textId="77777777" w:rsidR="003D4F7D" w:rsidRPr="00460E9D" w:rsidRDefault="003D4F7D" w:rsidP="00B40E8C">
      <w:pPr>
        <w:pStyle w:val="ListParagraph"/>
        <w:numPr>
          <w:ilvl w:val="0"/>
          <w:numId w:val="1857"/>
        </w:numPr>
        <w:spacing w:after="120"/>
        <w:ind w:left="714" w:hanging="357"/>
        <w:contextualSpacing w:val="0"/>
        <w:jc w:val="both"/>
        <w:rPr>
          <w:sz w:val="24"/>
          <w:szCs w:val="24"/>
        </w:rPr>
      </w:pPr>
      <w:r w:rsidRPr="00460E9D">
        <w:rPr>
          <w:sz w:val="24"/>
          <w:szCs w:val="24"/>
        </w:rPr>
        <w:t>Die Steinpilze abtropfen lassen, den Sud auffangen. Die Pilze eventuell kleinschneiden und ebenfalls anbraten.</w:t>
      </w:r>
      <w:r>
        <w:rPr>
          <w:sz w:val="24"/>
          <w:szCs w:val="24"/>
        </w:rPr>
        <w:t xml:space="preserve"> </w:t>
      </w:r>
      <w:r w:rsidRPr="00460E9D">
        <w:rPr>
          <w:sz w:val="24"/>
          <w:szCs w:val="24"/>
        </w:rPr>
        <w:t>Mit dem Steinpilzsud und dem Wein oder der Brühe ablöschen. Mit Salz, Pfeffer und den zerdrückten Wacholderbeeren würzen.</w:t>
      </w:r>
    </w:p>
    <w:p w14:paraId="4AE30A62" w14:textId="77777777" w:rsidR="003D4F7D" w:rsidRPr="00460E9D" w:rsidRDefault="003D4F7D" w:rsidP="00B40E8C">
      <w:pPr>
        <w:pStyle w:val="ListParagraph"/>
        <w:numPr>
          <w:ilvl w:val="0"/>
          <w:numId w:val="1857"/>
        </w:numPr>
        <w:spacing w:after="120"/>
        <w:ind w:left="714" w:hanging="357"/>
        <w:contextualSpacing w:val="0"/>
        <w:jc w:val="both"/>
        <w:rPr>
          <w:sz w:val="24"/>
          <w:szCs w:val="24"/>
        </w:rPr>
      </w:pPr>
      <w:r w:rsidRPr="00460E9D">
        <w:rPr>
          <w:sz w:val="24"/>
          <w:szCs w:val="24"/>
        </w:rPr>
        <w:lastRenderedPageBreak/>
        <w:t>Die Bohnen abtropfen lassen und unter die Pilze mischen, etwa 5 Minuten bei milder Hitze köcheln lassen. Würzig abschmecken, den Schnittlauch in Röllchen schneiden und aufstreuen.</w:t>
      </w:r>
      <w:r w:rsidRPr="00460E9D">
        <w:rPr>
          <w:sz w:val="24"/>
          <w:szCs w:val="24"/>
        </w:rPr>
        <w:br w:type="page"/>
      </w:r>
    </w:p>
    <w:p w14:paraId="7486325C" w14:textId="77777777" w:rsidR="00581488" w:rsidRDefault="00581488" w:rsidP="00581488">
      <w:pPr>
        <w:pStyle w:val="Heading2"/>
        <w:spacing w:after="240"/>
      </w:pPr>
      <w:r>
        <w:lastRenderedPageBreak/>
        <w:t>Bohnen</w:t>
      </w:r>
      <w:r>
        <w:rPr>
          <w:rStyle w:val="FootnoteReference"/>
        </w:rPr>
        <w:footnoteReference w:id="864"/>
      </w:r>
      <w:r>
        <w:t xml:space="preserve"> </w:t>
      </w:r>
    </w:p>
    <w:p w14:paraId="5B46EE87" w14:textId="77777777" w:rsidR="00581488" w:rsidRDefault="00581488" w:rsidP="00581488">
      <w:pPr>
        <w:rPr>
          <w:sz w:val="24"/>
          <w:szCs w:val="24"/>
        </w:rPr>
      </w:pPr>
      <w:r w:rsidRPr="00CA68FA">
        <w:rPr>
          <w:sz w:val="24"/>
          <w:szCs w:val="24"/>
          <w:u w:val="single"/>
        </w:rPr>
        <w:t>Zutaten</w:t>
      </w:r>
      <w:r>
        <w:rPr>
          <w:sz w:val="24"/>
          <w:szCs w:val="24"/>
        </w:rPr>
        <w:t xml:space="preserve"> (für 4 Portionen als Beilage)</w:t>
      </w:r>
    </w:p>
    <w:p w14:paraId="4B399BAA" w14:textId="77777777" w:rsidR="00581488" w:rsidRDefault="00581488" w:rsidP="00581488">
      <w:pPr>
        <w:rPr>
          <w:sz w:val="24"/>
          <w:szCs w:val="24"/>
        </w:rPr>
      </w:pPr>
      <w:r>
        <w:rPr>
          <w:sz w:val="24"/>
          <w:szCs w:val="24"/>
        </w:rPr>
        <w:t>500 g getrocknete oder 650 g frische Bohnen (z, B. schwarze Bohnen, Cannellini- oder Borlottibohnen)</w:t>
      </w:r>
    </w:p>
    <w:p w14:paraId="7C15B4CD" w14:textId="77777777" w:rsidR="00581488" w:rsidRDefault="00581488" w:rsidP="00581488">
      <w:pPr>
        <w:rPr>
          <w:sz w:val="24"/>
          <w:szCs w:val="24"/>
        </w:rPr>
      </w:pPr>
      <w:r>
        <w:rPr>
          <w:sz w:val="24"/>
          <w:szCs w:val="24"/>
        </w:rPr>
        <w:t>1 Knoblauchknolle</w:t>
      </w:r>
    </w:p>
    <w:p w14:paraId="67C619D3" w14:textId="77777777" w:rsidR="00581488" w:rsidRDefault="00581488" w:rsidP="00581488">
      <w:pPr>
        <w:rPr>
          <w:sz w:val="24"/>
          <w:szCs w:val="24"/>
        </w:rPr>
      </w:pPr>
      <w:r>
        <w:rPr>
          <w:sz w:val="24"/>
          <w:szCs w:val="24"/>
        </w:rPr>
        <w:t>Salz</w:t>
      </w:r>
    </w:p>
    <w:p w14:paraId="35D9AF82" w14:textId="77777777" w:rsidR="00581488" w:rsidRDefault="00581488" w:rsidP="00581488">
      <w:pPr>
        <w:rPr>
          <w:sz w:val="24"/>
          <w:szCs w:val="24"/>
        </w:rPr>
      </w:pPr>
      <w:r>
        <w:rPr>
          <w:sz w:val="24"/>
          <w:szCs w:val="24"/>
        </w:rPr>
        <w:t>60 ml Olivenöl</w:t>
      </w:r>
    </w:p>
    <w:p w14:paraId="7B2EF1BA" w14:textId="77777777" w:rsidR="00581488" w:rsidRDefault="00581488" w:rsidP="00581488">
      <w:pPr>
        <w:rPr>
          <w:sz w:val="24"/>
          <w:szCs w:val="24"/>
        </w:rPr>
      </w:pPr>
      <w:r>
        <w:rPr>
          <w:sz w:val="24"/>
          <w:szCs w:val="24"/>
        </w:rPr>
        <w:t>1 kleine Zwiebel oder Schalotte</w:t>
      </w:r>
    </w:p>
    <w:p w14:paraId="52FC752A" w14:textId="77777777" w:rsidR="00581488" w:rsidRDefault="00581488" w:rsidP="00581488">
      <w:pPr>
        <w:rPr>
          <w:sz w:val="24"/>
          <w:szCs w:val="24"/>
        </w:rPr>
      </w:pPr>
      <w:r>
        <w:rPr>
          <w:sz w:val="24"/>
          <w:szCs w:val="24"/>
        </w:rPr>
        <w:t>2 Lorbeerblätter</w:t>
      </w:r>
    </w:p>
    <w:p w14:paraId="3A27AB31" w14:textId="77777777" w:rsidR="00581488" w:rsidRDefault="00581488" w:rsidP="00581488">
      <w:pPr>
        <w:rPr>
          <w:sz w:val="24"/>
          <w:szCs w:val="24"/>
        </w:rPr>
      </w:pPr>
      <w:r>
        <w:rPr>
          <w:sz w:val="24"/>
          <w:szCs w:val="24"/>
        </w:rPr>
        <w:t>Etwas Weißweinessig</w:t>
      </w:r>
    </w:p>
    <w:p w14:paraId="1EDF55F6" w14:textId="77777777" w:rsidR="00581488" w:rsidRDefault="00581488" w:rsidP="00581488">
      <w:pPr>
        <w:rPr>
          <w:sz w:val="24"/>
          <w:szCs w:val="24"/>
        </w:rPr>
      </w:pPr>
      <w:r>
        <w:rPr>
          <w:sz w:val="24"/>
          <w:szCs w:val="24"/>
        </w:rPr>
        <w:t>Ein paar Stängel Liebstöckel (oder Petersilie)</w:t>
      </w:r>
    </w:p>
    <w:p w14:paraId="78F18C11" w14:textId="77777777" w:rsidR="00581488" w:rsidRDefault="00581488" w:rsidP="00581488">
      <w:pPr>
        <w:rPr>
          <w:sz w:val="24"/>
          <w:szCs w:val="24"/>
        </w:rPr>
      </w:pPr>
      <w:r>
        <w:rPr>
          <w:sz w:val="24"/>
          <w:szCs w:val="24"/>
        </w:rPr>
        <w:t>Abgeriebene Schale einer halben Bio-Zitrone</w:t>
      </w:r>
    </w:p>
    <w:p w14:paraId="65974FE0" w14:textId="77777777" w:rsidR="00581488" w:rsidRDefault="00581488" w:rsidP="00581488">
      <w:pPr>
        <w:rPr>
          <w:sz w:val="24"/>
          <w:szCs w:val="24"/>
        </w:rPr>
      </w:pPr>
    </w:p>
    <w:p w14:paraId="78E02D32" w14:textId="77777777" w:rsidR="00581488" w:rsidRDefault="00581488" w:rsidP="00581488">
      <w:pPr>
        <w:rPr>
          <w:sz w:val="24"/>
          <w:szCs w:val="24"/>
        </w:rPr>
      </w:pPr>
      <w:r>
        <w:rPr>
          <w:sz w:val="24"/>
          <w:szCs w:val="24"/>
        </w:rPr>
        <w:t>Zubereitung:</w:t>
      </w:r>
    </w:p>
    <w:p w14:paraId="4B32DBC9" w14:textId="77777777" w:rsidR="00581488" w:rsidRDefault="00581488" w:rsidP="00B40E8C">
      <w:pPr>
        <w:pStyle w:val="ListParagraph"/>
        <w:numPr>
          <w:ilvl w:val="0"/>
          <w:numId w:val="1139"/>
        </w:numPr>
        <w:spacing w:after="120"/>
        <w:ind w:left="714" w:hanging="357"/>
        <w:contextualSpacing w:val="0"/>
        <w:jc w:val="both"/>
        <w:rPr>
          <w:sz w:val="24"/>
          <w:szCs w:val="24"/>
        </w:rPr>
      </w:pPr>
      <w:r w:rsidRPr="005E7AD5">
        <w:rPr>
          <w:sz w:val="24"/>
          <w:szCs w:val="24"/>
        </w:rPr>
        <w:t>Getrocknete Bohnen über Nacht einweichen. Frische müssen nicht eingeweicht werden, sondern aus ihren Hülsen gepult werden. Wasser abgießen und die Bohnen in einen Topf mit 700 ml Wasser geben.</w:t>
      </w:r>
    </w:p>
    <w:p w14:paraId="79269B56" w14:textId="77777777" w:rsidR="00581488" w:rsidRPr="005E7AD5" w:rsidRDefault="00581488" w:rsidP="00B40E8C">
      <w:pPr>
        <w:pStyle w:val="ListParagraph"/>
        <w:numPr>
          <w:ilvl w:val="0"/>
          <w:numId w:val="1139"/>
        </w:numPr>
        <w:spacing w:after="120"/>
        <w:ind w:left="714" w:hanging="357"/>
        <w:contextualSpacing w:val="0"/>
        <w:jc w:val="both"/>
        <w:rPr>
          <w:sz w:val="24"/>
          <w:szCs w:val="24"/>
        </w:rPr>
      </w:pPr>
      <w:r w:rsidRPr="005E7AD5">
        <w:rPr>
          <w:sz w:val="24"/>
          <w:szCs w:val="24"/>
        </w:rPr>
        <w:t>Den Knoblauch und die Zwiebel in zwei Hälften schneiden und ungeschält mit den Lorbeerblättern, 1 EL Salz und dem Olivenöl zu den Bohnen geben. Salz und Fett sind hier die wichtigsten Zutaten, das Wasser soll salzig schmecken. Kleine oder frische Bohnen brauchen etwas weniger Zeit. Einen Schuss Weißweinessig hinzugeben, probieren und eventuell nachsalzen.</w:t>
      </w:r>
    </w:p>
    <w:p w14:paraId="592232F8" w14:textId="77777777" w:rsidR="00581488" w:rsidRPr="005E7AD5" w:rsidRDefault="00581488" w:rsidP="00B40E8C">
      <w:pPr>
        <w:pStyle w:val="ListParagraph"/>
        <w:numPr>
          <w:ilvl w:val="0"/>
          <w:numId w:val="1139"/>
        </w:numPr>
        <w:spacing w:after="120"/>
        <w:ind w:left="714" w:hanging="357"/>
        <w:contextualSpacing w:val="0"/>
        <w:jc w:val="both"/>
        <w:rPr>
          <w:sz w:val="24"/>
          <w:szCs w:val="24"/>
        </w:rPr>
      </w:pPr>
      <w:r w:rsidRPr="005E7AD5">
        <w:rPr>
          <w:sz w:val="24"/>
          <w:szCs w:val="24"/>
        </w:rPr>
        <w:t>Wenn die Bohnen gar sind, noch eine Weile abgedeckt stehen lassen. Die Liebstöckelblätter von den Stängeln zupfen. Anschließend die Bohnen mit einem Schaumlöffel aus dem Wasser nehmen und vor dem Servieren mit den Liebstöckelblättern, dem Zitronenabrieb und etwas Olivenöl garnieren.</w:t>
      </w:r>
    </w:p>
    <w:p w14:paraId="100A3055" w14:textId="77777777" w:rsidR="00581488" w:rsidRDefault="00581488" w:rsidP="00581488">
      <w:pPr>
        <w:rPr>
          <w:sz w:val="24"/>
          <w:szCs w:val="24"/>
        </w:rPr>
      </w:pPr>
      <w:r>
        <w:rPr>
          <w:sz w:val="24"/>
          <w:szCs w:val="24"/>
        </w:rPr>
        <w:br w:type="page"/>
      </w:r>
    </w:p>
    <w:p w14:paraId="16C3CF14" w14:textId="77777777" w:rsidR="009149F7" w:rsidRDefault="009149F7" w:rsidP="009149F7">
      <w:pPr>
        <w:pStyle w:val="Heading2"/>
        <w:spacing w:after="240"/>
      </w:pPr>
      <w:r>
        <w:lastRenderedPageBreak/>
        <w:t>Bohnen</w:t>
      </w:r>
      <w:r>
        <w:rPr>
          <w:rStyle w:val="FootnoteReference"/>
        </w:rPr>
        <w:footnoteReference w:id="865"/>
      </w:r>
      <w:r>
        <w:t xml:space="preserve"> </w:t>
      </w:r>
    </w:p>
    <w:p w14:paraId="70EBF240" w14:textId="77777777" w:rsidR="009149F7" w:rsidRPr="00A945C4" w:rsidRDefault="009149F7" w:rsidP="009149F7">
      <w:pPr>
        <w:rPr>
          <w:sz w:val="24"/>
          <w:szCs w:val="24"/>
          <w:u w:val="single"/>
        </w:rPr>
      </w:pPr>
      <w:r w:rsidRPr="00A945C4">
        <w:rPr>
          <w:sz w:val="24"/>
          <w:szCs w:val="24"/>
          <w:u w:val="single"/>
        </w:rPr>
        <w:t>Zutaten:</w:t>
      </w:r>
    </w:p>
    <w:p w14:paraId="26B9861A" w14:textId="77777777" w:rsidR="009149F7" w:rsidRDefault="009149F7" w:rsidP="009149F7">
      <w:pPr>
        <w:rPr>
          <w:sz w:val="24"/>
          <w:szCs w:val="24"/>
        </w:rPr>
      </w:pPr>
      <w:r>
        <w:rPr>
          <w:sz w:val="24"/>
          <w:szCs w:val="24"/>
        </w:rPr>
        <w:t>600 g Bohnen</w:t>
      </w:r>
    </w:p>
    <w:p w14:paraId="365A48DF" w14:textId="77777777" w:rsidR="009149F7" w:rsidRDefault="009149F7" w:rsidP="009149F7">
      <w:pPr>
        <w:rPr>
          <w:sz w:val="24"/>
          <w:szCs w:val="24"/>
        </w:rPr>
      </w:pPr>
      <w:r>
        <w:rPr>
          <w:sz w:val="24"/>
          <w:szCs w:val="24"/>
        </w:rPr>
        <w:t>1 EL Salz</w:t>
      </w:r>
    </w:p>
    <w:p w14:paraId="40AA5A0B" w14:textId="77777777" w:rsidR="009149F7" w:rsidRDefault="009149F7" w:rsidP="009149F7">
      <w:pPr>
        <w:rPr>
          <w:sz w:val="24"/>
          <w:szCs w:val="24"/>
        </w:rPr>
      </w:pPr>
      <w:r>
        <w:rPr>
          <w:sz w:val="24"/>
          <w:szCs w:val="24"/>
        </w:rPr>
        <w:t>1 Zwiebel</w:t>
      </w:r>
    </w:p>
    <w:p w14:paraId="624D3954" w14:textId="77777777" w:rsidR="009149F7" w:rsidRDefault="009149F7" w:rsidP="009149F7">
      <w:pPr>
        <w:rPr>
          <w:sz w:val="24"/>
          <w:szCs w:val="24"/>
        </w:rPr>
      </w:pPr>
      <w:r>
        <w:rPr>
          <w:sz w:val="24"/>
          <w:szCs w:val="24"/>
        </w:rPr>
        <w:t>1 Knoblauchzehe</w:t>
      </w:r>
    </w:p>
    <w:p w14:paraId="479D237B" w14:textId="77777777" w:rsidR="009149F7" w:rsidRDefault="009149F7" w:rsidP="009149F7">
      <w:pPr>
        <w:rPr>
          <w:sz w:val="24"/>
          <w:szCs w:val="24"/>
        </w:rPr>
      </w:pPr>
      <w:r>
        <w:rPr>
          <w:sz w:val="24"/>
          <w:szCs w:val="24"/>
        </w:rPr>
        <w:t>1 EL Butter</w:t>
      </w:r>
    </w:p>
    <w:p w14:paraId="726708F6" w14:textId="77777777" w:rsidR="009149F7" w:rsidRDefault="009149F7" w:rsidP="009149F7">
      <w:pPr>
        <w:rPr>
          <w:sz w:val="24"/>
          <w:szCs w:val="24"/>
        </w:rPr>
      </w:pPr>
      <w:r>
        <w:rPr>
          <w:sz w:val="24"/>
          <w:szCs w:val="24"/>
        </w:rPr>
        <w:t>1 EL Olivenöl</w:t>
      </w:r>
    </w:p>
    <w:p w14:paraId="75CFB90E" w14:textId="77777777" w:rsidR="009149F7" w:rsidRDefault="009149F7" w:rsidP="009149F7">
      <w:pPr>
        <w:rPr>
          <w:sz w:val="24"/>
          <w:szCs w:val="24"/>
        </w:rPr>
      </w:pPr>
      <w:r>
        <w:rPr>
          <w:sz w:val="24"/>
          <w:szCs w:val="24"/>
        </w:rPr>
        <w:t>1 Karotte</w:t>
      </w:r>
    </w:p>
    <w:p w14:paraId="3CFB394F" w14:textId="77777777" w:rsidR="009149F7" w:rsidRDefault="009149F7" w:rsidP="009149F7">
      <w:pPr>
        <w:rPr>
          <w:sz w:val="24"/>
          <w:szCs w:val="24"/>
        </w:rPr>
      </w:pPr>
      <w:r>
        <w:rPr>
          <w:sz w:val="24"/>
          <w:szCs w:val="24"/>
        </w:rPr>
        <w:t>4 Kirschtomaten</w:t>
      </w:r>
    </w:p>
    <w:p w14:paraId="0CD262D8" w14:textId="77777777" w:rsidR="009149F7" w:rsidRDefault="009149F7" w:rsidP="009149F7">
      <w:pPr>
        <w:rPr>
          <w:sz w:val="24"/>
          <w:szCs w:val="24"/>
        </w:rPr>
      </w:pPr>
      <w:r>
        <w:rPr>
          <w:sz w:val="24"/>
          <w:szCs w:val="24"/>
        </w:rPr>
        <w:t>Frische Kräuter, z.B. Bohnenkraut, Thymian, Petersilie</w:t>
      </w:r>
    </w:p>
    <w:p w14:paraId="7E26B575" w14:textId="77777777" w:rsidR="009149F7" w:rsidRDefault="009149F7" w:rsidP="009149F7">
      <w:pPr>
        <w:rPr>
          <w:sz w:val="24"/>
          <w:szCs w:val="24"/>
        </w:rPr>
      </w:pPr>
      <w:r>
        <w:rPr>
          <w:sz w:val="24"/>
          <w:szCs w:val="24"/>
        </w:rPr>
        <w:t>Salz und Pfeffer</w:t>
      </w:r>
    </w:p>
    <w:p w14:paraId="2E0C442A" w14:textId="77777777" w:rsidR="009149F7" w:rsidRDefault="009149F7" w:rsidP="009149F7">
      <w:pPr>
        <w:rPr>
          <w:sz w:val="24"/>
          <w:szCs w:val="24"/>
        </w:rPr>
      </w:pPr>
    </w:p>
    <w:p w14:paraId="279FC013" w14:textId="77777777" w:rsidR="009149F7" w:rsidRDefault="009149F7" w:rsidP="009149F7">
      <w:pPr>
        <w:rPr>
          <w:sz w:val="24"/>
          <w:szCs w:val="24"/>
        </w:rPr>
      </w:pPr>
      <w:r>
        <w:rPr>
          <w:sz w:val="24"/>
          <w:szCs w:val="24"/>
        </w:rPr>
        <w:t>Zubereitung:</w:t>
      </w:r>
    </w:p>
    <w:p w14:paraId="369850F3" w14:textId="77777777" w:rsidR="009149F7" w:rsidRPr="00BA2628" w:rsidRDefault="009149F7" w:rsidP="00B40E8C">
      <w:pPr>
        <w:pStyle w:val="ListParagraph"/>
        <w:numPr>
          <w:ilvl w:val="0"/>
          <w:numId w:val="287"/>
        </w:numPr>
        <w:spacing w:after="120"/>
        <w:ind w:left="714" w:hanging="357"/>
        <w:contextualSpacing w:val="0"/>
        <w:jc w:val="both"/>
        <w:rPr>
          <w:sz w:val="24"/>
          <w:szCs w:val="24"/>
        </w:rPr>
      </w:pPr>
      <w:r w:rsidRPr="00BA2628">
        <w:rPr>
          <w:sz w:val="24"/>
          <w:szCs w:val="24"/>
        </w:rPr>
        <w:t>Bohnen an beiden Enden abschneiden. 3 l Wasser mit dem Salz in einem Topf zum Kochen bringen und die Bohnen darin 5 Minuten garen, sodass diese noch knackig sind.</w:t>
      </w:r>
    </w:p>
    <w:p w14:paraId="0C664F06" w14:textId="77777777" w:rsidR="009149F7" w:rsidRPr="00BA2628" w:rsidRDefault="009149F7" w:rsidP="00B40E8C">
      <w:pPr>
        <w:pStyle w:val="ListParagraph"/>
        <w:numPr>
          <w:ilvl w:val="0"/>
          <w:numId w:val="287"/>
        </w:numPr>
        <w:spacing w:after="120"/>
        <w:ind w:left="714" w:hanging="357"/>
        <w:contextualSpacing w:val="0"/>
        <w:jc w:val="both"/>
        <w:rPr>
          <w:sz w:val="24"/>
          <w:szCs w:val="24"/>
        </w:rPr>
      </w:pPr>
      <w:r w:rsidRPr="00BA2628">
        <w:rPr>
          <w:sz w:val="24"/>
          <w:szCs w:val="24"/>
        </w:rPr>
        <w:t>Bohnen abgießen und für einige Minuten in eine Schüssel mit Eiswürfeln und kaltem Wasser geben, um sie abzuschrecken.</w:t>
      </w:r>
    </w:p>
    <w:p w14:paraId="4BF25D5D" w14:textId="77777777" w:rsidR="009149F7" w:rsidRPr="00BA2628" w:rsidRDefault="009149F7" w:rsidP="00B40E8C">
      <w:pPr>
        <w:pStyle w:val="ListParagraph"/>
        <w:numPr>
          <w:ilvl w:val="0"/>
          <w:numId w:val="287"/>
        </w:numPr>
        <w:spacing w:after="120"/>
        <w:ind w:left="714" w:hanging="357"/>
        <w:contextualSpacing w:val="0"/>
        <w:jc w:val="both"/>
        <w:rPr>
          <w:sz w:val="24"/>
          <w:szCs w:val="24"/>
        </w:rPr>
      </w:pPr>
      <w:r w:rsidRPr="00BA2628">
        <w:rPr>
          <w:sz w:val="24"/>
          <w:szCs w:val="24"/>
        </w:rPr>
        <w:t>Zwiebel und Knoblauch fein würfeln. Butter und Olivenöl in einem Topf schmelzen, Zwiebel und Knoblauch darin glasig schwitzen.</w:t>
      </w:r>
    </w:p>
    <w:p w14:paraId="2BF49DDD" w14:textId="77777777" w:rsidR="009149F7" w:rsidRPr="00BA2628" w:rsidRDefault="009149F7" w:rsidP="00B40E8C">
      <w:pPr>
        <w:pStyle w:val="ListParagraph"/>
        <w:numPr>
          <w:ilvl w:val="0"/>
          <w:numId w:val="287"/>
        </w:numPr>
        <w:spacing w:after="120"/>
        <w:ind w:left="714" w:hanging="357"/>
        <w:contextualSpacing w:val="0"/>
        <w:jc w:val="both"/>
        <w:rPr>
          <w:sz w:val="24"/>
          <w:szCs w:val="24"/>
        </w:rPr>
      </w:pPr>
      <w:r w:rsidRPr="00BA2628">
        <w:rPr>
          <w:sz w:val="24"/>
          <w:szCs w:val="24"/>
        </w:rPr>
        <w:t>Karotte fein würfeln und mit den Kirschtomaten in den Topf geben, 1 Minute anbraten. Die Bohnen hinzurühren und erwärmen. Dabei mit Wasser angießen und einköcheln lassen.</w:t>
      </w:r>
    </w:p>
    <w:p w14:paraId="62590265" w14:textId="77777777" w:rsidR="009149F7" w:rsidRDefault="009149F7" w:rsidP="00B40E8C">
      <w:pPr>
        <w:pStyle w:val="ListParagraph"/>
        <w:numPr>
          <w:ilvl w:val="0"/>
          <w:numId w:val="287"/>
        </w:numPr>
        <w:spacing w:after="120"/>
        <w:ind w:left="714" w:hanging="357"/>
        <w:contextualSpacing w:val="0"/>
        <w:jc w:val="both"/>
        <w:rPr>
          <w:sz w:val="24"/>
          <w:szCs w:val="24"/>
        </w:rPr>
      </w:pPr>
      <w:r w:rsidRPr="00BA2628">
        <w:rPr>
          <w:sz w:val="24"/>
          <w:szCs w:val="24"/>
        </w:rPr>
        <w:t>Die Kräuter vom Stiel entfernen, fein hacken und darüberstreuen. Mit Salz und Pfeffer abschmecken.</w:t>
      </w:r>
    </w:p>
    <w:p w14:paraId="0BBDD81A" w14:textId="77777777" w:rsidR="009149F7" w:rsidRDefault="009149F7" w:rsidP="009149F7">
      <w:pPr>
        <w:rPr>
          <w:sz w:val="24"/>
          <w:szCs w:val="24"/>
        </w:rPr>
      </w:pPr>
      <w:r>
        <w:rPr>
          <w:sz w:val="24"/>
          <w:szCs w:val="24"/>
        </w:rPr>
        <w:br w:type="page"/>
      </w:r>
    </w:p>
    <w:p w14:paraId="310DADFB" w14:textId="4D833CD3" w:rsidR="007815CB" w:rsidRDefault="007815CB" w:rsidP="007815CB">
      <w:pPr>
        <w:pStyle w:val="Heading2"/>
        <w:spacing w:after="240"/>
      </w:pPr>
      <w:r>
        <w:lastRenderedPageBreak/>
        <w:t>Grüne Bohnen mit Tomatensauce</w:t>
      </w:r>
      <w:r>
        <w:rPr>
          <w:rStyle w:val="FootnoteReference"/>
        </w:rPr>
        <w:footnoteReference w:id="866"/>
      </w:r>
      <w:r>
        <w:t xml:space="preserve"> </w:t>
      </w:r>
    </w:p>
    <w:p w14:paraId="74D84801" w14:textId="77777777" w:rsidR="007815CB" w:rsidRDefault="007815CB" w:rsidP="007815CB">
      <w:pPr>
        <w:rPr>
          <w:sz w:val="24"/>
          <w:szCs w:val="24"/>
        </w:rPr>
      </w:pPr>
      <w:r w:rsidRPr="00FB6523">
        <w:rPr>
          <w:sz w:val="24"/>
          <w:szCs w:val="24"/>
          <w:u w:val="single"/>
        </w:rPr>
        <w:t>Zutaten</w:t>
      </w:r>
      <w:r>
        <w:rPr>
          <w:sz w:val="24"/>
          <w:szCs w:val="24"/>
        </w:rPr>
        <w:t xml:space="preserve"> (für 4 Portionen):</w:t>
      </w:r>
    </w:p>
    <w:p w14:paraId="284F35B1" w14:textId="77777777" w:rsidR="007815CB" w:rsidRDefault="007815CB" w:rsidP="007815CB">
      <w:pPr>
        <w:rPr>
          <w:sz w:val="24"/>
          <w:szCs w:val="24"/>
        </w:rPr>
      </w:pPr>
      <w:r>
        <w:rPr>
          <w:sz w:val="24"/>
          <w:szCs w:val="24"/>
        </w:rPr>
        <w:t>2 EL Olivenöl</w:t>
      </w:r>
    </w:p>
    <w:p w14:paraId="01CB8D5D" w14:textId="77777777" w:rsidR="007815CB" w:rsidRDefault="007815CB" w:rsidP="007815CB">
      <w:pPr>
        <w:rPr>
          <w:sz w:val="24"/>
          <w:szCs w:val="24"/>
        </w:rPr>
      </w:pPr>
      <w:r>
        <w:rPr>
          <w:sz w:val="24"/>
          <w:szCs w:val="24"/>
        </w:rPr>
        <w:t>2 Zwiebeln, grob gewürfelt</w:t>
      </w:r>
    </w:p>
    <w:p w14:paraId="78FAD5E4" w14:textId="77777777" w:rsidR="007815CB" w:rsidRDefault="007815CB" w:rsidP="007815CB">
      <w:pPr>
        <w:rPr>
          <w:sz w:val="24"/>
          <w:szCs w:val="24"/>
        </w:rPr>
      </w:pPr>
      <w:r>
        <w:rPr>
          <w:sz w:val="24"/>
          <w:szCs w:val="24"/>
        </w:rPr>
        <w:t>3 große Knoblauchzehen, zerdrückt</w:t>
      </w:r>
    </w:p>
    <w:p w14:paraId="49EC7302" w14:textId="77777777" w:rsidR="007815CB" w:rsidRDefault="007815CB" w:rsidP="007815CB">
      <w:pPr>
        <w:rPr>
          <w:sz w:val="24"/>
          <w:szCs w:val="24"/>
        </w:rPr>
      </w:pPr>
      <w:r>
        <w:rPr>
          <w:sz w:val="24"/>
          <w:szCs w:val="24"/>
        </w:rPr>
        <w:t>2 TL Kreuzkümmelsamen</w:t>
      </w:r>
    </w:p>
    <w:p w14:paraId="0F04E2C7" w14:textId="77777777" w:rsidR="007815CB" w:rsidRDefault="007815CB" w:rsidP="007815CB">
      <w:pPr>
        <w:rPr>
          <w:sz w:val="24"/>
          <w:szCs w:val="24"/>
        </w:rPr>
      </w:pPr>
      <w:r>
        <w:rPr>
          <w:sz w:val="24"/>
          <w:szCs w:val="24"/>
        </w:rPr>
        <w:t>1,5 TL rosenscharfes Paprikapulver</w:t>
      </w:r>
    </w:p>
    <w:p w14:paraId="497CB7F8" w14:textId="77777777" w:rsidR="007815CB" w:rsidRDefault="007815CB" w:rsidP="007815CB">
      <w:pPr>
        <w:rPr>
          <w:sz w:val="24"/>
          <w:szCs w:val="24"/>
        </w:rPr>
      </w:pPr>
      <w:r>
        <w:rPr>
          <w:sz w:val="24"/>
          <w:szCs w:val="24"/>
        </w:rPr>
        <w:t>¾ TL geriebene Muskatnuss</w:t>
      </w:r>
    </w:p>
    <w:p w14:paraId="50AA9077" w14:textId="77777777" w:rsidR="007815CB" w:rsidRDefault="007815CB" w:rsidP="007815CB">
      <w:pPr>
        <w:rPr>
          <w:sz w:val="24"/>
          <w:szCs w:val="24"/>
        </w:rPr>
      </w:pPr>
      <w:r>
        <w:rPr>
          <w:sz w:val="24"/>
          <w:szCs w:val="24"/>
        </w:rPr>
        <w:t>1 EL Tomatenmark</w:t>
      </w:r>
    </w:p>
    <w:p w14:paraId="3A750A3C" w14:textId="77777777" w:rsidR="007815CB" w:rsidRDefault="007815CB" w:rsidP="007815CB">
      <w:pPr>
        <w:rPr>
          <w:sz w:val="24"/>
          <w:szCs w:val="24"/>
        </w:rPr>
      </w:pPr>
      <w:r>
        <w:rPr>
          <w:sz w:val="24"/>
          <w:szCs w:val="24"/>
        </w:rPr>
        <w:t>500 g grüne Bohnen, geputzt, schräg in 2 cm breite Stücke geschnitten</w:t>
      </w:r>
    </w:p>
    <w:p w14:paraId="371673F1" w14:textId="77777777" w:rsidR="007815CB" w:rsidRDefault="007815CB" w:rsidP="007815CB">
      <w:pPr>
        <w:rPr>
          <w:sz w:val="24"/>
          <w:szCs w:val="24"/>
        </w:rPr>
      </w:pPr>
      <w:r>
        <w:rPr>
          <w:sz w:val="24"/>
          <w:szCs w:val="24"/>
        </w:rPr>
        <w:t>6 Tomaten, gehäutet und grob zerkleinert</w:t>
      </w:r>
    </w:p>
    <w:p w14:paraId="736ABDB6" w14:textId="77777777" w:rsidR="007815CB" w:rsidRDefault="007815CB" w:rsidP="007815CB">
      <w:pPr>
        <w:rPr>
          <w:sz w:val="24"/>
          <w:szCs w:val="24"/>
        </w:rPr>
      </w:pPr>
      <w:r>
        <w:rPr>
          <w:sz w:val="24"/>
          <w:szCs w:val="24"/>
        </w:rPr>
        <w:t>500 ml Gemüsebrühe</w:t>
      </w:r>
    </w:p>
    <w:p w14:paraId="60FCF52A" w14:textId="77777777" w:rsidR="007815CB" w:rsidRDefault="007815CB" w:rsidP="007815CB">
      <w:pPr>
        <w:rPr>
          <w:sz w:val="24"/>
          <w:szCs w:val="24"/>
        </w:rPr>
      </w:pPr>
      <w:r>
        <w:rPr>
          <w:sz w:val="24"/>
          <w:szCs w:val="24"/>
        </w:rPr>
        <w:t>10 g Koriandergrün, grob gehackt</w:t>
      </w:r>
    </w:p>
    <w:p w14:paraId="63562472" w14:textId="77777777" w:rsidR="007815CB" w:rsidRDefault="007815CB" w:rsidP="007815CB">
      <w:pPr>
        <w:rPr>
          <w:sz w:val="24"/>
          <w:szCs w:val="24"/>
        </w:rPr>
      </w:pPr>
      <w:r>
        <w:rPr>
          <w:sz w:val="24"/>
          <w:szCs w:val="24"/>
        </w:rPr>
        <w:t>Salz, Pfeffer</w:t>
      </w:r>
    </w:p>
    <w:p w14:paraId="7AC12199" w14:textId="77777777" w:rsidR="007815CB" w:rsidRDefault="007815CB" w:rsidP="007815CB">
      <w:pPr>
        <w:rPr>
          <w:sz w:val="24"/>
          <w:szCs w:val="24"/>
        </w:rPr>
      </w:pPr>
    </w:p>
    <w:p w14:paraId="5E32D1E8" w14:textId="77777777" w:rsidR="007815CB" w:rsidRDefault="007815CB" w:rsidP="007815CB">
      <w:pPr>
        <w:rPr>
          <w:sz w:val="24"/>
          <w:szCs w:val="24"/>
        </w:rPr>
      </w:pPr>
      <w:r>
        <w:rPr>
          <w:sz w:val="24"/>
          <w:szCs w:val="24"/>
        </w:rPr>
        <w:t>Zubereitung:</w:t>
      </w:r>
    </w:p>
    <w:p w14:paraId="5EAB9DB3" w14:textId="77777777" w:rsidR="007815CB" w:rsidRPr="00840C19" w:rsidRDefault="007815CB" w:rsidP="00B40E8C">
      <w:pPr>
        <w:pStyle w:val="ListParagraph"/>
        <w:numPr>
          <w:ilvl w:val="0"/>
          <w:numId w:val="1027"/>
        </w:numPr>
        <w:spacing w:after="120"/>
        <w:ind w:left="714" w:hanging="357"/>
        <w:contextualSpacing w:val="0"/>
        <w:jc w:val="both"/>
        <w:rPr>
          <w:sz w:val="24"/>
          <w:szCs w:val="24"/>
        </w:rPr>
      </w:pPr>
      <w:r w:rsidRPr="00840C19">
        <w:rPr>
          <w:sz w:val="24"/>
          <w:szCs w:val="24"/>
        </w:rPr>
        <w:t>Das Öl in einem großen Topf bei mittlerer bis hoher Temperatur erhitzen. Die Zwiebelwürfel darin 8 Minuten anschwitzen, bis sie Farbe annehmen und weich werden; gelegentlich umrühren. Knoblauch, Kreuzkümmel, Paprika und Muskat hinzufügen und alles unter Rühren weitere 2 Minuten garen. Das Tomatenmark und 1 Minute später Bohnen, Tomaten, Brühe, ¾ TL Salz und etwas Pfeffer dazugeben. Mittlere Hitze einstellen, den Deckel auflegen und das Ganze 30 Minuten köcheln lassen.</w:t>
      </w:r>
    </w:p>
    <w:p w14:paraId="78CDD5DC" w14:textId="77777777" w:rsidR="007815CB" w:rsidRDefault="007815CB" w:rsidP="00B40E8C">
      <w:pPr>
        <w:pStyle w:val="ListParagraph"/>
        <w:numPr>
          <w:ilvl w:val="0"/>
          <w:numId w:val="1027"/>
        </w:numPr>
        <w:spacing w:after="120"/>
        <w:ind w:left="714" w:hanging="357"/>
        <w:contextualSpacing w:val="0"/>
        <w:jc w:val="both"/>
        <w:rPr>
          <w:sz w:val="24"/>
          <w:szCs w:val="24"/>
        </w:rPr>
      </w:pPr>
      <w:r w:rsidRPr="00840C19">
        <w:rPr>
          <w:sz w:val="24"/>
          <w:szCs w:val="24"/>
        </w:rPr>
        <w:t>Den Deckel abnehmen und alles 30 Minuten weiterköcheln lassen, bis die Sauce dickflüssig ist und die Bohnen richtig weich sind, dabei gelegentlich umrühren. Vom Herd nehmen und das Koriandergrün unterrühren. Warm oder bei Zimmertemperatur servieren.</w:t>
      </w:r>
    </w:p>
    <w:p w14:paraId="0B92401A" w14:textId="77777777" w:rsidR="007815CB" w:rsidRDefault="007815CB" w:rsidP="007815CB">
      <w:pPr>
        <w:rPr>
          <w:sz w:val="24"/>
          <w:szCs w:val="24"/>
        </w:rPr>
      </w:pPr>
      <w:r>
        <w:rPr>
          <w:sz w:val="24"/>
          <w:szCs w:val="24"/>
        </w:rPr>
        <w:br w:type="page"/>
      </w:r>
    </w:p>
    <w:p w14:paraId="04B1DD92" w14:textId="77777777" w:rsidR="007815CB" w:rsidRDefault="007815CB" w:rsidP="007815CB">
      <w:pPr>
        <w:pStyle w:val="Heading2"/>
        <w:spacing w:after="240"/>
      </w:pPr>
      <w:r>
        <w:lastRenderedPageBreak/>
        <w:t>Tofu und grüne Bohnen</w:t>
      </w:r>
      <w:r>
        <w:rPr>
          <w:rStyle w:val="FootnoteReference"/>
        </w:rPr>
        <w:footnoteReference w:id="867"/>
      </w:r>
      <w:r>
        <w:t xml:space="preserve"> </w:t>
      </w:r>
    </w:p>
    <w:p w14:paraId="368DDF64" w14:textId="77777777" w:rsidR="007815CB" w:rsidRPr="00FB6523" w:rsidRDefault="007815CB" w:rsidP="007815CB">
      <w:pPr>
        <w:jc w:val="both"/>
        <w:rPr>
          <w:sz w:val="24"/>
          <w:szCs w:val="24"/>
        </w:rPr>
      </w:pPr>
      <w:r w:rsidRPr="00FB6523">
        <w:rPr>
          <w:sz w:val="24"/>
          <w:szCs w:val="24"/>
          <w:u w:val="single"/>
        </w:rPr>
        <w:t>Zutaten</w:t>
      </w:r>
      <w:r>
        <w:rPr>
          <w:sz w:val="24"/>
          <w:szCs w:val="24"/>
        </w:rPr>
        <w:t xml:space="preserve"> (für 4 Portionen)</w:t>
      </w:r>
    </w:p>
    <w:p w14:paraId="7BBFBF63" w14:textId="77777777" w:rsidR="007815CB" w:rsidRPr="00FB6523" w:rsidRDefault="007815CB" w:rsidP="007815CB">
      <w:pPr>
        <w:jc w:val="both"/>
        <w:rPr>
          <w:sz w:val="24"/>
          <w:szCs w:val="24"/>
        </w:rPr>
      </w:pPr>
      <w:r w:rsidRPr="00FB6523">
        <w:rPr>
          <w:sz w:val="24"/>
          <w:szCs w:val="24"/>
        </w:rPr>
        <w:t>450 g grüne Bohne</w:t>
      </w:r>
      <w:r>
        <w:rPr>
          <w:sz w:val="24"/>
          <w:szCs w:val="24"/>
        </w:rPr>
        <w:t>n</w:t>
      </w:r>
      <w:r w:rsidRPr="00FB6523">
        <w:rPr>
          <w:sz w:val="24"/>
          <w:szCs w:val="24"/>
        </w:rPr>
        <w:t>, geputzt</w:t>
      </w:r>
    </w:p>
    <w:p w14:paraId="061E44C9" w14:textId="77777777" w:rsidR="007815CB" w:rsidRPr="00FB6523" w:rsidRDefault="007815CB" w:rsidP="007815CB">
      <w:pPr>
        <w:jc w:val="both"/>
        <w:rPr>
          <w:sz w:val="24"/>
          <w:szCs w:val="24"/>
        </w:rPr>
      </w:pPr>
      <w:r w:rsidRPr="00FB6523">
        <w:rPr>
          <w:sz w:val="24"/>
          <w:szCs w:val="24"/>
        </w:rPr>
        <w:t>1 EL Sonnenblumenöl</w:t>
      </w:r>
    </w:p>
    <w:p w14:paraId="52418466" w14:textId="77777777" w:rsidR="007815CB" w:rsidRPr="00FB6523" w:rsidRDefault="007815CB" w:rsidP="007815CB">
      <w:pPr>
        <w:jc w:val="both"/>
        <w:rPr>
          <w:sz w:val="24"/>
          <w:szCs w:val="24"/>
        </w:rPr>
      </w:pPr>
      <w:r w:rsidRPr="00FB6523">
        <w:rPr>
          <w:sz w:val="24"/>
          <w:szCs w:val="24"/>
        </w:rPr>
        <w:t>400 g Tofu, in 2 -3 große Würfelgeschnitten und trocken getupft</w:t>
      </w:r>
    </w:p>
    <w:p w14:paraId="36810B6E" w14:textId="77777777" w:rsidR="007815CB" w:rsidRPr="00FB6523" w:rsidRDefault="007815CB" w:rsidP="007815CB">
      <w:pPr>
        <w:jc w:val="both"/>
        <w:rPr>
          <w:sz w:val="24"/>
          <w:szCs w:val="24"/>
        </w:rPr>
      </w:pPr>
      <w:r w:rsidRPr="00FB6523">
        <w:rPr>
          <w:sz w:val="24"/>
          <w:szCs w:val="24"/>
        </w:rPr>
        <w:t>15 g Koriandergrün, grob gehackt</w:t>
      </w:r>
    </w:p>
    <w:p w14:paraId="0FA054A7" w14:textId="77777777" w:rsidR="007815CB" w:rsidRPr="00FB6523" w:rsidRDefault="007815CB" w:rsidP="007815CB">
      <w:pPr>
        <w:jc w:val="both"/>
        <w:rPr>
          <w:sz w:val="24"/>
          <w:szCs w:val="24"/>
        </w:rPr>
      </w:pPr>
    </w:p>
    <w:p w14:paraId="14DC4E68" w14:textId="77777777" w:rsidR="007815CB" w:rsidRPr="00FB6523" w:rsidRDefault="007815CB" w:rsidP="007815CB">
      <w:pPr>
        <w:jc w:val="both"/>
        <w:rPr>
          <w:i/>
          <w:iCs/>
          <w:sz w:val="24"/>
          <w:szCs w:val="24"/>
        </w:rPr>
      </w:pPr>
      <w:r w:rsidRPr="00FB6523">
        <w:rPr>
          <w:i/>
          <w:iCs/>
          <w:sz w:val="24"/>
          <w:szCs w:val="24"/>
        </w:rPr>
        <w:t>Für die Sauce:</w:t>
      </w:r>
    </w:p>
    <w:p w14:paraId="62B8A70C" w14:textId="77777777" w:rsidR="007815CB" w:rsidRPr="00FB6523" w:rsidRDefault="007815CB" w:rsidP="007815CB">
      <w:pPr>
        <w:jc w:val="both"/>
        <w:rPr>
          <w:sz w:val="24"/>
          <w:szCs w:val="24"/>
        </w:rPr>
      </w:pPr>
      <w:r w:rsidRPr="00FB6523">
        <w:rPr>
          <w:sz w:val="24"/>
          <w:szCs w:val="24"/>
        </w:rPr>
        <w:t>6 Knoblauchzehen, erdrückt</w:t>
      </w:r>
    </w:p>
    <w:p w14:paraId="60ED6B32" w14:textId="77777777" w:rsidR="007815CB" w:rsidRPr="00FB6523" w:rsidRDefault="007815CB" w:rsidP="007815CB">
      <w:pPr>
        <w:jc w:val="both"/>
        <w:rPr>
          <w:sz w:val="24"/>
          <w:szCs w:val="24"/>
        </w:rPr>
      </w:pPr>
      <w:r w:rsidRPr="00FB6523">
        <w:rPr>
          <w:sz w:val="24"/>
          <w:szCs w:val="24"/>
        </w:rPr>
        <w:t>2 TL rosenscharfes Paprikapulver</w:t>
      </w:r>
    </w:p>
    <w:p w14:paraId="0F365654" w14:textId="77777777" w:rsidR="007815CB" w:rsidRPr="00FB6523" w:rsidRDefault="007815CB" w:rsidP="007815CB">
      <w:pPr>
        <w:jc w:val="both"/>
        <w:rPr>
          <w:sz w:val="24"/>
          <w:szCs w:val="24"/>
        </w:rPr>
      </w:pPr>
      <w:r w:rsidRPr="00FB6523">
        <w:rPr>
          <w:sz w:val="24"/>
          <w:szCs w:val="24"/>
        </w:rPr>
        <w:t>1 EL Kümmelsamen, geröstet und zerstoßen</w:t>
      </w:r>
    </w:p>
    <w:p w14:paraId="329A7CFA" w14:textId="77777777" w:rsidR="007815CB" w:rsidRPr="00FB6523" w:rsidRDefault="007815CB" w:rsidP="007815CB">
      <w:pPr>
        <w:jc w:val="both"/>
        <w:rPr>
          <w:sz w:val="24"/>
          <w:szCs w:val="24"/>
        </w:rPr>
      </w:pPr>
      <w:r w:rsidRPr="00FB6523">
        <w:rPr>
          <w:sz w:val="24"/>
          <w:szCs w:val="24"/>
        </w:rPr>
        <w:t>2 TL gemahlener Kreuzkümmel</w:t>
      </w:r>
    </w:p>
    <w:p w14:paraId="6BB95FF4" w14:textId="77777777" w:rsidR="007815CB" w:rsidRPr="00FB6523" w:rsidRDefault="007815CB" w:rsidP="007815CB">
      <w:pPr>
        <w:jc w:val="both"/>
        <w:rPr>
          <w:sz w:val="24"/>
          <w:szCs w:val="24"/>
        </w:rPr>
      </w:pPr>
      <w:r w:rsidRPr="00FB6523">
        <w:rPr>
          <w:sz w:val="24"/>
          <w:szCs w:val="24"/>
        </w:rPr>
        <w:t>½ TL gemahlener Zimt</w:t>
      </w:r>
    </w:p>
    <w:p w14:paraId="41A30B60" w14:textId="77777777" w:rsidR="007815CB" w:rsidRPr="00FB6523" w:rsidRDefault="007815CB" w:rsidP="007815CB">
      <w:pPr>
        <w:jc w:val="both"/>
        <w:rPr>
          <w:sz w:val="24"/>
          <w:szCs w:val="24"/>
        </w:rPr>
      </w:pPr>
      <w:r w:rsidRPr="00FB6523">
        <w:rPr>
          <w:sz w:val="24"/>
          <w:szCs w:val="24"/>
        </w:rPr>
        <w:t>3 EL Sonnenblumenöl</w:t>
      </w:r>
    </w:p>
    <w:p w14:paraId="26F845E8" w14:textId="77777777" w:rsidR="007815CB" w:rsidRPr="00FB6523" w:rsidRDefault="007815CB" w:rsidP="007815CB">
      <w:pPr>
        <w:jc w:val="both"/>
        <w:rPr>
          <w:sz w:val="24"/>
          <w:szCs w:val="24"/>
        </w:rPr>
      </w:pPr>
      <w:r w:rsidRPr="00FB6523">
        <w:rPr>
          <w:sz w:val="24"/>
          <w:szCs w:val="24"/>
        </w:rPr>
        <w:t>3 EL Tomatenmark</w:t>
      </w:r>
    </w:p>
    <w:p w14:paraId="1D9E9B91" w14:textId="77777777" w:rsidR="007815CB" w:rsidRPr="00FB6523" w:rsidRDefault="007815CB" w:rsidP="007815CB">
      <w:pPr>
        <w:jc w:val="both"/>
        <w:rPr>
          <w:sz w:val="24"/>
          <w:szCs w:val="24"/>
        </w:rPr>
      </w:pPr>
      <w:r w:rsidRPr="00FB6523">
        <w:rPr>
          <w:sz w:val="24"/>
          <w:szCs w:val="24"/>
        </w:rPr>
        <w:t>2 TL Zucker</w:t>
      </w:r>
    </w:p>
    <w:p w14:paraId="68C2CBAF" w14:textId="77777777" w:rsidR="007815CB" w:rsidRPr="00FB6523" w:rsidRDefault="007815CB" w:rsidP="007815CB">
      <w:pPr>
        <w:jc w:val="both"/>
        <w:rPr>
          <w:sz w:val="24"/>
          <w:szCs w:val="24"/>
        </w:rPr>
      </w:pPr>
      <w:r w:rsidRPr="00FB6523">
        <w:rPr>
          <w:sz w:val="24"/>
          <w:szCs w:val="24"/>
        </w:rPr>
        <w:t>2 Limetten, 1 EL Saft, die andere zum Servieren in 4 Spalten geschnitten</w:t>
      </w:r>
    </w:p>
    <w:p w14:paraId="140CF9C1" w14:textId="77777777" w:rsidR="007815CB" w:rsidRDefault="007815CB" w:rsidP="007815CB">
      <w:pPr>
        <w:jc w:val="both"/>
        <w:rPr>
          <w:sz w:val="24"/>
          <w:szCs w:val="24"/>
        </w:rPr>
      </w:pPr>
    </w:p>
    <w:p w14:paraId="50D61A48" w14:textId="77777777" w:rsidR="007815CB" w:rsidRPr="00FB6523" w:rsidRDefault="007815CB" w:rsidP="007815CB">
      <w:pPr>
        <w:jc w:val="both"/>
        <w:rPr>
          <w:sz w:val="24"/>
          <w:szCs w:val="24"/>
        </w:rPr>
      </w:pPr>
      <w:r>
        <w:rPr>
          <w:sz w:val="24"/>
          <w:szCs w:val="24"/>
        </w:rPr>
        <w:t>Zubereitung:</w:t>
      </w:r>
    </w:p>
    <w:p w14:paraId="40BB2CB3" w14:textId="77777777" w:rsidR="007815CB" w:rsidRPr="00FB6523" w:rsidRDefault="007815CB" w:rsidP="00B40E8C">
      <w:pPr>
        <w:pStyle w:val="ListParagraph"/>
        <w:numPr>
          <w:ilvl w:val="0"/>
          <w:numId w:val="1594"/>
        </w:numPr>
        <w:spacing w:after="120"/>
        <w:ind w:left="714" w:hanging="357"/>
        <w:contextualSpacing w:val="0"/>
        <w:jc w:val="both"/>
        <w:rPr>
          <w:sz w:val="24"/>
          <w:szCs w:val="24"/>
        </w:rPr>
      </w:pPr>
      <w:r w:rsidRPr="00FB6523">
        <w:rPr>
          <w:sz w:val="24"/>
          <w:szCs w:val="24"/>
        </w:rPr>
        <w:t xml:space="preserve">Einen Topf halb mit Wasser füllen und das Wasser zum Kochen bringen. Die Bohnen für 5 – 6 Minuten hineingeben, bis sie gar sind, aber noch etwas Biss haben. In einem Sieb abtropfen lassen, dann abschrecken und erneut abtropfen lassen. </w:t>
      </w:r>
    </w:p>
    <w:p w14:paraId="67AEA21F" w14:textId="77777777" w:rsidR="007815CB" w:rsidRPr="00FB6523" w:rsidRDefault="007815CB" w:rsidP="00B40E8C">
      <w:pPr>
        <w:pStyle w:val="ListParagraph"/>
        <w:numPr>
          <w:ilvl w:val="0"/>
          <w:numId w:val="1594"/>
        </w:numPr>
        <w:spacing w:after="120"/>
        <w:ind w:left="714" w:hanging="357"/>
        <w:contextualSpacing w:val="0"/>
        <w:jc w:val="both"/>
        <w:rPr>
          <w:sz w:val="24"/>
          <w:szCs w:val="24"/>
        </w:rPr>
      </w:pPr>
      <w:r w:rsidRPr="00FB6523">
        <w:rPr>
          <w:sz w:val="24"/>
          <w:szCs w:val="24"/>
        </w:rPr>
        <w:t>Das Öl in einen großen Topf geben und bei mittlerer bis hoher Temperatur erhitzen. Den Tofu mit 1/3 TL Salz darin 4-5 Minuten braten, dabei immer wieder wenden, damit er rundherum goldbraun wird. Aus dem Topf nehmen und beiseitestellen.</w:t>
      </w:r>
    </w:p>
    <w:p w14:paraId="318E69F6" w14:textId="77777777" w:rsidR="007815CB" w:rsidRPr="00FB6523" w:rsidRDefault="007815CB" w:rsidP="00B40E8C">
      <w:pPr>
        <w:pStyle w:val="ListParagraph"/>
        <w:numPr>
          <w:ilvl w:val="0"/>
          <w:numId w:val="1594"/>
        </w:numPr>
        <w:spacing w:after="120"/>
        <w:ind w:left="714" w:hanging="357"/>
        <w:contextualSpacing w:val="0"/>
        <w:jc w:val="both"/>
        <w:rPr>
          <w:sz w:val="24"/>
          <w:szCs w:val="24"/>
        </w:rPr>
      </w:pPr>
      <w:r w:rsidRPr="00FB6523">
        <w:rPr>
          <w:sz w:val="24"/>
          <w:szCs w:val="24"/>
        </w:rPr>
        <w:t>Für die Sauce den Knoblauch in einer kleinen Schüssel mit den Gewürzen und dem Öl mischen. In den großen Topf geben und bei mittlerer bis starker Hitze etwa 1 Minute braten, dann Tomatenmark, Zucker, Limettensaft und ¾ TL Salz hinzufügen. Umrühren, dann 250 ml Wasser angießen. Wenn die Sauce brodelt, noch 2 Minuten kochen lassen, bis sie eindickt, dabei immer wieder umrühren. Die Bohnen dazugeben und alles noch 1 Minute garen, bis die Sauce dickflüssig ist und die Bohnen heiß sind.</w:t>
      </w:r>
    </w:p>
    <w:p w14:paraId="3F83CF05" w14:textId="77777777" w:rsidR="007815CB" w:rsidRPr="00FB6523" w:rsidRDefault="007815CB" w:rsidP="00B40E8C">
      <w:pPr>
        <w:pStyle w:val="ListParagraph"/>
        <w:numPr>
          <w:ilvl w:val="0"/>
          <w:numId w:val="1594"/>
        </w:numPr>
        <w:spacing w:after="120"/>
        <w:ind w:left="714" w:hanging="357"/>
        <w:contextualSpacing w:val="0"/>
        <w:jc w:val="both"/>
        <w:rPr>
          <w:sz w:val="24"/>
          <w:szCs w:val="24"/>
        </w:rPr>
      </w:pPr>
      <w:r w:rsidRPr="00FB6523">
        <w:rPr>
          <w:sz w:val="24"/>
          <w:szCs w:val="24"/>
        </w:rPr>
        <w:lastRenderedPageBreak/>
        <w:t>Vom Herd nehmen und vorsichtig Tofu und Koriandergrün unterrühren. Mit Limettenspalten servieren.</w:t>
      </w:r>
    </w:p>
    <w:p w14:paraId="3EA9C5B0" w14:textId="77777777" w:rsidR="007815CB" w:rsidRDefault="007815CB" w:rsidP="007815CB">
      <w:pPr>
        <w:rPr>
          <w:rFonts w:asciiTheme="majorHAnsi" w:eastAsiaTheme="majorEastAsia" w:hAnsiTheme="majorHAnsi" w:cstheme="majorBidi"/>
          <w:color w:val="2F5496" w:themeColor="accent1" w:themeShade="BF"/>
          <w:sz w:val="26"/>
          <w:szCs w:val="26"/>
        </w:rPr>
      </w:pPr>
      <w:r>
        <w:br w:type="page"/>
      </w:r>
    </w:p>
    <w:p w14:paraId="1211C6BC" w14:textId="77777777" w:rsidR="007815CB" w:rsidRDefault="007815CB" w:rsidP="007815CB">
      <w:pPr>
        <w:pStyle w:val="Heading2"/>
        <w:spacing w:after="240"/>
      </w:pPr>
      <w:r>
        <w:lastRenderedPageBreak/>
        <w:t>Weiße Bohnen</w:t>
      </w:r>
      <w:r>
        <w:rPr>
          <w:rStyle w:val="FootnoteReference"/>
        </w:rPr>
        <w:footnoteReference w:id="868"/>
      </w:r>
      <w:r>
        <w:t xml:space="preserve"> </w:t>
      </w:r>
    </w:p>
    <w:p w14:paraId="4F01CCF3" w14:textId="77777777" w:rsidR="007815CB" w:rsidRPr="00FA5D63" w:rsidRDefault="007815CB" w:rsidP="007815CB">
      <w:pPr>
        <w:jc w:val="both"/>
        <w:rPr>
          <w:sz w:val="24"/>
          <w:szCs w:val="24"/>
        </w:rPr>
      </w:pPr>
      <w:r w:rsidRPr="00FA5D63">
        <w:rPr>
          <w:sz w:val="24"/>
          <w:szCs w:val="24"/>
          <w:u w:val="single"/>
        </w:rPr>
        <w:t xml:space="preserve">Zutaten </w:t>
      </w:r>
      <w:r>
        <w:rPr>
          <w:sz w:val="24"/>
          <w:szCs w:val="24"/>
          <w:u w:val="single"/>
        </w:rPr>
        <w:t>(</w:t>
      </w:r>
      <w:r w:rsidRPr="00FA5D63">
        <w:rPr>
          <w:sz w:val="24"/>
          <w:szCs w:val="24"/>
        </w:rPr>
        <w:t>für 6 – 8 Portionen</w:t>
      </w:r>
      <w:r>
        <w:rPr>
          <w:sz w:val="24"/>
          <w:szCs w:val="24"/>
        </w:rPr>
        <w:t>):</w:t>
      </w:r>
    </w:p>
    <w:p w14:paraId="13205807" w14:textId="77777777" w:rsidR="007815CB" w:rsidRPr="00FA5D63" w:rsidRDefault="007815CB" w:rsidP="007815CB">
      <w:pPr>
        <w:jc w:val="both"/>
        <w:rPr>
          <w:sz w:val="24"/>
          <w:szCs w:val="24"/>
        </w:rPr>
      </w:pPr>
      <w:r w:rsidRPr="00FA5D63">
        <w:rPr>
          <w:sz w:val="24"/>
          <w:szCs w:val="24"/>
        </w:rPr>
        <w:t>5 rote Paprikaschoten, geviertelt und entkernt</w:t>
      </w:r>
    </w:p>
    <w:p w14:paraId="5ADDBE89" w14:textId="77777777" w:rsidR="007815CB" w:rsidRPr="00FA5D63" w:rsidRDefault="007815CB" w:rsidP="007815CB">
      <w:pPr>
        <w:jc w:val="both"/>
        <w:rPr>
          <w:sz w:val="24"/>
          <w:szCs w:val="24"/>
        </w:rPr>
      </w:pPr>
      <w:r w:rsidRPr="00FA5D63">
        <w:rPr>
          <w:sz w:val="24"/>
          <w:szCs w:val="24"/>
        </w:rPr>
        <w:t>1 EL Olivenöl</w:t>
      </w:r>
    </w:p>
    <w:p w14:paraId="07E37E3E" w14:textId="77777777" w:rsidR="007815CB" w:rsidRPr="00FA5D63" w:rsidRDefault="007815CB" w:rsidP="007815CB">
      <w:pPr>
        <w:jc w:val="both"/>
        <w:rPr>
          <w:sz w:val="24"/>
          <w:szCs w:val="24"/>
        </w:rPr>
      </w:pPr>
      <w:r w:rsidRPr="00FA5D63">
        <w:rPr>
          <w:sz w:val="24"/>
          <w:szCs w:val="24"/>
        </w:rPr>
        <w:t>8 Knoblauchzehen, geschält</w:t>
      </w:r>
    </w:p>
    <w:p w14:paraId="3D6EB64A" w14:textId="77777777" w:rsidR="007815CB" w:rsidRPr="00FA5D63" w:rsidRDefault="007815CB" w:rsidP="007815CB">
      <w:pPr>
        <w:jc w:val="both"/>
        <w:rPr>
          <w:sz w:val="24"/>
          <w:szCs w:val="24"/>
        </w:rPr>
      </w:pPr>
      <w:r w:rsidRPr="00FA5D63">
        <w:rPr>
          <w:sz w:val="24"/>
          <w:szCs w:val="24"/>
        </w:rPr>
        <w:t>1 EL Thymianblätter</w:t>
      </w:r>
    </w:p>
    <w:p w14:paraId="5B53FD56" w14:textId="77777777" w:rsidR="007815CB" w:rsidRPr="00FA5D63" w:rsidRDefault="007815CB" w:rsidP="007815CB">
      <w:pPr>
        <w:jc w:val="both"/>
        <w:rPr>
          <w:sz w:val="24"/>
          <w:szCs w:val="24"/>
        </w:rPr>
      </w:pPr>
      <w:r w:rsidRPr="00FA5D63">
        <w:rPr>
          <w:sz w:val="24"/>
          <w:szCs w:val="24"/>
        </w:rPr>
        <w:t>¾ TL mildes Paprikapulver</w:t>
      </w:r>
    </w:p>
    <w:p w14:paraId="402ABEE2" w14:textId="77777777" w:rsidR="007815CB" w:rsidRPr="00FA5D63" w:rsidRDefault="007815CB" w:rsidP="007815CB">
      <w:pPr>
        <w:jc w:val="both"/>
        <w:rPr>
          <w:sz w:val="24"/>
          <w:szCs w:val="24"/>
        </w:rPr>
      </w:pPr>
      <w:r w:rsidRPr="00FA5D63">
        <w:rPr>
          <w:sz w:val="24"/>
          <w:szCs w:val="24"/>
        </w:rPr>
        <w:t>¼ TL Chiliflocken</w:t>
      </w:r>
    </w:p>
    <w:p w14:paraId="42E9BA7E" w14:textId="77777777" w:rsidR="007815CB" w:rsidRPr="00FA5D63" w:rsidRDefault="007815CB" w:rsidP="007815CB">
      <w:pPr>
        <w:jc w:val="both"/>
        <w:rPr>
          <w:sz w:val="24"/>
          <w:szCs w:val="24"/>
        </w:rPr>
      </w:pPr>
      <w:r w:rsidRPr="00FA5D63">
        <w:rPr>
          <w:sz w:val="24"/>
          <w:szCs w:val="24"/>
        </w:rPr>
        <w:t>2 TL Balsamicoessig</w:t>
      </w:r>
    </w:p>
    <w:p w14:paraId="1BA45E2D" w14:textId="77777777" w:rsidR="007815CB" w:rsidRPr="00FA5D63" w:rsidRDefault="007815CB" w:rsidP="007815CB">
      <w:pPr>
        <w:jc w:val="both"/>
        <w:rPr>
          <w:sz w:val="24"/>
          <w:szCs w:val="24"/>
        </w:rPr>
      </w:pPr>
      <w:r w:rsidRPr="00FA5D63">
        <w:rPr>
          <w:sz w:val="24"/>
          <w:szCs w:val="24"/>
        </w:rPr>
        <w:t>60 g Walnusskerne, geröstet und grob gehackt</w:t>
      </w:r>
    </w:p>
    <w:p w14:paraId="0BBD9521" w14:textId="77777777" w:rsidR="007815CB" w:rsidRPr="00FA5D63" w:rsidRDefault="007815CB" w:rsidP="007815CB">
      <w:pPr>
        <w:jc w:val="both"/>
        <w:rPr>
          <w:sz w:val="24"/>
          <w:szCs w:val="24"/>
        </w:rPr>
      </w:pPr>
    </w:p>
    <w:p w14:paraId="030ECFFC" w14:textId="77777777" w:rsidR="007815CB" w:rsidRPr="00FA5D63" w:rsidRDefault="007815CB" w:rsidP="007815CB">
      <w:pPr>
        <w:jc w:val="both"/>
        <w:rPr>
          <w:sz w:val="24"/>
          <w:szCs w:val="24"/>
        </w:rPr>
      </w:pPr>
      <w:r w:rsidRPr="00FA5D63">
        <w:rPr>
          <w:sz w:val="24"/>
          <w:szCs w:val="24"/>
        </w:rPr>
        <w:t>Püree:</w:t>
      </w:r>
    </w:p>
    <w:p w14:paraId="6A4DA47A" w14:textId="77777777" w:rsidR="007815CB" w:rsidRPr="00FA5D63" w:rsidRDefault="007815CB" w:rsidP="007815CB">
      <w:pPr>
        <w:jc w:val="both"/>
        <w:rPr>
          <w:sz w:val="24"/>
          <w:szCs w:val="24"/>
        </w:rPr>
      </w:pPr>
      <w:r w:rsidRPr="00FA5D63">
        <w:rPr>
          <w:sz w:val="24"/>
          <w:szCs w:val="24"/>
        </w:rPr>
        <w:t>6,5 EL Olivenöl</w:t>
      </w:r>
    </w:p>
    <w:p w14:paraId="3FABC36D" w14:textId="77777777" w:rsidR="007815CB" w:rsidRPr="00FA5D63" w:rsidRDefault="007815CB" w:rsidP="007815CB">
      <w:pPr>
        <w:jc w:val="both"/>
        <w:rPr>
          <w:sz w:val="24"/>
          <w:szCs w:val="24"/>
        </w:rPr>
      </w:pPr>
      <w:r w:rsidRPr="00FA5D63">
        <w:rPr>
          <w:sz w:val="24"/>
          <w:szCs w:val="24"/>
        </w:rPr>
        <w:t>1 Knoblauchzehe, ungeschält, etwas angedrückt</w:t>
      </w:r>
    </w:p>
    <w:p w14:paraId="3B74F4AE" w14:textId="77777777" w:rsidR="007815CB" w:rsidRPr="00FA5D63" w:rsidRDefault="007815CB" w:rsidP="007815CB">
      <w:pPr>
        <w:jc w:val="both"/>
        <w:rPr>
          <w:sz w:val="24"/>
          <w:szCs w:val="24"/>
        </w:rPr>
      </w:pPr>
      <w:r w:rsidRPr="00FA5D63">
        <w:rPr>
          <w:sz w:val="24"/>
          <w:szCs w:val="24"/>
        </w:rPr>
        <w:t xml:space="preserve">3 </w:t>
      </w:r>
      <w:r>
        <w:rPr>
          <w:sz w:val="24"/>
          <w:szCs w:val="24"/>
        </w:rPr>
        <w:t>Z</w:t>
      </w:r>
      <w:r w:rsidRPr="00FA5D63">
        <w:rPr>
          <w:sz w:val="24"/>
          <w:szCs w:val="24"/>
        </w:rPr>
        <w:t>weige Thymian</w:t>
      </w:r>
    </w:p>
    <w:p w14:paraId="10DB8703" w14:textId="77777777" w:rsidR="007815CB" w:rsidRPr="00FA5D63" w:rsidRDefault="007815CB" w:rsidP="007815CB">
      <w:pPr>
        <w:jc w:val="both"/>
        <w:rPr>
          <w:sz w:val="24"/>
          <w:szCs w:val="24"/>
        </w:rPr>
      </w:pPr>
      <w:r w:rsidRPr="00FA5D63">
        <w:rPr>
          <w:sz w:val="24"/>
          <w:szCs w:val="24"/>
        </w:rPr>
        <w:t>2 Dosen weiße Bohnen à 400 g, abgespült und abgetropft</w:t>
      </w:r>
    </w:p>
    <w:p w14:paraId="50D742B9" w14:textId="77777777" w:rsidR="007815CB" w:rsidRDefault="007815CB" w:rsidP="007815CB">
      <w:pPr>
        <w:jc w:val="both"/>
        <w:rPr>
          <w:sz w:val="24"/>
          <w:szCs w:val="24"/>
        </w:rPr>
      </w:pPr>
    </w:p>
    <w:p w14:paraId="6D279BBB" w14:textId="77777777" w:rsidR="007815CB" w:rsidRPr="007F5E31" w:rsidRDefault="007815CB" w:rsidP="007815CB">
      <w:pPr>
        <w:jc w:val="both"/>
        <w:rPr>
          <w:sz w:val="24"/>
          <w:szCs w:val="24"/>
        </w:rPr>
      </w:pPr>
      <w:r>
        <w:rPr>
          <w:sz w:val="24"/>
          <w:szCs w:val="24"/>
        </w:rPr>
        <w:t>Zubereitung:</w:t>
      </w:r>
    </w:p>
    <w:p w14:paraId="238E3DAF" w14:textId="77777777" w:rsidR="007815CB" w:rsidRPr="007F5E31" w:rsidRDefault="007815CB" w:rsidP="00B40E8C">
      <w:pPr>
        <w:pStyle w:val="ListParagraph"/>
        <w:numPr>
          <w:ilvl w:val="0"/>
          <w:numId w:val="1595"/>
        </w:numPr>
        <w:spacing w:after="120"/>
        <w:ind w:left="714" w:hanging="357"/>
        <w:contextualSpacing w:val="0"/>
        <w:jc w:val="both"/>
        <w:rPr>
          <w:sz w:val="24"/>
          <w:szCs w:val="24"/>
        </w:rPr>
      </w:pPr>
      <w:r w:rsidRPr="007F5E31">
        <w:rPr>
          <w:sz w:val="24"/>
          <w:szCs w:val="24"/>
        </w:rPr>
        <w:t>Den Backofen auf 220 Grad Umluft vorheizen.</w:t>
      </w:r>
    </w:p>
    <w:p w14:paraId="22E13A05" w14:textId="77777777" w:rsidR="007815CB" w:rsidRPr="007F5E31" w:rsidRDefault="007815CB" w:rsidP="00B40E8C">
      <w:pPr>
        <w:pStyle w:val="ListParagraph"/>
        <w:numPr>
          <w:ilvl w:val="0"/>
          <w:numId w:val="1595"/>
        </w:numPr>
        <w:spacing w:after="120"/>
        <w:ind w:left="714" w:hanging="357"/>
        <w:contextualSpacing w:val="0"/>
        <w:jc w:val="both"/>
        <w:rPr>
          <w:sz w:val="24"/>
          <w:szCs w:val="24"/>
        </w:rPr>
      </w:pPr>
      <w:r w:rsidRPr="007F5E31">
        <w:rPr>
          <w:sz w:val="24"/>
          <w:szCs w:val="24"/>
        </w:rPr>
        <w:t>Paprikaschoten und Öl in einer Schüssel mischen. Auf einem großen, mit Backpapier belegten Backblech verteilen und im Ofen 15 Minuten rösten. Den Knoblauch hinzufügen und 15 Minuten mitrösten, bis er goldbraun ist. Die Schoten sollten dann weich und sehr dunkel sein.</w:t>
      </w:r>
    </w:p>
    <w:p w14:paraId="357B8452" w14:textId="77777777" w:rsidR="007815CB" w:rsidRPr="007F5E31" w:rsidRDefault="007815CB" w:rsidP="00B40E8C">
      <w:pPr>
        <w:pStyle w:val="ListParagraph"/>
        <w:numPr>
          <w:ilvl w:val="0"/>
          <w:numId w:val="1595"/>
        </w:numPr>
        <w:spacing w:after="120"/>
        <w:ind w:left="714" w:hanging="357"/>
        <w:contextualSpacing w:val="0"/>
        <w:jc w:val="both"/>
        <w:rPr>
          <w:sz w:val="24"/>
          <w:szCs w:val="24"/>
        </w:rPr>
      </w:pPr>
      <w:r w:rsidRPr="007F5E31">
        <w:rPr>
          <w:sz w:val="24"/>
          <w:szCs w:val="24"/>
        </w:rPr>
        <w:t>Paprikaschoten und Knoblauch mit Thymianblättern, Paprikapulver, Chiliflocken, Essig, Walnüssen und ½ TL Salz grob pürieren.</w:t>
      </w:r>
    </w:p>
    <w:p w14:paraId="5E900199" w14:textId="77777777" w:rsidR="007815CB" w:rsidRPr="007F5E31" w:rsidRDefault="007815CB" w:rsidP="00B40E8C">
      <w:pPr>
        <w:pStyle w:val="ListParagraph"/>
        <w:numPr>
          <w:ilvl w:val="0"/>
          <w:numId w:val="1595"/>
        </w:numPr>
        <w:spacing w:after="120"/>
        <w:ind w:left="714" w:hanging="357"/>
        <w:contextualSpacing w:val="0"/>
        <w:jc w:val="both"/>
        <w:rPr>
          <w:sz w:val="24"/>
          <w:szCs w:val="24"/>
        </w:rPr>
      </w:pPr>
      <w:r w:rsidRPr="007F5E31">
        <w:rPr>
          <w:sz w:val="24"/>
          <w:szCs w:val="24"/>
        </w:rPr>
        <w:t xml:space="preserve">Für das Püree das Öl in einem kleinen Topf bei mittlerer Temperatur erhitzen. Knoblauch und Thymian darin behutsam 2 – 3 Minuten braten, bis der Knoblauch zu karamellisieren beginnt. Den Knoblauch wegwerfen, die Thymianzweige mit 2 TL vom Bratöl beiseitestellen. Die weißen Bohnen mit dem restlichen Öl aus dem Topf sowie 1 EL Wasser und ½ TL Salz ganz glatt pürieren. Auf einer großen Platte verstreichen, dabei rundherum einen Rand formen. Die Paprikasauce in die Mitte löffeln und zum </w:t>
      </w:r>
      <w:r w:rsidRPr="007F5E31">
        <w:rPr>
          <w:sz w:val="24"/>
          <w:szCs w:val="24"/>
        </w:rPr>
        <w:lastRenderedPageBreak/>
        <w:t>Schluss die knusprigen Thymianzweige mit ihrem Öl darauf geben. Mit gehackten Walnüssen bestreuen.</w:t>
      </w:r>
      <w:r w:rsidRPr="007F5E31">
        <w:rPr>
          <w:sz w:val="24"/>
          <w:szCs w:val="24"/>
        </w:rPr>
        <w:br w:type="page"/>
      </w:r>
    </w:p>
    <w:p w14:paraId="3107C78E" w14:textId="77777777" w:rsidR="003123C1" w:rsidRDefault="003123C1" w:rsidP="003123C1">
      <w:pPr>
        <w:pStyle w:val="Heading2"/>
        <w:spacing w:after="240"/>
      </w:pPr>
      <w:r>
        <w:lastRenderedPageBreak/>
        <w:t>„Bohnotto“ mit Austernpilzen, Mascarpone und Spinat</w:t>
      </w:r>
      <w:r>
        <w:rPr>
          <w:rStyle w:val="FootnoteReference"/>
        </w:rPr>
        <w:footnoteReference w:id="869"/>
      </w:r>
      <w:r>
        <w:t xml:space="preserve"> </w:t>
      </w:r>
    </w:p>
    <w:p w14:paraId="127F66A9" w14:textId="77777777" w:rsidR="003123C1" w:rsidRDefault="003123C1" w:rsidP="003123C1">
      <w:pPr>
        <w:rPr>
          <w:sz w:val="24"/>
          <w:szCs w:val="24"/>
        </w:rPr>
      </w:pPr>
      <w:r w:rsidRPr="005E270B">
        <w:rPr>
          <w:sz w:val="24"/>
          <w:szCs w:val="24"/>
          <w:u w:val="single"/>
        </w:rPr>
        <w:t>Zutaten</w:t>
      </w:r>
      <w:r>
        <w:rPr>
          <w:sz w:val="24"/>
          <w:szCs w:val="24"/>
        </w:rPr>
        <w:t xml:space="preserve"> (für 4 Portionen):</w:t>
      </w:r>
    </w:p>
    <w:p w14:paraId="3C920D3A" w14:textId="77777777" w:rsidR="003123C1" w:rsidRDefault="003123C1" w:rsidP="003123C1">
      <w:pPr>
        <w:rPr>
          <w:sz w:val="24"/>
          <w:szCs w:val="24"/>
        </w:rPr>
      </w:pPr>
      <w:r>
        <w:rPr>
          <w:sz w:val="24"/>
          <w:szCs w:val="24"/>
        </w:rPr>
        <w:t>2 EL Olivenöl</w:t>
      </w:r>
    </w:p>
    <w:p w14:paraId="4A124DE0" w14:textId="77777777" w:rsidR="003123C1" w:rsidRDefault="003123C1" w:rsidP="003123C1">
      <w:pPr>
        <w:rPr>
          <w:sz w:val="24"/>
          <w:szCs w:val="24"/>
        </w:rPr>
      </w:pPr>
      <w:r>
        <w:rPr>
          <w:sz w:val="24"/>
          <w:szCs w:val="24"/>
        </w:rPr>
        <w:t>1 große Zwiebel, fein gehackt</w:t>
      </w:r>
    </w:p>
    <w:p w14:paraId="3B42621E" w14:textId="77777777" w:rsidR="003123C1" w:rsidRDefault="003123C1" w:rsidP="003123C1">
      <w:pPr>
        <w:rPr>
          <w:sz w:val="24"/>
          <w:szCs w:val="24"/>
        </w:rPr>
      </w:pPr>
      <w:r>
        <w:rPr>
          <w:sz w:val="24"/>
          <w:szCs w:val="24"/>
        </w:rPr>
        <w:t>2 Knoblauchzehen, fein gehackt</w:t>
      </w:r>
    </w:p>
    <w:p w14:paraId="7CBAE745" w14:textId="77777777" w:rsidR="003123C1" w:rsidRDefault="003123C1" w:rsidP="003123C1">
      <w:pPr>
        <w:rPr>
          <w:sz w:val="24"/>
          <w:szCs w:val="24"/>
        </w:rPr>
      </w:pPr>
      <w:r>
        <w:rPr>
          <w:sz w:val="24"/>
          <w:szCs w:val="24"/>
        </w:rPr>
        <w:t>100 g Austernpilze (oder Champignons) in Scheiben geschnitten</w:t>
      </w:r>
    </w:p>
    <w:p w14:paraId="2947421F" w14:textId="77777777" w:rsidR="003123C1" w:rsidRDefault="003123C1" w:rsidP="003123C1">
      <w:pPr>
        <w:rPr>
          <w:sz w:val="24"/>
          <w:szCs w:val="24"/>
        </w:rPr>
      </w:pPr>
      <w:r>
        <w:rPr>
          <w:sz w:val="24"/>
          <w:szCs w:val="24"/>
        </w:rPr>
        <w:t xml:space="preserve">120 ml trockener Weißwein </w:t>
      </w:r>
    </w:p>
    <w:p w14:paraId="2DC06313" w14:textId="77777777" w:rsidR="003123C1" w:rsidRDefault="003123C1" w:rsidP="003123C1">
      <w:pPr>
        <w:rPr>
          <w:sz w:val="24"/>
          <w:szCs w:val="24"/>
        </w:rPr>
      </w:pPr>
      <w:r>
        <w:rPr>
          <w:sz w:val="24"/>
          <w:szCs w:val="24"/>
        </w:rPr>
        <w:t>250 g Spinat, grob gehackt</w:t>
      </w:r>
    </w:p>
    <w:p w14:paraId="48A59224" w14:textId="77777777" w:rsidR="003123C1" w:rsidRDefault="003123C1" w:rsidP="003123C1">
      <w:pPr>
        <w:rPr>
          <w:sz w:val="24"/>
          <w:szCs w:val="24"/>
        </w:rPr>
      </w:pPr>
      <w:r>
        <w:rPr>
          <w:sz w:val="24"/>
          <w:szCs w:val="24"/>
        </w:rPr>
        <w:t>450 g gekochte Cannellinibohnen aus der Dose</w:t>
      </w:r>
    </w:p>
    <w:p w14:paraId="12E43870" w14:textId="77777777" w:rsidR="003123C1" w:rsidRDefault="003123C1" w:rsidP="003123C1">
      <w:pPr>
        <w:rPr>
          <w:sz w:val="24"/>
          <w:szCs w:val="24"/>
        </w:rPr>
      </w:pPr>
      <w:r>
        <w:rPr>
          <w:sz w:val="24"/>
          <w:szCs w:val="24"/>
        </w:rPr>
        <w:t>120 ml Gemüsebrühe</w:t>
      </w:r>
    </w:p>
    <w:p w14:paraId="5855CD7E" w14:textId="77777777" w:rsidR="003123C1" w:rsidRDefault="003123C1" w:rsidP="003123C1">
      <w:pPr>
        <w:rPr>
          <w:sz w:val="24"/>
          <w:szCs w:val="24"/>
        </w:rPr>
      </w:pPr>
      <w:r>
        <w:rPr>
          <w:sz w:val="24"/>
          <w:szCs w:val="24"/>
        </w:rPr>
        <w:t>60 g Mascarpone</w:t>
      </w:r>
    </w:p>
    <w:p w14:paraId="6EB94C70" w14:textId="77777777" w:rsidR="003123C1" w:rsidRDefault="003123C1" w:rsidP="003123C1">
      <w:pPr>
        <w:rPr>
          <w:sz w:val="24"/>
          <w:szCs w:val="24"/>
        </w:rPr>
      </w:pPr>
      <w:r>
        <w:rPr>
          <w:sz w:val="24"/>
          <w:szCs w:val="24"/>
        </w:rPr>
        <w:t>Abgeriebene Schale und Saft von ½ unbehandelten Zitronen</w:t>
      </w:r>
    </w:p>
    <w:p w14:paraId="55B65395" w14:textId="77777777" w:rsidR="003123C1" w:rsidRDefault="003123C1" w:rsidP="003123C1">
      <w:pPr>
        <w:rPr>
          <w:sz w:val="24"/>
          <w:szCs w:val="24"/>
        </w:rPr>
      </w:pPr>
      <w:r>
        <w:rPr>
          <w:sz w:val="24"/>
          <w:szCs w:val="24"/>
        </w:rPr>
        <w:t>1 Handvoll Thymian, Blätter abgezupft</w:t>
      </w:r>
    </w:p>
    <w:p w14:paraId="4EB14E60" w14:textId="77777777" w:rsidR="003123C1" w:rsidRDefault="003123C1" w:rsidP="003123C1">
      <w:pPr>
        <w:rPr>
          <w:sz w:val="24"/>
          <w:szCs w:val="24"/>
        </w:rPr>
      </w:pPr>
      <w:r>
        <w:rPr>
          <w:sz w:val="24"/>
          <w:szCs w:val="24"/>
        </w:rPr>
        <w:t>Salz, Pfeffer aus der Mühle</w:t>
      </w:r>
    </w:p>
    <w:p w14:paraId="03188B26" w14:textId="77777777" w:rsidR="003123C1" w:rsidRDefault="003123C1" w:rsidP="003123C1">
      <w:pPr>
        <w:rPr>
          <w:sz w:val="24"/>
          <w:szCs w:val="24"/>
        </w:rPr>
      </w:pPr>
    </w:p>
    <w:p w14:paraId="5F9EF536" w14:textId="77777777" w:rsidR="003123C1" w:rsidRDefault="003123C1" w:rsidP="003123C1">
      <w:pPr>
        <w:rPr>
          <w:sz w:val="24"/>
          <w:szCs w:val="24"/>
        </w:rPr>
      </w:pPr>
      <w:r>
        <w:rPr>
          <w:sz w:val="24"/>
          <w:szCs w:val="24"/>
        </w:rPr>
        <w:t>Zubereitungszeit: 15 Minuten</w:t>
      </w:r>
    </w:p>
    <w:p w14:paraId="7032129A" w14:textId="77777777" w:rsidR="003123C1" w:rsidRPr="00675B3F" w:rsidRDefault="003123C1" w:rsidP="003123C1">
      <w:pPr>
        <w:pStyle w:val="ListParagraph"/>
        <w:numPr>
          <w:ilvl w:val="0"/>
          <w:numId w:val="54"/>
        </w:numPr>
        <w:spacing w:after="120"/>
        <w:ind w:left="714" w:hanging="357"/>
        <w:contextualSpacing w:val="0"/>
        <w:jc w:val="both"/>
        <w:rPr>
          <w:sz w:val="24"/>
          <w:szCs w:val="24"/>
        </w:rPr>
      </w:pPr>
      <w:r w:rsidRPr="00675B3F">
        <w:rPr>
          <w:sz w:val="24"/>
          <w:szCs w:val="24"/>
        </w:rPr>
        <w:t>Das Olivenöl in einem großen Topf bei mittlerer Hitze erwärmen. Die Zwiebel und den Knoblauch darin einige Minuten goldbraun braten, dabei gelegentlich umrühren.</w:t>
      </w:r>
    </w:p>
    <w:p w14:paraId="4C0083B3" w14:textId="77777777" w:rsidR="003123C1" w:rsidRPr="00675B3F" w:rsidRDefault="003123C1" w:rsidP="003123C1">
      <w:pPr>
        <w:pStyle w:val="ListParagraph"/>
        <w:numPr>
          <w:ilvl w:val="0"/>
          <w:numId w:val="54"/>
        </w:numPr>
        <w:spacing w:after="120"/>
        <w:ind w:left="714" w:hanging="357"/>
        <w:contextualSpacing w:val="0"/>
        <w:jc w:val="both"/>
        <w:rPr>
          <w:sz w:val="24"/>
          <w:szCs w:val="24"/>
        </w:rPr>
      </w:pPr>
      <w:r w:rsidRPr="00675B3F">
        <w:rPr>
          <w:sz w:val="24"/>
          <w:szCs w:val="24"/>
        </w:rPr>
        <w:t>Die Pilze hinzugeben und 1 weitere Minute braten. Den Wein und den Spinat unterrühren und leicht garen lassen, bis der Spinat zusammengefallen ist.</w:t>
      </w:r>
    </w:p>
    <w:p w14:paraId="5473F303" w14:textId="77777777" w:rsidR="007848F7" w:rsidRDefault="003123C1" w:rsidP="003123C1">
      <w:pPr>
        <w:pStyle w:val="ListParagraph"/>
        <w:numPr>
          <w:ilvl w:val="0"/>
          <w:numId w:val="54"/>
        </w:numPr>
        <w:spacing w:after="120"/>
        <w:ind w:left="714" w:hanging="357"/>
        <w:contextualSpacing w:val="0"/>
        <w:jc w:val="both"/>
        <w:rPr>
          <w:sz w:val="24"/>
          <w:szCs w:val="24"/>
        </w:rPr>
      </w:pPr>
      <w:r w:rsidRPr="00675B3F">
        <w:rPr>
          <w:sz w:val="24"/>
          <w:szCs w:val="24"/>
        </w:rPr>
        <w:t>Dann die Gemüsebrühe und die Bohnen hinzugeben und unter Rühren 3-4 Minuten kochen. Die Hitze reduzieren und den Mascarpone, den Zitronensaft und den Thymian unterrühren. Mit Salz und Pfeffer abschmecken. Mit geriebener Zitronenschale servieren.</w:t>
      </w:r>
    </w:p>
    <w:p w14:paraId="4DCFE733" w14:textId="77777777" w:rsidR="007848F7" w:rsidRDefault="007848F7" w:rsidP="007848F7">
      <w:pPr>
        <w:spacing w:after="120"/>
        <w:jc w:val="both"/>
        <w:rPr>
          <w:sz w:val="24"/>
          <w:szCs w:val="24"/>
        </w:rPr>
      </w:pPr>
    </w:p>
    <w:p w14:paraId="4AC93747" w14:textId="7A0183E3" w:rsidR="003123C1" w:rsidRPr="007848F7" w:rsidRDefault="007848F7" w:rsidP="007848F7">
      <w:pPr>
        <w:spacing w:after="120"/>
        <w:ind w:left="1416" w:hanging="1416"/>
        <w:jc w:val="both"/>
        <w:rPr>
          <w:sz w:val="24"/>
          <w:szCs w:val="24"/>
        </w:rPr>
      </w:pPr>
      <w:r>
        <w:rPr>
          <w:sz w:val="24"/>
          <w:szCs w:val="24"/>
        </w:rPr>
        <w:t>Kommentar:</w:t>
      </w:r>
      <w:r>
        <w:rPr>
          <w:sz w:val="24"/>
          <w:szCs w:val="24"/>
        </w:rPr>
        <w:tab/>
        <w:t xml:space="preserve">Simon mag das Gericht ja sehr, Paula hingegen weniger. Müsst ihr euch also einigen, wer es wann kocht </w:t>
      </w:r>
      <w:r w:rsidRPr="007848F7">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sidR="003123C1" w:rsidRPr="007848F7">
        <w:rPr>
          <w:sz w:val="24"/>
          <w:szCs w:val="24"/>
        </w:rPr>
        <w:br w:type="page"/>
      </w:r>
    </w:p>
    <w:p w14:paraId="76B1B97D" w14:textId="77777777" w:rsidR="00D44205" w:rsidRDefault="00D44205" w:rsidP="00D44205">
      <w:pPr>
        <w:pStyle w:val="Heading2"/>
        <w:spacing w:after="240"/>
      </w:pPr>
      <w:r>
        <w:lastRenderedPageBreak/>
        <w:t>Weißes Bohnenpüree</w:t>
      </w:r>
      <w:r>
        <w:rPr>
          <w:rStyle w:val="FootnoteReference"/>
        </w:rPr>
        <w:footnoteReference w:id="870"/>
      </w:r>
      <w:r>
        <w:t xml:space="preserve"> </w:t>
      </w:r>
    </w:p>
    <w:p w14:paraId="1B25E78C" w14:textId="77777777" w:rsidR="00D44205" w:rsidRPr="003A0B7D" w:rsidRDefault="00D44205" w:rsidP="00D44205">
      <w:pPr>
        <w:rPr>
          <w:sz w:val="24"/>
          <w:szCs w:val="24"/>
          <w:u w:val="single"/>
        </w:rPr>
      </w:pPr>
      <w:r w:rsidRPr="003A0B7D">
        <w:rPr>
          <w:sz w:val="24"/>
          <w:szCs w:val="24"/>
          <w:u w:val="single"/>
        </w:rPr>
        <w:t>Zutaten:</w:t>
      </w:r>
    </w:p>
    <w:p w14:paraId="1830B882" w14:textId="77777777" w:rsidR="00D44205" w:rsidRDefault="00D44205" w:rsidP="00D44205">
      <w:pPr>
        <w:rPr>
          <w:sz w:val="24"/>
          <w:szCs w:val="24"/>
        </w:rPr>
      </w:pPr>
      <w:r>
        <w:rPr>
          <w:sz w:val="24"/>
          <w:szCs w:val="24"/>
        </w:rPr>
        <w:t>100 g getrocknete weiße Bohnen</w:t>
      </w:r>
    </w:p>
    <w:p w14:paraId="2023141E" w14:textId="77777777" w:rsidR="00D44205" w:rsidRDefault="00D44205" w:rsidP="00D44205">
      <w:pPr>
        <w:rPr>
          <w:sz w:val="24"/>
          <w:szCs w:val="24"/>
        </w:rPr>
      </w:pPr>
      <w:r>
        <w:rPr>
          <w:sz w:val="24"/>
          <w:szCs w:val="24"/>
        </w:rPr>
        <w:t>1 Zwiebel</w:t>
      </w:r>
    </w:p>
    <w:p w14:paraId="7CC781E9" w14:textId="77777777" w:rsidR="00D44205" w:rsidRDefault="00D44205" w:rsidP="00D44205">
      <w:pPr>
        <w:rPr>
          <w:sz w:val="24"/>
          <w:szCs w:val="24"/>
        </w:rPr>
      </w:pPr>
      <w:r>
        <w:rPr>
          <w:sz w:val="24"/>
          <w:szCs w:val="24"/>
        </w:rPr>
        <w:t>1 Knoblauchzehe</w:t>
      </w:r>
    </w:p>
    <w:p w14:paraId="0CCFBEA2" w14:textId="77777777" w:rsidR="00D44205" w:rsidRDefault="00D44205" w:rsidP="00D44205">
      <w:pPr>
        <w:rPr>
          <w:sz w:val="24"/>
          <w:szCs w:val="24"/>
        </w:rPr>
      </w:pPr>
      <w:r>
        <w:rPr>
          <w:sz w:val="24"/>
          <w:szCs w:val="24"/>
        </w:rPr>
        <w:t>Olivenöl</w:t>
      </w:r>
    </w:p>
    <w:p w14:paraId="18D1116A" w14:textId="77777777" w:rsidR="00D44205" w:rsidRDefault="00D44205" w:rsidP="00D44205">
      <w:pPr>
        <w:rPr>
          <w:sz w:val="24"/>
          <w:szCs w:val="24"/>
        </w:rPr>
      </w:pPr>
      <w:r>
        <w:rPr>
          <w:sz w:val="24"/>
          <w:szCs w:val="24"/>
        </w:rPr>
        <w:t>100 ml Milch</w:t>
      </w:r>
    </w:p>
    <w:p w14:paraId="2795CAB4" w14:textId="77777777" w:rsidR="00D44205" w:rsidRDefault="00D44205" w:rsidP="00D44205">
      <w:pPr>
        <w:rPr>
          <w:sz w:val="24"/>
          <w:szCs w:val="24"/>
        </w:rPr>
      </w:pPr>
      <w:r>
        <w:rPr>
          <w:sz w:val="24"/>
          <w:szCs w:val="24"/>
        </w:rPr>
        <w:t>200 ml Brühe, ersatzweise Wasser</w:t>
      </w:r>
    </w:p>
    <w:p w14:paraId="388E21E6" w14:textId="77777777" w:rsidR="00D44205" w:rsidRDefault="00D44205" w:rsidP="00D44205">
      <w:pPr>
        <w:rPr>
          <w:sz w:val="24"/>
          <w:szCs w:val="24"/>
        </w:rPr>
      </w:pPr>
      <w:r>
        <w:rPr>
          <w:sz w:val="24"/>
          <w:szCs w:val="24"/>
        </w:rPr>
        <w:t>3 Kaffir-Limettenblätter</w:t>
      </w:r>
    </w:p>
    <w:p w14:paraId="3FB74B79" w14:textId="77777777" w:rsidR="00D44205" w:rsidRDefault="00D44205" w:rsidP="00D44205">
      <w:pPr>
        <w:rPr>
          <w:sz w:val="24"/>
          <w:szCs w:val="24"/>
        </w:rPr>
      </w:pPr>
      <w:r>
        <w:rPr>
          <w:sz w:val="24"/>
          <w:szCs w:val="24"/>
        </w:rPr>
        <w:t>Schale von ½ Limette</w:t>
      </w:r>
    </w:p>
    <w:p w14:paraId="75D72F67" w14:textId="77777777" w:rsidR="00D44205" w:rsidRDefault="00D44205" w:rsidP="00D44205">
      <w:pPr>
        <w:rPr>
          <w:sz w:val="24"/>
          <w:szCs w:val="24"/>
        </w:rPr>
      </w:pPr>
      <w:r>
        <w:rPr>
          <w:sz w:val="24"/>
          <w:szCs w:val="24"/>
        </w:rPr>
        <w:t>Salz und Pfeffer</w:t>
      </w:r>
    </w:p>
    <w:p w14:paraId="5B428970" w14:textId="77777777" w:rsidR="00D44205" w:rsidRDefault="00D44205" w:rsidP="00D44205">
      <w:pPr>
        <w:rPr>
          <w:sz w:val="24"/>
          <w:szCs w:val="24"/>
        </w:rPr>
      </w:pPr>
    </w:p>
    <w:p w14:paraId="229F73D1" w14:textId="77777777" w:rsidR="00D44205" w:rsidRDefault="00D44205" w:rsidP="00D44205">
      <w:pPr>
        <w:rPr>
          <w:sz w:val="24"/>
          <w:szCs w:val="24"/>
        </w:rPr>
      </w:pPr>
      <w:r>
        <w:rPr>
          <w:sz w:val="24"/>
          <w:szCs w:val="24"/>
        </w:rPr>
        <w:t>Zubereitung:</w:t>
      </w:r>
    </w:p>
    <w:p w14:paraId="5A2AE281" w14:textId="77777777" w:rsidR="00D44205" w:rsidRPr="003A0B7D" w:rsidRDefault="00D44205" w:rsidP="00B40E8C">
      <w:pPr>
        <w:pStyle w:val="ListParagraph"/>
        <w:numPr>
          <w:ilvl w:val="0"/>
          <w:numId w:val="1613"/>
        </w:numPr>
        <w:jc w:val="both"/>
        <w:rPr>
          <w:sz w:val="24"/>
          <w:szCs w:val="24"/>
        </w:rPr>
      </w:pPr>
      <w:r w:rsidRPr="003A0B7D">
        <w:rPr>
          <w:sz w:val="24"/>
          <w:szCs w:val="24"/>
        </w:rPr>
        <w:t>Bohnen 24 Stunden in Wasser einweichen. Im Einweichwasser kochen, bis sie weich sind. Zwiebeln und Knoblauch in Olivenöl anschwitzen. Bohnen hinzugeben und mit Milch und Brühe aufgießen. Mit dem Mixer fein pürieren. Kaffir-Limettenblätter fein hacken. Limettenschale fein abreiben und beides unter das Püree heben. Mit Olivenöl, Salz und Pfeffer abschmecken.</w:t>
      </w:r>
    </w:p>
    <w:p w14:paraId="3A4056F0" w14:textId="77777777" w:rsidR="00D44205" w:rsidRDefault="00D44205" w:rsidP="00D44205">
      <w:pPr>
        <w:rPr>
          <w:sz w:val="24"/>
          <w:szCs w:val="24"/>
        </w:rPr>
      </w:pPr>
    </w:p>
    <w:p w14:paraId="51541A7D" w14:textId="77777777" w:rsidR="00D44205" w:rsidRDefault="00D44205" w:rsidP="00D44205">
      <w:pPr>
        <w:rPr>
          <w:sz w:val="24"/>
          <w:szCs w:val="24"/>
        </w:rPr>
      </w:pPr>
      <w:r>
        <w:rPr>
          <w:sz w:val="24"/>
          <w:szCs w:val="24"/>
        </w:rPr>
        <w:t>Tipp:</w:t>
      </w:r>
      <w:r>
        <w:rPr>
          <w:sz w:val="24"/>
          <w:szCs w:val="24"/>
        </w:rPr>
        <w:tab/>
        <w:t>Ist eine tolle Beilage zu Fleisch.</w:t>
      </w:r>
    </w:p>
    <w:p w14:paraId="22891D6E" w14:textId="77777777" w:rsidR="00D44205" w:rsidRDefault="00D44205" w:rsidP="00D44205">
      <w:pPr>
        <w:rPr>
          <w:sz w:val="24"/>
          <w:szCs w:val="24"/>
        </w:rPr>
      </w:pPr>
      <w:r>
        <w:rPr>
          <w:sz w:val="24"/>
          <w:szCs w:val="24"/>
        </w:rPr>
        <w:br w:type="page"/>
      </w:r>
    </w:p>
    <w:p w14:paraId="013ACDA5" w14:textId="77777777" w:rsidR="00D44205" w:rsidRDefault="00D44205" w:rsidP="00D44205">
      <w:pPr>
        <w:pStyle w:val="Heading2"/>
        <w:spacing w:after="240"/>
      </w:pPr>
      <w:r>
        <w:lastRenderedPageBreak/>
        <w:t>Noch mal weißes Bohnenpüree</w:t>
      </w:r>
      <w:r>
        <w:rPr>
          <w:rStyle w:val="FootnoteReference"/>
        </w:rPr>
        <w:footnoteReference w:id="871"/>
      </w:r>
    </w:p>
    <w:p w14:paraId="47EFEDC3" w14:textId="77777777" w:rsidR="00D44205" w:rsidRDefault="00D44205" w:rsidP="00D44205">
      <w:pPr>
        <w:rPr>
          <w:sz w:val="24"/>
          <w:szCs w:val="24"/>
        </w:rPr>
      </w:pPr>
      <w:r w:rsidRPr="005D1A37">
        <w:rPr>
          <w:sz w:val="24"/>
          <w:szCs w:val="24"/>
          <w:u w:val="single"/>
        </w:rPr>
        <w:t>Zutaten</w:t>
      </w:r>
      <w:r>
        <w:rPr>
          <w:sz w:val="24"/>
          <w:szCs w:val="24"/>
        </w:rPr>
        <w:t xml:space="preserve"> (für 6 Portionen):</w:t>
      </w:r>
    </w:p>
    <w:p w14:paraId="5A811BDE" w14:textId="77777777" w:rsidR="00D44205" w:rsidRDefault="00D44205" w:rsidP="00D44205">
      <w:pPr>
        <w:rPr>
          <w:sz w:val="24"/>
          <w:szCs w:val="24"/>
        </w:rPr>
      </w:pPr>
      <w:r>
        <w:rPr>
          <w:sz w:val="24"/>
          <w:szCs w:val="24"/>
        </w:rPr>
        <w:t>350 g Cannellini-Bohnen, über Nacht in reichlich kaltem Wasser mit 1 EL Natron eingelegt</w:t>
      </w:r>
    </w:p>
    <w:p w14:paraId="26170AA3" w14:textId="77777777" w:rsidR="00D44205" w:rsidRDefault="00D44205" w:rsidP="00D44205">
      <w:pPr>
        <w:rPr>
          <w:sz w:val="24"/>
          <w:szCs w:val="24"/>
        </w:rPr>
      </w:pPr>
      <w:r>
        <w:rPr>
          <w:sz w:val="24"/>
          <w:szCs w:val="24"/>
        </w:rPr>
        <w:t>1 Zwiebel, geschält und in 8 Spalten geschnitten</w:t>
      </w:r>
    </w:p>
    <w:p w14:paraId="5CFFD3C6" w14:textId="77777777" w:rsidR="00D44205" w:rsidRDefault="00D44205" w:rsidP="00D44205">
      <w:pPr>
        <w:rPr>
          <w:sz w:val="24"/>
          <w:szCs w:val="24"/>
        </w:rPr>
      </w:pPr>
      <w:r>
        <w:rPr>
          <w:sz w:val="24"/>
          <w:szCs w:val="24"/>
        </w:rPr>
        <w:t>10 Knoblauchzehen, geschält</w:t>
      </w:r>
    </w:p>
    <w:p w14:paraId="5D6C347C" w14:textId="77777777" w:rsidR="00D44205" w:rsidRDefault="00D44205" w:rsidP="00D44205">
      <w:pPr>
        <w:rPr>
          <w:sz w:val="24"/>
          <w:szCs w:val="24"/>
        </w:rPr>
      </w:pPr>
      <w:r>
        <w:rPr>
          <w:sz w:val="24"/>
          <w:szCs w:val="24"/>
        </w:rPr>
        <w:t>2 Zweige Rosmarin</w:t>
      </w:r>
    </w:p>
    <w:p w14:paraId="1B2665EC" w14:textId="77777777" w:rsidR="00D44205" w:rsidRDefault="00D44205" w:rsidP="00D44205">
      <w:pPr>
        <w:rPr>
          <w:sz w:val="24"/>
          <w:szCs w:val="24"/>
        </w:rPr>
      </w:pPr>
      <w:r>
        <w:rPr>
          <w:sz w:val="24"/>
          <w:szCs w:val="24"/>
        </w:rPr>
        <w:t>3 Zweige Thymian</w:t>
      </w:r>
    </w:p>
    <w:p w14:paraId="2B20BF4A" w14:textId="77777777" w:rsidR="00D44205" w:rsidRDefault="00D44205" w:rsidP="00D44205">
      <w:pPr>
        <w:rPr>
          <w:sz w:val="24"/>
          <w:szCs w:val="24"/>
        </w:rPr>
      </w:pPr>
      <w:r>
        <w:rPr>
          <w:sz w:val="24"/>
          <w:szCs w:val="24"/>
        </w:rPr>
        <w:t>1 grüne Chilischote, längs halbiert</w:t>
      </w:r>
    </w:p>
    <w:p w14:paraId="22574856" w14:textId="77777777" w:rsidR="00D44205" w:rsidRDefault="00D44205" w:rsidP="00D44205">
      <w:pPr>
        <w:rPr>
          <w:sz w:val="24"/>
          <w:szCs w:val="24"/>
        </w:rPr>
      </w:pPr>
      <w:r>
        <w:rPr>
          <w:sz w:val="24"/>
          <w:szCs w:val="24"/>
        </w:rPr>
        <w:t>200 ml Olivenöl</w:t>
      </w:r>
    </w:p>
    <w:p w14:paraId="097EC58A" w14:textId="77777777" w:rsidR="00D44205" w:rsidRDefault="00D44205" w:rsidP="00D44205">
      <w:pPr>
        <w:rPr>
          <w:sz w:val="24"/>
          <w:szCs w:val="24"/>
        </w:rPr>
      </w:pPr>
      <w:r>
        <w:rPr>
          <w:sz w:val="24"/>
          <w:szCs w:val="24"/>
        </w:rPr>
        <w:t>1 EL Dijonsenf</w:t>
      </w:r>
    </w:p>
    <w:p w14:paraId="5F6CFEBF" w14:textId="77777777" w:rsidR="00D44205" w:rsidRDefault="00D44205" w:rsidP="00D44205">
      <w:pPr>
        <w:rPr>
          <w:sz w:val="24"/>
          <w:szCs w:val="24"/>
        </w:rPr>
      </w:pPr>
      <w:r>
        <w:rPr>
          <w:sz w:val="24"/>
          <w:szCs w:val="24"/>
        </w:rPr>
        <w:t>90 ml Zitronensaft (ca. 4 Zitronen)</w:t>
      </w:r>
    </w:p>
    <w:p w14:paraId="7375C764" w14:textId="77777777" w:rsidR="00D44205" w:rsidRDefault="00D44205" w:rsidP="00D44205">
      <w:pPr>
        <w:rPr>
          <w:sz w:val="24"/>
          <w:szCs w:val="24"/>
        </w:rPr>
      </w:pPr>
      <w:r>
        <w:rPr>
          <w:sz w:val="24"/>
          <w:szCs w:val="24"/>
        </w:rPr>
        <w:t>10 g Dill, grob gehackt</w:t>
      </w:r>
    </w:p>
    <w:p w14:paraId="086F37A6" w14:textId="77777777" w:rsidR="00D44205" w:rsidRDefault="00D44205" w:rsidP="00D44205">
      <w:pPr>
        <w:rPr>
          <w:sz w:val="24"/>
          <w:szCs w:val="24"/>
        </w:rPr>
      </w:pPr>
      <w:r>
        <w:rPr>
          <w:sz w:val="24"/>
          <w:szCs w:val="24"/>
        </w:rPr>
        <w:t>½ TL Chiliflocken</w:t>
      </w:r>
    </w:p>
    <w:p w14:paraId="2DB69992" w14:textId="77777777" w:rsidR="00D44205" w:rsidRDefault="00D44205" w:rsidP="00D44205">
      <w:pPr>
        <w:rPr>
          <w:sz w:val="24"/>
          <w:szCs w:val="24"/>
        </w:rPr>
      </w:pPr>
      <w:r>
        <w:rPr>
          <w:sz w:val="24"/>
          <w:szCs w:val="24"/>
        </w:rPr>
        <w:t>Salz, Pfeffer</w:t>
      </w:r>
    </w:p>
    <w:p w14:paraId="512E4DB4" w14:textId="77777777" w:rsidR="00D44205" w:rsidRDefault="00D44205" w:rsidP="00D44205">
      <w:pPr>
        <w:rPr>
          <w:sz w:val="24"/>
          <w:szCs w:val="24"/>
        </w:rPr>
      </w:pPr>
    </w:p>
    <w:p w14:paraId="7867E028" w14:textId="77777777" w:rsidR="00D44205" w:rsidRDefault="00D44205" w:rsidP="00D44205">
      <w:pPr>
        <w:rPr>
          <w:sz w:val="24"/>
          <w:szCs w:val="24"/>
        </w:rPr>
      </w:pPr>
      <w:r>
        <w:rPr>
          <w:sz w:val="24"/>
          <w:szCs w:val="24"/>
        </w:rPr>
        <w:t>Zubereitung:</w:t>
      </w:r>
    </w:p>
    <w:p w14:paraId="440F62B4" w14:textId="77777777" w:rsidR="00D44205" w:rsidRPr="003764F7" w:rsidRDefault="00D44205" w:rsidP="00B40E8C">
      <w:pPr>
        <w:pStyle w:val="ListParagraph"/>
        <w:numPr>
          <w:ilvl w:val="0"/>
          <w:numId w:val="1945"/>
        </w:numPr>
        <w:spacing w:after="120"/>
        <w:contextualSpacing w:val="0"/>
        <w:jc w:val="both"/>
        <w:rPr>
          <w:sz w:val="24"/>
          <w:szCs w:val="24"/>
        </w:rPr>
      </w:pPr>
      <w:r w:rsidRPr="003764F7">
        <w:rPr>
          <w:sz w:val="24"/>
          <w:szCs w:val="24"/>
        </w:rPr>
        <w:t>Die Bohnen abgießen, mit der Zwiebel in einen großen Topf geben und etwa 4 cm hoch mit Wasser bedecken. Bei mittlerer bis starker Hitze zum Kochen bringen und dann bei mittlerer Hitze ca. 50 Minuten garen, bis die Bohne sehr weich sind und zu zerfallen beginnen. Falls nötig, verkochtes Wasser zwischendurch ergänzen. Die Bohen gut abtropfen lassen.</w:t>
      </w:r>
    </w:p>
    <w:p w14:paraId="1D4A7D1E" w14:textId="77777777" w:rsidR="00D44205" w:rsidRPr="003764F7" w:rsidRDefault="00D44205" w:rsidP="00B40E8C">
      <w:pPr>
        <w:pStyle w:val="ListParagraph"/>
        <w:numPr>
          <w:ilvl w:val="0"/>
          <w:numId w:val="1945"/>
        </w:numPr>
        <w:spacing w:after="120"/>
        <w:contextualSpacing w:val="0"/>
        <w:jc w:val="both"/>
        <w:rPr>
          <w:sz w:val="24"/>
          <w:szCs w:val="24"/>
        </w:rPr>
      </w:pPr>
      <w:r w:rsidRPr="003764F7">
        <w:rPr>
          <w:sz w:val="24"/>
          <w:szCs w:val="24"/>
        </w:rPr>
        <w:t>Während die Bohnen garen, Knoblauch, Rosmarin, Thymian, Chili und Öl in einen kleinen Topf geben. Zugedeckt bei schwacher bis mittlerer Hitze 25-30 Minuten erhitzen, bis der Knoblauch weich ist und Farbe annimmt. Vom Herd nehmen und zugedeckt bei Resthitze weitere 10 Minuten ziehen lassen. Das Öl durch ein Sieb in eine Schüssel gießen, Knoblauch, Kräuter und Chili beiseitelegen.</w:t>
      </w:r>
    </w:p>
    <w:p w14:paraId="4DAEA6B0" w14:textId="77777777" w:rsidR="00D44205" w:rsidRPr="003764F7" w:rsidRDefault="00D44205" w:rsidP="00B40E8C">
      <w:pPr>
        <w:pStyle w:val="ListParagraph"/>
        <w:numPr>
          <w:ilvl w:val="0"/>
          <w:numId w:val="1945"/>
        </w:numPr>
        <w:spacing w:after="120"/>
        <w:contextualSpacing w:val="0"/>
        <w:jc w:val="both"/>
        <w:rPr>
          <w:sz w:val="24"/>
          <w:szCs w:val="24"/>
        </w:rPr>
      </w:pPr>
      <w:r w:rsidRPr="003764F7">
        <w:rPr>
          <w:sz w:val="24"/>
          <w:szCs w:val="24"/>
        </w:rPr>
        <w:t>Für das Aioli den gegarten Knoblauch mit 100 g der gegarten Bohnen, dem Senf, 2 EL Zitronensaft, 75 ml des Knoblauchöls, 1 EL Wasser sowie etwas Salz und 1 kräftigen Prise Pfeffer fein pürieren.</w:t>
      </w:r>
    </w:p>
    <w:p w14:paraId="403D9005" w14:textId="77777777" w:rsidR="00D44205" w:rsidRPr="003764F7" w:rsidRDefault="00D44205" w:rsidP="00B40E8C">
      <w:pPr>
        <w:pStyle w:val="ListParagraph"/>
        <w:numPr>
          <w:ilvl w:val="0"/>
          <w:numId w:val="1945"/>
        </w:numPr>
        <w:spacing w:after="120"/>
        <w:contextualSpacing w:val="0"/>
        <w:jc w:val="both"/>
        <w:rPr>
          <w:sz w:val="24"/>
          <w:szCs w:val="24"/>
        </w:rPr>
      </w:pPr>
      <w:r w:rsidRPr="003764F7">
        <w:rPr>
          <w:sz w:val="24"/>
          <w:szCs w:val="24"/>
        </w:rPr>
        <w:t>Für das Bohnentopping 150 g der gegarten Bohnen in einer kleinen Schüssel mit 1,5 EL Zitronensaft, 3 EL Knoblauchöl, dem Dill sowie ¼ TL Salz und einer kräftigen Prise Pfeffer vermengen. Beiseitestellen.</w:t>
      </w:r>
    </w:p>
    <w:p w14:paraId="14CAE0BE" w14:textId="77777777" w:rsidR="00D44205" w:rsidRPr="003764F7" w:rsidRDefault="00D44205" w:rsidP="00B40E8C">
      <w:pPr>
        <w:pStyle w:val="ListParagraph"/>
        <w:numPr>
          <w:ilvl w:val="0"/>
          <w:numId w:val="1945"/>
        </w:numPr>
        <w:spacing w:after="120"/>
        <w:contextualSpacing w:val="0"/>
        <w:jc w:val="both"/>
        <w:rPr>
          <w:sz w:val="24"/>
          <w:szCs w:val="24"/>
        </w:rPr>
      </w:pPr>
      <w:r w:rsidRPr="003764F7">
        <w:rPr>
          <w:sz w:val="24"/>
          <w:szCs w:val="24"/>
        </w:rPr>
        <w:lastRenderedPageBreak/>
        <w:t>Die restlichen Bohnen nach dem Abkühlen mit der Zwiebel, 2,5 EL Zitronensaft, 3 EL Knoblauchöl, ½ TL Salz und 1 kräftigen Prise Pfeffer hinzufügen und alles zu einem dicken, glatten Püree verarbeiten. Gleichmäßig in einer flachen Schale verstreichen und in die Mitte eine Mulde drücken. In die Mulde das Aioli geben und darauf das Bohnentopping. Mit den Chiliflocken sowie den beiseitegestellten Kräuterzweigen und der grünen Chilischote garnieren und servieren.</w:t>
      </w:r>
      <w:r w:rsidRPr="003764F7">
        <w:rPr>
          <w:sz w:val="24"/>
          <w:szCs w:val="24"/>
        </w:rPr>
        <w:br w:type="page"/>
      </w:r>
    </w:p>
    <w:p w14:paraId="2E6B3AE9" w14:textId="77777777" w:rsidR="005F12A6" w:rsidRDefault="005F12A6" w:rsidP="005F12A6">
      <w:pPr>
        <w:pStyle w:val="Heading2"/>
        <w:spacing w:after="240"/>
      </w:pPr>
      <w:r>
        <w:lastRenderedPageBreak/>
        <w:t>Rajma</w:t>
      </w:r>
      <w:r>
        <w:rPr>
          <w:rStyle w:val="FootnoteReference"/>
        </w:rPr>
        <w:footnoteReference w:id="872"/>
      </w:r>
      <w:r>
        <w:t xml:space="preserve"> </w:t>
      </w:r>
    </w:p>
    <w:p w14:paraId="62BFD2CF" w14:textId="77777777" w:rsidR="005F12A6" w:rsidRDefault="005F12A6" w:rsidP="005F12A6">
      <w:pPr>
        <w:rPr>
          <w:sz w:val="24"/>
          <w:szCs w:val="24"/>
        </w:rPr>
      </w:pPr>
      <w:r w:rsidRPr="00825EB3">
        <w:rPr>
          <w:sz w:val="24"/>
          <w:szCs w:val="24"/>
          <w:u w:val="single"/>
        </w:rPr>
        <w:t>Zutaten</w:t>
      </w:r>
      <w:r>
        <w:rPr>
          <w:sz w:val="24"/>
          <w:szCs w:val="24"/>
        </w:rPr>
        <w:t xml:space="preserve"> (für 4 Portionen):</w:t>
      </w:r>
    </w:p>
    <w:p w14:paraId="74074B0E" w14:textId="77777777" w:rsidR="005F12A6" w:rsidRDefault="005F12A6" w:rsidP="005F12A6">
      <w:pPr>
        <w:rPr>
          <w:sz w:val="24"/>
          <w:szCs w:val="24"/>
        </w:rPr>
      </w:pPr>
      <w:r>
        <w:rPr>
          <w:sz w:val="24"/>
          <w:szCs w:val="24"/>
        </w:rPr>
        <w:t>240 g getrocknete Kidneybohnen</w:t>
      </w:r>
    </w:p>
    <w:p w14:paraId="56D73B97" w14:textId="77777777" w:rsidR="005F12A6" w:rsidRDefault="005F12A6" w:rsidP="005F12A6">
      <w:pPr>
        <w:rPr>
          <w:sz w:val="24"/>
          <w:szCs w:val="24"/>
        </w:rPr>
      </w:pPr>
      <w:r>
        <w:rPr>
          <w:sz w:val="24"/>
          <w:szCs w:val="24"/>
        </w:rPr>
        <w:t>2 Zwiebeln, gewürfelt</w:t>
      </w:r>
    </w:p>
    <w:p w14:paraId="1A15F217" w14:textId="77777777" w:rsidR="005F12A6" w:rsidRDefault="005F12A6" w:rsidP="005F12A6">
      <w:pPr>
        <w:rPr>
          <w:sz w:val="24"/>
          <w:szCs w:val="24"/>
        </w:rPr>
      </w:pPr>
      <w:r>
        <w:rPr>
          <w:sz w:val="24"/>
          <w:szCs w:val="24"/>
        </w:rPr>
        <w:t>1 grüne India-Jwala-Chilischote, entkernt</w:t>
      </w:r>
    </w:p>
    <w:p w14:paraId="56F514DA" w14:textId="77777777" w:rsidR="005F12A6" w:rsidRDefault="005F12A6" w:rsidP="005F12A6">
      <w:pPr>
        <w:rPr>
          <w:sz w:val="24"/>
          <w:szCs w:val="24"/>
        </w:rPr>
      </w:pPr>
      <w:r>
        <w:rPr>
          <w:sz w:val="24"/>
          <w:szCs w:val="24"/>
        </w:rPr>
        <w:t>1 Stück Ingwer (4 cm), geschält und grob gehackt</w:t>
      </w:r>
    </w:p>
    <w:p w14:paraId="132DC764" w14:textId="77777777" w:rsidR="005F12A6" w:rsidRDefault="005F12A6" w:rsidP="005F12A6">
      <w:pPr>
        <w:rPr>
          <w:sz w:val="24"/>
          <w:szCs w:val="24"/>
        </w:rPr>
      </w:pPr>
      <w:r>
        <w:rPr>
          <w:sz w:val="24"/>
          <w:szCs w:val="24"/>
        </w:rPr>
        <w:t>3 Knoblauchzehen</w:t>
      </w:r>
    </w:p>
    <w:p w14:paraId="5E46F2C9" w14:textId="77777777" w:rsidR="005F12A6" w:rsidRDefault="005F12A6" w:rsidP="005F12A6">
      <w:pPr>
        <w:rPr>
          <w:sz w:val="24"/>
          <w:szCs w:val="24"/>
        </w:rPr>
      </w:pPr>
      <w:r>
        <w:rPr>
          <w:sz w:val="24"/>
          <w:szCs w:val="24"/>
        </w:rPr>
        <w:t>2 EL Rapsöl</w:t>
      </w:r>
    </w:p>
    <w:p w14:paraId="62DCF058" w14:textId="77777777" w:rsidR="005F12A6" w:rsidRDefault="005F12A6" w:rsidP="005F12A6">
      <w:pPr>
        <w:rPr>
          <w:sz w:val="24"/>
          <w:szCs w:val="24"/>
        </w:rPr>
      </w:pPr>
      <w:r>
        <w:rPr>
          <w:sz w:val="24"/>
          <w:szCs w:val="24"/>
        </w:rPr>
        <w:t>½ TL Kreuzkümmelsamen</w:t>
      </w:r>
    </w:p>
    <w:p w14:paraId="50FD4C50" w14:textId="77777777" w:rsidR="005F12A6" w:rsidRDefault="005F12A6" w:rsidP="005F12A6">
      <w:pPr>
        <w:rPr>
          <w:sz w:val="24"/>
          <w:szCs w:val="24"/>
        </w:rPr>
      </w:pPr>
      <w:r>
        <w:rPr>
          <w:sz w:val="24"/>
          <w:szCs w:val="24"/>
        </w:rPr>
        <w:t>½ TL Cayennepfeffer</w:t>
      </w:r>
    </w:p>
    <w:p w14:paraId="20658BEE" w14:textId="77777777" w:rsidR="005F12A6" w:rsidRDefault="005F12A6" w:rsidP="005F12A6">
      <w:pPr>
        <w:rPr>
          <w:sz w:val="24"/>
          <w:szCs w:val="24"/>
        </w:rPr>
      </w:pPr>
      <w:r>
        <w:rPr>
          <w:sz w:val="24"/>
          <w:szCs w:val="24"/>
        </w:rPr>
        <w:t>¾ TL gemahlener Kreuzkümmel</w:t>
      </w:r>
    </w:p>
    <w:p w14:paraId="72B5EE64" w14:textId="77777777" w:rsidR="005F12A6" w:rsidRDefault="005F12A6" w:rsidP="005F12A6">
      <w:pPr>
        <w:rPr>
          <w:sz w:val="24"/>
          <w:szCs w:val="24"/>
        </w:rPr>
      </w:pPr>
      <w:r>
        <w:rPr>
          <w:sz w:val="24"/>
          <w:szCs w:val="24"/>
        </w:rPr>
        <w:t>¼ TL gemahlene Kurkuma</w:t>
      </w:r>
    </w:p>
    <w:p w14:paraId="488776BA" w14:textId="77777777" w:rsidR="005F12A6" w:rsidRDefault="005F12A6" w:rsidP="005F12A6">
      <w:pPr>
        <w:rPr>
          <w:sz w:val="24"/>
          <w:szCs w:val="24"/>
        </w:rPr>
      </w:pPr>
      <w:r>
        <w:rPr>
          <w:sz w:val="24"/>
          <w:szCs w:val="24"/>
        </w:rPr>
        <w:t>¾ TL gemahlener Koriander</w:t>
      </w:r>
    </w:p>
    <w:p w14:paraId="0FE295EA" w14:textId="77777777" w:rsidR="005F12A6" w:rsidRDefault="005F12A6" w:rsidP="005F12A6">
      <w:pPr>
        <w:rPr>
          <w:sz w:val="24"/>
          <w:szCs w:val="24"/>
        </w:rPr>
      </w:pPr>
      <w:r>
        <w:rPr>
          <w:sz w:val="24"/>
          <w:szCs w:val="24"/>
        </w:rPr>
        <w:t>Salz</w:t>
      </w:r>
    </w:p>
    <w:p w14:paraId="029DEB68" w14:textId="77777777" w:rsidR="005F12A6" w:rsidRDefault="005F12A6" w:rsidP="005F12A6">
      <w:pPr>
        <w:rPr>
          <w:sz w:val="24"/>
          <w:szCs w:val="24"/>
        </w:rPr>
      </w:pPr>
    </w:p>
    <w:p w14:paraId="7F5CAD80" w14:textId="77777777" w:rsidR="005F12A6" w:rsidRDefault="005F12A6" w:rsidP="005F12A6">
      <w:pPr>
        <w:rPr>
          <w:sz w:val="24"/>
          <w:szCs w:val="24"/>
        </w:rPr>
      </w:pPr>
      <w:r>
        <w:rPr>
          <w:sz w:val="24"/>
          <w:szCs w:val="24"/>
        </w:rPr>
        <w:t>Zubereitung:</w:t>
      </w:r>
    </w:p>
    <w:p w14:paraId="2178F49A" w14:textId="77777777" w:rsidR="005F12A6" w:rsidRPr="00876FF2" w:rsidRDefault="005F12A6" w:rsidP="00B40E8C">
      <w:pPr>
        <w:pStyle w:val="ListParagraph"/>
        <w:numPr>
          <w:ilvl w:val="0"/>
          <w:numId w:val="1373"/>
        </w:numPr>
        <w:spacing w:after="120"/>
        <w:ind w:left="714" w:hanging="357"/>
        <w:contextualSpacing w:val="0"/>
        <w:jc w:val="both"/>
        <w:rPr>
          <w:sz w:val="24"/>
          <w:szCs w:val="24"/>
        </w:rPr>
      </w:pPr>
      <w:r w:rsidRPr="00876FF2">
        <w:rPr>
          <w:sz w:val="24"/>
          <w:szCs w:val="24"/>
        </w:rPr>
        <w:t xml:space="preserve">Die Bohnen waschen </w:t>
      </w:r>
      <w:r>
        <w:rPr>
          <w:sz w:val="24"/>
          <w:szCs w:val="24"/>
        </w:rPr>
        <w:t>und</w:t>
      </w:r>
      <w:r w:rsidRPr="00876FF2">
        <w:rPr>
          <w:sz w:val="24"/>
          <w:szCs w:val="24"/>
        </w:rPr>
        <w:t xml:space="preserve"> alle, die auf dem Wasser schwimmen, wegwerfen. Über Nacht einweichen und am nächsten Tag in einem großen Topf mit frischem Wasser bedecken und zum Kochen bringen. Bei mittlerer Hitze 10 Minuten köcheln lassen, dann abdecken, die Temperatur reduzieren und bis zu 1 Stunde garen. Bei Bedarf mehr Wasser dazugeben. Abtropfen lassen und das Kochwasser für später aufbewahren.</w:t>
      </w:r>
    </w:p>
    <w:p w14:paraId="384C6E1F" w14:textId="77777777" w:rsidR="005F12A6" w:rsidRDefault="005F12A6" w:rsidP="00B40E8C">
      <w:pPr>
        <w:pStyle w:val="ListParagraph"/>
        <w:numPr>
          <w:ilvl w:val="0"/>
          <w:numId w:val="1373"/>
        </w:numPr>
        <w:spacing w:after="120"/>
        <w:ind w:left="714" w:hanging="357"/>
        <w:contextualSpacing w:val="0"/>
        <w:jc w:val="both"/>
        <w:rPr>
          <w:sz w:val="24"/>
          <w:szCs w:val="24"/>
        </w:rPr>
      </w:pPr>
      <w:r w:rsidRPr="00876FF2">
        <w:rPr>
          <w:sz w:val="24"/>
          <w:szCs w:val="24"/>
        </w:rPr>
        <w:t>Zwiebeln, Tomaten (mit ihrem Saft), Chilis, Ingwer und Knoblauch fein pürieren. Das Öl in einem großen Topf erhitzen, dann Kreuzkümmelsamen du die Zwiebel-Tomaten-Mischung hineingeben. Unter gelegentlichem Rühren bei mittlerer Hitze etwa 30 Minuten köcheln lassen, bis die Paste dockflüssig und deutlich dunkler ist als zuvor. Dann Cayennepfeffer, gemahlene Kreuzkümmel, Kurkuma und gemahlenen Koriander dazugeben. Weitere 5 Minuten köcheln lassen.</w:t>
      </w:r>
    </w:p>
    <w:p w14:paraId="666DF37C" w14:textId="5AD2C87E" w:rsidR="007848F7" w:rsidRPr="00876FF2" w:rsidRDefault="007848F7" w:rsidP="00B40E8C">
      <w:pPr>
        <w:pStyle w:val="ListParagraph"/>
        <w:numPr>
          <w:ilvl w:val="0"/>
          <w:numId w:val="1373"/>
        </w:numPr>
        <w:spacing w:after="120"/>
        <w:ind w:left="714" w:hanging="357"/>
        <w:contextualSpacing w:val="0"/>
        <w:jc w:val="both"/>
        <w:rPr>
          <w:sz w:val="24"/>
          <w:szCs w:val="24"/>
        </w:rPr>
      </w:pPr>
      <w:r>
        <w:rPr>
          <w:sz w:val="24"/>
          <w:szCs w:val="24"/>
        </w:rPr>
        <w:t xml:space="preserve">Die </w:t>
      </w:r>
      <w:r w:rsidRPr="00876FF2">
        <w:rPr>
          <w:sz w:val="24"/>
          <w:szCs w:val="24"/>
        </w:rPr>
        <w:t>Bohnen in den Topf geben. 500 ml Wasser hinzugeben. Weitere 10 Minuten köcheln lassen, dann mit Salz und Cayennepfeffer abschmecken und die Konsistenz nach Wunsch anpassen.</w:t>
      </w:r>
    </w:p>
    <w:p w14:paraId="67C5E83C" w14:textId="636268A1" w:rsidR="005F12A6" w:rsidRDefault="005F12A6" w:rsidP="005F12A6">
      <w:pPr>
        <w:rPr>
          <w:rFonts w:asciiTheme="majorHAnsi" w:eastAsiaTheme="majorEastAsia" w:hAnsiTheme="majorHAnsi" w:cstheme="majorBidi"/>
          <w:color w:val="2F5496" w:themeColor="accent1" w:themeShade="BF"/>
          <w:sz w:val="26"/>
          <w:szCs w:val="26"/>
        </w:rPr>
      </w:pPr>
      <w:r>
        <w:br w:type="page"/>
      </w:r>
    </w:p>
    <w:p w14:paraId="7F1F98FA" w14:textId="0CCB2137" w:rsidR="00384AE4" w:rsidRDefault="00384AE4" w:rsidP="009E6419">
      <w:pPr>
        <w:pStyle w:val="Heading2"/>
        <w:spacing w:after="240"/>
      </w:pPr>
      <w:r>
        <w:lastRenderedPageBreak/>
        <w:t>Überbackener Spinat</w:t>
      </w:r>
      <w:r w:rsidR="00681663">
        <w:rPr>
          <w:rStyle w:val="FootnoteReference"/>
        </w:rPr>
        <w:footnoteReference w:id="873"/>
      </w:r>
    </w:p>
    <w:p w14:paraId="606A88FE" w14:textId="29D8FF18" w:rsidR="00384AE4" w:rsidRPr="007848F7" w:rsidRDefault="00384AE4">
      <w:pPr>
        <w:rPr>
          <w:sz w:val="24"/>
          <w:szCs w:val="24"/>
        </w:rPr>
      </w:pPr>
      <w:r w:rsidRPr="007848F7">
        <w:rPr>
          <w:sz w:val="24"/>
          <w:szCs w:val="24"/>
          <w:u w:val="single"/>
        </w:rPr>
        <w:t>Zutaten</w:t>
      </w:r>
      <w:r w:rsidRPr="007848F7">
        <w:rPr>
          <w:sz w:val="24"/>
          <w:szCs w:val="24"/>
        </w:rPr>
        <w:t xml:space="preserve"> </w:t>
      </w:r>
      <w:r w:rsidR="009E6419" w:rsidRPr="007848F7">
        <w:rPr>
          <w:sz w:val="24"/>
          <w:szCs w:val="24"/>
        </w:rPr>
        <w:t>(</w:t>
      </w:r>
      <w:r w:rsidRPr="007848F7">
        <w:rPr>
          <w:sz w:val="24"/>
          <w:szCs w:val="24"/>
        </w:rPr>
        <w:t>für 4 Portionen</w:t>
      </w:r>
      <w:r w:rsidR="009E6419" w:rsidRPr="007848F7">
        <w:rPr>
          <w:sz w:val="24"/>
          <w:szCs w:val="24"/>
        </w:rPr>
        <w:t>):</w:t>
      </w:r>
    </w:p>
    <w:p w14:paraId="7689CB65" w14:textId="77777777" w:rsidR="00384AE4" w:rsidRPr="007848F7" w:rsidRDefault="00384AE4">
      <w:pPr>
        <w:rPr>
          <w:sz w:val="24"/>
          <w:szCs w:val="24"/>
        </w:rPr>
      </w:pPr>
      <w:r w:rsidRPr="007848F7">
        <w:rPr>
          <w:sz w:val="24"/>
          <w:szCs w:val="24"/>
        </w:rPr>
        <w:t>1 kg frischer Blattspinat</w:t>
      </w:r>
    </w:p>
    <w:p w14:paraId="71B54A71" w14:textId="4A7FBDD9" w:rsidR="00384AE4" w:rsidRPr="007848F7" w:rsidRDefault="00384AE4">
      <w:pPr>
        <w:rPr>
          <w:sz w:val="24"/>
          <w:szCs w:val="24"/>
        </w:rPr>
      </w:pPr>
      <w:r w:rsidRPr="007848F7">
        <w:rPr>
          <w:sz w:val="24"/>
          <w:szCs w:val="24"/>
        </w:rPr>
        <w:t>25 g frisch geriebe</w:t>
      </w:r>
      <w:r w:rsidR="009E6419" w:rsidRPr="007848F7">
        <w:rPr>
          <w:sz w:val="24"/>
          <w:szCs w:val="24"/>
        </w:rPr>
        <w:t>ner</w:t>
      </w:r>
      <w:r w:rsidRPr="007848F7">
        <w:rPr>
          <w:sz w:val="24"/>
          <w:szCs w:val="24"/>
        </w:rPr>
        <w:t xml:space="preserve"> Parmesan</w:t>
      </w:r>
    </w:p>
    <w:p w14:paraId="052EC224" w14:textId="77777777" w:rsidR="00384AE4" w:rsidRPr="007848F7" w:rsidRDefault="00384AE4">
      <w:pPr>
        <w:rPr>
          <w:sz w:val="24"/>
          <w:szCs w:val="24"/>
        </w:rPr>
      </w:pPr>
      <w:r w:rsidRPr="007848F7">
        <w:rPr>
          <w:sz w:val="24"/>
          <w:szCs w:val="24"/>
        </w:rPr>
        <w:t>30 g Butter</w:t>
      </w:r>
    </w:p>
    <w:p w14:paraId="0F5056AC" w14:textId="77777777" w:rsidR="00384AE4" w:rsidRPr="007848F7" w:rsidRDefault="00384AE4">
      <w:pPr>
        <w:rPr>
          <w:sz w:val="24"/>
          <w:szCs w:val="24"/>
        </w:rPr>
      </w:pPr>
      <w:r w:rsidRPr="007848F7">
        <w:rPr>
          <w:sz w:val="24"/>
          <w:szCs w:val="24"/>
        </w:rPr>
        <w:t>1 EL Olivenöl</w:t>
      </w:r>
    </w:p>
    <w:p w14:paraId="42E76A4D" w14:textId="77777777" w:rsidR="00384AE4" w:rsidRPr="007848F7" w:rsidRDefault="00384AE4">
      <w:pPr>
        <w:rPr>
          <w:sz w:val="24"/>
          <w:szCs w:val="24"/>
        </w:rPr>
      </w:pPr>
      <w:r w:rsidRPr="007848F7">
        <w:rPr>
          <w:sz w:val="24"/>
          <w:szCs w:val="24"/>
        </w:rPr>
        <w:t>1 Knoblauchzehe</w:t>
      </w:r>
    </w:p>
    <w:p w14:paraId="34D88907" w14:textId="0DE84925" w:rsidR="00384AE4" w:rsidRPr="007848F7" w:rsidRDefault="00384AE4">
      <w:pPr>
        <w:rPr>
          <w:sz w:val="24"/>
          <w:szCs w:val="24"/>
        </w:rPr>
      </w:pPr>
      <w:r w:rsidRPr="007848F7">
        <w:rPr>
          <w:sz w:val="24"/>
          <w:szCs w:val="24"/>
        </w:rPr>
        <w:t>Salz, Pfeffer</w:t>
      </w:r>
    </w:p>
    <w:p w14:paraId="05EEE42F" w14:textId="77777777" w:rsidR="00384AE4" w:rsidRPr="007848F7" w:rsidRDefault="00384AE4">
      <w:pPr>
        <w:rPr>
          <w:sz w:val="24"/>
          <w:szCs w:val="24"/>
        </w:rPr>
      </w:pPr>
    </w:p>
    <w:p w14:paraId="748A99CF" w14:textId="77777777" w:rsidR="00384AE4" w:rsidRPr="007848F7" w:rsidRDefault="00384AE4">
      <w:pPr>
        <w:rPr>
          <w:i/>
          <w:iCs/>
          <w:sz w:val="24"/>
          <w:szCs w:val="24"/>
        </w:rPr>
      </w:pPr>
      <w:r w:rsidRPr="007848F7">
        <w:rPr>
          <w:i/>
          <w:iCs/>
          <w:sz w:val="24"/>
          <w:szCs w:val="24"/>
        </w:rPr>
        <w:t>Für die Sauce:</w:t>
      </w:r>
    </w:p>
    <w:p w14:paraId="7A98A219" w14:textId="21A2FCCF" w:rsidR="00384AE4" w:rsidRPr="007848F7" w:rsidRDefault="00384AE4">
      <w:pPr>
        <w:rPr>
          <w:sz w:val="24"/>
          <w:szCs w:val="24"/>
        </w:rPr>
      </w:pPr>
      <w:r w:rsidRPr="007848F7">
        <w:rPr>
          <w:sz w:val="24"/>
          <w:szCs w:val="24"/>
        </w:rPr>
        <w:t>25 g frisch gerieben</w:t>
      </w:r>
      <w:r w:rsidR="009E6419" w:rsidRPr="007848F7">
        <w:rPr>
          <w:sz w:val="24"/>
          <w:szCs w:val="24"/>
        </w:rPr>
        <w:t>e</w:t>
      </w:r>
      <w:r w:rsidRPr="007848F7">
        <w:rPr>
          <w:sz w:val="24"/>
          <w:szCs w:val="24"/>
        </w:rPr>
        <w:t>r Parmesan</w:t>
      </w:r>
    </w:p>
    <w:p w14:paraId="2B430EE2" w14:textId="77777777" w:rsidR="00384AE4" w:rsidRPr="007848F7" w:rsidRDefault="00384AE4">
      <w:pPr>
        <w:rPr>
          <w:sz w:val="24"/>
          <w:szCs w:val="24"/>
        </w:rPr>
      </w:pPr>
      <w:r w:rsidRPr="007848F7">
        <w:rPr>
          <w:sz w:val="24"/>
          <w:szCs w:val="24"/>
        </w:rPr>
        <w:t>1 EL Butter</w:t>
      </w:r>
    </w:p>
    <w:p w14:paraId="6021BE7E" w14:textId="77777777" w:rsidR="00384AE4" w:rsidRPr="007848F7" w:rsidRDefault="00384AE4">
      <w:pPr>
        <w:rPr>
          <w:sz w:val="24"/>
          <w:szCs w:val="24"/>
        </w:rPr>
      </w:pPr>
      <w:r w:rsidRPr="007848F7">
        <w:rPr>
          <w:sz w:val="24"/>
          <w:szCs w:val="24"/>
        </w:rPr>
        <w:t>1 EL Mehl</w:t>
      </w:r>
    </w:p>
    <w:p w14:paraId="0EB5548E" w14:textId="77777777" w:rsidR="00384AE4" w:rsidRPr="007848F7" w:rsidRDefault="00384AE4">
      <w:pPr>
        <w:rPr>
          <w:sz w:val="24"/>
          <w:szCs w:val="24"/>
        </w:rPr>
      </w:pPr>
      <w:r w:rsidRPr="007848F7">
        <w:rPr>
          <w:sz w:val="24"/>
          <w:szCs w:val="24"/>
        </w:rPr>
        <w:t>¼ l Milch</w:t>
      </w:r>
    </w:p>
    <w:p w14:paraId="1B980530" w14:textId="77777777" w:rsidR="009E6419" w:rsidRPr="007848F7" w:rsidRDefault="00384AE4">
      <w:pPr>
        <w:rPr>
          <w:sz w:val="24"/>
          <w:szCs w:val="24"/>
        </w:rPr>
      </w:pPr>
      <w:r w:rsidRPr="007848F7">
        <w:rPr>
          <w:sz w:val="24"/>
          <w:szCs w:val="24"/>
        </w:rPr>
        <w:t>½ Zitrone</w:t>
      </w:r>
      <w:r w:rsidR="009E6419" w:rsidRPr="007848F7">
        <w:rPr>
          <w:sz w:val="24"/>
          <w:szCs w:val="24"/>
        </w:rPr>
        <w:t xml:space="preserve"> (Saft)</w:t>
      </w:r>
    </w:p>
    <w:p w14:paraId="164D5D19" w14:textId="67572D20" w:rsidR="009E6419" w:rsidRPr="007848F7" w:rsidRDefault="009E6419">
      <w:pPr>
        <w:rPr>
          <w:sz w:val="24"/>
          <w:szCs w:val="24"/>
        </w:rPr>
      </w:pPr>
      <w:r w:rsidRPr="007848F7">
        <w:rPr>
          <w:sz w:val="24"/>
          <w:szCs w:val="24"/>
        </w:rPr>
        <w:t>Muskatnuß, Salz, Pfeffer</w:t>
      </w:r>
    </w:p>
    <w:p w14:paraId="22A541E9" w14:textId="77777777" w:rsidR="009E6419" w:rsidRPr="007848F7" w:rsidRDefault="009E6419">
      <w:pPr>
        <w:rPr>
          <w:sz w:val="24"/>
          <w:szCs w:val="24"/>
        </w:rPr>
      </w:pPr>
    </w:p>
    <w:p w14:paraId="47BCFB4D" w14:textId="77777777" w:rsidR="009E6419" w:rsidRPr="007848F7" w:rsidRDefault="009E6419">
      <w:pPr>
        <w:rPr>
          <w:sz w:val="24"/>
          <w:szCs w:val="24"/>
        </w:rPr>
      </w:pPr>
      <w:r w:rsidRPr="007848F7">
        <w:rPr>
          <w:sz w:val="24"/>
          <w:szCs w:val="24"/>
        </w:rPr>
        <w:t>Zubereitungszeit:</w:t>
      </w:r>
      <w:r w:rsidRPr="007848F7">
        <w:rPr>
          <w:sz w:val="24"/>
          <w:szCs w:val="24"/>
        </w:rPr>
        <w:tab/>
        <w:t>70 Minuten</w:t>
      </w:r>
    </w:p>
    <w:p w14:paraId="7C7C8DB1" w14:textId="77777777" w:rsidR="009E6419" w:rsidRPr="007848F7" w:rsidRDefault="009E6419" w:rsidP="00B40E8C">
      <w:pPr>
        <w:pStyle w:val="ListParagraph"/>
        <w:numPr>
          <w:ilvl w:val="0"/>
          <w:numId w:val="1834"/>
        </w:numPr>
        <w:spacing w:after="120"/>
        <w:ind w:left="714" w:hanging="357"/>
        <w:contextualSpacing w:val="0"/>
        <w:jc w:val="both"/>
        <w:rPr>
          <w:sz w:val="24"/>
          <w:szCs w:val="24"/>
        </w:rPr>
      </w:pPr>
      <w:r w:rsidRPr="007848F7">
        <w:rPr>
          <w:sz w:val="24"/>
          <w:szCs w:val="24"/>
        </w:rPr>
        <w:t>Blattspinat putzen und waschen. Spinatblätter tropfnaß in einen großen Topf geben, bei starker Hitze zusammenfallen lassen. Auf einem Sieb gut abtropfen lassen.</w:t>
      </w:r>
    </w:p>
    <w:p w14:paraId="37679630" w14:textId="3B16C51B" w:rsidR="009E6419" w:rsidRPr="007848F7" w:rsidRDefault="009E6419" w:rsidP="00B40E8C">
      <w:pPr>
        <w:pStyle w:val="ListParagraph"/>
        <w:numPr>
          <w:ilvl w:val="0"/>
          <w:numId w:val="1834"/>
        </w:numPr>
        <w:spacing w:after="120"/>
        <w:ind w:left="714" w:hanging="357"/>
        <w:contextualSpacing w:val="0"/>
        <w:jc w:val="both"/>
        <w:rPr>
          <w:sz w:val="24"/>
          <w:szCs w:val="24"/>
        </w:rPr>
      </w:pPr>
      <w:r w:rsidRPr="007848F7">
        <w:rPr>
          <w:sz w:val="24"/>
          <w:szCs w:val="24"/>
        </w:rPr>
        <w:t>In einer Pfanne 1 EL Olivenöl erhitzen. Gut abgetropften Spinat hineingeben. Die Knoblauchzehe hineinpressen. Mit Salz und Pfeffer würzen. 1 EL Butter untermischen und bei milder Hitze zergehen lassen. Vom Herd nehmen. Backofen auf 200 Grad vorheizen.</w:t>
      </w:r>
    </w:p>
    <w:p w14:paraId="7CCFDE3B" w14:textId="01B3400B" w:rsidR="009E6419" w:rsidRPr="007848F7" w:rsidRDefault="009E6419" w:rsidP="00B40E8C">
      <w:pPr>
        <w:pStyle w:val="ListParagraph"/>
        <w:numPr>
          <w:ilvl w:val="0"/>
          <w:numId w:val="1834"/>
        </w:numPr>
        <w:spacing w:after="120"/>
        <w:ind w:left="714" w:hanging="357"/>
        <w:contextualSpacing w:val="0"/>
        <w:jc w:val="both"/>
        <w:rPr>
          <w:sz w:val="24"/>
          <w:szCs w:val="24"/>
        </w:rPr>
      </w:pPr>
      <w:r w:rsidRPr="007848F7">
        <w:rPr>
          <w:sz w:val="24"/>
          <w:szCs w:val="24"/>
        </w:rPr>
        <w:t>Für die Sauce in einem Topf 1 EL Butter zerlassen. 1 EL Mehl einrühren und leicht anschwitzen. Nach und nach ¼ l Milch angießen, unter Rühren cremig einköcheln. Vom Herd nehmen, 25 g geriebenen Parmesan einrühren, mit 1 Prise frisch geriebener Muskatnuss, Salz, Pfeffer und 1-2 EL Zitronensaft würzen.</w:t>
      </w:r>
    </w:p>
    <w:p w14:paraId="470A3FC8" w14:textId="2A94A585" w:rsidR="009E6419" w:rsidRPr="007848F7" w:rsidRDefault="009E6419" w:rsidP="00B40E8C">
      <w:pPr>
        <w:pStyle w:val="ListParagraph"/>
        <w:numPr>
          <w:ilvl w:val="0"/>
          <w:numId w:val="1834"/>
        </w:numPr>
        <w:spacing w:after="120"/>
        <w:ind w:left="714" w:hanging="357"/>
        <w:contextualSpacing w:val="0"/>
        <w:jc w:val="both"/>
        <w:rPr>
          <w:sz w:val="24"/>
          <w:szCs w:val="24"/>
        </w:rPr>
      </w:pPr>
      <w:r w:rsidRPr="007848F7">
        <w:rPr>
          <w:sz w:val="24"/>
          <w:szCs w:val="24"/>
        </w:rPr>
        <w:t>Spinat in eine feuerfeste Form füllen, die Sauce darüber verteilen und mit 25 g frisch geriebene Parmesan bestreuen. Im vorgeheizten Backofen etwa 5 Minuten überbacken.</w:t>
      </w:r>
    </w:p>
    <w:p w14:paraId="2BF8AB5D" w14:textId="77777777" w:rsidR="009E6419" w:rsidRPr="007848F7" w:rsidRDefault="009E6419">
      <w:pPr>
        <w:rPr>
          <w:sz w:val="24"/>
          <w:szCs w:val="24"/>
        </w:rPr>
      </w:pPr>
    </w:p>
    <w:p w14:paraId="7679815F" w14:textId="1A129223" w:rsidR="002F41DD" w:rsidRDefault="009E6419" w:rsidP="009E6419">
      <w:pPr>
        <w:ind w:left="1416" w:hanging="1416"/>
        <w:jc w:val="both"/>
        <w:rPr>
          <w:rFonts w:asciiTheme="majorHAnsi" w:eastAsiaTheme="majorEastAsia" w:hAnsiTheme="majorHAnsi" w:cstheme="majorBidi"/>
          <w:color w:val="2F5496" w:themeColor="accent1" w:themeShade="BF"/>
          <w:sz w:val="26"/>
          <w:szCs w:val="26"/>
        </w:rPr>
      </w:pPr>
      <w:r w:rsidRPr="007848F7">
        <w:rPr>
          <w:sz w:val="24"/>
          <w:szCs w:val="24"/>
        </w:rPr>
        <w:t>Kommentar:</w:t>
      </w:r>
      <w:r w:rsidRPr="007848F7">
        <w:rPr>
          <w:sz w:val="24"/>
          <w:szCs w:val="24"/>
        </w:rPr>
        <w:tab/>
        <w:t>Dies ist ein Rezept aus der Toskana. Aber erinnert stark an unsere Spinat-Hackfleisch-Käse-Pfanne. Ist ja auch klar, die Toskana ist ja von Freiburg nicht weit weg und unser Spinatgericht war das Standardgericht in der Studikneipe Egon 54 in Freiburg.</w:t>
      </w:r>
      <w:r w:rsidR="002F41DD">
        <w:br w:type="page"/>
      </w:r>
    </w:p>
    <w:p w14:paraId="2049E6AE" w14:textId="77777777" w:rsidR="00FE5CA6" w:rsidRDefault="00FE5CA6" w:rsidP="00FE5CA6">
      <w:pPr>
        <w:pStyle w:val="Heading2"/>
        <w:spacing w:after="240"/>
      </w:pPr>
      <w:r>
        <w:lastRenderedPageBreak/>
        <w:t>Spinat mit Zwiebeln – Mughlai Sag</w:t>
      </w:r>
      <w:r>
        <w:rPr>
          <w:rStyle w:val="FootnoteReference"/>
        </w:rPr>
        <w:footnoteReference w:id="874"/>
      </w:r>
      <w:r>
        <w:t xml:space="preserve"> </w:t>
      </w:r>
    </w:p>
    <w:p w14:paraId="4E235F40" w14:textId="77777777" w:rsidR="00FE5CA6" w:rsidRDefault="00FE5CA6" w:rsidP="00FE5CA6">
      <w:pPr>
        <w:rPr>
          <w:sz w:val="24"/>
          <w:szCs w:val="24"/>
        </w:rPr>
      </w:pPr>
      <w:r w:rsidRPr="00430A24">
        <w:rPr>
          <w:sz w:val="24"/>
          <w:szCs w:val="24"/>
          <w:u w:val="single"/>
        </w:rPr>
        <w:t>Zutaten</w:t>
      </w:r>
      <w:r>
        <w:rPr>
          <w:sz w:val="24"/>
          <w:szCs w:val="24"/>
        </w:rPr>
        <w:t xml:space="preserve"> (für 6 Portionen)</w:t>
      </w:r>
    </w:p>
    <w:p w14:paraId="3E0A0360" w14:textId="77777777" w:rsidR="00FE5CA6" w:rsidRDefault="00FE5CA6" w:rsidP="00FE5CA6">
      <w:pPr>
        <w:rPr>
          <w:sz w:val="24"/>
          <w:szCs w:val="24"/>
        </w:rPr>
      </w:pPr>
      <w:r>
        <w:rPr>
          <w:sz w:val="24"/>
          <w:szCs w:val="24"/>
        </w:rPr>
        <w:t>800 g frischer Spinat oder 600 g TK-Spinat</w:t>
      </w:r>
    </w:p>
    <w:p w14:paraId="21304DA6" w14:textId="77777777" w:rsidR="00FE5CA6" w:rsidRDefault="00FE5CA6" w:rsidP="00FE5CA6">
      <w:pPr>
        <w:rPr>
          <w:sz w:val="24"/>
          <w:szCs w:val="24"/>
        </w:rPr>
      </w:pPr>
      <w:r>
        <w:rPr>
          <w:sz w:val="24"/>
          <w:szCs w:val="24"/>
        </w:rPr>
        <w:t>2 mittelgroße Zwiebeln</w:t>
      </w:r>
    </w:p>
    <w:p w14:paraId="551F8FA0" w14:textId="77777777" w:rsidR="00FE5CA6" w:rsidRDefault="00FE5CA6" w:rsidP="00FE5CA6">
      <w:pPr>
        <w:rPr>
          <w:sz w:val="24"/>
          <w:szCs w:val="24"/>
        </w:rPr>
      </w:pPr>
      <w:r>
        <w:rPr>
          <w:sz w:val="24"/>
          <w:szCs w:val="24"/>
        </w:rPr>
        <w:t>1 Stück frischer Ingwer (3 cm)</w:t>
      </w:r>
    </w:p>
    <w:p w14:paraId="36D5E16A" w14:textId="77777777" w:rsidR="00FE5CA6" w:rsidRDefault="00FE5CA6" w:rsidP="00FE5CA6">
      <w:pPr>
        <w:rPr>
          <w:sz w:val="24"/>
          <w:szCs w:val="24"/>
        </w:rPr>
      </w:pPr>
      <w:r>
        <w:rPr>
          <w:sz w:val="24"/>
          <w:szCs w:val="24"/>
        </w:rPr>
        <w:t>2 Knoblauchzehen</w:t>
      </w:r>
    </w:p>
    <w:p w14:paraId="463575C0" w14:textId="77777777" w:rsidR="00FE5CA6" w:rsidRDefault="00FE5CA6" w:rsidP="00FE5CA6">
      <w:pPr>
        <w:rPr>
          <w:sz w:val="24"/>
          <w:szCs w:val="24"/>
        </w:rPr>
      </w:pPr>
      <w:r>
        <w:rPr>
          <w:sz w:val="24"/>
          <w:szCs w:val="24"/>
        </w:rPr>
        <w:t>4 EL Ghee oder Butterschmalz</w:t>
      </w:r>
    </w:p>
    <w:p w14:paraId="0BF32337" w14:textId="77777777" w:rsidR="00FE5CA6" w:rsidRDefault="00FE5CA6" w:rsidP="00FE5CA6">
      <w:pPr>
        <w:rPr>
          <w:sz w:val="24"/>
          <w:szCs w:val="24"/>
        </w:rPr>
      </w:pPr>
      <w:r>
        <w:rPr>
          <w:sz w:val="24"/>
          <w:szCs w:val="24"/>
        </w:rPr>
        <w:t>¼ TL Chilipulver</w:t>
      </w:r>
    </w:p>
    <w:p w14:paraId="099AAE01" w14:textId="77777777" w:rsidR="00FE5CA6" w:rsidRDefault="00FE5CA6" w:rsidP="00FE5CA6">
      <w:pPr>
        <w:rPr>
          <w:sz w:val="24"/>
          <w:szCs w:val="24"/>
        </w:rPr>
      </w:pPr>
      <w:r>
        <w:rPr>
          <w:sz w:val="24"/>
          <w:szCs w:val="24"/>
        </w:rPr>
        <w:t>1 TL Kreuzkümmelpulver</w:t>
      </w:r>
    </w:p>
    <w:p w14:paraId="0E12189C" w14:textId="77777777" w:rsidR="00FE5CA6" w:rsidRDefault="00FE5CA6" w:rsidP="00FE5CA6">
      <w:pPr>
        <w:rPr>
          <w:sz w:val="24"/>
          <w:szCs w:val="24"/>
        </w:rPr>
      </w:pPr>
      <w:r>
        <w:rPr>
          <w:sz w:val="24"/>
          <w:szCs w:val="24"/>
        </w:rPr>
        <w:t>1 TL Kurkumapulver</w:t>
      </w:r>
    </w:p>
    <w:p w14:paraId="6746CDA5" w14:textId="77777777" w:rsidR="00FE5CA6" w:rsidRDefault="00FE5CA6" w:rsidP="00FE5CA6">
      <w:pPr>
        <w:rPr>
          <w:sz w:val="24"/>
          <w:szCs w:val="24"/>
        </w:rPr>
      </w:pPr>
      <w:r>
        <w:rPr>
          <w:sz w:val="24"/>
          <w:szCs w:val="24"/>
        </w:rPr>
        <w:t>1 TL Korianderpulver</w:t>
      </w:r>
    </w:p>
    <w:p w14:paraId="224C1CE4" w14:textId="77777777" w:rsidR="00FE5CA6" w:rsidRDefault="00FE5CA6" w:rsidP="00FE5CA6">
      <w:pPr>
        <w:rPr>
          <w:sz w:val="24"/>
          <w:szCs w:val="24"/>
        </w:rPr>
      </w:pPr>
      <w:r>
        <w:rPr>
          <w:sz w:val="24"/>
          <w:szCs w:val="24"/>
        </w:rPr>
        <w:t>Salz</w:t>
      </w:r>
    </w:p>
    <w:p w14:paraId="5CFD2A86" w14:textId="77777777" w:rsidR="00FE5CA6" w:rsidRDefault="00FE5CA6" w:rsidP="00FE5CA6">
      <w:pPr>
        <w:rPr>
          <w:sz w:val="24"/>
          <w:szCs w:val="24"/>
        </w:rPr>
      </w:pPr>
      <w:r>
        <w:rPr>
          <w:sz w:val="24"/>
          <w:szCs w:val="24"/>
        </w:rPr>
        <w:t>125 g Sahne</w:t>
      </w:r>
    </w:p>
    <w:p w14:paraId="77552C65" w14:textId="77777777" w:rsidR="00FE5CA6" w:rsidRDefault="00FE5CA6" w:rsidP="00FE5CA6">
      <w:pPr>
        <w:rPr>
          <w:sz w:val="24"/>
          <w:szCs w:val="24"/>
        </w:rPr>
      </w:pPr>
    </w:p>
    <w:p w14:paraId="1995171B" w14:textId="77777777" w:rsidR="00FE5CA6" w:rsidRDefault="00FE5CA6" w:rsidP="00FE5CA6">
      <w:pPr>
        <w:rPr>
          <w:sz w:val="24"/>
          <w:szCs w:val="24"/>
        </w:rPr>
      </w:pPr>
      <w:r>
        <w:rPr>
          <w:sz w:val="24"/>
          <w:szCs w:val="24"/>
        </w:rPr>
        <w:t>Zubereitungszeit:</w:t>
      </w:r>
      <w:r>
        <w:rPr>
          <w:sz w:val="24"/>
          <w:szCs w:val="24"/>
        </w:rPr>
        <w:tab/>
        <w:t>35 Minuten plus 15 Minuten Garzeit</w:t>
      </w:r>
    </w:p>
    <w:p w14:paraId="07A41664" w14:textId="77777777" w:rsidR="00FE5CA6" w:rsidRPr="00D97622" w:rsidRDefault="00FE5CA6" w:rsidP="00B40E8C">
      <w:pPr>
        <w:pStyle w:val="ListParagraph"/>
        <w:numPr>
          <w:ilvl w:val="0"/>
          <w:numId w:val="1408"/>
        </w:numPr>
        <w:spacing w:after="120"/>
        <w:ind w:left="714" w:hanging="357"/>
        <w:contextualSpacing w:val="0"/>
        <w:jc w:val="both"/>
        <w:rPr>
          <w:sz w:val="24"/>
          <w:szCs w:val="24"/>
        </w:rPr>
      </w:pPr>
      <w:r w:rsidRPr="00D97622">
        <w:rPr>
          <w:sz w:val="24"/>
          <w:szCs w:val="24"/>
        </w:rPr>
        <w:t>Frischen Spinat gründlich putzen, waschen und abtropfen lassen. Nach Belieben kleinschneiden. Zwiebeln schälen und in dünne Ringe schneiden. Ingwer schälen und fein reiben. Knoblauch schälen und durch die Presse zum Ingwer drücken.</w:t>
      </w:r>
    </w:p>
    <w:p w14:paraId="3CFBBAEB" w14:textId="77777777" w:rsidR="00FE5CA6" w:rsidRPr="00D97622" w:rsidRDefault="00FE5CA6" w:rsidP="00B40E8C">
      <w:pPr>
        <w:pStyle w:val="ListParagraph"/>
        <w:numPr>
          <w:ilvl w:val="0"/>
          <w:numId w:val="1408"/>
        </w:numPr>
        <w:spacing w:after="120"/>
        <w:ind w:left="714" w:hanging="357"/>
        <w:contextualSpacing w:val="0"/>
        <w:jc w:val="both"/>
        <w:rPr>
          <w:sz w:val="24"/>
          <w:szCs w:val="24"/>
        </w:rPr>
      </w:pPr>
      <w:r w:rsidRPr="00D97622">
        <w:rPr>
          <w:sz w:val="24"/>
          <w:szCs w:val="24"/>
        </w:rPr>
        <w:t>Ghee oder Butterschmalz in eine Pfanne geben. Zwiebeln hineingeben und bei mittlerer Hitze dunkelbraun anbraten. Ingwer und Knoblauch dazugeben und etwa ½ Minute anbraten.</w:t>
      </w:r>
    </w:p>
    <w:p w14:paraId="203E92E1" w14:textId="77777777" w:rsidR="00FE5CA6" w:rsidRPr="00D97622" w:rsidRDefault="00FE5CA6" w:rsidP="00B40E8C">
      <w:pPr>
        <w:pStyle w:val="ListParagraph"/>
        <w:numPr>
          <w:ilvl w:val="0"/>
          <w:numId w:val="1408"/>
        </w:numPr>
        <w:spacing w:after="120"/>
        <w:ind w:left="714" w:hanging="357"/>
        <w:contextualSpacing w:val="0"/>
        <w:jc w:val="both"/>
        <w:rPr>
          <w:sz w:val="24"/>
          <w:szCs w:val="24"/>
        </w:rPr>
      </w:pPr>
      <w:r w:rsidRPr="00D97622">
        <w:rPr>
          <w:sz w:val="24"/>
          <w:szCs w:val="24"/>
        </w:rPr>
        <w:t>Chilipulver, Kreuzkümmel, Kurkuma und Koriander hinzufügen und bei starker Hitze etwa 1 Minute rösten. Spinat portionsweise in die Pfanne geben. Wenn er nach etwa ½ Minute zusammengefallen ist, die nächste Portion dazugeben. Reichlich Salz dazugeben. Das Gericht bei mittlerer Hitze zugedeckt etwa 15 Minuten köcheln lassen.</w:t>
      </w:r>
    </w:p>
    <w:p w14:paraId="1B957C7C" w14:textId="77777777" w:rsidR="00FE5CA6" w:rsidRDefault="00FE5CA6" w:rsidP="00B40E8C">
      <w:pPr>
        <w:pStyle w:val="ListParagraph"/>
        <w:numPr>
          <w:ilvl w:val="0"/>
          <w:numId w:val="1408"/>
        </w:numPr>
        <w:spacing w:after="120"/>
        <w:ind w:left="714" w:hanging="357"/>
        <w:contextualSpacing w:val="0"/>
        <w:jc w:val="both"/>
        <w:rPr>
          <w:sz w:val="24"/>
          <w:szCs w:val="24"/>
        </w:rPr>
      </w:pPr>
      <w:r w:rsidRPr="00D97622">
        <w:rPr>
          <w:sz w:val="24"/>
          <w:szCs w:val="24"/>
        </w:rPr>
        <w:t>Zum Schluss Sahne vorsichtig unterrühren.</w:t>
      </w:r>
    </w:p>
    <w:p w14:paraId="50D5641B" w14:textId="77777777" w:rsidR="00FE5CA6" w:rsidRDefault="00FE5CA6" w:rsidP="00FE5CA6">
      <w:pPr>
        <w:spacing w:after="120"/>
        <w:jc w:val="both"/>
        <w:rPr>
          <w:sz w:val="24"/>
          <w:szCs w:val="24"/>
        </w:rPr>
      </w:pPr>
    </w:p>
    <w:p w14:paraId="256E4F74" w14:textId="77777777" w:rsidR="00FE5CA6" w:rsidRPr="006E7F4E" w:rsidRDefault="00FE5CA6" w:rsidP="00FE5CA6">
      <w:pPr>
        <w:spacing w:after="120"/>
        <w:jc w:val="both"/>
        <w:rPr>
          <w:sz w:val="24"/>
          <w:szCs w:val="24"/>
        </w:rPr>
      </w:pPr>
      <w:r>
        <w:rPr>
          <w:sz w:val="24"/>
          <w:szCs w:val="24"/>
        </w:rPr>
        <w:t>Info:</w:t>
      </w:r>
      <w:r>
        <w:rPr>
          <w:sz w:val="24"/>
          <w:szCs w:val="24"/>
        </w:rPr>
        <w:tab/>
      </w:r>
      <w:r w:rsidRPr="006E7F4E">
        <w:rPr>
          <w:sz w:val="24"/>
          <w:szCs w:val="24"/>
        </w:rPr>
        <w:t>Das Gericht mit Chapati oder Naan servieren.</w:t>
      </w:r>
    </w:p>
    <w:p w14:paraId="13EAE159" w14:textId="77777777" w:rsidR="00FE5CA6" w:rsidRDefault="00FE5CA6" w:rsidP="00FE5CA6">
      <w:pPr>
        <w:rPr>
          <w:sz w:val="24"/>
          <w:szCs w:val="24"/>
        </w:rPr>
      </w:pPr>
      <w:r>
        <w:rPr>
          <w:sz w:val="24"/>
          <w:szCs w:val="24"/>
        </w:rPr>
        <w:br w:type="page"/>
      </w:r>
    </w:p>
    <w:p w14:paraId="12546C23" w14:textId="77777777" w:rsidR="001A12B9" w:rsidRDefault="001A12B9" w:rsidP="001A12B9">
      <w:pPr>
        <w:pStyle w:val="Heading2"/>
        <w:spacing w:after="240"/>
      </w:pPr>
      <w:r>
        <w:lastRenderedPageBreak/>
        <w:t>Scharfer Spinat mit Zwiebeln</w:t>
      </w:r>
      <w:r>
        <w:rPr>
          <w:rStyle w:val="FootnoteReference"/>
        </w:rPr>
        <w:footnoteReference w:id="875"/>
      </w:r>
      <w:r>
        <w:t xml:space="preserve"> </w:t>
      </w:r>
    </w:p>
    <w:p w14:paraId="4BC5432C" w14:textId="77777777" w:rsidR="001A12B9" w:rsidRDefault="001A12B9" w:rsidP="001A12B9">
      <w:pPr>
        <w:rPr>
          <w:sz w:val="24"/>
          <w:szCs w:val="24"/>
        </w:rPr>
      </w:pPr>
      <w:r w:rsidRPr="00A60AA9">
        <w:rPr>
          <w:sz w:val="24"/>
          <w:szCs w:val="24"/>
          <w:u w:val="single"/>
        </w:rPr>
        <w:t>Zutaten</w:t>
      </w:r>
      <w:r>
        <w:rPr>
          <w:sz w:val="24"/>
          <w:szCs w:val="24"/>
        </w:rPr>
        <w:t xml:space="preserve"> (für 4 Portionen):</w:t>
      </w:r>
    </w:p>
    <w:p w14:paraId="69AEBB42" w14:textId="77777777" w:rsidR="001A12B9" w:rsidRDefault="001A12B9" w:rsidP="001A12B9">
      <w:pPr>
        <w:rPr>
          <w:sz w:val="24"/>
          <w:szCs w:val="24"/>
        </w:rPr>
      </w:pPr>
      <w:r>
        <w:rPr>
          <w:sz w:val="24"/>
          <w:szCs w:val="24"/>
        </w:rPr>
        <w:t>800 g frischer Spinat</w:t>
      </w:r>
    </w:p>
    <w:p w14:paraId="6F52CFBB" w14:textId="77777777" w:rsidR="001A12B9" w:rsidRDefault="001A12B9" w:rsidP="001A12B9">
      <w:pPr>
        <w:rPr>
          <w:sz w:val="24"/>
          <w:szCs w:val="24"/>
        </w:rPr>
      </w:pPr>
      <w:r>
        <w:rPr>
          <w:sz w:val="24"/>
          <w:szCs w:val="24"/>
        </w:rPr>
        <w:t>1 TL Kreuzkümmelsamen</w:t>
      </w:r>
    </w:p>
    <w:p w14:paraId="56F82355" w14:textId="77777777" w:rsidR="001A12B9" w:rsidRDefault="001A12B9" w:rsidP="001A12B9">
      <w:pPr>
        <w:rPr>
          <w:sz w:val="24"/>
          <w:szCs w:val="24"/>
        </w:rPr>
      </w:pPr>
      <w:r>
        <w:rPr>
          <w:sz w:val="24"/>
          <w:szCs w:val="24"/>
        </w:rPr>
        <w:t>1 TL Koriandersamen</w:t>
      </w:r>
    </w:p>
    <w:p w14:paraId="08704B06" w14:textId="77777777" w:rsidR="001A12B9" w:rsidRDefault="001A12B9" w:rsidP="001A12B9">
      <w:pPr>
        <w:rPr>
          <w:sz w:val="24"/>
          <w:szCs w:val="24"/>
        </w:rPr>
      </w:pPr>
      <w:r>
        <w:rPr>
          <w:sz w:val="24"/>
          <w:szCs w:val="24"/>
        </w:rPr>
        <w:t>1 TL Koriandersamen</w:t>
      </w:r>
    </w:p>
    <w:p w14:paraId="56FAE22C" w14:textId="77777777" w:rsidR="001A12B9" w:rsidRDefault="001A12B9" w:rsidP="001A12B9">
      <w:pPr>
        <w:rPr>
          <w:sz w:val="24"/>
          <w:szCs w:val="24"/>
        </w:rPr>
      </w:pPr>
      <w:r>
        <w:rPr>
          <w:sz w:val="24"/>
          <w:szCs w:val="24"/>
        </w:rPr>
        <w:t>1 TL schwarze Pfefferkörner</w:t>
      </w:r>
    </w:p>
    <w:p w14:paraId="71C38647" w14:textId="77777777" w:rsidR="001A12B9" w:rsidRDefault="001A12B9" w:rsidP="001A12B9">
      <w:pPr>
        <w:rPr>
          <w:sz w:val="24"/>
          <w:szCs w:val="24"/>
        </w:rPr>
      </w:pPr>
      <w:r>
        <w:rPr>
          <w:sz w:val="24"/>
          <w:szCs w:val="24"/>
        </w:rPr>
        <w:t>1 TL gemahlene Kurkuma</w:t>
      </w:r>
    </w:p>
    <w:p w14:paraId="750338E4" w14:textId="77777777" w:rsidR="001A12B9" w:rsidRDefault="001A12B9" w:rsidP="001A12B9">
      <w:pPr>
        <w:rPr>
          <w:sz w:val="24"/>
          <w:szCs w:val="24"/>
        </w:rPr>
      </w:pPr>
      <w:r>
        <w:rPr>
          <w:sz w:val="24"/>
          <w:szCs w:val="24"/>
        </w:rPr>
        <w:t>½ TL Chilipulver</w:t>
      </w:r>
    </w:p>
    <w:p w14:paraId="17AA80A3" w14:textId="77777777" w:rsidR="001A12B9" w:rsidRPr="00104962" w:rsidRDefault="001A12B9" w:rsidP="001A12B9">
      <w:pPr>
        <w:rPr>
          <w:sz w:val="24"/>
          <w:szCs w:val="24"/>
        </w:rPr>
      </w:pPr>
      <w:r>
        <w:rPr>
          <w:sz w:val="24"/>
          <w:szCs w:val="24"/>
        </w:rPr>
        <w:t xml:space="preserve">4 </w:t>
      </w:r>
      <w:r w:rsidRPr="00104962">
        <w:rPr>
          <w:sz w:val="24"/>
          <w:szCs w:val="24"/>
        </w:rPr>
        <w:t>EL Sonnenblumenöl</w:t>
      </w:r>
    </w:p>
    <w:p w14:paraId="03159FCC" w14:textId="77777777" w:rsidR="001A12B9" w:rsidRDefault="001A12B9" w:rsidP="001A12B9">
      <w:pPr>
        <w:rPr>
          <w:sz w:val="24"/>
          <w:szCs w:val="24"/>
        </w:rPr>
      </w:pPr>
      <w:r>
        <w:rPr>
          <w:sz w:val="24"/>
          <w:szCs w:val="24"/>
        </w:rPr>
        <w:t xml:space="preserve">2 </w:t>
      </w:r>
      <w:r w:rsidRPr="00104962">
        <w:rPr>
          <w:sz w:val="24"/>
          <w:szCs w:val="24"/>
        </w:rPr>
        <w:t>große Zwiebeln, in dünne Streifen geschnitte</w:t>
      </w:r>
      <w:r>
        <w:rPr>
          <w:sz w:val="24"/>
          <w:szCs w:val="24"/>
        </w:rPr>
        <w:t>n</w:t>
      </w:r>
    </w:p>
    <w:p w14:paraId="6F9FF986" w14:textId="77777777" w:rsidR="001A12B9" w:rsidRDefault="001A12B9" w:rsidP="001A12B9">
      <w:pPr>
        <w:rPr>
          <w:sz w:val="24"/>
          <w:szCs w:val="24"/>
        </w:rPr>
      </w:pPr>
      <w:r>
        <w:rPr>
          <w:sz w:val="24"/>
          <w:szCs w:val="24"/>
        </w:rPr>
        <w:t>1 Stück frischer Ingwer (3 -4 cm) fein gerieben</w:t>
      </w:r>
    </w:p>
    <w:p w14:paraId="67346E29" w14:textId="77777777" w:rsidR="001A12B9" w:rsidRPr="00E95304" w:rsidRDefault="001A12B9" w:rsidP="001A12B9">
      <w:pPr>
        <w:rPr>
          <w:sz w:val="24"/>
          <w:szCs w:val="24"/>
        </w:rPr>
      </w:pPr>
      <w:r>
        <w:rPr>
          <w:sz w:val="24"/>
          <w:szCs w:val="24"/>
        </w:rPr>
        <w:t xml:space="preserve">3 </w:t>
      </w:r>
      <w:r w:rsidRPr="00E95304">
        <w:rPr>
          <w:sz w:val="24"/>
          <w:szCs w:val="24"/>
        </w:rPr>
        <w:t>Knoblauchzehen, zerdrückt</w:t>
      </w:r>
    </w:p>
    <w:p w14:paraId="6172FBA0" w14:textId="77777777" w:rsidR="001A12B9" w:rsidRPr="00E95304" w:rsidRDefault="001A12B9" w:rsidP="001A12B9">
      <w:pPr>
        <w:rPr>
          <w:sz w:val="24"/>
          <w:szCs w:val="24"/>
        </w:rPr>
      </w:pPr>
      <w:r>
        <w:rPr>
          <w:sz w:val="24"/>
          <w:szCs w:val="24"/>
        </w:rPr>
        <w:t xml:space="preserve">200 ml </w:t>
      </w:r>
      <w:r w:rsidRPr="00E95304">
        <w:rPr>
          <w:sz w:val="24"/>
          <w:szCs w:val="24"/>
        </w:rPr>
        <w:t>Kokosmilch</w:t>
      </w:r>
    </w:p>
    <w:p w14:paraId="132C1613" w14:textId="77777777" w:rsidR="001A12B9" w:rsidRPr="00E95304" w:rsidRDefault="001A12B9" w:rsidP="001A12B9">
      <w:pPr>
        <w:rPr>
          <w:sz w:val="24"/>
          <w:szCs w:val="24"/>
        </w:rPr>
      </w:pPr>
      <w:r>
        <w:rPr>
          <w:sz w:val="24"/>
          <w:szCs w:val="24"/>
        </w:rPr>
        <w:t xml:space="preserve">4 </w:t>
      </w:r>
      <w:r w:rsidRPr="00E95304">
        <w:rPr>
          <w:sz w:val="24"/>
          <w:szCs w:val="24"/>
        </w:rPr>
        <w:t>– 5 getrocknete Curryblätter</w:t>
      </w:r>
    </w:p>
    <w:p w14:paraId="1D578E6D" w14:textId="77777777" w:rsidR="001A12B9" w:rsidRDefault="001A12B9" w:rsidP="001A12B9">
      <w:pPr>
        <w:rPr>
          <w:sz w:val="24"/>
          <w:szCs w:val="24"/>
        </w:rPr>
      </w:pPr>
      <w:r>
        <w:rPr>
          <w:sz w:val="24"/>
          <w:szCs w:val="24"/>
        </w:rPr>
        <w:t>Meersalz</w:t>
      </w:r>
    </w:p>
    <w:p w14:paraId="42FFB5ED" w14:textId="77777777" w:rsidR="001A12B9" w:rsidRDefault="001A12B9" w:rsidP="001A12B9">
      <w:pPr>
        <w:rPr>
          <w:sz w:val="24"/>
          <w:szCs w:val="24"/>
        </w:rPr>
      </w:pPr>
    </w:p>
    <w:p w14:paraId="66F32621" w14:textId="77777777" w:rsidR="001A12B9" w:rsidRDefault="001A12B9" w:rsidP="001A12B9">
      <w:pPr>
        <w:rPr>
          <w:sz w:val="24"/>
          <w:szCs w:val="24"/>
        </w:rPr>
      </w:pPr>
      <w:r>
        <w:rPr>
          <w:sz w:val="24"/>
          <w:szCs w:val="24"/>
        </w:rPr>
        <w:t>Zubereitungszeit: 10 Minuten plus Kochzeit 20 Minuten</w:t>
      </w:r>
    </w:p>
    <w:p w14:paraId="190AA272" w14:textId="77777777" w:rsidR="001A12B9" w:rsidRPr="00DF02B6" w:rsidRDefault="001A12B9" w:rsidP="00B40E8C">
      <w:pPr>
        <w:pStyle w:val="ListParagraph"/>
        <w:numPr>
          <w:ilvl w:val="0"/>
          <w:numId w:val="952"/>
        </w:numPr>
        <w:spacing w:after="120"/>
        <w:ind w:left="714" w:hanging="357"/>
        <w:contextualSpacing w:val="0"/>
        <w:jc w:val="both"/>
        <w:rPr>
          <w:sz w:val="24"/>
          <w:szCs w:val="24"/>
        </w:rPr>
      </w:pPr>
      <w:r w:rsidRPr="00DF02B6">
        <w:rPr>
          <w:sz w:val="24"/>
          <w:szCs w:val="24"/>
        </w:rPr>
        <w:t>Denn Spinat gründlich putzen, waschen und mit einem sauberen Geschirrtuch trocken tupfen. Harte Stiele entfernen, den Rest in Stücke reißen.</w:t>
      </w:r>
    </w:p>
    <w:p w14:paraId="4806BCD1" w14:textId="77777777" w:rsidR="001A12B9" w:rsidRPr="00DF02B6" w:rsidRDefault="001A12B9" w:rsidP="00B40E8C">
      <w:pPr>
        <w:pStyle w:val="ListParagraph"/>
        <w:numPr>
          <w:ilvl w:val="0"/>
          <w:numId w:val="952"/>
        </w:numPr>
        <w:spacing w:after="120"/>
        <w:ind w:left="714" w:hanging="357"/>
        <w:contextualSpacing w:val="0"/>
        <w:jc w:val="both"/>
        <w:rPr>
          <w:sz w:val="24"/>
          <w:szCs w:val="24"/>
        </w:rPr>
      </w:pPr>
      <w:r w:rsidRPr="00DF02B6">
        <w:rPr>
          <w:sz w:val="24"/>
          <w:szCs w:val="24"/>
        </w:rPr>
        <w:t>Die Gewürze im Mörser aufbrechen und in einer großen Pfanne im Öl rösten, bis sie duften. Die Zwiebelstreifen dazugeben und anbräunen. Den Ingwer und den Knoblauch dazugeben und anschwitzen, bis sie ansetzen. Den Spinat portionsweise mit 1 – 2 EL Wasser in die Pfanne geben, dabei mit der Zugabe der nächsten Portion warten, bis die zuvor hinzufügte zusammengefallen ist. Die Kokosmilch, die Curryblätter und das Salz dazugeben und alles 10 Minuten köcheln lassen.</w:t>
      </w:r>
    </w:p>
    <w:p w14:paraId="458669C1" w14:textId="77777777" w:rsidR="001A12B9" w:rsidRPr="00DF02B6" w:rsidRDefault="001A12B9" w:rsidP="00B40E8C">
      <w:pPr>
        <w:pStyle w:val="ListParagraph"/>
        <w:numPr>
          <w:ilvl w:val="0"/>
          <w:numId w:val="952"/>
        </w:numPr>
        <w:spacing w:after="120"/>
        <w:ind w:left="714" w:hanging="357"/>
        <w:contextualSpacing w:val="0"/>
        <w:jc w:val="both"/>
        <w:rPr>
          <w:sz w:val="24"/>
          <w:szCs w:val="24"/>
        </w:rPr>
      </w:pPr>
      <w:r w:rsidRPr="00DF02B6">
        <w:rPr>
          <w:sz w:val="24"/>
          <w:szCs w:val="24"/>
        </w:rPr>
        <w:t>Dazu passt Reis sehr gut.</w:t>
      </w:r>
    </w:p>
    <w:p w14:paraId="446FDBEA" w14:textId="3D2C1C83" w:rsidR="001A12B9" w:rsidRDefault="001A12B9" w:rsidP="001A12B9">
      <w:pPr>
        <w:rPr>
          <w:rFonts w:asciiTheme="majorHAnsi" w:eastAsiaTheme="majorEastAsia" w:hAnsiTheme="majorHAnsi" w:cstheme="majorBidi"/>
          <w:color w:val="2F5496" w:themeColor="accent1" w:themeShade="BF"/>
          <w:sz w:val="26"/>
          <w:szCs w:val="26"/>
        </w:rPr>
      </w:pPr>
      <w:r w:rsidRPr="00104962">
        <w:br w:type="page"/>
      </w:r>
    </w:p>
    <w:p w14:paraId="0B222EAC" w14:textId="77777777" w:rsidR="00571701" w:rsidRDefault="00571701" w:rsidP="00571701">
      <w:pPr>
        <w:pStyle w:val="Heading2"/>
        <w:spacing w:after="240"/>
      </w:pPr>
      <w:r w:rsidRPr="00A065D0">
        <w:lastRenderedPageBreak/>
        <w:t xml:space="preserve">Spinat-Tomaten-Curry mit Kichererbsen </w:t>
      </w:r>
      <w:r>
        <w:t>– Chana saag</w:t>
      </w:r>
      <w:r>
        <w:rPr>
          <w:rStyle w:val="FootnoteReference"/>
        </w:rPr>
        <w:footnoteReference w:id="876"/>
      </w:r>
      <w:r>
        <w:t xml:space="preserve"> </w:t>
      </w:r>
    </w:p>
    <w:p w14:paraId="396534C2" w14:textId="77777777" w:rsidR="00571701" w:rsidRDefault="00571701" w:rsidP="00571701">
      <w:pPr>
        <w:rPr>
          <w:sz w:val="24"/>
          <w:szCs w:val="24"/>
        </w:rPr>
      </w:pPr>
      <w:r w:rsidRPr="00D555F5">
        <w:rPr>
          <w:sz w:val="24"/>
          <w:szCs w:val="24"/>
          <w:u w:val="single"/>
        </w:rPr>
        <w:t>Zutaten</w:t>
      </w:r>
      <w:r>
        <w:rPr>
          <w:sz w:val="24"/>
          <w:szCs w:val="24"/>
        </w:rPr>
        <w:t xml:space="preserve"> (für 4 Portionen)</w:t>
      </w:r>
    </w:p>
    <w:p w14:paraId="7AA5B9C2" w14:textId="77777777" w:rsidR="00571701" w:rsidRDefault="00571701" w:rsidP="00571701">
      <w:pPr>
        <w:rPr>
          <w:sz w:val="24"/>
          <w:szCs w:val="24"/>
        </w:rPr>
      </w:pPr>
      <w:r>
        <w:rPr>
          <w:sz w:val="24"/>
          <w:szCs w:val="24"/>
        </w:rPr>
        <w:t>3 EL Rapsöl</w:t>
      </w:r>
    </w:p>
    <w:p w14:paraId="42D44C06" w14:textId="77777777" w:rsidR="00571701" w:rsidRDefault="00571701" w:rsidP="00571701">
      <w:pPr>
        <w:rPr>
          <w:sz w:val="24"/>
          <w:szCs w:val="24"/>
        </w:rPr>
      </w:pPr>
      <w:r>
        <w:rPr>
          <w:sz w:val="24"/>
          <w:szCs w:val="24"/>
        </w:rPr>
        <w:t>½ TL schwarze Senfsamen</w:t>
      </w:r>
    </w:p>
    <w:p w14:paraId="65756874" w14:textId="77777777" w:rsidR="00571701" w:rsidRDefault="00571701" w:rsidP="00571701">
      <w:pPr>
        <w:rPr>
          <w:sz w:val="24"/>
          <w:szCs w:val="24"/>
        </w:rPr>
      </w:pPr>
      <w:r>
        <w:rPr>
          <w:sz w:val="24"/>
          <w:szCs w:val="24"/>
        </w:rPr>
        <w:t>1 TL Kreuzkümmelsamen</w:t>
      </w:r>
    </w:p>
    <w:p w14:paraId="64352805" w14:textId="77777777" w:rsidR="00571701" w:rsidRDefault="00571701" w:rsidP="00571701">
      <w:pPr>
        <w:rPr>
          <w:sz w:val="24"/>
          <w:szCs w:val="24"/>
        </w:rPr>
      </w:pPr>
      <w:r>
        <w:rPr>
          <w:sz w:val="24"/>
          <w:szCs w:val="24"/>
        </w:rPr>
        <w:t>2 große Zwiebeln, gewürfelt</w:t>
      </w:r>
    </w:p>
    <w:p w14:paraId="664D27A6" w14:textId="77777777" w:rsidR="00571701" w:rsidRDefault="00571701" w:rsidP="00571701">
      <w:pPr>
        <w:rPr>
          <w:sz w:val="24"/>
          <w:szCs w:val="24"/>
        </w:rPr>
      </w:pPr>
      <w:r>
        <w:rPr>
          <w:sz w:val="24"/>
          <w:szCs w:val="24"/>
        </w:rPr>
        <w:t>5 Knoblauchzehen, zerdrückt</w:t>
      </w:r>
    </w:p>
    <w:p w14:paraId="38F6F15C" w14:textId="77777777" w:rsidR="00571701" w:rsidRDefault="00571701" w:rsidP="00571701">
      <w:pPr>
        <w:rPr>
          <w:sz w:val="24"/>
          <w:szCs w:val="24"/>
        </w:rPr>
      </w:pPr>
      <w:r>
        <w:rPr>
          <w:sz w:val="24"/>
          <w:szCs w:val="24"/>
        </w:rPr>
        <w:t>1 Stück Ingwer (2 cm), geschält und gerieben</w:t>
      </w:r>
    </w:p>
    <w:p w14:paraId="74961908" w14:textId="77777777" w:rsidR="00571701" w:rsidRDefault="00571701" w:rsidP="00571701">
      <w:pPr>
        <w:rPr>
          <w:sz w:val="24"/>
          <w:szCs w:val="24"/>
        </w:rPr>
      </w:pPr>
      <w:r>
        <w:rPr>
          <w:sz w:val="24"/>
          <w:szCs w:val="24"/>
        </w:rPr>
        <w:t>1 Dose Eiertomaten</w:t>
      </w:r>
    </w:p>
    <w:p w14:paraId="3D4B341A" w14:textId="77777777" w:rsidR="00571701" w:rsidRDefault="00571701" w:rsidP="00571701">
      <w:pPr>
        <w:rPr>
          <w:sz w:val="24"/>
          <w:szCs w:val="24"/>
        </w:rPr>
      </w:pPr>
      <w:r>
        <w:rPr>
          <w:sz w:val="24"/>
          <w:szCs w:val="24"/>
        </w:rPr>
        <w:t>2 Dosen Kichererbsen, abgetropft</w:t>
      </w:r>
    </w:p>
    <w:p w14:paraId="091AAE61" w14:textId="77777777" w:rsidR="00571701" w:rsidRDefault="00571701" w:rsidP="00571701">
      <w:pPr>
        <w:rPr>
          <w:sz w:val="24"/>
          <w:szCs w:val="24"/>
        </w:rPr>
      </w:pPr>
      <w:r>
        <w:rPr>
          <w:sz w:val="24"/>
          <w:szCs w:val="24"/>
        </w:rPr>
        <w:t>1 ½ TL gemahlener Koriander</w:t>
      </w:r>
    </w:p>
    <w:p w14:paraId="5FA0660D" w14:textId="77777777" w:rsidR="00571701" w:rsidRDefault="00571701" w:rsidP="00571701">
      <w:pPr>
        <w:rPr>
          <w:sz w:val="24"/>
          <w:szCs w:val="24"/>
        </w:rPr>
      </w:pPr>
      <w:r>
        <w:rPr>
          <w:sz w:val="24"/>
          <w:szCs w:val="24"/>
        </w:rPr>
        <w:t>1 TL Cayennepfeffer</w:t>
      </w:r>
    </w:p>
    <w:p w14:paraId="2777DE03" w14:textId="77777777" w:rsidR="00571701" w:rsidRDefault="00571701" w:rsidP="00571701">
      <w:pPr>
        <w:rPr>
          <w:sz w:val="24"/>
          <w:szCs w:val="24"/>
        </w:rPr>
      </w:pPr>
      <w:r>
        <w:rPr>
          <w:sz w:val="24"/>
          <w:szCs w:val="24"/>
        </w:rPr>
        <w:t>½ TL gemahlene Kurkuma</w:t>
      </w:r>
    </w:p>
    <w:p w14:paraId="3C8CD209" w14:textId="77777777" w:rsidR="00571701" w:rsidRDefault="00571701" w:rsidP="00571701">
      <w:pPr>
        <w:rPr>
          <w:sz w:val="24"/>
          <w:szCs w:val="24"/>
        </w:rPr>
      </w:pPr>
      <w:r>
        <w:rPr>
          <w:sz w:val="24"/>
          <w:szCs w:val="24"/>
        </w:rPr>
        <w:t>1 TL Salz</w:t>
      </w:r>
    </w:p>
    <w:p w14:paraId="01627EE9" w14:textId="77777777" w:rsidR="00571701" w:rsidRDefault="00571701" w:rsidP="00571701">
      <w:pPr>
        <w:rPr>
          <w:sz w:val="24"/>
          <w:szCs w:val="24"/>
        </w:rPr>
      </w:pPr>
      <w:r>
        <w:rPr>
          <w:sz w:val="24"/>
          <w:szCs w:val="24"/>
        </w:rPr>
        <w:t>500 g Babyspinat, gewaschen</w:t>
      </w:r>
    </w:p>
    <w:p w14:paraId="3AAB69BE" w14:textId="77777777" w:rsidR="00571701" w:rsidRDefault="00571701" w:rsidP="00571701">
      <w:pPr>
        <w:rPr>
          <w:sz w:val="24"/>
          <w:szCs w:val="24"/>
        </w:rPr>
      </w:pPr>
    </w:p>
    <w:p w14:paraId="5D04613C" w14:textId="77777777" w:rsidR="00571701" w:rsidRDefault="00571701" w:rsidP="00571701">
      <w:pPr>
        <w:rPr>
          <w:sz w:val="24"/>
          <w:szCs w:val="24"/>
        </w:rPr>
      </w:pPr>
      <w:r>
        <w:rPr>
          <w:sz w:val="24"/>
          <w:szCs w:val="24"/>
        </w:rPr>
        <w:t>Zubereitung:</w:t>
      </w:r>
    </w:p>
    <w:p w14:paraId="0C131D7B" w14:textId="77777777" w:rsidR="00571701" w:rsidRPr="00A065D0" w:rsidRDefault="00571701" w:rsidP="00B40E8C">
      <w:pPr>
        <w:pStyle w:val="ListParagraph"/>
        <w:numPr>
          <w:ilvl w:val="0"/>
          <w:numId w:val="1349"/>
        </w:numPr>
        <w:spacing w:after="120"/>
        <w:ind w:left="714" w:hanging="357"/>
        <w:contextualSpacing w:val="0"/>
        <w:jc w:val="both"/>
        <w:rPr>
          <w:sz w:val="24"/>
          <w:szCs w:val="24"/>
        </w:rPr>
      </w:pPr>
      <w:r w:rsidRPr="00A065D0">
        <w:rPr>
          <w:sz w:val="24"/>
          <w:szCs w:val="24"/>
        </w:rPr>
        <w:t>Das Öl in einem großen Topf erhitzen und Senf- und Kreuzkümmelsamen hineingeben. Bei mittlerer Hitze 1 Minute unter Rühren anrösten, bis die Samen platzen, dann die Zwiebeln dazufügen.</w:t>
      </w:r>
    </w:p>
    <w:p w14:paraId="545EB3A0" w14:textId="77777777" w:rsidR="00571701" w:rsidRPr="00A065D0" w:rsidRDefault="00571701" w:rsidP="00B40E8C">
      <w:pPr>
        <w:pStyle w:val="ListParagraph"/>
        <w:numPr>
          <w:ilvl w:val="0"/>
          <w:numId w:val="1349"/>
        </w:numPr>
        <w:spacing w:after="120"/>
        <w:ind w:left="714" w:hanging="357"/>
        <w:contextualSpacing w:val="0"/>
        <w:jc w:val="both"/>
        <w:rPr>
          <w:sz w:val="24"/>
          <w:szCs w:val="24"/>
        </w:rPr>
      </w:pPr>
      <w:r w:rsidRPr="00A065D0">
        <w:rPr>
          <w:sz w:val="24"/>
          <w:szCs w:val="24"/>
        </w:rPr>
        <w:t>Etwa 10 – 12 Minuten andünsten, bis sie glasig sind und zu karamellisieren beginnen, dann Knoblauch und Ingwer hinzugeben. Unter Rühren 3 Minuten braten, danach die Tomaten über dem Topf aus der Dose in die Hand gleiten lassen und zerdrücken. Die Dose zu einem Drittel mit Wasser füllen und in den Topf entleeren.</w:t>
      </w:r>
    </w:p>
    <w:p w14:paraId="501DE6F4" w14:textId="77777777" w:rsidR="00571701" w:rsidRPr="00A065D0" w:rsidRDefault="00571701" w:rsidP="00B40E8C">
      <w:pPr>
        <w:pStyle w:val="ListParagraph"/>
        <w:numPr>
          <w:ilvl w:val="0"/>
          <w:numId w:val="1349"/>
        </w:numPr>
        <w:spacing w:after="120"/>
        <w:ind w:left="714" w:hanging="357"/>
        <w:contextualSpacing w:val="0"/>
        <w:jc w:val="both"/>
        <w:rPr>
          <w:sz w:val="24"/>
          <w:szCs w:val="24"/>
        </w:rPr>
      </w:pPr>
      <w:r w:rsidRPr="00A065D0">
        <w:rPr>
          <w:sz w:val="24"/>
          <w:szCs w:val="24"/>
        </w:rPr>
        <w:t xml:space="preserve">Ungefähr 10 Minuten köcheln lassen, bis die Mischung recht trocken und pastös ist. Die Kichererbsen dazugeben und einige Minuten erhitzen, dann Koriander, Cayennepfeffer, Kurkuma und Salz unterrühren. Anschließend den Spinat hinzufügen. </w:t>
      </w:r>
    </w:p>
    <w:p w14:paraId="2631F2B6" w14:textId="77777777" w:rsidR="00571701" w:rsidRPr="00A065D0" w:rsidRDefault="00571701" w:rsidP="00B40E8C">
      <w:pPr>
        <w:pStyle w:val="ListParagraph"/>
        <w:numPr>
          <w:ilvl w:val="0"/>
          <w:numId w:val="1349"/>
        </w:numPr>
        <w:spacing w:after="120"/>
        <w:ind w:left="714" w:hanging="357"/>
        <w:contextualSpacing w:val="0"/>
        <w:jc w:val="both"/>
        <w:rPr>
          <w:sz w:val="24"/>
          <w:szCs w:val="24"/>
        </w:rPr>
      </w:pPr>
      <w:r w:rsidRPr="00A065D0">
        <w:rPr>
          <w:sz w:val="24"/>
          <w:szCs w:val="24"/>
        </w:rPr>
        <w:t>Das Curry 5 Minuten köcheln lassen, bis der Spinat zart und gar ist, dann mit Chapatis oder Reis und einem Kleks Joghurt servieren.</w:t>
      </w:r>
    </w:p>
    <w:p w14:paraId="65390250" w14:textId="77777777" w:rsidR="00571701" w:rsidRPr="00A065D0" w:rsidRDefault="00571701" w:rsidP="00571701">
      <w:pPr>
        <w:rPr>
          <w:sz w:val="24"/>
          <w:szCs w:val="24"/>
        </w:rPr>
      </w:pPr>
      <w:r w:rsidRPr="00A065D0">
        <w:rPr>
          <w:sz w:val="24"/>
          <w:szCs w:val="24"/>
        </w:rPr>
        <w:br w:type="page"/>
      </w:r>
    </w:p>
    <w:p w14:paraId="78681581" w14:textId="77777777" w:rsidR="00A72611" w:rsidRDefault="00A72611" w:rsidP="00A72611">
      <w:pPr>
        <w:pStyle w:val="Heading2"/>
        <w:spacing w:after="240"/>
      </w:pPr>
      <w:r>
        <w:lastRenderedPageBreak/>
        <w:t>Palak Paneer – Spinat mit Käsewürfeln</w:t>
      </w:r>
    </w:p>
    <w:p w14:paraId="4C0DEB47" w14:textId="77777777" w:rsidR="00A72611" w:rsidRDefault="00A72611" w:rsidP="00A72611">
      <w:pPr>
        <w:rPr>
          <w:sz w:val="24"/>
          <w:szCs w:val="24"/>
        </w:rPr>
      </w:pPr>
      <w:r w:rsidRPr="008431A5">
        <w:rPr>
          <w:sz w:val="24"/>
          <w:szCs w:val="24"/>
          <w:u w:val="single"/>
        </w:rPr>
        <w:t>Zutaten</w:t>
      </w:r>
      <w:r>
        <w:rPr>
          <w:sz w:val="24"/>
          <w:szCs w:val="24"/>
        </w:rPr>
        <w:t xml:space="preserve"> (für 4-6 Portionen)</w:t>
      </w:r>
    </w:p>
    <w:p w14:paraId="4D07CE8C" w14:textId="77777777" w:rsidR="00A72611" w:rsidRDefault="00A72611" w:rsidP="00A72611">
      <w:pPr>
        <w:rPr>
          <w:sz w:val="24"/>
          <w:szCs w:val="24"/>
        </w:rPr>
      </w:pPr>
      <w:r>
        <w:rPr>
          <w:sz w:val="24"/>
          <w:szCs w:val="24"/>
        </w:rPr>
        <w:t>200 g fester Paneer, oder auch mehr</w:t>
      </w:r>
    </w:p>
    <w:p w14:paraId="3F8B9CD6" w14:textId="77777777" w:rsidR="00A72611" w:rsidRDefault="00A72611" w:rsidP="00A72611">
      <w:pPr>
        <w:rPr>
          <w:sz w:val="24"/>
          <w:szCs w:val="24"/>
        </w:rPr>
      </w:pPr>
      <w:r>
        <w:rPr>
          <w:sz w:val="24"/>
          <w:szCs w:val="24"/>
        </w:rPr>
        <w:t>5 EL Öl</w:t>
      </w:r>
    </w:p>
    <w:p w14:paraId="6A0C9E9F" w14:textId="77777777" w:rsidR="00A72611" w:rsidRDefault="00A72611" w:rsidP="00A72611">
      <w:pPr>
        <w:rPr>
          <w:sz w:val="24"/>
          <w:szCs w:val="24"/>
        </w:rPr>
      </w:pPr>
      <w:r>
        <w:rPr>
          <w:sz w:val="24"/>
          <w:szCs w:val="24"/>
        </w:rPr>
        <w:t>800 g frischer Spinat oder 600 g TK-Blattspinat</w:t>
      </w:r>
    </w:p>
    <w:p w14:paraId="012E34A6" w14:textId="77777777" w:rsidR="00A72611" w:rsidRDefault="00A72611" w:rsidP="00A72611">
      <w:pPr>
        <w:rPr>
          <w:sz w:val="24"/>
          <w:szCs w:val="24"/>
        </w:rPr>
      </w:pPr>
      <w:r>
        <w:rPr>
          <w:sz w:val="24"/>
          <w:szCs w:val="24"/>
        </w:rPr>
        <w:t>1 Zwiebel</w:t>
      </w:r>
    </w:p>
    <w:p w14:paraId="64A67395" w14:textId="77777777" w:rsidR="00A72611" w:rsidRDefault="00A72611" w:rsidP="00A72611">
      <w:pPr>
        <w:rPr>
          <w:sz w:val="24"/>
          <w:szCs w:val="24"/>
        </w:rPr>
      </w:pPr>
      <w:r>
        <w:rPr>
          <w:sz w:val="24"/>
          <w:szCs w:val="24"/>
        </w:rPr>
        <w:t>2 Knoblauchzehen</w:t>
      </w:r>
    </w:p>
    <w:p w14:paraId="60AD0C92" w14:textId="77777777" w:rsidR="00A72611" w:rsidRDefault="00A72611" w:rsidP="00A72611">
      <w:pPr>
        <w:rPr>
          <w:sz w:val="24"/>
          <w:szCs w:val="24"/>
        </w:rPr>
      </w:pPr>
      <w:r>
        <w:rPr>
          <w:sz w:val="24"/>
          <w:szCs w:val="24"/>
        </w:rPr>
        <w:t>1 Stück frischer Ingwer (3 cm)</w:t>
      </w:r>
    </w:p>
    <w:p w14:paraId="69C8227D" w14:textId="77777777" w:rsidR="00A72611" w:rsidRDefault="00A72611" w:rsidP="00A72611">
      <w:pPr>
        <w:rPr>
          <w:sz w:val="24"/>
          <w:szCs w:val="24"/>
        </w:rPr>
      </w:pPr>
      <w:r>
        <w:rPr>
          <w:sz w:val="24"/>
          <w:szCs w:val="24"/>
        </w:rPr>
        <w:t>2 TL Korianderpulver</w:t>
      </w:r>
    </w:p>
    <w:p w14:paraId="3DE0135D" w14:textId="77777777" w:rsidR="00A72611" w:rsidRDefault="00A72611" w:rsidP="00A72611">
      <w:pPr>
        <w:rPr>
          <w:sz w:val="24"/>
          <w:szCs w:val="24"/>
        </w:rPr>
      </w:pPr>
      <w:r>
        <w:rPr>
          <w:sz w:val="24"/>
          <w:szCs w:val="24"/>
        </w:rPr>
        <w:t>1 TL Kurkumapulver</w:t>
      </w:r>
    </w:p>
    <w:p w14:paraId="5853BD96" w14:textId="77777777" w:rsidR="00A72611" w:rsidRDefault="00A72611" w:rsidP="00A72611">
      <w:pPr>
        <w:rPr>
          <w:sz w:val="24"/>
          <w:szCs w:val="24"/>
        </w:rPr>
      </w:pPr>
      <w:r>
        <w:rPr>
          <w:sz w:val="24"/>
          <w:szCs w:val="24"/>
        </w:rPr>
        <w:t>2 TL Kreuzkümmelpulver</w:t>
      </w:r>
    </w:p>
    <w:p w14:paraId="1F9D056D" w14:textId="77777777" w:rsidR="00A72611" w:rsidRDefault="00A72611" w:rsidP="00A72611">
      <w:pPr>
        <w:rPr>
          <w:sz w:val="24"/>
          <w:szCs w:val="24"/>
        </w:rPr>
      </w:pPr>
      <w:r>
        <w:rPr>
          <w:sz w:val="24"/>
          <w:szCs w:val="24"/>
        </w:rPr>
        <w:t>½ TL Chilipulver</w:t>
      </w:r>
    </w:p>
    <w:p w14:paraId="65E5E995" w14:textId="77777777" w:rsidR="00A72611" w:rsidRDefault="00A72611" w:rsidP="00A72611">
      <w:pPr>
        <w:rPr>
          <w:sz w:val="24"/>
          <w:szCs w:val="24"/>
        </w:rPr>
      </w:pPr>
      <w:r>
        <w:rPr>
          <w:sz w:val="24"/>
          <w:szCs w:val="24"/>
        </w:rPr>
        <w:t>Salz</w:t>
      </w:r>
    </w:p>
    <w:p w14:paraId="403EE1CE" w14:textId="77777777" w:rsidR="00A72611" w:rsidRDefault="00A72611" w:rsidP="00A72611">
      <w:pPr>
        <w:rPr>
          <w:sz w:val="24"/>
          <w:szCs w:val="24"/>
        </w:rPr>
      </w:pPr>
      <w:r>
        <w:rPr>
          <w:sz w:val="24"/>
          <w:szCs w:val="24"/>
        </w:rPr>
        <w:t>½ TL Zucker</w:t>
      </w:r>
    </w:p>
    <w:p w14:paraId="47696C29" w14:textId="77777777" w:rsidR="00A72611" w:rsidRDefault="00A72611" w:rsidP="00A72611">
      <w:pPr>
        <w:rPr>
          <w:sz w:val="24"/>
          <w:szCs w:val="24"/>
        </w:rPr>
      </w:pPr>
      <w:r>
        <w:rPr>
          <w:sz w:val="24"/>
          <w:szCs w:val="24"/>
        </w:rPr>
        <w:t>200 g Sahne</w:t>
      </w:r>
    </w:p>
    <w:p w14:paraId="32672FF2" w14:textId="77777777" w:rsidR="00A72611" w:rsidRDefault="00A72611" w:rsidP="00A72611">
      <w:pPr>
        <w:rPr>
          <w:sz w:val="24"/>
          <w:szCs w:val="24"/>
        </w:rPr>
      </w:pPr>
    </w:p>
    <w:p w14:paraId="3BA72298" w14:textId="77777777" w:rsidR="00A72611" w:rsidRDefault="00A72611" w:rsidP="00A72611">
      <w:pPr>
        <w:rPr>
          <w:sz w:val="24"/>
          <w:szCs w:val="24"/>
        </w:rPr>
      </w:pPr>
      <w:r>
        <w:rPr>
          <w:sz w:val="24"/>
          <w:szCs w:val="24"/>
        </w:rPr>
        <w:t>Zubereitungszeit: 45 Minuten</w:t>
      </w:r>
    </w:p>
    <w:p w14:paraId="15E6E63B" w14:textId="77777777" w:rsidR="00A72611" w:rsidRPr="00C01F6B" w:rsidRDefault="00A72611" w:rsidP="00B40E8C">
      <w:pPr>
        <w:pStyle w:val="ListParagraph"/>
        <w:numPr>
          <w:ilvl w:val="0"/>
          <w:numId w:val="1610"/>
        </w:numPr>
        <w:spacing w:after="120"/>
        <w:ind w:left="714" w:hanging="357"/>
        <w:contextualSpacing w:val="0"/>
        <w:jc w:val="both"/>
        <w:rPr>
          <w:sz w:val="24"/>
          <w:szCs w:val="24"/>
        </w:rPr>
      </w:pPr>
      <w:r w:rsidRPr="00C01F6B">
        <w:rPr>
          <w:sz w:val="24"/>
          <w:szCs w:val="24"/>
        </w:rPr>
        <w:t>Paneer trocknen lassen und in 1 cm große Würfel schneiden. Öl in einer Pfanne erhitzen und die Paneerwürfel bei mittlerer Hitze unter Rühren in etwa 4 Minuten leicht braun anbraten. Herausnehmen und beiseitestellen. Öl im Topf lassen.</w:t>
      </w:r>
    </w:p>
    <w:p w14:paraId="561B2413" w14:textId="77777777" w:rsidR="00A72611" w:rsidRPr="00C01F6B" w:rsidRDefault="00A72611" w:rsidP="00B40E8C">
      <w:pPr>
        <w:pStyle w:val="ListParagraph"/>
        <w:numPr>
          <w:ilvl w:val="0"/>
          <w:numId w:val="1610"/>
        </w:numPr>
        <w:spacing w:after="120"/>
        <w:ind w:left="714" w:hanging="357"/>
        <w:contextualSpacing w:val="0"/>
        <w:jc w:val="both"/>
        <w:rPr>
          <w:sz w:val="24"/>
          <w:szCs w:val="24"/>
        </w:rPr>
      </w:pPr>
      <w:r w:rsidRPr="00C01F6B">
        <w:rPr>
          <w:sz w:val="24"/>
          <w:szCs w:val="24"/>
        </w:rPr>
        <w:t>Frischen Spinat putzen, waschen, abtropfen lassen und nach Belieben klein schneiden. Gefrorenen Spinat auftauen lassen und eventuell kleinschneiden. Zwiebel schälen, längs halbieren und in Halbringe schneiden. Knoblauch schälen und zerdrücken. Ingwer schälen und fein reiben.</w:t>
      </w:r>
    </w:p>
    <w:p w14:paraId="6A43C10B" w14:textId="77777777" w:rsidR="00A72611" w:rsidRPr="00C01F6B" w:rsidRDefault="00A72611" w:rsidP="00B40E8C">
      <w:pPr>
        <w:pStyle w:val="ListParagraph"/>
        <w:numPr>
          <w:ilvl w:val="0"/>
          <w:numId w:val="1610"/>
        </w:numPr>
        <w:spacing w:after="120"/>
        <w:ind w:left="714" w:hanging="357"/>
        <w:contextualSpacing w:val="0"/>
        <w:jc w:val="both"/>
        <w:rPr>
          <w:sz w:val="24"/>
          <w:szCs w:val="24"/>
        </w:rPr>
      </w:pPr>
      <w:r w:rsidRPr="00C01F6B">
        <w:rPr>
          <w:sz w:val="24"/>
          <w:szCs w:val="24"/>
        </w:rPr>
        <w:t>Zwiebel, Knoblauch und Ingwer im restlichen Öl bei mittlerer Hitze in 3-5 Minuten goldbraun anbraten. Koriander, Kurkuma, Kreuzkümmel und Chilipulver hinzufügen und etwa 2 Minuten rösten. Gehackten Spinat dazugeben und zugedeckt bei mittlerer Hitze etwa 10 Minuten garen.</w:t>
      </w:r>
    </w:p>
    <w:p w14:paraId="4451C286" w14:textId="77777777" w:rsidR="00A72611" w:rsidRPr="00C01F6B" w:rsidRDefault="00A72611" w:rsidP="00B40E8C">
      <w:pPr>
        <w:pStyle w:val="ListParagraph"/>
        <w:numPr>
          <w:ilvl w:val="0"/>
          <w:numId w:val="1610"/>
        </w:numPr>
        <w:spacing w:after="120"/>
        <w:ind w:left="714" w:hanging="357"/>
        <w:contextualSpacing w:val="0"/>
        <w:jc w:val="both"/>
        <w:rPr>
          <w:sz w:val="24"/>
          <w:szCs w:val="24"/>
        </w:rPr>
      </w:pPr>
      <w:r w:rsidRPr="00C01F6B">
        <w:rPr>
          <w:sz w:val="24"/>
          <w:szCs w:val="24"/>
        </w:rPr>
        <w:t>Reichlich Salz und Zucker zum Spinat geben und gut vermischen. Sahne und gebratene Paneerwürfel dazugeben und weitere 5 Minuten zugedeckt bei schwacher Hitze warm servieren.</w:t>
      </w:r>
    </w:p>
    <w:p w14:paraId="0FA06E5E" w14:textId="77777777" w:rsidR="00A72611" w:rsidRDefault="00A72611" w:rsidP="00A72611">
      <w:pPr>
        <w:ind w:left="708" w:hanging="708"/>
        <w:rPr>
          <w:sz w:val="24"/>
          <w:szCs w:val="24"/>
        </w:rPr>
      </w:pPr>
      <w:r>
        <w:rPr>
          <w:sz w:val="24"/>
          <w:szCs w:val="24"/>
        </w:rPr>
        <w:t>Tipp:</w:t>
      </w:r>
      <w:r>
        <w:rPr>
          <w:sz w:val="24"/>
          <w:szCs w:val="24"/>
        </w:rPr>
        <w:tab/>
        <w:t>Palak Paneer ist eines meiner Lieblingsgerichte. Ich bestell das immer gerne beim Inder.</w:t>
      </w:r>
    </w:p>
    <w:p w14:paraId="0516E9A4" w14:textId="77777777" w:rsidR="001D658B" w:rsidRDefault="001D658B" w:rsidP="001D658B">
      <w:pPr>
        <w:pStyle w:val="Heading2"/>
        <w:spacing w:after="240"/>
      </w:pPr>
      <w:r>
        <w:lastRenderedPageBreak/>
        <w:t>Italienische Spinatknödel (Malfatti)</w:t>
      </w:r>
      <w:r>
        <w:rPr>
          <w:rStyle w:val="FootnoteReference"/>
        </w:rPr>
        <w:footnoteReference w:id="877"/>
      </w:r>
      <w:r>
        <w:t xml:space="preserve"> </w:t>
      </w:r>
    </w:p>
    <w:p w14:paraId="5B0DE4C9" w14:textId="77777777" w:rsidR="001D658B" w:rsidRPr="00BC706C" w:rsidRDefault="001D658B" w:rsidP="001D658B">
      <w:pPr>
        <w:rPr>
          <w:sz w:val="26"/>
          <w:szCs w:val="26"/>
        </w:rPr>
      </w:pPr>
      <w:r w:rsidRPr="00BC706C">
        <w:rPr>
          <w:sz w:val="24"/>
          <w:szCs w:val="24"/>
          <w:u w:val="single"/>
        </w:rPr>
        <w:t>Zutaten</w:t>
      </w:r>
      <w:r>
        <w:rPr>
          <w:sz w:val="24"/>
          <w:szCs w:val="24"/>
        </w:rPr>
        <w:t xml:space="preserve"> (für 2 Personen)</w:t>
      </w:r>
    </w:p>
    <w:p w14:paraId="3F0ED34E" w14:textId="77777777" w:rsidR="001D658B" w:rsidRDefault="001D658B" w:rsidP="001D658B">
      <w:pPr>
        <w:rPr>
          <w:sz w:val="24"/>
          <w:szCs w:val="24"/>
        </w:rPr>
      </w:pPr>
      <w:r>
        <w:rPr>
          <w:sz w:val="24"/>
          <w:szCs w:val="24"/>
        </w:rPr>
        <w:t>700 g frischer Spinat</w:t>
      </w:r>
    </w:p>
    <w:p w14:paraId="36CD1A79" w14:textId="77777777" w:rsidR="001D658B" w:rsidRDefault="001D658B" w:rsidP="001D658B">
      <w:pPr>
        <w:rPr>
          <w:sz w:val="24"/>
          <w:szCs w:val="24"/>
        </w:rPr>
      </w:pPr>
      <w:r>
        <w:rPr>
          <w:sz w:val="24"/>
          <w:szCs w:val="24"/>
        </w:rPr>
        <w:t>1 Knoblauchzehe</w:t>
      </w:r>
    </w:p>
    <w:p w14:paraId="757D6434" w14:textId="77777777" w:rsidR="001D658B" w:rsidRDefault="001D658B" w:rsidP="001D658B">
      <w:pPr>
        <w:rPr>
          <w:sz w:val="24"/>
          <w:szCs w:val="24"/>
        </w:rPr>
      </w:pPr>
      <w:r>
        <w:rPr>
          <w:sz w:val="24"/>
          <w:szCs w:val="24"/>
        </w:rPr>
        <w:t>Etwas Olivenöl</w:t>
      </w:r>
    </w:p>
    <w:p w14:paraId="667A0D55" w14:textId="77777777" w:rsidR="001D658B" w:rsidRDefault="001D658B" w:rsidP="001D658B">
      <w:pPr>
        <w:rPr>
          <w:sz w:val="24"/>
          <w:szCs w:val="24"/>
        </w:rPr>
      </w:pPr>
      <w:r>
        <w:rPr>
          <w:sz w:val="24"/>
          <w:szCs w:val="24"/>
        </w:rPr>
        <w:t>250 g Ricotta</w:t>
      </w:r>
    </w:p>
    <w:p w14:paraId="735E6C30" w14:textId="77777777" w:rsidR="001D658B" w:rsidRDefault="001D658B" w:rsidP="001D658B">
      <w:pPr>
        <w:rPr>
          <w:sz w:val="24"/>
          <w:szCs w:val="24"/>
        </w:rPr>
      </w:pPr>
      <w:r>
        <w:rPr>
          <w:sz w:val="24"/>
          <w:szCs w:val="24"/>
        </w:rPr>
        <w:t>80 g Parmesan</w:t>
      </w:r>
    </w:p>
    <w:p w14:paraId="08696660" w14:textId="77777777" w:rsidR="001D658B" w:rsidRDefault="001D658B" w:rsidP="001D658B">
      <w:pPr>
        <w:rPr>
          <w:sz w:val="24"/>
          <w:szCs w:val="24"/>
        </w:rPr>
      </w:pPr>
      <w:r>
        <w:rPr>
          <w:sz w:val="24"/>
          <w:szCs w:val="24"/>
        </w:rPr>
        <w:t>1 Ei</w:t>
      </w:r>
    </w:p>
    <w:p w14:paraId="4E892AF2" w14:textId="77777777" w:rsidR="001D658B" w:rsidRDefault="001D658B" w:rsidP="001D658B">
      <w:pPr>
        <w:rPr>
          <w:sz w:val="24"/>
          <w:szCs w:val="24"/>
        </w:rPr>
      </w:pPr>
      <w:r>
        <w:rPr>
          <w:sz w:val="24"/>
          <w:szCs w:val="24"/>
        </w:rPr>
        <w:t>Pfeffer, Salz, Muskat</w:t>
      </w:r>
    </w:p>
    <w:p w14:paraId="7F4156FC" w14:textId="77777777" w:rsidR="001D658B" w:rsidRDefault="001D658B" w:rsidP="001D658B">
      <w:pPr>
        <w:rPr>
          <w:sz w:val="24"/>
          <w:szCs w:val="24"/>
        </w:rPr>
      </w:pPr>
      <w:r>
        <w:rPr>
          <w:sz w:val="24"/>
          <w:szCs w:val="24"/>
        </w:rPr>
        <w:t>100 g Mehl plus etwas mehr zum verkneten</w:t>
      </w:r>
    </w:p>
    <w:p w14:paraId="08B2EFEC" w14:textId="77777777" w:rsidR="001D658B" w:rsidRDefault="001D658B" w:rsidP="001D658B">
      <w:pPr>
        <w:rPr>
          <w:sz w:val="24"/>
          <w:szCs w:val="24"/>
        </w:rPr>
      </w:pPr>
      <w:r>
        <w:rPr>
          <w:sz w:val="24"/>
          <w:szCs w:val="24"/>
        </w:rPr>
        <w:t>Ca. 40 g Butter</w:t>
      </w:r>
    </w:p>
    <w:p w14:paraId="53AAD347" w14:textId="77777777" w:rsidR="001D658B" w:rsidRDefault="001D658B" w:rsidP="001D658B">
      <w:pPr>
        <w:rPr>
          <w:sz w:val="24"/>
          <w:szCs w:val="24"/>
        </w:rPr>
      </w:pPr>
    </w:p>
    <w:p w14:paraId="5B781A84" w14:textId="77777777" w:rsidR="001D658B" w:rsidRDefault="001D658B" w:rsidP="001D658B">
      <w:pPr>
        <w:rPr>
          <w:sz w:val="24"/>
          <w:szCs w:val="24"/>
        </w:rPr>
      </w:pPr>
      <w:r>
        <w:rPr>
          <w:sz w:val="24"/>
          <w:szCs w:val="24"/>
        </w:rPr>
        <w:t>Zubereitung:</w:t>
      </w:r>
    </w:p>
    <w:p w14:paraId="299E1DFC" w14:textId="77777777" w:rsidR="001D658B" w:rsidRPr="00D2646C" w:rsidRDefault="001D658B" w:rsidP="001D658B">
      <w:pPr>
        <w:pStyle w:val="ListParagraph"/>
        <w:numPr>
          <w:ilvl w:val="0"/>
          <w:numId w:val="214"/>
        </w:numPr>
        <w:spacing w:after="120"/>
        <w:ind w:left="714" w:hanging="357"/>
        <w:contextualSpacing w:val="0"/>
        <w:jc w:val="both"/>
        <w:rPr>
          <w:sz w:val="24"/>
          <w:szCs w:val="24"/>
        </w:rPr>
      </w:pPr>
      <w:r w:rsidRPr="00D2646C">
        <w:rPr>
          <w:sz w:val="24"/>
          <w:szCs w:val="24"/>
        </w:rPr>
        <w:t>Spinat gründlich waschen und von Stielen und Wurzeln befreien.</w:t>
      </w:r>
    </w:p>
    <w:p w14:paraId="31F112D5" w14:textId="77777777" w:rsidR="001D658B" w:rsidRPr="008730AC" w:rsidRDefault="001D658B" w:rsidP="001D658B">
      <w:pPr>
        <w:pStyle w:val="ListParagraph"/>
        <w:numPr>
          <w:ilvl w:val="0"/>
          <w:numId w:val="214"/>
        </w:numPr>
        <w:spacing w:after="120"/>
        <w:ind w:left="714" w:hanging="357"/>
        <w:contextualSpacing w:val="0"/>
        <w:jc w:val="both"/>
        <w:rPr>
          <w:sz w:val="24"/>
          <w:szCs w:val="24"/>
        </w:rPr>
      </w:pPr>
      <w:r w:rsidRPr="00D2646C">
        <w:rPr>
          <w:sz w:val="24"/>
          <w:szCs w:val="24"/>
        </w:rPr>
        <w:t xml:space="preserve">Die Blätter 5 Minuten lang in kochendem Wasser garen. Abschrecken, abtropfen und abkühlen lassen, mit der Hand das Wasser ausdrücken. Dann die Blätter fein hacken. Den Knoblauch schälen und andrücken. In einer Pfanne Olivenöl erhitzen, Knoblauchzehe dazugeben und den Spinat im Öl kurz schwenken. Salzen und die Knoblauchzehe entfernen. Parmesan reiben. In einer Schüssel Spinat, Ricotta, 60 g Parmesan, </w:t>
      </w:r>
      <w:r>
        <w:rPr>
          <w:sz w:val="24"/>
          <w:szCs w:val="24"/>
        </w:rPr>
        <w:t>E</w:t>
      </w:r>
      <w:r w:rsidRPr="00D2646C">
        <w:rPr>
          <w:sz w:val="24"/>
          <w:szCs w:val="24"/>
        </w:rPr>
        <w:t>i, Salz, Pfeffer und Muskat vermengen. Mehl einarbeiten, sodass ein Teig entsteht. Mit bemehlten Händen Knödel von 2 bis 3 cm Durchmesser formen. In einem Topf gesalzenes Wasser zum Kochen bringen. Malfatti hineingeben. Sie sind gar, wen</w:t>
      </w:r>
      <w:r w:rsidRPr="008730AC">
        <w:rPr>
          <w:sz w:val="24"/>
          <w:szCs w:val="24"/>
        </w:rPr>
        <w:t>n sie nach oben steigen, nach ungefähr 5 Minuten.</w:t>
      </w:r>
    </w:p>
    <w:p w14:paraId="086C3765" w14:textId="77777777" w:rsidR="001D658B" w:rsidRDefault="001D658B" w:rsidP="001D658B">
      <w:pPr>
        <w:pStyle w:val="ListParagraph"/>
        <w:numPr>
          <w:ilvl w:val="0"/>
          <w:numId w:val="214"/>
        </w:numPr>
        <w:spacing w:after="120"/>
        <w:ind w:left="714" w:hanging="357"/>
        <w:contextualSpacing w:val="0"/>
        <w:jc w:val="both"/>
        <w:rPr>
          <w:sz w:val="24"/>
          <w:szCs w:val="24"/>
        </w:rPr>
      </w:pPr>
      <w:r w:rsidRPr="00D2646C">
        <w:rPr>
          <w:sz w:val="24"/>
          <w:szCs w:val="24"/>
        </w:rPr>
        <w:t>Man kann die Malfatti so servieren, mit geriebenem Parmesan. Oder mit einer schnellen Soße: In einer Pfanne (man kann die nehmen, in der man den Spinat erhitzt hat) die Butter zerlassen, eine Kelle vom Kochwasser der Malfatti dazugeben, etwas Parmesan hineinreiben und die Soße kurz einkochen, bis sie cremig ist.</w:t>
      </w:r>
    </w:p>
    <w:p w14:paraId="3A95D224" w14:textId="77777777" w:rsidR="001D658B" w:rsidRDefault="001D658B" w:rsidP="001D658B">
      <w:pPr>
        <w:rPr>
          <w:sz w:val="24"/>
          <w:szCs w:val="24"/>
        </w:rPr>
      </w:pPr>
      <w:r>
        <w:rPr>
          <w:sz w:val="24"/>
          <w:szCs w:val="24"/>
        </w:rPr>
        <w:br w:type="page"/>
      </w:r>
    </w:p>
    <w:p w14:paraId="20AB8E9D" w14:textId="77777777" w:rsidR="001D658B" w:rsidRDefault="001D658B" w:rsidP="001D658B">
      <w:pPr>
        <w:pStyle w:val="Heading2"/>
        <w:spacing w:after="240"/>
      </w:pPr>
      <w:r>
        <w:lastRenderedPageBreak/>
        <w:t>Malfatti Spinat-Käse-Nocken</w:t>
      </w:r>
      <w:r>
        <w:rPr>
          <w:rStyle w:val="FootnoteReference"/>
        </w:rPr>
        <w:footnoteReference w:id="878"/>
      </w:r>
    </w:p>
    <w:p w14:paraId="708AE736" w14:textId="77777777" w:rsidR="001D658B" w:rsidRDefault="001D658B" w:rsidP="001D658B">
      <w:pPr>
        <w:spacing w:after="120"/>
        <w:jc w:val="both"/>
        <w:rPr>
          <w:sz w:val="24"/>
          <w:szCs w:val="24"/>
        </w:rPr>
      </w:pPr>
      <w:r w:rsidRPr="001E2692">
        <w:rPr>
          <w:sz w:val="24"/>
          <w:szCs w:val="24"/>
          <w:u w:val="single"/>
        </w:rPr>
        <w:t>Zutaten</w:t>
      </w:r>
      <w:r>
        <w:rPr>
          <w:sz w:val="24"/>
          <w:szCs w:val="24"/>
        </w:rPr>
        <w:t xml:space="preserve"> (für 6 Portionen):</w:t>
      </w:r>
    </w:p>
    <w:p w14:paraId="1BD4FC14" w14:textId="77777777" w:rsidR="001D658B" w:rsidRDefault="001D658B" w:rsidP="001D658B">
      <w:pPr>
        <w:spacing w:after="120"/>
        <w:jc w:val="both"/>
        <w:rPr>
          <w:sz w:val="24"/>
          <w:szCs w:val="24"/>
        </w:rPr>
      </w:pPr>
      <w:r>
        <w:rPr>
          <w:sz w:val="24"/>
          <w:szCs w:val="24"/>
        </w:rPr>
        <w:t>600 g frischer Blattspinat</w:t>
      </w:r>
    </w:p>
    <w:p w14:paraId="54D74FAD" w14:textId="77777777" w:rsidR="001D658B" w:rsidRDefault="001D658B" w:rsidP="001D658B">
      <w:pPr>
        <w:spacing w:after="120"/>
        <w:jc w:val="both"/>
        <w:rPr>
          <w:sz w:val="24"/>
          <w:szCs w:val="24"/>
        </w:rPr>
      </w:pPr>
      <w:r>
        <w:rPr>
          <w:sz w:val="24"/>
          <w:szCs w:val="24"/>
        </w:rPr>
        <w:t>150 g Ricotta (oder abgetropfter Magerquark)</w:t>
      </w:r>
    </w:p>
    <w:p w14:paraId="63187377" w14:textId="77777777" w:rsidR="001D658B" w:rsidRDefault="001D658B" w:rsidP="001D658B">
      <w:pPr>
        <w:spacing w:after="120"/>
        <w:jc w:val="both"/>
        <w:rPr>
          <w:sz w:val="24"/>
          <w:szCs w:val="24"/>
        </w:rPr>
      </w:pPr>
      <w:r>
        <w:rPr>
          <w:sz w:val="24"/>
          <w:szCs w:val="24"/>
        </w:rPr>
        <w:t>100 g frisch geriebener Parmesan</w:t>
      </w:r>
    </w:p>
    <w:p w14:paraId="3C129158" w14:textId="77777777" w:rsidR="001D658B" w:rsidRDefault="001D658B" w:rsidP="001D658B">
      <w:pPr>
        <w:spacing w:after="120"/>
        <w:jc w:val="both"/>
        <w:rPr>
          <w:sz w:val="24"/>
          <w:szCs w:val="24"/>
        </w:rPr>
      </w:pPr>
      <w:r>
        <w:rPr>
          <w:sz w:val="24"/>
          <w:szCs w:val="24"/>
        </w:rPr>
        <w:t>2 Eier</w:t>
      </w:r>
    </w:p>
    <w:p w14:paraId="2F5EB323" w14:textId="77777777" w:rsidR="001D658B" w:rsidRDefault="001D658B" w:rsidP="001D658B">
      <w:pPr>
        <w:spacing w:after="120"/>
        <w:jc w:val="both"/>
        <w:rPr>
          <w:sz w:val="24"/>
          <w:szCs w:val="24"/>
        </w:rPr>
      </w:pPr>
      <w:r>
        <w:rPr>
          <w:sz w:val="24"/>
          <w:szCs w:val="24"/>
        </w:rPr>
        <w:t>1 Eigelb</w:t>
      </w:r>
    </w:p>
    <w:p w14:paraId="5F0B1B35" w14:textId="77777777" w:rsidR="001D658B" w:rsidRDefault="001D658B" w:rsidP="001D658B">
      <w:pPr>
        <w:spacing w:after="120"/>
        <w:jc w:val="both"/>
        <w:rPr>
          <w:sz w:val="24"/>
          <w:szCs w:val="24"/>
        </w:rPr>
      </w:pPr>
      <w:r>
        <w:rPr>
          <w:sz w:val="24"/>
          <w:szCs w:val="24"/>
        </w:rPr>
        <w:t>100 g Butter</w:t>
      </w:r>
    </w:p>
    <w:p w14:paraId="481FA3C2" w14:textId="77777777" w:rsidR="001D658B" w:rsidRDefault="001D658B" w:rsidP="001D658B">
      <w:pPr>
        <w:spacing w:after="120"/>
        <w:jc w:val="both"/>
        <w:rPr>
          <w:sz w:val="24"/>
          <w:szCs w:val="24"/>
        </w:rPr>
      </w:pPr>
      <w:r>
        <w:rPr>
          <w:sz w:val="24"/>
          <w:szCs w:val="24"/>
        </w:rPr>
        <w:t>200 g Mehl</w:t>
      </w:r>
    </w:p>
    <w:p w14:paraId="00DA2BB6" w14:textId="77777777" w:rsidR="001D658B" w:rsidRDefault="001D658B" w:rsidP="001D658B">
      <w:pPr>
        <w:spacing w:after="120"/>
        <w:jc w:val="both"/>
        <w:rPr>
          <w:sz w:val="24"/>
          <w:szCs w:val="24"/>
        </w:rPr>
      </w:pPr>
      <w:r>
        <w:rPr>
          <w:sz w:val="24"/>
          <w:szCs w:val="24"/>
        </w:rPr>
        <w:t>1 kleine Zwiebel</w:t>
      </w:r>
    </w:p>
    <w:p w14:paraId="4CCB9D9D" w14:textId="77777777" w:rsidR="001D658B" w:rsidRDefault="001D658B" w:rsidP="001D658B">
      <w:pPr>
        <w:spacing w:after="120"/>
        <w:jc w:val="both"/>
        <w:rPr>
          <w:sz w:val="24"/>
          <w:szCs w:val="24"/>
        </w:rPr>
      </w:pPr>
      <w:r>
        <w:rPr>
          <w:sz w:val="24"/>
          <w:szCs w:val="24"/>
        </w:rPr>
        <w:t>Muskatnuß</w:t>
      </w:r>
    </w:p>
    <w:p w14:paraId="3A6A683A" w14:textId="77777777" w:rsidR="001D658B" w:rsidRDefault="001D658B" w:rsidP="001D658B">
      <w:pPr>
        <w:spacing w:after="120"/>
        <w:jc w:val="both"/>
        <w:rPr>
          <w:sz w:val="24"/>
          <w:szCs w:val="24"/>
        </w:rPr>
      </w:pPr>
      <w:r>
        <w:rPr>
          <w:sz w:val="24"/>
          <w:szCs w:val="24"/>
        </w:rPr>
        <w:t>Salz, Pfeffer</w:t>
      </w:r>
    </w:p>
    <w:p w14:paraId="1F2D565C" w14:textId="77777777" w:rsidR="001D658B" w:rsidRDefault="001D658B" w:rsidP="001D658B">
      <w:pPr>
        <w:spacing w:after="120"/>
        <w:jc w:val="both"/>
        <w:rPr>
          <w:sz w:val="24"/>
          <w:szCs w:val="24"/>
        </w:rPr>
      </w:pPr>
    </w:p>
    <w:p w14:paraId="2956C05E" w14:textId="77777777" w:rsidR="001D658B" w:rsidRDefault="001D658B" w:rsidP="001D658B">
      <w:pPr>
        <w:spacing w:after="120"/>
        <w:jc w:val="both"/>
        <w:rPr>
          <w:sz w:val="24"/>
          <w:szCs w:val="24"/>
        </w:rPr>
      </w:pPr>
      <w:r>
        <w:rPr>
          <w:sz w:val="24"/>
          <w:szCs w:val="24"/>
        </w:rPr>
        <w:t>Zubereitungszeit:</w:t>
      </w:r>
      <w:r>
        <w:rPr>
          <w:sz w:val="24"/>
          <w:szCs w:val="24"/>
        </w:rPr>
        <w:tab/>
        <w:t>1 Stunde</w:t>
      </w:r>
    </w:p>
    <w:p w14:paraId="001EB1CA" w14:textId="77777777" w:rsidR="001D658B" w:rsidRPr="00405705" w:rsidRDefault="001D658B" w:rsidP="00B40E8C">
      <w:pPr>
        <w:pStyle w:val="ListParagraph"/>
        <w:numPr>
          <w:ilvl w:val="0"/>
          <w:numId w:val="1829"/>
        </w:numPr>
        <w:spacing w:after="120"/>
        <w:ind w:left="714" w:hanging="357"/>
        <w:contextualSpacing w:val="0"/>
        <w:jc w:val="both"/>
        <w:rPr>
          <w:sz w:val="24"/>
          <w:szCs w:val="24"/>
        </w:rPr>
      </w:pPr>
      <w:r w:rsidRPr="00405705">
        <w:rPr>
          <w:sz w:val="24"/>
          <w:szCs w:val="24"/>
        </w:rPr>
        <w:t>Blattspinat putzen und waschen, tropfnass in einen Topf geben, erhitzen und zusammenfallen lassen. Etwas abkühlen lassen, die Blätter auspressen und fein hacken.</w:t>
      </w:r>
    </w:p>
    <w:p w14:paraId="34974B7B" w14:textId="77777777" w:rsidR="001D658B" w:rsidRPr="00405705" w:rsidRDefault="001D658B" w:rsidP="00B40E8C">
      <w:pPr>
        <w:pStyle w:val="ListParagraph"/>
        <w:numPr>
          <w:ilvl w:val="0"/>
          <w:numId w:val="1829"/>
        </w:numPr>
        <w:spacing w:after="120"/>
        <w:ind w:left="714" w:hanging="357"/>
        <w:contextualSpacing w:val="0"/>
        <w:jc w:val="both"/>
        <w:rPr>
          <w:sz w:val="24"/>
          <w:szCs w:val="24"/>
        </w:rPr>
      </w:pPr>
      <w:r w:rsidRPr="00405705">
        <w:rPr>
          <w:sz w:val="24"/>
          <w:szCs w:val="24"/>
        </w:rPr>
        <w:t>Zwiebel grob hacken, in 30 g zerlassener Butter glasig dünsten. Gehackten Spinat untermischen, vom Herd nehmen und abkühlen lassen.</w:t>
      </w:r>
    </w:p>
    <w:p w14:paraId="2B3770E6" w14:textId="77777777" w:rsidR="001D658B" w:rsidRPr="00405705" w:rsidRDefault="001D658B" w:rsidP="00B40E8C">
      <w:pPr>
        <w:pStyle w:val="ListParagraph"/>
        <w:numPr>
          <w:ilvl w:val="0"/>
          <w:numId w:val="1829"/>
        </w:numPr>
        <w:spacing w:after="120"/>
        <w:ind w:left="714" w:hanging="357"/>
        <w:contextualSpacing w:val="0"/>
        <w:jc w:val="both"/>
        <w:rPr>
          <w:sz w:val="24"/>
          <w:szCs w:val="24"/>
        </w:rPr>
      </w:pPr>
      <w:r w:rsidRPr="00405705">
        <w:rPr>
          <w:sz w:val="24"/>
          <w:szCs w:val="24"/>
        </w:rPr>
        <w:t>Ricotta cremig rühren, abgekühlten Spinat und die Hälfte des Parmesan untermischen. Die Eier und das Eigelb einrühren, mit Salz, Pfeffer und Muskatnuss kräftig würzen.</w:t>
      </w:r>
    </w:p>
    <w:p w14:paraId="08F2E6CC" w14:textId="77777777" w:rsidR="001D658B" w:rsidRPr="00405705" w:rsidRDefault="001D658B" w:rsidP="00B40E8C">
      <w:pPr>
        <w:pStyle w:val="ListParagraph"/>
        <w:numPr>
          <w:ilvl w:val="0"/>
          <w:numId w:val="1829"/>
        </w:numPr>
        <w:spacing w:after="120"/>
        <w:ind w:left="714" w:hanging="357"/>
        <w:contextualSpacing w:val="0"/>
        <w:jc w:val="both"/>
        <w:rPr>
          <w:sz w:val="24"/>
          <w:szCs w:val="24"/>
        </w:rPr>
      </w:pPr>
      <w:r w:rsidRPr="00405705">
        <w:rPr>
          <w:sz w:val="24"/>
          <w:szCs w:val="24"/>
        </w:rPr>
        <w:t>Nach und nach das Mehl einarbeiten, zu einem glatten Teig rühren, nochmals abschmecken. In einem großen topf 2 l Salzwasser aufkochen. Aus der Teigmasse mit zwei Esslöffeln Nocken abstechen. Ins kochende Wasser geben, dann die Temperatur verringern und die Nocken ziehen lassen, bis sie and er Oberfläche schwimmen. Währenddessen den Backofen auf 175 Grad vorheizen.</w:t>
      </w:r>
    </w:p>
    <w:p w14:paraId="698CDF46" w14:textId="77777777" w:rsidR="001D658B" w:rsidRPr="00405705" w:rsidRDefault="001D658B" w:rsidP="00B40E8C">
      <w:pPr>
        <w:pStyle w:val="ListParagraph"/>
        <w:numPr>
          <w:ilvl w:val="0"/>
          <w:numId w:val="1829"/>
        </w:numPr>
        <w:spacing w:after="120"/>
        <w:ind w:left="714" w:hanging="357"/>
        <w:contextualSpacing w:val="0"/>
        <w:jc w:val="both"/>
        <w:rPr>
          <w:sz w:val="24"/>
          <w:szCs w:val="24"/>
        </w:rPr>
      </w:pPr>
      <w:r w:rsidRPr="00405705">
        <w:rPr>
          <w:sz w:val="24"/>
          <w:szCs w:val="24"/>
        </w:rPr>
        <w:t>Nocken mit dem Schaumlöffel herausnehmen, abtropfen lassen und in eine feuerfeste Form geben. Restliche Butter zerlassen und darüber träufeln, für 5 Minuten in den heißen Backofen schieben. Mit übrigem Parmesan bestreuen und sofort servieren.</w:t>
      </w:r>
    </w:p>
    <w:p w14:paraId="5C5E5EFD" w14:textId="77777777" w:rsidR="001D658B" w:rsidRDefault="001D658B" w:rsidP="001D658B">
      <w:pPr>
        <w:spacing w:after="120"/>
        <w:jc w:val="both"/>
        <w:rPr>
          <w:sz w:val="24"/>
          <w:szCs w:val="24"/>
        </w:rPr>
      </w:pPr>
    </w:p>
    <w:p w14:paraId="2B6EF298" w14:textId="77777777" w:rsidR="001D658B" w:rsidRDefault="001D658B" w:rsidP="001D658B">
      <w:pPr>
        <w:spacing w:after="120"/>
        <w:ind w:left="1416" w:hanging="1416"/>
        <w:jc w:val="both"/>
        <w:rPr>
          <w:sz w:val="24"/>
          <w:szCs w:val="24"/>
        </w:rPr>
      </w:pPr>
      <w:r>
        <w:rPr>
          <w:sz w:val="24"/>
          <w:szCs w:val="24"/>
        </w:rPr>
        <w:t>Kommentar:</w:t>
      </w:r>
      <w:r>
        <w:rPr>
          <w:sz w:val="24"/>
          <w:szCs w:val="24"/>
        </w:rPr>
        <w:tab/>
        <w:t xml:space="preserve">Lustigerweise schmückt diese Köstlichkeit ein wenig schmeichelhafter Name. Malfatti könnte man nämlich am ehesten mit „misslungen“ oder „schlecht gemacht“ übersetzen… Ich muss ja bei dem Gericht immer eher an Mafuta denken </w:t>
      </w:r>
      <w:r w:rsidRPr="00405705">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458AEEFC" w14:textId="77777777" w:rsidR="00653B3E" w:rsidRDefault="00653B3E" w:rsidP="00653B3E">
      <w:pPr>
        <w:pStyle w:val="Heading2"/>
        <w:spacing w:after="240"/>
      </w:pPr>
      <w:r>
        <w:lastRenderedPageBreak/>
        <w:t>Spinatnocken</w:t>
      </w:r>
      <w:r>
        <w:rPr>
          <w:rStyle w:val="FootnoteReference"/>
        </w:rPr>
        <w:footnoteReference w:id="879"/>
      </w:r>
      <w:r>
        <w:t xml:space="preserve"> </w:t>
      </w:r>
    </w:p>
    <w:p w14:paraId="7DFF04B2" w14:textId="77777777" w:rsidR="00653B3E" w:rsidRDefault="00653B3E" w:rsidP="00653B3E">
      <w:pPr>
        <w:rPr>
          <w:sz w:val="24"/>
          <w:szCs w:val="24"/>
        </w:rPr>
      </w:pPr>
      <w:r w:rsidRPr="00222159">
        <w:rPr>
          <w:sz w:val="24"/>
          <w:szCs w:val="24"/>
          <w:u w:val="single"/>
        </w:rPr>
        <w:t>Zutaten</w:t>
      </w:r>
      <w:r>
        <w:rPr>
          <w:sz w:val="24"/>
          <w:szCs w:val="24"/>
        </w:rPr>
        <w:t xml:space="preserve"> (für 4-6 Portionen):</w:t>
      </w:r>
    </w:p>
    <w:p w14:paraId="3B6427FC" w14:textId="77777777" w:rsidR="00653B3E" w:rsidRDefault="00653B3E" w:rsidP="00653B3E">
      <w:pPr>
        <w:rPr>
          <w:sz w:val="24"/>
          <w:szCs w:val="24"/>
        </w:rPr>
      </w:pPr>
      <w:r>
        <w:rPr>
          <w:sz w:val="24"/>
          <w:szCs w:val="24"/>
        </w:rPr>
        <w:t>500 g frischer Blattspinat</w:t>
      </w:r>
    </w:p>
    <w:p w14:paraId="0C5ECA30" w14:textId="77777777" w:rsidR="00653B3E" w:rsidRDefault="00653B3E" w:rsidP="00653B3E">
      <w:pPr>
        <w:rPr>
          <w:sz w:val="24"/>
          <w:szCs w:val="24"/>
        </w:rPr>
      </w:pPr>
      <w:r>
        <w:rPr>
          <w:sz w:val="24"/>
          <w:szCs w:val="24"/>
        </w:rPr>
        <w:t>Einige Salbeiblättchen</w:t>
      </w:r>
    </w:p>
    <w:p w14:paraId="2B7F4C89" w14:textId="77777777" w:rsidR="00653B3E" w:rsidRDefault="00653B3E" w:rsidP="00653B3E">
      <w:pPr>
        <w:rPr>
          <w:sz w:val="24"/>
          <w:szCs w:val="24"/>
        </w:rPr>
      </w:pPr>
      <w:r>
        <w:rPr>
          <w:sz w:val="24"/>
          <w:szCs w:val="24"/>
        </w:rPr>
        <w:t>50 g frisch geriebener Bergkäse (oder Parmesan)</w:t>
      </w:r>
    </w:p>
    <w:p w14:paraId="4DA7E6FB" w14:textId="77777777" w:rsidR="00653B3E" w:rsidRDefault="00653B3E" w:rsidP="00653B3E">
      <w:pPr>
        <w:rPr>
          <w:sz w:val="24"/>
          <w:szCs w:val="24"/>
        </w:rPr>
      </w:pPr>
      <w:r>
        <w:rPr>
          <w:sz w:val="24"/>
          <w:szCs w:val="24"/>
        </w:rPr>
        <w:t>250 g Weißbrot vom Vortag</w:t>
      </w:r>
    </w:p>
    <w:p w14:paraId="3D550267" w14:textId="77777777" w:rsidR="00653B3E" w:rsidRDefault="00653B3E" w:rsidP="00653B3E">
      <w:pPr>
        <w:rPr>
          <w:sz w:val="24"/>
          <w:szCs w:val="24"/>
        </w:rPr>
      </w:pPr>
      <w:r>
        <w:rPr>
          <w:sz w:val="24"/>
          <w:szCs w:val="24"/>
        </w:rPr>
        <w:t>2 Eier</w:t>
      </w:r>
    </w:p>
    <w:p w14:paraId="0149ED62" w14:textId="77777777" w:rsidR="00653B3E" w:rsidRDefault="00653B3E" w:rsidP="00653B3E">
      <w:pPr>
        <w:rPr>
          <w:sz w:val="24"/>
          <w:szCs w:val="24"/>
        </w:rPr>
      </w:pPr>
      <w:r>
        <w:rPr>
          <w:sz w:val="24"/>
          <w:szCs w:val="24"/>
        </w:rPr>
        <w:t>150 ml Milch</w:t>
      </w:r>
    </w:p>
    <w:p w14:paraId="0C24726A" w14:textId="77777777" w:rsidR="00653B3E" w:rsidRDefault="00653B3E" w:rsidP="00653B3E">
      <w:pPr>
        <w:rPr>
          <w:sz w:val="24"/>
          <w:szCs w:val="24"/>
        </w:rPr>
      </w:pPr>
      <w:r>
        <w:rPr>
          <w:sz w:val="24"/>
          <w:szCs w:val="24"/>
        </w:rPr>
        <w:t>50 g Butter</w:t>
      </w:r>
    </w:p>
    <w:p w14:paraId="6D460D9F" w14:textId="77777777" w:rsidR="00653B3E" w:rsidRDefault="00653B3E" w:rsidP="00653B3E">
      <w:pPr>
        <w:rPr>
          <w:sz w:val="24"/>
          <w:szCs w:val="24"/>
        </w:rPr>
      </w:pPr>
      <w:r>
        <w:rPr>
          <w:sz w:val="24"/>
          <w:szCs w:val="24"/>
        </w:rPr>
        <w:t>4-5 EL Mehl (eventuell mehr)</w:t>
      </w:r>
    </w:p>
    <w:p w14:paraId="33856C2F" w14:textId="77777777" w:rsidR="00653B3E" w:rsidRDefault="00653B3E" w:rsidP="00653B3E">
      <w:pPr>
        <w:rPr>
          <w:sz w:val="24"/>
          <w:szCs w:val="24"/>
        </w:rPr>
      </w:pPr>
      <w:r>
        <w:rPr>
          <w:sz w:val="24"/>
          <w:szCs w:val="24"/>
        </w:rPr>
        <w:t>Salz, Pfeffer aus der Mühle</w:t>
      </w:r>
    </w:p>
    <w:p w14:paraId="20941A06" w14:textId="77777777" w:rsidR="00653B3E" w:rsidRDefault="00653B3E" w:rsidP="00653B3E">
      <w:pPr>
        <w:rPr>
          <w:sz w:val="24"/>
          <w:szCs w:val="24"/>
        </w:rPr>
      </w:pPr>
      <w:r>
        <w:rPr>
          <w:sz w:val="24"/>
          <w:szCs w:val="24"/>
        </w:rPr>
        <w:t>Muskatnuss</w:t>
      </w:r>
    </w:p>
    <w:p w14:paraId="6CB70E93" w14:textId="77777777" w:rsidR="00653B3E" w:rsidRDefault="00653B3E" w:rsidP="00653B3E">
      <w:pPr>
        <w:rPr>
          <w:sz w:val="24"/>
          <w:szCs w:val="24"/>
        </w:rPr>
      </w:pPr>
    </w:p>
    <w:p w14:paraId="45B718A9" w14:textId="77777777" w:rsidR="00653B3E" w:rsidRDefault="00653B3E" w:rsidP="00653B3E">
      <w:pPr>
        <w:rPr>
          <w:sz w:val="24"/>
          <w:szCs w:val="24"/>
        </w:rPr>
      </w:pPr>
      <w:r>
        <w:rPr>
          <w:sz w:val="24"/>
          <w:szCs w:val="24"/>
        </w:rPr>
        <w:t>Zubereitungszeit: etwa 1 Stunde (plus 2 Stunden Ruhezeit)</w:t>
      </w:r>
    </w:p>
    <w:p w14:paraId="1C39DD98" w14:textId="77777777" w:rsidR="00653B3E" w:rsidRPr="008C5A3E" w:rsidRDefault="00653B3E" w:rsidP="00653B3E">
      <w:pPr>
        <w:pStyle w:val="ListParagraph"/>
        <w:numPr>
          <w:ilvl w:val="0"/>
          <w:numId w:val="86"/>
        </w:numPr>
        <w:spacing w:after="120"/>
        <w:ind w:left="714" w:hanging="357"/>
        <w:contextualSpacing w:val="0"/>
        <w:jc w:val="both"/>
        <w:rPr>
          <w:sz w:val="24"/>
          <w:szCs w:val="24"/>
        </w:rPr>
      </w:pPr>
      <w:r w:rsidRPr="008C5A3E">
        <w:rPr>
          <w:sz w:val="24"/>
          <w:szCs w:val="24"/>
        </w:rPr>
        <w:t>250 g Weißbrot in kleine Würfel schneiden. Mit 150 ml Milch begießen, gut durchmischen. Mit einem Teller abdecken, ein Gewicht daraufstellen und mindestens 2 Stunden durchziehen lassen.</w:t>
      </w:r>
    </w:p>
    <w:p w14:paraId="72F6CDA8" w14:textId="77777777" w:rsidR="00653B3E" w:rsidRPr="008C5A3E" w:rsidRDefault="00653B3E" w:rsidP="00653B3E">
      <w:pPr>
        <w:pStyle w:val="ListParagraph"/>
        <w:numPr>
          <w:ilvl w:val="0"/>
          <w:numId w:val="86"/>
        </w:numPr>
        <w:spacing w:after="120"/>
        <w:ind w:left="714" w:hanging="357"/>
        <w:contextualSpacing w:val="0"/>
        <w:jc w:val="both"/>
        <w:rPr>
          <w:sz w:val="24"/>
          <w:szCs w:val="24"/>
        </w:rPr>
      </w:pPr>
      <w:r w:rsidRPr="008C5A3E">
        <w:rPr>
          <w:sz w:val="24"/>
          <w:szCs w:val="24"/>
        </w:rPr>
        <w:t>Blattspinat putzen und waschen, grobe Stiele entfernen. Reichlich Salzwasser zum Kochen bringen, Spinatblätter darin 2 Minuten blanchieren. Kalt abschrecken, gut abtropfen und abkühlen lassen. Danach gut auspressen, so fein wie möglich hacken.</w:t>
      </w:r>
    </w:p>
    <w:p w14:paraId="013CA424" w14:textId="77777777" w:rsidR="00653B3E" w:rsidRPr="008C5A3E" w:rsidRDefault="00653B3E" w:rsidP="00653B3E">
      <w:pPr>
        <w:pStyle w:val="ListParagraph"/>
        <w:numPr>
          <w:ilvl w:val="0"/>
          <w:numId w:val="86"/>
        </w:numPr>
        <w:spacing w:after="120"/>
        <w:ind w:left="714" w:hanging="357"/>
        <w:contextualSpacing w:val="0"/>
        <w:jc w:val="both"/>
        <w:rPr>
          <w:sz w:val="24"/>
          <w:szCs w:val="24"/>
        </w:rPr>
      </w:pPr>
      <w:r w:rsidRPr="008C5A3E">
        <w:rPr>
          <w:sz w:val="24"/>
          <w:szCs w:val="24"/>
        </w:rPr>
        <w:t>Gehackten Spinat mit dem eingeweichten Brot, 2 Eiern und 4-5 EL Mehl gründlich verkneten. Mit Salz, Pfeffer und frisch geriebener Muskatnuss würzen.</w:t>
      </w:r>
    </w:p>
    <w:p w14:paraId="0E71A12B" w14:textId="77777777" w:rsidR="00653B3E" w:rsidRPr="008C5A3E" w:rsidRDefault="00653B3E" w:rsidP="00653B3E">
      <w:pPr>
        <w:pStyle w:val="ListParagraph"/>
        <w:numPr>
          <w:ilvl w:val="0"/>
          <w:numId w:val="86"/>
        </w:numPr>
        <w:spacing w:after="120"/>
        <w:ind w:left="714" w:hanging="357"/>
        <w:contextualSpacing w:val="0"/>
        <w:jc w:val="both"/>
        <w:rPr>
          <w:sz w:val="24"/>
          <w:szCs w:val="24"/>
        </w:rPr>
      </w:pPr>
      <w:r w:rsidRPr="008C5A3E">
        <w:rPr>
          <w:sz w:val="24"/>
          <w:szCs w:val="24"/>
        </w:rPr>
        <w:t>In einem großen Topf 2 l Salzwasser aufkochen. Mit 2 Esslöffeln einen Probenocken aus der Brotmasse abstechen, ins kochende Wasser geben und in etwa 5 Minuten garziehen lassen. Je nach Konsistenz die übrige Brotmasse mit Mehl oder milch ergänzen. Nocken abstechen, ins kochende Wasser geben und garziehen lassen.</w:t>
      </w:r>
    </w:p>
    <w:p w14:paraId="3840A8EB" w14:textId="77777777" w:rsidR="00653B3E" w:rsidRPr="008C5A3E" w:rsidRDefault="00653B3E" w:rsidP="00653B3E">
      <w:pPr>
        <w:pStyle w:val="ListParagraph"/>
        <w:numPr>
          <w:ilvl w:val="0"/>
          <w:numId w:val="86"/>
        </w:numPr>
        <w:spacing w:after="120"/>
        <w:ind w:left="714" w:hanging="357"/>
        <w:contextualSpacing w:val="0"/>
        <w:jc w:val="both"/>
        <w:rPr>
          <w:sz w:val="24"/>
          <w:szCs w:val="24"/>
        </w:rPr>
      </w:pPr>
      <w:r w:rsidRPr="008C5A3E">
        <w:rPr>
          <w:sz w:val="24"/>
          <w:szCs w:val="24"/>
        </w:rPr>
        <w:t>Mit dem Schaumlöffel herausnehmen, abtropfen lassen und auf einer vorgewärmten Platte anrichten. 50 g Butter zerlassen, Salbeiblättchen darin schwenken. Nocken in die Pfanne geben und gründlich mit der Butter mischen. Mit 50 g geriebenen Käse bestreuen und heiß servieren.</w:t>
      </w:r>
    </w:p>
    <w:p w14:paraId="239D0A7D" w14:textId="77777777" w:rsidR="00653B3E" w:rsidRDefault="00653B3E" w:rsidP="00653B3E">
      <w:pPr>
        <w:rPr>
          <w:sz w:val="24"/>
          <w:szCs w:val="24"/>
        </w:rPr>
      </w:pPr>
    </w:p>
    <w:p w14:paraId="5AA827BD" w14:textId="77777777" w:rsidR="00653B3E" w:rsidRDefault="00653B3E" w:rsidP="00653B3E">
      <w:pPr>
        <w:rPr>
          <w:sz w:val="24"/>
          <w:szCs w:val="24"/>
        </w:rPr>
      </w:pPr>
      <w:r>
        <w:rPr>
          <w:sz w:val="24"/>
          <w:szCs w:val="24"/>
        </w:rPr>
        <w:t>Tipp:</w:t>
      </w:r>
      <w:r>
        <w:rPr>
          <w:sz w:val="24"/>
          <w:szCs w:val="24"/>
        </w:rPr>
        <w:tab/>
        <w:t>Ideal als Beilage zu einem saucenreichen Gericht.</w:t>
      </w:r>
    </w:p>
    <w:p w14:paraId="4D31A3B9" w14:textId="0329E283" w:rsidR="001D658B" w:rsidRPr="007864A6" w:rsidRDefault="001D658B" w:rsidP="001D658B">
      <w:pPr>
        <w:pStyle w:val="Heading2"/>
        <w:spacing w:after="240"/>
      </w:pPr>
      <w:r>
        <w:lastRenderedPageBreak/>
        <w:t>Spinatknödel mit Walnüssen</w:t>
      </w:r>
      <w:r>
        <w:rPr>
          <w:rStyle w:val="FootnoteReference"/>
        </w:rPr>
        <w:footnoteReference w:id="880"/>
      </w:r>
    </w:p>
    <w:p w14:paraId="0462C448" w14:textId="77777777" w:rsidR="001D658B" w:rsidRDefault="001D658B" w:rsidP="001D658B">
      <w:pPr>
        <w:rPr>
          <w:sz w:val="24"/>
          <w:szCs w:val="24"/>
        </w:rPr>
      </w:pPr>
      <w:r w:rsidRPr="00EC643F">
        <w:rPr>
          <w:sz w:val="24"/>
          <w:szCs w:val="24"/>
          <w:u w:val="single"/>
        </w:rPr>
        <w:t>Zutaten</w:t>
      </w:r>
      <w:r>
        <w:rPr>
          <w:sz w:val="24"/>
          <w:szCs w:val="24"/>
        </w:rPr>
        <w:t xml:space="preserve"> (für 4 Portionen):</w:t>
      </w:r>
    </w:p>
    <w:p w14:paraId="5C10A9FD" w14:textId="77777777" w:rsidR="001D658B" w:rsidRDefault="001D658B" w:rsidP="001D658B">
      <w:pPr>
        <w:rPr>
          <w:sz w:val="24"/>
          <w:szCs w:val="24"/>
        </w:rPr>
      </w:pPr>
      <w:r>
        <w:rPr>
          <w:sz w:val="24"/>
          <w:szCs w:val="24"/>
        </w:rPr>
        <w:t>500 g TK-Blattspinat (oder 900 g frischer Spinat)</w:t>
      </w:r>
    </w:p>
    <w:p w14:paraId="065632B8" w14:textId="77777777" w:rsidR="001D658B" w:rsidRDefault="001D658B" w:rsidP="001D658B">
      <w:pPr>
        <w:rPr>
          <w:sz w:val="24"/>
          <w:szCs w:val="24"/>
        </w:rPr>
      </w:pPr>
      <w:r>
        <w:rPr>
          <w:sz w:val="24"/>
          <w:szCs w:val="24"/>
        </w:rPr>
        <w:t>Salz, Pfeffer</w:t>
      </w:r>
    </w:p>
    <w:p w14:paraId="33E46E39" w14:textId="77777777" w:rsidR="001D658B" w:rsidRDefault="001D658B" w:rsidP="001D658B">
      <w:pPr>
        <w:rPr>
          <w:sz w:val="24"/>
          <w:szCs w:val="24"/>
        </w:rPr>
      </w:pPr>
      <w:r>
        <w:rPr>
          <w:sz w:val="24"/>
          <w:szCs w:val="24"/>
        </w:rPr>
        <w:t>500 g Weißbrot vom Vortag</w:t>
      </w:r>
    </w:p>
    <w:p w14:paraId="5D654F15" w14:textId="77777777" w:rsidR="001D658B" w:rsidRDefault="001D658B" w:rsidP="001D658B">
      <w:pPr>
        <w:rPr>
          <w:sz w:val="24"/>
          <w:szCs w:val="24"/>
        </w:rPr>
      </w:pPr>
      <w:r>
        <w:rPr>
          <w:sz w:val="24"/>
          <w:szCs w:val="24"/>
        </w:rPr>
        <w:t>60 ml Milch</w:t>
      </w:r>
    </w:p>
    <w:p w14:paraId="1297B252" w14:textId="77777777" w:rsidR="001D658B" w:rsidRDefault="001D658B" w:rsidP="001D658B">
      <w:pPr>
        <w:rPr>
          <w:sz w:val="24"/>
          <w:szCs w:val="24"/>
        </w:rPr>
      </w:pPr>
      <w:r>
        <w:rPr>
          <w:sz w:val="24"/>
          <w:szCs w:val="24"/>
        </w:rPr>
        <w:t>80 g Bergkäse am Stück</w:t>
      </w:r>
    </w:p>
    <w:p w14:paraId="60A0B786" w14:textId="77777777" w:rsidR="001D658B" w:rsidRDefault="001D658B" w:rsidP="001D658B">
      <w:pPr>
        <w:rPr>
          <w:sz w:val="24"/>
          <w:szCs w:val="24"/>
        </w:rPr>
      </w:pPr>
      <w:r>
        <w:rPr>
          <w:sz w:val="24"/>
          <w:szCs w:val="24"/>
        </w:rPr>
        <w:t>1 Zwiebel</w:t>
      </w:r>
    </w:p>
    <w:p w14:paraId="10AD7151" w14:textId="77777777" w:rsidR="001D658B" w:rsidRDefault="001D658B" w:rsidP="001D658B">
      <w:pPr>
        <w:rPr>
          <w:sz w:val="24"/>
          <w:szCs w:val="24"/>
        </w:rPr>
      </w:pPr>
      <w:r>
        <w:rPr>
          <w:sz w:val="24"/>
          <w:szCs w:val="24"/>
        </w:rPr>
        <w:t>2 Knoblauchzehen</w:t>
      </w:r>
    </w:p>
    <w:p w14:paraId="68E0D789" w14:textId="77777777" w:rsidR="001D658B" w:rsidRDefault="001D658B" w:rsidP="001D658B">
      <w:pPr>
        <w:rPr>
          <w:sz w:val="24"/>
          <w:szCs w:val="24"/>
        </w:rPr>
      </w:pPr>
      <w:r>
        <w:rPr>
          <w:sz w:val="24"/>
          <w:szCs w:val="24"/>
        </w:rPr>
        <w:t>100 g Butter</w:t>
      </w:r>
    </w:p>
    <w:p w14:paraId="14B99BEE" w14:textId="77777777" w:rsidR="001D658B" w:rsidRDefault="001D658B" w:rsidP="001D658B">
      <w:pPr>
        <w:rPr>
          <w:sz w:val="24"/>
          <w:szCs w:val="24"/>
        </w:rPr>
      </w:pPr>
      <w:r>
        <w:rPr>
          <w:sz w:val="24"/>
          <w:szCs w:val="24"/>
        </w:rPr>
        <w:t>2 Eier</w:t>
      </w:r>
    </w:p>
    <w:p w14:paraId="2F9FC849" w14:textId="77777777" w:rsidR="001D658B" w:rsidRDefault="001D658B" w:rsidP="001D658B">
      <w:pPr>
        <w:rPr>
          <w:sz w:val="24"/>
          <w:szCs w:val="24"/>
        </w:rPr>
      </w:pPr>
      <w:r>
        <w:rPr>
          <w:sz w:val="24"/>
          <w:szCs w:val="24"/>
        </w:rPr>
        <w:t>Frisch geriebene Muskatnuss</w:t>
      </w:r>
    </w:p>
    <w:p w14:paraId="1FD375A8" w14:textId="77777777" w:rsidR="001D658B" w:rsidRDefault="001D658B" w:rsidP="001D658B">
      <w:pPr>
        <w:rPr>
          <w:sz w:val="24"/>
          <w:szCs w:val="24"/>
        </w:rPr>
      </w:pPr>
      <w:r>
        <w:rPr>
          <w:sz w:val="24"/>
          <w:szCs w:val="24"/>
        </w:rPr>
        <w:t>2 EL Walnusskerne</w:t>
      </w:r>
    </w:p>
    <w:p w14:paraId="0E557F68" w14:textId="77777777" w:rsidR="001D658B" w:rsidRDefault="001D658B" w:rsidP="001D658B">
      <w:pPr>
        <w:rPr>
          <w:sz w:val="24"/>
          <w:szCs w:val="24"/>
        </w:rPr>
      </w:pPr>
    </w:p>
    <w:p w14:paraId="0105764D" w14:textId="77777777" w:rsidR="001D658B" w:rsidRDefault="001D658B" w:rsidP="001D658B">
      <w:pPr>
        <w:rPr>
          <w:sz w:val="24"/>
          <w:szCs w:val="24"/>
        </w:rPr>
      </w:pPr>
      <w:r>
        <w:rPr>
          <w:sz w:val="24"/>
          <w:szCs w:val="24"/>
        </w:rPr>
        <w:t>Zubereitung:</w:t>
      </w:r>
    </w:p>
    <w:p w14:paraId="49982052" w14:textId="77777777" w:rsidR="001D658B" w:rsidRPr="00C136F8" w:rsidRDefault="001D658B" w:rsidP="00B40E8C">
      <w:pPr>
        <w:pStyle w:val="ListParagraph"/>
        <w:numPr>
          <w:ilvl w:val="0"/>
          <w:numId w:val="1753"/>
        </w:numPr>
        <w:spacing w:after="120"/>
        <w:ind w:left="714" w:hanging="357"/>
        <w:contextualSpacing w:val="0"/>
        <w:jc w:val="both"/>
        <w:rPr>
          <w:sz w:val="24"/>
          <w:szCs w:val="24"/>
        </w:rPr>
      </w:pPr>
      <w:r w:rsidRPr="00C136F8">
        <w:rPr>
          <w:sz w:val="24"/>
          <w:szCs w:val="24"/>
        </w:rPr>
        <w:t>Den angetauten Spinat mit wenig Wasser in einem Topf erhitzen. Abkühlen lassen, auf ein Küchentuch geben und gut ausdrücken. Den Blattspinat hacken (es sollten etwa 250 g sein). Den frischen Spinat verlesen, waschen und trocken schleudern, grobe Stiele entfernen. Die Spinatblätter in kochendem Salzwasser blanchieren, in ein Sieb abgießen, kalt abschrecken und abtropfen lassen. Den Blattspinat mit den Händen gut ausdrücken und hacken.</w:t>
      </w:r>
    </w:p>
    <w:p w14:paraId="6C1CB40B" w14:textId="77777777" w:rsidR="001D658B" w:rsidRPr="00C136F8" w:rsidRDefault="001D658B" w:rsidP="00B40E8C">
      <w:pPr>
        <w:pStyle w:val="ListParagraph"/>
        <w:numPr>
          <w:ilvl w:val="0"/>
          <w:numId w:val="1753"/>
        </w:numPr>
        <w:spacing w:after="120"/>
        <w:ind w:left="714" w:hanging="357"/>
        <w:contextualSpacing w:val="0"/>
        <w:jc w:val="both"/>
        <w:rPr>
          <w:sz w:val="24"/>
          <w:szCs w:val="24"/>
        </w:rPr>
      </w:pPr>
      <w:r w:rsidRPr="00C136F8">
        <w:rPr>
          <w:sz w:val="24"/>
          <w:szCs w:val="24"/>
        </w:rPr>
        <w:t>Das Brot in ½ cm große Würfel schneiden, in eine Schüssel füllen und mit der Milch übergießen. Den Käse entrinden und die Hälfte grob reiben, den Rest in kleine Würfel schneiden. In einer Pfanne 2 EL Butter erhitzen und die Zwiebel und den Knoblauch darin andünsten.</w:t>
      </w:r>
    </w:p>
    <w:p w14:paraId="2433EF87" w14:textId="77777777" w:rsidR="001D658B" w:rsidRPr="00C136F8" w:rsidRDefault="001D658B" w:rsidP="00B40E8C">
      <w:pPr>
        <w:pStyle w:val="ListParagraph"/>
        <w:numPr>
          <w:ilvl w:val="0"/>
          <w:numId w:val="1753"/>
        </w:numPr>
        <w:spacing w:after="120"/>
        <w:ind w:left="714" w:hanging="357"/>
        <w:contextualSpacing w:val="0"/>
        <w:jc w:val="both"/>
        <w:rPr>
          <w:sz w:val="24"/>
          <w:szCs w:val="24"/>
        </w:rPr>
      </w:pPr>
      <w:r w:rsidRPr="00C136F8">
        <w:rPr>
          <w:sz w:val="24"/>
          <w:szCs w:val="24"/>
        </w:rPr>
        <w:t>Die Zwiebel-Knoblauch-Mischung mit dem gehackten Spinat, den Eiern und den Käsewürfeln unter das eingeweichte Brot mischen. Mit ½ TL Salz und Pfeffer sowie etwas Muskatnuss würzen. Die Masse mit den Händen gut verkneten und zugedeckt 30 Minuten ruhen lassen.</w:t>
      </w:r>
    </w:p>
    <w:p w14:paraId="7778C650" w14:textId="77777777" w:rsidR="001D658B" w:rsidRPr="00C136F8" w:rsidRDefault="001D658B" w:rsidP="00B40E8C">
      <w:pPr>
        <w:pStyle w:val="ListParagraph"/>
        <w:numPr>
          <w:ilvl w:val="0"/>
          <w:numId w:val="1753"/>
        </w:numPr>
        <w:spacing w:after="120"/>
        <w:ind w:left="714" w:hanging="357"/>
        <w:contextualSpacing w:val="0"/>
        <w:jc w:val="both"/>
        <w:rPr>
          <w:sz w:val="24"/>
          <w:szCs w:val="24"/>
        </w:rPr>
      </w:pPr>
      <w:r w:rsidRPr="00C136F8">
        <w:rPr>
          <w:sz w:val="24"/>
          <w:szCs w:val="24"/>
        </w:rPr>
        <w:t>Aus der Spinat-Knödelmasse mit angefeuchteten Händen 16-18 Knödel formen. In einem weiten Topf reichlich Salzwasser aufkochen, die Hitze reduzieren und die Knödel darin bei schwacher Hitze 12-15 Minuten garen.</w:t>
      </w:r>
    </w:p>
    <w:p w14:paraId="6F5CD4B5" w14:textId="464B0023" w:rsidR="001D658B" w:rsidRPr="00C136F8" w:rsidRDefault="001D658B" w:rsidP="00B40E8C">
      <w:pPr>
        <w:pStyle w:val="ListParagraph"/>
        <w:numPr>
          <w:ilvl w:val="0"/>
          <w:numId w:val="1753"/>
        </w:numPr>
        <w:spacing w:after="120"/>
        <w:ind w:left="714" w:hanging="357"/>
        <w:contextualSpacing w:val="0"/>
        <w:jc w:val="both"/>
        <w:rPr>
          <w:sz w:val="24"/>
          <w:szCs w:val="24"/>
        </w:rPr>
      </w:pPr>
      <w:r w:rsidRPr="00C136F8">
        <w:rPr>
          <w:sz w:val="24"/>
          <w:szCs w:val="24"/>
        </w:rPr>
        <w:lastRenderedPageBreak/>
        <w:t xml:space="preserve">Die Walnüsse grob hacken. Die restliche Bitter in einer Pfanne zerlassen. Die Spinatknödel mit dem Schaumlöffel aus dem Topf heben, kurz abtropfen lassen und in der heißen Butter schwenken. Mit den Walnüssen und </w:t>
      </w:r>
      <w:r w:rsidR="007848F7" w:rsidRPr="00C136F8">
        <w:rPr>
          <w:sz w:val="24"/>
          <w:szCs w:val="24"/>
        </w:rPr>
        <w:t>dem geriebe</w:t>
      </w:r>
      <w:r w:rsidR="007848F7">
        <w:rPr>
          <w:sz w:val="24"/>
          <w:szCs w:val="24"/>
        </w:rPr>
        <w:t>ne</w:t>
      </w:r>
      <w:r w:rsidR="007848F7" w:rsidRPr="00C136F8">
        <w:rPr>
          <w:sz w:val="24"/>
          <w:szCs w:val="24"/>
        </w:rPr>
        <w:t>n Käse</w:t>
      </w:r>
      <w:r w:rsidRPr="00C136F8">
        <w:rPr>
          <w:sz w:val="24"/>
          <w:szCs w:val="24"/>
        </w:rPr>
        <w:t xml:space="preserve"> bestreut servieren.</w:t>
      </w:r>
    </w:p>
    <w:p w14:paraId="57592873" w14:textId="77777777" w:rsidR="001D658B" w:rsidRDefault="001D658B" w:rsidP="001D658B">
      <w:pPr>
        <w:rPr>
          <w:sz w:val="24"/>
          <w:szCs w:val="24"/>
        </w:rPr>
      </w:pPr>
      <w:r>
        <w:rPr>
          <w:sz w:val="24"/>
          <w:szCs w:val="24"/>
        </w:rPr>
        <w:br w:type="page"/>
      </w:r>
    </w:p>
    <w:p w14:paraId="08704867" w14:textId="0B3DA8F5" w:rsidR="008F2073" w:rsidRPr="008F2073" w:rsidRDefault="008F2073" w:rsidP="008F2073">
      <w:pPr>
        <w:pStyle w:val="Heading2"/>
        <w:spacing w:after="240"/>
      </w:pPr>
      <w:r w:rsidRPr="008F2073">
        <w:lastRenderedPageBreak/>
        <w:t>Mangold</w:t>
      </w:r>
      <w:r>
        <w:rPr>
          <w:rStyle w:val="FootnoteReference"/>
          <w:lang w:val="en-US"/>
        </w:rPr>
        <w:footnoteReference w:id="881"/>
      </w:r>
      <w:r w:rsidRPr="008F2073">
        <w:t xml:space="preserve"> </w:t>
      </w:r>
    </w:p>
    <w:p w14:paraId="56965921" w14:textId="77777777" w:rsidR="008F2073" w:rsidRPr="00550E4F" w:rsidRDefault="008F2073" w:rsidP="008F2073">
      <w:pPr>
        <w:rPr>
          <w:sz w:val="24"/>
          <w:szCs w:val="24"/>
          <w:u w:val="single"/>
        </w:rPr>
      </w:pPr>
      <w:r w:rsidRPr="00550E4F">
        <w:rPr>
          <w:sz w:val="24"/>
          <w:szCs w:val="24"/>
          <w:u w:val="single"/>
        </w:rPr>
        <w:t>Zutaten:</w:t>
      </w:r>
    </w:p>
    <w:p w14:paraId="60E62C4A" w14:textId="77777777" w:rsidR="008F2073" w:rsidRDefault="008F2073" w:rsidP="008F2073">
      <w:pPr>
        <w:rPr>
          <w:sz w:val="24"/>
          <w:szCs w:val="24"/>
        </w:rPr>
      </w:pPr>
      <w:r w:rsidRPr="002321E3">
        <w:rPr>
          <w:sz w:val="24"/>
          <w:szCs w:val="24"/>
        </w:rPr>
        <w:t>400 g bunter Mangold, v</w:t>
      </w:r>
      <w:r>
        <w:rPr>
          <w:sz w:val="24"/>
          <w:szCs w:val="24"/>
        </w:rPr>
        <w:t>on holzigen Stielenden befreit, Blätter und Stiele getrennt, in 6 cm Stücke geschnitten</w:t>
      </w:r>
    </w:p>
    <w:p w14:paraId="793E02E6" w14:textId="77777777" w:rsidR="008F2073" w:rsidRDefault="008F2073" w:rsidP="008F2073">
      <w:pPr>
        <w:rPr>
          <w:sz w:val="24"/>
          <w:szCs w:val="24"/>
        </w:rPr>
      </w:pPr>
      <w:r>
        <w:rPr>
          <w:sz w:val="24"/>
          <w:szCs w:val="24"/>
        </w:rPr>
        <w:t>125 ml Olivenöl</w:t>
      </w:r>
    </w:p>
    <w:p w14:paraId="5B022099" w14:textId="77777777" w:rsidR="008F2073" w:rsidRDefault="008F2073" w:rsidP="008F2073">
      <w:pPr>
        <w:rPr>
          <w:sz w:val="24"/>
          <w:szCs w:val="24"/>
        </w:rPr>
      </w:pPr>
      <w:r>
        <w:rPr>
          <w:sz w:val="24"/>
          <w:szCs w:val="24"/>
        </w:rPr>
        <w:t>5 Knoblauchzehen, in feine Scheiben geschnitten</w:t>
      </w:r>
    </w:p>
    <w:p w14:paraId="7BA96EE9" w14:textId="77777777" w:rsidR="008F2073" w:rsidRDefault="008F2073" w:rsidP="008F2073">
      <w:pPr>
        <w:rPr>
          <w:sz w:val="24"/>
          <w:szCs w:val="24"/>
        </w:rPr>
      </w:pPr>
      <w:r>
        <w:rPr>
          <w:sz w:val="24"/>
          <w:szCs w:val="24"/>
        </w:rPr>
        <w:t>1 kleine Zwiebel, fein gewürfelt</w:t>
      </w:r>
    </w:p>
    <w:p w14:paraId="2E10DEFA" w14:textId="77777777" w:rsidR="008F2073" w:rsidRDefault="008F2073" w:rsidP="008F2073">
      <w:pPr>
        <w:rPr>
          <w:sz w:val="24"/>
          <w:szCs w:val="24"/>
        </w:rPr>
      </w:pPr>
      <w:r>
        <w:rPr>
          <w:sz w:val="24"/>
          <w:szCs w:val="24"/>
        </w:rPr>
        <w:t>1 Zitrone, zwei Streifen Schale dünn abgeschnitten, dann 1 EL Saft ausgepresst</w:t>
      </w:r>
    </w:p>
    <w:p w14:paraId="5846D9E3" w14:textId="77777777" w:rsidR="008F2073" w:rsidRDefault="008F2073" w:rsidP="008F2073">
      <w:pPr>
        <w:rPr>
          <w:sz w:val="24"/>
          <w:szCs w:val="24"/>
        </w:rPr>
      </w:pPr>
      <w:r>
        <w:rPr>
          <w:sz w:val="24"/>
          <w:szCs w:val="24"/>
        </w:rPr>
        <w:t>2-3 Stängel Oregano</w:t>
      </w:r>
    </w:p>
    <w:p w14:paraId="3121B4BB" w14:textId="77777777" w:rsidR="008F2073" w:rsidRDefault="008F2073" w:rsidP="008F2073">
      <w:pPr>
        <w:rPr>
          <w:sz w:val="24"/>
          <w:szCs w:val="24"/>
        </w:rPr>
      </w:pPr>
      <w:r>
        <w:rPr>
          <w:sz w:val="24"/>
          <w:szCs w:val="24"/>
        </w:rPr>
        <w:t>2-3 reife Eiertomaten, in 1 cm große Würfel geschnitten</w:t>
      </w:r>
    </w:p>
    <w:p w14:paraId="751F268C" w14:textId="77777777" w:rsidR="008F2073" w:rsidRDefault="008F2073" w:rsidP="008F2073">
      <w:pPr>
        <w:rPr>
          <w:sz w:val="24"/>
          <w:szCs w:val="24"/>
        </w:rPr>
      </w:pPr>
      <w:r>
        <w:rPr>
          <w:sz w:val="24"/>
          <w:szCs w:val="24"/>
        </w:rPr>
        <w:t>120 g grüne Oliven, entsteint und halbiert</w:t>
      </w:r>
    </w:p>
    <w:p w14:paraId="4716C70A" w14:textId="77777777" w:rsidR="008F2073" w:rsidRDefault="008F2073" w:rsidP="008F2073">
      <w:pPr>
        <w:rPr>
          <w:sz w:val="24"/>
          <w:szCs w:val="24"/>
        </w:rPr>
      </w:pPr>
      <w:r>
        <w:rPr>
          <w:sz w:val="24"/>
          <w:szCs w:val="24"/>
        </w:rPr>
        <w:t>5 g Basilikumblätter, grob in Stücke gezupft</w:t>
      </w:r>
    </w:p>
    <w:p w14:paraId="4FDE9FFA" w14:textId="77777777" w:rsidR="008F2073" w:rsidRDefault="008F2073" w:rsidP="008F2073">
      <w:pPr>
        <w:rPr>
          <w:sz w:val="24"/>
          <w:szCs w:val="24"/>
        </w:rPr>
      </w:pPr>
      <w:r>
        <w:rPr>
          <w:sz w:val="24"/>
          <w:szCs w:val="24"/>
        </w:rPr>
        <w:t>Salz, Pfeffer</w:t>
      </w:r>
    </w:p>
    <w:p w14:paraId="2AAC0F64" w14:textId="77777777" w:rsidR="008F2073" w:rsidRDefault="008F2073" w:rsidP="008F2073">
      <w:pPr>
        <w:rPr>
          <w:sz w:val="24"/>
          <w:szCs w:val="24"/>
        </w:rPr>
      </w:pPr>
    </w:p>
    <w:p w14:paraId="25D73371" w14:textId="77777777" w:rsidR="008F2073" w:rsidRDefault="008F2073" w:rsidP="008F2073">
      <w:pPr>
        <w:rPr>
          <w:sz w:val="24"/>
          <w:szCs w:val="24"/>
        </w:rPr>
      </w:pPr>
      <w:r>
        <w:rPr>
          <w:sz w:val="24"/>
          <w:szCs w:val="24"/>
        </w:rPr>
        <w:t>Zubereitung:</w:t>
      </w:r>
    </w:p>
    <w:p w14:paraId="4BDD2DCC" w14:textId="77777777" w:rsidR="008F2073" w:rsidRPr="00ED7EBF" w:rsidRDefault="008F2073" w:rsidP="00B40E8C">
      <w:pPr>
        <w:pStyle w:val="ListParagraph"/>
        <w:numPr>
          <w:ilvl w:val="0"/>
          <w:numId w:val="1518"/>
        </w:numPr>
        <w:spacing w:after="120"/>
        <w:ind w:left="714" w:hanging="357"/>
        <w:contextualSpacing w:val="0"/>
        <w:jc w:val="both"/>
        <w:rPr>
          <w:sz w:val="24"/>
          <w:szCs w:val="24"/>
        </w:rPr>
      </w:pPr>
      <w:r w:rsidRPr="00ED7EBF">
        <w:rPr>
          <w:sz w:val="24"/>
          <w:szCs w:val="24"/>
        </w:rPr>
        <w:t xml:space="preserve">Breitere Mangoldstiele längs halbieren (oder dritteln). In einer großen Pfanne bei mittlerer bis hoher Temperatur erhitzen. Die Mangoldstiele darin 4 Minuten schwenken, dann die Blätter hinzufügen und 3 Minuten unter Rühren mitgaren, bis sie zusammenfallen. In eine große Schüssel umfüllen, mit einem Teller zudecken und in der Resthitze 3 Minuten nachgaren lassen. </w:t>
      </w:r>
    </w:p>
    <w:p w14:paraId="7F32CA57" w14:textId="77777777" w:rsidR="008F2073" w:rsidRPr="00ED7EBF" w:rsidRDefault="008F2073" w:rsidP="00B40E8C">
      <w:pPr>
        <w:pStyle w:val="ListParagraph"/>
        <w:numPr>
          <w:ilvl w:val="0"/>
          <w:numId w:val="1518"/>
        </w:numPr>
        <w:spacing w:after="120"/>
        <w:ind w:left="714" w:hanging="357"/>
        <w:contextualSpacing w:val="0"/>
        <w:jc w:val="both"/>
        <w:rPr>
          <w:sz w:val="24"/>
          <w:szCs w:val="24"/>
        </w:rPr>
      </w:pPr>
      <w:r w:rsidRPr="00ED7EBF">
        <w:rPr>
          <w:sz w:val="24"/>
          <w:szCs w:val="24"/>
        </w:rPr>
        <w:t>Die Pfanne auswischen, 90 ml Öl darin bei mittlerer Temperatur erhitzen. Knoblauch, Zwiebel, Zitronenschale und Oregano darin 12 Minuten sanft braten, bis die Zwiebelwürfel weich und goldgelb sind, dabei immer wieder umrühren. Die Tomaten mit ½ TL Salz und 1 kräftigen Prise Pfeffer hinzufügen und garen, bis sie gerade eben beginnen, weich zu werden. Den vorgegarten Mangold sowie die Oliven unterrühren. Die Pfanne von Herd nehmen und 5 Minuten stehen lassen, damit sich die Aromen verbinden können.</w:t>
      </w:r>
    </w:p>
    <w:p w14:paraId="5A8966A3" w14:textId="77777777" w:rsidR="008F2073" w:rsidRDefault="008F2073" w:rsidP="00B40E8C">
      <w:pPr>
        <w:pStyle w:val="ListParagraph"/>
        <w:numPr>
          <w:ilvl w:val="0"/>
          <w:numId w:val="1518"/>
        </w:numPr>
        <w:spacing w:after="120"/>
        <w:ind w:left="714" w:hanging="357"/>
        <w:contextualSpacing w:val="0"/>
        <w:jc w:val="both"/>
        <w:rPr>
          <w:sz w:val="24"/>
          <w:szCs w:val="24"/>
        </w:rPr>
      </w:pPr>
      <w:r w:rsidRPr="00ED7EBF">
        <w:rPr>
          <w:sz w:val="24"/>
          <w:szCs w:val="24"/>
        </w:rPr>
        <w:t>Oreganostängel und Zitronenschale entfernen. Das Gericht auf einer Platte mit höherem Rand anrichten. Mit Zitronensaft und den restlichen 2 EL öl beträufeln, mit dem Basilikum und einer kräftigen Prise Pfeffer bestreuen und servieren.</w:t>
      </w:r>
    </w:p>
    <w:p w14:paraId="64335EF1" w14:textId="77777777" w:rsidR="008F2073" w:rsidRDefault="008F2073" w:rsidP="008F2073">
      <w:pPr>
        <w:jc w:val="both"/>
        <w:rPr>
          <w:sz w:val="24"/>
          <w:szCs w:val="24"/>
        </w:rPr>
      </w:pPr>
    </w:p>
    <w:p w14:paraId="2145A8FA" w14:textId="21CE3AB0" w:rsidR="008F2073" w:rsidRDefault="008F2073" w:rsidP="007848F7">
      <w:pPr>
        <w:ind w:left="708" w:hanging="708"/>
        <w:jc w:val="both"/>
        <w:rPr>
          <w:rFonts w:asciiTheme="majorHAnsi" w:eastAsiaTheme="majorEastAsia" w:hAnsiTheme="majorHAnsi" w:cstheme="majorBidi"/>
          <w:color w:val="2F5496" w:themeColor="accent1" w:themeShade="BF"/>
          <w:sz w:val="26"/>
          <w:szCs w:val="26"/>
        </w:rPr>
      </w:pPr>
      <w:r>
        <w:rPr>
          <w:sz w:val="24"/>
          <w:szCs w:val="24"/>
        </w:rPr>
        <w:t>Info:</w:t>
      </w:r>
      <w:r>
        <w:rPr>
          <w:sz w:val="24"/>
          <w:szCs w:val="24"/>
        </w:rPr>
        <w:tab/>
        <w:t>Natürlich geht auch normaler Mangold, wobei der bunte Mangold wirklich hübsch aussieht. Mit Brot oder auch mit Bucatini Cacio e Pepe schmeckt das Ganze wunderbar.</w:t>
      </w:r>
      <w:r>
        <w:br w:type="page"/>
      </w:r>
    </w:p>
    <w:p w14:paraId="3892F47A" w14:textId="1040CEAE" w:rsidR="00D30B70" w:rsidRDefault="008D4373" w:rsidP="00157C75">
      <w:pPr>
        <w:pStyle w:val="Heading2"/>
        <w:spacing w:after="240"/>
      </w:pPr>
      <w:r>
        <w:lastRenderedPageBreak/>
        <w:t xml:space="preserve">Auberginenauflauf </w:t>
      </w:r>
      <w:r w:rsidR="00D30B70">
        <w:t>– Melanzane alle Parmigiana</w:t>
      </w:r>
      <w:r w:rsidR="00190ABC">
        <w:rPr>
          <w:rStyle w:val="FootnoteReference"/>
        </w:rPr>
        <w:footnoteReference w:id="882"/>
      </w:r>
    </w:p>
    <w:p w14:paraId="56F93188" w14:textId="4324518E" w:rsidR="00D30B70" w:rsidRPr="007848F7" w:rsidRDefault="00D30B70">
      <w:pPr>
        <w:rPr>
          <w:sz w:val="24"/>
          <w:szCs w:val="24"/>
        </w:rPr>
      </w:pPr>
      <w:r w:rsidRPr="007848F7">
        <w:rPr>
          <w:sz w:val="24"/>
          <w:szCs w:val="24"/>
          <w:u w:val="single"/>
        </w:rPr>
        <w:t>Zutaten</w:t>
      </w:r>
      <w:r w:rsidRPr="007848F7">
        <w:rPr>
          <w:sz w:val="24"/>
          <w:szCs w:val="24"/>
        </w:rPr>
        <w:t xml:space="preserve"> </w:t>
      </w:r>
      <w:r w:rsidR="007E6D1A" w:rsidRPr="007848F7">
        <w:rPr>
          <w:sz w:val="24"/>
          <w:szCs w:val="24"/>
        </w:rPr>
        <w:t>(</w:t>
      </w:r>
      <w:r w:rsidRPr="007848F7">
        <w:rPr>
          <w:sz w:val="24"/>
          <w:szCs w:val="24"/>
        </w:rPr>
        <w:t>für 3 Portionen</w:t>
      </w:r>
      <w:r w:rsidR="007E6D1A" w:rsidRPr="007848F7">
        <w:rPr>
          <w:sz w:val="24"/>
          <w:szCs w:val="24"/>
        </w:rPr>
        <w:t>):</w:t>
      </w:r>
    </w:p>
    <w:p w14:paraId="3D467CC0" w14:textId="77777777" w:rsidR="00D30B70" w:rsidRPr="007848F7" w:rsidRDefault="00D30B70">
      <w:pPr>
        <w:rPr>
          <w:sz w:val="24"/>
          <w:szCs w:val="24"/>
        </w:rPr>
      </w:pPr>
      <w:r w:rsidRPr="007848F7">
        <w:rPr>
          <w:sz w:val="24"/>
          <w:szCs w:val="24"/>
        </w:rPr>
        <w:t>2 Auberginen</w:t>
      </w:r>
    </w:p>
    <w:p w14:paraId="6CE82DA6" w14:textId="77777777" w:rsidR="002503DF" w:rsidRPr="007848F7" w:rsidRDefault="00D30B70">
      <w:pPr>
        <w:rPr>
          <w:sz w:val="24"/>
          <w:szCs w:val="24"/>
        </w:rPr>
      </w:pPr>
      <w:r w:rsidRPr="007848F7">
        <w:rPr>
          <w:sz w:val="24"/>
          <w:szCs w:val="24"/>
        </w:rPr>
        <w:t>Salz, Pfeffer</w:t>
      </w:r>
    </w:p>
    <w:p w14:paraId="0768374D" w14:textId="77777777" w:rsidR="002503DF" w:rsidRPr="007848F7" w:rsidRDefault="002503DF">
      <w:pPr>
        <w:rPr>
          <w:sz w:val="24"/>
          <w:szCs w:val="24"/>
        </w:rPr>
      </w:pPr>
      <w:r w:rsidRPr="007848F7">
        <w:rPr>
          <w:sz w:val="24"/>
          <w:szCs w:val="24"/>
        </w:rPr>
        <w:t>Etwas Olivenöl</w:t>
      </w:r>
    </w:p>
    <w:p w14:paraId="530814C7" w14:textId="77777777" w:rsidR="002503DF" w:rsidRPr="007848F7" w:rsidRDefault="002503DF">
      <w:pPr>
        <w:rPr>
          <w:sz w:val="24"/>
          <w:szCs w:val="24"/>
        </w:rPr>
      </w:pPr>
      <w:r w:rsidRPr="007848F7">
        <w:rPr>
          <w:sz w:val="24"/>
          <w:szCs w:val="24"/>
        </w:rPr>
        <w:t>1 Schalotte oder 1 kleine Zwiebel</w:t>
      </w:r>
    </w:p>
    <w:p w14:paraId="2B82791C" w14:textId="2CE8AEE0" w:rsidR="002503DF" w:rsidRPr="007848F7" w:rsidRDefault="002503DF">
      <w:pPr>
        <w:rPr>
          <w:sz w:val="24"/>
          <w:szCs w:val="24"/>
        </w:rPr>
      </w:pPr>
      <w:r w:rsidRPr="007848F7">
        <w:rPr>
          <w:sz w:val="24"/>
          <w:szCs w:val="24"/>
        </w:rPr>
        <w:t>1 TL getrockneter Oregano</w:t>
      </w:r>
    </w:p>
    <w:p w14:paraId="28914C4A" w14:textId="381AD945" w:rsidR="002503DF" w:rsidRPr="007848F7" w:rsidRDefault="002503DF">
      <w:pPr>
        <w:rPr>
          <w:sz w:val="24"/>
          <w:szCs w:val="24"/>
        </w:rPr>
      </w:pPr>
      <w:r w:rsidRPr="007848F7">
        <w:rPr>
          <w:sz w:val="24"/>
          <w:szCs w:val="24"/>
        </w:rPr>
        <w:t>1 Dose geschälte Tomaten</w:t>
      </w:r>
    </w:p>
    <w:p w14:paraId="2A502398" w14:textId="77777777" w:rsidR="002503DF" w:rsidRPr="007848F7" w:rsidRDefault="002503DF">
      <w:pPr>
        <w:rPr>
          <w:sz w:val="24"/>
          <w:szCs w:val="24"/>
        </w:rPr>
      </w:pPr>
      <w:r w:rsidRPr="007848F7">
        <w:rPr>
          <w:sz w:val="24"/>
          <w:szCs w:val="24"/>
        </w:rPr>
        <w:t>1 Prise Zucker</w:t>
      </w:r>
    </w:p>
    <w:p w14:paraId="73F58F99" w14:textId="77777777" w:rsidR="002503DF" w:rsidRPr="007848F7" w:rsidRDefault="002503DF">
      <w:pPr>
        <w:rPr>
          <w:sz w:val="24"/>
          <w:szCs w:val="24"/>
        </w:rPr>
      </w:pPr>
      <w:r w:rsidRPr="007848F7">
        <w:rPr>
          <w:sz w:val="24"/>
          <w:szCs w:val="24"/>
        </w:rPr>
        <w:t>Ein Schuss Essig (gerne Balsamico)</w:t>
      </w:r>
    </w:p>
    <w:p w14:paraId="113B9728" w14:textId="77777777" w:rsidR="002503DF" w:rsidRPr="007848F7" w:rsidRDefault="002503DF">
      <w:pPr>
        <w:rPr>
          <w:sz w:val="24"/>
          <w:szCs w:val="24"/>
        </w:rPr>
      </w:pPr>
      <w:r w:rsidRPr="007848F7">
        <w:rPr>
          <w:sz w:val="24"/>
          <w:szCs w:val="24"/>
        </w:rPr>
        <w:t>125 g Mozzarella</w:t>
      </w:r>
    </w:p>
    <w:p w14:paraId="7AA3CA8A" w14:textId="6078AC76" w:rsidR="002503DF" w:rsidRPr="007848F7" w:rsidRDefault="002503DF">
      <w:pPr>
        <w:rPr>
          <w:sz w:val="24"/>
          <w:szCs w:val="24"/>
        </w:rPr>
      </w:pPr>
      <w:r w:rsidRPr="007848F7">
        <w:rPr>
          <w:sz w:val="24"/>
          <w:szCs w:val="24"/>
        </w:rPr>
        <w:t>Ein paar Basilikumblätter</w:t>
      </w:r>
    </w:p>
    <w:p w14:paraId="6DB21591" w14:textId="77777777" w:rsidR="002503DF" w:rsidRPr="007848F7" w:rsidRDefault="002503DF">
      <w:pPr>
        <w:rPr>
          <w:sz w:val="24"/>
          <w:szCs w:val="24"/>
        </w:rPr>
      </w:pPr>
      <w:r w:rsidRPr="007848F7">
        <w:rPr>
          <w:sz w:val="24"/>
          <w:szCs w:val="24"/>
        </w:rPr>
        <w:t>50 g frischer Parmesan</w:t>
      </w:r>
    </w:p>
    <w:p w14:paraId="08CCF368" w14:textId="77777777" w:rsidR="002503DF" w:rsidRPr="007848F7" w:rsidRDefault="002503DF">
      <w:pPr>
        <w:rPr>
          <w:sz w:val="24"/>
          <w:szCs w:val="24"/>
        </w:rPr>
      </w:pPr>
      <w:r w:rsidRPr="007848F7">
        <w:rPr>
          <w:sz w:val="24"/>
          <w:szCs w:val="24"/>
        </w:rPr>
        <w:t>2 EL Semmelbrösel</w:t>
      </w:r>
    </w:p>
    <w:p w14:paraId="2BB60EF6" w14:textId="77777777" w:rsidR="002503DF" w:rsidRPr="007848F7" w:rsidRDefault="002503DF">
      <w:pPr>
        <w:rPr>
          <w:sz w:val="24"/>
          <w:szCs w:val="24"/>
        </w:rPr>
      </w:pPr>
    </w:p>
    <w:p w14:paraId="42773472" w14:textId="77777777" w:rsidR="00866008" w:rsidRPr="007848F7" w:rsidRDefault="00866008">
      <w:pPr>
        <w:rPr>
          <w:sz w:val="24"/>
          <w:szCs w:val="24"/>
        </w:rPr>
      </w:pPr>
      <w:r w:rsidRPr="007848F7">
        <w:rPr>
          <w:sz w:val="24"/>
          <w:szCs w:val="24"/>
        </w:rPr>
        <w:t>Zubereitung:</w:t>
      </w:r>
    </w:p>
    <w:p w14:paraId="278A4A33" w14:textId="77777777" w:rsidR="007E6D1A" w:rsidRPr="007848F7" w:rsidRDefault="00866008" w:rsidP="00B40E8C">
      <w:pPr>
        <w:pStyle w:val="ListParagraph"/>
        <w:numPr>
          <w:ilvl w:val="0"/>
          <w:numId w:val="1795"/>
        </w:numPr>
        <w:spacing w:after="120"/>
        <w:ind w:left="714" w:hanging="357"/>
        <w:contextualSpacing w:val="0"/>
        <w:jc w:val="both"/>
        <w:rPr>
          <w:sz w:val="24"/>
          <w:szCs w:val="24"/>
        </w:rPr>
      </w:pPr>
      <w:r w:rsidRPr="007848F7">
        <w:rPr>
          <w:sz w:val="24"/>
          <w:szCs w:val="24"/>
        </w:rPr>
        <w:t>Ofen auf 190 Grad Umluft heizen. Auberginen waschen, von den Stielen befreien, der Länge nach in Scheiben schneiden (keinen ½ cm dick!) auf einem  mit Backpapier ausge</w:t>
      </w:r>
      <w:r w:rsidR="007E6D1A" w:rsidRPr="007848F7">
        <w:rPr>
          <w:sz w:val="24"/>
          <w:szCs w:val="24"/>
        </w:rPr>
        <w:t>leg</w:t>
      </w:r>
      <w:r w:rsidRPr="007848F7">
        <w:rPr>
          <w:sz w:val="24"/>
          <w:szCs w:val="24"/>
        </w:rPr>
        <w:t>ten  Blech nebeneinander verteilen, Salz und etwas Olivenöl darübergeben. 30 Minuten lang im Ofen backen, nach 15 Minuten die Scheiben umdrehen.</w:t>
      </w:r>
    </w:p>
    <w:p w14:paraId="246A8D38" w14:textId="7ED75FFC" w:rsidR="00B14BCF" w:rsidRPr="007848F7" w:rsidRDefault="00866008" w:rsidP="00B40E8C">
      <w:pPr>
        <w:pStyle w:val="ListParagraph"/>
        <w:numPr>
          <w:ilvl w:val="0"/>
          <w:numId w:val="1795"/>
        </w:numPr>
        <w:spacing w:after="120"/>
        <w:ind w:left="714" w:hanging="357"/>
        <w:contextualSpacing w:val="0"/>
        <w:jc w:val="both"/>
        <w:rPr>
          <w:sz w:val="24"/>
          <w:szCs w:val="24"/>
        </w:rPr>
      </w:pPr>
      <w:r w:rsidRPr="007848F7">
        <w:rPr>
          <w:sz w:val="24"/>
          <w:szCs w:val="24"/>
        </w:rPr>
        <w:t xml:space="preserve">In der </w:t>
      </w:r>
      <w:r w:rsidR="007E6D1A" w:rsidRPr="007848F7">
        <w:rPr>
          <w:sz w:val="24"/>
          <w:szCs w:val="24"/>
        </w:rPr>
        <w:t>Zwischen</w:t>
      </w:r>
      <w:r w:rsidRPr="007848F7">
        <w:rPr>
          <w:sz w:val="24"/>
          <w:szCs w:val="24"/>
        </w:rPr>
        <w:t>zeit die Tomatensoße vorbereiten: Schalotte schälen, fein schneiden, in einer Pfanne mit Öl andünsten, salzen</w:t>
      </w:r>
      <w:r w:rsidR="00B14BCF" w:rsidRPr="007848F7">
        <w:rPr>
          <w:sz w:val="24"/>
          <w:szCs w:val="24"/>
        </w:rPr>
        <w:t xml:space="preserve">, pfeffern, Oregano dazugeben. Tomaten hinzufügen. Die Soße ungefähr 20 Minuten lang einkochen lassen. Zum Schluss mit Zucker, Salz, Pfeffer und </w:t>
      </w:r>
      <w:r w:rsidR="007E6D1A" w:rsidRPr="007848F7">
        <w:rPr>
          <w:sz w:val="24"/>
          <w:szCs w:val="24"/>
        </w:rPr>
        <w:t>E</w:t>
      </w:r>
      <w:r w:rsidR="00B14BCF" w:rsidRPr="007848F7">
        <w:rPr>
          <w:sz w:val="24"/>
          <w:szCs w:val="24"/>
        </w:rPr>
        <w:t>ssig abschmecken.</w:t>
      </w:r>
    </w:p>
    <w:p w14:paraId="0C9E41E4" w14:textId="1F10968B" w:rsidR="008D4373" w:rsidRPr="007E6D1A" w:rsidRDefault="00B14BCF" w:rsidP="00B40E8C">
      <w:pPr>
        <w:pStyle w:val="ListParagraph"/>
        <w:numPr>
          <w:ilvl w:val="0"/>
          <w:numId w:val="1795"/>
        </w:numPr>
        <w:spacing w:after="120"/>
        <w:ind w:left="714" w:hanging="357"/>
        <w:contextualSpacing w:val="0"/>
        <w:jc w:val="both"/>
        <w:rPr>
          <w:rFonts w:asciiTheme="majorHAnsi" w:eastAsiaTheme="majorEastAsia" w:hAnsiTheme="majorHAnsi" w:cstheme="majorBidi"/>
          <w:color w:val="2F5496" w:themeColor="accent1" w:themeShade="BF"/>
          <w:sz w:val="26"/>
          <w:szCs w:val="26"/>
        </w:rPr>
      </w:pPr>
      <w:r w:rsidRPr="007848F7">
        <w:rPr>
          <w:sz w:val="24"/>
          <w:szCs w:val="24"/>
        </w:rPr>
        <w:t xml:space="preserve">Den Backofen auf 190 Grad vorheizen. In einer ofenfesten Form die Hälfte der Tomatensauce verteilen, darauf die Hälfte der gebackenen Auberginenscheiben nebeneinanderlegen. Auf die Auberginen wiederum gibt man </w:t>
      </w:r>
      <w:r w:rsidR="00157C75" w:rsidRPr="007848F7">
        <w:rPr>
          <w:sz w:val="24"/>
          <w:szCs w:val="24"/>
        </w:rPr>
        <w:t>gewürfelten Mozzarella und fein geschnittene Basili</w:t>
      </w:r>
      <w:r w:rsidR="007E6D1A" w:rsidRPr="007848F7">
        <w:rPr>
          <w:sz w:val="24"/>
          <w:szCs w:val="24"/>
        </w:rPr>
        <w:t>k</w:t>
      </w:r>
      <w:r w:rsidR="00157C75" w:rsidRPr="007848F7">
        <w:rPr>
          <w:sz w:val="24"/>
          <w:szCs w:val="24"/>
        </w:rPr>
        <w:t>umblätter. Es folgen ei</w:t>
      </w:r>
      <w:r w:rsidR="007E6D1A" w:rsidRPr="007848F7">
        <w:rPr>
          <w:sz w:val="24"/>
          <w:szCs w:val="24"/>
        </w:rPr>
        <w:t>ne</w:t>
      </w:r>
      <w:r w:rsidR="00157C75" w:rsidRPr="007848F7">
        <w:rPr>
          <w:sz w:val="24"/>
          <w:szCs w:val="24"/>
        </w:rPr>
        <w:t xml:space="preserve"> Schicht Tomatensauce sowie die restlichen Aubergine</w:t>
      </w:r>
      <w:r w:rsidR="007E6D1A" w:rsidRPr="007848F7">
        <w:rPr>
          <w:sz w:val="24"/>
          <w:szCs w:val="24"/>
        </w:rPr>
        <w:t>n.</w:t>
      </w:r>
      <w:r w:rsidR="00157C75" w:rsidRPr="007848F7">
        <w:rPr>
          <w:sz w:val="24"/>
          <w:szCs w:val="24"/>
        </w:rPr>
        <w:t xml:space="preserve"> Parmesan darüberreiben, der Käse bildet eine geschlossene Dec</w:t>
      </w:r>
      <w:r w:rsidR="007E6D1A" w:rsidRPr="007848F7">
        <w:rPr>
          <w:sz w:val="24"/>
          <w:szCs w:val="24"/>
        </w:rPr>
        <w:t>ke</w:t>
      </w:r>
      <w:r w:rsidR="00157C75" w:rsidRPr="007848F7">
        <w:rPr>
          <w:sz w:val="24"/>
          <w:szCs w:val="24"/>
        </w:rPr>
        <w:t>. Semmelbrösel auf dem Auflauf verteilen, noch mal pfeffern. 25 – 30 Minuten lang im Ofen backen.</w:t>
      </w:r>
      <w:r w:rsidR="008D4373">
        <w:br w:type="page"/>
      </w:r>
    </w:p>
    <w:p w14:paraId="5E4F3A3E" w14:textId="50B00AE1" w:rsidR="00D6523E" w:rsidRDefault="00D6523E" w:rsidP="005E3FB2">
      <w:pPr>
        <w:pStyle w:val="Heading2"/>
        <w:spacing w:after="240"/>
      </w:pPr>
      <w:r>
        <w:lastRenderedPageBreak/>
        <w:t>Süßsaure Auberginen</w:t>
      </w:r>
      <w:r w:rsidR="0042038D">
        <w:rPr>
          <w:rStyle w:val="FootnoteReference"/>
        </w:rPr>
        <w:footnoteReference w:id="883"/>
      </w:r>
    </w:p>
    <w:p w14:paraId="47464309" w14:textId="6817071F" w:rsidR="00D6523E" w:rsidRPr="007848F7" w:rsidRDefault="00D6523E">
      <w:pPr>
        <w:rPr>
          <w:sz w:val="24"/>
          <w:szCs w:val="24"/>
        </w:rPr>
      </w:pPr>
      <w:r w:rsidRPr="007848F7">
        <w:rPr>
          <w:sz w:val="24"/>
          <w:szCs w:val="24"/>
          <w:u w:val="single"/>
        </w:rPr>
        <w:t>Zutaten</w:t>
      </w:r>
      <w:r w:rsidRPr="007848F7">
        <w:rPr>
          <w:sz w:val="24"/>
          <w:szCs w:val="24"/>
        </w:rPr>
        <w:t xml:space="preserve"> </w:t>
      </w:r>
      <w:r w:rsidR="005E3FB2" w:rsidRPr="007848F7">
        <w:rPr>
          <w:sz w:val="24"/>
          <w:szCs w:val="24"/>
        </w:rPr>
        <w:t>(</w:t>
      </w:r>
      <w:r w:rsidRPr="007848F7">
        <w:rPr>
          <w:sz w:val="24"/>
          <w:szCs w:val="24"/>
        </w:rPr>
        <w:t>für 2 Portionen</w:t>
      </w:r>
      <w:r w:rsidR="005E3FB2" w:rsidRPr="007848F7">
        <w:rPr>
          <w:sz w:val="24"/>
          <w:szCs w:val="24"/>
        </w:rPr>
        <w:t>):</w:t>
      </w:r>
    </w:p>
    <w:p w14:paraId="3AFE3106" w14:textId="77777777" w:rsidR="00D6523E" w:rsidRPr="007848F7" w:rsidRDefault="00D6523E">
      <w:pPr>
        <w:rPr>
          <w:sz w:val="24"/>
          <w:szCs w:val="24"/>
        </w:rPr>
      </w:pPr>
      <w:r w:rsidRPr="007848F7">
        <w:rPr>
          <w:sz w:val="24"/>
          <w:szCs w:val="24"/>
        </w:rPr>
        <w:t>1 TL Kokosöl</w:t>
      </w:r>
    </w:p>
    <w:p w14:paraId="3A4A7A48" w14:textId="77777777" w:rsidR="00D6523E" w:rsidRPr="007848F7" w:rsidRDefault="00D6523E">
      <w:pPr>
        <w:rPr>
          <w:sz w:val="24"/>
          <w:szCs w:val="24"/>
        </w:rPr>
      </w:pPr>
      <w:r w:rsidRPr="007848F7">
        <w:rPr>
          <w:sz w:val="24"/>
          <w:szCs w:val="24"/>
        </w:rPr>
        <w:t>2 kleine Zwiebeln</w:t>
      </w:r>
    </w:p>
    <w:p w14:paraId="55D8B82B" w14:textId="77777777" w:rsidR="005E3FB2" w:rsidRPr="007848F7" w:rsidRDefault="005E3FB2">
      <w:pPr>
        <w:rPr>
          <w:sz w:val="24"/>
          <w:szCs w:val="24"/>
        </w:rPr>
      </w:pPr>
      <w:r w:rsidRPr="007848F7">
        <w:rPr>
          <w:sz w:val="24"/>
          <w:szCs w:val="24"/>
        </w:rPr>
        <w:t>Ein etwa 5 cm großes Stück Ingwer</w:t>
      </w:r>
    </w:p>
    <w:p w14:paraId="49ABA646" w14:textId="77777777" w:rsidR="005E3FB2" w:rsidRPr="007848F7" w:rsidRDefault="005E3FB2">
      <w:pPr>
        <w:rPr>
          <w:sz w:val="24"/>
          <w:szCs w:val="24"/>
        </w:rPr>
      </w:pPr>
      <w:r w:rsidRPr="007848F7">
        <w:rPr>
          <w:sz w:val="24"/>
          <w:szCs w:val="24"/>
        </w:rPr>
        <w:t>2 Knoblauchzehen</w:t>
      </w:r>
    </w:p>
    <w:p w14:paraId="3E2F2DC9" w14:textId="77777777" w:rsidR="005E3FB2" w:rsidRPr="007848F7" w:rsidRDefault="005E3FB2">
      <w:pPr>
        <w:rPr>
          <w:sz w:val="24"/>
          <w:szCs w:val="24"/>
        </w:rPr>
      </w:pPr>
      <w:r w:rsidRPr="007848F7">
        <w:rPr>
          <w:sz w:val="24"/>
          <w:szCs w:val="24"/>
        </w:rPr>
        <w:t>½ TL Chilipulver</w:t>
      </w:r>
    </w:p>
    <w:p w14:paraId="4D06960C" w14:textId="77777777" w:rsidR="005E3FB2" w:rsidRPr="007848F7" w:rsidRDefault="005E3FB2">
      <w:pPr>
        <w:rPr>
          <w:sz w:val="24"/>
          <w:szCs w:val="24"/>
        </w:rPr>
      </w:pPr>
      <w:r w:rsidRPr="007848F7">
        <w:rPr>
          <w:sz w:val="24"/>
          <w:szCs w:val="24"/>
        </w:rPr>
        <w:t>3 mittelgroße Auberginen</w:t>
      </w:r>
    </w:p>
    <w:p w14:paraId="2CC4C70E" w14:textId="77777777" w:rsidR="005E3FB2" w:rsidRPr="007848F7" w:rsidRDefault="005E3FB2">
      <w:pPr>
        <w:rPr>
          <w:sz w:val="24"/>
          <w:szCs w:val="24"/>
        </w:rPr>
      </w:pPr>
      <w:r w:rsidRPr="007848F7">
        <w:rPr>
          <w:sz w:val="24"/>
          <w:szCs w:val="24"/>
        </w:rPr>
        <w:t>300 g Tomaten</w:t>
      </w:r>
    </w:p>
    <w:p w14:paraId="1725B757" w14:textId="77777777" w:rsidR="005E3FB2" w:rsidRPr="007848F7" w:rsidRDefault="005E3FB2">
      <w:pPr>
        <w:rPr>
          <w:sz w:val="24"/>
          <w:szCs w:val="24"/>
        </w:rPr>
      </w:pPr>
      <w:r w:rsidRPr="007848F7">
        <w:rPr>
          <w:sz w:val="24"/>
          <w:szCs w:val="24"/>
        </w:rPr>
        <w:t>1 EL Tamarindenpaste</w:t>
      </w:r>
    </w:p>
    <w:p w14:paraId="219A6EDF" w14:textId="3A307B05" w:rsidR="005E3FB2" w:rsidRPr="007848F7" w:rsidRDefault="005E3FB2">
      <w:pPr>
        <w:rPr>
          <w:sz w:val="24"/>
          <w:szCs w:val="24"/>
        </w:rPr>
      </w:pPr>
      <w:r w:rsidRPr="007848F7">
        <w:rPr>
          <w:sz w:val="24"/>
          <w:szCs w:val="24"/>
        </w:rPr>
        <w:t>1 Dose Kokosmilch (400 ml)</w:t>
      </w:r>
    </w:p>
    <w:p w14:paraId="1FC65CA4" w14:textId="77777777" w:rsidR="005E3FB2" w:rsidRPr="007848F7" w:rsidRDefault="005E3FB2">
      <w:pPr>
        <w:rPr>
          <w:sz w:val="24"/>
          <w:szCs w:val="24"/>
        </w:rPr>
      </w:pPr>
      <w:r w:rsidRPr="007848F7">
        <w:rPr>
          <w:sz w:val="24"/>
          <w:szCs w:val="24"/>
        </w:rPr>
        <w:t>Etwas Salz</w:t>
      </w:r>
    </w:p>
    <w:p w14:paraId="1C42FA88" w14:textId="77777777" w:rsidR="005E3FB2" w:rsidRPr="007848F7" w:rsidRDefault="005E3FB2">
      <w:pPr>
        <w:rPr>
          <w:sz w:val="24"/>
          <w:szCs w:val="24"/>
        </w:rPr>
      </w:pPr>
      <w:r w:rsidRPr="007848F7">
        <w:rPr>
          <w:sz w:val="24"/>
          <w:szCs w:val="24"/>
        </w:rPr>
        <w:t>Evtl. 1 Glas Wasser</w:t>
      </w:r>
    </w:p>
    <w:p w14:paraId="47E583A5" w14:textId="3B53ECC8" w:rsidR="005E3FB2" w:rsidRPr="007848F7" w:rsidRDefault="005E3FB2">
      <w:pPr>
        <w:rPr>
          <w:sz w:val="24"/>
          <w:szCs w:val="24"/>
        </w:rPr>
      </w:pPr>
      <w:r w:rsidRPr="007848F7">
        <w:rPr>
          <w:sz w:val="24"/>
          <w:szCs w:val="24"/>
        </w:rPr>
        <w:t>2 Handvoll Erbsenschoten</w:t>
      </w:r>
    </w:p>
    <w:p w14:paraId="003CCE51" w14:textId="77777777" w:rsidR="005E3FB2" w:rsidRPr="007848F7" w:rsidRDefault="005E3FB2">
      <w:pPr>
        <w:rPr>
          <w:sz w:val="24"/>
          <w:szCs w:val="24"/>
        </w:rPr>
      </w:pPr>
      <w:r w:rsidRPr="007848F7">
        <w:rPr>
          <w:sz w:val="24"/>
          <w:szCs w:val="24"/>
        </w:rPr>
        <w:t>Weißer Reis als Beilage</w:t>
      </w:r>
    </w:p>
    <w:p w14:paraId="65887139" w14:textId="77777777" w:rsidR="005E3FB2" w:rsidRPr="007848F7" w:rsidRDefault="005E3FB2">
      <w:pPr>
        <w:rPr>
          <w:sz w:val="24"/>
          <w:szCs w:val="24"/>
        </w:rPr>
      </w:pPr>
    </w:p>
    <w:p w14:paraId="36183F7D" w14:textId="77777777" w:rsidR="005E3FB2" w:rsidRPr="007848F7" w:rsidRDefault="005E3FB2">
      <w:pPr>
        <w:rPr>
          <w:sz w:val="24"/>
          <w:szCs w:val="24"/>
        </w:rPr>
      </w:pPr>
      <w:r w:rsidRPr="007848F7">
        <w:rPr>
          <w:sz w:val="24"/>
          <w:szCs w:val="24"/>
        </w:rPr>
        <w:t>Zubereitung:</w:t>
      </w:r>
    </w:p>
    <w:p w14:paraId="54A9CCFF" w14:textId="7D1B09D7" w:rsidR="00034533" w:rsidRPr="007848F7" w:rsidRDefault="005E3FB2" w:rsidP="00B40E8C">
      <w:pPr>
        <w:pStyle w:val="ListParagraph"/>
        <w:numPr>
          <w:ilvl w:val="0"/>
          <w:numId w:val="1715"/>
        </w:numPr>
        <w:spacing w:after="120"/>
        <w:ind w:left="714" w:hanging="357"/>
        <w:contextualSpacing w:val="0"/>
        <w:jc w:val="both"/>
        <w:rPr>
          <w:sz w:val="24"/>
          <w:szCs w:val="24"/>
        </w:rPr>
      </w:pPr>
      <w:r w:rsidRPr="007848F7">
        <w:rPr>
          <w:sz w:val="24"/>
          <w:szCs w:val="24"/>
        </w:rPr>
        <w:t>In einem großen Topf Kokosöl zerlassen, darin in ringe geschnittenen Zwiebeln, fein gehackten Ingwer, angedrückte Knoblauchzehen du Chilipulver ungefähr 5 Minuten lang andünst</w:t>
      </w:r>
      <w:r w:rsidR="00ED4CC0" w:rsidRPr="007848F7">
        <w:rPr>
          <w:sz w:val="24"/>
          <w:szCs w:val="24"/>
        </w:rPr>
        <w:t>e</w:t>
      </w:r>
      <w:r w:rsidRPr="007848F7">
        <w:rPr>
          <w:sz w:val="24"/>
          <w:szCs w:val="24"/>
        </w:rPr>
        <w:t xml:space="preserve">n. Auberginen erst der Länge nach halbieren, dann vierteln, dann in Schnitze von ungefähr </w:t>
      </w:r>
      <w:r w:rsidR="00034533" w:rsidRPr="007848F7">
        <w:rPr>
          <w:sz w:val="24"/>
          <w:szCs w:val="24"/>
        </w:rPr>
        <w:t>1 cm Dicke schneiden. In</w:t>
      </w:r>
      <w:r w:rsidR="00ED4CC0" w:rsidRPr="007848F7">
        <w:rPr>
          <w:sz w:val="24"/>
          <w:szCs w:val="24"/>
        </w:rPr>
        <w:t xml:space="preserve"> </w:t>
      </w:r>
      <w:r w:rsidR="00034533" w:rsidRPr="007848F7">
        <w:rPr>
          <w:sz w:val="24"/>
          <w:szCs w:val="24"/>
        </w:rPr>
        <w:t xml:space="preserve">den Topf geben. Dazu die in Stücke zerteilten </w:t>
      </w:r>
      <w:r w:rsidR="00ED4CC0" w:rsidRPr="007848F7">
        <w:rPr>
          <w:sz w:val="24"/>
          <w:szCs w:val="24"/>
        </w:rPr>
        <w:t>Tomaten</w:t>
      </w:r>
      <w:r w:rsidR="00034533" w:rsidRPr="007848F7">
        <w:rPr>
          <w:sz w:val="24"/>
          <w:szCs w:val="24"/>
        </w:rPr>
        <w:t>.</w:t>
      </w:r>
    </w:p>
    <w:p w14:paraId="6A8DD130" w14:textId="1155664F" w:rsidR="00034533" w:rsidRPr="007848F7" w:rsidRDefault="00034533" w:rsidP="00B40E8C">
      <w:pPr>
        <w:pStyle w:val="ListParagraph"/>
        <w:numPr>
          <w:ilvl w:val="0"/>
          <w:numId w:val="1715"/>
        </w:numPr>
        <w:spacing w:after="120"/>
        <w:ind w:left="714" w:hanging="357"/>
        <w:contextualSpacing w:val="0"/>
        <w:jc w:val="both"/>
        <w:rPr>
          <w:sz w:val="24"/>
          <w:szCs w:val="24"/>
        </w:rPr>
      </w:pPr>
      <w:r w:rsidRPr="007848F7">
        <w:rPr>
          <w:sz w:val="24"/>
          <w:szCs w:val="24"/>
        </w:rPr>
        <w:t>Tamadindenpaste und Kokosmilch hinzufügen, salzen. Ungefähr 20 Minuten lang köcheln lassen. Die aus der Schale gelösten Erbsen hinzufügen, das Ganze weitere 5 Minuten lang mit geschlossenem</w:t>
      </w:r>
      <w:r w:rsidR="00ED4CC0" w:rsidRPr="007848F7">
        <w:rPr>
          <w:sz w:val="24"/>
          <w:szCs w:val="24"/>
        </w:rPr>
        <w:t xml:space="preserve"> </w:t>
      </w:r>
      <w:r w:rsidRPr="007848F7">
        <w:rPr>
          <w:sz w:val="24"/>
          <w:szCs w:val="24"/>
        </w:rPr>
        <w:t>Deckel köcheln lassen. Wenn einem die Soße zu dickflüssig erscheint, etwas Wasser dazugießen.</w:t>
      </w:r>
    </w:p>
    <w:p w14:paraId="3BE8D0F1" w14:textId="77777777" w:rsidR="00034533" w:rsidRPr="007848F7" w:rsidRDefault="00034533">
      <w:pPr>
        <w:rPr>
          <w:sz w:val="24"/>
          <w:szCs w:val="24"/>
        </w:rPr>
      </w:pPr>
    </w:p>
    <w:p w14:paraId="4DA1E84E" w14:textId="77777777" w:rsidR="00034533" w:rsidRPr="007848F7" w:rsidRDefault="00034533">
      <w:pPr>
        <w:rPr>
          <w:sz w:val="24"/>
          <w:szCs w:val="24"/>
        </w:rPr>
      </w:pPr>
      <w:r w:rsidRPr="007848F7">
        <w:rPr>
          <w:sz w:val="24"/>
          <w:szCs w:val="24"/>
        </w:rPr>
        <w:t>Info:</w:t>
      </w:r>
      <w:r w:rsidRPr="007848F7">
        <w:rPr>
          <w:sz w:val="24"/>
          <w:szCs w:val="24"/>
        </w:rPr>
        <w:tab/>
        <w:t>Dazu passt weißer Reis.</w:t>
      </w:r>
    </w:p>
    <w:p w14:paraId="56429212" w14:textId="06DD7A35" w:rsidR="00EE0CCB" w:rsidRPr="007848F7" w:rsidRDefault="006D6D4E" w:rsidP="00ED4CC0">
      <w:pPr>
        <w:ind w:left="708" w:firstLine="2"/>
        <w:jc w:val="both"/>
        <w:rPr>
          <w:sz w:val="24"/>
          <w:szCs w:val="24"/>
        </w:rPr>
      </w:pPr>
      <w:r w:rsidRPr="007848F7">
        <w:rPr>
          <w:sz w:val="24"/>
          <w:szCs w:val="24"/>
        </w:rPr>
        <w:t xml:space="preserve">Tamarindenpaste wird aus der an Bäumen wachsenden Tamarinde hergestellt. In Thailand, Indien und in einigen Ländern Südamerikas wird damit gekocht. Die Paste schmeckt herbsauer, ein bisschen wie Zitrone, aber milder. Besonders gut macht sie </w:t>
      </w:r>
      <w:r w:rsidRPr="007848F7">
        <w:rPr>
          <w:sz w:val="24"/>
          <w:szCs w:val="24"/>
        </w:rPr>
        <w:lastRenderedPageBreak/>
        <w:t xml:space="preserve">sich in Currys. Ihr könnt im Asialaden ein </w:t>
      </w:r>
      <w:r w:rsidR="00ED4CC0" w:rsidRPr="007848F7">
        <w:rPr>
          <w:sz w:val="24"/>
          <w:szCs w:val="24"/>
        </w:rPr>
        <w:t>G</w:t>
      </w:r>
      <w:r w:rsidRPr="007848F7">
        <w:rPr>
          <w:sz w:val="24"/>
          <w:szCs w:val="24"/>
        </w:rPr>
        <w:t>las kaufen und in den Kühlschrank stellen</w:t>
      </w:r>
      <w:r w:rsidR="00ED4CC0" w:rsidRPr="007848F7">
        <w:rPr>
          <w:sz w:val="24"/>
          <w:szCs w:val="24"/>
        </w:rPr>
        <w:t>, dort hält es sich viele Monate.</w:t>
      </w:r>
    </w:p>
    <w:p w14:paraId="79A60723" w14:textId="77777777" w:rsidR="00EE0CCB" w:rsidRPr="007848F7" w:rsidRDefault="00EE0CCB">
      <w:pPr>
        <w:rPr>
          <w:sz w:val="24"/>
          <w:szCs w:val="24"/>
        </w:rPr>
      </w:pPr>
      <w:r w:rsidRPr="007848F7">
        <w:rPr>
          <w:sz w:val="24"/>
          <w:szCs w:val="24"/>
        </w:rPr>
        <w:br w:type="page"/>
      </w:r>
    </w:p>
    <w:p w14:paraId="26E48223" w14:textId="77777777" w:rsidR="0098791F" w:rsidRDefault="0098791F" w:rsidP="0098791F">
      <w:pPr>
        <w:pStyle w:val="Heading2"/>
        <w:spacing w:after="240"/>
      </w:pPr>
      <w:r>
        <w:lastRenderedPageBreak/>
        <w:t>Auberginenklösschen</w:t>
      </w:r>
      <w:r>
        <w:rPr>
          <w:rStyle w:val="FootnoteReference"/>
        </w:rPr>
        <w:footnoteReference w:id="884"/>
      </w:r>
      <w:r>
        <w:t xml:space="preserve"> </w:t>
      </w:r>
    </w:p>
    <w:p w14:paraId="276133C3" w14:textId="77777777" w:rsidR="0098791F" w:rsidRDefault="0098791F" w:rsidP="0098791F">
      <w:pPr>
        <w:rPr>
          <w:sz w:val="24"/>
          <w:szCs w:val="24"/>
        </w:rPr>
      </w:pPr>
      <w:r w:rsidRPr="002D0C4E">
        <w:rPr>
          <w:sz w:val="24"/>
          <w:szCs w:val="24"/>
          <w:u w:val="single"/>
        </w:rPr>
        <w:t>Zutaten</w:t>
      </w:r>
      <w:r>
        <w:rPr>
          <w:sz w:val="24"/>
          <w:szCs w:val="24"/>
        </w:rPr>
        <w:t xml:space="preserve"> (für 4 Portionen)</w:t>
      </w:r>
    </w:p>
    <w:p w14:paraId="570B7869" w14:textId="77777777" w:rsidR="0098791F" w:rsidRDefault="0098791F" w:rsidP="0098791F">
      <w:pPr>
        <w:rPr>
          <w:sz w:val="24"/>
          <w:szCs w:val="24"/>
        </w:rPr>
      </w:pPr>
      <w:r>
        <w:rPr>
          <w:sz w:val="24"/>
          <w:szCs w:val="24"/>
        </w:rPr>
        <w:t>90 g Semmelbrösel (am besten frisch)</w:t>
      </w:r>
    </w:p>
    <w:p w14:paraId="6E17334D" w14:textId="77777777" w:rsidR="0098791F" w:rsidRDefault="0098791F" w:rsidP="0098791F">
      <w:pPr>
        <w:rPr>
          <w:sz w:val="24"/>
          <w:szCs w:val="24"/>
        </w:rPr>
      </w:pPr>
      <w:r>
        <w:rPr>
          <w:sz w:val="24"/>
          <w:szCs w:val="24"/>
        </w:rPr>
        <w:t>4 Auberginen, in 2,5 cm Würfel geschnitten</w:t>
      </w:r>
    </w:p>
    <w:p w14:paraId="0B18050A" w14:textId="77777777" w:rsidR="0098791F" w:rsidRPr="00EB6948" w:rsidRDefault="0098791F" w:rsidP="0098791F">
      <w:pPr>
        <w:rPr>
          <w:sz w:val="24"/>
          <w:szCs w:val="24"/>
        </w:rPr>
      </w:pPr>
      <w:r w:rsidRPr="00EB6948">
        <w:rPr>
          <w:sz w:val="24"/>
          <w:szCs w:val="24"/>
        </w:rPr>
        <w:t>150 ml Olivenöl</w:t>
      </w:r>
    </w:p>
    <w:p w14:paraId="3386120C" w14:textId="77777777" w:rsidR="0098791F" w:rsidRPr="00EB6948" w:rsidRDefault="0098791F" w:rsidP="0098791F">
      <w:pPr>
        <w:rPr>
          <w:sz w:val="24"/>
          <w:szCs w:val="24"/>
        </w:rPr>
      </w:pPr>
      <w:r w:rsidRPr="00EB6948">
        <w:rPr>
          <w:sz w:val="24"/>
          <w:szCs w:val="24"/>
        </w:rPr>
        <w:t>100 g Ricotta</w:t>
      </w:r>
    </w:p>
    <w:p w14:paraId="396F1FCA" w14:textId="77777777" w:rsidR="0098791F" w:rsidRPr="00EB6948" w:rsidRDefault="0098791F" w:rsidP="0098791F">
      <w:pPr>
        <w:rPr>
          <w:sz w:val="24"/>
          <w:szCs w:val="24"/>
        </w:rPr>
      </w:pPr>
      <w:r w:rsidRPr="00EB6948">
        <w:rPr>
          <w:sz w:val="24"/>
          <w:szCs w:val="24"/>
        </w:rPr>
        <w:t>75 g Parmesan, gerieben</w:t>
      </w:r>
    </w:p>
    <w:p w14:paraId="77236285" w14:textId="77777777" w:rsidR="0098791F" w:rsidRPr="00EB6948" w:rsidRDefault="0098791F" w:rsidP="0098791F">
      <w:pPr>
        <w:rPr>
          <w:sz w:val="24"/>
          <w:szCs w:val="24"/>
        </w:rPr>
      </w:pPr>
      <w:r w:rsidRPr="00EB6948">
        <w:rPr>
          <w:sz w:val="24"/>
          <w:szCs w:val="24"/>
        </w:rPr>
        <w:t>10 g Petersilie, fein gehackt</w:t>
      </w:r>
    </w:p>
    <w:p w14:paraId="238775DD" w14:textId="77777777" w:rsidR="0098791F" w:rsidRPr="00EB6948" w:rsidRDefault="0098791F" w:rsidP="0098791F">
      <w:pPr>
        <w:rPr>
          <w:sz w:val="24"/>
          <w:szCs w:val="24"/>
        </w:rPr>
      </w:pPr>
      <w:r w:rsidRPr="00EB6948">
        <w:rPr>
          <w:sz w:val="24"/>
          <w:szCs w:val="24"/>
        </w:rPr>
        <w:t>1 Ei</w:t>
      </w:r>
    </w:p>
    <w:p w14:paraId="1EC16858" w14:textId="77777777" w:rsidR="0098791F" w:rsidRPr="00EB6948" w:rsidRDefault="0098791F" w:rsidP="0098791F">
      <w:pPr>
        <w:rPr>
          <w:sz w:val="24"/>
          <w:szCs w:val="24"/>
        </w:rPr>
      </w:pPr>
      <w:r w:rsidRPr="00EB6948">
        <w:rPr>
          <w:sz w:val="24"/>
          <w:szCs w:val="24"/>
        </w:rPr>
        <w:t>1 Eigelb</w:t>
      </w:r>
    </w:p>
    <w:p w14:paraId="7CCCAF43" w14:textId="77777777" w:rsidR="0098791F" w:rsidRPr="00EB6948" w:rsidRDefault="0098791F" w:rsidP="0098791F">
      <w:pPr>
        <w:rPr>
          <w:sz w:val="24"/>
          <w:szCs w:val="24"/>
        </w:rPr>
      </w:pPr>
      <w:r w:rsidRPr="00EB6948">
        <w:rPr>
          <w:sz w:val="24"/>
          <w:szCs w:val="24"/>
        </w:rPr>
        <w:t>1,5 EL Mehl</w:t>
      </w:r>
    </w:p>
    <w:p w14:paraId="536C9F7D" w14:textId="77777777" w:rsidR="0098791F" w:rsidRPr="00EB6948" w:rsidRDefault="0098791F" w:rsidP="0098791F">
      <w:pPr>
        <w:rPr>
          <w:sz w:val="24"/>
          <w:szCs w:val="24"/>
        </w:rPr>
      </w:pPr>
      <w:r w:rsidRPr="00EB6948">
        <w:rPr>
          <w:sz w:val="24"/>
          <w:szCs w:val="24"/>
        </w:rPr>
        <w:t>6 Knoblauchzehen, zerdrückt</w:t>
      </w:r>
    </w:p>
    <w:p w14:paraId="092F6BE2" w14:textId="77777777" w:rsidR="0098791F" w:rsidRPr="00EB6948" w:rsidRDefault="0098791F" w:rsidP="0098791F">
      <w:pPr>
        <w:rPr>
          <w:sz w:val="24"/>
          <w:szCs w:val="24"/>
        </w:rPr>
      </w:pPr>
      <w:r w:rsidRPr="00EB6948">
        <w:rPr>
          <w:sz w:val="24"/>
          <w:szCs w:val="24"/>
        </w:rPr>
        <w:t>15 g Basilikumblätter, grob gehackt</w:t>
      </w:r>
    </w:p>
    <w:p w14:paraId="7B4A7F09" w14:textId="77777777" w:rsidR="0098791F" w:rsidRPr="00EB6948" w:rsidRDefault="0098791F" w:rsidP="0098791F">
      <w:pPr>
        <w:rPr>
          <w:sz w:val="24"/>
          <w:szCs w:val="24"/>
        </w:rPr>
      </w:pPr>
      <w:r w:rsidRPr="00EB6948">
        <w:rPr>
          <w:sz w:val="24"/>
          <w:szCs w:val="24"/>
        </w:rPr>
        <w:t>1,5 Dosen Tomaten, glatt püriert</w:t>
      </w:r>
    </w:p>
    <w:p w14:paraId="73F8767A" w14:textId="77777777" w:rsidR="0098791F" w:rsidRPr="00EB6948" w:rsidRDefault="0098791F" w:rsidP="0098791F">
      <w:pPr>
        <w:rPr>
          <w:sz w:val="24"/>
          <w:szCs w:val="24"/>
        </w:rPr>
      </w:pPr>
      <w:r w:rsidRPr="00EB6948">
        <w:rPr>
          <w:sz w:val="24"/>
          <w:szCs w:val="24"/>
        </w:rPr>
        <w:t>1,5 TL Tomatenmark</w:t>
      </w:r>
    </w:p>
    <w:p w14:paraId="1DE60A0D" w14:textId="77777777" w:rsidR="0098791F" w:rsidRPr="00EB6948" w:rsidRDefault="0098791F" w:rsidP="0098791F">
      <w:pPr>
        <w:rPr>
          <w:sz w:val="24"/>
          <w:szCs w:val="24"/>
        </w:rPr>
      </w:pPr>
      <w:r w:rsidRPr="00EB6948">
        <w:rPr>
          <w:sz w:val="24"/>
          <w:szCs w:val="24"/>
        </w:rPr>
        <w:t>1,5 TL Zucker</w:t>
      </w:r>
    </w:p>
    <w:p w14:paraId="1D1C6593" w14:textId="77777777" w:rsidR="0098791F" w:rsidRPr="00EB6948" w:rsidRDefault="0098791F" w:rsidP="0098791F">
      <w:pPr>
        <w:rPr>
          <w:sz w:val="24"/>
          <w:szCs w:val="24"/>
        </w:rPr>
      </w:pPr>
      <w:r w:rsidRPr="00EB6948">
        <w:rPr>
          <w:sz w:val="24"/>
          <w:szCs w:val="24"/>
        </w:rPr>
        <w:t>¼ TL Chiliflocken</w:t>
      </w:r>
    </w:p>
    <w:p w14:paraId="65716B80" w14:textId="77777777" w:rsidR="0098791F" w:rsidRPr="00EB6948" w:rsidRDefault="0098791F" w:rsidP="0098791F">
      <w:pPr>
        <w:rPr>
          <w:sz w:val="24"/>
          <w:szCs w:val="24"/>
        </w:rPr>
      </w:pPr>
      <w:r w:rsidRPr="00EB6948">
        <w:rPr>
          <w:sz w:val="24"/>
          <w:szCs w:val="24"/>
        </w:rPr>
        <w:t>¾ TL Paprikapulver</w:t>
      </w:r>
    </w:p>
    <w:p w14:paraId="4B36090E" w14:textId="77777777" w:rsidR="0098791F" w:rsidRPr="00EB6948" w:rsidRDefault="0098791F" w:rsidP="0098791F">
      <w:pPr>
        <w:rPr>
          <w:sz w:val="24"/>
          <w:szCs w:val="24"/>
        </w:rPr>
      </w:pPr>
      <w:r w:rsidRPr="00EB6948">
        <w:rPr>
          <w:sz w:val="24"/>
          <w:szCs w:val="24"/>
        </w:rPr>
        <w:t>2 TL Oregano, fein gehackt</w:t>
      </w:r>
    </w:p>
    <w:p w14:paraId="73064C14" w14:textId="77777777" w:rsidR="0098791F" w:rsidRDefault="0098791F" w:rsidP="0098791F">
      <w:pPr>
        <w:rPr>
          <w:sz w:val="24"/>
          <w:szCs w:val="24"/>
        </w:rPr>
      </w:pPr>
      <w:r w:rsidRPr="00A800F2">
        <w:rPr>
          <w:sz w:val="24"/>
          <w:szCs w:val="24"/>
        </w:rPr>
        <w:t>45 g entsteinte schwarze Oliven, g</w:t>
      </w:r>
      <w:r>
        <w:rPr>
          <w:sz w:val="24"/>
          <w:szCs w:val="24"/>
        </w:rPr>
        <w:t>rob zerteilt</w:t>
      </w:r>
    </w:p>
    <w:p w14:paraId="53A18DFB" w14:textId="77777777" w:rsidR="0098791F" w:rsidRDefault="0098791F" w:rsidP="0098791F">
      <w:pPr>
        <w:rPr>
          <w:sz w:val="24"/>
          <w:szCs w:val="24"/>
        </w:rPr>
      </w:pPr>
      <w:r>
        <w:rPr>
          <w:sz w:val="24"/>
          <w:szCs w:val="24"/>
        </w:rPr>
        <w:t>Salz, Pfeffer</w:t>
      </w:r>
    </w:p>
    <w:p w14:paraId="77D0B39E" w14:textId="77777777" w:rsidR="0098791F" w:rsidRDefault="0098791F" w:rsidP="0098791F">
      <w:pPr>
        <w:jc w:val="both"/>
        <w:rPr>
          <w:sz w:val="24"/>
          <w:szCs w:val="24"/>
        </w:rPr>
      </w:pPr>
    </w:p>
    <w:p w14:paraId="1C87A1A5" w14:textId="77777777" w:rsidR="0098791F" w:rsidRDefault="0098791F" w:rsidP="0098791F">
      <w:pPr>
        <w:jc w:val="both"/>
        <w:rPr>
          <w:sz w:val="24"/>
          <w:szCs w:val="24"/>
        </w:rPr>
      </w:pPr>
      <w:r>
        <w:rPr>
          <w:sz w:val="24"/>
          <w:szCs w:val="24"/>
        </w:rPr>
        <w:t>Zubereitung:</w:t>
      </w:r>
    </w:p>
    <w:p w14:paraId="1A510A7D" w14:textId="77777777" w:rsidR="0098791F" w:rsidRPr="00795F62" w:rsidRDefault="0098791F" w:rsidP="00B40E8C">
      <w:pPr>
        <w:pStyle w:val="ListParagraph"/>
        <w:numPr>
          <w:ilvl w:val="0"/>
          <w:numId w:val="1513"/>
        </w:numPr>
        <w:spacing w:after="120"/>
        <w:ind w:left="714" w:hanging="357"/>
        <w:contextualSpacing w:val="0"/>
        <w:jc w:val="both"/>
        <w:rPr>
          <w:sz w:val="24"/>
          <w:szCs w:val="24"/>
        </w:rPr>
      </w:pPr>
      <w:r w:rsidRPr="00795F62">
        <w:rPr>
          <w:sz w:val="24"/>
          <w:szCs w:val="24"/>
        </w:rPr>
        <w:t>Den Backofen auf 160 Grad (Umluft) vorheizen. Die Brösel auf einem Backblech verteilen und 12 Minuten rösten, bis sie hellbraun sind. Zum Abkühlen beiseitestellen, die Temperatur auf 220 Grad (Umluft) erhöhen.</w:t>
      </w:r>
    </w:p>
    <w:p w14:paraId="320C2531" w14:textId="77777777" w:rsidR="0098791F" w:rsidRPr="00795F62" w:rsidRDefault="0098791F" w:rsidP="00B40E8C">
      <w:pPr>
        <w:pStyle w:val="ListParagraph"/>
        <w:numPr>
          <w:ilvl w:val="0"/>
          <w:numId w:val="1513"/>
        </w:numPr>
        <w:spacing w:after="120"/>
        <w:ind w:left="714" w:hanging="357"/>
        <w:contextualSpacing w:val="0"/>
        <w:jc w:val="both"/>
        <w:rPr>
          <w:sz w:val="24"/>
          <w:szCs w:val="24"/>
        </w:rPr>
      </w:pPr>
      <w:r w:rsidRPr="00795F62">
        <w:rPr>
          <w:sz w:val="24"/>
          <w:szCs w:val="24"/>
        </w:rPr>
        <w:t>Die Auberginen auf ein mit Backpapier bedecktes Blech geben. Mit 75 ml Öl, ½ TL Salz und 1 kräftigen Prise Pfeffer durchheben und verteilen. 30 Minuten rösten, bis sie goldbraun sind; nach der Hälfte der Zeit wenden.</w:t>
      </w:r>
    </w:p>
    <w:p w14:paraId="16FBA318" w14:textId="77777777" w:rsidR="0098791F" w:rsidRPr="00795F62" w:rsidRDefault="0098791F" w:rsidP="00B40E8C">
      <w:pPr>
        <w:pStyle w:val="ListParagraph"/>
        <w:numPr>
          <w:ilvl w:val="0"/>
          <w:numId w:val="1513"/>
        </w:numPr>
        <w:spacing w:after="120"/>
        <w:ind w:left="714" w:hanging="357"/>
        <w:contextualSpacing w:val="0"/>
        <w:jc w:val="both"/>
        <w:rPr>
          <w:sz w:val="24"/>
          <w:szCs w:val="24"/>
        </w:rPr>
      </w:pPr>
      <w:r w:rsidRPr="00795F62">
        <w:rPr>
          <w:sz w:val="24"/>
          <w:szCs w:val="24"/>
        </w:rPr>
        <w:lastRenderedPageBreak/>
        <w:t>Die Auberginen zu einem stückigen Püree hacken. In eine Schüssel geben und für etwa 20 Minuten in den Kühlschrank stellen. Danach Ricotta, Parmesan, Petersilie, Ei, Eigelb, Mehl, Brösel, ein Drittel des Knoblauchs, 10 g Basilikum, ¼ TL Salz und 1 kräftige Prise Pfeffer dazugeben. Alles gut mischen, dann mit eingeölten Händen aus der Masse 16 golfballgroße Kugeln formen und gut zusammendrücken.</w:t>
      </w:r>
    </w:p>
    <w:p w14:paraId="4EAC7E79" w14:textId="77777777" w:rsidR="0098791F" w:rsidRPr="00795F62" w:rsidRDefault="0098791F" w:rsidP="00B40E8C">
      <w:pPr>
        <w:pStyle w:val="ListParagraph"/>
        <w:numPr>
          <w:ilvl w:val="0"/>
          <w:numId w:val="1513"/>
        </w:numPr>
        <w:spacing w:after="120"/>
        <w:ind w:left="714" w:hanging="357"/>
        <w:contextualSpacing w:val="0"/>
        <w:jc w:val="both"/>
        <w:rPr>
          <w:sz w:val="24"/>
          <w:szCs w:val="24"/>
        </w:rPr>
      </w:pPr>
      <w:r w:rsidRPr="00795F62">
        <w:rPr>
          <w:sz w:val="24"/>
          <w:szCs w:val="24"/>
        </w:rPr>
        <w:t>In einer großen beschichteten Pfanne 2 EL Öl bei mittlerer bis hoher Temperatur erhitzen. Die Hälfte der Klößchen darin 2-3 Minuten braten, bis sie rundherum goldbraun sind. Für die zweite Portion noch 1 EL Öl in die Pfanne geben. Beiseitestellen.</w:t>
      </w:r>
    </w:p>
    <w:p w14:paraId="4A7CCEFC" w14:textId="77777777" w:rsidR="0098791F" w:rsidRPr="00795F62" w:rsidRDefault="0098791F" w:rsidP="00B40E8C">
      <w:pPr>
        <w:pStyle w:val="ListParagraph"/>
        <w:numPr>
          <w:ilvl w:val="0"/>
          <w:numId w:val="1513"/>
        </w:numPr>
        <w:spacing w:after="120"/>
        <w:ind w:left="714" w:hanging="357"/>
        <w:contextualSpacing w:val="0"/>
        <w:jc w:val="both"/>
        <w:rPr>
          <w:sz w:val="24"/>
          <w:szCs w:val="24"/>
        </w:rPr>
      </w:pPr>
      <w:r w:rsidRPr="00795F62">
        <w:rPr>
          <w:sz w:val="24"/>
          <w:szCs w:val="24"/>
        </w:rPr>
        <w:t>Den Backofen auf 180 Grad (Umluft)vorheizen. Die restlichen 2 EL Öl in einer großen Pfanne bei mittlerer bis hoher Temperatur erhitzen. Den restlichen Knoblauch darin eine Minute braten, bis er duftet. Dosentomaten, Tomatenmark, Zucker, Chiliflocken, Paprikapulver, Oregano, 1 TL Salz und 1 kräftige Prise Pfeffer hinzufügen. Alles 8 Minuten kochen lassen, bis die Sauce etwas eingedickt ist, dabei gelegentlich durchrühren. 400 ml Wasser angießen. Die Sauce wieder zum Kochen bringen und bei mittlerer Hitze weitere 10 Minuten köcheln lassen.</w:t>
      </w:r>
    </w:p>
    <w:p w14:paraId="311D6A05" w14:textId="77777777" w:rsidR="0098791F" w:rsidRPr="00795F62" w:rsidRDefault="0098791F" w:rsidP="00B40E8C">
      <w:pPr>
        <w:pStyle w:val="ListParagraph"/>
        <w:numPr>
          <w:ilvl w:val="0"/>
          <w:numId w:val="1513"/>
        </w:numPr>
        <w:spacing w:after="120"/>
        <w:ind w:left="714" w:hanging="357"/>
        <w:contextualSpacing w:val="0"/>
        <w:jc w:val="both"/>
        <w:rPr>
          <w:sz w:val="24"/>
          <w:szCs w:val="24"/>
        </w:rPr>
      </w:pPr>
      <w:r w:rsidRPr="00795F62">
        <w:rPr>
          <w:sz w:val="24"/>
          <w:szCs w:val="24"/>
        </w:rPr>
        <w:t>Die Sauce in eine ofenfeste Form geben. Die Klößchen hineingeben und 20 Minuten backen, bis die Sauce Blasen wirft. Aus dem Ofen nehmen, mit den Oliven, dem restlichen Basilikum und geriebenen Parmesan bestreuen und servieren.</w:t>
      </w:r>
    </w:p>
    <w:p w14:paraId="50791ECD" w14:textId="77777777" w:rsidR="0098791F" w:rsidRDefault="0098791F" w:rsidP="0098791F">
      <w:pPr>
        <w:jc w:val="both"/>
        <w:rPr>
          <w:sz w:val="24"/>
          <w:szCs w:val="24"/>
        </w:rPr>
      </w:pPr>
    </w:p>
    <w:p w14:paraId="14FF72D1" w14:textId="519F8845" w:rsidR="0098791F" w:rsidRDefault="0098791F" w:rsidP="0098791F">
      <w:pPr>
        <w:rPr>
          <w:rFonts w:asciiTheme="majorHAnsi" w:eastAsiaTheme="majorEastAsia" w:hAnsiTheme="majorHAnsi" w:cstheme="majorBidi"/>
          <w:color w:val="2F5496" w:themeColor="accent1" w:themeShade="BF"/>
          <w:sz w:val="26"/>
          <w:szCs w:val="26"/>
        </w:rPr>
      </w:pPr>
      <w:r>
        <w:rPr>
          <w:sz w:val="24"/>
          <w:szCs w:val="24"/>
        </w:rPr>
        <w:t>Info:</w:t>
      </w:r>
      <w:r>
        <w:rPr>
          <w:sz w:val="24"/>
          <w:szCs w:val="24"/>
        </w:rPr>
        <w:tab/>
        <w:t xml:space="preserve">Der italienische Klassiker, dieses Mal in Klößchenform </w:t>
      </w:r>
      <w:r w:rsidRPr="00BD06FF">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br w:type="page"/>
      </w:r>
    </w:p>
    <w:p w14:paraId="19763E54" w14:textId="77777777" w:rsidR="00FE5CA6" w:rsidRPr="00CF3E25" w:rsidRDefault="00FE5CA6" w:rsidP="00FE5CA6">
      <w:pPr>
        <w:pStyle w:val="Heading2"/>
        <w:spacing w:after="240"/>
      </w:pPr>
      <w:r w:rsidRPr="00CF3E25">
        <w:lastRenderedPageBreak/>
        <w:t>Auberginen nach Parmigiana-Art</w:t>
      </w:r>
      <w:r>
        <w:rPr>
          <w:rStyle w:val="FootnoteReference"/>
          <w:lang w:val="en-US"/>
        </w:rPr>
        <w:footnoteReference w:id="885"/>
      </w:r>
    </w:p>
    <w:p w14:paraId="6841E8A4" w14:textId="77777777" w:rsidR="00FE5CA6" w:rsidRPr="0055274F" w:rsidRDefault="00FE5CA6" w:rsidP="00FE5CA6">
      <w:pPr>
        <w:rPr>
          <w:sz w:val="24"/>
          <w:szCs w:val="24"/>
        </w:rPr>
      </w:pPr>
      <w:r w:rsidRPr="00221633">
        <w:rPr>
          <w:sz w:val="24"/>
          <w:szCs w:val="24"/>
          <w:u w:val="single"/>
        </w:rPr>
        <w:t>Zutaten</w:t>
      </w:r>
      <w:r w:rsidRPr="0055274F">
        <w:rPr>
          <w:sz w:val="24"/>
          <w:szCs w:val="24"/>
        </w:rPr>
        <w:t xml:space="preserve"> </w:t>
      </w:r>
      <w:r>
        <w:rPr>
          <w:sz w:val="24"/>
          <w:szCs w:val="24"/>
        </w:rPr>
        <w:t>(</w:t>
      </w:r>
      <w:r w:rsidRPr="0055274F">
        <w:rPr>
          <w:sz w:val="24"/>
          <w:szCs w:val="24"/>
        </w:rPr>
        <w:t>für 6 Portionen</w:t>
      </w:r>
      <w:r>
        <w:rPr>
          <w:sz w:val="24"/>
          <w:szCs w:val="24"/>
        </w:rPr>
        <w:t>)</w:t>
      </w:r>
    </w:p>
    <w:p w14:paraId="4386CA66" w14:textId="77777777" w:rsidR="00FE5CA6" w:rsidRPr="00027008" w:rsidRDefault="00FE5CA6" w:rsidP="00FE5CA6">
      <w:pPr>
        <w:rPr>
          <w:sz w:val="24"/>
          <w:szCs w:val="24"/>
        </w:rPr>
      </w:pPr>
      <w:r w:rsidRPr="00027008">
        <w:rPr>
          <w:sz w:val="24"/>
          <w:szCs w:val="24"/>
        </w:rPr>
        <w:t>2 kg Auberginen</w:t>
      </w:r>
    </w:p>
    <w:p w14:paraId="250F7755" w14:textId="77777777" w:rsidR="00FE5CA6" w:rsidRDefault="00FE5CA6" w:rsidP="00FE5CA6">
      <w:pPr>
        <w:rPr>
          <w:sz w:val="24"/>
          <w:szCs w:val="24"/>
        </w:rPr>
      </w:pPr>
      <w:r w:rsidRPr="00027008">
        <w:rPr>
          <w:sz w:val="24"/>
          <w:szCs w:val="24"/>
        </w:rPr>
        <w:t xml:space="preserve">1,5 kg reife </w:t>
      </w:r>
      <w:r>
        <w:rPr>
          <w:sz w:val="24"/>
          <w:szCs w:val="24"/>
        </w:rPr>
        <w:t>T</w:t>
      </w:r>
      <w:r w:rsidRPr="00027008">
        <w:rPr>
          <w:sz w:val="24"/>
          <w:szCs w:val="24"/>
        </w:rPr>
        <w:t>omaten oder 1 kg Dosentomaten</w:t>
      </w:r>
    </w:p>
    <w:p w14:paraId="5D61CE45" w14:textId="77777777" w:rsidR="00FE5CA6" w:rsidRDefault="00FE5CA6" w:rsidP="00FE5CA6">
      <w:pPr>
        <w:rPr>
          <w:sz w:val="24"/>
          <w:szCs w:val="24"/>
        </w:rPr>
      </w:pPr>
      <w:r>
        <w:rPr>
          <w:sz w:val="24"/>
          <w:szCs w:val="24"/>
        </w:rPr>
        <w:t>4 Knoblauchzehen</w:t>
      </w:r>
    </w:p>
    <w:p w14:paraId="0C331778" w14:textId="77777777" w:rsidR="00FE5CA6" w:rsidRDefault="00FE5CA6" w:rsidP="00FE5CA6">
      <w:pPr>
        <w:rPr>
          <w:sz w:val="24"/>
          <w:szCs w:val="24"/>
        </w:rPr>
      </w:pPr>
      <w:r>
        <w:rPr>
          <w:sz w:val="24"/>
          <w:szCs w:val="24"/>
        </w:rPr>
        <w:t>150 g Parmesan</w:t>
      </w:r>
    </w:p>
    <w:p w14:paraId="1F180760" w14:textId="77777777" w:rsidR="00FE5CA6" w:rsidRDefault="00FE5CA6" w:rsidP="00FE5CA6">
      <w:pPr>
        <w:rPr>
          <w:sz w:val="24"/>
          <w:szCs w:val="24"/>
        </w:rPr>
      </w:pPr>
      <w:r>
        <w:rPr>
          <w:sz w:val="24"/>
          <w:szCs w:val="24"/>
        </w:rPr>
        <w:t>1 Bund frisches Basilikum</w:t>
      </w:r>
    </w:p>
    <w:p w14:paraId="77DFAADD" w14:textId="77777777" w:rsidR="00FE5CA6" w:rsidRDefault="00FE5CA6" w:rsidP="00FE5CA6">
      <w:pPr>
        <w:rPr>
          <w:sz w:val="24"/>
          <w:szCs w:val="24"/>
        </w:rPr>
      </w:pPr>
      <w:r>
        <w:rPr>
          <w:sz w:val="24"/>
          <w:szCs w:val="24"/>
        </w:rPr>
        <w:t>Olivenöl</w:t>
      </w:r>
    </w:p>
    <w:p w14:paraId="5AAADAF1" w14:textId="77777777" w:rsidR="00FE5CA6" w:rsidRDefault="00FE5CA6" w:rsidP="00FE5CA6">
      <w:pPr>
        <w:rPr>
          <w:sz w:val="24"/>
          <w:szCs w:val="24"/>
        </w:rPr>
      </w:pPr>
      <w:r>
        <w:rPr>
          <w:sz w:val="24"/>
          <w:szCs w:val="24"/>
        </w:rPr>
        <w:t>Grobes und feines Salz</w:t>
      </w:r>
    </w:p>
    <w:p w14:paraId="679E36BA" w14:textId="77777777" w:rsidR="00FE5CA6" w:rsidRDefault="00FE5CA6" w:rsidP="00FE5CA6">
      <w:pPr>
        <w:rPr>
          <w:sz w:val="24"/>
          <w:szCs w:val="24"/>
        </w:rPr>
      </w:pPr>
      <w:r>
        <w:rPr>
          <w:sz w:val="24"/>
          <w:szCs w:val="24"/>
        </w:rPr>
        <w:t>2 TL Zucker</w:t>
      </w:r>
    </w:p>
    <w:p w14:paraId="3BA65BFB" w14:textId="77777777" w:rsidR="00FE5CA6" w:rsidRDefault="00FE5CA6" w:rsidP="00FE5CA6">
      <w:pPr>
        <w:rPr>
          <w:sz w:val="24"/>
          <w:szCs w:val="24"/>
        </w:rPr>
      </w:pPr>
    </w:p>
    <w:p w14:paraId="782380ED" w14:textId="77777777" w:rsidR="00FE5CA6" w:rsidRPr="00B64291" w:rsidRDefault="00FE5CA6" w:rsidP="00B40E8C">
      <w:pPr>
        <w:pStyle w:val="ListParagraph"/>
        <w:numPr>
          <w:ilvl w:val="0"/>
          <w:numId w:val="1435"/>
        </w:numPr>
        <w:spacing w:after="120"/>
        <w:ind w:left="714" w:hanging="357"/>
        <w:contextualSpacing w:val="0"/>
        <w:jc w:val="both"/>
        <w:rPr>
          <w:sz w:val="24"/>
          <w:szCs w:val="24"/>
        </w:rPr>
      </w:pPr>
      <w:r w:rsidRPr="00B64291">
        <w:rPr>
          <w:sz w:val="24"/>
          <w:szCs w:val="24"/>
        </w:rPr>
        <w:t>Die Auberginen waschen und der Länge nach in Scheiben (3 – 4 cm dick) schneiden, schichtweise in ein Nudelsieb geben und jede Schicht mit grobem Salz bestreuen. Die Auberginen für eine halbe Stunde ziehen lassen.</w:t>
      </w:r>
    </w:p>
    <w:p w14:paraId="0515EEA6" w14:textId="77777777" w:rsidR="00FE5CA6" w:rsidRPr="00B64291" w:rsidRDefault="00FE5CA6" w:rsidP="00B40E8C">
      <w:pPr>
        <w:pStyle w:val="ListParagraph"/>
        <w:numPr>
          <w:ilvl w:val="0"/>
          <w:numId w:val="1435"/>
        </w:numPr>
        <w:spacing w:after="120"/>
        <w:ind w:left="714" w:hanging="357"/>
        <w:contextualSpacing w:val="0"/>
        <w:jc w:val="both"/>
        <w:rPr>
          <w:sz w:val="24"/>
          <w:szCs w:val="24"/>
        </w:rPr>
      </w:pPr>
      <w:r w:rsidRPr="00B64291">
        <w:rPr>
          <w:sz w:val="24"/>
          <w:szCs w:val="24"/>
        </w:rPr>
        <w:t xml:space="preserve">Für </w:t>
      </w:r>
      <w:r>
        <w:rPr>
          <w:sz w:val="24"/>
          <w:szCs w:val="24"/>
        </w:rPr>
        <w:t>die</w:t>
      </w:r>
      <w:r w:rsidRPr="00B64291">
        <w:rPr>
          <w:sz w:val="24"/>
          <w:szCs w:val="24"/>
        </w:rPr>
        <w:t xml:space="preserve"> Tomatensauce die Tomaten, 4 geschälte Knoblauchzehen, 3 EL Öl, einige Basilikumblätter, etwas Salz und 2 TL Zucker in einem Topf für 10 – 15 Minuten kochen. Pürieren. </w:t>
      </w:r>
    </w:p>
    <w:p w14:paraId="3571152C" w14:textId="77777777" w:rsidR="00FE5CA6" w:rsidRPr="00B64291" w:rsidRDefault="00FE5CA6" w:rsidP="00B40E8C">
      <w:pPr>
        <w:pStyle w:val="ListParagraph"/>
        <w:numPr>
          <w:ilvl w:val="0"/>
          <w:numId w:val="1435"/>
        </w:numPr>
        <w:spacing w:after="120"/>
        <w:ind w:left="714" w:hanging="357"/>
        <w:contextualSpacing w:val="0"/>
        <w:jc w:val="both"/>
        <w:rPr>
          <w:sz w:val="24"/>
          <w:szCs w:val="24"/>
        </w:rPr>
      </w:pPr>
      <w:r w:rsidRPr="00B64291">
        <w:rPr>
          <w:sz w:val="24"/>
          <w:szCs w:val="24"/>
        </w:rPr>
        <w:t>Nun das Salz von den Auberginen abwaschen und die Auberginen trocknen. In reichlich gut erhitztem Olivenöl frittieren, dabei das überschüssige Öl auf Küchenpapier abtropfen lassen.</w:t>
      </w:r>
    </w:p>
    <w:p w14:paraId="4E45FBAC" w14:textId="77777777" w:rsidR="00FE5CA6" w:rsidRPr="00B64291" w:rsidRDefault="00FE5CA6" w:rsidP="00B40E8C">
      <w:pPr>
        <w:pStyle w:val="ListParagraph"/>
        <w:numPr>
          <w:ilvl w:val="0"/>
          <w:numId w:val="1435"/>
        </w:numPr>
        <w:spacing w:after="120"/>
        <w:ind w:left="714" w:hanging="357"/>
        <w:contextualSpacing w:val="0"/>
        <w:jc w:val="both"/>
        <w:rPr>
          <w:sz w:val="24"/>
          <w:szCs w:val="24"/>
        </w:rPr>
      </w:pPr>
      <w:r w:rsidRPr="00B64291">
        <w:rPr>
          <w:sz w:val="24"/>
          <w:szCs w:val="24"/>
        </w:rPr>
        <w:t>Eine feuerfeste Form ausfetten. Zuerst 2 – 3 EL Tomatensauce hineingeben, dann eine erste Schicht frittierte Auberginen, dann wieder Soße, dann eine dünne Schicht Käse und einige Basilikumblätter. Mit der Tomatensoße, Basilikum und Parmesan und zuletzt 2 – 3 EL Öl abschließen. Im Ofen bei 180 Grad 30 – 45 Minuten backen, bis sich eine goldene Kruste gebildet hat.</w:t>
      </w:r>
    </w:p>
    <w:p w14:paraId="6DD4C249" w14:textId="77777777" w:rsidR="00FE5CA6" w:rsidRPr="00027008" w:rsidRDefault="00FE5CA6" w:rsidP="00FE5CA6">
      <w:pPr>
        <w:rPr>
          <w:sz w:val="24"/>
          <w:szCs w:val="24"/>
        </w:rPr>
      </w:pPr>
      <w:r w:rsidRPr="00027008">
        <w:rPr>
          <w:sz w:val="24"/>
          <w:szCs w:val="24"/>
        </w:rPr>
        <w:br w:type="page"/>
      </w:r>
    </w:p>
    <w:p w14:paraId="44C9EA7F" w14:textId="77777777" w:rsidR="00AF7125" w:rsidRPr="00F53441" w:rsidRDefault="00AF7125" w:rsidP="00AF7125">
      <w:pPr>
        <w:pStyle w:val="Heading2"/>
        <w:spacing w:after="240"/>
        <w:rPr>
          <w:u w:val="single"/>
        </w:rPr>
      </w:pPr>
      <w:r>
        <w:lastRenderedPageBreak/>
        <w:t>Auberginen in Senfsauce – Baigan Kari</w:t>
      </w:r>
      <w:r>
        <w:rPr>
          <w:rStyle w:val="FootnoteReference"/>
        </w:rPr>
        <w:footnoteReference w:id="886"/>
      </w:r>
      <w:r>
        <w:t xml:space="preserve"> </w:t>
      </w:r>
    </w:p>
    <w:p w14:paraId="1135D837" w14:textId="77777777" w:rsidR="00AF7125" w:rsidRDefault="00AF7125" w:rsidP="00AF7125">
      <w:pPr>
        <w:rPr>
          <w:sz w:val="24"/>
          <w:szCs w:val="24"/>
        </w:rPr>
      </w:pPr>
      <w:r w:rsidRPr="00C917E8">
        <w:rPr>
          <w:sz w:val="24"/>
          <w:szCs w:val="24"/>
          <w:u w:val="single"/>
        </w:rPr>
        <w:t>Zutaten</w:t>
      </w:r>
      <w:r>
        <w:rPr>
          <w:sz w:val="24"/>
          <w:szCs w:val="24"/>
        </w:rPr>
        <w:t xml:space="preserve"> (für 4 Portionen):</w:t>
      </w:r>
    </w:p>
    <w:p w14:paraId="59B473CC" w14:textId="77777777" w:rsidR="00AF7125" w:rsidRDefault="00AF7125" w:rsidP="00AF7125">
      <w:pPr>
        <w:rPr>
          <w:sz w:val="24"/>
          <w:szCs w:val="24"/>
        </w:rPr>
      </w:pPr>
      <w:r>
        <w:rPr>
          <w:sz w:val="24"/>
          <w:szCs w:val="24"/>
        </w:rPr>
        <w:t>400 g Auberginen</w:t>
      </w:r>
    </w:p>
    <w:p w14:paraId="7ACB2D53" w14:textId="77777777" w:rsidR="00AF7125" w:rsidRDefault="00AF7125" w:rsidP="00AF7125">
      <w:pPr>
        <w:rPr>
          <w:sz w:val="24"/>
          <w:szCs w:val="24"/>
        </w:rPr>
      </w:pPr>
      <w:r>
        <w:rPr>
          <w:sz w:val="24"/>
          <w:szCs w:val="24"/>
        </w:rPr>
        <w:t>Salz</w:t>
      </w:r>
    </w:p>
    <w:p w14:paraId="5F96CFA6" w14:textId="77777777" w:rsidR="00AF7125" w:rsidRDefault="00AF7125" w:rsidP="00AF7125">
      <w:pPr>
        <w:rPr>
          <w:sz w:val="24"/>
          <w:szCs w:val="24"/>
        </w:rPr>
      </w:pPr>
      <w:r>
        <w:rPr>
          <w:sz w:val="24"/>
          <w:szCs w:val="24"/>
        </w:rPr>
        <w:t>1 TL Kurkumapulver</w:t>
      </w:r>
    </w:p>
    <w:p w14:paraId="37A8EEF1" w14:textId="77777777" w:rsidR="00AF7125" w:rsidRDefault="00AF7125" w:rsidP="00AF7125">
      <w:pPr>
        <w:rPr>
          <w:sz w:val="24"/>
          <w:szCs w:val="24"/>
        </w:rPr>
      </w:pPr>
      <w:r>
        <w:rPr>
          <w:sz w:val="24"/>
          <w:szCs w:val="24"/>
        </w:rPr>
        <w:t>1 frische Chilischote</w:t>
      </w:r>
    </w:p>
    <w:p w14:paraId="66E37302" w14:textId="77777777" w:rsidR="00AF7125" w:rsidRDefault="00AF7125" w:rsidP="00AF7125">
      <w:pPr>
        <w:rPr>
          <w:sz w:val="24"/>
          <w:szCs w:val="24"/>
        </w:rPr>
      </w:pPr>
      <w:r>
        <w:rPr>
          <w:sz w:val="24"/>
          <w:szCs w:val="24"/>
        </w:rPr>
        <w:t>1 Stück frischer Ingwer (3 cm)</w:t>
      </w:r>
    </w:p>
    <w:p w14:paraId="3EBFFD4D" w14:textId="77777777" w:rsidR="00AF7125" w:rsidRDefault="00AF7125" w:rsidP="00AF7125">
      <w:pPr>
        <w:rPr>
          <w:sz w:val="24"/>
          <w:szCs w:val="24"/>
        </w:rPr>
      </w:pPr>
      <w:r>
        <w:rPr>
          <w:sz w:val="24"/>
          <w:szCs w:val="24"/>
        </w:rPr>
        <w:t>2 mittelgroße Tomaten</w:t>
      </w:r>
    </w:p>
    <w:p w14:paraId="66654A30" w14:textId="77777777" w:rsidR="00AF7125" w:rsidRDefault="00AF7125" w:rsidP="00AF7125">
      <w:pPr>
        <w:rPr>
          <w:sz w:val="24"/>
          <w:szCs w:val="24"/>
        </w:rPr>
      </w:pPr>
      <w:r>
        <w:rPr>
          <w:sz w:val="24"/>
          <w:szCs w:val="24"/>
        </w:rPr>
        <w:t>200 ml Öl</w:t>
      </w:r>
    </w:p>
    <w:p w14:paraId="56DBFDC2" w14:textId="77777777" w:rsidR="00AF7125" w:rsidRDefault="00AF7125" w:rsidP="00AF7125">
      <w:pPr>
        <w:rPr>
          <w:sz w:val="24"/>
          <w:szCs w:val="24"/>
        </w:rPr>
      </w:pPr>
      <w:r>
        <w:rPr>
          <w:sz w:val="24"/>
          <w:szCs w:val="24"/>
        </w:rPr>
        <w:t>5 EL Senföl</w:t>
      </w:r>
    </w:p>
    <w:p w14:paraId="50A2F203" w14:textId="77777777" w:rsidR="00AF7125" w:rsidRDefault="00AF7125" w:rsidP="00AF7125">
      <w:pPr>
        <w:rPr>
          <w:sz w:val="24"/>
          <w:szCs w:val="24"/>
        </w:rPr>
      </w:pPr>
      <w:r>
        <w:rPr>
          <w:sz w:val="24"/>
          <w:szCs w:val="24"/>
        </w:rPr>
        <w:t>½ TL Chilipulver</w:t>
      </w:r>
    </w:p>
    <w:p w14:paraId="162B4492" w14:textId="77777777" w:rsidR="00AF7125" w:rsidRDefault="00AF7125" w:rsidP="00AF7125">
      <w:pPr>
        <w:rPr>
          <w:sz w:val="24"/>
          <w:szCs w:val="24"/>
        </w:rPr>
      </w:pPr>
      <w:r>
        <w:rPr>
          <w:sz w:val="24"/>
          <w:szCs w:val="24"/>
        </w:rPr>
        <w:t>2 TL Kreuzkümmelpulver</w:t>
      </w:r>
    </w:p>
    <w:p w14:paraId="14F24299" w14:textId="77777777" w:rsidR="00AF7125" w:rsidRDefault="00AF7125" w:rsidP="00AF7125">
      <w:pPr>
        <w:rPr>
          <w:sz w:val="24"/>
          <w:szCs w:val="24"/>
        </w:rPr>
      </w:pPr>
      <w:r>
        <w:rPr>
          <w:sz w:val="24"/>
          <w:szCs w:val="24"/>
        </w:rPr>
        <w:t>2 TL Paprikapulver, edelsüß</w:t>
      </w:r>
    </w:p>
    <w:p w14:paraId="2CF1ABD8" w14:textId="77777777" w:rsidR="00AF7125" w:rsidRDefault="00AF7125" w:rsidP="00AF7125">
      <w:pPr>
        <w:rPr>
          <w:sz w:val="24"/>
          <w:szCs w:val="24"/>
        </w:rPr>
      </w:pPr>
      <w:r>
        <w:rPr>
          <w:sz w:val="24"/>
          <w:szCs w:val="24"/>
        </w:rPr>
        <w:t>3 EL Joghurt</w:t>
      </w:r>
    </w:p>
    <w:p w14:paraId="4E5A4327" w14:textId="77777777" w:rsidR="00AF7125" w:rsidRDefault="00AF7125" w:rsidP="00AF7125">
      <w:pPr>
        <w:rPr>
          <w:sz w:val="24"/>
          <w:szCs w:val="24"/>
        </w:rPr>
      </w:pPr>
      <w:r>
        <w:rPr>
          <w:sz w:val="24"/>
          <w:szCs w:val="24"/>
        </w:rPr>
        <w:t>2 TL schwarze Senfsamen, frisch gemahlen</w:t>
      </w:r>
    </w:p>
    <w:p w14:paraId="77CF0628" w14:textId="77777777" w:rsidR="00AF7125" w:rsidRDefault="00AF7125" w:rsidP="00AF7125">
      <w:pPr>
        <w:rPr>
          <w:sz w:val="24"/>
          <w:szCs w:val="24"/>
        </w:rPr>
      </w:pPr>
      <w:r>
        <w:rPr>
          <w:sz w:val="24"/>
          <w:szCs w:val="24"/>
        </w:rPr>
        <w:t>Nach Belieben Zitronenviertel</w:t>
      </w:r>
    </w:p>
    <w:p w14:paraId="5C2C2850" w14:textId="77777777" w:rsidR="00AF7125" w:rsidRDefault="00AF7125" w:rsidP="00AF7125">
      <w:pPr>
        <w:rPr>
          <w:sz w:val="24"/>
          <w:szCs w:val="24"/>
        </w:rPr>
      </w:pPr>
    </w:p>
    <w:p w14:paraId="2513619A" w14:textId="77777777" w:rsidR="00AF7125" w:rsidRDefault="00AF7125" w:rsidP="00AF7125">
      <w:pPr>
        <w:rPr>
          <w:sz w:val="24"/>
          <w:szCs w:val="24"/>
        </w:rPr>
      </w:pPr>
      <w:r>
        <w:rPr>
          <w:sz w:val="24"/>
          <w:szCs w:val="24"/>
        </w:rPr>
        <w:t>Zubereitungszeit:</w:t>
      </w:r>
      <w:r>
        <w:rPr>
          <w:sz w:val="24"/>
          <w:szCs w:val="24"/>
        </w:rPr>
        <w:tab/>
        <w:t xml:space="preserve"> 45 Minuten</w:t>
      </w:r>
    </w:p>
    <w:p w14:paraId="739410EE" w14:textId="77777777" w:rsidR="00AF7125" w:rsidRPr="00F90D7B" w:rsidRDefault="00AF7125" w:rsidP="00B40E8C">
      <w:pPr>
        <w:pStyle w:val="ListParagraph"/>
        <w:numPr>
          <w:ilvl w:val="0"/>
          <w:numId w:val="1410"/>
        </w:numPr>
        <w:spacing w:after="120"/>
        <w:ind w:left="714" w:hanging="357"/>
        <w:contextualSpacing w:val="0"/>
        <w:jc w:val="both"/>
        <w:rPr>
          <w:sz w:val="24"/>
          <w:szCs w:val="24"/>
        </w:rPr>
      </w:pPr>
      <w:r w:rsidRPr="00F90D7B">
        <w:rPr>
          <w:sz w:val="24"/>
          <w:szCs w:val="24"/>
        </w:rPr>
        <w:t>Auberginen waschen, abtrocknen, vom Stielansatz befreien und in etwa 1 cm dicke Scheiben schneiden. Diese auf einen großen Teller legen, mit reichlich Salz und ½ TL Kurkuma einreiben und etwa 10 Minuten ruhen lassen.</w:t>
      </w:r>
    </w:p>
    <w:p w14:paraId="125A7F50" w14:textId="77777777" w:rsidR="00AF7125" w:rsidRPr="00F90D7B" w:rsidRDefault="00AF7125" w:rsidP="00B40E8C">
      <w:pPr>
        <w:pStyle w:val="ListParagraph"/>
        <w:numPr>
          <w:ilvl w:val="0"/>
          <w:numId w:val="1410"/>
        </w:numPr>
        <w:spacing w:after="120"/>
        <w:ind w:left="714" w:hanging="357"/>
        <w:contextualSpacing w:val="0"/>
        <w:jc w:val="both"/>
        <w:rPr>
          <w:sz w:val="24"/>
          <w:szCs w:val="24"/>
        </w:rPr>
      </w:pPr>
      <w:r w:rsidRPr="00F90D7B">
        <w:rPr>
          <w:sz w:val="24"/>
          <w:szCs w:val="24"/>
        </w:rPr>
        <w:t>Inzwischen die Chilischote waschen, vom Stielansatz befreien und kleinschneiden. Ingwer schälen und fein reiben. Tomaten waschen, vierteln und vom Stielansatz befreien.</w:t>
      </w:r>
    </w:p>
    <w:p w14:paraId="34D2D57D" w14:textId="77777777" w:rsidR="00AF7125" w:rsidRPr="00F90D7B" w:rsidRDefault="00AF7125" w:rsidP="00B40E8C">
      <w:pPr>
        <w:pStyle w:val="ListParagraph"/>
        <w:numPr>
          <w:ilvl w:val="0"/>
          <w:numId w:val="1410"/>
        </w:numPr>
        <w:spacing w:after="120"/>
        <w:ind w:left="714" w:hanging="357"/>
        <w:contextualSpacing w:val="0"/>
        <w:jc w:val="both"/>
        <w:rPr>
          <w:sz w:val="24"/>
          <w:szCs w:val="24"/>
        </w:rPr>
      </w:pPr>
      <w:r w:rsidRPr="00F90D7B">
        <w:rPr>
          <w:sz w:val="24"/>
          <w:szCs w:val="24"/>
        </w:rPr>
        <w:t>In einer Pfanne Öl erhitzen. Auberginen darin portionsweise von beiden Seiten bei mittlerer Hitze je 2 – 3 Minuten anbraten, bis sie bräunlich werden und ganz weich sind. Auf Küchenpapier abtropfen lassen.</w:t>
      </w:r>
    </w:p>
    <w:p w14:paraId="1754E372" w14:textId="77777777" w:rsidR="00AF7125" w:rsidRDefault="00AF7125" w:rsidP="00B40E8C">
      <w:pPr>
        <w:pStyle w:val="ListParagraph"/>
        <w:numPr>
          <w:ilvl w:val="0"/>
          <w:numId w:val="1410"/>
        </w:numPr>
        <w:spacing w:after="120"/>
        <w:ind w:left="714" w:hanging="357"/>
        <w:contextualSpacing w:val="0"/>
        <w:jc w:val="both"/>
        <w:rPr>
          <w:sz w:val="24"/>
          <w:szCs w:val="24"/>
        </w:rPr>
      </w:pPr>
      <w:r w:rsidRPr="00F90D7B">
        <w:rPr>
          <w:sz w:val="24"/>
          <w:szCs w:val="24"/>
        </w:rPr>
        <w:t>Frittieröl abgießen. Senföl in der Pfanne erhitzen. Chilipulver, Chilischote, 1/22 TL Kurkuma, den Kreuzkümmel, Paprika und Ingwer dazugeben. Bei schwacher Hitze etwa 5 Minuten unter ständigem Rühren anbraten. Tomaten und Joghurt dazufügen, gut verrühren und alles etwa 3 Minuten schmoren, bis eine dunkelbraune Sauce entsteht. 100 ml Wasser dazugießen und zum Kochen bringen.</w:t>
      </w:r>
    </w:p>
    <w:p w14:paraId="6AC25BFB" w14:textId="6A23C545" w:rsidR="007848F7" w:rsidRPr="00F90D7B" w:rsidRDefault="007848F7" w:rsidP="00B40E8C">
      <w:pPr>
        <w:pStyle w:val="ListParagraph"/>
        <w:numPr>
          <w:ilvl w:val="0"/>
          <w:numId w:val="1410"/>
        </w:numPr>
        <w:spacing w:after="120"/>
        <w:ind w:left="714" w:hanging="357"/>
        <w:contextualSpacing w:val="0"/>
        <w:jc w:val="both"/>
        <w:rPr>
          <w:sz w:val="24"/>
          <w:szCs w:val="24"/>
        </w:rPr>
      </w:pPr>
      <w:r>
        <w:rPr>
          <w:sz w:val="24"/>
          <w:szCs w:val="24"/>
        </w:rPr>
        <w:lastRenderedPageBreak/>
        <w:t xml:space="preserve">Gemahlene </w:t>
      </w:r>
      <w:r w:rsidRPr="00F90D7B">
        <w:rPr>
          <w:sz w:val="24"/>
          <w:szCs w:val="24"/>
        </w:rPr>
        <w:t>Senfsamen und Auberginenescheiben in die Sauce legen. Salz dazugeben und bei schwacher Hitze zugedeckt etwa 5 Minuten köcheln lassen. Das Gericht sofort mit Reis, Chapati und eventuell Zitronenviertel servieren.</w:t>
      </w:r>
    </w:p>
    <w:p w14:paraId="2D1CCBF9" w14:textId="7953CE91" w:rsidR="00AF7125" w:rsidRDefault="00AF7125" w:rsidP="00AF7125">
      <w:pPr>
        <w:rPr>
          <w:rFonts w:asciiTheme="majorHAnsi" w:eastAsiaTheme="majorEastAsia" w:hAnsiTheme="majorHAnsi" w:cstheme="majorBidi"/>
          <w:color w:val="2F5496" w:themeColor="accent1" w:themeShade="BF"/>
          <w:sz w:val="26"/>
          <w:szCs w:val="26"/>
        </w:rPr>
      </w:pPr>
      <w:r>
        <w:br w:type="page"/>
      </w:r>
    </w:p>
    <w:p w14:paraId="70C967F3" w14:textId="77777777" w:rsidR="00A91073" w:rsidRDefault="00A91073" w:rsidP="00A91073">
      <w:pPr>
        <w:pStyle w:val="Heading2"/>
        <w:spacing w:after="240"/>
      </w:pPr>
      <w:r>
        <w:lastRenderedPageBreak/>
        <w:t>Auberginen-Erbsen-Curry – Baingan matar masala</w:t>
      </w:r>
      <w:r>
        <w:rPr>
          <w:rStyle w:val="FootnoteReference"/>
        </w:rPr>
        <w:footnoteReference w:id="887"/>
      </w:r>
      <w:r>
        <w:t xml:space="preserve"> </w:t>
      </w:r>
    </w:p>
    <w:p w14:paraId="79A5B735" w14:textId="77777777" w:rsidR="00A91073" w:rsidRDefault="00A91073" w:rsidP="00A91073">
      <w:pPr>
        <w:rPr>
          <w:sz w:val="24"/>
          <w:szCs w:val="24"/>
        </w:rPr>
      </w:pPr>
      <w:r w:rsidRPr="000754BC">
        <w:rPr>
          <w:sz w:val="24"/>
          <w:szCs w:val="24"/>
          <w:u w:val="single"/>
        </w:rPr>
        <w:t>Zutaten</w:t>
      </w:r>
      <w:r>
        <w:rPr>
          <w:sz w:val="24"/>
          <w:szCs w:val="24"/>
        </w:rPr>
        <w:t xml:space="preserve"> (für 4 Portionen):</w:t>
      </w:r>
    </w:p>
    <w:p w14:paraId="657255AD" w14:textId="77777777" w:rsidR="00A91073" w:rsidRDefault="00A91073" w:rsidP="00A91073">
      <w:pPr>
        <w:rPr>
          <w:sz w:val="24"/>
          <w:szCs w:val="24"/>
        </w:rPr>
      </w:pPr>
      <w:r>
        <w:rPr>
          <w:sz w:val="24"/>
          <w:szCs w:val="24"/>
        </w:rPr>
        <w:t>5 EL Rapsöl</w:t>
      </w:r>
    </w:p>
    <w:p w14:paraId="6E4DBD90" w14:textId="77777777" w:rsidR="00A91073" w:rsidRDefault="00A91073" w:rsidP="00A91073">
      <w:pPr>
        <w:rPr>
          <w:sz w:val="24"/>
          <w:szCs w:val="24"/>
        </w:rPr>
      </w:pPr>
      <w:r>
        <w:rPr>
          <w:sz w:val="24"/>
          <w:szCs w:val="24"/>
        </w:rPr>
        <w:t>1 TL Kreuzkümmelsamen</w:t>
      </w:r>
    </w:p>
    <w:p w14:paraId="376E36D9" w14:textId="77777777" w:rsidR="00A91073" w:rsidRDefault="00A91073" w:rsidP="00A91073">
      <w:pPr>
        <w:rPr>
          <w:sz w:val="24"/>
          <w:szCs w:val="24"/>
        </w:rPr>
      </w:pPr>
      <w:r>
        <w:rPr>
          <w:sz w:val="24"/>
          <w:szCs w:val="24"/>
        </w:rPr>
        <w:t>2 große Zwiebeln, fein gehackt</w:t>
      </w:r>
    </w:p>
    <w:p w14:paraId="1A3AEE4A" w14:textId="77777777" w:rsidR="00A91073" w:rsidRDefault="00A91073" w:rsidP="00A91073">
      <w:pPr>
        <w:rPr>
          <w:sz w:val="24"/>
          <w:szCs w:val="24"/>
        </w:rPr>
      </w:pPr>
      <w:r>
        <w:rPr>
          <w:sz w:val="24"/>
          <w:szCs w:val="24"/>
        </w:rPr>
        <w:t>6 Knoblauchzehen, zerdrückt</w:t>
      </w:r>
    </w:p>
    <w:p w14:paraId="61D43CFC" w14:textId="77777777" w:rsidR="00A91073" w:rsidRDefault="00A91073" w:rsidP="00A91073">
      <w:pPr>
        <w:rPr>
          <w:sz w:val="24"/>
          <w:szCs w:val="24"/>
        </w:rPr>
      </w:pPr>
      <w:r>
        <w:rPr>
          <w:sz w:val="24"/>
          <w:szCs w:val="24"/>
        </w:rPr>
        <w:t>4 große reife Tomaten, gehackt</w:t>
      </w:r>
    </w:p>
    <w:p w14:paraId="263480EA" w14:textId="77777777" w:rsidR="00A91073" w:rsidRDefault="00A91073" w:rsidP="00A91073">
      <w:pPr>
        <w:rPr>
          <w:sz w:val="24"/>
          <w:szCs w:val="24"/>
        </w:rPr>
      </w:pPr>
      <w:r>
        <w:rPr>
          <w:sz w:val="24"/>
          <w:szCs w:val="24"/>
        </w:rPr>
        <w:t>1 ½ TL Salz</w:t>
      </w:r>
    </w:p>
    <w:p w14:paraId="47426407" w14:textId="77777777" w:rsidR="00A91073" w:rsidRDefault="00A91073" w:rsidP="00A91073">
      <w:pPr>
        <w:rPr>
          <w:sz w:val="24"/>
          <w:szCs w:val="24"/>
        </w:rPr>
      </w:pPr>
      <w:r>
        <w:rPr>
          <w:sz w:val="24"/>
          <w:szCs w:val="24"/>
        </w:rPr>
        <w:t>1 ¼ TL gemahlene Kurkuma</w:t>
      </w:r>
    </w:p>
    <w:p w14:paraId="59044445" w14:textId="77777777" w:rsidR="00A91073" w:rsidRDefault="00A91073" w:rsidP="00A91073">
      <w:pPr>
        <w:rPr>
          <w:sz w:val="24"/>
          <w:szCs w:val="24"/>
        </w:rPr>
      </w:pPr>
      <w:r>
        <w:rPr>
          <w:sz w:val="24"/>
          <w:szCs w:val="24"/>
        </w:rPr>
        <w:t>1 TL Zucker</w:t>
      </w:r>
    </w:p>
    <w:p w14:paraId="13BC0235" w14:textId="77777777" w:rsidR="00A91073" w:rsidRDefault="00A91073" w:rsidP="00A91073">
      <w:pPr>
        <w:rPr>
          <w:sz w:val="24"/>
          <w:szCs w:val="24"/>
        </w:rPr>
      </w:pPr>
      <w:r>
        <w:rPr>
          <w:sz w:val="24"/>
          <w:szCs w:val="24"/>
        </w:rPr>
        <w:t>4 mittelgroße Auberginen (1,2 kg), in 3 cm große Würfel geschnitten</w:t>
      </w:r>
    </w:p>
    <w:p w14:paraId="2EAD5763" w14:textId="77777777" w:rsidR="00A91073" w:rsidRDefault="00A91073" w:rsidP="00A91073">
      <w:pPr>
        <w:rPr>
          <w:sz w:val="24"/>
          <w:szCs w:val="24"/>
        </w:rPr>
      </w:pPr>
      <w:r>
        <w:rPr>
          <w:sz w:val="24"/>
          <w:szCs w:val="24"/>
        </w:rPr>
        <w:t>100 g Erbsen (frisch oder TK)</w:t>
      </w:r>
    </w:p>
    <w:p w14:paraId="4AFE4A47" w14:textId="77777777" w:rsidR="00A91073" w:rsidRDefault="00A91073" w:rsidP="00A91073">
      <w:pPr>
        <w:rPr>
          <w:sz w:val="24"/>
          <w:szCs w:val="24"/>
        </w:rPr>
      </w:pPr>
    </w:p>
    <w:p w14:paraId="1874736A" w14:textId="77777777" w:rsidR="00A91073" w:rsidRDefault="00A91073" w:rsidP="00A91073">
      <w:pPr>
        <w:rPr>
          <w:sz w:val="24"/>
          <w:szCs w:val="24"/>
        </w:rPr>
      </w:pPr>
      <w:r>
        <w:rPr>
          <w:sz w:val="24"/>
          <w:szCs w:val="24"/>
        </w:rPr>
        <w:t>Zubereitung:</w:t>
      </w:r>
    </w:p>
    <w:p w14:paraId="467C7962" w14:textId="77777777" w:rsidR="00A91073" w:rsidRPr="00B86178" w:rsidRDefault="00A91073" w:rsidP="00B40E8C">
      <w:pPr>
        <w:pStyle w:val="ListParagraph"/>
        <w:numPr>
          <w:ilvl w:val="0"/>
          <w:numId w:val="1353"/>
        </w:numPr>
        <w:spacing w:after="120"/>
        <w:ind w:left="714" w:hanging="357"/>
        <w:contextualSpacing w:val="0"/>
        <w:jc w:val="both"/>
        <w:rPr>
          <w:sz w:val="24"/>
          <w:szCs w:val="24"/>
        </w:rPr>
      </w:pPr>
      <w:r w:rsidRPr="00B86178">
        <w:rPr>
          <w:sz w:val="24"/>
          <w:szCs w:val="24"/>
        </w:rPr>
        <w:t>Das Öl in einem weiten Topf erhitzen, die Kreuzkümmelsamen hineingeben, 30 Sekunden rühren und danach die Zwiebeln hinzufügen.</w:t>
      </w:r>
    </w:p>
    <w:p w14:paraId="30497035" w14:textId="77777777" w:rsidR="00A91073" w:rsidRPr="00B86178" w:rsidRDefault="00A91073" w:rsidP="00B40E8C">
      <w:pPr>
        <w:pStyle w:val="ListParagraph"/>
        <w:numPr>
          <w:ilvl w:val="0"/>
          <w:numId w:val="1353"/>
        </w:numPr>
        <w:spacing w:after="120"/>
        <w:ind w:left="714" w:hanging="357"/>
        <w:contextualSpacing w:val="0"/>
        <w:jc w:val="both"/>
        <w:rPr>
          <w:sz w:val="24"/>
          <w:szCs w:val="24"/>
        </w:rPr>
      </w:pPr>
      <w:r w:rsidRPr="00B86178">
        <w:rPr>
          <w:sz w:val="24"/>
          <w:szCs w:val="24"/>
        </w:rPr>
        <w:t>Die Zwiebeln bei mittlerer Hitze 10 Minuten anbraten, bis sie glasig sind, aber noch nicht bräunen. Den Knoblauch dazugeben und einige Minuten unter Rühren anbraten, Tomaten und Tomatenmark hinzufügen und den Topf abdecken. Die Tomaten-Zwiebel-Mischung ungefähr 5 Minuten köcheln lassen, dann Salz, Cayennepfeffer, Kurkuma und Zucker unterrühren.</w:t>
      </w:r>
    </w:p>
    <w:p w14:paraId="0C625F4C" w14:textId="77777777" w:rsidR="00A91073" w:rsidRPr="00B86178" w:rsidRDefault="00A91073" w:rsidP="00B40E8C">
      <w:pPr>
        <w:pStyle w:val="ListParagraph"/>
        <w:numPr>
          <w:ilvl w:val="0"/>
          <w:numId w:val="1353"/>
        </w:numPr>
        <w:spacing w:after="120"/>
        <w:ind w:left="714" w:hanging="357"/>
        <w:contextualSpacing w:val="0"/>
        <w:jc w:val="both"/>
        <w:rPr>
          <w:sz w:val="24"/>
          <w:szCs w:val="24"/>
        </w:rPr>
      </w:pPr>
      <w:r w:rsidRPr="00B86178">
        <w:rPr>
          <w:sz w:val="24"/>
          <w:szCs w:val="24"/>
        </w:rPr>
        <w:t xml:space="preserve">Nun die Aubergine hineingeben und wenden, damit sie rundherum mit dem Masala überzogen sind. Den Topf wieder abdecken und das Gemüse weitere 10 Minuten köcheln lassen. Die Auberginen sollen zart und weich sein und nur wenig oder gar kein Wasser abgeben. </w:t>
      </w:r>
    </w:p>
    <w:p w14:paraId="34EEA95F" w14:textId="77777777" w:rsidR="00A91073" w:rsidRPr="00B86178" w:rsidRDefault="00A91073" w:rsidP="00B40E8C">
      <w:pPr>
        <w:pStyle w:val="ListParagraph"/>
        <w:numPr>
          <w:ilvl w:val="0"/>
          <w:numId w:val="1353"/>
        </w:numPr>
        <w:spacing w:after="120"/>
        <w:ind w:left="714" w:hanging="357"/>
        <w:contextualSpacing w:val="0"/>
        <w:jc w:val="both"/>
        <w:rPr>
          <w:sz w:val="24"/>
          <w:szCs w:val="24"/>
        </w:rPr>
      </w:pPr>
      <w:r w:rsidRPr="00B86178">
        <w:rPr>
          <w:sz w:val="24"/>
          <w:szCs w:val="24"/>
        </w:rPr>
        <w:t>Wenn die Auberginen zart sind, die Erbsen hinzugeben und ein paar Minuten garen,</w:t>
      </w:r>
      <w:r>
        <w:rPr>
          <w:sz w:val="24"/>
          <w:szCs w:val="24"/>
        </w:rPr>
        <w:t xml:space="preserve"> </w:t>
      </w:r>
      <w:r w:rsidRPr="00B86178">
        <w:rPr>
          <w:sz w:val="24"/>
          <w:szCs w:val="24"/>
        </w:rPr>
        <w:t xml:space="preserve">dann vom Herd nehmen. Mit warmen Chapatis oder </w:t>
      </w:r>
      <w:r>
        <w:rPr>
          <w:sz w:val="24"/>
          <w:szCs w:val="24"/>
        </w:rPr>
        <w:t>R</w:t>
      </w:r>
      <w:r w:rsidRPr="00B86178">
        <w:rPr>
          <w:sz w:val="24"/>
          <w:szCs w:val="24"/>
        </w:rPr>
        <w:t>eis servieren.</w:t>
      </w:r>
      <w:r w:rsidRPr="00B86178">
        <w:rPr>
          <w:sz w:val="24"/>
          <w:szCs w:val="24"/>
        </w:rPr>
        <w:br w:type="page"/>
      </w:r>
    </w:p>
    <w:p w14:paraId="42E47548" w14:textId="77777777" w:rsidR="00A91073" w:rsidRDefault="00A91073" w:rsidP="00A91073">
      <w:pPr>
        <w:pStyle w:val="Heading2"/>
        <w:spacing w:after="240"/>
      </w:pPr>
      <w:r>
        <w:lastRenderedPageBreak/>
        <w:t>Auberginen mit Sesam und Tamarinde auf Bulgur</w:t>
      </w:r>
      <w:r>
        <w:rPr>
          <w:rStyle w:val="FootnoteReference"/>
        </w:rPr>
        <w:footnoteReference w:id="888"/>
      </w:r>
      <w:r>
        <w:t xml:space="preserve"> </w:t>
      </w:r>
    </w:p>
    <w:p w14:paraId="517427D8" w14:textId="77777777" w:rsidR="00A91073" w:rsidRDefault="00A91073" w:rsidP="00A91073">
      <w:pPr>
        <w:rPr>
          <w:sz w:val="24"/>
          <w:szCs w:val="24"/>
        </w:rPr>
      </w:pPr>
      <w:r w:rsidRPr="000754BC">
        <w:rPr>
          <w:sz w:val="24"/>
          <w:szCs w:val="24"/>
          <w:u w:val="single"/>
        </w:rPr>
        <w:t>Zutaten</w:t>
      </w:r>
      <w:r>
        <w:rPr>
          <w:sz w:val="24"/>
          <w:szCs w:val="24"/>
        </w:rPr>
        <w:t xml:space="preserve"> (für 4 Portionen):</w:t>
      </w:r>
    </w:p>
    <w:p w14:paraId="70295764" w14:textId="77777777" w:rsidR="00A91073" w:rsidRDefault="00A91073" w:rsidP="00A91073">
      <w:pPr>
        <w:rPr>
          <w:sz w:val="24"/>
          <w:szCs w:val="24"/>
        </w:rPr>
      </w:pPr>
      <w:r>
        <w:rPr>
          <w:sz w:val="24"/>
          <w:szCs w:val="24"/>
        </w:rPr>
        <w:t>2 große reife Tomaten</w:t>
      </w:r>
    </w:p>
    <w:p w14:paraId="7D0A93EE" w14:textId="77777777" w:rsidR="00A91073" w:rsidRDefault="00A91073" w:rsidP="00A91073">
      <w:pPr>
        <w:rPr>
          <w:sz w:val="24"/>
          <w:szCs w:val="24"/>
        </w:rPr>
      </w:pPr>
      <w:r>
        <w:rPr>
          <w:sz w:val="24"/>
          <w:szCs w:val="24"/>
        </w:rPr>
        <w:t>2 EL Sesamsamen</w:t>
      </w:r>
    </w:p>
    <w:p w14:paraId="19DA145D" w14:textId="77777777" w:rsidR="00A91073" w:rsidRDefault="00A91073" w:rsidP="00A91073">
      <w:pPr>
        <w:rPr>
          <w:sz w:val="24"/>
          <w:szCs w:val="24"/>
        </w:rPr>
      </w:pPr>
      <w:r>
        <w:rPr>
          <w:sz w:val="24"/>
          <w:szCs w:val="24"/>
        </w:rPr>
        <w:t>3 Knoblauchzehen</w:t>
      </w:r>
    </w:p>
    <w:p w14:paraId="5E4BF3D9" w14:textId="77777777" w:rsidR="00A91073" w:rsidRDefault="00A91073" w:rsidP="00A91073">
      <w:pPr>
        <w:rPr>
          <w:sz w:val="24"/>
          <w:szCs w:val="24"/>
        </w:rPr>
      </w:pPr>
      <w:r>
        <w:rPr>
          <w:sz w:val="24"/>
          <w:szCs w:val="24"/>
        </w:rPr>
        <w:t>2 TL Tamarindenpaste</w:t>
      </w:r>
    </w:p>
    <w:p w14:paraId="22D6B149" w14:textId="77777777" w:rsidR="00A91073" w:rsidRDefault="00A91073" w:rsidP="00A91073">
      <w:pPr>
        <w:rPr>
          <w:sz w:val="24"/>
          <w:szCs w:val="24"/>
        </w:rPr>
      </w:pPr>
      <w:r>
        <w:rPr>
          <w:sz w:val="24"/>
          <w:szCs w:val="24"/>
        </w:rPr>
        <w:t>1 TL Kreuzkümmel</w:t>
      </w:r>
    </w:p>
    <w:p w14:paraId="215C151D" w14:textId="77777777" w:rsidR="00A91073" w:rsidRDefault="00A91073" w:rsidP="00A91073">
      <w:pPr>
        <w:rPr>
          <w:sz w:val="24"/>
          <w:szCs w:val="24"/>
        </w:rPr>
      </w:pPr>
      <w:r>
        <w:rPr>
          <w:sz w:val="24"/>
          <w:szCs w:val="24"/>
        </w:rPr>
        <w:t>1 TL gemahlener Koriander</w:t>
      </w:r>
    </w:p>
    <w:p w14:paraId="64A2B9F9" w14:textId="77777777" w:rsidR="00A91073" w:rsidRDefault="00A91073" w:rsidP="00A91073">
      <w:pPr>
        <w:rPr>
          <w:sz w:val="24"/>
          <w:szCs w:val="24"/>
        </w:rPr>
      </w:pPr>
      <w:r>
        <w:rPr>
          <w:sz w:val="24"/>
          <w:szCs w:val="24"/>
        </w:rPr>
        <w:t>1 172 TL Cayennepfeffer</w:t>
      </w:r>
    </w:p>
    <w:p w14:paraId="51C56763" w14:textId="77777777" w:rsidR="00A91073" w:rsidRDefault="00A91073" w:rsidP="00A91073">
      <w:pPr>
        <w:rPr>
          <w:sz w:val="24"/>
          <w:szCs w:val="24"/>
        </w:rPr>
      </w:pPr>
      <w:r>
        <w:rPr>
          <w:sz w:val="24"/>
          <w:szCs w:val="24"/>
        </w:rPr>
        <w:t>Salz</w:t>
      </w:r>
    </w:p>
    <w:p w14:paraId="1D1C2A51" w14:textId="77777777" w:rsidR="00A91073" w:rsidRDefault="00A91073" w:rsidP="00A91073">
      <w:pPr>
        <w:rPr>
          <w:sz w:val="24"/>
          <w:szCs w:val="24"/>
        </w:rPr>
      </w:pPr>
      <w:r>
        <w:rPr>
          <w:sz w:val="24"/>
          <w:szCs w:val="24"/>
        </w:rPr>
        <w:t>2 EL Rapsöl</w:t>
      </w:r>
    </w:p>
    <w:p w14:paraId="5C9027BC" w14:textId="77777777" w:rsidR="00A91073" w:rsidRDefault="00A91073" w:rsidP="00A91073">
      <w:pPr>
        <w:rPr>
          <w:sz w:val="24"/>
          <w:szCs w:val="24"/>
        </w:rPr>
      </w:pPr>
      <w:r>
        <w:rPr>
          <w:sz w:val="24"/>
          <w:szCs w:val="24"/>
        </w:rPr>
        <w:t>1 große Zwiebel, in Streifen geschnitten</w:t>
      </w:r>
    </w:p>
    <w:p w14:paraId="21514DFC" w14:textId="77777777" w:rsidR="00A91073" w:rsidRDefault="00A91073" w:rsidP="00A91073">
      <w:pPr>
        <w:rPr>
          <w:sz w:val="24"/>
          <w:szCs w:val="24"/>
        </w:rPr>
      </w:pPr>
      <w:r>
        <w:rPr>
          <w:sz w:val="24"/>
          <w:szCs w:val="24"/>
        </w:rPr>
        <w:t>3 mittelgroße Auberginen (900 g), in 6x2 cm große Stifte geschnitten</w:t>
      </w:r>
    </w:p>
    <w:p w14:paraId="47298B99" w14:textId="77777777" w:rsidR="00A91073" w:rsidRDefault="00A91073" w:rsidP="00A91073">
      <w:pPr>
        <w:rPr>
          <w:sz w:val="24"/>
          <w:szCs w:val="24"/>
        </w:rPr>
      </w:pPr>
      <w:r>
        <w:rPr>
          <w:sz w:val="24"/>
          <w:szCs w:val="24"/>
        </w:rPr>
        <w:t>200g Bulgur</w:t>
      </w:r>
    </w:p>
    <w:p w14:paraId="1FDD3843" w14:textId="77777777" w:rsidR="00A91073" w:rsidRDefault="00A91073" w:rsidP="00A91073">
      <w:pPr>
        <w:rPr>
          <w:sz w:val="24"/>
          <w:szCs w:val="24"/>
        </w:rPr>
      </w:pPr>
      <w:r>
        <w:rPr>
          <w:sz w:val="24"/>
          <w:szCs w:val="24"/>
        </w:rPr>
        <w:t>100 g griechischer Joghurt</w:t>
      </w:r>
    </w:p>
    <w:p w14:paraId="04C4275A" w14:textId="77777777" w:rsidR="00A91073" w:rsidRDefault="00A91073" w:rsidP="00A91073">
      <w:pPr>
        <w:rPr>
          <w:sz w:val="24"/>
          <w:szCs w:val="24"/>
        </w:rPr>
      </w:pPr>
      <w:r>
        <w:rPr>
          <w:sz w:val="24"/>
          <w:szCs w:val="24"/>
        </w:rPr>
        <w:t>10 g Minzeblätter</w:t>
      </w:r>
    </w:p>
    <w:p w14:paraId="74266655" w14:textId="77777777" w:rsidR="00A91073" w:rsidRDefault="00A91073" w:rsidP="00A91073">
      <w:pPr>
        <w:rPr>
          <w:sz w:val="24"/>
          <w:szCs w:val="24"/>
        </w:rPr>
      </w:pPr>
    </w:p>
    <w:p w14:paraId="0030C564" w14:textId="77777777" w:rsidR="00A91073" w:rsidRDefault="00A91073" w:rsidP="00A91073">
      <w:pPr>
        <w:rPr>
          <w:sz w:val="24"/>
          <w:szCs w:val="24"/>
        </w:rPr>
      </w:pPr>
      <w:r>
        <w:rPr>
          <w:sz w:val="24"/>
          <w:szCs w:val="24"/>
        </w:rPr>
        <w:t>Zubereitung:</w:t>
      </w:r>
    </w:p>
    <w:p w14:paraId="6A114034" w14:textId="77777777" w:rsidR="00A91073" w:rsidRPr="000754BC" w:rsidRDefault="00A91073" w:rsidP="00B40E8C">
      <w:pPr>
        <w:pStyle w:val="ListParagraph"/>
        <w:numPr>
          <w:ilvl w:val="0"/>
          <w:numId w:val="1587"/>
        </w:numPr>
        <w:spacing w:after="120"/>
        <w:ind w:left="714" w:hanging="357"/>
        <w:contextualSpacing w:val="0"/>
        <w:jc w:val="both"/>
        <w:rPr>
          <w:sz w:val="24"/>
          <w:szCs w:val="24"/>
        </w:rPr>
      </w:pPr>
      <w:r w:rsidRPr="000754BC">
        <w:rPr>
          <w:sz w:val="24"/>
          <w:szCs w:val="24"/>
        </w:rPr>
        <w:t>Tomaten Sesamsamen, Knoblauch, Tamarindenpaste, Kreuzkümmel, Koriander, Cayennepfeffer und 1 TL Salz zu einer Sauce pürieren. Beiseitestellen.</w:t>
      </w:r>
    </w:p>
    <w:p w14:paraId="32D8F18C" w14:textId="77777777" w:rsidR="00A91073" w:rsidRPr="000754BC" w:rsidRDefault="00A91073" w:rsidP="00B40E8C">
      <w:pPr>
        <w:pStyle w:val="ListParagraph"/>
        <w:numPr>
          <w:ilvl w:val="0"/>
          <w:numId w:val="1587"/>
        </w:numPr>
        <w:spacing w:after="120"/>
        <w:ind w:left="714" w:hanging="357"/>
        <w:contextualSpacing w:val="0"/>
        <w:jc w:val="both"/>
        <w:rPr>
          <w:sz w:val="24"/>
          <w:szCs w:val="24"/>
        </w:rPr>
      </w:pPr>
      <w:r w:rsidRPr="000754BC">
        <w:rPr>
          <w:sz w:val="24"/>
          <w:szCs w:val="24"/>
        </w:rPr>
        <w:t>Das Öl in einer großen Pfanne erhitzen und die Zwiebel bei mittlerer Hitze 10 – 12 Minuten goldbraun anbraten. Die Sauce hinzugeben, einige Minuten köcheln lassen, dann die Auberginen und 5 EL Wasser hinzufügen. Durchrühren, abdecken und 15 Minuten garen, bis die Auberginen weich und zart sind. Ein wenig mehr Wasser dazugeben, wenn sie am Pfannenboden ansetzen.</w:t>
      </w:r>
    </w:p>
    <w:p w14:paraId="47B743E0" w14:textId="77777777" w:rsidR="00A91073" w:rsidRPr="000754BC" w:rsidRDefault="00A91073" w:rsidP="00B40E8C">
      <w:pPr>
        <w:pStyle w:val="ListParagraph"/>
        <w:numPr>
          <w:ilvl w:val="0"/>
          <w:numId w:val="1587"/>
        </w:numPr>
        <w:spacing w:after="120"/>
        <w:ind w:left="714" w:hanging="357"/>
        <w:contextualSpacing w:val="0"/>
        <w:jc w:val="both"/>
        <w:rPr>
          <w:sz w:val="24"/>
          <w:szCs w:val="24"/>
        </w:rPr>
      </w:pPr>
      <w:r w:rsidRPr="000754BC">
        <w:rPr>
          <w:sz w:val="24"/>
          <w:szCs w:val="24"/>
        </w:rPr>
        <w:t>Den Bulgur in einer hitzebeständigen Schüssel mit 280 ml siedendem Wasser übergießen. ¼ TL Salz hinzugeben, abdecken und etwa 8 Minuten quellen lassen.</w:t>
      </w:r>
    </w:p>
    <w:p w14:paraId="5CB3D52B" w14:textId="77777777" w:rsidR="00A91073" w:rsidRPr="000754BC" w:rsidRDefault="00A91073" w:rsidP="00B40E8C">
      <w:pPr>
        <w:pStyle w:val="ListParagraph"/>
        <w:numPr>
          <w:ilvl w:val="0"/>
          <w:numId w:val="1587"/>
        </w:numPr>
        <w:spacing w:after="120"/>
        <w:ind w:left="714" w:hanging="357"/>
        <w:contextualSpacing w:val="0"/>
        <w:jc w:val="both"/>
        <w:rPr>
          <w:sz w:val="24"/>
          <w:szCs w:val="24"/>
        </w:rPr>
      </w:pPr>
      <w:r w:rsidRPr="000754BC">
        <w:rPr>
          <w:sz w:val="24"/>
          <w:szCs w:val="24"/>
        </w:rPr>
        <w:t>Zum Servieren den Bulgur in eine Schüssel geben, die Auberginen darauf anrichten, mit Joghurt beträufeln und mit klein gezupfter Minze bestreuen.</w:t>
      </w:r>
    </w:p>
    <w:p w14:paraId="7A05C8EE" w14:textId="77777777" w:rsidR="00A91073" w:rsidRDefault="00A91073" w:rsidP="00A91073">
      <w:pPr>
        <w:rPr>
          <w:sz w:val="24"/>
          <w:szCs w:val="24"/>
        </w:rPr>
      </w:pPr>
      <w:r>
        <w:rPr>
          <w:sz w:val="24"/>
          <w:szCs w:val="24"/>
        </w:rPr>
        <w:br w:type="page"/>
      </w:r>
    </w:p>
    <w:p w14:paraId="4AFA4B65" w14:textId="77777777" w:rsidR="00A91073" w:rsidRDefault="00A91073" w:rsidP="00A91073">
      <w:pPr>
        <w:pStyle w:val="Heading2"/>
        <w:spacing w:after="240"/>
      </w:pPr>
      <w:r>
        <w:lastRenderedPageBreak/>
        <w:t>Humayuns Auberginen -Kuku</w:t>
      </w:r>
      <w:r>
        <w:rPr>
          <w:rStyle w:val="FootnoteReference"/>
        </w:rPr>
        <w:footnoteReference w:id="889"/>
      </w:r>
      <w:r>
        <w:t xml:space="preserve"> </w:t>
      </w:r>
    </w:p>
    <w:p w14:paraId="7F2B421F" w14:textId="77777777" w:rsidR="00A91073" w:rsidRDefault="00A91073" w:rsidP="00A91073">
      <w:pPr>
        <w:rPr>
          <w:sz w:val="24"/>
          <w:szCs w:val="24"/>
        </w:rPr>
      </w:pPr>
      <w:r w:rsidRPr="00A02AFB">
        <w:rPr>
          <w:sz w:val="24"/>
          <w:szCs w:val="24"/>
          <w:u w:val="single"/>
        </w:rPr>
        <w:t>Zutaten</w:t>
      </w:r>
      <w:r>
        <w:rPr>
          <w:sz w:val="24"/>
          <w:szCs w:val="24"/>
        </w:rPr>
        <w:t xml:space="preserve"> (für 4 – 6 Portionen):</w:t>
      </w:r>
    </w:p>
    <w:p w14:paraId="399496B3" w14:textId="77777777" w:rsidR="00A91073" w:rsidRDefault="00A91073" w:rsidP="00A91073">
      <w:pPr>
        <w:rPr>
          <w:sz w:val="24"/>
          <w:szCs w:val="24"/>
        </w:rPr>
      </w:pPr>
      <w:r>
        <w:rPr>
          <w:sz w:val="24"/>
          <w:szCs w:val="24"/>
        </w:rPr>
        <w:t>2 mittelgroße Auberginen (ca. 600 g)</w:t>
      </w:r>
    </w:p>
    <w:p w14:paraId="14661930" w14:textId="77777777" w:rsidR="00A91073" w:rsidRDefault="00A91073" w:rsidP="00A91073">
      <w:pPr>
        <w:rPr>
          <w:sz w:val="24"/>
          <w:szCs w:val="24"/>
        </w:rPr>
      </w:pPr>
      <w:r>
        <w:rPr>
          <w:sz w:val="24"/>
          <w:szCs w:val="24"/>
        </w:rPr>
        <w:t>Rapsöl</w:t>
      </w:r>
    </w:p>
    <w:p w14:paraId="2BE0F6D8" w14:textId="77777777" w:rsidR="00A91073" w:rsidRDefault="00A91073" w:rsidP="00A91073">
      <w:pPr>
        <w:rPr>
          <w:sz w:val="24"/>
          <w:szCs w:val="24"/>
        </w:rPr>
      </w:pPr>
      <w:r>
        <w:rPr>
          <w:sz w:val="24"/>
          <w:szCs w:val="24"/>
        </w:rPr>
        <w:t>100 g Frühlingszwiebeln, in dünne Ringe geschnitten</w:t>
      </w:r>
    </w:p>
    <w:p w14:paraId="706A7CFB" w14:textId="77777777" w:rsidR="00A91073" w:rsidRDefault="00A91073" w:rsidP="00A91073">
      <w:pPr>
        <w:rPr>
          <w:sz w:val="24"/>
          <w:szCs w:val="24"/>
        </w:rPr>
      </w:pPr>
      <w:r>
        <w:rPr>
          <w:sz w:val="24"/>
          <w:szCs w:val="24"/>
        </w:rPr>
        <w:t>2 Knoblauchzehen, zerdrückt</w:t>
      </w:r>
    </w:p>
    <w:p w14:paraId="40499215" w14:textId="77777777" w:rsidR="00A91073" w:rsidRDefault="00A91073" w:rsidP="00A91073">
      <w:pPr>
        <w:rPr>
          <w:sz w:val="24"/>
          <w:szCs w:val="24"/>
        </w:rPr>
      </w:pPr>
      <w:r>
        <w:rPr>
          <w:sz w:val="24"/>
          <w:szCs w:val="24"/>
        </w:rPr>
        <w:t>1 TL Salz</w:t>
      </w:r>
    </w:p>
    <w:p w14:paraId="617614DB" w14:textId="77777777" w:rsidR="00A91073" w:rsidRDefault="00A91073" w:rsidP="00A91073">
      <w:pPr>
        <w:rPr>
          <w:sz w:val="24"/>
          <w:szCs w:val="24"/>
        </w:rPr>
      </w:pPr>
      <w:r>
        <w:rPr>
          <w:sz w:val="24"/>
          <w:szCs w:val="24"/>
        </w:rPr>
        <w:t>6 Eier</w:t>
      </w:r>
    </w:p>
    <w:p w14:paraId="0A0AFE9D" w14:textId="77777777" w:rsidR="00A91073" w:rsidRDefault="00A91073" w:rsidP="00A91073">
      <w:pPr>
        <w:rPr>
          <w:sz w:val="24"/>
          <w:szCs w:val="24"/>
        </w:rPr>
      </w:pPr>
      <w:r>
        <w:rPr>
          <w:sz w:val="24"/>
          <w:szCs w:val="24"/>
        </w:rPr>
        <w:t>½ TL gemahlener schwarzer Pfeffer</w:t>
      </w:r>
    </w:p>
    <w:p w14:paraId="62D67379" w14:textId="77777777" w:rsidR="00A91073" w:rsidRDefault="00A91073" w:rsidP="00A91073">
      <w:pPr>
        <w:rPr>
          <w:sz w:val="24"/>
          <w:szCs w:val="24"/>
        </w:rPr>
      </w:pPr>
      <w:r>
        <w:rPr>
          <w:sz w:val="24"/>
          <w:szCs w:val="24"/>
        </w:rPr>
        <w:t>20 g Dill, nur die Spitzen</w:t>
      </w:r>
    </w:p>
    <w:p w14:paraId="5818C9C3" w14:textId="77777777" w:rsidR="00A91073" w:rsidRDefault="00A91073" w:rsidP="00A91073">
      <w:pPr>
        <w:rPr>
          <w:sz w:val="24"/>
          <w:szCs w:val="24"/>
        </w:rPr>
      </w:pPr>
    </w:p>
    <w:p w14:paraId="4A0131C1" w14:textId="77777777" w:rsidR="00A91073" w:rsidRDefault="00A91073" w:rsidP="00A91073">
      <w:pPr>
        <w:rPr>
          <w:sz w:val="24"/>
          <w:szCs w:val="24"/>
        </w:rPr>
      </w:pPr>
      <w:r>
        <w:rPr>
          <w:sz w:val="24"/>
          <w:szCs w:val="24"/>
        </w:rPr>
        <w:t>Zubereitung:</w:t>
      </w:r>
    </w:p>
    <w:p w14:paraId="2ADE92E1" w14:textId="77777777" w:rsidR="00A91073" w:rsidRPr="00616814" w:rsidRDefault="00A91073" w:rsidP="00B40E8C">
      <w:pPr>
        <w:pStyle w:val="ListParagraph"/>
        <w:numPr>
          <w:ilvl w:val="0"/>
          <w:numId w:val="1354"/>
        </w:numPr>
        <w:spacing w:after="120"/>
        <w:ind w:left="714" w:hanging="357"/>
        <w:contextualSpacing w:val="0"/>
        <w:jc w:val="both"/>
        <w:rPr>
          <w:sz w:val="24"/>
          <w:szCs w:val="24"/>
        </w:rPr>
      </w:pPr>
      <w:r w:rsidRPr="00616814">
        <w:rPr>
          <w:sz w:val="24"/>
          <w:szCs w:val="24"/>
        </w:rPr>
        <w:t>Die Auberginen in 1x5 cm große Stifte schneiden.</w:t>
      </w:r>
    </w:p>
    <w:p w14:paraId="37B58C71" w14:textId="77777777" w:rsidR="00A91073" w:rsidRPr="00616814" w:rsidRDefault="00A91073" w:rsidP="00B40E8C">
      <w:pPr>
        <w:pStyle w:val="ListParagraph"/>
        <w:numPr>
          <w:ilvl w:val="0"/>
          <w:numId w:val="1354"/>
        </w:numPr>
        <w:spacing w:after="120"/>
        <w:ind w:left="714" w:hanging="357"/>
        <w:contextualSpacing w:val="0"/>
        <w:jc w:val="both"/>
        <w:rPr>
          <w:sz w:val="24"/>
          <w:szCs w:val="24"/>
        </w:rPr>
      </w:pPr>
      <w:r w:rsidRPr="00616814">
        <w:rPr>
          <w:sz w:val="24"/>
          <w:szCs w:val="24"/>
        </w:rPr>
        <w:t>In einer Pfanne 80 ml Öl erhitzen und die Auberginen bei mittlerer Hitze hineingeben. Sie werden zunächst das ganze Öl aufsaugen, geben es dann aber wieder ab. Wenn nach 10 -12 Minuten das Öl austritt und die Auberginen schön zart aussehen, Frühlingszwiebeln, Knoblauch und ½ TL Salz hinzugeben und umrühren. Vom Herd nehmen und 5 Minuten abkühlen lassen.</w:t>
      </w:r>
    </w:p>
    <w:p w14:paraId="4AD9A890" w14:textId="77777777" w:rsidR="00A91073" w:rsidRPr="00616814" w:rsidRDefault="00A91073" w:rsidP="00B40E8C">
      <w:pPr>
        <w:pStyle w:val="ListParagraph"/>
        <w:numPr>
          <w:ilvl w:val="0"/>
          <w:numId w:val="1354"/>
        </w:numPr>
        <w:spacing w:after="120"/>
        <w:ind w:left="714" w:hanging="357"/>
        <w:contextualSpacing w:val="0"/>
        <w:jc w:val="both"/>
        <w:rPr>
          <w:sz w:val="24"/>
          <w:szCs w:val="24"/>
        </w:rPr>
      </w:pPr>
      <w:r w:rsidRPr="00616814">
        <w:rPr>
          <w:sz w:val="24"/>
          <w:szCs w:val="24"/>
        </w:rPr>
        <w:t>Die Eier verquirlen und mit dem restlichen Salz und dem Pfeffer würzen. Die abgekühlte Auberginenmischung zum Ei geben und gut verrühren.</w:t>
      </w:r>
    </w:p>
    <w:p w14:paraId="1B246A2A" w14:textId="77777777" w:rsidR="00A91073" w:rsidRPr="00616814" w:rsidRDefault="00A91073" w:rsidP="00B40E8C">
      <w:pPr>
        <w:pStyle w:val="ListParagraph"/>
        <w:numPr>
          <w:ilvl w:val="0"/>
          <w:numId w:val="1354"/>
        </w:numPr>
        <w:spacing w:after="120"/>
        <w:ind w:left="714" w:hanging="357"/>
        <w:contextualSpacing w:val="0"/>
        <w:jc w:val="both"/>
        <w:rPr>
          <w:sz w:val="24"/>
          <w:szCs w:val="24"/>
        </w:rPr>
      </w:pPr>
      <w:r w:rsidRPr="00616814">
        <w:rPr>
          <w:sz w:val="24"/>
          <w:szCs w:val="24"/>
        </w:rPr>
        <w:t>Nun 2 EL Öl in einer großen Pfanne erhitzen und die Eier-Auberginen-Mischung hineingießen. 1 EL Dillspitzen zurückbehalten und den Rest einstreuen. Bei mittlerer Hitze backe, bis sich das Gericht vom Rand zu lösen beginnt und die Mitte stockt, aber noch nicht vollständig fest ist. Das sollte etwa 4 Minuten dauern.</w:t>
      </w:r>
    </w:p>
    <w:p w14:paraId="5F099C88" w14:textId="77777777" w:rsidR="00A91073" w:rsidRDefault="00A91073" w:rsidP="00B40E8C">
      <w:pPr>
        <w:pStyle w:val="ListParagraph"/>
        <w:numPr>
          <w:ilvl w:val="0"/>
          <w:numId w:val="1354"/>
        </w:numPr>
        <w:spacing w:after="120"/>
        <w:ind w:left="714" w:hanging="357"/>
        <w:contextualSpacing w:val="0"/>
        <w:jc w:val="both"/>
        <w:rPr>
          <w:sz w:val="24"/>
          <w:szCs w:val="24"/>
        </w:rPr>
      </w:pPr>
      <w:r w:rsidRPr="00616814">
        <w:rPr>
          <w:sz w:val="24"/>
          <w:szCs w:val="24"/>
        </w:rPr>
        <w:t>Einen Teller umgedreht auf die Pfanne legen und Teller und Pfanne so wenden, dass das Kuku auf dem Teller landet. Wieder in die Pfanne zurückgleiten lassen und einige weitere Minuten backen, bis es sich elastisch anfühlt.</w:t>
      </w:r>
    </w:p>
    <w:p w14:paraId="6F53FBA0" w14:textId="501B0E29" w:rsidR="007848F7" w:rsidRPr="00616814" w:rsidRDefault="007848F7" w:rsidP="00B40E8C">
      <w:pPr>
        <w:pStyle w:val="ListParagraph"/>
        <w:numPr>
          <w:ilvl w:val="0"/>
          <w:numId w:val="1354"/>
        </w:numPr>
        <w:spacing w:after="120"/>
        <w:ind w:left="714" w:hanging="357"/>
        <w:contextualSpacing w:val="0"/>
        <w:jc w:val="both"/>
        <w:rPr>
          <w:sz w:val="24"/>
          <w:szCs w:val="24"/>
        </w:rPr>
      </w:pPr>
      <w:r>
        <w:rPr>
          <w:sz w:val="24"/>
          <w:szCs w:val="24"/>
        </w:rPr>
        <w:t xml:space="preserve">Erneut </w:t>
      </w:r>
      <w:r w:rsidRPr="00616814">
        <w:rPr>
          <w:sz w:val="24"/>
          <w:szCs w:val="24"/>
        </w:rPr>
        <w:t>wenden, damit die schöne Seite mit den Dillspitzen oben liegt. Mit den restlichen Dillspitzen bestreuen.</w:t>
      </w:r>
    </w:p>
    <w:p w14:paraId="7A21766F" w14:textId="38FB212C" w:rsidR="00A91073" w:rsidRDefault="00A91073" w:rsidP="00A91073">
      <w:pPr>
        <w:rPr>
          <w:rFonts w:asciiTheme="majorHAnsi" w:eastAsiaTheme="majorEastAsia" w:hAnsiTheme="majorHAnsi" w:cstheme="majorBidi"/>
          <w:color w:val="2F5496" w:themeColor="accent1" w:themeShade="BF"/>
          <w:sz w:val="26"/>
          <w:szCs w:val="26"/>
        </w:rPr>
      </w:pPr>
      <w:r w:rsidRPr="00616814">
        <w:rPr>
          <w:sz w:val="24"/>
          <w:szCs w:val="24"/>
        </w:rPr>
        <w:br w:type="page"/>
      </w:r>
    </w:p>
    <w:p w14:paraId="56444894" w14:textId="77777777" w:rsidR="00A91073" w:rsidRDefault="00A91073" w:rsidP="00A91073">
      <w:pPr>
        <w:pStyle w:val="Heading2"/>
        <w:spacing w:after="240"/>
      </w:pPr>
      <w:r>
        <w:lastRenderedPageBreak/>
        <w:t>Auberginen – Fesendschan</w:t>
      </w:r>
      <w:r>
        <w:rPr>
          <w:rStyle w:val="FootnoteReference"/>
        </w:rPr>
        <w:footnoteReference w:id="890"/>
      </w:r>
      <w:r>
        <w:t xml:space="preserve"> </w:t>
      </w:r>
    </w:p>
    <w:p w14:paraId="14A13EAB" w14:textId="77777777" w:rsidR="00A91073" w:rsidRDefault="00A91073" w:rsidP="00A91073">
      <w:pPr>
        <w:rPr>
          <w:sz w:val="24"/>
          <w:szCs w:val="24"/>
        </w:rPr>
      </w:pPr>
      <w:r w:rsidRPr="009855F1">
        <w:rPr>
          <w:sz w:val="24"/>
          <w:szCs w:val="24"/>
          <w:u w:val="single"/>
        </w:rPr>
        <w:t>Zutaten</w:t>
      </w:r>
      <w:r>
        <w:rPr>
          <w:sz w:val="24"/>
          <w:szCs w:val="24"/>
        </w:rPr>
        <w:t xml:space="preserve"> (für 4 Portionen)</w:t>
      </w:r>
    </w:p>
    <w:p w14:paraId="08EDE4FD" w14:textId="77777777" w:rsidR="00A91073" w:rsidRDefault="00A91073" w:rsidP="00A91073">
      <w:pPr>
        <w:rPr>
          <w:sz w:val="24"/>
          <w:szCs w:val="24"/>
        </w:rPr>
      </w:pPr>
      <w:r>
        <w:rPr>
          <w:sz w:val="24"/>
          <w:szCs w:val="24"/>
        </w:rPr>
        <w:t>120 g Walnüsse</w:t>
      </w:r>
    </w:p>
    <w:p w14:paraId="29768099" w14:textId="77777777" w:rsidR="00A91073" w:rsidRDefault="00A91073" w:rsidP="00A91073">
      <w:pPr>
        <w:rPr>
          <w:sz w:val="24"/>
          <w:szCs w:val="24"/>
        </w:rPr>
      </w:pPr>
      <w:r>
        <w:rPr>
          <w:sz w:val="24"/>
          <w:szCs w:val="24"/>
        </w:rPr>
        <w:t>4 mittelgroße Auberginen (1,2 kg)</w:t>
      </w:r>
    </w:p>
    <w:p w14:paraId="42303A62" w14:textId="77777777" w:rsidR="00A91073" w:rsidRDefault="00A91073" w:rsidP="00A91073">
      <w:pPr>
        <w:rPr>
          <w:sz w:val="24"/>
          <w:szCs w:val="24"/>
        </w:rPr>
      </w:pPr>
      <w:r>
        <w:rPr>
          <w:sz w:val="24"/>
          <w:szCs w:val="24"/>
        </w:rPr>
        <w:t>Rapsöl</w:t>
      </w:r>
    </w:p>
    <w:p w14:paraId="4F3CA269" w14:textId="77777777" w:rsidR="00A91073" w:rsidRDefault="00A91073" w:rsidP="00A91073">
      <w:pPr>
        <w:rPr>
          <w:sz w:val="24"/>
          <w:szCs w:val="24"/>
        </w:rPr>
      </w:pPr>
      <w:r>
        <w:rPr>
          <w:sz w:val="24"/>
          <w:szCs w:val="24"/>
        </w:rPr>
        <w:t>Salz, Pfeffer</w:t>
      </w:r>
    </w:p>
    <w:p w14:paraId="642F63B2" w14:textId="77777777" w:rsidR="00A91073" w:rsidRDefault="00A91073" w:rsidP="00A91073">
      <w:pPr>
        <w:rPr>
          <w:sz w:val="24"/>
          <w:szCs w:val="24"/>
        </w:rPr>
      </w:pPr>
      <w:r>
        <w:rPr>
          <w:sz w:val="24"/>
          <w:szCs w:val="24"/>
        </w:rPr>
        <w:t>2 große rote Zwiebeln, in dünne Streifen geschnitten</w:t>
      </w:r>
    </w:p>
    <w:p w14:paraId="09107D6F" w14:textId="77777777" w:rsidR="00A91073" w:rsidRDefault="00A91073" w:rsidP="00A91073">
      <w:pPr>
        <w:rPr>
          <w:sz w:val="24"/>
          <w:szCs w:val="24"/>
        </w:rPr>
      </w:pPr>
      <w:r>
        <w:rPr>
          <w:sz w:val="24"/>
          <w:szCs w:val="24"/>
        </w:rPr>
        <w:t>2 Knoblauchzehen, zerdrückt</w:t>
      </w:r>
    </w:p>
    <w:p w14:paraId="58A8AFAA" w14:textId="77777777" w:rsidR="00A91073" w:rsidRDefault="00A91073" w:rsidP="00A91073">
      <w:pPr>
        <w:rPr>
          <w:sz w:val="24"/>
          <w:szCs w:val="24"/>
        </w:rPr>
      </w:pPr>
      <w:r>
        <w:rPr>
          <w:sz w:val="24"/>
          <w:szCs w:val="24"/>
        </w:rPr>
        <w:t>1 ½ EL Honig</w:t>
      </w:r>
    </w:p>
    <w:p w14:paraId="5A67EA44" w14:textId="77777777" w:rsidR="00A91073" w:rsidRDefault="00A91073" w:rsidP="00A91073">
      <w:pPr>
        <w:rPr>
          <w:sz w:val="24"/>
          <w:szCs w:val="24"/>
        </w:rPr>
      </w:pPr>
      <w:r>
        <w:rPr>
          <w:sz w:val="24"/>
          <w:szCs w:val="24"/>
        </w:rPr>
        <w:t>¾ TL Cayennepfeffer</w:t>
      </w:r>
    </w:p>
    <w:p w14:paraId="5F9326EA" w14:textId="77777777" w:rsidR="00A91073" w:rsidRDefault="00A91073" w:rsidP="00A91073">
      <w:pPr>
        <w:rPr>
          <w:sz w:val="24"/>
          <w:szCs w:val="24"/>
        </w:rPr>
      </w:pPr>
      <w:r>
        <w:rPr>
          <w:sz w:val="24"/>
          <w:szCs w:val="24"/>
        </w:rPr>
        <w:t>1 TL gemahlener Zimt</w:t>
      </w:r>
    </w:p>
    <w:p w14:paraId="2B48D4A6" w14:textId="77777777" w:rsidR="00A91073" w:rsidRDefault="00A91073" w:rsidP="00A91073">
      <w:pPr>
        <w:rPr>
          <w:sz w:val="24"/>
          <w:szCs w:val="24"/>
        </w:rPr>
      </w:pPr>
      <w:r>
        <w:rPr>
          <w:sz w:val="24"/>
          <w:szCs w:val="24"/>
        </w:rPr>
        <w:t>2 EL Granatapfelsirup</w:t>
      </w:r>
    </w:p>
    <w:p w14:paraId="24129E87" w14:textId="77777777" w:rsidR="00A91073" w:rsidRDefault="00A91073" w:rsidP="00A91073">
      <w:pPr>
        <w:rPr>
          <w:sz w:val="24"/>
          <w:szCs w:val="24"/>
        </w:rPr>
      </w:pPr>
      <w:r>
        <w:rPr>
          <w:sz w:val="24"/>
          <w:szCs w:val="24"/>
        </w:rPr>
        <w:t>250 ml heiße Gemüsebrühe</w:t>
      </w:r>
    </w:p>
    <w:p w14:paraId="795859B0" w14:textId="77777777" w:rsidR="00A91073" w:rsidRDefault="00A91073" w:rsidP="00A91073">
      <w:pPr>
        <w:rPr>
          <w:sz w:val="24"/>
          <w:szCs w:val="24"/>
        </w:rPr>
      </w:pPr>
      <w:r>
        <w:rPr>
          <w:sz w:val="24"/>
          <w:szCs w:val="24"/>
        </w:rPr>
        <w:t>Kerne von 1 Granatapfel</w:t>
      </w:r>
    </w:p>
    <w:p w14:paraId="4D759B10" w14:textId="77777777" w:rsidR="00A91073" w:rsidRDefault="00A91073" w:rsidP="00A91073">
      <w:pPr>
        <w:rPr>
          <w:sz w:val="24"/>
          <w:szCs w:val="24"/>
        </w:rPr>
      </w:pPr>
      <w:r>
        <w:rPr>
          <w:sz w:val="24"/>
          <w:szCs w:val="24"/>
        </w:rPr>
        <w:t>1 Handvoll Koriandergrün</w:t>
      </w:r>
    </w:p>
    <w:p w14:paraId="33CAA4D5" w14:textId="77777777" w:rsidR="00A91073" w:rsidRDefault="00A91073" w:rsidP="00A91073">
      <w:pPr>
        <w:rPr>
          <w:sz w:val="24"/>
          <w:szCs w:val="24"/>
        </w:rPr>
      </w:pPr>
    </w:p>
    <w:p w14:paraId="00224810" w14:textId="77777777" w:rsidR="00A91073" w:rsidRDefault="00A91073" w:rsidP="00A91073">
      <w:pPr>
        <w:rPr>
          <w:sz w:val="24"/>
          <w:szCs w:val="24"/>
        </w:rPr>
      </w:pPr>
      <w:r>
        <w:rPr>
          <w:sz w:val="24"/>
          <w:szCs w:val="24"/>
        </w:rPr>
        <w:t>Zubereitung:</w:t>
      </w:r>
    </w:p>
    <w:p w14:paraId="3E3348A2" w14:textId="77777777" w:rsidR="00A91073" w:rsidRPr="00F57C28" w:rsidRDefault="00A91073" w:rsidP="00B40E8C">
      <w:pPr>
        <w:pStyle w:val="ListParagraph"/>
        <w:numPr>
          <w:ilvl w:val="0"/>
          <w:numId w:val="1352"/>
        </w:numPr>
        <w:spacing w:after="120"/>
        <w:ind w:left="714" w:hanging="357"/>
        <w:contextualSpacing w:val="0"/>
        <w:jc w:val="both"/>
        <w:rPr>
          <w:sz w:val="24"/>
          <w:szCs w:val="24"/>
        </w:rPr>
      </w:pPr>
      <w:r w:rsidRPr="00F57C28">
        <w:rPr>
          <w:sz w:val="24"/>
          <w:szCs w:val="24"/>
        </w:rPr>
        <w:t>Den Backofen auf 200 Grad vorheizen und ein Backblech mit Backpapier belegen. Walnüsse krümelig zerkleinern und beiseitestellen.</w:t>
      </w:r>
    </w:p>
    <w:p w14:paraId="507638E2" w14:textId="77777777" w:rsidR="00A91073" w:rsidRPr="00F57C28" w:rsidRDefault="00A91073" w:rsidP="00B40E8C">
      <w:pPr>
        <w:pStyle w:val="ListParagraph"/>
        <w:numPr>
          <w:ilvl w:val="0"/>
          <w:numId w:val="1352"/>
        </w:numPr>
        <w:spacing w:after="120"/>
        <w:ind w:left="714" w:hanging="357"/>
        <w:contextualSpacing w:val="0"/>
        <w:jc w:val="both"/>
        <w:rPr>
          <w:sz w:val="24"/>
          <w:szCs w:val="24"/>
        </w:rPr>
      </w:pPr>
      <w:r w:rsidRPr="00F57C28">
        <w:rPr>
          <w:sz w:val="24"/>
          <w:szCs w:val="24"/>
        </w:rPr>
        <w:t>Die Auberginen in 5x2 cm große Stifte schneiden, in Öl wenden, leicht salzen und pfeffern und 25 Minuten auf dem Backblech rösten, bis sie wirklich weich sind.</w:t>
      </w:r>
    </w:p>
    <w:p w14:paraId="627109A5" w14:textId="77777777" w:rsidR="00A91073" w:rsidRPr="00F57C28" w:rsidRDefault="00A91073" w:rsidP="00B40E8C">
      <w:pPr>
        <w:pStyle w:val="ListParagraph"/>
        <w:numPr>
          <w:ilvl w:val="0"/>
          <w:numId w:val="1352"/>
        </w:numPr>
        <w:spacing w:after="120"/>
        <w:ind w:left="714" w:hanging="357"/>
        <w:contextualSpacing w:val="0"/>
        <w:jc w:val="both"/>
        <w:rPr>
          <w:sz w:val="24"/>
          <w:szCs w:val="24"/>
        </w:rPr>
      </w:pPr>
      <w:r w:rsidRPr="00F57C28">
        <w:rPr>
          <w:sz w:val="24"/>
          <w:szCs w:val="24"/>
        </w:rPr>
        <w:t>3 EL Öl in einer großen Pfanne erhitzen, die Zwiebeln hineingeben und bei mittlerer Hitze 12 Minuten anbraten, dabei häufig rühren, damit sie nicht anbrennen. Den Knoblauch hinzufügen und weitere 3 Minuten braten.</w:t>
      </w:r>
    </w:p>
    <w:p w14:paraId="258BED17" w14:textId="77777777" w:rsidR="00A91073" w:rsidRPr="00F57C28" w:rsidRDefault="00A91073" w:rsidP="00B40E8C">
      <w:pPr>
        <w:pStyle w:val="ListParagraph"/>
        <w:numPr>
          <w:ilvl w:val="0"/>
          <w:numId w:val="1352"/>
        </w:numPr>
        <w:spacing w:after="120"/>
        <w:ind w:left="714" w:hanging="357"/>
        <w:contextualSpacing w:val="0"/>
        <w:jc w:val="both"/>
        <w:rPr>
          <w:sz w:val="24"/>
          <w:szCs w:val="24"/>
        </w:rPr>
      </w:pPr>
      <w:r w:rsidRPr="00F57C28">
        <w:rPr>
          <w:sz w:val="24"/>
          <w:szCs w:val="24"/>
        </w:rPr>
        <w:t>Honig, Cayennepfeffer, Zimt, ½ TL Salz, 1 TL schwarzer Pfeffer, die gehackten Walnüsse und den Granatapfelsirup in die Pfanne geben und unterrühren. Die Gemüsebrühe hinzugießen und weitere 8 Minuten köcheln lassen, bis die Sauce bindet.</w:t>
      </w:r>
    </w:p>
    <w:p w14:paraId="04133F49" w14:textId="77777777" w:rsidR="00A91073" w:rsidRPr="00F57C28" w:rsidRDefault="00A91073" w:rsidP="00B40E8C">
      <w:pPr>
        <w:pStyle w:val="ListParagraph"/>
        <w:numPr>
          <w:ilvl w:val="0"/>
          <w:numId w:val="1352"/>
        </w:numPr>
        <w:spacing w:after="120"/>
        <w:ind w:left="714" w:hanging="357"/>
        <w:contextualSpacing w:val="0"/>
        <w:jc w:val="both"/>
        <w:rPr>
          <w:sz w:val="24"/>
          <w:szCs w:val="24"/>
        </w:rPr>
      </w:pPr>
      <w:r w:rsidRPr="00F57C28">
        <w:rPr>
          <w:sz w:val="24"/>
          <w:szCs w:val="24"/>
        </w:rPr>
        <w:t>Sobald die Auberginen zart sind, die Sauce in eine Servierschale füllen. Die Auberginen darauf anrichten und mit Granatapfelkernen und Koriander bestreuen. Mit Reis servieren.</w:t>
      </w:r>
    </w:p>
    <w:p w14:paraId="716F8246" w14:textId="77777777" w:rsidR="00A91073" w:rsidRDefault="00A91073" w:rsidP="00A91073">
      <w:pPr>
        <w:rPr>
          <w:sz w:val="24"/>
          <w:szCs w:val="24"/>
        </w:rPr>
      </w:pPr>
      <w:r>
        <w:rPr>
          <w:sz w:val="24"/>
          <w:szCs w:val="24"/>
        </w:rPr>
        <w:br w:type="page"/>
      </w:r>
    </w:p>
    <w:p w14:paraId="6D4368C6" w14:textId="77777777" w:rsidR="00A91073" w:rsidRDefault="00A91073" w:rsidP="00A91073">
      <w:pPr>
        <w:pStyle w:val="Heading2"/>
        <w:spacing w:after="240"/>
      </w:pPr>
      <w:r>
        <w:lastRenderedPageBreak/>
        <w:t>Auberginen mit Chilis</w:t>
      </w:r>
      <w:r>
        <w:rPr>
          <w:rStyle w:val="FootnoteReference"/>
        </w:rPr>
        <w:footnoteReference w:id="891"/>
      </w:r>
    </w:p>
    <w:p w14:paraId="4E17600D" w14:textId="77777777" w:rsidR="00A91073" w:rsidRDefault="00A91073" w:rsidP="00A91073">
      <w:pPr>
        <w:rPr>
          <w:sz w:val="24"/>
          <w:szCs w:val="24"/>
        </w:rPr>
      </w:pPr>
      <w:r w:rsidRPr="0015723C">
        <w:rPr>
          <w:sz w:val="24"/>
          <w:szCs w:val="24"/>
          <w:u w:val="single"/>
        </w:rPr>
        <w:t>Zutaten</w:t>
      </w:r>
      <w:r>
        <w:rPr>
          <w:sz w:val="24"/>
          <w:szCs w:val="24"/>
        </w:rPr>
        <w:t xml:space="preserve"> (für 4 Portionen)</w:t>
      </w:r>
    </w:p>
    <w:p w14:paraId="71CCB0C1" w14:textId="77777777" w:rsidR="00A91073" w:rsidRDefault="00A91073" w:rsidP="00A91073">
      <w:pPr>
        <w:rPr>
          <w:sz w:val="24"/>
          <w:szCs w:val="24"/>
        </w:rPr>
      </w:pPr>
      <w:r>
        <w:rPr>
          <w:sz w:val="24"/>
          <w:szCs w:val="24"/>
        </w:rPr>
        <w:t>2 Auberginen (700 g)</w:t>
      </w:r>
    </w:p>
    <w:p w14:paraId="54A5DABE" w14:textId="77777777" w:rsidR="00A91073" w:rsidRDefault="00A91073" w:rsidP="00A91073">
      <w:pPr>
        <w:rPr>
          <w:sz w:val="24"/>
          <w:szCs w:val="24"/>
        </w:rPr>
      </w:pPr>
      <w:r>
        <w:rPr>
          <w:sz w:val="24"/>
          <w:szCs w:val="24"/>
        </w:rPr>
        <w:t>1-2 Frühlingszwiebeln, geputzt und in feine Streifen geschnitten</w:t>
      </w:r>
    </w:p>
    <w:p w14:paraId="79C583F6" w14:textId="77777777" w:rsidR="00A91073" w:rsidRDefault="00A91073" w:rsidP="00A91073">
      <w:pPr>
        <w:rPr>
          <w:sz w:val="24"/>
          <w:szCs w:val="24"/>
        </w:rPr>
      </w:pPr>
      <w:r>
        <w:rPr>
          <w:sz w:val="24"/>
          <w:szCs w:val="24"/>
        </w:rPr>
        <w:t>1,5 EL geröstete Salzmandeln, grob gehackt</w:t>
      </w:r>
    </w:p>
    <w:p w14:paraId="29646583" w14:textId="77777777" w:rsidR="00A91073" w:rsidRDefault="00A91073" w:rsidP="00A91073">
      <w:pPr>
        <w:rPr>
          <w:sz w:val="24"/>
          <w:szCs w:val="24"/>
        </w:rPr>
      </w:pPr>
      <w:r>
        <w:rPr>
          <w:sz w:val="24"/>
          <w:szCs w:val="24"/>
        </w:rPr>
        <w:t>1 EL grob gehacktes Koriandergrün</w:t>
      </w:r>
    </w:p>
    <w:p w14:paraId="0B9710DC" w14:textId="77777777" w:rsidR="00A91073" w:rsidRDefault="00A91073" w:rsidP="00A91073">
      <w:pPr>
        <w:rPr>
          <w:sz w:val="24"/>
          <w:szCs w:val="24"/>
        </w:rPr>
      </w:pPr>
      <w:r>
        <w:rPr>
          <w:sz w:val="24"/>
          <w:szCs w:val="24"/>
        </w:rPr>
        <w:t>Meersalzflocken</w:t>
      </w:r>
    </w:p>
    <w:p w14:paraId="3D6E793A" w14:textId="77777777" w:rsidR="00A91073" w:rsidRDefault="00A91073" w:rsidP="00A91073">
      <w:pPr>
        <w:rPr>
          <w:sz w:val="24"/>
          <w:szCs w:val="24"/>
        </w:rPr>
      </w:pPr>
    </w:p>
    <w:p w14:paraId="522D6D7A" w14:textId="77777777" w:rsidR="00A91073" w:rsidRPr="0015723C" w:rsidRDefault="00A91073" w:rsidP="00A91073">
      <w:pPr>
        <w:rPr>
          <w:i/>
          <w:iCs/>
          <w:sz w:val="24"/>
          <w:szCs w:val="24"/>
        </w:rPr>
      </w:pPr>
      <w:r w:rsidRPr="0015723C">
        <w:rPr>
          <w:i/>
          <w:iCs/>
          <w:sz w:val="24"/>
          <w:szCs w:val="24"/>
        </w:rPr>
        <w:t>Für die Salsa mit gerösteten Chilis</w:t>
      </w:r>
    </w:p>
    <w:p w14:paraId="33CDBF22" w14:textId="77777777" w:rsidR="00A91073" w:rsidRDefault="00A91073" w:rsidP="00A91073">
      <w:pPr>
        <w:rPr>
          <w:sz w:val="24"/>
          <w:szCs w:val="24"/>
        </w:rPr>
      </w:pPr>
      <w:r>
        <w:rPr>
          <w:sz w:val="24"/>
          <w:szCs w:val="24"/>
        </w:rPr>
        <w:t>2 große, milde rote Chilischoten</w:t>
      </w:r>
    </w:p>
    <w:p w14:paraId="772A3EB6" w14:textId="77777777" w:rsidR="00A91073" w:rsidRDefault="00A91073" w:rsidP="00A91073">
      <w:pPr>
        <w:rPr>
          <w:sz w:val="24"/>
          <w:szCs w:val="24"/>
        </w:rPr>
      </w:pPr>
      <w:r>
        <w:rPr>
          <w:sz w:val="24"/>
          <w:szCs w:val="24"/>
        </w:rPr>
        <w:t>140 g süße reife Kirschtomaten, fein gehackt</w:t>
      </w:r>
    </w:p>
    <w:p w14:paraId="2AB4B146" w14:textId="77777777" w:rsidR="00A91073" w:rsidRDefault="00A91073" w:rsidP="00A91073">
      <w:pPr>
        <w:rPr>
          <w:sz w:val="24"/>
          <w:szCs w:val="24"/>
        </w:rPr>
      </w:pPr>
      <w:r>
        <w:rPr>
          <w:sz w:val="24"/>
          <w:szCs w:val="24"/>
        </w:rPr>
        <w:t>1,5 TL Sherryessig</w:t>
      </w:r>
    </w:p>
    <w:p w14:paraId="7101864B" w14:textId="77777777" w:rsidR="00A91073" w:rsidRDefault="00A91073" w:rsidP="00A91073">
      <w:pPr>
        <w:rPr>
          <w:sz w:val="24"/>
          <w:szCs w:val="24"/>
        </w:rPr>
      </w:pPr>
    </w:p>
    <w:p w14:paraId="6289F078" w14:textId="77777777" w:rsidR="00A91073" w:rsidRPr="0015723C" w:rsidRDefault="00A91073" w:rsidP="00A91073">
      <w:pPr>
        <w:rPr>
          <w:i/>
          <w:iCs/>
          <w:sz w:val="24"/>
          <w:szCs w:val="24"/>
        </w:rPr>
      </w:pPr>
      <w:r w:rsidRPr="0015723C">
        <w:rPr>
          <w:i/>
          <w:iCs/>
          <w:sz w:val="24"/>
          <w:szCs w:val="24"/>
        </w:rPr>
        <w:t>Knoblauch-Ingwer-Öl</w:t>
      </w:r>
    </w:p>
    <w:p w14:paraId="60DB03EF" w14:textId="77777777" w:rsidR="00A91073" w:rsidRDefault="00A91073" w:rsidP="00A91073">
      <w:pPr>
        <w:rPr>
          <w:sz w:val="24"/>
          <w:szCs w:val="24"/>
        </w:rPr>
      </w:pPr>
      <w:r>
        <w:rPr>
          <w:sz w:val="24"/>
          <w:szCs w:val="24"/>
        </w:rPr>
        <w:t>40 ml Olivenöl</w:t>
      </w:r>
    </w:p>
    <w:p w14:paraId="4D32C795" w14:textId="77777777" w:rsidR="00A91073" w:rsidRDefault="00A91073" w:rsidP="00A91073">
      <w:pPr>
        <w:rPr>
          <w:sz w:val="24"/>
          <w:szCs w:val="24"/>
        </w:rPr>
      </w:pPr>
      <w:r>
        <w:rPr>
          <w:sz w:val="24"/>
          <w:szCs w:val="24"/>
        </w:rPr>
        <w:t>2 kleine Knoblauchzehen, sehr fein gehackt</w:t>
      </w:r>
    </w:p>
    <w:p w14:paraId="301F7E37" w14:textId="77777777" w:rsidR="00A91073" w:rsidRDefault="00A91073" w:rsidP="00A91073">
      <w:pPr>
        <w:rPr>
          <w:sz w:val="24"/>
          <w:szCs w:val="24"/>
        </w:rPr>
      </w:pPr>
      <w:r>
        <w:rPr>
          <w:sz w:val="24"/>
          <w:szCs w:val="24"/>
        </w:rPr>
        <w:t>1 TL sehr fein gehackter Ingwer</w:t>
      </w:r>
    </w:p>
    <w:p w14:paraId="4339CAB7" w14:textId="77777777" w:rsidR="00A91073" w:rsidRDefault="00A91073" w:rsidP="00A91073">
      <w:pPr>
        <w:rPr>
          <w:sz w:val="24"/>
          <w:szCs w:val="24"/>
        </w:rPr>
      </w:pPr>
    </w:p>
    <w:p w14:paraId="1B2293F1" w14:textId="77777777" w:rsidR="00A91073" w:rsidRDefault="00A91073" w:rsidP="00A91073">
      <w:pPr>
        <w:rPr>
          <w:sz w:val="24"/>
          <w:szCs w:val="24"/>
        </w:rPr>
      </w:pPr>
      <w:r>
        <w:rPr>
          <w:sz w:val="24"/>
          <w:szCs w:val="24"/>
        </w:rPr>
        <w:t>Zubereitung:</w:t>
      </w:r>
    </w:p>
    <w:p w14:paraId="189246A4" w14:textId="77777777" w:rsidR="00A91073" w:rsidRPr="0015723C" w:rsidRDefault="00A91073" w:rsidP="00B40E8C">
      <w:pPr>
        <w:pStyle w:val="ListParagraph"/>
        <w:numPr>
          <w:ilvl w:val="0"/>
          <w:numId w:val="1944"/>
        </w:numPr>
        <w:spacing w:after="120"/>
        <w:ind w:left="714" w:hanging="357"/>
        <w:contextualSpacing w:val="0"/>
        <w:jc w:val="both"/>
        <w:rPr>
          <w:sz w:val="24"/>
          <w:szCs w:val="24"/>
        </w:rPr>
      </w:pPr>
      <w:r w:rsidRPr="0015723C">
        <w:rPr>
          <w:sz w:val="24"/>
          <w:szCs w:val="24"/>
        </w:rPr>
        <w:t>Für die Salsa eine Pfanne bei hoher Temperatur erhitzen. Sobald sie sehr heiß ist, die Chilis hineinlegen, etwa 10 Minuten rösten und immer wieder mal umdrehen, bis sie rundherum kräftig gebräunt sind. In eine kleine Schüssel legen, zudecken und in 10 Minuten weich werden lassen. Eine Chilischote entkernen, dann ungehäutet fein hacken. In einer Schüssel mit den Tomaten, dem Essig und ¼ TL Meersalzflocken verrühren. Beiseitestellen.</w:t>
      </w:r>
    </w:p>
    <w:p w14:paraId="3EACBCFF" w14:textId="77777777" w:rsidR="00A91073" w:rsidRPr="0015723C" w:rsidRDefault="00A91073" w:rsidP="00B40E8C">
      <w:pPr>
        <w:pStyle w:val="ListParagraph"/>
        <w:numPr>
          <w:ilvl w:val="0"/>
          <w:numId w:val="1944"/>
        </w:numPr>
        <w:spacing w:after="120"/>
        <w:ind w:left="714" w:hanging="357"/>
        <w:contextualSpacing w:val="0"/>
        <w:jc w:val="both"/>
        <w:rPr>
          <w:sz w:val="24"/>
          <w:szCs w:val="24"/>
        </w:rPr>
      </w:pPr>
      <w:r w:rsidRPr="0015723C">
        <w:rPr>
          <w:sz w:val="24"/>
          <w:szCs w:val="24"/>
        </w:rPr>
        <w:t>Für das Knoblauch-Ingwer-Öl sämtliche Zutaten mit ½ TL Meersalzflocken in einem kleinen Topf vermengen und bei niedriger Temperatur etwa 8 Minuten erhitzen, bis Knoblauch und Ingwer weich sind. Ab und zu umrühren und achtgeben, dass das Öl nicht zu heiß wird. Beginnt es zu sieden, den topf kurz vom Herd nehmen, bis es sich wieder abgekühlt hat.</w:t>
      </w:r>
    </w:p>
    <w:p w14:paraId="03DB5E0E" w14:textId="77777777" w:rsidR="00A91073" w:rsidRPr="0015723C" w:rsidRDefault="00A91073" w:rsidP="00B40E8C">
      <w:pPr>
        <w:pStyle w:val="ListParagraph"/>
        <w:numPr>
          <w:ilvl w:val="0"/>
          <w:numId w:val="1944"/>
        </w:numPr>
        <w:spacing w:after="120"/>
        <w:ind w:left="714" w:hanging="357"/>
        <w:contextualSpacing w:val="0"/>
        <w:jc w:val="both"/>
        <w:rPr>
          <w:sz w:val="24"/>
          <w:szCs w:val="24"/>
        </w:rPr>
      </w:pPr>
      <w:r w:rsidRPr="0015723C">
        <w:rPr>
          <w:sz w:val="24"/>
          <w:szCs w:val="24"/>
        </w:rPr>
        <w:lastRenderedPageBreak/>
        <w:t>Die Auberginen in 7x2 große Stücke schneiden und in einer großen Schüssel in 2 EL Meersalzflocken wenden. In einen Dämpfeinsatz/Sieb legen und vorerst beiseitestellen.</w:t>
      </w:r>
    </w:p>
    <w:p w14:paraId="11B3E348" w14:textId="77777777" w:rsidR="00A91073" w:rsidRPr="0015723C" w:rsidRDefault="00A91073" w:rsidP="00B40E8C">
      <w:pPr>
        <w:pStyle w:val="ListParagraph"/>
        <w:numPr>
          <w:ilvl w:val="0"/>
          <w:numId w:val="1944"/>
        </w:numPr>
        <w:spacing w:after="120"/>
        <w:ind w:left="714" w:hanging="357"/>
        <w:contextualSpacing w:val="0"/>
        <w:jc w:val="both"/>
        <w:rPr>
          <w:sz w:val="24"/>
          <w:szCs w:val="24"/>
        </w:rPr>
      </w:pPr>
      <w:r w:rsidRPr="0015723C">
        <w:rPr>
          <w:sz w:val="24"/>
          <w:szCs w:val="24"/>
        </w:rPr>
        <w:t>Für das Knoblauch-Ingwer-l sämtliche Zutaten mit ½ TL Meersalzflocken in einem kleinen Topf vermengen und bei niedriger Temperatur etwa 8 Minuten erhitzen, bis Knoblauch und Ingwer weich sind. Ab und zu umrühren und achtgeben, dass das Öl nicht zu heiß wird. Beginnt es zu sieden, den Topf kurz abkühlen lassen.</w:t>
      </w:r>
    </w:p>
    <w:p w14:paraId="3D22EA5E" w14:textId="77777777" w:rsidR="00A91073" w:rsidRPr="0015723C" w:rsidRDefault="00A91073" w:rsidP="00B40E8C">
      <w:pPr>
        <w:pStyle w:val="ListParagraph"/>
        <w:numPr>
          <w:ilvl w:val="0"/>
          <w:numId w:val="1944"/>
        </w:numPr>
        <w:spacing w:after="120"/>
        <w:ind w:left="714" w:hanging="357"/>
        <w:contextualSpacing w:val="0"/>
        <w:jc w:val="both"/>
        <w:rPr>
          <w:sz w:val="24"/>
          <w:szCs w:val="24"/>
        </w:rPr>
      </w:pPr>
      <w:r w:rsidRPr="0015723C">
        <w:rPr>
          <w:sz w:val="24"/>
          <w:szCs w:val="24"/>
        </w:rPr>
        <w:t>Die Auberginen in 7x2 cm große Stücke schneiden und in einer großen Schüssel in 2 EL Meersalzflocken wenden. In einen Sieb legen und beiseitestellen.</w:t>
      </w:r>
    </w:p>
    <w:p w14:paraId="7F85EE3D" w14:textId="17334A56" w:rsidR="00A91073" w:rsidRPr="0015723C" w:rsidRDefault="00A91073" w:rsidP="00B40E8C">
      <w:pPr>
        <w:pStyle w:val="ListParagraph"/>
        <w:numPr>
          <w:ilvl w:val="0"/>
          <w:numId w:val="1944"/>
        </w:numPr>
        <w:spacing w:after="120"/>
        <w:ind w:left="714" w:hanging="357"/>
        <w:contextualSpacing w:val="0"/>
        <w:jc w:val="both"/>
        <w:rPr>
          <w:sz w:val="24"/>
          <w:szCs w:val="24"/>
        </w:rPr>
      </w:pPr>
      <w:r w:rsidRPr="0015723C">
        <w:rPr>
          <w:sz w:val="24"/>
          <w:szCs w:val="24"/>
        </w:rPr>
        <w:t xml:space="preserve">In einem großen Topf etwa 4 cm hoch Wasser füllen und zum Kochen bringen. Den Sieb auf den </w:t>
      </w:r>
      <w:r w:rsidR="007848F7" w:rsidRPr="0015723C">
        <w:rPr>
          <w:sz w:val="24"/>
          <w:szCs w:val="24"/>
        </w:rPr>
        <w:t>Topf</w:t>
      </w:r>
      <w:r w:rsidRPr="0015723C">
        <w:rPr>
          <w:sz w:val="24"/>
          <w:szCs w:val="24"/>
        </w:rPr>
        <w:t xml:space="preserve"> setzen. Den Deckel auflegen und die Auberginen bei mittlerer Hitze 20-25 Minuten dämpfen, bis sie sehr weich sind, jedoch nicht zerfallen. Das Gemüse in der Spüle 5 Minuten abtropfen lassen,</w:t>
      </w:r>
    </w:p>
    <w:p w14:paraId="50118F0C" w14:textId="77777777" w:rsidR="00A91073" w:rsidRPr="0015723C" w:rsidRDefault="00A91073" w:rsidP="00B40E8C">
      <w:pPr>
        <w:pStyle w:val="ListParagraph"/>
        <w:numPr>
          <w:ilvl w:val="0"/>
          <w:numId w:val="1944"/>
        </w:numPr>
        <w:spacing w:after="120"/>
        <w:ind w:left="714" w:hanging="357"/>
        <w:contextualSpacing w:val="0"/>
        <w:jc w:val="both"/>
        <w:rPr>
          <w:sz w:val="24"/>
          <w:szCs w:val="24"/>
        </w:rPr>
      </w:pPr>
      <w:r w:rsidRPr="0015723C">
        <w:rPr>
          <w:sz w:val="24"/>
          <w:szCs w:val="24"/>
        </w:rPr>
        <w:t>Die Auberginen auf einer Platte anrichten, mit ½ TL Essig beträufeln und mit ¼ TL Meersalzflocken bestreuen, die Frühlingszwiebeln untermengen. Die Salsa auf dem Gemüse verteilen und alles mit Knoblauch-Ingwer-Öl beträufeln. Mit Mandeln und Koriander bestreut servieren.</w:t>
      </w:r>
    </w:p>
    <w:p w14:paraId="4CA9A6FC" w14:textId="77777777" w:rsidR="00A91073" w:rsidRDefault="00A91073" w:rsidP="00A91073">
      <w:pPr>
        <w:rPr>
          <w:sz w:val="24"/>
          <w:szCs w:val="24"/>
        </w:rPr>
      </w:pPr>
    </w:p>
    <w:p w14:paraId="617F5742" w14:textId="5D0FB6E7" w:rsidR="00A91073" w:rsidRDefault="00A91073" w:rsidP="00A91073">
      <w:pPr>
        <w:rPr>
          <w:rFonts w:asciiTheme="majorHAnsi" w:eastAsiaTheme="majorEastAsia" w:hAnsiTheme="majorHAnsi" w:cstheme="majorBidi"/>
          <w:color w:val="2F5496" w:themeColor="accent1" w:themeShade="BF"/>
          <w:sz w:val="26"/>
          <w:szCs w:val="26"/>
        </w:rPr>
      </w:pPr>
      <w:r>
        <w:br w:type="page"/>
      </w:r>
    </w:p>
    <w:p w14:paraId="1552F900" w14:textId="77777777" w:rsidR="00A91073" w:rsidRDefault="00A91073" w:rsidP="00A91073">
      <w:pPr>
        <w:pStyle w:val="Heading2"/>
        <w:spacing w:after="240"/>
      </w:pPr>
      <w:r>
        <w:lastRenderedPageBreak/>
        <w:t>Auberginen mit Couscous</w:t>
      </w:r>
    </w:p>
    <w:p w14:paraId="2B273B49" w14:textId="77777777" w:rsidR="00A91073" w:rsidRDefault="00A91073" w:rsidP="00A91073">
      <w:pPr>
        <w:rPr>
          <w:sz w:val="24"/>
          <w:szCs w:val="24"/>
        </w:rPr>
      </w:pPr>
      <w:r w:rsidRPr="00E41411">
        <w:rPr>
          <w:sz w:val="24"/>
          <w:szCs w:val="24"/>
          <w:u w:val="single"/>
        </w:rPr>
        <w:t>Zutaten</w:t>
      </w:r>
      <w:r>
        <w:rPr>
          <w:sz w:val="24"/>
          <w:szCs w:val="24"/>
        </w:rPr>
        <w:t xml:space="preserve"> (für 4 Portionen)</w:t>
      </w:r>
    </w:p>
    <w:p w14:paraId="1B1A2189" w14:textId="77777777" w:rsidR="00A91073" w:rsidRPr="00D8627C" w:rsidRDefault="00A91073" w:rsidP="00A91073">
      <w:pPr>
        <w:rPr>
          <w:sz w:val="24"/>
          <w:szCs w:val="24"/>
          <w:lang w:val="en-US"/>
        </w:rPr>
      </w:pPr>
      <w:r w:rsidRPr="00D8627C">
        <w:rPr>
          <w:sz w:val="24"/>
          <w:szCs w:val="24"/>
          <w:lang w:val="en-US"/>
        </w:rPr>
        <w:t xml:space="preserve">275 ml </w:t>
      </w:r>
      <w:proofErr w:type="spellStart"/>
      <w:r w:rsidRPr="00D8627C">
        <w:rPr>
          <w:sz w:val="24"/>
          <w:szCs w:val="24"/>
          <w:lang w:val="en-US"/>
        </w:rPr>
        <w:t>Orangensaft</w:t>
      </w:r>
      <w:proofErr w:type="spellEnd"/>
    </w:p>
    <w:p w14:paraId="54853938" w14:textId="77777777" w:rsidR="00A91073" w:rsidRPr="00D8627C" w:rsidRDefault="00A91073" w:rsidP="00A91073">
      <w:pPr>
        <w:rPr>
          <w:sz w:val="24"/>
          <w:szCs w:val="24"/>
          <w:lang w:val="en-US"/>
        </w:rPr>
      </w:pPr>
      <w:r w:rsidRPr="00D8627C">
        <w:rPr>
          <w:sz w:val="24"/>
          <w:szCs w:val="24"/>
          <w:lang w:val="en-US"/>
        </w:rPr>
        <w:t xml:space="preserve">½ TL </w:t>
      </w:r>
      <w:proofErr w:type="spellStart"/>
      <w:r w:rsidRPr="00D8627C">
        <w:rPr>
          <w:sz w:val="24"/>
          <w:szCs w:val="24"/>
          <w:lang w:val="en-US"/>
        </w:rPr>
        <w:t>Zimt</w:t>
      </w:r>
      <w:proofErr w:type="spellEnd"/>
    </w:p>
    <w:p w14:paraId="15F0F8E1" w14:textId="77777777" w:rsidR="00A91073" w:rsidRPr="00D8627C" w:rsidRDefault="00A91073" w:rsidP="00A91073">
      <w:pPr>
        <w:rPr>
          <w:sz w:val="24"/>
          <w:szCs w:val="24"/>
          <w:lang w:val="en-US"/>
        </w:rPr>
      </w:pPr>
      <w:r w:rsidRPr="00D8627C">
        <w:rPr>
          <w:sz w:val="24"/>
          <w:szCs w:val="24"/>
          <w:lang w:val="en-US"/>
        </w:rPr>
        <w:t>1 TL Curcuma</w:t>
      </w:r>
    </w:p>
    <w:p w14:paraId="588899EB" w14:textId="77777777" w:rsidR="00A91073" w:rsidRPr="00D8627C" w:rsidRDefault="00A91073" w:rsidP="00A91073">
      <w:pPr>
        <w:rPr>
          <w:sz w:val="24"/>
          <w:szCs w:val="24"/>
          <w:lang w:val="en-US"/>
        </w:rPr>
      </w:pPr>
      <w:r w:rsidRPr="00D8627C">
        <w:rPr>
          <w:sz w:val="24"/>
          <w:szCs w:val="24"/>
          <w:lang w:val="en-US"/>
        </w:rPr>
        <w:t xml:space="preserve">2 TL </w:t>
      </w:r>
      <w:proofErr w:type="spellStart"/>
      <w:r w:rsidRPr="00D8627C">
        <w:rPr>
          <w:sz w:val="24"/>
          <w:szCs w:val="24"/>
          <w:lang w:val="en-US"/>
        </w:rPr>
        <w:t>Harissapaste</w:t>
      </w:r>
      <w:proofErr w:type="spellEnd"/>
    </w:p>
    <w:p w14:paraId="0B859F78" w14:textId="77777777" w:rsidR="00A91073" w:rsidRPr="00D8627C" w:rsidRDefault="00A91073" w:rsidP="00A91073">
      <w:pPr>
        <w:rPr>
          <w:sz w:val="24"/>
          <w:szCs w:val="24"/>
          <w:lang w:val="en-US"/>
        </w:rPr>
      </w:pPr>
      <w:r w:rsidRPr="00D8627C">
        <w:rPr>
          <w:sz w:val="24"/>
          <w:szCs w:val="24"/>
          <w:lang w:val="en-US"/>
        </w:rPr>
        <w:t>150 g Couscous</w:t>
      </w:r>
    </w:p>
    <w:p w14:paraId="204382EE" w14:textId="77777777" w:rsidR="00A91073" w:rsidRDefault="00A91073" w:rsidP="00A91073">
      <w:pPr>
        <w:rPr>
          <w:sz w:val="24"/>
          <w:szCs w:val="24"/>
        </w:rPr>
      </w:pPr>
      <w:r>
        <w:rPr>
          <w:sz w:val="24"/>
          <w:szCs w:val="24"/>
        </w:rPr>
        <w:t>40 g getrocknete Aprikosen</w:t>
      </w:r>
    </w:p>
    <w:p w14:paraId="5902B11D" w14:textId="77777777" w:rsidR="00A91073" w:rsidRDefault="00A91073" w:rsidP="00A91073">
      <w:pPr>
        <w:rPr>
          <w:sz w:val="24"/>
          <w:szCs w:val="24"/>
        </w:rPr>
      </w:pPr>
      <w:r>
        <w:rPr>
          <w:sz w:val="24"/>
          <w:szCs w:val="24"/>
        </w:rPr>
        <w:t>75 g Cashewnüsse, geröstet und gesalzen</w:t>
      </w:r>
    </w:p>
    <w:p w14:paraId="57517868" w14:textId="77777777" w:rsidR="00A91073" w:rsidRDefault="00A91073" w:rsidP="00A91073">
      <w:pPr>
        <w:rPr>
          <w:sz w:val="24"/>
          <w:szCs w:val="24"/>
        </w:rPr>
      </w:pPr>
      <w:r>
        <w:rPr>
          <w:sz w:val="24"/>
          <w:szCs w:val="24"/>
        </w:rPr>
        <w:t>30 g Pistazienkerne</w:t>
      </w:r>
    </w:p>
    <w:p w14:paraId="6B850392" w14:textId="77777777" w:rsidR="00A91073" w:rsidRDefault="00A91073" w:rsidP="00A91073">
      <w:pPr>
        <w:rPr>
          <w:sz w:val="24"/>
          <w:szCs w:val="24"/>
        </w:rPr>
      </w:pPr>
      <w:r>
        <w:rPr>
          <w:sz w:val="24"/>
          <w:szCs w:val="24"/>
        </w:rPr>
        <w:t>3 Stiele glatte Petersilie</w:t>
      </w:r>
    </w:p>
    <w:p w14:paraId="68E6F76A" w14:textId="77777777" w:rsidR="00A91073" w:rsidRDefault="00A91073" w:rsidP="00A91073">
      <w:pPr>
        <w:rPr>
          <w:sz w:val="24"/>
          <w:szCs w:val="24"/>
        </w:rPr>
      </w:pPr>
      <w:r>
        <w:rPr>
          <w:sz w:val="24"/>
          <w:szCs w:val="24"/>
        </w:rPr>
        <w:t>6 EL Olivenöl</w:t>
      </w:r>
    </w:p>
    <w:p w14:paraId="7FAE959D" w14:textId="77777777" w:rsidR="00A91073" w:rsidRDefault="00A91073" w:rsidP="00A91073">
      <w:pPr>
        <w:rPr>
          <w:sz w:val="24"/>
          <w:szCs w:val="24"/>
        </w:rPr>
      </w:pPr>
      <w:r>
        <w:rPr>
          <w:sz w:val="24"/>
          <w:szCs w:val="24"/>
        </w:rPr>
        <w:t>Salz, Pfeffer</w:t>
      </w:r>
    </w:p>
    <w:p w14:paraId="67AEAEC1" w14:textId="77777777" w:rsidR="00A91073" w:rsidRDefault="00A91073" w:rsidP="00A91073">
      <w:pPr>
        <w:rPr>
          <w:sz w:val="24"/>
          <w:szCs w:val="24"/>
        </w:rPr>
      </w:pPr>
      <w:r>
        <w:rPr>
          <w:sz w:val="24"/>
          <w:szCs w:val="24"/>
        </w:rPr>
        <w:t>4 Auberginen</w:t>
      </w:r>
    </w:p>
    <w:p w14:paraId="337312BB" w14:textId="77777777" w:rsidR="00A91073" w:rsidRDefault="00A91073" w:rsidP="00A91073">
      <w:pPr>
        <w:rPr>
          <w:sz w:val="24"/>
          <w:szCs w:val="24"/>
        </w:rPr>
      </w:pPr>
      <w:r>
        <w:rPr>
          <w:sz w:val="24"/>
          <w:szCs w:val="24"/>
        </w:rPr>
        <w:t>2 Knoblauchzehen</w:t>
      </w:r>
    </w:p>
    <w:p w14:paraId="60A269FF" w14:textId="77777777" w:rsidR="00A91073" w:rsidRDefault="00A91073" w:rsidP="00A91073">
      <w:pPr>
        <w:rPr>
          <w:sz w:val="24"/>
          <w:szCs w:val="24"/>
        </w:rPr>
      </w:pPr>
      <w:r>
        <w:rPr>
          <w:sz w:val="24"/>
          <w:szCs w:val="24"/>
        </w:rPr>
        <w:t>150 ml Gemüsebrühe</w:t>
      </w:r>
    </w:p>
    <w:p w14:paraId="51C94236" w14:textId="77777777" w:rsidR="00A91073" w:rsidRDefault="00A91073" w:rsidP="00A91073">
      <w:pPr>
        <w:rPr>
          <w:sz w:val="24"/>
          <w:szCs w:val="24"/>
        </w:rPr>
      </w:pPr>
      <w:r>
        <w:rPr>
          <w:sz w:val="24"/>
          <w:szCs w:val="24"/>
        </w:rPr>
        <w:t>400 g gewürfelte Tomaten (aus der Dose)</w:t>
      </w:r>
    </w:p>
    <w:p w14:paraId="30FE0502" w14:textId="77777777" w:rsidR="00A91073" w:rsidRDefault="00A91073" w:rsidP="00A91073">
      <w:pPr>
        <w:rPr>
          <w:sz w:val="24"/>
          <w:szCs w:val="24"/>
        </w:rPr>
      </w:pPr>
      <w:r>
        <w:rPr>
          <w:sz w:val="24"/>
          <w:szCs w:val="24"/>
        </w:rPr>
        <w:t>400 g griechischer Joghurt</w:t>
      </w:r>
    </w:p>
    <w:p w14:paraId="1C12ED14" w14:textId="77777777" w:rsidR="00A91073" w:rsidRDefault="00A91073" w:rsidP="00A91073">
      <w:pPr>
        <w:rPr>
          <w:sz w:val="24"/>
          <w:szCs w:val="24"/>
        </w:rPr>
      </w:pPr>
    </w:p>
    <w:p w14:paraId="1D1DD975" w14:textId="77777777" w:rsidR="00A91073" w:rsidRDefault="00A91073" w:rsidP="00A91073">
      <w:pPr>
        <w:rPr>
          <w:sz w:val="24"/>
          <w:szCs w:val="24"/>
        </w:rPr>
      </w:pPr>
      <w:r>
        <w:rPr>
          <w:sz w:val="24"/>
          <w:szCs w:val="24"/>
        </w:rPr>
        <w:t>Zubereitungszeit:</w:t>
      </w:r>
      <w:r>
        <w:rPr>
          <w:sz w:val="24"/>
          <w:szCs w:val="24"/>
        </w:rPr>
        <w:tab/>
        <w:t>60 Minuten plus Garzeit</w:t>
      </w:r>
    </w:p>
    <w:p w14:paraId="1D2C1208" w14:textId="77777777" w:rsidR="00A91073" w:rsidRPr="00535867" w:rsidRDefault="00A91073" w:rsidP="00B40E8C">
      <w:pPr>
        <w:pStyle w:val="ListParagraph"/>
        <w:numPr>
          <w:ilvl w:val="0"/>
          <w:numId w:val="1206"/>
        </w:numPr>
        <w:spacing w:after="120"/>
        <w:ind w:left="714" w:hanging="357"/>
        <w:contextualSpacing w:val="0"/>
        <w:jc w:val="both"/>
        <w:rPr>
          <w:sz w:val="24"/>
          <w:szCs w:val="24"/>
        </w:rPr>
      </w:pPr>
      <w:r w:rsidRPr="00535867">
        <w:rPr>
          <w:sz w:val="24"/>
          <w:szCs w:val="24"/>
        </w:rPr>
        <w:t>Orangensaft mit Zimt, Curcuma und Harissa aufkochen. Vom Herd nehmen und Couscous unterrühren. Abgedeckt etwa 5 Minuten quellen lassen. Sobald die ganze Flüssigkeit aufgesaugt ist, Couscous mit einer Gabel auflockern.</w:t>
      </w:r>
    </w:p>
    <w:p w14:paraId="3EBC7D0C" w14:textId="77777777" w:rsidR="00A91073" w:rsidRPr="00535867" w:rsidRDefault="00A91073" w:rsidP="00B40E8C">
      <w:pPr>
        <w:pStyle w:val="ListParagraph"/>
        <w:numPr>
          <w:ilvl w:val="0"/>
          <w:numId w:val="1206"/>
        </w:numPr>
        <w:spacing w:after="120"/>
        <w:ind w:left="714" w:hanging="357"/>
        <w:contextualSpacing w:val="0"/>
        <w:jc w:val="both"/>
        <w:rPr>
          <w:sz w:val="24"/>
          <w:szCs w:val="24"/>
        </w:rPr>
      </w:pPr>
      <w:r w:rsidRPr="00535867">
        <w:rPr>
          <w:sz w:val="24"/>
          <w:szCs w:val="24"/>
        </w:rPr>
        <w:t>Die Aprikosen fein würfeln. Cashewkerne und Pistazien grob hacken. Petersilienblätter abzupfen und in feine Streifen schneiden. Alles mit 2 EL Öl unter den Couscous mischen und kräftig mit Salz würzen.</w:t>
      </w:r>
    </w:p>
    <w:p w14:paraId="6015FB6A" w14:textId="77777777" w:rsidR="00A91073" w:rsidRPr="00535867" w:rsidRDefault="00A91073" w:rsidP="00B40E8C">
      <w:pPr>
        <w:pStyle w:val="ListParagraph"/>
        <w:numPr>
          <w:ilvl w:val="0"/>
          <w:numId w:val="1206"/>
        </w:numPr>
        <w:spacing w:after="120"/>
        <w:ind w:left="714" w:hanging="357"/>
        <w:contextualSpacing w:val="0"/>
        <w:jc w:val="both"/>
        <w:rPr>
          <w:sz w:val="24"/>
          <w:szCs w:val="24"/>
        </w:rPr>
      </w:pPr>
      <w:r w:rsidRPr="00535867">
        <w:rPr>
          <w:sz w:val="24"/>
          <w:szCs w:val="24"/>
        </w:rPr>
        <w:t>Auberginen längs halbieren. Fruchtfleisch mit einem Teelöffel herauslösen, dabei einen Rand von 1 cm stehen lassen. Fruchtfleisch grobhacken. Ofen auf 220 Grad (Umluft 200 Grad) vorheizen. Ausgehöhlte Auberginenhälften in einer Pfanne in 2 EL Öl von beiden Seiten jeweils 2 Minuten anbraten.</w:t>
      </w:r>
    </w:p>
    <w:p w14:paraId="465B0B57" w14:textId="77777777" w:rsidR="00A91073" w:rsidRPr="00535867" w:rsidRDefault="00A91073" w:rsidP="00B40E8C">
      <w:pPr>
        <w:pStyle w:val="ListParagraph"/>
        <w:numPr>
          <w:ilvl w:val="0"/>
          <w:numId w:val="1206"/>
        </w:numPr>
        <w:spacing w:after="120"/>
        <w:ind w:left="714" w:hanging="357"/>
        <w:contextualSpacing w:val="0"/>
        <w:jc w:val="both"/>
        <w:rPr>
          <w:sz w:val="24"/>
          <w:szCs w:val="24"/>
        </w:rPr>
      </w:pPr>
      <w:r w:rsidRPr="00535867">
        <w:rPr>
          <w:sz w:val="24"/>
          <w:szCs w:val="24"/>
        </w:rPr>
        <w:t xml:space="preserve">Knoblauch schälen und fein hacken. Mit dem gewürfelten Auberginenfruchtfleisch in einer Pfanne in 2 EL Olivenöl ca. 2 Minuten anbraten. Brühe und Tomaten inklusive der Flüssigkeit zugeben und alles einmal aufkochen lassen. Mit Salz und Pfeffer </w:t>
      </w:r>
      <w:r w:rsidRPr="00535867">
        <w:rPr>
          <w:sz w:val="24"/>
          <w:szCs w:val="24"/>
        </w:rPr>
        <w:lastRenderedPageBreak/>
        <w:t>abschmecken und in eine Auflaufform füllen. 4 Auberginenhälften auf die Tomatensauce setzen und innen mit Salz würzen.</w:t>
      </w:r>
    </w:p>
    <w:p w14:paraId="2DCEEFC8" w14:textId="77777777" w:rsidR="00A91073" w:rsidRPr="00535867" w:rsidRDefault="00A91073" w:rsidP="00B40E8C">
      <w:pPr>
        <w:pStyle w:val="ListParagraph"/>
        <w:numPr>
          <w:ilvl w:val="0"/>
          <w:numId w:val="1206"/>
        </w:numPr>
        <w:spacing w:after="120"/>
        <w:ind w:left="714" w:hanging="357"/>
        <w:contextualSpacing w:val="0"/>
        <w:jc w:val="both"/>
        <w:rPr>
          <w:sz w:val="24"/>
          <w:szCs w:val="24"/>
        </w:rPr>
      </w:pPr>
      <w:r w:rsidRPr="00535867">
        <w:rPr>
          <w:sz w:val="24"/>
          <w:szCs w:val="24"/>
        </w:rPr>
        <w:t>Die Auberginenhälften mit Couscous füllen und mit jeweils einer zweiten Auberginenhälfte bedecken. Auf mittlerer Schiene etwa 45 Minuten im Ofen garen, bis die Auberginen weich sind. Dazu Joghurt servieren.</w:t>
      </w:r>
    </w:p>
    <w:p w14:paraId="76D1AA10" w14:textId="77777777" w:rsidR="00A91073" w:rsidRDefault="00A91073" w:rsidP="00A91073">
      <w:pPr>
        <w:rPr>
          <w:sz w:val="24"/>
          <w:szCs w:val="24"/>
        </w:rPr>
      </w:pPr>
      <w:r>
        <w:rPr>
          <w:sz w:val="24"/>
          <w:szCs w:val="24"/>
        </w:rPr>
        <w:br w:type="page"/>
      </w:r>
    </w:p>
    <w:p w14:paraId="647622EB" w14:textId="77777777" w:rsidR="00A91073" w:rsidRDefault="00A91073" w:rsidP="00A91073">
      <w:pPr>
        <w:pStyle w:val="Heading2"/>
        <w:spacing w:after="240"/>
      </w:pPr>
      <w:r>
        <w:lastRenderedPageBreak/>
        <w:t>Aubergine mit Kräutern und Knoblauch</w:t>
      </w:r>
      <w:r>
        <w:rPr>
          <w:rStyle w:val="FootnoteReference"/>
        </w:rPr>
        <w:footnoteReference w:id="892"/>
      </w:r>
    </w:p>
    <w:p w14:paraId="23267BFF" w14:textId="77777777" w:rsidR="00A91073" w:rsidRDefault="00A91073" w:rsidP="00A91073">
      <w:pPr>
        <w:rPr>
          <w:sz w:val="24"/>
          <w:szCs w:val="24"/>
        </w:rPr>
      </w:pPr>
      <w:r w:rsidRPr="004D57C2">
        <w:rPr>
          <w:sz w:val="24"/>
          <w:szCs w:val="24"/>
          <w:u w:val="single"/>
        </w:rPr>
        <w:t>Zutaten</w:t>
      </w:r>
      <w:r>
        <w:rPr>
          <w:sz w:val="24"/>
          <w:szCs w:val="24"/>
        </w:rPr>
        <w:t xml:space="preserve"> (für 6 Portionen):</w:t>
      </w:r>
    </w:p>
    <w:p w14:paraId="166FAB53" w14:textId="77777777" w:rsidR="00A91073" w:rsidRDefault="00A91073" w:rsidP="00A91073">
      <w:pPr>
        <w:rPr>
          <w:sz w:val="24"/>
          <w:szCs w:val="24"/>
        </w:rPr>
      </w:pPr>
      <w:r>
        <w:rPr>
          <w:sz w:val="24"/>
          <w:szCs w:val="24"/>
        </w:rPr>
        <w:t>4 Auberginen (1,2 kg)</w:t>
      </w:r>
    </w:p>
    <w:p w14:paraId="550C3FC8" w14:textId="77777777" w:rsidR="00A91073" w:rsidRDefault="00A91073" w:rsidP="00A91073">
      <w:pPr>
        <w:rPr>
          <w:sz w:val="24"/>
          <w:szCs w:val="24"/>
        </w:rPr>
      </w:pPr>
      <w:r>
        <w:rPr>
          <w:sz w:val="24"/>
          <w:szCs w:val="24"/>
        </w:rPr>
        <w:t>175 ml Olivenöl</w:t>
      </w:r>
    </w:p>
    <w:p w14:paraId="51F7B113" w14:textId="77777777" w:rsidR="00A91073" w:rsidRDefault="00A91073" w:rsidP="00A91073">
      <w:pPr>
        <w:rPr>
          <w:sz w:val="24"/>
          <w:szCs w:val="24"/>
        </w:rPr>
      </w:pPr>
      <w:r>
        <w:rPr>
          <w:sz w:val="24"/>
          <w:szCs w:val="24"/>
        </w:rPr>
        <w:t>6 Knoblauchzehen, in feine Scheiben geschnitten</w:t>
      </w:r>
    </w:p>
    <w:p w14:paraId="26510271" w14:textId="77777777" w:rsidR="00A91073" w:rsidRDefault="00A91073" w:rsidP="00A91073">
      <w:pPr>
        <w:rPr>
          <w:sz w:val="24"/>
          <w:szCs w:val="24"/>
        </w:rPr>
      </w:pPr>
      <w:r>
        <w:rPr>
          <w:sz w:val="24"/>
          <w:szCs w:val="24"/>
        </w:rPr>
        <w:t>2,5 EL Weißweinessig</w:t>
      </w:r>
    </w:p>
    <w:p w14:paraId="0CD7690B" w14:textId="77777777" w:rsidR="00A91073" w:rsidRDefault="00A91073" w:rsidP="00A91073">
      <w:pPr>
        <w:rPr>
          <w:sz w:val="24"/>
          <w:szCs w:val="24"/>
        </w:rPr>
      </w:pPr>
      <w:r>
        <w:rPr>
          <w:sz w:val="24"/>
          <w:szCs w:val="24"/>
        </w:rPr>
        <w:t>1 grüne Chilischote, fein gehackt</w:t>
      </w:r>
    </w:p>
    <w:p w14:paraId="3EE5831E" w14:textId="77777777" w:rsidR="00A91073" w:rsidRDefault="00A91073" w:rsidP="00A91073">
      <w:pPr>
        <w:rPr>
          <w:sz w:val="24"/>
          <w:szCs w:val="24"/>
        </w:rPr>
      </w:pPr>
      <w:r>
        <w:rPr>
          <w:sz w:val="24"/>
          <w:szCs w:val="24"/>
        </w:rPr>
        <w:t>15 g Minzeblätter, in feine Streifen geschnitten</w:t>
      </w:r>
    </w:p>
    <w:p w14:paraId="05E3F19D" w14:textId="77777777" w:rsidR="00A91073" w:rsidRDefault="00A91073" w:rsidP="00A91073">
      <w:pPr>
        <w:rPr>
          <w:sz w:val="24"/>
          <w:szCs w:val="24"/>
        </w:rPr>
      </w:pPr>
      <w:r>
        <w:rPr>
          <w:sz w:val="24"/>
          <w:szCs w:val="24"/>
        </w:rPr>
        <w:t>15 g Korianderblätter in feine Streifen geschnitten</w:t>
      </w:r>
    </w:p>
    <w:p w14:paraId="14B8D41A" w14:textId="77777777" w:rsidR="00A91073" w:rsidRDefault="00A91073" w:rsidP="00A91073">
      <w:pPr>
        <w:rPr>
          <w:sz w:val="24"/>
          <w:szCs w:val="24"/>
        </w:rPr>
      </w:pPr>
      <w:r>
        <w:rPr>
          <w:sz w:val="24"/>
          <w:szCs w:val="24"/>
        </w:rPr>
        <w:t>15 g Dill, fein gehackt</w:t>
      </w:r>
    </w:p>
    <w:p w14:paraId="11ADA88A" w14:textId="77777777" w:rsidR="00A91073" w:rsidRDefault="00A91073" w:rsidP="00A91073">
      <w:pPr>
        <w:rPr>
          <w:sz w:val="24"/>
          <w:szCs w:val="24"/>
        </w:rPr>
      </w:pPr>
      <w:r>
        <w:rPr>
          <w:sz w:val="24"/>
          <w:szCs w:val="24"/>
        </w:rPr>
        <w:t>1 TL Zitronensaft</w:t>
      </w:r>
    </w:p>
    <w:p w14:paraId="4E27675C" w14:textId="77777777" w:rsidR="00A91073" w:rsidRDefault="00A91073" w:rsidP="00A91073">
      <w:pPr>
        <w:rPr>
          <w:sz w:val="24"/>
          <w:szCs w:val="24"/>
        </w:rPr>
      </w:pPr>
      <w:r>
        <w:rPr>
          <w:sz w:val="24"/>
          <w:szCs w:val="24"/>
        </w:rPr>
        <w:t>Salz, Pfeffer</w:t>
      </w:r>
    </w:p>
    <w:p w14:paraId="58B51B39" w14:textId="77777777" w:rsidR="00A91073" w:rsidRDefault="00A91073" w:rsidP="00A91073">
      <w:pPr>
        <w:rPr>
          <w:sz w:val="24"/>
          <w:szCs w:val="24"/>
        </w:rPr>
      </w:pPr>
    </w:p>
    <w:p w14:paraId="36E23BA4" w14:textId="77777777" w:rsidR="00A91073" w:rsidRDefault="00A91073" w:rsidP="00A91073">
      <w:pPr>
        <w:rPr>
          <w:sz w:val="24"/>
          <w:szCs w:val="24"/>
        </w:rPr>
      </w:pPr>
      <w:r>
        <w:rPr>
          <w:sz w:val="24"/>
          <w:szCs w:val="24"/>
        </w:rPr>
        <w:t>Zubereitung:</w:t>
      </w:r>
    </w:p>
    <w:p w14:paraId="2016C591" w14:textId="77777777" w:rsidR="00A91073" w:rsidRPr="004D57C2" w:rsidRDefault="00A91073" w:rsidP="00B40E8C">
      <w:pPr>
        <w:pStyle w:val="ListParagraph"/>
        <w:numPr>
          <w:ilvl w:val="0"/>
          <w:numId w:val="1948"/>
        </w:numPr>
        <w:spacing w:after="120"/>
        <w:ind w:left="714" w:hanging="357"/>
        <w:contextualSpacing w:val="0"/>
        <w:jc w:val="both"/>
        <w:rPr>
          <w:sz w:val="24"/>
          <w:szCs w:val="24"/>
        </w:rPr>
      </w:pPr>
      <w:r w:rsidRPr="004D57C2">
        <w:rPr>
          <w:sz w:val="24"/>
          <w:szCs w:val="24"/>
        </w:rPr>
        <w:t>Den Backofen auf 210 Grad Umluft vorheizen.</w:t>
      </w:r>
    </w:p>
    <w:p w14:paraId="24A60DFD" w14:textId="77777777" w:rsidR="00A91073" w:rsidRPr="004D57C2" w:rsidRDefault="00A91073" w:rsidP="00B40E8C">
      <w:pPr>
        <w:pStyle w:val="ListParagraph"/>
        <w:numPr>
          <w:ilvl w:val="0"/>
          <w:numId w:val="1948"/>
        </w:numPr>
        <w:spacing w:after="120"/>
        <w:ind w:left="714" w:hanging="357"/>
        <w:contextualSpacing w:val="0"/>
        <w:jc w:val="both"/>
        <w:rPr>
          <w:sz w:val="24"/>
          <w:szCs w:val="24"/>
        </w:rPr>
      </w:pPr>
      <w:r w:rsidRPr="004D57C2">
        <w:rPr>
          <w:sz w:val="24"/>
          <w:szCs w:val="24"/>
        </w:rPr>
        <w:t>Die Auberginen in 3 cm große Stücke schneiden und mit 100 ml Öl, ¾ TL Salz und 1 kräftigen Prise Pfeffer in eine große Schüssel geben. Durchheben, dann auf zwei mit Backpapier bedeckten Blechen verteilen. 35 Minuten rösten, bis die Auberginen dunkelbraun sind; nach der Hälfte der Zeit durchrühren und die Position der Bleche tauschen, damit das Gemüse gleichmäßig gart. Aus dem Ofen nehmen und abkühlen lassen.</w:t>
      </w:r>
    </w:p>
    <w:p w14:paraId="1173733D" w14:textId="77777777" w:rsidR="00A91073" w:rsidRPr="004D57C2" w:rsidRDefault="00A91073" w:rsidP="00B40E8C">
      <w:pPr>
        <w:pStyle w:val="ListParagraph"/>
        <w:numPr>
          <w:ilvl w:val="0"/>
          <w:numId w:val="1948"/>
        </w:numPr>
        <w:spacing w:after="120"/>
        <w:ind w:left="714" w:hanging="357"/>
        <w:contextualSpacing w:val="0"/>
        <w:jc w:val="both"/>
        <w:rPr>
          <w:sz w:val="24"/>
          <w:szCs w:val="24"/>
        </w:rPr>
      </w:pPr>
      <w:r w:rsidRPr="004D57C2">
        <w:rPr>
          <w:sz w:val="24"/>
          <w:szCs w:val="24"/>
        </w:rPr>
        <w:t>Während die Auberginen im Ofen sind, die restlichen 75 ml Öl in einem kleinen Topf bei mittlerer bis hoher Temperatur erhitzen und einen Teller mit Küchenpapier auslegen. Sobald das Öl sehr heiß ist, den Knoblauch darin etwa 1 Minute braten, bis er ganz leicht gebräunt ist, dabei rühren, um die Scheibchen voneinander zu trennen. Den Knoblauch nicht länger braten, sonst verbrennt er und wird bitter. Den Knoblauch mit einem Schaumlöffel auf den mit Papier bedeckten Teller heben; Das Öl aufbewahren. Den gebratenen Knoblauch mit etwas Salz bestreuen und beseitestellen.</w:t>
      </w:r>
    </w:p>
    <w:p w14:paraId="151893D9" w14:textId="0C738770" w:rsidR="00A91073" w:rsidRPr="004D57C2" w:rsidRDefault="00A91073" w:rsidP="00B40E8C">
      <w:pPr>
        <w:pStyle w:val="ListParagraph"/>
        <w:numPr>
          <w:ilvl w:val="0"/>
          <w:numId w:val="1948"/>
        </w:numPr>
        <w:spacing w:after="120"/>
        <w:ind w:left="714" w:hanging="357"/>
        <w:contextualSpacing w:val="0"/>
        <w:jc w:val="both"/>
        <w:rPr>
          <w:sz w:val="24"/>
          <w:szCs w:val="24"/>
        </w:rPr>
      </w:pPr>
      <w:r w:rsidRPr="004D57C2">
        <w:rPr>
          <w:sz w:val="24"/>
          <w:szCs w:val="24"/>
        </w:rPr>
        <w:t xml:space="preserve">Die Auberginenstücke mit Essig, Chili und 3 EL Bratöl vom Knoblauch in eine große Schale geben. Durchheben, dann die Kräuter hinzufügen und gut durchmischen. Auf einer Servierplatte anrichten, mit dem Zitronensaft beträufeln, </w:t>
      </w:r>
      <w:r w:rsidR="007848F7" w:rsidRPr="004D57C2">
        <w:rPr>
          <w:sz w:val="24"/>
          <w:szCs w:val="24"/>
        </w:rPr>
        <w:t>mit gebratenem Knoblauch</w:t>
      </w:r>
      <w:r w:rsidRPr="004D57C2">
        <w:rPr>
          <w:sz w:val="24"/>
          <w:szCs w:val="24"/>
        </w:rPr>
        <w:t xml:space="preserve"> bestreuen und sofort servieren.</w:t>
      </w:r>
    </w:p>
    <w:p w14:paraId="6AECB782" w14:textId="77777777" w:rsidR="00A91073" w:rsidRDefault="00A91073" w:rsidP="00A91073">
      <w:pPr>
        <w:rPr>
          <w:sz w:val="24"/>
          <w:szCs w:val="24"/>
        </w:rPr>
      </w:pPr>
    </w:p>
    <w:p w14:paraId="1648E19A" w14:textId="77777777" w:rsidR="00A91073" w:rsidRDefault="00A91073" w:rsidP="007848F7">
      <w:pPr>
        <w:ind w:left="1416" w:hanging="1416"/>
        <w:rPr>
          <w:sz w:val="24"/>
          <w:szCs w:val="24"/>
        </w:rPr>
      </w:pPr>
      <w:r>
        <w:rPr>
          <w:sz w:val="24"/>
          <w:szCs w:val="24"/>
        </w:rPr>
        <w:lastRenderedPageBreak/>
        <w:t>Kommentar:</w:t>
      </w:r>
      <w:r>
        <w:rPr>
          <w:sz w:val="24"/>
          <w:szCs w:val="24"/>
        </w:rPr>
        <w:tab/>
        <w:t>Eignet sich als Art Salat oder als eine Beilage fürs Mezze-Büfett oder auch einfach so zu Brot.</w:t>
      </w:r>
      <w:r>
        <w:rPr>
          <w:sz w:val="24"/>
          <w:szCs w:val="24"/>
        </w:rPr>
        <w:br w:type="page"/>
      </w:r>
    </w:p>
    <w:p w14:paraId="74378C4A" w14:textId="77777777" w:rsidR="00A91073" w:rsidRDefault="00A91073" w:rsidP="00A91073">
      <w:pPr>
        <w:pStyle w:val="Heading2"/>
        <w:spacing w:after="240"/>
      </w:pPr>
      <w:r>
        <w:lastRenderedPageBreak/>
        <w:t>Auberginen-Curry</w:t>
      </w:r>
      <w:r>
        <w:rPr>
          <w:rStyle w:val="FootnoteReference"/>
        </w:rPr>
        <w:footnoteReference w:id="893"/>
      </w:r>
      <w:r>
        <w:t xml:space="preserve"> </w:t>
      </w:r>
    </w:p>
    <w:p w14:paraId="120DE2FB" w14:textId="77777777" w:rsidR="00A91073" w:rsidRDefault="00A91073" w:rsidP="00A91073">
      <w:pPr>
        <w:jc w:val="both"/>
        <w:rPr>
          <w:sz w:val="24"/>
          <w:szCs w:val="24"/>
        </w:rPr>
      </w:pPr>
      <w:r w:rsidRPr="00BB2AA5">
        <w:rPr>
          <w:sz w:val="24"/>
          <w:szCs w:val="24"/>
          <w:u w:val="single"/>
        </w:rPr>
        <w:t>Zutaten</w:t>
      </w:r>
      <w:r>
        <w:rPr>
          <w:sz w:val="24"/>
          <w:szCs w:val="24"/>
        </w:rPr>
        <w:t xml:space="preserve"> (für 2 Portionen):</w:t>
      </w:r>
    </w:p>
    <w:p w14:paraId="39C96078" w14:textId="77777777" w:rsidR="00A91073" w:rsidRDefault="00A91073" w:rsidP="00A91073">
      <w:pPr>
        <w:jc w:val="both"/>
        <w:rPr>
          <w:sz w:val="24"/>
          <w:szCs w:val="24"/>
        </w:rPr>
      </w:pPr>
      <w:r>
        <w:rPr>
          <w:sz w:val="24"/>
          <w:szCs w:val="24"/>
        </w:rPr>
        <w:t>1 TL Kokosöl</w:t>
      </w:r>
    </w:p>
    <w:p w14:paraId="7D86B8A7" w14:textId="77777777" w:rsidR="00A91073" w:rsidRDefault="00A91073" w:rsidP="00A91073">
      <w:pPr>
        <w:jc w:val="both"/>
        <w:rPr>
          <w:sz w:val="24"/>
          <w:szCs w:val="24"/>
        </w:rPr>
      </w:pPr>
      <w:r>
        <w:rPr>
          <w:sz w:val="24"/>
          <w:szCs w:val="24"/>
        </w:rPr>
        <w:t>2 kleine Zwiebeln</w:t>
      </w:r>
    </w:p>
    <w:p w14:paraId="3466CF70" w14:textId="77777777" w:rsidR="00A91073" w:rsidRDefault="00A91073" w:rsidP="00A91073">
      <w:pPr>
        <w:jc w:val="both"/>
        <w:rPr>
          <w:sz w:val="24"/>
          <w:szCs w:val="24"/>
        </w:rPr>
      </w:pPr>
      <w:r>
        <w:rPr>
          <w:sz w:val="24"/>
          <w:szCs w:val="24"/>
        </w:rPr>
        <w:t>1 Stück Ingwer (5 cm)</w:t>
      </w:r>
    </w:p>
    <w:p w14:paraId="6730BD66" w14:textId="77777777" w:rsidR="00A91073" w:rsidRDefault="00A91073" w:rsidP="00A91073">
      <w:pPr>
        <w:jc w:val="both"/>
        <w:rPr>
          <w:sz w:val="24"/>
          <w:szCs w:val="24"/>
        </w:rPr>
      </w:pPr>
      <w:r>
        <w:rPr>
          <w:sz w:val="24"/>
          <w:szCs w:val="24"/>
        </w:rPr>
        <w:t>2 Knoblauchzehen</w:t>
      </w:r>
    </w:p>
    <w:p w14:paraId="53DED75B" w14:textId="77777777" w:rsidR="00A91073" w:rsidRDefault="00A91073" w:rsidP="00A91073">
      <w:pPr>
        <w:jc w:val="both"/>
        <w:rPr>
          <w:sz w:val="24"/>
          <w:szCs w:val="24"/>
        </w:rPr>
      </w:pPr>
      <w:r>
        <w:rPr>
          <w:sz w:val="24"/>
          <w:szCs w:val="24"/>
        </w:rPr>
        <w:t>½ TL Chilipulver</w:t>
      </w:r>
    </w:p>
    <w:p w14:paraId="26F8AE14" w14:textId="77777777" w:rsidR="00A91073" w:rsidRDefault="00A91073" w:rsidP="00A91073">
      <w:pPr>
        <w:jc w:val="both"/>
        <w:rPr>
          <w:sz w:val="24"/>
          <w:szCs w:val="24"/>
        </w:rPr>
      </w:pPr>
      <w:r>
        <w:rPr>
          <w:sz w:val="24"/>
          <w:szCs w:val="24"/>
        </w:rPr>
        <w:t>3 mittelgroße Auberginen</w:t>
      </w:r>
    </w:p>
    <w:p w14:paraId="2D3AFDF3" w14:textId="77777777" w:rsidR="00A91073" w:rsidRDefault="00A91073" w:rsidP="00A91073">
      <w:pPr>
        <w:jc w:val="both"/>
        <w:rPr>
          <w:sz w:val="24"/>
          <w:szCs w:val="24"/>
        </w:rPr>
      </w:pPr>
      <w:r>
        <w:rPr>
          <w:sz w:val="24"/>
          <w:szCs w:val="24"/>
        </w:rPr>
        <w:t>300 g Tomaten</w:t>
      </w:r>
    </w:p>
    <w:p w14:paraId="4B2D0E18" w14:textId="77777777" w:rsidR="00A91073" w:rsidRDefault="00A91073" w:rsidP="00A91073">
      <w:pPr>
        <w:jc w:val="both"/>
        <w:rPr>
          <w:sz w:val="24"/>
          <w:szCs w:val="24"/>
        </w:rPr>
      </w:pPr>
      <w:r>
        <w:rPr>
          <w:sz w:val="24"/>
          <w:szCs w:val="24"/>
        </w:rPr>
        <w:t>1 EL Tamarindenpaste</w:t>
      </w:r>
    </w:p>
    <w:p w14:paraId="1A829F1D" w14:textId="77777777" w:rsidR="00A91073" w:rsidRDefault="00A91073" w:rsidP="00A91073">
      <w:pPr>
        <w:jc w:val="both"/>
        <w:rPr>
          <w:sz w:val="24"/>
          <w:szCs w:val="24"/>
        </w:rPr>
      </w:pPr>
      <w:r>
        <w:rPr>
          <w:sz w:val="24"/>
          <w:szCs w:val="24"/>
        </w:rPr>
        <w:t>1 Dose Kokosmilch (400 ml)</w:t>
      </w:r>
    </w:p>
    <w:p w14:paraId="201EE0B2" w14:textId="77777777" w:rsidR="00A91073" w:rsidRDefault="00A91073" w:rsidP="00A91073">
      <w:pPr>
        <w:jc w:val="both"/>
        <w:rPr>
          <w:sz w:val="24"/>
          <w:szCs w:val="24"/>
        </w:rPr>
      </w:pPr>
      <w:r>
        <w:rPr>
          <w:sz w:val="24"/>
          <w:szCs w:val="24"/>
        </w:rPr>
        <w:t>Etwas Salz</w:t>
      </w:r>
    </w:p>
    <w:p w14:paraId="5B9ED93D" w14:textId="77777777" w:rsidR="00A91073" w:rsidRDefault="00A91073" w:rsidP="00A91073">
      <w:pPr>
        <w:jc w:val="both"/>
        <w:rPr>
          <w:sz w:val="24"/>
          <w:szCs w:val="24"/>
        </w:rPr>
      </w:pPr>
      <w:r>
        <w:rPr>
          <w:sz w:val="24"/>
          <w:szCs w:val="24"/>
        </w:rPr>
        <w:t>Evtl. 1 Glas Wasser</w:t>
      </w:r>
    </w:p>
    <w:p w14:paraId="7800EB6C" w14:textId="77777777" w:rsidR="00A91073" w:rsidRDefault="00A91073" w:rsidP="00A91073">
      <w:pPr>
        <w:jc w:val="both"/>
        <w:rPr>
          <w:sz w:val="24"/>
          <w:szCs w:val="24"/>
        </w:rPr>
      </w:pPr>
      <w:r>
        <w:rPr>
          <w:sz w:val="24"/>
          <w:szCs w:val="24"/>
        </w:rPr>
        <w:t>2 Handvoll Erbsenschoten</w:t>
      </w:r>
    </w:p>
    <w:p w14:paraId="56548E83" w14:textId="77777777" w:rsidR="00A91073" w:rsidRPr="00EC5090" w:rsidRDefault="00A91073" w:rsidP="00A91073">
      <w:pPr>
        <w:jc w:val="both"/>
        <w:rPr>
          <w:sz w:val="24"/>
          <w:szCs w:val="24"/>
        </w:rPr>
      </w:pPr>
      <w:r>
        <w:rPr>
          <w:sz w:val="24"/>
          <w:szCs w:val="24"/>
        </w:rPr>
        <w:t>Weißer Reis als Beilage</w:t>
      </w:r>
    </w:p>
    <w:p w14:paraId="04EC103C" w14:textId="77777777" w:rsidR="00A91073" w:rsidRDefault="00A91073" w:rsidP="00A91073">
      <w:pPr>
        <w:jc w:val="both"/>
        <w:rPr>
          <w:sz w:val="24"/>
          <w:szCs w:val="24"/>
        </w:rPr>
      </w:pPr>
    </w:p>
    <w:p w14:paraId="6F377CB3" w14:textId="77777777" w:rsidR="00A91073" w:rsidRDefault="00A91073" w:rsidP="00A91073">
      <w:pPr>
        <w:jc w:val="both"/>
        <w:rPr>
          <w:sz w:val="24"/>
          <w:szCs w:val="24"/>
        </w:rPr>
      </w:pPr>
      <w:r>
        <w:rPr>
          <w:sz w:val="24"/>
          <w:szCs w:val="24"/>
        </w:rPr>
        <w:t>Zubereitung:</w:t>
      </w:r>
    </w:p>
    <w:p w14:paraId="3EB7D3FE" w14:textId="77777777" w:rsidR="00A91073" w:rsidRPr="0090336B" w:rsidRDefault="00A91073" w:rsidP="00B40E8C">
      <w:pPr>
        <w:pStyle w:val="ListParagraph"/>
        <w:numPr>
          <w:ilvl w:val="0"/>
          <w:numId w:val="1159"/>
        </w:numPr>
        <w:spacing w:after="120"/>
        <w:ind w:left="714" w:hanging="357"/>
        <w:contextualSpacing w:val="0"/>
        <w:jc w:val="both"/>
        <w:rPr>
          <w:sz w:val="24"/>
          <w:szCs w:val="24"/>
        </w:rPr>
      </w:pPr>
      <w:r w:rsidRPr="0090336B">
        <w:rPr>
          <w:sz w:val="24"/>
          <w:szCs w:val="24"/>
        </w:rPr>
        <w:t>In einem großen Topf Kokosöl zerlassen, darin in Ringe geschnittene Zwiebeln, fein gehackten Ingwer, angedrückte Knoblauchzehen und Chilipulver ungefähr 5 Minuten lang andünsten.</w:t>
      </w:r>
    </w:p>
    <w:p w14:paraId="2251683F" w14:textId="77777777" w:rsidR="007848F7" w:rsidRDefault="00A91073" w:rsidP="00B40E8C">
      <w:pPr>
        <w:pStyle w:val="ListParagraph"/>
        <w:numPr>
          <w:ilvl w:val="0"/>
          <w:numId w:val="1159"/>
        </w:numPr>
        <w:spacing w:after="120"/>
        <w:ind w:left="714" w:hanging="357"/>
        <w:contextualSpacing w:val="0"/>
        <w:jc w:val="both"/>
        <w:rPr>
          <w:sz w:val="24"/>
          <w:szCs w:val="24"/>
        </w:rPr>
      </w:pPr>
      <w:r w:rsidRPr="0090336B">
        <w:rPr>
          <w:sz w:val="24"/>
          <w:szCs w:val="24"/>
        </w:rPr>
        <w:t>Auberginen erst der Länge nach halbieren, dann vierteln, dann in Schnitze von ca. 1 cm Dicke schneiden. In den Topf geben, dazu die in Stücke zerteilten Tomaten.</w:t>
      </w:r>
    </w:p>
    <w:p w14:paraId="2D4C7F95" w14:textId="27B9302A" w:rsidR="00A91073" w:rsidRPr="0090336B" w:rsidRDefault="007848F7" w:rsidP="00B40E8C">
      <w:pPr>
        <w:pStyle w:val="ListParagraph"/>
        <w:numPr>
          <w:ilvl w:val="0"/>
          <w:numId w:val="1159"/>
        </w:numPr>
        <w:spacing w:after="120"/>
        <w:ind w:left="714" w:hanging="357"/>
        <w:contextualSpacing w:val="0"/>
        <w:jc w:val="both"/>
        <w:rPr>
          <w:sz w:val="24"/>
          <w:szCs w:val="24"/>
        </w:rPr>
      </w:pPr>
      <w:r>
        <w:rPr>
          <w:sz w:val="24"/>
          <w:szCs w:val="24"/>
        </w:rPr>
        <w:t xml:space="preserve">Tamarindenpaste </w:t>
      </w:r>
      <w:r w:rsidRPr="0090336B">
        <w:rPr>
          <w:sz w:val="24"/>
          <w:szCs w:val="24"/>
        </w:rPr>
        <w:t>und Kokosmilch hinzufügen, salzen. Ungefähr 20 Minuten lang köcheln lassen. Die aus der Schale gelösten Erbsen hinzufügen, das Ganze weitere 5 Minuten lang mit geschlossenem Deckel köcheln lassen.</w:t>
      </w:r>
    </w:p>
    <w:p w14:paraId="16812A11" w14:textId="06798EA8" w:rsidR="00A91073" w:rsidRDefault="00A91073" w:rsidP="00A91073">
      <w:pPr>
        <w:rPr>
          <w:rFonts w:asciiTheme="majorHAnsi" w:eastAsiaTheme="majorEastAsia" w:hAnsiTheme="majorHAnsi" w:cstheme="majorBidi"/>
          <w:color w:val="2F5496" w:themeColor="accent1" w:themeShade="BF"/>
          <w:sz w:val="26"/>
          <w:szCs w:val="26"/>
        </w:rPr>
      </w:pPr>
      <w:r>
        <w:br w:type="page"/>
      </w:r>
    </w:p>
    <w:p w14:paraId="7A51EFFE" w14:textId="77777777" w:rsidR="003D14A4" w:rsidRDefault="003D14A4" w:rsidP="003D14A4">
      <w:pPr>
        <w:pStyle w:val="Heading2"/>
        <w:spacing w:after="240"/>
      </w:pPr>
      <w:r>
        <w:lastRenderedPageBreak/>
        <w:t>Auberginen mit Hackfleisch und Pinienkernen</w:t>
      </w:r>
      <w:r>
        <w:rPr>
          <w:rStyle w:val="FootnoteReference"/>
        </w:rPr>
        <w:footnoteReference w:id="894"/>
      </w:r>
      <w:r>
        <w:t xml:space="preserve"> </w:t>
      </w:r>
    </w:p>
    <w:p w14:paraId="3470E38D" w14:textId="77777777" w:rsidR="003D14A4" w:rsidRDefault="003D14A4" w:rsidP="003D14A4">
      <w:pPr>
        <w:rPr>
          <w:sz w:val="24"/>
          <w:szCs w:val="24"/>
        </w:rPr>
      </w:pPr>
      <w:r w:rsidRPr="00D91D76">
        <w:rPr>
          <w:sz w:val="24"/>
          <w:szCs w:val="24"/>
          <w:u w:val="single"/>
        </w:rPr>
        <w:t>Zutaten</w:t>
      </w:r>
      <w:r>
        <w:rPr>
          <w:sz w:val="24"/>
          <w:szCs w:val="24"/>
        </w:rPr>
        <w:t xml:space="preserve"> (für 4 Portionen)</w:t>
      </w:r>
    </w:p>
    <w:p w14:paraId="69D670DC" w14:textId="77777777" w:rsidR="003D14A4" w:rsidRDefault="003D14A4" w:rsidP="003D14A4">
      <w:pPr>
        <w:rPr>
          <w:sz w:val="24"/>
          <w:szCs w:val="24"/>
        </w:rPr>
      </w:pPr>
      <w:r>
        <w:rPr>
          <w:sz w:val="24"/>
          <w:szCs w:val="24"/>
        </w:rPr>
        <w:t>4 mittelgroße Auberginen, der Länge nach halbiert</w:t>
      </w:r>
    </w:p>
    <w:p w14:paraId="62B4A38D" w14:textId="77777777" w:rsidR="003D14A4" w:rsidRDefault="003D14A4" w:rsidP="003D14A4">
      <w:pPr>
        <w:rPr>
          <w:sz w:val="24"/>
          <w:szCs w:val="24"/>
        </w:rPr>
      </w:pPr>
      <w:r>
        <w:rPr>
          <w:sz w:val="24"/>
          <w:szCs w:val="24"/>
        </w:rPr>
        <w:t>6 EL Olivenöl</w:t>
      </w:r>
    </w:p>
    <w:p w14:paraId="46F34D30" w14:textId="77777777" w:rsidR="003D14A4" w:rsidRDefault="003D14A4" w:rsidP="003D14A4">
      <w:pPr>
        <w:rPr>
          <w:sz w:val="24"/>
          <w:szCs w:val="24"/>
        </w:rPr>
      </w:pPr>
      <w:r>
        <w:rPr>
          <w:sz w:val="24"/>
          <w:szCs w:val="24"/>
        </w:rPr>
        <w:t>1,5 TL gemahlener Kreuzkümmel</w:t>
      </w:r>
    </w:p>
    <w:p w14:paraId="7EE4F2AA" w14:textId="77777777" w:rsidR="003D14A4" w:rsidRDefault="003D14A4" w:rsidP="003D14A4">
      <w:pPr>
        <w:rPr>
          <w:sz w:val="24"/>
          <w:szCs w:val="24"/>
        </w:rPr>
      </w:pPr>
      <w:r>
        <w:rPr>
          <w:sz w:val="24"/>
          <w:szCs w:val="24"/>
        </w:rPr>
        <w:t>1,5 EL Paprikapulver, edelsüß</w:t>
      </w:r>
    </w:p>
    <w:p w14:paraId="303E67DC" w14:textId="77777777" w:rsidR="003D14A4" w:rsidRDefault="003D14A4" w:rsidP="003D14A4">
      <w:pPr>
        <w:rPr>
          <w:sz w:val="24"/>
          <w:szCs w:val="24"/>
        </w:rPr>
      </w:pPr>
      <w:r>
        <w:rPr>
          <w:sz w:val="24"/>
          <w:szCs w:val="24"/>
        </w:rPr>
        <w:t>1 EL Zimt</w:t>
      </w:r>
    </w:p>
    <w:p w14:paraId="65231F63" w14:textId="77777777" w:rsidR="003D14A4" w:rsidRDefault="003D14A4" w:rsidP="003D14A4">
      <w:pPr>
        <w:rPr>
          <w:sz w:val="24"/>
          <w:szCs w:val="24"/>
        </w:rPr>
      </w:pPr>
      <w:r>
        <w:rPr>
          <w:sz w:val="24"/>
          <w:szCs w:val="24"/>
        </w:rPr>
        <w:t>2 mittelgroße Zwiebeln, fein gehackt</w:t>
      </w:r>
    </w:p>
    <w:p w14:paraId="0F780936" w14:textId="77777777" w:rsidR="003D14A4" w:rsidRDefault="003D14A4" w:rsidP="003D14A4">
      <w:pPr>
        <w:rPr>
          <w:sz w:val="24"/>
          <w:szCs w:val="24"/>
        </w:rPr>
      </w:pPr>
      <w:r>
        <w:rPr>
          <w:sz w:val="24"/>
          <w:szCs w:val="24"/>
        </w:rPr>
        <w:t>500 g Hackfleisch</w:t>
      </w:r>
    </w:p>
    <w:p w14:paraId="0B0613D8" w14:textId="77777777" w:rsidR="003D14A4" w:rsidRDefault="003D14A4" w:rsidP="003D14A4">
      <w:pPr>
        <w:rPr>
          <w:sz w:val="24"/>
          <w:szCs w:val="24"/>
        </w:rPr>
      </w:pPr>
      <w:r>
        <w:rPr>
          <w:sz w:val="24"/>
          <w:szCs w:val="24"/>
        </w:rPr>
        <w:t>50 g Pinienkerne</w:t>
      </w:r>
    </w:p>
    <w:p w14:paraId="0333F3EE" w14:textId="77777777" w:rsidR="003D14A4" w:rsidRDefault="003D14A4" w:rsidP="003D14A4">
      <w:pPr>
        <w:rPr>
          <w:sz w:val="24"/>
          <w:szCs w:val="24"/>
        </w:rPr>
      </w:pPr>
      <w:r>
        <w:rPr>
          <w:sz w:val="24"/>
          <w:szCs w:val="24"/>
        </w:rPr>
        <w:t>20 g glatte Petersilie, gehackt</w:t>
      </w:r>
    </w:p>
    <w:p w14:paraId="7B21963F" w14:textId="77777777" w:rsidR="003D14A4" w:rsidRDefault="003D14A4" w:rsidP="003D14A4">
      <w:pPr>
        <w:rPr>
          <w:sz w:val="24"/>
          <w:szCs w:val="24"/>
        </w:rPr>
      </w:pPr>
      <w:r>
        <w:rPr>
          <w:sz w:val="24"/>
          <w:szCs w:val="24"/>
        </w:rPr>
        <w:t>2 TL Tomatenmark</w:t>
      </w:r>
    </w:p>
    <w:p w14:paraId="528DF635" w14:textId="77777777" w:rsidR="003D14A4" w:rsidRDefault="003D14A4" w:rsidP="003D14A4">
      <w:pPr>
        <w:rPr>
          <w:sz w:val="24"/>
          <w:szCs w:val="24"/>
        </w:rPr>
      </w:pPr>
      <w:r>
        <w:rPr>
          <w:sz w:val="24"/>
          <w:szCs w:val="24"/>
        </w:rPr>
        <w:t>3 TL Zucker</w:t>
      </w:r>
    </w:p>
    <w:p w14:paraId="2B2B41D2" w14:textId="77777777" w:rsidR="003D14A4" w:rsidRDefault="003D14A4" w:rsidP="003D14A4">
      <w:pPr>
        <w:rPr>
          <w:sz w:val="24"/>
          <w:szCs w:val="24"/>
        </w:rPr>
      </w:pPr>
      <w:r>
        <w:rPr>
          <w:sz w:val="24"/>
          <w:szCs w:val="24"/>
        </w:rPr>
        <w:t>1,5 EL Zitronensaft</w:t>
      </w:r>
    </w:p>
    <w:p w14:paraId="3588E4B7" w14:textId="77777777" w:rsidR="003D14A4" w:rsidRDefault="003D14A4" w:rsidP="003D14A4">
      <w:pPr>
        <w:rPr>
          <w:sz w:val="24"/>
          <w:szCs w:val="24"/>
        </w:rPr>
      </w:pPr>
      <w:r>
        <w:rPr>
          <w:sz w:val="24"/>
          <w:szCs w:val="24"/>
        </w:rPr>
        <w:t>1 TL Tamarindenpaste</w:t>
      </w:r>
    </w:p>
    <w:p w14:paraId="5FBB08A3" w14:textId="77777777" w:rsidR="003D14A4" w:rsidRDefault="003D14A4" w:rsidP="003D14A4">
      <w:pPr>
        <w:rPr>
          <w:sz w:val="24"/>
          <w:szCs w:val="24"/>
        </w:rPr>
      </w:pPr>
      <w:r>
        <w:rPr>
          <w:sz w:val="24"/>
          <w:szCs w:val="24"/>
        </w:rPr>
        <w:t>4 Zimtstangen</w:t>
      </w:r>
    </w:p>
    <w:p w14:paraId="25472BFC" w14:textId="77777777" w:rsidR="003D14A4" w:rsidRDefault="003D14A4" w:rsidP="003D14A4">
      <w:pPr>
        <w:rPr>
          <w:sz w:val="24"/>
          <w:szCs w:val="24"/>
        </w:rPr>
      </w:pPr>
      <w:r>
        <w:rPr>
          <w:sz w:val="24"/>
          <w:szCs w:val="24"/>
        </w:rPr>
        <w:t>Salz, Pfeffer</w:t>
      </w:r>
    </w:p>
    <w:p w14:paraId="366F2310" w14:textId="77777777" w:rsidR="003D14A4" w:rsidRDefault="003D14A4" w:rsidP="003D14A4">
      <w:pPr>
        <w:rPr>
          <w:sz w:val="24"/>
          <w:szCs w:val="24"/>
        </w:rPr>
      </w:pPr>
    </w:p>
    <w:p w14:paraId="60A0DF59" w14:textId="77777777" w:rsidR="003D14A4" w:rsidRDefault="003D14A4" w:rsidP="003D14A4">
      <w:pPr>
        <w:rPr>
          <w:sz w:val="24"/>
          <w:szCs w:val="24"/>
        </w:rPr>
      </w:pPr>
      <w:r>
        <w:rPr>
          <w:sz w:val="24"/>
          <w:szCs w:val="24"/>
        </w:rPr>
        <w:t>Zubereitung:</w:t>
      </w:r>
    </w:p>
    <w:p w14:paraId="16A53E90" w14:textId="77777777" w:rsidR="003D14A4" w:rsidRPr="00D91D76" w:rsidRDefault="003D14A4" w:rsidP="00B40E8C">
      <w:pPr>
        <w:pStyle w:val="ListParagraph"/>
        <w:numPr>
          <w:ilvl w:val="0"/>
          <w:numId w:val="883"/>
        </w:numPr>
        <w:spacing w:after="120"/>
        <w:ind w:left="714" w:hanging="357"/>
        <w:contextualSpacing w:val="0"/>
        <w:jc w:val="both"/>
        <w:rPr>
          <w:sz w:val="24"/>
          <w:szCs w:val="24"/>
        </w:rPr>
      </w:pPr>
      <w:r w:rsidRPr="00D91D76">
        <w:rPr>
          <w:sz w:val="24"/>
          <w:szCs w:val="24"/>
        </w:rPr>
        <w:t>Den Backofen auf 220 Grad vorheizen.</w:t>
      </w:r>
      <w:r>
        <w:rPr>
          <w:sz w:val="24"/>
          <w:szCs w:val="24"/>
        </w:rPr>
        <w:t xml:space="preserve"> </w:t>
      </w:r>
      <w:r w:rsidRPr="00D91D76">
        <w:rPr>
          <w:sz w:val="24"/>
          <w:szCs w:val="24"/>
        </w:rPr>
        <w:t>Die Auberginenhälften mit der Schnittfläche nach oben nebeneinander in eine ofenfeste Form legen. Mit 4 EL Olivenöl einpinseln und mit 1 TL Salz sowie reichlich Pfeffer bestreuen. 20 Minuten im Backofen goldbraun rösten, danach abkühlen lassen.</w:t>
      </w:r>
    </w:p>
    <w:p w14:paraId="5C5DDCFF" w14:textId="77777777" w:rsidR="003D14A4" w:rsidRPr="00052010" w:rsidRDefault="003D14A4" w:rsidP="00B40E8C">
      <w:pPr>
        <w:pStyle w:val="ListParagraph"/>
        <w:numPr>
          <w:ilvl w:val="0"/>
          <w:numId w:val="883"/>
        </w:numPr>
        <w:spacing w:after="120"/>
        <w:ind w:left="714" w:hanging="357"/>
        <w:contextualSpacing w:val="0"/>
        <w:jc w:val="both"/>
        <w:rPr>
          <w:sz w:val="24"/>
          <w:szCs w:val="24"/>
        </w:rPr>
      </w:pPr>
      <w:r w:rsidRPr="00052010">
        <w:rPr>
          <w:sz w:val="24"/>
          <w:szCs w:val="24"/>
        </w:rPr>
        <w:t>Inzwischen für die Füllung das restliche Öl in einer großen Pfanne erhitzen. Die Gewürze mischen und die Hälfte der Gewürzmischung mit den Zwiebeln etwa 8 Minuten bei mittlerer bis starker Hitze unter häufigem Rühren anbraten. Hackfleisch, Pinienkerne, Petersilie, Tomatenmark, 1 TL Salz, 1 TL Zucker sowie etwa Pfeffer dazufügen und das Ganze weitre 8 Minuten unter Rühren braten, bis das Fleisch durchgegart ist.</w:t>
      </w:r>
    </w:p>
    <w:p w14:paraId="17F415CE" w14:textId="77777777" w:rsidR="003D14A4" w:rsidRPr="00052010" w:rsidRDefault="003D14A4" w:rsidP="00B40E8C">
      <w:pPr>
        <w:pStyle w:val="ListParagraph"/>
        <w:numPr>
          <w:ilvl w:val="0"/>
          <w:numId w:val="883"/>
        </w:numPr>
        <w:spacing w:after="120"/>
        <w:ind w:left="714" w:hanging="357"/>
        <w:contextualSpacing w:val="0"/>
        <w:jc w:val="both"/>
        <w:rPr>
          <w:sz w:val="24"/>
          <w:szCs w:val="24"/>
        </w:rPr>
      </w:pPr>
      <w:r w:rsidRPr="00052010">
        <w:rPr>
          <w:sz w:val="24"/>
          <w:szCs w:val="24"/>
        </w:rPr>
        <w:t>Die restliche Gewürzmischung in einer kleinen Schüssel mit 150 ml Wasser, Zitronensaft, Tamarindenpaste, dem restlichen Zucker, den Zimtstangen und ½ TL Salz verrühren.</w:t>
      </w:r>
    </w:p>
    <w:p w14:paraId="09F53A49" w14:textId="77777777" w:rsidR="003D14A4" w:rsidRPr="00052010" w:rsidRDefault="003D14A4" w:rsidP="00B40E8C">
      <w:pPr>
        <w:pStyle w:val="ListParagraph"/>
        <w:numPr>
          <w:ilvl w:val="0"/>
          <w:numId w:val="883"/>
        </w:numPr>
        <w:spacing w:after="120"/>
        <w:contextualSpacing w:val="0"/>
        <w:jc w:val="both"/>
        <w:rPr>
          <w:sz w:val="24"/>
          <w:szCs w:val="24"/>
        </w:rPr>
      </w:pPr>
      <w:r w:rsidRPr="00052010">
        <w:rPr>
          <w:sz w:val="24"/>
          <w:szCs w:val="24"/>
        </w:rPr>
        <w:lastRenderedPageBreak/>
        <w:t>Den Backofen auf 195 Grad herunterschalten. Das Gewürzwasser in die ofenfeste Form gießen. Die Hackfleischfüllung auf den Auberginenhälften verteilen, die Form gut mit Alufolie verschließen und für weitere 1,5 Stunden in den Ofen schieben, bis die Auberginen weich sind und die Sauce eingedickt. Die Auberginen mit der Sauce begießen. Eventuell etwas Wasser hinzufügen.</w:t>
      </w:r>
    </w:p>
    <w:p w14:paraId="1FC9A9B6" w14:textId="77777777" w:rsidR="003D14A4" w:rsidRPr="002049E4" w:rsidRDefault="003D14A4" w:rsidP="003D14A4">
      <w:pPr>
        <w:rPr>
          <w:sz w:val="24"/>
          <w:szCs w:val="24"/>
        </w:rPr>
      </w:pPr>
    </w:p>
    <w:p w14:paraId="16805E85" w14:textId="77777777" w:rsidR="003D14A4" w:rsidRDefault="003D14A4" w:rsidP="003D14A4">
      <w:pPr>
        <w:rPr>
          <w:sz w:val="24"/>
          <w:szCs w:val="24"/>
        </w:rPr>
      </w:pPr>
    </w:p>
    <w:p w14:paraId="55B6DF05" w14:textId="77777777" w:rsidR="003D14A4" w:rsidRDefault="003D14A4" w:rsidP="003D14A4">
      <w:pPr>
        <w:rPr>
          <w:sz w:val="24"/>
          <w:szCs w:val="24"/>
        </w:rPr>
      </w:pPr>
      <w:r>
        <w:rPr>
          <w:sz w:val="24"/>
          <w:szCs w:val="24"/>
        </w:rPr>
        <w:br w:type="page"/>
      </w:r>
    </w:p>
    <w:p w14:paraId="20BC27DE" w14:textId="77777777" w:rsidR="003D14A4" w:rsidRDefault="003D14A4" w:rsidP="003D14A4">
      <w:pPr>
        <w:pStyle w:val="Heading2"/>
        <w:spacing w:after="240"/>
      </w:pPr>
      <w:r>
        <w:lastRenderedPageBreak/>
        <w:t>Knusprige Aubergine mit Honig und Limette</w:t>
      </w:r>
      <w:r>
        <w:rPr>
          <w:rStyle w:val="FootnoteReference"/>
        </w:rPr>
        <w:footnoteReference w:id="895"/>
      </w:r>
      <w:r>
        <w:t xml:space="preserve"> </w:t>
      </w:r>
    </w:p>
    <w:p w14:paraId="6D522D63" w14:textId="77777777" w:rsidR="003D14A4" w:rsidRPr="00523D96" w:rsidRDefault="003D14A4" w:rsidP="003D14A4">
      <w:pPr>
        <w:rPr>
          <w:sz w:val="24"/>
          <w:szCs w:val="24"/>
          <w:u w:val="single"/>
        </w:rPr>
      </w:pPr>
      <w:r w:rsidRPr="00523D96">
        <w:rPr>
          <w:sz w:val="24"/>
          <w:szCs w:val="24"/>
          <w:u w:val="single"/>
        </w:rPr>
        <w:t>Zutaten</w:t>
      </w:r>
    </w:p>
    <w:p w14:paraId="04A42295" w14:textId="77777777" w:rsidR="003D14A4" w:rsidRDefault="003D14A4" w:rsidP="003D14A4">
      <w:pPr>
        <w:rPr>
          <w:sz w:val="24"/>
          <w:szCs w:val="24"/>
        </w:rPr>
      </w:pPr>
      <w:r>
        <w:rPr>
          <w:sz w:val="24"/>
          <w:szCs w:val="24"/>
        </w:rPr>
        <w:t>1 große Aubergine</w:t>
      </w:r>
    </w:p>
    <w:p w14:paraId="27CF6C19" w14:textId="77777777" w:rsidR="003D14A4" w:rsidRDefault="003D14A4" w:rsidP="003D14A4">
      <w:pPr>
        <w:rPr>
          <w:sz w:val="24"/>
          <w:szCs w:val="24"/>
        </w:rPr>
      </w:pPr>
      <w:r>
        <w:rPr>
          <w:sz w:val="24"/>
          <w:szCs w:val="24"/>
        </w:rPr>
        <w:t>500 ml Milch</w:t>
      </w:r>
    </w:p>
    <w:p w14:paraId="5B72B6E0" w14:textId="77777777" w:rsidR="003D14A4" w:rsidRDefault="003D14A4" w:rsidP="003D14A4">
      <w:pPr>
        <w:rPr>
          <w:sz w:val="24"/>
          <w:szCs w:val="24"/>
        </w:rPr>
      </w:pPr>
      <w:r>
        <w:rPr>
          <w:sz w:val="24"/>
          <w:szCs w:val="24"/>
        </w:rPr>
        <w:t>150 g Polentagrieß</w:t>
      </w:r>
    </w:p>
    <w:p w14:paraId="5ADE8744" w14:textId="77777777" w:rsidR="003D14A4" w:rsidRDefault="003D14A4" w:rsidP="003D14A4">
      <w:pPr>
        <w:rPr>
          <w:sz w:val="24"/>
          <w:szCs w:val="24"/>
        </w:rPr>
      </w:pPr>
      <w:r>
        <w:rPr>
          <w:sz w:val="24"/>
          <w:szCs w:val="24"/>
        </w:rPr>
        <w:t>2 TL grobes Meersalz</w:t>
      </w:r>
    </w:p>
    <w:p w14:paraId="25F81804" w14:textId="77777777" w:rsidR="003D14A4" w:rsidRDefault="003D14A4" w:rsidP="003D14A4">
      <w:pPr>
        <w:rPr>
          <w:sz w:val="24"/>
          <w:szCs w:val="24"/>
        </w:rPr>
      </w:pPr>
      <w:r>
        <w:rPr>
          <w:sz w:val="24"/>
          <w:szCs w:val="24"/>
        </w:rPr>
        <w:t>Etwas Olivenöl</w:t>
      </w:r>
    </w:p>
    <w:p w14:paraId="39BE22E7" w14:textId="77777777" w:rsidR="003D14A4" w:rsidRDefault="003D14A4" w:rsidP="003D14A4">
      <w:pPr>
        <w:rPr>
          <w:sz w:val="24"/>
          <w:szCs w:val="24"/>
        </w:rPr>
      </w:pPr>
      <w:r>
        <w:rPr>
          <w:sz w:val="24"/>
          <w:szCs w:val="24"/>
        </w:rPr>
        <w:t>Abgeriebene Schale von 2 Limetten</w:t>
      </w:r>
    </w:p>
    <w:p w14:paraId="4E4DBC67" w14:textId="77777777" w:rsidR="003D14A4" w:rsidRDefault="003D14A4" w:rsidP="003D14A4">
      <w:pPr>
        <w:rPr>
          <w:sz w:val="24"/>
          <w:szCs w:val="24"/>
        </w:rPr>
      </w:pPr>
      <w:r>
        <w:rPr>
          <w:sz w:val="24"/>
          <w:szCs w:val="24"/>
        </w:rPr>
        <w:t>2 EL klarer Honig</w:t>
      </w:r>
    </w:p>
    <w:p w14:paraId="17419602" w14:textId="77777777" w:rsidR="003D14A4" w:rsidRDefault="003D14A4" w:rsidP="003D14A4">
      <w:pPr>
        <w:rPr>
          <w:sz w:val="24"/>
          <w:szCs w:val="24"/>
        </w:rPr>
      </w:pPr>
    </w:p>
    <w:p w14:paraId="4A24955B" w14:textId="77777777" w:rsidR="003D14A4" w:rsidRDefault="003D14A4" w:rsidP="003D14A4">
      <w:pPr>
        <w:rPr>
          <w:sz w:val="24"/>
          <w:szCs w:val="24"/>
        </w:rPr>
      </w:pPr>
      <w:r>
        <w:rPr>
          <w:sz w:val="24"/>
          <w:szCs w:val="24"/>
        </w:rPr>
        <w:t>Zubereitung:</w:t>
      </w:r>
    </w:p>
    <w:p w14:paraId="78829A99" w14:textId="77777777" w:rsidR="003D14A4" w:rsidRPr="008B2B77" w:rsidRDefault="003D14A4" w:rsidP="003D14A4">
      <w:pPr>
        <w:pStyle w:val="ListParagraph"/>
        <w:numPr>
          <w:ilvl w:val="0"/>
          <w:numId w:val="127"/>
        </w:numPr>
        <w:spacing w:after="120"/>
        <w:ind w:left="714" w:hanging="357"/>
        <w:contextualSpacing w:val="0"/>
        <w:jc w:val="both"/>
        <w:rPr>
          <w:sz w:val="24"/>
          <w:szCs w:val="24"/>
        </w:rPr>
      </w:pPr>
      <w:r w:rsidRPr="008B2B77">
        <w:rPr>
          <w:sz w:val="24"/>
          <w:szCs w:val="24"/>
        </w:rPr>
        <w:t>Die Aubergine in etwa 7,5cm lange, fingerdicke Stücke schneiden, in eine große Schüssel geben. Die Stücke mit Milch übergießen und etwa 1 Stunde ziehen lassen, damit das Gemüse die Bitterstoffe verliert.</w:t>
      </w:r>
    </w:p>
    <w:p w14:paraId="4571D7EB" w14:textId="77777777" w:rsidR="003D14A4" w:rsidRPr="008B2B77" w:rsidRDefault="003D14A4" w:rsidP="003D14A4">
      <w:pPr>
        <w:pStyle w:val="ListParagraph"/>
        <w:numPr>
          <w:ilvl w:val="0"/>
          <w:numId w:val="127"/>
        </w:numPr>
        <w:spacing w:after="120"/>
        <w:ind w:left="714" w:hanging="357"/>
        <w:contextualSpacing w:val="0"/>
        <w:jc w:val="both"/>
        <w:rPr>
          <w:sz w:val="24"/>
          <w:szCs w:val="24"/>
        </w:rPr>
      </w:pPr>
      <w:r w:rsidRPr="008B2B77">
        <w:rPr>
          <w:sz w:val="24"/>
          <w:szCs w:val="24"/>
        </w:rPr>
        <w:t>Den Backofen auf 220°C (Gas Stufe 7) vorheizen. Den Gries auf einem tiefen Teller mit dem Meersalz vermischen. Die Auberginenstücke aus der Milch nehmen, im Grieß wenden, bis sie gleichmäßig damit bedeckt sind, und auf ein mit Backpapier ausgelegtes Backblech legen.</w:t>
      </w:r>
    </w:p>
    <w:p w14:paraId="3B75216C" w14:textId="77777777" w:rsidR="003D14A4" w:rsidRDefault="003D14A4" w:rsidP="003D14A4">
      <w:pPr>
        <w:pStyle w:val="ListParagraph"/>
        <w:numPr>
          <w:ilvl w:val="0"/>
          <w:numId w:val="127"/>
        </w:numPr>
        <w:spacing w:after="120"/>
        <w:ind w:left="714" w:hanging="357"/>
        <w:contextualSpacing w:val="0"/>
        <w:jc w:val="both"/>
        <w:rPr>
          <w:sz w:val="24"/>
          <w:szCs w:val="24"/>
        </w:rPr>
      </w:pPr>
      <w:r w:rsidRPr="008B2B77">
        <w:rPr>
          <w:sz w:val="24"/>
          <w:szCs w:val="24"/>
        </w:rPr>
        <w:t>Die panierten Auberginenstücke mit etwas Olivenöl beträufeln und etwa 12 Minuten im Ofen backen, bis sie außen goldbraun knusprig und innen weich sind. Die Auberginenstücke mit Limettenschale bestreuen und mit Honig beträufelt warm servieren.</w:t>
      </w:r>
    </w:p>
    <w:p w14:paraId="178FF7EA" w14:textId="77777777" w:rsidR="003D14A4" w:rsidRDefault="003D14A4" w:rsidP="003D14A4">
      <w:pPr>
        <w:rPr>
          <w:sz w:val="24"/>
          <w:szCs w:val="24"/>
        </w:rPr>
      </w:pPr>
      <w:r>
        <w:rPr>
          <w:sz w:val="24"/>
          <w:szCs w:val="24"/>
        </w:rPr>
        <w:br w:type="page"/>
      </w:r>
    </w:p>
    <w:p w14:paraId="1B128FD1" w14:textId="77777777" w:rsidR="00446CD0" w:rsidRDefault="00446CD0" w:rsidP="00446CD0">
      <w:pPr>
        <w:pStyle w:val="Heading2"/>
        <w:spacing w:after="240"/>
      </w:pPr>
      <w:r>
        <w:lastRenderedPageBreak/>
        <w:t>Geröstete Auberginen mit Curry-Joghurt</w:t>
      </w:r>
      <w:r>
        <w:rPr>
          <w:rStyle w:val="FootnoteReference"/>
        </w:rPr>
        <w:footnoteReference w:id="896"/>
      </w:r>
      <w:r>
        <w:t xml:space="preserve"> </w:t>
      </w:r>
    </w:p>
    <w:p w14:paraId="32240DAF" w14:textId="77777777" w:rsidR="00446CD0" w:rsidRDefault="00446CD0" w:rsidP="00446CD0">
      <w:pPr>
        <w:rPr>
          <w:sz w:val="24"/>
          <w:szCs w:val="24"/>
        </w:rPr>
      </w:pPr>
      <w:r w:rsidRPr="00864286">
        <w:rPr>
          <w:sz w:val="24"/>
          <w:szCs w:val="24"/>
          <w:u w:val="single"/>
        </w:rPr>
        <w:t>Zutaten</w:t>
      </w:r>
      <w:r>
        <w:rPr>
          <w:sz w:val="24"/>
          <w:szCs w:val="24"/>
        </w:rPr>
        <w:t xml:space="preserve"> (für 4 Portionen)</w:t>
      </w:r>
    </w:p>
    <w:p w14:paraId="2C2DB45D" w14:textId="77777777" w:rsidR="00446CD0" w:rsidRDefault="00446CD0" w:rsidP="00446CD0">
      <w:pPr>
        <w:rPr>
          <w:sz w:val="24"/>
          <w:szCs w:val="24"/>
        </w:rPr>
      </w:pPr>
      <w:r>
        <w:rPr>
          <w:sz w:val="24"/>
          <w:szCs w:val="24"/>
        </w:rPr>
        <w:t>3 große Auberginen</w:t>
      </w:r>
    </w:p>
    <w:p w14:paraId="706D19B1" w14:textId="77777777" w:rsidR="00446CD0" w:rsidRDefault="00446CD0" w:rsidP="00446CD0">
      <w:pPr>
        <w:rPr>
          <w:sz w:val="24"/>
          <w:szCs w:val="24"/>
        </w:rPr>
      </w:pPr>
      <w:r>
        <w:rPr>
          <w:sz w:val="24"/>
          <w:szCs w:val="24"/>
        </w:rPr>
        <w:t>6,5 EL Erdnussöl</w:t>
      </w:r>
    </w:p>
    <w:p w14:paraId="247F8733" w14:textId="77777777" w:rsidR="00446CD0" w:rsidRDefault="00446CD0" w:rsidP="00446CD0">
      <w:pPr>
        <w:rPr>
          <w:sz w:val="24"/>
          <w:szCs w:val="24"/>
        </w:rPr>
      </w:pPr>
      <w:r>
        <w:rPr>
          <w:sz w:val="24"/>
          <w:szCs w:val="24"/>
        </w:rPr>
        <w:t>200 g griechischer Joghurt</w:t>
      </w:r>
    </w:p>
    <w:p w14:paraId="4B727895" w14:textId="77777777" w:rsidR="00446CD0" w:rsidRDefault="00446CD0" w:rsidP="00446CD0">
      <w:pPr>
        <w:rPr>
          <w:sz w:val="24"/>
          <w:szCs w:val="24"/>
        </w:rPr>
      </w:pPr>
      <w:r>
        <w:rPr>
          <w:sz w:val="24"/>
          <w:szCs w:val="24"/>
        </w:rPr>
        <w:t>2 TL mittelscharfes Currypulver</w:t>
      </w:r>
    </w:p>
    <w:p w14:paraId="0188C9CB" w14:textId="77777777" w:rsidR="00446CD0" w:rsidRDefault="00446CD0" w:rsidP="00446CD0">
      <w:pPr>
        <w:rPr>
          <w:sz w:val="24"/>
          <w:szCs w:val="24"/>
        </w:rPr>
      </w:pPr>
      <w:r>
        <w:rPr>
          <w:sz w:val="24"/>
          <w:szCs w:val="24"/>
        </w:rPr>
        <w:t>¼ TL gemahlene Kurkuma</w:t>
      </w:r>
    </w:p>
    <w:p w14:paraId="77B2262B" w14:textId="77777777" w:rsidR="00446CD0" w:rsidRDefault="00446CD0" w:rsidP="00446CD0">
      <w:pPr>
        <w:rPr>
          <w:sz w:val="24"/>
          <w:szCs w:val="24"/>
        </w:rPr>
      </w:pPr>
      <w:r>
        <w:rPr>
          <w:sz w:val="24"/>
          <w:szCs w:val="24"/>
        </w:rPr>
        <w:t>1 Bio-Limette, 1 TL abgeriebene Schale, dann 2 TL Saft ausgepresst</w:t>
      </w:r>
    </w:p>
    <w:p w14:paraId="086F2D05" w14:textId="77777777" w:rsidR="00446CD0" w:rsidRDefault="00446CD0" w:rsidP="00446CD0">
      <w:pPr>
        <w:rPr>
          <w:sz w:val="24"/>
          <w:szCs w:val="24"/>
        </w:rPr>
      </w:pPr>
      <w:r>
        <w:rPr>
          <w:sz w:val="24"/>
          <w:szCs w:val="24"/>
        </w:rPr>
        <w:t>1 Zwiebel, in dünne Ringe geschnitten</w:t>
      </w:r>
    </w:p>
    <w:p w14:paraId="2C1EDF53" w14:textId="77777777" w:rsidR="00446CD0" w:rsidRDefault="00446CD0" w:rsidP="00446CD0">
      <w:pPr>
        <w:rPr>
          <w:sz w:val="24"/>
          <w:szCs w:val="24"/>
        </w:rPr>
      </w:pPr>
      <w:r>
        <w:rPr>
          <w:sz w:val="24"/>
          <w:szCs w:val="24"/>
        </w:rPr>
        <w:t>30 g gehobelte Mandeln</w:t>
      </w:r>
    </w:p>
    <w:p w14:paraId="376A4A12" w14:textId="77777777" w:rsidR="00446CD0" w:rsidRDefault="00446CD0" w:rsidP="00446CD0">
      <w:pPr>
        <w:rPr>
          <w:sz w:val="24"/>
          <w:szCs w:val="24"/>
        </w:rPr>
      </w:pPr>
      <w:r>
        <w:rPr>
          <w:sz w:val="24"/>
          <w:szCs w:val="24"/>
        </w:rPr>
        <w:t>½ TL Kreuzkümmelsamen, geröstet und leicht zerstoßen</w:t>
      </w:r>
    </w:p>
    <w:p w14:paraId="03A862FE" w14:textId="77777777" w:rsidR="00446CD0" w:rsidRDefault="00446CD0" w:rsidP="00446CD0">
      <w:pPr>
        <w:rPr>
          <w:sz w:val="24"/>
          <w:szCs w:val="24"/>
        </w:rPr>
      </w:pPr>
      <w:r>
        <w:rPr>
          <w:sz w:val="24"/>
          <w:szCs w:val="24"/>
        </w:rPr>
        <w:t>½ TL Koriandersamen, geröstet und leicht zerstoßen</w:t>
      </w:r>
    </w:p>
    <w:p w14:paraId="6DEA6491" w14:textId="77777777" w:rsidR="00446CD0" w:rsidRDefault="00446CD0" w:rsidP="00446CD0">
      <w:pPr>
        <w:rPr>
          <w:sz w:val="24"/>
          <w:szCs w:val="24"/>
        </w:rPr>
      </w:pPr>
      <w:r>
        <w:rPr>
          <w:sz w:val="24"/>
          <w:szCs w:val="24"/>
        </w:rPr>
        <w:t>40 g Granatapfelkerne</w:t>
      </w:r>
    </w:p>
    <w:p w14:paraId="5420F4A7" w14:textId="77777777" w:rsidR="00446CD0" w:rsidRDefault="00446CD0" w:rsidP="00446CD0">
      <w:pPr>
        <w:rPr>
          <w:sz w:val="24"/>
          <w:szCs w:val="24"/>
        </w:rPr>
      </w:pPr>
    </w:p>
    <w:p w14:paraId="0F568CC1" w14:textId="77777777" w:rsidR="00446CD0" w:rsidRDefault="00446CD0" w:rsidP="00446CD0">
      <w:pPr>
        <w:rPr>
          <w:sz w:val="24"/>
          <w:szCs w:val="24"/>
        </w:rPr>
      </w:pPr>
      <w:r>
        <w:rPr>
          <w:sz w:val="24"/>
          <w:szCs w:val="24"/>
        </w:rPr>
        <w:t>Zubereitung:</w:t>
      </w:r>
    </w:p>
    <w:p w14:paraId="066272AD" w14:textId="77777777" w:rsidR="00446CD0" w:rsidRPr="003C352A" w:rsidRDefault="00446CD0" w:rsidP="00B40E8C">
      <w:pPr>
        <w:pStyle w:val="ListParagraph"/>
        <w:numPr>
          <w:ilvl w:val="0"/>
          <w:numId w:val="1018"/>
        </w:numPr>
        <w:spacing w:after="120"/>
        <w:ind w:left="714" w:hanging="357"/>
        <w:contextualSpacing w:val="0"/>
        <w:jc w:val="both"/>
        <w:rPr>
          <w:sz w:val="24"/>
          <w:szCs w:val="24"/>
        </w:rPr>
      </w:pPr>
      <w:r w:rsidRPr="003C352A">
        <w:rPr>
          <w:sz w:val="24"/>
          <w:szCs w:val="24"/>
        </w:rPr>
        <w:t>Den Backofen auf 220 Grad Umluft vorheizen.</w:t>
      </w:r>
    </w:p>
    <w:p w14:paraId="09D610EC" w14:textId="77777777" w:rsidR="00446CD0" w:rsidRPr="003C352A" w:rsidRDefault="00446CD0" w:rsidP="00B40E8C">
      <w:pPr>
        <w:pStyle w:val="ListParagraph"/>
        <w:numPr>
          <w:ilvl w:val="0"/>
          <w:numId w:val="1018"/>
        </w:numPr>
        <w:spacing w:after="120"/>
        <w:ind w:left="714" w:hanging="357"/>
        <w:contextualSpacing w:val="0"/>
        <w:jc w:val="both"/>
        <w:rPr>
          <w:sz w:val="24"/>
          <w:szCs w:val="24"/>
        </w:rPr>
      </w:pPr>
      <w:r w:rsidRPr="003C352A">
        <w:rPr>
          <w:sz w:val="24"/>
          <w:szCs w:val="24"/>
        </w:rPr>
        <w:t>Von den Auberginen mit einem Sparschäler die Schale in Streifen abziehen, sodass abwechselnd helle und dunkle Streifen entstehen. Die Auberginen quer in 2 cm dicke Scheiben schneiden. In eine große Schüssel geben und sorgfältig mit 4,5 EL Öl, ½ TL Salz und reichlich Pfeffer mischen. Auf einem mit Backpapier bedecken Backblech verteilen und 40 – 45 Minuten rösten, bis sie dunkelbraun sind. Aus dem Ofen nehmen und abkühlen lassen.</w:t>
      </w:r>
    </w:p>
    <w:p w14:paraId="7453D871" w14:textId="77777777" w:rsidR="00446CD0" w:rsidRPr="003C352A" w:rsidRDefault="00446CD0" w:rsidP="00B40E8C">
      <w:pPr>
        <w:pStyle w:val="ListParagraph"/>
        <w:numPr>
          <w:ilvl w:val="0"/>
          <w:numId w:val="1018"/>
        </w:numPr>
        <w:spacing w:after="120"/>
        <w:ind w:left="714" w:hanging="357"/>
        <w:contextualSpacing w:val="0"/>
        <w:jc w:val="both"/>
        <w:rPr>
          <w:sz w:val="24"/>
          <w:szCs w:val="24"/>
        </w:rPr>
      </w:pPr>
      <w:r w:rsidRPr="003C352A">
        <w:rPr>
          <w:sz w:val="24"/>
          <w:szCs w:val="24"/>
        </w:rPr>
        <w:t>Den Joghurt mit 1 TL Currypulver sowie Kurkuma, Limettensaft, 1 großzügigen Prise und 1 kräftigen Prise frisch gemahlenen Pfeffer verrühren. Bis zur Verwendung kühl stellen.</w:t>
      </w:r>
    </w:p>
    <w:p w14:paraId="4FA3556B" w14:textId="77777777" w:rsidR="00446CD0" w:rsidRPr="003C352A" w:rsidRDefault="00446CD0" w:rsidP="00B40E8C">
      <w:pPr>
        <w:pStyle w:val="ListParagraph"/>
        <w:numPr>
          <w:ilvl w:val="0"/>
          <w:numId w:val="1018"/>
        </w:numPr>
        <w:spacing w:after="120"/>
        <w:ind w:left="714" w:hanging="357"/>
        <w:contextualSpacing w:val="0"/>
        <w:jc w:val="both"/>
        <w:rPr>
          <w:sz w:val="24"/>
          <w:szCs w:val="24"/>
        </w:rPr>
      </w:pPr>
      <w:r w:rsidRPr="003C352A">
        <w:rPr>
          <w:sz w:val="24"/>
          <w:szCs w:val="24"/>
        </w:rPr>
        <w:t>Das restliche Öl in einer großen Pfanne bei mittlerer bis hoher Temperatur erhitzen. Die Zwiebelringe darin unter häufigem Rühren 8 Minuten braten, bis sie weich und dunkelbraun sind. Das restliche Currypulver, die Mandeln und 1 Prise Salz hinzufügen und alles weitere 2 Minuten braten, bis die Mandeln hellbraun sind.</w:t>
      </w:r>
    </w:p>
    <w:p w14:paraId="4810D924" w14:textId="77777777" w:rsidR="00446CD0" w:rsidRDefault="00446CD0" w:rsidP="00B40E8C">
      <w:pPr>
        <w:pStyle w:val="ListParagraph"/>
        <w:numPr>
          <w:ilvl w:val="0"/>
          <w:numId w:val="1018"/>
        </w:numPr>
        <w:spacing w:after="120"/>
        <w:ind w:left="714" w:hanging="357"/>
        <w:contextualSpacing w:val="0"/>
        <w:jc w:val="both"/>
        <w:rPr>
          <w:sz w:val="24"/>
          <w:szCs w:val="24"/>
        </w:rPr>
      </w:pPr>
      <w:r w:rsidRPr="003C352A">
        <w:rPr>
          <w:sz w:val="24"/>
          <w:szCs w:val="24"/>
        </w:rPr>
        <w:t>Kurz vor dem Servieren die Auberginenscheiben leicht überlappend auf einer großen Platte oder auf Portionstellern anrichten. Erst die Joghurtsauce, dann die Zwiebelmischung daraufgeben. Das Gericht mit Kreuzkümmel, Koriander, Granatapfelkernen und Limettenschale bestreuen und servieren.</w:t>
      </w:r>
    </w:p>
    <w:p w14:paraId="75D7E96B" w14:textId="77777777" w:rsidR="00E74DD8" w:rsidRDefault="00E74DD8" w:rsidP="00E74DD8">
      <w:pPr>
        <w:pStyle w:val="Heading2"/>
        <w:spacing w:after="240"/>
      </w:pPr>
      <w:r>
        <w:lastRenderedPageBreak/>
        <w:t>Auberginen mit Tomatensalat</w:t>
      </w:r>
      <w:r>
        <w:rPr>
          <w:rStyle w:val="FootnoteReference"/>
        </w:rPr>
        <w:footnoteReference w:id="897"/>
      </w:r>
      <w:r>
        <w:t xml:space="preserve"> </w:t>
      </w:r>
    </w:p>
    <w:p w14:paraId="7722B69D" w14:textId="77777777" w:rsidR="00E74DD8" w:rsidRDefault="00E74DD8" w:rsidP="00E74DD8">
      <w:pPr>
        <w:rPr>
          <w:sz w:val="24"/>
          <w:szCs w:val="24"/>
        </w:rPr>
      </w:pPr>
      <w:r w:rsidRPr="000A56F4">
        <w:rPr>
          <w:sz w:val="24"/>
          <w:szCs w:val="24"/>
          <w:u w:val="single"/>
        </w:rPr>
        <w:t>Zutaten</w:t>
      </w:r>
      <w:r>
        <w:rPr>
          <w:sz w:val="24"/>
          <w:szCs w:val="24"/>
        </w:rPr>
        <w:t xml:space="preserve"> (für 4 Portionen):</w:t>
      </w:r>
    </w:p>
    <w:p w14:paraId="09C491E9" w14:textId="77777777" w:rsidR="00E74DD8" w:rsidRDefault="00E74DD8" w:rsidP="00E74DD8">
      <w:pPr>
        <w:rPr>
          <w:sz w:val="24"/>
          <w:szCs w:val="24"/>
        </w:rPr>
      </w:pPr>
      <w:r>
        <w:rPr>
          <w:sz w:val="24"/>
          <w:szCs w:val="24"/>
        </w:rPr>
        <w:t>4 Auberginen</w:t>
      </w:r>
    </w:p>
    <w:p w14:paraId="551E4846" w14:textId="77777777" w:rsidR="00E74DD8" w:rsidRDefault="00E74DD8" w:rsidP="00E74DD8">
      <w:pPr>
        <w:rPr>
          <w:sz w:val="24"/>
          <w:szCs w:val="24"/>
        </w:rPr>
      </w:pPr>
      <w:r>
        <w:rPr>
          <w:sz w:val="24"/>
          <w:szCs w:val="24"/>
        </w:rPr>
        <w:t>8 EL Olivenöl</w:t>
      </w:r>
    </w:p>
    <w:p w14:paraId="05C77ADA" w14:textId="77777777" w:rsidR="00E74DD8" w:rsidRDefault="00E74DD8" w:rsidP="00E74DD8">
      <w:pPr>
        <w:rPr>
          <w:sz w:val="24"/>
          <w:szCs w:val="24"/>
        </w:rPr>
      </w:pPr>
      <w:r>
        <w:rPr>
          <w:sz w:val="24"/>
          <w:szCs w:val="24"/>
        </w:rPr>
        <w:t>40 g geschälte helle Sesamsaat</w:t>
      </w:r>
    </w:p>
    <w:p w14:paraId="50C0B35E" w14:textId="77777777" w:rsidR="00E74DD8" w:rsidRDefault="00E74DD8" w:rsidP="00E74DD8">
      <w:pPr>
        <w:rPr>
          <w:sz w:val="24"/>
          <w:szCs w:val="24"/>
        </w:rPr>
      </w:pPr>
      <w:r>
        <w:rPr>
          <w:sz w:val="24"/>
          <w:szCs w:val="24"/>
        </w:rPr>
        <w:t>Salz</w:t>
      </w:r>
    </w:p>
    <w:p w14:paraId="0BAE0381" w14:textId="77777777" w:rsidR="00E74DD8" w:rsidRDefault="00E74DD8" w:rsidP="00E74DD8">
      <w:pPr>
        <w:rPr>
          <w:sz w:val="24"/>
          <w:szCs w:val="24"/>
        </w:rPr>
      </w:pPr>
      <w:r>
        <w:rPr>
          <w:sz w:val="24"/>
          <w:szCs w:val="24"/>
        </w:rPr>
        <w:t>1 – 2 Knoblauchzehen</w:t>
      </w:r>
    </w:p>
    <w:p w14:paraId="2DC923FC" w14:textId="77777777" w:rsidR="00E74DD8" w:rsidRDefault="00E74DD8" w:rsidP="00E74DD8">
      <w:pPr>
        <w:rPr>
          <w:sz w:val="24"/>
          <w:szCs w:val="24"/>
        </w:rPr>
      </w:pPr>
      <w:r>
        <w:rPr>
          <w:sz w:val="24"/>
          <w:szCs w:val="24"/>
        </w:rPr>
        <w:t>1 TL Chiliflocken</w:t>
      </w:r>
    </w:p>
    <w:p w14:paraId="18765643" w14:textId="77777777" w:rsidR="00E74DD8" w:rsidRDefault="00E74DD8" w:rsidP="00E74DD8">
      <w:pPr>
        <w:rPr>
          <w:sz w:val="24"/>
          <w:szCs w:val="24"/>
        </w:rPr>
      </w:pPr>
      <w:r>
        <w:rPr>
          <w:sz w:val="24"/>
          <w:szCs w:val="24"/>
        </w:rPr>
        <w:t>2 Zweige Rosmarin</w:t>
      </w:r>
    </w:p>
    <w:p w14:paraId="0ED80868" w14:textId="77777777" w:rsidR="00E74DD8" w:rsidRDefault="00E74DD8" w:rsidP="00E74DD8">
      <w:pPr>
        <w:rPr>
          <w:sz w:val="24"/>
          <w:szCs w:val="24"/>
        </w:rPr>
      </w:pPr>
      <w:r>
        <w:rPr>
          <w:sz w:val="24"/>
          <w:szCs w:val="24"/>
        </w:rPr>
        <w:t>40 g Butter</w:t>
      </w:r>
    </w:p>
    <w:p w14:paraId="10C73CE0" w14:textId="77777777" w:rsidR="00E74DD8" w:rsidRDefault="00E74DD8" w:rsidP="00E74DD8">
      <w:pPr>
        <w:rPr>
          <w:sz w:val="24"/>
          <w:szCs w:val="24"/>
        </w:rPr>
      </w:pPr>
      <w:r>
        <w:rPr>
          <w:sz w:val="24"/>
          <w:szCs w:val="24"/>
        </w:rPr>
        <w:t>500 g Tomaten</w:t>
      </w:r>
    </w:p>
    <w:p w14:paraId="46770E9A" w14:textId="77777777" w:rsidR="00E74DD8" w:rsidRDefault="00E74DD8" w:rsidP="00E74DD8">
      <w:pPr>
        <w:rPr>
          <w:sz w:val="24"/>
          <w:szCs w:val="24"/>
        </w:rPr>
      </w:pPr>
      <w:r>
        <w:rPr>
          <w:sz w:val="24"/>
          <w:szCs w:val="24"/>
        </w:rPr>
        <w:t>½ Bund Schnittlauch</w:t>
      </w:r>
    </w:p>
    <w:p w14:paraId="607810BF" w14:textId="77777777" w:rsidR="00E74DD8" w:rsidRDefault="00E74DD8" w:rsidP="00E74DD8">
      <w:pPr>
        <w:rPr>
          <w:sz w:val="24"/>
          <w:szCs w:val="24"/>
        </w:rPr>
      </w:pPr>
      <w:r>
        <w:rPr>
          <w:sz w:val="24"/>
          <w:szCs w:val="24"/>
        </w:rPr>
        <w:t>Saft von 1 Limette</w:t>
      </w:r>
    </w:p>
    <w:p w14:paraId="79275151" w14:textId="77777777" w:rsidR="00E74DD8" w:rsidRDefault="00E74DD8" w:rsidP="00E74DD8">
      <w:pPr>
        <w:rPr>
          <w:sz w:val="24"/>
          <w:szCs w:val="24"/>
        </w:rPr>
      </w:pPr>
      <w:r>
        <w:rPr>
          <w:sz w:val="24"/>
          <w:szCs w:val="24"/>
        </w:rPr>
        <w:t>4 EL Sojasauce</w:t>
      </w:r>
    </w:p>
    <w:p w14:paraId="746779C6" w14:textId="77777777" w:rsidR="00E74DD8" w:rsidRDefault="00E74DD8" w:rsidP="00E74DD8">
      <w:pPr>
        <w:rPr>
          <w:sz w:val="24"/>
          <w:szCs w:val="24"/>
        </w:rPr>
      </w:pPr>
      <w:r>
        <w:rPr>
          <w:sz w:val="24"/>
          <w:szCs w:val="24"/>
        </w:rPr>
        <w:t>Salz, Pfeffer, Zucker</w:t>
      </w:r>
    </w:p>
    <w:p w14:paraId="40B789C1" w14:textId="77777777" w:rsidR="00E74DD8" w:rsidRDefault="00E74DD8" w:rsidP="00E74DD8">
      <w:pPr>
        <w:rPr>
          <w:sz w:val="24"/>
          <w:szCs w:val="24"/>
        </w:rPr>
      </w:pPr>
    </w:p>
    <w:p w14:paraId="5C2C8F72" w14:textId="77777777" w:rsidR="00E74DD8" w:rsidRDefault="00E74DD8" w:rsidP="00E74DD8">
      <w:pPr>
        <w:rPr>
          <w:sz w:val="24"/>
          <w:szCs w:val="24"/>
        </w:rPr>
      </w:pPr>
      <w:r>
        <w:rPr>
          <w:sz w:val="24"/>
          <w:szCs w:val="24"/>
        </w:rPr>
        <w:t>Zubereitungszeit: 1 Stunde 10 Minuten</w:t>
      </w:r>
    </w:p>
    <w:p w14:paraId="3487FC8E" w14:textId="77777777" w:rsidR="00E74DD8" w:rsidRPr="00825F60" w:rsidRDefault="00E74DD8" w:rsidP="00B40E8C">
      <w:pPr>
        <w:pStyle w:val="ListParagraph"/>
        <w:numPr>
          <w:ilvl w:val="0"/>
          <w:numId w:val="715"/>
        </w:numPr>
        <w:spacing w:after="120"/>
        <w:ind w:left="714" w:hanging="357"/>
        <w:contextualSpacing w:val="0"/>
        <w:jc w:val="both"/>
        <w:rPr>
          <w:sz w:val="24"/>
          <w:szCs w:val="24"/>
        </w:rPr>
      </w:pPr>
      <w:r w:rsidRPr="00825F60">
        <w:rPr>
          <w:sz w:val="24"/>
          <w:szCs w:val="24"/>
        </w:rPr>
        <w:t>Auberginen waschen, trocken tupfen und streifig schälen. Auberginen mittig längs ein, aber nicht durchschneiden, mit je 1 EL Olivenöl einpinseln und auf dem heißen Grill geschlossen 30 Minuten garen, dabei mehrmals wenden.</w:t>
      </w:r>
    </w:p>
    <w:p w14:paraId="5FF09BE4" w14:textId="77777777" w:rsidR="00E74DD8" w:rsidRPr="00825F60" w:rsidRDefault="00E74DD8" w:rsidP="00B40E8C">
      <w:pPr>
        <w:pStyle w:val="ListParagraph"/>
        <w:numPr>
          <w:ilvl w:val="0"/>
          <w:numId w:val="715"/>
        </w:numPr>
        <w:spacing w:after="120"/>
        <w:ind w:left="714" w:hanging="357"/>
        <w:contextualSpacing w:val="0"/>
        <w:jc w:val="both"/>
        <w:rPr>
          <w:sz w:val="24"/>
          <w:szCs w:val="24"/>
        </w:rPr>
      </w:pPr>
      <w:r w:rsidRPr="00825F60">
        <w:rPr>
          <w:sz w:val="24"/>
          <w:szCs w:val="24"/>
        </w:rPr>
        <w:t>Inzwischen Sesam in einer Pfanne ohne Fett anrösten. Abkühlen lassen, mit 1 TL Salz in einen Mörser geben und grob zerstoßen. Knoblauch fein hacken und mit Chili zum Sesam geben.</w:t>
      </w:r>
    </w:p>
    <w:p w14:paraId="2C995E89" w14:textId="77777777" w:rsidR="00E74DD8" w:rsidRPr="00825F60" w:rsidRDefault="00E74DD8" w:rsidP="00B40E8C">
      <w:pPr>
        <w:pStyle w:val="ListParagraph"/>
        <w:numPr>
          <w:ilvl w:val="0"/>
          <w:numId w:val="715"/>
        </w:numPr>
        <w:spacing w:after="120"/>
        <w:ind w:left="714" w:hanging="357"/>
        <w:contextualSpacing w:val="0"/>
        <w:jc w:val="both"/>
        <w:rPr>
          <w:sz w:val="24"/>
          <w:szCs w:val="24"/>
        </w:rPr>
      </w:pPr>
      <w:r w:rsidRPr="00825F60">
        <w:rPr>
          <w:sz w:val="24"/>
          <w:szCs w:val="24"/>
        </w:rPr>
        <w:t>Auberginen vom Grill nehmen, mit 2 Löffeln an der Einschnittstelle auseinanderdrücken und mit der Sesammischung füllen. Auberginen weitere 10-15 Minuten geschlossen zu Ende garen.</w:t>
      </w:r>
    </w:p>
    <w:p w14:paraId="12CC660B" w14:textId="77777777" w:rsidR="00E74DD8" w:rsidRPr="00825F60" w:rsidRDefault="00E74DD8" w:rsidP="00B40E8C">
      <w:pPr>
        <w:pStyle w:val="ListParagraph"/>
        <w:numPr>
          <w:ilvl w:val="0"/>
          <w:numId w:val="715"/>
        </w:numPr>
        <w:spacing w:after="120"/>
        <w:ind w:left="714" w:hanging="357"/>
        <w:contextualSpacing w:val="0"/>
        <w:jc w:val="both"/>
        <w:rPr>
          <w:sz w:val="24"/>
          <w:szCs w:val="24"/>
        </w:rPr>
      </w:pPr>
      <w:r w:rsidRPr="00825F60">
        <w:rPr>
          <w:sz w:val="24"/>
          <w:szCs w:val="24"/>
        </w:rPr>
        <w:t>Inzwischen Rosmarinnadeln von den Zweigen zupfen und fein hacken. Butter in einem Topf zerlassen. Rosmarin und restliches Olivenöl zugeben und 5 Minuten bei milder Hitze ziehen lassen.</w:t>
      </w:r>
    </w:p>
    <w:p w14:paraId="46737748" w14:textId="77777777" w:rsidR="00E74DD8" w:rsidRPr="00825F60" w:rsidRDefault="00E74DD8" w:rsidP="00B40E8C">
      <w:pPr>
        <w:pStyle w:val="ListParagraph"/>
        <w:numPr>
          <w:ilvl w:val="0"/>
          <w:numId w:val="715"/>
        </w:numPr>
        <w:spacing w:after="120"/>
        <w:ind w:left="714" w:hanging="357"/>
        <w:contextualSpacing w:val="0"/>
        <w:jc w:val="both"/>
        <w:rPr>
          <w:sz w:val="24"/>
          <w:szCs w:val="24"/>
        </w:rPr>
      </w:pPr>
      <w:r w:rsidRPr="00825F60">
        <w:rPr>
          <w:sz w:val="24"/>
          <w:szCs w:val="24"/>
        </w:rPr>
        <w:t>Tomaten waschen, trocken tupfen, in Scheiben schneiden und auf einer Platte verteilen. Schnittlauch in feine Röllchen schneiden.</w:t>
      </w:r>
    </w:p>
    <w:p w14:paraId="56B3E357" w14:textId="77777777" w:rsidR="00E74DD8" w:rsidRDefault="00E74DD8" w:rsidP="00B40E8C">
      <w:pPr>
        <w:pStyle w:val="ListParagraph"/>
        <w:numPr>
          <w:ilvl w:val="0"/>
          <w:numId w:val="715"/>
        </w:numPr>
        <w:spacing w:after="120"/>
        <w:ind w:left="714" w:hanging="357"/>
        <w:contextualSpacing w:val="0"/>
        <w:jc w:val="both"/>
        <w:rPr>
          <w:sz w:val="24"/>
          <w:szCs w:val="24"/>
        </w:rPr>
      </w:pPr>
      <w:r w:rsidRPr="00825F60">
        <w:rPr>
          <w:sz w:val="24"/>
          <w:szCs w:val="24"/>
        </w:rPr>
        <w:lastRenderedPageBreak/>
        <w:t>Limettensaft, Sojasauce und Schnittlauch zur Butter geben und mit Pfeffer und 1 Prise Zucker würzen. Gegrillte Auberginen auf die Tomaten setzen, mit der Buttersauce beträufeln und sofort servieren.</w:t>
      </w:r>
    </w:p>
    <w:p w14:paraId="4E2566CF" w14:textId="77777777" w:rsidR="00E74DD8" w:rsidRDefault="00E74DD8" w:rsidP="00E74DD8">
      <w:pPr>
        <w:rPr>
          <w:rFonts w:asciiTheme="majorHAnsi" w:eastAsiaTheme="majorEastAsia" w:hAnsiTheme="majorHAnsi" w:cstheme="majorBidi"/>
          <w:color w:val="2F5496" w:themeColor="accent1" w:themeShade="BF"/>
          <w:sz w:val="26"/>
          <w:szCs w:val="26"/>
        </w:rPr>
      </w:pPr>
      <w:r>
        <w:br w:type="page"/>
      </w:r>
    </w:p>
    <w:p w14:paraId="273113E4" w14:textId="25CB31BB" w:rsidR="00106AEC" w:rsidRDefault="00106AEC" w:rsidP="00106AEC">
      <w:pPr>
        <w:pStyle w:val="Heading2"/>
        <w:spacing w:after="240"/>
      </w:pPr>
      <w:r>
        <w:lastRenderedPageBreak/>
        <w:t>Gefüllte Auberginen-Schühchen – Papoutsákia</w:t>
      </w:r>
      <w:r>
        <w:rPr>
          <w:rStyle w:val="FootnoteReference"/>
        </w:rPr>
        <w:footnoteReference w:id="898"/>
      </w:r>
      <w:r>
        <w:t xml:space="preserve"> </w:t>
      </w:r>
    </w:p>
    <w:p w14:paraId="20D4E048" w14:textId="77777777" w:rsidR="00106AEC" w:rsidRDefault="00106AEC" w:rsidP="00106AEC">
      <w:pPr>
        <w:jc w:val="both"/>
        <w:rPr>
          <w:sz w:val="24"/>
          <w:szCs w:val="24"/>
        </w:rPr>
      </w:pPr>
      <w:r w:rsidRPr="00483F4B">
        <w:rPr>
          <w:sz w:val="24"/>
          <w:szCs w:val="24"/>
          <w:u w:val="single"/>
        </w:rPr>
        <w:t>Zutaten</w:t>
      </w:r>
      <w:r>
        <w:rPr>
          <w:sz w:val="24"/>
          <w:szCs w:val="24"/>
        </w:rPr>
        <w:t xml:space="preserve"> (für 4 Portionen):</w:t>
      </w:r>
    </w:p>
    <w:p w14:paraId="21ACE474" w14:textId="77777777" w:rsidR="00106AEC" w:rsidRDefault="00106AEC" w:rsidP="00106AEC">
      <w:pPr>
        <w:jc w:val="both"/>
        <w:rPr>
          <w:sz w:val="24"/>
          <w:szCs w:val="24"/>
        </w:rPr>
      </w:pPr>
      <w:r>
        <w:rPr>
          <w:sz w:val="24"/>
          <w:szCs w:val="24"/>
        </w:rPr>
        <w:t>4 mittelgroße Auberginen (etwa 1 kg)</w:t>
      </w:r>
    </w:p>
    <w:p w14:paraId="00C4F5C2" w14:textId="77777777" w:rsidR="00106AEC" w:rsidRDefault="00106AEC" w:rsidP="00106AEC">
      <w:pPr>
        <w:jc w:val="both"/>
        <w:rPr>
          <w:sz w:val="24"/>
          <w:szCs w:val="24"/>
        </w:rPr>
      </w:pPr>
      <w:r>
        <w:rPr>
          <w:sz w:val="24"/>
          <w:szCs w:val="24"/>
        </w:rPr>
        <w:t>4 EL Olivenöl und Öl für das Blech</w:t>
      </w:r>
    </w:p>
    <w:p w14:paraId="1F14CF1F" w14:textId="77777777" w:rsidR="00106AEC" w:rsidRDefault="00106AEC" w:rsidP="00106AEC">
      <w:pPr>
        <w:jc w:val="both"/>
        <w:rPr>
          <w:sz w:val="24"/>
          <w:szCs w:val="24"/>
        </w:rPr>
      </w:pPr>
      <w:r>
        <w:rPr>
          <w:sz w:val="24"/>
          <w:szCs w:val="24"/>
        </w:rPr>
        <w:t>1 große Zwiebel</w:t>
      </w:r>
    </w:p>
    <w:p w14:paraId="7C5AA237" w14:textId="77777777" w:rsidR="00106AEC" w:rsidRDefault="00106AEC" w:rsidP="00106AEC">
      <w:pPr>
        <w:jc w:val="both"/>
        <w:rPr>
          <w:sz w:val="24"/>
          <w:szCs w:val="24"/>
        </w:rPr>
      </w:pPr>
      <w:r>
        <w:rPr>
          <w:sz w:val="24"/>
          <w:szCs w:val="24"/>
        </w:rPr>
        <w:t>300 g Rinder- oder Lammhackfleisch</w:t>
      </w:r>
    </w:p>
    <w:p w14:paraId="3C0E0809" w14:textId="77777777" w:rsidR="00106AEC" w:rsidRDefault="00106AEC" w:rsidP="00106AEC">
      <w:pPr>
        <w:jc w:val="both"/>
        <w:rPr>
          <w:sz w:val="24"/>
          <w:szCs w:val="24"/>
        </w:rPr>
      </w:pPr>
      <w:r>
        <w:rPr>
          <w:sz w:val="24"/>
          <w:szCs w:val="24"/>
        </w:rPr>
        <w:t>300 g Fleischtomaten</w:t>
      </w:r>
    </w:p>
    <w:p w14:paraId="015720A8" w14:textId="77777777" w:rsidR="00106AEC" w:rsidRDefault="00106AEC" w:rsidP="00106AEC">
      <w:pPr>
        <w:jc w:val="both"/>
        <w:rPr>
          <w:sz w:val="24"/>
          <w:szCs w:val="24"/>
        </w:rPr>
      </w:pPr>
      <w:r>
        <w:rPr>
          <w:sz w:val="24"/>
          <w:szCs w:val="24"/>
        </w:rPr>
        <w:t>1 EL Tomatenmark</w:t>
      </w:r>
    </w:p>
    <w:p w14:paraId="068C8947" w14:textId="77777777" w:rsidR="00106AEC" w:rsidRDefault="00106AEC" w:rsidP="00106AEC">
      <w:pPr>
        <w:jc w:val="both"/>
        <w:rPr>
          <w:sz w:val="24"/>
          <w:szCs w:val="24"/>
        </w:rPr>
      </w:pPr>
      <w:r>
        <w:rPr>
          <w:sz w:val="24"/>
          <w:szCs w:val="24"/>
        </w:rPr>
        <w:t>Salz, Pfeffer</w:t>
      </w:r>
    </w:p>
    <w:p w14:paraId="587B1DC4" w14:textId="77777777" w:rsidR="00106AEC" w:rsidRDefault="00106AEC" w:rsidP="00106AEC">
      <w:pPr>
        <w:jc w:val="both"/>
        <w:rPr>
          <w:sz w:val="24"/>
          <w:szCs w:val="24"/>
        </w:rPr>
      </w:pPr>
      <w:r>
        <w:rPr>
          <w:sz w:val="24"/>
          <w:szCs w:val="24"/>
        </w:rPr>
        <w:t>1 Bund Petersilie</w:t>
      </w:r>
    </w:p>
    <w:p w14:paraId="0631DDA7" w14:textId="77777777" w:rsidR="00106AEC" w:rsidRDefault="00106AEC" w:rsidP="00106AEC">
      <w:pPr>
        <w:jc w:val="both"/>
        <w:rPr>
          <w:sz w:val="24"/>
          <w:szCs w:val="24"/>
        </w:rPr>
      </w:pPr>
      <w:r>
        <w:rPr>
          <w:sz w:val="24"/>
          <w:szCs w:val="24"/>
        </w:rPr>
        <w:t>2 EL Paniermehl</w:t>
      </w:r>
    </w:p>
    <w:p w14:paraId="4211040B" w14:textId="77777777" w:rsidR="00106AEC" w:rsidRDefault="00106AEC" w:rsidP="00106AEC">
      <w:pPr>
        <w:jc w:val="both"/>
        <w:rPr>
          <w:sz w:val="24"/>
          <w:szCs w:val="24"/>
        </w:rPr>
      </w:pPr>
      <w:r>
        <w:rPr>
          <w:sz w:val="24"/>
          <w:szCs w:val="24"/>
        </w:rPr>
        <w:t>100 g geriebenen Emmentaler</w:t>
      </w:r>
    </w:p>
    <w:p w14:paraId="21D4F290" w14:textId="77777777" w:rsidR="00106AEC" w:rsidRDefault="00106AEC" w:rsidP="00106AEC">
      <w:pPr>
        <w:jc w:val="both"/>
        <w:rPr>
          <w:sz w:val="24"/>
          <w:szCs w:val="24"/>
        </w:rPr>
      </w:pPr>
      <w:r>
        <w:rPr>
          <w:sz w:val="24"/>
          <w:szCs w:val="24"/>
        </w:rPr>
        <w:t>40 g Butter</w:t>
      </w:r>
    </w:p>
    <w:p w14:paraId="016A4C9E" w14:textId="77777777" w:rsidR="00106AEC" w:rsidRDefault="00106AEC" w:rsidP="00106AEC">
      <w:pPr>
        <w:jc w:val="both"/>
        <w:rPr>
          <w:sz w:val="24"/>
          <w:szCs w:val="24"/>
        </w:rPr>
      </w:pPr>
      <w:r>
        <w:rPr>
          <w:sz w:val="24"/>
          <w:szCs w:val="24"/>
        </w:rPr>
        <w:t>2 EL Mehl</w:t>
      </w:r>
    </w:p>
    <w:p w14:paraId="6609F5C1" w14:textId="77777777" w:rsidR="00106AEC" w:rsidRDefault="00106AEC" w:rsidP="00106AEC">
      <w:pPr>
        <w:jc w:val="both"/>
        <w:rPr>
          <w:sz w:val="24"/>
          <w:szCs w:val="24"/>
        </w:rPr>
      </w:pPr>
      <w:r>
        <w:rPr>
          <w:sz w:val="24"/>
          <w:szCs w:val="24"/>
        </w:rPr>
        <w:t>½ l Milch</w:t>
      </w:r>
    </w:p>
    <w:p w14:paraId="2725DB56" w14:textId="77777777" w:rsidR="00106AEC" w:rsidRDefault="00106AEC" w:rsidP="00106AEC">
      <w:pPr>
        <w:jc w:val="both"/>
        <w:rPr>
          <w:sz w:val="24"/>
          <w:szCs w:val="24"/>
        </w:rPr>
      </w:pPr>
      <w:r>
        <w:rPr>
          <w:sz w:val="24"/>
          <w:szCs w:val="24"/>
        </w:rPr>
        <w:t>Muskatnuss</w:t>
      </w:r>
    </w:p>
    <w:p w14:paraId="725C3899" w14:textId="77777777" w:rsidR="00106AEC" w:rsidRDefault="00106AEC" w:rsidP="00106AEC">
      <w:pPr>
        <w:jc w:val="both"/>
        <w:rPr>
          <w:sz w:val="24"/>
          <w:szCs w:val="24"/>
        </w:rPr>
      </w:pPr>
      <w:r>
        <w:rPr>
          <w:sz w:val="24"/>
          <w:szCs w:val="24"/>
        </w:rPr>
        <w:t>2 TL Zitronensaft</w:t>
      </w:r>
    </w:p>
    <w:p w14:paraId="56F434ED" w14:textId="77777777" w:rsidR="00106AEC" w:rsidRDefault="00106AEC" w:rsidP="00106AEC">
      <w:pPr>
        <w:jc w:val="both"/>
        <w:rPr>
          <w:sz w:val="24"/>
          <w:szCs w:val="24"/>
        </w:rPr>
      </w:pPr>
      <w:r>
        <w:rPr>
          <w:sz w:val="24"/>
          <w:szCs w:val="24"/>
        </w:rPr>
        <w:t>1 Ei</w:t>
      </w:r>
    </w:p>
    <w:p w14:paraId="719F3EF0" w14:textId="77777777" w:rsidR="00106AEC" w:rsidRDefault="00106AEC" w:rsidP="00106AEC">
      <w:pPr>
        <w:jc w:val="both"/>
        <w:rPr>
          <w:sz w:val="24"/>
          <w:szCs w:val="24"/>
        </w:rPr>
      </w:pPr>
    </w:p>
    <w:p w14:paraId="053E6B09" w14:textId="77777777" w:rsidR="00106AEC" w:rsidRDefault="00106AEC" w:rsidP="00106AEC">
      <w:pPr>
        <w:jc w:val="both"/>
        <w:rPr>
          <w:sz w:val="24"/>
          <w:szCs w:val="24"/>
        </w:rPr>
      </w:pPr>
      <w:r>
        <w:rPr>
          <w:sz w:val="24"/>
          <w:szCs w:val="24"/>
        </w:rPr>
        <w:t>Zubereitungszeit: 1 ¼ Stunde plus 30 Minuten Backzeit</w:t>
      </w:r>
    </w:p>
    <w:p w14:paraId="469CF6D6" w14:textId="77777777" w:rsidR="00106AEC" w:rsidRPr="000C2B07" w:rsidRDefault="00106AEC" w:rsidP="00B40E8C">
      <w:pPr>
        <w:pStyle w:val="ListParagraph"/>
        <w:numPr>
          <w:ilvl w:val="0"/>
          <w:numId w:val="1608"/>
        </w:numPr>
        <w:spacing w:after="120"/>
        <w:ind w:left="714" w:hanging="357"/>
        <w:contextualSpacing w:val="0"/>
        <w:jc w:val="both"/>
        <w:rPr>
          <w:sz w:val="24"/>
          <w:szCs w:val="24"/>
        </w:rPr>
      </w:pPr>
      <w:r w:rsidRPr="000C2B07">
        <w:rPr>
          <w:sz w:val="24"/>
          <w:szCs w:val="24"/>
        </w:rPr>
        <w:t>Auberginen waschen, abtrocknen, Stielansätze anschneiden. Olivenöl in einer Pfanne erhitzen, Auberginen rundum bei starker Hitze abraten, abkühlen lassen, längs halbieren. Mit einem Löffel das Fruchtfleisch bis auf einen Rand ausschaben, hacken und beiseitestellen.</w:t>
      </w:r>
    </w:p>
    <w:p w14:paraId="0EB63CEC" w14:textId="77777777" w:rsidR="00106AEC" w:rsidRPr="000C2B07" w:rsidRDefault="00106AEC" w:rsidP="00B40E8C">
      <w:pPr>
        <w:pStyle w:val="ListParagraph"/>
        <w:numPr>
          <w:ilvl w:val="0"/>
          <w:numId w:val="1608"/>
        </w:numPr>
        <w:spacing w:after="120"/>
        <w:ind w:left="714" w:hanging="357"/>
        <w:contextualSpacing w:val="0"/>
        <w:jc w:val="both"/>
        <w:rPr>
          <w:sz w:val="24"/>
          <w:szCs w:val="24"/>
        </w:rPr>
      </w:pPr>
      <w:r w:rsidRPr="000C2B07">
        <w:rPr>
          <w:sz w:val="24"/>
          <w:szCs w:val="24"/>
        </w:rPr>
        <w:t>Zwiebel schälen und fein würfeln. Mit dem Hackfleisch im verbliebenen Öl unter Wenden bei starker Hitze anbraten. Auberginenfleisch untermischen. Pfanne kurz beiseitestellen. Tomaten häuten, Stielansätze entfernen und das Fruchtfleisch würfeln. Mit Tomatenmark unter die Zutaten in der Pfanne mischen.</w:t>
      </w:r>
    </w:p>
    <w:p w14:paraId="004BE0A9" w14:textId="77777777" w:rsidR="00106AEC" w:rsidRPr="000C2B07" w:rsidRDefault="00106AEC" w:rsidP="00B40E8C">
      <w:pPr>
        <w:pStyle w:val="ListParagraph"/>
        <w:numPr>
          <w:ilvl w:val="0"/>
          <w:numId w:val="1608"/>
        </w:numPr>
        <w:spacing w:after="120"/>
        <w:ind w:left="714" w:hanging="357"/>
        <w:contextualSpacing w:val="0"/>
        <w:jc w:val="both"/>
        <w:rPr>
          <w:sz w:val="24"/>
          <w:szCs w:val="24"/>
        </w:rPr>
      </w:pPr>
      <w:r w:rsidRPr="000C2B07">
        <w:rPr>
          <w:sz w:val="24"/>
          <w:szCs w:val="24"/>
        </w:rPr>
        <w:t xml:space="preserve">Alles bei mittlerer Hitze etwa 5 Minuten durchschmoren, mit Salz und Pfeffer abschmecken, Petersilie abspülen, trockenschütteln Blättchen hacken, mit Paniermehl und der Hälfte des Käses unterrühren. Backofen auf 225 Grad (Gas 3) vorheizen. Ein </w:t>
      </w:r>
      <w:r w:rsidRPr="000C2B07">
        <w:rPr>
          <w:sz w:val="24"/>
          <w:szCs w:val="24"/>
        </w:rPr>
        <w:lastRenderedPageBreak/>
        <w:t>großes Backblech mit Öl einpinseln, die Auberginenhälften nebeneinandersetzen und mit dem Hackfleisch füllen.</w:t>
      </w:r>
    </w:p>
    <w:p w14:paraId="79F66C56" w14:textId="77777777" w:rsidR="00106AEC" w:rsidRPr="000C2B07" w:rsidRDefault="00106AEC" w:rsidP="00B40E8C">
      <w:pPr>
        <w:pStyle w:val="ListParagraph"/>
        <w:numPr>
          <w:ilvl w:val="0"/>
          <w:numId w:val="1608"/>
        </w:numPr>
        <w:spacing w:after="120"/>
        <w:ind w:left="714" w:hanging="357"/>
        <w:contextualSpacing w:val="0"/>
        <w:jc w:val="both"/>
        <w:rPr>
          <w:sz w:val="24"/>
          <w:szCs w:val="24"/>
        </w:rPr>
      </w:pPr>
      <w:r w:rsidRPr="000C2B07">
        <w:rPr>
          <w:sz w:val="24"/>
          <w:szCs w:val="24"/>
        </w:rPr>
        <w:t>Butter erhitzen, Mehl einrühren und anschwitzen. Milch unter Rühren dazugeben und aufkochen. Bei schwacher Hitze 5 – 8 Minuten köcheln lassen, gelegentlich umrühren. Topf beiseitestellen. Sauce mit Salz, Pfeffer, 1 Prise Muskat und Zitronensaft abschmecken. Ei verquirlen und mit dem restlichen Käse unter die Sauce rühren. Die Auberginen damit dick überziehen und im Backofen (Mitte) etwa 30 Minuten überbacken.</w:t>
      </w:r>
    </w:p>
    <w:p w14:paraId="7DA7213E" w14:textId="77777777" w:rsidR="00106AEC" w:rsidRDefault="00106AEC" w:rsidP="00106AEC">
      <w:pPr>
        <w:ind w:left="360"/>
        <w:jc w:val="both"/>
        <w:rPr>
          <w:sz w:val="24"/>
          <w:szCs w:val="24"/>
        </w:rPr>
      </w:pPr>
    </w:p>
    <w:p w14:paraId="0FB33572" w14:textId="77777777" w:rsidR="00106AEC" w:rsidRPr="006E2C5F" w:rsidRDefault="00106AEC" w:rsidP="00106AEC">
      <w:pPr>
        <w:ind w:left="360"/>
        <w:jc w:val="both"/>
        <w:rPr>
          <w:sz w:val="24"/>
          <w:szCs w:val="24"/>
        </w:rPr>
      </w:pPr>
    </w:p>
    <w:p w14:paraId="69161BDF" w14:textId="77777777" w:rsidR="00106AEC" w:rsidRDefault="00106AEC" w:rsidP="00106AEC">
      <w:pPr>
        <w:rPr>
          <w:sz w:val="24"/>
          <w:szCs w:val="24"/>
        </w:rPr>
      </w:pPr>
    </w:p>
    <w:p w14:paraId="10382277" w14:textId="77777777" w:rsidR="00106AEC" w:rsidRDefault="00106AEC" w:rsidP="00106AEC">
      <w:pPr>
        <w:rPr>
          <w:sz w:val="24"/>
          <w:szCs w:val="24"/>
        </w:rPr>
      </w:pPr>
    </w:p>
    <w:p w14:paraId="548EEAA6" w14:textId="77777777" w:rsidR="00106AEC" w:rsidRDefault="00106AEC" w:rsidP="00106AEC">
      <w:pPr>
        <w:rPr>
          <w:sz w:val="24"/>
          <w:szCs w:val="24"/>
        </w:rPr>
      </w:pPr>
      <w:r>
        <w:rPr>
          <w:sz w:val="24"/>
          <w:szCs w:val="24"/>
        </w:rPr>
        <w:br w:type="page"/>
      </w:r>
    </w:p>
    <w:p w14:paraId="715FCBF8" w14:textId="29719DEF" w:rsidR="000A2E6F" w:rsidRDefault="000A2E6F" w:rsidP="000A2E6F">
      <w:pPr>
        <w:pStyle w:val="Heading2"/>
        <w:spacing w:after="240"/>
      </w:pPr>
      <w:r>
        <w:lastRenderedPageBreak/>
        <w:t>Gemüse</w:t>
      </w:r>
      <w:r w:rsidR="00106AEC">
        <w:t>auberginen</w:t>
      </w:r>
      <w:r>
        <w:t>-Involtini mit Mozzarella-Füllung</w:t>
      </w:r>
    </w:p>
    <w:p w14:paraId="0320EF5F" w14:textId="77777777" w:rsidR="000A2E6F" w:rsidRDefault="000A2E6F" w:rsidP="000A2E6F">
      <w:pPr>
        <w:rPr>
          <w:sz w:val="24"/>
          <w:szCs w:val="24"/>
        </w:rPr>
      </w:pPr>
      <w:r w:rsidRPr="00AF4FE3">
        <w:rPr>
          <w:sz w:val="24"/>
          <w:szCs w:val="24"/>
          <w:u w:val="single"/>
        </w:rPr>
        <w:t>Zutaten</w:t>
      </w:r>
      <w:r>
        <w:rPr>
          <w:sz w:val="24"/>
          <w:szCs w:val="24"/>
        </w:rPr>
        <w:t xml:space="preserve"> (für 6 Portionen)</w:t>
      </w:r>
    </w:p>
    <w:p w14:paraId="218BAFCF" w14:textId="77777777" w:rsidR="000A2E6F" w:rsidRDefault="000A2E6F" w:rsidP="000A2E6F">
      <w:pPr>
        <w:rPr>
          <w:sz w:val="24"/>
          <w:szCs w:val="24"/>
        </w:rPr>
      </w:pPr>
      <w:r>
        <w:rPr>
          <w:sz w:val="24"/>
          <w:szCs w:val="24"/>
        </w:rPr>
        <w:t>2 längliche Auberginen</w:t>
      </w:r>
    </w:p>
    <w:p w14:paraId="06E456B2" w14:textId="77777777" w:rsidR="000A2E6F" w:rsidRDefault="000A2E6F" w:rsidP="000A2E6F">
      <w:pPr>
        <w:rPr>
          <w:sz w:val="24"/>
          <w:szCs w:val="24"/>
        </w:rPr>
      </w:pPr>
      <w:r>
        <w:rPr>
          <w:sz w:val="24"/>
          <w:szCs w:val="24"/>
        </w:rPr>
        <w:t>2 Zucchini</w:t>
      </w:r>
    </w:p>
    <w:p w14:paraId="00DEA184" w14:textId="77777777" w:rsidR="000A2E6F" w:rsidRDefault="000A2E6F" w:rsidP="000A2E6F">
      <w:pPr>
        <w:rPr>
          <w:sz w:val="24"/>
          <w:szCs w:val="24"/>
        </w:rPr>
      </w:pPr>
      <w:r>
        <w:rPr>
          <w:sz w:val="24"/>
          <w:szCs w:val="24"/>
        </w:rPr>
        <w:t>Je 2 Zweige Rosmarin und Thymian</w:t>
      </w:r>
    </w:p>
    <w:p w14:paraId="77E6F6ED" w14:textId="77777777" w:rsidR="000A2E6F" w:rsidRDefault="000A2E6F" w:rsidP="000A2E6F">
      <w:pPr>
        <w:rPr>
          <w:sz w:val="24"/>
          <w:szCs w:val="24"/>
        </w:rPr>
      </w:pPr>
      <w:r>
        <w:rPr>
          <w:sz w:val="24"/>
          <w:szCs w:val="24"/>
        </w:rPr>
        <w:t>½ Bund Basilikum</w:t>
      </w:r>
    </w:p>
    <w:p w14:paraId="729BE838" w14:textId="77777777" w:rsidR="000A2E6F" w:rsidRDefault="000A2E6F" w:rsidP="000A2E6F">
      <w:pPr>
        <w:rPr>
          <w:sz w:val="24"/>
          <w:szCs w:val="24"/>
        </w:rPr>
      </w:pPr>
      <w:r>
        <w:rPr>
          <w:sz w:val="24"/>
          <w:szCs w:val="24"/>
        </w:rPr>
        <w:t>300 g Mozzarella</w:t>
      </w:r>
    </w:p>
    <w:p w14:paraId="622896F7" w14:textId="77777777" w:rsidR="000A2E6F" w:rsidRDefault="000A2E6F" w:rsidP="000A2E6F">
      <w:pPr>
        <w:rPr>
          <w:sz w:val="24"/>
          <w:szCs w:val="24"/>
        </w:rPr>
      </w:pPr>
      <w:r>
        <w:rPr>
          <w:sz w:val="24"/>
          <w:szCs w:val="24"/>
        </w:rPr>
        <w:t>1 TL fein abgerieben Bio-Zitronenschale</w:t>
      </w:r>
    </w:p>
    <w:p w14:paraId="4A346DDA" w14:textId="77777777" w:rsidR="000A2E6F" w:rsidRDefault="000A2E6F" w:rsidP="000A2E6F">
      <w:pPr>
        <w:rPr>
          <w:sz w:val="24"/>
          <w:szCs w:val="24"/>
        </w:rPr>
      </w:pPr>
      <w:r>
        <w:rPr>
          <w:sz w:val="24"/>
          <w:szCs w:val="24"/>
        </w:rPr>
        <w:t>Schwarzer Pfeffer, Meersalz</w:t>
      </w:r>
    </w:p>
    <w:p w14:paraId="58672227" w14:textId="77777777" w:rsidR="000A2E6F" w:rsidRDefault="000A2E6F" w:rsidP="000A2E6F">
      <w:pPr>
        <w:rPr>
          <w:sz w:val="24"/>
          <w:szCs w:val="24"/>
        </w:rPr>
      </w:pPr>
      <w:r>
        <w:rPr>
          <w:sz w:val="24"/>
          <w:szCs w:val="24"/>
        </w:rPr>
        <w:t>3 EL rotes Pesto</w:t>
      </w:r>
    </w:p>
    <w:p w14:paraId="079629D5" w14:textId="77777777" w:rsidR="000A2E6F" w:rsidRDefault="000A2E6F" w:rsidP="000A2E6F">
      <w:pPr>
        <w:rPr>
          <w:sz w:val="24"/>
          <w:szCs w:val="24"/>
        </w:rPr>
      </w:pPr>
      <w:r>
        <w:rPr>
          <w:sz w:val="24"/>
          <w:szCs w:val="24"/>
        </w:rPr>
        <w:t>4 EL Olivenöl</w:t>
      </w:r>
    </w:p>
    <w:p w14:paraId="26CF86EE" w14:textId="77777777" w:rsidR="000A2E6F" w:rsidRDefault="000A2E6F" w:rsidP="000A2E6F">
      <w:pPr>
        <w:rPr>
          <w:sz w:val="24"/>
          <w:szCs w:val="24"/>
        </w:rPr>
      </w:pPr>
    </w:p>
    <w:p w14:paraId="027814EF" w14:textId="77777777" w:rsidR="000A2E6F" w:rsidRDefault="000A2E6F" w:rsidP="000A2E6F">
      <w:pPr>
        <w:rPr>
          <w:sz w:val="24"/>
          <w:szCs w:val="24"/>
        </w:rPr>
      </w:pPr>
      <w:r>
        <w:rPr>
          <w:sz w:val="24"/>
          <w:szCs w:val="24"/>
        </w:rPr>
        <w:t>Zubereitung:</w:t>
      </w:r>
    </w:p>
    <w:p w14:paraId="53C7B857" w14:textId="77777777" w:rsidR="000A2E6F" w:rsidRPr="00BF1F15" w:rsidRDefault="000A2E6F" w:rsidP="00B40E8C">
      <w:pPr>
        <w:pStyle w:val="ListParagraph"/>
        <w:numPr>
          <w:ilvl w:val="0"/>
          <w:numId w:val="1215"/>
        </w:numPr>
        <w:spacing w:after="120"/>
        <w:ind w:left="714" w:hanging="357"/>
        <w:contextualSpacing w:val="0"/>
        <w:jc w:val="both"/>
        <w:rPr>
          <w:sz w:val="24"/>
          <w:szCs w:val="24"/>
        </w:rPr>
      </w:pPr>
      <w:r w:rsidRPr="00BF1F15">
        <w:rPr>
          <w:sz w:val="24"/>
          <w:szCs w:val="24"/>
        </w:rPr>
        <w:t>Die Stielansätze der Auberginen knapp anschneiden. Längs in knapp 1 cm dicke Scheiben schneiden, sodass sie am Stielansatz noch zusammenhängen. Die Zucchini ebenso vorbereiten. Reichlich leicht gesalzenes Wasser mit Rosmarin und Thymian aufkochen. Die vorbereiteten Auberginen darin ca. 4 Minuten, Zucchini ca. 2 Minuten bei schwacher Hitze vorgaren. Gemüse gut abtropfen lassen und in einzelne Scheiben teilen. Auberginenscheiben mit Küchenpapier trockentupfen.</w:t>
      </w:r>
    </w:p>
    <w:p w14:paraId="2FF7BF32" w14:textId="77777777" w:rsidR="000A2E6F" w:rsidRPr="00BF1F15" w:rsidRDefault="000A2E6F" w:rsidP="00B40E8C">
      <w:pPr>
        <w:pStyle w:val="ListParagraph"/>
        <w:numPr>
          <w:ilvl w:val="0"/>
          <w:numId w:val="1215"/>
        </w:numPr>
        <w:spacing w:after="120"/>
        <w:ind w:left="714" w:hanging="357"/>
        <w:contextualSpacing w:val="0"/>
        <w:jc w:val="both"/>
        <w:rPr>
          <w:sz w:val="24"/>
          <w:szCs w:val="24"/>
        </w:rPr>
      </w:pPr>
      <w:r w:rsidRPr="00BF1F15">
        <w:rPr>
          <w:sz w:val="24"/>
          <w:szCs w:val="24"/>
        </w:rPr>
        <w:t>Basilikumblätter grob hacken. Mozzarella in etwa 4 cm lange Stifte schneiden. Mit Zitronenschale, Pfeffer und Basilikum mischen. Die Gemüsestreifen mit Salz und Pfeffer würzen. Eine Hälfte jedes Streifens dünn mit Pesto bestreichen und je 1 Mozzarellastück darauflegen. Gemüse um den Käse herum fest aufrollen und mit kleinen Holzspießchen feststecken. Röllchen dünn mit Olivenöl bestreichen und auf dem heißen Grill rundherum bräunen, bis der Mozzarella zu schmelzen beginnt.</w:t>
      </w:r>
    </w:p>
    <w:p w14:paraId="4E6EA69F" w14:textId="77777777" w:rsidR="000A2E6F" w:rsidRDefault="000A2E6F" w:rsidP="000A2E6F">
      <w:pPr>
        <w:rPr>
          <w:sz w:val="24"/>
          <w:szCs w:val="24"/>
        </w:rPr>
      </w:pPr>
      <w:r>
        <w:rPr>
          <w:sz w:val="24"/>
          <w:szCs w:val="24"/>
        </w:rPr>
        <w:br w:type="page"/>
      </w:r>
    </w:p>
    <w:p w14:paraId="5B6CA932" w14:textId="77777777" w:rsidR="00863973" w:rsidRDefault="00863973" w:rsidP="00863973">
      <w:pPr>
        <w:pStyle w:val="Heading2"/>
        <w:spacing w:after="240"/>
      </w:pPr>
      <w:r>
        <w:lastRenderedPageBreak/>
        <w:t>Haselnuss-Auberginen-Champignons-Papillottes</w:t>
      </w:r>
      <w:r>
        <w:rPr>
          <w:rStyle w:val="FootnoteReference"/>
        </w:rPr>
        <w:footnoteReference w:id="899"/>
      </w:r>
      <w:r>
        <w:t xml:space="preserve"> </w:t>
      </w:r>
    </w:p>
    <w:p w14:paraId="72A3B74E" w14:textId="77777777" w:rsidR="00863973" w:rsidRDefault="00863973" w:rsidP="00863973">
      <w:pPr>
        <w:rPr>
          <w:sz w:val="24"/>
          <w:szCs w:val="24"/>
        </w:rPr>
      </w:pPr>
      <w:r w:rsidRPr="00B25737">
        <w:rPr>
          <w:sz w:val="24"/>
          <w:szCs w:val="24"/>
          <w:u w:val="single"/>
        </w:rPr>
        <w:t>Zutaten</w:t>
      </w:r>
      <w:r>
        <w:rPr>
          <w:sz w:val="24"/>
          <w:szCs w:val="24"/>
        </w:rPr>
        <w:t xml:space="preserve"> (für 8 Papilottes):</w:t>
      </w:r>
    </w:p>
    <w:p w14:paraId="0DBC2ADE" w14:textId="77777777" w:rsidR="00863973" w:rsidRDefault="00863973" w:rsidP="00863973">
      <w:pPr>
        <w:rPr>
          <w:sz w:val="24"/>
          <w:szCs w:val="24"/>
        </w:rPr>
      </w:pPr>
      <w:r>
        <w:rPr>
          <w:sz w:val="24"/>
          <w:szCs w:val="24"/>
        </w:rPr>
        <w:t>175 g Haselnusskerne, grob gehackt</w:t>
      </w:r>
    </w:p>
    <w:p w14:paraId="06C5401F" w14:textId="77777777" w:rsidR="00863973" w:rsidRDefault="00863973" w:rsidP="00863973">
      <w:pPr>
        <w:rPr>
          <w:sz w:val="24"/>
          <w:szCs w:val="24"/>
        </w:rPr>
      </w:pPr>
      <w:r>
        <w:rPr>
          <w:sz w:val="24"/>
          <w:szCs w:val="24"/>
        </w:rPr>
        <w:t>75 g Rosinen</w:t>
      </w:r>
    </w:p>
    <w:p w14:paraId="5839A4F3" w14:textId="77777777" w:rsidR="00863973" w:rsidRDefault="00863973" w:rsidP="00863973">
      <w:pPr>
        <w:rPr>
          <w:sz w:val="24"/>
          <w:szCs w:val="24"/>
        </w:rPr>
      </w:pPr>
      <w:r>
        <w:rPr>
          <w:sz w:val="24"/>
          <w:szCs w:val="24"/>
        </w:rPr>
        <w:t>1 Aubergine</w:t>
      </w:r>
    </w:p>
    <w:p w14:paraId="3679E741" w14:textId="77777777" w:rsidR="00863973" w:rsidRDefault="00863973" w:rsidP="00863973">
      <w:pPr>
        <w:rPr>
          <w:sz w:val="24"/>
          <w:szCs w:val="24"/>
        </w:rPr>
      </w:pPr>
      <w:r>
        <w:rPr>
          <w:sz w:val="24"/>
          <w:szCs w:val="24"/>
        </w:rPr>
        <w:t>16 Champignons</w:t>
      </w:r>
    </w:p>
    <w:p w14:paraId="7DA96E71" w14:textId="77777777" w:rsidR="00863973" w:rsidRDefault="00863973" w:rsidP="00863973">
      <w:pPr>
        <w:rPr>
          <w:sz w:val="24"/>
          <w:szCs w:val="24"/>
        </w:rPr>
      </w:pPr>
      <w:r>
        <w:rPr>
          <w:sz w:val="24"/>
          <w:szCs w:val="24"/>
        </w:rPr>
        <w:t>4 Zweige Oregano, Blätter gezupft</w:t>
      </w:r>
    </w:p>
    <w:p w14:paraId="67FEF057" w14:textId="77777777" w:rsidR="00863973" w:rsidRDefault="00863973" w:rsidP="00863973">
      <w:pPr>
        <w:rPr>
          <w:sz w:val="24"/>
          <w:szCs w:val="24"/>
        </w:rPr>
      </w:pPr>
      <w:r>
        <w:rPr>
          <w:sz w:val="24"/>
          <w:szCs w:val="24"/>
        </w:rPr>
        <w:t>200 g Ricotta</w:t>
      </w:r>
    </w:p>
    <w:p w14:paraId="3A572D38" w14:textId="77777777" w:rsidR="00863973" w:rsidRDefault="00863973" w:rsidP="00863973">
      <w:pPr>
        <w:rPr>
          <w:sz w:val="24"/>
          <w:szCs w:val="24"/>
        </w:rPr>
      </w:pPr>
      <w:r>
        <w:rPr>
          <w:sz w:val="24"/>
          <w:szCs w:val="24"/>
        </w:rPr>
        <w:t>Saft ½ Zitrone</w:t>
      </w:r>
    </w:p>
    <w:p w14:paraId="3D6EA199" w14:textId="77777777" w:rsidR="00863973" w:rsidRDefault="00863973" w:rsidP="00863973">
      <w:pPr>
        <w:rPr>
          <w:sz w:val="24"/>
          <w:szCs w:val="24"/>
        </w:rPr>
      </w:pPr>
      <w:r>
        <w:rPr>
          <w:sz w:val="24"/>
          <w:szCs w:val="24"/>
        </w:rPr>
        <w:t>1 EL Meersalz, schwarzer Pfeffer aus der Mühle</w:t>
      </w:r>
    </w:p>
    <w:p w14:paraId="583A45C5" w14:textId="77777777" w:rsidR="00863973" w:rsidRDefault="00863973" w:rsidP="00863973">
      <w:pPr>
        <w:rPr>
          <w:sz w:val="24"/>
          <w:szCs w:val="24"/>
        </w:rPr>
      </w:pPr>
    </w:p>
    <w:p w14:paraId="4E937294" w14:textId="77777777" w:rsidR="00863973" w:rsidRDefault="00863973" w:rsidP="00863973">
      <w:pPr>
        <w:rPr>
          <w:sz w:val="24"/>
          <w:szCs w:val="24"/>
        </w:rPr>
      </w:pPr>
      <w:r>
        <w:rPr>
          <w:sz w:val="24"/>
          <w:szCs w:val="24"/>
        </w:rPr>
        <w:t>Zubereitung:</w:t>
      </w:r>
    </w:p>
    <w:p w14:paraId="099F73B5" w14:textId="77777777" w:rsidR="00863973" w:rsidRPr="00F22B04" w:rsidRDefault="00863973" w:rsidP="00863973">
      <w:pPr>
        <w:pStyle w:val="ListParagraph"/>
        <w:numPr>
          <w:ilvl w:val="0"/>
          <w:numId w:val="115"/>
        </w:numPr>
        <w:spacing w:after="120"/>
        <w:ind w:left="714" w:hanging="357"/>
        <w:contextualSpacing w:val="0"/>
        <w:jc w:val="both"/>
        <w:rPr>
          <w:sz w:val="24"/>
          <w:szCs w:val="24"/>
        </w:rPr>
      </w:pPr>
      <w:r w:rsidRPr="00F22B04">
        <w:rPr>
          <w:sz w:val="24"/>
          <w:szCs w:val="24"/>
        </w:rPr>
        <w:t>Den Backofen auf 200°C (Gas Stufe 6) vorheizen. Die Haselnusskerne und die Rosinen in eine große Schüssel geben. Die Auberginen in 1 cm große Würfel schneiden, die Champignons vierteln und ebenfalls in die Schüssel geben.</w:t>
      </w:r>
    </w:p>
    <w:p w14:paraId="4526955C" w14:textId="77777777" w:rsidR="00863973" w:rsidRPr="00F22B04" w:rsidRDefault="00863973" w:rsidP="00863973">
      <w:pPr>
        <w:pStyle w:val="ListParagraph"/>
        <w:numPr>
          <w:ilvl w:val="0"/>
          <w:numId w:val="115"/>
        </w:numPr>
        <w:spacing w:after="120"/>
        <w:ind w:left="714" w:hanging="357"/>
        <w:contextualSpacing w:val="0"/>
        <w:jc w:val="both"/>
        <w:rPr>
          <w:sz w:val="24"/>
          <w:szCs w:val="24"/>
        </w:rPr>
      </w:pPr>
      <w:r w:rsidRPr="00F22B04">
        <w:rPr>
          <w:sz w:val="24"/>
          <w:szCs w:val="24"/>
        </w:rPr>
        <w:t>Den Oregano grob hacken und zusammen mit dem Ricotta in die Schüssel geben. Den Zitronensaft, Salz und Pfeffer hinzugeben. Mit einem Holzlöffel vorsichtig umrühren, bis alles gut vermengt ist.</w:t>
      </w:r>
    </w:p>
    <w:p w14:paraId="743CC382" w14:textId="77777777" w:rsidR="00863973" w:rsidRPr="00F22B04" w:rsidRDefault="00863973" w:rsidP="00863973">
      <w:pPr>
        <w:pStyle w:val="ListParagraph"/>
        <w:numPr>
          <w:ilvl w:val="0"/>
          <w:numId w:val="115"/>
        </w:numPr>
        <w:spacing w:after="120"/>
        <w:ind w:left="714" w:hanging="357"/>
        <w:contextualSpacing w:val="0"/>
        <w:jc w:val="both"/>
        <w:rPr>
          <w:sz w:val="24"/>
          <w:szCs w:val="24"/>
        </w:rPr>
      </w:pPr>
      <w:r w:rsidRPr="00F22B04">
        <w:rPr>
          <w:sz w:val="24"/>
          <w:szCs w:val="24"/>
        </w:rPr>
        <w:t>8 25+25 cm große Quadrate aus Backpapier schneiden. Die Füllung gleichmäßig auf die Quadrate verteilen. Die Ecken zusammenfassen und mit Bindfaden zu Papillottes schnüren. Auf ein Backblech legen und 25 Minuten backen.</w:t>
      </w:r>
    </w:p>
    <w:p w14:paraId="5A25514E" w14:textId="77777777" w:rsidR="00863973" w:rsidRPr="00F22B04" w:rsidRDefault="00863973" w:rsidP="00863973">
      <w:pPr>
        <w:pStyle w:val="ListParagraph"/>
        <w:numPr>
          <w:ilvl w:val="0"/>
          <w:numId w:val="115"/>
        </w:numPr>
        <w:spacing w:after="120"/>
        <w:ind w:left="714" w:hanging="357"/>
        <w:contextualSpacing w:val="0"/>
        <w:jc w:val="both"/>
        <w:rPr>
          <w:sz w:val="24"/>
          <w:szCs w:val="24"/>
        </w:rPr>
      </w:pPr>
      <w:r w:rsidRPr="00F22B04">
        <w:rPr>
          <w:sz w:val="24"/>
          <w:szCs w:val="24"/>
        </w:rPr>
        <w:t>Die Papillottes geschlossen servieren, so dass die Gäste sie selbst aufschnüren können.</w:t>
      </w:r>
    </w:p>
    <w:p w14:paraId="64ACF992" w14:textId="77777777" w:rsidR="00863973" w:rsidRDefault="00863973" w:rsidP="00863973">
      <w:pPr>
        <w:rPr>
          <w:sz w:val="24"/>
          <w:szCs w:val="24"/>
        </w:rPr>
      </w:pPr>
    </w:p>
    <w:p w14:paraId="5AEF46E1" w14:textId="77777777" w:rsidR="00863973" w:rsidRDefault="00863973" w:rsidP="00863973">
      <w:pPr>
        <w:rPr>
          <w:sz w:val="24"/>
          <w:szCs w:val="24"/>
        </w:rPr>
      </w:pPr>
      <w:r>
        <w:rPr>
          <w:sz w:val="24"/>
          <w:szCs w:val="24"/>
        </w:rPr>
        <w:t>Tipp: Dazu passt gut ein grüner Salat oder auch Kartoffelsalat.</w:t>
      </w:r>
    </w:p>
    <w:p w14:paraId="287F14B5" w14:textId="77777777" w:rsidR="00863973" w:rsidRDefault="00863973" w:rsidP="00863973">
      <w:pPr>
        <w:rPr>
          <w:sz w:val="24"/>
          <w:szCs w:val="24"/>
        </w:rPr>
      </w:pPr>
    </w:p>
    <w:p w14:paraId="2E4A3DF8" w14:textId="77777777" w:rsidR="00863973" w:rsidRDefault="00863973" w:rsidP="00863973">
      <w:pPr>
        <w:rPr>
          <w:sz w:val="24"/>
          <w:szCs w:val="24"/>
        </w:rPr>
      </w:pPr>
    </w:p>
    <w:p w14:paraId="1A160FE6" w14:textId="77777777" w:rsidR="00863973" w:rsidRDefault="00863973">
      <w:pPr>
        <w:rPr>
          <w:rFonts w:asciiTheme="majorHAnsi" w:eastAsiaTheme="majorEastAsia" w:hAnsiTheme="majorHAnsi" w:cstheme="majorBidi"/>
          <w:color w:val="2F5496" w:themeColor="accent1" w:themeShade="BF"/>
          <w:sz w:val="26"/>
          <w:szCs w:val="26"/>
        </w:rPr>
      </w:pPr>
      <w:r>
        <w:br w:type="page"/>
      </w:r>
    </w:p>
    <w:p w14:paraId="4C3CF4E8" w14:textId="040DA23F" w:rsidR="008011F3" w:rsidRDefault="008011F3" w:rsidP="008011F3">
      <w:pPr>
        <w:pStyle w:val="Heading2"/>
        <w:spacing w:after="240"/>
      </w:pPr>
      <w:r>
        <w:lastRenderedPageBreak/>
        <w:t>Dhokla</w:t>
      </w:r>
      <w:r w:rsidR="00925CB4">
        <w:rPr>
          <w:rStyle w:val="FootnoteReference"/>
        </w:rPr>
        <w:footnoteReference w:id="900"/>
      </w:r>
      <w:r>
        <w:t xml:space="preserve"> </w:t>
      </w:r>
    </w:p>
    <w:p w14:paraId="598C451E" w14:textId="757C19CE" w:rsidR="008011F3" w:rsidRDefault="008011F3" w:rsidP="008011F3">
      <w:pPr>
        <w:rPr>
          <w:sz w:val="24"/>
          <w:szCs w:val="24"/>
        </w:rPr>
      </w:pPr>
      <w:r w:rsidRPr="008011F3">
        <w:rPr>
          <w:sz w:val="24"/>
          <w:szCs w:val="24"/>
          <w:u w:val="single"/>
        </w:rPr>
        <w:t>Zutaten</w:t>
      </w:r>
      <w:r>
        <w:rPr>
          <w:sz w:val="24"/>
          <w:szCs w:val="24"/>
        </w:rPr>
        <w:t xml:space="preserve"> (für 4 – 6 Portionen):</w:t>
      </w:r>
    </w:p>
    <w:p w14:paraId="75446BC2" w14:textId="7D8D5CF3" w:rsidR="008011F3" w:rsidRPr="00BF0071" w:rsidRDefault="008011F3" w:rsidP="008011F3">
      <w:pPr>
        <w:rPr>
          <w:sz w:val="24"/>
          <w:szCs w:val="24"/>
        </w:rPr>
      </w:pPr>
      <w:r w:rsidRPr="00BF0071">
        <w:rPr>
          <w:sz w:val="24"/>
          <w:szCs w:val="24"/>
        </w:rPr>
        <w:t xml:space="preserve">1 EL Rapsöl, plus Öl zum </w:t>
      </w:r>
      <w:r>
        <w:rPr>
          <w:sz w:val="24"/>
          <w:szCs w:val="24"/>
        </w:rPr>
        <w:t>E</w:t>
      </w:r>
      <w:r w:rsidRPr="00BF0071">
        <w:rPr>
          <w:sz w:val="24"/>
          <w:szCs w:val="24"/>
        </w:rPr>
        <w:t>infetten</w:t>
      </w:r>
    </w:p>
    <w:p w14:paraId="5CE6E5D7" w14:textId="77777777" w:rsidR="008011F3" w:rsidRPr="00BF0071" w:rsidRDefault="008011F3" w:rsidP="008011F3">
      <w:pPr>
        <w:rPr>
          <w:sz w:val="24"/>
          <w:szCs w:val="24"/>
        </w:rPr>
      </w:pPr>
      <w:r w:rsidRPr="00BF0071">
        <w:rPr>
          <w:sz w:val="24"/>
          <w:szCs w:val="24"/>
        </w:rPr>
        <w:t>110 g Kichererbsenmehl</w:t>
      </w:r>
    </w:p>
    <w:p w14:paraId="210C4665" w14:textId="77777777" w:rsidR="008011F3" w:rsidRPr="00BF0071" w:rsidRDefault="008011F3" w:rsidP="008011F3">
      <w:pPr>
        <w:rPr>
          <w:sz w:val="24"/>
          <w:szCs w:val="24"/>
        </w:rPr>
      </w:pPr>
      <w:r w:rsidRPr="00BF0071">
        <w:rPr>
          <w:sz w:val="24"/>
          <w:szCs w:val="24"/>
        </w:rPr>
        <w:t>110 g griechischer Joghurt</w:t>
      </w:r>
    </w:p>
    <w:p w14:paraId="6EF549A2" w14:textId="77777777" w:rsidR="008011F3" w:rsidRDefault="008011F3" w:rsidP="008011F3">
      <w:pPr>
        <w:rPr>
          <w:sz w:val="24"/>
          <w:szCs w:val="24"/>
        </w:rPr>
      </w:pPr>
      <w:r w:rsidRPr="00BF0071">
        <w:rPr>
          <w:sz w:val="24"/>
          <w:szCs w:val="24"/>
        </w:rPr>
        <w:t xml:space="preserve">2 </w:t>
      </w:r>
      <w:r>
        <w:rPr>
          <w:sz w:val="24"/>
          <w:szCs w:val="24"/>
        </w:rPr>
        <w:t>EL Zitronensaft</w:t>
      </w:r>
    </w:p>
    <w:p w14:paraId="5316CDDA" w14:textId="77777777" w:rsidR="008011F3" w:rsidRDefault="008011F3" w:rsidP="008011F3">
      <w:pPr>
        <w:rPr>
          <w:sz w:val="24"/>
          <w:szCs w:val="24"/>
        </w:rPr>
      </w:pPr>
      <w:r>
        <w:rPr>
          <w:sz w:val="24"/>
          <w:szCs w:val="24"/>
        </w:rPr>
        <w:t>1 TL Salz</w:t>
      </w:r>
    </w:p>
    <w:p w14:paraId="2CE403BB" w14:textId="77777777" w:rsidR="008011F3" w:rsidRDefault="008011F3" w:rsidP="008011F3">
      <w:pPr>
        <w:rPr>
          <w:sz w:val="24"/>
          <w:szCs w:val="24"/>
        </w:rPr>
      </w:pPr>
      <w:r>
        <w:rPr>
          <w:sz w:val="24"/>
          <w:szCs w:val="24"/>
        </w:rPr>
        <w:t>½ grüne India-Jwala-Chilischote, entkernt und in feine Streifen geschnitten</w:t>
      </w:r>
    </w:p>
    <w:p w14:paraId="426FE71D" w14:textId="77777777" w:rsidR="008011F3" w:rsidRDefault="008011F3" w:rsidP="008011F3">
      <w:pPr>
        <w:rPr>
          <w:sz w:val="24"/>
          <w:szCs w:val="24"/>
        </w:rPr>
      </w:pPr>
      <w:r>
        <w:rPr>
          <w:sz w:val="24"/>
          <w:szCs w:val="24"/>
        </w:rPr>
        <w:t>1 Stück Ingwer, 2 cm, geschält und gerieben</w:t>
      </w:r>
    </w:p>
    <w:p w14:paraId="5A0216A1" w14:textId="77777777" w:rsidR="008011F3" w:rsidRDefault="008011F3" w:rsidP="008011F3">
      <w:pPr>
        <w:rPr>
          <w:sz w:val="24"/>
          <w:szCs w:val="24"/>
        </w:rPr>
      </w:pPr>
      <w:r>
        <w:rPr>
          <w:sz w:val="24"/>
          <w:szCs w:val="24"/>
        </w:rPr>
        <w:t>1 TL ENO Fruchtsalz (gibt’s im Asialaden)</w:t>
      </w:r>
    </w:p>
    <w:p w14:paraId="1D2B0930" w14:textId="77777777" w:rsidR="008011F3" w:rsidRDefault="008011F3" w:rsidP="008011F3">
      <w:pPr>
        <w:rPr>
          <w:sz w:val="24"/>
          <w:szCs w:val="24"/>
        </w:rPr>
      </w:pPr>
      <w:r>
        <w:rPr>
          <w:sz w:val="24"/>
          <w:szCs w:val="24"/>
        </w:rPr>
        <w:t>1 TL schwarze Senfsamen</w:t>
      </w:r>
    </w:p>
    <w:p w14:paraId="170C4318" w14:textId="77777777" w:rsidR="008011F3" w:rsidRDefault="008011F3" w:rsidP="008011F3">
      <w:pPr>
        <w:rPr>
          <w:sz w:val="24"/>
          <w:szCs w:val="24"/>
        </w:rPr>
      </w:pPr>
      <w:r>
        <w:rPr>
          <w:sz w:val="24"/>
          <w:szCs w:val="24"/>
        </w:rPr>
        <w:t>1 TL Sesamsamen</w:t>
      </w:r>
    </w:p>
    <w:p w14:paraId="4C769C3A" w14:textId="77777777" w:rsidR="008011F3" w:rsidRDefault="008011F3" w:rsidP="008011F3">
      <w:pPr>
        <w:rPr>
          <w:sz w:val="24"/>
          <w:szCs w:val="24"/>
        </w:rPr>
      </w:pPr>
      <w:r>
        <w:rPr>
          <w:sz w:val="24"/>
          <w:szCs w:val="24"/>
        </w:rPr>
        <w:t>10 fische Curryblätter</w:t>
      </w:r>
    </w:p>
    <w:p w14:paraId="7D5432DC" w14:textId="77777777" w:rsidR="008011F3" w:rsidRDefault="008011F3" w:rsidP="008011F3">
      <w:pPr>
        <w:rPr>
          <w:sz w:val="24"/>
          <w:szCs w:val="24"/>
        </w:rPr>
      </w:pPr>
      <w:r>
        <w:rPr>
          <w:sz w:val="24"/>
          <w:szCs w:val="24"/>
        </w:rPr>
        <w:t>½ EL getrocknete oder frische Kokosraspel</w:t>
      </w:r>
    </w:p>
    <w:p w14:paraId="2230214D" w14:textId="77777777" w:rsidR="008011F3" w:rsidRDefault="008011F3" w:rsidP="008011F3">
      <w:pPr>
        <w:rPr>
          <w:sz w:val="24"/>
          <w:szCs w:val="24"/>
        </w:rPr>
      </w:pPr>
      <w:r>
        <w:rPr>
          <w:sz w:val="24"/>
          <w:szCs w:val="24"/>
        </w:rPr>
        <w:t>1 Handvoll Koriandergrün</w:t>
      </w:r>
    </w:p>
    <w:p w14:paraId="2B7A58B9" w14:textId="77777777" w:rsidR="008011F3" w:rsidRDefault="008011F3" w:rsidP="008011F3">
      <w:pPr>
        <w:rPr>
          <w:sz w:val="24"/>
          <w:szCs w:val="24"/>
        </w:rPr>
      </w:pPr>
    </w:p>
    <w:p w14:paraId="66F45BA3" w14:textId="09714B5A" w:rsidR="008011F3" w:rsidRDefault="008011F3" w:rsidP="008011F3">
      <w:pPr>
        <w:rPr>
          <w:sz w:val="24"/>
          <w:szCs w:val="24"/>
        </w:rPr>
      </w:pPr>
      <w:r>
        <w:rPr>
          <w:sz w:val="24"/>
          <w:szCs w:val="24"/>
        </w:rPr>
        <w:t>Zubereitung:</w:t>
      </w:r>
    </w:p>
    <w:p w14:paraId="0FAA6B34" w14:textId="77777777" w:rsidR="008011F3" w:rsidRPr="00845D4E" w:rsidRDefault="008011F3" w:rsidP="00B40E8C">
      <w:pPr>
        <w:pStyle w:val="ListParagraph"/>
        <w:numPr>
          <w:ilvl w:val="0"/>
          <w:numId w:val="1332"/>
        </w:numPr>
        <w:spacing w:after="120"/>
        <w:ind w:left="714" w:hanging="357"/>
        <w:contextualSpacing w:val="0"/>
        <w:jc w:val="both"/>
        <w:rPr>
          <w:sz w:val="24"/>
          <w:szCs w:val="24"/>
        </w:rPr>
      </w:pPr>
      <w:r w:rsidRPr="00845D4E">
        <w:rPr>
          <w:sz w:val="24"/>
          <w:szCs w:val="24"/>
        </w:rPr>
        <w:t>Zunächst den Dämpfer vorbereiten. Am besten geht es mit einem Dampfeinsatz.</w:t>
      </w:r>
    </w:p>
    <w:p w14:paraId="17DF73FF" w14:textId="77777777" w:rsidR="008011F3" w:rsidRPr="00845D4E" w:rsidRDefault="008011F3" w:rsidP="00B40E8C">
      <w:pPr>
        <w:pStyle w:val="ListParagraph"/>
        <w:numPr>
          <w:ilvl w:val="0"/>
          <w:numId w:val="1332"/>
        </w:numPr>
        <w:spacing w:after="120"/>
        <w:ind w:left="714" w:hanging="357"/>
        <w:contextualSpacing w:val="0"/>
        <w:jc w:val="both"/>
        <w:rPr>
          <w:sz w:val="24"/>
          <w:szCs w:val="24"/>
        </w:rPr>
      </w:pPr>
      <w:r w:rsidRPr="00845D4E">
        <w:rPr>
          <w:sz w:val="24"/>
          <w:szCs w:val="24"/>
        </w:rPr>
        <w:t>Das Kichererbsenmehl in eine Schüssel geben und nach und nach 110 ml Wasser zu einem Teig ohne Klümpchen verrühren. Joghurt, Zitronensaft, Salz, Chili, Ingwer und Fruchtsalz hinzugeben.</w:t>
      </w:r>
    </w:p>
    <w:p w14:paraId="7271C9C3" w14:textId="77777777" w:rsidR="008011F3" w:rsidRPr="00845D4E" w:rsidRDefault="008011F3" w:rsidP="00B40E8C">
      <w:pPr>
        <w:pStyle w:val="ListParagraph"/>
        <w:numPr>
          <w:ilvl w:val="0"/>
          <w:numId w:val="1332"/>
        </w:numPr>
        <w:spacing w:after="120"/>
        <w:ind w:left="714" w:hanging="357"/>
        <w:contextualSpacing w:val="0"/>
        <w:jc w:val="both"/>
        <w:rPr>
          <w:sz w:val="24"/>
          <w:szCs w:val="24"/>
        </w:rPr>
      </w:pPr>
      <w:r w:rsidRPr="00845D4E">
        <w:rPr>
          <w:sz w:val="24"/>
          <w:szCs w:val="24"/>
        </w:rPr>
        <w:t>D</w:t>
      </w:r>
      <w:r>
        <w:rPr>
          <w:sz w:val="24"/>
          <w:szCs w:val="24"/>
        </w:rPr>
        <w:t xml:space="preserve">as </w:t>
      </w:r>
      <w:r w:rsidRPr="00845D4E">
        <w:rPr>
          <w:sz w:val="24"/>
          <w:szCs w:val="24"/>
        </w:rPr>
        <w:t>Wasser im Topf mit dem Dampfeinsatz zum Kochen bringen. Dann den Teig auf den eingeölten Einsatz gießen und vorsichtig in den Topf setzen. Etwa 8 Minuten dämpfen. Bleibt an einem eingesteckten Messer kein Teig mehr kleben, ist der Dhokla fertig. Wieder aus dem Topf heben und abkühlen lassen. Der Dhokla lässt sich dann besser ablösen.</w:t>
      </w:r>
    </w:p>
    <w:p w14:paraId="12562CA9" w14:textId="77777777" w:rsidR="008011F3" w:rsidRPr="00845D4E" w:rsidRDefault="008011F3" w:rsidP="00B40E8C">
      <w:pPr>
        <w:pStyle w:val="ListParagraph"/>
        <w:numPr>
          <w:ilvl w:val="0"/>
          <w:numId w:val="1332"/>
        </w:numPr>
        <w:spacing w:after="120"/>
        <w:ind w:left="714" w:hanging="357"/>
        <w:contextualSpacing w:val="0"/>
        <w:jc w:val="both"/>
        <w:rPr>
          <w:sz w:val="24"/>
          <w:szCs w:val="24"/>
        </w:rPr>
      </w:pPr>
      <w:r w:rsidRPr="00845D4E">
        <w:rPr>
          <w:sz w:val="24"/>
          <w:szCs w:val="24"/>
        </w:rPr>
        <w:t>Kurz vor dem Servieren ein Tarka (heißes Würzöl) zubereiten: Öl in einer kleinen Pfanne erhitzen, Senfsamen, Sesam und Curryblätter hineingeben. Braten, bis die Senfsamen platzen und die Blätter knistern, dann vom Herd nehmen und über den Dhokla gießen.</w:t>
      </w:r>
    </w:p>
    <w:p w14:paraId="0EFC1BC0" w14:textId="77777777" w:rsidR="008011F3" w:rsidRPr="00845D4E" w:rsidRDefault="008011F3" w:rsidP="00B40E8C">
      <w:pPr>
        <w:pStyle w:val="ListParagraph"/>
        <w:numPr>
          <w:ilvl w:val="0"/>
          <w:numId w:val="1332"/>
        </w:numPr>
        <w:spacing w:after="120"/>
        <w:ind w:left="714" w:hanging="357"/>
        <w:contextualSpacing w:val="0"/>
        <w:jc w:val="both"/>
        <w:rPr>
          <w:sz w:val="24"/>
          <w:szCs w:val="24"/>
        </w:rPr>
      </w:pPr>
      <w:r w:rsidRPr="00845D4E">
        <w:rPr>
          <w:sz w:val="24"/>
          <w:szCs w:val="24"/>
        </w:rPr>
        <w:t>Mit Kokosraspeln und Koriandergrün bestreut servieren</w:t>
      </w:r>
    </w:p>
    <w:p w14:paraId="587FB627" w14:textId="6C937353" w:rsidR="007E211C" w:rsidRDefault="007E211C" w:rsidP="008011F3">
      <w:pPr>
        <w:pStyle w:val="Heading2"/>
        <w:spacing w:after="240"/>
      </w:pPr>
      <w:r>
        <w:lastRenderedPageBreak/>
        <w:t>Kichererbsen-Pfannkuchen mit Panir und Lime Pickle – Paneer cheela</w:t>
      </w:r>
      <w:r w:rsidR="00465A24">
        <w:rPr>
          <w:rStyle w:val="FootnoteReference"/>
        </w:rPr>
        <w:footnoteReference w:id="901"/>
      </w:r>
      <w:r>
        <w:t xml:space="preserve"> </w:t>
      </w:r>
    </w:p>
    <w:p w14:paraId="367BD913" w14:textId="5380D9CA" w:rsidR="007E211C" w:rsidRDefault="007E211C" w:rsidP="007E211C">
      <w:pPr>
        <w:rPr>
          <w:sz w:val="24"/>
          <w:szCs w:val="24"/>
        </w:rPr>
      </w:pPr>
      <w:r w:rsidRPr="007E211C">
        <w:rPr>
          <w:sz w:val="24"/>
          <w:szCs w:val="24"/>
          <w:u w:val="single"/>
        </w:rPr>
        <w:t>Zutaten</w:t>
      </w:r>
      <w:r>
        <w:rPr>
          <w:sz w:val="24"/>
          <w:szCs w:val="24"/>
        </w:rPr>
        <w:t xml:space="preserve"> (für 4 – 6 Pfannküchlein)</w:t>
      </w:r>
    </w:p>
    <w:p w14:paraId="48437EC0" w14:textId="77777777" w:rsidR="007E211C" w:rsidRDefault="007E211C" w:rsidP="007E211C">
      <w:pPr>
        <w:rPr>
          <w:sz w:val="24"/>
          <w:szCs w:val="24"/>
        </w:rPr>
      </w:pPr>
      <w:r>
        <w:rPr>
          <w:sz w:val="24"/>
          <w:szCs w:val="24"/>
        </w:rPr>
        <w:t>150 g Kichererbsenmehl</w:t>
      </w:r>
    </w:p>
    <w:p w14:paraId="60626536" w14:textId="77777777" w:rsidR="007E211C" w:rsidRDefault="007E211C" w:rsidP="007E211C">
      <w:pPr>
        <w:rPr>
          <w:sz w:val="24"/>
          <w:szCs w:val="24"/>
        </w:rPr>
      </w:pPr>
      <w:r>
        <w:rPr>
          <w:sz w:val="24"/>
          <w:szCs w:val="24"/>
        </w:rPr>
        <w:t>½ TL gemahlene Kurkuma</w:t>
      </w:r>
    </w:p>
    <w:p w14:paraId="39D1C42D" w14:textId="77777777" w:rsidR="007E211C" w:rsidRPr="00492714" w:rsidRDefault="007E211C" w:rsidP="007E211C">
      <w:pPr>
        <w:rPr>
          <w:sz w:val="24"/>
          <w:szCs w:val="24"/>
          <w:lang w:val="en-US"/>
        </w:rPr>
      </w:pPr>
      <w:r w:rsidRPr="00492714">
        <w:rPr>
          <w:sz w:val="24"/>
          <w:szCs w:val="24"/>
          <w:lang w:val="en-US"/>
        </w:rPr>
        <w:t>1 TL Garam masala</w:t>
      </w:r>
    </w:p>
    <w:p w14:paraId="3F5FB9FB" w14:textId="77777777" w:rsidR="007E211C" w:rsidRPr="00492714" w:rsidRDefault="007E211C" w:rsidP="007E211C">
      <w:pPr>
        <w:rPr>
          <w:sz w:val="24"/>
          <w:szCs w:val="24"/>
          <w:lang w:val="en-US"/>
        </w:rPr>
      </w:pPr>
      <w:r w:rsidRPr="00492714">
        <w:rPr>
          <w:sz w:val="24"/>
          <w:szCs w:val="24"/>
          <w:lang w:val="en-US"/>
        </w:rPr>
        <w:t xml:space="preserve">¼ TL </w:t>
      </w:r>
      <w:proofErr w:type="spellStart"/>
      <w:r w:rsidRPr="00492714">
        <w:rPr>
          <w:sz w:val="24"/>
          <w:szCs w:val="24"/>
          <w:lang w:val="en-US"/>
        </w:rPr>
        <w:t>Backpulver</w:t>
      </w:r>
      <w:proofErr w:type="spellEnd"/>
    </w:p>
    <w:p w14:paraId="566E9E89" w14:textId="77777777" w:rsidR="007E211C" w:rsidRPr="00492714" w:rsidRDefault="007E211C" w:rsidP="007E211C">
      <w:pPr>
        <w:rPr>
          <w:sz w:val="24"/>
          <w:szCs w:val="24"/>
          <w:lang w:val="en-US"/>
        </w:rPr>
      </w:pPr>
      <w:r w:rsidRPr="00492714">
        <w:rPr>
          <w:sz w:val="24"/>
          <w:szCs w:val="24"/>
          <w:lang w:val="en-US"/>
        </w:rPr>
        <w:t>Salz</w:t>
      </w:r>
    </w:p>
    <w:p w14:paraId="6CC4CB21" w14:textId="77777777" w:rsidR="007E211C" w:rsidRDefault="007E211C" w:rsidP="007E211C">
      <w:pPr>
        <w:rPr>
          <w:sz w:val="24"/>
          <w:szCs w:val="24"/>
        </w:rPr>
      </w:pPr>
      <w:r>
        <w:rPr>
          <w:sz w:val="24"/>
          <w:szCs w:val="24"/>
        </w:rPr>
        <w:t>225 g weicher Panir</w:t>
      </w:r>
    </w:p>
    <w:p w14:paraId="54B19744" w14:textId="77777777" w:rsidR="007E211C" w:rsidRPr="007A4945" w:rsidRDefault="007E211C" w:rsidP="007E211C">
      <w:pPr>
        <w:rPr>
          <w:sz w:val="24"/>
          <w:szCs w:val="24"/>
          <w:lang w:val="en-US"/>
        </w:rPr>
      </w:pPr>
      <w:r w:rsidRPr="007A4945">
        <w:rPr>
          <w:sz w:val="24"/>
          <w:szCs w:val="24"/>
          <w:lang w:val="en-US"/>
        </w:rPr>
        <w:t>1 ¼ TL Lime Pickle</w:t>
      </w:r>
    </w:p>
    <w:p w14:paraId="3C04E34B" w14:textId="77777777" w:rsidR="007E211C" w:rsidRPr="007A4945" w:rsidRDefault="007E211C" w:rsidP="007E211C">
      <w:pPr>
        <w:rPr>
          <w:sz w:val="24"/>
          <w:szCs w:val="24"/>
          <w:lang w:val="en-US"/>
        </w:rPr>
      </w:pPr>
      <w:proofErr w:type="spellStart"/>
      <w:r w:rsidRPr="007A4945">
        <w:rPr>
          <w:sz w:val="24"/>
          <w:szCs w:val="24"/>
          <w:lang w:val="en-US"/>
        </w:rPr>
        <w:t>Rapsöl</w:t>
      </w:r>
      <w:proofErr w:type="spellEnd"/>
    </w:p>
    <w:p w14:paraId="22909B0D" w14:textId="77777777" w:rsidR="007E211C" w:rsidRPr="007A4945" w:rsidRDefault="007E211C" w:rsidP="007E211C">
      <w:pPr>
        <w:rPr>
          <w:sz w:val="24"/>
          <w:szCs w:val="24"/>
          <w:lang w:val="en-US"/>
        </w:rPr>
      </w:pPr>
      <w:r w:rsidRPr="007A4945">
        <w:rPr>
          <w:sz w:val="24"/>
          <w:szCs w:val="24"/>
          <w:lang w:val="en-US"/>
        </w:rPr>
        <w:t xml:space="preserve">20 g </w:t>
      </w:r>
      <w:proofErr w:type="spellStart"/>
      <w:r w:rsidRPr="007A4945">
        <w:rPr>
          <w:sz w:val="24"/>
          <w:szCs w:val="24"/>
          <w:lang w:val="en-US"/>
        </w:rPr>
        <w:t>Koriandergrün</w:t>
      </w:r>
      <w:proofErr w:type="spellEnd"/>
    </w:p>
    <w:p w14:paraId="2098FD4B" w14:textId="77777777" w:rsidR="007E211C" w:rsidRDefault="007E211C" w:rsidP="007E211C">
      <w:pPr>
        <w:rPr>
          <w:sz w:val="24"/>
          <w:szCs w:val="24"/>
        </w:rPr>
      </w:pPr>
      <w:r w:rsidRPr="00281B54">
        <w:rPr>
          <w:sz w:val="24"/>
          <w:szCs w:val="24"/>
        </w:rPr>
        <w:t>10 g Dill, plus Dill zum Servieren</w:t>
      </w:r>
    </w:p>
    <w:p w14:paraId="2839E93C" w14:textId="77777777" w:rsidR="007E211C" w:rsidRDefault="007E211C" w:rsidP="007E211C">
      <w:pPr>
        <w:rPr>
          <w:sz w:val="24"/>
          <w:szCs w:val="24"/>
        </w:rPr>
      </w:pPr>
    </w:p>
    <w:p w14:paraId="50B5651C" w14:textId="77777777" w:rsidR="007E211C" w:rsidRPr="00E8719F" w:rsidRDefault="007E211C" w:rsidP="00B40E8C">
      <w:pPr>
        <w:pStyle w:val="ListParagraph"/>
        <w:numPr>
          <w:ilvl w:val="0"/>
          <w:numId w:val="1586"/>
        </w:numPr>
        <w:spacing w:after="120"/>
        <w:ind w:left="714" w:hanging="357"/>
        <w:contextualSpacing w:val="0"/>
        <w:jc w:val="both"/>
        <w:rPr>
          <w:sz w:val="24"/>
          <w:szCs w:val="24"/>
        </w:rPr>
      </w:pPr>
      <w:r w:rsidRPr="00E8719F">
        <w:rPr>
          <w:sz w:val="24"/>
          <w:szCs w:val="24"/>
        </w:rPr>
        <w:t>Das Kichererbsenmehl mit Kurkuma, Garam masala, Backpulver und ½ TL Salz in eine Schüssel geben. Gründlich mischen, dann eine Mulde in die Mitte drücken und 240 ml Wasser einrühren. Den Teig 20 Minuten ruhen lassen.</w:t>
      </w:r>
    </w:p>
    <w:p w14:paraId="59F4B37E" w14:textId="77777777" w:rsidR="007E211C" w:rsidRPr="00E8719F" w:rsidRDefault="007E211C" w:rsidP="00B40E8C">
      <w:pPr>
        <w:pStyle w:val="ListParagraph"/>
        <w:numPr>
          <w:ilvl w:val="0"/>
          <w:numId w:val="1586"/>
        </w:numPr>
        <w:spacing w:after="120"/>
        <w:ind w:left="714" w:hanging="357"/>
        <w:contextualSpacing w:val="0"/>
        <w:jc w:val="both"/>
        <w:rPr>
          <w:sz w:val="24"/>
          <w:szCs w:val="24"/>
        </w:rPr>
      </w:pPr>
      <w:r w:rsidRPr="00E8719F">
        <w:rPr>
          <w:sz w:val="24"/>
          <w:szCs w:val="24"/>
        </w:rPr>
        <w:t>In der Zwischenzeit den Panir in 1 cm große Würfel schneiden.</w:t>
      </w:r>
    </w:p>
    <w:p w14:paraId="1B96DE30" w14:textId="77777777" w:rsidR="007E211C" w:rsidRPr="00E8719F" w:rsidRDefault="007E211C" w:rsidP="00B40E8C">
      <w:pPr>
        <w:pStyle w:val="ListParagraph"/>
        <w:numPr>
          <w:ilvl w:val="0"/>
          <w:numId w:val="1586"/>
        </w:numPr>
        <w:spacing w:after="120"/>
        <w:ind w:left="714" w:hanging="357"/>
        <w:contextualSpacing w:val="0"/>
        <w:jc w:val="both"/>
        <w:rPr>
          <w:sz w:val="24"/>
          <w:szCs w:val="24"/>
        </w:rPr>
      </w:pPr>
      <w:r w:rsidRPr="00E8719F">
        <w:rPr>
          <w:sz w:val="24"/>
          <w:szCs w:val="24"/>
        </w:rPr>
        <w:t>Das Lime Pickle kleine schneiden. In einer Pfanne 1 EL Öl erhitzen, den Panir hineingeben und bei mittlerer Hitze 4 Minuten braten, bis er knusprig zu werden beginnt. Lime Pickle unterrühren und mit ¼ TL Salz abschmecken. Vom Herd nehmen.</w:t>
      </w:r>
    </w:p>
    <w:p w14:paraId="05D6A31E" w14:textId="77777777" w:rsidR="007E211C" w:rsidRPr="00E8719F" w:rsidRDefault="007E211C" w:rsidP="00B40E8C">
      <w:pPr>
        <w:pStyle w:val="ListParagraph"/>
        <w:numPr>
          <w:ilvl w:val="0"/>
          <w:numId w:val="1586"/>
        </w:numPr>
        <w:spacing w:after="120"/>
        <w:ind w:left="714" w:hanging="357"/>
        <w:contextualSpacing w:val="0"/>
        <w:jc w:val="both"/>
        <w:rPr>
          <w:sz w:val="24"/>
          <w:szCs w:val="24"/>
        </w:rPr>
      </w:pPr>
      <w:r w:rsidRPr="00E8719F">
        <w:rPr>
          <w:sz w:val="24"/>
          <w:szCs w:val="24"/>
        </w:rPr>
        <w:t>Die Kräuter hacken, in den Teig geben und unterrühren. Etwas Öl in einer kleinen Pfanne erhitzen und unter Schwenken auf dem Pfannenboden verteilen. Eine Kelle Teig in die Pfanne geben und den Pfannkuchen 1 Minute backen, bis der Rand zu bräunen beginnt, dann mit einem Pfannenwender wenden. Eine weiter Minute backen, erneut wenden und den Vorgang zwei Mal wiederholen, sodass der Pfannkuchen insgesamt 4 Minuten bäckt. Aus der Pfanne nehmen und die übrigen Pfannkuchen backen. Die fertigen Pfannkuchen zum Warmhalten in Alufolie einschlagen.</w:t>
      </w:r>
    </w:p>
    <w:p w14:paraId="4B1BF931" w14:textId="77777777" w:rsidR="004B0C52" w:rsidRDefault="004B0C52" w:rsidP="007E211C">
      <w:pPr>
        <w:rPr>
          <w:sz w:val="24"/>
          <w:szCs w:val="24"/>
        </w:rPr>
      </w:pPr>
    </w:p>
    <w:p w14:paraId="58C0C868" w14:textId="10A94A0D" w:rsidR="00BE2560" w:rsidRDefault="004B0C52" w:rsidP="004B0C52">
      <w:pPr>
        <w:ind w:left="708" w:hanging="708"/>
        <w:rPr>
          <w:rFonts w:asciiTheme="majorHAnsi" w:eastAsiaTheme="majorEastAsia" w:hAnsiTheme="majorHAnsi" w:cstheme="majorBidi"/>
          <w:color w:val="2F5496" w:themeColor="accent1" w:themeShade="BF"/>
          <w:sz w:val="26"/>
          <w:szCs w:val="26"/>
        </w:rPr>
      </w:pPr>
      <w:r>
        <w:rPr>
          <w:sz w:val="24"/>
          <w:szCs w:val="24"/>
        </w:rPr>
        <w:t>Tipp:</w:t>
      </w:r>
      <w:r>
        <w:rPr>
          <w:sz w:val="24"/>
          <w:szCs w:val="24"/>
        </w:rPr>
        <w:tab/>
      </w:r>
      <w:r w:rsidR="007E211C" w:rsidRPr="00E8719F">
        <w:rPr>
          <w:sz w:val="24"/>
          <w:szCs w:val="24"/>
        </w:rPr>
        <w:t>Die Pfannkuchen zum Servieren mit der Panir-Mischung belegen und mit gehacktem Dill bestreuen</w:t>
      </w:r>
      <w:r w:rsidR="00BE2560">
        <w:br w:type="page"/>
      </w:r>
    </w:p>
    <w:p w14:paraId="1079B022" w14:textId="77777777" w:rsidR="0098791F" w:rsidRDefault="0098791F" w:rsidP="0098791F">
      <w:pPr>
        <w:pStyle w:val="Heading2"/>
        <w:spacing w:after="240"/>
      </w:pPr>
      <w:r>
        <w:lastRenderedPageBreak/>
        <w:t>Kichererbsencurry mit Aprikosen</w:t>
      </w:r>
      <w:r>
        <w:rPr>
          <w:rStyle w:val="FootnoteReference"/>
        </w:rPr>
        <w:footnoteReference w:id="902"/>
      </w:r>
    </w:p>
    <w:p w14:paraId="2766C0D9" w14:textId="77777777" w:rsidR="0098791F" w:rsidRPr="007848F7" w:rsidRDefault="0098791F" w:rsidP="0098791F">
      <w:pPr>
        <w:rPr>
          <w:sz w:val="24"/>
          <w:szCs w:val="24"/>
        </w:rPr>
      </w:pPr>
      <w:r w:rsidRPr="007848F7">
        <w:rPr>
          <w:sz w:val="24"/>
          <w:szCs w:val="24"/>
          <w:u w:val="single"/>
        </w:rPr>
        <w:t>Zutaten</w:t>
      </w:r>
      <w:r w:rsidRPr="007848F7">
        <w:rPr>
          <w:sz w:val="24"/>
          <w:szCs w:val="24"/>
        </w:rPr>
        <w:t xml:space="preserve"> (für 4 Portionen):</w:t>
      </w:r>
    </w:p>
    <w:p w14:paraId="2C011D06" w14:textId="77777777" w:rsidR="0098791F" w:rsidRPr="007848F7" w:rsidRDefault="0098791F" w:rsidP="0098791F">
      <w:pPr>
        <w:rPr>
          <w:sz w:val="24"/>
          <w:szCs w:val="24"/>
        </w:rPr>
      </w:pPr>
      <w:r w:rsidRPr="007848F7">
        <w:rPr>
          <w:sz w:val="24"/>
          <w:szCs w:val="24"/>
        </w:rPr>
        <w:t>1 Zwiebel</w:t>
      </w:r>
    </w:p>
    <w:p w14:paraId="41C34100" w14:textId="77777777" w:rsidR="0098791F" w:rsidRPr="007848F7" w:rsidRDefault="0098791F" w:rsidP="0098791F">
      <w:pPr>
        <w:rPr>
          <w:sz w:val="24"/>
          <w:szCs w:val="24"/>
        </w:rPr>
      </w:pPr>
      <w:r w:rsidRPr="007848F7">
        <w:rPr>
          <w:sz w:val="24"/>
          <w:szCs w:val="24"/>
        </w:rPr>
        <w:t>250 g festkochende Kartoffeln</w:t>
      </w:r>
    </w:p>
    <w:p w14:paraId="7AA18453" w14:textId="77777777" w:rsidR="0098791F" w:rsidRPr="007848F7" w:rsidRDefault="0098791F" w:rsidP="0098791F">
      <w:pPr>
        <w:rPr>
          <w:sz w:val="24"/>
          <w:szCs w:val="24"/>
        </w:rPr>
      </w:pPr>
      <w:r w:rsidRPr="007848F7">
        <w:rPr>
          <w:sz w:val="24"/>
          <w:szCs w:val="24"/>
        </w:rPr>
        <w:t>3 reife Aprikosen</w:t>
      </w:r>
    </w:p>
    <w:p w14:paraId="215E5080" w14:textId="77777777" w:rsidR="0098791F" w:rsidRPr="007848F7" w:rsidRDefault="0098791F" w:rsidP="0098791F">
      <w:pPr>
        <w:rPr>
          <w:sz w:val="24"/>
          <w:szCs w:val="24"/>
        </w:rPr>
      </w:pPr>
      <w:r w:rsidRPr="007848F7">
        <w:rPr>
          <w:sz w:val="24"/>
          <w:szCs w:val="24"/>
        </w:rPr>
        <w:t>1 EL Öl</w:t>
      </w:r>
    </w:p>
    <w:p w14:paraId="3A430B27" w14:textId="77777777" w:rsidR="0098791F" w:rsidRPr="007848F7" w:rsidRDefault="0098791F" w:rsidP="0098791F">
      <w:pPr>
        <w:rPr>
          <w:sz w:val="24"/>
          <w:szCs w:val="24"/>
        </w:rPr>
      </w:pPr>
      <w:r w:rsidRPr="007848F7">
        <w:rPr>
          <w:sz w:val="24"/>
          <w:szCs w:val="24"/>
        </w:rPr>
        <w:t>1 TL geriebener Ingwer</w:t>
      </w:r>
    </w:p>
    <w:p w14:paraId="390FAA0A" w14:textId="77777777" w:rsidR="0098791F" w:rsidRPr="007848F7" w:rsidRDefault="0098791F" w:rsidP="0098791F">
      <w:pPr>
        <w:rPr>
          <w:sz w:val="24"/>
          <w:szCs w:val="24"/>
        </w:rPr>
      </w:pPr>
      <w:r w:rsidRPr="007848F7">
        <w:rPr>
          <w:sz w:val="24"/>
          <w:szCs w:val="24"/>
        </w:rPr>
        <w:t>1-2 EL Currypulver</w:t>
      </w:r>
    </w:p>
    <w:p w14:paraId="28FB176D" w14:textId="77777777" w:rsidR="0098791F" w:rsidRPr="007848F7" w:rsidRDefault="0098791F" w:rsidP="0098791F">
      <w:pPr>
        <w:rPr>
          <w:sz w:val="24"/>
          <w:szCs w:val="24"/>
        </w:rPr>
      </w:pPr>
      <w:r w:rsidRPr="007848F7">
        <w:rPr>
          <w:sz w:val="24"/>
          <w:szCs w:val="24"/>
        </w:rPr>
        <w:t>650 ml Gemüsebrühe</w:t>
      </w:r>
    </w:p>
    <w:p w14:paraId="43BE899D" w14:textId="77777777" w:rsidR="0098791F" w:rsidRPr="007848F7" w:rsidRDefault="0098791F" w:rsidP="0098791F">
      <w:pPr>
        <w:rPr>
          <w:sz w:val="24"/>
          <w:szCs w:val="24"/>
        </w:rPr>
      </w:pPr>
      <w:r w:rsidRPr="007848F7">
        <w:rPr>
          <w:sz w:val="24"/>
          <w:szCs w:val="24"/>
        </w:rPr>
        <w:t>150 g ganze, geschälte Mandeln</w:t>
      </w:r>
    </w:p>
    <w:p w14:paraId="7FB21DC7" w14:textId="77777777" w:rsidR="0098791F" w:rsidRPr="007848F7" w:rsidRDefault="0098791F" w:rsidP="0098791F">
      <w:pPr>
        <w:rPr>
          <w:sz w:val="24"/>
          <w:szCs w:val="24"/>
        </w:rPr>
      </w:pPr>
      <w:r w:rsidRPr="007848F7">
        <w:rPr>
          <w:sz w:val="24"/>
          <w:szCs w:val="24"/>
        </w:rPr>
        <w:t>2 Dosen Kichererbsen</w:t>
      </w:r>
    </w:p>
    <w:p w14:paraId="6F2D6203" w14:textId="77777777" w:rsidR="0098791F" w:rsidRPr="007848F7" w:rsidRDefault="0098791F" w:rsidP="0098791F">
      <w:pPr>
        <w:rPr>
          <w:sz w:val="24"/>
          <w:szCs w:val="24"/>
        </w:rPr>
      </w:pPr>
      <w:r w:rsidRPr="007848F7">
        <w:rPr>
          <w:sz w:val="24"/>
          <w:szCs w:val="24"/>
        </w:rPr>
        <w:t>150 g Sahne</w:t>
      </w:r>
    </w:p>
    <w:p w14:paraId="3B15FDB5" w14:textId="77777777" w:rsidR="0098791F" w:rsidRPr="007848F7" w:rsidRDefault="0098791F" w:rsidP="0098791F">
      <w:pPr>
        <w:rPr>
          <w:sz w:val="24"/>
          <w:szCs w:val="24"/>
        </w:rPr>
      </w:pPr>
      <w:r w:rsidRPr="007848F7">
        <w:rPr>
          <w:sz w:val="24"/>
          <w:szCs w:val="24"/>
        </w:rPr>
        <w:t>2 Stiele Petersilie</w:t>
      </w:r>
    </w:p>
    <w:p w14:paraId="55B2E2E4" w14:textId="77777777" w:rsidR="0098791F" w:rsidRPr="007848F7" w:rsidRDefault="0098791F" w:rsidP="0098791F">
      <w:pPr>
        <w:rPr>
          <w:sz w:val="24"/>
          <w:szCs w:val="24"/>
        </w:rPr>
      </w:pPr>
      <w:r w:rsidRPr="007848F7">
        <w:rPr>
          <w:sz w:val="24"/>
          <w:szCs w:val="24"/>
        </w:rPr>
        <w:t>Salz, Cayennepfeffer</w:t>
      </w:r>
    </w:p>
    <w:p w14:paraId="4AB7325F" w14:textId="77777777" w:rsidR="0098791F" w:rsidRPr="007848F7" w:rsidRDefault="0098791F" w:rsidP="0098791F">
      <w:pPr>
        <w:rPr>
          <w:sz w:val="24"/>
          <w:szCs w:val="24"/>
        </w:rPr>
      </w:pPr>
    </w:p>
    <w:p w14:paraId="711455C7" w14:textId="77777777" w:rsidR="0098791F" w:rsidRPr="007848F7" w:rsidRDefault="0098791F" w:rsidP="0098791F">
      <w:pPr>
        <w:rPr>
          <w:sz w:val="24"/>
          <w:szCs w:val="24"/>
        </w:rPr>
      </w:pPr>
      <w:r w:rsidRPr="007848F7">
        <w:rPr>
          <w:sz w:val="24"/>
          <w:szCs w:val="24"/>
        </w:rPr>
        <w:t>Zubereitung:</w:t>
      </w:r>
    </w:p>
    <w:p w14:paraId="342BA962" w14:textId="77777777" w:rsidR="0098791F" w:rsidRPr="007848F7" w:rsidRDefault="0098791F" w:rsidP="00B40E8C">
      <w:pPr>
        <w:pStyle w:val="ListParagraph"/>
        <w:numPr>
          <w:ilvl w:val="0"/>
          <w:numId w:val="1974"/>
        </w:numPr>
        <w:spacing w:after="120"/>
        <w:jc w:val="both"/>
        <w:rPr>
          <w:sz w:val="24"/>
          <w:szCs w:val="24"/>
        </w:rPr>
      </w:pPr>
      <w:r w:rsidRPr="007848F7">
        <w:rPr>
          <w:sz w:val="24"/>
          <w:szCs w:val="24"/>
        </w:rPr>
        <w:t>Die Zwiebel schälen und in feine Würfel schneiden. Die Kartoffeln schälen, waschen, in kleine Würfel schneiden, Die Aprikosen waschen, halbieren, entsteinen und in Stücke schneiden.</w:t>
      </w:r>
    </w:p>
    <w:p w14:paraId="0A0DD245" w14:textId="77777777" w:rsidR="0098791F" w:rsidRPr="007848F7" w:rsidRDefault="0098791F" w:rsidP="00B40E8C">
      <w:pPr>
        <w:pStyle w:val="ListParagraph"/>
        <w:numPr>
          <w:ilvl w:val="0"/>
          <w:numId w:val="1974"/>
        </w:numPr>
        <w:spacing w:after="120"/>
        <w:jc w:val="both"/>
        <w:rPr>
          <w:sz w:val="24"/>
          <w:szCs w:val="24"/>
        </w:rPr>
      </w:pPr>
      <w:r w:rsidRPr="007848F7">
        <w:rPr>
          <w:sz w:val="24"/>
          <w:szCs w:val="24"/>
        </w:rPr>
        <w:t>Das Öl in einem Topf erhitzen und die Zwiebel darin glasig dünsten. Die Kartoffeln und en Ingwer dazugeben und kurz mitdünsten. Das Currypulver unterrühren und die Brühe angießen. Das Curry bei mittlerer Hitze etwa 10 Minuten köcheln lassen.</w:t>
      </w:r>
    </w:p>
    <w:p w14:paraId="4F486759" w14:textId="77777777" w:rsidR="0098791F" w:rsidRPr="007848F7" w:rsidRDefault="0098791F" w:rsidP="00B40E8C">
      <w:pPr>
        <w:pStyle w:val="ListParagraph"/>
        <w:numPr>
          <w:ilvl w:val="0"/>
          <w:numId w:val="1974"/>
        </w:numPr>
        <w:spacing w:after="120"/>
        <w:jc w:val="both"/>
        <w:rPr>
          <w:sz w:val="24"/>
          <w:szCs w:val="24"/>
        </w:rPr>
      </w:pPr>
      <w:r w:rsidRPr="007848F7">
        <w:rPr>
          <w:sz w:val="24"/>
          <w:szCs w:val="24"/>
        </w:rPr>
        <w:t>Inzwischen die Mandeln in einer Pfanne ohne Fett anrösten und abkühlen lassen. Die Kichererbsen in ein Sieb gießen, kalt abbrausen und abtropfen lassen.</w:t>
      </w:r>
    </w:p>
    <w:p w14:paraId="27B1A9B5" w14:textId="77777777" w:rsidR="0098791F" w:rsidRDefault="0098791F" w:rsidP="00B40E8C">
      <w:pPr>
        <w:pStyle w:val="ListParagraph"/>
        <w:numPr>
          <w:ilvl w:val="0"/>
          <w:numId w:val="1974"/>
        </w:numPr>
        <w:spacing w:after="120"/>
        <w:jc w:val="both"/>
        <w:rPr>
          <w:sz w:val="24"/>
          <w:szCs w:val="24"/>
        </w:rPr>
      </w:pPr>
      <w:r w:rsidRPr="007848F7">
        <w:rPr>
          <w:sz w:val="24"/>
          <w:szCs w:val="24"/>
        </w:rPr>
        <w:t>Die Aprikosen, die Mandeln und die Kichererbsen zum Curry geben. Die Sahne unterrühren, alles mit Salz und Cayennepfeffer abschmecken und weitere 10 Minuten köcheln lassen.</w:t>
      </w:r>
    </w:p>
    <w:p w14:paraId="711FFA4F" w14:textId="39816B9D" w:rsidR="007848F7" w:rsidRPr="007848F7" w:rsidRDefault="007848F7" w:rsidP="00B40E8C">
      <w:pPr>
        <w:pStyle w:val="ListParagraph"/>
        <w:numPr>
          <w:ilvl w:val="0"/>
          <w:numId w:val="1974"/>
        </w:numPr>
        <w:spacing w:after="120"/>
        <w:jc w:val="both"/>
        <w:rPr>
          <w:sz w:val="24"/>
          <w:szCs w:val="24"/>
        </w:rPr>
      </w:pPr>
      <w:r>
        <w:rPr>
          <w:sz w:val="24"/>
          <w:szCs w:val="24"/>
        </w:rPr>
        <w:t xml:space="preserve">Die </w:t>
      </w:r>
      <w:r w:rsidRPr="007848F7">
        <w:rPr>
          <w:sz w:val="24"/>
          <w:szCs w:val="24"/>
        </w:rPr>
        <w:t>Petersilie waschen und trocken tupfen, die Blätter abzupfen und grob hacken. Das Curry in vorgewärmte Schälchen anrichten und mit Petersilie bestreut servieren.</w:t>
      </w:r>
    </w:p>
    <w:p w14:paraId="58069B1E" w14:textId="350A281F" w:rsidR="0098791F" w:rsidRDefault="0098791F" w:rsidP="0098791F">
      <w:pPr>
        <w:rPr>
          <w:rFonts w:asciiTheme="majorHAnsi" w:eastAsiaTheme="majorEastAsia" w:hAnsiTheme="majorHAnsi" w:cstheme="majorBidi"/>
          <w:color w:val="2F5496" w:themeColor="accent1" w:themeShade="BF"/>
          <w:sz w:val="26"/>
          <w:szCs w:val="26"/>
        </w:rPr>
      </w:pPr>
      <w:r>
        <w:br w:type="page"/>
      </w:r>
    </w:p>
    <w:p w14:paraId="23E51BA3" w14:textId="77777777" w:rsidR="00F47482" w:rsidRDefault="00F47482" w:rsidP="00F47482">
      <w:pPr>
        <w:pStyle w:val="Heading2"/>
        <w:spacing w:after="240"/>
      </w:pPr>
      <w:r>
        <w:lastRenderedPageBreak/>
        <w:t>Kichererbsen mit Käse und viel Pfeffer</w:t>
      </w:r>
      <w:r>
        <w:rPr>
          <w:rStyle w:val="FootnoteReference"/>
        </w:rPr>
        <w:footnoteReference w:id="903"/>
      </w:r>
    </w:p>
    <w:p w14:paraId="27620293" w14:textId="77777777" w:rsidR="00F47482" w:rsidRDefault="00F47482" w:rsidP="00F47482">
      <w:pPr>
        <w:rPr>
          <w:sz w:val="24"/>
          <w:szCs w:val="24"/>
        </w:rPr>
      </w:pPr>
      <w:r w:rsidRPr="00263670">
        <w:rPr>
          <w:sz w:val="24"/>
          <w:szCs w:val="24"/>
          <w:u w:val="single"/>
        </w:rPr>
        <w:t>Zutaten</w:t>
      </w:r>
      <w:r>
        <w:rPr>
          <w:sz w:val="24"/>
          <w:szCs w:val="24"/>
        </w:rPr>
        <w:t xml:space="preserve"> (für 4 Portionen)</w:t>
      </w:r>
    </w:p>
    <w:p w14:paraId="76098A61" w14:textId="77777777" w:rsidR="00F47482" w:rsidRDefault="00F47482" w:rsidP="00F47482">
      <w:pPr>
        <w:rPr>
          <w:sz w:val="24"/>
          <w:szCs w:val="24"/>
        </w:rPr>
      </w:pPr>
      <w:r>
        <w:rPr>
          <w:sz w:val="24"/>
          <w:szCs w:val="24"/>
        </w:rPr>
        <w:t>300 g getrocknete Kichererbsen</w:t>
      </w:r>
    </w:p>
    <w:p w14:paraId="670EA84B" w14:textId="77777777" w:rsidR="00F47482" w:rsidRDefault="00F47482" w:rsidP="00F47482">
      <w:pPr>
        <w:rPr>
          <w:sz w:val="24"/>
          <w:szCs w:val="24"/>
        </w:rPr>
      </w:pPr>
      <w:r>
        <w:rPr>
          <w:sz w:val="24"/>
          <w:szCs w:val="24"/>
        </w:rPr>
        <w:t>1 TL Speisenatron (oder Backpulver)</w:t>
      </w:r>
    </w:p>
    <w:p w14:paraId="385B253B" w14:textId="77777777" w:rsidR="00F47482" w:rsidRDefault="00F47482" w:rsidP="00F47482">
      <w:pPr>
        <w:rPr>
          <w:sz w:val="24"/>
          <w:szCs w:val="24"/>
        </w:rPr>
      </w:pPr>
      <w:r>
        <w:rPr>
          <w:sz w:val="24"/>
          <w:szCs w:val="24"/>
        </w:rPr>
        <w:t>3 EL Olivenöl</w:t>
      </w:r>
    </w:p>
    <w:p w14:paraId="1BB01610" w14:textId="77777777" w:rsidR="00F47482" w:rsidRDefault="00F47482" w:rsidP="00F47482">
      <w:pPr>
        <w:rPr>
          <w:sz w:val="24"/>
          <w:szCs w:val="24"/>
        </w:rPr>
      </w:pPr>
      <w:r>
        <w:rPr>
          <w:sz w:val="24"/>
          <w:szCs w:val="24"/>
        </w:rPr>
        <w:t>8 Knoblauchzehen, geschält und angedrückt</w:t>
      </w:r>
    </w:p>
    <w:p w14:paraId="4D4B1E2E" w14:textId="77777777" w:rsidR="00F47482" w:rsidRDefault="00F47482" w:rsidP="00F47482">
      <w:pPr>
        <w:rPr>
          <w:sz w:val="24"/>
          <w:szCs w:val="24"/>
        </w:rPr>
      </w:pPr>
      <w:r>
        <w:rPr>
          <w:sz w:val="24"/>
          <w:szCs w:val="24"/>
        </w:rPr>
        <w:t>80 g Parmesan, fein gerieben, plus die Rinde des Parmesanstücks</w:t>
      </w:r>
    </w:p>
    <w:p w14:paraId="55D1B7A8" w14:textId="77777777" w:rsidR="00F47482" w:rsidRDefault="00F47482" w:rsidP="00F47482">
      <w:pPr>
        <w:rPr>
          <w:sz w:val="24"/>
          <w:szCs w:val="24"/>
        </w:rPr>
      </w:pPr>
      <w:r>
        <w:rPr>
          <w:sz w:val="24"/>
          <w:szCs w:val="24"/>
        </w:rPr>
        <w:t>¼ TL Speisenatron</w:t>
      </w:r>
    </w:p>
    <w:p w14:paraId="697F85EA" w14:textId="77777777" w:rsidR="00F47482" w:rsidRDefault="00F47482" w:rsidP="00F47482">
      <w:pPr>
        <w:rPr>
          <w:sz w:val="24"/>
          <w:szCs w:val="24"/>
        </w:rPr>
      </w:pPr>
      <w:r>
        <w:rPr>
          <w:sz w:val="24"/>
          <w:szCs w:val="24"/>
        </w:rPr>
        <w:t>Schwarzer Pfeffer, Salz</w:t>
      </w:r>
    </w:p>
    <w:p w14:paraId="5C4152B3" w14:textId="77777777" w:rsidR="00F47482" w:rsidRDefault="00F47482" w:rsidP="00F47482">
      <w:pPr>
        <w:rPr>
          <w:sz w:val="24"/>
          <w:szCs w:val="24"/>
        </w:rPr>
      </w:pPr>
      <w:r>
        <w:rPr>
          <w:sz w:val="24"/>
          <w:szCs w:val="24"/>
        </w:rPr>
        <w:t>1 oder 2 kleine rote Chilischoten</w:t>
      </w:r>
    </w:p>
    <w:p w14:paraId="510E7E0F" w14:textId="77777777" w:rsidR="00F47482" w:rsidRDefault="00F47482" w:rsidP="00F47482">
      <w:pPr>
        <w:rPr>
          <w:sz w:val="24"/>
          <w:szCs w:val="24"/>
        </w:rPr>
      </w:pPr>
      <w:r>
        <w:rPr>
          <w:sz w:val="24"/>
          <w:szCs w:val="24"/>
        </w:rPr>
        <w:t>2 EL Apfelessig</w:t>
      </w:r>
    </w:p>
    <w:p w14:paraId="3406E7E8" w14:textId="77777777" w:rsidR="00F47482" w:rsidRDefault="00F47482" w:rsidP="00F47482">
      <w:pPr>
        <w:rPr>
          <w:sz w:val="24"/>
          <w:szCs w:val="24"/>
        </w:rPr>
      </w:pPr>
      <w:r>
        <w:rPr>
          <w:sz w:val="24"/>
          <w:szCs w:val="24"/>
        </w:rPr>
        <w:t>250 g Spinat</w:t>
      </w:r>
    </w:p>
    <w:p w14:paraId="07FB7CB0" w14:textId="77777777" w:rsidR="00F47482" w:rsidRDefault="00F47482" w:rsidP="00F47482">
      <w:pPr>
        <w:rPr>
          <w:sz w:val="24"/>
          <w:szCs w:val="24"/>
        </w:rPr>
      </w:pPr>
      <w:r>
        <w:rPr>
          <w:sz w:val="24"/>
          <w:szCs w:val="24"/>
        </w:rPr>
        <w:t>15 g Petersilie, grob gehackt</w:t>
      </w:r>
    </w:p>
    <w:p w14:paraId="55EB1167" w14:textId="77777777" w:rsidR="00F47482" w:rsidRDefault="00F47482" w:rsidP="00F47482">
      <w:pPr>
        <w:rPr>
          <w:sz w:val="24"/>
          <w:szCs w:val="24"/>
        </w:rPr>
      </w:pPr>
      <w:r>
        <w:rPr>
          <w:sz w:val="24"/>
          <w:szCs w:val="24"/>
        </w:rPr>
        <w:t>100 g Butter</w:t>
      </w:r>
    </w:p>
    <w:p w14:paraId="36076F5D" w14:textId="77777777" w:rsidR="00F47482" w:rsidRDefault="00F47482" w:rsidP="00F47482">
      <w:pPr>
        <w:rPr>
          <w:sz w:val="24"/>
          <w:szCs w:val="24"/>
        </w:rPr>
      </w:pPr>
    </w:p>
    <w:p w14:paraId="56481F8C" w14:textId="77777777" w:rsidR="00F47482" w:rsidRDefault="00F47482" w:rsidP="00F47482">
      <w:pPr>
        <w:rPr>
          <w:sz w:val="24"/>
          <w:szCs w:val="24"/>
        </w:rPr>
      </w:pPr>
      <w:r>
        <w:rPr>
          <w:sz w:val="24"/>
          <w:szCs w:val="24"/>
        </w:rPr>
        <w:t>Zubereitung:</w:t>
      </w:r>
    </w:p>
    <w:p w14:paraId="27EF12C1" w14:textId="77777777" w:rsidR="00F47482" w:rsidRPr="00FC2D3F" w:rsidRDefault="00F47482" w:rsidP="00B40E8C">
      <w:pPr>
        <w:pStyle w:val="ListParagraph"/>
        <w:numPr>
          <w:ilvl w:val="0"/>
          <w:numId w:val="1288"/>
        </w:numPr>
        <w:spacing w:after="120"/>
        <w:ind w:left="714" w:hanging="357"/>
        <w:contextualSpacing w:val="0"/>
        <w:jc w:val="both"/>
        <w:rPr>
          <w:sz w:val="24"/>
          <w:szCs w:val="24"/>
        </w:rPr>
      </w:pPr>
      <w:r w:rsidRPr="00FC2D3F">
        <w:rPr>
          <w:sz w:val="24"/>
          <w:szCs w:val="24"/>
        </w:rPr>
        <w:t>Kichererbsen über Nacht oder 12 Stunden lang in reichlich Wasser mit 1 TL Speisenatron oder Backpulver einweichen. Die Kichererbsen abgießen und abtropfen lassen. In einem ofenfesten Topf 2 EL Olivenöl erhitzen, Knoblauchzehen darin anbraten. Parmesanrinde dazugeben, ebenso Kichererbsen, noch mal Speisenatron und 1,2 Liter Wasser sowie eine Menge grob gemahlenen schwarzen Pfeffer (etwa 40 Umdrehungen mit der Mühle).</w:t>
      </w:r>
    </w:p>
    <w:p w14:paraId="19AF483D" w14:textId="77777777" w:rsidR="00F47482" w:rsidRPr="00FC2D3F" w:rsidRDefault="00F47482" w:rsidP="00B40E8C">
      <w:pPr>
        <w:pStyle w:val="ListParagraph"/>
        <w:numPr>
          <w:ilvl w:val="0"/>
          <w:numId w:val="1288"/>
        </w:numPr>
        <w:spacing w:after="120"/>
        <w:ind w:left="714" w:hanging="357"/>
        <w:contextualSpacing w:val="0"/>
        <w:jc w:val="both"/>
        <w:rPr>
          <w:sz w:val="24"/>
          <w:szCs w:val="24"/>
        </w:rPr>
      </w:pPr>
      <w:r w:rsidRPr="00FC2D3F">
        <w:rPr>
          <w:sz w:val="24"/>
          <w:szCs w:val="24"/>
        </w:rPr>
        <w:t>Flüssigkeit zum Kochen bringen, Schaum auf der Oberfläche abschöpfen. Topf verschließen, Kichererbsen 75 Minuten lang im Ofen bei 160 Grad Umluft garen.</w:t>
      </w:r>
    </w:p>
    <w:p w14:paraId="747302A1" w14:textId="77777777" w:rsidR="00F47482" w:rsidRPr="00FC2D3F" w:rsidRDefault="00F47482" w:rsidP="00B40E8C">
      <w:pPr>
        <w:pStyle w:val="ListParagraph"/>
        <w:numPr>
          <w:ilvl w:val="0"/>
          <w:numId w:val="1288"/>
        </w:numPr>
        <w:spacing w:after="120"/>
        <w:ind w:left="714" w:hanging="357"/>
        <w:contextualSpacing w:val="0"/>
        <w:jc w:val="both"/>
        <w:rPr>
          <w:sz w:val="24"/>
          <w:szCs w:val="24"/>
        </w:rPr>
      </w:pPr>
      <w:r w:rsidRPr="00FC2D3F">
        <w:rPr>
          <w:sz w:val="24"/>
          <w:szCs w:val="24"/>
        </w:rPr>
        <w:t>¾ TL Salz hinzufügen, Kichererbsen weitere 30 Minuten lang schmoren lassen, bis sie weich sind und die Flüssigkeit mindestens um die Hälfte reduziert ist.</w:t>
      </w:r>
    </w:p>
    <w:p w14:paraId="7B38DCB6" w14:textId="77777777" w:rsidR="00F47482" w:rsidRPr="00FC2D3F" w:rsidRDefault="00F47482" w:rsidP="00B40E8C">
      <w:pPr>
        <w:pStyle w:val="ListParagraph"/>
        <w:numPr>
          <w:ilvl w:val="0"/>
          <w:numId w:val="1288"/>
        </w:numPr>
        <w:spacing w:after="120"/>
        <w:ind w:left="714" w:hanging="357"/>
        <w:contextualSpacing w:val="0"/>
        <w:jc w:val="both"/>
        <w:rPr>
          <w:sz w:val="24"/>
          <w:szCs w:val="24"/>
        </w:rPr>
      </w:pPr>
      <w:r w:rsidRPr="00FC2D3F">
        <w:rPr>
          <w:sz w:val="24"/>
          <w:szCs w:val="24"/>
        </w:rPr>
        <w:t>Chilischoten hacken, mit Essig in einer kleinen Schüssel verrühren, etwas Salz hinzufügen, beiseitestellen. 1 EL Olivenöl in der Pfanne erhitzen, Spinat hinzufügen, salzen, etwa 4 Minuten lang garen. Petersilie unterrühren und vom Herd nehmen.</w:t>
      </w:r>
    </w:p>
    <w:p w14:paraId="4F7826A1" w14:textId="77777777" w:rsidR="00F47482" w:rsidRDefault="00F47482" w:rsidP="00B40E8C">
      <w:pPr>
        <w:pStyle w:val="ListParagraph"/>
        <w:numPr>
          <w:ilvl w:val="0"/>
          <w:numId w:val="1288"/>
        </w:numPr>
        <w:spacing w:after="120"/>
        <w:ind w:left="714" w:hanging="357"/>
        <w:contextualSpacing w:val="0"/>
        <w:jc w:val="both"/>
        <w:rPr>
          <w:sz w:val="24"/>
          <w:szCs w:val="24"/>
        </w:rPr>
      </w:pPr>
      <w:r w:rsidRPr="00FC2D3F">
        <w:rPr>
          <w:sz w:val="24"/>
          <w:szCs w:val="24"/>
        </w:rPr>
        <w:t xml:space="preserve">Topf mit den Kichererbsen aus dem Ofen nehmen. Parmesanrinde entfernen. Butter in Würfeln nach und nach unterrühren, ebenso den geriebenen Parmesan. Noch mal </w:t>
      </w:r>
      <w:r w:rsidRPr="00FC2D3F">
        <w:rPr>
          <w:sz w:val="24"/>
          <w:szCs w:val="24"/>
        </w:rPr>
        <w:lastRenderedPageBreak/>
        <w:t>mit schwarzem Pfeffer würzen. Chili-Essig-Mischung, Spinat und eventuell noch etwas geriebenen Parmesan unterheben.</w:t>
      </w:r>
    </w:p>
    <w:p w14:paraId="4F6ED9B6" w14:textId="77777777" w:rsidR="00F47482" w:rsidRPr="00FC2D3F" w:rsidRDefault="00F47482" w:rsidP="00F47482">
      <w:pPr>
        <w:rPr>
          <w:sz w:val="24"/>
          <w:szCs w:val="24"/>
        </w:rPr>
      </w:pPr>
      <w:r w:rsidRPr="00FC2D3F">
        <w:rPr>
          <w:sz w:val="24"/>
          <w:szCs w:val="24"/>
        </w:rPr>
        <w:br w:type="page"/>
      </w:r>
    </w:p>
    <w:p w14:paraId="7D33A49C" w14:textId="77777777" w:rsidR="0013223C" w:rsidRDefault="0013223C" w:rsidP="0013223C">
      <w:pPr>
        <w:pStyle w:val="Heading2"/>
        <w:spacing w:after="240"/>
      </w:pPr>
      <w:r>
        <w:lastRenderedPageBreak/>
        <w:t>Kretische Kichererbsen mit Spinat</w:t>
      </w:r>
      <w:r>
        <w:rPr>
          <w:rStyle w:val="FootnoteReference"/>
        </w:rPr>
        <w:footnoteReference w:id="904"/>
      </w:r>
      <w:r>
        <w:t xml:space="preserve"> </w:t>
      </w:r>
    </w:p>
    <w:p w14:paraId="413EF792" w14:textId="77777777" w:rsidR="0013223C" w:rsidRDefault="0013223C" w:rsidP="0013223C">
      <w:pPr>
        <w:rPr>
          <w:sz w:val="24"/>
          <w:szCs w:val="24"/>
        </w:rPr>
      </w:pPr>
      <w:r w:rsidRPr="00BB2AA5">
        <w:rPr>
          <w:sz w:val="24"/>
          <w:szCs w:val="24"/>
          <w:u w:val="single"/>
        </w:rPr>
        <w:t>Zutaten</w:t>
      </w:r>
      <w:r>
        <w:rPr>
          <w:sz w:val="24"/>
          <w:szCs w:val="24"/>
        </w:rPr>
        <w:t xml:space="preserve"> (für 2 Portionen)</w:t>
      </w:r>
    </w:p>
    <w:p w14:paraId="27AC8278" w14:textId="77777777" w:rsidR="0013223C" w:rsidRDefault="0013223C" w:rsidP="0013223C">
      <w:pPr>
        <w:rPr>
          <w:sz w:val="24"/>
          <w:szCs w:val="24"/>
        </w:rPr>
      </w:pPr>
      <w:r>
        <w:rPr>
          <w:sz w:val="24"/>
          <w:szCs w:val="24"/>
        </w:rPr>
        <w:t>1 Zwiebel</w:t>
      </w:r>
    </w:p>
    <w:p w14:paraId="2015F4B0" w14:textId="77777777" w:rsidR="0013223C" w:rsidRDefault="0013223C" w:rsidP="0013223C">
      <w:pPr>
        <w:rPr>
          <w:sz w:val="24"/>
          <w:szCs w:val="24"/>
        </w:rPr>
      </w:pPr>
      <w:r>
        <w:rPr>
          <w:sz w:val="24"/>
          <w:szCs w:val="24"/>
        </w:rPr>
        <w:t>Olivenöl</w:t>
      </w:r>
    </w:p>
    <w:p w14:paraId="0558B52B" w14:textId="77777777" w:rsidR="0013223C" w:rsidRDefault="0013223C" w:rsidP="0013223C">
      <w:pPr>
        <w:rPr>
          <w:sz w:val="24"/>
          <w:szCs w:val="24"/>
        </w:rPr>
      </w:pPr>
      <w:r>
        <w:rPr>
          <w:sz w:val="24"/>
          <w:szCs w:val="24"/>
        </w:rPr>
        <w:t>600 g Kichererbsen aus dem Glas (Abtropfgewicht)</w:t>
      </w:r>
    </w:p>
    <w:p w14:paraId="372AF30F" w14:textId="77777777" w:rsidR="0013223C" w:rsidRDefault="0013223C" w:rsidP="0013223C">
      <w:pPr>
        <w:rPr>
          <w:sz w:val="24"/>
          <w:szCs w:val="24"/>
        </w:rPr>
      </w:pPr>
      <w:r>
        <w:rPr>
          <w:sz w:val="24"/>
          <w:szCs w:val="24"/>
        </w:rPr>
        <w:t>2 Tomaten</w:t>
      </w:r>
    </w:p>
    <w:p w14:paraId="05BB6862" w14:textId="77777777" w:rsidR="0013223C" w:rsidRDefault="0013223C" w:rsidP="0013223C">
      <w:pPr>
        <w:rPr>
          <w:sz w:val="24"/>
          <w:szCs w:val="24"/>
        </w:rPr>
      </w:pPr>
      <w:r>
        <w:rPr>
          <w:sz w:val="24"/>
          <w:szCs w:val="24"/>
        </w:rPr>
        <w:t>50 g getrocknete Sauerkirschen</w:t>
      </w:r>
    </w:p>
    <w:p w14:paraId="01A03A97" w14:textId="77777777" w:rsidR="0013223C" w:rsidRDefault="0013223C" w:rsidP="0013223C">
      <w:pPr>
        <w:rPr>
          <w:sz w:val="24"/>
          <w:szCs w:val="24"/>
        </w:rPr>
      </w:pPr>
      <w:r>
        <w:rPr>
          <w:sz w:val="24"/>
          <w:szCs w:val="24"/>
        </w:rPr>
        <w:t>600 g frischer Spinat</w:t>
      </w:r>
    </w:p>
    <w:p w14:paraId="7AF4752A" w14:textId="77777777" w:rsidR="0013223C" w:rsidRDefault="0013223C" w:rsidP="0013223C">
      <w:pPr>
        <w:rPr>
          <w:sz w:val="24"/>
          <w:szCs w:val="24"/>
        </w:rPr>
      </w:pPr>
      <w:r>
        <w:rPr>
          <w:sz w:val="24"/>
          <w:szCs w:val="24"/>
        </w:rPr>
        <w:t>50 g Schafskäse</w:t>
      </w:r>
    </w:p>
    <w:p w14:paraId="0F3FC2F3" w14:textId="77777777" w:rsidR="0013223C" w:rsidRDefault="0013223C" w:rsidP="0013223C">
      <w:pPr>
        <w:rPr>
          <w:sz w:val="24"/>
          <w:szCs w:val="24"/>
        </w:rPr>
      </w:pPr>
      <w:r>
        <w:rPr>
          <w:sz w:val="24"/>
          <w:szCs w:val="24"/>
        </w:rPr>
        <w:t>Salz, Pfeffer, Chiliflocken</w:t>
      </w:r>
    </w:p>
    <w:p w14:paraId="1C269881" w14:textId="77777777" w:rsidR="0013223C" w:rsidRDefault="0013223C" w:rsidP="0013223C">
      <w:pPr>
        <w:rPr>
          <w:sz w:val="24"/>
          <w:szCs w:val="24"/>
        </w:rPr>
      </w:pPr>
    </w:p>
    <w:p w14:paraId="0FB5577F" w14:textId="77777777" w:rsidR="0013223C" w:rsidRDefault="0013223C" w:rsidP="0013223C">
      <w:pPr>
        <w:rPr>
          <w:sz w:val="24"/>
          <w:szCs w:val="24"/>
        </w:rPr>
      </w:pPr>
      <w:r>
        <w:rPr>
          <w:sz w:val="24"/>
          <w:szCs w:val="24"/>
        </w:rPr>
        <w:t>Zubereitung:</w:t>
      </w:r>
    </w:p>
    <w:p w14:paraId="3AEA5351" w14:textId="77777777" w:rsidR="0013223C" w:rsidRPr="00627F77" w:rsidRDefault="0013223C" w:rsidP="00B40E8C">
      <w:pPr>
        <w:pStyle w:val="ListParagraph"/>
        <w:numPr>
          <w:ilvl w:val="0"/>
          <w:numId w:val="1157"/>
        </w:numPr>
        <w:spacing w:after="120"/>
        <w:ind w:left="714" w:hanging="357"/>
        <w:contextualSpacing w:val="0"/>
        <w:jc w:val="both"/>
        <w:rPr>
          <w:sz w:val="24"/>
          <w:szCs w:val="24"/>
        </w:rPr>
      </w:pPr>
      <w:r w:rsidRPr="00627F77">
        <w:rPr>
          <w:sz w:val="24"/>
          <w:szCs w:val="24"/>
        </w:rPr>
        <w:t>Die Zwiebel in feine Ringe schneiden. In einer Pfanne in nicht zu wenig Olivenöl ungefähr 3 Minuten lang unter Rühren andünsten. Salzen. Die abgetropften Kichererbsen und die gehackten Tomaten dazugeben. Das Ganze etwa 5 Minuten lang weiterdünsten. Dann die getrockneten Kirschen unterheben.</w:t>
      </w:r>
    </w:p>
    <w:p w14:paraId="4A8B1C66" w14:textId="77777777" w:rsidR="0013223C" w:rsidRPr="00627F77" w:rsidRDefault="0013223C" w:rsidP="00B40E8C">
      <w:pPr>
        <w:pStyle w:val="ListParagraph"/>
        <w:numPr>
          <w:ilvl w:val="0"/>
          <w:numId w:val="1157"/>
        </w:numPr>
        <w:spacing w:after="120"/>
        <w:ind w:left="714" w:hanging="357"/>
        <w:contextualSpacing w:val="0"/>
        <w:jc w:val="both"/>
        <w:rPr>
          <w:sz w:val="24"/>
          <w:szCs w:val="24"/>
        </w:rPr>
      </w:pPr>
      <w:r w:rsidRPr="00627F77">
        <w:rPr>
          <w:sz w:val="24"/>
          <w:szCs w:val="24"/>
        </w:rPr>
        <w:t>Den Spinat waschen und putzen, trocknen und in feine Streifen schneiden. In die Pfanne geben. Etwa 100 ml Wasser dazugießen, 15 Minuten bei geschlossenem Deckel dünsten. Ist die Soße zu dünnflüssig, das Ganze noch einen Augenblick ohne Deckel köcheln lassen. Zum Servieren etwas Schafskäse zerkrümeln und darübergeben, ebenso noch etwas Olivenöl, schwarzen Pfeffer und vielleicht ein paar milde Chiliflocken.</w:t>
      </w:r>
    </w:p>
    <w:p w14:paraId="55CD43F4" w14:textId="77777777" w:rsidR="0013223C" w:rsidRDefault="0013223C" w:rsidP="0013223C">
      <w:pPr>
        <w:rPr>
          <w:sz w:val="24"/>
          <w:szCs w:val="24"/>
        </w:rPr>
      </w:pPr>
    </w:p>
    <w:p w14:paraId="3EB4CBBF" w14:textId="77777777" w:rsidR="0013223C" w:rsidRDefault="0013223C" w:rsidP="0013223C">
      <w:pPr>
        <w:ind w:left="1416" w:hanging="1416"/>
        <w:jc w:val="both"/>
        <w:rPr>
          <w:sz w:val="24"/>
          <w:szCs w:val="24"/>
        </w:rPr>
      </w:pPr>
      <w:r>
        <w:rPr>
          <w:sz w:val="24"/>
          <w:szCs w:val="24"/>
        </w:rPr>
        <w:t xml:space="preserve">Kommentar: </w:t>
      </w:r>
      <w:r>
        <w:rPr>
          <w:sz w:val="24"/>
          <w:szCs w:val="24"/>
        </w:rPr>
        <w:tab/>
        <w:t>Wahrscheinlich nicht echt kretisch, eher deutsch-kretisch. Aber eine gute Idee, die getrockneten Sauerkirschen zu verarbeiten. Weiß du noch Paula, wie gerne du diese in der Clara-Grundwald-Schule gegessen hast? Johanna hat dich damals auf den Trichter gebracht.</w:t>
      </w:r>
      <w:r>
        <w:rPr>
          <w:sz w:val="24"/>
          <w:szCs w:val="24"/>
        </w:rPr>
        <w:br w:type="page"/>
      </w:r>
    </w:p>
    <w:p w14:paraId="14D50263" w14:textId="77777777" w:rsidR="00952A1D" w:rsidRDefault="00952A1D" w:rsidP="00952A1D">
      <w:pPr>
        <w:pStyle w:val="Heading2"/>
        <w:spacing w:after="240"/>
      </w:pPr>
      <w:r>
        <w:lastRenderedPageBreak/>
        <w:t>Musabaha (warme Kichererbsen mit Hummus) und geröstetes Pitabrot</w:t>
      </w:r>
    </w:p>
    <w:p w14:paraId="4AC95D4A" w14:textId="77777777" w:rsidR="00952A1D" w:rsidRDefault="00952A1D" w:rsidP="00952A1D">
      <w:pPr>
        <w:rPr>
          <w:sz w:val="24"/>
          <w:szCs w:val="24"/>
        </w:rPr>
      </w:pPr>
      <w:r w:rsidRPr="00FC2CD5">
        <w:rPr>
          <w:sz w:val="24"/>
          <w:szCs w:val="24"/>
          <w:u w:val="single"/>
        </w:rPr>
        <w:t>Zutaten</w:t>
      </w:r>
      <w:r>
        <w:rPr>
          <w:sz w:val="24"/>
          <w:szCs w:val="24"/>
        </w:rPr>
        <w:t xml:space="preserve"> (für 6 Portionen)</w:t>
      </w:r>
    </w:p>
    <w:p w14:paraId="2A0CCB1B" w14:textId="77777777" w:rsidR="00952A1D" w:rsidRDefault="00952A1D" w:rsidP="00952A1D">
      <w:pPr>
        <w:rPr>
          <w:sz w:val="24"/>
          <w:szCs w:val="24"/>
        </w:rPr>
      </w:pPr>
      <w:r>
        <w:rPr>
          <w:sz w:val="24"/>
          <w:szCs w:val="24"/>
        </w:rPr>
        <w:t>250 g getrocknete Kichererbsen</w:t>
      </w:r>
    </w:p>
    <w:p w14:paraId="47D8A1E0" w14:textId="77777777" w:rsidR="00952A1D" w:rsidRDefault="00952A1D" w:rsidP="00952A1D">
      <w:pPr>
        <w:rPr>
          <w:sz w:val="24"/>
          <w:szCs w:val="24"/>
        </w:rPr>
      </w:pPr>
      <w:r>
        <w:rPr>
          <w:sz w:val="24"/>
          <w:szCs w:val="24"/>
        </w:rPr>
        <w:t>1 TL Backnatron</w:t>
      </w:r>
    </w:p>
    <w:p w14:paraId="5CC6EAC3" w14:textId="77777777" w:rsidR="00952A1D" w:rsidRDefault="00952A1D" w:rsidP="00952A1D">
      <w:pPr>
        <w:rPr>
          <w:sz w:val="24"/>
          <w:szCs w:val="24"/>
        </w:rPr>
      </w:pPr>
      <w:r>
        <w:rPr>
          <w:sz w:val="24"/>
          <w:szCs w:val="24"/>
        </w:rPr>
        <w:t>1 EL gemahlener Kreuzkümmel</w:t>
      </w:r>
    </w:p>
    <w:p w14:paraId="56291341" w14:textId="77777777" w:rsidR="00952A1D" w:rsidRDefault="00952A1D" w:rsidP="00952A1D">
      <w:pPr>
        <w:rPr>
          <w:sz w:val="24"/>
          <w:szCs w:val="24"/>
        </w:rPr>
      </w:pPr>
      <w:r>
        <w:rPr>
          <w:sz w:val="24"/>
          <w:szCs w:val="24"/>
        </w:rPr>
        <w:t>70 g helles Tahini</w:t>
      </w:r>
    </w:p>
    <w:p w14:paraId="00D48B58" w14:textId="77777777" w:rsidR="00952A1D" w:rsidRDefault="00952A1D" w:rsidP="00952A1D">
      <w:pPr>
        <w:rPr>
          <w:sz w:val="24"/>
          <w:szCs w:val="24"/>
        </w:rPr>
      </w:pPr>
      <w:r>
        <w:rPr>
          <w:sz w:val="24"/>
          <w:szCs w:val="24"/>
        </w:rPr>
        <w:t>3 EL Zitronensaft</w:t>
      </w:r>
    </w:p>
    <w:p w14:paraId="74F26391" w14:textId="77777777" w:rsidR="00952A1D" w:rsidRDefault="00952A1D" w:rsidP="00952A1D">
      <w:pPr>
        <w:rPr>
          <w:sz w:val="24"/>
          <w:szCs w:val="24"/>
        </w:rPr>
      </w:pPr>
      <w:r>
        <w:rPr>
          <w:sz w:val="24"/>
          <w:szCs w:val="24"/>
        </w:rPr>
        <w:t>1 Knoblauchzehe, zerdrückt</w:t>
      </w:r>
    </w:p>
    <w:p w14:paraId="11E29F26" w14:textId="77777777" w:rsidR="00952A1D" w:rsidRDefault="00952A1D" w:rsidP="00952A1D">
      <w:pPr>
        <w:rPr>
          <w:sz w:val="24"/>
          <w:szCs w:val="24"/>
        </w:rPr>
      </w:pPr>
      <w:r>
        <w:rPr>
          <w:sz w:val="24"/>
          <w:szCs w:val="24"/>
        </w:rPr>
        <w:t>2 EL eiskaltes Wasser</w:t>
      </w:r>
    </w:p>
    <w:p w14:paraId="3E00425B" w14:textId="77777777" w:rsidR="00952A1D" w:rsidRDefault="00952A1D" w:rsidP="00952A1D">
      <w:pPr>
        <w:rPr>
          <w:sz w:val="24"/>
          <w:szCs w:val="24"/>
        </w:rPr>
      </w:pPr>
      <w:r>
        <w:rPr>
          <w:sz w:val="24"/>
          <w:szCs w:val="24"/>
        </w:rPr>
        <w:t>4 kleine Pitabrote (120g)</w:t>
      </w:r>
    </w:p>
    <w:p w14:paraId="2AFE76D3" w14:textId="77777777" w:rsidR="00952A1D" w:rsidRDefault="00952A1D" w:rsidP="00952A1D">
      <w:pPr>
        <w:rPr>
          <w:sz w:val="24"/>
          <w:szCs w:val="24"/>
        </w:rPr>
      </w:pPr>
      <w:r>
        <w:rPr>
          <w:sz w:val="24"/>
          <w:szCs w:val="24"/>
        </w:rPr>
        <w:t>2 EL Olivenöl</w:t>
      </w:r>
    </w:p>
    <w:p w14:paraId="7F21475A" w14:textId="77777777" w:rsidR="00952A1D" w:rsidRDefault="00952A1D" w:rsidP="00952A1D">
      <w:pPr>
        <w:rPr>
          <w:sz w:val="24"/>
          <w:szCs w:val="24"/>
        </w:rPr>
      </w:pPr>
      <w:r>
        <w:rPr>
          <w:sz w:val="24"/>
          <w:szCs w:val="24"/>
        </w:rPr>
        <w:t>2 EL gehackte glatte Petersilie</w:t>
      </w:r>
    </w:p>
    <w:p w14:paraId="3ABB4B92" w14:textId="77777777" w:rsidR="00952A1D" w:rsidRDefault="00952A1D" w:rsidP="00952A1D">
      <w:pPr>
        <w:rPr>
          <w:sz w:val="24"/>
          <w:szCs w:val="24"/>
        </w:rPr>
      </w:pPr>
      <w:r>
        <w:rPr>
          <w:sz w:val="24"/>
          <w:szCs w:val="24"/>
        </w:rPr>
        <w:t>1 TL Paprikapulver, edelsüß</w:t>
      </w:r>
    </w:p>
    <w:p w14:paraId="3E4EEDE4" w14:textId="77777777" w:rsidR="00952A1D" w:rsidRDefault="00952A1D" w:rsidP="00952A1D">
      <w:pPr>
        <w:rPr>
          <w:sz w:val="24"/>
          <w:szCs w:val="24"/>
        </w:rPr>
      </w:pPr>
      <w:r>
        <w:rPr>
          <w:sz w:val="24"/>
          <w:szCs w:val="24"/>
        </w:rPr>
        <w:t>Salz und schwarzer Pfeffer</w:t>
      </w:r>
    </w:p>
    <w:p w14:paraId="75091319" w14:textId="77777777" w:rsidR="00952A1D" w:rsidRDefault="00952A1D" w:rsidP="00952A1D">
      <w:pPr>
        <w:rPr>
          <w:sz w:val="24"/>
          <w:szCs w:val="24"/>
        </w:rPr>
      </w:pPr>
    </w:p>
    <w:p w14:paraId="782EAD06" w14:textId="77777777" w:rsidR="00952A1D" w:rsidRPr="00FC2CD5" w:rsidRDefault="00952A1D" w:rsidP="00952A1D">
      <w:pPr>
        <w:rPr>
          <w:i/>
          <w:iCs/>
          <w:sz w:val="24"/>
          <w:szCs w:val="24"/>
        </w:rPr>
      </w:pPr>
      <w:r w:rsidRPr="00FC2CD5">
        <w:rPr>
          <w:i/>
          <w:iCs/>
          <w:sz w:val="24"/>
          <w:szCs w:val="24"/>
        </w:rPr>
        <w:t>Für die Tahinisauce:</w:t>
      </w:r>
    </w:p>
    <w:p w14:paraId="31B0C4A1" w14:textId="77777777" w:rsidR="00952A1D" w:rsidRDefault="00952A1D" w:rsidP="00952A1D">
      <w:pPr>
        <w:rPr>
          <w:sz w:val="24"/>
          <w:szCs w:val="24"/>
        </w:rPr>
      </w:pPr>
      <w:r>
        <w:rPr>
          <w:sz w:val="24"/>
          <w:szCs w:val="24"/>
        </w:rPr>
        <w:t>75 g helles Tahini</w:t>
      </w:r>
    </w:p>
    <w:p w14:paraId="65741B4B" w14:textId="77777777" w:rsidR="00952A1D" w:rsidRDefault="00952A1D" w:rsidP="00952A1D">
      <w:pPr>
        <w:rPr>
          <w:sz w:val="24"/>
          <w:szCs w:val="24"/>
        </w:rPr>
      </w:pPr>
      <w:r>
        <w:rPr>
          <w:sz w:val="24"/>
          <w:szCs w:val="24"/>
        </w:rPr>
        <w:t>1 EL Zitronensaft</w:t>
      </w:r>
    </w:p>
    <w:p w14:paraId="3247FF0A" w14:textId="77777777" w:rsidR="00952A1D" w:rsidRDefault="00952A1D" w:rsidP="00952A1D">
      <w:pPr>
        <w:rPr>
          <w:sz w:val="24"/>
          <w:szCs w:val="24"/>
        </w:rPr>
      </w:pPr>
      <w:r>
        <w:rPr>
          <w:sz w:val="24"/>
          <w:szCs w:val="24"/>
        </w:rPr>
        <w:t>½ Knoblauchzehe, zerdrückt</w:t>
      </w:r>
    </w:p>
    <w:p w14:paraId="0F0FE09A" w14:textId="77777777" w:rsidR="00952A1D" w:rsidRDefault="00952A1D" w:rsidP="00952A1D">
      <w:pPr>
        <w:rPr>
          <w:sz w:val="24"/>
          <w:szCs w:val="24"/>
        </w:rPr>
      </w:pPr>
    </w:p>
    <w:p w14:paraId="6F282FBC" w14:textId="77777777" w:rsidR="00952A1D" w:rsidRPr="00FC2CD5" w:rsidRDefault="00952A1D" w:rsidP="00952A1D">
      <w:pPr>
        <w:rPr>
          <w:i/>
          <w:iCs/>
          <w:sz w:val="24"/>
          <w:szCs w:val="24"/>
        </w:rPr>
      </w:pPr>
      <w:r w:rsidRPr="00FC2CD5">
        <w:rPr>
          <w:i/>
          <w:iCs/>
          <w:sz w:val="24"/>
          <w:szCs w:val="24"/>
        </w:rPr>
        <w:t>Für die Zitronensauce</w:t>
      </w:r>
    </w:p>
    <w:p w14:paraId="73BC3D8C" w14:textId="77777777" w:rsidR="00952A1D" w:rsidRDefault="00952A1D" w:rsidP="00952A1D">
      <w:pPr>
        <w:rPr>
          <w:sz w:val="24"/>
          <w:szCs w:val="24"/>
        </w:rPr>
      </w:pPr>
      <w:r>
        <w:rPr>
          <w:sz w:val="24"/>
          <w:szCs w:val="24"/>
        </w:rPr>
        <w:t>10 g glatte Petersilie, fein gehackt</w:t>
      </w:r>
    </w:p>
    <w:p w14:paraId="1792269D" w14:textId="77777777" w:rsidR="00952A1D" w:rsidRDefault="00952A1D" w:rsidP="00952A1D">
      <w:pPr>
        <w:rPr>
          <w:sz w:val="24"/>
          <w:szCs w:val="24"/>
        </w:rPr>
      </w:pPr>
      <w:r>
        <w:rPr>
          <w:sz w:val="24"/>
          <w:szCs w:val="24"/>
        </w:rPr>
        <w:t>1 grüne Chilischote, dein gehackt</w:t>
      </w:r>
    </w:p>
    <w:p w14:paraId="5CE00729" w14:textId="77777777" w:rsidR="00952A1D" w:rsidRDefault="00952A1D" w:rsidP="00952A1D">
      <w:pPr>
        <w:rPr>
          <w:sz w:val="24"/>
          <w:szCs w:val="24"/>
        </w:rPr>
      </w:pPr>
      <w:r>
        <w:rPr>
          <w:sz w:val="24"/>
          <w:szCs w:val="24"/>
        </w:rPr>
        <w:t>4 EL Zitronensaft</w:t>
      </w:r>
    </w:p>
    <w:p w14:paraId="197F9D98" w14:textId="77777777" w:rsidR="00952A1D" w:rsidRDefault="00952A1D" w:rsidP="00952A1D">
      <w:pPr>
        <w:rPr>
          <w:sz w:val="24"/>
          <w:szCs w:val="24"/>
        </w:rPr>
      </w:pPr>
      <w:r>
        <w:rPr>
          <w:sz w:val="24"/>
          <w:szCs w:val="24"/>
        </w:rPr>
        <w:t>2 EL Weißweinessig</w:t>
      </w:r>
    </w:p>
    <w:p w14:paraId="4FCD80B2" w14:textId="77777777" w:rsidR="00952A1D" w:rsidRDefault="00952A1D" w:rsidP="00952A1D">
      <w:pPr>
        <w:rPr>
          <w:sz w:val="24"/>
          <w:szCs w:val="24"/>
        </w:rPr>
      </w:pPr>
      <w:r>
        <w:rPr>
          <w:sz w:val="24"/>
          <w:szCs w:val="24"/>
        </w:rPr>
        <w:t>2 Knoblauchzehen, zerdrückt</w:t>
      </w:r>
    </w:p>
    <w:p w14:paraId="19CF1A83" w14:textId="77777777" w:rsidR="00952A1D" w:rsidRDefault="00952A1D" w:rsidP="00952A1D">
      <w:pPr>
        <w:rPr>
          <w:sz w:val="24"/>
          <w:szCs w:val="24"/>
        </w:rPr>
      </w:pPr>
      <w:r>
        <w:rPr>
          <w:sz w:val="24"/>
          <w:szCs w:val="24"/>
        </w:rPr>
        <w:t>¼ TL Salz</w:t>
      </w:r>
    </w:p>
    <w:p w14:paraId="3938D201" w14:textId="77777777" w:rsidR="00952A1D" w:rsidRDefault="00952A1D" w:rsidP="00952A1D">
      <w:pPr>
        <w:rPr>
          <w:sz w:val="24"/>
          <w:szCs w:val="24"/>
        </w:rPr>
      </w:pPr>
    </w:p>
    <w:p w14:paraId="53DD55F7" w14:textId="77777777" w:rsidR="00952A1D" w:rsidRDefault="00952A1D" w:rsidP="00952A1D">
      <w:pPr>
        <w:rPr>
          <w:sz w:val="24"/>
          <w:szCs w:val="24"/>
        </w:rPr>
      </w:pPr>
    </w:p>
    <w:p w14:paraId="6D37CA42" w14:textId="77777777" w:rsidR="00952A1D" w:rsidRDefault="00952A1D" w:rsidP="00952A1D">
      <w:pPr>
        <w:rPr>
          <w:sz w:val="24"/>
          <w:szCs w:val="24"/>
        </w:rPr>
      </w:pPr>
      <w:r>
        <w:rPr>
          <w:sz w:val="24"/>
          <w:szCs w:val="24"/>
        </w:rPr>
        <w:lastRenderedPageBreak/>
        <w:t>Zubereitung:</w:t>
      </w:r>
    </w:p>
    <w:p w14:paraId="1057248A" w14:textId="77777777" w:rsidR="00952A1D" w:rsidRPr="00B641B9" w:rsidRDefault="00952A1D" w:rsidP="00B40E8C">
      <w:pPr>
        <w:pStyle w:val="ListParagraph"/>
        <w:numPr>
          <w:ilvl w:val="0"/>
          <w:numId w:val="1603"/>
        </w:numPr>
        <w:spacing w:after="120"/>
        <w:ind w:left="714" w:hanging="357"/>
        <w:contextualSpacing w:val="0"/>
        <w:jc w:val="both"/>
        <w:rPr>
          <w:sz w:val="24"/>
          <w:szCs w:val="24"/>
        </w:rPr>
      </w:pPr>
      <w:r w:rsidRPr="00B641B9">
        <w:rPr>
          <w:sz w:val="24"/>
          <w:szCs w:val="24"/>
        </w:rPr>
        <w:t>Die Kichererbsen (wie bei Humusrezept) einweichen und garen. Die Kochzeit jedoch ein wenig verkürzen, damit sie noch ein wenig Biss haben. Die gekochten Kichererbsen abgießen und 80 ml Kochwasser auffangen. Die Kichererbsen wiegen (es werden 600 g benötigt) 150 g abnehmen und beiseitestellen. Die restlichen 450 g mit der aufgefangenen Kochflüssigkeit, dem Kreuzkümmel, ½ TL Salz und ¼ TL gemahlenem schwarzem Pfeffer verrühren und warm stellen.</w:t>
      </w:r>
    </w:p>
    <w:p w14:paraId="7A217E99" w14:textId="77777777" w:rsidR="00952A1D" w:rsidRPr="00B641B9" w:rsidRDefault="00952A1D" w:rsidP="00B40E8C">
      <w:pPr>
        <w:pStyle w:val="ListParagraph"/>
        <w:numPr>
          <w:ilvl w:val="0"/>
          <w:numId w:val="1603"/>
        </w:numPr>
        <w:spacing w:after="120"/>
        <w:ind w:left="714" w:hanging="357"/>
        <w:contextualSpacing w:val="0"/>
        <w:jc w:val="both"/>
        <w:rPr>
          <w:sz w:val="24"/>
          <w:szCs w:val="24"/>
        </w:rPr>
      </w:pPr>
      <w:r w:rsidRPr="00B641B9">
        <w:rPr>
          <w:sz w:val="24"/>
          <w:szCs w:val="24"/>
        </w:rPr>
        <w:t>Die restlichen 150 g pürieren. Langsam Tahini, Zitronensaft, Knoblauch und ½ TL Salz dazugeben. Zum Schluss das Eiswasser langsam hineingießen und das Ganze etwa 3 Minuten rühren bis eine glatte, cremige Paste entstanden ist.</w:t>
      </w:r>
    </w:p>
    <w:p w14:paraId="7202A3D2" w14:textId="77777777" w:rsidR="00952A1D" w:rsidRPr="00B641B9" w:rsidRDefault="00952A1D" w:rsidP="00B40E8C">
      <w:pPr>
        <w:pStyle w:val="ListParagraph"/>
        <w:numPr>
          <w:ilvl w:val="0"/>
          <w:numId w:val="1603"/>
        </w:numPr>
        <w:spacing w:after="120"/>
        <w:ind w:left="714" w:hanging="357"/>
        <w:contextualSpacing w:val="0"/>
        <w:jc w:val="both"/>
        <w:rPr>
          <w:sz w:val="24"/>
          <w:szCs w:val="24"/>
        </w:rPr>
      </w:pPr>
      <w:r w:rsidRPr="00B641B9">
        <w:rPr>
          <w:sz w:val="24"/>
          <w:szCs w:val="24"/>
        </w:rPr>
        <w:t>Während die Kichererbsen kochen, die Saucen zubereiten. Die Zutaten für die Tahinisauce in einer kleinen Schüssel mit 60 ml Wasser und 1 Prise Salz verrühren. Ist die Sauce zu dick, noch etwas Wasser dazufügen.</w:t>
      </w:r>
    </w:p>
    <w:p w14:paraId="6A53B363" w14:textId="77777777" w:rsidR="00952A1D" w:rsidRPr="00B641B9" w:rsidRDefault="00952A1D" w:rsidP="00B40E8C">
      <w:pPr>
        <w:pStyle w:val="ListParagraph"/>
        <w:numPr>
          <w:ilvl w:val="0"/>
          <w:numId w:val="1603"/>
        </w:numPr>
        <w:spacing w:after="120"/>
        <w:ind w:left="714" w:hanging="357"/>
        <w:contextualSpacing w:val="0"/>
        <w:jc w:val="both"/>
        <w:rPr>
          <w:sz w:val="24"/>
          <w:szCs w:val="24"/>
        </w:rPr>
      </w:pPr>
      <w:r w:rsidRPr="00B641B9">
        <w:rPr>
          <w:sz w:val="24"/>
          <w:szCs w:val="24"/>
        </w:rPr>
        <w:t>Die Zutaten für die Zitronensauce ebenfalls verrühren.</w:t>
      </w:r>
    </w:p>
    <w:p w14:paraId="2815BFCC" w14:textId="77777777" w:rsidR="00952A1D" w:rsidRPr="00B641B9" w:rsidRDefault="00952A1D" w:rsidP="00B40E8C">
      <w:pPr>
        <w:pStyle w:val="ListParagraph"/>
        <w:numPr>
          <w:ilvl w:val="0"/>
          <w:numId w:val="1603"/>
        </w:numPr>
        <w:spacing w:after="120"/>
        <w:ind w:left="714" w:hanging="357"/>
        <w:contextualSpacing w:val="0"/>
        <w:jc w:val="both"/>
        <w:rPr>
          <w:sz w:val="24"/>
          <w:szCs w:val="24"/>
        </w:rPr>
      </w:pPr>
      <w:r w:rsidRPr="00B641B9">
        <w:rPr>
          <w:sz w:val="24"/>
          <w:szCs w:val="24"/>
        </w:rPr>
        <w:t>Die Pitabrote jeweils in zwei Hälften teilen, öffnen und 2 Minuten unter den heißen Backofengrill legen, bis sie goldbraun und vollkommen trocken sind. Etwas abkühlen lassen und in Stücke brechen.</w:t>
      </w:r>
    </w:p>
    <w:p w14:paraId="656BBEFD" w14:textId="77777777" w:rsidR="00952A1D" w:rsidRPr="00B641B9" w:rsidRDefault="00952A1D" w:rsidP="00B40E8C">
      <w:pPr>
        <w:pStyle w:val="ListParagraph"/>
        <w:numPr>
          <w:ilvl w:val="0"/>
          <w:numId w:val="1603"/>
        </w:numPr>
        <w:spacing w:after="120"/>
        <w:ind w:left="714" w:hanging="357"/>
        <w:contextualSpacing w:val="0"/>
        <w:jc w:val="both"/>
        <w:rPr>
          <w:sz w:val="24"/>
          <w:szCs w:val="24"/>
        </w:rPr>
      </w:pPr>
      <w:r w:rsidRPr="00B641B9">
        <w:rPr>
          <w:sz w:val="24"/>
          <w:szCs w:val="24"/>
        </w:rPr>
        <w:t>Das Hummus in vier Portionsschalen füllen und die Kichererbsen darauf verteilen. Mit den Saucen überziehen, mit etwas Olivenöl beträufeln und mit Petersilie und Paprikapulver bestreuen. Die Pitastücke rundherum verteilen und servieren.</w:t>
      </w:r>
    </w:p>
    <w:p w14:paraId="718ACD7E" w14:textId="77777777" w:rsidR="00952A1D" w:rsidRDefault="00952A1D" w:rsidP="00952A1D">
      <w:pPr>
        <w:rPr>
          <w:sz w:val="24"/>
          <w:szCs w:val="24"/>
        </w:rPr>
      </w:pPr>
      <w:r>
        <w:rPr>
          <w:sz w:val="24"/>
          <w:szCs w:val="24"/>
        </w:rPr>
        <w:br w:type="page"/>
      </w:r>
    </w:p>
    <w:p w14:paraId="1B2E79C9" w14:textId="77777777" w:rsidR="0008510A" w:rsidRDefault="0008510A" w:rsidP="0008510A">
      <w:pPr>
        <w:pStyle w:val="Heading2"/>
        <w:spacing w:after="240"/>
      </w:pPr>
      <w:r>
        <w:lastRenderedPageBreak/>
        <w:t>Falafel mit Tomatensalsa</w:t>
      </w:r>
      <w:r>
        <w:rPr>
          <w:rStyle w:val="FootnoteReference"/>
        </w:rPr>
        <w:footnoteReference w:id="905"/>
      </w:r>
      <w:r>
        <w:t xml:space="preserve"> </w:t>
      </w:r>
    </w:p>
    <w:p w14:paraId="6102CA57" w14:textId="77777777" w:rsidR="0008510A" w:rsidRDefault="0008510A" w:rsidP="0008510A">
      <w:pPr>
        <w:rPr>
          <w:sz w:val="24"/>
          <w:szCs w:val="24"/>
        </w:rPr>
      </w:pPr>
      <w:r w:rsidRPr="00BC706C">
        <w:rPr>
          <w:sz w:val="24"/>
          <w:szCs w:val="24"/>
          <w:u w:val="single"/>
        </w:rPr>
        <w:t>Zutaten</w:t>
      </w:r>
      <w:r>
        <w:rPr>
          <w:sz w:val="24"/>
          <w:szCs w:val="24"/>
        </w:rPr>
        <w:t xml:space="preserve"> (für 6 Personen):</w:t>
      </w:r>
    </w:p>
    <w:p w14:paraId="43195FE5" w14:textId="77777777" w:rsidR="0008510A" w:rsidRDefault="0008510A" w:rsidP="0008510A">
      <w:pPr>
        <w:rPr>
          <w:sz w:val="24"/>
          <w:szCs w:val="24"/>
        </w:rPr>
      </w:pPr>
      <w:r>
        <w:rPr>
          <w:sz w:val="24"/>
          <w:szCs w:val="24"/>
        </w:rPr>
        <w:t>450 g Kichererbsen</w:t>
      </w:r>
    </w:p>
    <w:p w14:paraId="3F80AA6F" w14:textId="77777777" w:rsidR="0008510A" w:rsidRDefault="0008510A" w:rsidP="0008510A">
      <w:pPr>
        <w:rPr>
          <w:sz w:val="24"/>
          <w:szCs w:val="24"/>
        </w:rPr>
      </w:pPr>
      <w:r>
        <w:rPr>
          <w:sz w:val="24"/>
          <w:szCs w:val="24"/>
        </w:rPr>
        <w:t>750 ml Wasser</w:t>
      </w:r>
    </w:p>
    <w:p w14:paraId="461740C9" w14:textId="77777777" w:rsidR="0008510A" w:rsidRDefault="0008510A" w:rsidP="0008510A">
      <w:pPr>
        <w:rPr>
          <w:sz w:val="24"/>
          <w:szCs w:val="24"/>
        </w:rPr>
      </w:pPr>
      <w:r>
        <w:rPr>
          <w:sz w:val="24"/>
          <w:szCs w:val="24"/>
        </w:rPr>
        <w:t>1 kleine Zwiebel, feingehackt</w:t>
      </w:r>
    </w:p>
    <w:p w14:paraId="051D3E68" w14:textId="77777777" w:rsidR="0008510A" w:rsidRDefault="0008510A" w:rsidP="0008510A">
      <w:pPr>
        <w:rPr>
          <w:sz w:val="24"/>
          <w:szCs w:val="24"/>
        </w:rPr>
      </w:pPr>
      <w:r>
        <w:rPr>
          <w:sz w:val="24"/>
          <w:szCs w:val="24"/>
        </w:rPr>
        <w:t>2 Knoblauchzehen, zerdrückt</w:t>
      </w:r>
    </w:p>
    <w:p w14:paraId="4DEFD806" w14:textId="77777777" w:rsidR="0008510A" w:rsidRDefault="0008510A" w:rsidP="0008510A">
      <w:pPr>
        <w:rPr>
          <w:sz w:val="24"/>
          <w:szCs w:val="24"/>
        </w:rPr>
      </w:pPr>
      <w:r>
        <w:rPr>
          <w:sz w:val="24"/>
          <w:szCs w:val="24"/>
        </w:rPr>
        <w:t>2 EL frische Petersilie, gehackt</w:t>
      </w:r>
    </w:p>
    <w:p w14:paraId="053F3985" w14:textId="77777777" w:rsidR="0008510A" w:rsidRDefault="0008510A" w:rsidP="0008510A">
      <w:pPr>
        <w:rPr>
          <w:sz w:val="24"/>
          <w:szCs w:val="24"/>
        </w:rPr>
      </w:pPr>
      <w:r>
        <w:rPr>
          <w:sz w:val="24"/>
          <w:szCs w:val="24"/>
        </w:rPr>
        <w:t>1 EL Koriandergrün, gehackt</w:t>
      </w:r>
    </w:p>
    <w:p w14:paraId="658E66E6" w14:textId="77777777" w:rsidR="0008510A" w:rsidRDefault="0008510A" w:rsidP="0008510A">
      <w:pPr>
        <w:rPr>
          <w:sz w:val="24"/>
          <w:szCs w:val="24"/>
        </w:rPr>
      </w:pPr>
      <w:r>
        <w:rPr>
          <w:sz w:val="24"/>
          <w:szCs w:val="24"/>
        </w:rPr>
        <w:t>2 TL Kreuzkümmel, gemahlen</w:t>
      </w:r>
    </w:p>
    <w:p w14:paraId="230E7F9D" w14:textId="77777777" w:rsidR="0008510A" w:rsidRDefault="0008510A" w:rsidP="0008510A">
      <w:pPr>
        <w:rPr>
          <w:sz w:val="24"/>
          <w:szCs w:val="24"/>
        </w:rPr>
      </w:pPr>
      <w:r>
        <w:rPr>
          <w:sz w:val="24"/>
          <w:szCs w:val="24"/>
        </w:rPr>
        <w:t>Zusätzlich 1 EL Wasser</w:t>
      </w:r>
    </w:p>
    <w:p w14:paraId="7E427FC0" w14:textId="77777777" w:rsidR="0008510A" w:rsidRDefault="0008510A" w:rsidP="0008510A">
      <w:pPr>
        <w:rPr>
          <w:sz w:val="24"/>
          <w:szCs w:val="24"/>
        </w:rPr>
      </w:pPr>
      <w:r>
        <w:rPr>
          <w:sz w:val="24"/>
          <w:szCs w:val="24"/>
        </w:rPr>
        <w:t>½ TL Backpulver</w:t>
      </w:r>
    </w:p>
    <w:p w14:paraId="582BE129" w14:textId="77777777" w:rsidR="0008510A" w:rsidRDefault="0008510A" w:rsidP="0008510A">
      <w:pPr>
        <w:rPr>
          <w:sz w:val="24"/>
          <w:szCs w:val="24"/>
        </w:rPr>
      </w:pPr>
      <w:r>
        <w:rPr>
          <w:sz w:val="24"/>
          <w:szCs w:val="24"/>
        </w:rPr>
        <w:t>Öl zum frittieren</w:t>
      </w:r>
    </w:p>
    <w:p w14:paraId="2669B7D7" w14:textId="77777777" w:rsidR="0008510A" w:rsidRDefault="0008510A" w:rsidP="0008510A">
      <w:pPr>
        <w:rPr>
          <w:sz w:val="24"/>
          <w:szCs w:val="24"/>
        </w:rPr>
      </w:pPr>
    </w:p>
    <w:p w14:paraId="40BE73B2" w14:textId="77777777" w:rsidR="0008510A" w:rsidRPr="00BC706C" w:rsidRDefault="0008510A" w:rsidP="0008510A">
      <w:pPr>
        <w:rPr>
          <w:i/>
          <w:iCs/>
          <w:sz w:val="24"/>
          <w:szCs w:val="24"/>
        </w:rPr>
      </w:pPr>
      <w:r w:rsidRPr="00BC706C">
        <w:rPr>
          <w:i/>
          <w:iCs/>
          <w:sz w:val="24"/>
          <w:szCs w:val="24"/>
        </w:rPr>
        <w:t>Für die Tomatensalsa</w:t>
      </w:r>
      <w:r>
        <w:rPr>
          <w:i/>
          <w:iCs/>
          <w:sz w:val="24"/>
          <w:szCs w:val="24"/>
        </w:rPr>
        <w:t>:</w:t>
      </w:r>
    </w:p>
    <w:p w14:paraId="65693D2B" w14:textId="77777777" w:rsidR="0008510A" w:rsidRDefault="0008510A" w:rsidP="0008510A">
      <w:pPr>
        <w:rPr>
          <w:sz w:val="24"/>
          <w:szCs w:val="24"/>
        </w:rPr>
      </w:pPr>
      <w:r>
        <w:rPr>
          <w:sz w:val="24"/>
          <w:szCs w:val="24"/>
        </w:rPr>
        <w:t>2 mittelgroße Tomaten, enthäutet und feingehackt</w:t>
      </w:r>
    </w:p>
    <w:p w14:paraId="115C7BBB" w14:textId="77777777" w:rsidR="0008510A" w:rsidRDefault="0008510A" w:rsidP="0008510A">
      <w:pPr>
        <w:rPr>
          <w:sz w:val="24"/>
          <w:szCs w:val="24"/>
        </w:rPr>
      </w:pPr>
      <w:r>
        <w:rPr>
          <w:sz w:val="24"/>
          <w:szCs w:val="24"/>
        </w:rPr>
        <w:t>¼ Salatgurke, feingehackt</w:t>
      </w:r>
    </w:p>
    <w:p w14:paraId="240377FF" w14:textId="77777777" w:rsidR="0008510A" w:rsidRDefault="0008510A" w:rsidP="0008510A">
      <w:pPr>
        <w:rPr>
          <w:sz w:val="24"/>
          <w:szCs w:val="24"/>
        </w:rPr>
      </w:pPr>
      <w:r>
        <w:rPr>
          <w:sz w:val="24"/>
          <w:szCs w:val="24"/>
        </w:rPr>
        <w:t>½ grüne Paprikaschote, feingehackt</w:t>
      </w:r>
    </w:p>
    <w:p w14:paraId="341F3AEB" w14:textId="77777777" w:rsidR="0008510A" w:rsidRDefault="0008510A" w:rsidP="0008510A">
      <w:pPr>
        <w:rPr>
          <w:sz w:val="24"/>
          <w:szCs w:val="24"/>
        </w:rPr>
      </w:pPr>
      <w:r>
        <w:rPr>
          <w:sz w:val="24"/>
          <w:szCs w:val="24"/>
        </w:rPr>
        <w:t>2 EL frische Petersilie, gehackt</w:t>
      </w:r>
    </w:p>
    <w:p w14:paraId="2D241593" w14:textId="77777777" w:rsidR="0008510A" w:rsidRDefault="0008510A" w:rsidP="0008510A">
      <w:pPr>
        <w:rPr>
          <w:sz w:val="24"/>
          <w:szCs w:val="24"/>
        </w:rPr>
      </w:pPr>
      <w:r>
        <w:rPr>
          <w:sz w:val="24"/>
          <w:szCs w:val="24"/>
        </w:rPr>
        <w:t>1 TL Zucker</w:t>
      </w:r>
    </w:p>
    <w:p w14:paraId="5C5C77D3" w14:textId="77777777" w:rsidR="0008510A" w:rsidRDefault="0008510A" w:rsidP="0008510A">
      <w:pPr>
        <w:rPr>
          <w:sz w:val="24"/>
          <w:szCs w:val="24"/>
        </w:rPr>
      </w:pPr>
      <w:r>
        <w:rPr>
          <w:sz w:val="24"/>
          <w:szCs w:val="24"/>
        </w:rPr>
        <w:t>2 TL Chilisauce</w:t>
      </w:r>
    </w:p>
    <w:p w14:paraId="626DC82B" w14:textId="77777777" w:rsidR="0008510A" w:rsidRDefault="0008510A" w:rsidP="0008510A">
      <w:pPr>
        <w:rPr>
          <w:sz w:val="24"/>
          <w:szCs w:val="24"/>
        </w:rPr>
      </w:pPr>
      <w:r>
        <w:rPr>
          <w:sz w:val="24"/>
          <w:szCs w:val="24"/>
        </w:rPr>
        <w:t>½ TL frisch gemahlener schwarzer Pfeffer</w:t>
      </w:r>
    </w:p>
    <w:p w14:paraId="28A516C1" w14:textId="77777777" w:rsidR="0008510A" w:rsidRDefault="0008510A" w:rsidP="0008510A">
      <w:pPr>
        <w:rPr>
          <w:sz w:val="24"/>
          <w:szCs w:val="24"/>
        </w:rPr>
      </w:pPr>
      <w:r>
        <w:rPr>
          <w:sz w:val="24"/>
          <w:szCs w:val="24"/>
        </w:rPr>
        <w:t>Abgeriebene Schale und Saft von 1 Zitrone</w:t>
      </w:r>
    </w:p>
    <w:p w14:paraId="6066AAA0" w14:textId="77777777" w:rsidR="0008510A" w:rsidRDefault="0008510A" w:rsidP="0008510A">
      <w:pPr>
        <w:rPr>
          <w:sz w:val="24"/>
          <w:szCs w:val="24"/>
        </w:rPr>
      </w:pPr>
    </w:p>
    <w:p w14:paraId="5DACA506" w14:textId="77777777" w:rsidR="0008510A" w:rsidRDefault="0008510A" w:rsidP="0008510A">
      <w:pPr>
        <w:rPr>
          <w:sz w:val="24"/>
          <w:szCs w:val="24"/>
        </w:rPr>
      </w:pPr>
      <w:r>
        <w:rPr>
          <w:sz w:val="24"/>
          <w:szCs w:val="24"/>
        </w:rPr>
        <w:t>Zubereitungszeit: 40 Minuten, plus 30 Minuten Ruhezeit und 4 Stunden Einweichzeit, Kochzeit: 20-25 Minuten</w:t>
      </w:r>
    </w:p>
    <w:p w14:paraId="4343BC68" w14:textId="77777777" w:rsidR="0008510A" w:rsidRPr="000B1377" w:rsidRDefault="0008510A" w:rsidP="0008510A">
      <w:pPr>
        <w:pStyle w:val="ListParagraph"/>
        <w:numPr>
          <w:ilvl w:val="0"/>
          <w:numId w:val="200"/>
        </w:numPr>
        <w:spacing w:after="120"/>
        <w:ind w:left="714" w:hanging="357"/>
        <w:contextualSpacing w:val="0"/>
        <w:jc w:val="both"/>
        <w:rPr>
          <w:sz w:val="24"/>
          <w:szCs w:val="24"/>
        </w:rPr>
      </w:pPr>
      <w:r w:rsidRPr="000B1377">
        <w:rPr>
          <w:sz w:val="24"/>
          <w:szCs w:val="24"/>
        </w:rPr>
        <w:t>Die Kichererbsen 4 Stunden oder über Nacht in Wasser einweichen. Abgießen und die Kichererbsen in der Küchenmaschine in etwa 30 Sekunden fein mahlen.</w:t>
      </w:r>
    </w:p>
    <w:p w14:paraId="189FCAD5" w14:textId="77777777" w:rsidR="0008510A" w:rsidRPr="000B1377" w:rsidRDefault="0008510A" w:rsidP="0008510A">
      <w:pPr>
        <w:pStyle w:val="ListParagraph"/>
        <w:numPr>
          <w:ilvl w:val="0"/>
          <w:numId w:val="200"/>
        </w:numPr>
        <w:spacing w:after="120"/>
        <w:ind w:left="714" w:hanging="357"/>
        <w:contextualSpacing w:val="0"/>
        <w:jc w:val="both"/>
        <w:rPr>
          <w:sz w:val="24"/>
          <w:szCs w:val="24"/>
        </w:rPr>
      </w:pPr>
      <w:r w:rsidRPr="000B1377">
        <w:rPr>
          <w:sz w:val="24"/>
          <w:szCs w:val="24"/>
        </w:rPr>
        <w:lastRenderedPageBreak/>
        <w:t>Zwiebel, Knoblauch, Petersilie, Koriander, Kreuzkümmel, zusätzliches Wasser und Backpulver dazugeben und in ca. 10 Sekunden zu einer groben Paste verarbeiten. Abgedeckt 30 Minuten ruhen lassen.</w:t>
      </w:r>
    </w:p>
    <w:p w14:paraId="45351A2E" w14:textId="77777777" w:rsidR="0008510A" w:rsidRPr="000B1377" w:rsidRDefault="0008510A" w:rsidP="0008510A">
      <w:pPr>
        <w:pStyle w:val="ListParagraph"/>
        <w:numPr>
          <w:ilvl w:val="0"/>
          <w:numId w:val="200"/>
        </w:numPr>
        <w:spacing w:after="120"/>
        <w:ind w:left="714" w:hanging="357"/>
        <w:contextualSpacing w:val="0"/>
        <w:jc w:val="both"/>
        <w:rPr>
          <w:sz w:val="24"/>
          <w:szCs w:val="24"/>
        </w:rPr>
      </w:pPr>
      <w:r w:rsidRPr="000B1377">
        <w:rPr>
          <w:sz w:val="24"/>
          <w:szCs w:val="24"/>
        </w:rPr>
        <w:t>Für die Tomatensalsa alle Zutaten in eine Schüssel geben und gut verrühren, dann beiseitestellen.</w:t>
      </w:r>
    </w:p>
    <w:p w14:paraId="213A3785" w14:textId="77777777" w:rsidR="0008510A" w:rsidRPr="000B1377" w:rsidRDefault="0008510A" w:rsidP="0008510A">
      <w:pPr>
        <w:pStyle w:val="ListParagraph"/>
        <w:numPr>
          <w:ilvl w:val="0"/>
          <w:numId w:val="200"/>
        </w:numPr>
        <w:spacing w:after="120"/>
        <w:ind w:left="714" w:hanging="357"/>
        <w:contextualSpacing w:val="0"/>
        <w:jc w:val="both"/>
        <w:rPr>
          <w:sz w:val="24"/>
          <w:szCs w:val="24"/>
        </w:rPr>
      </w:pPr>
      <w:r w:rsidRPr="000B1377">
        <w:rPr>
          <w:sz w:val="24"/>
          <w:szCs w:val="24"/>
        </w:rPr>
        <w:t>Aus gehäuften Esslöffeln der Mischung kleine Bällchen formen. Dabei die Flüssigkeit herausdrücken. Dann öl in einem tiefen Topf auf mittlerer Stufe erhitzen. Die Kichererbsenbällchen mit einem großen Löffel hineingeben und portionsweise (je 5 Stück) in etwa 3-4 Minuten frittieren. Wenn sie schön braun sind, mit dem Schaumlöffel vorsichtig herausheben und auf Küchenpapier abtropfen lassen.</w:t>
      </w:r>
    </w:p>
    <w:p w14:paraId="5170B6DE" w14:textId="77777777" w:rsidR="0008510A" w:rsidRPr="000B1377" w:rsidRDefault="0008510A" w:rsidP="0008510A">
      <w:pPr>
        <w:pStyle w:val="ListParagraph"/>
        <w:numPr>
          <w:ilvl w:val="0"/>
          <w:numId w:val="200"/>
        </w:numPr>
        <w:spacing w:after="120"/>
        <w:ind w:left="714" w:hanging="357"/>
        <w:contextualSpacing w:val="0"/>
        <w:jc w:val="both"/>
        <w:rPr>
          <w:sz w:val="24"/>
          <w:szCs w:val="24"/>
        </w:rPr>
      </w:pPr>
      <w:r w:rsidRPr="000B1377">
        <w:rPr>
          <w:sz w:val="24"/>
          <w:szCs w:val="24"/>
        </w:rPr>
        <w:t>Falafel heiß oder kalt auf Tomatensalsa oder in Pitabroten mit Salsa und Hummus servieren.</w:t>
      </w:r>
    </w:p>
    <w:p w14:paraId="6C243C69" w14:textId="77777777" w:rsidR="0008510A" w:rsidRDefault="0008510A" w:rsidP="0008510A">
      <w:pPr>
        <w:rPr>
          <w:sz w:val="24"/>
          <w:szCs w:val="24"/>
        </w:rPr>
      </w:pPr>
    </w:p>
    <w:p w14:paraId="452E7936" w14:textId="77777777" w:rsidR="0008510A" w:rsidRDefault="0008510A" w:rsidP="0008510A">
      <w:pPr>
        <w:rPr>
          <w:sz w:val="24"/>
          <w:szCs w:val="24"/>
        </w:rPr>
      </w:pPr>
      <w:r>
        <w:rPr>
          <w:sz w:val="24"/>
          <w:szCs w:val="24"/>
        </w:rPr>
        <w:t>Tipp:</w:t>
      </w:r>
      <w:r>
        <w:rPr>
          <w:sz w:val="24"/>
          <w:szCs w:val="24"/>
        </w:rPr>
        <w:tab/>
        <w:t>Falls der Teig zu feucht zum Formen ist, noch etwas Mehl untermengen.</w:t>
      </w:r>
    </w:p>
    <w:p w14:paraId="22ECEA34" w14:textId="77777777" w:rsidR="0008510A" w:rsidRDefault="0008510A" w:rsidP="0008510A">
      <w:pPr>
        <w:rPr>
          <w:sz w:val="24"/>
          <w:szCs w:val="24"/>
        </w:rPr>
      </w:pPr>
    </w:p>
    <w:p w14:paraId="75E1A1B5" w14:textId="77777777" w:rsidR="0008510A" w:rsidRDefault="0008510A" w:rsidP="0008510A">
      <w:pPr>
        <w:rPr>
          <w:sz w:val="24"/>
          <w:szCs w:val="24"/>
        </w:rPr>
      </w:pPr>
      <w:r>
        <w:rPr>
          <w:sz w:val="24"/>
          <w:szCs w:val="24"/>
        </w:rPr>
        <w:br w:type="page"/>
      </w:r>
    </w:p>
    <w:p w14:paraId="1F036800" w14:textId="6020F255" w:rsidR="005229FB" w:rsidRDefault="005229FB" w:rsidP="005229FB">
      <w:pPr>
        <w:pStyle w:val="Heading2"/>
        <w:spacing w:after="240"/>
        <w:rPr>
          <w:b/>
          <w:bCs/>
          <w:sz w:val="28"/>
          <w:szCs w:val="28"/>
        </w:rPr>
      </w:pPr>
      <w:r w:rsidRPr="00130DBE">
        <w:lastRenderedPageBreak/>
        <w:t>Falafel</w:t>
      </w:r>
      <w:r>
        <w:rPr>
          <w:rStyle w:val="FootnoteReference"/>
        </w:rPr>
        <w:footnoteReference w:id="906"/>
      </w:r>
      <w:r w:rsidRPr="00130DBE">
        <w:t xml:space="preserve"> </w:t>
      </w:r>
    </w:p>
    <w:p w14:paraId="60B98AAF" w14:textId="77777777" w:rsidR="005229FB" w:rsidRPr="00130DBE" w:rsidRDefault="005229FB" w:rsidP="005229FB">
      <w:pPr>
        <w:rPr>
          <w:sz w:val="24"/>
          <w:szCs w:val="24"/>
        </w:rPr>
      </w:pPr>
      <w:r w:rsidRPr="00D55811">
        <w:rPr>
          <w:sz w:val="24"/>
          <w:szCs w:val="24"/>
          <w:u w:val="single"/>
        </w:rPr>
        <w:t>Zutaten</w:t>
      </w:r>
      <w:r w:rsidRPr="00130DBE">
        <w:rPr>
          <w:sz w:val="24"/>
          <w:szCs w:val="24"/>
        </w:rPr>
        <w:t xml:space="preserve"> </w:t>
      </w:r>
      <w:r>
        <w:rPr>
          <w:sz w:val="24"/>
          <w:szCs w:val="24"/>
        </w:rPr>
        <w:t>(</w:t>
      </w:r>
      <w:r w:rsidRPr="00130DBE">
        <w:rPr>
          <w:sz w:val="24"/>
          <w:szCs w:val="24"/>
        </w:rPr>
        <w:t>für 4 Portionen</w:t>
      </w:r>
      <w:r>
        <w:rPr>
          <w:sz w:val="24"/>
          <w:szCs w:val="24"/>
        </w:rPr>
        <w:t>):</w:t>
      </w:r>
    </w:p>
    <w:p w14:paraId="490A4EBD" w14:textId="77777777" w:rsidR="005229FB" w:rsidRDefault="005229FB" w:rsidP="005229FB">
      <w:pPr>
        <w:rPr>
          <w:sz w:val="24"/>
          <w:szCs w:val="24"/>
        </w:rPr>
      </w:pPr>
      <w:r w:rsidRPr="00130DBE">
        <w:rPr>
          <w:sz w:val="24"/>
          <w:szCs w:val="24"/>
        </w:rPr>
        <w:t>200</w:t>
      </w:r>
      <w:r>
        <w:rPr>
          <w:sz w:val="24"/>
          <w:szCs w:val="24"/>
        </w:rPr>
        <w:t xml:space="preserve"> g getrocknete Kichererbsen</w:t>
      </w:r>
    </w:p>
    <w:p w14:paraId="2B7B8978" w14:textId="77777777" w:rsidR="005229FB" w:rsidRDefault="005229FB" w:rsidP="005229FB">
      <w:pPr>
        <w:rPr>
          <w:sz w:val="24"/>
          <w:szCs w:val="24"/>
        </w:rPr>
      </w:pPr>
      <w:r>
        <w:rPr>
          <w:sz w:val="24"/>
          <w:szCs w:val="24"/>
        </w:rPr>
        <w:t>1 Scheibe altbackenes Toastbrot</w:t>
      </w:r>
    </w:p>
    <w:p w14:paraId="3D558E25" w14:textId="77777777" w:rsidR="005229FB" w:rsidRDefault="005229FB" w:rsidP="005229FB">
      <w:pPr>
        <w:rPr>
          <w:sz w:val="24"/>
          <w:szCs w:val="24"/>
        </w:rPr>
      </w:pPr>
      <w:r>
        <w:rPr>
          <w:sz w:val="24"/>
          <w:szCs w:val="24"/>
        </w:rPr>
        <w:t>1 Zwiebel</w:t>
      </w:r>
    </w:p>
    <w:p w14:paraId="163AFB35" w14:textId="77777777" w:rsidR="005229FB" w:rsidRDefault="005229FB" w:rsidP="005229FB">
      <w:pPr>
        <w:rPr>
          <w:sz w:val="24"/>
          <w:szCs w:val="24"/>
        </w:rPr>
      </w:pPr>
      <w:r>
        <w:rPr>
          <w:sz w:val="24"/>
          <w:szCs w:val="24"/>
        </w:rPr>
        <w:t>4 Knoblauchzehen</w:t>
      </w:r>
    </w:p>
    <w:p w14:paraId="6FC3EAF4" w14:textId="77777777" w:rsidR="005229FB" w:rsidRDefault="005229FB" w:rsidP="005229FB">
      <w:pPr>
        <w:rPr>
          <w:sz w:val="24"/>
          <w:szCs w:val="24"/>
        </w:rPr>
      </w:pPr>
      <w:r>
        <w:rPr>
          <w:sz w:val="24"/>
          <w:szCs w:val="24"/>
        </w:rPr>
        <w:t>½ Bund Petersilie</w:t>
      </w:r>
    </w:p>
    <w:p w14:paraId="4A199684" w14:textId="77777777" w:rsidR="005229FB" w:rsidRDefault="005229FB" w:rsidP="005229FB">
      <w:pPr>
        <w:rPr>
          <w:sz w:val="24"/>
          <w:szCs w:val="24"/>
        </w:rPr>
      </w:pPr>
      <w:r>
        <w:rPr>
          <w:sz w:val="24"/>
          <w:szCs w:val="24"/>
        </w:rPr>
        <w:t>2 TL gemahlener Koriander</w:t>
      </w:r>
    </w:p>
    <w:p w14:paraId="52B013CE" w14:textId="77777777" w:rsidR="005229FB" w:rsidRDefault="005229FB" w:rsidP="005229FB">
      <w:pPr>
        <w:rPr>
          <w:sz w:val="24"/>
          <w:szCs w:val="24"/>
        </w:rPr>
      </w:pPr>
      <w:r>
        <w:rPr>
          <w:sz w:val="24"/>
          <w:szCs w:val="24"/>
        </w:rPr>
        <w:t>2 TL gemahlener Kreuzkümmel</w:t>
      </w:r>
    </w:p>
    <w:p w14:paraId="47F4951C" w14:textId="77777777" w:rsidR="005229FB" w:rsidRDefault="005229FB" w:rsidP="005229FB">
      <w:pPr>
        <w:rPr>
          <w:sz w:val="24"/>
          <w:szCs w:val="24"/>
        </w:rPr>
      </w:pPr>
      <w:r>
        <w:rPr>
          <w:sz w:val="24"/>
          <w:szCs w:val="24"/>
        </w:rPr>
        <w:t>2 EL Mehl</w:t>
      </w:r>
    </w:p>
    <w:p w14:paraId="0D0933C2" w14:textId="77777777" w:rsidR="005229FB" w:rsidRDefault="005229FB" w:rsidP="005229FB">
      <w:pPr>
        <w:rPr>
          <w:sz w:val="24"/>
          <w:szCs w:val="24"/>
        </w:rPr>
      </w:pPr>
      <w:r>
        <w:rPr>
          <w:sz w:val="24"/>
          <w:szCs w:val="24"/>
        </w:rPr>
        <w:t>1 TL Backpulver</w:t>
      </w:r>
    </w:p>
    <w:p w14:paraId="35135220" w14:textId="77777777" w:rsidR="005229FB" w:rsidRDefault="005229FB" w:rsidP="005229FB">
      <w:pPr>
        <w:rPr>
          <w:sz w:val="24"/>
          <w:szCs w:val="24"/>
        </w:rPr>
      </w:pPr>
      <w:r>
        <w:rPr>
          <w:sz w:val="24"/>
          <w:szCs w:val="24"/>
        </w:rPr>
        <w:t>1 Zitrone</w:t>
      </w:r>
    </w:p>
    <w:p w14:paraId="41425564" w14:textId="77777777" w:rsidR="005229FB" w:rsidRDefault="005229FB" w:rsidP="005229FB">
      <w:pPr>
        <w:rPr>
          <w:sz w:val="24"/>
          <w:szCs w:val="24"/>
        </w:rPr>
      </w:pPr>
      <w:r>
        <w:rPr>
          <w:sz w:val="24"/>
          <w:szCs w:val="24"/>
        </w:rPr>
        <w:t>ca. 1 l Öl zum Frittieren</w:t>
      </w:r>
    </w:p>
    <w:p w14:paraId="28D2A6E9" w14:textId="77777777" w:rsidR="005229FB" w:rsidRDefault="005229FB" w:rsidP="005229FB">
      <w:pPr>
        <w:rPr>
          <w:sz w:val="24"/>
          <w:szCs w:val="24"/>
        </w:rPr>
      </w:pPr>
      <w:r>
        <w:rPr>
          <w:sz w:val="24"/>
          <w:szCs w:val="24"/>
        </w:rPr>
        <w:t>Salz, Pfeffer aus der Mühle</w:t>
      </w:r>
    </w:p>
    <w:p w14:paraId="3459FA5C" w14:textId="77777777" w:rsidR="005229FB" w:rsidRDefault="005229FB" w:rsidP="005229FB">
      <w:pPr>
        <w:rPr>
          <w:sz w:val="24"/>
          <w:szCs w:val="24"/>
        </w:rPr>
      </w:pPr>
    </w:p>
    <w:p w14:paraId="7AE65A5C" w14:textId="77777777" w:rsidR="005229FB" w:rsidRDefault="005229FB" w:rsidP="005229FB">
      <w:pPr>
        <w:rPr>
          <w:sz w:val="24"/>
          <w:szCs w:val="24"/>
        </w:rPr>
      </w:pPr>
      <w:r>
        <w:rPr>
          <w:sz w:val="24"/>
          <w:szCs w:val="24"/>
        </w:rPr>
        <w:t>Einweichzeit: 12 Stunden, Zubereitung: 45 Minuten</w:t>
      </w:r>
    </w:p>
    <w:p w14:paraId="72256B70" w14:textId="77777777" w:rsidR="005229FB" w:rsidRPr="00CC3029" w:rsidRDefault="005229FB" w:rsidP="005229FB">
      <w:pPr>
        <w:pStyle w:val="ListParagraph"/>
        <w:numPr>
          <w:ilvl w:val="0"/>
          <w:numId w:val="172"/>
        </w:numPr>
        <w:spacing w:after="120"/>
        <w:ind w:left="714" w:hanging="357"/>
        <w:contextualSpacing w:val="0"/>
        <w:jc w:val="both"/>
        <w:rPr>
          <w:sz w:val="24"/>
          <w:szCs w:val="24"/>
        </w:rPr>
      </w:pPr>
      <w:r w:rsidRPr="00CC3029">
        <w:rPr>
          <w:sz w:val="24"/>
          <w:szCs w:val="24"/>
        </w:rPr>
        <w:t>Die Kichererbsen in einer Schüssel mit reichlich kaltem Wasser bedecken und 12 Stunden quellen lassen.</w:t>
      </w:r>
    </w:p>
    <w:p w14:paraId="209796CF" w14:textId="77777777" w:rsidR="005229FB" w:rsidRPr="00CC3029" w:rsidRDefault="005229FB" w:rsidP="005229FB">
      <w:pPr>
        <w:pStyle w:val="ListParagraph"/>
        <w:numPr>
          <w:ilvl w:val="0"/>
          <w:numId w:val="172"/>
        </w:numPr>
        <w:spacing w:after="120"/>
        <w:ind w:left="714" w:hanging="357"/>
        <w:contextualSpacing w:val="0"/>
        <w:jc w:val="both"/>
        <w:rPr>
          <w:sz w:val="24"/>
          <w:szCs w:val="24"/>
        </w:rPr>
      </w:pPr>
      <w:r w:rsidRPr="00CC3029">
        <w:rPr>
          <w:sz w:val="24"/>
          <w:szCs w:val="24"/>
        </w:rPr>
        <w:t>Die Kichererbsen abtropfen lassen. Das Brot zerkrümeln. Zwiebel und Knoblauch schälen und grob zerkleinern. Petersilie waschen und die Blättchen abzupfen. Brot, Zwiebel, Knoblauch, Petersilie und Kichererbsen im Mixer fein pürieren.</w:t>
      </w:r>
    </w:p>
    <w:p w14:paraId="7281450F" w14:textId="77777777" w:rsidR="005229FB" w:rsidRPr="00CC3029" w:rsidRDefault="005229FB" w:rsidP="005229FB">
      <w:pPr>
        <w:pStyle w:val="ListParagraph"/>
        <w:numPr>
          <w:ilvl w:val="0"/>
          <w:numId w:val="172"/>
        </w:numPr>
        <w:spacing w:after="120"/>
        <w:ind w:left="714" w:hanging="357"/>
        <w:contextualSpacing w:val="0"/>
        <w:jc w:val="both"/>
        <w:rPr>
          <w:sz w:val="24"/>
          <w:szCs w:val="24"/>
        </w:rPr>
      </w:pPr>
      <w:r w:rsidRPr="00CC3029">
        <w:rPr>
          <w:sz w:val="24"/>
          <w:szCs w:val="24"/>
        </w:rPr>
        <w:t>Das Püree mit Koriander, Kreuzkümmel, Salz und Pfeffer abschmecken und mit dem Mehl und Backpulver verkneten. Aus dem Teig walnussgroße Bällchen formen.</w:t>
      </w:r>
    </w:p>
    <w:p w14:paraId="644343B0" w14:textId="77777777" w:rsidR="005229FB" w:rsidRPr="00CC3029" w:rsidRDefault="005229FB" w:rsidP="005229FB">
      <w:pPr>
        <w:pStyle w:val="ListParagraph"/>
        <w:numPr>
          <w:ilvl w:val="0"/>
          <w:numId w:val="172"/>
        </w:numPr>
        <w:spacing w:after="120"/>
        <w:ind w:left="714" w:hanging="357"/>
        <w:contextualSpacing w:val="0"/>
        <w:jc w:val="both"/>
        <w:rPr>
          <w:sz w:val="24"/>
          <w:szCs w:val="24"/>
        </w:rPr>
      </w:pPr>
      <w:r w:rsidRPr="00CC3029">
        <w:rPr>
          <w:sz w:val="24"/>
          <w:szCs w:val="24"/>
        </w:rPr>
        <w:t>Das Öl zum Frittieren erhitzen. Es ist heiß genug, wenn an einem hölzernen Kochlöffelstiel, den man ins Fett hält, viele Bläschen aufsteigen. Die</w:t>
      </w:r>
      <w:r>
        <w:rPr>
          <w:sz w:val="24"/>
          <w:szCs w:val="24"/>
        </w:rPr>
        <w:t xml:space="preserve"> </w:t>
      </w:r>
      <w:r w:rsidRPr="00CC3029">
        <w:rPr>
          <w:sz w:val="24"/>
          <w:szCs w:val="24"/>
        </w:rPr>
        <w:t>Falafel</w:t>
      </w:r>
      <w:r>
        <w:rPr>
          <w:sz w:val="24"/>
          <w:szCs w:val="24"/>
        </w:rPr>
        <w:t xml:space="preserve">n </w:t>
      </w:r>
      <w:r w:rsidRPr="00CC3029">
        <w:rPr>
          <w:sz w:val="24"/>
          <w:szCs w:val="24"/>
        </w:rPr>
        <w:t>darin portionsweise in 4-5 Minuten goldbraun frittieren. Jeweils auf einer dicken Lage Küchenpapier abtropfen lassen. Die Zitrone in Schnitze schneiden und die heißen Falafelbällchen damit servieren.</w:t>
      </w:r>
    </w:p>
    <w:p w14:paraId="03889EDE" w14:textId="77777777" w:rsidR="005229FB" w:rsidRDefault="005229FB" w:rsidP="005229FB">
      <w:pPr>
        <w:jc w:val="both"/>
        <w:rPr>
          <w:sz w:val="24"/>
          <w:szCs w:val="24"/>
        </w:rPr>
      </w:pPr>
    </w:p>
    <w:p w14:paraId="2B435BA7" w14:textId="77777777" w:rsidR="005229FB" w:rsidRDefault="005229FB" w:rsidP="005229FB">
      <w:pPr>
        <w:ind w:left="708" w:hanging="708"/>
        <w:jc w:val="both"/>
        <w:rPr>
          <w:sz w:val="24"/>
          <w:szCs w:val="24"/>
        </w:rPr>
      </w:pPr>
      <w:r>
        <w:rPr>
          <w:sz w:val="24"/>
          <w:szCs w:val="24"/>
        </w:rPr>
        <w:t>Tipp:</w:t>
      </w:r>
      <w:r>
        <w:rPr>
          <w:sz w:val="24"/>
          <w:szCs w:val="24"/>
        </w:rPr>
        <w:tab/>
      </w:r>
      <w:r w:rsidRPr="00AD4968">
        <w:rPr>
          <w:sz w:val="24"/>
          <w:szCs w:val="24"/>
        </w:rPr>
        <w:t>Zu den Falafeln passt auch folgende Sauce</w:t>
      </w:r>
      <w:r>
        <w:rPr>
          <w:sz w:val="24"/>
          <w:szCs w:val="24"/>
        </w:rPr>
        <w:t xml:space="preserve">: 5 grüne Chilischoten waschen, putzen und fein hacken. 2 Knoblauchzehen schälen und ebenfalls fein hacken. Beides mit den </w:t>
      </w:r>
      <w:r>
        <w:rPr>
          <w:sz w:val="24"/>
          <w:szCs w:val="24"/>
        </w:rPr>
        <w:lastRenderedPageBreak/>
        <w:t>Samen aus 2 grünen Kardamonkapseln im Mörser sehr fein zerstoßen. Mit Salz und Pfeffer würzen und mit 150 g Joghurt zu einem Dip verrühren.</w:t>
      </w:r>
    </w:p>
    <w:p w14:paraId="521FE790" w14:textId="77777777" w:rsidR="005229FB" w:rsidRDefault="005229FB" w:rsidP="005229FB">
      <w:r>
        <w:br w:type="page"/>
      </w:r>
    </w:p>
    <w:p w14:paraId="2D036D9C" w14:textId="77777777" w:rsidR="005229FB" w:rsidRDefault="005229FB" w:rsidP="005229FB">
      <w:pPr>
        <w:pStyle w:val="Heading2"/>
        <w:spacing w:after="240"/>
      </w:pPr>
      <w:r>
        <w:lastRenderedPageBreak/>
        <w:t>Koriander-Falafeln</w:t>
      </w:r>
      <w:r>
        <w:rPr>
          <w:rStyle w:val="FootnoteReference"/>
        </w:rPr>
        <w:footnoteReference w:id="907"/>
      </w:r>
    </w:p>
    <w:p w14:paraId="7790BB88" w14:textId="77777777" w:rsidR="005229FB" w:rsidRPr="007848F7" w:rsidRDefault="005229FB" w:rsidP="005229FB">
      <w:pPr>
        <w:rPr>
          <w:sz w:val="24"/>
          <w:szCs w:val="24"/>
        </w:rPr>
      </w:pPr>
      <w:r w:rsidRPr="007848F7">
        <w:rPr>
          <w:sz w:val="24"/>
          <w:szCs w:val="24"/>
        </w:rPr>
        <w:t>Zutaten für 4 Portionen</w:t>
      </w:r>
    </w:p>
    <w:p w14:paraId="067743A6" w14:textId="77777777" w:rsidR="005229FB" w:rsidRPr="007848F7" w:rsidRDefault="005229FB" w:rsidP="005229FB">
      <w:pPr>
        <w:rPr>
          <w:sz w:val="24"/>
          <w:szCs w:val="24"/>
        </w:rPr>
      </w:pPr>
      <w:r w:rsidRPr="007848F7">
        <w:rPr>
          <w:sz w:val="24"/>
          <w:szCs w:val="24"/>
        </w:rPr>
        <w:t>2 kleine Dosen Kichererbsen</w:t>
      </w:r>
    </w:p>
    <w:p w14:paraId="286AF8DE" w14:textId="77777777" w:rsidR="005229FB" w:rsidRPr="007848F7" w:rsidRDefault="005229FB" w:rsidP="005229FB">
      <w:pPr>
        <w:rPr>
          <w:sz w:val="24"/>
          <w:szCs w:val="24"/>
        </w:rPr>
      </w:pPr>
      <w:r w:rsidRPr="007848F7">
        <w:rPr>
          <w:sz w:val="24"/>
          <w:szCs w:val="24"/>
        </w:rPr>
        <w:t>1 Zwiebel</w:t>
      </w:r>
    </w:p>
    <w:p w14:paraId="2ADA3404" w14:textId="77777777" w:rsidR="005229FB" w:rsidRPr="007848F7" w:rsidRDefault="005229FB" w:rsidP="005229FB">
      <w:pPr>
        <w:rPr>
          <w:sz w:val="24"/>
          <w:szCs w:val="24"/>
        </w:rPr>
      </w:pPr>
      <w:r w:rsidRPr="007848F7">
        <w:rPr>
          <w:sz w:val="24"/>
          <w:szCs w:val="24"/>
        </w:rPr>
        <w:t>1 Knoblauchzehe</w:t>
      </w:r>
    </w:p>
    <w:p w14:paraId="100A4F5A" w14:textId="77777777" w:rsidR="005229FB" w:rsidRPr="007848F7" w:rsidRDefault="005229FB" w:rsidP="005229FB">
      <w:pPr>
        <w:rPr>
          <w:sz w:val="24"/>
          <w:szCs w:val="24"/>
        </w:rPr>
      </w:pPr>
      <w:r w:rsidRPr="007848F7">
        <w:rPr>
          <w:sz w:val="24"/>
          <w:szCs w:val="24"/>
        </w:rPr>
        <w:t>12 EL neutrales Öl</w:t>
      </w:r>
    </w:p>
    <w:p w14:paraId="7692F7A0" w14:textId="77777777" w:rsidR="005229FB" w:rsidRPr="007848F7" w:rsidRDefault="005229FB" w:rsidP="005229FB">
      <w:pPr>
        <w:rPr>
          <w:sz w:val="24"/>
          <w:szCs w:val="24"/>
        </w:rPr>
      </w:pPr>
      <w:r w:rsidRPr="007848F7">
        <w:rPr>
          <w:sz w:val="24"/>
          <w:szCs w:val="24"/>
        </w:rPr>
        <w:t>1 Bund Koriandergrün</w:t>
      </w:r>
    </w:p>
    <w:p w14:paraId="7F329D59" w14:textId="77777777" w:rsidR="005229FB" w:rsidRPr="007848F7" w:rsidRDefault="005229FB" w:rsidP="005229FB">
      <w:pPr>
        <w:rPr>
          <w:sz w:val="24"/>
          <w:szCs w:val="24"/>
        </w:rPr>
      </w:pPr>
      <w:r w:rsidRPr="007848F7">
        <w:rPr>
          <w:sz w:val="24"/>
          <w:szCs w:val="24"/>
        </w:rPr>
        <w:t>½ TL Kreuzkümmel</w:t>
      </w:r>
    </w:p>
    <w:p w14:paraId="53CB52A5" w14:textId="77777777" w:rsidR="005229FB" w:rsidRPr="007848F7" w:rsidRDefault="005229FB" w:rsidP="005229FB">
      <w:pPr>
        <w:rPr>
          <w:sz w:val="24"/>
          <w:szCs w:val="24"/>
        </w:rPr>
      </w:pPr>
      <w:r w:rsidRPr="007848F7">
        <w:rPr>
          <w:sz w:val="24"/>
          <w:szCs w:val="24"/>
        </w:rPr>
        <w:t>Salz, Pfeffer</w:t>
      </w:r>
    </w:p>
    <w:p w14:paraId="3A2E72C3" w14:textId="77777777" w:rsidR="005229FB" w:rsidRPr="007848F7" w:rsidRDefault="005229FB" w:rsidP="005229FB">
      <w:pPr>
        <w:rPr>
          <w:sz w:val="24"/>
          <w:szCs w:val="24"/>
        </w:rPr>
      </w:pPr>
      <w:r w:rsidRPr="007848F7">
        <w:rPr>
          <w:sz w:val="24"/>
          <w:szCs w:val="24"/>
        </w:rPr>
        <w:t>1 EI</w:t>
      </w:r>
    </w:p>
    <w:p w14:paraId="22F56F1E" w14:textId="77777777" w:rsidR="005229FB" w:rsidRPr="007848F7" w:rsidRDefault="005229FB" w:rsidP="005229FB">
      <w:pPr>
        <w:rPr>
          <w:sz w:val="24"/>
          <w:szCs w:val="24"/>
        </w:rPr>
      </w:pPr>
      <w:r w:rsidRPr="007848F7">
        <w:rPr>
          <w:sz w:val="24"/>
          <w:szCs w:val="24"/>
        </w:rPr>
        <w:t>3 EL Semmelbrösel</w:t>
      </w:r>
    </w:p>
    <w:p w14:paraId="3CB4A84B" w14:textId="77777777" w:rsidR="005229FB" w:rsidRPr="007848F7" w:rsidRDefault="005229FB" w:rsidP="005229FB">
      <w:pPr>
        <w:rPr>
          <w:sz w:val="24"/>
          <w:szCs w:val="24"/>
          <w:lang w:val="en-US"/>
        </w:rPr>
      </w:pPr>
      <w:r w:rsidRPr="007848F7">
        <w:rPr>
          <w:sz w:val="24"/>
          <w:szCs w:val="24"/>
          <w:lang w:val="en-US"/>
        </w:rPr>
        <w:t>2-3 EL Mehl</w:t>
      </w:r>
    </w:p>
    <w:p w14:paraId="79A90947" w14:textId="77777777" w:rsidR="005229FB" w:rsidRPr="007848F7" w:rsidRDefault="005229FB" w:rsidP="005229FB">
      <w:pPr>
        <w:rPr>
          <w:sz w:val="24"/>
          <w:szCs w:val="24"/>
          <w:lang w:val="en-US"/>
        </w:rPr>
      </w:pPr>
      <w:r w:rsidRPr="007848F7">
        <w:rPr>
          <w:sz w:val="24"/>
          <w:szCs w:val="24"/>
          <w:lang w:val="en-US"/>
        </w:rPr>
        <w:t>1 Bio-</w:t>
      </w:r>
      <w:proofErr w:type="spellStart"/>
      <w:r w:rsidRPr="007848F7">
        <w:rPr>
          <w:sz w:val="24"/>
          <w:szCs w:val="24"/>
          <w:lang w:val="en-US"/>
        </w:rPr>
        <w:t>Limette</w:t>
      </w:r>
      <w:proofErr w:type="spellEnd"/>
    </w:p>
    <w:p w14:paraId="64D5E64C" w14:textId="77777777" w:rsidR="005229FB" w:rsidRPr="007848F7" w:rsidRDefault="005229FB" w:rsidP="005229FB">
      <w:pPr>
        <w:rPr>
          <w:sz w:val="24"/>
          <w:szCs w:val="24"/>
          <w:lang w:val="en-US"/>
        </w:rPr>
      </w:pPr>
      <w:r w:rsidRPr="007848F7">
        <w:rPr>
          <w:sz w:val="24"/>
          <w:szCs w:val="24"/>
          <w:lang w:val="en-US"/>
        </w:rPr>
        <w:t>1 Avocado</w:t>
      </w:r>
    </w:p>
    <w:p w14:paraId="7CF0D509" w14:textId="77777777" w:rsidR="005229FB" w:rsidRPr="007848F7" w:rsidRDefault="005229FB" w:rsidP="005229FB">
      <w:pPr>
        <w:rPr>
          <w:sz w:val="24"/>
          <w:szCs w:val="24"/>
          <w:lang w:val="en-US"/>
        </w:rPr>
      </w:pPr>
      <w:r w:rsidRPr="007848F7">
        <w:rPr>
          <w:sz w:val="24"/>
          <w:szCs w:val="24"/>
          <w:lang w:val="en-US"/>
        </w:rPr>
        <w:t xml:space="preserve">250 g </w:t>
      </w:r>
      <w:proofErr w:type="spellStart"/>
      <w:r w:rsidRPr="007848F7">
        <w:rPr>
          <w:sz w:val="24"/>
          <w:szCs w:val="24"/>
          <w:lang w:val="en-US"/>
        </w:rPr>
        <w:t>Magerquark</w:t>
      </w:r>
      <w:proofErr w:type="spellEnd"/>
    </w:p>
    <w:p w14:paraId="3E29BBE5" w14:textId="77777777" w:rsidR="005229FB" w:rsidRPr="007848F7" w:rsidRDefault="005229FB" w:rsidP="005229FB">
      <w:pPr>
        <w:rPr>
          <w:sz w:val="24"/>
          <w:szCs w:val="24"/>
        </w:rPr>
      </w:pPr>
      <w:r w:rsidRPr="007848F7">
        <w:rPr>
          <w:sz w:val="24"/>
          <w:szCs w:val="24"/>
        </w:rPr>
        <w:t>Chiliflocken</w:t>
      </w:r>
    </w:p>
    <w:p w14:paraId="621A2352" w14:textId="77777777" w:rsidR="005229FB" w:rsidRPr="007848F7" w:rsidRDefault="005229FB" w:rsidP="005229FB">
      <w:pPr>
        <w:rPr>
          <w:sz w:val="24"/>
          <w:szCs w:val="24"/>
        </w:rPr>
      </w:pPr>
    </w:p>
    <w:p w14:paraId="1FC9E68B" w14:textId="77777777" w:rsidR="005229FB" w:rsidRPr="007848F7" w:rsidRDefault="005229FB" w:rsidP="005229FB">
      <w:pPr>
        <w:rPr>
          <w:sz w:val="24"/>
          <w:szCs w:val="24"/>
        </w:rPr>
      </w:pPr>
      <w:r w:rsidRPr="007848F7">
        <w:rPr>
          <w:sz w:val="24"/>
          <w:szCs w:val="24"/>
        </w:rPr>
        <w:t>Zubereitungszeit:</w:t>
      </w:r>
      <w:r w:rsidRPr="007848F7">
        <w:rPr>
          <w:sz w:val="24"/>
          <w:szCs w:val="24"/>
        </w:rPr>
        <w:tab/>
        <w:t>35 Minuten</w:t>
      </w:r>
    </w:p>
    <w:p w14:paraId="1F9E2F9A" w14:textId="77777777" w:rsidR="005229FB" w:rsidRPr="007848F7" w:rsidRDefault="005229FB" w:rsidP="00B40E8C">
      <w:pPr>
        <w:pStyle w:val="ListParagraph"/>
        <w:numPr>
          <w:ilvl w:val="0"/>
          <w:numId w:val="1895"/>
        </w:numPr>
        <w:spacing w:after="120"/>
        <w:contextualSpacing w:val="0"/>
        <w:jc w:val="both"/>
        <w:rPr>
          <w:sz w:val="24"/>
          <w:szCs w:val="24"/>
        </w:rPr>
      </w:pPr>
      <w:r w:rsidRPr="007848F7">
        <w:rPr>
          <w:sz w:val="24"/>
          <w:szCs w:val="24"/>
        </w:rPr>
        <w:t>Kichererbsen in einem Sieb mit Wasser abspülen, abtropfen lassen und gut trocken tupfen. Zwiebel und Knoblauch in feine Würfel schneiden und in 2 EL öl glasig dünsten. Koriander (bis auf 2 Stiele) mit den zarten Stielen fein schneiden. Kichererbsen mit Kreuzkümmel, Salz und Pfeffer würzen. Ei zugeben und fein pürieren. Zwiebelmischung, fein geschnittenen Koriander, Semmelbrösel und Mehl unterkneten, eventuell nachwürzen. Mit leicht angefeuchteten Händen 12 flache Frikadellen formen.</w:t>
      </w:r>
    </w:p>
    <w:p w14:paraId="1294D6E7" w14:textId="77777777" w:rsidR="005229FB" w:rsidRPr="007848F7" w:rsidRDefault="005229FB" w:rsidP="00B40E8C">
      <w:pPr>
        <w:pStyle w:val="ListParagraph"/>
        <w:numPr>
          <w:ilvl w:val="0"/>
          <w:numId w:val="1895"/>
        </w:numPr>
        <w:spacing w:after="120"/>
        <w:contextualSpacing w:val="0"/>
        <w:jc w:val="both"/>
        <w:rPr>
          <w:sz w:val="24"/>
          <w:szCs w:val="24"/>
        </w:rPr>
      </w:pPr>
      <w:r w:rsidRPr="007848F7">
        <w:rPr>
          <w:sz w:val="24"/>
          <w:szCs w:val="24"/>
        </w:rPr>
        <w:t>Limette waschen, trocken tupfen, die Schale fein abreiben und 2-3 EL Saft auspressen. Avocado halbieren, Kern entfernen. Avocadofleisch mit einem Löffel aus der Schale lösen und mit Limettensaft und -schale pürieren. Quark mit dem Schneebesen unterrühren. Mit Salz, Pfeffer und Chiliflocken würzen.</w:t>
      </w:r>
    </w:p>
    <w:p w14:paraId="730518FB" w14:textId="77777777" w:rsidR="005229FB" w:rsidRPr="007848F7" w:rsidRDefault="005229FB" w:rsidP="00B40E8C">
      <w:pPr>
        <w:pStyle w:val="ListParagraph"/>
        <w:numPr>
          <w:ilvl w:val="0"/>
          <w:numId w:val="1895"/>
        </w:numPr>
        <w:spacing w:after="120"/>
        <w:contextualSpacing w:val="0"/>
        <w:jc w:val="both"/>
        <w:rPr>
          <w:sz w:val="24"/>
          <w:szCs w:val="24"/>
        </w:rPr>
      </w:pPr>
      <w:r w:rsidRPr="007848F7">
        <w:rPr>
          <w:sz w:val="24"/>
          <w:szCs w:val="24"/>
        </w:rPr>
        <w:t>Restliches Öl in einer beschichteten Pfanne erhitzen. Falafeln darin bei mittlerer Hitze auf jeder Seite 4-5 Minuten goldbraun braten. Mit Avocadocreme und restlichem Koriander anrichten, mit Chiliflocken bestreuen und sofort servieren.</w:t>
      </w:r>
    </w:p>
    <w:p w14:paraId="7E1C2B1F" w14:textId="77777777" w:rsidR="000E3313" w:rsidRDefault="000E3313" w:rsidP="000E3313">
      <w:pPr>
        <w:pStyle w:val="Heading2"/>
        <w:spacing w:after="240"/>
      </w:pPr>
      <w:r>
        <w:lastRenderedPageBreak/>
        <w:t>Rahmpilze</w:t>
      </w:r>
      <w:r>
        <w:rPr>
          <w:rStyle w:val="FootnoteReference"/>
        </w:rPr>
        <w:footnoteReference w:id="908"/>
      </w:r>
      <w:r>
        <w:t xml:space="preserve"> </w:t>
      </w:r>
    </w:p>
    <w:p w14:paraId="19AF33FC" w14:textId="77777777" w:rsidR="000E3313" w:rsidRDefault="000E3313" w:rsidP="000E3313">
      <w:pPr>
        <w:rPr>
          <w:sz w:val="24"/>
          <w:szCs w:val="24"/>
        </w:rPr>
      </w:pPr>
      <w:r w:rsidRPr="00B34388">
        <w:rPr>
          <w:sz w:val="24"/>
          <w:szCs w:val="24"/>
          <w:u w:val="single"/>
        </w:rPr>
        <w:t>Zutaten</w:t>
      </w:r>
      <w:r>
        <w:rPr>
          <w:sz w:val="24"/>
          <w:szCs w:val="24"/>
        </w:rPr>
        <w:t xml:space="preserve"> (für 4 Portionen)</w:t>
      </w:r>
    </w:p>
    <w:p w14:paraId="7169F76D" w14:textId="77777777" w:rsidR="000E3313" w:rsidRDefault="000E3313" w:rsidP="000E3313">
      <w:pPr>
        <w:rPr>
          <w:sz w:val="24"/>
          <w:szCs w:val="24"/>
        </w:rPr>
      </w:pPr>
      <w:r>
        <w:rPr>
          <w:sz w:val="24"/>
          <w:szCs w:val="24"/>
        </w:rPr>
        <w:t>1 kleine Zwiebel</w:t>
      </w:r>
    </w:p>
    <w:p w14:paraId="0946093C" w14:textId="77777777" w:rsidR="000E3313" w:rsidRDefault="000E3313" w:rsidP="000E3313">
      <w:pPr>
        <w:rPr>
          <w:sz w:val="24"/>
          <w:szCs w:val="24"/>
        </w:rPr>
      </w:pPr>
      <w:r>
        <w:rPr>
          <w:sz w:val="24"/>
          <w:szCs w:val="24"/>
        </w:rPr>
        <w:t>2 EL Öl</w:t>
      </w:r>
    </w:p>
    <w:p w14:paraId="5EDD075B" w14:textId="77777777" w:rsidR="000E3313" w:rsidRDefault="000E3313" w:rsidP="000E3313">
      <w:pPr>
        <w:rPr>
          <w:sz w:val="24"/>
          <w:szCs w:val="24"/>
        </w:rPr>
      </w:pPr>
      <w:r>
        <w:rPr>
          <w:sz w:val="24"/>
          <w:szCs w:val="24"/>
        </w:rPr>
        <w:t>600 ml Gemüsebrühe</w:t>
      </w:r>
    </w:p>
    <w:p w14:paraId="60700F9D" w14:textId="77777777" w:rsidR="000E3313" w:rsidRDefault="000E3313" w:rsidP="000E3313">
      <w:pPr>
        <w:rPr>
          <w:sz w:val="24"/>
          <w:szCs w:val="24"/>
        </w:rPr>
      </w:pPr>
      <w:r>
        <w:rPr>
          <w:sz w:val="24"/>
          <w:szCs w:val="24"/>
        </w:rPr>
        <w:t>1 kleines Lorbeerblatt</w:t>
      </w:r>
    </w:p>
    <w:p w14:paraId="4613E6E8" w14:textId="77777777" w:rsidR="000E3313" w:rsidRDefault="000E3313" w:rsidP="000E3313">
      <w:pPr>
        <w:rPr>
          <w:sz w:val="24"/>
          <w:szCs w:val="24"/>
        </w:rPr>
      </w:pPr>
      <w:r>
        <w:rPr>
          <w:sz w:val="24"/>
          <w:szCs w:val="24"/>
        </w:rPr>
        <w:t>3 EL getrocknete Egerlinge</w:t>
      </w:r>
    </w:p>
    <w:p w14:paraId="048E2934" w14:textId="77777777" w:rsidR="000E3313" w:rsidRDefault="000E3313" w:rsidP="000E3313">
      <w:pPr>
        <w:rPr>
          <w:sz w:val="24"/>
          <w:szCs w:val="24"/>
        </w:rPr>
      </w:pPr>
      <w:r>
        <w:rPr>
          <w:sz w:val="24"/>
          <w:szCs w:val="24"/>
        </w:rPr>
        <w:t>150 g Sahne</w:t>
      </w:r>
    </w:p>
    <w:p w14:paraId="5CCF57FA" w14:textId="77777777" w:rsidR="000E3313" w:rsidRDefault="000E3313" w:rsidP="000E3313">
      <w:pPr>
        <w:rPr>
          <w:sz w:val="24"/>
          <w:szCs w:val="24"/>
        </w:rPr>
      </w:pPr>
      <w:r>
        <w:rPr>
          <w:sz w:val="24"/>
          <w:szCs w:val="24"/>
        </w:rPr>
        <w:t>1-2 TL Speisestärke</w:t>
      </w:r>
    </w:p>
    <w:p w14:paraId="196EF27B" w14:textId="77777777" w:rsidR="000E3313" w:rsidRDefault="000E3313" w:rsidP="000E3313">
      <w:pPr>
        <w:rPr>
          <w:sz w:val="24"/>
          <w:szCs w:val="24"/>
        </w:rPr>
      </w:pPr>
      <w:r>
        <w:rPr>
          <w:sz w:val="24"/>
          <w:szCs w:val="24"/>
        </w:rPr>
        <w:t>20 g kalte Butter</w:t>
      </w:r>
    </w:p>
    <w:p w14:paraId="5059184C" w14:textId="77777777" w:rsidR="000E3313" w:rsidRDefault="000E3313" w:rsidP="000E3313">
      <w:pPr>
        <w:rPr>
          <w:sz w:val="24"/>
          <w:szCs w:val="24"/>
        </w:rPr>
      </w:pPr>
      <w:r>
        <w:rPr>
          <w:sz w:val="24"/>
          <w:szCs w:val="24"/>
        </w:rPr>
        <w:t>1 Knoblauchzehe</w:t>
      </w:r>
    </w:p>
    <w:p w14:paraId="0505FD9F" w14:textId="77777777" w:rsidR="000E3313" w:rsidRDefault="000E3313" w:rsidP="000E3313">
      <w:pPr>
        <w:rPr>
          <w:sz w:val="24"/>
          <w:szCs w:val="24"/>
        </w:rPr>
      </w:pPr>
      <w:r>
        <w:rPr>
          <w:sz w:val="24"/>
          <w:szCs w:val="24"/>
        </w:rPr>
        <w:t>1 Streifen unbehandelte Zitronenschale</w:t>
      </w:r>
    </w:p>
    <w:p w14:paraId="51DF605A" w14:textId="77777777" w:rsidR="000E3313" w:rsidRDefault="000E3313" w:rsidP="000E3313">
      <w:pPr>
        <w:rPr>
          <w:sz w:val="24"/>
          <w:szCs w:val="24"/>
        </w:rPr>
      </w:pPr>
      <w:r>
        <w:rPr>
          <w:sz w:val="24"/>
          <w:szCs w:val="24"/>
        </w:rPr>
        <w:t>Salz, Pfeffer, gemahlener Kümmel, mildes Chilipulver</w:t>
      </w:r>
    </w:p>
    <w:p w14:paraId="01804141" w14:textId="77777777" w:rsidR="000E3313" w:rsidRDefault="000E3313" w:rsidP="000E3313">
      <w:pPr>
        <w:rPr>
          <w:sz w:val="24"/>
          <w:szCs w:val="24"/>
        </w:rPr>
      </w:pPr>
      <w:r>
        <w:rPr>
          <w:sz w:val="24"/>
          <w:szCs w:val="24"/>
        </w:rPr>
        <w:t>600 g Pilze (Champignons)</w:t>
      </w:r>
    </w:p>
    <w:p w14:paraId="305404F3" w14:textId="77777777" w:rsidR="000E3313" w:rsidRDefault="000E3313" w:rsidP="000E3313">
      <w:pPr>
        <w:rPr>
          <w:sz w:val="24"/>
          <w:szCs w:val="24"/>
        </w:rPr>
      </w:pPr>
      <w:r>
        <w:rPr>
          <w:sz w:val="24"/>
          <w:szCs w:val="24"/>
        </w:rPr>
        <w:t>1 EL Petersilienblätter</w:t>
      </w:r>
    </w:p>
    <w:p w14:paraId="224EA9CF" w14:textId="77777777" w:rsidR="000E3313" w:rsidRDefault="000E3313" w:rsidP="000E3313">
      <w:pPr>
        <w:rPr>
          <w:sz w:val="24"/>
          <w:szCs w:val="24"/>
        </w:rPr>
      </w:pPr>
    </w:p>
    <w:p w14:paraId="3ED52CC6" w14:textId="77777777" w:rsidR="000E3313" w:rsidRDefault="000E3313" w:rsidP="000E3313">
      <w:pPr>
        <w:rPr>
          <w:sz w:val="24"/>
          <w:szCs w:val="24"/>
        </w:rPr>
      </w:pPr>
      <w:r>
        <w:rPr>
          <w:sz w:val="24"/>
          <w:szCs w:val="24"/>
        </w:rPr>
        <w:t>Zubereitung:</w:t>
      </w:r>
    </w:p>
    <w:p w14:paraId="13237D77" w14:textId="77777777" w:rsidR="000E3313" w:rsidRPr="008534A0" w:rsidRDefault="000E3313" w:rsidP="00B40E8C">
      <w:pPr>
        <w:pStyle w:val="ListParagraph"/>
        <w:numPr>
          <w:ilvl w:val="0"/>
          <w:numId w:val="1186"/>
        </w:numPr>
        <w:spacing w:after="120"/>
        <w:ind w:left="714" w:hanging="357"/>
        <w:contextualSpacing w:val="0"/>
        <w:jc w:val="both"/>
        <w:rPr>
          <w:sz w:val="24"/>
          <w:szCs w:val="24"/>
        </w:rPr>
      </w:pPr>
      <w:r w:rsidRPr="008534A0">
        <w:rPr>
          <w:sz w:val="24"/>
          <w:szCs w:val="24"/>
        </w:rPr>
        <w:t>Die Zwiebel schälen und in kleine Würfel schneiden. 1 EL Öl in einem Topf erhitzen und die Zwiebelwürfel darin glasig dünsten. Die Brühe dazugießen, das Lorbeerblatt hinzufügen und die Zwiebel etwa 10 Minuten weich garen. Die Egerlinge dazugeben, den Topf vom Herd nehmen und die Sauce 10 Minuten ziehen lassen.</w:t>
      </w:r>
    </w:p>
    <w:p w14:paraId="5390EBA3" w14:textId="77777777" w:rsidR="000E3313" w:rsidRPr="008534A0" w:rsidRDefault="000E3313" w:rsidP="00B40E8C">
      <w:pPr>
        <w:pStyle w:val="ListParagraph"/>
        <w:numPr>
          <w:ilvl w:val="0"/>
          <w:numId w:val="1186"/>
        </w:numPr>
        <w:spacing w:after="120"/>
        <w:ind w:left="714" w:hanging="357"/>
        <w:contextualSpacing w:val="0"/>
        <w:jc w:val="both"/>
        <w:rPr>
          <w:sz w:val="24"/>
          <w:szCs w:val="24"/>
        </w:rPr>
      </w:pPr>
      <w:r w:rsidRPr="008534A0">
        <w:rPr>
          <w:sz w:val="24"/>
          <w:szCs w:val="24"/>
        </w:rPr>
        <w:t>Das Lorbeerblatt entfernen. Die Sahne dazugeben, die Sauce mit dem Stabmixer aufschäumen und durch ein Sieb in den Topf streichen.</w:t>
      </w:r>
    </w:p>
    <w:p w14:paraId="79ACA8E6" w14:textId="77777777" w:rsidR="000E3313" w:rsidRPr="008534A0" w:rsidRDefault="000E3313" w:rsidP="00B40E8C">
      <w:pPr>
        <w:pStyle w:val="ListParagraph"/>
        <w:numPr>
          <w:ilvl w:val="0"/>
          <w:numId w:val="1186"/>
        </w:numPr>
        <w:spacing w:after="120"/>
        <w:ind w:left="714" w:hanging="357"/>
        <w:contextualSpacing w:val="0"/>
        <w:jc w:val="both"/>
        <w:rPr>
          <w:sz w:val="24"/>
          <w:szCs w:val="24"/>
        </w:rPr>
      </w:pPr>
      <w:r w:rsidRPr="008534A0">
        <w:rPr>
          <w:sz w:val="24"/>
          <w:szCs w:val="24"/>
        </w:rPr>
        <w:t>Die Sauce erneut zum Köcheln bringen. Die Speisestärke mit wenig kaltem Wasser glattrühren, in die Sauce geben und weitere 2 Minuten sanft köcheln lassen. Die Butter untermixen. Den Knoblauch schälen, halbieren und mit der Zitronenschale in die Sauce geben. Knapp unter dem Siedepunkt einige Minuten ziehen lassen, beides wieder entfernen. Die Sauce mit Salz, Pfeffer, je 1 Prise Kümmel und Chilipulver würzen.</w:t>
      </w:r>
    </w:p>
    <w:p w14:paraId="6FD873D7" w14:textId="77777777" w:rsidR="000E3313" w:rsidRDefault="000E3313" w:rsidP="00B40E8C">
      <w:pPr>
        <w:pStyle w:val="ListParagraph"/>
        <w:numPr>
          <w:ilvl w:val="0"/>
          <w:numId w:val="1186"/>
        </w:numPr>
        <w:spacing w:after="120"/>
        <w:ind w:left="714" w:hanging="357"/>
        <w:contextualSpacing w:val="0"/>
        <w:jc w:val="both"/>
        <w:rPr>
          <w:sz w:val="24"/>
          <w:szCs w:val="24"/>
        </w:rPr>
      </w:pPr>
      <w:r w:rsidRPr="008534A0">
        <w:rPr>
          <w:sz w:val="24"/>
          <w:szCs w:val="24"/>
        </w:rPr>
        <w:t>Inzwischen die Pilze putzen, trocken abreiben und klein schneiden. Das restliche Öl in einer Pfanne bei mittlerer Hitze heiß werden lassen und die Pilze portionsweise darin 1 bis 2 Minuten braten. Wenden, mit Salz und Pfeffer würzen und die Petersilie hinzufügen. Die gebratenen Pilze in die Sauce geben.</w:t>
      </w:r>
    </w:p>
    <w:p w14:paraId="5DE0FBB6" w14:textId="77777777" w:rsidR="000E3313" w:rsidRPr="008534A0" w:rsidRDefault="000E3313" w:rsidP="00B40E8C">
      <w:pPr>
        <w:pStyle w:val="ListParagraph"/>
        <w:numPr>
          <w:ilvl w:val="0"/>
          <w:numId w:val="1186"/>
        </w:numPr>
        <w:jc w:val="both"/>
        <w:rPr>
          <w:sz w:val="24"/>
          <w:szCs w:val="24"/>
        </w:rPr>
      </w:pPr>
      <w:r>
        <w:rPr>
          <w:sz w:val="24"/>
          <w:szCs w:val="24"/>
        </w:rPr>
        <w:lastRenderedPageBreak/>
        <w:t>Dazu passen gut Semmelknödel.</w:t>
      </w:r>
    </w:p>
    <w:p w14:paraId="63CE583E" w14:textId="77777777" w:rsidR="000E3313" w:rsidRDefault="000E3313">
      <w:pPr>
        <w:rPr>
          <w:rFonts w:asciiTheme="majorHAnsi" w:eastAsiaTheme="majorEastAsia" w:hAnsiTheme="majorHAnsi" w:cstheme="majorBidi"/>
          <w:color w:val="2F5496" w:themeColor="accent1" w:themeShade="BF"/>
          <w:sz w:val="26"/>
          <w:szCs w:val="26"/>
        </w:rPr>
      </w:pPr>
      <w:r>
        <w:br w:type="page"/>
      </w:r>
    </w:p>
    <w:p w14:paraId="41A8753D" w14:textId="30F5E13B" w:rsidR="00D8161F" w:rsidRDefault="00D8161F" w:rsidP="00D8161F">
      <w:pPr>
        <w:pStyle w:val="Heading2"/>
        <w:spacing w:after="240"/>
      </w:pPr>
      <w:r>
        <w:lastRenderedPageBreak/>
        <w:t>Steinpilzkuchen</w:t>
      </w:r>
      <w:r>
        <w:rPr>
          <w:rStyle w:val="FootnoteReference"/>
        </w:rPr>
        <w:footnoteReference w:id="909"/>
      </w:r>
      <w:r>
        <w:t xml:space="preserve"> </w:t>
      </w:r>
    </w:p>
    <w:p w14:paraId="76A67016" w14:textId="77777777" w:rsidR="00D8161F" w:rsidRDefault="00D8161F" w:rsidP="00D8161F">
      <w:pPr>
        <w:rPr>
          <w:sz w:val="24"/>
          <w:szCs w:val="24"/>
        </w:rPr>
      </w:pPr>
      <w:r w:rsidRPr="00700208">
        <w:rPr>
          <w:sz w:val="24"/>
          <w:szCs w:val="24"/>
          <w:u w:val="single"/>
        </w:rPr>
        <w:t>Zutaten</w:t>
      </w:r>
      <w:r>
        <w:rPr>
          <w:sz w:val="24"/>
          <w:szCs w:val="24"/>
        </w:rPr>
        <w:t xml:space="preserve"> (für 4 – 6 Portionen):</w:t>
      </w:r>
    </w:p>
    <w:p w14:paraId="6A26EE68" w14:textId="77777777" w:rsidR="00D8161F" w:rsidRDefault="00D8161F" w:rsidP="00D8161F">
      <w:pPr>
        <w:rPr>
          <w:sz w:val="24"/>
          <w:szCs w:val="24"/>
        </w:rPr>
      </w:pPr>
      <w:r>
        <w:rPr>
          <w:sz w:val="24"/>
          <w:szCs w:val="24"/>
        </w:rPr>
        <w:t>Kartoffelteig</w:t>
      </w:r>
    </w:p>
    <w:p w14:paraId="7294F3B4" w14:textId="77777777" w:rsidR="00D8161F" w:rsidRDefault="00D8161F" w:rsidP="00D8161F">
      <w:pPr>
        <w:rPr>
          <w:sz w:val="24"/>
          <w:szCs w:val="24"/>
        </w:rPr>
      </w:pPr>
      <w:r>
        <w:rPr>
          <w:sz w:val="24"/>
          <w:szCs w:val="24"/>
        </w:rPr>
        <w:t>250 g mehlig kochende Kartoffeln</w:t>
      </w:r>
    </w:p>
    <w:p w14:paraId="57563E1F" w14:textId="77777777" w:rsidR="00D8161F" w:rsidRDefault="00D8161F" w:rsidP="00D8161F">
      <w:pPr>
        <w:rPr>
          <w:sz w:val="24"/>
          <w:szCs w:val="24"/>
        </w:rPr>
      </w:pPr>
      <w:r>
        <w:rPr>
          <w:sz w:val="24"/>
          <w:szCs w:val="24"/>
        </w:rPr>
        <w:t>Salz</w:t>
      </w:r>
    </w:p>
    <w:p w14:paraId="2299FD4F" w14:textId="77777777" w:rsidR="00D8161F" w:rsidRDefault="00D8161F" w:rsidP="00D8161F">
      <w:pPr>
        <w:rPr>
          <w:sz w:val="24"/>
          <w:szCs w:val="24"/>
        </w:rPr>
      </w:pPr>
      <w:r>
        <w:rPr>
          <w:sz w:val="24"/>
          <w:szCs w:val="24"/>
        </w:rPr>
        <w:t>30 g frische Hefe</w:t>
      </w:r>
    </w:p>
    <w:p w14:paraId="08979592" w14:textId="77777777" w:rsidR="00D8161F" w:rsidRDefault="00D8161F" w:rsidP="00D8161F">
      <w:pPr>
        <w:rPr>
          <w:sz w:val="24"/>
          <w:szCs w:val="24"/>
        </w:rPr>
      </w:pPr>
      <w:r>
        <w:rPr>
          <w:sz w:val="24"/>
          <w:szCs w:val="24"/>
        </w:rPr>
        <w:t>1 TL Zucker</w:t>
      </w:r>
    </w:p>
    <w:p w14:paraId="3A51BBA9" w14:textId="77777777" w:rsidR="00D8161F" w:rsidRDefault="00D8161F" w:rsidP="00D8161F">
      <w:pPr>
        <w:rPr>
          <w:sz w:val="24"/>
          <w:szCs w:val="24"/>
        </w:rPr>
      </w:pPr>
      <w:r>
        <w:rPr>
          <w:sz w:val="24"/>
          <w:szCs w:val="24"/>
        </w:rPr>
        <w:t>400 g Mehl und Mehl zum Bearbeiten</w:t>
      </w:r>
    </w:p>
    <w:p w14:paraId="6C991005" w14:textId="77777777" w:rsidR="00D8161F" w:rsidRDefault="00D8161F" w:rsidP="00D8161F">
      <w:pPr>
        <w:rPr>
          <w:sz w:val="24"/>
          <w:szCs w:val="24"/>
        </w:rPr>
      </w:pPr>
      <w:r>
        <w:rPr>
          <w:sz w:val="24"/>
          <w:szCs w:val="24"/>
        </w:rPr>
        <w:t>3 EL Olivenöl</w:t>
      </w:r>
    </w:p>
    <w:p w14:paraId="4708708C" w14:textId="77777777" w:rsidR="00D8161F" w:rsidRDefault="00D8161F" w:rsidP="00D8161F">
      <w:pPr>
        <w:rPr>
          <w:sz w:val="24"/>
          <w:szCs w:val="24"/>
        </w:rPr>
      </w:pPr>
      <w:r>
        <w:rPr>
          <w:sz w:val="24"/>
          <w:szCs w:val="24"/>
        </w:rPr>
        <w:t>400 g Steinpilze (oder eben andere)</w:t>
      </w:r>
    </w:p>
    <w:p w14:paraId="29D297E2" w14:textId="77777777" w:rsidR="00D8161F" w:rsidRDefault="00D8161F" w:rsidP="00D8161F">
      <w:pPr>
        <w:rPr>
          <w:sz w:val="24"/>
          <w:szCs w:val="24"/>
        </w:rPr>
      </w:pPr>
      <w:r>
        <w:rPr>
          <w:sz w:val="24"/>
          <w:szCs w:val="24"/>
        </w:rPr>
        <w:t>200 g rote Zwiebeln</w:t>
      </w:r>
    </w:p>
    <w:p w14:paraId="0F197798" w14:textId="77777777" w:rsidR="00D8161F" w:rsidRDefault="00D8161F" w:rsidP="00D8161F">
      <w:pPr>
        <w:rPr>
          <w:sz w:val="24"/>
          <w:szCs w:val="24"/>
        </w:rPr>
      </w:pPr>
      <w:r>
        <w:rPr>
          <w:sz w:val="24"/>
          <w:szCs w:val="24"/>
        </w:rPr>
        <w:t>6 EL Olivenöl</w:t>
      </w:r>
    </w:p>
    <w:p w14:paraId="5F0DC86D" w14:textId="77777777" w:rsidR="00D8161F" w:rsidRDefault="00D8161F" w:rsidP="00D8161F">
      <w:pPr>
        <w:rPr>
          <w:sz w:val="24"/>
          <w:szCs w:val="24"/>
        </w:rPr>
      </w:pPr>
      <w:r>
        <w:rPr>
          <w:sz w:val="24"/>
          <w:szCs w:val="24"/>
        </w:rPr>
        <w:t>Salz, Pfeffer</w:t>
      </w:r>
    </w:p>
    <w:p w14:paraId="2ECEDF01" w14:textId="77777777" w:rsidR="00D8161F" w:rsidRDefault="00D8161F" w:rsidP="00D8161F">
      <w:pPr>
        <w:rPr>
          <w:sz w:val="24"/>
          <w:szCs w:val="24"/>
        </w:rPr>
      </w:pPr>
      <w:r>
        <w:rPr>
          <w:sz w:val="24"/>
          <w:szCs w:val="24"/>
        </w:rPr>
        <w:t>200 g Taleggiokäse (oder anderen)</w:t>
      </w:r>
    </w:p>
    <w:p w14:paraId="514E084C" w14:textId="77777777" w:rsidR="00D8161F" w:rsidRDefault="00D8161F" w:rsidP="00D8161F">
      <w:pPr>
        <w:rPr>
          <w:sz w:val="24"/>
          <w:szCs w:val="24"/>
        </w:rPr>
      </w:pPr>
      <w:r>
        <w:rPr>
          <w:sz w:val="24"/>
          <w:szCs w:val="24"/>
        </w:rPr>
        <w:t>6 Scheiben Parmaschinken (ca. 100 g)</w:t>
      </w:r>
    </w:p>
    <w:p w14:paraId="39A12AC5" w14:textId="77777777" w:rsidR="00D8161F" w:rsidRDefault="00D8161F" w:rsidP="00D8161F">
      <w:pPr>
        <w:rPr>
          <w:sz w:val="24"/>
          <w:szCs w:val="24"/>
        </w:rPr>
      </w:pPr>
      <w:r>
        <w:rPr>
          <w:sz w:val="24"/>
          <w:szCs w:val="24"/>
        </w:rPr>
        <w:t>5 Stiele glatte Petersilie</w:t>
      </w:r>
    </w:p>
    <w:p w14:paraId="76F29544" w14:textId="77777777" w:rsidR="00D8161F" w:rsidRDefault="00D8161F" w:rsidP="00D8161F">
      <w:pPr>
        <w:rPr>
          <w:sz w:val="24"/>
          <w:szCs w:val="24"/>
        </w:rPr>
      </w:pPr>
      <w:r>
        <w:rPr>
          <w:sz w:val="24"/>
          <w:szCs w:val="24"/>
        </w:rPr>
        <w:t>5 Stiele Oregano</w:t>
      </w:r>
    </w:p>
    <w:p w14:paraId="53553967" w14:textId="77777777" w:rsidR="00D8161F" w:rsidRDefault="00D8161F" w:rsidP="00D8161F">
      <w:pPr>
        <w:rPr>
          <w:sz w:val="24"/>
          <w:szCs w:val="24"/>
        </w:rPr>
      </w:pPr>
    </w:p>
    <w:p w14:paraId="07880D3F" w14:textId="77777777" w:rsidR="00D8161F" w:rsidRDefault="00D8161F" w:rsidP="00D8161F">
      <w:pPr>
        <w:rPr>
          <w:sz w:val="24"/>
          <w:szCs w:val="24"/>
        </w:rPr>
      </w:pPr>
      <w:r>
        <w:rPr>
          <w:sz w:val="24"/>
          <w:szCs w:val="24"/>
        </w:rPr>
        <w:t>Zubereitungszeit: 50 Minuten plus 1 Stunde Ruhezeit plus Kühlzeit</w:t>
      </w:r>
    </w:p>
    <w:p w14:paraId="0970E1C9" w14:textId="77777777" w:rsidR="00D8161F" w:rsidRPr="00FB4555" w:rsidRDefault="00D8161F" w:rsidP="00B40E8C">
      <w:pPr>
        <w:pStyle w:val="ListParagraph"/>
        <w:numPr>
          <w:ilvl w:val="0"/>
          <w:numId w:val="357"/>
        </w:numPr>
        <w:spacing w:after="120"/>
        <w:ind w:left="714" w:hanging="357"/>
        <w:contextualSpacing w:val="0"/>
        <w:jc w:val="both"/>
        <w:rPr>
          <w:sz w:val="24"/>
          <w:szCs w:val="24"/>
        </w:rPr>
      </w:pPr>
      <w:r w:rsidRPr="00FB4555">
        <w:rPr>
          <w:sz w:val="24"/>
          <w:szCs w:val="24"/>
        </w:rPr>
        <w:t>Für den Kartoffelteig die Kartoffeln mit Schale in reichlich kochendem Salzwasser 25 Minuten garen. Abgießen und abkühlen lassen. Kartoffeln pellen und auf der feinen Seite der Küchenreibe reiben. Hefe mit Zucker in 150 ml lauwarmem Wasser auflösen. Dann mit Mehl, Kartoffeln, 1 TL Salz und Olivenöl mit den Knethaken des Mixers zu einem geschmeidigen Teig verkneten. Teig zu einer Kugel formen, mit Mehl bestäuben und zugedeckt an einem warmen Ort 1 Stunde ruhen lassen.</w:t>
      </w:r>
    </w:p>
    <w:p w14:paraId="4A92A2D4" w14:textId="77777777" w:rsidR="00D8161F" w:rsidRPr="00FB4555" w:rsidRDefault="00D8161F" w:rsidP="00B40E8C">
      <w:pPr>
        <w:pStyle w:val="ListParagraph"/>
        <w:numPr>
          <w:ilvl w:val="0"/>
          <w:numId w:val="357"/>
        </w:numPr>
        <w:spacing w:after="120"/>
        <w:ind w:left="714" w:hanging="357"/>
        <w:contextualSpacing w:val="0"/>
        <w:jc w:val="both"/>
        <w:rPr>
          <w:sz w:val="24"/>
          <w:szCs w:val="24"/>
        </w:rPr>
      </w:pPr>
      <w:r w:rsidRPr="00FB4555">
        <w:rPr>
          <w:sz w:val="24"/>
          <w:szCs w:val="24"/>
        </w:rPr>
        <w:t>Inzwischen die Steinpilze putzen, große Pilze vierteln oder halbieren, Zwiebeln halbieren und in ½ cm breite Spalten schneiden.</w:t>
      </w:r>
    </w:p>
    <w:p w14:paraId="767D6B71" w14:textId="77777777" w:rsidR="00D8161F" w:rsidRPr="00FB4555" w:rsidRDefault="00D8161F" w:rsidP="00B40E8C">
      <w:pPr>
        <w:pStyle w:val="ListParagraph"/>
        <w:numPr>
          <w:ilvl w:val="0"/>
          <w:numId w:val="357"/>
        </w:numPr>
        <w:spacing w:after="120"/>
        <w:ind w:left="714" w:hanging="357"/>
        <w:contextualSpacing w:val="0"/>
        <w:jc w:val="both"/>
        <w:rPr>
          <w:sz w:val="24"/>
          <w:szCs w:val="24"/>
        </w:rPr>
      </w:pPr>
      <w:r w:rsidRPr="00FB4555">
        <w:rPr>
          <w:sz w:val="24"/>
          <w:szCs w:val="24"/>
        </w:rPr>
        <w:t>Olivenöl in einer großen beschichteten Pfanne erhitzen und die Pilze mit den Zwiebeln bei starker Hitze 2 -3 Minuten braten. Mit Salz und Pfeffer würzen, beiseitestellen. Käse längs halbieren und in ½ cm dicke Stücke schneiden.</w:t>
      </w:r>
    </w:p>
    <w:p w14:paraId="448FB261" w14:textId="77777777" w:rsidR="00D8161F" w:rsidRPr="00FB4555" w:rsidRDefault="00D8161F" w:rsidP="00B40E8C">
      <w:pPr>
        <w:pStyle w:val="ListParagraph"/>
        <w:numPr>
          <w:ilvl w:val="0"/>
          <w:numId w:val="357"/>
        </w:numPr>
        <w:spacing w:after="120"/>
        <w:ind w:left="714" w:hanging="357"/>
        <w:contextualSpacing w:val="0"/>
        <w:jc w:val="both"/>
        <w:rPr>
          <w:sz w:val="24"/>
          <w:szCs w:val="24"/>
        </w:rPr>
      </w:pPr>
      <w:r w:rsidRPr="00FB4555">
        <w:rPr>
          <w:sz w:val="24"/>
          <w:szCs w:val="24"/>
        </w:rPr>
        <w:lastRenderedPageBreak/>
        <w:t>Ein Backblech mit Backpapier belegen. Den Hefeteig auf einer bemehlten Arbeitsfläche auf Backblechgröße ausrollen. Teig auf das Backblech legen und mit Steinpilzen, Zwiebeln und Taleggio belegen. Nochmals 20 Minuten gehen lassen.</w:t>
      </w:r>
    </w:p>
    <w:p w14:paraId="57BB1578" w14:textId="77777777" w:rsidR="00D8161F" w:rsidRDefault="00D8161F" w:rsidP="00B40E8C">
      <w:pPr>
        <w:pStyle w:val="ListParagraph"/>
        <w:numPr>
          <w:ilvl w:val="0"/>
          <w:numId w:val="357"/>
        </w:numPr>
        <w:spacing w:after="120"/>
        <w:ind w:left="714" w:hanging="357"/>
        <w:contextualSpacing w:val="0"/>
        <w:jc w:val="both"/>
        <w:rPr>
          <w:sz w:val="24"/>
          <w:szCs w:val="24"/>
        </w:rPr>
      </w:pPr>
      <w:r w:rsidRPr="00FB4555">
        <w:rPr>
          <w:sz w:val="24"/>
          <w:szCs w:val="24"/>
        </w:rPr>
        <w:t>Den Steinpilzkuchen im vorgeheizten Backofen bei 200 Grad (Gas Stufe 3, Umluft 180 Grad) auf der untersten Schiene 25 Minuten backen. Parmaschinkenscheiben halbieren, Petersilien- und Oreganoblätter abzupfen, Petersilie grob hacken. Den fertig gebackenen Kuchen mit Parmaschinken belegen und mit Petersilie und Oregano bestreuen. Sofort servieren.</w:t>
      </w:r>
    </w:p>
    <w:p w14:paraId="3F337B74" w14:textId="77777777" w:rsidR="00D8161F" w:rsidRDefault="00D8161F" w:rsidP="00D8161F">
      <w:pPr>
        <w:jc w:val="both"/>
        <w:rPr>
          <w:sz w:val="24"/>
          <w:szCs w:val="24"/>
        </w:rPr>
      </w:pPr>
    </w:p>
    <w:p w14:paraId="3513E955" w14:textId="77777777" w:rsidR="00D8161F" w:rsidRPr="002E4C81" w:rsidRDefault="00D8161F" w:rsidP="00D8161F">
      <w:pPr>
        <w:ind w:left="1416" w:hanging="1416"/>
        <w:jc w:val="both"/>
        <w:rPr>
          <w:sz w:val="24"/>
          <w:szCs w:val="24"/>
        </w:rPr>
      </w:pPr>
      <w:r>
        <w:rPr>
          <w:sz w:val="24"/>
          <w:szCs w:val="24"/>
        </w:rPr>
        <w:t>Kommentar:</w:t>
      </w:r>
      <w:r>
        <w:rPr>
          <w:sz w:val="24"/>
          <w:szCs w:val="24"/>
        </w:rPr>
        <w:tab/>
        <w:t>Sehr lecker, wenn es denn nicht verseuchte Steinpilze gäbe – kann man aber auch mit den ordinären Champignons machen. Schmeckt auch.</w:t>
      </w:r>
    </w:p>
    <w:p w14:paraId="11FA129B" w14:textId="1777060B" w:rsidR="00D8161F" w:rsidRDefault="00D8161F" w:rsidP="00D8161F">
      <w:pPr>
        <w:rPr>
          <w:rFonts w:asciiTheme="majorHAnsi" w:eastAsiaTheme="majorEastAsia" w:hAnsiTheme="majorHAnsi" w:cstheme="majorBidi"/>
          <w:color w:val="2F5496" w:themeColor="accent1" w:themeShade="BF"/>
          <w:sz w:val="26"/>
          <w:szCs w:val="26"/>
        </w:rPr>
      </w:pPr>
      <w:r>
        <w:br w:type="page"/>
      </w:r>
    </w:p>
    <w:p w14:paraId="1B076927" w14:textId="77777777" w:rsidR="001910A1" w:rsidRDefault="001910A1" w:rsidP="001910A1">
      <w:pPr>
        <w:pStyle w:val="Heading2"/>
        <w:spacing w:after="240"/>
      </w:pPr>
      <w:r>
        <w:lastRenderedPageBreak/>
        <w:t>Gebratene Pfifferlinge mit jungem Blattspinatsalat</w:t>
      </w:r>
    </w:p>
    <w:p w14:paraId="0659B9A4" w14:textId="77777777" w:rsidR="001910A1" w:rsidRDefault="001910A1" w:rsidP="001910A1">
      <w:pPr>
        <w:rPr>
          <w:sz w:val="24"/>
          <w:szCs w:val="24"/>
        </w:rPr>
      </w:pPr>
      <w:r w:rsidRPr="00263670">
        <w:rPr>
          <w:sz w:val="24"/>
          <w:szCs w:val="24"/>
          <w:u w:val="single"/>
        </w:rPr>
        <w:t>Zutaten</w:t>
      </w:r>
      <w:r>
        <w:rPr>
          <w:sz w:val="24"/>
          <w:szCs w:val="24"/>
        </w:rPr>
        <w:t xml:space="preserve"> (für 4 Portionen)</w:t>
      </w:r>
    </w:p>
    <w:p w14:paraId="3B336C18" w14:textId="77777777" w:rsidR="001910A1" w:rsidRDefault="001910A1" w:rsidP="001910A1">
      <w:pPr>
        <w:rPr>
          <w:sz w:val="24"/>
          <w:szCs w:val="24"/>
        </w:rPr>
      </w:pPr>
      <w:r>
        <w:rPr>
          <w:sz w:val="24"/>
          <w:szCs w:val="24"/>
        </w:rPr>
        <w:t>300 g Pilze</w:t>
      </w:r>
    </w:p>
    <w:p w14:paraId="3EC6B24E" w14:textId="77777777" w:rsidR="001910A1" w:rsidRDefault="001910A1" w:rsidP="001910A1">
      <w:pPr>
        <w:rPr>
          <w:sz w:val="24"/>
          <w:szCs w:val="24"/>
        </w:rPr>
      </w:pPr>
      <w:r>
        <w:rPr>
          <w:sz w:val="24"/>
          <w:szCs w:val="24"/>
        </w:rPr>
        <w:t>1 große rote Zwiebel</w:t>
      </w:r>
    </w:p>
    <w:p w14:paraId="67B32F27" w14:textId="77777777" w:rsidR="001910A1" w:rsidRDefault="001910A1" w:rsidP="001910A1">
      <w:pPr>
        <w:rPr>
          <w:sz w:val="24"/>
          <w:szCs w:val="24"/>
        </w:rPr>
      </w:pPr>
      <w:r>
        <w:rPr>
          <w:sz w:val="24"/>
          <w:szCs w:val="24"/>
        </w:rPr>
        <w:t>250 g junger Blattspinat</w:t>
      </w:r>
    </w:p>
    <w:p w14:paraId="6024DCAF" w14:textId="77777777" w:rsidR="001910A1" w:rsidRDefault="001910A1" w:rsidP="001910A1">
      <w:pPr>
        <w:rPr>
          <w:sz w:val="24"/>
          <w:szCs w:val="24"/>
        </w:rPr>
      </w:pPr>
      <w:r>
        <w:rPr>
          <w:sz w:val="24"/>
          <w:szCs w:val="24"/>
        </w:rPr>
        <w:t>2 EL Pinienkerne</w:t>
      </w:r>
    </w:p>
    <w:p w14:paraId="01330689" w14:textId="77777777" w:rsidR="001910A1" w:rsidRDefault="001910A1" w:rsidP="001910A1">
      <w:pPr>
        <w:rPr>
          <w:sz w:val="24"/>
          <w:szCs w:val="24"/>
        </w:rPr>
      </w:pPr>
      <w:r>
        <w:rPr>
          <w:sz w:val="24"/>
          <w:szCs w:val="24"/>
        </w:rPr>
        <w:t>6 Radieschen</w:t>
      </w:r>
    </w:p>
    <w:p w14:paraId="1D8E6AE5" w14:textId="77777777" w:rsidR="001910A1" w:rsidRDefault="001910A1" w:rsidP="001910A1">
      <w:pPr>
        <w:rPr>
          <w:sz w:val="24"/>
          <w:szCs w:val="24"/>
        </w:rPr>
      </w:pPr>
      <w:r>
        <w:rPr>
          <w:sz w:val="24"/>
          <w:szCs w:val="24"/>
        </w:rPr>
        <w:t>100 g Ziegenfrischkäse</w:t>
      </w:r>
    </w:p>
    <w:p w14:paraId="7BA7A4B6" w14:textId="77777777" w:rsidR="001910A1" w:rsidRDefault="001910A1" w:rsidP="001910A1">
      <w:pPr>
        <w:rPr>
          <w:sz w:val="24"/>
          <w:szCs w:val="24"/>
        </w:rPr>
      </w:pPr>
      <w:r>
        <w:rPr>
          <w:sz w:val="24"/>
          <w:szCs w:val="24"/>
        </w:rPr>
        <w:t>125 g süße Kirschen</w:t>
      </w:r>
    </w:p>
    <w:p w14:paraId="6966D76F" w14:textId="77777777" w:rsidR="001910A1" w:rsidRDefault="001910A1" w:rsidP="001910A1">
      <w:pPr>
        <w:rPr>
          <w:sz w:val="24"/>
          <w:szCs w:val="24"/>
        </w:rPr>
      </w:pPr>
      <w:r>
        <w:rPr>
          <w:sz w:val="24"/>
          <w:szCs w:val="24"/>
        </w:rPr>
        <w:t>1 kleiner Becher Magerjoghurt</w:t>
      </w:r>
    </w:p>
    <w:p w14:paraId="2963A28E" w14:textId="77777777" w:rsidR="001910A1" w:rsidRDefault="001910A1" w:rsidP="001910A1">
      <w:pPr>
        <w:rPr>
          <w:sz w:val="24"/>
          <w:szCs w:val="24"/>
        </w:rPr>
      </w:pPr>
      <w:r>
        <w:rPr>
          <w:sz w:val="24"/>
          <w:szCs w:val="24"/>
        </w:rPr>
        <w:t>3 EL weißer Balsamico</w:t>
      </w:r>
    </w:p>
    <w:p w14:paraId="6E5FE445" w14:textId="77777777" w:rsidR="001910A1" w:rsidRDefault="001910A1" w:rsidP="001910A1">
      <w:pPr>
        <w:rPr>
          <w:sz w:val="24"/>
          <w:szCs w:val="24"/>
        </w:rPr>
      </w:pPr>
      <w:r>
        <w:rPr>
          <w:sz w:val="24"/>
          <w:szCs w:val="24"/>
        </w:rPr>
        <w:t>4 EL Olivenöl</w:t>
      </w:r>
    </w:p>
    <w:p w14:paraId="6FC51E3B" w14:textId="77777777" w:rsidR="001910A1" w:rsidRDefault="001910A1" w:rsidP="001910A1">
      <w:pPr>
        <w:rPr>
          <w:sz w:val="24"/>
          <w:szCs w:val="24"/>
        </w:rPr>
      </w:pPr>
      <w:r>
        <w:rPr>
          <w:sz w:val="24"/>
          <w:szCs w:val="24"/>
        </w:rPr>
        <w:t>1 TL Zucker</w:t>
      </w:r>
    </w:p>
    <w:p w14:paraId="78259E50" w14:textId="77777777" w:rsidR="001910A1" w:rsidRDefault="001910A1" w:rsidP="001910A1">
      <w:pPr>
        <w:rPr>
          <w:sz w:val="24"/>
          <w:szCs w:val="24"/>
        </w:rPr>
      </w:pPr>
      <w:r>
        <w:rPr>
          <w:sz w:val="24"/>
          <w:szCs w:val="24"/>
        </w:rPr>
        <w:t>1 TL Löwensenf</w:t>
      </w:r>
    </w:p>
    <w:p w14:paraId="56375E05" w14:textId="77777777" w:rsidR="001910A1" w:rsidRDefault="001910A1" w:rsidP="001910A1">
      <w:pPr>
        <w:rPr>
          <w:sz w:val="24"/>
          <w:szCs w:val="24"/>
        </w:rPr>
      </w:pPr>
      <w:r>
        <w:rPr>
          <w:sz w:val="24"/>
          <w:szCs w:val="24"/>
        </w:rPr>
        <w:t>Salz, Pfeffer</w:t>
      </w:r>
    </w:p>
    <w:p w14:paraId="251EC281" w14:textId="77777777" w:rsidR="001910A1" w:rsidRDefault="001910A1" w:rsidP="001910A1">
      <w:pPr>
        <w:rPr>
          <w:sz w:val="24"/>
          <w:szCs w:val="24"/>
        </w:rPr>
      </w:pPr>
    </w:p>
    <w:p w14:paraId="28189CCA" w14:textId="77777777" w:rsidR="001910A1" w:rsidRPr="0030277E" w:rsidRDefault="001910A1" w:rsidP="00B40E8C">
      <w:pPr>
        <w:pStyle w:val="ListParagraph"/>
        <w:numPr>
          <w:ilvl w:val="0"/>
          <w:numId w:val="1307"/>
        </w:numPr>
        <w:spacing w:after="120"/>
        <w:ind w:left="714" w:hanging="357"/>
        <w:contextualSpacing w:val="0"/>
        <w:jc w:val="both"/>
        <w:rPr>
          <w:sz w:val="24"/>
          <w:szCs w:val="24"/>
        </w:rPr>
      </w:pPr>
      <w:r w:rsidRPr="0030277E">
        <w:rPr>
          <w:sz w:val="24"/>
          <w:szCs w:val="24"/>
        </w:rPr>
        <w:t xml:space="preserve">Den Salat kann man als Vorspeise oder kleines Hauptgericht servieren, das ist ein richtig schönes Sommergericht. </w:t>
      </w:r>
    </w:p>
    <w:p w14:paraId="5343C7A0" w14:textId="77777777" w:rsidR="001910A1" w:rsidRPr="0030277E" w:rsidRDefault="001910A1" w:rsidP="00B40E8C">
      <w:pPr>
        <w:pStyle w:val="ListParagraph"/>
        <w:numPr>
          <w:ilvl w:val="0"/>
          <w:numId w:val="1307"/>
        </w:numPr>
        <w:spacing w:after="120"/>
        <w:ind w:left="714" w:hanging="357"/>
        <w:contextualSpacing w:val="0"/>
        <w:jc w:val="both"/>
        <w:rPr>
          <w:sz w:val="24"/>
          <w:szCs w:val="24"/>
        </w:rPr>
      </w:pPr>
      <w:r w:rsidRPr="0030277E">
        <w:rPr>
          <w:sz w:val="24"/>
          <w:szCs w:val="24"/>
        </w:rPr>
        <w:t>Als Erstes die Pilze, vor allem wenn es Waldpilze sind, gründlich säubern. Am besten ein bisschen Essig ins Wasser geben. Dann ein – bis zweimal waschen, dann auf Zewa trocknen lassen.</w:t>
      </w:r>
    </w:p>
    <w:p w14:paraId="6A4E2196" w14:textId="77777777" w:rsidR="001910A1" w:rsidRPr="0030277E" w:rsidRDefault="001910A1" w:rsidP="00B40E8C">
      <w:pPr>
        <w:pStyle w:val="ListParagraph"/>
        <w:numPr>
          <w:ilvl w:val="0"/>
          <w:numId w:val="1307"/>
        </w:numPr>
        <w:spacing w:after="120"/>
        <w:ind w:left="714" w:hanging="357"/>
        <w:contextualSpacing w:val="0"/>
        <w:jc w:val="both"/>
        <w:rPr>
          <w:sz w:val="24"/>
          <w:szCs w:val="24"/>
        </w:rPr>
      </w:pPr>
      <w:r w:rsidRPr="0030277E">
        <w:rPr>
          <w:sz w:val="24"/>
          <w:szCs w:val="24"/>
        </w:rPr>
        <w:t>Dann die Pilze, wenn sie richtig trocken sind, in einer heißen Pfanne anbraten; erst ohne Öl, dann gibt an etwas Pflanzenöl dazu, zusammen mit der fein gewürfelten Zwiebel. Das Ganze durchschwenken, das Gemüse sollte nicht zu weich werden. Abtropfen lassen.</w:t>
      </w:r>
    </w:p>
    <w:p w14:paraId="526B56E0" w14:textId="77777777" w:rsidR="001910A1" w:rsidRPr="0030277E" w:rsidRDefault="001910A1" w:rsidP="00B40E8C">
      <w:pPr>
        <w:pStyle w:val="ListParagraph"/>
        <w:numPr>
          <w:ilvl w:val="0"/>
          <w:numId w:val="1307"/>
        </w:numPr>
        <w:spacing w:after="120"/>
        <w:ind w:left="714" w:hanging="357"/>
        <w:contextualSpacing w:val="0"/>
        <w:jc w:val="both"/>
        <w:rPr>
          <w:sz w:val="24"/>
          <w:szCs w:val="24"/>
        </w:rPr>
      </w:pPr>
      <w:r w:rsidRPr="0030277E">
        <w:rPr>
          <w:sz w:val="24"/>
          <w:szCs w:val="24"/>
        </w:rPr>
        <w:t xml:space="preserve">Den Blattspinat waschen und in der Salatschleuder trocknen. Die Pinienkerne in einer trockenen Pfanne ohne Fett rösten, sodass sie etwas Farbe bekommen. Die Radieschen ganz fein hobeln. </w:t>
      </w:r>
    </w:p>
    <w:p w14:paraId="7AF0B1FA" w14:textId="77777777" w:rsidR="001910A1" w:rsidRDefault="001910A1" w:rsidP="00B40E8C">
      <w:pPr>
        <w:pStyle w:val="ListParagraph"/>
        <w:numPr>
          <w:ilvl w:val="0"/>
          <w:numId w:val="1307"/>
        </w:numPr>
        <w:spacing w:after="120"/>
        <w:ind w:left="714" w:hanging="357"/>
        <w:contextualSpacing w:val="0"/>
        <w:jc w:val="both"/>
        <w:rPr>
          <w:sz w:val="24"/>
          <w:szCs w:val="24"/>
        </w:rPr>
      </w:pPr>
      <w:r w:rsidRPr="0030277E">
        <w:rPr>
          <w:sz w:val="24"/>
          <w:szCs w:val="24"/>
        </w:rPr>
        <w:t>Den Ziegenfrischkäse auseinanderzupfen. Die Kirschen waschen, entsteinen und halbieren. Zusammen mit dem weißen Balsamico, dem Olivenöl, Essig, Öl, Löwensenf, Zucker, Salz und Pfeffer mit dem Zauberstab pürieren. Wenn die Vinaigrette noch zu dickflüssig ist, kann man einfach etwas Kirschsaft hinzugeben.</w:t>
      </w:r>
    </w:p>
    <w:p w14:paraId="4E75DF61" w14:textId="5C9F3523" w:rsidR="001910A1" w:rsidRPr="007848F7" w:rsidRDefault="007848F7" w:rsidP="00B40E8C">
      <w:pPr>
        <w:pStyle w:val="ListParagraph"/>
        <w:numPr>
          <w:ilvl w:val="0"/>
          <w:numId w:val="1307"/>
        </w:numPr>
        <w:spacing w:after="120"/>
        <w:ind w:left="714" w:hanging="357"/>
        <w:contextualSpacing w:val="0"/>
        <w:jc w:val="both"/>
        <w:rPr>
          <w:sz w:val="24"/>
          <w:szCs w:val="24"/>
        </w:rPr>
      </w:pPr>
      <w:r>
        <w:rPr>
          <w:sz w:val="24"/>
          <w:szCs w:val="24"/>
        </w:rPr>
        <w:t xml:space="preserve">Dann </w:t>
      </w:r>
      <w:r w:rsidRPr="0030277E">
        <w:rPr>
          <w:sz w:val="24"/>
          <w:szCs w:val="24"/>
        </w:rPr>
        <w:t>den Salat anmachen, Pinienkerne und Radieschen einstreuseln und die lauwarmen Pilze dazugeben.</w:t>
      </w:r>
      <w:r w:rsidR="001910A1">
        <w:br w:type="page"/>
      </w:r>
    </w:p>
    <w:p w14:paraId="554CEB30" w14:textId="14279B1A" w:rsidR="00571701" w:rsidRPr="00FD1231" w:rsidRDefault="00571701" w:rsidP="00571701">
      <w:pPr>
        <w:pStyle w:val="Heading2"/>
        <w:spacing w:after="240"/>
      </w:pPr>
      <w:r w:rsidRPr="00FD1231">
        <w:lastRenderedPageBreak/>
        <w:t>Champignon-Gratins</w:t>
      </w:r>
      <w:r>
        <w:rPr>
          <w:rStyle w:val="FootnoteReference"/>
        </w:rPr>
        <w:footnoteReference w:id="910"/>
      </w:r>
    </w:p>
    <w:p w14:paraId="02E76988" w14:textId="77777777" w:rsidR="00571701" w:rsidRPr="00FD1231" w:rsidRDefault="00571701" w:rsidP="00571701">
      <w:pPr>
        <w:rPr>
          <w:sz w:val="24"/>
          <w:szCs w:val="24"/>
        </w:rPr>
      </w:pPr>
      <w:r w:rsidRPr="00862441">
        <w:rPr>
          <w:sz w:val="24"/>
          <w:szCs w:val="24"/>
          <w:u w:val="single"/>
        </w:rPr>
        <w:t>Zutaten</w:t>
      </w:r>
      <w:r w:rsidRPr="00FD1231">
        <w:rPr>
          <w:sz w:val="24"/>
          <w:szCs w:val="24"/>
        </w:rPr>
        <w:t xml:space="preserve"> </w:t>
      </w:r>
      <w:r>
        <w:rPr>
          <w:sz w:val="24"/>
          <w:szCs w:val="24"/>
        </w:rPr>
        <w:t>(</w:t>
      </w:r>
      <w:r w:rsidRPr="00FD1231">
        <w:rPr>
          <w:sz w:val="24"/>
          <w:szCs w:val="24"/>
        </w:rPr>
        <w:t>für 4 Personen</w:t>
      </w:r>
      <w:r>
        <w:rPr>
          <w:sz w:val="24"/>
          <w:szCs w:val="24"/>
        </w:rPr>
        <w:t>)</w:t>
      </w:r>
      <w:r w:rsidRPr="00FD1231">
        <w:rPr>
          <w:sz w:val="24"/>
          <w:szCs w:val="24"/>
        </w:rPr>
        <w:t>:</w:t>
      </w:r>
    </w:p>
    <w:p w14:paraId="02C838C3" w14:textId="77777777" w:rsidR="00571701" w:rsidRPr="00FD1231" w:rsidRDefault="00571701" w:rsidP="00571701">
      <w:pPr>
        <w:rPr>
          <w:sz w:val="24"/>
          <w:szCs w:val="24"/>
        </w:rPr>
      </w:pPr>
      <w:r w:rsidRPr="00FD1231">
        <w:rPr>
          <w:sz w:val="24"/>
          <w:szCs w:val="24"/>
        </w:rPr>
        <w:t>Fett für die Förmchen</w:t>
      </w:r>
    </w:p>
    <w:p w14:paraId="563646B7" w14:textId="77777777" w:rsidR="00571701" w:rsidRPr="00FD1231" w:rsidRDefault="00571701" w:rsidP="00571701">
      <w:pPr>
        <w:rPr>
          <w:sz w:val="24"/>
          <w:szCs w:val="24"/>
        </w:rPr>
      </w:pPr>
      <w:r w:rsidRPr="00FD1231">
        <w:rPr>
          <w:sz w:val="24"/>
          <w:szCs w:val="24"/>
        </w:rPr>
        <w:t>300</w:t>
      </w:r>
      <w:r>
        <w:rPr>
          <w:sz w:val="24"/>
          <w:szCs w:val="24"/>
        </w:rPr>
        <w:t xml:space="preserve"> g</w:t>
      </w:r>
      <w:r w:rsidRPr="00FD1231">
        <w:rPr>
          <w:sz w:val="24"/>
          <w:szCs w:val="24"/>
        </w:rPr>
        <w:t xml:space="preserve"> große, feste Champignons</w:t>
      </w:r>
    </w:p>
    <w:p w14:paraId="7B43BBF4" w14:textId="77777777" w:rsidR="00571701" w:rsidRPr="00FD1231" w:rsidRDefault="00571701" w:rsidP="00571701">
      <w:pPr>
        <w:rPr>
          <w:sz w:val="24"/>
          <w:szCs w:val="24"/>
        </w:rPr>
      </w:pPr>
      <w:r w:rsidRPr="00FD1231">
        <w:rPr>
          <w:sz w:val="24"/>
          <w:szCs w:val="24"/>
        </w:rPr>
        <w:t>4 Eier</w:t>
      </w:r>
    </w:p>
    <w:p w14:paraId="708E8443" w14:textId="77777777" w:rsidR="00571701" w:rsidRPr="00FD1231" w:rsidRDefault="00571701" w:rsidP="00571701">
      <w:pPr>
        <w:rPr>
          <w:sz w:val="24"/>
          <w:szCs w:val="24"/>
        </w:rPr>
      </w:pPr>
      <w:r w:rsidRPr="00FD1231">
        <w:rPr>
          <w:sz w:val="24"/>
          <w:szCs w:val="24"/>
        </w:rPr>
        <w:t>75</w:t>
      </w:r>
      <w:r>
        <w:rPr>
          <w:sz w:val="24"/>
          <w:szCs w:val="24"/>
        </w:rPr>
        <w:t xml:space="preserve"> </w:t>
      </w:r>
      <w:r w:rsidRPr="00FD1231">
        <w:rPr>
          <w:sz w:val="24"/>
          <w:szCs w:val="24"/>
        </w:rPr>
        <w:t>g Sahne</w:t>
      </w:r>
    </w:p>
    <w:p w14:paraId="2674EBAA" w14:textId="77777777" w:rsidR="00571701" w:rsidRPr="00FD1231" w:rsidRDefault="00571701" w:rsidP="00571701">
      <w:pPr>
        <w:rPr>
          <w:sz w:val="24"/>
          <w:szCs w:val="24"/>
        </w:rPr>
      </w:pPr>
      <w:r w:rsidRPr="00FD1231">
        <w:rPr>
          <w:sz w:val="24"/>
          <w:szCs w:val="24"/>
        </w:rPr>
        <w:t>Salz</w:t>
      </w:r>
      <w:r>
        <w:rPr>
          <w:sz w:val="24"/>
          <w:szCs w:val="24"/>
        </w:rPr>
        <w:t>, s</w:t>
      </w:r>
      <w:r w:rsidRPr="00FD1231">
        <w:rPr>
          <w:sz w:val="24"/>
          <w:szCs w:val="24"/>
        </w:rPr>
        <w:t>chwarzer Pfeffer aus der Mühle</w:t>
      </w:r>
    </w:p>
    <w:p w14:paraId="6E818CD5" w14:textId="77777777" w:rsidR="00571701" w:rsidRPr="00FD1231" w:rsidRDefault="00571701" w:rsidP="00571701">
      <w:pPr>
        <w:rPr>
          <w:sz w:val="24"/>
          <w:szCs w:val="24"/>
        </w:rPr>
      </w:pPr>
      <w:r w:rsidRPr="00FD1231">
        <w:rPr>
          <w:sz w:val="24"/>
          <w:szCs w:val="24"/>
        </w:rPr>
        <w:t>½ TL gemahlener Anis</w:t>
      </w:r>
    </w:p>
    <w:p w14:paraId="7B04AA6E" w14:textId="77777777" w:rsidR="00571701" w:rsidRPr="00FD1231" w:rsidRDefault="00571701" w:rsidP="00571701">
      <w:pPr>
        <w:rPr>
          <w:sz w:val="24"/>
          <w:szCs w:val="24"/>
        </w:rPr>
      </w:pPr>
      <w:r w:rsidRPr="00FD1231">
        <w:rPr>
          <w:sz w:val="24"/>
          <w:szCs w:val="24"/>
        </w:rPr>
        <w:t>1 EL feingehackte Petersilie</w:t>
      </w:r>
    </w:p>
    <w:p w14:paraId="7D0B4341" w14:textId="77777777" w:rsidR="00571701" w:rsidRDefault="00571701" w:rsidP="00571701">
      <w:pPr>
        <w:rPr>
          <w:sz w:val="24"/>
          <w:szCs w:val="24"/>
          <w:u w:val="single"/>
        </w:rPr>
      </w:pPr>
    </w:p>
    <w:p w14:paraId="34201A36" w14:textId="77777777" w:rsidR="00571701" w:rsidRDefault="00571701" w:rsidP="00571701">
      <w:pPr>
        <w:rPr>
          <w:sz w:val="24"/>
          <w:szCs w:val="24"/>
        </w:rPr>
      </w:pPr>
      <w:r w:rsidRPr="00FD1231">
        <w:rPr>
          <w:sz w:val="24"/>
          <w:szCs w:val="24"/>
        </w:rPr>
        <w:t>Zubereitungszeit:</w:t>
      </w:r>
      <w:r>
        <w:rPr>
          <w:sz w:val="24"/>
          <w:szCs w:val="24"/>
        </w:rPr>
        <w:t xml:space="preserve"> 45 Min.</w:t>
      </w:r>
    </w:p>
    <w:p w14:paraId="4E9A5E5C" w14:textId="77777777" w:rsidR="00571701" w:rsidRDefault="00571701" w:rsidP="00571701">
      <w:pPr>
        <w:pStyle w:val="ListParagraph"/>
        <w:numPr>
          <w:ilvl w:val="0"/>
          <w:numId w:val="2"/>
        </w:numPr>
        <w:spacing w:after="120"/>
        <w:ind w:left="714" w:hanging="357"/>
        <w:contextualSpacing w:val="0"/>
        <w:jc w:val="both"/>
        <w:rPr>
          <w:sz w:val="24"/>
          <w:szCs w:val="24"/>
        </w:rPr>
      </w:pPr>
      <w:r>
        <w:rPr>
          <w:sz w:val="24"/>
          <w:szCs w:val="24"/>
        </w:rPr>
        <w:t>Den Backofen auf 225 ° vorheizen. Vier flache, breite Gratinförmchen fetten.</w:t>
      </w:r>
    </w:p>
    <w:p w14:paraId="1322D9F9" w14:textId="77777777" w:rsidR="00571701" w:rsidRDefault="00571701" w:rsidP="00571701">
      <w:pPr>
        <w:pStyle w:val="ListParagraph"/>
        <w:numPr>
          <w:ilvl w:val="0"/>
          <w:numId w:val="2"/>
        </w:numPr>
        <w:spacing w:after="120"/>
        <w:ind w:left="714" w:hanging="357"/>
        <w:contextualSpacing w:val="0"/>
        <w:jc w:val="both"/>
        <w:rPr>
          <w:sz w:val="24"/>
          <w:szCs w:val="24"/>
        </w:rPr>
      </w:pPr>
      <w:r>
        <w:rPr>
          <w:sz w:val="24"/>
          <w:szCs w:val="24"/>
        </w:rPr>
        <w:t>Die Champignons waschen und putzen, in etwa ½ cm dicke Scheiben schneiden. Dekorativ in den Förmchen anrichten.</w:t>
      </w:r>
    </w:p>
    <w:p w14:paraId="3B10E42C" w14:textId="77777777" w:rsidR="00571701" w:rsidRDefault="00571701" w:rsidP="00571701">
      <w:pPr>
        <w:pStyle w:val="ListParagraph"/>
        <w:numPr>
          <w:ilvl w:val="0"/>
          <w:numId w:val="2"/>
        </w:numPr>
        <w:spacing w:after="120"/>
        <w:ind w:left="714" w:hanging="357"/>
        <w:contextualSpacing w:val="0"/>
        <w:jc w:val="both"/>
        <w:rPr>
          <w:sz w:val="24"/>
          <w:szCs w:val="24"/>
        </w:rPr>
      </w:pPr>
      <w:r>
        <w:rPr>
          <w:sz w:val="24"/>
          <w:szCs w:val="24"/>
        </w:rPr>
        <w:t>Die Eier mit der Sahne verquirlen, kräftig mit Salz, Pfeffer, Anis und Petersilie würzen. Über die Pilze träufeln.</w:t>
      </w:r>
    </w:p>
    <w:p w14:paraId="120E471A" w14:textId="77777777" w:rsidR="00571701" w:rsidRDefault="00571701" w:rsidP="00571701">
      <w:pPr>
        <w:pStyle w:val="ListParagraph"/>
        <w:numPr>
          <w:ilvl w:val="0"/>
          <w:numId w:val="2"/>
        </w:numPr>
        <w:spacing w:after="120"/>
        <w:ind w:left="714" w:hanging="357"/>
        <w:contextualSpacing w:val="0"/>
        <w:jc w:val="both"/>
        <w:rPr>
          <w:sz w:val="24"/>
          <w:szCs w:val="24"/>
        </w:rPr>
      </w:pPr>
      <w:r>
        <w:rPr>
          <w:sz w:val="24"/>
          <w:szCs w:val="24"/>
        </w:rPr>
        <w:t>Im Backofen auf der oberen Schien (Gas Stufe 4) etwa 20 Min. gratinieren.</w:t>
      </w:r>
    </w:p>
    <w:p w14:paraId="48CA5F20" w14:textId="77777777" w:rsidR="00571701" w:rsidRDefault="00571701" w:rsidP="00571701">
      <w:pPr>
        <w:jc w:val="both"/>
        <w:rPr>
          <w:sz w:val="24"/>
          <w:szCs w:val="24"/>
        </w:rPr>
      </w:pPr>
    </w:p>
    <w:p w14:paraId="16B02EB0" w14:textId="77777777" w:rsidR="00571701" w:rsidRDefault="00571701" w:rsidP="00571701">
      <w:pPr>
        <w:ind w:left="1416" w:hanging="1416"/>
        <w:jc w:val="both"/>
        <w:rPr>
          <w:sz w:val="24"/>
          <w:szCs w:val="24"/>
        </w:rPr>
      </w:pPr>
      <w:r w:rsidRPr="00FD1231">
        <w:rPr>
          <w:sz w:val="24"/>
          <w:szCs w:val="24"/>
        </w:rPr>
        <w:t>Wichtig:</w:t>
      </w:r>
      <w:r>
        <w:rPr>
          <w:sz w:val="24"/>
          <w:szCs w:val="24"/>
        </w:rPr>
        <w:tab/>
        <w:t>Die Gratins unbedingt auf der oberen oder zweiten Schiene von oben in den Backofen stellen. Außerdem ist es wichtig, dass die Pilze schön fest sind. Sonst kann die Eiersahne nicht stocken – die Pilze ziehen in der Hitze Wasser.</w:t>
      </w:r>
    </w:p>
    <w:p w14:paraId="7FFBC42A" w14:textId="77777777" w:rsidR="00571701" w:rsidRDefault="00571701" w:rsidP="00571701">
      <w:pPr>
        <w:jc w:val="both"/>
        <w:rPr>
          <w:sz w:val="24"/>
          <w:szCs w:val="24"/>
        </w:rPr>
      </w:pPr>
      <w:r>
        <w:rPr>
          <w:sz w:val="24"/>
          <w:szCs w:val="24"/>
        </w:rPr>
        <w:br w:type="page"/>
      </w:r>
    </w:p>
    <w:p w14:paraId="717BF72B" w14:textId="77777777" w:rsidR="00571701" w:rsidRPr="002B0216" w:rsidRDefault="00571701" w:rsidP="00571701">
      <w:pPr>
        <w:pStyle w:val="Heading2"/>
        <w:spacing w:after="240"/>
      </w:pPr>
      <w:r w:rsidRPr="002B0216">
        <w:lastRenderedPageBreak/>
        <w:t>Knusprig gebratene Champignoncrêpes</w:t>
      </w:r>
      <w:r>
        <w:rPr>
          <w:rStyle w:val="FootnoteReference"/>
        </w:rPr>
        <w:footnoteReference w:id="911"/>
      </w:r>
      <w:r w:rsidRPr="002B0216">
        <w:t xml:space="preserve"> </w:t>
      </w:r>
    </w:p>
    <w:p w14:paraId="3BC618E5" w14:textId="77777777" w:rsidR="00571701" w:rsidRPr="002B0216" w:rsidRDefault="00571701" w:rsidP="00571701">
      <w:pPr>
        <w:rPr>
          <w:sz w:val="24"/>
          <w:szCs w:val="24"/>
        </w:rPr>
      </w:pPr>
      <w:r w:rsidRPr="00A7268B">
        <w:rPr>
          <w:sz w:val="24"/>
          <w:szCs w:val="24"/>
          <w:u w:val="single"/>
        </w:rPr>
        <w:t>Zutaten</w:t>
      </w:r>
      <w:r w:rsidRPr="002B0216">
        <w:rPr>
          <w:sz w:val="24"/>
          <w:szCs w:val="24"/>
        </w:rPr>
        <w:t xml:space="preserve"> </w:t>
      </w:r>
      <w:r>
        <w:rPr>
          <w:sz w:val="24"/>
          <w:szCs w:val="24"/>
        </w:rPr>
        <w:t>(</w:t>
      </w:r>
      <w:r w:rsidRPr="002B0216">
        <w:rPr>
          <w:sz w:val="24"/>
          <w:szCs w:val="24"/>
        </w:rPr>
        <w:t>für 12 Stück</w:t>
      </w:r>
      <w:r>
        <w:rPr>
          <w:sz w:val="24"/>
          <w:szCs w:val="24"/>
        </w:rPr>
        <w:t>):</w:t>
      </w:r>
    </w:p>
    <w:p w14:paraId="39B5CECD" w14:textId="77777777" w:rsidR="00571701" w:rsidRPr="002B0216" w:rsidRDefault="00571701" w:rsidP="00571701">
      <w:pPr>
        <w:rPr>
          <w:sz w:val="24"/>
          <w:szCs w:val="24"/>
        </w:rPr>
      </w:pPr>
      <w:r w:rsidRPr="002B0216">
        <w:rPr>
          <w:sz w:val="24"/>
          <w:szCs w:val="24"/>
        </w:rPr>
        <w:t>90 g Mehl</w:t>
      </w:r>
    </w:p>
    <w:p w14:paraId="0ECB5E80" w14:textId="77777777" w:rsidR="00571701" w:rsidRPr="002B0216" w:rsidRDefault="00571701" w:rsidP="00571701">
      <w:pPr>
        <w:rPr>
          <w:sz w:val="24"/>
          <w:szCs w:val="24"/>
        </w:rPr>
      </w:pPr>
      <w:r w:rsidRPr="002B0216">
        <w:rPr>
          <w:sz w:val="24"/>
          <w:szCs w:val="24"/>
        </w:rPr>
        <w:t>1 Prise Salz</w:t>
      </w:r>
    </w:p>
    <w:p w14:paraId="2AF507AD" w14:textId="77777777" w:rsidR="00571701" w:rsidRPr="002B0216" w:rsidRDefault="00571701" w:rsidP="00571701">
      <w:pPr>
        <w:rPr>
          <w:sz w:val="24"/>
          <w:szCs w:val="24"/>
        </w:rPr>
      </w:pPr>
      <w:r w:rsidRPr="002B0216">
        <w:rPr>
          <w:sz w:val="24"/>
          <w:szCs w:val="24"/>
        </w:rPr>
        <w:t>3 Eier, leicht verquirlt</w:t>
      </w:r>
    </w:p>
    <w:p w14:paraId="15345403" w14:textId="77777777" w:rsidR="00571701" w:rsidRPr="00671742" w:rsidRDefault="00571701" w:rsidP="00571701">
      <w:pPr>
        <w:rPr>
          <w:sz w:val="24"/>
          <w:szCs w:val="24"/>
        </w:rPr>
      </w:pPr>
      <w:r w:rsidRPr="00671742">
        <w:rPr>
          <w:sz w:val="24"/>
          <w:szCs w:val="24"/>
        </w:rPr>
        <w:t>180 ml Milch</w:t>
      </w:r>
    </w:p>
    <w:p w14:paraId="1387BA9A" w14:textId="77777777" w:rsidR="00571701" w:rsidRPr="00671742" w:rsidRDefault="00571701" w:rsidP="00571701">
      <w:pPr>
        <w:rPr>
          <w:sz w:val="24"/>
          <w:szCs w:val="24"/>
        </w:rPr>
      </w:pPr>
      <w:r w:rsidRPr="00671742">
        <w:rPr>
          <w:sz w:val="24"/>
          <w:szCs w:val="24"/>
        </w:rPr>
        <w:t>1 EL Olivenöl</w:t>
      </w:r>
    </w:p>
    <w:p w14:paraId="590E72AC" w14:textId="77777777" w:rsidR="00571701" w:rsidRPr="00671742" w:rsidRDefault="00571701" w:rsidP="00571701">
      <w:pPr>
        <w:rPr>
          <w:sz w:val="24"/>
          <w:szCs w:val="24"/>
        </w:rPr>
      </w:pPr>
      <w:r w:rsidRPr="00671742">
        <w:rPr>
          <w:sz w:val="24"/>
          <w:szCs w:val="24"/>
        </w:rPr>
        <w:t>2 EL Schnittlauch, feingehackt</w:t>
      </w:r>
    </w:p>
    <w:p w14:paraId="1A520A53" w14:textId="77777777" w:rsidR="00571701" w:rsidRPr="00671742" w:rsidRDefault="00571701" w:rsidP="00571701">
      <w:pPr>
        <w:rPr>
          <w:sz w:val="24"/>
          <w:szCs w:val="24"/>
        </w:rPr>
      </w:pPr>
      <w:r w:rsidRPr="00671742">
        <w:rPr>
          <w:sz w:val="24"/>
          <w:szCs w:val="24"/>
        </w:rPr>
        <w:t>160 g frische Semmelbrösel</w:t>
      </w:r>
    </w:p>
    <w:p w14:paraId="5862E3D3" w14:textId="77777777" w:rsidR="00571701" w:rsidRPr="00671742" w:rsidRDefault="00571701" w:rsidP="00571701">
      <w:pPr>
        <w:rPr>
          <w:sz w:val="24"/>
          <w:szCs w:val="24"/>
        </w:rPr>
      </w:pPr>
      <w:r w:rsidRPr="00671742">
        <w:rPr>
          <w:sz w:val="24"/>
          <w:szCs w:val="24"/>
        </w:rPr>
        <w:t>Öl zum Braten</w:t>
      </w:r>
    </w:p>
    <w:p w14:paraId="64CAEF0A" w14:textId="77777777" w:rsidR="00571701" w:rsidRDefault="00571701" w:rsidP="00571701">
      <w:pPr>
        <w:pStyle w:val="ListParagraph"/>
        <w:rPr>
          <w:sz w:val="24"/>
          <w:szCs w:val="24"/>
        </w:rPr>
      </w:pPr>
    </w:p>
    <w:p w14:paraId="58414738" w14:textId="77777777" w:rsidR="00571701" w:rsidRPr="00671742" w:rsidRDefault="00571701" w:rsidP="00571701">
      <w:pPr>
        <w:rPr>
          <w:i/>
          <w:iCs/>
          <w:sz w:val="24"/>
          <w:szCs w:val="24"/>
        </w:rPr>
      </w:pPr>
      <w:r>
        <w:rPr>
          <w:i/>
          <w:iCs/>
          <w:sz w:val="24"/>
          <w:szCs w:val="24"/>
        </w:rPr>
        <w:t xml:space="preserve">Für die </w:t>
      </w:r>
      <w:r w:rsidRPr="00671742">
        <w:rPr>
          <w:i/>
          <w:iCs/>
          <w:sz w:val="24"/>
          <w:szCs w:val="24"/>
        </w:rPr>
        <w:t>Champignonfüllung</w:t>
      </w:r>
    </w:p>
    <w:p w14:paraId="5B562175" w14:textId="77777777" w:rsidR="00571701" w:rsidRPr="00671742" w:rsidRDefault="00571701" w:rsidP="00571701">
      <w:pPr>
        <w:rPr>
          <w:sz w:val="24"/>
          <w:szCs w:val="24"/>
        </w:rPr>
      </w:pPr>
      <w:r w:rsidRPr="00671742">
        <w:rPr>
          <w:sz w:val="24"/>
          <w:szCs w:val="24"/>
        </w:rPr>
        <w:t>1 EL Olivenöl</w:t>
      </w:r>
    </w:p>
    <w:p w14:paraId="124E77D9" w14:textId="77777777" w:rsidR="00571701" w:rsidRPr="00671742" w:rsidRDefault="00571701" w:rsidP="00571701">
      <w:pPr>
        <w:rPr>
          <w:sz w:val="24"/>
          <w:szCs w:val="24"/>
        </w:rPr>
      </w:pPr>
      <w:r w:rsidRPr="00671742">
        <w:rPr>
          <w:sz w:val="24"/>
          <w:szCs w:val="24"/>
        </w:rPr>
        <w:t>1 mittelgroße Zwiebel, feingehackt</w:t>
      </w:r>
    </w:p>
    <w:p w14:paraId="67587A59" w14:textId="77777777" w:rsidR="00571701" w:rsidRPr="00671742" w:rsidRDefault="00571701" w:rsidP="00571701">
      <w:pPr>
        <w:rPr>
          <w:sz w:val="24"/>
          <w:szCs w:val="24"/>
        </w:rPr>
      </w:pPr>
      <w:r w:rsidRPr="00671742">
        <w:rPr>
          <w:sz w:val="24"/>
          <w:szCs w:val="24"/>
        </w:rPr>
        <w:t>400 g Champignons, feingehackt</w:t>
      </w:r>
    </w:p>
    <w:p w14:paraId="485AA337" w14:textId="77777777" w:rsidR="00571701" w:rsidRPr="00671742" w:rsidRDefault="00571701" w:rsidP="00571701">
      <w:pPr>
        <w:rPr>
          <w:sz w:val="24"/>
          <w:szCs w:val="24"/>
        </w:rPr>
      </w:pPr>
      <w:r w:rsidRPr="00671742">
        <w:rPr>
          <w:sz w:val="24"/>
          <w:szCs w:val="24"/>
        </w:rPr>
        <w:t>1 EL Sahne</w:t>
      </w:r>
    </w:p>
    <w:p w14:paraId="58344A9F" w14:textId="77777777" w:rsidR="00571701" w:rsidRPr="00671742" w:rsidRDefault="00571701" w:rsidP="00571701">
      <w:pPr>
        <w:rPr>
          <w:sz w:val="24"/>
          <w:szCs w:val="24"/>
        </w:rPr>
      </w:pPr>
      <w:r w:rsidRPr="00671742">
        <w:rPr>
          <w:sz w:val="24"/>
          <w:szCs w:val="24"/>
        </w:rPr>
        <w:t>¼ TL Salz und ½ TL Pfeffer</w:t>
      </w:r>
    </w:p>
    <w:p w14:paraId="691FA733" w14:textId="77777777" w:rsidR="00571701" w:rsidRPr="00671742" w:rsidRDefault="00571701" w:rsidP="00571701">
      <w:pPr>
        <w:rPr>
          <w:sz w:val="24"/>
          <w:szCs w:val="24"/>
        </w:rPr>
      </w:pPr>
      <w:r w:rsidRPr="00671742">
        <w:rPr>
          <w:sz w:val="24"/>
          <w:szCs w:val="24"/>
        </w:rPr>
        <w:t>2 EL frisch geriebener Parmesan</w:t>
      </w:r>
    </w:p>
    <w:p w14:paraId="7E5E4FE0" w14:textId="77777777" w:rsidR="00571701" w:rsidRDefault="00571701" w:rsidP="00571701">
      <w:pPr>
        <w:pStyle w:val="ListParagraph"/>
        <w:rPr>
          <w:sz w:val="24"/>
          <w:szCs w:val="24"/>
        </w:rPr>
      </w:pPr>
    </w:p>
    <w:p w14:paraId="032B4A5A" w14:textId="77777777" w:rsidR="00571701" w:rsidRPr="00671742" w:rsidRDefault="00571701" w:rsidP="00571701">
      <w:pPr>
        <w:rPr>
          <w:sz w:val="24"/>
          <w:szCs w:val="24"/>
        </w:rPr>
      </w:pPr>
      <w:r w:rsidRPr="00671742">
        <w:rPr>
          <w:sz w:val="24"/>
          <w:szCs w:val="24"/>
        </w:rPr>
        <w:t>Zubereitungszeit: 25 Minuten plus 20 Minuten Ruhezeit, Kochzeit 35 Minuten</w:t>
      </w:r>
    </w:p>
    <w:p w14:paraId="2ED0097B" w14:textId="77777777" w:rsidR="00571701" w:rsidRPr="00671742" w:rsidRDefault="00571701" w:rsidP="00B40E8C">
      <w:pPr>
        <w:pStyle w:val="ListParagraph"/>
        <w:numPr>
          <w:ilvl w:val="0"/>
          <w:numId w:val="1455"/>
        </w:numPr>
        <w:ind w:left="714" w:hanging="357"/>
        <w:contextualSpacing w:val="0"/>
        <w:jc w:val="both"/>
        <w:rPr>
          <w:sz w:val="24"/>
          <w:szCs w:val="24"/>
        </w:rPr>
      </w:pPr>
      <w:r w:rsidRPr="00671742">
        <w:rPr>
          <w:sz w:val="24"/>
          <w:szCs w:val="24"/>
        </w:rPr>
        <w:t xml:space="preserve">Mehl und Salz in eine Schüssel sieben; eine Vertiefung und die Mitte drücken. Eier und Milch mischen und nach und nach einrühren. Dann so lange rühren, bis die Flüssigkeit vom Mehl aufgenommen wurde und der Teig keine Klümpchen mehr hat. Öl und Schnittlauch zufügen. Abdecken und 20 Minuten ruhen lassen. 80 ml Teig in ein Gefäß füllen und beiseitestellen. Dann vom restlichen Teig 2-3 EL in eine leicht gefettete Omelettepfanne geben und gleichmäßig darin verteilen. Bei mittlerer Hitze 1 Minute backen. Dann wenden und die andere Seite goldgelb backen. Auf einen Teller legen, mit einem Küchentuch abdecken und warmhalten. Den Vorgang mit dem übrigen Teig wiederholen; falls nötig, die Pfanne erneut einfetten. </w:t>
      </w:r>
    </w:p>
    <w:p w14:paraId="7E0882A8" w14:textId="77777777" w:rsidR="00571701" w:rsidRPr="00671742" w:rsidRDefault="00571701" w:rsidP="00B40E8C">
      <w:pPr>
        <w:pStyle w:val="ListParagraph"/>
        <w:numPr>
          <w:ilvl w:val="0"/>
          <w:numId w:val="1455"/>
        </w:numPr>
        <w:ind w:left="714" w:hanging="357"/>
        <w:contextualSpacing w:val="0"/>
        <w:jc w:val="both"/>
        <w:rPr>
          <w:sz w:val="24"/>
          <w:szCs w:val="24"/>
        </w:rPr>
      </w:pPr>
      <w:r w:rsidRPr="00671742">
        <w:rPr>
          <w:sz w:val="24"/>
          <w:szCs w:val="24"/>
        </w:rPr>
        <w:lastRenderedPageBreak/>
        <w:t>Für die Champignonfüllung Öl in einer Pfanne erhitzen und darin die Zwiebel bei mittlerer Hitze weich dünsten. Champignons zufügen und 2-3 Minuten braten. Sahne, Salz, Pfeffer und Käse einrühren; abkühlen lassen.</w:t>
      </w:r>
    </w:p>
    <w:p w14:paraId="2789691C" w14:textId="77777777" w:rsidR="00571701" w:rsidRPr="00671742" w:rsidRDefault="00571701" w:rsidP="00B40E8C">
      <w:pPr>
        <w:pStyle w:val="ListParagraph"/>
        <w:numPr>
          <w:ilvl w:val="0"/>
          <w:numId w:val="1455"/>
        </w:numPr>
        <w:ind w:left="714" w:hanging="357"/>
        <w:contextualSpacing w:val="0"/>
        <w:jc w:val="both"/>
        <w:rPr>
          <w:sz w:val="24"/>
          <w:szCs w:val="24"/>
        </w:rPr>
      </w:pPr>
      <w:r w:rsidRPr="00671742">
        <w:rPr>
          <w:sz w:val="24"/>
          <w:szCs w:val="24"/>
        </w:rPr>
        <w:t>Die Crêpes einzeln auf Teller legen. 1 EL Füllung auf die Hälfte jedes Crêpe legen, gleichmäßig verteilen und einen Rand von 1 cm belassen. Den Rand mit etwas zurückbehaltenem Teig besteichen. Ungefüllte Hälfte des Crêpe über die Champignonmischung legen. Den Vorgang wiederholen, bis alle Crêpes gefüllt sind. Jedes Crêpe mit etwas Teig bepinseln und mit Semmelbröseln bestreuen. Den restlichen Teig mit Semmelbrösel mischen und die Crêpes damit dick bestreichen.</w:t>
      </w:r>
    </w:p>
    <w:p w14:paraId="5D92173C" w14:textId="77777777" w:rsidR="00571701" w:rsidRPr="00671742" w:rsidRDefault="00571701" w:rsidP="00B40E8C">
      <w:pPr>
        <w:pStyle w:val="ListParagraph"/>
        <w:numPr>
          <w:ilvl w:val="0"/>
          <w:numId w:val="1455"/>
        </w:numPr>
        <w:ind w:left="714" w:hanging="357"/>
        <w:contextualSpacing w:val="0"/>
        <w:jc w:val="both"/>
        <w:rPr>
          <w:sz w:val="24"/>
          <w:szCs w:val="24"/>
        </w:rPr>
      </w:pPr>
      <w:r w:rsidRPr="00671742">
        <w:rPr>
          <w:sz w:val="24"/>
          <w:szCs w:val="24"/>
        </w:rPr>
        <w:t>Den Boden einer großen Pfanne mit Öl ausgießen und erhitzen. Die gefüllten Crêpes darin von einer Seite goldbraun backen, wenden und die andere Seite backen. Auf Küchenpapier abtropfen lassen.</w:t>
      </w:r>
    </w:p>
    <w:p w14:paraId="48923E40" w14:textId="77777777" w:rsidR="00571701" w:rsidRDefault="00571701" w:rsidP="00571701">
      <w:pPr>
        <w:rPr>
          <w:sz w:val="24"/>
          <w:szCs w:val="24"/>
        </w:rPr>
      </w:pPr>
      <w:r>
        <w:rPr>
          <w:sz w:val="24"/>
          <w:szCs w:val="24"/>
        </w:rPr>
        <w:br w:type="page"/>
      </w:r>
    </w:p>
    <w:p w14:paraId="6699FCCA" w14:textId="77777777" w:rsidR="00571701" w:rsidRPr="00725E75" w:rsidRDefault="00571701" w:rsidP="00571701">
      <w:pPr>
        <w:pStyle w:val="Heading2"/>
        <w:spacing w:after="240"/>
      </w:pPr>
      <w:r w:rsidRPr="00725E75">
        <w:lastRenderedPageBreak/>
        <w:t>Champignons-Tomatengratin mit Kerbel</w:t>
      </w:r>
      <w:r>
        <w:rPr>
          <w:rStyle w:val="FootnoteReference"/>
        </w:rPr>
        <w:footnoteReference w:id="912"/>
      </w:r>
      <w:r>
        <w:t xml:space="preserve"> </w:t>
      </w:r>
    </w:p>
    <w:p w14:paraId="3C83B8A2" w14:textId="77777777" w:rsidR="00571701" w:rsidRDefault="00571701" w:rsidP="00571701">
      <w:pPr>
        <w:rPr>
          <w:sz w:val="24"/>
          <w:szCs w:val="24"/>
        </w:rPr>
      </w:pPr>
      <w:r w:rsidRPr="00D70CFA">
        <w:rPr>
          <w:sz w:val="24"/>
          <w:szCs w:val="24"/>
          <w:u w:val="single"/>
        </w:rPr>
        <w:t>Zutaten</w:t>
      </w:r>
      <w:r>
        <w:rPr>
          <w:sz w:val="24"/>
          <w:szCs w:val="24"/>
        </w:rPr>
        <w:t xml:space="preserve"> (für 4 Portionen)</w:t>
      </w:r>
    </w:p>
    <w:p w14:paraId="244F043B" w14:textId="77777777" w:rsidR="00571701" w:rsidRDefault="00571701" w:rsidP="00571701">
      <w:pPr>
        <w:rPr>
          <w:sz w:val="24"/>
          <w:szCs w:val="24"/>
        </w:rPr>
      </w:pPr>
      <w:r>
        <w:rPr>
          <w:sz w:val="24"/>
          <w:szCs w:val="24"/>
        </w:rPr>
        <w:t>20 g Kerbel</w:t>
      </w:r>
    </w:p>
    <w:p w14:paraId="06621C0F" w14:textId="77777777" w:rsidR="00571701" w:rsidRDefault="00571701" w:rsidP="00571701">
      <w:pPr>
        <w:rPr>
          <w:sz w:val="24"/>
          <w:szCs w:val="24"/>
        </w:rPr>
      </w:pPr>
      <w:r>
        <w:rPr>
          <w:sz w:val="24"/>
          <w:szCs w:val="24"/>
        </w:rPr>
        <w:t>1 Zwiebel</w:t>
      </w:r>
    </w:p>
    <w:p w14:paraId="7CDB3001" w14:textId="77777777" w:rsidR="00571701" w:rsidRDefault="00571701" w:rsidP="00571701">
      <w:pPr>
        <w:rPr>
          <w:sz w:val="24"/>
          <w:szCs w:val="24"/>
        </w:rPr>
      </w:pPr>
      <w:r>
        <w:rPr>
          <w:sz w:val="24"/>
          <w:szCs w:val="24"/>
        </w:rPr>
        <w:t>150 g Kirschtomaten</w:t>
      </w:r>
    </w:p>
    <w:p w14:paraId="7FCD9E48" w14:textId="77777777" w:rsidR="00571701" w:rsidRDefault="00571701" w:rsidP="00571701">
      <w:pPr>
        <w:rPr>
          <w:sz w:val="24"/>
          <w:szCs w:val="24"/>
        </w:rPr>
      </w:pPr>
      <w:r>
        <w:rPr>
          <w:sz w:val="24"/>
          <w:szCs w:val="24"/>
        </w:rPr>
        <w:t>400 g Champignons</w:t>
      </w:r>
    </w:p>
    <w:p w14:paraId="0E3E1D2E" w14:textId="77777777" w:rsidR="00571701" w:rsidRDefault="00571701" w:rsidP="00571701">
      <w:pPr>
        <w:rPr>
          <w:sz w:val="24"/>
          <w:szCs w:val="24"/>
        </w:rPr>
      </w:pPr>
      <w:r>
        <w:rPr>
          <w:sz w:val="24"/>
          <w:szCs w:val="24"/>
        </w:rPr>
        <w:t>15 g Butter</w:t>
      </w:r>
    </w:p>
    <w:p w14:paraId="7FF22C46" w14:textId="77777777" w:rsidR="00571701" w:rsidRDefault="00571701" w:rsidP="00571701">
      <w:pPr>
        <w:rPr>
          <w:sz w:val="24"/>
          <w:szCs w:val="24"/>
        </w:rPr>
      </w:pPr>
      <w:r>
        <w:rPr>
          <w:sz w:val="24"/>
          <w:szCs w:val="24"/>
        </w:rPr>
        <w:t>Schwarzer Pfeffer, Cayennepfeffer, Salz</w:t>
      </w:r>
    </w:p>
    <w:p w14:paraId="08996CF9" w14:textId="77777777" w:rsidR="00571701" w:rsidRDefault="00571701" w:rsidP="00571701">
      <w:pPr>
        <w:rPr>
          <w:sz w:val="24"/>
          <w:szCs w:val="24"/>
        </w:rPr>
      </w:pPr>
      <w:r>
        <w:rPr>
          <w:sz w:val="24"/>
          <w:szCs w:val="24"/>
        </w:rPr>
        <w:t>100 g Crème fraîche</w:t>
      </w:r>
    </w:p>
    <w:p w14:paraId="00F64389" w14:textId="77777777" w:rsidR="00571701" w:rsidRDefault="00571701" w:rsidP="00571701">
      <w:pPr>
        <w:rPr>
          <w:sz w:val="24"/>
          <w:szCs w:val="24"/>
        </w:rPr>
      </w:pPr>
      <w:r>
        <w:rPr>
          <w:sz w:val="24"/>
          <w:szCs w:val="24"/>
        </w:rPr>
        <w:t>1 Eigelb</w:t>
      </w:r>
    </w:p>
    <w:p w14:paraId="02897F4B" w14:textId="77777777" w:rsidR="00571701" w:rsidRDefault="00571701" w:rsidP="00571701">
      <w:pPr>
        <w:rPr>
          <w:sz w:val="24"/>
          <w:szCs w:val="24"/>
        </w:rPr>
      </w:pPr>
    </w:p>
    <w:p w14:paraId="6FE50D47" w14:textId="77777777" w:rsidR="00571701" w:rsidRDefault="00571701" w:rsidP="00571701">
      <w:pPr>
        <w:rPr>
          <w:sz w:val="24"/>
          <w:szCs w:val="24"/>
        </w:rPr>
      </w:pPr>
      <w:r>
        <w:rPr>
          <w:sz w:val="24"/>
          <w:szCs w:val="24"/>
        </w:rPr>
        <w:t>Zubereitungszeit: 45 Minuten</w:t>
      </w:r>
    </w:p>
    <w:p w14:paraId="413B4880" w14:textId="77777777" w:rsidR="00571701" w:rsidRPr="0020271E" w:rsidRDefault="00571701" w:rsidP="00B40E8C">
      <w:pPr>
        <w:pStyle w:val="ListParagraph"/>
        <w:numPr>
          <w:ilvl w:val="0"/>
          <w:numId w:val="777"/>
        </w:numPr>
        <w:spacing w:after="120"/>
        <w:ind w:left="714" w:hanging="357"/>
        <w:contextualSpacing w:val="0"/>
        <w:jc w:val="both"/>
        <w:rPr>
          <w:sz w:val="24"/>
          <w:szCs w:val="24"/>
        </w:rPr>
      </w:pPr>
      <w:r w:rsidRPr="0020271E">
        <w:rPr>
          <w:sz w:val="24"/>
          <w:szCs w:val="24"/>
        </w:rPr>
        <w:t>Den Kerbel waschen und gut trockenschütteln, die Blättchen von den Stielen zupfen, ein paar zum Garbieren zugedeckt beiseitestellen, den Rest grob hacken. Die Zwiebel pellen und fein würfeln. Aus den Tomaten die Stielansätze keilförmig herausschneiden, die Tomaten vierteln. Die Champignons putzen und in nicht zu dünne Scheiben schneiden.</w:t>
      </w:r>
    </w:p>
    <w:p w14:paraId="1A5930CB" w14:textId="77777777" w:rsidR="00571701" w:rsidRDefault="00571701" w:rsidP="00B40E8C">
      <w:pPr>
        <w:pStyle w:val="ListParagraph"/>
        <w:numPr>
          <w:ilvl w:val="0"/>
          <w:numId w:val="777"/>
        </w:numPr>
        <w:spacing w:after="120"/>
        <w:ind w:left="714" w:hanging="357"/>
        <w:contextualSpacing w:val="0"/>
        <w:jc w:val="both"/>
        <w:rPr>
          <w:sz w:val="24"/>
          <w:szCs w:val="24"/>
        </w:rPr>
      </w:pPr>
      <w:r w:rsidRPr="0020271E">
        <w:rPr>
          <w:sz w:val="24"/>
          <w:szCs w:val="24"/>
        </w:rPr>
        <w:t xml:space="preserve">Die Butter in einer Pfanne erhitzen, die Zwiebelwürfel darin glasig dünsten. Die Champignonscheiben dazugeben und bei starker Hitze unter Wenden ca. 5 Minuten braten, bis sie goldbraun sind. Die Pilze mit Pfeffer, Cayennepfeffer und Salz kräftig würzen, die Tomaten und den gehackten Kerbel untermischen. Den Pfanneninhalt entweder in eine große flache, ofenfeste Form oder in vier kleine flache, ofenfeste </w:t>
      </w:r>
      <w:r w:rsidRPr="003B1FD3">
        <w:rPr>
          <w:sz w:val="24"/>
          <w:szCs w:val="24"/>
        </w:rPr>
        <w:t>Förmchen verteilen.</w:t>
      </w:r>
    </w:p>
    <w:p w14:paraId="7026DA15" w14:textId="01508D44" w:rsidR="007848F7" w:rsidRDefault="007848F7" w:rsidP="00B40E8C">
      <w:pPr>
        <w:pStyle w:val="ListParagraph"/>
        <w:numPr>
          <w:ilvl w:val="0"/>
          <w:numId w:val="777"/>
        </w:numPr>
        <w:spacing w:after="120"/>
        <w:ind w:left="714" w:hanging="357"/>
        <w:contextualSpacing w:val="0"/>
        <w:jc w:val="both"/>
        <w:rPr>
          <w:sz w:val="24"/>
          <w:szCs w:val="24"/>
        </w:rPr>
      </w:pPr>
      <w:r>
        <w:rPr>
          <w:sz w:val="24"/>
          <w:szCs w:val="24"/>
        </w:rPr>
        <w:t xml:space="preserve">Die </w:t>
      </w:r>
      <w:r w:rsidRPr="003B1FD3">
        <w:rPr>
          <w:sz w:val="24"/>
          <w:szCs w:val="24"/>
        </w:rPr>
        <w:t>Crème fraîche mit dem Eigelb verquirlen und über die Gemüse gießen. Im Backofen mit dem vorgeheizten grill auf der zweiten Schiene von unten 5-6 Minuten übergrillen, bis die Oberfläche goldbraun ist. Mit den restlichen Kerbelblättchen garnieren und sofort servieren.</w:t>
      </w:r>
    </w:p>
    <w:p w14:paraId="35004669" w14:textId="0B1E64B1" w:rsidR="00571701" w:rsidRDefault="00571701" w:rsidP="00571701">
      <w:pPr>
        <w:rPr>
          <w:rFonts w:asciiTheme="majorHAnsi" w:eastAsiaTheme="majorEastAsia" w:hAnsiTheme="majorHAnsi" w:cstheme="majorBidi"/>
          <w:color w:val="2F5496" w:themeColor="accent1" w:themeShade="BF"/>
          <w:sz w:val="26"/>
          <w:szCs w:val="26"/>
        </w:rPr>
      </w:pPr>
      <w:r w:rsidRPr="003B1FD3">
        <w:rPr>
          <w:b/>
          <w:bCs/>
          <w:sz w:val="28"/>
          <w:szCs w:val="28"/>
        </w:rPr>
        <w:br w:type="page"/>
      </w:r>
    </w:p>
    <w:p w14:paraId="59DFB820" w14:textId="06242DDE" w:rsidR="00AE68C0" w:rsidRPr="00FE7906" w:rsidRDefault="00F70B6C" w:rsidP="00B874E8">
      <w:pPr>
        <w:pStyle w:val="Heading2"/>
        <w:spacing w:after="240"/>
      </w:pPr>
      <w:r w:rsidRPr="00FE7906">
        <w:lastRenderedPageBreak/>
        <w:t>Portobello</w:t>
      </w:r>
      <w:r w:rsidR="00AE68C0" w:rsidRPr="00FE7906">
        <w:t>-</w:t>
      </w:r>
      <w:r w:rsidR="007F470D">
        <w:t>Pilzs</w:t>
      </w:r>
      <w:r w:rsidR="00AE68C0" w:rsidRPr="00FE7906">
        <w:t>teaks</w:t>
      </w:r>
      <w:r w:rsidR="005B2F6B" w:rsidRPr="00FE7906">
        <w:t xml:space="preserve"> mit</w:t>
      </w:r>
      <w:r w:rsidR="00AE68C0" w:rsidRPr="00FE7906">
        <w:t xml:space="preserve"> </w:t>
      </w:r>
      <w:r w:rsidR="005B2F6B" w:rsidRPr="00FE7906">
        <w:t>Bohnenpüree</w:t>
      </w:r>
      <w:r w:rsidR="003F0DCD">
        <w:rPr>
          <w:rStyle w:val="FootnoteReference"/>
          <w:lang w:val="en-US"/>
        </w:rPr>
        <w:footnoteReference w:id="913"/>
      </w:r>
      <w:r w:rsidR="00AE68C0" w:rsidRPr="00FE7906">
        <w:t xml:space="preserve"> </w:t>
      </w:r>
    </w:p>
    <w:p w14:paraId="2E575C84" w14:textId="1BE5F51C" w:rsidR="00AE68C0" w:rsidRPr="00AE68C0" w:rsidRDefault="00AE68C0">
      <w:pPr>
        <w:rPr>
          <w:sz w:val="24"/>
          <w:szCs w:val="24"/>
        </w:rPr>
      </w:pPr>
      <w:r w:rsidRPr="00B874E8">
        <w:rPr>
          <w:sz w:val="24"/>
          <w:szCs w:val="24"/>
          <w:u w:val="single"/>
        </w:rPr>
        <w:t>Zutaten</w:t>
      </w:r>
      <w:r w:rsidRPr="00AE68C0">
        <w:rPr>
          <w:sz w:val="24"/>
          <w:szCs w:val="24"/>
        </w:rPr>
        <w:t xml:space="preserve"> </w:t>
      </w:r>
      <w:r w:rsidR="00B874E8">
        <w:rPr>
          <w:sz w:val="24"/>
          <w:szCs w:val="24"/>
        </w:rPr>
        <w:t>(</w:t>
      </w:r>
      <w:r w:rsidRPr="00AE68C0">
        <w:rPr>
          <w:sz w:val="24"/>
          <w:szCs w:val="24"/>
        </w:rPr>
        <w:t>für 4 Portionen</w:t>
      </w:r>
      <w:r w:rsidR="00B874E8">
        <w:rPr>
          <w:sz w:val="24"/>
          <w:szCs w:val="24"/>
        </w:rPr>
        <w:t>):</w:t>
      </w:r>
    </w:p>
    <w:p w14:paraId="636B2CAB" w14:textId="77777777" w:rsidR="00AD0E88" w:rsidRDefault="00AE68C0">
      <w:pPr>
        <w:rPr>
          <w:sz w:val="24"/>
          <w:szCs w:val="24"/>
        </w:rPr>
      </w:pPr>
      <w:r w:rsidRPr="00AE68C0">
        <w:rPr>
          <w:sz w:val="24"/>
          <w:szCs w:val="24"/>
        </w:rPr>
        <w:t>8 mittelgroße bis gr</w:t>
      </w:r>
      <w:r>
        <w:rPr>
          <w:sz w:val="24"/>
          <w:szCs w:val="24"/>
        </w:rPr>
        <w:t>oße Portobello-Pilze</w:t>
      </w:r>
      <w:r w:rsidR="00AD0E88">
        <w:rPr>
          <w:sz w:val="24"/>
          <w:szCs w:val="24"/>
        </w:rPr>
        <w:t xml:space="preserve"> (Riesenchampignons, etwa 650 g), von Stielen befreit</w:t>
      </w:r>
    </w:p>
    <w:p w14:paraId="7A582DCC" w14:textId="77777777" w:rsidR="00AD0E88" w:rsidRDefault="00AD0E88">
      <w:pPr>
        <w:rPr>
          <w:sz w:val="24"/>
          <w:szCs w:val="24"/>
        </w:rPr>
      </w:pPr>
      <w:r>
        <w:rPr>
          <w:sz w:val="24"/>
          <w:szCs w:val="24"/>
        </w:rPr>
        <w:t>10 Knoblauchzehen, geschält</w:t>
      </w:r>
    </w:p>
    <w:p w14:paraId="3435C2E5" w14:textId="77777777" w:rsidR="00AD0E88" w:rsidRDefault="00AD0E88">
      <w:pPr>
        <w:rPr>
          <w:sz w:val="24"/>
          <w:szCs w:val="24"/>
        </w:rPr>
      </w:pPr>
      <w:r>
        <w:rPr>
          <w:sz w:val="24"/>
          <w:szCs w:val="24"/>
        </w:rPr>
        <w:t>1 Zwiebel, geschält und in 6 Spalten geschnitten</w:t>
      </w:r>
    </w:p>
    <w:p w14:paraId="706BBBFD" w14:textId="77777777" w:rsidR="00AD0E88" w:rsidRDefault="00AD0E88">
      <w:pPr>
        <w:rPr>
          <w:sz w:val="24"/>
          <w:szCs w:val="24"/>
        </w:rPr>
      </w:pPr>
      <w:r>
        <w:rPr>
          <w:sz w:val="24"/>
          <w:szCs w:val="24"/>
        </w:rPr>
        <w:t>1,5 EL Chiliflocken</w:t>
      </w:r>
    </w:p>
    <w:p w14:paraId="0971AEFE" w14:textId="77777777" w:rsidR="00AD0E88" w:rsidRDefault="00AD0E88">
      <w:pPr>
        <w:rPr>
          <w:sz w:val="24"/>
          <w:szCs w:val="24"/>
        </w:rPr>
      </w:pPr>
      <w:r>
        <w:rPr>
          <w:sz w:val="24"/>
          <w:szCs w:val="24"/>
        </w:rPr>
        <w:t>1 rote Chilischote</w:t>
      </w:r>
    </w:p>
    <w:p w14:paraId="3A2C95D0" w14:textId="77777777" w:rsidR="00AD0E88" w:rsidRDefault="00AD0E88">
      <w:pPr>
        <w:rPr>
          <w:sz w:val="24"/>
          <w:szCs w:val="24"/>
        </w:rPr>
      </w:pPr>
      <w:r>
        <w:rPr>
          <w:sz w:val="24"/>
          <w:szCs w:val="24"/>
        </w:rPr>
        <w:t>4 TL Kreuzkümmelsamen, im Mörser grob zerstoßen</w:t>
      </w:r>
    </w:p>
    <w:p w14:paraId="52401209" w14:textId="77777777" w:rsidR="00AD0E88" w:rsidRDefault="00AD0E88">
      <w:pPr>
        <w:rPr>
          <w:sz w:val="24"/>
          <w:szCs w:val="24"/>
        </w:rPr>
      </w:pPr>
      <w:r>
        <w:rPr>
          <w:sz w:val="24"/>
          <w:szCs w:val="24"/>
        </w:rPr>
        <w:t>1 EL Korianderkörner, in Mörser grob zerstoßen</w:t>
      </w:r>
    </w:p>
    <w:p w14:paraId="144386F8" w14:textId="77777777" w:rsidR="00AD0E88" w:rsidRPr="00EB6948" w:rsidRDefault="00AD0E88">
      <w:pPr>
        <w:rPr>
          <w:sz w:val="24"/>
          <w:szCs w:val="24"/>
        </w:rPr>
      </w:pPr>
      <w:r w:rsidRPr="00EB6948">
        <w:rPr>
          <w:sz w:val="24"/>
          <w:szCs w:val="24"/>
        </w:rPr>
        <w:t>2 EL Tomatenmark</w:t>
      </w:r>
    </w:p>
    <w:p w14:paraId="6C1C38FF" w14:textId="77777777" w:rsidR="00AD0E88" w:rsidRPr="00EB6948" w:rsidRDefault="00AD0E88">
      <w:pPr>
        <w:rPr>
          <w:sz w:val="24"/>
          <w:szCs w:val="24"/>
        </w:rPr>
      </w:pPr>
      <w:r w:rsidRPr="00EB6948">
        <w:rPr>
          <w:sz w:val="24"/>
          <w:szCs w:val="24"/>
        </w:rPr>
        <w:t>400 ml Olivenöl</w:t>
      </w:r>
    </w:p>
    <w:p w14:paraId="280FCC5A" w14:textId="77777777" w:rsidR="00AD0E88" w:rsidRPr="00EB6948" w:rsidRDefault="00AD0E88">
      <w:pPr>
        <w:rPr>
          <w:sz w:val="24"/>
          <w:szCs w:val="24"/>
        </w:rPr>
      </w:pPr>
      <w:r w:rsidRPr="00EB6948">
        <w:rPr>
          <w:sz w:val="24"/>
          <w:szCs w:val="24"/>
        </w:rPr>
        <w:t>Meersalzflocken</w:t>
      </w:r>
    </w:p>
    <w:p w14:paraId="4EB90FD7" w14:textId="77777777" w:rsidR="00AD0E88" w:rsidRPr="00EB6948" w:rsidRDefault="00AD0E88">
      <w:pPr>
        <w:rPr>
          <w:sz w:val="24"/>
          <w:szCs w:val="24"/>
        </w:rPr>
      </w:pPr>
    </w:p>
    <w:p w14:paraId="49CF7C99" w14:textId="77777777" w:rsidR="00AD0E88" w:rsidRPr="00EB6948" w:rsidRDefault="00AD0E88">
      <w:pPr>
        <w:rPr>
          <w:sz w:val="24"/>
          <w:szCs w:val="24"/>
        </w:rPr>
      </w:pPr>
    </w:p>
    <w:p w14:paraId="5AA7AEA3" w14:textId="25B20F68" w:rsidR="00AD0E88" w:rsidRPr="00B874E8" w:rsidRDefault="00B874E8">
      <w:pPr>
        <w:rPr>
          <w:i/>
          <w:iCs/>
          <w:sz w:val="24"/>
          <w:szCs w:val="24"/>
        </w:rPr>
      </w:pPr>
      <w:r w:rsidRPr="00B874E8">
        <w:rPr>
          <w:i/>
          <w:iCs/>
          <w:sz w:val="24"/>
          <w:szCs w:val="24"/>
        </w:rPr>
        <w:t xml:space="preserve">Für das </w:t>
      </w:r>
      <w:r w:rsidR="00AD0E88" w:rsidRPr="00B874E8">
        <w:rPr>
          <w:i/>
          <w:iCs/>
          <w:sz w:val="24"/>
          <w:szCs w:val="24"/>
        </w:rPr>
        <w:t>Püree</w:t>
      </w:r>
    </w:p>
    <w:p w14:paraId="74589460" w14:textId="77777777" w:rsidR="000D560F" w:rsidRDefault="00AD0E88">
      <w:pPr>
        <w:rPr>
          <w:sz w:val="24"/>
          <w:szCs w:val="24"/>
        </w:rPr>
      </w:pPr>
      <w:r w:rsidRPr="000D560F">
        <w:rPr>
          <w:sz w:val="24"/>
          <w:szCs w:val="24"/>
        </w:rPr>
        <w:t>1 Glas weiße Riesenbohnen (700 g)</w:t>
      </w:r>
      <w:r w:rsidR="000D560F" w:rsidRPr="000D560F">
        <w:rPr>
          <w:sz w:val="24"/>
          <w:szCs w:val="24"/>
        </w:rPr>
        <w:t>, abgetro</w:t>
      </w:r>
      <w:r w:rsidR="000D560F">
        <w:rPr>
          <w:sz w:val="24"/>
          <w:szCs w:val="24"/>
        </w:rPr>
        <w:t>pft</w:t>
      </w:r>
    </w:p>
    <w:p w14:paraId="1DCDBBD7" w14:textId="77777777" w:rsidR="000D560F" w:rsidRDefault="000D560F">
      <w:pPr>
        <w:rPr>
          <w:sz w:val="24"/>
          <w:szCs w:val="24"/>
        </w:rPr>
      </w:pPr>
      <w:r>
        <w:rPr>
          <w:sz w:val="24"/>
          <w:szCs w:val="24"/>
        </w:rPr>
        <w:t>1,5 EL Zitronensaft</w:t>
      </w:r>
    </w:p>
    <w:p w14:paraId="36DE02E3" w14:textId="77777777" w:rsidR="000D560F" w:rsidRDefault="000D560F">
      <w:pPr>
        <w:rPr>
          <w:sz w:val="24"/>
          <w:szCs w:val="24"/>
        </w:rPr>
      </w:pPr>
      <w:r>
        <w:rPr>
          <w:sz w:val="24"/>
          <w:szCs w:val="24"/>
        </w:rPr>
        <w:t>1 EL Olivenöl</w:t>
      </w:r>
    </w:p>
    <w:p w14:paraId="6A837281" w14:textId="77777777" w:rsidR="000D560F" w:rsidRDefault="000D560F">
      <w:pPr>
        <w:rPr>
          <w:sz w:val="24"/>
          <w:szCs w:val="24"/>
        </w:rPr>
      </w:pPr>
    </w:p>
    <w:p w14:paraId="69C2D73A" w14:textId="40EA3CA7" w:rsidR="00B874E8" w:rsidRDefault="00B874E8">
      <w:pPr>
        <w:rPr>
          <w:sz w:val="24"/>
          <w:szCs w:val="24"/>
        </w:rPr>
      </w:pPr>
      <w:r>
        <w:rPr>
          <w:sz w:val="24"/>
          <w:szCs w:val="24"/>
        </w:rPr>
        <w:t>Zubereitung:</w:t>
      </w:r>
    </w:p>
    <w:p w14:paraId="18D47541" w14:textId="77777777" w:rsidR="000D560F" w:rsidRPr="002C517D" w:rsidRDefault="000D560F" w:rsidP="00B40E8C">
      <w:pPr>
        <w:pStyle w:val="ListParagraph"/>
        <w:numPr>
          <w:ilvl w:val="0"/>
          <w:numId w:val="1526"/>
        </w:numPr>
        <w:spacing w:after="120"/>
        <w:ind w:left="714" w:hanging="357"/>
        <w:contextualSpacing w:val="0"/>
        <w:jc w:val="both"/>
        <w:rPr>
          <w:sz w:val="24"/>
          <w:szCs w:val="24"/>
        </w:rPr>
      </w:pPr>
      <w:r w:rsidRPr="002C517D">
        <w:rPr>
          <w:sz w:val="24"/>
          <w:szCs w:val="24"/>
        </w:rPr>
        <w:t>Den Backofen auf 150 Grad (Umluft) vorheizen.</w:t>
      </w:r>
    </w:p>
    <w:p w14:paraId="7750959D" w14:textId="1BAD9C5B" w:rsidR="00C218B1" w:rsidRPr="002C517D" w:rsidRDefault="000D560F" w:rsidP="00B40E8C">
      <w:pPr>
        <w:pStyle w:val="ListParagraph"/>
        <w:numPr>
          <w:ilvl w:val="0"/>
          <w:numId w:val="1526"/>
        </w:numPr>
        <w:spacing w:after="120"/>
        <w:ind w:left="714" w:hanging="357"/>
        <w:contextualSpacing w:val="0"/>
        <w:jc w:val="both"/>
        <w:rPr>
          <w:sz w:val="24"/>
          <w:szCs w:val="24"/>
        </w:rPr>
      </w:pPr>
      <w:r w:rsidRPr="002C517D">
        <w:rPr>
          <w:sz w:val="24"/>
          <w:szCs w:val="24"/>
        </w:rPr>
        <w:t xml:space="preserve">Die Zutaten </w:t>
      </w:r>
      <w:r w:rsidR="00BA2E28" w:rsidRPr="002C517D">
        <w:rPr>
          <w:sz w:val="24"/>
          <w:szCs w:val="24"/>
        </w:rPr>
        <w:t>für die Portobello-Steaks mit 1 EL Meersalzflocken in einen großen ofenfesten Topf mit passendem Deckel geben. Die Pilze so arrangieren, dass die Wölbung der Köpfe nach oben zeigt, dann ein Stück Backpapier darauflegen und damit alles nach unten drücken. Den Deckel auflegen und den Topf für 1 Stunde in den Backofen stellen. Die Pilze wenden, Papier und Deckel wieder auflegen und den Topf für weitere 20 Minuten in den Ofen stellen bis die Pilze sehr weich sind, aber n</w:t>
      </w:r>
      <w:r w:rsidR="00106493" w:rsidRPr="002C517D">
        <w:rPr>
          <w:sz w:val="24"/>
          <w:szCs w:val="24"/>
        </w:rPr>
        <w:t>o</w:t>
      </w:r>
      <w:r w:rsidR="00BA2E28" w:rsidRPr="002C517D">
        <w:rPr>
          <w:sz w:val="24"/>
          <w:szCs w:val="24"/>
        </w:rPr>
        <w:t xml:space="preserve">ch nicht zerfallen. Die Pilze </w:t>
      </w:r>
      <w:r w:rsidR="00C218B1" w:rsidRPr="002C517D">
        <w:rPr>
          <w:sz w:val="24"/>
          <w:szCs w:val="24"/>
        </w:rPr>
        <w:t>auf ein Schneidebrett legen. Halbieren und beiseitestellen.</w:t>
      </w:r>
    </w:p>
    <w:p w14:paraId="73990D6E" w14:textId="63D907DB" w:rsidR="00342B63" w:rsidRPr="002C517D" w:rsidRDefault="00C218B1" w:rsidP="00B40E8C">
      <w:pPr>
        <w:pStyle w:val="ListParagraph"/>
        <w:numPr>
          <w:ilvl w:val="0"/>
          <w:numId w:val="1526"/>
        </w:numPr>
        <w:spacing w:after="120"/>
        <w:ind w:left="714" w:hanging="357"/>
        <w:contextualSpacing w:val="0"/>
        <w:jc w:val="both"/>
        <w:rPr>
          <w:sz w:val="24"/>
          <w:szCs w:val="24"/>
        </w:rPr>
      </w:pPr>
      <w:r w:rsidRPr="002C517D">
        <w:rPr>
          <w:sz w:val="24"/>
          <w:szCs w:val="24"/>
        </w:rPr>
        <w:lastRenderedPageBreak/>
        <w:t>Mit einem Löffel Knoblauch, Zwiebel und Chilischote aus dem Topf nehmen</w:t>
      </w:r>
      <w:r w:rsidR="00342B63" w:rsidRPr="002C517D">
        <w:rPr>
          <w:sz w:val="24"/>
          <w:szCs w:val="24"/>
        </w:rPr>
        <w:t>. Glatt pürieren. D</w:t>
      </w:r>
      <w:r w:rsidR="00106493" w:rsidRPr="002C517D">
        <w:rPr>
          <w:sz w:val="24"/>
          <w:szCs w:val="24"/>
        </w:rPr>
        <w:t>as</w:t>
      </w:r>
      <w:r w:rsidR="00342B63" w:rsidRPr="002C517D">
        <w:rPr>
          <w:sz w:val="24"/>
          <w:szCs w:val="24"/>
        </w:rPr>
        <w:t xml:space="preserve"> Püree zusammen mit den Pilzen zurück in den </w:t>
      </w:r>
      <w:r w:rsidR="005B2F6B" w:rsidRPr="002C517D">
        <w:rPr>
          <w:sz w:val="24"/>
          <w:szCs w:val="24"/>
        </w:rPr>
        <w:t>T</w:t>
      </w:r>
      <w:r w:rsidR="00342B63" w:rsidRPr="002C517D">
        <w:rPr>
          <w:sz w:val="24"/>
          <w:szCs w:val="24"/>
        </w:rPr>
        <w:t>opf geben. Bei mittlerer bis hoher Temperaturn noch etwa 5 Minuten erhitzen.</w:t>
      </w:r>
    </w:p>
    <w:p w14:paraId="0B39E13A" w14:textId="77777777" w:rsidR="00342B63" w:rsidRPr="002C517D" w:rsidRDefault="00342B63" w:rsidP="00B40E8C">
      <w:pPr>
        <w:pStyle w:val="ListParagraph"/>
        <w:numPr>
          <w:ilvl w:val="0"/>
          <w:numId w:val="1526"/>
        </w:numPr>
        <w:spacing w:after="120"/>
        <w:ind w:left="714" w:hanging="357"/>
        <w:contextualSpacing w:val="0"/>
        <w:jc w:val="both"/>
        <w:rPr>
          <w:sz w:val="24"/>
          <w:szCs w:val="24"/>
        </w:rPr>
      </w:pPr>
      <w:r w:rsidRPr="002C517D">
        <w:rPr>
          <w:sz w:val="24"/>
          <w:szCs w:val="24"/>
        </w:rPr>
        <w:t>Während die Pize garen, für das Bohnenpüree die weißen Bohnen mit dem Zitronensaft, dem Olivenöl, ½ TL Meersalzflocken und 2 EL Wasser sehr, sehr glatt pürieren. Das Püree in einen Topf geben und bei mittlerer bis hoher Temperatur unter Rühren erwärmen, bis es durch und durch heiß ist.</w:t>
      </w:r>
    </w:p>
    <w:p w14:paraId="7D44F98E" w14:textId="77777777" w:rsidR="005B2F6B" w:rsidRPr="002C517D" w:rsidRDefault="00342B63" w:rsidP="00B40E8C">
      <w:pPr>
        <w:pStyle w:val="ListParagraph"/>
        <w:numPr>
          <w:ilvl w:val="0"/>
          <w:numId w:val="1526"/>
        </w:numPr>
        <w:spacing w:after="120"/>
        <w:ind w:left="714" w:hanging="357"/>
        <w:contextualSpacing w:val="0"/>
        <w:jc w:val="both"/>
        <w:rPr>
          <w:sz w:val="24"/>
          <w:szCs w:val="24"/>
        </w:rPr>
      </w:pPr>
      <w:r w:rsidRPr="002C517D">
        <w:rPr>
          <w:sz w:val="24"/>
          <w:szCs w:val="24"/>
        </w:rPr>
        <w:t xml:space="preserve">Zum Servieren das Bohnenpüree auf den </w:t>
      </w:r>
      <w:r w:rsidR="00106493" w:rsidRPr="002C517D">
        <w:rPr>
          <w:sz w:val="24"/>
          <w:szCs w:val="24"/>
        </w:rPr>
        <w:t>T</w:t>
      </w:r>
      <w:r w:rsidRPr="002C517D">
        <w:rPr>
          <w:sz w:val="24"/>
          <w:szCs w:val="24"/>
        </w:rPr>
        <w:t>ellern verteilen. Auf jeden Teller vier Pilzhälften geben und großzügig etwas von dem Öl und den Aromaten dar</w:t>
      </w:r>
      <w:r w:rsidR="00106493" w:rsidRPr="002C517D">
        <w:rPr>
          <w:sz w:val="24"/>
          <w:szCs w:val="24"/>
        </w:rPr>
        <w:t>auflö</w:t>
      </w:r>
      <w:r w:rsidR="005B2F6B" w:rsidRPr="002C517D">
        <w:rPr>
          <w:sz w:val="24"/>
          <w:szCs w:val="24"/>
        </w:rPr>
        <w:t>ffel</w:t>
      </w:r>
      <w:r w:rsidRPr="002C517D">
        <w:rPr>
          <w:sz w:val="24"/>
          <w:szCs w:val="24"/>
        </w:rPr>
        <w:t>n.</w:t>
      </w:r>
    </w:p>
    <w:p w14:paraId="18EF1CAF" w14:textId="77777777" w:rsidR="005B2F6B" w:rsidRDefault="005B2F6B" w:rsidP="002C517D">
      <w:pPr>
        <w:jc w:val="both"/>
        <w:rPr>
          <w:sz w:val="24"/>
          <w:szCs w:val="24"/>
        </w:rPr>
      </w:pPr>
    </w:p>
    <w:p w14:paraId="3DDBBFBC" w14:textId="77777777" w:rsidR="00C329D9" w:rsidRDefault="005B2F6B" w:rsidP="002C517D">
      <w:pPr>
        <w:ind w:left="760" w:hanging="760"/>
        <w:jc w:val="both"/>
        <w:rPr>
          <w:sz w:val="24"/>
          <w:szCs w:val="24"/>
        </w:rPr>
      </w:pPr>
      <w:r>
        <w:rPr>
          <w:sz w:val="24"/>
          <w:szCs w:val="24"/>
        </w:rPr>
        <w:t>Info:</w:t>
      </w:r>
      <w:r>
        <w:rPr>
          <w:sz w:val="24"/>
          <w:szCs w:val="24"/>
        </w:rPr>
        <w:tab/>
        <w:t>Auch dieses Gericht habe ich schon mal gekocht. Es schmeckt fantastisch. Die Pilze</w:t>
      </w:r>
      <w:r w:rsidR="002C517D">
        <w:rPr>
          <w:sz w:val="24"/>
          <w:szCs w:val="24"/>
        </w:rPr>
        <w:t xml:space="preserve"> </w:t>
      </w:r>
      <w:r>
        <w:rPr>
          <w:sz w:val="24"/>
          <w:szCs w:val="24"/>
        </w:rPr>
        <w:t xml:space="preserve">sind so wunderbar und schmecken </w:t>
      </w:r>
      <w:r w:rsidR="002C517D">
        <w:rPr>
          <w:sz w:val="24"/>
          <w:szCs w:val="24"/>
        </w:rPr>
        <w:t>ganz anders als man von Pilzen erwartet. Und die Gäste waren echt begeistert.</w:t>
      </w:r>
    </w:p>
    <w:p w14:paraId="60493FCA" w14:textId="77777777" w:rsidR="00C329D9" w:rsidRDefault="00C329D9">
      <w:pPr>
        <w:rPr>
          <w:sz w:val="24"/>
          <w:szCs w:val="24"/>
        </w:rPr>
      </w:pPr>
      <w:r>
        <w:rPr>
          <w:sz w:val="24"/>
          <w:szCs w:val="24"/>
        </w:rPr>
        <w:br w:type="page"/>
      </w:r>
    </w:p>
    <w:p w14:paraId="3DD3A4D3" w14:textId="3146DA6B" w:rsidR="00D30321" w:rsidRDefault="00C329D9" w:rsidP="009D271C">
      <w:pPr>
        <w:pStyle w:val="Heading2"/>
        <w:spacing w:after="240"/>
      </w:pPr>
      <w:r>
        <w:lastRenderedPageBreak/>
        <w:t>Gegrillte Portobello</w:t>
      </w:r>
      <w:r w:rsidR="00D30321">
        <w:t>-Pilze</w:t>
      </w:r>
      <w:r w:rsidR="009D271C">
        <w:rPr>
          <w:rStyle w:val="FootnoteReference"/>
        </w:rPr>
        <w:footnoteReference w:id="914"/>
      </w:r>
    </w:p>
    <w:p w14:paraId="3C39D267" w14:textId="77777777" w:rsidR="00D30321" w:rsidRDefault="00D30321" w:rsidP="00C329D9">
      <w:pPr>
        <w:jc w:val="both"/>
        <w:rPr>
          <w:sz w:val="24"/>
          <w:szCs w:val="24"/>
        </w:rPr>
      </w:pPr>
      <w:r w:rsidRPr="009D271C">
        <w:rPr>
          <w:sz w:val="24"/>
          <w:szCs w:val="24"/>
          <w:u w:val="single"/>
        </w:rPr>
        <w:t xml:space="preserve">Zutaten </w:t>
      </w:r>
      <w:r>
        <w:rPr>
          <w:sz w:val="24"/>
          <w:szCs w:val="24"/>
        </w:rPr>
        <w:t>für 6 Portionen</w:t>
      </w:r>
    </w:p>
    <w:p w14:paraId="083C824B" w14:textId="77777777" w:rsidR="00D30321" w:rsidRDefault="00D30321" w:rsidP="00C329D9">
      <w:pPr>
        <w:jc w:val="both"/>
        <w:rPr>
          <w:sz w:val="24"/>
          <w:szCs w:val="24"/>
        </w:rPr>
      </w:pPr>
      <w:r>
        <w:rPr>
          <w:sz w:val="24"/>
          <w:szCs w:val="24"/>
        </w:rPr>
        <w:t>1 Knoblauchzehe</w:t>
      </w:r>
    </w:p>
    <w:p w14:paraId="07C8109F" w14:textId="77777777" w:rsidR="00D30321" w:rsidRDefault="00D30321" w:rsidP="00C329D9">
      <w:pPr>
        <w:jc w:val="both"/>
        <w:rPr>
          <w:sz w:val="24"/>
          <w:szCs w:val="24"/>
        </w:rPr>
      </w:pPr>
      <w:r>
        <w:rPr>
          <w:sz w:val="24"/>
          <w:szCs w:val="24"/>
        </w:rPr>
        <w:t>4 Stiele glatte Petersilie</w:t>
      </w:r>
    </w:p>
    <w:p w14:paraId="40A316B0" w14:textId="77777777" w:rsidR="00D30321" w:rsidRPr="00AD1DCF" w:rsidRDefault="00D30321" w:rsidP="00C329D9">
      <w:pPr>
        <w:jc w:val="both"/>
        <w:rPr>
          <w:sz w:val="24"/>
          <w:szCs w:val="24"/>
        </w:rPr>
      </w:pPr>
      <w:r w:rsidRPr="00AD1DCF">
        <w:rPr>
          <w:sz w:val="24"/>
          <w:szCs w:val="24"/>
        </w:rPr>
        <w:t>11 EL Olivenöl</w:t>
      </w:r>
    </w:p>
    <w:p w14:paraId="24A6D2AB" w14:textId="4B82AD69" w:rsidR="00D30321" w:rsidRPr="00D30321" w:rsidRDefault="00D30321" w:rsidP="00C329D9">
      <w:pPr>
        <w:jc w:val="both"/>
        <w:rPr>
          <w:sz w:val="24"/>
          <w:szCs w:val="24"/>
          <w:lang w:val="en-US"/>
        </w:rPr>
      </w:pPr>
      <w:r w:rsidRPr="00D30321">
        <w:rPr>
          <w:sz w:val="24"/>
          <w:szCs w:val="24"/>
          <w:lang w:val="en-US"/>
        </w:rPr>
        <w:t>Salz, Pfeffer</w:t>
      </w:r>
    </w:p>
    <w:p w14:paraId="2CD6C508" w14:textId="77777777" w:rsidR="00826014" w:rsidRDefault="00D30321" w:rsidP="00C329D9">
      <w:pPr>
        <w:jc w:val="both"/>
        <w:rPr>
          <w:sz w:val="24"/>
          <w:szCs w:val="24"/>
          <w:lang w:val="en-US"/>
        </w:rPr>
      </w:pPr>
      <w:r w:rsidRPr="00D30321">
        <w:rPr>
          <w:sz w:val="24"/>
          <w:szCs w:val="24"/>
          <w:lang w:val="en-US"/>
        </w:rPr>
        <w:t>6 Porto</w:t>
      </w:r>
      <w:r>
        <w:rPr>
          <w:sz w:val="24"/>
          <w:szCs w:val="24"/>
          <w:lang w:val="en-US"/>
        </w:rPr>
        <w:t>bello-Pile à</w:t>
      </w:r>
      <w:r w:rsidR="00826014">
        <w:rPr>
          <w:sz w:val="24"/>
          <w:szCs w:val="24"/>
          <w:lang w:val="en-US"/>
        </w:rPr>
        <w:t xml:space="preserve"> 150 g</w:t>
      </w:r>
    </w:p>
    <w:p w14:paraId="25178F10" w14:textId="77777777" w:rsidR="00826014" w:rsidRPr="00AD1DCF" w:rsidRDefault="00826014" w:rsidP="00C329D9">
      <w:pPr>
        <w:jc w:val="both"/>
        <w:rPr>
          <w:sz w:val="24"/>
          <w:szCs w:val="24"/>
        </w:rPr>
      </w:pPr>
      <w:r w:rsidRPr="00AD1DCF">
        <w:rPr>
          <w:sz w:val="24"/>
          <w:szCs w:val="24"/>
        </w:rPr>
        <w:t>70 g Haselnusskerne (ohne Haut)</w:t>
      </w:r>
    </w:p>
    <w:p w14:paraId="5D4F83BF" w14:textId="77777777" w:rsidR="00826014" w:rsidRPr="00AD1DCF" w:rsidRDefault="00826014" w:rsidP="00C329D9">
      <w:pPr>
        <w:jc w:val="both"/>
        <w:rPr>
          <w:sz w:val="24"/>
          <w:szCs w:val="24"/>
        </w:rPr>
      </w:pPr>
      <w:r w:rsidRPr="00AD1DCF">
        <w:rPr>
          <w:sz w:val="24"/>
          <w:szCs w:val="24"/>
        </w:rPr>
        <w:t>1 rote Zwiebel</w:t>
      </w:r>
    </w:p>
    <w:p w14:paraId="4D4FFD67" w14:textId="77777777" w:rsidR="00826014" w:rsidRPr="00AD1DCF" w:rsidRDefault="00826014" w:rsidP="00C329D9">
      <w:pPr>
        <w:jc w:val="both"/>
        <w:rPr>
          <w:sz w:val="24"/>
          <w:szCs w:val="24"/>
        </w:rPr>
      </w:pPr>
      <w:r w:rsidRPr="00AD1DCF">
        <w:rPr>
          <w:sz w:val="24"/>
          <w:szCs w:val="24"/>
        </w:rPr>
        <w:t>400 g gemischte Tomaten</w:t>
      </w:r>
    </w:p>
    <w:p w14:paraId="517BCB74" w14:textId="77777777" w:rsidR="00826014" w:rsidRDefault="00826014" w:rsidP="00C329D9">
      <w:pPr>
        <w:jc w:val="both"/>
        <w:rPr>
          <w:sz w:val="24"/>
          <w:szCs w:val="24"/>
        </w:rPr>
      </w:pPr>
      <w:r w:rsidRPr="00826014">
        <w:rPr>
          <w:sz w:val="24"/>
          <w:szCs w:val="24"/>
        </w:rPr>
        <w:t>50 g schwarze Oliven ohne Stein</w:t>
      </w:r>
      <w:r>
        <w:rPr>
          <w:sz w:val="24"/>
          <w:szCs w:val="24"/>
        </w:rPr>
        <w:t>; in Öl</w:t>
      </w:r>
    </w:p>
    <w:p w14:paraId="21A44CB4" w14:textId="77777777" w:rsidR="00826014" w:rsidRDefault="00826014" w:rsidP="00C329D9">
      <w:pPr>
        <w:jc w:val="both"/>
        <w:rPr>
          <w:sz w:val="24"/>
          <w:szCs w:val="24"/>
        </w:rPr>
      </w:pPr>
      <w:r>
        <w:rPr>
          <w:sz w:val="24"/>
          <w:szCs w:val="24"/>
        </w:rPr>
        <w:t>5 Stiele Minze</w:t>
      </w:r>
    </w:p>
    <w:p w14:paraId="186B586E" w14:textId="77777777" w:rsidR="00826014" w:rsidRDefault="00826014" w:rsidP="00C329D9">
      <w:pPr>
        <w:jc w:val="both"/>
        <w:rPr>
          <w:sz w:val="24"/>
          <w:szCs w:val="24"/>
        </w:rPr>
      </w:pPr>
      <w:r>
        <w:rPr>
          <w:sz w:val="24"/>
          <w:szCs w:val="24"/>
        </w:rPr>
        <w:t>1 Römersalat</w:t>
      </w:r>
    </w:p>
    <w:p w14:paraId="0A4E77B8" w14:textId="77777777" w:rsidR="00826014" w:rsidRDefault="00826014" w:rsidP="00C329D9">
      <w:pPr>
        <w:jc w:val="both"/>
        <w:rPr>
          <w:sz w:val="24"/>
          <w:szCs w:val="24"/>
        </w:rPr>
      </w:pPr>
      <w:r>
        <w:rPr>
          <w:sz w:val="24"/>
          <w:szCs w:val="24"/>
        </w:rPr>
        <w:t>2-3 EL Zitronensaft</w:t>
      </w:r>
    </w:p>
    <w:p w14:paraId="6AB9F563" w14:textId="77777777" w:rsidR="00826014" w:rsidRDefault="00826014" w:rsidP="00C329D9">
      <w:pPr>
        <w:jc w:val="both"/>
        <w:rPr>
          <w:sz w:val="24"/>
          <w:szCs w:val="24"/>
        </w:rPr>
      </w:pPr>
      <w:r>
        <w:rPr>
          <w:sz w:val="24"/>
          <w:szCs w:val="24"/>
        </w:rPr>
        <w:t>Zucker</w:t>
      </w:r>
    </w:p>
    <w:p w14:paraId="04F6D340" w14:textId="77777777" w:rsidR="00826014" w:rsidRDefault="00826014" w:rsidP="00C329D9">
      <w:pPr>
        <w:jc w:val="both"/>
        <w:rPr>
          <w:sz w:val="24"/>
          <w:szCs w:val="24"/>
        </w:rPr>
      </w:pPr>
      <w:r>
        <w:rPr>
          <w:sz w:val="24"/>
          <w:szCs w:val="24"/>
        </w:rPr>
        <w:t>100 g Schafskäse</w:t>
      </w:r>
    </w:p>
    <w:p w14:paraId="4F0C7004" w14:textId="77777777" w:rsidR="00826014" w:rsidRDefault="00826014" w:rsidP="00C329D9">
      <w:pPr>
        <w:jc w:val="both"/>
        <w:rPr>
          <w:sz w:val="24"/>
          <w:szCs w:val="24"/>
        </w:rPr>
      </w:pPr>
    </w:p>
    <w:p w14:paraId="0D48F169" w14:textId="77777777" w:rsidR="00826014" w:rsidRDefault="00826014" w:rsidP="00C329D9">
      <w:pPr>
        <w:jc w:val="both"/>
        <w:rPr>
          <w:sz w:val="24"/>
          <w:szCs w:val="24"/>
        </w:rPr>
      </w:pPr>
      <w:r>
        <w:rPr>
          <w:sz w:val="24"/>
          <w:szCs w:val="24"/>
        </w:rPr>
        <w:t>Zubereitungszeit:</w:t>
      </w:r>
      <w:r>
        <w:rPr>
          <w:sz w:val="24"/>
          <w:szCs w:val="24"/>
        </w:rPr>
        <w:tab/>
        <w:t>50 Minuten</w:t>
      </w:r>
    </w:p>
    <w:p w14:paraId="15793843" w14:textId="77777777" w:rsidR="00826014" w:rsidRPr="00980521" w:rsidRDefault="00826014" w:rsidP="00B40E8C">
      <w:pPr>
        <w:pStyle w:val="ListParagraph"/>
        <w:numPr>
          <w:ilvl w:val="0"/>
          <w:numId w:val="1908"/>
        </w:numPr>
        <w:spacing w:after="120"/>
        <w:ind w:left="714" w:hanging="357"/>
        <w:contextualSpacing w:val="0"/>
        <w:jc w:val="both"/>
        <w:rPr>
          <w:sz w:val="24"/>
          <w:szCs w:val="24"/>
        </w:rPr>
      </w:pPr>
      <w:r w:rsidRPr="00980521">
        <w:rPr>
          <w:sz w:val="24"/>
          <w:szCs w:val="24"/>
        </w:rPr>
        <w:t>Knoblauch fein hacken, Petersilienblätter von den Stielen zupfen und fein hacken. Mit 4 EL Olivenöl, Salz und Pfeffer verrühren. Pilzstiele knapp unterhalb der Kappen schneiden. Kappen auf beiden Seiten mit dem Kräuteröl bestreichen.</w:t>
      </w:r>
    </w:p>
    <w:p w14:paraId="23A054BD" w14:textId="0A3ECAEE" w:rsidR="00B24CC3" w:rsidRPr="00980521" w:rsidRDefault="00826014" w:rsidP="00B40E8C">
      <w:pPr>
        <w:pStyle w:val="ListParagraph"/>
        <w:numPr>
          <w:ilvl w:val="0"/>
          <w:numId w:val="1908"/>
        </w:numPr>
        <w:spacing w:after="120"/>
        <w:ind w:left="714" w:hanging="357"/>
        <w:contextualSpacing w:val="0"/>
        <w:jc w:val="both"/>
        <w:rPr>
          <w:sz w:val="24"/>
          <w:szCs w:val="24"/>
        </w:rPr>
      </w:pPr>
      <w:r w:rsidRPr="00980521">
        <w:rPr>
          <w:sz w:val="24"/>
          <w:szCs w:val="24"/>
        </w:rPr>
        <w:t xml:space="preserve">Nüsse in </w:t>
      </w:r>
      <w:r w:rsidR="00980521" w:rsidRPr="00980521">
        <w:rPr>
          <w:sz w:val="24"/>
          <w:szCs w:val="24"/>
        </w:rPr>
        <w:t>einer</w:t>
      </w:r>
      <w:r w:rsidRPr="00980521">
        <w:rPr>
          <w:sz w:val="24"/>
          <w:szCs w:val="24"/>
        </w:rPr>
        <w:t xml:space="preserve"> Pfanne in 2 EL Öl hellbraun rösten, abkühlen lassen und grob hacken. Zwiebel fein hacken</w:t>
      </w:r>
      <w:r w:rsidR="0013358F" w:rsidRPr="00980521">
        <w:rPr>
          <w:sz w:val="24"/>
          <w:szCs w:val="24"/>
        </w:rPr>
        <w:t>. Tomaten waschen, putzen und grob in Würfel schneiden. Oliven grob hacken. Minzblättchen von den Stielen zupfen und fein s</w:t>
      </w:r>
      <w:r w:rsidR="00F4700F" w:rsidRPr="00980521">
        <w:rPr>
          <w:sz w:val="24"/>
          <w:szCs w:val="24"/>
        </w:rPr>
        <w:t>ch</w:t>
      </w:r>
      <w:r w:rsidR="0013358F" w:rsidRPr="00980521">
        <w:rPr>
          <w:sz w:val="24"/>
          <w:szCs w:val="24"/>
        </w:rPr>
        <w:t>neiden. Nüsse, Zwiebeln</w:t>
      </w:r>
      <w:r w:rsidR="00B24CC3" w:rsidRPr="00980521">
        <w:rPr>
          <w:sz w:val="24"/>
          <w:szCs w:val="24"/>
        </w:rPr>
        <w:t>, Tomaten, Oliven und Minze in ei</w:t>
      </w:r>
      <w:r w:rsidR="00980521" w:rsidRPr="00980521">
        <w:rPr>
          <w:sz w:val="24"/>
          <w:szCs w:val="24"/>
        </w:rPr>
        <w:t>ne</w:t>
      </w:r>
      <w:r w:rsidR="00B24CC3" w:rsidRPr="00980521">
        <w:rPr>
          <w:sz w:val="24"/>
          <w:szCs w:val="24"/>
        </w:rPr>
        <w:t>r Schale mischen.</w:t>
      </w:r>
    </w:p>
    <w:p w14:paraId="382FB4E6" w14:textId="58577CF2" w:rsidR="00F70B6C" w:rsidRPr="00980521" w:rsidRDefault="00B24CC3" w:rsidP="00B40E8C">
      <w:pPr>
        <w:pStyle w:val="ListParagraph"/>
        <w:numPr>
          <w:ilvl w:val="0"/>
          <w:numId w:val="1908"/>
        </w:numPr>
        <w:spacing w:after="120"/>
        <w:ind w:left="714" w:hanging="357"/>
        <w:contextualSpacing w:val="0"/>
        <w:jc w:val="both"/>
        <w:rPr>
          <w:sz w:val="24"/>
          <w:szCs w:val="24"/>
        </w:rPr>
      </w:pPr>
      <w:r w:rsidRPr="00980521">
        <w:rPr>
          <w:sz w:val="24"/>
          <w:szCs w:val="24"/>
        </w:rPr>
        <w:t xml:space="preserve">Pilze auf den heißen Grill geschlossen 15-20 Minuten grillen, dabei mehrmals wenden. Römersalat auf </w:t>
      </w:r>
      <w:r w:rsidR="00980521" w:rsidRPr="00980521">
        <w:rPr>
          <w:sz w:val="24"/>
          <w:szCs w:val="24"/>
        </w:rPr>
        <w:t>einer</w:t>
      </w:r>
      <w:r w:rsidRPr="00980521">
        <w:rPr>
          <w:sz w:val="24"/>
          <w:szCs w:val="24"/>
        </w:rPr>
        <w:t xml:space="preserve"> Platte anrichten, Pilze darauf verteilen</w:t>
      </w:r>
      <w:r w:rsidR="00F4700F" w:rsidRPr="00980521">
        <w:rPr>
          <w:sz w:val="24"/>
          <w:szCs w:val="24"/>
        </w:rPr>
        <w:t xml:space="preserve">. </w:t>
      </w:r>
      <w:r w:rsidR="00980521" w:rsidRPr="00980521">
        <w:rPr>
          <w:sz w:val="24"/>
          <w:szCs w:val="24"/>
        </w:rPr>
        <w:t>G</w:t>
      </w:r>
      <w:r w:rsidR="00F4700F" w:rsidRPr="00980521">
        <w:rPr>
          <w:sz w:val="24"/>
          <w:szCs w:val="24"/>
        </w:rPr>
        <w:t>emüse mit der Vinaigrette mischen, über Pilzen und Salat verteilen. Schafkäse darüberbröckeln. Mi Salz und Pfeffer abschmecken, sofort servieren.</w:t>
      </w:r>
      <w:r w:rsidR="00F70B6C" w:rsidRPr="00980521">
        <w:rPr>
          <w:sz w:val="24"/>
          <w:szCs w:val="24"/>
        </w:rPr>
        <w:br w:type="page"/>
      </w:r>
    </w:p>
    <w:p w14:paraId="56B9CCFB" w14:textId="77777777" w:rsidR="00571701" w:rsidRDefault="00571701" w:rsidP="00571701">
      <w:pPr>
        <w:pStyle w:val="Heading2"/>
        <w:spacing w:after="240"/>
      </w:pPr>
      <w:r>
        <w:lastRenderedPageBreak/>
        <w:t>Portobello-Sandwich mit Balsamico-Aioli</w:t>
      </w:r>
      <w:r>
        <w:rPr>
          <w:rStyle w:val="FootnoteReference"/>
        </w:rPr>
        <w:footnoteReference w:id="915"/>
      </w:r>
      <w:r>
        <w:t xml:space="preserve"> </w:t>
      </w:r>
    </w:p>
    <w:p w14:paraId="30F9A23C" w14:textId="77777777" w:rsidR="00571701" w:rsidRDefault="00571701" w:rsidP="00571701">
      <w:pPr>
        <w:rPr>
          <w:sz w:val="24"/>
          <w:szCs w:val="24"/>
        </w:rPr>
      </w:pPr>
      <w:r w:rsidRPr="00D91D76">
        <w:rPr>
          <w:sz w:val="24"/>
          <w:szCs w:val="24"/>
          <w:u w:val="single"/>
        </w:rPr>
        <w:t>Zutaten</w:t>
      </w:r>
      <w:r>
        <w:rPr>
          <w:sz w:val="24"/>
          <w:szCs w:val="24"/>
        </w:rPr>
        <w:t xml:space="preserve"> (für 6 Portionen)</w:t>
      </w:r>
    </w:p>
    <w:p w14:paraId="73D1A498" w14:textId="77777777" w:rsidR="00571701" w:rsidRPr="00216BBE" w:rsidRDefault="00571701" w:rsidP="00571701">
      <w:pPr>
        <w:rPr>
          <w:i/>
          <w:iCs/>
          <w:sz w:val="24"/>
          <w:szCs w:val="24"/>
        </w:rPr>
      </w:pPr>
      <w:r w:rsidRPr="00216BBE">
        <w:rPr>
          <w:i/>
          <w:iCs/>
          <w:sz w:val="24"/>
          <w:szCs w:val="24"/>
        </w:rPr>
        <w:t>Für das Aioli</w:t>
      </w:r>
      <w:r>
        <w:rPr>
          <w:i/>
          <w:iCs/>
          <w:sz w:val="24"/>
          <w:szCs w:val="24"/>
        </w:rPr>
        <w:t>:</w:t>
      </w:r>
    </w:p>
    <w:p w14:paraId="4CA46264" w14:textId="77777777" w:rsidR="00571701" w:rsidRPr="003B3F98" w:rsidRDefault="00571701" w:rsidP="00571701">
      <w:pPr>
        <w:rPr>
          <w:sz w:val="24"/>
          <w:szCs w:val="24"/>
        </w:rPr>
      </w:pPr>
      <w:r w:rsidRPr="003B3F98">
        <w:rPr>
          <w:sz w:val="24"/>
          <w:szCs w:val="24"/>
        </w:rPr>
        <w:t>5 EL Mayonnaise</w:t>
      </w:r>
    </w:p>
    <w:p w14:paraId="595F63E1" w14:textId="77777777" w:rsidR="00571701" w:rsidRPr="003B3F98" w:rsidRDefault="00571701" w:rsidP="00571701">
      <w:pPr>
        <w:rPr>
          <w:sz w:val="24"/>
          <w:szCs w:val="24"/>
        </w:rPr>
      </w:pPr>
      <w:r w:rsidRPr="003B3F98">
        <w:rPr>
          <w:sz w:val="24"/>
          <w:szCs w:val="24"/>
        </w:rPr>
        <w:t>2 EL Aceto balsamico</w:t>
      </w:r>
    </w:p>
    <w:p w14:paraId="3B878881" w14:textId="77777777" w:rsidR="00571701" w:rsidRPr="003B3F98" w:rsidRDefault="00571701" w:rsidP="00571701">
      <w:pPr>
        <w:rPr>
          <w:sz w:val="24"/>
          <w:szCs w:val="24"/>
        </w:rPr>
      </w:pPr>
      <w:r w:rsidRPr="003B3F98">
        <w:rPr>
          <w:sz w:val="24"/>
          <w:szCs w:val="24"/>
        </w:rPr>
        <w:t>1 TL grobes Meersalz</w:t>
      </w:r>
    </w:p>
    <w:p w14:paraId="598C8791" w14:textId="77777777" w:rsidR="00571701" w:rsidRDefault="00571701" w:rsidP="00571701">
      <w:pPr>
        <w:rPr>
          <w:sz w:val="24"/>
          <w:szCs w:val="24"/>
        </w:rPr>
      </w:pPr>
      <w:r>
        <w:rPr>
          <w:sz w:val="24"/>
          <w:szCs w:val="24"/>
        </w:rPr>
        <w:t>½ TL fein gehackter Knoblauch</w:t>
      </w:r>
    </w:p>
    <w:p w14:paraId="7F39A32F" w14:textId="77777777" w:rsidR="00571701" w:rsidRDefault="00571701" w:rsidP="00571701">
      <w:pPr>
        <w:rPr>
          <w:sz w:val="24"/>
          <w:szCs w:val="24"/>
        </w:rPr>
      </w:pPr>
    </w:p>
    <w:p w14:paraId="61363649" w14:textId="77777777" w:rsidR="00571701" w:rsidRPr="00216BBE" w:rsidRDefault="00571701" w:rsidP="00571701">
      <w:pPr>
        <w:rPr>
          <w:i/>
          <w:iCs/>
          <w:sz w:val="24"/>
          <w:szCs w:val="24"/>
        </w:rPr>
      </w:pPr>
      <w:r w:rsidRPr="00216BBE">
        <w:rPr>
          <w:i/>
          <w:iCs/>
          <w:sz w:val="24"/>
          <w:szCs w:val="24"/>
        </w:rPr>
        <w:t>Für die Marinade</w:t>
      </w:r>
      <w:r>
        <w:rPr>
          <w:i/>
          <w:iCs/>
          <w:sz w:val="24"/>
          <w:szCs w:val="24"/>
        </w:rPr>
        <w:t>:</w:t>
      </w:r>
    </w:p>
    <w:p w14:paraId="77CD843B" w14:textId="77777777" w:rsidR="00571701" w:rsidRDefault="00571701" w:rsidP="00571701">
      <w:pPr>
        <w:rPr>
          <w:sz w:val="24"/>
          <w:szCs w:val="24"/>
        </w:rPr>
      </w:pPr>
      <w:r>
        <w:rPr>
          <w:sz w:val="24"/>
          <w:szCs w:val="24"/>
        </w:rPr>
        <w:t>175 ml Olivenöl</w:t>
      </w:r>
    </w:p>
    <w:p w14:paraId="2256B2FD" w14:textId="77777777" w:rsidR="00571701" w:rsidRDefault="00571701" w:rsidP="00571701">
      <w:pPr>
        <w:rPr>
          <w:sz w:val="24"/>
          <w:szCs w:val="24"/>
        </w:rPr>
      </w:pPr>
      <w:r>
        <w:rPr>
          <w:sz w:val="24"/>
          <w:szCs w:val="24"/>
        </w:rPr>
        <w:t>4 EL Rotweinessig</w:t>
      </w:r>
    </w:p>
    <w:p w14:paraId="731D4895" w14:textId="77777777" w:rsidR="00571701" w:rsidRDefault="00571701" w:rsidP="00571701">
      <w:pPr>
        <w:rPr>
          <w:sz w:val="24"/>
          <w:szCs w:val="24"/>
        </w:rPr>
      </w:pPr>
      <w:r>
        <w:rPr>
          <w:sz w:val="24"/>
          <w:szCs w:val="24"/>
        </w:rPr>
        <w:t>2 EL fein gehackte Schalotte</w:t>
      </w:r>
    </w:p>
    <w:p w14:paraId="45767091" w14:textId="77777777" w:rsidR="00571701" w:rsidRDefault="00571701" w:rsidP="00571701">
      <w:pPr>
        <w:rPr>
          <w:sz w:val="24"/>
          <w:szCs w:val="24"/>
        </w:rPr>
      </w:pPr>
      <w:r>
        <w:rPr>
          <w:sz w:val="24"/>
          <w:szCs w:val="24"/>
        </w:rPr>
        <w:t>1 TL fein gehackter Knoblauch</w:t>
      </w:r>
    </w:p>
    <w:p w14:paraId="6BC94F01" w14:textId="77777777" w:rsidR="00571701" w:rsidRDefault="00571701" w:rsidP="00571701">
      <w:pPr>
        <w:rPr>
          <w:sz w:val="24"/>
          <w:szCs w:val="24"/>
        </w:rPr>
      </w:pPr>
      <w:r>
        <w:rPr>
          <w:sz w:val="24"/>
          <w:szCs w:val="24"/>
        </w:rPr>
        <w:t>1 TL grobes Meersalz</w:t>
      </w:r>
    </w:p>
    <w:p w14:paraId="24E8BB85" w14:textId="77777777" w:rsidR="00571701" w:rsidRDefault="00571701" w:rsidP="00571701">
      <w:pPr>
        <w:rPr>
          <w:sz w:val="24"/>
          <w:szCs w:val="24"/>
        </w:rPr>
      </w:pPr>
      <w:r>
        <w:rPr>
          <w:sz w:val="24"/>
          <w:szCs w:val="24"/>
        </w:rPr>
        <w:t>½ TL gemahlener Pfeffer</w:t>
      </w:r>
    </w:p>
    <w:p w14:paraId="0F6EB55C" w14:textId="77777777" w:rsidR="00571701" w:rsidRDefault="00571701" w:rsidP="00571701">
      <w:pPr>
        <w:rPr>
          <w:sz w:val="24"/>
          <w:szCs w:val="24"/>
        </w:rPr>
      </w:pPr>
    </w:p>
    <w:p w14:paraId="25304E4F" w14:textId="77777777" w:rsidR="00571701" w:rsidRDefault="00571701" w:rsidP="00571701">
      <w:pPr>
        <w:rPr>
          <w:sz w:val="24"/>
          <w:szCs w:val="24"/>
        </w:rPr>
      </w:pPr>
      <w:r>
        <w:rPr>
          <w:sz w:val="24"/>
          <w:szCs w:val="24"/>
        </w:rPr>
        <w:t>6 große Portobello-Champignons, geputzt, Stiele und dunkle Lamellen entfernt</w:t>
      </w:r>
    </w:p>
    <w:p w14:paraId="4938F5E7" w14:textId="77777777" w:rsidR="00571701" w:rsidRDefault="00571701" w:rsidP="00571701">
      <w:pPr>
        <w:rPr>
          <w:sz w:val="24"/>
          <w:szCs w:val="24"/>
        </w:rPr>
      </w:pPr>
      <w:r>
        <w:rPr>
          <w:sz w:val="24"/>
          <w:szCs w:val="24"/>
        </w:rPr>
        <w:t>1 Handvoll Feldsalat- oder Rucolablätter, gewaschen und getrocknet</w:t>
      </w:r>
    </w:p>
    <w:p w14:paraId="293E8A84" w14:textId="77777777" w:rsidR="00571701" w:rsidRDefault="00571701" w:rsidP="00571701">
      <w:pPr>
        <w:rPr>
          <w:sz w:val="24"/>
          <w:szCs w:val="24"/>
        </w:rPr>
      </w:pPr>
      <w:r>
        <w:rPr>
          <w:sz w:val="24"/>
          <w:szCs w:val="24"/>
        </w:rPr>
        <w:t>1 Grill</w:t>
      </w:r>
    </w:p>
    <w:p w14:paraId="5F54BD7F" w14:textId="77777777" w:rsidR="00571701" w:rsidRDefault="00571701" w:rsidP="00571701">
      <w:pPr>
        <w:rPr>
          <w:sz w:val="24"/>
          <w:szCs w:val="24"/>
        </w:rPr>
      </w:pPr>
    </w:p>
    <w:p w14:paraId="50F69F48" w14:textId="77777777" w:rsidR="00571701" w:rsidRDefault="00571701" w:rsidP="00571701">
      <w:pPr>
        <w:rPr>
          <w:sz w:val="24"/>
          <w:szCs w:val="24"/>
        </w:rPr>
      </w:pPr>
      <w:r>
        <w:rPr>
          <w:sz w:val="24"/>
          <w:szCs w:val="24"/>
        </w:rPr>
        <w:t>Zubereitung:</w:t>
      </w:r>
    </w:p>
    <w:p w14:paraId="20496772" w14:textId="77777777" w:rsidR="00571701" w:rsidRPr="00F75185" w:rsidRDefault="00571701" w:rsidP="00B40E8C">
      <w:pPr>
        <w:pStyle w:val="ListParagraph"/>
        <w:numPr>
          <w:ilvl w:val="0"/>
          <w:numId w:val="872"/>
        </w:numPr>
        <w:spacing w:after="120"/>
        <w:ind w:left="714" w:hanging="357"/>
        <w:contextualSpacing w:val="0"/>
        <w:jc w:val="both"/>
        <w:rPr>
          <w:sz w:val="24"/>
          <w:szCs w:val="24"/>
        </w:rPr>
      </w:pPr>
      <w:r w:rsidRPr="00F75185">
        <w:rPr>
          <w:sz w:val="24"/>
          <w:szCs w:val="24"/>
        </w:rPr>
        <w:t>Die Zutaten für das Aioli in einer kleinen Schüssel verrühren. Bis zum Bestreichen der Sandwiches kaltstellen.</w:t>
      </w:r>
    </w:p>
    <w:p w14:paraId="3B125589" w14:textId="77777777" w:rsidR="00571701" w:rsidRPr="00F75185" w:rsidRDefault="00571701" w:rsidP="00B40E8C">
      <w:pPr>
        <w:pStyle w:val="ListParagraph"/>
        <w:numPr>
          <w:ilvl w:val="0"/>
          <w:numId w:val="872"/>
        </w:numPr>
        <w:spacing w:after="120"/>
        <w:ind w:left="714" w:hanging="357"/>
        <w:contextualSpacing w:val="0"/>
        <w:jc w:val="both"/>
        <w:rPr>
          <w:sz w:val="24"/>
          <w:szCs w:val="24"/>
        </w:rPr>
      </w:pPr>
      <w:r w:rsidRPr="00F75185">
        <w:rPr>
          <w:sz w:val="24"/>
          <w:szCs w:val="24"/>
        </w:rPr>
        <w:t>Die Zutaten für die Marinade in einer kleinen Schüssel mit dem Schneebesen verrühren. Die Pilzhüte mit der Lamellenseite nach unten auf ein großes Backblech legen, großzügig mit Marinade bestreichen und umdrehen. Die restliche Marinade mit einem Löffel in die Pilze füllen. 15 – 20 Minuten marinieren.</w:t>
      </w:r>
    </w:p>
    <w:p w14:paraId="4968296F" w14:textId="77777777" w:rsidR="00571701" w:rsidRPr="00F75185" w:rsidRDefault="00571701" w:rsidP="00B40E8C">
      <w:pPr>
        <w:pStyle w:val="ListParagraph"/>
        <w:numPr>
          <w:ilvl w:val="0"/>
          <w:numId w:val="872"/>
        </w:numPr>
        <w:spacing w:after="120"/>
        <w:ind w:left="714" w:hanging="357"/>
        <w:contextualSpacing w:val="0"/>
        <w:jc w:val="both"/>
        <w:rPr>
          <w:sz w:val="24"/>
          <w:szCs w:val="24"/>
        </w:rPr>
      </w:pPr>
      <w:r w:rsidRPr="00F75185">
        <w:rPr>
          <w:sz w:val="24"/>
          <w:szCs w:val="24"/>
        </w:rPr>
        <w:t>Den Grill für direkte mittlere Hitze vorbereiten.</w:t>
      </w:r>
    </w:p>
    <w:p w14:paraId="3C0A57CC" w14:textId="77777777" w:rsidR="00571701" w:rsidRPr="00F75185" w:rsidRDefault="00571701" w:rsidP="00B40E8C">
      <w:pPr>
        <w:pStyle w:val="ListParagraph"/>
        <w:numPr>
          <w:ilvl w:val="0"/>
          <w:numId w:val="872"/>
        </w:numPr>
        <w:spacing w:after="120"/>
        <w:ind w:left="714" w:hanging="357"/>
        <w:contextualSpacing w:val="0"/>
        <w:jc w:val="both"/>
        <w:rPr>
          <w:sz w:val="24"/>
          <w:szCs w:val="24"/>
        </w:rPr>
      </w:pPr>
      <w:r w:rsidRPr="00F75185">
        <w:rPr>
          <w:sz w:val="24"/>
          <w:szCs w:val="24"/>
        </w:rPr>
        <w:t xml:space="preserve">Die Champignons vom Backblech nehmen, die Marinade aus den Pilzhüten in eine Schüssel gießen und beiseitestellen. Die Champignons leicht salzen und pfeffern. Den Grillrost mit der Bürste reinigen, Die Champignons mit der Lamellenseite nach unten </w:t>
      </w:r>
      <w:r w:rsidRPr="00F75185">
        <w:rPr>
          <w:sz w:val="24"/>
          <w:szCs w:val="24"/>
        </w:rPr>
        <w:lastRenderedPageBreak/>
        <w:t>über direkter mittlerer Hitze bei geschlossenem Deckel 4 – 6 Minuten grillen, bis sie langsam weich werden, Die Pilze mit der restlichen Marinade bestreichen, umdrehen und 4 – 6 Minuten weitergrillen, bis sie weich und zart sind, wenn man sie mit dem Messer anschneidet.</w:t>
      </w:r>
    </w:p>
    <w:p w14:paraId="73D70A18" w14:textId="77777777" w:rsidR="00571701" w:rsidRPr="00F75185" w:rsidRDefault="00571701" w:rsidP="00B40E8C">
      <w:pPr>
        <w:pStyle w:val="ListParagraph"/>
        <w:numPr>
          <w:ilvl w:val="0"/>
          <w:numId w:val="872"/>
        </w:numPr>
        <w:spacing w:after="120"/>
        <w:ind w:left="714" w:hanging="357"/>
        <w:contextualSpacing w:val="0"/>
        <w:jc w:val="both"/>
        <w:rPr>
          <w:sz w:val="24"/>
          <w:szCs w:val="24"/>
        </w:rPr>
      </w:pPr>
      <w:r w:rsidRPr="00F75185">
        <w:rPr>
          <w:sz w:val="24"/>
          <w:szCs w:val="24"/>
        </w:rPr>
        <w:t>Die Brötchenhälften mit der Schnittfläche nach unten über direkter mittlerer Hitze 30 Sekunden leicht rösten.</w:t>
      </w:r>
    </w:p>
    <w:p w14:paraId="1BAB2485" w14:textId="77777777" w:rsidR="00571701" w:rsidRPr="00F75185" w:rsidRDefault="00571701" w:rsidP="00B40E8C">
      <w:pPr>
        <w:pStyle w:val="ListParagraph"/>
        <w:numPr>
          <w:ilvl w:val="0"/>
          <w:numId w:val="872"/>
        </w:numPr>
        <w:spacing w:after="120"/>
        <w:ind w:left="714" w:hanging="357"/>
        <w:contextualSpacing w:val="0"/>
        <w:jc w:val="both"/>
        <w:rPr>
          <w:sz w:val="24"/>
          <w:szCs w:val="24"/>
        </w:rPr>
      </w:pPr>
      <w:r w:rsidRPr="00F75185">
        <w:rPr>
          <w:sz w:val="24"/>
          <w:szCs w:val="24"/>
        </w:rPr>
        <w:t>Die gerösteten Brötchen mit Aioli bestreichen und mit je 1 Pilz und Salatblättern belegen. Warm servieren.</w:t>
      </w:r>
      <w:r w:rsidRPr="00F75185">
        <w:rPr>
          <w:sz w:val="24"/>
          <w:szCs w:val="24"/>
        </w:rPr>
        <w:br w:type="page"/>
      </w:r>
    </w:p>
    <w:p w14:paraId="6583E066" w14:textId="77777777" w:rsidR="003D4F7D" w:rsidRDefault="003D4F7D" w:rsidP="003D4F7D">
      <w:pPr>
        <w:pStyle w:val="Heading2"/>
        <w:spacing w:after="240"/>
      </w:pPr>
      <w:r>
        <w:lastRenderedPageBreak/>
        <w:t>Portobello-Pilze</w:t>
      </w:r>
      <w:r>
        <w:rPr>
          <w:rStyle w:val="FootnoteReference"/>
        </w:rPr>
        <w:footnoteReference w:id="916"/>
      </w:r>
      <w:r>
        <w:t xml:space="preserve"> </w:t>
      </w:r>
    </w:p>
    <w:p w14:paraId="0F44855F" w14:textId="77777777" w:rsidR="003D4F7D" w:rsidRDefault="003D4F7D" w:rsidP="003D4F7D">
      <w:pPr>
        <w:jc w:val="both"/>
        <w:rPr>
          <w:sz w:val="24"/>
          <w:szCs w:val="24"/>
        </w:rPr>
      </w:pPr>
      <w:r w:rsidRPr="004A79DF">
        <w:rPr>
          <w:sz w:val="24"/>
          <w:szCs w:val="24"/>
          <w:u w:val="single"/>
        </w:rPr>
        <w:t>Zutaten</w:t>
      </w:r>
      <w:r>
        <w:rPr>
          <w:sz w:val="24"/>
          <w:szCs w:val="24"/>
        </w:rPr>
        <w:t xml:space="preserve"> (für 6 Portionen)</w:t>
      </w:r>
    </w:p>
    <w:p w14:paraId="52BD3898" w14:textId="77777777" w:rsidR="003D4F7D" w:rsidRDefault="003D4F7D" w:rsidP="003D4F7D">
      <w:pPr>
        <w:jc w:val="both"/>
        <w:rPr>
          <w:sz w:val="24"/>
          <w:szCs w:val="24"/>
        </w:rPr>
      </w:pPr>
      <w:r>
        <w:rPr>
          <w:sz w:val="24"/>
          <w:szCs w:val="24"/>
        </w:rPr>
        <w:t>1 Knoblauchzehe</w:t>
      </w:r>
    </w:p>
    <w:p w14:paraId="40310A11" w14:textId="77777777" w:rsidR="003D4F7D" w:rsidRDefault="003D4F7D" w:rsidP="003D4F7D">
      <w:pPr>
        <w:jc w:val="both"/>
        <w:rPr>
          <w:sz w:val="24"/>
          <w:szCs w:val="24"/>
        </w:rPr>
      </w:pPr>
      <w:r>
        <w:rPr>
          <w:sz w:val="24"/>
          <w:szCs w:val="24"/>
        </w:rPr>
        <w:t>4 Stiel glatte Petersilie</w:t>
      </w:r>
    </w:p>
    <w:p w14:paraId="345C08C4" w14:textId="77777777" w:rsidR="003D4F7D" w:rsidRPr="003B3F98" w:rsidRDefault="003D4F7D" w:rsidP="003D4F7D">
      <w:pPr>
        <w:jc w:val="both"/>
        <w:rPr>
          <w:sz w:val="24"/>
          <w:szCs w:val="24"/>
        </w:rPr>
      </w:pPr>
      <w:r w:rsidRPr="003B3F98">
        <w:rPr>
          <w:sz w:val="24"/>
          <w:szCs w:val="24"/>
        </w:rPr>
        <w:t>1 EL Olivenöl</w:t>
      </w:r>
    </w:p>
    <w:p w14:paraId="49C911D5" w14:textId="77777777" w:rsidR="003D4F7D" w:rsidRPr="003B3F98" w:rsidRDefault="003D4F7D" w:rsidP="003D4F7D">
      <w:pPr>
        <w:jc w:val="both"/>
        <w:rPr>
          <w:sz w:val="24"/>
          <w:szCs w:val="24"/>
        </w:rPr>
      </w:pPr>
      <w:r w:rsidRPr="003B3F98">
        <w:rPr>
          <w:sz w:val="24"/>
          <w:szCs w:val="24"/>
        </w:rPr>
        <w:t>Salz, Pfeffer</w:t>
      </w:r>
    </w:p>
    <w:p w14:paraId="41BDEEEC" w14:textId="77777777" w:rsidR="003D4F7D" w:rsidRPr="003B3F98" w:rsidRDefault="003D4F7D" w:rsidP="003D4F7D">
      <w:pPr>
        <w:jc w:val="both"/>
        <w:rPr>
          <w:sz w:val="24"/>
          <w:szCs w:val="24"/>
        </w:rPr>
      </w:pPr>
      <w:r w:rsidRPr="003B3F98">
        <w:rPr>
          <w:sz w:val="24"/>
          <w:szCs w:val="24"/>
        </w:rPr>
        <w:t>6 Portobello-Pilze</w:t>
      </w:r>
    </w:p>
    <w:p w14:paraId="2E83A5B5" w14:textId="77777777" w:rsidR="003D4F7D" w:rsidRDefault="003D4F7D" w:rsidP="003D4F7D">
      <w:pPr>
        <w:jc w:val="both"/>
        <w:rPr>
          <w:sz w:val="24"/>
          <w:szCs w:val="24"/>
        </w:rPr>
      </w:pPr>
      <w:r>
        <w:rPr>
          <w:sz w:val="24"/>
          <w:szCs w:val="24"/>
        </w:rPr>
        <w:t>70 g Haselnusskerne (ohne Haut)</w:t>
      </w:r>
    </w:p>
    <w:p w14:paraId="0B78DFA8" w14:textId="77777777" w:rsidR="003D4F7D" w:rsidRDefault="003D4F7D" w:rsidP="003D4F7D">
      <w:pPr>
        <w:jc w:val="both"/>
        <w:rPr>
          <w:sz w:val="24"/>
          <w:szCs w:val="24"/>
        </w:rPr>
      </w:pPr>
      <w:r>
        <w:rPr>
          <w:sz w:val="24"/>
          <w:szCs w:val="24"/>
        </w:rPr>
        <w:t>1 rote Zwiebel</w:t>
      </w:r>
    </w:p>
    <w:p w14:paraId="3728EDC6" w14:textId="77777777" w:rsidR="003D4F7D" w:rsidRDefault="003D4F7D" w:rsidP="003D4F7D">
      <w:pPr>
        <w:jc w:val="both"/>
        <w:rPr>
          <w:sz w:val="24"/>
          <w:szCs w:val="24"/>
        </w:rPr>
      </w:pPr>
      <w:r>
        <w:rPr>
          <w:sz w:val="24"/>
          <w:szCs w:val="24"/>
        </w:rPr>
        <w:t>400 g gemischte Tomaten</w:t>
      </w:r>
    </w:p>
    <w:p w14:paraId="3836922E" w14:textId="77777777" w:rsidR="003D4F7D" w:rsidRDefault="003D4F7D" w:rsidP="003D4F7D">
      <w:pPr>
        <w:jc w:val="both"/>
        <w:rPr>
          <w:sz w:val="24"/>
          <w:szCs w:val="24"/>
        </w:rPr>
      </w:pPr>
      <w:r>
        <w:rPr>
          <w:sz w:val="24"/>
          <w:szCs w:val="24"/>
        </w:rPr>
        <w:t>50 g schwarze Oliven (ohne Stein)</w:t>
      </w:r>
    </w:p>
    <w:p w14:paraId="2092D2F8" w14:textId="77777777" w:rsidR="003D4F7D" w:rsidRDefault="003D4F7D" w:rsidP="003D4F7D">
      <w:pPr>
        <w:jc w:val="both"/>
        <w:rPr>
          <w:sz w:val="24"/>
          <w:szCs w:val="24"/>
        </w:rPr>
      </w:pPr>
      <w:r>
        <w:rPr>
          <w:sz w:val="24"/>
          <w:szCs w:val="24"/>
        </w:rPr>
        <w:t>5 Stiele Minze</w:t>
      </w:r>
    </w:p>
    <w:p w14:paraId="3BB428EB" w14:textId="77777777" w:rsidR="003D4F7D" w:rsidRDefault="003D4F7D" w:rsidP="003D4F7D">
      <w:pPr>
        <w:jc w:val="both"/>
        <w:rPr>
          <w:sz w:val="24"/>
          <w:szCs w:val="24"/>
        </w:rPr>
      </w:pPr>
      <w:r>
        <w:rPr>
          <w:sz w:val="24"/>
          <w:szCs w:val="24"/>
        </w:rPr>
        <w:t>1 Römersalat</w:t>
      </w:r>
    </w:p>
    <w:p w14:paraId="09929B63" w14:textId="77777777" w:rsidR="003D4F7D" w:rsidRDefault="003D4F7D" w:rsidP="003D4F7D">
      <w:pPr>
        <w:jc w:val="both"/>
        <w:rPr>
          <w:sz w:val="24"/>
          <w:szCs w:val="24"/>
        </w:rPr>
      </w:pPr>
      <w:r>
        <w:rPr>
          <w:sz w:val="24"/>
          <w:szCs w:val="24"/>
        </w:rPr>
        <w:t>2-3 EL Zitronensaft</w:t>
      </w:r>
    </w:p>
    <w:p w14:paraId="585FDA8A" w14:textId="77777777" w:rsidR="003D4F7D" w:rsidRDefault="003D4F7D" w:rsidP="003D4F7D">
      <w:pPr>
        <w:jc w:val="both"/>
        <w:rPr>
          <w:sz w:val="24"/>
          <w:szCs w:val="24"/>
        </w:rPr>
      </w:pPr>
      <w:r>
        <w:rPr>
          <w:sz w:val="24"/>
          <w:szCs w:val="24"/>
        </w:rPr>
        <w:t>Zucker</w:t>
      </w:r>
    </w:p>
    <w:p w14:paraId="704FB519" w14:textId="77777777" w:rsidR="003D4F7D" w:rsidRDefault="003D4F7D" w:rsidP="003D4F7D">
      <w:pPr>
        <w:jc w:val="both"/>
        <w:rPr>
          <w:sz w:val="24"/>
          <w:szCs w:val="24"/>
        </w:rPr>
      </w:pPr>
      <w:r>
        <w:rPr>
          <w:sz w:val="24"/>
          <w:szCs w:val="24"/>
        </w:rPr>
        <w:t>100 g Schafskäse</w:t>
      </w:r>
    </w:p>
    <w:p w14:paraId="3CE37F89" w14:textId="77777777" w:rsidR="003D4F7D" w:rsidRDefault="003D4F7D" w:rsidP="003D4F7D">
      <w:pPr>
        <w:ind w:left="360"/>
        <w:jc w:val="both"/>
        <w:rPr>
          <w:sz w:val="24"/>
          <w:szCs w:val="24"/>
        </w:rPr>
      </w:pPr>
    </w:p>
    <w:p w14:paraId="7EA0838E" w14:textId="77777777" w:rsidR="003D4F7D" w:rsidRDefault="003D4F7D" w:rsidP="003D4F7D">
      <w:pPr>
        <w:jc w:val="both"/>
        <w:rPr>
          <w:sz w:val="24"/>
          <w:szCs w:val="24"/>
        </w:rPr>
      </w:pPr>
      <w:r>
        <w:rPr>
          <w:sz w:val="24"/>
          <w:szCs w:val="24"/>
        </w:rPr>
        <w:t>Zubereitungszeit: 50 Minuten</w:t>
      </w:r>
    </w:p>
    <w:p w14:paraId="6EE3E827" w14:textId="77777777" w:rsidR="003D4F7D" w:rsidRPr="00D5554B" w:rsidRDefault="003D4F7D" w:rsidP="00B40E8C">
      <w:pPr>
        <w:pStyle w:val="ListParagraph"/>
        <w:numPr>
          <w:ilvl w:val="0"/>
          <w:numId w:val="1607"/>
        </w:numPr>
        <w:spacing w:after="120"/>
        <w:ind w:left="714" w:hanging="357"/>
        <w:contextualSpacing w:val="0"/>
        <w:jc w:val="both"/>
        <w:rPr>
          <w:sz w:val="24"/>
          <w:szCs w:val="24"/>
        </w:rPr>
      </w:pPr>
      <w:r w:rsidRPr="00D5554B">
        <w:rPr>
          <w:sz w:val="24"/>
          <w:szCs w:val="24"/>
        </w:rPr>
        <w:t>Knoblauch fein hacken, Petersilienblätter von den Stielen zupfen und fein hacken. Mit 4 EL Olivenöl, Salz und Pfeffer verrühren. Pilzstiele knapp unterhalb der Kappen abschneiden. Kappen auf beiden Seiten mit dem Kräuteröl bestreichen.</w:t>
      </w:r>
    </w:p>
    <w:p w14:paraId="384E0CE4" w14:textId="77777777" w:rsidR="003D4F7D" w:rsidRPr="00D5554B" w:rsidRDefault="003D4F7D" w:rsidP="00B40E8C">
      <w:pPr>
        <w:pStyle w:val="ListParagraph"/>
        <w:numPr>
          <w:ilvl w:val="0"/>
          <w:numId w:val="1607"/>
        </w:numPr>
        <w:spacing w:after="120"/>
        <w:ind w:left="714" w:hanging="357"/>
        <w:contextualSpacing w:val="0"/>
        <w:jc w:val="both"/>
        <w:rPr>
          <w:sz w:val="24"/>
          <w:szCs w:val="24"/>
        </w:rPr>
      </w:pPr>
      <w:r w:rsidRPr="00D5554B">
        <w:rPr>
          <w:sz w:val="24"/>
          <w:szCs w:val="24"/>
        </w:rPr>
        <w:t>Nüsse in einer Pfanne in 2 EL hellbraun rösten, abkühlen lassen und grob hacken. Zwiebel fein hacken. Tomaten waschen, putzen und grob in Würfel schneiden. Oliven grob hacken. Minzblättchen von den Stielen zupfen und fein schneiden. Nüsse, Zwiebeln, Tomaten, Oliven und Minze in einer Schale mischen.</w:t>
      </w:r>
    </w:p>
    <w:p w14:paraId="25514FE3" w14:textId="77777777" w:rsidR="003D4F7D" w:rsidRPr="00D5554B" w:rsidRDefault="003D4F7D" w:rsidP="00B40E8C">
      <w:pPr>
        <w:pStyle w:val="ListParagraph"/>
        <w:numPr>
          <w:ilvl w:val="0"/>
          <w:numId w:val="1607"/>
        </w:numPr>
        <w:spacing w:after="120"/>
        <w:ind w:left="714" w:hanging="357"/>
        <w:contextualSpacing w:val="0"/>
        <w:jc w:val="both"/>
        <w:rPr>
          <w:sz w:val="24"/>
          <w:szCs w:val="24"/>
        </w:rPr>
      </w:pPr>
      <w:r w:rsidRPr="00D5554B">
        <w:rPr>
          <w:sz w:val="24"/>
          <w:szCs w:val="24"/>
        </w:rPr>
        <w:t>Römersalat putzen, waschen, abtropfen lassen und in größere Stücke schneiden. Restliches Öl, Zitronensaft, Salz, Pfeffer und Zucker zu einer Vinaigrette verrühren.</w:t>
      </w:r>
    </w:p>
    <w:p w14:paraId="3B726EC3" w14:textId="77777777" w:rsidR="003D4F7D" w:rsidRPr="00D5554B" w:rsidRDefault="003D4F7D" w:rsidP="00B40E8C">
      <w:pPr>
        <w:pStyle w:val="ListParagraph"/>
        <w:numPr>
          <w:ilvl w:val="0"/>
          <w:numId w:val="1607"/>
        </w:numPr>
        <w:spacing w:after="120"/>
        <w:ind w:left="714" w:hanging="357"/>
        <w:contextualSpacing w:val="0"/>
        <w:jc w:val="both"/>
        <w:rPr>
          <w:sz w:val="24"/>
          <w:szCs w:val="24"/>
        </w:rPr>
      </w:pPr>
      <w:r w:rsidRPr="00D5554B">
        <w:rPr>
          <w:sz w:val="24"/>
          <w:szCs w:val="24"/>
        </w:rPr>
        <w:t>Pilze auf dem heißen Grill geschlossen 15 – 20 Minuten grillen, dabei mehrmals werden. Römersalat auf einer Platte anrichten, Pilze darauf verteilen. Gemüse mit der Vinaigrette mischen, über Pilzen und Salat verteilen, Schafkäse darüber bröckeln. Mit Salz und Pfeffer abschmecken, sofort servieren.</w:t>
      </w:r>
    </w:p>
    <w:p w14:paraId="74D4B11B" w14:textId="766BF43A" w:rsidR="00F562F9" w:rsidRDefault="00F562F9" w:rsidP="00F562F9">
      <w:pPr>
        <w:pStyle w:val="Heading2"/>
        <w:spacing w:after="240"/>
      </w:pPr>
      <w:r>
        <w:lastRenderedPageBreak/>
        <w:t>Tarte mit Pilzen</w:t>
      </w:r>
    </w:p>
    <w:p w14:paraId="1E9B5D22" w14:textId="77777777" w:rsidR="00F562F9" w:rsidRDefault="00F562F9" w:rsidP="00F562F9">
      <w:pPr>
        <w:rPr>
          <w:sz w:val="24"/>
          <w:szCs w:val="24"/>
        </w:rPr>
      </w:pPr>
      <w:r w:rsidRPr="00890F7F">
        <w:rPr>
          <w:sz w:val="24"/>
          <w:szCs w:val="24"/>
          <w:u w:val="single"/>
        </w:rPr>
        <w:t>Zutaten</w:t>
      </w:r>
      <w:r>
        <w:rPr>
          <w:sz w:val="24"/>
          <w:szCs w:val="24"/>
        </w:rPr>
        <w:t xml:space="preserve"> (für eine Tarteform)</w:t>
      </w:r>
    </w:p>
    <w:p w14:paraId="4950B2CC" w14:textId="77777777" w:rsidR="00F562F9" w:rsidRPr="00890F7F" w:rsidRDefault="00F562F9" w:rsidP="00F562F9">
      <w:pPr>
        <w:rPr>
          <w:i/>
          <w:iCs/>
          <w:sz w:val="24"/>
          <w:szCs w:val="24"/>
        </w:rPr>
      </w:pPr>
      <w:r w:rsidRPr="00890F7F">
        <w:rPr>
          <w:i/>
          <w:iCs/>
          <w:sz w:val="24"/>
          <w:szCs w:val="24"/>
        </w:rPr>
        <w:t>Für den Teig:</w:t>
      </w:r>
    </w:p>
    <w:p w14:paraId="37E826F5" w14:textId="77777777" w:rsidR="00F562F9" w:rsidRDefault="00F562F9" w:rsidP="00F562F9">
      <w:pPr>
        <w:rPr>
          <w:sz w:val="24"/>
          <w:szCs w:val="24"/>
        </w:rPr>
      </w:pPr>
      <w:r>
        <w:rPr>
          <w:sz w:val="24"/>
          <w:szCs w:val="24"/>
        </w:rPr>
        <w:t>200 g Mehl</w:t>
      </w:r>
    </w:p>
    <w:p w14:paraId="602B5F97" w14:textId="77777777" w:rsidR="00F562F9" w:rsidRDefault="00F562F9" w:rsidP="00F562F9">
      <w:pPr>
        <w:rPr>
          <w:sz w:val="24"/>
          <w:szCs w:val="24"/>
        </w:rPr>
      </w:pPr>
      <w:r>
        <w:rPr>
          <w:sz w:val="24"/>
          <w:szCs w:val="24"/>
        </w:rPr>
        <w:t>1 Prise Salz</w:t>
      </w:r>
    </w:p>
    <w:p w14:paraId="7AFF14D8" w14:textId="77777777" w:rsidR="00F562F9" w:rsidRDefault="00F562F9" w:rsidP="00F562F9">
      <w:pPr>
        <w:rPr>
          <w:sz w:val="24"/>
          <w:szCs w:val="24"/>
        </w:rPr>
      </w:pPr>
      <w:r>
        <w:rPr>
          <w:sz w:val="24"/>
          <w:szCs w:val="24"/>
        </w:rPr>
        <w:t>60 ml Olivenöl</w:t>
      </w:r>
    </w:p>
    <w:p w14:paraId="26CF9F60" w14:textId="77777777" w:rsidR="00F562F9" w:rsidRDefault="00F562F9" w:rsidP="00F562F9">
      <w:pPr>
        <w:rPr>
          <w:sz w:val="24"/>
          <w:szCs w:val="24"/>
        </w:rPr>
      </w:pPr>
    </w:p>
    <w:p w14:paraId="0621F7ED" w14:textId="77777777" w:rsidR="00F562F9" w:rsidRPr="00890F7F" w:rsidRDefault="00F562F9" w:rsidP="00F562F9">
      <w:pPr>
        <w:rPr>
          <w:i/>
          <w:iCs/>
          <w:sz w:val="24"/>
          <w:szCs w:val="24"/>
        </w:rPr>
      </w:pPr>
      <w:r w:rsidRPr="00890F7F">
        <w:rPr>
          <w:i/>
          <w:iCs/>
          <w:sz w:val="24"/>
          <w:szCs w:val="24"/>
        </w:rPr>
        <w:t>Für den Belag:</w:t>
      </w:r>
    </w:p>
    <w:p w14:paraId="6030EE9A" w14:textId="77777777" w:rsidR="00F562F9" w:rsidRDefault="00F562F9" w:rsidP="00F562F9">
      <w:pPr>
        <w:rPr>
          <w:sz w:val="24"/>
          <w:szCs w:val="24"/>
        </w:rPr>
      </w:pPr>
      <w:r>
        <w:rPr>
          <w:sz w:val="24"/>
          <w:szCs w:val="24"/>
        </w:rPr>
        <w:t>20 g getrocknete Steinpilze</w:t>
      </w:r>
    </w:p>
    <w:p w14:paraId="503E69EE" w14:textId="77777777" w:rsidR="00F562F9" w:rsidRDefault="00F562F9" w:rsidP="00F562F9">
      <w:pPr>
        <w:rPr>
          <w:sz w:val="24"/>
          <w:szCs w:val="24"/>
        </w:rPr>
      </w:pPr>
      <w:r>
        <w:rPr>
          <w:sz w:val="24"/>
          <w:szCs w:val="24"/>
        </w:rPr>
        <w:t>1 kleine Zwiebel</w:t>
      </w:r>
    </w:p>
    <w:p w14:paraId="05729D17" w14:textId="77777777" w:rsidR="00F562F9" w:rsidRDefault="00F562F9" w:rsidP="00F562F9">
      <w:pPr>
        <w:rPr>
          <w:sz w:val="24"/>
          <w:szCs w:val="24"/>
        </w:rPr>
      </w:pPr>
      <w:r>
        <w:rPr>
          <w:sz w:val="24"/>
          <w:szCs w:val="24"/>
        </w:rPr>
        <w:t>Etwas Olivenöl</w:t>
      </w:r>
    </w:p>
    <w:p w14:paraId="190135BA" w14:textId="77777777" w:rsidR="00F562F9" w:rsidRDefault="00F562F9" w:rsidP="00F562F9">
      <w:pPr>
        <w:rPr>
          <w:sz w:val="24"/>
          <w:szCs w:val="24"/>
        </w:rPr>
      </w:pPr>
      <w:r>
        <w:rPr>
          <w:sz w:val="24"/>
          <w:szCs w:val="24"/>
        </w:rPr>
        <w:t>350 g gemischte Pilze (oder Champignons)</w:t>
      </w:r>
    </w:p>
    <w:p w14:paraId="5E76E727" w14:textId="77777777" w:rsidR="00F562F9" w:rsidRDefault="00F562F9" w:rsidP="00F562F9">
      <w:pPr>
        <w:rPr>
          <w:sz w:val="24"/>
          <w:szCs w:val="24"/>
        </w:rPr>
      </w:pPr>
      <w:r>
        <w:rPr>
          <w:sz w:val="24"/>
          <w:szCs w:val="24"/>
        </w:rPr>
        <w:t>50 ml Weißwein</w:t>
      </w:r>
    </w:p>
    <w:p w14:paraId="128EA10E" w14:textId="77777777" w:rsidR="00F562F9" w:rsidRDefault="00F562F9" w:rsidP="00F562F9">
      <w:pPr>
        <w:rPr>
          <w:sz w:val="24"/>
          <w:szCs w:val="24"/>
        </w:rPr>
      </w:pPr>
      <w:r>
        <w:rPr>
          <w:sz w:val="24"/>
          <w:szCs w:val="24"/>
        </w:rPr>
        <w:t>Salz, Pfeffer</w:t>
      </w:r>
    </w:p>
    <w:p w14:paraId="04C5606B" w14:textId="77777777" w:rsidR="00F562F9" w:rsidRDefault="00F562F9" w:rsidP="00F562F9">
      <w:pPr>
        <w:rPr>
          <w:sz w:val="24"/>
          <w:szCs w:val="24"/>
        </w:rPr>
      </w:pPr>
      <w:r>
        <w:rPr>
          <w:sz w:val="24"/>
          <w:szCs w:val="24"/>
        </w:rPr>
        <w:t>Nadeln von 2 Zweigen Rosmarin</w:t>
      </w:r>
    </w:p>
    <w:p w14:paraId="2310A38B" w14:textId="77777777" w:rsidR="00F562F9" w:rsidRDefault="00F562F9" w:rsidP="00F562F9">
      <w:pPr>
        <w:rPr>
          <w:sz w:val="24"/>
          <w:szCs w:val="24"/>
        </w:rPr>
      </w:pPr>
      <w:r>
        <w:rPr>
          <w:sz w:val="24"/>
          <w:szCs w:val="24"/>
        </w:rPr>
        <w:t>50 g Gruyère</w:t>
      </w:r>
    </w:p>
    <w:p w14:paraId="505EC797" w14:textId="77777777" w:rsidR="00F562F9" w:rsidRDefault="00F562F9" w:rsidP="00F562F9">
      <w:pPr>
        <w:rPr>
          <w:sz w:val="24"/>
          <w:szCs w:val="24"/>
        </w:rPr>
      </w:pPr>
      <w:r>
        <w:rPr>
          <w:sz w:val="24"/>
          <w:szCs w:val="24"/>
        </w:rPr>
        <w:t>50 g Parmesan</w:t>
      </w:r>
    </w:p>
    <w:p w14:paraId="5F1BB941" w14:textId="77777777" w:rsidR="00F562F9" w:rsidRDefault="00F562F9" w:rsidP="00F562F9">
      <w:pPr>
        <w:rPr>
          <w:sz w:val="24"/>
          <w:szCs w:val="24"/>
        </w:rPr>
      </w:pPr>
      <w:r>
        <w:rPr>
          <w:sz w:val="24"/>
          <w:szCs w:val="24"/>
        </w:rPr>
        <w:t>180 ml Milch</w:t>
      </w:r>
    </w:p>
    <w:p w14:paraId="459EE4CE" w14:textId="77777777" w:rsidR="00F562F9" w:rsidRDefault="00F562F9" w:rsidP="00F562F9">
      <w:pPr>
        <w:rPr>
          <w:sz w:val="24"/>
          <w:szCs w:val="24"/>
        </w:rPr>
      </w:pPr>
      <w:r>
        <w:rPr>
          <w:sz w:val="24"/>
          <w:szCs w:val="24"/>
        </w:rPr>
        <w:t>2 Eier</w:t>
      </w:r>
    </w:p>
    <w:p w14:paraId="7BBC85C7" w14:textId="77777777" w:rsidR="00F562F9" w:rsidRDefault="00F562F9" w:rsidP="00F562F9">
      <w:pPr>
        <w:rPr>
          <w:sz w:val="24"/>
          <w:szCs w:val="24"/>
        </w:rPr>
      </w:pPr>
    </w:p>
    <w:p w14:paraId="0A65266C" w14:textId="77777777" w:rsidR="00F562F9" w:rsidRDefault="00F562F9" w:rsidP="00F562F9">
      <w:pPr>
        <w:rPr>
          <w:sz w:val="24"/>
          <w:szCs w:val="24"/>
        </w:rPr>
      </w:pPr>
      <w:r>
        <w:rPr>
          <w:sz w:val="24"/>
          <w:szCs w:val="24"/>
        </w:rPr>
        <w:t>Zubereitung:</w:t>
      </w:r>
    </w:p>
    <w:p w14:paraId="657FABEA" w14:textId="77777777" w:rsidR="00F562F9" w:rsidRPr="00DA26BF" w:rsidRDefault="00F562F9" w:rsidP="00B40E8C">
      <w:pPr>
        <w:pStyle w:val="ListParagraph"/>
        <w:numPr>
          <w:ilvl w:val="0"/>
          <w:numId w:val="1228"/>
        </w:numPr>
        <w:spacing w:after="120"/>
        <w:ind w:left="714" w:hanging="357"/>
        <w:contextualSpacing w:val="0"/>
        <w:jc w:val="both"/>
        <w:rPr>
          <w:sz w:val="24"/>
          <w:szCs w:val="24"/>
        </w:rPr>
      </w:pPr>
      <w:r w:rsidRPr="00DA26BF">
        <w:rPr>
          <w:sz w:val="24"/>
          <w:szCs w:val="24"/>
        </w:rPr>
        <w:t xml:space="preserve">Das Mehl und das Salz vermengen, Olivenöl und 80 ml Wasser hinzugießen. Erst mit einem Löffel, dann mit den Händen zu einem </w:t>
      </w:r>
      <w:r>
        <w:rPr>
          <w:sz w:val="24"/>
          <w:szCs w:val="24"/>
        </w:rPr>
        <w:t>T</w:t>
      </w:r>
      <w:r w:rsidRPr="00DA26BF">
        <w:rPr>
          <w:sz w:val="24"/>
          <w:szCs w:val="24"/>
        </w:rPr>
        <w:t>eig verkneten. Diesen in den Kühlschrank legen.</w:t>
      </w:r>
    </w:p>
    <w:p w14:paraId="6DF31010" w14:textId="77777777" w:rsidR="00F562F9" w:rsidRDefault="00F562F9" w:rsidP="00B40E8C">
      <w:pPr>
        <w:pStyle w:val="ListParagraph"/>
        <w:numPr>
          <w:ilvl w:val="0"/>
          <w:numId w:val="1228"/>
        </w:numPr>
        <w:spacing w:after="120"/>
        <w:ind w:left="714" w:hanging="357"/>
        <w:contextualSpacing w:val="0"/>
        <w:jc w:val="both"/>
        <w:rPr>
          <w:sz w:val="24"/>
          <w:szCs w:val="24"/>
        </w:rPr>
      </w:pPr>
      <w:r w:rsidRPr="00DA26BF">
        <w:rPr>
          <w:sz w:val="24"/>
          <w:szCs w:val="24"/>
        </w:rPr>
        <w:t xml:space="preserve">Den Backofen auf 170 Grad Ober- und Unterhitze vorheizen. Für den Belag getrocknete Steinpilze mit heißem Wasser übergießen, sodass sie gerade bedeckt sind. Zwiebeln schälen und fein schneiden. Olivenöl in einer Pfanne erhitzen und die Zwiebel darin unter Rühren andünsten, etwa 8 Minuten lang. Die gemischten Pilze putzen, klein schneiden und dazu geben. Pilze mit Weißwein ablöschen, salzen und pfeffern. Rosmarinnadeln fein hacken und dazugeben. Die eingeweichten Steinpilze abgießen, klein schneiden hinzufügen. Das Ganze ungefähr 10 Minuten schmoren, bis die Flüssigkeit eingekocht ist und die Pilze gar sind. Den Teig in eine Tarteform drücken. Die Pilzmischung gleichmäßig auf dem Teig verteilen. Gruyère und Parmesan reiben. </w:t>
      </w:r>
      <w:r w:rsidRPr="00DA26BF">
        <w:rPr>
          <w:sz w:val="24"/>
          <w:szCs w:val="24"/>
        </w:rPr>
        <w:lastRenderedPageBreak/>
        <w:t>Milch, Eier und gerieben Käse in einer Schüssel verrühren. Auf die Tarte gießen. Die Tarte im Ofen 30 bis 35 Minuten lang backen.</w:t>
      </w:r>
    </w:p>
    <w:p w14:paraId="20BC30C6" w14:textId="77777777" w:rsidR="00F562F9" w:rsidRPr="00DA26BF" w:rsidRDefault="00F562F9" w:rsidP="00F562F9">
      <w:pPr>
        <w:jc w:val="both"/>
        <w:rPr>
          <w:sz w:val="24"/>
          <w:szCs w:val="24"/>
        </w:rPr>
      </w:pPr>
    </w:p>
    <w:p w14:paraId="6EA7D240" w14:textId="77777777" w:rsidR="00F562F9" w:rsidRDefault="00F562F9" w:rsidP="00F562F9">
      <w:pPr>
        <w:rPr>
          <w:sz w:val="24"/>
          <w:szCs w:val="24"/>
        </w:rPr>
      </w:pPr>
    </w:p>
    <w:p w14:paraId="3739D58A" w14:textId="77777777" w:rsidR="00F562F9" w:rsidRDefault="00F562F9" w:rsidP="00F562F9">
      <w:pPr>
        <w:rPr>
          <w:sz w:val="24"/>
          <w:szCs w:val="24"/>
        </w:rPr>
      </w:pPr>
      <w:r>
        <w:rPr>
          <w:sz w:val="24"/>
          <w:szCs w:val="24"/>
        </w:rPr>
        <w:br w:type="page"/>
      </w:r>
    </w:p>
    <w:p w14:paraId="5C0BEF65" w14:textId="77777777" w:rsidR="00A02DE7" w:rsidRDefault="00A02DE7" w:rsidP="00A02DE7">
      <w:pPr>
        <w:pStyle w:val="Heading2"/>
        <w:spacing w:after="240"/>
      </w:pPr>
      <w:r>
        <w:lastRenderedPageBreak/>
        <w:t>Pilze und Maronen</w:t>
      </w:r>
      <w:r>
        <w:rPr>
          <w:rStyle w:val="FootnoteReference"/>
        </w:rPr>
        <w:footnoteReference w:id="917"/>
      </w:r>
      <w:r>
        <w:t xml:space="preserve"> </w:t>
      </w:r>
    </w:p>
    <w:p w14:paraId="50EBCEDB" w14:textId="77777777" w:rsidR="00A02DE7" w:rsidRDefault="00A02DE7" w:rsidP="00A02DE7">
      <w:pPr>
        <w:rPr>
          <w:sz w:val="24"/>
          <w:szCs w:val="24"/>
        </w:rPr>
      </w:pPr>
      <w:r w:rsidRPr="007F5E31">
        <w:rPr>
          <w:sz w:val="24"/>
          <w:szCs w:val="24"/>
          <w:u w:val="single"/>
        </w:rPr>
        <w:t>Zutaten</w:t>
      </w:r>
      <w:r>
        <w:rPr>
          <w:sz w:val="24"/>
          <w:szCs w:val="24"/>
        </w:rPr>
        <w:t xml:space="preserve"> (für 6 Portionen als Beilage)</w:t>
      </w:r>
    </w:p>
    <w:p w14:paraId="016B873F" w14:textId="77777777" w:rsidR="00A02DE7" w:rsidRDefault="00A02DE7" w:rsidP="00A02DE7">
      <w:pPr>
        <w:rPr>
          <w:sz w:val="24"/>
          <w:szCs w:val="24"/>
        </w:rPr>
      </w:pPr>
      <w:r w:rsidRPr="00A6678A">
        <w:rPr>
          <w:sz w:val="24"/>
          <w:szCs w:val="24"/>
        </w:rPr>
        <w:t>650 g Riesenchampignons, in 3 cm brei</w:t>
      </w:r>
      <w:r>
        <w:rPr>
          <w:sz w:val="24"/>
          <w:szCs w:val="24"/>
        </w:rPr>
        <w:t>te</w:t>
      </w:r>
      <w:r w:rsidRPr="00A6678A">
        <w:rPr>
          <w:sz w:val="24"/>
          <w:szCs w:val="24"/>
        </w:rPr>
        <w:t xml:space="preserve"> Spalten</w:t>
      </w:r>
      <w:r>
        <w:rPr>
          <w:sz w:val="24"/>
          <w:szCs w:val="24"/>
        </w:rPr>
        <w:t xml:space="preserve"> geschnitten</w:t>
      </w:r>
    </w:p>
    <w:p w14:paraId="15302DA4" w14:textId="77777777" w:rsidR="00A02DE7" w:rsidRDefault="00A02DE7" w:rsidP="00A02DE7">
      <w:pPr>
        <w:rPr>
          <w:sz w:val="24"/>
          <w:szCs w:val="24"/>
        </w:rPr>
      </w:pPr>
      <w:r>
        <w:rPr>
          <w:sz w:val="24"/>
          <w:szCs w:val="24"/>
        </w:rPr>
        <w:t>200 g kleine Schalotten, geschält</w:t>
      </w:r>
    </w:p>
    <w:p w14:paraId="7453B76E" w14:textId="77777777" w:rsidR="00A02DE7" w:rsidRDefault="00A02DE7" w:rsidP="00A02DE7">
      <w:pPr>
        <w:rPr>
          <w:sz w:val="24"/>
          <w:szCs w:val="24"/>
        </w:rPr>
      </w:pPr>
      <w:r>
        <w:rPr>
          <w:sz w:val="24"/>
          <w:szCs w:val="24"/>
        </w:rPr>
        <w:t>150 g gegarte und geschälte Esskastanien, in Hälften gebrochen</w:t>
      </w:r>
    </w:p>
    <w:p w14:paraId="4AB0EDE9" w14:textId="77777777" w:rsidR="00A02DE7" w:rsidRDefault="00A02DE7" w:rsidP="00A02DE7">
      <w:pPr>
        <w:rPr>
          <w:sz w:val="24"/>
          <w:szCs w:val="24"/>
        </w:rPr>
      </w:pPr>
      <w:r>
        <w:rPr>
          <w:sz w:val="24"/>
          <w:szCs w:val="24"/>
        </w:rPr>
        <w:t>5 g Salbeiblätter, grob gehackt</w:t>
      </w:r>
    </w:p>
    <w:p w14:paraId="00A3D7F1" w14:textId="77777777" w:rsidR="00A02DE7" w:rsidRDefault="00A02DE7" w:rsidP="00A02DE7">
      <w:pPr>
        <w:rPr>
          <w:sz w:val="24"/>
          <w:szCs w:val="24"/>
        </w:rPr>
      </w:pPr>
      <w:r w:rsidRPr="00531E1C">
        <w:rPr>
          <w:sz w:val="24"/>
          <w:szCs w:val="24"/>
        </w:rPr>
        <w:t>4 EL Olivenöl, plus 2 TL zum Servier</w:t>
      </w:r>
      <w:r>
        <w:rPr>
          <w:sz w:val="24"/>
          <w:szCs w:val="24"/>
        </w:rPr>
        <w:t>en</w:t>
      </w:r>
    </w:p>
    <w:p w14:paraId="289FF94A" w14:textId="77777777" w:rsidR="00A02DE7" w:rsidRDefault="00A02DE7" w:rsidP="00A02DE7">
      <w:pPr>
        <w:rPr>
          <w:sz w:val="24"/>
          <w:szCs w:val="24"/>
        </w:rPr>
      </w:pPr>
      <w:r>
        <w:rPr>
          <w:sz w:val="24"/>
          <w:szCs w:val="24"/>
        </w:rPr>
        <w:t>2 Knoblauchzehen, zerdrückt</w:t>
      </w:r>
    </w:p>
    <w:p w14:paraId="1C2B6354" w14:textId="77777777" w:rsidR="00A02DE7" w:rsidRDefault="00A02DE7" w:rsidP="00A02DE7">
      <w:pPr>
        <w:rPr>
          <w:sz w:val="24"/>
          <w:szCs w:val="24"/>
        </w:rPr>
      </w:pPr>
      <w:r>
        <w:rPr>
          <w:sz w:val="24"/>
          <w:szCs w:val="24"/>
        </w:rPr>
        <w:t>5 g Estragonblätter, grob gehackt</w:t>
      </w:r>
    </w:p>
    <w:p w14:paraId="478E4B85" w14:textId="77777777" w:rsidR="00A02DE7" w:rsidRDefault="00A02DE7" w:rsidP="00A02DE7">
      <w:pPr>
        <w:rPr>
          <w:sz w:val="24"/>
          <w:szCs w:val="24"/>
        </w:rPr>
      </w:pPr>
      <w:r>
        <w:rPr>
          <w:sz w:val="24"/>
          <w:szCs w:val="24"/>
        </w:rPr>
        <w:t>1 EL Za’atar</w:t>
      </w:r>
    </w:p>
    <w:p w14:paraId="38F3FFC7" w14:textId="77777777" w:rsidR="00A02DE7" w:rsidRDefault="00A02DE7" w:rsidP="00A02DE7">
      <w:pPr>
        <w:rPr>
          <w:sz w:val="24"/>
          <w:szCs w:val="24"/>
        </w:rPr>
      </w:pPr>
      <w:r>
        <w:rPr>
          <w:sz w:val="24"/>
          <w:szCs w:val="24"/>
        </w:rPr>
        <w:t>2 TL Zitronensaft</w:t>
      </w:r>
    </w:p>
    <w:p w14:paraId="03A837FC" w14:textId="77777777" w:rsidR="00A02DE7" w:rsidRDefault="00A02DE7" w:rsidP="00A02DE7">
      <w:pPr>
        <w:rPr>
          <w:sz w:val="24"/>
          <w:szCs w:val="24"/>
        </w:rPr>
      </w:pPr>
      <w:r>
        <w:rPr>
          <w:sz w:val="24"/>
          <w:szCs w:val="24"/>
        </w:rPr>
        <w:t>Salz, Pfeffer</w:t>
      </w:r>
    </w:p>
    <w:p w14:paraId="677864FC" w14:textId="77777777" w:rsidR="00A02DE7" w:rsidRDefault="00A02DE7" w:rsidP="00A02DE7">
      <w:pPr>
        <w:rPr>
          <w:sz w:val="24"/>
          <w:szCs w:val="24"/>
        </w:rPr>
      </w:pPr>
    </w:p>
    <w:p w14:paraId="10C6F85C" w14:textId="77777777" w:rsidR="00A02DE7" w:rsidRDefault="00A02DE7" w:rsidP="00A02DE7">
      <w:pPr>
        <w:rPr>
          <w:sz w:val="24"/>
          <w:szCs w:val="24"/>
        </w:rPr>
      </w:pPr>
      <w:r>
        <w:rPr>
          <w:sz w:val="24"/>
          <w:szCs w:val="24"/>
        </w:rPr>
        <w:t>Zubereitung:</w:t>
      </w:r>
    </w:p>
    <w:p w14:paraId="3C32889C" w14:textId="77777777" w:rsidR="00A02DE7" w:rsidRPr="009E7E05" w:rsidRDefault="00A02DE7" w:rsidP="00B40E8C">
      <w:pPr>
        <w:pStyle w:val="ListParagraph"/>
        <w:numPr>
          <w:ilvl w:val="0"/>
          <w:numId w:val="1028"/>
        </w:numPr>
        <w:spacing w:after="120"/>
        <w:ind w:left="714" w:hanging="357"/>
        <w:contextualSpacing w:val="0"/>
        <w:jc w:val="both"/>
        <w:rPr>
          <w:sz w:val="24"/>
          <w:szCs w:val="24"/>
        </w:rPr>
      </w:pPr>
      <w:r w:rsidRPr="009E7E05">
        <w:rPr>
          <w:sz w:val="24"/>
          <w:szCs w:val="24"/>
        </w:rPr>
        <w:t>Den Backofen auf 220 Grad Umluft vorheizen.</w:t>
      </w:r>
    </w:p>
    <w:p w14:paraId="79AFA26F" w14:textId="77777777" w:rsidR="00A02DE7" w:rsidRPr="009E7E05" w:rsidRDefault="00A02DE7" w:rsidP="00B40E8C">
      <w:pPr>
        <w:pStyle w:val="ListParagraph"/>
        <w:numPr>
          <w:ilvl w:val="0"/>
          <w:numId w:val="1028"/>
        </w:numPr>
        <w:spacing w:after="120"/>
        <w:ind w:left="714" w:hanging="357"/>
        <w:contextualSpacing w:val="0"/>
        <w:jc w:val="both"/>
        <w:rPr>
          <w:sz w:val="24"/>
          <w:szCs w:val="24"/>
        </w:rPr>
      </w:pPr>
      <w:r w:rsidRPr="009E7E05">
        <w:rPr>
          <w:sz w:val="24"/>
          <w:szCs w:val="24"/>
        </w:rPr>
        <w:t>Champignons, Schalotten, Esskastanien, Salbei, Öl und Knoblauch in einer großen Schüssel mit ¾ TL Salz und richtig viel Pfeffer mischen. Auf einem großen, mit Backpapier belegten Backblech verteilen und 25 Minuten im Ofen rösten, bis Pilze und Schalotten karamellisiert und weich sind. Aus dem Ofen nehmen und 5 Minuten abkühlen lassen.</w:t>
      </w:r>
    </w:p>
    <w:p w14:paraId="61F76D64" w14:textId="77777777" w:rsidR="00A02DE7" w:rsidRDefault="00A02DE7" w:rsidP="00B40E8C">
      <w:pPr>
        <w:pStyle w:val="ListParagraph"/>
        <w:numPr>
          <w:ilvl w:val="0"/>
          <w:numId w:val="1028"/>
        </w:numPr>
        <w:spacing w:after="120"/>
        <w:ind w:left="714" w:hanging="357"/>
        <w:contextualSpacing w:val="0"/>
        <w:jc w:val="both"/>
        <w:rPr>
          <w:sz w:val="24"/>
          <w:szCs w:val="24"/>
        </w:rPr>
      </w:pPr>
      <w:r w:rsidRPr="009E7E05">
        <w:rPr>
          <w:sz w:val="24"/>
          <w:szCs w:val="24"/>
        </w:rPr>
        <w:t>Die warme Pilzmischung in eine große Schüssel gehen. Estragon, Za’atar, Zitronensaft und die zusätzlichen 2 TL Öl hinzufügen und untermischen. Alles in eine große Schüssel füllen und servieren.</w:t>
      </w:r>
    </w:p>
    <w:p w14:paraId="6C2C72E9" w14:textId="77777777" w:rsidR="00A02DE7" w:rsidRDefault="00A02DE7" w:rsidP="00A02DE7">
      <w:pPr>
        <w:rPr>
          <w:sz w:val="24"/>
          <w:szCs w:val="24"/>
        </w:rPr>
      </w:pPr>
      <w:r>
        <w:rPr>
          <w:sz w:val="24"/>
          <w:szCs w:val="24"/>
        </w:rPr>
        <w:br w:type="page"/>
      </w:r>
    </w:p>
    <w:p w14:paraId="13CB2CB1" w14:textId="77777777" w:rsidR="00955E54" w:rsidRDefault="00955E54" w:rsidP="00955E54">
      <w:pPr>
        <w:pStyle w:val="Heading2"/>
        <w:spacing w:after="240"/>
      </w:pPr>
      <w:r>
        <w:lastRenderedPageBreak/>
        <w:t>Pilzragout</w:t>
      </w:r>
      <w:r>
        <w:rPr>
          <w:rStyle w:val="FootnoteReference"/>
        </w:rPr>
        <w:footnoteReference w:id="918"/>
      </w:r>
      <w:r>
        <w:t xml:space="preserve"> </w:t>
      </w:r>
    </w:p>
    <w:p w14:paraId="747E4AE7" w14:textId="77777777" w:rsidR="00955E54" w:rsidRPr="0019669B" w:rsidRDefault="00955E54" w:rsidP="00955E54">
      <w:pPr>
        <w:rPr>
          <w:sz w:val="24"/>
          <w:szCs w:val="24"/>
          <w:u w:val="single"/>
        </w:rPr>
      </w:pPr>
      <w:r w:rsidRPr="0019669B">
        <w:rPr>
          <w:sz w:val="24"/>
          <w:szCs w:val="24"/>
          <w:u w:val="single"/>
        </w:rPr>
        <w:t>Zutaten</w:t>
      </w:r>
      <w:r>
        <w:rPr>
          <w:sz w:val="24"/>
          <w:szCs w:val="24"/>
          <w:u w:val="single"/>
        </w:rPr>
        <w:t>:</w:t>
      </w:r>
    </w:p>
    <w:p w14:paraId="2C0C807F" w14:textId="77777777" w:rsidR="00955E54" w:rsidRDefault="00955E54" w:rsidP="00955E54">
      <w:pPr>
        <w:rPr>
          <w:sz w:val="24"/>
          <w:szCs w:val="24"/>
        </w:rPr>
      </w:pPr>
      <w:r>
        <w:rPr>
          <w:sz w:val="24"/>
          <w:szCs w:val="24"/>
        </w:rPr>
        <w:t>800 g möglichst kleine Champignons</w:t>
      </w:r>
    </w:p>
    <w:p w14:paraId="76AA5649" w14:textId="77777777" w:rsidR="00955E54" w:rsidRDefault="00955E54" w:rsidP="00955E54">
      <w:pPr>
        <w:rPr>
          <w:sz w:val="24"/>
          <w:szCs w:val="24"/>
        </w:rPr>
      </w:pPr>
      <w:r>
        <w:rPr>
          <w:sz w:val="24"/>
          <w:szCs w:val="24"/>
        </w:rPr>
        <w:t>2 mittelgroße Zwiebeln</w:t>
      </w:r>
    </w:p>
    <w:p w14:paraId="7FBD19AA" w14:textId="77777777" w:rsidR="00955E54" w:rsidRDefault="00955E54" w:rsidP="00955E54">
      <w:pPr>
        <w:rPr>
          <w:sz w:val="24"/>
          <w:szCs w:val="24"/>
        </w:rPr>
      </w:pPr>
      <w:r>
        <w:rPr>
          <w:sz w:val="24"/>
          <w:szCs w:val="24"/>
        </w:rPr>
        <w:t>100 g durchwachsener Speck</w:t>
      </w:r>
    </w:p>
    <w:p w14:paraId="148E855F" w14:textId="77777777" w:rsidR="00955E54" w:rsidRDefault="00955E54" w:rsidP="00955E54">
      <w:pPr>
        <w:rPr>
          <w:sz w:val="24"/>
          <w:szCs w:val="24"/>
        </w:rPr>
      </w:pPr>
      <w:r>
        <w:rPr>
          <w:sz w:val="24"/>
          <w:szCs w:val="24"/>
        </w:rPr>
        <w:t>5 EL Gemüsebrühe</w:t>
      </w:r>
    </w:p>
    <w:p w14:paraId="3A9F55AB" w14:textId="77777777" w:rsidR="00955E54" w:rsidRDefault="00955E54" w:rsidP="00955E54">
      <w:pPr>
        <w:rPr>
          <w:sz w:val="24"/>
          <w:szCs w:val="24"/>
        </w:rPr>
      </w:pPr>
      <w:r>
        <w:rPr>
          <w:sz w:val="24"/>
          <w:szCs w:val="24"/>
        </w:rPr>
        <w:t>Je 1/3 TL Salz und Pfeffer</w:t>
      </w:r>
    </w:p>
    <w:p w14:paraId="0DA657E4" w14:textId="77777777" w:rsidR="00955E54" w:rsidRDefault="00955E54" w:rsidP="00955E54">
      <w:pPr>
        <w:rPr>
          <w:sz w:val="24"/>
          <w:szCs w:val="24"/>
        </w:rPr>
      </w:pPr>
      <w:r>
        <w:rPr>
          <w:sz w:val="24"/>
          <w:szCs w:val="24"/>
        </w:rPr>
        <w:t>1 Msp. Knoblauch</w:t>
      </w:r>
    </w:p>
    <w:p w14:paraId="41868657" w14:textId="77777777" w:rsidR="00955E54" w:rsidRDefault="00955E54" w:rsidP="00955E54">
      <w:pPr>
        <w:rPr>
          <w:sz w:val="24"/>
          <w:szCs w:val="24"/>
        </w:rPr>
      </w:pPr>
      <w:r>
        <w:rPr>
          <w:sz w:val="24"/>
          <w:szCs w:val="24"/>
        </w:rPr>
        <w:t>2 Fleischtomaten</w:t>
      </w:r>
    </w:p>
    <w:p w14:paraId="60DCA081" w14:textId="77777777" w:rsidR="00955E54" w:rsidRDefault="00955E54" w:rsidP="00955E54">
      <w:pPr>
        <w:rPr>
          <w:sz w:val="24"/>
          <w:szCs w:val="24"/>
        </w:rPr>
      </w:pPr>
      <w:r>
        <w:rPr>
          <w:sz w:val="24"/>
          <w:szCs w:val="24"/>
        </w:rPr>
        <w:t>1 TL Mehl</w:t>
      </w:r>
    </w:p>
    <w:p w14:paraId="0B065A18" w14:textId="77777777" w:rsidR="00955E54" w:rsidRDefault="00955E54" w:rsidP="00955E54">
      <w:pPr>
        <w:rPr>
          <w:sz w:val="24"/>
          <w:szCs w:val="24"/>
        </w:rPr>
      </w:pPr>
      <w:r>
        <w:rPr>
          <w:sz w:val="24"/>
          <w:szCs w:val="24"/>
        </w:rPr>
        <w:t>2 EL Butter</w:t>
      </w:r>
    </w:p>
    <w:p w14:paraId="0DBB0D69" w14:textId="77777777" w:rsidR="00955E54" w:rsidRDefault="00955E54" w:rsidP="00955E54">
      <w:pPr>
        <w:rPr>
          <w:sz w:val="24"/>
          <w:szCs w:val="24"/>
        </w:rPr>
      </w:pPr>
      <w:r>
        <w:rPr>
          <w:sz w:val="24"/>
          <w:szCs w:val="24"/>
        </w:rPr>
        <w:t>1/8 l Sahne</w:t>
      </w:r>
    </w:p>
    <w:p w14:paraId="5BFE1B95" w14:textId="77777777" w:rsidR="00955E54" w:rsidRDefault="00955E54" w:rsidP="00955E54">
      <w:pPr>
        <w:rPr>
          <w:sz w:val="24"/>
          <w:szCs w:val="24"/>
        </w:rPr>
      </w:pPr>
      <w:r>
        <w:rPr>
          <w:sz w:val="24"/>
          <w:szCs w:val="24"/>
        </w:rPr>
        <w:t>2 TL gehackter Thymian</w:t>
      </w:r>
    </w:p>
    <w:p w14:paraId="3E7503F0" w14:textId="77777777" w:rsidR="00955E54" w:rsidRDefault="00955E54" w:rsidP="00955E54">
      <w:pPr>
        <w:rPr>
          <w:sz w:val="24"/>
          <w:szCs w:val="24"/>
        </w:rPr>
      </w:pPr>
    </w:p>
    <w:p w14:paraId="2A24DBBD" w14:textId="77777777" w:rsidR="00955E54" w:rsidRDefault="00955E54" w:rsidP="00955E54">
      <w:pPr>
        <w:rPr>
          <w:sz w:val="24"/>
          <w:szCs w:val="24"/>
        </w:rPr>
      </w:pPr>
      <w:r>
        <w:rPr>
          <w:sz w:val="24"/>
          <w:szCs w:val="24"/>
        </w:rPr>
        <w:t>Zubereitung:</w:t>
      </w:r>
    </w:p>
    <w:p w14:paraId="630EBB6C" w14:textId="77777777" w:rsidR="00955E54" w:rsidRPr="008F0CBE" w:rsidRDefault="00955E54" w:rsidP="00B40E8C">
      <w:pPr>
        <w:pStyle w:val="ListParagraph"/>
        <w:numPr>
          <w:ilvl w:val="0"/>
          <w:numId w:val="577"/>
        </w:numPr>
        <w:spacing w:after="120"/>
        <w:ind w:left="714" w:hanging="357"/>
        <w:contextualSpacing w:val="0"/>
        <w:jc w:val="both"/>
        <w:rPr>
          <w:sz w:val="24"/>
          <w:szCs w:val="24"/>
        </w:rPr>
      </w:pPr>
      <w:r w:rsidRPr="008F0CBE">
        <w:rPr>
          <w:sz w:val="24"/>
          <w:szCs w:val="24"/>
        </w:rPr>
        <w:t xml:space="preserve">Pilze putzen. Die Zwiebeln schälen und mit dem Speck kleinwürfeln. Den Speck ausbraten und die Zwiebelwürfel im Speckfett glasig braten. Die Pilze hinzufügen, kurz unter Umwenden mitbraten und mit der Gemüsebrühe auffüllen. </w:t>
      </w:r>
    </w:p>
    <w:p w14:paraId="47390F4D" w14:textId="77777777" w:rsidR="00955E54" w:rsidRPr="008F0CBE" w:rsidRDefault="00955E54" w:rsidP="00B40E8C">
      <w:pPr>
        <w:pStyle w:val="ListParagraph"/>
        <w:numPr>
          <w:ilvl w:val="0"/>
          <w:numId w:val="577"/>
        </w:numPr>
        <w:spacing w:after="120"/>
        <w:ind w:left="714" w:hanging="357"/>
        <w:contextualSpacing w:val="0"/>
        <w:jc w:val="both"/>
        <w:rPr>
          <w:sz w:val="24"/>
          <w:szCs w:val="24"/>
        </w:rPr>
      </w:pPr>
      <w:r w:rsidRPr="008F0CBE">
        <w:rPr>
          <w:sz w:val="24"/>
          <w:szCs w:val="24"/>
        </w:rPr>
        <w:t>Das Salz, den Pfeffer und den Knoblauch untermischen und alles zugedeckt bei schwacher Hitze 8 Minuten kochen lassen. Die Tomaten brühen, häuten würfeln, dabei die Kerne entfernen, zu den Pilzen geben und alles weitere 5 Minuten kochen lassen. Das Mehl mit der Butter verkneten, in dem Pilzragout auflösen und einige Minuten mitkochen lassen. Die Sahne untermischen. Das Ragout mit dem Thymian bestreuen. Dazu passen Semmelknödel oder Rösti.</w:t>
      </w:r>
    </w:p>
    <w:p w14:paraId="730CDA7B" w14:textId="77777777" w:rsidR="00955E54" w:rsidRDefault="00955E54" w:rsidP="00955E54">
      <w:pPr>
        <w:rPr>
          <w:sz w:val="24"/>
          <w:szCs w:val="24"/>
        </w:rPr>
      </w:pPr>
      <w:r>
        <w:rPr>
          <w:sz w:val="24"/>
          <w:szCs w:val="24"/>
        </w:rPr>
        <w:br w:type="page"/>
      </w:r>
    </w:p>
    <w:p w14:paraId="5623DC6A" w14:textId="77777777" w:rsidR="00955E54" w:rsidRDefault="00955E54" w:rsidP="00955E54">
      <w:pPr>
        <w:pStyle w:val="Heading2"/>
        <w:spacing w:after="240"/>
      </w:pPr>
      <w:r>
        <w:lastRenderedPageBreak/>
        <w:t>Pilzauflauf (Bewusst kochen, herzhaft genießen, Zürich, S. 67)</w:t>
      </w:r>
    </w:p>
    <w:p w14:paraId="38CBC1E6" w14:textId="77777777" w:rsidR="00955E54" w:rsidRDefault="00955E54" w:rsidP="00955E54">
      <w:pPr>
        <w:rPr>
          <w:sz w:val="24"/>
          <w:szCs w:val="24"/>
        </w:rPr>
      </w:pPr>
      <w:r w:rsidRPr="00D66258">
        <w:rPr>
          <w:sz w:val="24"/>
          <w:szCs w:val="24"/>
          <w:u w:val="single"/>
        </w:rPr>
        <w:t>Zutaten</w:t>
      </w:r>
      <w:r>
        <w:rPr>
          <w:sz w:val="24"/>
          <w:szCs w:val="24"/>
        </w:rPr>
        <w:t xml:space="preserve"> (für 4 Portionen):</w:t>
      </w:r>
    </w:p>
    <w:p w14:paraId="7BDA63E7" w14:textId="77777777" w:rsidR="00955E54" w:rsidRDefault="00955E54" w:rsidP="00955E54">
      <w:pPr>
        <w:rPr>
          <w:sz w:val="24"/>
          <w:szCs w:val="24"/>
        </w:rPr>
      </w:pPr>
      <w:r>
        <w:rPr>
          <w:sz w:val="24"/>
          <w:szCs w:val="24"/>
        </w:rPr>
        <w:t>800 g Kartoffeln</w:t>
      </w:r>
    </w:p>
    <w:p w14:paraId="04377C79" w14:textId="77777777" w:rsidR="00955E54" w:rsidRDefault="00955E54" w:rsidP="00955E54">
      <w:pPr>
        <w:rPr>
          <w:sz w:val="24"/>
          <w:szCs w:val="24"/>
        </w:rPr>
      </w:pPr>
      <w:r>
        <w:rPr>
          <w:sz w:val="24"/>
          <w:szCs w:val="24"/>
        </w:rPr>
        <w:t>800 g Pilze</w:t>
      </w:r>
    </w:p>
    <w:p w14:paraId="5FAEE2A1" w14:textId="77777777" w:rsidR="00955E54" w:rsidRDefault="00955E54" w:rsidP="00955E54">
      <w:pPr>
        <w:rPr>
          <w:sz w:val="24"/>
          <w:szCs w:val="24"/>
        </w:rPr>
      </w:pPr>
      <w:r>
        <w:rPr>
          <w:sz w:val="24"/>
          <w:szCs w:val="24"/>
        </w:rPr>
        <w:t>40 g Butter</w:t>
      </w:r>
    </w:p>
    <w:p w14:paraId="53392EED" w14:textId="77777777" w:rsidR="00955E54" w:rsidRDefault="00955E54" w:rsidP="00955E54">
      <w:pPr>
        <w:rPr>
          <w:sz w:val="24"/>
          <w:szCs w:val="24"/>
        </w:rPr>
      </w:pPr>
      <w:r>
        <w:rPr>
          <w:sz w:val="24"/>
          <w:szCs w:val="24"/>
        </w:rPr>
        <w:t>½ Zitrone</w:t>
      </w:r>
    </w:p>
    <w:p w14:paraId="53CA1E47" w14:textId="77777777" w:rsidR="00955E54" w:rsidRDefault="00955E54" w:rsidP="00955E54">
      <w:pPr>
        <w:rPr>
          <w:sz w:val="24"/>
          <w:szCs w:val="24"/>
        </w:rPr>
      </w:pPr>
      <w:r>
        <w:rPr>
          <w:sz w:val="24"/>
          <w:szCs w:val="24"/>
        </w:rPr>
        <w:t>1 Bund Kerbel</w:t>
      </w:r>
    </w:p>
    <w:p w14:paraId="0BF85E04" w14:textId="77777777" w:rsidR="00955E54" w:rsidRDefault="00955E54" w:rsidP="00955E54">
      <w:pPr>
        <w:rPr>
          <w:sz w:val="24"/>
          <w:szCs w:val="24"/>
        </w:rPr>
      </w:pPr>
      <w:r>
        <w:rPr>
          <w:sz w:val="24"/>
          <w:szCs w:val="24"/>
        </w:rPr>
        <w:t>1 Bund glatte Petersilie</w:t>
      </w:r>
    </w:p>
    <w:p w14:paraId="523B7939" w14:textId="77777777" w:rsidR="00955E54" w:rsidRDefault="00955E54" w:rsidP="00955E54">
      <w:pPr>
        <w:rPr>
          <w:sz w:val="24"/>
          <w:szCs w:val="24"/>
        </w:rPr>
      </w:pPr>
      <w:r>
        <w:rPr>
          <w:sz w:val="24"/>
          <w:szCs w:val="24"/>
        </w:rPr>
        <w:t>½ TL getrockneter Majoran</w:t>
      </w:r>
    </w:p>
    <w:p w14:paraId="4EA65B45" w14:textId="77777777" w:rsidR="00955E54" w:rsidRDefault="00955E54" w:rsidP="00955E54">
      <w:pPr>
        <w:rPr>
          <w:sz w:val="24"/>
          <w:szCs w:val="24"/>
        </w:rPr>
      </w:pPr>
      <w:r>
        <w:rPr>
          <w:sz w:val="24"/>
          <w:szCs w:val="24"/>
        </w:rPr>
        <w:t>1 Tasse geriebenen Käse</w:t>
      </w:r>
    </w:p>
    <w:p w14:paraId="5F083E8E" w14:textId="77777777" w:rsidR="00955E54" w:rsidRDefault="00955E54" w:rsidP="00955E54">
      <w:pPr>
        <w:rPr>
          <w:sz w:val="24"/>
          <w:szCs w:val="24"/>
        </w:rPr>
      </w:pPr>
    </w:p>
    <w:p w14:paraId="5A54BB48" w14:textId="77777777" w:rsidR="00955E54" w:rsidRDefault="00955E54" w:rsidP="00955E54">
      <w:pPr>
        <w:rPr>
          <w:sz w:val="24"/>
          <w:szCs w:val="24"/>
        </w:rPr>
      </w:pPr>
      <w:r>
        <w:rPr>
          <w:sz w:val="24"/>
          <w:szCs w:val="24"/>
        </w:rPr>
        <w:t>Zubereitung:</w:t>
      </w:r>
    </w:p>
    <w:p w14:paraId="7FA18FFF" w14:textId="77777777" w:rsidR="00955E54" w:rsidRPr="000A0BE2" w:rsidRDefault="00955E54" w:rsidP="00B40E8C">
      <w:pPr>
        <w:pStyle w:val="ListParagraph"/>
        <w:numPr>
          <w:ilvl w:val="0"/>
          <w:numId w:val="983"/>
        </w:numPr>
        <w:spacing w:after="120"/>
        <w:ind w:left="714" w:hanging="357"/>
        <w:contextualSpacing w:val="0"/>
        <w:jc w:val="both"/>
        <w:rPr>
          <w:sz w:val="24"/>
          <w:szCs w:val="24"/>
        </w:rPr>
      </w:pPr>
      <w:r w:rsidRPr="000A0BE2">
        <w:rPr>
          <w:sz w:val="24"/>
          <w:szCs w:val="24"/>
        </w:rPr>
        <w:t>Kartoffeln in der Schale kochen, schälen und in ca. 0,5 cm dicke Scheiben schneiden. Die Pilze vierteln und in der zerlassenen Butter dämpfen.</w:t>
      </w:r>
    </w:p>
    <w:p w14:paraId="741E177B" w14:textId="77777777" w:rsidR="00955E54" w:rsidRDefault="00955E54" w:rsidP="00B40E8C">
      <w:pPr>
        <w:pStyle w:val="ListParagraph"/>
        <w:numPr>
          <w:ilvl w:val="0"/>
          <w:numId w:val="983"/>
        </w:numPr>
        <w:spacing w:after="120"/>
        <w:ind w:left="714" w:hanging="357"/>
        <w:contextualSpacing w:val="0"/>
        <w:jc w:val="both"/>
        <w:rPr>
          <w:sz w:val="24"/>
          <w:szCs w:val="24"/>
        </w:rPr>
      </w:pPr>
      <w:r w:rsidRPr="000A0BE2">
        <w:rPr>
          <w:sz w:val="24"/>
          <w:szCs w:val="24"/>
        </w:rPr>
        <w:t>Mit Zitrone (und eventuell etwas Gemüsebrühe) würzen.</w:t>
      </w:r>
    </w:p>
    <w:p w14:paraId="262AE1C4" w14:textId="29A7952B" w:rsidR="00955E54" w:rsidRPr="007848F7" w:rsidRDefault="007848F7" w:rsidP="00B40E8C">
      <w:pPr>
        <w:pStyle w:val="ListParagraph"/>
        <w:numPr>
          <w:ilvl w:val="0"/>
          <w:numId w:val="983"/>
        </w:numPr>
        <w:spacing w:after="120"/>
        <w:ind w:left="714" w:hanging="357"/>
        <w:contextualSpacing w:val="0"/>
        <w:jc w:val="both"/>
        <w:rPr>
          <w:sz w:val="24"/>
          <w:szCs w:val="24"/>
        </w:rPr>
      </w:pPr>
      <w:r>
        <w:rPr>
          <w:sz w:val="24"/>
          <w:szCs w:val="24"/>
        </w:rPr>
        <w:t xml:space="preserve">Die </w:t>
      </w:r>
      <w:r w:rsidRPr="000A0BE2">
        <w:rPr>
          <w:sz w:val="24"/>
          <w:szCs w:val="24"/>
        </w:rPr>
        <w:t>Pilze in eine gebutterte Auflaufform zusammen mit den Kartoffeln legen und die Kräuter dazwischen streuen. Zuletzt den Käse drüberstreuen und den Auflauf ca. 25 Minuten im Ofen gratinieren.</w:t>
      </w:r>
      <w:r w:rsidR="00955E54" w:rsidRPr="007848F7">
        <w:rPr>
          <w:sz w:val="24"/>
          <w:szCs w:val="24"/>
        </w:rPr>
        <w:t xml:space="preserve"> </w:t>
      </w:r>
      <w:r w:rsidR="00955E54">
        <w:br w:type="page"/>
      </w:r>
    </w:p>
    <w:p w14:paraId="4EBC728C" w14:textId="77777777" w:rsidR="007519C5" w:rsidRDefault="007519C5" w:rsidP="007519C5">
      <w:pPr>
        <w:pStyle w:val="Heading2"/>
        <w:spacing w:after="240"/>
      </w:pPr>
      <w:r>
        <w:lastRenderedPageBreak/>
        <w:t>Pilzgratin</w:t>
      </w:r>
      <w:r>
        <w:rPr>
          <w:rStyle w:val="FootnoteReference"/>
        </w:rPr>
        <w:footnoteReference w:id="919"/>
      </w:r>
      <w:r>
        <w:t xml:space="preserve"> </w:t>
      </w:r>
    </w:p>
    <w:p w14:paraId="2E8341FF" w14:textId="77777777" w:rsidR="007519C5" w:rsidRDefault="007519C5" w:rsidP="007519C5">
      <w:pPr>
        <w:rPr>
          <w:sz w:val="24"/>
          <w:szCs w:val="24"/>
        </w:rPr>
      </w:pPr>
      <w:r w:rsidRPr="009D1262">
        <w:rPr>
          <w:sz w:val="24"/>
          <w:szCs w:val="24"/>
          <w:u w:val="single"/>
        </w:rPr>
        <w:t>Zutaten</w:t>
      </w:r>
      <w:r>
        <w:rPr>
          <w:sz w:val="24"/>
          <w:szCs w:val="24"/>
        </w:rPr>
        <w:t xml:space="preserve"> (für 2 Personen):</w:t>
      </w:r>
    </w:p>
    <w:p w14:paraId="7C87A501" w14:textId="77777777" w:rsidR="007519C5" w:rsidRDefault="007519C5" w:rsidP="007519C5">
      <w:pPr>
        <w:rPr>
          <w:sz w:val="24"/>
          <w:szCs w:val="24"/>
        </w:rPr>
      </w:pPr>
      <w:r>
        <w:rPr>
          <w:sz w:val="24"/>
          <w:szCs w:val="24"/>
        </w:rPr>
        <w:t>400 g Champignons</w:t>
      </w:r>
    </w:p>
    <w:p w14:paraId="7AD2219A" w14:textId="77777777" w:rsidR="007519C5" w:rsidRDefault="007519C5" w:rsidP="007519C5">
      <w:pPr>
        <w:rPr>
          <w:sz w:val="24"/>
          <w:szCs w:val="24"/>
        </w:rPr>
      </w:pPr>
      <w:r>
        <w:rPr>
          <w:sz w:val="24"/>
          <w:szCs w:val="24"/>
        </w:rPr>
        <w:t>200 g Pizzatomaten (aus der Dose)</w:t>
      </w:r>
    </w:p>
    <w:p w14:paraId="6A601617" w14:textId="77777777" w:rsidR="007519C5" w:rsidRDefault="007519C5" w:rsidP="007519C5">
      <w:pPr>
        <w:rPr>
          <w:sz w:val="24"/>
          <w:szCs w:val="24"/>
        </w:rPr>
      </w:pPr>
      <w:r>
        <w:rPr>
          <w:sz w:val="24"/>
          <w:szCs w:val="24"/>
        </w:rPr>
        <w:t>50 g Schinkenwürfel</w:t>
      </w:r>
    </w:p>
    <w:p w14:paraId="033C6805" w14:textId="77777777" w:rsidR="007519C5" w:rsidRDefault="007519C5" w:rsidP="007519C5">
      <w:pPr>
        <w:rPr>
          <w:sz w:val="24"/>
          <w:szCs w:val="24"/>
        </w:rPr>
      </w:pPr>
      <w:r>
        <w:rPr>
          <w:sz w:val="24"/>
          <w:szCs w:val="24"/>
        </w:rPr>
        <w:t>1 TL getrocknete Kräuter der Provence</w:t>
      </w:r>
    </w:p>
    <w:p w14:paraId="3F6F3E5D" w14:textId="77777777" w:rsidR="007519C5" w:rsidRDefault="007519C5" w:rsidP="007519C5">
      <w:pPr>
        <w:rPr>
          <w:sz w:val="24"/>
          <w:szCs w:val="24"/>
        </w:rPr>
      </w:pPr>
      <w:r>
        <w:rPr>
          <w:sz w:val="24"/>
          <w:szCs w:val="24"/>
        </w:rPr>
        <w:t>Salz</w:t>
      </w:r>
    </w:p>
    <w:p w14:paraId="29B8589F" w14:textId="77777777" w:rsidR="007519C5" w:rsidRDefault="007519C5" w:rsidP="007519C5">
      <w:pPr>
        <w:rPr>
          <w:sz w:val="24"/>
          <w:szCs w:val="24"/>
        </w:rPr>
      </w:pPr>
      <w:r>
        <w:rPr>
          <w:sz w:val="24"/>
          <w:szCs w:val="24"/>
        </w:rPr>
        <w:t>1 TL rosenscharfes Paprikapulver</w:t>
      </w:r>
    </w:p>
    <w:p w14:paraId="202C8648" w14:textId="77777777" w:rsidR="007519C5" w:rsidRDefault="007519C5" w:rsidP="007519C5">
      <w:pPr>
        <w:rPr>
          <w:sz w:val="24"/>
          <w:szCs w:val="24"/>
        </w:rPr>
      </w:pPr>
      <w:r>
        <w:rPr>
          <w:sz w:val="24"/>
          <w:szCs w:val="24"/>
        </w:rPr>
        <w:t>100 g geriebener Käse</w:t>
      </w:r>
    </w:p>
    <w:p w14:paraId="67284CAC" w14:textId="77777777" w:rsidR="007519C5" w:rsidRDefault="007519C5" w:rsidP="007519C5">
      <w:pPr>
        <w:rPr>
          <w:sz w:val="24"/>
          <w:szCs w:val="24"/>
        </w:rPr>
      </w:pPr>
      <w:r>
        <w:rPr>
          <w:sz w:val="24"/>
          <w:szCs w:val="24"/>
        </w:rPr>
        <w:t>50 g Semmelbrösel</w:t>
      </w:r>
    </w:p>
    <w:p w14:paraId="10125E7E" w14:textId="77777777" w:rsidR="007519C5" w:rsidRDefault="007519C5" w:rsidP="007519C5">
      <w:pPr>
        <w:rPr>
          <w:sz w:val="24"/>
          <w:szCs w:val="24"/>
        </w:rPr>
      </w:pPr>
      <w:r>
        <w:rPr>
          <w:sz w:val="24"/>
          <w:szCs w:val="24"/>
        </w:rPr>
        <w:t>2 EL Olivenöl</w:t>
      </w:r>
    </w:p>
    <w:p w14:paraId="2BBFD2DA" w14:textId="77777777" w:rsidR="007519C5" w:rsidRDefault="007519C5" w:rsidP="007519C5">
      <w:pPr>
        <w:rPr>
          <w:sz w:val="24"/>
          <w:szCs w:val="24"/>
        </w:rPr>
      </w:pPr>
    </w:p>
    <w:p w14:paraId="7908CF2E" w14:textId="77777777" w:rsidR="007519C5" w:rsidRDefault="007519C5" w:rsidP="007519C5">
      <w:pPr>
        <w:rPr>
          <w:sz w:val="24"/>
          <w:szCs w:val="24"/>
        </w:rPr>
      </w:pPr>
      <w:r>
        <w:rPr>
          <w:sz w:val="24"/>
          <w:szCs w:val="24"/>
        </w:rPr>
        <w:t>Zubereitung:</w:t>
      </w:r>
    </w:p>
    <w:p w14:paraId="62011DAE" w14:textId="77777777" w:rsidR="007519C5" w:rsidRPr="0029352D" w:rsidRDefault="007519C5" w:rsidP="007519C5">
      <w:pPr>
        <w:pStyle w:val="ListParagraph"/>
        <w:numPr>
          <w:ilvl w:val="0"/>
          <w:numId w:val="160"/>
        </w:numPr>
        <w:spacing w:after="120"/>
        <w:ind w:left="714" w:hanging="357"/>
        <w:contextualSpacing w:val="0"/>
        <w:jc w:val="both"/>
        <w:rPr>
          <w:sz w:val="24"/>
          <w:szCs w:val="24"/>
        </w:rPr>
      </w:pPr>
      <w:r w:rsidRPr="0029352D">
        <w:rPr>
          <w:sz w:val="24"/>
          <w:szCs w:val="24"/>
        </w:rPr>
        <w:t>Pilze putzen und in Scheiben schneiden.</w:t>
      </w:r>
    </w:p>
    <w:p w14:paraId="5FDC93B8" w14:textId="77777777" w:rsidR="007519C5" w:rsidRPr="0029352D" w:rsidRDefault="007519C5" w:rsidP="007519C5">
      <w:pPr>
        <w:pStyle w:val="ListParagraph"/>
        <w:numPr>
          <w:ilvl w:val="0"/>
          <w:numId w:val="160"/>
        </w:numPr>
        <w:spacing w:after="120"/>
        <w:ind w:left="714" w:hanging="357"/>
        <w:contextualSpacing w:val="0"/>
        <w:jc w:val="both"/>
        <w:rPr>
          <w:sz w:val="24"/>
          <w:szCs w:val="24"/>
        </w:rPr>
      </w:pPr>
      <w:r w:rsidRPr="0029352D">
        <w:rPr>
          <w:sz w:val="24"/>
          <w:szCs w:val="24"/>
        </w:rPr>
        <w:t>Den Backofen auf 225°C vorheizen. Pilze mit Tomaten, Schinken, Kräutern, Salz und Paprikapulver in einer flachen hitzebeständigen Form mischen.</w:t>
      </w:r>
    </w:p>
    <w:p w14:paraId="2C1BEF2F" w14:textId="77777777" w:rsidR="007519C5" w:rsidRPr="0029352D" w:rsidRDefault="007519C5" w:rsidP="007519C5">
      <w:pPr>
        <w:pStyle w:val="ListParagraph"/>
        <w:numPr>
          <w:ilvl w:val="0"/>
          <w:numId w:val="160"/>
        </w:numPr>
        <w:spacing w:after="120"/>
        <w:ind w:left="714" w:hanging="357"/>
        <w:contextualSpacing w:val="0"/>
        <w:jc w:val="both"/>
        <w:rPr>
          <w:sz w:val="24"/>
          <w:szCs w:val="24"/>
        </w:rPr>
      </w:pPr>
      <w:r w:rsidRPr="0029352D">
        <w:rPr>
          <w:sz w:val="24"/>
          <w:szCs w:val="24"/>
        </w:rPr>
        <w:t>Käse mit Semmelbröseln mischen und darüber streuen. Mit dem Öl beträufeln und im Ofen (Mitte) etwa 20 Minuten backen. Mit Reis, Polenta oder Brot servieren.</w:t>
      </w:r>
    </w:p>
    <w:p w14:paraId="46B3A2C9" w14:textId="77777777" w:rsidR="007519C5" w:rsidRDefault="007519C5" w:rsidP="007519C5">
      <w:pPr>
        <w:rPr>
          <w:sz w:val="24"/>
          <w:szCs w:val="24"/>
        </w:rPr>
      </w:pPr>
      <w:r>
        <w:rPr>
          <w:sz w:val="24"/>
          <w:szCs w:val="24"/>
        </w:rPr>
        <w:br w:type="page"/>
      </w:r>
    </w:p>
    <w:p w14:paraId="6C6DE7A7" w14:textId="77777777" w:rsidR="00E870EC" w:rsidRDefault="00E870EC" w:rsidP="00E870EC">
      <w:pPr>
        <w:pStyle w:val="Heading2"/>
        <w:spacing w:after="240"/>
      </w:pPr>
      <w:r>
        <w:lastRenderedPageBreak/>
        <w:t>Gebackene Pilze mit Orangen-Quinoa-Taboulè</w:t>
      </w:r>
      <w:r>
        <w:rPr>
          <w:rStyle w:val="FootnoteReference"/>
        </w:rPr>
        <w:footnoteReference w:id="920"/>
      </w:r>
      <w:r>
        <w:t xml:space="preserve"> </w:t>
      </w:r>
    </w:p>
    <w:p w14:paraId="4F5CEC7A" w14:textId="77777777" w:rsidR="00E870EC" w:rsidRPr="00523D96" w:rsidRDefault="00E870EC" w:rsidP="00E870EC">
      <w:pPr>
        <w:rPr>
          <w:sz w:val="24"/>
          <w:szCs w:val="24"/>
          <w:u w:val="single"/>
        </w:rPr>
      </w:pPr>
      <w:r w:rsidRPr="00523D96">
        <w:rPr>
          <w:sz w:val="24"/>
          <w:szCs w:val="24"/>
          <w:u w:val="single"/>
        </w:rPr>
        <w:t>Zutaten:</w:t>
      </w:r>
    </w:p>
    <w:p w14:paraId="3AE8D312" w14:textId="77777777" w:rsidR="00E870EC" w:rsidRDefault="00E870EC" w:rsidP="00E870EC">
      <w:pPr>
        <w:rPr>
          <w:sz w:val="24"/>
          <w:szCs w:val="24"/>
        </w:rPr>
      </w:pPr>
      <w:r>
        <w:rPr>
          <w:sz w:val="24"/>
          <w:szCs w:val="24"/>
        </w:rPr>
        <w:t>4 sehr große Pilze (Portobello-Pilze)</w:t>
      </w:r>
    </w:p>
    <w:p w14:paraId="10F62FB6" w14:textId="77777777" w:rsidR="00E870EC" w:rsidRDefault="00E870EC" w:rsidP="00E870EC">
      <w:pPr>
        <w:rPr>
          <w:sz w:val="24"/>
          <w:szCs w:val="24"/>
        </w:rPr>
      </w:pPr>
      <w:r>
        <w:rPr>
          <w:sz w:val="24"/>
          <w:szCs w:val="24"/>
        </w:rPr>
        <w:t>2 EL Olivenöl</w:t>
      </w:r>
    </w:p>
    <w:p w14:paraId="4F91083F" w14:textId="77777777" w:rsidR="00E870EC" w:rsidRDefault="00E870EC" w:rsidP="00E870EC">
      <w:pPr>
        <w:rPr>
          <w:sz w:val="24"/>
          <w:szCs w:val="24"/>
        </w:rPr>
      </w:pPr>
      <w:r>
        <w:rPr>
          <w:sz w:val="24"/>
          <w:szCs w:val="24"/>
        </w:rPr>
        <w:t>100 g Quinoa</w:t>
      </w:r>
    </w:p>
    <w:p w14:paraId="09F63C65" w14:textId="77777777" w:rsidR="00E870EC" w:rsidRDefault="00E870EC" w:rsidP="00E870EC">
      <w:pPr>
        <w:rPr>
          <w:sz w:val="24"/>
          <w:szCs w:val="24"/>
        </w:rPr>
      </w:pPr>
      <w:r>
        <w:rPr>
          <w:sz w:val="24"/>
          <w:szCs w:val="24"/>
        </w:rPr>
        <w:t>Meersalz und schwarzer Pfeffer aus der Mühle</w:t>
      </w:r>
    </w:p>
    <w:p w14:paraId="4677AA8F" w14:textId="77777777" w:rsidR="00E870EC" w:rsidRDefault="00E870EC" w:rsidP="00E870EC">
      <w:pPr>
        <w:rPr>
          <w:sz w:val="24"/>
          <w:szCs w:val="24"/>
        </w:rPr>
      </w:pPr>
      <w:r>
        <w:rPr>
          <w:sz w:val="24"/>
          <w:szCs w:val="24"/>
        </w:rPr>
        <w:t>4 große Bund frische Petersilie, grob gehackt</w:t>
      </w:r>
    </w:p>
    <w:p w14:paraId="77D70ECE" w14:textId="77777777" w:rsidR="00E870EC" w:rsidRDefault="00E870EC" w:rsidP="00E870EC">
      <w:pPr>
        <w:rPr>
          <w:sz w:val="24"/>
          <w:szCs w:val="24"/>
        </w:rPr>
      </w:pPr>
      <w:r>
        <w:rPr>
          <w:sz w:val="24"/>
          <w:szCs w:val="24"/>
        </w:rPr>
        <w:t>1 großer Bund Minze, fein gehackt</w:t>
      </w:r>
    </w:p>
    <w:p w14:paraId="105FF365" w14:textId="77777777" w:rsidR="00E870EC" w:rsidRDefault="00E870EC" w:rsidP="00E870EC">
      <w:pPr>
        <w:rPr>
          <w:sz w:val="24"/>
          <w:szCs w:val="24"/>
        </w:rPr>
      </w:pPr>
      <w:r>
        <w:rPr>
          <w:sz w:val="24"/>
          <w:szCs w:val="24"/>
        </w:rPr>
        <w:t>1 kleine Orange, geschält und in kleine Würfelchen geschnitten</w:t>
      </w:r>
    </w:p>
    <w:p w14:paraId="4C091539" w14:textId="77777777" w:rsidR="00E870EC" w:rsidRDefault="00E870EC" w:rsidP="00E870EC">
      <w:pPr>
        <w:rPr>
          <w:sz w:val="24"/>
          <w:szCs w:val="24"/>
        </w:rPr>
      </w:pPr>
      <w:r>
        <w:rPr>
          <w:sz w:val="24"/>
          <w:szCs w:val="24"/>
        </w:rPr>
        <w:t>½ rote Zwiebel, fein gewürfelt</w:t>
      </w:r>
    </w:p>
    <w:p w14:paraId="13801A01" w14:textId="77777777" w:rsidR="00E870EC" w:rsidRDefault="00E870EC" w:rsidP="00E870EC">
      <w:pPr>
        <w:rPr>
          <w:sz w:val="24"/>
          <w:szCs w:val="24"/>
        </w:rPr>
      </w:pPr>
      <w:r>
        <w:rPr>
          <w:sz w:val="24"/>
          <w:szCs w:val="24"/>
        </w:rPr>
        <w:t>Saft von ½ Zitrone</w:t>
      </w:r>
    </w:p>
    <w:p w14:paraId="34725A3A" w14:textId="77777777" w:rsidR="00E870EC" w:rsidRDefault="00E870EC" w:rsidP="00E870EC">
      <w:pPr>
        <w:rPr>
          <w:sz w:val="24"/>
          <w:szCs w:val="24"/>
        </w:rPr>
      </w:pPr>
      <w:r>
        <w:rPr>
          <w:sz w:val="24"/>
          <w:szCs w:val="24"/>
        </w:rPr>
        <w:t>½ TL Zimt</w:t>
      </w:r>
    </w:p>
    <w:p w14:paraId="21FC2FF3" w14:textId="77777777" w:rsidR="00E870EC" w:rsidRDefault="00E870EC" w:rsidP="00E870EC">
      <w:pPr>
        <w:rPr>
          <w:sz w:val="24"/>
          <w:szCs w:val="24"/>
        </w:rPr>
      </w:pPr>
      <w:r>
        <w:rPr>
          <w:sz w:val="24"/>
          <w:szCs w:val="24"/>
        </w:rPr>
        <w:t>Kerne von 1 Granatapfel (zum Bestreuen)</w:t>
      </w:r>
    </w:p>
    <w:p w14:paraId="62C83EB0" w14:textId="77777777" w:rsidR="00E870EC" w:rsidRDefault="00E870EC" w:rsidP="00E870EC">
      <w:pPr>
        <w:rPr>
          <w:sz w:val="24"/>
          <w:szCs w:val="24"/>
        </w:rPr>
      </w:pPr>
    </w:p>
    <w:p w14:paraId="3719D5BB" w14:textId="77777777" w:rsidR="00E870EC" w:rsidRDefault="00E870EC" w:rsidP="00E870EC">
      <w:pPr>
        <w:rPr>
          <w:sz w:val="24"/>
          <w:szCs w:val="24"/>
        </w:rPr>
      </w:pPr>
      <w:r>
        <w:rPr>
          <w:sz w:val="24"/>
          <w:szCs w:val="24"/>
        </w:rPr>
        <w:t>Zubereitung:</w:t>
      </w:r>
    </w:p>
    <w:p w14:paraId="75294112" w14:textId="77777777" w:rsidR="00E870EC" w:rsidRPr="004C14C2" w:rsidRDefault="00E870EC" w:rsidP="00E870EC">
      <w:pPr>
        <w:pStyle w:val="ListParagraph"/>
        <w:numPr>
          <w:ilvl w:val="0"/>
          <w:numId w:val="130"/>
        </w:numPr>
        <w:spacing w:after="120"/>
        <w:ind w:left="714" w:hanging="357"/>
        <w:contextualSpacing w:val="0"/>
        <w:jc w:val="both"/>
        <w:rPr>
          <w:sz w:val="24"/>
          <w:szCs w:val="24"/>
        </w:rPr>
      </w:pPr>
      <w:r w:rsidRPr="004C14C2">
        <w:rPr>
          <w:sz w:val="24"/>
          <w:szCs w:val="24"/>
        </w:rPr>
        <w:t xml:space="preserve">Den Backofen auf 180°C (Gas Stufe 4) vorheizen. </w:t>
      </w:r>
    </w:p>
    <w:p w14:paraId="4AB23D15" w14:textId="77777777" w:rsidR="00E870EC" w:rsidRPr="004C14C2" w:rsidRDefault="00E870EC" w:rsidP="00E870EC">
      <w:pPr>
        <w:pStyle w:val="ListParagraph"/>
        <w:numPr>
          <w:ilvl w:val="0"/>
          <w:numId w:val="130"/>
        </w:numPr>
        <w:spacing w:after="120"/>
        <w:ind w:left="714" w:hanging="357"/>
        <w:contextualSpacing w:val="0"/>
        <w:jc w:val="both"/>
        <w:rPr>
          <w:sz w:val="24"/>
          <w:szCs w:val="24"/>
        </w:rPr>
      </w:pPr>
      <w:r w:rsidRPr="004C14C2">
        <w:rPr>
          <w:sz w:val="24"/>
          <w:szCs w:val="24"/>
        </w:rPr>
        <w:t>Die Pilze putzen und dabei die Stiele entfernen: Die Pilzköpfe mit der Unterseite nach oben auf ein Backblech legen, mit Olivenöl beträufeln und etwa 15 Minuten im Ofen backen, bis sie weich und saftig sind.</w:t>
      </w:r>
    </w:p>
    <w:p w14:paraId="32DE3E0C" w14:textId="77777777" w:rsidR="00E870EC" w:rsidRPr="004C14C2" w:rsidRDefault="00E870EC" w:rsidP="00E870EC">
      <w:pPr>
        <w:pStyle w:val="ListParagraph"/>
        <w:numPr>
          <w:ilvl w:val="0"/>
          <w:numId w:val="130"/>
        </w:numPr>
        <w:spacing w:after="120"/>
        <w:ind w:left="714" w:hanging="357"/>
        <w:contextualSpacing w:val="0"/>
        <w:jc w:val="both"/>
        <w:rPr>
          <w:sz w:val="24"/>
          <w:szCs w:val="24"/>
        </w:rPr>
      </w:pPr>
      <w:r w:rsidRPr="004C14C2">
        <w:rPr>
          <w:sz w:val="24"/>
          <w:szCs w:val="24"/>
        </w:rPr>
        <w:t>In der Zwischenzeit die Quinoa in einem Sieb spülen und abtropfen lassen. In einen Topf geben, mit 250 ml Wasser aufgießen und eine Prise Meersalz hinzufügen. Kurz zum Kochen bringen, die Hitze reduzieren und 15-20 Minuten leicht köcheln lassen. Etwas abkühlen lassen, dann mit den Zutaten für den Taboulé in eine Schüssel füllen und vermischen.</w:t>
      </w:r>
    </w:p>
    <w:p w14:paraId="12FF3006" w14:textId="77777777" w:rsidR="00E870EC" w:rsidRPr="004C14C2" w:rsidRDefault="00E870EC" w:rsidP="00E870EC">
      <w:pPr>
        <w:pStyle w:val="ListParagraph"/>
        <w:numPr>
          <w:ilvl w:val="0"/>
          <w:numId w:val="130"/>
        </w:numPr>
        <w:spacing w:after="120"/>
        <w:ind w:left="714" w:hanging="357"/>
        <w:contextualSpacing w:val="0"/>
        <w:jc w:val="both"/>
        <w:rPr>
          <w:sz w:val="24"/>
          <w:szCs w:val="24"/>
        </w:rPr>
      </w:pPr>
      <w:r w:rsidRPr="004C14C2">
        <w:rPr>
          <w:sz w:val="24"/>
          <w:szCs w:val="24"/>
        </w:rPr>
        <w:t>Die Pilze aus dem Ofen nehmen, leicht abkühlen lassen und mit der Unterseite nach oben auf einer Servierplatte anrichten. Den Taboulé auf den Pilzen verteilen und mit Granatapfelkernen bestreuen. Sofort servieren.</w:t>
      </w:r>
    </w:p>
    <w:p w14:paraId="62E20B9A" w14:textId="77777777" w:rsidR="00E870EC" w:rsidRDefault="00E870EC" w:rsidP="00E870EC">
      <w:pPr>
        <w:rPr>
          <w:sz w:val="24"/>
          <w:szCs w:val="24"/>
        </w:rPr>
      </w:pPr>
    </w:p>
    <w:p w14:paraId="14E40058" w14:textId="77777777" w:rsidR="00E870EC" w:rsidRDefault="00E870EC" w:rsidP="00E870EC">
      <w:pPr>
        <w:ind w:left="708" w:hanging="708"/>
        <w:rPr>
          <w:sz w:val="24"/>
          <w:szCs w:val="24"/>
        </w:rPr>
      </w:pPr>
      <w:r>
        <w:rPr>
          <w:sz w:val="24"/>
          <w:szCs w:val="24"/>
        </w:rPr>
        <w:t>Tipp:</w:t>
      </w:r>
      <w:r>
        <w:rPr>
          <w:sz w:val="24"/>
          <w:szCs w:val="24"/>
        </w:rPr>
        <w:tab/>
        <w:t>Quinoa stammt wie Amaranth aus der Andenregion und ist eine alte Kulturpflanze und glutenfrei. Statt Quinoa kann man auch Reis verwenden.</w:t>
      </w:r>
    </w:p>
    <w:p w14:paraId="09EDEAF1" w14:textId="77777777" w:rsidR="00E870EC" w:rsidRDefault="00E870EC" w:rsidP="00E870EC">
      <w:pPr>
        <w:rPr>
          <w:sz w:val="24"/>
          <w:szCs w:val="24"/>
        </w:rPr>
      </w:pPr>
    </w:p>
    <w:p w14:paraId="59A2CBB4" w14:textId="77777777" w:rsidR="00835B1D" w:rsidRDefault="00835B1D" w:rsidP="00835B1D">
      <w:pPr>
        <w:pStyle w:val="Heading2"/>
        <w:spacing w:after="240"/>
      </w:pPr>
      <w:r>
        <w:lastRenderedPageBreak/>
        <w:t>Pilz-Kheema mit Erbsen – Masaruma matar ka keema</w:t>
      </w:r>
      <w:r>
        <w:rPr>
          <w:rStyle w:val="FootnoteReference"/>
        </w:rPr>
        <w:footnoteReference w:id="921"/>
      </w:r>
      <w:r>
        <w:t xml:space="preserve"> </w:t>
      </w:r>
    </w:p>
    <w:p w14:paraId="556D9826" w14:textId="77777777" w:rsidR="00835B1D" w:rsidRDefault="00835B1D" w:rsidP="00835B1D">
      <w:pPr>
        <w:rPr>
          <w:sz w:val="24"/>
          <w:szCs w:val="24"/>
        </w:rPr>
      </w:pPr>
      <w:r w:rsidRPr="007F6A1A">
        <w:rPr>
          <w:sz w:val="24"/>
          <w:szCs w:val="24"/>
          <w:u w:val="single"/>
        </w:rPr>
        <w:t>Zutaten</w:t>
      </w:r>
      <w:r>
        <w:rPr>
          <w:sz w:val="24"/>
          <w:szCs w:val="24"/>
        </w:rPr>
        <w:t xml:space="preserve"> (für 4 Portionen)</w:t>
      </w:r>
    </w:p>
    <w:p w14:paraId="6872C8E3" w14:textId="77777777" w:rsidR="00835B1D" w:rsidRDefault="00835B1D" w:rsidP="00835B1D">
      <w:pPr>
        <w:rPr>
          <w:sz w:val="24"/>
          <w:szCs w:val="24"/>
        </w:rPr>
      </w:pPr>
      <w:r>
        <w:rPr>
          <w:sz w:val="24"/>
          <w:szCs w:val="24"/>
        </w:rPr>
        <w:t>1 kg braune Champignons</w:t>
      </w:r>
    </w:p>
    <w:p w14:paraId="16919990" w14:textId="77777777" w:rsidR="00835B1D" w:rsidRDefault="00835B1D" w:rsidP="00835B1D">
      <w:pPr>
        <w:rPr>
          <w:sz w:val="24"/>
          <w:szCs w:val="24"/>
        </w:rPr>
      </w:pPr>
      <w:r>
        <w:rPr>
          <w:sz w:val="24"/>
          <w:szCs w:val="24"/>
        </w:rPr>
        <w:t>2 EL Butter</w:t>
      </w:r>
    </w:p>
    <w:p w14:paraId="6ABCEEC5" w14:textId="77777777" w:rsidR="00835B1D" w:rsidRDefault="00835B1D" w:rsidP="00835B1D">
      <w:pPr>
        <w:rPr>
          <w:sz w:val="24"/>
          <w:szCs w:val="24"/>
        </w:rPr>
      </w:pPr>
      <w:r>
        <w:rPr>
          <w:sz w:val="24"/>
          <w:szCs w:val="24"/>
        </w:rPr>
        <w:t>1 EL Öl</w:t>
      </w:r>
    </w:p>
    <w:p w14:paraId="6D20E404" w14:textId="77777777" w:rsidR="00835B1D" w:rsidRDefault="00835B1D" w:rsidP="00835B1D">
      <w:pPr>
        <w:rPr>
          <w:sz w:val="24"/>
          <w:szCs w:val="24"/>
        </w:rPr>
      </w:pPr>
      <w:r>
        <w:rPr>
          <w:sz w:val="24"/>
          <w:szCs w:val="24"/>
        </w:rPr>
        <w:t>1 TL Kreuzkümmelsamen, zerstoßen</w:t>
      </w:r>
    </w:p>
    <w:p w14:paraId="21D84F3D" w14:textId="77777777" w:rsidR="00835B1D" w:rsidRDefault="00835B1D" w:rsidP="00835B1D">
      <w:pPr>
        <w:rPr>
          <w:sz w:val="24"/>
          <w:szCs w:val="24"/>
        </w:rPr>
      </w:pPr>
      <w:r>
        <w:rPr>
          <w:sz w:val="24"/>
          <w:szCs w:val="24"/>
        </w:rPr>
        <w:t>2 rote Zwiebeln, klein gewürfelt</w:t>
      </w:r>
    </w:p>
    <w:p w14:paraId="02648C4A" w14:textId="77777777" w:rsidR="00835B1D" w:rsidRDefault="00835B1D" w:rsidP="00835B1D">
      <w:pPr>
        <w:rPr>
          <w:sz w:val="24"/>
          <w:szCs w:val="24"/>
        </w:rPr>
      </w:pPr>
      <w:r>
        <w:rPr>
          <w:sz w:val="24"/>
          <w:szCs w:val="24"/>
        </w:rPr>
        <w:t>5 Knoblauchzehen, zerdrückt</w:t>
      </w:r>
    </w:p>
    <w:p w14:paraId="66669E0A" w14:textId="77777777" w:rsidR="00835B1D" w:rsidRDefault="00835B1D" w:rsidP="00835B1D">
      <w:pPr>
        <w:rPr>
          <w:sz w:val="24"/>
          <w:szCs w:val="24"/>
        </w:rPr>
      </w:pPr>
      <w:r>
        <w:rPr>
          <w:sz w:val="24"/>
          <w:szCs w:val="24"/>
        </w:rPr>
        <w:t>1 Stück Ingwer (3 cm), geschält und gerieben</w:t>
      </w:r>
    </w:p>
    <w:p w14:paraId="09C9D774" w14:textId="77777777" w:rsidR="00835B1D" w:rsidRDefault="00835B1D" w:rsidP="00835B1D">
      <w:pPr>
        <w:rPr>
          <w:sz w:val="24"/>
          <w:szCs w:val="24"/>
        </w:rPr>
      </w:pPr>
      <w:r>
        <w:rPr>
          <w:sz w:val="24"/>
          <w:szCs w:val="24"/>
        </w:rPr>
        <w:t>1 ½ grüne India-Jwala Chilischoten, entkernt und fein gehackt</w:t>
      </w:r>
    </w:p>
    <w:p w14:paraId="1F5B4440" w14:textId="77777777" w:rsidR="00835B1D" w:rsidRDefault="00835B1D" w:rsidP="00835B1D">
      <w:pPr>
        <w:rPr>
          <w:sz w:val="24"/>
          <w:szCs w:val="24"/>
        </w:rPr>
      </w:pPr>
      <w:r>
        <w:rPr>
          <w:sz w:val="24"/>
          <w:szCs w:val="24"/>
        </w:rPr>
        <w:t>¾ TL Garam Masala</w:t>
      </w:r>
    </w:p>
    <w:p w14:paraId="0B560D31" w14:textId="77777777" w:rsidR="00835B1D" w:rsidRDefault="00835B1D" w:rsidP="00835B1D">
      <w:pPr>
        <w:rPr>
          <w:sz w:val="24"/>
          <w:szCs w:val="24"/>
        </w:rPr>
      </w:pPr>
      <w:r>
        <w:rPr>
          <w:sz w:val="24"/>
          <w:szCs w:val="24"/>
        </w:rPr>
        <w:t>1 TL Salz</w:t>
      </w:r>
    </w:p>
    <w:p w14:paraId="7F44BE47" w14:textId="77777777" w:rsidR="00835B1D" w:rsidRDefault="00835B1D" w:rsidP="00835B1D">
      <w:pPr>
        <w:rPr>
          <w:sz w:val="24"/>
          <w:szCs w:val="24"/>
        </w:rPr>
      </w:pPr>
      <w:r>
        <w:rPr>
          <w:sz w:val="24"/>
          <w:szCs w:val="24"/>
        </w:rPr>
        <w:t>½ TL gemahlener schwarzer Pfeffer</w:t>
      </w:r>
    </w:p>
    <w:p w14:paraId="0B44B3D0" w14:textId="77777777" w:rsidR="00835B1D" w:rsidRDefault="00835B1D" w:rsidP="00835B1D">
      <w:pPr>
        <w:rPr>
          <w:sz w:val="24"/>
          <w:szCs w:val="24"/>
        </w:rPr>
      </w:pPr>
      <w:r>
        <w:rPr>
          <w:sz w:val="24"/>
          <w:szCs w:val="24"/>
        </w:rPr>
        <w:t>½ TL gemahlener Kurkuma</w:t>
      </w:r>
    </w:p>
    <w:p w14:paraId="65B2FC84" w14:textId="77777777" w:rsidR="00835B1D" w:rsidRDefault="00835B1D" w:rsidP="00835B1D">
      <w:pPr>
        <w:rPr>
          <w:sz w:val="24"/>
          <w:szCs w:val="24"/>
        </w:rPr>
      </w:pPr>
      <w:r>
        <w:rPr>
          <w:sz w:val="24"/>
          <w:szCs w:val="24"/>
        </w:rPr>
        <w:t>250 g Erbsen (frisch oder TK)</w:t>
      </w:r>
    </w:p>
    <w:p w14:paraId="1E8E3882" w14:textId="77777777" w:rsidR="00835B1D" w:rsidRDefault="00835B1D" w:rsidP="00835B1D">
      <w:pPr>
        <w:rPr>
          <w:sz w:val="24"/>
          <w:szCs w:val="24"/>
        </w:rPr>
      </w:pPr>
      <w:r>
        <w:rPr>
          <w:sz w:val="24"/>
          <w:szCs w:val="24"/>
        </w:rPr>
        <w:t>8 runde Weizenbrötchen</w:t>
      </w:r>
    </w:p>
    <w:p w14:paraId="511AA3EC" w14:textId="77777777" w:rsidR="00835B1D" w:rsidRDefault="00835B1D" w:rsidP="00835B1D">
      <w:pPr>
        <w:rPr>
          <w:sz w:val="24"/>
          <w:szCs w:val="24"/>
        </w:rPr>
      </w:pPr>
      <w:r>
        <w:rPr>
          <w:sz w:val="24"/>
          <w:szCs w:val="24"/>
        </w:rPr>
        <w:t>1 Handvoll gehacktes Koriandergrün</w:t>
      </w:r>
    </w:p>
    <w:p w14:paraId="060F86A1" w14:textId="77777777" w:rsidR="00835B1D" w:rsidRDefault="00835B1D" w:rsidP="00835B1D">
      <w:pPr>
        <w:rPr>
          <w:sz w:val="24"/>
          <w:szCs w:val="24"/>
        </w:rPr>
      </w:pPr>
    </w:p>
    <w:p w14:paraId="1CAC8590" w14:textId="77777777" w:rsidR="00835B1D" w:rsidRDefault="00835B1D" w:rsidP="00835B1D">
      <w:pPr>
        <w:rPr>
          <w:sz w:val="24"/>
          <w:szCs w:val="24"/>
        </w:rPr>
      </w:pPr>
      <w:r>
        <w:rPr>
          <w:sz w:val="24"/>
          <w:szCs w:val="24"/>
        </w:rPr>
        <w:t>Zubereitung:</w:t>
      </w:r>
    </w:p>
    <w:p w14:paraId="218CAC32" w14:textId="77777777" w:rsidR="00835B1D" w:rsidRPr="00B5666A" w:rsidRDefault="00835B1D" w:rsidP="00B40E8C">
      <w:pPr>
        <w:pStyle w:val="ListParagraph"/>
        <w:numPr>
          <w:ilvl w:val="0"/>
          <w:numId w:val="1342"/>
        </w:numPr>
        <w:spacing w:after="120"/>
        <w:ind w:left="714" w:hanging="357"/>
        <w:contextualSpacing w:val="0"/>
        <w:jc w:val="both"/>
        <w:rPr>
          <w:sz w:val="24"/>
          <w:szCs w:val="24"/>
        </w:rPr>
      </w:pPr>
      <w:r w:rsidRPr="00B5666A">
        <w:rPr>
          <w:sz w:val="24"/>
          <w:szCs w:val="24"/>
        </w:rPr>
        <w:t>Den Backofen auf 180 Grad vorheizen.</w:t>
      </w:r>
    </w:p>
    <w:p w14:paraId="2CB6CD90" w14:textId="77777777" w:rsidR="00835B1D" w:rsidRPr="00B5666A" w:rsidRDefault="00835B1D" w:rsidP="00B40E8C">
      <w:pPr>
        <w:pStyle w:val="ListParagraph"/>
        <w:numPr>
          <w:ilvl w:val="0"/>
          <w:numId w:val="1342"/>
        </w:numPr>
        <w:spacing w:after="120"/>
        <w:ind w:left="714" w:hanging="357"/>
        <w:contextualSpacing w:val="0"/>
        <w:jc w:val="both"/>
        <w:rPr>
          <w:sz w:val="24"/>
          <w:szCs w:val="24"/>
        </w:rPr>
      </w:pPr>
      <w:r w:rsidRPr="00B5666A">
        <w:rPr>
          <w:sz w:val="24"/>
          <w:szCs w:val="24"/>
        </w:rPr>
        <w:t>Die Champignons putzen und auf die Größe von Linsen kleinhacken.</w:t>
      </w:r>
    </w:p>
    <w:p w14:paraId="7BF8C727" w14:textId="77777777" w:rsidR="00835B1D" w:rsidRPr="00B5666A" w:rsidRDefault="00835B1D" w:rsidP="00B40E8C">
      <w:pPr>
        <w:pStyle w:val="ListParagraph"/>
        <w:numPr>
          <w:ilvl w:val="0"/>
          <w:numId w:val="1342"/>
        </w:numPr>
        <w:spacing w:after="120"/>
        <w:ind w:left="714" w:hanging="357"/>
        <w:contextualSpacing w:val="0"/>
        <w:jc w:val="both"/>
        <w:rPr>
          <w:sz w:val="24"/>
          <w:szCs w:val="24"/>
        </w:rPr>
      </w:pPr>
      <w:r w:rsidRPr="00B5666A">
        <w:rPr>
          <w:sz w:val="24"/>
          <w:szCs w:val="24"/>
        </w:rPr>
        <w:t>Die Butter mit dem Öl in einer großen Pfanne bei mittlerer Hitze zerlassen und die Kreuzkümmelsamen und drei Viertel der Zwiebeln hineingeben. Etwa 10 Minuten anschwitzen, dann Knoblauch, Ingwer und Chilis dazugeben. Weitere 3 Minuten braten, die Tomaten hinzufügen du die Pfanne bedecken.</w:t>
      </w:r>
    </w:p>
    <w:p w14:paraId="11FD2C11" w14:textId="77777777" w:rsidR="00835B1D" w:rsidRPr="00B5666A" w:rsidRDefault="00835B1D" w:rsidP="00B40E8C">
      <w:pPr>
        <w:pStyle w:val="ListParagraph"/>
        <w:numPr>
          <w:ilvl w:val="0"/>
          <w:numId w:val="1342"/>
        </w:numPr>
        <w:spacing w:after="120"/>
        <w:ind w:left="714" w:hanging="357"/>
        <w:contextualSpacing w:val="0"/>
        <w:jc w:val="both"/>
        <w:rPr>
          <w:sz w:val="24"/>
          <w:szCs w:val="24"/>
        </w:rPr>
      </w:pPr>
      <w:r w:rsidRPr="00B5666A">
        <w:rPr>
          <w:sz w:val="24"/>
          <w:szCs w:val="24"/>
        </w:rPr>
        <w:t>Etwa 10 Minuten köcheln lassen, bis alle Flüssigkeit verkocht ist und die Sauce die Konsistenz einer Paste hat, danach die Champignons dazugeben. Durchrühren und 5 Minuten garen. Garam masala, Salz, Pfeffer und Kurkuma hinzugeben und weitere 5 Minuten köcheln lassen, dann die Erbsen hinzugeben. Wenn die Erbsen heiß sind, mit Salz abschmecken und vom Herd nehmen.</w:t>
      </w:r>
    </w:p>
    <w:p w14:paraId="38903642" w14:textId="77777777" w:rsidR="00835B1D" w:rsidRPr="00B5666A" w:rsidRDefault="00835B1D" w:rsidP="00B40E8C">
      <w:pPr>
        <w:pStyle w:val="ListParagraph"/>
        <w:numPr>
          <w:ilvl w:val="0"/>
          <w:numId w:val="1342"/>
        </w:numPr>
        <w:spacing w:after="120"/>
        <w:ind w:left="714" w:hanging="357"/>
        <w:contextualSpacing w:val="0"/>
        <w:jc w:val="both"/>
        <w:rPr>
          <w:sz w:val="24"/>
          <w:szCs w:val="24"/>
        </w:rPr>
      </w:pPr>
      <w:r w:rsidRPr="00B5666A">
        <w:rPr>
          <w:sz w:val="24"/>
          <w:szCs w:val="24"/>
        </w:rPr>
        <w:lastRenderedPageBreak/>
        <w:t xml:space="preserve">Die Brötchen zum Servieren 5 Minuten im Ofen knusprig aufbacken. Jeweils einen Deckel abschneiden, die Brötchen aushöhlen und das Kheema einfüllen. Mit Korianderblätter und </w:t>
      </w:r>
      <w:r>
        <w:rPr>
          <w:sz w:val="24"/>
          <w:szCs w:val="24"/>
        </w:rPr>
        <w:t>d</w:t>
      </w:r>
      <w:r w:rsidRPr="00B5666A">
        <w:rPr>
          <w:sz w:val="24"/>
          <w:szCs w:val="24"/>
        </w:rPr>
        <w:t>er restlichen Zwiebel bestreuen, die Deckel auflegen und sofort servieren.</w:t>
      </w:r>
    </w:p>
    <w:p w14:paraId="0F7E50A8" w14:textId="77777777" w:rsidR="00835B1D" w:rsidRDefault="00835B1D" w:rsidP="00835B1D">
      <w:pPr>
        <w:rPr>
          <w:sz w:val="24"/>
          <w:szCs w:val="24"/>
        </w:rPr>
      </w:pPr>
    </w:p>
    <w:p w14:paraId="7BE8E5DD" w14:textId="77777777" w:rsidR="00835B1D" w:rsidRDefault="00835B1D" w:rsidP="00835B1D">
      <w:pPr>
        <w:rPr>
          <w:sz w:val="24"/>
          <w:szCs w:val="24"/>
        </w:rPr>
      </w:pPr>
      <w:r>
        <w:rPr>
          <w:sz w:val="24"/>
          <w:szCs w:val="24"/>
        </w:rPr>
        <w:br w:type="page"/>
      </w:r>
    </w:p>
    <w:p w14:paraId="7AC76165" w14:textId="5CB996E5" w:rsidR="00F353B3" w:rsidRDefault="00F353B3" w:rsidP="00A643F5">
      <w:pPr>
        <w:pStyle w:val="Heading2"/>
        <w:spacing w:after="240"/>
      </w:pPr>
      <w:r>
        <w:lastRenderedPageBreak/>
        <w:t>Tarte mit Äpfeln und Camembert</w:t>
      </w:r>
      <w:r w:rsidR="00A81F9F">
        <w:rPr>
          <w:rStyle w:val="FootnoteReference"/>
        </w:rPr>
        <w:footnoteReference w:id="922"/>
      </w:r>
    </w:p>
    <w:p w14:paraId="1622D027" w14:textId="77777777" w:rsidR="00F353B3" w:rsidRPr="00A643F5" w:rsidRDefault="00F353B3">
      <w:pPr>
        <w:rPr>
          <w:sz w:val="24"/>
          <w:szCs w:val="24"/>
        </w:rPr>
      </w:pPr>
      <w:r w:rsidRPr="00A643F5">
        <w:rPr>
          <w:sz w:val="24"/>
          <w:szCs w:val="24"/>
          <w:u w:val="single"/>
        </w:rPr>
        <w:t>Zutaten</w:t>
      </w:r>
      <w:r w:rsidRPr="00A643F5">
        <w:rPr>
          <w:sz w:val="24"/>
          <w:szCs w:val="24"/>
        </w:rPr>
        <w:t xml:space="preserve"> (für 4 Portionen):</w:t>
      </w:r>
    </w:p>
    <w:p w14:paraId="318DE5A1" w14:textId="5A4A98F8" w:rsidR="00F353B3" w:rsidRPr="00A643F5" w:rsidRDefault="00F353B3" w:rsidP="00F353B3">
      <w:pPr>
        <w:rPr>
          <w:sz w:val="24"/>
          <w:szCs w:val="24"/>
        </w:rPr>
      </w:pPr>
      <w:r w:rsidRPr="00A643F5">
        <w:rPr>
          <w:sz w:val="24"/>
          <w:szCs w:val="24"/>
        </w:rPr>
        <w:t>3 Zwiebeln</w:t>
      </w:r>
    </w:p>
    <w:p w14:paraId="5851A4BB" w14:textId="77777777" w:rsidR="00F353B3" w:rsidRPr="00A643F5" w:rsidRDefault="00F353B3" w:rsidP="00F353B3">
      <w:pPr>
        <w:rPr>
          <w:rFonts w:asciiTheme="majorHAnsi" w:eastAsiaTheme="majorEastAsia" w:hAnsiTheme="majorHAnsi" w:cstheme="majorBidi"/>
          <w:color w:val="2F5496" w:themeColor="accent1" w:themeShade="BF"/>
          <w:sz w:val="24"/>
          <w:szCs w:val="24"/>
        </w:rPr>
      </w:pPr>
      <w:r w:rsidRPr="00A643F5">
        <w:rPr>
          <w:sz w:val="24"/>
          <w:szCs w:val="24"/>
        </w:rPr>
        <w:t>25 g Butter</w:t>
      </w:r>
    </w:p>
    <w:p w14:paraId="54438DB3" w14:textId="77777777" w:rsidR="00F353B3" w:rsidRPr="00A643F5" w:rsidRDefault="00F353B3" w:rsidP="00F353B3">
      <w:pPr>
        <w:rPr>
          <w:rFonts w:asciiTheme="majorHAnsi" w:eastAsiaTheme="majorEastAsia" w:hAnsiTheme="majorHAnsi" w:cstheme="majorBidi"/>
          <w:color w:val="2F5496" w:themeColor="accent1" w:themeShade="BF"/>
          <w:sz w:val="24"/>
          <w:szCs w:val="24"/>
        </w:rPr>
      </w:pPr>
      <w:r w:rsidRPr="00A643F5">
        <w:rPr>
          <w:sz w:val="24"/>
          <w:szCs w:val="24"/>
        </w:rPr>
        <w:t>1-2 EL Olivenöl</w:t>
      </w:r>
    </w:p>
    <w:p w14:paraId="09F4F613" w14:textId="77777777" w:rsidR="00F353B3" w:rsidRPr="00A643F5" w:rsidRDefault="00F353B3" w:rsidP="00F353B3">
      <w:pPr>
        <w:rPr>
          <w:rFonts w:asciiTheme="majorHAnsi" w:eastAsiaTheme="majorEastAsia" w:hAnsiTheme="majorHAnsi" w:cstheme="majorBidi"/>
          <w:color w:val="2F5496" w:themeColor="accent1" w:themeShade="BF"/>
          <w:sz w:val="24"/>
          <w:szCs w:val="24"/>
        </w:rPr>
      </w:pPr>
      <w:r w:rsidRPr="00A643F5">
        <w:rPr>
          <w:sz w:val="24"/>
          <w:szCs w:val="24"/>
        </w:rPr>
        <w:t>8 Zweige Thymian</w:t>
      </w:r>
    </w:p>
    <w:p w14:paraId="47F104EB" w14:textId="77777777" w:rsidR="00F353B3" w:rsidRPr="00A643F5" w:rsidRDefault="00F353B3" w:rsidP="00F353B3">
      <w:pPr>
        <w:rPr>
          <w:rFonts w:asciiTheme="majorHAnsi" w:eastAsiaTheme="majorEastAsia" w:hAnsiTheme="majorHAnsi" w:cstheme="majorBidi"/>
          <w:color w:val="2F5496" w:themeColor="accent1" w:themeShade="BF"/>
          <w:sz w:val="24"/>
          <w:szCs w:val="24"/>
        </w:rPr>
      </w:pPr>
      <w:r w:rsidRPr="00A643F5">
        <w:rPr>
          <w:sz w:val="24"/>
          <w:szCs w:val="24"/>
        </w:rPr>
        <w:t>2 TL Zucker</w:t>
      </w:r>
    </w:p>
    <w:p w14:paraId="7435095E" w14:textId="77777777" w:rsidR="00F353B3" w:rsidRPr="00A643F5" w:rsidRDefault="00F353B3" w:rsidP="00F353B3">
      <w:pPr>
        <w:rPr>
          <w:rFonts w:asciiTheme="majorHAnsi" w:eastAsiaTheme="majorEastAsia" w:hAnsiTheme="majorHAnsi" w:cstheme="majorBidi"/>
          <w:color w:val="2F5496" w:themeColor="accent1" w:themeShade="BF"/>
          <w:sz w:val="24"/>
          <w:szCs w:val="24"/>
        </w:rPr>
      </w:pPr>
      <w:r w:rsidRPr="00A643F5">
        <w:rPr>
          <w:sz w:val="24"/>
          <w:szCs w:val="24"/>
        </w:rPr>
        <w:t>4 Äpfel</w:t>
      </w:r>
    </w:p>
    <w:p w14:paraId="6B0CE48C" w14:textId="77777777" w:rsidR="00F353B3" w:rsidRPr="00A643F5" w:rsidRDefault="00F353B3" w:rsidP="00F353B3">
      <w:pPr>
        <w:rPr>
          <w:rFonts w:asciiTheme="majorHAnsi" w:eastAsiaTheme="majorEastAsia" w:hAnsiTheme="majorHAnsi" w:cstheme="majorBidi"/>
          <w:color w:val="2F5496" w:themeColor="accent1" w:themeShade="BF"/>
          <w:sz w:val="24"/>
          <w:szCs w:val="24"/>
        </w:rPr>
      </w:pPr>
      <w:r w:rsidRPr="00A643F5">
        <w:rPr>
          <w:sz w:val="24"/>
          <w:szCs w:val="24"/>
        </w:rPr>
        <w:t>1 Camembert (aus Rohmilch)</w:t>
      </w:r>
    </w:p>
    <w:p w14:paraId="617A0FB7" w14:textId="77777777" w:rsidR="00F353B3" w:rsidRPr="00A643F5" w:rsidRDefault="00F353B3" w:rsidP="00F353B3">
      <w:pPr>
        <w:rPr>
          <w:rFonts w:asciiTheme="majorHAnsi" w:eastAsiaTheme="majorEastAsia" w:hAnsiTheme="majorHAnsi" w:cstheme="majorBidi"/>
          <w:color w:val="2F5496" w:themeColor="accent1" w:themeShade="BF"/>
          <w:sz w:val="24"/>
          <w:szCs w:val="24"/>
        </w:rPr>
      </w:pPr>
      <w:r w:rsidRPr="00A643F5">
        <w:rPr>
          <w:sz w:val="24"/>
          <w:szCs w:val="24"/>
        </w:rPr>
        <w:t>Ca. 300 g Blätterteig</w:t>
      </w:r>
    </w:p>
    <w:p w14:paraId="52AAF79F" w14:textId="77777777" w:rsidR="00F353B3" w:rsidRPr="00A643F5" w:rsidRDefault="00F353B3" w:rsidP="00F353B3">
      <w:pPr>
        <w:rPr>
          <w:sz w:val="24"/>
          <w:szCs w:val="24"/>
        </w:rPr>
      </w:pPr>
    </w:p>
    <w:p w14:paraId="47D08EE9" w14:textId="77777777" w:rsidR="00F353B3" w:rsidRPr="00A643F5" w:rsidRDefault="00F353B3" w:rsidP="00F353B3">
      <w:pPr>
        <w:rPr>
          <w:sz w:val="24"/>
          <w:szCs w:val="24"/>
        </w:rPr>
      </w:pPr>
      <w:r w:rsidRPr="00A643F5">
        <w:rPr>
          <w:sz w:val="24"/>
          <w:szCs w:val="24"/>
        </w:rPr>
        <w:t>Zubereitung:</w:t>
      </w:r>
    </w:p>
    <w:p w14:paraId="12F09E33" w14:textId="09364C8B" w:rsidR="00D52A1B" w:rsidRPr="00A643F5" w:rsidRDefault="00933322" w:rsidP="00D52A1B">
      <w:pPr>
        <w:pStyle w:val="ListParagraph"/>
        <w:numPr>
          <w:ilvl w:val="0"/>
          <w:numId w:val="2006"/>
        </w:numPr>
        <w:spacing w:after="120"/>
        <w:ind w:left="714" w:hanging="357"/>
        <w:contextualSpacing w:val="0"/>
        <w:jc w:val="both"/>
        <w:rPr>
          <w:sz w:val="24"/>
          <w:szCs w:val="24"/>
        </w:rPr>
      </w:pPr>
      <w:r w:rsidRPr="00A643F5">
        <w:rPr>
          <w:sz w:val="24"/>
          <w:szCs w:val="24"/>
        </w:rPr>
        <w:t>Ofen auf 180 Grad Umluft heizen. Zwiebeln schälen und fein schneiden. B</w:t>
      </w:r>
      <w:r w:rsidR="006F2354" w:rsidRPr="00A643F5">
        <w:rPr>
          <w:sz w:val="24"/>
          <w:szCs w:val="24"/>
        </w:rPr>
        <w:t>u</w:t>
      </w:r>
      <w:r w:rsidRPr="00A643F5">
        <w:rPr>
          <w:sz w:val="24"/>
          <w:szCs w:val="24"/>
        </w:rPr>
        <w:t>tter in einer Pfanne langsam zerlassen, Öl hinzugeben, darin die Zwiebel zusammen mit den Thymianblättchen andünst</w:t>
      </w:r>
      <w:r w:rsidR="00FE7073" w:rsidRPr="00A643F5">
        <w:rPr>
          <w:sz w:val="24"/>
          <w:szCs w:val="24"/>
        </w:rPr>
        <w:t xml:space="preserve">en. </w:t>
      </w:r>
      <w:r w:rsidR="00D52A1B" w:rsidRPr="00A643F5">
        <w:rPr>
          <w:sz w:val="24"/>
          <w:szCs w:val="24"/>
        </w:rPr>
        <w:t>Zucker hinzufügen. Das Ganze einige Minuten lang dünsten, bis die Zwiebeln weich sind.</w:t>
      </w:r>
    </w:p>
    <w:p w14:paraId="38E01088" w14:textId="7366A971" w:rsidR="00D52A1B" w:rsidRPr="00A643F5" w:rsidRDefault="00D52A1B" w:rsidP="00D52A1B">
      <w:pPr>
        <w:pStyle w:val="ListParagraph"/>
        <w:numPr>
          <w:ilvl w:val="0"/>
          <w:numId w:val="2006"/>
        </w:numPr>
        <w:spacing w:after="120"/>
        <w:ind w:left="714" w:hanging="357"/>
        <w:contextualSpacing w:val="0"/>
        <w:jc w:val="both"/>
        <w:rPr>
          <w:sz w:val="24"/>
          <w:szCs w:val="24"/>
        </w:rPr>
      </w:pPr>
      <w:r w:rsidRPr="00A643F5">
        <w:rPr>
          <w:sz w:val="24"/>
          <w:szCs w:val="24"/>
        </w:rPr>
        <w:t>Äpfel schälen und in Schnitze schneiden. Camembert in Scheiben. Teig auf einem mit Backpapier ausgelegten Blech ausrollen. Darauf die Zwiebel verteilen, einen Rand von ungefähr 2 cm frei lassen. Auf den Zwiebeln die Apfelschnitze anordnen (wie auf einer klassischen Apfeltarte). In Abständen eine Scheibe Camembert stecken. Den Teig an den Rändern umklappen. Etwa 35 Minuten lang backen.</w:t>
      </w:r>
    </w:p>
    <w:p w14:paraId="69E93312" w14:textId="77777777" w:rsidR="00D52A1B" w:rsidRPr="00A643F5" w:rsidRDefault="00D52A1B" w:rsidP="00F353B3">
      <w:pPr>
        <w:rPr>
          <w:sz w:val="24"/>
          <w:szCs w:val="24"/>
        </w:rPr>
      </w:pPr>
    </w:p>
    <w:p w14:paraId="6F97E87F" w14:textId="34531996" w:rsidR="00D52A1B" w:rsidRPr="00A643F5" w:rsidRDefault="00D52A1B" w:rsidP="00A643F5">
      <w:pPr>
        <w:ind w:left="1416" w:hanging="1416"/>
        <w:rPr>
          <w:sz w:val="24"/>
          <w:szCs w:val="24"/>
        </w:rPr>
      </w:pPr>
      <w:r w:rsidRPr="00A643F5">
        <w:rPr>
          <w:sz w:val="24"/>
          <w:szCs w:val="24"/>
        </w:rPr>
        <w:t>Kommentar:</w:t>
      </w:r>
      <w:r w:rsidR="00A643F5">
        <w:rPr>
          <w:sz w:val="24"/>
          <w:szCs w:val="24"/>
        </w:rPr>
        <w:tab/>
      </w:r>
      <w:r w:rsidRPr="00A643F5">
        <w:rPr>
          <w:sz w:val="24"/>
          <w:szCs w:val="24"/>
        </w:rPr>
        <w:t>Ein echter Camembert wird aus Rohmilch, also nicht erhitzter Milch hergestellt. Wenn man Camembert aus pasteurisierter Milch isst, geht sicher die Welt nicht unter. Aber ein echter Camembert schmeckt ganz anders. Nämlich so, dass nicht jeder ihn mag. Je nach Alter ist sein Geschmack manchmal fast scharf, aber vor allem würzig und so, dass man ihn nicht sofort versteht: er wirkt so frisch und cremig, doch da ist auch noch etwas anderes, als hätte der Camembert schon einiges von der Welt gesehen, und nicht nur ihre schönen Seiten.</w:t>
      </w:r>
    </w:p>
    <w:p w14:paraId="4FAA3F89" w14:textId="5B3A6E81" w:rsidR="00F353B3" w:rsidRPr="00F353B3" w:rsidRDefault="00D52A1B" w:rsidP="00A643F5">
      <w:pPr>
        <w:ind w:left="1416"/>
        <w:jc w:val="both"/>
        <w:rPr>
          <w:rFonts w:asciiTheme="majorHAnsi" w:eastAsiaTheme="majorEastAsia" w:hAnsiTheme="majorHAnsi" w:cstheme="majorBidi"/>
          <w:color w:val="2F5496" w:themeColor="accent1" w:themeShade="BF"/>
          <w:sz w:val="26"/>
          <w:szCs w:val="26"/>
        </w:rPr>
      </w:pPr>
      <w:r w:rsidRPr="00A643F5">
        <w:rPr>
          <w:sz w:val="24"/>
          <w:szCs w:val="24"/>
        </w:rPr>
        <w:t>So einen echten Camembert kann man mit Äpfeln backen auf einem fluffigen Tarteboden. Ich nehme Blätterteig aus dem Tiefkühlfach. Aber wenn ihr den Blätterteig selbst macht – Chapeau!</w:t>
      </w:r>
      <w:r w:rsidR="00F353B3">
        <w:br w:type="page"/>
      </w:r>
    </w:p>
    <w:p w14:paraId="313FC026" w14:textId="665A52F4" w:rsidR="00454122" w:rsidRPr="00647DAA" w:rsidRDefault="00454122" w:rsidP="00647DAA">
      <w:pPr>
        <w:rPr>
          <w:rFonts w:asciiTheme="majorHAnsi" w:eastAsiaTheme="majorEastAsia" w:hAnsiTheme="majorHAnsi" w:cstheme="majorBidi"/>
          <w:color w:val="2F5496" w:themeColor="accent1" w:themeShade="BF"/>
          <w:sz w:val="26"/>
          <w:szCs w:val="26"/>
        </w:rPr>
      </w:pPr>
      <w:r>
        <w:lastRenderedPageBreak/>
        <w:br w:type="page"/>
      </w:r>
    </w:p>
    <w:p w14:paraId="3E171D5E" w14:textId="4D4D804C" w:rsidR="00FE5CA6" w:rsidRDefault="00FE5CA6" w:rsidP="00FE5CA6">
      <w:pPr>
        <w:pStyle w:val="Heading2"/>
        <w:spacing w:after="240"/>
      </w:pPr>
      <w:r>
        <w:lastRenderedPageBreak/>
        <w:t>Gebackene Süßkartoffeln mit Koriander-Pesto und Frühlingssalat</w:t>
      </w:r>
      <w:r>
        <w:rPr>
          <w:rStyle w:val="FootnoteReference"/>
        </w:rPr>
        <w:footnoteReference w:id="923"/>
      </w:r>
      <w:r>
        <w:t xml:space="preserve"> </w:t>
      </w:r>
    </w:p>
    <w:p w14:paraId="17CE6582" w14:textId="77777777" w:rsidR="00FE5CA6" w:rsidRDefault="00FE5CA6" w:rsidP="00FE5CA6">
      <w:pPr>
        <w:rPr>
          <w:sz w:val="24"/>
          <w:szCs w:val="24"/>
        </w:rPr>
      </w:pPr>
      <w:r w:rsidRPr="00FC1F2B">
        <w:rPr>
          <w:sz w:val="24"/>
          <w:szCs w:val="24"/>
          <w:u w:val="single"/>
        </w:rPr>
        <w:t>Zutaten</w:t>
      </w:r>
      <w:r>
        <w:rPr>
          <w:sz w:val="24"/>
          <w:szCs w:val="24"/>
        </w:rPr>
        <w:t xml:space="preserve"> (für 6 Portionen)</w:t>
      </w:r>
    </w:p>
    <w:p w14:paraId="6418F534" w14:textId="77777777" w:rsidR="00FE5CA6" w:rsidRDefault="00FE5CA6" w:rsidP="00FE5CA6">
      <w:pPr>
        <w:rPr>
          <w:sz w:val="24"/>
          <w:szCs w:val="24"/>
        </w:rPr>
      </w:pPr>
      <w:r>
        <w:rPr>
          <w:sz w:val="24"/>
          <w:szCs w:val="24"/>
        </w:rPr>
        <w:t>850 g Süßkartoffeln, geschält</w:t>
      </w:r>
    </w:p>
    <w:p w14:paraId="2C83C8F3" w14:textId="77777777" w:rsidR="00FE5CA6" w:rsidRDefault="00FE5CA6" w:rsidP="00FE5CA6">
      <w:pPr>
        <w:rPr>
          <w:sz w:val="24"/>
          <w:szCs w:val="24"/>
        </w:rPr>
      </w:pPr>
      <w:r>
        <w:rPr>
          <w:sz w:val="24"/>
          <w:szCs w:val="24"/>
        </w:rPr>
        <w:t>2 EL Zitronensaft</w:t>
      </w:r>
    </w:p>
    <w:p w14:paraId="56C0CBD2" w14:textId="77777777" w:rsidR="00FE5CA6" w:rsidRDefault="00FE5CA6" w:rsidP="00FE5CA6">
      <w:pPr>
        <w:rPr>
          <w:sz w:val="24"/>
          <w:szCs w:val="24"/>
        </w:rPr>
      </w:pPr>
      <w:r>
        <w:rPr>
          <w:sz w:val="24"/>
          <w:szCs w:val="24"/>
        </w:rPr>
        <w:t>1 Bund grüner Spargel</w:t>
      </w:r>
    </w:p>
    <w:p w14:paraId="3D58244F" w14:textId="77777777" w:rsidR="00FE5CA6" w:rsidRDefault="00FE5CA6" w:rsidP="00FE5CA6">
      <w:pPr>
        <w:rPr>
          <w:sz w:val="24"/>
          <w:szCs w:val="24"/>
        </w:rPr>
      </w:pPr>
      <w:r>
        <w:rPr>
          <w:sz w:val="24"/>
          <w:szCs w:val="24"/>
        </w:rPr>
        <w:t>1 rote Paprika</w:t>
      </w:r>
    </w:p>
    <w:p w14:paraId="7975CF8D" w14:textId="77777777" w:rsidR="00FE5CA6" w:rsidRDefault="00FE5CA6" w:rsidP="00FE5CA6">
      <w:pPr>
        <w:rPr>
          <w:sz w:val="24"/>
          <w:szCs w:val="24"/>
        </w:rPr>
      </w:pPr>
      <w:r>
        <w:rPr>
          <w:sz w:val="24"/>
          <w:szCs w:val="24"/>
        </w:rPr>
        <w:t>1 kleine Gurke</w:t>
      </w:r>
    </w:p>
    <w:p w14:paraId="37A840CB" w14:textId="77777777" w:rsidR="00FE5CA6" w:rsidRDefault="00FE5CA6" w:rsidP="00FE5CA6">
      <w:pPr>
        <w:rPr>
          <w:sz w:val="24"/>
          <w:szCs w:val="24"/>
        </w:rPr>
      </w:pPr>
      <w:r>
        <w:rPr>
          <w:sz w:val="24"/>
          <w:szCs w:val="24"/>
        </w:rPr>
        <w:t>Salat</w:t>
      </w:r>
    </w:p>
    <w:p w14:paraId="4CCA8D3A" w14:textId="77777777" w:rsidR="00FE5CA6" w:rsidRDefault="00FE5CA6" w:rsidP="00FE5CA6">
      <w:pPr>
        <w:rPr>
          <w:sz w:val="24"/>
          <w:szCs w:val="24"/>
        </w:rPr>
      </w:pPr>
    </w:p>
    <w:p w14:paraId="1198CFFA" w14:textId="77777777" w:rsidR="00FE5CA6" w:rsidRPr="000220BD" w:rsidRDefault="00FE5CA6" w:rsidP="00FE5CA6">
      <w:pPr>
        <w:rPr>
          <w:i/>
          <w:iCs/>
          <w:sz w:val="24"/>
          <w:szCs w:val="24"/>
        </w:rPr>
      </w:pPr>
      <w:r w:rsidRPr="000220BD">
        <w:rPr>
          <w:i/>
          <w:iCs/>
          <w:sz w:val="24"/>
          <w:szCs w:val="24"/>
        </w:rPr>
        <w:t>Korianderpesto:</w:t>
      </w:r>
    </w:p>
    <w:p w14:paraId="2E6F5E7F" w14:textId="77777777" w:rsidR="00FE5CA6" w:rsidRDefault="00FE5CA6" w:rsidP="00FE5CA6">
      <w:pPr>
        <w:rPr>
          <w:sz w:val="24"/>
          <w:szCs w:val="24"/>
        </w:rPr>
      </w:pPr>
      <w:r>
        <w:rPr>
          <w:sz w:val="24"/>
          <w:szCs w:val="24"/>
        </w:rPr>
        <w:t>100 g Pinienkerne</w:t>
      </w:r>
    </w:p>
    <w:p w14:paraId="0188FC37" w14:textId="77777777" w:rsidR="00FE5CA6" w:rsidRDefault="00FE5CA6" w:rsidP="00FE5CA6">
      <w:pPr>
        <w:rPr>
          <w:sz w:val="24"/>
          <w:szCs w:val="24"/>
        </w:rPr>
      </w:pPr>
      <w:r>
        <w:rPr>
          <w:sz w:val="24"/>
          <w:szCs w:val="24"/>
        </w:rPr>
        <w:t>1 rote Chilischote, entkernt</w:t>
      </w:r>
    </w:p>
    <w:p w14:paraId="7F4087CB" w14:textId="77777777" w:rsidR="00FE5CA6" w:rsidRDefault="00FE5CA6" w:rsidP="00FE5CA6">
      <w:pPr>
        <w:rPr>
          <w:sz w:val="24"/>
          <w:szCs w:val="24"/>
        </w:rPr>
      </w:pPr>
      <w:r>
        <w:rPr>
          <w:sz w:val="24"/>
          <w:szCs w:val="24"/>
        </w:rPr>
        <w:t>2 Knoblauchzehen</w:t>
      </w:r>
    </w:p>
    <w:p w14:paraId="69A67154" w14:textId="77777777" w:rsidR="00FE5CA6" w:rsidRDefault="00FE5CA6" w:rsidP="00FE5CA6">
      <w:pPr>
        <w:rPr>
          <w:sz w:val="24"/>
          <w:szCs w:val="24"/>
        </w:rPr>
      </w:pPr>
      <w:r>
        <w:rPr>
          <w:sz w:val="24"/>
          <w:szCs w:val="24"/>
        </w:rPr>
        <w:t>½ Bund Korianderblätter mit Wurzeln, grobgehackt</w:t>
      </w:r>
    </w:p>
    <w:p w14:paraId="31568F30" w14:textId="77777777" w:rsidR="00FE5CA6" w:rsidRDefault="00FE5CA6" w:rsidP="00FE5CA6">
      <w:pPr>
        <w:rPr>
          <w:sz w:val="24"/>
          <w:szCs w:val="24"/>
        </w:rPr>
      </w:pPr>
      <w:r>
        <w:rPr>
          <w:sz w:val="24"/>
          <w:szCs w:val="24"/>
        </w:rPr>
        <w:t>2 TL Limettensaft</w:t>
      </w:r>
    </w:p>
    <w:p w14:paraId="60BFFEF3" w14:textId="77777777" w:rsidR="00FE5CA6" w:rsidRDefault="00FE5CA6" w:rsidP="00FE5CA6">
      <w:pPr>
        <w:rPr>
          <w:sz w:val="24"/>
          <w:szCs w:val="24"/>
        </w:rPr>
      </w:pPr>
      <w:r>
        <w:rPr>
          <w:sz w:val="24"/>
          <w:szCs w:val="24"/>
        </w:rPr>
        <w:t>2 EL Öl</w:t>
      </w:r>
    </w:p>
    <w:p w14:paraId="40A49A4D" w14:textId="77777777" w:rsidR="00FE5CA6" w:rsidRDefault="00FE5CA6" w:rsidP="00FE5CA6">
      <w:pPr>
        <w:rPr>
          <w:sz w:val="24"/>
          <w:szCs w:val="24"/>
        </w:rPr>
      </w:pPr>
    </w:p>
    <w:p w14:paraId="05C056A4" w14:textId="77777777" w:rsidR="00FE5CA6" w:rsidRDefault="00FE5CA6" w:rsidP="00FE5CA6">
      <w:pPr>
        <w:rPr>
          <w:sz w:val="24"/>
          <w:szCs w:val="24"/>
        </w:rPr>
      </w:pPr>
      <w:r>
        <w:rPr>
          <w:sz w:val="24"/>
          <w:szCs w:val="24"/>
        </w:rPr>
        <w:t>Zubereitungszeit: 1 Stunde und 40 Minuten</w:t>
      </w:r>
    </w:p>
    <w:p w14:paraId="3EC87CD0" w14:textId="77777777" w:rsidR="00FE5CA6" w:rsidRPr="00AA63C9" w:rsidRDefault="00FE5CA6" w:rsidP="00B40E8C">
      <w:pPr>
        <w:pStyle w:val="ListParagraph"/>
        <w:numPr>
          <w:ilvl w:val="0"/>
          <w:numId w:val="647"/>
        </w:numPr>
        <w:spacing w:after="120"/>
        <w:ind w:left="714" w:hanging="357"/>
        <w:contextualSpacing w:val="0"/>
        <w:jc w:val="both"/>
        <w:rPr>
          <w:sz w:val="24"/>
          <w:szCs w:val="24"/>
        </w:rPr>
      </w:pPr>
      <w:r w:rsidRPr="00AA63C9">
        <w:rPr>
          <w:sz w:val="24"/>
          <w:szCs w:val="24"/>
        </w:rPr>
        <w:t>Den Backofen auf 180 Grad vorheizen.</w:t>
      </w:r>
    </w:p>
    <w:p w14:paraId="2C6909FC" w14:textId="77777777" w:rsidR="00FE5CA6" w:rsidRPr="00AA63C9" w:rsidRDefault="00FE5CA6" w:rsidP="00B40E8C">
      <w:pPr>
        <w:pStyle w:val="ListParagraph"/>
        <w:numPr>
          <w:ilvl w:val="0"/>
          <w:numId w:val="647"/>
        </w:numPr>
        <w:spacing w:after="120"/>
        <w:ind w:left="714" w:hanging="357"/>
        <w:contextualSpacing w:val="0"/>
        <w:jc w:val="both"/>
        <w:rPr>
          <w:sz w:val="24"/>
          <w:szCs w:val="24"/>
        </w:rPr>
      </w:pPr>
      <w:r w:rsidRPr="00AA63C9">
        <w:rPr>
          <w:sz w:val="24"/>
          <w:szCs w:val="24"/>
        </w:rPr>
        <w:t>Süßkartoffeln schälen und in 1 cm dicke Scheiben schneiden. In eine Schüssel geben und mit eiskaltem Wasser und Zitronensaft bedecken. 5 Minuten stehen lassen, abgießen und mit Küchenpapier abtupfen.</w:t>
      </w:r>
    </w:p>
    <w:p w14:paraId="54B0DAE4" w14:textId="77777777" w:rsidR="00FE5CA6" w:rsidRPr="00AA63C9" w:rsidRDefault="00FE5CA6" w:rsidP="00B40E8C">
      <w:pPr>
        <w:pStyle w:val="ListParagraph"/>
        <w:numPr>
          <w:ilvl w:val="0"/>
          <w:numId w:val="647"/>
        </w:numPr>
        <w:spacing w:after="120"/>
        <w:ind w:left="714" w:hanging="357"/>
        <w:contextualSpacing w:val="0"/>
        <w:jc w:val="both"/>
        <w:rPr>
          <w:sz w:val="24"/>
          <w:szCs w:val="24"/>
        </w:rPr>
      </w:pPr>
      <w:r w:rsidRPr="00AA63C9">
        <w:rPr>
          <w:sz w:val="24"/>
          <w:szCs w:val="24"/>
        </w:rPr>
        <w:t>Öl in einer tiefen Backofenform auf der Herdplatte erhitzen. Die Süßkartoffeln hineingeben und im Öl wenden. Die Form in den Ofen geben und die Süßkartoffeln 30 Minuten goldgelb backen. Aus dem Ofen nehmen und warm stellen.</w:t>
      </w:r>
    </w:p>
    <w:p w14:paraId="1FCA4E92" w14:textId="77777777" w:rsidR="00FE5CA6" w:rsidRPr="00AA63C9" w:rsidRDefault="00FE5CA6" w:rsidP="00B40E8C">
      <w:pPr>
        <w:pStyle w:val="ListParagraph"/>
        <w:numPr>
          <w:ilvl w:val="0"/>
          <w:numId w:val="647"/>
        </w:numPr>
        <w:spacing w:after="120"/>
        <w:ind w:left="714" w:hanging="357"/>
        <w:contextualSpacing w:val="0"/>
        <w:jc w:val="both"/>
        <w:rPr>
          <w:sz w:val="24"/>
          <w:szCs w:val="24"/>
        </w:rPr>
      </w:pPr>
      <w:r w:rsidRPr="00AA63C9">
        <w:rPr>
          <w:sz w:val="24"/>
          <w:szCs w:val="24"/>
        </w:rPr>
        <w:t>Für das Pesto die Pinienkerne in einen kleinen Topf geben und bei mittlerer Hitze goldgelb rösten. Vom Herd nehmen und leicht abkühlen lassen. Pinienkerne, Chilischote, Knoblauch, Koriander, Limettensaft und Öl ca. 30 Sekunden glatt pürieren. Abdecken und zur Seite stellen.</w:t>
      </w:r>
    </w:p>
    <w:p w14:paraId="2F35068A" w14:textId="77777777" w:rsidR="00FE5CA6" w:rsidRDefault="00FE5CA6" w:rsidP="00B40E8C">
      <w:pPr>
        <w:pStyle w:val="ListParagraph"/>
        <w:numPr>
          <w:ilvl w:val="0"/>
          <w:numId w:val="647"/>
        </w:numPr>
        <w:spacing w:after="120"/>
        <w:ind w:left="714" w:hanging="357"/>
        <w:contextualSpacing w:val="0"/>
        <w:jc w:val="both"/>
        <w:rPr>
          <w:sz w:val="24"/>
          <w:szCs w:val="24"/>
        </w:rPr>
      </w:pPr>
      <w:r w:rsidRPr="00AA63C9">
        <w:rPr>
          <w:sz w:val="24"/>
          <w:szCs w:val="24"/>
        </w:rPr>
        <w:t xml:space="preserve">Den Spargel in einem mittelgroßen Topf mit kochendem Wasser 1 Minute weichkochen, dann das Wasser abgießen. Den Spargel in eine Schüssel mit eiskaltem Wasser gehen und erneut abgießen. Mit Küchenpapier trockentupfen. Den Spargel in </w:t>
      </w:r>
      <w:r w:rsidRPr="00AA63C9">
        <w:rPr>
          <w:sz w:val="24"/>
          <w:szCs w:val="24"/>
        </w:rPr>
        <w:lastRenderedPageBreak/>
        <w:t>5 cm lange Stücke schneiden. Die Paprika vierteln und Samen und Stege entfernen. Mit der Haut nach oben in eine Grillpfanne geben, mit Öl bestreichen und 10 Minuten grillen, bis die Haut schwarz wird</w:t>
      </w:r>
      <w:r>
        <w:rPr>
          <w:sz w:val="24"/>
          <w:szCs w:val="24"/>
        </w:rPr>
        <w:t>.</w:t>
      </w:r>
      <w:r w:rsidRPr="00AA63C9">
        <w:rPr>
          <w:sz w:val="24"/>
          <w:szCs w:val="24"/>
        </w:rPr>
        <w:t xml:space="preserve"> Mit einem feuchten Küchentuch abdecken und abkühlen lassen. Die Haut abziehen und das Fruchtfleisch in lange dünne Streifen schneiden. Die Gurke in streichholzdünne Streifen schneiden. Salat, Spargel, Paprika und Gurke in einer Schüssel geben. Die gebackene Süßkartoffel gesondert mit dem Koriander-Pesto servieren.</w:t>
      </w:r>
    </w:p>
    <w:p w14:paraId="2048AB42" w14:textId="77777777" w:rsidR="00FE5CA6" w:rsidRDefault="00FE5CA6" w:rsidP="00FE5CA6">
      <w:pPr>
        <w:jc w:val="both"/>
        <w:rPr>
          <w:sz w:val="24"/>
          <w:szCs w:val="24"/>
        </w:rPr>
      </w:pPr>
    </w:p>
    <w:p w14:paraId="1EDED5A0" w14:textId="77777777" w:rsidR="00FE5CA6" w:rsidRDefault="00FE5CA6" w:rsidP="00FE5CA6">
      <w:pPr>
        <w:jc w:val="both"/>
        <w:rPr>
          <w:sz w:val="24"/>
          <w:szCs w:val="24"/>
        </w:rPr>
      </w:pPr>
    </w:p>
    <w:p w14:paraId="65B61C03" w14:textId="77777777" w:rsidR="00FE5CA6" w:rsidRPr="0007216F" w:rsidRDefault="00FE5CA6" w:rsidP="00FE5CA6">
      <w:pPr>
        <w:ind w:left="1416" w:hanging="1416"/>
        <w:jc w:val="both"/>
        <w:rPr>
          <w:sz w:val="24"/>
          <w:szCs w:val="24"/>
        </w:rPr>
      </w:pPr>
      <w:r>
        <w:rPr>
          <w:sz w:val="24"/>
          <w:szCs w:val="24"/>
        </w:rPr>
        <w:t>Kommentar:</w:t>
      </w:r>
      <w:r>
        <w:rPr>
          <w:sz w:val="24"/>
          <w:szCs w:val="24"/>
        </w:rPr>
        <w:tab/>
        <w:t>Süßkartoffeln sind wirklich für vieles gut und immer lecker. Süßkartoffeln sind aber auch ein Gemüse, das erst in den letzten Jahren „in“ geworden ist. Früher musste ich in tausende Läden suchen, bis ich eine Süßkartoffel gefunden habe. Jetzt gibt es sie an jeder Ecke – vor allem aber bei Lidl.</w:t>
      </w:r>
    </w:p>
    <w:p w14:paraId="165D8478" w14:textId="77777777" w:rsidR="00FE5CA6" w:rsidRDefault="00FE5CA6" w:rsidP="00FE5CA6">
      <w:pPr>
        <w:rPr>
          <w:sz w:val="24"/>
          <w:szCs w:val="24"/>
        </w:rPr>
      </w:pPr>
      <w:r>
        <w:rPr>
          <w:sz w:val="24"/>
          <w:szCs w:val="24"/>
        </w:rPr>
        <w:br w:type="page"/>
      </w:r>
    </w:p>
    <w:p w14:paraId="24604FBE" w14:textId="11DA5323" w:rsidR="005B5F44" w:rsidRPr="00EB6948" w:rsidRDefault="005B5F44" w:rsidP="002E523B">
      <w:pPr>
        <w:pStyle w:val="Heading2"/>
        <w:spacing w:after="240"/>
      </w:pPr>
      <w:r w:rsidRPr="00EB6948">
        <w:lastRenderedPageBreak/>
        <w:t>Süßkartoffelpüree</w:t>
      </w:r>
      <w:r w:rsidR="00C81DB6">
        <w:rPr>
          <w:rStyle w:val="FootnoteReference"/>
        </w:rPr>
        <w:footnoteReference w:id="924"/>
      </w:r>
      <w:r w:rsidRPr="00EB6948">
        <w:t xml:space="preserve"> </w:t>
      </w:r>
    </w:p>
    <w:p w14:paraId="58C3FAF5" w14:textId="44326967" w:rsidR="005B5F44" w:rsidRDefault="005B5F44">
      <w:pPr>
        <w:rPr>
          <w:sz w:val="24"/>
          <w:szCs w:val="24"/>
        </w:rPr>
      </w:pPr>
      <w:r w:rsidRPr="002E523B">
        <w:rPr>
          <w:sz w:val="24"/>
          <w:szCs w:val="24"/>
          <w:u w:val="single"/>
        </w:rPr>
        <w:t>Zutaten</w:t>
      </w:r>
      <w:r w:rsidRPr="005B5F44">
        <w:rPr>
          <w:sz w:val="24"/>
          <w:szCs w:val="24"/>
        </w:rPr>
        <w:t xml:space="preserve"> </w:t>
      </w:r>
      <w:r w:rsidR="003C2A30">
        <w:rPr>
          <w:sz w:val="24"/>
          <w:szCs w:val="24"/>
        </w:rPr>
        <w:t>(</w:t>
      </w:r>
      <w:r w:rsidRPr="005B5F44">
        <w:rPr>
          <w:sz w:val="24"/>
          <w:szCs w:val="24"/>
        </w:rPr>
        <w:t xml:space="preserve">für </w:t>
      </w:r>
      <w:r>
        <w:rPr>
          <w:sz w:val="24"/>
          <w:szCs w:val="24"/>
        </w:rPr>
        <w:t>4 Portionen</w:t>
      </w:r>
      <w:r w:rsidR="003C2A30">
        <w:rPr>
          <w:sz w:val="24"/>
          <w:szCs w:val="24"/>
        </w:rPr>
        <w:t>):</w:t>
      </w:r>
    </w:p>
    <w:p w14:paraId="65363844" w14:textId="77777777" w:rsidR="005B5F44" w:rsidRDefault="005B5F44">
      <w:pPr>
        <w:rPr>
          <w:sz w:val="24"/>
          <w:szCs w:val="24"/>
        </w:rPr>
      </w:pPr>
      <w:r>
        <w:rPr>
          <w:sz w:val="24"/>
          <w:szCs w:val="24"/>
        </w:rPr>
        <w:t>2-3 Süßkartoffeln, geschält und in 2 cm große Stücke geschnitten</w:t>
      </w:r>
    </w:p>
    <w:p w14:paraId="2F7D220D" w14:textId="77777777" w:rsidR="005B5F44" w:rsidRPr="00EB6948" w:rsidRDefault="005B5F44">
      <w:pPr>
        <w:rPr>
          <w:sz w:val="24"/>
          <w:szCs w:val="24"/>
        </w:rPr>
      </w:pPr>
      <w:r w:rsidRPr="00EB6948">
        <w:rPr>
          <w:sz w:val="24"/>
          <w:szCs w:val="24"/>
        </w:rPr>
        <w:t>40 ml Olivenöl</w:t>
      </w:r>
    </w:p>
    <w:p w14:paraId="340F169C" w14:textId="77777777" w:rsidR="00DB7E90" w:rsidRDefault="005B5F44">
      <w:pPr>
        <w:rPr>
          <w:sz w:val="24"/>
          <w:szCs w:val="24"/>
        </w:rPr>
      </w:pPr>
      <w:r w:rsidRPr="00DB7E90">
        <w:rPr>
          <w:sz w:val="24"/>
          <w:szCs w:val="24"/>
        </w:rPr>
        <w:t>2 Limette</w:t>
      </w:r>
      <w:r w:rsidR="00DB7E90" w:rsidRPr="00DB7E90">
        <w:rPr>
          <w:sz w:val="24"/>
          <w:szCs w:val="24"/>
        </w:rPr>
        <w:t>n, 1,5 TL Schale abgerieben, dann in Sp</w:t>
      </w:r>
      <w:r w:rsidR="00DB7E90">
        <w:rPr>
          <w:sz w:val="24"/>
          <w:szCs w:val="24"/>
        </w:rPr>
        <w:t>alten geschnitten</w:t>
      </w:r>
    </w:p>
    <w:p w14:paraId="086BEA09" w14:textId="77777777" w:rsidR="00DB7E90" w:rsidRDefault="00DB7E90">
      <w:pPr>
        <w:rPr>
          <w:sz w:val="24"/>
          <w:szCs w:val="24"/>
        </w:rPr>
      </w:pPr>
      <w:r>
        <w:rPr>
          <w:sz w:val="24"/>
          <w:szCs w:val="24"/>
        </w:rPr>
        <w:t>200 g griechischer Joghurt</w:t>
      </w:r>
    </w:p>
    <w:p w14:paraId="5A6AB6EA" w14:textId="77777777" w:rsidR="00DB7E90" w:rsidRDefault="00DB7E90">
      <w:pPr>
        <w:rPr>
          <w:sz w:val="24"/>
          <w:szCs w:val="24"/>
        </w:rPr>
      </w:pPr>
      <w:r>
        <w:rPr>
          <w:sz w:val="24"/>
          <w:szCs w:val="24"/>
        </w:rPr>
        <w:t>½ kleine Knoblauchzehe, zerdrückt</w:t>
      </w:r>
    </w:p>
    <w:p w14:paraId="13C12998" w14:textId="5DE1D1C4" w:rsidR="00DB7E90" w:rsidRDefault="00DB7E90">
      <w:pPr>
        <w:rPr>
          <w:sz w:val="24"/>
          <w:szCs w:val="24"/>
        </w:rPr>
      </w:pPr>
      <w:r>
        <w:rPr>
          <w:sz w:val="24"/>
          <w:szCs w:val="24"/>
        </w:rPr>
        <w:t>1,5 TL Granatapfelsirup</w:t>
      </w:r>
    </w:p>
    <w:p w14:paraId="1A1C29AE" w14:textId="77777777" w:rsidR="00DB7E90" w:rsidRDefault="00DB7E90">
      <w:pPr>
        <w:rPr>
          <w:sz w:val="24"/>
          <w:szCs w:val="24"/>
        </w:rPr>
      </w:pPr>
      <w:r>
        <w:rPr>
          <w:sz w:val="24"/>
          <w:szCs w:val="24"/>
        </w:rPr>
        <w:t>2 TL in feine Streifen geschnittene Korianderblätter</w:t>
      </w:r>
    </w:p>
    <w:p w14:paraId="303C0842" w14:textId="77777777" w:rsidR="00DB7E90" w:rsidRDefault="00DB7E90">
      <w:pPr>
        <w:rPr>
          <w:sz w:val="24"/>
          <w:szCs w:val="24"/>
        </w:rPr>
      </w:pPr>
      <w:r>
        <w:rPr>
          <w:sz w:val="24"/>
          <w:szCs w:val="24"/>
        </w:rPr>
        <w:t>½ große Chilischote, fein gehackt</w:t>
      </w:r>
    </w:p>
    <w:p w14:paraId="4E2166DE" w14:textId="402A58B6" w:rsidR="00DB7E90" w:rsidRDefault="00DB7E90">
      <w:pPr>
        <w:rPr>
          <w:sz w:val="24"/>
          <w:szCs w:val="24"/>
        </w:rPr>
      </w:pPr>
      <w:r>
        <w:rPr>
          <w:sz w:val="24"/>
          <w:szCs w:val="24"/>
        </w:rPr>
        <w:t>1,5 T</w:t>
      </w:r>
      <w:r w:rsidR="003C2A30">
        <w:rPr>
          <w:sz w:val="24"/>
          <w:szCs w:val="24"/>
        </w:rPr>
        <w:t>L</w:t>
      </w:r>
      <w:r>
        <w:rPr>
          <w:sz w:val="24"/>
          <w:szCs w:val="24"/>
        </w:rPr>
        <w:t xml:space="preserve"> Sesam, geröstet</w:t>
      </w:r>
    </w:p>
    <w:p w14:paraId="54ABBDC9" w14:textId="77777777" w:rsidR="00DB7E90" w:rsidRDefault="00DB7E90">
      <w:pPr>
        <w:rPr>
          <w:sz w:val="24"/>
          <w:szCs w:val="24"/>
        </w:rPr>
      </w:pPr>
      <w:r>
        <w:rPr>
          <w:sz w:val="24"/>
          <w:szCs w:val="24"/>
        </w:rPr>
        <w:t>Salz</w:t>
      </w:r>
    </w:p>
    <w:p w14:paraId="25530B91" w14:textId="77777777" w:rsidR="00DB7E90" w:rsidRDefault="00DB7E90">
      <w:pPr>
        <w:rPr>
          <w:sz w:val="24"/>
          <w:szCs w:val="24"/>
        </w:rPr>
      </w:pPr>
    </w:p>
    <w:p w14:paraId="38A74E69" w14:textId="3434351C" w:rsidR="003C2A30" w:rsidRDefault="003C2A30">
      <w:pPr>
        <w:rPr>
          <w:sz w:val="24"/>
          <w:szCs w:val="24"/>
        </w:rPr>
      </w:pPr>
      <w:r>
        <w:rPr>
          <w:sz w:val="24"/>
          <w:szCs w:val="24"/>
        </w:rPr>
        <w:t>Zubereitung:</w:t>
      </w:r>
    </w:p>
    <w:p w14:paraId="00DC1919" w14:textId="3CE2FB78" w:rsidR="00F058C8" w:rsidRPr="00F058C8" w:rsidRDefault="000E20C2" w:rsidP="00B40E8C">
      <w:pPr>
        <w:pStyle w:val="ListParagraph"/>
        <w:numPr>
          <w:ilvl w:val="0"/>
          <w:numId w:val="1522"/>
        </w:numPr>
        <w:spacing w:after="120"/>
        <w:ind w:left="714" w:hanging="357"/>
        <w:contextualSpacing w:val="0"/>
        <w:jc w:val="both"/>
        <w:rPr>
          <w:sz w:val="24"/>
          <w:szCs w:val="24"/>
        </w:rPr>
      </w:pPr>
      <w:r w:rsidRPr="00F058C8">
        <w:rPr>
          <w:sz w:val="24"/>
          <w:szCs w:val="24"/>
        </w:rPr>
        <w:t>Die Süßkartoffeln mit ¾ TL Salz in einen kleinen Topf geben. So viel kochend heißes Wasser dazugießen, dass sie knapp bedeckt sind</w:t>
      </w:r>
      <w:r w:rsidR="00D05AC0" w:rsidRPr="00F058C8">
        <w:rPr>
          <w:sz w:val="24"/>
          <w:szCs w:val="24"/>
        </w:rPr>
        <w:t>. Bei mittlerer bis starker Hitze 10-12 Minuten garen, bis sie so weich sind, dass man sie zerstampfen kann. Die Süßkartoffeln abgießen und gut abtropfen lassen</w:t>
      </w:r>
      <w:r w:rsidR="00947944" w:rsidRPr="00F058C8">
        <w:rPr>
          <w:sz w:val="24"/>
          <w:szCs w:val="24"/>
        </w:rPr>
        <w:t xml:space="preserve"> (etwas Kochwasser auffangen</w:t>
      </w:r>
      <w:r w:rsidR="00F058C8">
        <w:rPr>
          <w:sz w:val="24"/>
          <w:szCs w:val="24"/>
        </w:rPr>
        <w:t>, falls man für das Püree noch etwas Wasser braucht</w:t>
      </w:r>
      <w:r w:rsidR="00947944" w:rsidRPr="00F058C8">
        <w:rPr>
          <w:sz w:val="24"/>
          <w:szCs w:val="24"/>
        </w:rPr>
        <w:t>). 2 EL Öl hinzufügen und die Kartoffeln glatt zerstampfen. Etwas abkühlen lassen, dann die Hälfte der Limettenschale und 2 EL Joghurt unterzeihen. Den Süßkartoffelstampf auf eine Servierplatte</w:t>
      </w:r>
      <w:r w:rsidR="00F058C8" w:rsidRPr="00F058C8">
        <w:rPr>
          <w:sz w:val="24"/>
          <w:szCs w:val="24"/>
        </w:rPr>
        <w:t xml:space="preserve"> geben und Mulden hineindrücken.</w:t>
      </w:r>
    </w:p>
    <w:p w14:paraId="7A440E20" w14:textId="77777777" w:rsidR="00524ECB" w:rsidRDefault="00F058C8" w:rsidP="00B40E8C">
      <w:pPr>
        <w:pStyle w:val="ListParagraph"/>
        <w:numPr>
          <w:ilvl w:val="0"/>
          <w:numId w:val="1522"/>
        </w:numPr>
        <w:spacing w:after="120"/>
        <w:ind w:left="714" w:hanging="357"/>
        <w:contextualSpacing w:val="0"/>
        <w:jc w:val="both"/>
        <w:rPr>
          <w:sz w:val="24"/>
          <w:szCs w:val="24"/>
        </w:rPr>
      </w:pPr>
      <w:r w:rsidRPr="00F058C8">
        <w:rPr>
          <w:sz w:val="24"/>
          <w:szCs w:val="24"/>
        </w:rPr>
        <w:t xml:space="preserve">Den restlichen Joghurt mit dem Knoblauch verrühren und gleichmäßig auf den Süßkartoffelstampf löffeln. </w:t>
      </w:r>
      <w:r>
        <w:rPr>
          <w:sz w:val="24"/>
          <w:szCs w:val="24"/>
        </w:rPr>
        <w:t>M</w:t>
      </w:r>
      <w:r w:rsidRPr="00F058C8">
        <w:rPr>
          <w:sz w:val="24"/>
          <w:szCs w:val="24"/>
        </w:rPr>
        <w:t>it Granatapfelsirup und den restlichen 2 TL Öl beträufeln, dann mit Koriandergrün, Chili, Sesam, restlicher Limettenschale und einer Prise Salz bestreuen. Mit Limettenspalten servieren.</w:t>
      </w:r>
    </w:p>
    <w:p w14:paraId="4D6D3C11" w14:textId="77777777" w:rsidR="00BA4A97" w:rsidRDefault="00BA4A97" w:rsidP="003934F0">
      <w:pPr>
        <w:ind w:left="708" w:hanging="708"/>
        <w:jc w:val="both"/>
        <w:rPr>
          <w:sz w:val="24"/>
          <w:szCs w:val="24"/>
        </w:rPr>
      </w:pPr>
    </w:p>
    <w:p w14:paraId="73B46D2A" w14:textId="4BD88B85" w:rsidR="00BF3A33" w:rsidRDefault="00524ECB" w:rsidP="003934F0">
      <w:pPr>
        <w:ind w:left="708" w:hanging="708"/>
        <w:jc w:val="both"/>
        <w:rPr>
          <w:sz w:val="24"/>
          <w:szCs w:val="24"/>
        </w:rPr>
      </w:pPr>
      <w:r>
        <w:rPr>
          <w:sz w:val="24"/>
          <w:szCs w:val="24"/>
        </w:rPr>
        <w:t>Info:</w:t>
      </w:r>
      <w:r w:rsidR="003934F0">
        <w:rPr>
          <w:sz w:val="24"/>
          <w:szCs w:val="24"/>
        </w:rPr>
        <w:tab/>
      </w:r>
      <w:r>
        <w:rPr>
          <w:sz w:val="24"/>
          <w:szCs w:val="24"/>
        </w:rPr>
        <w:t>Man kann dafür auch Süßkartoffeln mit violette</w:t>
      </w:r>
      <w:r w:rsidR="003934F0">
        <w:rPr>
          <w:sz w:val="24"/>
          <w:szCs w:val="24"/>
        </w:rPr>
        <w:t xml:space="preserve">m </w:t>
      </w:r>
      <w:r>
        <w:rPr>
          <w:sz w:val="24"/>
          <w:szCs w:val="24"/>
        </w:rPr>
        <w:t>Fruchtfleisch verwenden</w:t>
      </w:r>
      <w:r w:rsidR="003934F0">
        <w:rPr>
          <w:sz w:val="24"/>
          <w:szCs w:val="24"/>
        </w:rPr>
        <w:t>. Diese sind aber meist etwas trockener als die gelb/orangefleischigen. Und natürlich nicht so einfach zu bekommen. Passt gut zu geröstetem Fladenbrot.</w:t>
      </w:r>
    </w:p>
    <w:p w14:paraId="2BD8D1E6" w14:textId="77777777" w:rsidR="00BF3A33" w:rsidRDefault="00BF3A33">
      <w:pPr>
        <w:rPr>
          <w:sz w:val="24"/>
          <w:szCs w:val="24"/>
        </w:rPr>
      </w:pPr>
      <w:r>
        <w:rPr>
          <w:sz w:val="24"/>
          <w:szCs w:val="24"/>
        </w:rPr>
        <w:br w:type="page"/>
      </w:r>
    </w:p>
    <w:p w14:paraId="51632089" w14:textId="77777777" w:rsidR="007F470D" w:rsidRDefault="007F470D" w:rsidP="007F470D">
      <w:pPr>
        <w:pStyle w:val="Heading2"/>
        <w:spacing w:after="240"/>
      </w:pPr>
      <w:r>
        <w:lastRenderedPageBreak/>
        <w:t>Süßkartoffelbällchen</w:t>
      </w:r>
    </w:p>
    <w:p w14:paraId="62E40773" w14:textId="77777777" w:rsidR="007F470D" w:rsidRDefault="007F470D" w:rsidP="007F470D">
      <w:pPr>
        <w:jc w:val="both"/>
        <w:rPr>
          <w:sz w:val="24"/>
          <w:szCs w:val="24"/>
        </w:rPr>
      </w:pPr>
      <w:r w:rsidRPr="00544A96">
        <w:rPr>
          <w:sz w:val="24"/>
          <w:szCs w:val="24"/>
          <w:u w:val="single"/>
        </w:rPr>
        <w:t>Zutaten</w:t>
      </w:r>
      <w:r>
        <w:rPr>
          <w:sz w:val="24"/>
          <w:szCs w:val="24"/>
        </w:rPr>
        <w:t xml:space="preserve"> (für 12 Stück):</w:t>
      </w:r>
    </w:p>
    <w:p w14:paraId="60FEC541" w14:textId="77777777" w:rsidR="007F470D" w:rsidRDefault="007F470D" w:rsidP="007F470D">
      <w:pPr>
        <w:jc w:val="both"/>
        <w:rPr>
          <w:sz w:val="24"/>
          <w:szCs w:val="24"/>
        </w:rPr>
      </w:pPr>
      <w:r>
        <w:rPr>
          <w:sz w:val="24"/>
          <w:szCs w:val="24"/>
        </w:rPr>
        <w:t>175 g Süßkartoffeln</w:t>
      </w:r>
    </w:p>
    <w:p w14:paraId="28E23FD5" w14:textId="77777777" w:rsidR="007F470D" w:rsidRDefault="007F470D" w:rsidP="007F470D">
      <w:pPr>
        <w:jc w:val="both"/>
        <w:rPr>
          <w:sz w:val="24"/>
          <w:szCs w:val="24"/>
        </w:rPr>
      </w:pPr>
      <w:r>
        <w:rPr>
          <w:sz w:val="24"/>
          <w:szCs w:val="24"/>
        </w:rPr>
        <w:t>250 g Mehl</w:t>
      </w:r>
    </w:p>
    <w:p w14:paraId="0AB79377" w14:textId="77777777" w:rsidR="007F470D" w:rsidRDefault="007F470D" w:rsidP="007F470D">
      <w:pPr>
        <w:jc w:val="both"/>
        <w:rPr>
          <w:sz w:val="24"/>
          <w:szCs w:val="24"/>
        </w:rPr>
      </w:pPr>
      <w:r>
        <w:rPr>
          <w:sz w:val="24"/>
          <w:szCs w:val="24"/>
        </w:rPr>
        <w:t>½ Päckchen Backpulver</w:t>
      </w:r>
    </w:p>
    <w:p w14:paraId="3FA101D7" w14:textId="77777777" w:rsidR="007F470D" w:rsidRDefault="007F470D" w:rsidP="007F470D">
      <w:pPr>
        <w:jc w:val="both"/>
        <w:rPr>
          <w:sz w:val="24"/>
          <w:szCs w:val="24"/>
        </w:rPr>
      </w:pPr>
      <w:r>
        <w:rPr>
          <w:sz w:val="24"/>
          <w:szCs w:val="24"/>
        </w:rPr>
        <w:t>125 g feingeriebener kräftiger Käse</w:t>
      </w:r>
    </w:p>
    <w:p w14:paraId="1ED06522" w14:textId="77777777" w:rsidR="007F470D" w:rsidRDefault="007F470D" w:rsidP="007F470D">
      <w:pPr>
        <w:jc w:val="both"/>
        <w:rPr>
          <w:sz w:val="24"/>
          <w:szCs w:val="24"/>
        </w:rPr>
      </w:pPr>
      <w:r>
        <w:rPr>
          <w:sz w:val="24"/>
          <w:szCs w:val="24"/>
        </w:rPr>
        <w:t>90 g Butter, zerlassen und abgekühlt</w:t>
      </w:r>
    </w:p>
    <w:p w14:paraId="3BC47C87" w14:textId="77777777" w:rsidR="007F470D" w:rsidRDefault="007F470D" w:rsidP="007F470D">
      <w:pPr>
        <w:jc w:val="both"/>
        <w:rPr>
          <w:sz w:val="24"/>
          <w:szCs w:val="24"/>
        </w:rPr>
      </w:pPr>
      <w:r>
        <w:rPr>
          <w:sz w:val="24"/>
          <w:szCs w:val="24"/>
        </w:rPr>
        <w:t>1 Ei, leicht verquirlt</w:t>
      </w:r>
    </w:p>
    <w:p w14:paraId="7BEA2334" w14:textId="77777777" w:rsidR="007F470D" w:rsidRDefault="007F470D" w:rsidP="007F470D">
      <w:pPr>
        <w:jc w:val="both"/>
        <w:rPr>
          <w:sz w:val="24"/>
          <w:szCs w:val="24"/>
        </w:rPr>
      </w:pPr>
      <w:r>
        <w:rPr>
          <w:sz w:val="24"/>
          <w:szCs w:val="24"/>
        </w:rPr>
        <w:t>200 ml Buttermilch</w:t>
      </w:r>
    </w:p>
    <w:p w14:paraId="60556BC3" w14:textId="77777777" w:rsidR="007F470D" w:rsidRDefault="007F470D" w:rsidP="007F470D">
      <w:pPr>
        <w:jc w:val="both"/>
        <w:rPr>
          <w:sz w:val="24"/>
          <w:szCs w:val="24"/>
        </w:rPr>
      </w:pPr>
      <w:r>
        <w:rPr>
          <w:sz w:val="24"/>
          <w:szCs w:val="24"/>
        </w:rPr>
        <w:t>Salz und Pfeffer</w:t>
      </w:r>
    </w:p>
    <w:p w14:paraId="48140B01" w14:textId="77777777" w:rsidR="007F470D" w:rsidRDefault="007F470D" w:rsidP="007F470D">
      <w:pPr>
        <w:jc w:val="both"/>
        <w:rPr>
          <w:sz w:val="24"/>
          <w:szCs w:val="24"/>
        </w:rPr>
      </w:pPr>
    </w:p>
    <w:p w14:paraId="43F7062C" w14:textId="77777777" w:rsidR="007F470D" w:rsidRDefault="007F470D" w:rsidP="007F470D">
      <w:pPr>
        <w:jc w:val="both"/>
        <w:rPr>
          <w:sz w:val="24"/>
          <w:szCs w:val="24"/>
        </w:rPr>
      </w:pPr>
      <w:r>
        <w:rPr>
          <w:sz w:val="24"/>
          <w:szCs w:val="24"/>
        </w:rPr>
        <w:t>Zubereitungszeit: 40 Minuten</w:t>
      </w:r>
    </w:p>
    <w:p w14:paraId="76B49388" w14:textId="77777777" w:rsidR="007F470D" w:rsidRPr="00EC1613" w:rsidRDefault="007F470D" w:rsidP="00B40E8C">
      <w:pPr>
        <w:pStyle w:val="ListParagraph"/>
        <w:numPr>
          <w:ilvl w:val="0"/>
          <w:numId w:val="645"/>
        </w:numPr>
        <w:spacing w:after="120"/>
        <w:ind w:left="714" w:hanging="357"/>
        <w:contextualSpacing w:val="0"/>
        <w:jc w:val="both"/>
        <w:rPr>
          <w:sz w:val="24"/>
          <w:szCs w:val="24"/>
        </w:rPr>
      </w:pPr>
      <w:r w:rsidRPr="00EC1613">
        <w:rPr>
          <w:sz w:val="24"/>
          <w:szCs w:val="24"/>
        </w:rPr>
        <w:t>Den Backofen auf 180 Grad vorheizen. Muffinblech einfetten.</w:t>
      </w:r>
    </w:p>
    <w:p w14:paraId="088CC88A" w14:textId="77777777" w:rsidR="007F470D" w:rsidRPr="00EC1613" w:rsidRDefault="007F470D" w:rsidP="00B40E8C">
      <w:pPr>
        <w:pStyle w:val="ListParagraph"/>
        <w:numPr>
          <w:ilvl w:val="0"/>
          <w:numId w:val="645"/>
        </w:numPr>
        <w:spacing w:after="120"/>
        <w:ind w:left="714" w:hanging="357"/>
        <w:contextualSpacing w:val="0"/>
        <w:jc w:val="both"/>
        <w:rPr>
          <w:sz w:val="24"/>
          <w:szCs w:val="24"/>
        </w:rPr>
      </w:pPr>
      <w:r w:rsidRPr="00EC1613">
        <w:rPr>
          <w:sz w:val="24"/>
          <w:szCs w:val="24"/>
        </w:rPr>
        <w:t>Die Süßkartoffeln fein reiben. Mehl und Backpulver in eine große Schüssel sieben. Süßkartoffeln und Käse zugeben und vermischen. Eine Mulde in die Mitte formen.</w:t>
      </w:r>
    </w:p>
    <w:p w14:paraId="1BF5FAA0" w14:textId="77777777" w:rsidR="007F470D" w:rsidRPr="00EC1613" w:rsidRDefault="007F470D" w:rsidP="00B40E8C">
      <w:pPr>
        <w:pStyle w:val="ListParagraph"/>
        <w:numPr>
          <w:ilvl w:val="0"/>
          <w:numId w:val="645"/>
        </w:numPr>
        <w:spacing w:after="120"/>
        <w:ind w:left="714" w:hanging="357"/>
        <w:contextualSpacing w:val="0"/>
        <w:jc w:val="both"/>
        <w:rPr>
          <w:sz w:val="24"/>
          <w:szCs w:val="24"/>
        </w:rPr>
      </w:pPr>
      <w:r w:rsidRPr="00EC1613">
        <w:rPr>
          <w:sz w:val="24"/>
          <w:szCs w:val="24"/>
        </w:rPr>
        <w:t>Butter, Ei und Buttermilch zusammen zu den Trockenzutaten geben und mit einem Holzlöffel kurz verrühren; nicht zu stark schlagen.</w:t>
      </w:r>
    </w:p>
    <w:p w14:paraId="469C9135" w14:textId="77777777" w:rsidR="007F470D" w:rsidRPr="00EC1613" w:rsidRDefault="007F470D" w:rsidP="00B40E8C">
      <w:pPr>
        <w:pStyle w:val="ListParagraph"/>
        <w:numPr>
          <w:ilvl w:val="0"/>
          <w:numId w:val="645"/>
        </w:numPr>
        <w:spacing w:after="120"/>
        <w:ind w:left="714" w:hanging="357"/>
        <w:contextualSpacing w:val="0"/>
        <w:jc w:val="both"/>
        <w:rPr>
          <w:sz w:val="24"/>
          <w:szCs w:val="24"/>
        </w:rPr>
      </w:pPr>
      <w:r w:rsidRPr="00EC1613">
        <w:rPr>
          <w:sz w:val="24"/>
          <w:szCs w:val="24"/>
        </w:rPr>
        <w:t>Die Mischung in die vorbereiteten Förmchen füllen und 25 Minuten backen, bis die Bällchen aufgegangen und hellgolden sind. Vor dem Servieren 10 Minuten auf einem Kuchengitter abkühlen lassen. Die Bällchen warm mit Butter servieren.</w:t>
      </w:r>
    </w:p>
    <w:p w14:paraId="7F7B8A39" w14:textId="77777777" w:rsidR="007F470D" w:rsidRDefault="007F470D" w:rsidP="007F470D">
      <w:pPr>
        <w:jc w:val="both"/>
        <w:rPr>
          <w:sz w:val="24"/>
          <w:szCs w:val="24"/>
        </w:rPr>
      </w:pPr>
    </w:p>
    <w:p w14:paraId="4172A318" w14:textId="77777777" w:rsidR="007F470D" w:rsidRPr="00EC1613" w:rsidRDefault="007F470D" w:rsidP="007F470D">
      <w:pPr>
        <w:jc w:val="both"/>
        <w:rPr>
          <w:sz w:val="24"/>
          <w:szCs w:val="24"/>
        </w:rPr>
      </w:pPr>
    </w:p>
    <w:p w14:paraId="65E7A942" w14:textId="77777777" w:rsidR="007F470D" w:rsidRDefault="007F470D" w:rsidP="007F470D">
      <w:pPr>
        <w:rPr>
          <w:rFonts w:asciiTheme="majorHAnsi" w:eastAsiaTheme="majorEastAsia" w:hAnsiTheme="majorHAnsi" w:cstheme="majorBidi"/>
          <w:color w:val="2F5496" w:themeColor="accent1" w:themeShade="BF"/>
          <w:sz w:val="26"/>
          <w:szCs w:val="26"/>
        </w:rPr>
      </w:pPr>
      <w:r>
        <w:br w:type="page"/>
      </w:r>
    </w:p>
    <w:p w14:paraId="73D83724" w14:textId="77777777" w:rsidR="0087773F" w:rsidRDefault="0087773F" w:rsidP="0087773F">
      <w:pPr>
        <w:pStyle w:val="Heading2"/>
        <w:spacing w:after="240"/>
      </w:pPr>
      <w:r>
        <w:lastRenderedPageBreak/>
        <w:t>Gebackene Süßkartoffeln und frische Feigen</w:t>
      </w:r>
      <w:r>
        <w:rPr>
          <w:rStyle w:val="FootnoteReference"/>
        </w:rPr>
        <w:footnoteReference w:id="925"/>
      </w:r>
      <w:r>
        <w:t xml:space="preserve">  </w:t>
      </w:r>
    </w:p>
    <w:p w14:paraId="48C85916" w14:textId="77777777" w:rsidR="0087773F" w:rsidRDefault="0087773F" w:rsidP="0087773F">
      <w:pPr>
        <w:rPr>
          <w:sz w:val="24"/>
          <w:szCs w:val="24"/>
        </w:rPr>
      </w:pPr>
      <w:r w:rsidRPr="009C3A08">
        <w:rPr>
          <w:sz w:val="24"/>
          <w:szCs w:val="24"/>
          <w:u w:val="single"/>
        </w:rPr>
        <w:t>Zutaten</w:t>
      </w:r>
      <w:r>
        <w:rPr>
          <w:sz w:val="24"/>
          <w:szCs w:val="24"/>
        </w:rPr>
        <w:t xml:space="preserve"> für 4 Portionen</w:t>
      </w:r>
    </w:p>
    <w:p w14:paraId="490E8851" w14:textId="77777777" w:rsidR="0087773F" w:rsidRDefault="0087773F" w:rsidP="0087773F">
      <w:pPr>
        <w:rPr>
          <w:sz w:val="24"/>
          <w:szCs w:val="24"/>
        </w:rPr>
      </w:pPr>
      <w:r>
        <w:rPr>
          <w:sz w:val="24"/>
          <w:szCs w:val="24"/>
        </w:rPr>
        <w:t>4 kleine Süßkartoffeln (1 kg)</w:t>
      </w:r>
    </w:p>
    <w:p w14:paraId="4D9077C6" w14:textId="77777777" w:rsidR="0087773F" w:rsidRDefault="0087773F" w:rsidP="0087773F">
      <w:pPr>
        <w:rPr>
          <w:sz w:val="24"/>
          <w:szCs w:val="24"/>
        </w:rPr>
      </w:pPr>
      <w:r>
        <w:rPr>
          <w:sz w:val="24"/>
          <w:szCs w:val="24"/>
        </w:rPr>
        <w:t>5 EL Olivenöl</w:t>
      </w:r>
    </w:p>
    <w:p w14:paraId="3A4FB36F" w14:textId="77777777" w:rsidR="0087773F" w:rsidRDefault="0087773F" w:rsidP="0087773F">
      <w:pPr>
        <w:rPr>
          <w:sz w:val="24"/>
          <w:szCs w:val="24"/>
        </w:rPr>
      </w:pPr>
      <w:r>
        <w:rPr>
          <w:sz w:val="24"/>
          <w:szCs w:val="24"/>
        </w:rPr>
        <w:t>40 ml Balsamico-Essig</w:t>
      </w:r>
    </w:p>
    <w:p w14:paraId="1EA36E43" w14:textId="77777777" w:rsidR="0087773F" w:rsidRDefault="0087773F" w:rsidP="0087773F">
      <w:pPr>
        <w:rPr>
          <w:sz w:val="24"/>
          <w:szCs w:val="24"/>
        </w:rPr>
      </w:pPr>
      <w:r>
        <w:rPr>
          <w:sz w:val="24"/>
          <w:szCs w:val="24"/>
        </w:rPr>
        <w:t>12 Frühlingszwiebeln, der Länge nach halbiert und in 4 cm lange Stücke geschnitten</w:t>
      </w:r>
    </w:p>
    <w:p w14:paraId="7EC9B802" w14:textId="77777777" w:rsidR="0087773F" w:rsidRDefault="0087773F" w:rsidP="0087773F">
      <w:pPr>
        <w:rPr>
          <w:sz w:val="24"/>
          <w:szCs w:val="24"/>
        </w:rPr>
      </w:pPr>
      <w:r>
        <w:rPr>
          <w:sz w:val="24"/>
          <w:szCs w:val="24"/>
        </w:rPr>
        <w:t>1 rote Chilischote, in feine Ringe geschnitten</w:t>
      </w:r>
    </w:p>
    <w:p w14:paraId="1BA5235C" w14:textId="77777777" w:rsidR="0087773F" w:rsidRDefault="0087773F" w:rsidP="0087773F">
      <w:pPr>
        <w:rPr>
          <w:sz w:val="24"/>
          <w:szCs w:val="24"/>
        </w:rPr>
      </w:pPr>
      <w:r>
        <w:rPr>
          <w:sz w:val="24"/>
          <w:szCs w:val="24"/>
        </w:rPr>
        <w:t>6 frische, reife Feigen (240g), geviertelt</w:t>
      </w:r>
    </w:p>
    <w:p w14:paraId="294A3300" w14:textId="77777777" w:rsidR="0087773F" w:rsidRDefault="0087773F" w:rsidP="0087773F">
      <w:pPr>
        <w:rPr>
          <w:sz w:val="24"/>
          <w:szCs w:val="24"/>
        </w:rPr>
      </w:pPr>
      <w:r>
        <w:rPr>
          <w:sz w:val="24"/>
          <w:szCs w:val="24"/>
        </w:rPr>
        <w:t>150 g weicher Ziegenkäse, zerkrümelt (wenn man will)</w:t>
      </w:r>
    </w:p>
    <w:p w14:paraId="1E9351C8" w14:textId="77777777" w:rsidR="0087773F" w:rsidRDefault="0087773F" w:rsidP="0087773F">
      <w:pPr>
        <w:rPr>
          <w:sz w:val="24"/>
          <w:szCs w:val="24"/>
        </w:rPr>
      </w:pPr>
      <w:r w:rsidRPr="003C5C04">
        <w:rPr>
          <w:sz w:val="24"/>
          <w:szCs w:val="24"/>
        </w:rPr>
        <w:t>Maldon Sea Salt und sc</w:t>
      </w:r>
      <w:r>
        <w:rPr>
          <w:sz w:val="24"/>
          <w:szCs w:val="24"/>
        </w:rPr>
        <w:t>hwarzer Pfeffer</w:t>
      </w:r>
    </w:p>
    <w:p w14:paraId="14B523C6" w14:textId="77777777" w:rsidR="0087773F" w:rsidRDefault="0087773F" w:rsidP="0087773F">
      <w:pPr>
        <w:ind w:left="360"/>
        <w:rPr>
          <w:sz w:val="24"/>
          <w:szCs w:val="24"/>
        </w:rPr>
      </w:pPr>
    </w:p>
    <w:p w14:paraId="042A2CAA" w14:textId="77777777" w:rsidR="0087773F" w:rsidRDefault="0087773F" w:rsidP="0087773F">
      <w:pPr>
        <w:rPr>
          <w:sz w:val="24"/>
          <w:szCs w:val="24"/>
        </w:rPr>
      </w:pPr>
      <w:r>
        <w:rPr>
          <w:sz w:val="24"/>
          <w:szCs w:val="24"/>
        </w:rPr>
        <w:t>Zubereitungszeit: dauert etwas, aber nicht zu lang.</w:t>
      </w:r>
    </w:p>
    <w:p w14:paraId="61001F0B" w14:textId="77777777" w:rsidR="0087773F" w:rsidRPr="000A56F4" w:rsidRDefault="0087773F" w:rsidP="00B40E8C">
      <w:pPr>
        <w:pStyle w:val="ListParagraph"/>
        <w:numPr>
          <w:ilvl w:val="0"/>
          <w:numId w:val="1606"/>
        </w:numPr>
        <w:spacing w:after="120"/>
        <w:ind w:left="714" w:hanging="357"/>
        <w:contextualSpacing w:val="0"/>
        <w:jc w:val="both"/>
        <w:rPr>
          <w:sz w:val="24"/>
          <w:szCs w:val="24"/>
        </w:rPr>
      </w:pPr>
      <w:r w:rsidRPr="000A56F4">
        <w:rPr>
          <w:sz w:val="24"/>
          <w:szCs w:val="24"/>
        </w:rPr>
        <w:t>Backofen auf 240 Grad vorheizen.</w:t>
      </w:r>
    </w:p>
    <w:p w14:paraId="5CB3C60E" w14:textId="77777777" w:rsidR="0087773F" w:rsidRPr="000A56F4" w:rsidRDefault="0087773F" w:rsidP="00B40E8C">
      <w:pPr>
        <w:pStyle w:val="ListParagraph"/>
        <w:numPr>
          <w:ilvl w:val="0"/>
          <w:numId w:val="1606"/>
        </w:numPr>
        <w:spacing w:after="120"/>
        <w:ind w:left="714" w:hanging="357"/>
        <w:contextualSpacing w:val="0"/>
        <w:jc w:val="both"/>
        <w:rPr>
          <w:sz w:val="24"/>
          <w:szCs w:val="24"/>
        </w:rPr>
      </w:pPr>
      <w:r w:rsidRPr="000A56F4">
        <w:rPr>
          <w:sz w:val="24"/>
          <w:szCs w:val="24"/>
        </w:rPr>
        <w:t>Süßkartoffeln waschen, der Länge nach halbieren und die Hälften in jeweils 3 Spalten schneiden. In einer Schüssel mit 3 EL Olivenöl, 2 TL Salz und etwas Pfeffer vermischen.</w:t>
      </w:r>
    </w:p>
    <w:p w14:paraId="77C1F7DA" w14:textId="77777777" w:rsidR="0087773F" w:rsidRPr="000A56F4" w:rsidRDefault="0087773F" w:rsidP="00B40E8C">
      <w:pPr>
        <w:pStyle w:val="ListParagraph"/>
        <w:numPr>
          <w:ilvl w:val="0"/>
          <w:numId w:val="1606"/>
        </w:numPr>
        <w:spacing w:after="120"/>
        <w:ind w:left="714" w:hanging="357"/>
        <w:contextualSpacing w:val="0"/>
        <w:jc w:val="both"/>
        <w:rPr>
          <w:sz w:val="24"/>
          <w:szCs w:val="24"/>
        </w:rPr>
      </w:pPr>
      <w:r w:rsidRPr="000A56F4">
        <w:rPr>
          <w:sz w:val="24"/>
          <w:szCs w:val="24"/>
        </w:rPr>
        <w:t>Die Spalten mit der Schale nach unten auf einem Backblech verteilen und 25 Minuten im Ofen rösten, bis sie weich sind (sie dürfen aber nicht zerfallen). Anschließend herausnehmen und abkühlen lassen.</w:t>
      </w:r>
    </w:p>
    <w:p w14:paraId="674E4E32" w14:textId="77777777" w:rsidR="0087773F" w:rsidRPr="000A56F4" w:rsidRDefault="0087773F" w:rsidP="00B40E8C">
      <w:pPr>
        <w:pStyle w:val="ListParagraph"/>
        <w:numPr>
          <w:ilvl w:val="0"/>
          <w:numId w:val="1606"/>
        </w:numPr>
        <w:spacing w:after="120"/>
        <w:ind w:left="714" w:hanging="357"/>
        <w:contextualSpacing w:val="0"/>
        <w:jc w:val="both"/>
        <w:rPr>
          <w:sz w:val="24"/>
          <w:szCs w:val="24"/>
        </w:rPr>
      </w:pPr>
      <w:r w:rsidRPr="000A56F4">
        <w:rPr>
          <w:sz w:val="24"/>
          <w:szCs w:val="24"/>
        </w:rPr>
        <w:t>Den Balsamicoessig in einem kleinen Topf mit dem Zucker aufkochen. Die Wärmezufuhr verringern und die Mischung 2-4 Minuten köcheln lassen, bis sie eindickt. Sobald der Essig die Konsistenz von sehr flüssigem Honig hat, den Topf vom Herd nehmen. Die Reduktion dickt beim Abkühlen noch weiter ein. Wird sie zu dick, mit etwas Wasser verdünnen, bevor sie über das Gericht geträufelt wird.</w:t>
      </w:r>
    </w:p>
    <w:p w14:paraId="421AB280" w14:textId="77777777" w:rsidR="0087773F" w:rsidRDefault="0087773F" w:rsidP="00B40E8C">
      <w:pPr>
        <w:pStyle w:val="ListParagraph"/>
        <w:numPr>
          <w:ilvl w:val="0"/>
          <w:numId w:val="1606"/>
        </w:numPr>
        <w:spacing w:after="120"/>
        <w:ind w:left="714" w:hanging="357"/>
        <w:contextualSpacing w:val="0"/>
        <w:jc w:val="both"/>
        <w:rPr>
          <w:sz w:val="24"/>
          <w:szCs w:val="24"/>
        </w:rPr>
      </w:pPr>
      <w:r w:rsidRPr="000A56F4">
        <w:rPr>
          <w:sz w:val="24"/>
          <w:szCs w:val="24"/>
        </w:rPr>
        <w:t>Die Kartoffeln auf einer Servierplatte anrichten. Das restliche Öl in einem kleinen Topf erhitzen. Frühlingszwiebeln und Chilischote hineingeben und bei mittlerer Hitze 4-5 Minuten unter Rühren anbraten, dann mit dem Öl auf den Kartoffeln verteilen. Die Feigen zwischen den Kartoffelspalten anrichten, das Ganze mit der Balsamico-Reduktion beträufeln, nach Belieben den Käse darüberstreuen.</w:t>
      </w:r>
    </w:p>
    <w:p w14:paraId="66EEC701" w14:textId="042C191B" w:rsidR="007848F7" w:rsidRDefault="007848F7" w:rsidP="00B40E8C">
      <w:pPr>
        <w:pStyle w:val="ListParagraph"/>
        <w:numPr>
          <w:ilvl w:val="0"/>
          <w:numId w:val="1606"/>
        </w:numPr>
        <w:spacing w:after="120"/>
        <w:ind w:left="714" w:hanging="357"/>
        <w:contextualSpacing w:val="0"/>
        <w:jc w:val="both"/>
        <w:rPr>
          <w:sz w:val="24"/>
          <w:szCs w:val="24"/>
        </w:rPr>
      </w:pPr>
      <w:r>
        <w:rPr>
          <w:sz w:val="24"/>
          <w:szCs w:val="24"/>
        </w:rPr>
        <w:t xml:space="preserve">Das </w:t>
      </w:r>
      <w:r w:rsidRPr="000A56F4">
        <w:rPr>
          <w:sz w:val="24"/>
          <w:szCs w:val="24"/>
        </w:rPr>
        <w:t>Gericht lauwarm servieren.</w:t>
      </w:r>
    </w:p>
    <w:p w14:paraId="7BB1ECD9" w14:textId="2ACBE66B" w:rsidR="0087773F" w:rsidRDefault="0087773F" w:rsidP="0087773F">
      <w:pPr>
        <w:rPr>
          <w:rFonts w:asciiTheme="majorHAnsi" w:eastAsiaTheme="majorEastAsia" w:hAnsiTheme="majorHAnsi" w:cstheme="majorBidi"/>
          <w:color w:val="2F5496" w:themeColor="accent1" w:themeShade="BF"/>
          <w:sz w:val="26"/>
          <w:szCs w:val="26"/>
        </w:rPr>
      </w:pPr>
      <w:r>
        <w:br w:type="page"/>
      </w:r>
    </w:p>
    <w:p w14:paraId="098D459A" w14:textId="77777777" w:rsidR="00774C3A" w:rsidRPr="002F38B2" w:rsidRDefault="00774C3A" w:rsidP="00774C3A">
      <w:pPr>
        <w:pStyle w:val="Heading2"/>
        <w:spacing w:after="240"/>
      </w:pPr>
      <w:r w:rsidRPr="002F38B2">
        <w:lastRenderedPageBreak/>
        <w:t>Süßkartoffelpüree mit Cantuccini</w:t>
      </w:r>
      <w:r>
        <w:rPr>
          <w:rStyle w:val="FootnoteReference"/>
          <w:lang w:val="en-US"/>
        </w:rPr>
        <w:footnoteReference w:id="926"/>
      </w:r>
      <w:r w:rsidRPr="002F38B2">
        <w:t xml:space="preserve"> </w:t>
      </w:r>
    </w:p>
    <w:p w14:paraId="0BB3D414" w14:textId="77777777" w:rsidR="00774C3A" w:rsidRPr="00E04044" w:rsidRDefault="00774C3A" w:rsidP="00774C3A">
      <w:pPr>
        <w:jc w:val="both"/>
        <w:rPr>
          <w:sz w:val="24"/>
          <w:szCs w:val="24"/>
        </w:rPr>
      </w:pPr>
      <w:r w:rsidRPr="00E04044">
        <w:rPr>
          <w:sz w:val="24"/>
          <w:szCs w:val="24"/>
          <w:u w:val="single"/>
        </w:rPr>
        <w:t>Zutaten</w:t>
      </w:r>
      <w:r w:rsidRPr="00E04044">
        <w:rPr>
          <w:sz w:val="24"/>
          <w:szCs w:val="24"/>
        </w:rPr>
        <w:t xml:space="preserve"> </w:t>
      </w:r>
      <w:r>
        <w:rPr>
          <w:sz w:val="24"/>
          <w:szCs w:val="24"/>
        </w:rPr>
        <w:t>(</w:t>
      </w:r>
      <w:r w:rsidRPr="00E04044">
        <w:rPr>
          <w:sz w:val="24"/>
          <w:szCs w:val="24"/>
        </w:rPr>
        <w:t>für 20 Portionen</w:t>
      </w:r>
      <w:r>
        <w:rPr>
          <w:sz w:val="24"/>
          <w:szCs w:val="24"/>
        </w:rPr>
        <w:t>):</w:t>
      </w:r>
    </w:p>
    <w:p w14:paraId="0CDBC069" w14:textId="77777777" w:rsidR="00774C3A" w:rsidRPr="00E060D7" w:rsidRDefault="00774C3A" w:rsidP="00774C3A">
      <w:pPr>
        <w:jc w:val="both"/>
        <w:rPr>
          <w:sz w:val="24"/>
          <w:szCs w:val="24"/>
        </w:rPr>
      </w:pPr>
      <w:r w:rsidRPr="00E060D7">
        <w:rPr>
          <w:sz w:val="24"/>
          <w:szCs w:val="24"/>
        </w:rPr>
        <w:t>1, 5 kg Süßkartoffeln (oder 1 kg Kartoffeln und 500 g Möhren)</w:t>
      </w:r>
    </w:p>
    <w:p w14:paraId="65713803" w14:textId="77777777" w:rsidR="00774C3A" w:rsidRPr="00E060D7" w:rsidRDefault="00774C3A" w:rsidP="00774C3A">
      <w:pPr>
        <w:jc w:val="both"/>
        <w:rPr>
          <w:sz w:val="24"/>
          <w:szCs w:val="24"/>
        </w:rPr>
      </w:pPr>
      <w:r w:rsidRPr="00E060D7">
        <w:rPr>
          <w:sz w:val="24"/>
          <w:szCs w:val="24"/>
        </w:rPr>
        <w:t>1 rote Chilischote</w:t>
      </w:r>
    </w:p>
    <w:p w14:paraId="437EA9F3" w14:textId="77777777" w:rsidR="00774C3A" w:rsidRPr="00E060D7" w:rsidRDefault="00774C3A" w:rsidP="00774C3A">
      <w:pPr>
        <w:jc w:val="both"/>
        <w:rPr>
          <w:sz w:val="24"/>
          <w:szCs w:val="24"/>
        </w:rPr>
      </w:pPr>
      <w:r w:rsidRPr="00E060D7">
        <w:rPr>
          <w:sz w:val="24"/>
          <w:szCs w:val="24"/>
        </w:rPr>
        <w:t>100 g Cantuccini</w:t>
      </w:r>
    </w:p>
    <w:p w14:paraId="6D4AA777" w14:textId="77777777" w:rsidR="00774C3A" w:rsidRPr="00E060D7" w:rsidRDefault="00774C3A" w:rsidP="00774C3A">
      <w:pPr>
        <w:jc w:val="both"/>
        <w:rPr>
          <w:sz w:val="24"/>
          <w:szCs w:val="24"/>
        </w:rPr>
      </w:pPr>
      <w:r w:rsidRPr="00E060D7">
        <w:rPr>
          <w:sz w:val="24"/>
          <w:szCs w:val="24"/>
        </w:rPr>
        <w:t>Schwarzer Pfeffer</w:t>
      </w:r>
    </w:p>
    <w:p w14:paraId="6407786A" w14:textId="77777777" w:rsidR="00774C3A" w:rsidRPr="00E060D7" w:rsidRDefault="00774C3A" w:rsidP="00774C3A">
      <w:pPr>
        <w:jc w:val="both"/>
        <w:rPr>
          <w:sz w:val="24"/>
          <w:szCs w:val="24"/>
        </w:rPr>
      </w:pPr>
      <w:r w:rsidRPr="00E060D7">
        <w:rPr>
          <w:sz w:val="24"/>
          <w:szCs w:val="24"/>
        </w:rPr>
        <w:t>120 g Butter</w:t>
      </w:r>
    </w:p>
    <w:p w14:paraId="0DA361D6" w14:textId="77777777" w:rsidR="00774C3A" w:rsidRDefault="00774C3A" w:rsidP="00774C3A">
      <w:pPr>
        <w:pStyle w:val="ListParagraph"/>
        <w:jc w:val="both"/>
        <w:rPr>
          <w:sz w:val="24"/>
          <w:szCs w:val="24"/>
        </w:rPr>
      </w:pPr>
    </w:p>
    <w:p w14:paraId="4FED14B9" w14:textId="77777777" w:rsidR="00774C3A" w:rsidRPr="00E060D7" w:rsidRDefault="00774C3A" w:rsidP="00774C3A">
      <w:pPr>
        <w:jc w:val="both"/>
        <w:rPr>
          <w:sz w:val="24"/>
          <w:szCs w:val="24"/>
        </w:rPr>
      </w:pPr>
      <w:r w:rsidRPr="00E060D7">
        <w:rPr>
          <w:sz w:val="24"/>
          <w:szCs w:val="24"/>
        </w:rPr>
        <w:t>Zubereitungszeit: 40 Minuten</w:t>
      </w:r>
    </w:p>
    <w:p w14:paraId="5540F012" w14:textId="77777777" w:rsidR="00774C3A" w:rsidRPr="000707CE" w:rsidRDefault="00774C3A" w:rsidP="00B40E8C">
      <w:pPr>
        <w:pStyle w:val="ListParagraph"/>
        <w:numPr>
          <w:ilvl w:val="0"/>
          <w:numId w:val="671"/>
        </w:numPr>
        <w:spacing w:after="120"/>
        <w:ind w:left="714" w:hanging="357"/>
        <w:contextualSpacing w:val="0"/>
        <w:jc w:val="both"/>
        <w:rPr>
          <w:sz w:val="24"/>
          <w:szCs w:val="24"/>
        </w:rPr>
      </w:pPr>
      <w:r w:rsidRPr="000707CE">
        <w:rPr>
          <w:sz w:val="24"/>
          <w:szCs w:val="24"/>
        </w:rPr>
        <w:t>Kartoffeln schälen und grob würfeln, in Salzwasser weich garen. Chili mit Kernen fein hacken, Cantuccini in einen Gefrierbeutel geben und mit einem Nudelholz fein hacken.</w:t>
      </w:r>
    </w:p>
    <w:p w14:paraId="3746CDD6" w14:textId="77777777" w:rsidR="00774C3A" w:rsidRDefault="00774C3A" w:rsidP="00B40E8C">
      <w:pPr>
        <w:pStyle w:val="ListParagraph"/>
        <w:numPr>
          <w:ilvl w:val="0"/>
          <w:numId w:val="671"/>
        </w:numPr>
        <w:spacing w:after="120"/>
        <w:ind w:left="714" w:hanging="357"/>
        <w:contextualSpacing w:val="0"/>
        <w:jc w:val="both"/>
        <w:rPr>
          <w:sz w:val="24"/>
          <w:szCs w:val="24"/>
        </w:rPr>
      </w:pPr>
      <w:r w:rsidRPr="000707CE">
        <w:rPr>
          <w:sz w:val="24"/>
          <w:szCs w:val="24"/>
        </w:rPr>
        <w:t>Kartoffeln abgießen und mit einer Gabel oder einem Kartoffelstampfer fein zerdrücken. Püree mit Salz und Pfeffer würzen. Chili, Cantuccini-Brösel und 1 Prise Salz grob unterheben. Butter in einem Topf leicht anbräunen. Süßkartoffelpüree mit der Butter anrichten.</w:t>
      </w:r>
    </w:p>
    <w:p w14:paraId="325368C7" w14:textId="77777777" w:rsidR="00774C3A" w:rsidRDefault="00774C3A" w:rsidP="00774C3A">
      <w:pPr>
        <w:rPr>
          <w:sz w:val="24"/>
          <w:szCs w:val="24"/>
        </w:rPr>
      </w:pPr>
      <w:r>
        <w:rPr>
          <w:sz w:val="24"/>
          <w:szCs w:val="24"/>
        </w:rPr>
        <w:br w:type="page"/>
      </w:r>
    </w:p>
    <w:p w14:paraId="6B3775E9" w14:textId="77777777" w:rsidR="00830865" w:rsidRDefault="00830865" w:rsidP="00830865">
      <w:pPr>
        <w:pStyle w:val="Heading2"/>
        <w:spacing w:after="240"/>
      </w:pPr>
      <w:r>
        <w:lastRenderedPageBreak/>
        <w:t>Süßkartoffel-Pommes</w:t>
      </w:r>
      <w:r>
        <w:rPr>
          <w:rStyle w:val="FootnoteReference"/>
        </w:rPr>
        <w:footnoteReference w:id="927"/>
      </w:r>
      <w:r>
        <w:t xml:space="preserve"> </w:t>
      </w:r>
    </w:p>
    <w:p w14:paraId="49B34B67" w14:textId="77777777" w:rsidR="00830865" w:rsidRDefault="00830865" w:rsidP="00830865">
      <w:pPr>
        <w:rPr>
          <w:sz w:val="24"/>
          <w:szCs w:val="24"/>
        </w:rPr>
      </w:pPr>
      <w:r w:rsidRPr="00C3506F">
        <w:rPr>
          <w:sz w:val="24"/>
          <w:szCs w:val="24"/>
          <w:u w:val="single"/>
        </w:rPr>
        <w:t>Zutaten</w:t>
      </w:r>
      <w:r>
        <w:rPr>
          <w:sz w:val="24"/>
          <w:szCs w:val="24"/>
        </w:rPr>
        <w:t xml:space="preserve"> (für 6 – 8 Portionen als Beilage)</w:t>
      </w:r>
    </w:p>
    <w:p w14:paraId="7E608DA6" w14:textId="77777777" w:rsidR="00830865" w:rsidRDefault="00830865" w:rsidP="00830865">
      <w:pPr>
        <w:rPr>
          <w:sz w:val="24"/>
          <w:szCs w:val="24"/>
        </w:rPr>
      </w:pPr>
      <w:r>
        <w:rPr>
          <w:sz w:val="24"/>
          <w:szCs w:val="24"/>
        </w:rPr>
        <w:t>3 sehr große Süßkartoffeln, geschält und in 1,5 cm dicke Pommes geschnitten</w:t>
      </w:r>
    </w:p>
    <w:p w14:paraId="59271456" w14:textId="77777777" w:rsidR="00830865" w:rsidRDefault="00830865" w:rsidP="00830865">
      <w:pPr>
        <w:rPr>
          <w:sz w:val="24"/>
          <w:szCs w:val="24"/>
        </w:rPr>
      </w:pPr>
      <w:r>
        <w:rPr>
          <w:sz w:val="24"/>
          <w:szCs w:val="24"/>
        </w:rPr>
        <w:t>1 EL mildes geräuchertes Paprikapulver</w:t>
      </w:r>
    </w:p>
    <w:p w14:paraId="4B440AF9" w14:textId="77777777" w:rsidR="00830865" w:rsidRDefault="00830865" w:rsidP="00830865">
      <w:pPr>
        <w:rPr>
          <w:sz w:val="24"/>
          <w:szCs w:val="24"/>
        </w:rPr>
      </w:pPr>
      <w:r>
        <w:rPr>
          <w:sz w:val="24"/>
          <w:szCs w:val="24"/>
        </w:rPr>
        <w:t>½ TL Cayennepfeffer#3 Knoblauchzehen, zerdrückt</w:t>
      </w:r>
    </w:p>
    <w:p w14:paraId="0C65C33C" w14:textId="77777777" w:rsidR="00830865" w:rsidRDefault="00830865" w:rsidP="00830865">
      <w:pPr>
        <w:rPr>
          <w:sz w:val="24"/>
          <w:szCs w:val="24"/>
        </w:rPr>
      </w:pPr>
      <w:r>
        <w:rPr>
          <w:sz w:val="24"/>
          <w:szCs w:val="24"/>
        </w:rPr>
        <w:t>30 g Maisgrieß (Polenta) – kann man auch weglassen</w:t>
      </w:r>
    </w:p>
    <w:p w14:paraId="36FF80EE" w14:textId="77777777" w:rsidR="00830865" w:rsidRDefault="00830865" w:rsidP="00830865">
      <w:pPr>
        <w:rPr>
          <w:sz w:val="24"/>
          <w:szCs w:val="24"/>
        </w:rPr>
      </w:pPr>
      <w:r>
        <w:rPr>
          <w:sz w:val="24"/>
          <w:szCs w:val="24"/>
        </w:rPr>
        <w:t>100 ml Olivenöl</w:t>
      </w:r>
    </w:p>
    <w:p w14:paraId="030203C8" w14:textId="77777777" w:rsidR="00830865" w:rsidRDefault="00830865" w:rsidP="00830865">
      <w:pPr>
        <w:rPr>
          <w:sz w:val="24"/>
          <w:szCs w:val="24"/>
        </w:rPr>
      </w:pPr>
      <w:r>
        <w:rPr>
          <w:sz w:val="24"/>
          <w:szCs w:val="24"/>
        </w:rPr>
        <w:t>1 EL Sumach</w:t>
      </w:r>
    </w:p>
    <w:p w14:paraId="7F57B08C" w14:textId="77777777" w:rsidR="00830865" w:rsidRDefault="00830865" w:rsidP="00830865">
      <w:pPr>
        <w:rPr>
          <w:sz w:val="24"/>
          <w:szCs w:val="24"/>
        </w:rPr>
      </w:pPr>
      <w:r>
        <w:rPr>
          <w:sz w:val="24"/>
          <w:szCs w:val="24"/>
        </w:rPr>
        <w:t>Meersalzflocken</w:t>
      </w:r>
    </w:p>
    <w:p w14:paraId="621CE119" w14:textId="77777777" w:rsidR="00830865" w:rsidRDefault="00830865" w:rsidP="00830865">
      <w:pPr>
        <w:rPr>
          <w:sz w:val="24"/>
          <w:szCs w:val="24"/>
        </w:rPr>
      </w:pPr>
    </w:p>
    <w:p w14:paraId="08F45EC4" w14:textId="77777777" w:rsidR="00830865" w:rsidRDefault="00830865" w:rsidP="00830865">
      <w:pPr>
        <w:rPr>
          <w:sz w:val="24"/>
          <w:szCs w:val="24"/>
        </w:rPr>
      </w:pPr>
      <w:r>
        <w:rPr>
          <w:sz w:val="24"/>
          <w:szCs w:val="24"/>
        </w:rPr>
        <w:t>Zubereitung:</w:t>
      </w:r>
    </w:p>
    <w:p w14:paraId="21E44126" w14:textId="77777777" w:rsidR="00830865" w:rsidRPr="000949DC" w:rsidRDefault="00830865" w:rsidP="00B40E8C">
      <w:pPr>
        <w:pStyle w:val="ListParagraph"/>
        <w:numPr>
          <w:ilvl w:val="0"/>
          <w:numId w:val="1038"/>
        </w:numPr>
        <w:spacing w:after="120"/>
        <w:ind w:left="714" w:hanging="357"/>
        <w:contextualSpacing w:val="0"/>
        <w:jc w:val="both"/>
        <w:rPr>
          <w:sz w:val="24"/>
          <w:szCs w:val="24"/>
        </w:rPr>
      </w:pPr>
      <w:r w:rsidRPr="000949DC">
        <w:rPr>
          <w:sz w:val="24"/>
          <w:szCs w:val="24"/>
        </w:rPr>
        <w:t>Den Backofen auf 220 Grad Umluft vorheizen.</w:t>
      </w:r>
    </w:p>
    <w:p w14:paraId="4CA40E45" w14:textId="77777777" w:rsidR="00830865" w:rsidRPr="000949DC" w:rsidRDefault="00830865" w:rsidP="00B40E8C">
      <w:pPr>
        <w:pStyle w:val="ListParagraph"/>
        <w:numPr>
          <w:ilvl w:val="0"/>
          <w:numId w:val="1038"/>
        </w:numPr>
        <w:spacing w:after="120"/>
        <w:ind w:left="714" w:hanging="357"/>
        <w:contextualSpacing w:val="0"/>
        <w:jc w:val="both"/>
        <w:rPr>
          <w:sz w:val="24"/>
          <w:szCs w:val="24"/>
        </w:rPr>
      </w:pPr>
      <w:r w:rsidRPr="000949DC">
        <w:rPr>
          <w:sz w:val="24"/>
          <w:szCs w:val="24"/>
        </w:rPr>
        <w:t>Die Süßkartoffelstäbchen in einer großen Schüssel mit Paprikapulver, Cayennepfeffer, Knoblauch, Maisgrieß und 1 TL Meersalzflocken mischen. Die Süßkartoffeln und das gesamte Öl auf zwei mit Backpapier bedeckten Backblech verteilen und 25 – 30 Minuten im Ofen rösten, bis die Pommes goldbraun und knusprig sind, dabei ein- bis zweimal wenden.</w:t>
      </w:r>
    </w:p>
    <w:p w14:paraId="4CC44123" w14:textId="77777777" w:rsidR="00830865" w:rsidRDefault="00830865" w:rsidP="00B40E8C">
      <w:pPr>
        <w:pStyle w:val="ListParagraph"/>
        <w:numPr>
          <w:ilvl w:val="0"/>
          <w:numId w:val="1038"/>
        </w:numPr>
        <w:spacing w:after="120"/>
        <w:ind w:left="714" w:hanging="357"/>
        <w:contextualSpacing w:val="0"/>
        <w:jc w:val="both"/>
        <w:rPr>
          <w:sz w:val="24"/>
          <w:szCs w:val="24"/>
        </w:rPr>
      </w:pPr>
      <w:r w:rsidRPr="000949DC">
        <w:rPr>
          <w:sz w:val="24"/>
          <w:szCs w:val="24"/>
        </w:rPr>
        <w:t>Aus dem Ofen nehmen, mit dem Sumach und 1 TL Meersalzflocken bestreuen und sofort servieren.</w:t>
      </w:r>
    </w:p>
    <w:p w14:paraId="2003ADEA" w14:textId="77777777" w:rsidR="00830865" w:rsidRDefault="00830865" w:rsidP="00830865">
      <w:pPr>
        <w:rPr>
          <w:sz w:val="24"/>
          <w:szCs w:val="24"/>
        </w:rPr>
      </w:pPr>
      <w:r>
        <w:rPr>
          <w:sz w:val="24"/>
          <w:szCs w:val="24"/>
        </w:rPr>
        <w:br w:type="page"/>
      </w:r>
    </w:p>
    <w:p w14:paraId="58D4B729" w14:textId="7929DD75" w:rsidR="00955E54" w:rsidRDefault="00955E54" w:rsidP="00955E54">
      <w:pPr>
        <w:pStyle w:val="Heading2"/>
        <w:spacing w:after="240"/>
      </w:pPr>
      <w:r>
        <w:lastRenderedPageBreak/>
        <w:t>Gebratene Süßkartoffeln mit Mozzarella</w:t>
      </w:r>
      <w:r>
        <w:rPr>
          <w:rStyle w:val="FootnoteReference"/>
        </w:rPr>
        <w:footnoteReference w:id="928"/>
      </w:r>
      <w:r>
        <w:t xml:space="preserve"> </w:t>
      </w:r>
    </w:p>
    <w:p w14:paraId="73839501" w14:textId="77777777" w:rsidR="00955E54" w:rsidRDefault="00955E54" w:rsidP="00955E54">
      <w:pPr>
        <w:rPr>
          <w:sz w:val="24"/>
          <w:szCs w:val="24"/>
        </w:rPr>
      </w:pPr>
      <w:r w:rsidRPr="00D237F6">
        <w:rPr>
          <w:sz w:val="24"/>
          <w:szCs w:val="24"/>
          <w:u w:val="single"/>
        </w:rPr>
        <w:t>Zutaten</w:t>
      </w:r>
      <w:r>
        <w:rPr>
          <w:sz w:val="24"/>
          <w:szCs w:val="24"/>
        </w:rPr>
        <w:t xml:space="preserve"> (für 4 Portionen)</w:t>
      </w:r>
    </w:p>
    <w:p w14:paraId="19F843E6" w14:textId="77777777" w:rsidR="00955E54" w:rsidRDefault="00955E54" w:rsidP="00955E54">
      <w:pPr>
        <w:rPr>
          <w:sz w:val="24"/>
          <w:szCs w:val="24"/>
        </w:rPr>
      </w:pPr>
      <w:r>
        <w:rPr>
          <w:sz w:val="24"/>
          <w:szCs w:val="24"/>
        </w:rPr>
        <w:t>500 g Süßkartoffeln</w:t>
      </w:r>
    </w:p>
    <w:p w14:paraId="64517DD5" w14:textId="77777777" w:rsidR="00955E54" w:rsidRDefault="00955E54" w:rsidP="00955E54">
      <w:pPr>
        <w:rPr>
          <w:sz w:val="24"/>
          <w:szCs w:val="24"/>
        </w:rPr>
      </w:pPr>
      <w:r>
        <w:rPr>
          <w:sz w:val="24"/>
          <w:szCs w:val="24"/>
        </w:rPr>
        <w:t>5 EL Olivenöl</w:t>
      </w:r>
    </w:p>
    <w:p w14:paraId="255545D3" w14:textId="77777777" w:rsidR="00955E54" w:rsidRDefault="00955E54" w:rsidP="00955E54">
      <w:pPr>
        <w:rPr>
          <w:sz w:val="24"/>
          <w:szCs w:val="24"/>
        </w:rPr>
      </w:pPr>
      <w:r>
        <w:rPr>
          <w:sz w:val="24"/>
          <w:szCs w:val="24"/>
        </w:rPr>
        <w:t>150 g grüne Bohnen</w:t>
      </w:r>
    </w:p>
    <w:p w14:paraId="53646347" w14:textId="77777777" w:rsidR="00955E54" w:rsidRDefault="00955E54" w:rsidP="00955E54">
      <w:pPr>
        <w:rPr>
          <w:sz w:val="24"/>
          <w:szCs w:val="24"/>
        </w:rPr>
      </w:pPr>
      <w:r>
        <w:rPr>
          <w:sz w:val="24"/>
          <w:szCs w:val="24"/>
        </w:rPr>
        <w:t>1 kleine rote Paprikaschote</w:t>
      </w:r>
    </w:p>
    <w:p w14:paraId="4D417A67" w14:textId="77777777" w:rsidR="00955E54" w:rsidRDefault="00955E54" w:rsidP="00955E54">
      <w:pPr>
        <w:rPr>
          <w:sz w:val="24"/>
          <w:szCs w:val="24"/>
        </w:rPr>
      </w:pPr>
      <w:r>
        <w:rPr>
          <w:sz w:val="24"/>
          <w:szCs w:val="24"/>
        </w:rPr>
        <w:t>2 Frühlingszwiebeln</w:t>
      </w:r>
    </w:p>
    <w:p w14:paraId="64019290" w14:textId="77777777" w:rsidR="00955E54" w:rsidRDefault="00955E54" w:rsidP="00955E54">
      <w:pPr>
        <w:rPr>
          <w:sz w:val="24"/>
          <w:szCs w:val="24"/>
        </w:rPr>
      </w:pPr>
      <w:r>
        <w:rPr>
          <w:sz w:val="24"/>
          <w:szCs w:val="24"/>
        </w:rPr>
        <w:t>2 EL Kürbiskerne</w:t>
      </w:r>
    </w:p>
    <w:p w14:paraId="2B6093A7" w14:textId="77777777" w:rsidR="00955E54" w:rsidRDefault="00955E54" w:rsidP="00955E54">
      <w:pPr>
        <w:rPr>
          <w:sz w:val="24"/>
          <w:szCs w:val="24"/>
        </w:rPr>
      </w:pPr>
      <w:r>
        <w:rPr>
          <w:sz w:val="24"/>
          <w:szCs w:val="24"/>
        </w:rPr>
        <w:t>4 Stiele Bohnenkraut</w:t>
      </w:r>
    </w:p>
    <w:p w14:paraId="330D3261" w14:textId="77777777" w:rsidR="00955E54" w:rsidRDefault="00955E54" w:rsidP="00955E54">
      <w:pPr>
        <w:rPr>
          <w:sz w:val="24"/>
          <w:szCs w:val="24"/>
        </w:rPr>
      </w:pPr>
      <w:r>
        <w:rPr>
          <w:sz w:val="24"/>
          <w:szCs w:val="24"/>
        </w:rPr>
        <w:t>1 Mozzarella</w:t>
      </w:r>
    </w:p>
    <w:p w14:paraId="1C527C5F" w14:textId="77777777" w:rsidR="00955E54" w:rsidRDefault="00955E54" w:rsidP="00955E54">
      <w:pPr>
        <w:rPr>
          <w:sz w:val="24"/>
          <w:szCs w:val="24"/>
        </w:rPr>
      </w:pPr>
      <w:r>
        <w:rPr>
          <w:sz w:val="24"/>
          <w:szCs w:val="24"/>
        </w:rPr>
        <w:t>3 EL Kürbiskernöl</w:t>
      </w:r>
    </w:p>
    <w:p w14:paraId="237A06C7" w14:textId="77777777" w:rsidR="00955E54" w:rsidRDefault="00955E54" w:rsidP="00955E54">
      <w:pPr>
        <w:rPr>
          <w:sz w:val="24"/>
          <w:szCs w:val="24"/>
        </w:rPr>
      </w:pPr>
      <w:r>
        <w:rPr>
          <w:sz w:val="24"/>
          <w:szCs w:val="24"/>
        </w:rPr>
        <w:t>3 EL Balsamicoessig</w:t>
      </w:r>
    </w:p>
    <w:p w14:paraId="1B62D7F6" w14:textId="77777777" w:rsidR="00955E54" w:rsidRDefault="00955E54" w:rsidP="00955E54">
      <w:pPr>
        <w:rPr>
          <w:sz w:val="24"/>
          <w:szCs w:val="24"/>
        </w:rPr>
      </w:pPr>
      <w:r>
        <w:rPr>
          <w:sz w:val="24"/>
          <w:szCs w:val="24"/>
        </w:rPr>
        <w:t>Pfeffer, Salz</w:t>
      </w:r>
    </w:p>
    <w:p w14:paraId="3A03BFC6" w14:textId="77777777" w:rsidR="00955E54" w:rsidRDefault="00955E54" w:rsidP="00955E54">
      <w:pPr>
        <w:rPr>
          <w:sz w:val="24"/>
          <w:szCs w:val="24"/>
        </w:rPr>
      </w:pPr>
    </w:p>
    <w:p w14:paraId="3CE0ECBE" w14:textId="77777777" w:rsidR="00955E54" w:rsidRDefault="00955E54" w:rsidP="00955E54">
      <w:pPr>
        <w:rPr>
          <w:sz w:val="24"/>
          <w:szCs w:val="24"/>
        </w:rPr>
      </w:pPr>
      <w:r>
        <w:rPr>
          <w:sz w:val="24"/>
          <w:szCs w:val="24"/>
        </w:rPr>
        <w:t>Zubereitungszeit: 30 Minuten</w:t>
      </w:r>
    </w:p>
    <w:p w14:paraId="1BE6F863" w14:textId="77777777" w:rsidR="00955E54" w:rsidRPr="00DA70EC" w:rsidRDefault="00955E54" w:rsidP="00B40E8C">
      <w:pPr>
        <w:pStyle w:val="ListParagraph"/>
        <w:numPr>
          <w:ilvl w:val="0"/>
          <w:numId w:val="375"/>
        </w:numPr>
        <w:spacing w:after="120"/>
        <w:ind w:left="714" w:hanging="357"/>
        <w:contextualSpacing w:val="0"/>
        <w:jc w:val="both"/>
        <w:rPr>
          <w:sz w:val="24"/>
          <w:szCs w:val="24"/>
        </w:rPr>
      </w:pPr>
      <w:r>
        <w:rPr>
          <w:sz w:val="24"/>
          <w:szCs w:val="24"/>
        </w:rPr>
        <w:t>S</w:t>
      </w:r>
      <w:r w:rsidRPr="00DA70EC">
        <w:rPr>
          <w:sz w:val="24"/>
          <w:szCs w:val="24"/>
        </w:rPr>
        <w:t>üßkartoffeln schälen, quer in ca. 1 cm dicke Scheiben schneiden. 3 EL Olivenöl in einer großen beschichteten Pfanne erhitzen. Süßkartoffeln darin bei mittlerer Hitze insgesamt 15 Minuten auf beiden Seiten anbraten.</w:t>
      </w:r>
    </w:p>
    <w:p w14:paraId="06D3ACC2" w14:textId="77777777" w:rsidR="00955E54" w:rsidRPr="00DA70EC" w:rsidRDefault="00955E54" w:rsidP="00B40E8C">
      <w:pPr>
        <w:pStyle w:val="ListParagraph"/>
        <w:numPr>
          <w:ilvl w:val="0"/>
          <w:numId w:val="375"/>
        </w:numPr>
        <w:spacing w:after="120"/>
        <w:ind w:left="714" w:hanging="357"/>
        <w:contextualSpacing w:val="0"/>
        <w:jc w:val="both"/>
        <w:rPr>
          <w:sz w:val="24"/>
          <w:szCs w:val="24"/>
        </w:rPr>
      </w:pPr>
      <w:r w:rsidRPr="00DA70EC">
        <w:rPr>
          <w:sz w:val="24"/>
          <w:szCs w:val="24"/>
        </w:rPr>
        <w:t>Bohnen putzen, waschen und in kochendem Salzwasser 5 - 6 Minuten garen. Im Sieb abgießen, abschrecken, abtropfen lassen. Paprika putzen, waschen, entkernen und in Würfel schneiden. Frühlingszwiebeln putzen, waschen, das Weiße und Hellgrüne in Ringe schneiden. Kürbiskerne in einer Pfanne ohne Fett rösten.</w:t>
      </w:r>
    </w:p>
    <w:p w14:paraId="01974A33" w14:textId="77777777" w:rsidR="00955E54" w:rsidRPr="00DA70EC" w:rsidRDefault="00955E54" w:rsidP="00B40E8C">
      <w:pPr>
        <w:pStyle w:val="ListParagraph"/>
        <w:numPr>
          <w:ilvl w:val="0"/>
          <w:numId w:val="375"/>
        </w:numPr>
        <w:spacing w:after="120"/>
        <w:ind w:left="714" w:hanging="357"/>
        <w:contextualSpacing w:val="0"/>
        <w:jc w:val="both"/>
        <w:rPr>
          <w:sz w:val="24"/>
          <w:szCs w:val="24"/>
        </w:rPr>
      </w:pPr>
      <w:r w:rsidRPr="00DA70EC">
        <w:rPr>
          <w:sz w:val="24"/>
          <w:szCs w:val="24"/>
        </w:rPr>
        <w:t>Blätter von Bohnenkraut und Petersilie abzupfen, grob hacken. Mozzarella abtropfen lassen, in Scheiben schneiden. Restliches Olivenöl, Kürbiskernöl und Essig mit Salz, Pfeffer und 1 Prise Zucker verquirlen. Paprika und Bohnen zu den Kartoffeln geben, kurz mitbraten, mit Salz und Pfeffer würzen. Gemüse mit Mozzarella anrichten und mit Vinaigrette beträufeln. Mit Kürbiskernen und Kräutern bestreut servieren.</w:t>
      </w:r>
    </w:p>
    <w:p w14:paraId="24063117" w14:textId="77777777" w:rsidR="00955E54" w:rsidRDefault="00955E54" w:rsidP="00955E54">
      <w:pPr>
        <w:rPr>
          <w:sz w:val="24"/>
          <w:szCs w:val="24"/>
        </w:rPr>
      </w:pPr>
      <w:r>
        <w:rPr>
          <w:sz w:val="24"/>
          <w:szCs w:val="24"/>
        </w:rPr>
        <w:br w:type="page"/>
      </w:r>
    </w:p>
    <w:p w14:paraId="160DD2FA" w14:textId="77777777" w:rsidR="00D350C4" w:rsidRDefault="00D350C4" w:rsidP="00D350C4">
      <w:pPr>
        <w:pStyle w:val="Heading2"/>
        <w:spacing w:after="240"/>
      </w:pPr>
      <w:r>
        <w:lastRenderedPageBreak/>
        <w:t>Süßkartoffel – Vindaloo</w:t>
      </w:r>
      <w:r>
        <w:rPr>
          <w:rStyle w:val="FootnoteReference"/>
        </w:rPr>
        <w:footnoteReference w:id="929"/>
      </w:r>
      <w:r>
        <w:t xml:space="preserve"> </w:t>
      </w:r>
    </w:p>
    <w:p w14:paraId="2B637499" w14:textId="77777777" w:rsidR="00D350C4" w:rsidRDefault="00D350C4" w:rsidP="00D350C4">
      <w:pPr>
        <w:rPr>
          <w:sz w:val="24"/>
          <w:szCs w:val="24"/>
        </w:rPr>
      </w:pPr>
      <w:r w:rsidRPr="00C342B7">
        <w:rPr>
          <w:sz w:val="24"/>
          <w:szCs w:val="24"/>
          <w:u w:val="single"/>
        </w:rPr>
        <w:t xml:space="preserve">Zutaten </w:t>
      </w:r>
      <w:r>
        <w:rPr>
          <w:sz w:val="24"/>
          <w:szCs w:val="24"/>
          <w:u w:val="single"/>
        </w:rPr>
        <w:t>(</w:t>
      </w:r>
      <w:r>
        <w:rPr>
          <w:sz w:val="24"/>
          <w:szCs w:val="24"/>
        </w:rPr>
        <w:t>für 4 Portionen):</w:t>
      </w:r>
    </w:p>
    <w:p w14:paraId="217CD8C4" w14:textId="77777777" w:rsidR="00D350C4" w:rsidRDefault="00D350C4" w:rsidP="00D350C4">
      <w:pPr>
        <w:rPr>
          <w:sz w:val="24"/>
          <w:szCs w:val="24"/>
        </w:rPr>
      </w:pPr>
      <w:r>
        <w:rPr>
          <w:sz w:val="24"/>
          <w:szCs w:val="24"/>
        </w:rPr>
        <w:t>4 EL Rapsöl</w:t>
      </w:r>
    </w:p>
    <w:p w14:paraId="4D94A01C" w14:textId="77777777" w:rsidR="00D350C4" w:rsidRDefault="00D350C4" w:rsidP="00D350C4">
      <w:pPr>
        <w:rPr>
          <w:sz w:val="24"/>
          <w:szCs w:val="24"/>
        </w:rPr>
      </w:pPr>
      <w:r>
        <w:rPr>
          <w:sz w:val="24"/>
          <w:szCs w:val="24"/>
        </w:rPr>
        <w:t>6 Gewürznelken</w:t>
      </w:r>
    </w:p>
    <w:p w14:paraId="59CF21E5" w14:textId="77777777" w:rsidR="00D350C4" w:rsidRDefault="00D350C4" w:rsidP="00D350C4">
      <w:pPr>
        <w:rPr>
          <w:sz w:val="24"/>
          <w:szCs w:val="24"/>
        </w:rPr>
      </w:pPr>
      <w:r>
        <w:rPr>
          <w:sz w:val="24"/>
          <w:szCs w:val="24"/>
        </w:rPr>
        <w:t>1 Sternanis</w:t>
      </w:r>
    </w:p>
    <w:p w14:paraId="7A543238" w14:textId="77777777" w:rsidR="00D350C4" w:rsidRDefault="00D350C4" w:rsidP="00D350C4">
      <w:pPr>
        <w:rPr>
          <w:sz w:val="24"/>
          <w:szCs w:val="24"/>
        </w:rPr>
      </w:pPr>
      <w:r>
        <w:rPr>
          <w:sz w:val="24"/>
          <w:szCs w:val="24"/>
        </w:rPr>
        <w:t>20 schwarze Pfefferkörner</w:t>
      </w:r>
    </w:p>
    <w:p w14:paraId="0B177AFE" w14:textId="77777777" w:rsidR="00D350C4" w:rsidRDefault="00D350C4" w:rsidP="00D350C4">
      <w:pPr>
        <w:rPr>
          <w:sz w:val="24"/>
          <w:szCs w:val="24"/>
        </w:rPr>
      </w:pPr>
      <w:r>
        <w:rPr>
          <w:sz w:val="24"/>
          <w:szCs w:val="24"/>
        </w:rPr>
        <w:t>1 Stück Zimtstange (8 cm)</w:t>
      </w:r>
    </w:p>
    <w:p w14:paraId="1ED62470" w14:textId="77777777" w:rsidR="00D350C4" w:rsidRDefault="00D350C4" w:rsidP="00D350C4">
      <w:pPr>
        <w:rPr>
          <w:sz w:val="24"/>
          <w:szCs w:val="24"/>
        </w:rPr>
      </w:pPr>
      <w:r>
        <w:rPr>
          <w:sz w:val="24"/>
          <w:szCs w:val="24"/>
        </w:rPr>
        <w:t>2 TL Kreuzkümmelsamen</w:t>
      </w:r>
    </w:p>
    <w:p w14:paraId="18409F14" w14:textId="77777777" w:rsidR="00D350C4" w:rsidRDefault="00D350C4" w:rsidP="00D350C4">
      <w:pPr>
        <w:rPr>
          <w:sz w:val="24"/>
          <w:szCs w:val="24"/>
        </w:rPr>
      </w:pPr>
      <w:r>
        <w:rPr>
          <w:sz w:val="24"/>
          <w:szCs w:val="24"/>
        </w:rPr>
        <w:t>6 Knoblauchzehen, zerdrückt</w:t>
      </w:r>
    </w:p>
    <w:p w14:paraId="02237333" w14:textId="77777777" w:rsidR="00D350C4" w:rsidRDefault="00D350C4" w:rsidP="00D350C4">
      <w:pPr>
        <w:rPr>
          <w:sz w:val="24"/>
          <w:szCs w:val="24"/>
        </w:rPr>
      </w:pPr>
      <w:r>
        <w:rPr>
          <w:sz w:val="24"/>
          <w:szCs w:val="24"/>
        </w:rPr>
        <w:t>1 Stück Ingwer (4 cm), geschält und gerieben</w:t>
      </w:r>
    </w:p>
    <w:p w14:paraId="25071018" w14:textId="77777777" w:rsidR="00D350C4" w:rsidRDefault="00D350C4" w:rsidP="00D350C4">
      <w:pPr>
        <w:rPr>
          <w:sz w:val="24"/>
          <w:szCs w:val="24"/>
        </w:rPr>
      </w:pPr>
      <w:r>
        <w:rPr>
          <w:sz w:val="24"/>
          <w:szCs w:val="24"/>
        </w:rPr>
        <w:t>5 EL Weißweinessig</w:t>
      </w:r>
    </w:p>
    <w:p w14:paraId="1B0134C7" w14:textId="77777777" w:rsidR="00D350C4" w:rsidRDefault="00D350C4" w:rsidP="00D350C4">
      <w:pPr>
        <w:rPr>
          <w:sz w:val="24"/>
          <w:szCs w:val="24"/>
        </w:rPr>
      </w:pPr>
      <w:r>
        <w:rPr>
          <w:sz w:val="24"/>
          <w:szCs w:val="24"/>
        </w:rPr>
        <w:t>¾ EL Cayennepfeffer</w:t>
      </w:r>
    </w:p>
    <w:p w14:paraId="1852686C" w14:textId="77777777" w:rsidR="00D350C4" w:rsidRDefault="00D350C4" w:rsidP="00D350C4">
      <w:pPr>
        <w:rPr>
          <w:sz w:val="24"/>
          <w:szCs w:val="24"/>
        </w:rPr>
      </w:pPr>
      <w:r>
        <w:rPr>
          <w:sz w:val="24"/>
          <w:szCs w:val="24"/>
        </w:rPr>
        <w:t>2 mittelgroße Zwiebeln, in dünne Streifen geschnitten</w:t>
      </w:r>
    </w:p>
    <w:p w14:paraId="2C7CBE91" w14:textId="77777777" w:rsidR="00D350C4" w:rsidRDefault="00D350C4" w:rsidP="00D350C4">
      <w:pPr>
        <w:rPr>
          <w:sz w:val="24"/>
          <w:szCs w:val="24"/>
        </w:rPr>
      </w:pPr>
      <w:r>
        <w:rPr>
          <w:sz w:val="24"/>
          <w:szCs w:val="24"/>
        </w:rPr>
        <w:t>1 TL Salz</w:t>
      </w:r>
    </w:p>
    <w:p w14:paraId="48A79784" w14:textId="77777777" w:rsidR="00D350C4" w:rsidRDefault="00D350C4" w:rsidP="00D350C4">
      <w:pPr>
        <w:rPr>
          <w:sz w:val="24"/>
          <w:szCs w:val="24"/>
        </w:rPr>
      </w:pPr>
      <w:r>
        <w:rPr>
          <w:sz w:val="24"/>
          <w:szCs w:val="24"/>
        </w:rPr>
        <w:t>1 TL Zucker</w:t>
      </w:r>
    </w:p>
    <w:p w14:paraId="606C90CC" w14:textId="77777777" w:rsidR="00D350C4" w:rsidRDefault="00D350C4" w:rsidP="00D350C4">
      <w:pPr>
        <w:rPr>
          <w:sz w:val="24"/>
          <w:szCs w:val="24"/>
        </w:rPr>
      </w:pPr>
      <w:r>
        <w:rPr>
          <w:sz w:val="24"/>
          <w:szCs w:val="24"/>
        </w:rPr>
        <w:t>1 Dose Eiertomaten (400 g)</w:t>
      </w:r>
    </w:p>
    <w:p w14:paraId="3FFBC6E3" w14:textId="77777777" w:rsidR="00D350C4" w:rsidRDefault="00D350C4" w:rsidP="00D350C4">
      <w:pPr>
        <w:rPr>
          <w:sz w:val="24"/>
          <w:szCs w:val="24"/>
        </w:rPr>
      </w:pPr>
      <w:r>
        <w:rPr>
          <w:sz w:val="24"/>
          <w:szCs w:val="24"/>
        </w:rPr>
        <w:t>1 kg Süßkartoffeln, geschält und in 3 cm große Stücke geschnitten</w:t>
      </w:r>
    </w:p>
    <w:p w14:paraId="3909D811" w14:textId="77777777" w:rsidR="00D350C4" w:rsidRDefault="00D350C4" w:rsidP="00D350C4">
      <w:pPr>
        <w:rPr>
          <w:sz w:val="24"/>
          <w:szCs w:val="24"/>
        </w:rPr>
      </w:pPr>
      <w:r>
        <w:rPr>
          <w:sz w:val="24"/>
          <w:szCs w:val="24"/>
        </w:rPr>
        <w:t>Joghurt zum Servieren</w:t>
      </w:r>
    </w:p>
    <w:p w14:paraId="49B2E9B4" w14:textId="77777777" w:rsidR="00D350C4" w:rsidRDefault="00D350C4" w:rsidP="00D350C4">
      <w:pPr>
        <w:rPr>
          <w:sz w:val="24"/>
          <w:szCs w:val="24"/>
        </w:rPr>
      </w:pPr>
    </w:p>
    <w:p w14:paraId="6FBC7CF3" w14:textId="77777777" w:rsidR="00D350C4" w:rsidRDefault="00D350C4" w:rsidP="00D350C4">
      <w:pPr>
        <w:rPr>
          <w:sz w:val="24"/>
          <w:szCs w:val="24"/>
        </w:rPr>
      </w:pPr>
      <w:r>
        <w:rPr>
          <w:sz w:val="24"/>
          <w:szCs w:val="24"/>
        </w:rPr>
        <w:t>Zubereitung:</w:t>
      </w:r>
    </w:p>
    <w:p w14:paraId="2D1258F6" w14:textId="77777777" w:rsidR="00D350C4" w:rsidRPr="004C5180" w:rsidRDefault="00D350C4" w:rsidP="00B40E8C">
      <w:pPr>
        <w:pStyle w:val="ListParagraph"/>
        <w:numPr>
          <w:ilvl w:val="0"/>
          <w:numId w:val="1335"/>
        </w:numPr>
        <w:spacing w:after="120"/>
        <w:ind w:left="714" w:hanging="357"/>
        <w:contextualSpacing w:val="0"/>
        <w:jc w:val="both"/>
        <w:rPr>
          <w:sz w:val="24"/>
          <w:szCs w:val="24"/>
        </w:rPr>
      </w:pPr>
      <w:r w:rsidRPr="004C5180">
        <w:rPr>
          <w:sz w:val="24"/>
          <w:szCs w:val="24"/>
        </w:rPr>
        <w:t>In einer großen Pfanne 1 EL Öl erhitzen und Gewürznelken, Sternanis, Pfefferkörner, Zimtstange und Kreuzkümmelsamen hineingeben. Bei mittlerer Hitze 2 Minuten anrösten, bis die Pfefferkörner und die Nelken anschwellen und die Gewürze duften. Vom Herd nehmen.</w:t>
      </w:r>
    </w:p>
    <w:p w14:paraId="33EB9163" w14:textId="77777777" w:rsidR="00D350C4" w:rsidRPr="004C5180" w:rsidRDefault="00D350C4" w:rsidP="00B40E8C">
      <w:pPr>
        <w:pStyle w:val="ListParagraph"/>
        <w:numPr>
          <w:ilvl w:val="0"/>
          <w:numId w:val="1335"/>
        </w:numPr>
        <w:spacing w:after="120"/>
        <w:ind w:left="714" w:hanging="357"/>
        <w:contextualSpacing w:val="0"/>
        <w:jc w:val="both"/>
        <w:rPr>
          <w:sz w:val="24"/>
          <w:szCs w:val="24"/>
        </w:rPr>
      </w:pPr>
      <w:r w:rsidRPr="004C5180">
        <w:rPr>
          <w:sz w:val="24"/>
          <w:szCs w:val="24"/>
        </w:rPr>
        <w:t>Die Gewürze im Mörser zerstoßen. Knoblauch, Ingwer und Essig hinzugeben und alles zu einer glatten Paste zermahlen, dann den Cayennepfeffer unterrühren.</w:t>
      </w:r>
    </w:p>
    <w:p w14:paraId="6F354965" w14:textId="77777777" w:rsidR="00D350C4" w:rsidRPr="004C5180" w:rsidRDefault="00D350C4" w:rsidP="00B40E8C">
      <w:pPr>
        <w:pStyle w:val="ListParagraph"/>
        <w:numPr>
          <w:ilvl w:val="0"/>
          <w:numId w:val="1335"/>
        </w:numPr>
        <w:spacing w:after="120"/>
        <w:ind w:left="714" w:hanging="357"/>
        <w:contextualSpacing w:val="0"/>
        <w:jc w:val="both"/>
        <w:rPr>
          <w:sz w:val="24"/>
          <w:szCs w:val="24"/>
        </w:rPr>
      </w:pPr>
      <w:r w:rsidRPr="004C5180">
        <w:rPr>
          <w:sz w:val="24"/>
          <w:szCs w:val="24"/>
        </w:rPr>
        <w:t xml:space="preserve">In der Pfanne 3 EL Öl erhitzen und die Zwiebeln hineingeben. Unter gelegentlichem Rühren bei mittlerer Hitze 15 Minuten braten, bis sie gebräunt und karamellisiert sind. Die Gewürzpaste, Salz und Zucker hinzufügen. Einige Minuten schmoren lassen, dann die Tomaten aus der Dose in die Hand gleiten lassen und über der Pfanne zerdrücken. Die Dose zur Hälfte mit Wasser füllen und in die Pfanne leeren. Die Pfanne abdecken </w:t>
      </w:r>
      <w:r w:rsidRPr="004C5180">
        <w:rPr>
          <w:sz w:val="24"/>
          <w:szCs w:val="24"/>
        </w:rPr>
        <w:lastRenderedPageBreak/>
        <w:t>und die Tomatenmischung 5 Minuten köcheln lassen, danach die Süßkartoffeln hineingeben.</w:t>
      </w:r>
    </w:p>
    <w:p w14:paraId="6A4D9E00" w14:textId="77777777" w:rsidR="00D350C4" w:rsidRPr="004C5180" w:rsidRDefault="00D350C4" w:rsidP="00B40E8C">
      <w:pPr>
        <w:pStyle w:val="ListParagraph"/>
        <w:numPr>
          <w:ilvl w:val="0"/>
          <w:numId w:val="1335"/>
        </w:numPr>
        <w:spacing w:after="120"/>
        <w:contextualSpacing w:val="0"/>
        <w:jc w:val="both"/>
        <w:rPr>
          <w:sz w:val="24"/>
          <w:szCs w:val="24"/>
        </w:rPr>
      </w:pPr>
      <w:r w:rsidRPr="004C5180">
        <w:rPr>
          <w:sz w:val="24"/>
          <w:szCs w:val="24"/>
        </w:rPr>
        <w:t>Das Curry aufkochen lassen, die Temperatur reduzieren und die Pfanne wieder abdecken. Unter gelegentlichem Rühren 20 – 25 Minuten köcheln lassen, bis die Süßkartoffeln gar sind. Mit Joghurt und heißem Basmatireis servieren.</w:t>
      </w:r>
    </w:p>
    <w:p w14:paraId="11662107" w14:textId="3EB35F02" w:rsidR="00D350C4" w:rsidRDefault="00D350C4" w:rsidP="00D350C4">
      <w:pPr>
        <w:rPr>
          <w:rFonts w:asciiTheme="majorHAnsi" w:eastAsiaTheme="majorEastAsia" w:hAnsiTheme="majorHAnsi" w:cstheme="majorBidi"/>
          <w:color w:val="2F5496" w:themeColor="accent1" w:themeShade="BF"/>
          <w:sz w:val="26"/>
          <w:szCs w:val="26"/>
        </w:rPr>
      </w:pPr>
      <w:r>
        <w:rPr>
          <w:sz w:val="24"/>
          <w:szCs w:val="24"/>
        </w:rPr>
        <w:t>Info:</w:t>
      </w:r>
      <w:r>
        <w:rPr>
          <w:sz w:val="24"/>
          <w:szCs w:val="24"/>
        </w:rPr>
        <w:tab/>
        <w:t>In England versteht man unter einem Vindaloo ein höllisch scharfes Gericht, aber das war nicht immer so. Am Anfang stand nämlich das vinho e alhos, ein beliebtes portugiesisches Gericht, das im 16. Jahrhundert mit den portugiesischen Entdeckern nach Goa kam. Aus dem Eintopf aus Wein und Knoblauch wurde das heutige Gericht, in dem Weißweinessig und Knoblauch mit einem wärmenden Garam Masala aus Pfeffer, Nelken und Zimt kombiniert werden.</w:t>
      </w:r>
      <w:r>
        <w:br w:type="page"/>
      </w:r>
    </w:p>
    <w:p w14:paraId="7882A637" w14:textId="5B100A40" w:rsidR="00022DA5" w:rsidRPr="005B583F" w:rsidRDefault="00022DA5" w:rsidP="00022DA5">
      <w:pPr>
        <w:pStyle w:val="Heading2"/>
        <w:spacing w:after="240"/>
      </w:pPr>
      <w:r w:rsidRPr="005B583F">
        <w:lastRenderedPageBreak/>
        <w:t>Süßkartoffeln in Tomatensauce</w:t>
      </w:r>
      <w:r>
        <w:rPr>
          <w:rStyle w:val="FootnoteReference"/>
        </w:rPr>
        <w:footnoteReference w:id="930"/>
      </w:r>
      <w:r w:rsidRPr="005B583F">
        <w:t xml:space="preserve"> </w:t>
      </w:r>
    </w:p>
    <w:p w14:paraId="472F8836" w14:textId="77777777" w:rsidR="00022DA5" w:rsidRPr="005B583F" w:rsidRDefault="00022DA5" w:rsidP="00022DA5">
      <w:pPr>
        <w:rPr>
          <w:sz w:val="24"/>
          <w:szCs w:val="24"/>
        </w:rPr>
      </w:pPr>
      <w:r w:rsidRPr="00944AA5">
        <w:rPr>
          <w:sz w:val="24"/>
          <w:szCs w:val="24"/>
          <w:u w:val="single"/>
        </w:rPr>
        <w:t>Zutaten</w:t>
      </w:r>
      <w:r w:rsidRPr="005B583F">
        <w:rPr>
          <w:sz w:val="24"/>
          <w:szCs w:val="24"/>
        </w:rPr>
        <w:t xml:space="preserve"> </w:t>
      </w:r>
      <w:r>
        <w:rPr>
          <w:sz w:val="24"/>
          <w:szCs w:val="24"/>
        </w:rPr>
        <w:t>(</w:t>
      </w:r>
      <w:r w:rsidRPr="005B583F">
        <w:rPr>
          <w:sz w:val="24"/>
          <w:szCs w:val="24"/>
        </w:rPr>
        <w:t>für 4 Portionen</w:t>
      </w:r>
      <w:r>
        <w:rPr>
          <w:sz w:val="24"/>
          <w:szCs w:val="24"/>
        </w:rPr>
        <w:t>):</w:t>
      </w:r>
    </w:p>
    <w:p w14:paraId="05895FC1" w14:textId="77777777" w:rsidR="00022DA5" w:rsidRDefault="00022DA5" w:rsidP="00022DA5">
      <w:pPr>
        <w:rPr>
          <w:sz w:val="24"/>
          <w:szCs w:val="24"/>
        </w:rPr>
      </w:pPr>
      <w:r w:rsidRPr="00D94592">
        <w:rPr>
          <w:sz w:val="24"/>
          <w:szCs w:val="24"/>
        </w:rPr>
        <w:t>4-5 mittelgroße Süßkartoffeln, ungeschält in 2,5 c</w:t>
      </w:r>
      <w:r>
        <w:rPr>
          <w:sz w:val="24"/>
          <w:szCs w:val="24"/>
        </w:rPr>
        <w:t>m dicke Scheiben geschnitten</w:t>
      </w:r>
    </w:p>
    <w:p w14:paraId="022B2451" w14:textId="77777777" w:rsidR="00022DA5" w:rsidRDefault="00022DA5" w:rsidP="00022DA5">
      <w:pPr>
        <w:rPr>
          <w:sz w:val="24"/>
          <w:szCs w:val="24"/>
        </w:rPr>
      </w:pPr>
      <w:r>
        <w:rPr>
          <w:sz w:val="24"/>
          <w:szCs w:val="24"/>
        </w:rPr>
        <w:t>2 EL Olivenöl</w:t>
      </w:r>
    </w:p>
    <w:p w14:paraId="4C1CE98D" w14:textId="77777777" w:rsidR="00022DA5" w:rsidRDefault="00022DA5" w:rsidP="00022DA5">
      <w:pPr>
        <w:rPr>
          <w:sz w:val="24"/>
          <w:szCs w:val="24"/>
        </w:rPr>
      </w:pPr>
      <w:r>
        <w:rPr>
          <w:sz w:val="24"/>
          <w:szCs w:val="24"/>
        </w:rPr>
        <w:t>1 ½ EL Ahornsirup</w:t>
      </w:r>
    </w:p>
    <w:p w14:paraId="0C38B3EC" w14:textId="77777777" w:rsidR="00022DA5" w:rsidRDefault="00022DA5" w:rsidP="00022DA5">
      <w:pPr>
        <w:rPr>
          <w:sz w:val="24"/>
          <w:szCs w:val="24"/>
        </w:rPr>
      </w:pPr>
      <w:r>
        <w:rPr>
          <w:sz w:val="24"/>
          <w:szCs w:val="24"/>
        </w:rPr>
        <w:t>½ TL gemahlenen Kardamom</w:t>
      </w:r>
    </w:p>
    <w:p w14:paraId="765B2C37" w14:textId="77777777" w:rsidR="00022DA5" w:rsidRDefault="00022DA5" w:rsidP="00022DA5">
      <w:pPr>
        <w:rPr>
          <w:sz w:val="24"/>
          <w:szCs w:val="24"/>
        </w:rPr>
      </w:pPr>
      <w:r>
        <w:rPr>
          <w:sz w:val="24"/>
          <w:szCs w:val="24"/>
        </w:rPr>
        <w:t>½ TL gemahlenen Kreuzkümmel</w:t>
      </w:r>
    </w:p>
    <w:p w14:paraId="22BC1EC3" w14:textId="77777777" w:rsidR="00022DA5" w:rsidRDefault="00022DA5" w:rsidP="00022DA5">
      <w:pPr>
        <w:rPr>
          <w:sz w:val="24"/>
          <w:szCs w:val="24"/>
        </w:rPr>
      </w:pPr>
      <w:r>
        <w:rPr>
          <w:sz w:val="24"/>
          <w:szCs w:val="24"/>
        </w:rPr>
        <w:t>Salz, schwarzer Pfeffer</w:t>
      </w:r>
    </w:p>
    <w:p w14:paraId="25F4DE28" w14:textId="77777777" w:rsidR="00022DA5" w:rsidRDefault="00022DA5" w:rsidP="00022DA5">
      <w:pPr>
        <w:rPr>
          <w:sz w:val="24"/>
          <w:szCs w:val="24"/>
        </w:rPr>
      </w:pPr>
    </w:p>
    <w:p w14:paraId="3DFB6AAA" w14:textId="77777777" w:rsidR="00022DA5" w:rsidRPr="00944AA5" w:rsidRDefault="00022DA5" w:rsidP="00022DA5">
      <w:pPr>
        <w:rPr>
          <w:i/>
          <w:iCs/>
          <w:sz w:val="24"/>
          <w:szCs w:val="24"/>
        </w:rPr>
      </w:pPr>
      <w:r w:rsidRPr="00944AA5">
        <w:rPr>
          <w:i/>
          <w:iCs/>
          <w:sz w:val="24"/>
          <w:szCs w:val="24"/>
        </w:rPr>
        <w:t>Für die Tomatensauce</w:t>
      </w:r>
    </w:p>
    <w:p w14:paraId="7137D632" w14:textId="77777777" w:rsidR="00022DA5" w:rsidRDefault="00022DA5" w:rsidP="00022DA5">
      <w:pPr>
        <w:rPr>
          <w:sz w:val="24"/>
          <w:szCs w:val="24"/>
        </w:rPr>
      </w:pPr>
      <w:r>
        <w:rPr>
          <w:sz w:val="24"/>
          <w:szCs w:val="24"/>
        </w:rPr>
        <w:t>75 ml Olivenöl</w:t>
      </w:r>
    </w:p>
    <w:p w14:paraId="06211F39" w14:textId="77777777" w:rsidR="00022DA5" w:rsidRDefault="00022DA5" w:rsidP="00022DA5">
      <w:pPr>
        <w:rPr>
          <w:sz w:val="24"/>
          <w:szCs w:val="24"/>
        </w:rPr>
      </w:pPr>
      <w:r>
        <w:rPr>
          <w:sz w:val="24"/>
          <w:szCs w:val="24"/>
        </w:rPr>
        <w:t>6 Knoblauchzehen, fein gehackt</w:t>
      </w:r>
    </w:p>
    <w:p w14:paraId="3FB78647" w14:textId="77777777" w:rsidR="00022DA5" w:rsidRDefault="00022DA5" w:rsidP="00022DA5">
      <w:pPr>
        <w:rPr>
          <w:sz w:val="24"/>
          <w:szCs w:val="24"/>
        </w:rPr>
      </w:pPr>
      <w:r>
        <w:rPr>
          <w:sz w:val="24"/>
          <w:szCs w:val="24"/>
        </w:rPr>
        <w:t>2 grüne Chilischoten, fein gehackt</w:t>
      </w:r>
    </w:p>
    <w:p w14:paraId="7EA730F3" w14:textId="77777777" w:rsidR="00022DA5" w:rsidRDefault="00022DA5" w:rsidP="00022DA5">
      <w:pPr>
        <w:rPr>
          <w:sz w:val="24"/>
          <w:szCs w:val="24"/>
        </w:rPr>
      </w:pPr>
      <w:r>
        <w:rPr>
          <w:sz w:val="24"/>
          <w:szCs w:val="24"/>
        </w:rPr>
        <w:t>2 kleine Schalotten, fein gewürfelt</w:t>
      </w:r>
    </w:p>
    <w:p w14:paraId="6F0DCE57" w14:textId="77777777" w:rsidR="00022DA5" w:rsidRDefault="00022DA5" w:rsidP="00022DA5">
      <w:pPr>
        <w:rPr>
          <w:sz w:val="24"/>
          <w:szCs w:val="24"/>
        </w:rPr>
      </w:pPr>
      <w:r>
        <w:rPr>
          <w:sz w:val="24"/>
          <w:szCs w:val="24"/>
        </w:rPr>
        <w:t>1 Dose Tomaten, püriert</w:t>
      </w:r>
    </w:p>
    <w:p w14:paraId="7FB1C761" w14:textId="77777777" w:rsidR="00022DA5" w:rsidRDefault="00022DA5" w:rsidP="00022DA5">
      <w:pPr>
        <w:rPr>
          <w:sz w:val="24"/>
          <w:szCs w:val="24"/>
        </w:rPr>
      </w:pPr>
      <w:r>
        <w:rPr>
          <w:sz w:val="24"/>
          <w:szCs w:val="24"/>
        </w:rPr>
        <w:t>1 EL Tomatenmark</w:t>
      </w:r>
    </w:p>
    <w:p w14:paraId="623AC41B" w14:textId="77777777" w:rsidR="00022DA5" w:rsidRDefault="00022DA5" w:rsidP="00022DA5">
      <w:pPr>
        <w:rPr>
          <w:sz w:val="24"/>
          <w:szCs w:val="24"/>
        </w:rPr>
      </w:pPr>
      <w:r>
        <w:rPr>
          <w:sz w:val="24"/>
          <w:szCs w:val="24"/>
        </w:rPr>
        <w:t>1 ½ TL Zucker</w:t>
      </w:r>
    </w:p>
    <w:p w14:paraId="038220FF" w14:textId="77777777" w:rsidR="00022DA5" w:rsidRDefault="00022DA5" w:rsidP="00022DA5">
      <w:pPr>
        <w:rPr>
          <w:sz w:val="24"/>
          <w:szCs w:val="24"/>
        </w:rPr>
      </w:pPr>
      <w:r>
        <w:rPr>
          <w:sz w:val="24"/>
          <w:szCs w:val="24"/>
        </w:rPr>
        <w:t>1 ½ TL gemahlener Kardamom</w:t>
      </w:r>
    </w:p>
    <w:p w14:paraId="32387A4E" w14:textId="77777777" w:rsidR="00022DA5" w:rsidRDefault="00022DA5" w:rsidP="00022DA5">
      <w:pPr>
        <w:rPr>
          <w:sz w:val="24"/>
          <w:szCs w:val="24"/>
        </w:rPr>
      </w:pPr>
      <w:r>
        <w:rPr>
          <w:sz w:val="24"/>
          <w:szCs w:val="24"/>
        </w:rPr>
        <w:t>1 TL gemahlener Kreuzkümmel</w:t>
      </w:r>
    </w:p>
    <w:p w14:paraId="3BB8C77F" w14:textId="77777777" w:rsidR="00022DA5" w:rsidRDefault="00022DA5" w:rsidP="00022DA5">
      <w:pPr>
        <w:rPr>
          <w:sz w:val="24"/>
          <w:szCs w:val="24"/>
        </w:rPr>
      </w:pPr>
      <w:r>
        <w:rPr>
          <w:sz w:val="24"/>
          <w:szCs w:val="24"/>
        </w:rPr>
        <w:t>2 Limetten, 1 TL Schale abgerieben, dann 1 TL Saft ausgepresst, der Rest in Spalten geschnitten</w:t>
      </w:r>
    </w:p>
    <w:p w14:paraId="3ACA1FB7" w14:textId="77777777" w:rsidR="00022DA5" w:rsidRDefault="00022DA5" w:rsidP="00022DA5">
      <w:pPr>
        <w:rPr>
          <w:sz w:val="24"/>
          <w:szCs w:val="24"/>
        </w:rPr>
      </w:pPr>
      <w:r>
        <w:rPr>
          <w:sz w:val="24"/>
          <w:szCs w:val="24"/>
        </w:rPr>
        <w:t>2 TL fein gehackter Dill</w:t>
      </w:r>
    </w:p>
    <w:p w14:paraId="772F7B61" w14:textId="77777777" w:rsidR="00022DA5" w:rsidRDefault="00022DA5" w:rsidP="00022DA5">
      <w:pPr>
        <w:rPr>
          <w:sz w:val="24"/>
          <w:szCs w:val="24"/>
        </w:rPr>
      </w:pPr>
    </w:p>
    <w:p w14:paraId="739D3883" w14:textId="77777777" w:rsidR="00022DA5" w:rsidRDefault="00022DA5" w:rsidP="00022DA5">
      <w:pPr>
        <w:rPr>
          <w:sz w:val="24"/>
          <w:szCs w:val="24"/>
        </w:rPr>
      </w:pPr>
      <w:r>
        <w:rPr>
          <w:sz w:val="24"/>
          <w:szCs w:val="24"/>
        </w:rPr>
        <w:t>Zubereitung:</w:t>
      </w:r>
    </w:p>
    <w:p w14:paraId="718DF897" w14:textId="77777777" w:rsidR="00022DA5" w:rsidRPr="0076286D" w:rsidRDefault="00022DA5" w:rsidP="00B40E8C">
      <w:pPr>
        <w:pStyle w:val="ListParagraph"/>
        <w:numPr>
          <w:ilvl w:val="0"/>
          <w:numId w:val="1507"/>
        </w:numPr>
        <w:spacing w:after="120"/>
        <w:ind w:left="714" w:hanging="357"/>
        <w:contextualSpacing w:val="0"/>
        <w:jc w:val="both"/>
        <w:rPr>
          <w:sz w:val="24"/>
          <w:szCs w:val="24"/>
        </w:rPr>
      </w:pPr>
      <w:r w:rsidRPr="0076286D">
        <w:rPr>
          <w:sz w:val="24"/>
          <w:szCs w:val="24"/>
        </w:rPr>
        <w:t>Den Backofen auf 240 Grad (Umluft) vorheizen.</w:t>
      </w:r>
    </w:p>
    <w:p w14:paraId="6E86B48F" w14:textId="77777777" w:rsidR="00022DA5" w:rsidRPr="0076286D" w:rsidRDefault="00022DA5" w:rsidP="00B40E8C">
      <w:pPr>
        <w:pStyle w:val="ListParagraph"/>
        <w:numPr>
          <w:ilvl w:val="0"/>
          <w:numId w:val="1507"/>
        </w:numPr>
        <w:spacing w:after="120"/>
        <w:ind w:left="714" w:hanging="357"/>
        <w:contextualSpacing w:val="0"/>
        <w:jc w:val="both"/>
        <w:rPr>
          <w:sz w:val="24"/>
          <w:szCs w:val="24"/>
        </w:rPr>
      </w:pPr>
      <w:r w:rsidRPr="0076286D">
        <w:rPr>
          <w:sz w:val="24"/>
          <w:szCs w:val="24"/>
        </w:rPr>
        <w:t>Die Süßkartoffeln in einer großen Schüssel mit Öl, Ahornsirup, Kardamom, Kreuzkümmel, ½ TL Salz und 1 kräftigen Prise Pfeffer vermengen, Auf einem mit Backpapier bedeckten Blech verteilen, sorgfältig mit Alufolie zudecken und im Ofen 25 Minuten backen, bis sie durchgegart und von unten etwas braun sind.</w:t>
      </w:r>
    </w:p>
    <w:p w14:paraId="40C9CDF5" w14:textId="77777777" w:rsidR="00022DA5" w:rsidRPr="0076286D" w:rsidRDefault="00022DA5" w:rsidP="00B40E8C">
      <w:pPr>
        <w:pStyle w:val="ListParagraph"/>
        <w:numPr>
          <w:ilvl w:val="0"/>
          <w:numId w:val="1507"/>
        </w:numPr>
        <w:spacing w:after="120"/>
        <w:ind w:left="714" w:hanging="357"/>
        <w:contextualSpacing w:val="0"/>
        <w:jc w:val="both"/>
        <w:rPr>
          <w:sz w:val="24"/>
          <w:szCs w:val="24"/>
        </w:rPr>
      </w:pPr>
      <w:r w:rsidRPr="0076286D">
        <w:rPr>
          <w:sz w:val="24"/>
          <w:szCs w:val="24"/>
        </w:rPr>
        <w:lastRenderedPageBreak/>
        <w:t>Für die Sauce Öl, Knoblauch, Chili und 1 Prise Salz in einer großen Schmorpfanne mit Deckel vermengen und den Knoblauch bei mittlerer Hitze 8-10 Minuten ganz sanft anschwitzen bis er weich ist. Ab und zu umrühren, Die Hälfte der Mischung in eine kleine Schüssel umfülle. Die Schalotten zu der Restmischung in der Pfanne geben und 5 Minuten unter häufigem Rühren glasig anschwitzen. Die pürierten Tomaten, das Tomatenmark sowie Zucker, Kardamom, Kreuzkümmel, Limettenschale und 1 TL Salz hinzufügen und 5 Minuten erhitzen. Hin und wieder umrühren, 250 ml Wasser zugießen und die Sauce noch 5 Minuten köcheln lassen.</w:t>
      </w:r>
    </w:p>
    <w:p w14:paraId="18EEFB29" w14:textId="77777777" w:rsidR="00022DA5" w:rsidRPr="0076286D" w:rsidRDefault="00022DA5" w:rsidP="00B40E8C">
      <w:pPr>
        <w:pStyle w:val="ListParagraph"/>
        <w:numPr>
          <w:ilvl w:val="0"/>
          <w:numId w:val="1507"/>
        </w:numPr>
        <w:spacing w:after="120"/>
        <w:ind w:left="714" w:hanging="357"/>
        <w:contextualSpacing w:val="0"/>
        <w:jc w:val="both"/>
        <w:rPr>
          <w:sz w:val="24"/>
          <w:szCs w:val="24"/>
        </w:rPr>
      </w:pPr>
      <w:r w:rsidRPr="0076286D">
        <w:rPr>
          <w:sz w:val="24"/>
          <w:szCs w:val="24"/>
        </w:rPr>
        <w:t>Die Süßkartoffeln mit der gebräunten Seite nach oben in die Sauce legen. Zugedeckt bei schwacher Hitze noch einmal 10 Minuten durchzeihen lassen.</w:t>
      </w:r>
    </w:p>
    <w:p w14:paraId="23260E7E" w14:textId="77777777" w:rsidR="00022DA5" w:rsidRPr="0076286D" w:rsidRDefault="00022DA5" w:rsidP="00B40E8C">
      <w:pPr>
        <w:pStyle w:val="ListParagraph"/>
        <w:numPr>
          <w:ilvl w:val="0"/>
          <w:numId w:val="1507"/>
        </w:numPr>
        <w:spacing w:after="120"/>
        <w:ind w:left="714" w:hanging="357"/>
        <w:contextualSpacing w:val="0"/>
        <w:jc w:val="both"/>
        <w:rPr>
          <w:sz w:val="24"/>
          <w:szCs w:val="24"/>
        </w:rPr>
      </w:pPr>
      <w:r w:rsidRPr="0076286D">
        <w:rPr>
          <w:sz w:val="24"/>
          <w:szCs w:val="24"/>
        </w:rPr>
        <w:t xml:space="preserve">Das verbliebene Chili-Knoblauch-Öl mit dem Dill und dem Limettensaft verrühren. Die Süßkartoffeln damit beträufeln und in der Pfanne auf den Tisch stellen. Limettenspalten zum Auspressen dazulegen. </w:t>
      </w:r>
    </w:p>
    <w:p w14:paraId="0606ACE7" w14:textId="77777777" w:rsidR="00022DA5" w:rsidRDefault="00022DA5" w:rsidP="00022DA5">
      <w:pPr>
        <w:jc w:val="both"/>
        <w:rPr>
          <w:sz w:val="24"/>
          <w:szCs w:val="24"/>
        </w:rPr>
      </w:pPr>
    </w:p>
    <w:p w14:paraId="4923C514" w14:textId="77777777" w:rsidR="00022DA5" w:rsidRDefault="00022DA5" w:rsidP="00022DA5">
      <w:pPr>
        <w:ind w:left="708" w:hanging="708"/>
        <w:jc w:val="both"/>
        <w:rPr>
          <w:sz w:val="24"/>
          <w:szCs w:val="24"/>
        </w:rPr>
      </w:pPr>
      <w:r>
        <w:rPr>
          <w:sz w:val="24"/>
          <w:szCs w:val="24"/>
        </w:rPr>
        <w:t>Tipp:</w:t>
      </w:r>
      <w:r>
        <w:rPr>
          <w:sz w:val="24"/>
          <w:szCs w:val="24"/>
        </w:rPr>
        <w:tab/>
        <w:t>Die Sauce passt gut auch zu Reis oder Couscous. Man kann natürlich auch statt Süßkartoffeln Kichererbsen oder Tofu reintun.</w:t>
      </w:r>
    </w:p>
    <w:p w14:paraId="7C4C5BB7" w14:textId="77777777" w:rsidR="00022DA5" w:rsidRPr="00D94592" w:rsidRDefault="00022DA5" w:rsidP="00022DA5">
      <w:pPr>
        <w:rPr>
          <w:sz w:val="24"/>
          <w:szCs w:val="24"/>
        </w:rPr>
      </w:pPr>
      <w:r w:rsidRPr="00D94592">
        <w:rPr>
          <w:sz w:val="24"/>
          <w:szCs w:val="24"/>
        </w:rPr>
        <w:br w:type="page"/>
      </w:r>
    </w:p>
    <w:p w14:paraId="78935085" w14:textId="77777777" w:rsidR="009E3776" w:rsidRDefault="009E3776" w:rsidP="009E3776">
      <w:pPr>
        <w:pStyle w:val="Heading2"/>
        <w:spacing w:after="240"/>
      </w:pPr>
      <w:r>
        <w:lastRenderedPageBreak/>
        <w:t>Süßkartoffelgratin</w:t>
      </w:r>
      <w:r>
        <w:rPr>
          <w:rStyle w:val="FootnoteReference"/>
        </w:rPr>
        <w:footnoteReference w:id="931"/>
      </w:r>
      <w:r>
        <w:t xml:space="preserve"> </w:t>
      </w:r>
    </w:p>
    <w:p w14:paraId="468503FD" w14:textId="77777777" w:rsidR="009E3776" w:rsidRDefault="009E3776" w:rsidP="009E3776">
      <w:pPr>
        <w:rPr>
          <w:sz w:val="24"/>
          <w:szCs w:val="24"/>
        </w:rPr>
      </w:pPr>
      <w:r w:rsidRPr="001C4CEA">
        <w:rPr>
          <w:sz w:val="24"/>
          <w:szCs w:val="24"/>
          <w:u w:val="single"/>
        </w:rPr>
        <w:t>Zutaten</w:t>
      </w:r>
      <w:r>
        <w:rPr>
          <w:sz w:val="24"/>
          <w:szCs w:val="24"/>
        </w:rPr>
        <w:t xml:space="preserve"> (für 3 Portionen)</w:t>
      </w:r>
    </w:p>
    <w:p w14:paraId="77F6DC8B" w14:textId="77777777" w:rsidR="009E3776" w:rsidRDefault="009E3776" w:rsidP="009E3776">
      <w:pPr>
        <w:rPr>
          <w:sz w:val="24"/>
          <w:szCs w:val="24"/>
        </w:rPr>
      </w:pPr>
      <w:r>
        <w:rPr>
          <w:sz w:val="24"/>
          <w:szCs w:val="24"/>
        </w:rPr>
        <w:t>1 kg Süßkartoffeln</w:t>
      </w:r>
    </w:p>
    <w:p w14:paraId="5477C651" w14:textId="77777777" w:rsidR="009E3776" w:rsidRDefault="009E3776" w:rsidP="009E3776">
      <w:pPr>
        <w:rPr>
          <w:sz w:val="24"/>
          <w:szCs w:val="24"/>
        </w:rPr>
      </w:pPr>
      <w:r>
        <w:rPr>
          <w:sz w:val="24"/>
          <w:szCs w:val="24"/>
        </w:rPr>
        <w:t>150 ml Olivenöl plus 3 EL</w:t>
      </w:r>
    </w:p>
    <w:p w14:paraId="11FFFB27" w14:textId="77777777" w:rsidR="009E3776" w:rsidRDefault="009E3776" w:rsidP="009E3776">
      <w:pPr>
        <w:rPr>
          <w:sz w:val="24"/>
          <w:szCs w:val="24"/>
        </w:rPr>
      </w:pPr>
      <w:r>
        <w:rPr>
          <w:sz w:val="24"/>
          <w:szCs w:val="24"/>
        </w:rPr>
        <w:t>40 g Harissa</w:t>
      </w:r>
    </w:p>
    <w:p w14:paraId="2452C5F6" w14:textId="77777777" w:rsidR="009E3776" w:rsidRDefault="009E3776" w:rsidP="009E3776">
      <w:pPr>
        <w:rPr>
          <w:sz w:val="24"/>
          <w:szCs w:val="24"/>
        </w:rPr>
      </w:pPr>
      <w:r>
        <w:rPr>
          <w:sz w:val="24"/>
          <w:szCs w:val="24"/>
        </w:rPr>
        <w:t>2 EL Weißweinessig</w:t>
      </w:r>
    </w:p>
    <w:p w14:paraId="16812A17" w14:textId="77777777" w:rsidR="009E3776" w:rsidRDefault="009E3776" w:rsidP="009E3776">
      <w:pPr>
        <w:rPr>
          <w:sz w:val="24"/>
          <w:szCs w:val="24"/>
        </w:rPr>
      </w:pPr>
      <w:r>
        <w:rPr>
          <w:sz w:val="24"/>
          <w:szCs w:val="24"/>
        </w:rPr>
        <w:t>Salz</w:t>
      </w:r>
    </w:p>
    <w:p w14:paraId="74385EE9" w14:textId="77777777" w:rsidR="009E3776" w:rsidRDefault="009E3776" w:rsidP="009E3776">
      <w:pPr>
        <w:rPr>
          <w:sz w:val="24"/>
          <w:szCs w:val="24"/>
        </w:rPr>
      </w:pPr>
      <w:r>
        <w:rPr>
          <w:sz w:val="24"/>
          <w:szCs w:val="24"/>
        </w:rPr>
        <w:t>1 TL Fenchelsamen</w:t>
      </w:r>
    </w:p>
    <w:p w14:paraId="319E1771" w14:textId="77777777" w:rsidR="009E3776" w:rsidRDefault="009E3776" w:rsidP="009E3776">
      <w:pPr>
        <w:rPr>
          <w:sz w:val="24"/>
          <w:szCs w:val="24"/>
        </w:rPr>
      </w:pPr>
      <w:r>
        <w:rPr>
          <w:sz w:val="24"/>
          <w:szCs w:val="24"/>
        </w:rPr>
        <w:t>2 EL Pistazien (geschält und ungesalzen)</w:t>
      </w:r>
    </w:p>
    <w:p w14:paraId="18F61B33" w14:textId="77777777" w:rsidR="009E3776" w:rsidRDefault="009E3776" w:rsidP="009E3776">
      <w:pPr>
        <w:rPr>
          <w:sz w:val="24"/>
          <w:szCs w:val="24"/>
        </w:rPr>
      </w:pPr>
      <w:r>
        <w:rPr>
          <w:sz w:val="24"/>
          <w:szCs w:val="24"/>
        </w:rPr>
        <w:t>1 EL Sesam</w:t>
      </w:r>
    </w:p>
    <w:p w14:paraId="347E4281" w14:textId="77777777" w:rsidR="009E3776" w:rsidRDefault="009E3776" w:rsidP="009E3776">
      <w:pPr>
        <w:rPr>
          <w:sz w:val="24"/>
          <w:szCs w:val="24"/>
        </w:rPr>
      </w:pPr>
      <w:r>
        <w:rPr>
          <w:sz w:val="24"/>
          <w:szCs w:val="24"/>
        </w:rPr>
        <w:t>Saure Sahne zum Servieren</w:t>
      </w:r>
    </w:p>
    <w:p w14:paraId="6ACA1392" w14:textId="77777777" w:rsidR="009E3776" w:rsidRDefault="009E3776" w:rsidP="009E3776">
      <w:pPr>
        <w:rPr>
          <w:sz w:val="24"/>
          <w:szCs w:val="24"/>
        </w:rPr>
      </w:pPr>
    </w:p>
    <w:p w14:paraId="655DB788" w14:textId="77777777" w:rsidR="009E3776" w:rsidRDefault="009E3776" w:rsidP="009E3776">
      <w:pPr>
        <w:rPr>
          <w:sz w:val="24"/>
          <w:szCs w:val="24"/>
        </w:rPr>
      </w:pPr>
      <w:r>
        <w:rPr>
          <w:sz w:val="24"/>
          <w:szCs w:val="24"/>
        </w:rPr>
        <w:t>Zubereitung:</w:t>
      </w:r>
    </w:p>
    <w:p w14:paraId="5756C109" w14:textId="77777777" w:rsidR="009E3776" w:rsidRPr="00E92103" w:rsidRDefault="009E3776" w:rsidP="00B40E8C">
      <w:pPr>
        <w:pStyle w:val="ListParagraph"/>
        <w:numPr>
          <w:ilvl w:val="0"/>
          <w:numId w:val="1136"/>
        </w:numPr>
        <w:spacing w:after="120"/>
        <w:ind w:left="714" w:hanging="357"/>
        <w:contextualSpacing w:val="0"/>
        <w:jc w:val="both"/>
        <w:rPr>
          <w:sz w:val="24"/>
          <w:szCs w:val="24"/>
        </w:rPr>
      </w:pPr>
      <w:r w:rsidRPr="00E92103">
        <w:rPr>
          <w:sz w:val="24"/>
          <w:szCs w:val="24"/>
        </w:rPr>
        <w:t>Kartoffeln schälen und in feine Scheiben zerteilen. Die Scheiben sollten sehr dünn sein.</w:t>
      </w:r>
    </w:p>
    <w:p w14:paraId="36384DF0" w14:textId="77777777" w:rsidR="009E3776" w:rsidRPr="00E92103" w:rsidRDefault="009E3776" w:rsidP="00B40E8C">
      <w:pPr>
        <w:pStyle w:val="ListParagraph"/>
        <w:numPr>
          <w:ilvl w:val="0"/>
          <w:numId w:val="1136"/>
        </w:numPr>
        <w:spacing w:after="120"/>
        <w:ind w:left="714" w:hanging="357"/>
        <w:contextualSpacing w:val="0"/>
        <w:jc w:val="both"/>
        <w:rPr>
          <w:sz w:val="24"/>
          <w:szCs w:val="24"/>
        </w:rPr>
      </w:pPr>
      <w:r w:rsidRPr="00E92103">
        <w:rPr>
          <w:sz w:val="24"/>
          <w:szCs w:val="24"/>
        </w:rPr>
        <w:t>In einer Schüssel Olivenöl, Harissa, Weißweinessig mit etwas Salz vermengen. Die Süßkartoffelscheiben in die Schüssel legen, mit den Händen vermengen, bis die Kartoffelscheibchen mit der Paste bedeckt sind.</w:t>
      </w:r>
    </w:p>
    <w:p w14:paraId="2912B799" w14:textId="77777777" w:rsidR="009E3776" w:rsidRPr="00E92103" w:rsidRDefault="009E3776" w:rsidP="00B40E8C">
      <w:pPr>
        <w:pStyle w:val="ListParagraph"/>
        <w:numPr>
          <w:ilvl w:val="0"/>
          <w:numId w:val="1136"/>
        </w:numPr>
        <w:spacing w:after="120"/>
        <w:ind w:left="714" w:hanging="357"/>
        <w:contextualSpacing w:val="0"/>
        <w:jc w:val="both"/>
        <w:rPr>
          <w:sz w:val="24"/>
          <w:szCs w:val="24"/>
        </w:rPr>
      </w:pPr>
      <w:r w:rsidRPr="00E92103">
        <w:rPr>
          <w:sz w:val="24"/>
          <w:szCs w:val="24"/>
        </w:rPr>
        <w:t>1 EL Olivenöl in einer Auflaufform verteilen. Die Süßkartoffelscheiben aufrecht hinstellen, damit sie am oberen Rand schön knusprig werden. Noch mal 2 EL Olivenöl darübergeben, noch mal salzen. Die Form mit Alufolie locker abdecken, Gratin bei 200 Grad Umluft für 45 Minuten backen. Dann die Folie entfernen und das Gratin für weitere 15 Minuten backen.</w:t>
      </w:r>
    </w:p>
    <w:p w14:paraId="4E1A2007" w14:textId="77777777" w:rsidR="009E3776" w:rsidRDefault="009E3776" w:rsidP="00B40E8C">
      <w:pPr>
        <w:pStyle w:val="ListParagraph"/>
        <w:numPr>
          <w:ilvl w:val="0"/>
          <w:numId w:val="1136"/>
        </w:numPr>
        <w:spacing w:after="120"/>
        <w:ind w:left="714" w:hanging="357"/>
        <w:contextualSpacing w:val="0"/>
        <w:jc w:val="both"/>
        <w:rPr>
          <w:sz w:val="24"/>
          <w:szCs w:val="24"/>
        </w:rPr>
      </w:pPr>
      <w:r w:rsidRPr="00E92103">
        <w:rPr>
          <w:sz w:val="24"/>
          <w:szCs w:val="24"/>
        </w:rPr>
        <w:t>Währenddessen Fenchel, gehackte Pistazien und Sesam ohne Fett in der Pfanne rösten, mit dem Mörser zerstoßen. Zum Servieren über die Süßkartoffeln geben. Dazu etwas saure Sahne oder Ähnliches essen.</w:t>
      </w:r>
    </w:p>
    <w:p w14:paraId="5B4B9644" w14:textId="77777777" w:rsidR="009E3776" w:rsidRDefault="009E3776" w:rsidP="009E3776">
      <w:pPr>
        <w:rPr>
          <w:sz w:val="24"/>
          <w:szCs w:val="24"/>
        </w:rPr>
      </w:pPr>
      <w:r>
        <w:rPr>
          <w:sz w:val="24"/>
          <w:szCs w:val="24"/>
        </w:rPr>
        <w:br w:type="page"/>
      </w:r>
    </w:p>
    <w:p w14:paraId="2BBED327" w14:textId="77777777" w:rsidR="00FC427A" w:rsidRDefault="00FC427A" w:rsidP="00FC427A">
      <w:pPr>
        <w:pStyle w:val="Heading2"/>
        <w:spacing w:after="240"/>
      </w:pPr>
      <w:r>
        <w:lastRenderedPageBreak/>
        <w:t>Süßkartoffelpüree mit Limettensalsa</w:t>
      </w:r>
      <w:r>
        <w:rPr>
          <w:rStyle w:val="FootnoteReference"/>
        </w:rPr>
        <w:footnoteReference w:id="932"/>
      </w:r>
      <w:r>
        <w:t xml:space="preserve"> </w:t>
      </w:r>
    </w:p>
    <w:p w14:paraId="52B757BB" w14:textId="77777777" w:rsidR="00FC427A" w:rsidRDefault="00FC427A" w:rsidP="00FC427A">
      <w:pPr>
        <w:rPr>
          <w:sz w:val="24"/>
          <w:szCs w:val="24"/>
        </w:rPr>
      </w:pPr>
      <w:r w:rsidRPr="007F2B0B">
        <w:rPr>
          <w:sz w:val="24"/>
          <w:szCs w:val="24"/>
          <w:u w:val="single"/>
        </w:rPr>
        <w:t>Zutaten</w:t>
      </w:r>
      <w:r>
        <w:rPr>
          <w:sz w:val="24"/>
          <w:szCs w:val="24"/>
        </w:rPr>
        <w:t xml:space="preserve"> (für 4 Portionen):</w:t>
      </w:r>
    </w:p>
    <w:p w14:paraId="5EAD9598" w14:textId="77777777" w:rsidR="00FC427A" w:rsidRDefault="00FC427A" w:rsidP="00FC427A">
      <w:pPr>
        <w:rPr>
          <w:sz w:val="24"/>
          <w:szCs w:val="24"/>
        </w:rPr>
      </w:pPr>
      <w:r>
        <w:rPr>
          <w:sz w:val="24"/>
          <w:szCs w:val="24"/>
        </w:rPr>
        <w:t>1 kg Süßkartoffeln, ungeschält, längs halbiert</w:t>
      </w:r>
    </w:p>
    <w:p w14:paraId="4450E14E" w14:textId="77777777" w:rsidR="00FC427A" w:rsidRDefault="00FC427A" w:rsidP="00FC427A">
      <w:pPr>
        <w:rPr>
          <w:sz w:val="24"/>
          <w:szCs w:val="24"/>
        </w:rPr>
      </w:pPr>
      <w:r>
        <w:rPr>
          <w:sz w:val="24"/>
          <w:szCs w:val="24"/>
        </w:rPr>
        <w:t>4 EL Olivenöl</w:t>
      </w:r>
    </w:p>
    <w:p w14:paraId="6DE03531" w14:textId="77777777" w:rsidR="00FC427A" w:rsidRDefault="00FC427A" w:rsidP="00FC427A">
      <w:pPr>
        <w:rPr>
          <w:sz w:val="24"/>
          <w:szCs w:val="24"/>
        </w:rPr>
      </w:pPr>
      <w:r>
        <w:rPr>
          <w:sz w:val="24"/>
          <w:szCs w:val="24"/>
        </w:rPr>
        <w:t>5 g Basilikumblätter, fein gehackt</w:t>
      </w:r>
    </w:p>
    <w:p w14:paraId="4D657A0F" w14:textId="77777777" w:rsidR="00FC427A" w:rsidRDefault="00FC427A" w:rsidP="00FC427A">
      <w:pPr>
        <w:rPr>
          <w:sz w:val="24"/>
          <w:szCs w:val="24"/>
        </w:rPr>
      </w:pPr>
      <w:r>
        <w:rPr>
          <w:sz w:val="24"/>
          <w:szCs w:val="24"/>
        </w:rPr>
        <w:t>5 g Koriandergrün, fein gehackt</w:t>
      </w:r>
    </w:p>
    <w:p w14:paraId="49086299" w14:textId="77777777" w:rsidR="00FC427A" w:rsidRDefault="00FC427A" w:rsidP="00FC427A">
      <w:pPr>
        <w:rPr>
          <w:sz w:val="24"/>
          <w:szCs w:val="24"/>
        </w:rPr>
      </w:pPr>
      <w:r>
        <w:rPr>
          <w:sz w:val="24"/>
          <w:szCs w:val="24"/>
        </w:rPr>
        <w:t>½ Knoblauchzehe, zerdrückt</w:t>
      </w:r>
    </w:p>
    <w:p w14:paraId="61BB568E" w14:textId="77777777" w:rsidR="00FC427A" w:rsidRDefault="00FC427A" w:rsidP="00FC427A">
      <w:pPr>
        <w:rPr>
          <w:sz w:val="24"/>
          <w:szCs w:val="24"/>
        </w:rPr>
      </w:pPr>
      <w:r w:rsidRPr="00F8081A">
        <w:rPr>
          <w:sz w:val="24"/>
          <w:szCs w:val="24"/>
        </w:rPr>
        <w:t>2 Bio-Limetten, 2 TL Schale abge</w:t>
      </w:r>
      <w:r>
        <w:rPr>
          <w:sz w:val="24"/>
          <w:szCs w:val="24"/>
        </w:rPr>
        <w:t>rieben, dann 1 EL Saft ausgepresst</w:t>
      </w:r>
    </w:p>
    <w:p w14:paraId="6AF470A8" w14:textId="77777777" w:rsidR="00FC427A" w:rsidRDefault="00FC427A" w:rsidP="00FC427A">
      <w:pPr>
        <w:rPr>
          <w:sz w:val="24"/>
          <w:szCs w:val="24"/>
        </w:rPr>
      </w:pPr>
      <w:r>
        <w:rPr>
          <w:sz w:val="24"/>
          <w:szCs w:val="24"/>
        </w:rPr>
        <w:t>Salz, Pfeffer</w:t>
      </w:r>
    </w:p>
    <w:p w14:paraId="3E92CC86" w14:textId="77777777" w:rsidR="00FC427A" w:rsidRDefault="00FC427A" w:rsidP="00FC427A">
      <w:pPr>
        <w:rPr>
          <w:sz w:val="24"/>
          <w:szCs w:val="24"/>
        </w:rPr>
      </w:pPr>
    </w:p>
    <w:p w14:paraId="20BD1550" w14:textId="77777777" w:rsidR="00FC427A" w:rsidRDefault="00FC427A" w:rsidP="00FC427A">
      <w:pPr>
        <w:rPr>
          <w:sz w:val="24"/>
          <w:szCs w:val="24"/>
        </w:rPr>
      </w:pPr>
      <w:r>
        <w:rPr>
          <w:sz w:val="24"/>
          <w:szCs w:val="24"/>
        </w:rPr>
        <w:t>Zubereitung:</w:t>
      </w:r>
    </w:p>
    <w:p w14:paraId="10E74F5E" w14:textId="77777777" w:rsidR="00FC427A" w:rsidRPr="009A666B" w:rsidRDefault="00FC427A" w:rsidP="00B40E8C">
      <w:pPr>
        <w:pStyle w:val="ListParagraph"/>
        <w:numPr>
          <w:ilvl w:val="0"/>
          <w:numId w:val="1033"/>
        </w:numPr>
        <w:jc w:val="both"/>
        <w:rPr>
          <w:sz w:val="24"/>
          <w:szCs w:val="24"/>
        </w:rPr>
      </w:pPr>
      <w:r w:rsidRPr="009A666B">
        <w:rPr>
          <w:sz w:val="24"/>
          <w:szCs w:val="24"/>
        </w:rPr>
        <w:t>Den Backofen auf 200 g Umluft vorheizen.</w:t>
      </w:r>
    </w:p>
    <w:p w14:paraId="14DC908F" w14:textId="77777777" w:rsidR="00FC427A" w:rsidRPr="009A666B" w:rsidRDefault="00FC427A" w:rsidP="00B40E8C">
      <w:pPr>
        <w:pStyle w:val="ListParagraph"/>
        <w:numPr>
          <w:ilvl w:val="0"/>
          <w:numId w:val="1033"/>
        </w:numPr>
        <w:spacing w:after="120"/>
        <w:ind w:left="714" w:hanging="357"/>
        <w:contextualSpacing w:val="0"/>
        <w:jc w:val="both"/>
        <w:rPr>
          <w:sz w:val="24"/>
          <w:szCs w:val="24"/>
        </w:rPr>
      </w:pPr>
      <w:r w:rsidRPr="009A666B">
        <w:rPr>
          <w:sz w:val="24"/>
          <w:szCs w:val="24"/>
        </w:rPr>
        <w:t>Die Süßkartoffeln mit 1 EL Öl und ¼ TL Salt würze. Mit der Schnittfläche nach unten auf ein mit Backpapier bedecktes Backblech legen und 30 – 35 Minuten im Ofen rösten, bis sie sehr weich sind.</w:t>
      </w:r>
    </w:p>
    <w:p w14:paraId="6CA27565" w14:textId="77777777" w:rsidR="00FC427A" w:rsidRPr="009A666B" w:rsidRDefault="00FC427A" w:rsidP="00B40E8C">
      <w:pPr>
        <w:pStyle w:val="ListParagraph"/>
        <w:numPr>
          <w:ilvl w:val="0"/>
          <w:numId w:val="1033"/>
        </w:numPr>
        <w:spacing w:after="120"/>
        <w:ind w:left="714" w:hanging="357"/>
        <w:contextualSpacing w:val="0"/>
        <w:jc w:val="both"/>
        <w:rPr>
          <w:sz w:val="24"/>
          <w:szCs w:val="24"/>
        </w:rPr>
      </w:pPr>
      <w:r w:rsidRPr="009A666B">
        <w:rPr>
          <w:sz w:val="24"/>
          <w:szCs w:val="24"/>
        </w:rPr>
        <w:t>Während die Süßkartoffeln im Ofen sind, kann man die Salsa machen. Dafür das restliche Öl (3 EL) in eine kleine Schüssel geben und mit den übrigen Zutaten sowie einer kräftigen Prise Salz mischen.</w:t>
      </w:r>
    </w:p>
    <w:p w14:paraId="2F7E8D6B" w14:textId="77777777" w:rsidR="00FC427A" w:rsidRPr="009A666B" w:rsidRDefault="00FC427A" w:rsidP="00B40E8C">
      <w:pPr>
        <w:pStyle w:val="ListParagraph"/>
        <w:numPr>
          <w:ilvl w:val="0"/>
          <w:numId w:val="1033"/>
        </w:numPr>
        <w:spacing w:after="120"/>
        <w:ind w:left="714" w:hanging="357"/>
        <w:contextualSpacing w:val="0"/>
        <w:jc w:val="both"/>
        <w:rPr>
          <w:sz w:val="24"/>
          <w:szCs w:val="24"/>
        </w:rPr>
      </w:pPr>
      <w:r w:rsidRPr="009A666B">
        <w:rPr>
          <w:sz w:val="24"/>
          <w:szCs w:val="24"/>
        </w:rPr>
        <w:t xml:space="preserve">Sobald sie soweit abgekühlt sind, dass man sie anfassen kann (also ich deutlich eher als ihr liebe Kinderlein </w:t>
      </w:r>
      <w:r w:rsidRPr="00EE36A4">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Pr="009A666B">
        <w:rPr>
          <w:sz w:val="24"/>
          <w:szCs w:val="24"/>
        </w:rPr>
        <w:t>) die Süßkartoffeln pellen. Die Schale sollte sich leicht abziehen lassen, man kann aber auch das Fruchtfleisch mit dem Löffeln herauslösen. Das Fruchtfleisch mit 1/8 TL Salz und reichlich Pfeffer zu einem glatten Püree zerstampfen.</w:t>
      </w:r>
    </w:p>
    <w:p w14:paraId="250400BD" w14:textId="77777777" w:rsidR="00FC427A" w:rsidRDefault="00FC427A" w:rsidP="00B40E8C">
      <w:pPr>
        <w:pStyle w:val="ListParagraph"/>
        <w:numPr>
          <w:ilvl w:val="0"/>
          <w:numId w:val="1033"/>
        </w:numPr>
        <w:spacing w:after="120"/>
        <w:ind w:left="714" w:hanging="357"/>
        <w:contextualSpacing w:val="0"/>
        <w:jc w:val="both"/>
        <w:rPr>
          <w:sz w:val="24"/>
          <w:szCs w:val="24"/>
        </w:rPr>
      </w:pPr>
      <w:r w:rsidRPr="009A666B">
        <w:rPr>
          <w:sz w:val="24"/>
          <w:szCs w:val="24"/>
        </w:rPr>
        <w:t>Das Püree auf einer Platte anrichten und Mulden hineindrücken. Die Salsa gleichmäßig darauflöffeln und das Püree servieren.</w:t>
      </w:r>
    </w:p>
    <w:p w14:paraId="259D1559" w14:textId="77777777" w:rsidR="00FC427A" w:rsidRDefault="00FC427A" w:rsidP="00FC427A">
      <w:pPr>
        <w:rPr>
          <w:sz w:val="24"/>
          <w:szCs w:val="24"/>
        </w:rPr>
      </w:pPr>
      <w:r>
        <w:rPr>
          <w:sz w:val="24"/>
          <w:szCs w:val="24"/>
        </w:rPr>
        <w:br w:type="page"/>
      </w:r>
    </w:p>
    <w:p w14:paraId="09537DA5" w14:textId="77777777" w:rsidR="00AA7E94" w:rsidRDefault="00AA7E94" w:rsidP="00AA7E94">
      <w:pPr>
        <w:pStyle w:val="Heading2"/>
        <w:spacing w:after="240"/>
      </w:pPr>
      <w:r>
        <w:lastRenderedPageBreak/>
        <w:t>Curry mit Süßkartoffeln und Kichererbsen</w:t>
      </w:r>
      <w:r>
        <w:rPr>
          <w:rStyle w:val="FootnoteReference"/>
        </w:rPr>
        <w:footnoteReference w:id="933"/>
      </w:r>
      <w:r>
        <w:t xml:space="preserve"> </w:t>
      </w:r>
    </w:p>
    <w:p w14:paraId="6307DA50" w14:textId="77777777" w:rsidR="00AA7E94" w:rsidRDefault="00AA7E94" w:rsidP="00AA7E94">
      <w:pPr>
        <w:rPr>
          <w:sz w:val="24"/>
          <w:szCs w:val="24"/>
        </w:rPr>
      </w:pPr>
      <w:r w:rsidRPr="0050123A">
        <w:rPr>
          <w:sz w:val="24"/>
          <w:szCs w:val="24"/>
          <w:u w:val="single"/>
        </w:rPr>
        <w:t>Zutaten</w:t>
      </w:r>
      <w:r>
        <w:rPr>
          <w:sz w:val="24"/>
          <w:szCs w:val="24"/>
        </w:rPr>
        <w:t xml:space="preserve"> (für 2 bis 3 Personen)</w:t>
      </w:r>
    </w:p>
    <w:p w14:paraId="3F4F11D1" w14:textId="77777777" w:rsidR="00AA7E94" w:rsidRDefault="00AA7E94" w:rsidP="00AA7E94">
      <w:pPr>
        <w:rPr>
          <w:sz w:val="24"/>
          <w:szCs w:val="24"/>
        </w:rPr>
      </w:pPr>
      <w:r>
        <w:rPr>
          <w:sz w:val="24"/>
          <w:szCs w:val="24"/>
        </w:rPr>
        <w:t>1 EL Kokosöl</w:t>
      </w:r>
    </w:p>
    <w:p w14:paraId="576B6833" w14:textId="77777777" w:rsidR="00AA7E94" w:rsidRDefault="00AA7E94" w:rsidP="00AA7E94">
      <w:pPr>
        <w:rPr>
          <w:sz w:val="24"/>
          <w:szCs w:val="24"/>
        </w:rPr>
      </w:pPr>
      <w:r>
        <w:rPr>
          <w:sz w:val="24"/>
          <w:szCs w:val="24"/>
        </w:rPr>
        <w:t>1 TL Kumin (ungemahlen)</w:t>
      </w:r>
    </w:p>
    <w:p w14:paraId="4E894E3C" w14:textId="77777777" w:rsidR="00AA7E94" w:rsidRDefault="00AA7E94" w:rsidP="00AA7E94">
      <w:pPr>
        <w:rPr>
          <w:sz w:val="24"/>
          <w:szCs w:val="24"/>
        </w:rPr>
      </w:pPr>
      <w:r>
        <w:rPr>
          <w:sz w:val="24"/>
          <w:szCs w:val="24"/>
        </w:rPr>
        <w:t>3 kleine Zwiebeln</w:t>
      </w:r>
    </w:p>
    <w:p w14:paraId="048B283F" w14:textId="77777777" w:rsidR="00AA7E94" w:rsidRDefault="00AA7E94" w:rsidP="00AA7E94">
      <w:pPr>
        <w:rPr>
          <w:sz w:val="24"/>
          <w:szCs w:val="24"/>
        </w:rPr>
      </w:pPr>
      <w:r>
        <w:rPr>
          <w:sz w:val="24"/>
          <w:szCs w:val="24"/>
        </w:rPr>
        <w:t>1 Stück Ingwer (ca. 2 cm groß)</w:t>
      </w:r>
    </w:p>
    <w:p w14:paraId="6993A132" w14:textId="77777777" w:rsidR="00AA7E94" w:rsidRDefault="00AA7E94" w:rsidP="00AA7E94">
      <w:pPr>
        <w:rPr>
          <w:sz w:val="24"/>
          <w:szCs w:val="24"/>
        </w:rPr>
      </w:pPr>
      <w:r>
        <w:rPr>
          <w:sz w:val="24"/>
          <w:szCs w:val="24"/>
        </w:rPr>
        <w:t>1 kleine Chilischote ohne Kerne</w:t>
      </w:r>
    </w:p>
    <w:p w14:paraId="5F9BF0BA" w14:textId="77777777" w:rsidR="00AA7E94" w:rsidRDefault="00AA7E94" w:rsidP="00AA7E94">
      <w:pPr>
        <w:rPr>
          <w:sz w:val="24"/>
          <w:szCs w:val="24"/>
        </w:rPr>
      </w:pPr>
      <w:r>
        <w:rPr>
          <w:sz w:val="24"/>
          <w:szCs w:val="24"/>
        </w:rPr>
        <w:t>Salz</w:t>
      </w:r>
    </w:p>
    <w:p w14:paraId="7C6EE92E" w14:textId="77777777" w:rsidR="00AA7E94" w:rsidRDefault="00AA7E94" w:rsidP="00AA7E94">
      <w:pPr>
        <w:rPr>
          <w:sz w:val="24"/>
          <w:szCs w:val="24"/>
        </w:rPr>
      </w:pPr>
      <w:r>
        <w:rPr>
          <w:sz w:val="24"/>
          <w:szCs w:val="24"/>
        </w:rPr>
        <w:t>700 g Süßkartoffeln</w:t>
      </w:r>
    </w:p>
    <w:p w14:paraId="45F49334" w14:textId="77777777" w:rsidR="00AA7E94" w:rsidRDefault="00AA7E94" w:rsidP="00AA7E94">
      <w:pPr>
        <w:rPr>
          <w:sz w:val="24"/>
          <w:szCs w:val="24"/>
        </w:rPr>
      </w:pPr>
      <w:r>
        <w:rPr>
          <w:sz w:val="24"/>
          <w:szCs w:val="24"/>
        </w:rPr>
        <w:t>1 Dose geschälte Tomaten</w:t>
      </w:r>
    </w:p>
    <w:p w14:paraId="52C017B8" w14:textId="77777777" w:rsidR="00AA7E94" w:rsidRDefault="00AA7E94" w:rsidP="00AA7E94">
      <w:pPr>
        <w:rPr>
          <w:sz w:val="24"/>
          <w:szCs w:val="24"/>
        </w:rPr>
      </w:pPr>
      <w:r>
        <w:rPr>
          <w:sz w:val="24"/>
          <w:szCs w:val="24"/>
        </w:rPr>
        <w:t>1 Dose Kichererbsen</w:t>
      </w:r>
    </w:p>
    <w:p w14:paraId="2E5AC1EA" w14:textId="77777777" w:rsidR="00AA7E94" w:rsidRDefault="00AA7E94" w:rsidP="00AA7E94">
      <w:pPr>
        <w:rPr>
          <w:sz w:val="24"/>
          <w:szCs w:val="24"/>
        </w:rPr>
      </w:pPr>
      <w:r>
        <w:rPr>
          <w:sz w:val="24"/>
          <w:szCs w:val="24"/>
        </w:rPr>
        <w:t>500 ml Wasser</w:t>
      </w:r>
    </w:p>
    <w:p w14:paraId="6ACE0034" w14:textId="77777777" w:rsidR="00AA7E94" w:rsidRDefault="00AA7E94" w:rsidP="00AA7E94">
      <w:pPr>
        <w:rPr>
          <w:sz w:val="24"/>
          <w:szCs w:val="24"/>
        </w:rPr>
      </w:pPr>
      <w:r>
        <w:rPr>
          <w:sz w:val="24"/>
          <w:szCs w:val="24"/>
        </w:rPr>
        <w:t>Schale von 1 ungespritzten Orange</w:t>
      </w:r>
    </w:p>
    <w:p w14:paraId="7BEAAEB1" w14:textId="77777777" w:rsidR="00AA7E94" w:rsidRDefault="00AA7E94" w:rsidP="00AA7E94">
      <w:pPr>
        <w:rPr>
          <w:sz w:val="24"/>
          <w:szCs w:val="24"/>
        </w:rPr>
      </w:pPr>
      <w:r>
        <w:rPr>
          <w:sz w:val="24"/>
          <w:szCs w:val="24"/>
        </w:rPr>
        <w:t>Sauer Sahne oder Naturjoghurt</w:t>
      </w:r>
    </w:p>
    <w:p w14:paraId="753CBA67" w14:textId="77777777" w:rsidR="00AA7E94" w:rsidRDefault="00AA7E94" w:rsidP="00AA7E94">
      <w:pPr>
        <w:rPr>
          <w:sz w:val="24"/>
          <w:szCs w:val="24"/>
        </w:rPr>
      </w:pPr>
    </w:p>
    <w:p w14:paraId="35C7F63B" w14:textId="77777777" w:rsidR="00AA7E94" w:rsidRDefault="00AA7E94" w:rsidP="00AA7E94">
      <w:pPr>
        <w:rPr>
          <w:sz w:val="24"/>
          <w:szCs w:val="24"/>
        </w:rPr>
      </w:pPr>
      <w:r>
        <w:rPr>
          <w:sz w:val="24"/>
          <w:szCs w:val="24"/>
        </w:rPr>
        <w:t>Zubereitung:</w:t>
      </w:r>
    </w:p>
    <w:p w14:paraId="533E162A" w14:textId="77777777" w:rsidR="00AA7E94" w:rsidRPr="00506C24" w:rsidRDefault="00AA7E94" w:rsidP="00AA7E94">
      <w:pPr>
        <w:pStyle w:val="ListParagraph"/>
        <w:numPr>
          <w:ilvl w:val="0"/>
          <w:numId w:val="229"/>
        </w:numPr>
        <w:spacing w:after="120"/>
        <w:ind w:left="714" w:hanging="357"/>
        <w:contextualSpacing w:val="0"/>
        <w:jc w:val="both"/>
        <w:rPr>
          <w:sz w:val="24"/>
          <w:szCs w:val="24"/>
        </w:rPr>
      </w:pPr>
      <w:r w:rsidRPr="00506C24">
        <w:rPr>
          <w:sz w:val="24"/>
          <w:szCs w:val="24"/>
        </w:rPr>
        <w:t>Kokosöl oder neutrales Pflanzenöl in einem Topf heiß werden lassen. Kumin darin anrösten. Die Zwiebeln schälen und in feine Streifen schneiden, den Ingwer schälen, zusammen mit der Chilischote fein hacken und dazugeben. Salzen und alles etwa 5 Minuten lang dünsten.</w:t>
      </w:r>
    </w:p>
    <w:p w14:paraId="0FE53635" w14:textId="77777777" w:rsidR="00AA7E94" w:rsidRPr="00506C24" w:rsidRDefault="00AA7E94" w:rsidP="00AA7E94">
      <w:pPr>
        <w:pStyle w:val="ListParagraph"/>
        <w:numPr>
          <w:ilvl w:val="0"/>
          <w:numId w:val="229"/>
        </w:numPr>
        <w:spacing w:after="120"/>
        <w:ind w:left="714" w:hanging="357"/>
        <w:contextualSpacing w:val="0"/>
        <w:jc w:val="both"/>
        <w:rPr>
          <w:sz w:val="24"/>
          <w:szCs w:val="24"/>
        </w:rPr>
      </w:pPr>
      <w:r w:rsidRPr="00506C24">
        <w:rPr>
          <w:sz w:val="24"/>
          <w:szCs w:val="24"/>
        </w:rPr>
        <w:t>Inzwischen die Süßkartoffeln schälen, in etwa 2 cm große Würfel schneiden und in den Topf geben. Dosentomaten hinzufügen und mit dem Kochlöffel sanft zerdrücken. Dann folgen die Kichererbsen. Schließlich 500 ml Wasser dazugießen.</w:t>
      </w:r>
    </w:p>
    <w:p w14:paraId="675D46C6" w14:textId="77777777" w:rsidR="00AA7E94" w:rsidRPr="00506C24" w:rsidRDefault="00AA7E94" w:rsidP="00AA7E94">
      <w:pPr>
        <w:pStyle w:val="ListParagraph"/>
        <w:numPr>
          <w:ilvl w:val="0"/>
          <w:numId w:val="229"/>
        </w:numPr>
        <w:spacing w:after="120"/>
        <w:ind w:left="714" w:hanging="357"/>
        <w:contextualSpacing w:val="0"/>
        <w:jc w:val="both"/>
        <w:rPr>
          <w:sz w:val="24"/>
          <w:szCs w:val="24"/>
        </w:rPr>
      </w:pPr>
      <w:r w:rsidRPr="00506C24">
        <w:rPr>
          <w:sz w:val="24"/>
          <w:szCs w:val="24"/>
        </w:rPr>
        <w:t>Den Topf zudecken, und alles bei mittlerer Hitze ungefähr 35 Minuten lang köcheln lassen. Zum Schluss rührt man die fein gehackte Orangenschale unter. Das Curry mit etwas saurer Sahne oder Naturjoghurt servieren.</w:t>
      </w:r>
    </w:p>
    <w:p w14:paraId="00710AA0" w14:textId="77777777" w:rsidR="00AA7E94" w:rsidRDefault="00AA7E94" w:rsidP="00AA7E94">
      <w:pPr>
        <w:rPr>
          <w:sz w:val="24"/>
          <w:szCs w:val="24"/>
        </w:rPr>
      </w:pPr>
    </w:p>
    <w:p w14:paraId="0BB156CC" w14:textId="77777777" w:rsidR="00AA7E94" w:rsidRDefault="00AA7E94" w:rsidP="00AA7E94">
      <w:pPr>
        <w:rPr>
          <w:sz w:val="24"/>
          <w:szCs w:val="24"/>
        </w:rPr>
      </w:pPr>
      <w:r>
        <w:rPr>
          <w:sz w:val="24"/>
          <w:szCs w:val="24"/>
        </w:rPr>
        <w:br w:type="page"/>
      </w:r>
    </w:p>
    <w:p w14:paraId="31574C9A" w14:textId="4CF851C8" w:rsidR="00BF3A33" w:rsidRDefault="00BF3A33" w:rsidP="00BA4A97">
      <w:pPr>
        <w:pStyle w:val="Heading2"/>
        <w:spacing w:after="240"/>
      </w:pPr>
      <w:r>
        <w:lastRenderedPageBreak/>
        <w:t>Gerösteter Blumenkohl</w:t>
      </w:r>
      <w:r w:rsidR="001168EC">
        <w:rPr>
          <w:rStyle w:val="FootnoteReference"/>
        </w:rPr>
        <w:footnoteReference w:id="934"/>
      </w:r>
      <w:r>
        <w:t xml:space="preserve"> </w:t>
      </w:r>
    </w:p>
    <w:p w14:paraId="5FF321A2" w14:textId="6A8DD1E6" w:rsidR="00BF3A33" w:rsidRDefault="00BF3A33" w:rsidP="00BF3A33">
      <w:pPr>
        <w:jc w:val="both"/>
        <w:rPr>
          <w:sz w:val="24"/>
          <w:szCs w:val="24"/>
        </w:rPr>
      </w:pPr>
      <w:r w:rsidRPr="00BA4A97">
        <w:rPr>
          <w:sz w:val="24"/>
          <w:szCs w:val="24"/>
          <w:u w:val="single"/>
        </w:rPr>
        <w:t>Zutaten</w:t>
      </w:r>
      <w:r>
        <w:rPr>
          <w:sz w:val="24"/>
          <w:szCs w:val="24"/>
        </w:rPr>
        <w:t xml:space="preserve"> </w:t>
      </w:r>
      <w:r w:rsidR="00BA4A97">
        <w:rPr>
          <w:sz w:val="24"/>
          <w:szCs w:val="24"/>
        </w:rPr>
        <w:t>(</w:t>
      </w:r>
      <w:r>
        <w:rPr>
          <w:sz w:val="24"/>
          <w:szCs w:val="24"/>
        </w:rPr>
        <w:t>für 4 Portionen</w:t>
      </w:r>
      <w:r w:rsidR="00BA4A97">
        <w:rPr>
          <w:sz w:val="24"/>
          <w:szCs w:val="24"/>
        </w:rPr>
        <w:t>)</w:t>
      </w:r>
    </w:p>
    <w:p w14:paraId="762A3761" w14:textId="1E39CD26" w:rsidR="00FA7B84" w:rsidRDefault="00FA7B84" w:rsidP="00BF3A33">
      <w:pPr>
        <w:jc w:val="both"/>
        <w:rPr>
          <w:sz w:val="24"/>
          <w:szCs w:val="24"/>
        </w:rPr>
      </w:pPr>
      <w:r>
        <w:rPr>
          <w:sz w:val="24"/>
          <w:szCs w:val="24"/>
        </w:rPr>
        <w:t>2 große Köpfe Blumenkohl mit Blättern</w:t>
      </w:r>
    </w:p>
    <w:p w14:paraId="266FDDCD" w14:textId="77777777" w:rsidR="00FA7B84" w:rsidRDefault="00FA7B84" w:rsidP="00BF3A33">
      <w:pPr>
        <w:jc w:val="both"/>
        <w:rPr>
          <w:sz w:val="24"/>
          <w:szCs w:val="24"/>
        </w:rPr>
      </w:pPr>
      <w:r>
        <w:rPr>
          <w:sz w:val="24"/>
          <w:szCs w:val="24"/>
        </w:rPr>
        <w:t>2 Zwiebeln, geschält und geachtelt</w:t>
      </w:r>
    </w:p>
    <w:p w14:paraId="7FB9E07C" w14:textId="77777777" w:rsidR="0003568A" w:rsidRDefault="00FA7B84" w:rsidP="00BF3A33">
      <w:pPr>
        <w:jc w:val="both"/>
        <w:rPr>
          <w:sz w:val="24"/>
          <w:szCs w:val="24"/>
        </w:rPr>
      </w:pPr>
      <w:r>
        <w:rPr>
          <w:sz w:val="24"/>
          <w:szCs w:val="24"/>
        </w:rPr>
        <w:t xml:space="preserve">8 rote Chilischoten, der Länge </w:t>
      </w:r>
      <w:r w:rsidR="0003568A">
        <w:rPr>
          <w:sz w:val="24"/>
          <w:szCs w:val="24"/>
        </w:rPr>
        <w:t>nach eingeschnitten</w:t>
      </w:r>
    </w:p>
    <w:p w14:paraId="34F2D6CE" w14:textId="55C71442" w:rsidR="006457B2" w:rsidRDefault="006457B2" w:rsidP="00BF3A33">
      <w:pPr>
        <w:jc w:val="both"/>
        <w:rPr>
          <w:sz w:val="24"/>
          <w:szCs w:val="24"/>
        </w:rPr>
      </w:pPr>
      <w:r>
        <w:rPr>
          <w:sz w:val="24"/>
          <w:szCs w:val="24"/>
        </w:rPr>
        <w:t>1 Zitrone</w:t>
      </w:r>
      <w:r w:rsidR="006D7E8B">
        <w:rPr>
          <w:sz w:val="24"/>
          <w:szCs w:val="24"/>
        </w:rPr>
        <w:t>, in Spalten geschnitten zum Servieren</w:t>
      </w:r>
    </w:p>
    <w:p w14:paraId="11BA9EA9" w14:textId="7C8C0B16" w:rsidR="006D7E8B" w:rsidRDefault="006D7E8B" w:rsidP="00BF3A33">
      <w:pPr>
        <w:jc w:val="both"/>
        <w:rPr>
          <w:sz w:val="24"/>
          <w:szCs w:val="24"/>
        </w:rPr>
      </w:pPr>
      <w:r>
        <w:rPr>
          <w:sz w:val="24"/>
          <w:szCs w:val="24"/>
        </w:rPr>
        <w:t>Salz</w:t>
      </w:r>
    </w:p>
    <w:p w14:paraId="3DDFF466" w14:textId="77777777" w:rsidR="006D7E8B" w:rsidRDefault="006D7E8B" w:rsidP="00BF3A33">
      <w:pPr>
        <w:jc w:val="both"/>
        <w:rPr>
          <w:sz w:val="24"/>
          <w:szCs w:val="24"/>
        </w:rPr>
      </w:pPr>
    </w:p>
    <w:p w14:paraId="172C4ADC" w14:textId="6ABA5A77" w:rsidR="006D7E8B" w:rsidRPr="00BA4A97" w:rsidRDefault="00BA4A97" w:rsidP="00BF3A33">
      <w:pPr>
        <w:jc w:val="both"/>
        <w:rPr>
          <w:i/>
          <w:iCs/>
          <w:sz w:val="24"/>
          <w:szCs w:val="24"/>
        </w:rPr>
      </w:pPr>
      <w:r w:rsidRPr="00BA4A97">
        <w:rPr>
          <w:i/>
          <w:iCs/>
          <w:sz w:val="24"/>
          <w:szCs w:val="24"/>
        </w:rPr>
        <w:t xml:space="preserve">Für die </w:t>
      </w:r>
      <w:r w:rsidR="006D7E8B" w:rsidRPr="00BA4A97">
        <w:rPr>
          <w:i/>
          <w:iCs/>
          <w:sz w:val="24"/>
          <w:szCs w:val="24"/>
        </w:rPr>
        <w:t>Chilib</w:t>
      </w:r>
      <w:r w:rsidR="005251AA" w:rsidRPr="00BA4A97">
        <w:rPr>
          <w:i/>
          <w:iCs/>
          <w:sz w:val="24"/>
          <w:szCs w:val="24"/>
        </w:rPr>
        <w:t>u</w:t>
      </w:r>
      <w:r w:rsidR="006D7E8B" w:rsidRPr="00BA4A97">
        <w:rPr>
          <w:i/>
          <w:iCs/>
          <w:sz w:val="24"/>
          <w:szCs w:val="24"/>
        </w:rPr>
        <w:t>tter</w:t>
      </w:r>
    </w:p>
    <w:p w14:paraId="20F28BFE" w14:textId="6BE782AB" w:rsidR="006D7E8B" w:rsidRDefault="006D7E8B" w:rsidP="00BF3A33">
      <w:pPr>
        <w:jc w:val="both"/>
        <w:rPr>
          <w:sz w:val="24"/>
          <w:szCs w:val="24"/>
        </w:rPr>
      </w:pPr>
      <w:r>
        <w:rPr>
          <w:sz w:val="24"/>
          <w:szCs w:val="24"/>
        </w:rPr>
        <w:t>120 g Butter, zerlassen</w:t>
      </w:r>
    </w:p>
    <w:p w14:paraId="50EC2117" w14:textId="631C0EAD" w:rsidR="006D7E8B" w:rsidRDefault="006D7E8B" w:rsidP="00BF3A33">
      <w:pPr>
        <w:jc w:val="both"/>
        <w:rPr>
          <w:sz w:val="24"/>
          <w:szCs w:val="24"/>
        </w:rPr>
      </w:pPr>
      <w:r>
        <w:rPr>
          <w:sz w:val="24"/>
          <w:szCs w:val="24"/>
        </w:rPr>
        <w:t>110 ml Olivenöl</w:t>
      </w:r>
    </w:p>
    <w:p w14:paraId="34DE2803" w14:textId="39C361BC" w:rsidR="006D7E8B" w:rsidRDefault="006D7E8B" w:rsidP="00BF3A33">
      <w:pPr>
        <w:jc w:val="both"/>
        <w:rPr>
          <w:sz w:val="24"/>
          <w:szCs w:val="24"/>
        </w:rPr>
      </w:pPr>
      <w:r>
        <w:rPr>
          <w:sz w:val="24"/>
          <w:szCs w:val="24"/>
        </w:rPr>
        <w:t xml:space="preserve">1 ¼ EL rote </w:t>
      </w:r>
      <w:r w:rsidR="0082430F">
        <w:rPr>
          <w:sz w:val="24"/>
          <w:szCs w:val="24"/>
        </w:rPr>
        <w:t>P</w:t>
      </w:r>
      <w:r>
        <w:rPr>
          <w:sz w:val="24"/>
          <w:szCs w:val="24"/>
        </w:rPr>
        <w:t>aprikaflocken</w:t>
      </w:r>
    </w:p>
    <w:p w14:paraId="788DAB97" w14:textId="5BB04A43" w:rsidR="006D7E8B" w:rsidRDefault="006D7E8B" w:rsidP="00BF3A33">
      <w:pPr>
        <w:jc w:val="both"/>
        <w:rPr>
          <w:sz w:val="24"/>
          <w:szCs w:val="24"/>
        </w:rPr>
      </w:pPr>
      <w:r>
        <w:rPr>
          <w:sz w:val="24"/>
          <w:szCs w:val="24"/>
        </w:rPr>
        <w:t xml:space="preserve">2 ½ TL </w:t>
      </w:r>
      <w:r w:rsidR="005251AA">
        <w:rPr>
          <w:sz w:val="24"/>
          <w:szCs w:val="24"/>
        </w:rPr>
        <w:t>T</w:t>
      </w:r>
      <w:r>
        <w:rPr>
          <w:sz w:val="24"/>
          <w:szCs w:val="24"/>
        </w:rPr>
        <w:t>omatenmark</w:t>
      </w:r>
    </w:p>
    <w:p w14:paraId="1E9C0647" w14:textId="666D912D" w:rsidR="006D7E8B" w:rsidRDefault="005251AA" w:rsidP="00BF3A33">
      <w:pPr>
        <w:jc w:val="both"/>
        <w:rPr>
          <w:sz w:val="24"/>
          <w:szCs w:val="24"/>
        </w:rPr>
      </w:pPr>
      <w:r>
        <w:rPr>
          <w:sz w:val="24"/>
          <w:szCs w:val="24"/>
        </w:rPr>
        <w:t>2 TL Chiliflocken</w:t>
      </w:r>
    </w:p>
    <w:p w14:paraId="360CA0A6" w14:textId="1B93F8DD" w:rsidR="005251AA" w:rsidRDefault="005251AA" w:rsidP="00BF3A33">
      <w:pPr>
        <w:jc w:val="both"/>
        <w:rPr>
          <w:sz w:val="24"/>
          <w:szCs w:val="24"/>
        </w:rPr>
      </w:pPr>
      <w:r>
        <w:rPr>
          <w:sz w:val="24"/>
          <w:szCs w:val="24"/>
        </w:rPr>
        <w:t>90 g Rosen-Harissa</w:t>
      </w:r>
    </w:p>
    <w:p w14:paraId="730627A6" w14:textId="4CC9ADA6" w:rsidR="005251AA" w:rsidRDefault="005251AA" w:rsidP="00BF3A33">
      <w:pPr>
        <w:jc w:val="both"/>
        <w:rPr>
          <w:sz w:val="24"/>
          <w:szCs w:val="24"/>
        </w:rPr>
      </w:pPr>
      <w:r>
        <w:rPr>
          <w:sz w:val="24"/>
          <w:szCs w:val="24"/>
        </w:rPr>
        <w:t>3 Knoblauchzehen, zerdrückt</w:t>
      </w:r>
    </w:p>
    <w:p w14:paraId="5263B066" w14:textId="708A485A" w:rsidR="005251AA" w:rsidRDefault="005251AA" w:rsidP="00BF3A33">
      <w:pPr>
        <w:jc w:val="both"/>
        <w:rPr>
          <w:sz w:val="24"/>
          <w:szCs w:val="24"/>
        </w:rPr>
      </w:pPr>
      <w:r>
        <w:rPr>
          <w:sz w:val="24"/>
          <w:szCs w:val="24"/>
        </w:rPr>
        <w:t>1,5 TL Zucker</w:t>
      </w:r>
    </w:p>
    <w:p w14:paraId="0CF108E4" w14:textId="77777777" w:rsidR="005251AA" w:rsidRDefault="005251AA" w:rsidP="00BF3A33">
      <w:pPr>
        <w:jc w:val="both"/>
        <w:rPr>
          <w:sz w:val="24"/>
          <w:szCs w:val="24"/>
        </w:rPr>
      </w:pPr>
    </w:p>
    <w:p w14:paraId="38BD5BEB" w14:textId="47009389" w:rsidR="00247B13" w:rsidRDefault="00247B13" w:rsidP="00BF3A33">
      <w:pPr>
        <w:jc w:val="both"/>
        <w:rPr>
          <w:sz w:val="24"/>
          <w:szCs w:val="24"/>
        </w:rPr>
      </w:pPr>
      <w:r>
        <w:rPr>
          <w:sz w:val="24"/>
          <w:szCs w:val="24"/>
        </w:rPr>
        <w:t>Zubereitung:</w:t>
      </w:r>
    </w:p>
    <w:p w14:paraId="0157556B" w14:textId="77777777" w:rsidR="002C2582" w:rsidRDefault="006F1892" w:rsidP="00B40E8C">
      <w:pPr>
        <w:pStyle w:val="ListParagraph"/>
        <w:numPr>
          <w:ilvl w:val="0"/>
          <w:numId w:val="1523"/>
        </w:numPr>
        <w:spacing w:after="120"/>
        <w:ind w:left="714" w:hanging="357"/>
        <w:contextualSpacing w:val="0"/>
        <w:jc w:val="both"/>
        <w:rPr>
          <w:sz w:val="24"/>
          <w:szCs w:val="24"/>
        </w:rPr>
      </w:pPr>
      <w:r w:rsidRPr="002C2582">
        <w:rPr>
          <w:sz w:val="24"/>
          <w:szCs w:val="24"/>
        </w:rPr>
        <w:t>Die Blume</w:t>
      </w:r>
      <w:r w:rsidR="0099344C" w:rsidRPr="002C2582">
        <w:rPr>
          <w:sz w:val="24"/>
          <w:szCs w:val="24"/>
        </w:rPr>
        <w:t>n</w:t>
      </w:r>
      <w:r w:rsidRPr="002C2582">
        <w:rPr>
          <w:sz w:val="24"/>
          <w:szCs w:val="24"/>
        </w:rPr>
        <w:t>kohlblätter so stutzen, dass jeweils 5 cm des eigen</w:t>
      </w:r>
      <w:r w:rsidR="0099344C" w:rsidRPr="002C2582">
        <w:rPr>
          <w:sz w:val="24"/>
          <w:szCs w:val="24"/>
        </w:rPr>
        <w:t>tl</w:t>
      </w:r>
      <w:r w:rsidRPr="002C2582">
        <w:rPr>
          <w:sz w:val="24"/>
          <w:szCs w:val="24"/>
        </w:rPr>
        <w:t xml:space="preserve">ichen Blumenkohls frei liegen. Beide Köpfe längs </w:t>
      </w:r>
      <w:r w:rsidR="0099344C" w:rsidRPr="002C2582">
        <w:rPr>
          <w:sz w:val="24"/>
          <w:szCs w:val="24"/>
        </w:rPr>
        <w:t>vierteln; die Blätter sollen unbedingt am Strunk bleiben.</w:t>
      </w:r>
    </w:p>
    <w:p w14:paraId="4AEB801A" w14:textId="5DAAED1D" w:rsidR="0099344C" w:rsidRPr="002C2582" w:rsidRDefault="0099344C" w:rsidP="00B40E8C">
      <w:pPr>
        <w:pStyle w:val="ListParagraph"/>
        <w:numPr>
          <w:ilvl w:val="0"/>
          <w:numId w:val="1523"/>
        </w:numPr>
        <w:spacing w:after="120"/>
        <w:ind w:left="714" w:hanging="357"/>
        <w:contextualSpacing w:val="0"/>
        <w:jc w:val="both"/>
        <w:rPr>
          <w:sz w:val="24"/>
          <w:szCs w:val="24"/>
        </w:rPr>
      </w:pPr>
      <w:r w:rsidRPr="002C2582">
        <w:rPr>
          <w:sz w:val="24"/>
          <w:szCs w:val="24"/>
        </w:rPr>
        <w:t xml:space="preserve">In einem sehr großen </w:t>
      </w:r>
      <w:r w:rsidR="00274C15" w:rsidRPr="002C2582">
        <w:rPr>
          <w:sz w:val="24"/>
          <w:szCs w:val="24"/>
        </w:rPr>
        <w:t>Topf reichlich gesalzenes Wasser aufkochen. Die Blumenkohlviertel darin 2 Minuten blanchieren</w:t>
      </w:r>
      <w:r w:rsidR="00F307AC" w:rsidRPr="002C2582">
        <w:rPr>
          <w:sz w:val="24"/>
          <w:szCs w:val="24"/>
        </w:rPr>
        <w:t>. Die Blumenkohlstücke in ein Sieb geben und gut abtropfen lassen. Den Backofen auf 180 Grad (Umluft) vorheizen.</w:t>
      </w:r>
    </w:p>
    <w:p w14:paraId="6E8F07A1" w14:textId="3B6399AC" w:rsidR="00F307AC" w:rsidRPr="00F307AC" w:rsidRDefault="00F307AC" w:rsidP="00B40E8C">
      <w:pPr>
        <w:pStyle w:val="ListParagraph"/>
        <w:numPr>
          <w:ilvl w:val="0"/>
          <w:numId w:val="1523"/>
        </w:numPr>
        <w:spacing w:after="120"/>
        <w:ind w:left="714" w:hanging="357"/>
        <w:contextualSpacing w:val="0"/>
        <w:jc w:val="both"/>
        <w:rPr>
          <w:sz w:val="24"/>
          <w:szCs w:val="24"/>
        </w:rPr>
      </w:pPr>
      <w:r w:rsidRPr="00F307AC">
        <w:rPr>
          <w:sz w:val="24"/>
          <w:szCs w:val="24"/>
        </w:rPr>
        <w:t xml:space="preserve">Die Zutaten für die Chilibutter in einer kleinen Schüssel mit 1 TL Salz verrühren. Blumenkohlviertel, Zwiebeln und Chilischoten auf ein mit Backpapier bedecktes Blech legen und mit der Chilibutter begießen. Sorgfältig mischen, bis alles gut überzogen ist. Die Blumenkohlviertel so arrangieren, dass zwischen ihnen so viel Abstand wie möglich ist; eine Schnittfläche sollte jeweils unten sein, die Blätter sind also der Hitze ausgesetzt. 30 Minuten rösten, großzügig mit Garsud und Chilibutter bestreichen und die Ofentemperatur auf 170 Grad (Umluft) reduzieren. Das Gemüse weitere 35-40 </w:t>
      </w:r>
      <w:r w:rsidRPr="00F307AC">
        <w:rPr>
          <w:sz w:val="24"/>
          <w:szCs w:val="24"/>
        </w:rPr>
        <w:lastRenderedPageBreak/>
        <w:t>Minuten rösten, dabei zweimal mit der Garflüssigkeit bestreichen, bis der Blumenkohl schön gebräunt ist und die Blätter knusprig sind.</w:t>
      </w:r>
    </w:p>
    <w:p w14:paraId="00E0CAA7" w14:textId="34F37B87" w:rsidR="00F307AC" w:rsidRPr="00F307AC" w:rsidRDefault="00F307AC" w:rsidP="00B40E8C">
      <w:pPr>
        <w:pStyle w:val="ListParagraph"/>
        <w:numPr>
          <w:ilvl w:val="0"/>
          <w:numId w:val="1523"/>
        </w:numPr>
        <w:spacing w:after="120"/>
        <w:contextualSpacing w:val="0"/>
        <w:jc w:val="both"/>
        <w:rPr>
          <w:sz w:val="24"/>
          <w:szCs w:val="24"/>
        </w:rPr>
      </w:pPr>
      <w:r w:rsidRPr="00F307AC">
        <w:rPr>
          <w:sz w:val="24"/>
          <w:szCs w:val="24"/>
        </w:rPr>
        <w:t>Alles auf einer Platte anrichten, die Chilibutter mit den gebräunten Aromaten vom Blech dazugeben. Sofort mit Zitronenspalten servieren.</w:t>
      </w:r>
    </w:p>
    <w:p w14:paraId="2D86951E" w14:textId="0EA06B50" w:rsidR="005251AA" w:rsidRDefault="002C2582" w:rsidP="002C2582">
      <w:pPr>
        <w:rPr>
          <w:sz w:val="24"/>
          <w:szCs w:val="24"/>
        </w:rPr>
      </w:pPr>
      <w:r>
        <w:rPr>
          <w:sz w:val="24"/>
          <w:szCs w:val="24"/>
        </w:rPr>
        <w:br w:type="page"/>
      </w:r>
    </w:p>
    <w:p w14:paraId="468426A1" w14:textId="77777777" w:rsidR="00A8124A" w:rsidRDefault="00A8124A" w:rsidP="00A8124A">
      <w:pPr>
        <w:pStyle w:val="Heading2"/>
        <w:spacing w:after="240"/>
      </w:pPr>
      <w:r>
        <w:lastRenderedPageBreak/>
        <w:t>Blumenkohl – Korma mit gerösteten Rosinen - Gobhi korma</w:t>
      </w:r>
      <w:r>
        <w:rPr>
          <w:rStyle w:val="FootnoteReference"/>
        </w:rPr>
        <w:footnoteReference w:id="935"/>
      </w:r>
      <w:r>
        <w:t xml:space="preserve"> </w:t>
      </w:r>
    </w:p>
    <w:p w14:paraId="56CAC94D" w14:textId="77777777" w:rsidR="00A8124A" w:rsidRDefault="00A8124A" w:rsidP="00A8124A">
      <w:pPr>
        <w:rPr>
          <w:sz w:val="24"/>
          <w:szCs w:val="24"/>
        </w:rPr>
      </w:pPr>
      <w:r w:rsidRPr="00380E45">
        <w:rPr>
          <w:sz w:val="24"/>
          <w:szCs w:val="24"/>
          <w:u w:val="single"/>
        </w:rPr>
        <w:t>Zutaten</w:t>
      </w:r>
      <w:r>
        <w:rPr>
          <w:sz w:val="24"/>
          <w:szCs w:val="24"/>
        </w:rPr>
        <w:t xml:space="preserve"> (für 4 Portionen)</w:t>
      </w:r>
    </w:p>
    <w:p w14:paraId="3C996E82" w14:textId="77777777" w:rsidR="00A8124A" w:rsidRDefault="00A8124A" w:rsidP="00A8124A">
      <w:pPr>
        <w:rPr>
          <w:sz w:val="24"/>
          <w:szCs w:val="24"/>
        </w:rPr>
      </w:pPr>
      <w:r>
        <w:rPr>
          <w:sz w:val="24"/>
          <w:szCs w:val="24"/>
        </w:rPr>
        <w:t>2 große Köpfe Blumenkohl (ca. 1,6 kg)</w:t>
      </w:r>
    </w:p>
    <w:p w14:paraId="65313B67" w14:textId="77777777" w:rsidR="00A8124A" w:rsidRDefault="00A8124A" w:rsidP="00A8124A">
      <w:pPr>
        <w:rPr>
          <w:sz w:val="24"/>
          <w:szCs w:val="24"/>
        </w:rPr>
      </w:pPr>
      <w:r>
        <w:rPr>
          <w:sz w:val="24"/>
          <w:szCs w:val="24"/>
        </w:rPr>
        <w:t>2 große Gemüsezwiebeln, in dünne Streifen geschnitten</w:t>
      </w:r>
    </w:p>
    <w:p w14:paraId="2CC0D7E1" w14:textId="77777777" w:rsidR="00A8124A" w:rsidRDefault="00A8124A" w:rsidP="00A8124A">
      <w:pPr>
        <w:rPr>
          <w:sz w:val="24"/>
          <w:szCs w:val="24"/>
        </w:rPr>
      </w:pPr>
      <w:r>
        <w:rPr>
          <w:sz w:val="24"/>
          <w:szCs w:val="24"/>
        </w:rPr>
        <w:t>6 Knoblauchzehen</w:t>
      </w:r>
    </w:p>
    <w:p w14:paraId="7D269712" w14:textId="77777777" w:rsidR="00A8124A" w:rsidRDefault="00A8124A" w:rsidP="00A8124A">
      <w:pPr>
        <w:rPr>
          <w:sz w:val="24"/>
          <w:szCs w:val="24"/>
        </w:rPr>
      </w:pPr>
      <w:r>
        <w:rPr>
          <w:sz w:val="24"/>
          <w:szCs w:val="24"/>
        </w:rPr>
        <w:t>1 Stück Ingwer (6 cm), geschält</w:t>
      </w:r>
    </w:p>
    <w:p w14:paraId="4C7E808E" w14:textId="77777777" w:rsidR="00A8124A" w:rsidRDefault="00A8124A" w:rsidP="00A8124A">
      <w:pPr>
        <w:rPr>
          <w:sz w:val="24"/>
          <w:szCs w:val="24"/>
        </w:rPr>
      </w:pPr>
      <w:r>
        <w:rPr>
          <w:sz w:val="24"/>
          <w:szCs w:val="24"/>
        </w:rPr>
        <w:t>¾ TL gemahlener Kardamom</w:t>
      </w:r>
    </w:p>
    <w:p w14:paraId="2C169A88" w14:textId="77777777" w:rsidR="00A8124A" w:rsidRDefault="00A8124A" w:rsidP="00A8124A">
      <w:pPr>
        <w:rPr>
          <w:sz w:val="24"/>
          <w:szCs w:val="24"/>
        </w:rPr>
      </w:pPr>
      <w:r>
        <w:rPr>
          <w:sz w:val="24"/>
          <w:szCs w:val="24"/>
        </w:rPr>
        <w:t>1 TL schwarzer Pfeffer gemahlen</w:t>
      </w:r>
    </w:p>
    <w:p w14:paraId="7A33302A" w14:textId="77777777" w:rsidR="00A8124A" w:rsidRDefault="00A8124A" w:rsidP="00A8124A">
      <w:pPr>
        <w:rPr>
          <w:sz w:val="24"/>
          <w:szCs w:val="24"/>
        </w:rPr>
      </w:pPr>
      <w:r>
        <w:rPr>
          <w:sz w:val="24"/>
          <w:szCs w:val="24"/>
        </w:rPr>
        <w:t>2 TL Garam masala</w:t>
      </w:r>
    </w:p>
    <w:p w14:paraId="18CBB684" w14:textId="77777777" w:rsidR="00A8124A" w:rsidRDefault="00A8124A" w:rsidP="00A8124A">
      <w:pPr>
        <w:rPr>
          <w:sz w:val="24"/>
          <w:szCs w:val="24"/>
        </w:rPr>
      </w:pPr>
      <w:r>
        <w:rPr>
          <w:sz w:val="24"/>
          <w:szCs w:val="24"/>
        </w:rPr>
        <w:t>½ TL Cayennepfeffer</w:t>
      </w:r>
    </w:p>
    <w:p w14:paraId="5A25B826" w14:textId="77777777" w:rsidR="00A8124A" w:rsidRDefault="00A8124A" w:rsidP="00A8124A">
      <w:pPr>
        <w:rPr>
          <w:sz w:val="24"/>
          <w:szCs w:val="24"/>
        </w:rPr>
      </w:pPr>
      <w:r>
        <w:rPr>
          <w:sz w:val="24"/>
          <w:szCs w:val="24"/>
        </w:rPr>
        <w:t>100 g gemahlene Mandeln</w:t>
      </w:r>
    </w:p>
    <w:p w14:paraId="74166D9B" w14:textId="77777777" w:rsidR="00A8124A" w:rsidRDefault="00A8124A" w:rsidP="00A8124A">
      <w:pPr>
        <w:rPr>
          <w:sz w:val="24"/>
          <w:szCs w:val="24"/>
        </w:rPr>
      </w:pPr>
      <w:r>
        <w:rPr>
          <w:sz w:val="24"/>
          <w:szCs w:val="24"/>
        </w:rPr>
        <w:t>2 EL flüssiger Honig</w:t>
      </w:r>
    </w:p>
    <w:p w14:paraId="1B77D16A" w14:textId="77777777" w:rsidR="00A8124A" w:rsidRDefault="00A8124A" w:rsidP="00A8124A">
      <w:pPr>
        <w:rPr>
          <w:sz w:val="24"/>
          <w:szCs w:val="24"/>
        </w:rPr>
      </w:pPr>
      <w:r>
        <w:rPr>
          <w:sz w:val="24"/>
          <w:szCs w:val="24"/>
        </w:rPr>
        <w:t>500 g griechischer Joghurt</w:t>
      </w:r>
    </w:p>
    <w:p w14:paraId="5EA99DF5" w14:textId="77777777" w:rsidR="00A8124A" w:rsidRDefault="00A8124A" w:rsidP="00A8124A">
      <w:pPr>
        <w:rPr>
          <w:sz w:val="24"/>
          <w:szCs w:val="24"/>
        </w:rPr>
      </w:pPr>
      <w:r>
        <w:rPr>
          <w:sz w:val="24"/>
          <w:szCs w:val="24"/>
        </w:rPr>
        <w:t>200 – 300 ml Milch</w:t>
      </w:r>
    </w:p>
    <w:p w14:paraId="2C1DA0AA" w14:textId="77777777" w:rsidR="00A8124A" w:rsidRDefault="00A8124A" w:rsidP="00A8124A">
      <w:pPr>
        <w:rPr>
          <w:sz w:val="24"/>
          <w:szCs w:val="24"/>
        </w:rPr>
      </w:pPr>
      <w:r>
        <w:rPr>
          <w:sz w:val="24"/>
          <w:szCs w:val="24"/>
        </w:rPr>
        <w:t>1 Handvoll Rosinen</w:t>
      </w:r>
    </w:p>
    <w:p w14:paraId="07A95960" w14:textId="77777777" w:rsidR="00A8124A" w:rsidRDefault="00A8124A" w:rsidP="00A8124A">
      <w:pPr>
        <w:rPr>
          <w:sz w:val="24"/>
          <w:szCs w:val="24"/>
        </w:rPr>
      </w:pPr>
      <w:r>
        <w:rPr>
          <w:sz w:val="24"/>
          <w:szCs w:val="24"/>
        </w:rPr>
        <w:t>1 Handvoll Mandelsplitter</w:t>
      </w:r>
    </w:p>
    <w:p w14:paraId="06D67386" w14:textId="77777777" w:rsidR="00A8124A" w:rsidRDefault="00A8124A" w:rsidP="00A8124A">
      <w:pPr>
        <w:rPr>
          <w:sz w:val="24"/>
          <w:szCs w:val="24"/>
        </w:rPr>
      </w:pPr>
    </w:p>
    <w:p w14:paraId="6C1A7F45" w14:textId="77777777" w:rsidR="00A8124A" w:rsidRDefault="00A8124A" w:rsidP="00A8124A">
      <w:pPr>
        <w:rPr>
          <w:sz w:val="24"/>
          <w:szCs w:val="24"/>
        </w:rPr>
      </w:pPr>
      <w:r>
        <w:rPr>
          <w:sz w:val="24"/>
          <w:szCs w:val="24"/>
        </w:rPr>
        <w:t>Zubereitung:</w:t>
      </w:r>
    </w:p>
    <w:p w14:paraId="4F915E9F" w14:textId="77777777" w:rsidR="00A8124A" w:rsidRPr="00256F32" w:rsidRDefault="00A8124A" w:rsidP="00B40E8C">
      <w:pPr>
        <w:pStyle w:val="ListParagraph"/>
        <w:numPr>
          <w:ilvl w:val="0"/>
          <w:numId w:val="1339"/>
        </w:numPr>
        <w:spacing w:after="120"/>
        <w:ind w:left="714" w:hanging="357"/>
        <w:contextualSpacing w:val="0"/>
        <w:jc w:val="both"/>
        <w:rPr>
          <w:sz w:val="24"/>
          <w:szCs w:val="24"/>
        </w:rPr>
      </w:pPr>
      <w:r w:rsidRPr="00256F32">
        <w:rPr>
          <w:sz w:val="24"/>
          <w:szCs w:val="24"/>
        </w:rPr>
        <w:t>Den Backofen auf 180 Grad vorheizen und zwei Backbleche mit Backpapier belegen.</w:t>
      </w:r>
    </w:p>
    <w:p w14:paraId="16E7CA9D" w14:textId="77777777" w:rsidR="00A8124A" w:rsidRPr="00256F32" w:rsidRDefault="00A8124A" w:rsidP="00B40E8C">
      <w:pPr>
        <w:pStyle w:val="ListParagraph"/>
        <w:numPr>
          <w:ilvl w:val="0"/>
          <w:numId w:val="1339"/>
        </w:numPr>
        <w:spacing w:after="120"/>
        <w:ind w:left="714" w:hanging="357"/>
        <w:contextualSpacing w:val="0"/>
        <w:jc w:val="both"/>
        <w:rPr>
          <w:sz w:val="24"/>
          <w:szCs w:val="24"/>
        </w:rPr>
      </w:pPr>
      <w:r w:rsidRPr="00256F32">
        <w:rPr>
          <w:sz w:val="24"/>
          <w:szCs w:val="24"/>
        </w:rPr>
        <w:t>Den Blumenkohl in mundgerechte Röschen brechen. Die Röschen in eine große Schüssel geben, mit 4 EL Öl beträufeln und mit 1 TL Salz bestreuen. Mit den Händen vermengen, dann in einer Lage auf die Backbleche verteilen. Etwa 30 – 40 Minuten backen, bis die Röschen zart und schön gebräunt sind. Alle 10 Minuten überprüfen, sonst mit Alufolie abdecken.</w:t>
      </w:r>
    </w:p>
    <w:p w14:paraId="55549C23" w14:textId="77777777" w:rsidR="00A8124A" w:rsidRPr="00256F32" w:rsidRDefault="00A8124A" w:rsidP="00B40E8C">
      <w:pPr>
        <w:pStyle w:val="ListParagraph"/>
        <w:numPr>
          <w:ilvl w:val="0"/>
          <w:numId w:val="1339"/>
        </w:numPr>
        <w:spacing w:after="120"/>
        <w:ind w:left="714" w:hanging="357"/>
        <w:contextualSpacing w:val="0"/>
        <w:jc w:val="both"/>
        <w:rPr>
          <w:sz w:val="24"/>
          <w:szCs w:val="24"/>
        </w:rPr>
      </w:pPr>
      <w:r w:rsidRPr="00256F32">
        <w:rPr>
          <w:sz w:val="24"/>
          <w:szCs w:val="24"/>
        </w:rPr>
        <w:t>3 EL Öl in einer großen Pfanne erhitzen und die Zwiebeln hineingeben. Bei mittlerer Hitze 12 – 15 Minuten anbraten bis sie weich sind und bräunen. Den Knoblauch dazupressen und den Ingwer hineinreiben. Einige Minuten braten, dann Kardamom, Pfeffer, Garam masala, Cayennepfeffer, gemahlene Mandeln, Honig und ca. 1 ¼ TL Salz hinzugeben. Weiter 3 Minuten unter Rühren garen und danach den Joghurt unterheben.</w:t>
      </w:r>
    </w:p>
    <w:p w14:paraId="29F6BFE9" w14:textId="77777777" w:rsidR="00A8124A" w:rsidRPr="00256F32" w:rsidRDefault="00A8124A" w:rsidP="00B40E8C">
      <w:pPr>
        <w:pStyle w:val="ListParagraph"/>
        <w:numPr>
          <w:ilvl w:val="0"/>
          <w:numId w:val="1339"/>
        </w:numPr>
        <w:spacing w:after="120"/>
        <w:ind w:left="714" w:hanging="357"/>
        <w:contextualSpacing w:val="0"/>
        <w:jc w:val="both"/>
        <w:rPr>
          <w:sz w:val="24"/>
          <w:szCs w:val="24"/>
        </w:rPr>
      </w:pPr>
      <w:r w:rsidRPr="00256F32">
        <w:rPr>
          <w:sz w:val="24"/>
          <w:szCs w:val="24"/>
        </w:rPr>
        <w:t xml:space="preserve">Die Temperatur reduzieren und 10 Minuten köcheln lassen, bis die Sauce eine satte goldgelbe Farbe annimmt. Den gebackenen Blumenkohl hineingeben und umrühren, </w:t>
      </w:r>
      <w:r w:rsidRPr="00256F32">
        <w:rPr>
          <w:sz w:val="24"/>
          <w:szCs w:val="24"/>
        </w:rPr>
        <w:lastRenderedPageBreak/>
        <w:t>bis alle Röschen mit der Sauce überzogen sind. Die Sauce mit Milch verdünnen und erneut erhitzen. Abschmecken.</w:t>
      </w:r>
    </w:p>
    <w:p w14:paraId="7A2D1546" w14:textId="77777777" w:rsidR="00A8124A" w:rsidRPr="00256F32" w:rsidRDefault="00A8124A" w:rsidP="00B40E8C">
      <w:pPr>
        <w:pStyle w:val="ListParagraph"/>
        <w:numPr>
          <w:ilvl w:val="0"/>
          <w:numId w:val="1339"/>
        </w:numPr>
        <w:spacing w:after="120"/>
        <w:contextualSpacing w:val="0"/>
        <w:jc w:val="both"/>
        <w:rPr>
          <w:sz w:val="24"/>
          <w:szCs w:val="24"/>
        </w:rPr>
      </w:pPr>
      <w:r w:rsidRPr="00256F32">
        <w:rPr>
          <w:sz w:val="24"/>
          <w:szCs w:val="24"/>
        </w:rPr>
        <w:t>Eine kleine Pfanne erhitzen die Rosinen und die Mandelsplitter hineingeben. Bei mittlerer Hitze unter Rühren anrösten, bis die Rosinen dunkel werden und aufquellen und die Mandeln goldbraun sind, dann vom Herd nehmen.</w:t>
      </w:r>
    </w:p>
    <w:p w14:paraId="2E961125" w14:textId="77777777" w:rsidR="00A8124A" w:rsidRPr="00256F32" w:rsidRDefault="00A8124A" w:rsidP="00B40E8C">
      <w:pPr>
        <w:pStyle w:val="ListParagraph"/>
        <w:numPr>
          <w:ilvl w:val="0"/>
          <w:numId w:val="1339"/>
        </w:numPr>
        <w:spacing w:after="120"/>
        <w:contextualSpacing w:val="0"/>
        <w:jc w:val="both"/>
        <w:rPr>
          <w:sz w:val="24"/>
          <w:szCs w:val="24"/>
        </w:rPr>
      </w:pPr>
      <w:r w:rsidRPr="00256F32">
        <w:rPr>
          <w:sz w:val="24"/>
          <w:szCs w:val="24"/>
        </w:rPr>
        <w:t>Den Blumenkohl mit Rosinen und gerösteten Mandeln bestreuen und mit Reis oder Chapati servieren.</w:t>
      </w:r>
    </w:p>
    <w:p w14:paraId="4E1C95E0" w14:textId="77777777" w:rsidR="00A8124A" w:rsidRDefault="00A8124A" w:rsidP="00A8124A">
      <w:pPr>
        <w:rPr>
          <w:sz w:val="24"/>
          <w:szCs w:val="24"/>
        </w:rPr>
      </w:pPr>
    </w:p>
    <w:p w14:paraId="39AE9F9F" w14:textId="77777777" w:rsidR="00A8124A" w:rsidRDefault="00A8124A" w:rsidP="00A8124A">
      <w:pPr>
        <w:rPr>
          <w:sz w:val="24"/>
          <w:szCs w:val="24"/>
        </w:rPr>
      </w:pPr>
      <w:r>
        <w:rPr>
          <w:sz w:val="24"/>
          <w:szCs w:val="24"/>
        </w:rPr>
        <w:br w:type="page"/>
      </w:r>
    </w:p>
    <w:p w14:paraId="7B2E6A27" w14:textId="77777777" w:rsidR="00A8124A" w:rsidRDefault="00A8124A" w:rsidP="00A8124A">
      <w:pPr>
        <w:pStyle w:val="Heading2"/>
        <w:spacing w:after="240"/>
      </w:pPr>
      <w:r>
        <w:lastRenderedPageBreak/>
        <w:t>Blumenkohl mussalam - Gobhi mussalam</w:t>
      </w:r>
      <w:r>
        <w:rPr>
          <w:rStyle w:val="FootnoteReference"/>
        </w:rPr>
        <w:footnoteReference w:id="936"/>
      </w:r>
      <w:r>
        <w:t xml:space="preserve"> </w:t>
      </w:r>
    </w:p>
    <w:p w14:paraId="3EAB60BD" w14:textId="77777777" w:rsidR="00A8124A" w:rsidRDefault="00A8124A" w:rsidP="00A8124A">
      <w:pPr>
        <w:rPr>
          <w:sz w:val="24"/>
          <w:szCs w:val="24"/>
        </w:rPr>
      </w:pPr>
      <w:r w:rsidRPr="007F6A1A">
        <w:rPr>
          <w:sz w:val="24"/>
          <w:szCs w:val="24"/>
          <w:u w:val="single"/>
        </w:rPr>
        <w:t>Zutaten</w:t>
      </w:r>
      <w:r>
        <w:rPr>
          <w:sz w:val="24"/>
          <w:szCs w:val="24"/>
        </w:rPr>
        <w:t xml:space="preserve"> (für 4 Portionen)</w:t>
      </w:r>
    </w:p>
    <w:p w14:paraId="4FAB1531" w14:textId="77777777" w:rsidR="00A8124A" w:rsidRDefault="00A8124A" w:rsidP="00A8124A">
      <w:pPr>
        <w:rPr>
          <w:sz w:val="24"/>
          <w:szCs w:val="24"/>
        </w:rPr>
      </w:pPr>
      <w:r>
        <w:rPr>
          <w:sz w:val="24"/>
          <w:szCs w:val="24"/>
        </w:rPr>
        <w:t>1 sehr großer Blumenkohl (ca. 1,2 kg)</w:t>
      </w:r>
    </w:p>
    <w:p w14:paraId="7158CD2B" w14:textId="77777777" w:rsidR="00A8124A" w:rsidRDefault="00A8124A" w:rsidP="00A8124A">
      <w:pPr>
        <w:rPr>
          <w:sz w:val="24"/>
          <w:szCs w:val="24"/>
        </w:rPr>
      </w:pPr>
      <w:r>
        <w:rPr>
          <w:sz w:val="24"/>
          <w:szCs w:val="24"/>
        </w:rPr>
        <w:t>Rapsöl</w:t>
      </w:r>
    </w:p>
    <w:p w14:paraId="76C3D8B0" w14:textId="77777777" w:rsidR="00A8124A" w:rsidRDefault="00A8124A" w:rsidP="00A8124A">
      <w:pPr>
        <w:rPr>
          <w:sz w:val="24"/>
          <w:szCs w:val="24"/>
        </w:rPr>
      </w:pPr>
      <w:r>
        <w:rPr>
          <w:sz w:val="24"/>
          <w:szCs w:val="24"/>
        </w:rPr>
        <w:t>Salz, Pfeffer</w:t>
      </w:r>
    </w:p>
    <w:p w14:paraId="525CD1B2" w14:textId="77777777" w:rsidR="00A8124A" w:rsidRDefault="00A8124A" w:rsidP="00A8124A">
      <w:pPr>
        <w:rPr>
          <w:sz w:val="24"/>
          <w:szCs w:val="24"/>
        </w:rPr>
      </w:pPr>
      <w:r>
        <w:rPr>
          <w:sz w:val="24"/>
          <w:szCs w:val="24"/>
        </w:rPr>
        <w:t>60 g Butter</w:t>
      </w:r>
    </w:p>
    <w:p w14:paraId="4DE579F2" w14:textId="77777777" w:rsidR="00A8124A" w:rsidRDefault="00A8124A" w:rsidP="00A8124A">
      <w:pPr>
        <w:rPr>
          <w:sz w:val="24"/>
          <w:szCs w:val="24"/>
        </w:rPr>
      </w:pPr>
      <w:r>
        <w:rPr>
          <w:sz w:val="24"/>
          <w:szCs w:val="24"/>
        </w:rPr>
        <w:t>2 Zwiebeln, fein gehackt</w:t>
      </w:r>
    </w:p>
    <w:p w14:paraId="77842269" w14:textId="77777777" w:rsidR="00A8124A" w:rsidRDefault="00A8124A" w:rsidP="00A8124A">
      <w:pPr>
        <w:rPr>
          <w:sz w:val="24"/>
          <w:szCs w:val="24"/>
        </w:rPr>
      </w:pPr>
      <w:r>
        <w:rPr>
          <w:sz w:val="24"/>
          <w:szCs w:val="24"/>
        </w:rPr>
        <w:t>1 Stück Ingwer (4 cm), geschält und gerieben</w:t>
      </w:r>
    </w:p>
    <w:p w14:paraId="23290CC2" w14:textId="77777777" w:rsidR="00A8124A" w:rsidRDefault="00A8124A" w:rsidP="00A8124A">
      <w:pPr>
        <w:rPr>
          <w:sz w:val="24"/>
          <w:szCs w:val="24"/>
        </w:rPr>
      </w:pPr>
      <w:r>
        <w:rPr>
          <w:sz w:val="24"/>
          <w:szCs w:val="24"/>
        </w:rPr>
        <w:t>6 Knoblauchzehen, zerdrückt</w:t>
      </w:r>
    </w:p>
    <w:p w14:paraId="78DB36A1" w14:textId="77777777" w:rsidR="00A8124A" w:rsidRDefault="00A8124A" w:rsidP="00A8124A">
      <w:pPr>
        <w:rPr>
          <w:sz w:val="24"/>
          <w:szCs w:val="24"/>
        </w:rPr>
      </w:pPr>
      <w:r>
        <w:rPr>
          <w:sz w:val="24"/>
          <w:szCs w:val="24"/>
        </w:rPr>
        <w:t>2 Dosen Eiertomaten</w:t>
      </w:r>
    </w:p>
    <w:p w14:paraId="0CCBBB9F" w14:textId="77777777" w:rsidR="00A8124A" w:rsidRDefault="00A8124A" w:rsidP="00A8124A">
      <w:pPr>
        <w:rPr>
          <w:sz w:val="24"/>
          <w:szCs w:val="24"/>
        </w:rPr>
      </w:pPr>
      <w:r>
        <w:rPr>
          <w:sz w:val="24"/>
          <w:szCs w:val="24"/>
        </w:rPr>
        <w:t>40 g gemahlene Mandeln</w:t>
      </w:r>
    </w:p>
    <w:p w14:paraId="7EE9836C" w14:textId="77777777" w:rsidR="00A8124A" w:rsidRDefault="00A8124A" w:rsidP="00A8124A">
      <w:pPr>
        <w:rPr>
          <w:sz w:val="24"/>
          <w:szCs w:val="24"/>
        </w:rPr>
      </w:pPr>
      <w:r>
        <w:rPr>
          <w:sz w:val="24"/>
          <w:szCs w:val="24"/>
        </w:rPr>
        <w:t>½ TL gemahlener Zimt</w:t>
      </w:r>
    </w:p>
    <w:p w14:paraId="5F63BD12" w14:textId="77777777" w:rsidR="00A8124A" w:rsidRDefault="00A8124A" w:rsidP="00A8124A">
      <w:pPr>
        <w:rPr>
          <w:sz w:val="24"/>
          <w:szCs w:val="24"/>
        </w:rPr>
      </w:pPr>
      <w:r>
        <w:rPr>
          <w:sz w:val="24"/>
          <w:szCs w:val="24"/>
        </w:rPr>
        <w:t>1 EL Kasoori methi (getrocknete Bockshornkleeblätter), wenn man will</w:t>
      </w:r>
    </w:p>
    <w:p w14:paraId="105938AE" w14:textId="77777777" w:rsidR="00A8124A" w:rsidRDefault="00A8124A" w:rsidP="00A8124A">
      <w:pPr>
        <w:rPr>
          <w:sz w:val="24"/>
          <w:szCs w:val="24"/>
        </w:rPr>
      </w:pPr>
      <w:r>
        <w:rPr>
          <w:sz w:val="24"/>
          <w:szCs w:val="24"/>
        </w:rPr>
        <w:t>¼ TL gemahlene Gewürznelken</w:t>
      </w:r>
    </w:p>
    <w:p w14:paraId="49E01638" w14:textId="77777777" w:rsidR="00A8124A" w:rsidRDefault="00A8124A" w:rsidP="00A8124A">
      <w:pPr>
        <w:rPr>
          <w:sz w:val="24"/>
          <w:szCs w:val="24"/>
        </w:rPr>
      </w:pPr>
      <w:r>
        <w:rPr>
          <w:sz w:val="24"/>
          <w:szCs w:val="24"/>
        </w:rPr>
        <w:t>1 TL Cayennepfeffer</w:t>
      </w:r>
    </w:p>
    <w:p w14:paraId="34C14639" w14:textId="77777777" w:rsidR="00A8124A" w:rsidRDefault="00A8124A" w:rsidP="00A8124A">
      <w:pPr>
        <w:rPr>
          <w:sz w:val="24"/>
          <w:szCs w:val="24"/>
        </w:rPr>
      </w:pPr>
      <w:r>
        <w:rPr>
          <w:sz w:val="24"/>
          <w:szCs w:val="24"/>
        </w:rPr>
        <w:t>1 Handvoll Mandelsplitter</w:t>
      </w:r>
    </w:p>
    <w:p w14:paraId="75AFD76A" w14:textId="77777777" w:rsidR="00A8124A" w:rsidRDefault="00A8124A" w:rsidP="00A8124A">
      <w:pPr>
        <w:rPr>
          <w:sz w:val="24"/>
          <w:szCs w:val="24"/>
        </w:rPr>
      </w:pPr>
      <w:r>
        <w:rPr>
          <w:sz w:val="24"/>
          <w:szCs w:val="24"/>
        </w:rPr>
        <w:t>1 Handvoll Koriandergrün</w:t>
      </w:r>
    </w:p>
    <w:p w14:paraId="75E7EE1F" w14:textId="77777777" w:rsidR="00A8124A" w:rsidRDefault="00A8124A" w:rsidP="00A8124A">
      <w:pPr>
        <w:rPr>
          <w:sz w:val="24"/>
          <w:szCs w:val="24"/>
        </w:rPr>
      </w:pPr>
    </w:p>
    <w:p w14:paraId="5DA71BC3" w14:textId="77777777" w:rsidR="00A8124A" w:rsidRPr="006B0690" w:rsidRDefault="00A8124A" w:rsidP="00B40E8C">
      <w:pPr>
        <w:pStyle w:val="ListParagraph"/>
        <w:numPr>
          <w:ilvl w:val="0"/>
          <w:numId w:val="1340"/>
        </w:numPr>
        <w:spacing w:after="120"/>
        <w:ind w:left="714" w:hanging="357"/>
        <w:contextualSpacing w:val="0"/>
        <w:jc w:val="both"/>
        <w:rPr>
          <w:sz w:val="24"/>
          <w:szCs w:val="24"/>
        </w:rPr>
      </w:pPr>
      <w:r w:rsidRPr="006B0690">
        <w:rPr>
          <w:sz w:val="24"/>
          <w:szCs w:val="24"/>
        </w:rPr>
        <w:t>Den Backofen auf 180 Grad vorheizen. Die Blätter vom Blumenkohl ablösen und die Unterseite gerade abschneiden, damit er gut steht. Den Blumenkohl gründlich mit Öl einreiben, soweit möglich auch zwischen den Stielen und Röschen, und mit Salz und Pfeffer würzen. In einen Bräter setzen, abdecken und 45 Minuten backen.</w:t>
      </w:r>
    </w:p>
    <w:p w14:paraId="6EE0F575" w14:textId="77777777" w:rsidR="00A8124A" w:rsidRPr="006B0690" w:rsidRDefault="00A8124A" w:rsidP="00B40E8C">
      <w:pPr>
        <w:pStyle w:val="ListParagraph"/>
        <w:numPr>
          <w:ilvl w:val="0"/>
          <w:numId w:val="1340"/>
        </w:numPr>
        <w:spacing w:after="120"/>
        <w:ind w:left="714" w:hanging="357"/>
        <w:contextualSpacing w:val="0"/>
        <w:jc w:val="both"/>
        <w:rPr>
          <w:sz w:val="24"/>
          <w:szCs w:val="24"/>
        </w:rPr>
      </w:pPr>
      <w:r w:rsidRPr="006B0690">
        <w:rPr>
          <w:sz w:val="24"/>
          <w:szCs w:val="24"/>
        </w:rPr>
        <w:t>Butter in einer Pfanne bei mittlerer Hitze zerlassen. Sobald sie siedet, die Zwiebeln hineingeben und 10 Minuten anschwitzen, bis sie goldgelb und weich sind. Ingwer und Knoblauch hinzugeben und einige Minuten braten. Die Tomaten über der Pfanne in die Hand gleiten lassen und zerdrücken, die Dose zu zwei Dritteln mit Wasser füllen und in die Pfanne leeren. Etwa 5 Minuten köcheln lassen, dann gemahlene Mandeln, Zimt, Kasoori methi, Gewürznelken, Cayennepfeffer und 1 TL Salz hinzugeben. Weitere 5 Minuten köcheln lassen, anschließend vom Herd nehmen.</w:t>
      </w:r>
    </w:p>
    <w:p w14:paraId="47357FBE" w14:textId="77777777" w:rsidR="00A8124A" w:rsidRPr="006B0690" w:rsidRDefault="00A8124A" w:rsidP="00B40E8C">
      <w:pPr>
        <w:pStyle w:val="ListParagraph"/>
        <w:numPr>
          <w:ilvl w:val="0"/>
          <w:numId w:val="1340"/>
        </w:numPr>
        <w:spacing w:after="120"/>
        <w:ind w:left="714" w:hanging="357"/>
        <w:contextualSpacing w:val="0"/>
        <w:jc w:val="both"/>
        <w:rPr>
          <w:sz w:val="24"/>
          <w:szCs w:val="24"/>
        </w:rPr>
      </w:pPr>
      <w:r w:rsidRPr="006B0690">
        <w:rPr>
          <w:sz w:val="24"/>
          <w:szCs w:val="24"/>
        </w:rPr>
        <w:t xml:space="preserve">Nach 45 Minuten zur Garprobe tief in den Blumenkohl stechen. Er sollte beinahe gar, aber nicht weich sein. Die Sauce über den Blumenkohl gießen und den offenen Bräter </w:t>
      </w:r>
      <w:r w:rsidRPr="006B0690">
        <w:rPr>
          <w:sz w:val="24"/>
          <w:szCs w:val="24"/>
        </w:rPr>
        <w:lastRenderedPageBreak/>
        <w:t>weitere 20 Minuten in den Ofen schieben. Die Mandelsplitter in einer kleinen Pfanne bei mittlerer Hitze rösten, bis sie hellgoldgelb sind, dann beiseitestellen.</w:t>
      </w:r>
    </w:p>
    <w:p w14:paraId="6A7267C6" w14:textId="77777777" w:rsidR="00A8124A" w:rsidRPr="006B0690" w:rsidRDefault="00A8124A" w:rsidP="00B40E8C">
      <w:pPr>
        <w:pStyle w:val="ListParagraph"/>
        <w:numPr>
          <w:ilvl w:val="0"/>
          <w:numId w:val="1340"/>
        </w:numPr>
        <w:spacing w:after="120"/>
        <w:ind w:left="714" w:hanging="357"/>
        <w:contextualSpacing w:val="0"/>
        <w:jc w:val="both"/>
        <w:rPr>
          <w:sz w:val="24"/>
          <w:szCs w:val="24"/>
        </w:rPr>
      </w:pPr>
      <w:r w:rsidRPr="006B0690">
        <w:rPr>
          <w:sz w:val="24"/>
          <w:szCs w:val="24"/>
        </w:rPr>
        <w:t>Erneute Garprobe. Den fertigen Blumenkohl aus dem Ofen nehmen und die Sauce mit Salz, Pfeffer und Cayennepfeffer abschmecken. Den Blumenkohl mit Mandelsplitter und Koriander bestreuen und mit Reis, Dal und einem Salat servieren.</w:t>
      </w:r>
    </w:p>
    <w:p w14:paraId="42040945" w14:textId="77777777" w:rsidR="00A8124A" w:rsidRDefault="00A8124A" w:rsidP="00A8124A">
      <w:pPr>
        <w:jc w:val="both"/>
        <w:rPr>
          <w:sz w:val="24"/>
          <w:szCs w:val="24"/>
        </w:rPr>
      </w:pPr>
    </w:p>
    <w:p w14:paraId="2FE47CF3" w14:textId="77777777" w:rsidR="00A8124A" w:rsidRDefault="00A8124A" w:rsidP="00A8124A">
      <w:pPr>
        <w:ind w:left="708" w:hanging="708"/>
        <w:jc w:val="both"/>
        <w:rPr>
          <w:sz w:val="24"/>
          <w:szCs w:val="24"/>
        </w:rPr>
      </w:pPr>
      <w:r>
        <w:rPr>
          <w:sz w:val="24"/>
          <w:szCs w:val="24"/>
        </w:rPr>
        <w:t>Info:</w:t>
      </w:r>
      <w:r>
        <w:rPr>
          <w:sz w:val="24"/>
          <w:szCs w:val="24"/>
        </w:rPr>
        <w:tab/>
        <w:t>Das Gericht stammt aus den königlichen Palastküchen Uttar Pradeshs, wo es gerne bei Staatsbanketten in feiner Gesellschaft und von den Mogul-Herrschern gegessen wurde. Es dient noch heute zu Repräsentationszwecken</w:t>
      </w:r>
    </w:p>
    <w:p w14:paraId="6B9A4ACB" w14:textId="77777777" w:rsidR="00A8124A" w:rsidRDefault="00A8124A" w:rsidP="00A8124A">
      <w:pPr>
        <w:rPr>
          <w:sz w:val="24"/>
          <w:szCs w:val="24"/>
        </w:rPr>
      </w:pPr>
      <w:r>
        <w:rPr>
          <w:sz w:val="24"/>
          <w:szCs w:val="24"/>
        </w:rPr>
        <w:br w:type="page"/>
      </w:r>
    </w:p>
    <w:p w14:paraId="193449C1" w14:textId="77777777" w:rsidR="00A8124A" w:rsidRDefault="00A8124A" w:rsidP="00A8124A">
      <w:pPr>
        <w:pStyle w:val="Heading2"/>
        <w:spacing w:after="240"/>
      </w:pPr>
      <w:r>
        <w:lastRenderedPageBreak/>
        <w:t xml:space="preserve">Eingelegter Blumenkohl mit Limette und Ingwer - Achari gobhi </w:t>
      </w:r>
      <w:r>
        <w:rPr>
          <w:rStyle w:val="FootnoteReference"/>
        </w:rPr>
        <w:footnoteReference w:id="937"/>
      </w:r>
      <w:r>
        <w:t xml:space="preserve"> </w:t>
      </w:r>
    </w:p>
    <w:p w14:paraId="05FE3C45" w14:textId="77777777" w:rsidR="00A8124A" w:rsidRDefault="00A8124A" w:rsidP="00A8124A">
      <w:pPr>
        <w:rPr>
          <w:sz w:val="24"/>
          <w:szCs w:val="24"/>
        </w:rPr>
      </w:pPr>
      <w:r w:rsidRPr="007F6A1A">
        <w:rPr>
          <w:sz w:val="24"/>
          <w:szCs w:val="24"/>
          <w:u w:val="single"/>
        </w:rPr>
        <w:t>Zutaten</w:t>
      </w:r>
      <w:r>
        <w:rPr>
          <w:sz w:val="24"/>
          <w:szCs w:val="24"/>
        </w:rPr>
        <w:t xml:space="preserve"> (für 4 Portionen):</w:t>
      </w:r>
    </w:p>
    <w:p w14:paraId="055ADDAA" w14:textId="77777777" w:rsidR="00A8124A" w:rsidRDefault="00A8124A" w:rsidP="00A8124A">
      <w:pPr>
        <w:rPr>
          <w:sz w:val="24"/>
          <w:szCs w:val="24"/>
        </w:rPr>
      </w:pPr>
      <w:r>
        <w:rPr>
          <w:sz w:val="24"/>
          <w:szCs w:val="24"/>
        </w:rPr>
        <w:t>2 EL Rapsöl</w:t>
      </w:r>
    </w:p>
    <w:p w14:paraId="09F677E3" w14:textId="77777777" w:rsidR="00A8124A" w:rsidRDefault="00A8124A" w:rsidP="00A8124A">
      <w:pPr>
        <w:rPr>
          <w:sz w:val="24"/>
          <w:szCs w:val="24"/>
        </w:rPr>
      </w:pPr>
      <w:r>
        <w:rPr>
          <w:sz w:val="24"/>
          <w:szCs w:val="24"/>
        </w:rPr>
        <w:t>1 TL schwarzer Senfsamen</w:t>
      </w:r>
    </w:p>
    <w:p w14:paraId="4F61EA9F" w14:textId="77777777" w:rsidR="00A8124A" w:rsidRDefault="00A8124A" w:rsidP="00A8124A">
      <w:pPr>
        <w:rPr>
          <w:sz w:val="24"/>
          <w:szCs w:val="24"/>
        </w:rPr>
      </w:pPr>
      <w:r>
        <w:rPr>
          <w:sz w:val="24"/>
          <w:szCs w:val="24"/>
        </w:rPr>
        <w:t>12 frische Curryblätter</w:t>
      </w:r>
    </w:p>
    <w:p w14:paraId="7A72C793" w14:textId="77777777" w:rsidR="00A8124A" w:rsidRDefault="00A8124A" w:rsidP="00A8124A">
      <w:pPr>
        <w:rPr>
          <w:sz w:val="24"/>
          <w:szCs w:val="24"/>
        </w:rPr>
      </w:pPr>
      <w:r>
        <w:rPr>
          <w:sz w:val="24"/>
          <w:szCs w:val="24"/>
        </w:rPr>
        <w:t>1 großer Blumenkohl (800 g), in Röschen gebrochen</w:t>
      </w:r>
    </w:p>
    <w:p w14:paraId="205F4F3C" w14:textId="77777777" w:rsidR="00A8124A" w:rsidRDefault="00A8124A" w:rsidP="00A8124A">
      <w:pPr>
        <w:rPr>
          <w:sz w:val="24"/>
          <w:szCs w:val="24"/>
        </w:rPr>
      </w:pPr>
      <w:r>
        <w:rPr>
          <w:sz w:val="24"/>
          <w:szCs w:val="24"/>
        </w:rPr>
        <w:t>1 Stück Ingwer (6 cm), geschält</w:t>
      </w:r>
    </w:p>
    <w:p w14:paraId="036F7BF4" w14:textId="77777777" w:rsidR="00A8124A" w:rsidRDefault="00A8124A" w:rsidP="00A8124A">
      <w:pPr>
        <w:rPr>
          <w:sz w:val="24"/>
          <w:szCs w:val="24"/>
        </w:rPr>
      </w:pPr>
      <w:r>
        <w:rPr>
          <w:sz w:val="24"/>
          <w:szCs w:val="24"/>
        </w:rPr>
        <w:t>1 ½ grüne India-Jwala-Chilischoten, entkernt und fein gehackt</w:t>
      </w:r>
    </w:p>
    <w:p w14:paraId="66F2FA3C" w14:textId="77777777" w:rsidR="00A8124A" w:rsidRDefault="00A8124A" w:rsidP="00A8124A">
      <w:pPr>
        <w:rPr>
          <w:sz w:val="24"/>
          <w:szCs w:val="24"/>
        </w:rPr>
      </w:pPr>
      <w:r>
        <w:rPr>
          <w:sz w:val="24"/>
          <w:szCs w:val="24"/>
        </w:rPr>
        <w:t>Saft von 2 Limetten</w:t>
      </w:r>
    </w:p>
    <w:p w14:paraId="1276AB4A" w14:textId="77777777" w:rsidR="00A8124A" w:rsidRDefault="00A8124A" w:rsidP="00A8124A">
      <w:pPr>
        <w:rPr>
          <w:sz w:val="24"/>
          <w:szCs w:val="24"/>
        </w:rPr>
      </w:pPr>
      <w:r>
        <w:rPr>
          <w:sz w:val="24"/>
          <w:szCs w:val="24"/>
        </w:rPr>
        <w:t>1 1/3 TL Salz</w:t>
      </w:r>
    </w:p>
    <w:p w14:paraId="6D95E10A" w14:textId="77777777" w:rsidR="00A8124A" w:rsidRDefault="00A8124A" w:rsidP="00A8124A">
      <w:pPr>
        <w:rPr>
          <w:sz w:val="24"/>
          <w:szCs w:val="24"/>
        </w:rPr>
      </w:pPr>
      <w:r>
        <w:rPr>
          <w:sz w:val="24"/>
          <w:szCs w:val="24"/>
        </w:rPr>
        <w:t>1/3 TL gemahlene Kurkuma</w:t>
      </w:r>
    </w:p>
    <w:p w14:paraId="29E72E73" w14:textId="77777777" w:rsidR="00A8124A" w:rsidRDefault="00A8124A" w:rsidP="00A8124A">
      <w:pPr>
        <w:rPr>
          <w:sz w:val="24"/>
          <w:szCs w:val="24"/>
        </w:rPr>
      </w:pPr>
      <w:r>
        <w:rPr>
          <w:sz w:val="24"/>
          <w:szCs w:val="24"/>
        </w:rPr>
        <w:t>1 TL gemahlener Koriander</w:t>
      </w:r>
    </w:p>
    <w:p w14:paraId="24EDC852" w14:textId="77777777" w:rsidR="00A8124A" w:rsidRDefault="00A8124A" w:rsidP="00A8124A">
      <w:pPr>
        <w:rPr>
          <w:sz w:val="24"/>
          <w:szCs w:val="24"/>
        </w:rPr>
      </w:pPr>
      <w:r>
        <w:rPr>
          <w:sz w:val="24"/>
          <w:szCs w:val="24"/>
        </w:rPr>
        <w:t>1 TL gemahlener Kreuzkümmel</w:t>
      </w:r>
    </w:p>
    <w:p w14:paraId="512AC3C3" w14:textId="77777777" w:rsidR="00A8124A" w:rsidRDefault="00A8124A" w:rsidP="00A8124A">
      <w:pPr>
        <w:rPr>
          <w:sz w:val="24"/>
          <w:szCs w:val="24"/>
        </w:rPr>
      </w:pPr>
    </w:p>
    <w:p w14:paraId="70A4DEBD" w14:textId="77777777" w:rsidR="00A8124A" w:rsidRDefault="00A8124A" w:rsidP="00A8124A">
      <w:pPr>
        <w:rPr>
          <w:sz w:val="24"/>
          <w:szCs w:val="24"/>
        </w:rPr>
      </w:pPr>
      <w:r>
        <w:rPr>
          <w:sz w:val="24"/>
          <w:szCs w:val="24"/>
        </w:rPr>
        <w:t>Zubereitung:</w:t>
      </w:r>
    </w:p>
    <w:p w14:paraId="0001DCC5" w14:textId="77777777" w:rsidR="00A8124A" w:rsidRPr="00EB4B19" w:rsidRDefault="00A8124A" w:rsidP="00B40E8C">
      <w:pPr>
        <w:pStyle w:val="ListParagraph"/>
        <w:numPr>
          <w:ilvl w:val="0"/>
          <w:numId w:val="1341"/>
        </w:numPr>
        <w:spacing w:after="120"/>
        <w:ind w:left="714" w:hanging="357"/>
        <w:contextualSpacing w:val="0"/>
        <w:jc w:val="both"/>
        <w:rPr>
          <w:sz w:val="24"/>
          <w:szCs w:val="24"/>
        </w:rPr>
      </w:pPr>
      <w:r w:rsidRPr="00EB4B19">
        <w:rPr>
          <w:sz w:val="24"/>
          <w:szCs w:val="24"/>
        </w:rPr>
        <w:t>Das Öl in einer großen Pfanne erhitzen, dann Senfsamen und Curryblätter bei mittlerer Hitze darin anrösten. Sobald die Samen knistern und aufplatzen und die Blätter knusprig und durchscheinend werden, den Blumenkohl dazugeben.</w:t>
      </w:r>
    </w:p>
    <w:p w14:paraId="627F1874" w14:textId="77777777" w:rsidR="00A8124A" w:rsidRPr="00EB4B19" w:rsidRDefault="00A8124A" w:rsidP="00B40E8C">
      <w:pPr>
        <w:pStyle w:val="ListParagraph"/>
        <w:numPr>
          <w:ilvl w:val="0"/>
          <w:numId w:val="1341"/>
        </w:numPr>
        <w:spacing w:after="120"/>
        <w:ind w:left="714" w:hanging="357"/>
        <w:contextualSpacing w:val="0"/>
        <w:jc w:val="both"/>
        <w:rPr>
          <w:sz w:val="24"/>
          <w:szCs w:val="24"/>
        </w:rPr>
      </w:pPr>
      <w:r w:rsidRPr="00EB4B19">
        <w:rPr>
          <w:sz w:val="24"/>
          <w:szCs w:val="24"/>
        </w:rPr>
        <w:t>Unter gelegentlichem Rühren 5 Minuten braten. Den Ingwer reiben und seinen Saft mit den Händen direkt über der Pfanne pressen und das Fruchtfleisch wegwerfen. Chili hinzugeben und weiter 5 Minuten braten. Die Röschen sollten ansetzen und karamellisieren.</w:t>
      </w:r>
    </w:p>
    <w:p w14:paraId="40D9FE65" w14:textId="77777777" w:rsidR="00A8124A" w:rsidRDefault="00A8124A" w:rsidP="00B40E8C">
      <w:pPr>
        <w:pStyle w:val="ListParagraph"/>
        <w:numPr>
          <w:ilvl w:val="0"/>
          <w:numId w:val="1341"/>
        </w:numPr>
        <w:spacing w:after="120"/>
        <w:ind w:left="714" w:hanging="357"/>
        <w:contextualSpacing w:val="0"/>
        <w:jc w:val="both"/>
        <w:rPr>
          <w:sz w:val="24"/>
          <w:szCs w:val="24"/>
        </w:rPr>
      </w:pPr>
      <w:r w:rsidRPr="00EB4B19">
        <w:rPr>
          <w:sz w:val="24"/>
          <w:szCs w:val="24"/>
        </w:rPr>
        <w:t>Wenn der Blumenkohl eine schöne Farbe hat, 4 EL Wasser hinzugeben, umrühren, dann abdecken und 5 Minuten gar dämpfen. Limettensaft, Salz, Kurkuma, Koriander und Kreuzkümmel hinzugeben und weitere 6 – 8 Minuten unter Rühren garen, bis die Flüssigkeit vollständig verkocht ist.</w:t>
      </w:r>
    </w:p>
    <w:p w14:paraId="2DD53FB5" w14:textId="054178CA" w:rsidR="009F258B" w:rsidRPr="00EB4B19" w:rsidRDefault="009F258B" w:rsidP="00B40E8C">
      <w:pPr>
        <w:pStyle w:val="ListParagraph"/>
        <w:numPr>
          <w:ilvl w:val="0"/>
          <w:numId w:val="1341"/>
        </w:numPr>
        <w:spacing w:after="120"/>
        <w:ind w:left="714" w:hanging="357"/>
        <w:contextualSpacing w:val="0"/>
        <w:jc w:val="both"/>
        <w:rPr>
          <w:sz w:val="24"/>
          <w:szCs w:val="24"/>
        </w:rPr>
      </w:pPr>
      <w:r>
        <w:rPr>
          <w:sz w:val="24"/>
          <w:szCs w:val="24"/>
        </w:rPr>
        <w:t xml:space="preserve">Abschmecken </w:t>
      </w:r>
      <w:r w:rsidRPr="00EB4B19">
        <w:rPr>
          <w:sz w:val="24"/>
          <w:szCs w:val="24"/>
        </w:rPr>
        <w:t>und entweder heiß oder abgekühlt servieren. Passt gut zu Speisen mit buttrigen Noten wie Moong Dal.</w:t>
      </w:r>
    </w:p>
    <w:p w14:paraId="53FDB135" w14:textId="3BC381E0" w:rsidR="00A8124A" w:rsidRDefault="00A8124A" w:rsidP="00A8124A">
      <w:pPr>
        <w:rPr>
          <w:rFonts w:asciiTheme="majorHAnsi" w:eastAsiaTheme="majorEastAsia" w:hAnsiTheme="majorHAnsi" w:cstheme="majorBidi"/>
          <w:color w:val="2F5496" w:themeColor="accent1" w:themeShade="BF"/>
          <w:sz w:val="26"/>
          <w:szCs w:val="26"/>
        </w:rPr>
      </w:pPr>
      <w:r w:rsidRPr="00EB4B19">
        <w:rPr>
          <w:sz w:val="24"/>
          <w:szCs w:val="24"/>
        </w:rPr>
        <w:br w:type="page"/>
      </w:r>
    </w:p>
    <w:p w14:paraId="34F88940" w14:textId="77777777" w:rsidR="00CB326F" w:rsidRDefault="00CB326F" w:rsidP="00CB326F">
      <w:pPr>
        <w:pStyle w:val="Heading2"/>
        <w:spacing w:after="240"/>
      </w:pPr>
      <w:r>
        <w:lastRenderedPageBreak/>
        <w:t>Gerösteter Blumenkohl mit Couscous</w:t>
      </w:r>
    </w:p>
    <w:p w14:paraId="3DB61DE3" w14:textId="77777777" w:rsidR="00CB326F" w:rsidRDefault="00CB326F" w:rsidP="00CB326F">
      <w:pPr>
        <w:rPr>
          <w:sz w:val="24"/>
          <w:szCs w:val="24"/>
        </w:rPr>
      </w:pPr>
      <w:r w:rsidRPr="007A1B19">
        <w:rPr>
          <w:sz w:val="24"/>
          <w:szCs w:val="24"/>
          <w:u w:val="single"/>
        </w:rPr>
        <w:t>Zutaten</w:t>
      </w:r>
      <w:r>
        <w:rPr>
          <w:sz w:val="24"/>
          <w:szCs w:val="24"/>
        </w:rPr>
        <w:t xml:space="preserve"> (für 4 Portionen)</w:t>
      </w:r>
    </w:p>
    <w:p w14:paraId="0EA56BCE" w14:textId="77777777" w:rsidR="00CB326F" w:rsidRDefault="00CB326F" w:rsidP="00CB326F">
      <w:pPr>
        <w:rPr>
          <w:sz w:val="24"/>
          <w:szCs w:val="24"/>
        </w:rPr>
      </w:pPr>
      <w:r>
        <w:rPr>
          <w:sz w:val="24"/>
          <w:szCs w:val="24"/>
        </w:rPr>
        <w:t>2 kleine oder 1 großer Blumenkohl</w:t>
      </w:r>
    </w:p>
    <w:p w14:paraId="7B25653F" w14:textId="77777777" w:rsidR="00CB326F" w:rsidRDefault="00CB326F" w:rsidP="00CB326F">
      <w:pPr>
        <w:rPr>
          <w:sz w:val="24"/>
          <w:szCs w:val="24"/>
        </w:rPr>
      </w:pPr>
      <w:r>
        <w:rPr>
          <w:sz w:val="24"/>
          <w:szCs w:val="24"/>
        </w:rPr>
        <w:t>Butter</w:t>
      </w:r>
    </w:p>
    <w:p w14:paraId="64AA108E" w14:textId="77777777" w:rsidR="00CB326F" w:rsidRDefault="00CB326F" w:rsidP="00CB326F">
      <w:pPr>
        <w:rPr>
          <w:sz w:val="24"/>
          <w:szCs w:val="24"/>
        </w:rPr>
      </w:pPr>
      <w:r>
        <w:rPr>
          <w:sz w:val="24"/>
          <w:szCs w:val="24"/>
        </w:rPr>
        <w:t>150 g Couscous</w:t>
      </w:r>
    </w:p>
    <w:p w14:paraId="6B49FC5D" w14:textId="77777777" w:rsidR="00CB326F" w:rsidRDefault="00CB326F" w:rsidP="00CB326F">
      <w:pPr>
        <w:rPr>
          <w:sz w:val="24"/>
          <w:szCs w:val="24"/>
        </w:rPr>
      </w:pPr>
      <w:r>
        <w:rPr>
          <w:sz w:val="24"/>
          <w:szCs w:val="24"/>
        </w:rPr>
        <w:t>1 EL Garam Masala</w:t>
      </w:r>
    </w:p>
    <w:p w14:paraId="10636164" w14:textId="77777777" w:rsidR="00CB326F" w:rsidRDefault="00CB326F" w:rsidP="00CB326F">
      <w:pPr>
        <w:rPr>
          <w:sz w:val="24"/>
          <w:szCs w:val="24"/>
        </w:rPr>
      </w:pPr>
      <w:r>
        <w:rPr>
          <w:sz w:val="24"/>
          <w:szCs w:val="24"/>
        </w:rPr>
        <w:t>1 EL gehackte Mandeln</w:t>
      </w:r>
    </w:p>
    <w:p w14:paraId="4F9BF87E" w14:textId="77777777" w:rsidR="00CB326F" w:rsidRDefault="00CB326F" w:rsidP="00CB326F">
      <w:pPr>
        <w:rPr>
          <w:sz w:val="24"/>
          <w:szCs w:val="24"/>
        </w:rPr>
      </w:pPr>
      <w:r>
        <w:rPr>
          <w:sz w:val="24"/>
          <w:szCs w:val="24"/>
        </w:rPr>
        <w:t>2 EL gehackte Pistazien</w:t>
      </w:r>
    </w:p>
    <w:p w14:paraId="2D98D856" w14:textId="77777777" w:rsidR="00CB326F" w:rsidRDefault="00CB326F" w:rsidP="00CB326F">
      <w:pPr>
        <w:rPr>
          <w:sz w:val="24"/>
          <w:szCs w:val="24"/>
        </w:rPr>
      </w:pPr>
      <w:r>
        <w:rPr>
          <w:sz w:val="24"/>
          <w:szCs w:val="24"/>
        </w:rPr>
        <w:t>2 EL eingeweichte Rosinen</w:t>
      </w:r>
    </w:p>
    <w:p w14:paraId="5BB0178F" w14:textId="77777777" w:rsidR="00CB326F" w:rsidRDefault="00CB326F" w:rsidP="00CB326F">
      <w:pPr>
        <w:rPr>
          <w:sz w:val="24"/>
          <w:szCs w:val="24"/>
        </w:rPr>
      </w:pPr>
      <w:r>
        <w:rPr>
          <w:sz w:val="24"/>
          <w:szCs w:val="24"/>
        </w:rPr>
        <w:t>2 EL gehackter Kerbel</w:t>
      </w:r>
    </w:p>
    <w:p w14:paraId="0D84AB42" w14:textId="77777777" w:rsidR="00CB326F" w:rsidRDefault="00CB326F" w:rsidP="00CB326F">
      <w:pPr>
        <w:rPr>
          <w:sz w:val="24"/>
          <w:szCs w:val="24"/>
        </w:rPr>
      </w:pPr>
    </w:p>
    <w:p w14:paraId="35AAC271" w14:textId="77777777" w:rsidR="00CB326F" w:rsidRDefault="00CB326F" w:rsidP="00CB326F">
      <w:pPr>
        <w:rPr>
          <w:sz w:val="24"/>
          <w:szCs w:val="24"/>
        </w:rPr>
      </w:pPr>
      <w:r>
        <w:rPr>
          <w:sz w:val="24"/>
          <w:szCs w:val="24"/>
        </w:rPr>
        <w:t>Zubereitung:</w:t>
      </w:r>
    </w:p>
    <w:p w14:paraId="72F23D1E" w14:textId="77777777" w:rsidR="00CB326F" w:rsidRPr="007A1B19" w:rsidRDefault="00CB326F" w:rsidP="00B40E8C">
      <w:pPr>
        <w:pStyle w:val="ListParagraph"/>
        <w:numPr>
          <w:ilvl w:val="0"/>
          <w:numId w:val="1591"/>
        </w:numPr>
        <w:spacing w:after="120"/>
        <w:ind w:left="714" w:hanging="357"/>
        <w:contextualSpacing w:val="0"/>
        <w:jc w:val="both"/>
        <w:rPr>
          <w:sz w:val="24"/>
          <w:szCs w:val="24"/>
        </w:rPr>
      </w:pPr>
      <w:r w:rsidRPr="007A1B19">
        <w:rPr>
          <w:sz w:val="24"/>
          <w:szCs w:val="24"/>
        </w:rPr>
        <w:t>Große Röschen aus dem Blumenkohl brechen und halbieren. Schnittflächen in Öl tauchen, salzen und in einer Pfanne langsam dunkelbraun fast schwarz anbraten. Dann Röschen auf ein Blech legen (Schnittfläche nach unten), etwas Salz und Butterflocken darüberträufeln und mit Alufolie bedeckt im Backofen 10 Minuten bei 1600 Grad backen.</w:t>
      </w:r>
    </w:p>
    <w:p w14:paraId="521FA075" w14:textId="77777777" w:rsidR="00CB326F" w:rsidRPr="007A1B19" w:rsidRDefault="00CB326F" w:rsidP="00B40E8C">
      <w:pPr>
        <w:pStyle w:val="ListParagraph"/>
        <w:numPr>
          <w:ilvl w:val="0"/>
          <w:numId w:val="1591"/>
        </w:numPr>
        <w:spacing w:after="120"/>
        <w:ind w:left="714" w:hanging="357"/>
        <w:contextualSpacing w:val="0"/>
        <w:jc w:val="both"/>
        <w:rPr>
          <w:sz w:val="24"/>
          <w:szCs w:val="24"/>
        </w:rPr>
      </w:pPr>
      <w:r w:rsidRPr="007A1B19">
        <w:rPr>
          <w:sz w:val="24"/>
          <w:szCs w:val="24"/>
        </w:rPr>
        <w:t xml:space="preserve">150 g Couscous mit Garam Masala und 1 Prise Salz. Dann 150 ml kochendes Wasser darübergießen und einige Minuten quellen lassen. Mandeln und er Pfanne anschwitzen, Couscous dazugeben zusammen mit Pistazien, Rosinen, gehacktem Kerbel. </w:t>
      </w:r>
    </w:p>
    <w:p w14:paraId="225B8C63" w14:textId="77777777" w:rsidR="00CB326F" w:rsidRPr="007A1B19" w:rsidRDefault="00CB326F" w:rsidP="00B40E8C">
      <w:pPr>
        <w:pStyle w:val="ListParagraph"/>
        <w:numPr>
          <w:ilvl w:val="0"/>
          <w:numId w:val="1591"/>
        </w:numPr>
        <w:spacing w:after="120"/>
        <w:ind w:left="714" w:hanging="357"/>
        <w:contextualSpacing w:val="0"/>
        <w:jc w:val="both"/>
        <w:rPr>
          <w:sz w:val="24"/>
          <w:szCs w:val="24"/>
        </w:rPr>
      </w:pPr>
      <w:r w:rsidRPr="007A1B19">
        <w:rPr>
          <w:sz w:val="24"/>
          <w:szCs w:val="24"/>
        </w:rPr>
        <w:t>Dazu kann man auch noch einen Dip servieren: einen halben Bund Petersilie, Schnittfläche, Kerbel, Basilikum, Radieschenblätter mit 125 ml Olivenöl zu einer Paste mixen. Mit 200 g körnigen Hüttenkäse (und 100 g Mascarpone) vermengen, salzen, pfeffern und etwas Tabascospritzer hinzufügen.</w:t>
      </w:r>
    </w:p>
    <w:p w14:paraId="2D256A50" w14:textId="77777777" w:rsidR="00CB326F" w:rsidRDefault="00CB326F" w:rsidP="00CB326F">
      <w:pPr>
        <w:rPr>
          <w:sz w:val="24"/>
          <w:szCs w:val="24"/>
        </w:rPr>
      </w:pPr>
    </w:p>
    <w:p w14:paraId="0F6C4952" w14:textId="77777777" w:rsidR="00CB326F" w:rsidRDefault="00CB326F" w:rsidP="00CB326F">
      <w:pPr>
        <w:rPr>
          <w:sz w:val="24"/>
          <w:szCs w:val="24"/>
        </w:rPr>
      </w:pPr>
    </w:p>
    <w:p w14:paraId="16361CB8" w14:textId="77777777" w:rsidR="00CB326F" w:rsidRDefault="00CB326F">
      <w:pPr>
        <w:rPr>
          <w:rFonts w:asciiTheme="majorHAnsi" w:eastAsiaTheme="majorEastAsia" w:hAnsiTheme="majorHAnsi" w:cstheme="majorBidi"/>
          <w:color w:val="2F5496" w:themeColor="accent1" w:themeShade="BF"/>
          <w:sz w:val="26"/>
          <w:szCs w:val="26"/>
        </w:rPr>
      </w:pPr>
      <w:r>
        <w:br w:type="page"/>
      </w:r>
    </w:p>
    <w:p w14:paraId="5D62C3BB" w14:textId="77777777" w:rsidR="00CB326F" w:rsidRDefault="00CB326F" w:rsidP="00CB326F">
      <w:pPr>
        <w:pStyle w:val="Heading2"/>
        <w:spacing w:after="240"/>
      </w:pPr>
      <w:r>
        <w:lastRenderedPageBreak/>
        <w:t>Gerösteter Blumenkohl</w:t>
      </w:r>
      <w:r>
        <w:rPr>
          <w:rStyle w:val="FootnoteReference"/>
        </w:rPr>
        <w:footnoteReference w:id="938"/>
      </w:r>
      <w:r>
        <w:t xml:space="preserve"> </w:t>
      </w:r>
    </w:p>
    <w:p w14:paraId="30FBD725" w14:textId="77777777" w:rsidR="00CB326F" w:rsidRDefault="00CB326F" w:rsidP="00CB326F">
      <w:pPr>
        <w:jc w:val="both"/>
        <w:rPr>
          <w:sz w:val="24"/>
          <w:szCs w:val="24"/>
        </w:rPr>
      </w:pPr>
      <w:r w:rsidRPr="00370B19">
        <w:rPr>
          <w:sz w:val="24"/>
          <w:szCs w:val="24"/>
          <w:u w:val="single"/>
        </w:rPr>
        <w:t xml:space="preserve">Zutaten </w:t>
      </w:r>
      <w:r>
        <w:rPr>
          <w:sz w:val="24"/>
          <w:szCs w:val="24"/>
          <w:u w:val="single"/>
        </w:rPr>
        <w:t>(</w:t>
      </w:r>
      <w:r>
        <w:rPr>
          <w:sz w:val="24"/>
          <w:szCs w:val="24"/>
        </w:rPr>
        <w:t>für 4 Portionen)</w:t>
      </w:r>
    </w:p>
    <w:p w14:paraId="487963BC" w14:textId="77777777" w:rsidR="00CB326F" w:rsidRDefault="00CB326F" w:rsidP="00CB326F">
      <w:pPr>
        <w:jc w:val="both"/>
        <w:rPr>
          <w:sz w:val="24"/>
          <w:szCs w:val="24"/>
        </w:rPr>
      </w:pPr>
      <w:r>
        <w:rPr>
          <w:sz w:val="24"/>
          <w:szCs w:val="24"/>
        </w:rPr>
        <w:t>1 großer Blumenkohl, mit intakten Blättern</w:t>
      </w:r>
    </w:p>
    <w:p w14:paraId="73F3ED19" w14:textId="77777777" w:rsidR="00CB326F" w:rsidRDefault="00CB326F" w:rsidP="00CB326F">
      <w:pPr>
        <w:jc w:val="both"/>
        <w:rPr>
          <w:sz w:val="24"/>
          <w:szCs w:val="24"/>
        </w:rPr>
      </w:pPr>
      <w:r>
        <w:rPr>
          <w:sz w:val="24"/>
          <w:szCs w:val="24"/>
        </w:rPr>
        <w:t>45 g weiche Butter</w:t>
      </w:r>
    </w:p>
    <w:p w14:paraId="6FDBD50F" w14:textId="77777777" w:rsidR="00CB326F" w:rsidRDefault="00CB326F" w:rsidP="00CB326F">
      <w:pPr>
        <w:jc w:val="both"/>
        <w:rPr>
          <w:sz w:val="24"/>
          <w:szCs w:val="24"/>
        </w:rPr>
      </w:pPr>
      <w:r>
        <w:rPr>
          <w:sz w:val="24"/>
          <w:szCs w:val="24"/>
        </w:rPr>
        <w:t>2 EL Olivenöl</w:t>
      </w:r>
    </w:p>
    <w:p w14:paraId="5F899FC0" w14:textId="77777777" w:rsidR="00CB326F" w:rsidRDefault="00CB326F" w:rsidP="00CB326F">
      <w:pPr>
        <w:jc w:val="both"/>
        <w:rPr>
          <w:sz w:val="24"/>
          <w:szCs w:val="24"/>
        </w:rPr>
      </w:pPr>
      <w:r>
        <w:rPr>
          <w:sz w:val="24"/>
          <w:szCs w:val="24"/>
        </w:rPr>
        <w:t>1 Zitrone, in Spalten geschnitten zum Servieren</w:t>
      </w:r>
    </w:p>
    <w:p w14:paraId="3DC279F8" w14:textId="77777777" w:rsidR="00CB326F" w:rsidRDefault="00CB326F" w:rsidP="00CB326F">
      <w:pPr>
        <w:jc w:val="both"/>
        <w:rPr>
          <w:sz w:val="24"/>
          <w:szCs w:val="24"/>
        </w:rPr>
      </w:pPr>
      <w:r>
        <w:rPr>
          <w:sz w:val="24"/>
          <w:szCs w:val="24"/>
        </w:rPr>
        <w:t>Meersalzflocken</w:t>
      </w:r>
    </w:p>
    <w:p w14:paraId="68CDE42D" w14:textId="77777777" w:rsidR="00CB326F" w:rsidRDefault="00CB326F" w:rsidP="00CB326F">
      <w:pPr>
        <w:jc w:val="both"/>
        <w:rPr>
          <w:sz w:val="24"/>
          <w:szCs w:val="24"/>
        </w:rPr>
      </w:pPr>
    </w:p>
    <w:p w14:paraId="3DB77E52" w14:textId="77777777" w:rsidR="00CB326F" w:rsidRDefault="00CB326F" w:rsidP="00CB326F">
      <w:pPr>
        <w:jc w:val="both"/>
        <w:rPr>
          <w:sz w:val="24"/>
          <w:szCs w:val="24"/>
        </w:rPr>
      </w:pPr>
      <w:r>
        <w:rPr>
          <w:sz w:val="24"/>
          <w:szCs w:val="24"/>
        </w:rPr>
        <w:t>Zubereitung:</w:t>
      </w:r>
    </w:p>
    <w:p w14:paraId="4375DFD0" w14:textId="77777777" w:rsidR="00CB326F" w:rsidRPr="00EA1137" w:rsidRDefault="00CB326F" w:rsidP="00B40E8C">
      <w:pPr>
        <w:pStyle w:val="ListParagraph"/>
        <w:numPr>
          <w:ilvl w:val="0"/>
          <w:numId w:val="1025"/>
        </w:numPr>
        <w:spacing w:after="120"/>
        <w:ind w:left="714" w:hanging="357"/>
        <w:contextualSpacing w:val="0"/>
        <w:jc w:val="both"/>
        <w:rPr>
          <w:sz w:val="24"/>
          <w:szCs w:val="24"/>
        </w:rPr>
      </w:pPr>
      <w:r w:rsidRPr="00EA1137">
        <w:rPr>
          <w:sz w:val="24"/>
          <w:szCs w:val="24"/>
        </w:rPr>
        <w:t>Mit einer Schere die Blumenkohlblätter oben so stutzen, dass etwa 5 cm vo</w:t>
      </w:r>
      <w:r>
        <w:rPr>
          <w:sz w:val="24"/>
          <w:szCs w:val="24"/>
        </w:rPr>
        <w:t>m</w:t>
      </w:r>
      <w:r w:rsidRPr="00EA1137">
        <w:rPr>
          <w:sz w:val="24"/>
          <w:szCs w:val="24"/>
        </w:rPr>
        <w:t xml:space="preserve"> eigentlichen Kohl frei liegen.</w:t>
      </w:r>
    </w:p>
    <w:p w14:paraId="1C18081B" w14:textId="77777777" w:rsidR="00CB326F" w:rsidRPr="00EA1137" w:rsidRDefault="00CB326F" w:rsidP="00B40E8C">
      <w:pPr>
        <w:pStyle w:val="ListParagraph"/>
        <w:numPr>
          <w:ilvl w:val="0"/>
          <w:numId w:val="1025"/>
        </w:numPr>
        <w:spacing w:after="120"/>
        <w:ind w:left="714" w:hanging="357"/>
        <w:contextualSpacing w:val="0"/>
        <w:jc w:val="both"/>
        <w:rPr>
          <w:sz w:val="24"/>
          <w:szCs w:val="24"/>
        </w:rPr>
      </w:pPr>
      <w:r w:rsidRPr="00EA1137">
        <w:rPr>
          <w:sz w:val="24"/>
          <w:szCs w:val="24"/>
        </w:rPr>
        <w:t>Einen Topf drei Viertel hoch mit Wasser füllen. Das Wasser salzen und zum Kochen bringen. Den Blumenkohl vorsichtig mit dem Strunk nach oben darin versenken. Sollte der Strunk etwas herausragen, mach das gar nichts. Das Wasser erneut aufkochen lassen. Den Blumenkohl 6 Minuten darin garen, dann mit einem Schaumlöffel mit dem Strunk nach oben in ein Sieb heben. Beiseitestellen und 10 Minuten abtropfen und abkühlen lassen.</w:t>
      </w:r>
    </w:p>
    <w:p w14:paraId="60FBA99B" w14:textId="77777777" w:rsidR="00CB326F" w:rsidRPr="00EA1137" w:rsidRDefault="00CB326F" w:rsidP="00B40E8C">
      <w:pPr>
        <w:pStyle w:val="ListParagraph"/>
        <w:numPr>
          <w:ilvl w:val="0"/>
          <w:numId w:val="1025"/>
        </w:numPr>
        <w:spacing w:after="120"/>
        <w:ind w:left="714" w:hanging="357"/>
        <w:contextualSpacing w:val="0"/>
        <w:jc w:val="both"/>
        <w:rPr>
          <w:sz w:val="24"/>
          <w:szCs w:val="24"/>
        </w:rPr>
      </w:pPr>
      <w:r w:rsidRPr="00EA1137">
        <w:rPr>
          <w:sz w:val="24"/>
          <w:szCs w:val="24"/>
        </w:rPr>
        <w:t>Den Backofen auf 170 Grad Umluft vorheizen.</w:t>
      </w:r>
    </w:p>
    <w:p w14:paraId="31A6892F" w14:textId="77777777" w:rsidR="00CB326F" w:rsidRPr="00EA1137" w:rsidRDefault="00CB326F" w:rsidP="00B40E8C">
      <w:pPr>
        <w:pStyle w:val="ListParagraph"/>
        <w:numPr>
          <w:ilvl w:val="0"/>
          <w:numId w:val="1025"/>
        </w:numPr>
        <w:spacing w:after="120"/>
        <w:ind w:left="714" w:hanging="357"/>
        <w:contextualSpacing w:val="0"/>
        <w:jc w:val="both"/>
        <w:rPr>
          <w:sz w:val="24"/>
          <w:szCs w:val="24"/>
        </w:rPr>
      </w:pPr>
      <w:r w:rsidRPr="00EA1137">
        <w:rPr>
          <w:sz w:val="24"/>
          <w:szCs w:val="24"/>
        </w:rPr>
        <w:t>Die Butter mit dem Öl mischen. Den Blumenkohl mit dem Strunk nach unten in eine ofenfeste Form setzen und erst mit der Butter-Öl-Mischung besteichen und anschließend mit 1 ¼ TL Meersalzflocken bestreuen. Im heißen Ofen 1 – 2 Stunden rösten, bis er richtig weich und dunkelbraun ist du die Blätter knusprig und schwarz geworden sind; dabei fünf, sechsmal mit dem Fett beträufeln.</w:t>
      </w:r>
    </w:p>
    <w:p w14:paraId="5CE99CCD" w14:textId="77777777" w:rsidR="00CB326F" w:rsidRDefault="00CB326F" w:rsidP="00B40E8C">
      <w:pPr>
        <w:pStyle w:val="ListParagraph"/>
        <w:numPr>
          <w:ilvl w:val="0"/>
          <w:numId w:val="1025"/>
        </w:numPr>
        <w:spacing w:after="120"/>
        <w:ind w:left="714" w:hanging="357"/>
        <w:contextualSpacing w:val="0"/>
        <w:jc w:val="both"/>
        <w:rPr>
          <w:sz w:val="24"/>
          <w:szCs w:val="24"/>
        </w:rPr>
      </w:pPr>
      <w:r w:rsidRPr="00EA1137">
        <w:rPr>
          <w:sz w:val="24"/>
          <w:szCs w:val="24"/>
        </w:rPr>
        <w:t>Herausnehmen und für 5 Minuten beiseitestellen, dann in Spalten schneiden und mit Zitronenspalten und Salz servieren.</w:t>
      </w:r>
    </w:p>
    <w:p w14:paraId="09313E51" w14:textId="77777777" w:rsidR="00CB326F" w:rsidRDefault="00CB326F" w:rsidP="00CB326F">
      <w:pPr>
        <w:jc w:val="both"/>
        <w:rPr>
          <w:sz w:val="24"/>
          <w:szCs w:val="24"/>
        </w:rPr>
      </w:pPr>
    </w:p>
    <w:p w14:paraId="413054BC" w14:textId="77777777" w:rsidR="00CB326F" w:rsidRPr="00EA1137" w:rsidRDefault="00CB326F" w:rsidP="00CB326F">
      <w:pPr>
        <w:jc w:val="both"/>
        <w:rPr>
          <w:sz w:val="24"/>
          <w:szCs w:val="24"/>
        </w:rPr>
      </w:pPr>
      <w:r>
        <w:rPr>
          <w:sz w:val="24"/>
          <w:szCs w:val="24"/>
        </w:rPr>
        <w:t>Info: Dazu passt auch gut grüne Tahin-Sauce.</w:t>
      </w:r>
    </w:p>
    <w:p w14:paraId="762F89AF" w14:textId="77777777" w:rsidR="00CB326F" w:rsidRPr="00DE5073" w:rsidRDefault="00CB326F" w:rsidP="00CB326F">
      <w:pPr>
        <w:jc w:val="both"/>
        <w:rPr>
          <w:sz w:val="24"/>
          <w:szCs w:val="24"/>
        </w:rPr>
      </w:pPr>
    </w:p>
    <w:p w14:paraId="18C1F32A" w14:textId="77777777" w:rsidR="00CB326F" w:rsidRDefault="00CB326F" w:rsidP="00CB326F">
      <w:pPr>
        <w:rPr>
          <w:sz w:val="24"/>
          <w:szCs w:val="24"/>
        </w:rPr>
      </w:pPr>
      <w:r>
        <w:rPr>
          <w:sz w:val="24"/>
          <w:szCs w:val="24"/>
        </w:rPr>
        <w:br w:type="page"/>
      </w:r>
    </w:p>
    <w:p w14:paraId="639A5E02" w14:textId="77777777" w:rsidR="00CB326F" w:rsidRDefault="00CB326F" w:rsidP="00CB326F">
      <w:pPr>
        <w:pStyle w:val="Heading2"/>
        <w:spacing w:after="240"/>
      </w:pPr>
      <w:r>
        <w:lastRenderedPageBreak/>
        <w:t>Blumenkohlauflauf mit Käse und Senf</w:t>
      </w:r>
      <w:r>
        <w:rPr>
          <w:rStyle w:val="FootnoteReference"/>
        </w:rPr>
        <w:footnoteReference w:id="939"/>
      </w:r>
    </w:p>
    <w:p w14:paraId="34156511" w14:textId="77777777" w:rsidR="00CB326F" w:rsidRDefault="00CB326F" w:rsidP="00CB326F">
      <w:pPr>
        <w:rPr>
          <w:sz w:val="24"/>
          <w:szCs w:val="24"/>
        </w:rPr>
      </w:pPr>
      <w:r w:rsidRPr="003B4A4F">
        <w:rPr>
          <w:sz w:val="24"/>
          <w:szCs w:val="24"/>
          <w:u w:val="single"/>
        </w:rPr>
        <w:t>Zutaten</w:t>
      </w:r>
      <w:r>
        <w:rPr>
          <w:sz w:val="24"/>
          <w:szCs w:val="24"/>
        </w:rPr>
        <w:t xml:space="preserve"> (für 4 Portionen):</w:t>
      </w:r>
    </w:p>
    <w:p w14:paraId="33D31E0F" w14:textId="77777777" w:rsidR="00CB326F" w:rsidRDefault="00CB326F" w:rsidP="00CB326F">
      <w:pPr>
        <w:rPr>
          <w:sz w:val="24"/>
          <w:szCs w:val="24"/>
        </w:rPr>
      </w:pPr>
      <w:r>
        <w:rPr>
          <w:sz w:val="24"/>
          <w:szCs w:val="24"/>
        </w:rPr>
        <w:t>1 großer Blumenkohl, in etwa 4 cm große Röschen zerteilt (700 g)</w:t>
      </w:r>
    </w:p>
    <w:p w14:paraId="4534F9F8" w14:textId="77777777" w:rsidR="00CB326F" w:rsidRDefault="00CB326F" w:rsidP="00CB326F">
      <w:pPr>
        <w:rPr>
          <w:sz w:val="24"/>
          <w:szCs w:val="24"/>
        </w:rPr>
      </w:pPr>
      <w:r>
        <w:rPr>
          <w:sz w:val="24"/>
          <w:szCs w:val="24"/>
        </w:rPr>
        <w:t>30 g Butter</w:t>
      </w:r>
    </w:p>
    <w:p w14:paraId="1C6674BD" w14:textId="77777777" w:rsidR="00CB326F" w:rsidRDefault="00CB326F" w:rsidP="00CB326F">
      <w:pPr>
        <w:rPr>
          <w:sz w:val="24"/>
          <w:szCs w:val="24"/>
        </w:rPr>
      </w:pPr>
      <w:r>
        <w:rPr>
          <w:sz w:val="24"/>
          <w:szCs w:val="24"/>
        </w:rPr>
        <w:t>1 Zwiebel, fein gewürfelt</w:t>
      </w:r>
    </w:p>
    <w:p w14:paraId="219941BE" w14:textId="77777777" w:rsidR="00CB326F" w:rsidRDefault="00CB326F" w:rsidP="00CB326F">
      <w:pPr>
        <w:rPr>
          <w:sz w:val="24"/>
          <w:szCs w:val="24"/>
        </w:rPr>
      </w:pPr>
      <w:r>
        <w:rPr>
          <w:sz w:val="24"/>
          <w:szCs w:val="24"/>
        </w:rPr>
        <w:t>1,5 TL Kreuzkümmelsamen</w:t>
      </w:r>
    </w:p>
    <w:p w14:paraId="0F7BC9A7" w14:textId="77777777" w:rsidR="00CB326F" w:rsidRDefault="00CB326F" w:rsidP="00CB326F">
      <w:pPr>
        <w:rPr>
          <w:sz w:val="24"/>
          <w:szCs w:val="24"/>
        </w:rPr>
      </w:pPr>
      <w:r>
        <w:rPr>
          <w:sz w:val="24"/>
          <w:szCs w:val="24"/>
        </w:rPr>
        <w:t>1 TL mittelscharfes Currypulver</w:t>
      </w:r>
    </w:p>
    <w:p w14:paraId="1AF3C4EA" w14:textId="77777777" w:rsidR="00CB326F" w:rsidRDefault="00CB326F" w:rsidP="00CB326F">
      <w:pPr>
        <w:rPr>
          <w:sz w:val="24"/>
          <w:szCs w:val="24"/>
        </w:rPr>
      </w:pPr>
      <w:r>
        <w:rPr>
          <w:sz w:val="24"/>
          <w:szCs w:val="24"/>
        </w:rPr>
        <w:t>1 TL Senfpulver</w:t>
      </w:r>
    </w:p>
    <w:p w14:paraId="14D61628" w14:textId="77777777" w:rsidR="00CB326F" w:rsidRDefault="00CB326F" w:rsidP="00CB326F">
      <w:pPr>
        <w:rPr>
          <w:sz w:val="24"/>
          <w:szCs w:val="24"/>
        </w:rPr>
      </w:pPr>
      <w:r>
        <w:rPr>
          <w:sz w:val="24"/>
          <w:szCs w:val="24"/>
        </w:rPr>
        <w:t>2 grüne Chilischoten, entkernt und fein gewürfelt</w:t>
      </w:r>
    </w:p>
    <w:p w14:paraId="741CCB81" w14:textId="77777777" w:rsidR="00CB326F" w:rsidRDefault="00CB326F" w:rsidP="00CB326F">
      <w:pPr>
        <w:rPr>
          <w:sz w:val="24"/>
          <w:szCs w:val="24"/>
        </w:rPr>
      </w:pPr>
      <w:r>
        <w:rPr>
          <w:sz w:val="24"/>
          <w:szCs w:val="24"/>
        </w:rPr>
        <w:t>¾ TL braune Senfsamen</w:t>
      </w:r>
    </w:p>
    <w:p w14:paraId="0FB7FEF0" w14:textId="77777777" w:rsidR="00CB326F" w:rsidRDefault="00CB326F" w:rsidP="00CB326F">
      <w:pPr>
        <w:rPr>
          <w:sz w:val="24"/>
          <w:szCs w:val="24"/>
        </w:rPr>
      </w:pPr>
      <w:r>
        <w:rPr>
          <w:sz w:val="24"/>
          <w:szCs w:val="24"/>
        </w:rPr>
        <w:t>120 g gereifter Cheddar, geraspelt</w:t>
      </w:r>
    </w:p>
    <w:p w14:paraId="20BC0665" w14:textId="77777777" w:rsidR="00CB326F" w:rsidRDefault="00CB326F" w:rsidP="00CB326F">
      <w:pPr>
        <w:rPr>
          <w:sz w:val="24"/>
          <w:szCs w:val="24"/>
        </w:rPr>
      </w:pPr>
      <w:r>
        <w:rPr>
          <w:sz w:val="24"/>
          <w:szCs w:val="24"/>
        </w:rPr>
        <w:t>15 g frische Weißbrotbrösel</w:t>
      </w:r>
    </w:p>
    <w:p w14:paraId="684E15EC" w14:textId="77777777" w:rsidR="00CB326F" w:rsidRDefault="00CB326F" w:rsidP="00CB326F">
      <w:pPr>
        <w:rPr>
          <w:sz w:val="24"/>
          <w:szCs w:val="24"/>
        </w:rPr>
      </w:pPr>
      <w:r>
        <w:rPr>
          <w:sz w:val="24"/>
          <w:szCs w:val="24"/>
        </w:rPr>
        <w:t>5 g Petersilie, gehackt</w:t>
      </w:r>
    </w:p>
    <w:p w14:paraId="16ABF8A5" w14:textId="77777777" w:rsidR="00CB326F" w:rsidRDefault="00CB326F" w:rsidP="00CB326F">
      <w:pPr>
        <w:rPr>
          <w:sz w:val="24"/>
          <w:szCs w:val="24"/>
        </w:rPr>
      </w:pPr>
      <w:r>
        <w:rPr>
          <w:sz w:val="24"/>
          <w:szCs w:val="24"/>
        </w:rPr>
        <w:t>Salz</w:t>
      </w:r>
    </w:p>
    <w:p w14:paraId="5E6E99B9" w14:textId="77777777" w:rsidR="00CB326F" w:rsidRDefault="00CB326F" w:rsidP="00CB326F">
      <w:pPr>
        <w:rPr>
          <w:sz w:val="24"/>
          <w:szCs w:val="24"/>
        </w:rPr>
      </w:pPr>
    </w:p>
    <w:p w14:paraId="0BC37750" w14:textId="0AB090FD" w:rsidR="009F258B" w:rsidRDefault="009F258B" w:rsidP="00CB326F">
      <w:pPr>
        <w:rPr>
          <w:sz w:val="24"/>
          <w:szCs w:val="24"/>
        </w:rPr>
      </w:pPr>
      <w:r>
        <w:rPr>
          <w:sz w:val="24"/>
          <w:szCs w:val="24"/>
        </w:rPr>
        <w:t>Zubereitung:</w:t>
      </w:r>
    </w:p>
    <w:p w14:paraId="540C287F" w14:textId="77777777" w:rsidR="00CB326F" w:rsidRPr="003B4A4F" w:rsidRDefault="00CB326F" w:rsidP="00B40E8C">
      <w:pPr>
        <w:pStyle w:val="ListParagraph"/>
        <w:numPr>
          <w:ilvl w:val="0"/>
          <w:numId w:val="1952"/>
        </w:numPr>
        <w:spacing w:after="120"/>
        <w:ind w:left="714" w:hanging="357"/>
        <w:contextualSpacing w:val="0"/>
        <w:jc w:val="both"/>
        <w:rPr>
          <w:sz w:val="24"/>
          <w:szCs w:val="24"/>
        </w:rPr>
      </w:pPr>
      <w:r w:rsidRPr="003B4A4F">
        <w:rPr>
          <w:sz w:val="24"/>
          <w:szCs w:val="24"/>
        </w:rPr>
        <w:t>Den Backofen auf 180 Grad Umluft vorheizen.</w:t>
      </w:r>
    </w:p>
    <w:p w14:paraId="717A6541" w14:textId="77777777" w:rsidR="00CB326F" w:rsidRPr="003B4A4F" w:rsidRDefault="00CB326F" w:rsidP="00B40E8C">
      <w:pPr>
        <w:pStyle w:val="ListParagraph"/>
        <w:numPr>
          <w:ilvl w:val="0"/>
          <w:numId w:val="1952"/>
        </w:numPr>
        <w:spacing w:after="120"/>
        <w:ind w:left="714" w:hanging="357"/>
        <w:contextualSpacing w:val="0"/>
        <w:jc w:val="both"/>
        <w:rPr>
          <w:sz w:val="24"/>
          <w:szCs w:val="24"/>
        </w:rPr>
      </w:pPr>
      <w:r w:rsidRPr="003B4A4F">
        <w:rPr>
          <w:sz w:val="24"/>
          <w:szCs w:val="24"/>
        </w:rPr>
        <w:t>Den Blumenkohl in einem großen Topf mit Dämpfeinsatz/Sieb über kochendem Wasser 5 Minuten dämpfen. Vom Herd nehmen und etwas abkühlen lassen.</w:t>
      </w:r>
    </w:p>
    <w:p w14:paraId="7F8B55A3" w14:textId="77777777" w:rsidR="00CB326F" w:rsidRPr="003B4A4F" w:rsidRDefault="00CB326F" w:rsidP="00B40E8C">
      <w:pPr>
        <w:pStyle w:val="ListParagraph"/>
        <w:numPr>
          <w:ilvl w:val="0"/>
          <w:numId w:val="1952"/>
        </w:numPr>
        <w:spacing w:after="120"/>
        <w:ind w:left="714" w:hanging="357"/>
        <w:contextualSpacing w:val="0"/>
        <w:jc w:val="both"/>
        <w:rPr>
          <w:sz w:val="24"/>
          <w:szCs w:val="24"/>
        </w:rPr>
      </w:pPr>
      <w:r w:rsidRPr="003B4A4F">
        <w:rPr>
          <w:sz w:val="24"/>
          <w:szCs w:val="24"/>
        </w:rPr>
        <w:t>Die Butter in einem Schmortopf bei mittlerer Hitze zerlassen. Die Zwiebelwürfel darin 8 Minuten anschwitzen, bis sie weich sind und etwas Farbe angenommen haben. Kreuzkümmel, Curry- und Senfpulver sowie die Chilischoten hinzufügen und unter gelegentlichem Rühren 4 Minuten anschwitzen. Die Senfsamen dazugeben, 1 Minute später die Sahne angießen. 100 g Cheddar und ½ TL Salz unterrühren und die Sauce 2-3 Minuten köcheln lassen, bis sie etwas eingedickt ist. Den Blumenkohl hinzufügen und vorsichtig unterrühren. Das Ganze 1 Minute köcheln lassen, dann vom Herd nehmen.</w:t>
      </w:r>
    </w:p>
    <w:p w14:paraId="1F614521" w14:textId="77777777" w:rsidR="00CB326F" w:rsidRPr="003B4A4F" w:rsidRDefault="00CB326F" w:rsidP="00B40E8C">
      <w:pPr>
        <w:pStyle w:val="ListParagraph"/>
        <w:numPr>
          <w:ilvl w:val="0"/>
          <w:numId w:val="1952"/>
        </w:numPr>
        <w:spacing w:after="120"/>
        <w:ind w:left="714" w:hanging="357"/>
        <w:contextualSpacing w:val="0"/>
        <w:jc w:val="both"/>
        <w:rPr>
          <w:sz w:val="24"/>
          <w:szCs w:val="24"/>
        </w:rPr>
      </w:pPr>
      <w:r w:rsidRPr="003B4A4F">
        <w:rPr>
          <w:sz w:val="24"/>
          <w:szCs w:val="24"/>
        </w:rPr>
        <w:t>Den restlichen Cheddar (20 g) in einer Schüssel mit den Brotbröseln und der Petersilie mischen. Den Auflauf damit bestreuen. Den Rand des Topfes säubern – dort bef</w:t>
      </w:r>
      <w:r>
        <w:rPr>
          <w:sz w:val="24"/>
          <w:szCs w:val="24"/>
        </w:rPr>
        <w:t>i</w:t>
      </w:r>
      <w:r w:rsidRPr="003B4A4F">
        <w:rPr>
          <w:sz w:val="24"/>
          <w:szCs w:val="24"/>
        </w:rPr>
        <w:t>ndliche Sauce brennt sonst ein – und den Topf in den Backofen stellen. Den Auflauf 8 Minuten bac</w:t>
      </w:r>
      <w:r>
        <w:rPr>
          <w:sz w:val="24"/>
          <w:szCs w:val="24"/>
        </w:rPr>
        <w:t>k</w:t>
      </w:r>
      <w:r w:rsidRPr="003B4A4F">
        <w:rPr>
          <w:sz w:val="24"/>
          <w:szCs w:val="24"/>
        </w:rPr>
        <w:t>en, bis die Sauce Blasen wirft und der Blumenkohl heiß ist. Den Grill auf höchste Stude einschalten. Den Auflauf noch 4 Minuten gratinieren, bis er goldbraun und knusprig ist. Im Auge behalten, damit nix anbrennt. Aus d</w:t>
      </w:r>
      <w:r>
        <w:rPr>
          <w:sz w:val="24"/>
          <w:szCs w:val="24"/>
        </w:rPr>
        <w:t>em</w:t>
      </w:r>
      <w:r w:rsidRPr="003B4A4F">
        <w:rPr>
          <w:sz w:val="24"/>
          <w:szCs w:val="24"/>
        </w:rPr>
        <w:t xml:space="preserve"> Ofen nehmen </w:t>
      </w:r>
      <w:r>
        <w:rPr>
          <w:sz w:val="24"/>
          <w:szCs w:val="24"/>
        </w:rPr>
        <w:t xml:space="preserve">und </w:t>
      </w:r>
      <w:r w:rsidRPr="003B4A4F">
        <w:rPr>
          <w:sz w:val="24"/>
          <w:szCs w:val="24"/>
        </w:rPr>
        <w:t>etwa 5 Minuten abkühlen lassen.</w:t>
      </w:r>
    </w:p>
    <w:p w14:paraId="71A5C0A7" w14:textId="77777777" w:rsidR="00CB326F" w:rsidRDefault="00CB326F" w:rsidP="00CB326F">
      <w:pPr>
        <w:rPr>
          <w:sz w:val="24"/>
          <w:szCs w:val="24"/>
        </w:rPr>
      </w:pPr>
    </w:p>
    <w:p w14:paraId="7428D43B" w14:textId="7EDCB34F" w:rsidR="00CB326F" w:rsidRDefault="00CB326F" w:rsidP="009F258B">
      <w:pPr>
        <w:ind w:left="1416" w:hanging="1416"/>
        <w:jc w:val="both"/>
        <w:rPr>
          <w:rFonts w:asciiTheme="majorHAnsi" w:eastAsiaTheme="majorEastAsia" w:hAnsiTheme="majorHAnsi" w:cstheme="majorBidi"/>
          <w:color w:val="2F5496" w:themeColor="accent1" w:themeShade="BF"/>
          <w:sz w:val="26"/>
          <w:szCs w:val="26"/>
        </w:rPr>
      </w:pPr>
      <w:r>
        <w:rPr>
          <w:sz w:val="24"/>
          <w:szCs w:val="24"/>
        </w:rPr>
        <w:t>Kommentar:</w:t>
      </w:r>
      <w:r>
        <w:rPr>
          <w:sz w:val="24"/>
          <w:szCs w:val="24"/>
        </w:rPr>
        <w:tab/>
        <w:t>Ich habe diesen Auflauf mehrfach gemacht und er schmeckt jedes Mal toll. Ist eben auch eine gute Art, Blumenkohl zu machen und geht verhältnismäßig schnell. Man muss nämlich nicht stundenlang zuschauen, wie der Auflauf sich im Backofen so langsam bäckt wie der Nudel-Schinken-Auflauf.</w:t>
      </w:r>
      <w:r>
        <w:br w:type="page"/>
      </w:r>
    </w:p>
    <w:p w14:paraId="0A9B7D39" w14:textId="77777777" w:rsidR="00AC0661" w:rsidRDefault="00AC0661" w:rsidP="00AC0661">
      <w:pPr>
        <w:pStyle w:val="Heading2"/>
        <w:spacing w:after="240"/>
      </w:pPr>
      <w:r>
        <w:lastRenderedPageBreak/>
        <w:t>Frittierter Blumenkohl in Tahini-Sauce</w:t>
      </w:r>
      <w:r>
        <w:rPr>
          <w:rStyle w:val="FootnoteReference"/>
        </w:rPr>
        <w:footnoteReference w:id="940"/>
      </w:r>
      <w:r>
        <w:t xml:space="preserve"> </w:t>
      </w:r>
    </w:p>
    <w:p w14:paraId="0A1FA29E" w14:textId="77777777" w:rsidR="00AC0661" w:rsidRPr="009F258B" w:rsidRDefault="00AC0661" w:rsidP="00AC0661">
      <w:pPr>
        <w:rPr>
          <w:sz w:val="24"/>
          <w:szCs w:val="24"/>
        </w:rPr>
      </w:pPr>
      <w:r w:rsidRPr="009F258B">
        <w:rPr>
          <w:sz w:val="24"/>
          <w:szCs w:val="24"/>
          <w:u w:val="single"/>
        </w:rPr>
        <w:t>Zutaten</w:t>
      </w:r>
      <w:r w:rsidRPr="009F258B">
        <w:rPr>
          <w:sz w:val="24"/>
          <w:szCs w:val="24"/>
        </w:rPr>
        <w:t xml:space="preserve"> (für 6 Personen)</w:t>
      </w:r>
    </w:p>
    <w:p w14:paraId="7AAE2FA2" w14:textId="77777777" w:rsidR="00AC0661" w:rsidRPr="009F258B" w:rsidRDefault="00AC0661" w:rsidP="00AC0661">
      <w:pPr>
        <w:rPr>
          <w:sz w:val="24"/>
          <w:szCs w:val="24"/>
        </w:rPr>
      </w:pPr>
      <w:r w:rsidRPr="009F258B">
        <w:rPr>
          <w:sz w:val="24"/>
          <w:szCs w:val="24"/>
        </w:rPr>
        <w:t>500 ml Sonnenblumenöl</w:t>
      </w:r>
    </w:p>
    <w:p w14:paraId="07664873" w14:textId="77777777" w:rsidR="00AC0661" w:rsidRDefault="00AC0661" w:rsidP="00AC0661">
      <w:pPr>
        <w:rPr>
          <w:sz w:val="24"/>
          <w:szCs w:val="24"/>
        </w:rPr>
      </w:pPr>
      <w:r>
        <w:rPr>
          <w:sz w:val="24"/>
          <w:szCs w:val="24"/>
        </w:rPr>
        <w:t>1 kg Blumenkohl, in Röschen zerteilt</w:t>
      </w:r>
    </w:p>
    <w:p w14:paraId="79F61B25" w14:textId="77777777" w:rsidR="00AC0661" w:rsidRDefault="00AC0661" w:rsidP="00AC0661">
      <w:pPr>
        <w:rPr>
          <w:sz w:val="24"/>
          <w:szCs w:val="24"/>
        </w:rPr>
      </w:pPr>
      <w:r>
        <w:rPr>
          <w:sz w:val="24"/>
          <w:szCs w:val="24"/>
        </w:rPr>
        <w:t>8 Frühlingszwiebeln, jeweils in 3 lange Stücke geschnitten</w:t>
      </w:r>
    </w:p>
    <w:p w14:paraId="717C638F" w14:textId="77777777" w:rsidR="00AC0661" w:rsidRDefault="00AC0661" w:rsidP="00AC0661">
      <w:pPr>
        <w:rPr>
          <w:sz w:val="24"/>
          <w:szCs w:val="24"/>
        </w:rPr>
      </w:pPr>
      <w:r>
        <w:rPr>
          <w:sz w:val="24"/>
          <w:szCs w:val="24"/>
        </w:rPr>
        <w:t>180 g helles Tahini</w:t>
      </w:r>
    </w:p>
    <w:p w14:paraId="4C044E5F" w14:textId="77777777" w:rsidR="00AC0661" w:rsidRDefault="00AC0661" w:rsidP="00AC0661">
      <w:pPr>
        <w:rPr>
          <w:sz w:val="24"/>
          <w:szCs w:val="24"/>
        </w:rPr>
      </w:pPr>
      <w:r>
        <w:rPr>
          <w:sz w:val="24"/>
          <w:szCs w:val="24"/>
        </w:rPr>
        <w:t>2 Knoblauchzehen, zerdrückt</w:t>
      </w:r>
    </w:p>
    <w:p w14:paraId="5C3F823A" w14:textId="77777777" w:rsidR="00AC0661" w:rsidRDefault="00AC0661" w:rsidP="00AC0661">
      <w:pPr>
        <w:rPr>
          <w:sz w:val="24"/>
          <w:szCs w:val="24"/>
        </w:rPr>
      </w:pPr>
      <w:r>
        <w:rPr>
          <w:sz w:val="24"/>
          <w:szCs w:val="24"/>
        </w:rPr>
        <w:t>15 g glatte Petersilie, gehackt</w:t>
      </w:r>
    </w:p>
    <w:p w14:paraId="0B73E49C" w14:textId="77777777" w:rsidR="00AC0661" w:rsidRDefault="00AC0661" w:rsidP="00AC0661">
      <w:pPr>
        <w:rPr>
          <w:sz w:val="24"/>
          <w:szCs w:val="24"/>
        </w:rPr>
      </w:pPr>
      <w:r>
        <w:rPr>
          <w:sz w:val="24"/>
          <w:szCs w:val="24"/>
        </w:rPr>
        <w:t>15 g Minze, gehackt plus etwas zum darüber streuseln</w:t>
      </w:r>
    </w:p>
    <w:p w14:paraId="7815D99C" w14:textId="77777777" w:rsidR="00AC0661" w:rsidRDefault="00AC0661" w:rsidP="00AC0661">
      <w:pPr>
        <w:rPr>
          <w:sz w:val="24"/>
          <w:szCs w:val="24"/>
        </w:rPr>
      </w:pPr>
      <w:r>
        <w:rPr>
          <w:sz w:val="24"/>
          <w:szCs w:val="24"/>
        </w:rPr>
        <w:t>150 g Joghurt</w:t>
      </w:r>
    </w:p>
    <w:p w14:paraId="794A2490" w14:textId="77777777" w:rsidR="00AC0661" w:rsidRDefault="00AC0661" w:rsidP="00AC0661">
      <w:pPr>
        <w:rPr>
          <w:sz w:val="24"/>
          <w:szCs w:val="24"/>
        </w:rPr>
      </w:pPr>
      <w:r>
        <w:rPr>
          <w:sz w:val="24"/>
          <w:szCs w:val="24"/>
        </w:rPr>
        <w:t>Abgeriebene Schale von 1 Bio-Zitrone</w:t>
      </w:r>
    </w:p>
    <w:p w14:paraId="2C69A1EC" w14:textId="77777777" w:rsidR="00AC0661" w:rsidRDefault="00AC0661" w:rsidP="00AC0661">
      <w:pPr>
        <w:rPr>
          <w:sz w:val="24"/>
          <w:szCs w:val="24"/>
        </w:rPr>
      </w:pPr>
      <w:r>
        <w:rPr>
          <w:sz w:val="24"/>
          <w:szCs w:val="24"/>
        </w:rPr>
        <w:t>60 ml Zitronensaft</w:t>
      </w:r>
    </w:p>
    <w:p w14:paraId="6B75AD14" w14:textId="77777777" w:rsidR="00AC0661" w:rsidRDefault="00AC0661" w:rsidP="00AC0661">
      <w:pPr>
        <w:rPr>
          <w:sz w:val="24"/>
          <w:szCs w:val="24"/>
        </w:rPr>
      </w:pPr>
      <w:r>
        <w:rPr>
          <w:sz w:val="24"/>
          <w:szCs w:val="24"/>
        </w:rPr>
        <w:t>1 TL Granatapfelsirup, plus etwas zum Beträufeln</w:t>
      </w:r>
    </w:p>
    <w:p w14:paraId="1C7DCA02" w14:textId="77777777" w:rsidR="00AC0661" w:rsidRDefault="00AC0661" w:rsidP="00AC0661">
      <w:pPr>
        <w:rPr>
          <w:sz w:val="24"/>
          <w:szCs w:val="24"/>
        </w:rPr>
      </w:pPr>
      <w:r w:rsidRPr="00503D63">
        <w:rPr>
          <w:sz w:val="24"/>
          <w:szCs w:val="24"/>
        </w:rPr>
        <w:t>M</w:t>
      </w:r>
      <w:r>
        <w:rPr>
          <w:sz w:val="24"/>
          <w:szCs w:val="24"/>
        </w:rPr>
        <w:t>a</w:t>
      </w:r>
      <w:r w:rsidRPr="00503D63">
        <w:rPr>
          <w:sz w:val="24"/>
          <w:szCs w:val="24"/>
        </w:rPr>
        <w:t xml:space="preserve">ldon Sea Salt und </w:t>
      </w:r>
      <w:r>
        <w:rPr>
          <w:sz w:val="24"/>
          <w:szCs w:val="24"/>
        </w:rPr>
        <w:t>schwarzer Pfeffer</w:t>
      </w:r>
    </w:p>
    <w:p w14:paraId="20BB7E61" w14:textId="77777777" w:rsidR="00AC0661" w:rsidRDefault="00AC0661" w:rsidP="00AC0661">
      <w:pPr>
        <w:rPr>
          <w:sz w:val="24"/>
          <w:szCs w:val="24"/>
        </w:rPr>
      </w:pPr>
    </w:p>
    <w:p w14:paraId="53EC05EF" w14:textId="77777777" w:rsidR="00AC0661" w:rsidRDefault="00AC0661" w:rsidP="00AC0661">
      <w:pPr>
        <w:rPr>
          <w:sz w:val="24"/>
          <w:szCs w:val="24"/>
        </w:rPr>
      </w:pPr>
      <w:r>
        <w:rPr>
          <w:sz w:val="24"/>
          <w:szCs w:val="24"/>
        </w:rPr>
        <w:t>Zubereitung:</w:t>
      </w:r>
    </w:p>
    <w:p w14:paraId="20AC9298" w14:textId="77777777" w:rsidR="00AC0661" w:rsidRPr="00077A35" w:rsidRDefault="00AC0661" w:rsidP="00B40E8C">
      <w:pPr>
        <w:pStyle w:val="ListParagraph"/>
        <w:numPr>
          <w:ilvl w:val="0"/>
          <w:numId w:val="754"/>
        </w:numPr>
        <w:spacing w:after="120"/>
        <w:ind w:left="714" w:hanging="357"/>
        <w:contextualSpacing w:val="0"/>
        <w:jc w:val="both"/>
        <w:rPr>
          <w:sz w:val="24"/>
          <w:szCs w:val="24"/>
        </w:rPr>
      </w:pPr>
      <w:r w:rsidRPr="00077A35">
        <w:rPr>
          <w:sz w:val="24"/>
          <w:szCs w:val="24"/>
        </w:rPr>
        <w:t>Das Öl bei mittlerer bis starker Temperatur in einem großen Topf erhitzen. Die Blumenkohlröschen in kleinen Portionen mit einer Zange vorsichtig ins heiße Fett geben und 2-3 Minuten unter häufigem Wenden frittieren, bis sie gleichmäßig gebräunt sind. Mit einem Schaumlöffel herausheben, in einem Sieb abtropfen lassen und mit etwas Salz bestreuen. Die Frühlingszwiebeln ebenfalls portionsweise etwa 1 Minute frittieren, zum Blumenkohl geben und das Gemüse etwas abkühlen lassen.</w:t>
      </w:r>
    </w:p>
    <w:p w14:paraId="178092DC" w14:textId="77777777" w:rsidR="00AC0661" w:rsidRPr="00077A35" w:rsidRDefault="00AC0661" w:rsidP="00B40E8C">
      <w:pPr>
        <w:pStyle w:val="ListParagraph"/>
        <w:numPr>
          <w:ilvl w:val="0"/>
          <w:numId w:val="754"/>
        </w:numPr>
        <w:spacing w:after="120"/>
        <w:ind w:left="714" w:hanging="357"/>
        <w:contextualSpacing w:val="0"/>
        <w:jc w:val="both"/>
        <w:rPr>
          <w:sz w:val="24"/>
          <w:szCs w:val="24"/>
        </w:rPr>
      </w:pPr>
      <w:r w:rsidRPr="00077A35">
        <w:rPr>
          <w:sz w:val="24"/>
          <w:szCs w:val="24"/>
        </w:rPr>
        <w:t xml:space="preserve">Tahini mit Knoblauch, Kräutern, Joghurt, Zitronenschale und -saft, Granatapfelsirup sowie etwas Salz und Pfeffer in eine große Schüssel geben. Die Zutaten sorgfältig mit einem Kochlöffel verrühren und dabei etwa 180 ml Wasser hinzufügen, bis ein dickes, glattes Dressing entstanden ist. </w:t>
      </w:r>
    </w:p>
    <w:p w14:paraId="3A8EB9E5" w14:textId="77777777" w:rsidR="00AC0661" w:rsidRPr="00077A35" w:rsidRDefault="00AC0661" w:rsidP="00B40E8C">
      <w:pPr>
        <w:pStyle w:val="ListParagraph"/>
        <w:numPr>
          <w:ilvl w:val="0"/>
          <w:numId w:val="754"/>
        </w:numPr>
        <w:spacing w:after="120"/>
        <w:ind w:left="714" w:hanging="357"/>
        <w:contextualSpacing w:val="0"/>
        <w:jc w:val="both"/>
        <w:rPr>
          <w:sz w:val="24"/>
          <w:szCs w:val="24"/>
        </w:rPr>
      </w:pPr>
      <w:r w:rsidRPr="00077A35">
        <w:rPr>
          <w:sz w:val="24"/>
          <w:szCs w:val="24"/>
        </w:rPr>
        <w:t>Blumenkohl und Frühlingszwiebeln dazugeben, gut durchheben und noch einmal abschmecken.</w:t>
      </w:r>
    </w:p>
    <w:p w14:paraId="107E53F8" w14:textId="77777777" w:rsidR="00AC0661" w:rsidRPr="00077A35" w:rsidRDefault="00AC0661" w:rsidP="00B40E8C">
      <w:pPr>
        <w:pStyle w:val="ListParagraph"/>
        <w:numPr>
          <w:ilvl w:val="0"/>
          <w:numId w:val="754"/>
        </w:numPr>
        <w:spacing w:after="120"/>
        <w:ind w:left="714" w:hanging="357"/>
        <w:contextualSpacing w:val="0"/>
        <w:jc w:val="both"/>
        <w:rPr>
          <w:sz w:val="24"/>
          <w:szCs w:val="24"/>
        </w:rPr>
      </w:pPr>
      <w:r w:rsidRPr="00077A35">
        <w:rPr>
          <w:sz w:val="24"/>
          <w:szCs w:val="24"/>
        </w:rPr>
        <w:t>Das Gericht in eine Servierschüssel füllen, mit etwas Granatapfelsirup beträufeln und mit gehackter Minze bestreuen.</w:t>
      </w:r>
    </w:p>
    <w:p w14:paraId="59681966" w14:textId="77777777" w:rsidR="00AC0661" w:rsidRDefault="00AC0661" w:rsidP="00AC0661">
      <w:pPr>
        <w:rPr>
          <w:sz w:val="24"/>
          <w:szCs w:val="24"/>
        </w:rPr>
      </w:pPr>
      <w:r>
        <w:rPr>
          <w:sz w:val="24"/>
          <w:szCs w:val="24"/>
        </w:rPr>
        <w:br w:type="page"/>
      </w:r>
    </w:p>
    <w:p w14:paraId="04C22727" w14:textId="77777777" w:rsidR="003E5F0E" w:rsidRDefault="003E5F0E" w:rsidP="003E5F0E">
      <w:pPr>
        <w:pStyle w:val="Heading2"/>
        <w:spacing w:after="240"/>
      </w:pPr>
      <w:r>
        <w:lastRenderedPageBreak/>
        <w:t>Blumenkohl mit Kräutersauce</w:t>
      </w:r>
      <w:r>
        <w:rPr>
          <w:rStyle w:val="FootnoteReference"/>
        </w:rPr>
        <w:footnoteReference w:id="941"/>
      </w:r>
      <w:r>
        <w:t xml:space="preserve"> </w:t>
      </w:r>
    </w:p>
    <w:p w14:paraId="2764C0C3" w14:textId="77777777" w:rsidR="003E5F0E" w:rsidRPr="00815514" w:rsidRDefault="003E5F0E" w:rsidP="003E5F0E">
      <w:pPr>
        <w:rPr>
          <w:sz w:val="24"/>
          <w:szCs w:val="24"/>
          <w:u w:val="single"/>
        </w:rPr>
      </w:pPr>
      <w:r w:rsidRPr="00815514">
        <w:rPr>
          <w:sz w:val="24"/>
          <w:szCs w:val="24"/>
          <w:u w:val="single"/>
        </w:rPr>
        <w:t>Zutaten</w:t>
      </w:r>
      <w:r>
        <w:rPr>
          <w:sz w:val="24"/>
          <w:szCs w:val="24"/>
          <w:u w:val="single"/>
        </w:rPr>
        <w:t>:</w:t>
      </w:r>
    </w:p>
    <w:p w14:paraId="5F43B827" w14:textId="77777777" w:rsidR="003E5F0E" w:rsidRDefault="003E5F0E" w:rsidP="003E5F0E">
      <w:pPr>
        <w:rPr>
          <w:sz w:val="24"/>
          <w:szCs w:val="24"/>
        </w:rPr>
      </w:pPr>
      <w:r>
        <w:rPr>
          <w:sz w:val="24"/>
          <w:szCs w:val="24"/>
        </w:rPr>
        <w:t>1 Kopf Blumenkohl (ca. 800 g)</w:t>
      </w:r>
    </w:p>
    <w:p w14:paraId="43FC9CAA" w14:textId="77777777" w:rsidR="003E5F0E" w:rsidRDefault="003E5F0E" w:rsidP="003E5F0E">
      <w:pPr>
        <w:rPr>
          <w:sz w:val="24"/>
          <w:szCs w:val="24"/>
        </w:rPr>
      </w:pPr>
      <w:r>
        <w:rPr>
          <w:sz w:val="24"/>
          <w:szCs w:val="24"/>
        </w:rPr>
        <w:t>Saft von einer Zitrone</w:t>
      </w:r>
    </w:p>
    <w:p w14:paraId="4D130032" w14:textId="77777777" w:rsidR="003E5F0E" w:rsidRDefault="003E5F0E" w:rsidP="003E5F0E">
      <w:pPr>
        <w:rPr>
          <w:sz w:val="24"/>
          <w:szCs w:val="24"/>
        </w:rPr>
      </w:pPr>
      <w:r>
        <w:rPr>
          <w:sz w:val="24"/>
          <w:szCs w:val="24"/>
        </w:rPr>
        <w:t>Etwas Gemüsebrühe</w:t>
      </w:r>
    </w:p>
    <w:p w14:paraId="6CFB6138" w14:textId="77777777" w:rsidR="003E5F0E" w:rsidRDefault="003E5F0E" w:rsidP="003E5F0E">
      <w:pPr>
        <w:rPr>
          <w:sz w:val="24"/>
          <w:szCs w:val="24"/>
        </w:rPr>
      </w:pPr>
      <w:r>
        <w:rPr>
          <w:sz w:val="24"/>
          <w:szCs w:val="24"/>
        </w:rPr>
        <w:t>2 EL Butter</w:t>
      </w:r>
    </w:p>
    <w:p w14:paraId="02CD8022" w14:textId="77777777" w:rsidR="003E5F0E" w:rsidRDefault="003E5F0E" w:rsidP="003E5F0E">
      <w:pPr>
        <w:rPr>
          <w:sz w:val="24"/>
          <w:szCs w:val="24"/>
        </w:rPr>
      </w:pPr>
      <w:r>
        <w:rPr>
          <w:sz w:val="24"/>
          <w:szCs w:val="24"/>
        </w:rPr>
        <w:t>2 EL Mehl</w:t>
      </w:r>
    </w:p>
    <w:p w14:paraId="20B9434A" w14:textId="77777777" w:rsidR="003E5F0E" w:rsidRDefault="003E5F0E" w:rsidP="003E5F0E">
      <w:pPr>
        <w:rPr>
          <w:sz w:val="24"/>
          <w:szCs w:val="24"/>
        </w:rPr>
      </w:pPr>
      <w:r>
        <w:rPr>
          <w:sz w:val="24"/>
          <w:szCs w:val="24"/>
        </w:rPr>
        <w:t>4 EL Sahne</w:t>
      </w:r>
    </w:p>
    <w:p w14:paraId="7E57246E" w14:textId="77777777" w:rsidR="003E5F0E" w:rsidRDefault="003E5F0E" w:rsidP="003E5F0E">
      <w:pPr>
        <w:rPr>
          <w:sz w:val="24"/>
          <w:szCs w:val="24"/>
        </w:rPr>
      </w:pPr>
      <w:r>
        <w:rPr>
          <w:sz w:val="24"/>
          <w:szCs w:val="24"/>
        </w:rPr>
        <w:t>½ TL Salz</w:t>
      </w:r>
    </w:p>
    <w:p w14:paraId="701D89CB" w14:textId="77777777" w:rsidR="003E5F0E" w:rsidRDefault="003E5F0E" w:rsidP="003E5F0E">
      <w:pPr>
        <w:rPr>
          <w:sz w:val="24"/>
          <w:szCs w:val="24"/>
        </w:rPr>
      </w:pPr>
      <w:r>
        <w:rPr>
          <w:sz w:val="24"/>
          <w:szCs w:val="24"/>
        </w:rPr>
        <w:t>4 EL gehackte Petersilie</w:t>
      </w:r>
    </w:p>
    <w:p w14:paraId="383C1813" w14:textId="77777777" w:rsidR="003E5F0E" w:rsidRDefault="003E5F0E" w:rsidP="009F258B">
      <w:pPr>
        <w:spacing w:after="120"/>
        <w:rPr>
          <w:sz w:val="24"/>
          <w:szCs w:val="24"/>
        </w:rPr>
      </w:pPr>
      <w:r>
        <w:rPr>
          <w:sz w:val="24"/>
          <w:szCs w:val="24"/>
        </w:rPr>
        <w:t>1 EL gehacktes Basilikum</w:t>
      </w:r>
    </w:p>
    <w:p w14:paraId="747456F5" w14:textId="77777777" w:rsidR="003E5F0E" w:rsidRDefault="003E5F0E" w:rsidP="003E5F0E">
      <w:pPr>
        <w:spacing w:after="120"/>
        <w:rPr>
          <w:sz w:val="24"/>
          <w:szCs w:val="24"/>
        </w:rPr>
      </w:pPr>
      <w:r>
        <w:rPr>
          <w:sz w:val="24"/>
          <w:szCs w:val="24"/>
        </w:rPr>
        <w:t>Je 1 TL gehackter Borretsch und Zitronenmelisse</w:t>
      </w:r>
    </w:p>
    <w:p w14:paraId="2E38EED7" w14:textId="77777777" w:rsidR="003E5F0E" w:rsidRDefault="003E5F0E" w:rsidP="003E5F0E">
      <w:pPr>
        <w:rPr>
          <w:sz w:val="24"/>
          <w:szCs w:val="24"/>
        </w:rPr>
      </w:pPr>
    </w:p>
    <w:p w14:paraId="592F6F11" w14:textId="77777777" w:rsidR="003E5F0E" w:rsidRDefault="003E5F0E" w:rsidP="003E5F0E">
      <w:pPr>
        <w:rPr>
          <w:sz w:val="24"/>
          <w:szCs w:val="24"/>
        </w:rPr>
      </w:pPr>
      <w:r>
        <w:rPr>
          <w:sz w:val="24"/>
          <w:szCs w:val="24"/>
        </w:rPr>
        <w:t>Zubereitung:</w:t>
      </w:r>
    </w:p>
    <w:p w14:paraId="0BC4CB87" w14:textId="77777777" w:rsidR="003E5F0E" w:rsidRPr="00952D77" w:rsidRDefault="003E5F0E" w:rsidP="00B40E8C">
      <w:pPr>
        <w:pStyle w:val="ListParagraph"/>
        <w:numPr>
          <w:ilvl w:val="0"/>
          <w:numId w:val="573"/>
        </w:numPr>
        <w:spacing w:after="120"/>
        <w:ind w:left="714" w:hanging="357"/>
        <w:contextualSpacing w:val="0"/>
        <w:jc w:val="both"/>
        <w:rPr>
          <w:sz w:val="24"/>
          <w:szCs w:val="24"/>
        </w:rPr>
      </w:pPr>
      <w:r w:rsidRPr="00952D77">
        <w:rPr>
          <w:sz w:val="24"/>
          <w:szCs w:val="24"/>
        </w:rPr>
        <w:t>Vom Blumenkohl den Strunk anschneiden und dabei die äußeren Blätter vom Kohl entfernen. Den Blumenkohl mit den röschen nach unten in kaltes Salzwasser legen, damit eventuell im Blumenkohl hausendes Ungeziefer herausschwimmt.</w:t>
      </w:r>
    </w:p>
    <w:p w14:paraId="17C0A02F" w14:textId="77777777" w:rsidR="003E5F0E" w:rsidRPr="00952D77" w:rsidRDefault="003E5F0E" w:rsidP="00B40E8C">
      <w:pPr>
        <w:pStyle w:val="ListParagraph"/>
        <w:numPr>
          <w:ilvl w:val="0"/>
          <w:numId w:val="573"/>
        </w:numPr>
        <w:spacing w:after="120"/>
        <w:ind w:left="714" w:hanging="357"/>
        <w:contextualSpacing w:val="0"/>
        <w:jc w:val="both"/>
        <w:rPr>
          <w:sz w:val="24"/>
          <w:szCs w:val="24"/>
        </w:rPr>
      </w:pPr>
      <w:r w:rsidRPr="00952D77">
        <w:rPr>
          <w:sz w:val="24"/>
          <w:szCs w:val="24"/>
        </w:rPr>
        <w:t>1 l Wasser mit dem Zitronensaft zum Kochen bringen und den Blumenkohl darin 25 – 30 Minuten kochen lassen. Den Blumenkohl dann aus dem Wasser heben und warm stellen.</w:t>
      </w:r>
    </w:p>
    <w:p w14:paraId="53CDF002" w14:textId="77777777" w:rsidR="003E5F0E" w:rsidRPr="00952D77" w:rsidRDefault="003E5F0E" w:rsidP="00B40E8C">
      <w:pPr>
        <w:pStyle w:val="ListParagraph"/>
        <w:numPr>
          <w:ilvl w:val="0"/>
          <w:numId w:val="573"/>
        </w:numPr>
        <w:spacing w:after="120"/>
        <w:ind w:left="714" w:hanging="357"/>
        <w:contextualSpacing w:val="0"/>
        <w:jc w:val="both"/>
        <w:rPr>
          <w:sz w:val="24"/>
          <w:szCs w:val="24"/>
        </w:rPr>
      </w:pPr>
      <w:r w:rsidRPr="00952D77">
        <w:rPr>
          <w:sz w:val="24"/>
          <w:szCs w:val="24"/>
        </w:rPr>
        <w:t>3/8 l vom Kochwasser abmessen und die Gemüsebrühe darin auflösen. Die Bitter in einem Topf zerlassen, das Mehl hineinstäuben unter Rühren hellgelb anbraten und nach und nach mit der heißen Gemüsebrühe ablöschen. Die Sahne unterrühren und die Sauce mit Salz abschmecken. Die Kräuter unter die Sauce mischen, über den Blumenkohl gießen.</w:t>
      </w:r>
    </w:p>
    <w:p w14:paraId="1E7D5AC4" w14:textId="77777777" w:rsidR="003E5F0E" w:rsidRDefault="003E5F0E" w:rsidP="003E5F0E">
      <w:pPr>
        <w:rPr>
          <w:sz w:val="24"/>
          <w:szCs w:val="24"/>
        </w:rPr>
      </w:pPr>
      <w:r>
        <w:rPr>
          <w:sz w:val="24"/>
          <w:szCs w:val="24"/>
        </w:rPr>
        <w:br w:type="page"/>
      </w:r>
    </w:p>
    <w:p w14:paraId="4A0FC31B" w14:textId="77777777" w:rsidR="003E5F0E" w:rsidRDefault="003E5F0E" w:rsidP="003E5F0E">
      <w:pPr>
        <w:pStyle w:val="Heading2"/>
        <w:spacing w:after="240"/>
      </w:pPr>
      <w:r>
        <w:lastRenderedPageBreak/>
        <w:t>Blumenkohl mit Kräuter-Radieschen-Butter</w:t>
      </w:r>
      <w:r>
        <w:rPr>
          <w:rStyle w:val="FootnoteReference"/>
        </w:rPr>
        <w:footnoteReference w:id="942"/>
      </w:r>
    </w:p>
    <w:p w14:paraId="59BCBB99" w14:textId="77777777" w:rsidR="003E5F0E" w:rsidRDefault="003E5F0E" w:rsidP="003E5F0E">
      <w:pPr>
        <w:rPr>
          <w:sz w:val="24"/>
          <w:szCs w:val="24"/>
        </w:rPr>
      </w:pPr>
      <w:r w:rsidRPr="000A1F57">
        <w:rPr>
          <w:sz w:val="24"/>
          <w:szCs w:val="24"/>
          <w:u w:val="single"/>
        </w:rPr>
        <w:t>Zutaten</w:t>
      </w:r>
      <w:r>
        <w:rPr>
          <w:sz w:val="24"/>
          <w:szCs w:val="24"/>
        </w:rPr>
        <w:t xml:space="preserve"> für 4 Portionen</w:t>
      </w:r>
    </w:p>
    <w:p w14:paraId="3875BFCA" w14:textId="77777777" w:rsidR="003E5F0E" w:rsidRDefault="003E5F0E" w:rsidP="003E5F0E">
      <w:pPr>
        <w:rPr>
          <w:sz w:val="24"/>
          <w:szCs w:val="24"/>
        </w:rPr>
      </w:pPr>
      <w:r>
        <w:rPr>
          <w:sz w:val="24"/>
          <w:szCs w:val="24"/>
        </w:rPr>
        <w:t>4 kleine Köpfe Blumenkohl (à 500 g)</w:t>
      </w:r>
    </w:p>
    <w:p w14:paraId="184B6EBE" w14:textId="77777777" w:rsidR="003E5F0E" w:rsidRDefault="003E5F0E" w:rsidP="003E5F0E">
      <w:pPr>
        <w:rPr>
          <w:sz w:val="24"/>
          <w:szCs w:val="24"/>
        </w:rPr>
      </w:pPr>
      <w:r>
        <w:rPr>
          <w:sz w:val="24"/>
          <w:szCs w:val="24"/>
        </w:rPr>
        <w:t>1 Bio-Zitrone</w:t>
      </w:r>
    </w:p>
    <w:p w14:paraId="20E43801" w14:textId="77777777" w:rsidR="003E5F0E" w:rsidRDefault="003E5F0E" w:rsidP="003E5F0E">
      <w:pPr>
        <w:rPr>
          <w:sz w:val="24"/>
          <w:szCs w:val="24"/>
        </w:rPr>
      </w:pPr>
      <w:r>
        <w:rPr>
          <w:sz w:val="24"/>
          <w:szCs w:val="24"/>
        </w:rPr>
        <w:t>Salz, Pfeffer</w:t>
      </w:r>
    </w:p>
    <w:p w14:paraId="6E45550E" w14:textId="77777777" w:rsidR="003E5F0E" w:rsidRDefault="003E5F0E" w:rsidP="003E5F0E">
      <w:pPr>
        <w:rPr>
          <w:sz w:val="24"/>
          <w:szCs w:val="24"/>
        </w:rPr>
      </w:pPr>
      <w:r>
        <w:rPr>
          <w:sz w:val="24"/>
          <w:szCs w:val="24"/>
        </w:rPr>
        <w:t>250 g Butter</w:t>
      </w:r>
    </w:p>
    <w:p w14:paraId="74DCD9FE" w14:textId="77777777" w:rsidR="003E5F0E" w:rsidRDefault="003E5F0E" w:rsidP="003E5F0E">
      <w:pPr>
        <w:rPr>
          <w:sz w:val="24"/>
          <w:szCs w:val="24"/>
        </w:rPr>
      </w:pPr>
      <w:r>
        <w:rPr>
          <w:sz w:val="24"/>
          <w:szCs w:val="24"/>
        </w:rPr>
        <w:t>8 Radieschen</w:t>
      </w:r>
    </w:p>
    <w:p w14:paraId="57A3D24B" w14:textId="77777777" w:rsidR="003E5F0E" w:rsidRDefault="003E5F0E" w:rsidP="003E5F0E">
      <w:pPr>
        <w:rPr>
          <w:sz w:val="24"/>
          <w:szCs w:val="24"/>
        </w:rPr>
      </w:pPr>
      <w:r>
        <w:rPr>
          <w:sz w:val="24"/>
          <w:szCs w:val="24"/>
        </w:rPr>
        <w:t>1 Bund Kräuter für Frankfurter Grüne Sauce (150 g: Petersilie, Kerbel, Schnittlauch, Sauerampfer, Pimpinelle, Kresse, Borretsch)</w:t>
      </w:r>
    </w:p>
    <w:p w14:paraId="42C76C2D" w14:textId="77777777" w:rsidR="003E5F0E" w:rsidRDefault="003E5F0E" w:rsidP="003E5F0E">
      <w:pPr>
        <w:rPr>
          <w:sz w:val="24"/>
          <w:szCs w:val="24"/>
        </w:rPr>
      </w:pPr>
      <w:r>
        <w:rPr>
          <w:sz w:val="24"/>
          <w:szCs w:val="24"/>
        </w:rPr>
        <w:t>Fleur de Sel</w:t>
      </w:r>
    </w:p>
    <w:p w14:paraId="778DC785" w14:textId="77777777" w:rsidR="003E5F0E" w:rsidRDefault="003E5F0E" w:rsidP="003E5F0E">
      <w:pPr>
        <w:rPr>
          <w:sz w:val="24"/>
          <w:szCs w:val="24"/>
        </w:rPr>
      </w:pPr>
    </w:p>
    <w:p w14:paraId="152C3CF8" w14:textId="77777777" w:rsidR="003E5F0E" w:rsidRDefault="003E5F0E" w:rsidP="003E5F0E">
      <w:pPr>
        <w:rPr>
          <w:sz w:val="24"/>
          <w:szCs w:val="24"/>
        </w:rPr>
      </w:pPr>
      <w:r>
        <w:rPr>
          <w:sz w:val="24"/>
          <w:szCs w:val="24"/>
        </w:rPr>
        <w:t>Zubereitungszeit:</w:t>
      </w:r>
      <w:r>
        <w:rPr>
          <w:sz w:val="24"/>
          <w:szCs w:val="24"/>
        </w:rPr>
        <w:tab/>
        <w:t>40 Minuten</w:t>
      </w:r>
    </w:p>
    <w:p w14:paraId="5D2BAF1D" w14:textId="77777777" w:rsidR="003E5F0E" w:rsidRPr="000A1F57" w:rsidRDefault="003E5F0E" w:rsidP="00B40E8C">
      <w:pPr>
        <w:pStyle w:val="ListParagraph"/>
        <w:numPr>
          <w:ilvl w:val="0"/>
          <w:numId w:val="1892"/>
        </w:numPr>
        <w:spacing w:after="120"/>
        <w:ind w:left="714" w:hanging="357"/>
        <w:contextualSpacing w:val="0"/>
        <w:jc w:val="both"/>
        <w:rPr>
          <w:sz w:val="24"/>
          <w:szCs w:val="24"/>
        </w:rPr>
      </w:pPr>
      <w:r w:rsidRPr="000A1F57">
        <w:rPr>
          <w:sz w:val="24"/>
          <w:szCs w:val="24"/>
        </w:rPr>
        <w:t>Blumenkohl putzen, Blätter entfernen, Strunk kegelförmig herausschneiden.</w:t>
      </w:r>
    </w:p>
    <w:p w14:paraId="6FE9CE23" w14:textId="77777777" w:rsidR="003E5F0E" w:rsidRPr="000A1F57" w:rsidRDefault="003E5F0E" w:rsidP="00B40E8C">
      <w:pPr>
        <w:pStyle w:val="ListParagraph"/>
        <w:numPr>
          <w:ilvl w:val="0"/>
          <w:numId w:val="1892"/>
        </w:numPr>
        <w:spacing w:after="120"/>
        <w:ind w:left="714" w:hanging="357"/>
        <w:contextualSpacing w:val="0"/>
        <w:jc w:val="both"/>
        <w:rPr>
          <w:sz w:val="24"/>
          <w:szCs w:val="24"/>
        </w:rPr>
      </w:pPr>
      <w:r w:rsidRPr="000A1F57">
        <w:rPr>
          <w:sz w:val="24"/>
          <w:szCs w:val="24"/>
        </w:rPr>
        <w:t>Zitrone heiß waschen, trocken tupfen und 1 TL Schale fein reiben. Zitronensaft auspressen (4-5 EL). Einen breiten Topf ca. 2 cm hoch mit Salzwasser füllen und kurz aufkochen. 2 EL Zitronensaft zugeben. Blumenkohl nebeneinander auf der Strunkseite hineinsetzen. Zugedeckt bei mittlerer bis starker Hitze 20-25 Minuten garen.</w:t>
      </w:r>
    </w:p>
    <w:p w14:paraId="7796166A" w14:textId="77777777" w:rsidR="003E5F0E" w:rsidRPr="000A1F57" w:rsidRDefault="003E5F0E" w:rsidP="00B40E8C">
      <w:pPr>
        <w:pStyle w:val="ListParagraph"/>
        <w:numPr>
          <w:ilvl w:val="0"/>
          <w:numId w:val="1892"/>
        </w:numPr>
        <w:spacing w:after="120"/>
        <w:ind w:left="714" w:hanging="357"/>
        <w:contextualSpacing w:val="0"/>
        <w:jc w:val="both"/>
        <w:rPr>
          <w:sz w:val="24"/>
          <w:szCs w:val="24"/>
        </w:rPr>
      </w:pPr>
      <w:r w:rsidRPr="000A1F57">
        <w:rPr>
          <w:sz w:val="24"/>
          <w:szCs w:val="24"/>
        </w:rPr>
        <w:t>Inzwischen die Butter bei mittlerer Hitze in einem Topf zerlassen und bei milder Hitze warm halten. Radieschen putzen, waschen, trocken tupfen und grob raspeln. Kräuter verlesen, waschen, trocken tupfen, Blätter von den Stielen zupfen und fein schneiden. 1 EL Zitronensaft, Zitronenschale und ¾ der Kräuter in die warme Butter geben, gut verrühren und von der Herdplatte nehmen.</w:t>
      </w:r>
    </w:p>
    <w:p w14:paraId="53E6CA88" w14:textId="77777777" w:rsidR="003E5F0E" w:rsidRPr="000A1F57" w:rsidRDefault="003E5F0E" w:rsidP="00B40E8C">
      <w:pPr>
        <w:pStyle w:val="ListParagraph"/>
        <w:numPr>
          <w:ilvl w:val="0"/>
          <w:numId w:val="1892"/>
        </w:numPr>
        <w:spacing w:after="120"/>
        <w:ind w:left="714" w:hanging="357"/>
        <w:contextualSpacing w:val="0"/>
        <w:jc w:val="both"/>
        <w:rPr>
          <w:sz w:val="24"/>
          <w:szCs w:val="24"/>
        </w:rPr>
      </w:pPr>
      <w:r w:rsidRPr="000A1F57">
        <w:rPr>
          <w:sz w:val="24"/>
          <w:szCs w:val="24"/>
        </w:rPr>
        <w:t>Blumenkohl mit der Schaumkelle aus dem Topf heben, gut abtropfen lassen und in 4 tiefe Teller verteilen. Mit er Kräuter-Radieschen-Butter übergießen und den restlichen Kräutern bestreuen. Sofort servieren. Blumenkohl nach Belieben mit Fleur de Sel und Pfeffer würzen. Dazu passen Salzkartoffeln.</w:t>
      </w:r>
    </w:p>
    <w:p w14:paraId="57F49E25" w14:textId="77777777" w:rsidR="003E5F0E" w:rsidRDefault="003E5F0E" w:rsidP="003E5F0E">
      <w:pPr>
        <w:rPr>
          <w:sz w:val="24"/>
          <w:szCs w:val="24"/>
        </w:rPr>
      </w:pPr>
      <w:r>
        <w:rPr>
          <w:sz w:val="24"/>
          <w:szCs w:val="24"/>
        </w:rPr>
        <w:br w:type="page"/>
      </w:r>
    </w:p>
    <w:p w14:paraId="5E63CA01" w14:textId="77777777" w:rsidR="003E5F0E" w:rsidRDefault="003E5F0E" w:rsidP="003E5F0E">
      <w:pPr>
        <w:pStyle w:val="Heading2"/>
        <w:spacing w:after="240"/>
      </w:pPr>
      <w:r>
        <w:lastRenderedPageBreak/>
        <w:t>Blumenkohl mit Hack und Schmorzwiebeln</w:t>
      </w:r>
      <w:r>
        <w:rPr>
          <w:rStyle w:val="FootnoteReference"/>
        </w:rPr>
        <w:footnoteReference w:id="943"/>
      </w:r>
    </w:p>
    <w:p w14:paraId="35497D07" w14:textId="77777777" w:rsidR="003E5F0E" w:rsidRDefault="003E5F0E" w:rsidP="003E5F0E">
      <w:pPr>
        <w:rPr>
          <w:sz w:val="24"/>
          <w:szCs w:val="24"/>
        </w:rPr>
      </w:pPr>
      <w:r w:rsidRPr="00B356A9">
        <w:rPr>
          <w:sz w:val="24"/>
          <w:szCs w:val="24"/>
          <w:u w:val="single"/>
        </w:rPr>
        <w:t>Zutaten</w:t>
      </w:r>
      <w:r>
        <w:rPr>
          <w:sz w:val="24"/>
          <w:szCs w:val="24"/>
        </w:rPr>
        <w:t xml:space="preserve"> für 2 Portionen</w:t>
      </w:r>
    </w:p>
    <w:p w14:paraId="5F4E4843" w14:textId="77777777" w:rsidR="003E5F0E" w:rsidRDefault="003E5F0E" w:rsidP="003E5F0E">
      <w:pPr>
        <w:rPr>
          <w:sz w:val="24"/>
          <w:szCs w:val="24"/>
        </w:rPr>
      </w:pPr>
      <w:r>
        <w:rPr>
          <w:sz w:val="24"/>
          <w:szCs w:val="24"/>
        </w:rPr>
        <w:t>1 Blumenkohl (1 kg)</w:t>
      </w:r>
    </w:p>
    <w:p w14:paraId="5937208F" w14:textId="77777777" w:rsidR="003E5F0E" w:rsidRDefault="003E5F0E" w:rsidP="003E5F0E">
      <w:pPr>
        <w:rPr>
          <w:sz w:val="24"/>
          <w:szCs w:val="24"/>
        </w:rPr>
      </w:pPr>
      <w:r>
        <w:rPr>
          <w:sz w:val="24"/>
          <w:szCs w:val="24"/>
        </w:rPr>
        <w:t>Salz, Pfeffer</w:t>
      </w:r>
    </w:p>
    <w:p w14:paraId="32E8EF35" w14:textId="77777777" w:rsidR="003E5F0E" w:rsidRDefault="003E5F0E" w:rsidP="003E5F0E">
      <w:pPr>
        <w:rPr>
          <w:sz w:val="24"/>
          <w:szCs w:val="24"/>
        </w:rPr>
      </w:pPr>
      <w:r>
        <w:rPr>
          <w:sz w:val="24"/>
          <w:szCs w:val="24"/>
        </w:rPr>
        <w:t>1 Bund Schnittlauch</w:t>
      </w:r>
    </w:p>
    <w:p w14:paraId="2D2D9541" w14:textId="77777777" w:rsidR="003E5F0E" w:rsidRDefault="003E5F0E" w:rsidP="003E5F0E">
      <w:pPr>
        <w:rPr>
          <w:sz w:val="24"/>
          <w:szCs w:val="24"/>
        </w:rPr>
      </w:pPr>
      <w:r>
        <w:rPr>
          <w:sz w:val="24"/>
          <w:szCs w:val="24"/>
        </w:rPr>
        <w:t>200 g Rinderhackfleisch</w:t>
      </w:r>
    </w:p>
    <w:p w14:paraId="48C39FA7" w14:textId="77777777" w:rsidR="003E5F0E" w:rsidRDefault="003E5F0E" w:rsidP="003E5F0E">
      <w:pPr>
        <w:rPr>
          <w:sz w:val="24"/>
          <w:szCs w:val="24"/>
        </w:rPr>
      </w:pPr>
      <w:r>
        <w:rPr>
          <w:sz w:val="24"/>
          <w:szCs w:val="24"/>
        </w:rPr>
        <w:t>1 EL Magerquark</w:t>
      </w:r>
    </w:p>
    <w:p w14:paraId="13D0969F" w14:textId="77777777" w:rsidR="003E5F0E" w:rsidRDefault="003E5F0E" w:rsidP="003E5F0E">
      <w:pPr>
        <w:rPr>
          <w:sz w:val="24"/>
          <w:szCs w:val="24"/>
        </w:rPr>
      </w:pPr>
      <w:r>
        <w:rPr>
          <w:sz w:val="24"/>
          <w:szCs w:val="24"/>
        </w:rPr>
        <w:t>20 g Parmesan</w:t>
      </w:r>
    </w:p>
    <w:p w14:paraId="442F1A24" w14:textId="77777777" w:rsidR="003E5F0E" w:rsidRDefault="003E5F0E" w:rsidP="003E5F0E">
      <w:pPr>
        <w:rPr>
          <w:sz w:val="24"/>
          <w:szCs w:val="24"/>
        </w:rPr>
      </w:pPr>
      <w:r>
        <w:rPr>
          <w:sz w:val="24"/>
          <w:szCs w:val="24"/>
        </w:rPr>
        <w:t>¼ TL rosenscharfes Paprikapulver</w:t>
      </w:r>
    </w:p>
    <w:p w14:paraId="5E0AC2C0" w14:textId="77777777" w:rsidR="003E5F0E" w:rsidRDefault="003E5F0E" w:rsidP="003E5F0E">
      <w:pPr>
        <w:rPr>
          <w:sz w:val="24"/>
          <w:szCs w:val="24"/>
        </w:rPr>
      </w:pPr>
      <w:r>
        <w:rPr>
          <w:sz w:val="24"/>
          <w:szCs w:val="24"/>
        </w:rPr>
        <w:t>300 g Zwiebeln</w:t>
      </w:r>
    </w:p>
    <w:p w14:paraId="5DDE1A43" w14:textId="77777777" w:rsidR="003E5F0E" w:rsidRDefault="003E5F0E" w:rsidP="003E5F0E">
      <w:pPr>
        <w:rPr>
          <w:sz w:val="24"/>
          <w:szCs w:val="24"/>
        </w:rPr>
      </w:pPr>
      <w:r>
        <w:rPr>
          <w:sz w:val="24"/>
          <w:szCs w:val="24"/>
        </w:rPr>
        <w:t>40 g Butter</w:t>
      </w:r>
    </w:p>
    <w:p w14:paraId="2CA2665D" w14:textId="77777777" w:rsidR="003E5F0E" w:rsidRDefault="003E5F0E" w:rsidP="003E5F0E">
      <w:pPr>
        <w:rPr>
          <w:sz w:val="24"/>
          <w:szCs w:val="24"/>
        </w:rPr>
      </w:pPr>
      <w:r>
        <w:rPr>
          <w:sz w:val="24"/>
          <w:szCs w:val="24"/>
        </w:rPr>
        <w:t>4 Stiele glatte Petersilie</w:t>
      </w:r>
    </w:p>
    <w:p w14:paraId="6D3DD872" w14:textId="77777777" w:rsidR="003E5F0E" w:rsidRDefault="003E5F0E" w:rsidP="003E5F0E">
      <w:pPr>
        <w:rPr>
          <w:sz w:val="24"/>
          <w:szCs w:val="24"/>
        </w:rPr>
      </w:pPr>
      <w:r>
        <w:rPr>
          <w:sz w:val="24"/>
          <w:szCs w:val="24"/>
        </w:rPr>
        <w:t>¼ TL Chiliflocken</w:t>
      </w:r>
    </w:p>
    <w:p w14:paraId="78A5855F" w14:textId="77777777" w:rsidR="003E5F0E" w:rsidRDefault="003E5F0E" w:rsidP="003E5F0E">
      <w:pPr>
        <w:rPr>
          <w:sz w:val="24"/>
          <w:szCs w:val="24"/>
        </w:rPr>
      </w:pPr>
    </w:p>
    <w:p w14:paraId="00FA8660" w14:textId="77777777" w:rsidR="003E5F0E" w:rsidRDefault="003E5F0E" w:rsidP="003E5F0E">
      <w:pPr>
        <w:rPr>
          <w:sz w:val="24"/>
          <w:szCs w:val="24"/>
        </w:rPr>
      </w:pPr>
      <w:r>
        <w:rPr>
          <w:sz w:val="24"/>
          <w:szCs w:val="24"/>
        </w:rPr>
        <w:t>Zubereitungszeit:</w:t>
      </w:r>
      <w:r>
        <w:rPr>
          <w:sz w:val="24"/>
          <w:szCs w:val="24"/>
        </w:rPr>
        <w:tab/>
        <w:t>45 Minuten</w:t>
      </w:r>
    </w:p>
    <w:p w14:paraId="2601C3E7" w14:textId="77777777" w:rsidR="003E5F0E" w:rsidRPr="008374FF" w:rsidRDefault="003E5F0E" w:rsidP="00B40E8C">
      <w:pPr>
        <w:pStyle w:val="ListParagraph"/>
        <w:numPr>
          <w:ilvl w:val="0"/>
          <w:numId w:val="1900"/>
        </w:numPr>
        <w:spacing w:after="120"/>
        <w:ind w:left="714" w:hanging="357"/>
        <w:contextualSpacing w:val="0"/>
        <w:jc w:val="both"/>
        <w:rPr>
          <w:sz w:val="24"/>
          <w:szCs w:val="24"/>
        </w:rPr>
      </w:pPr>
      <w:r w:rsidRPr="008374FF">
        <w:rPr>
          <w:sz w:val="24"/>
          <w:szCs w:val="24"/>
        </w:rPr>
        <w:t>Blumenkohl putzen, waschen, halbieren und den Strunk so weit wie möglich abschneiden, ohne dass sich die Röschen lösen. Blumenkohl in kochendem Salzwasser 8-10 Minuten vorgaren, die Hälften mit einer Schaumkelle herausheben, gut abtropfen lassen und dicht nebeneinander auf ein mit Backpapier belegtes Backblech legen.</w:t>
      </w:r>
    </w:p>
    <w:p w14:paraId="2CC54325" w14:textId="77777777" w:rsidR="003E5F0E" w:rsidRPr="008374FF" w:rsidRDefault="003E5F0E" w:rsidP="00B40E8C">
      <w:pPr>
        <w:pStyle w:val="ListParagraph"/>
        <w:numPr>
          <w:ilvl w:val="0"/>
          <w:numId w:val="1900"/>
        </w:numPr>
        <w:spacing w:after="120"/>
        <w:ind w:left="714" w:hanging="357"/>
        <w:contextualSpacing w:val="0"/>
        <w:jc w:val="both"/>
        <w:rPr>
          <w:sz w:val="24"/>
          <w:szCs w:val="24"/>
        </w:rPr>
      </w:pPr>
      <w:r w:rsidRPr="008374FF">
        <w:rPr>
          <w:sz w:val="24"/>
          <w:szCs w:val="24"/>
        </w:rPr>
        <w:t>Schnittlauch in feine Röllchen schneiden und mit Hackfleisch, Quark, Parmesan, ½ TL Salz, Pfeffer und Paprikapulver gut verkneten. Jeweils die Hälfte der Masse zwischen die Röschen je einer Blumenkohlhälfte drücken. Blumenkohl mit Alufolie abdecken und im vorgeheizten Backofen bei 200 Grad (Umluft nicht empfehlenswert) auf der 2. Schiene von unten 30-35 Minuten garen.</w:t>
      </w:r>
    </w:p>
    <w:p w14:paraId="26ADB9B3" w14:textId="77777777" w:rsidR="003E5F0E" w:rsidRPr="008374FF" w:rsidRDefault="003E5F0E" w:rsidP="00B40E8C">
      <w:pPr>
        <w:pStyle w:val="ListParagraph"/>
        <w:numPr>
          <w:ilvl w:val="0"/>
          <w:numId w:val="1900"/>
        </w:numPr>
        <w:spacing w:after="120"/>
        <w:ind w:left="714" w:hanging="357"/>
        <w:contextualSpacing w:val="0"/>
        <w:jc w:val="both"/>
        <w:rPr>
          <w:sz w:val="24"/>
          <w:szCs w:val="24"/>
        </w:rPr>
      </w:pPr>
      <w:r w:rsidRPr="008374FF">
        <w:rPr>
          <w:sz w:val="24"/>
          <w:szCs w:val="24"/>
        </w:rPr>
        <w:t>Inzwischen die Zwiebeln halbieren und in feine Streifen schneiden. 20 Minuten vor Ende der Garzeit des Blumenkohls Butter in einer Pfanne erhitzen. Zwiebeln darin bei mittlerer bis starker Hitze 10-15 Minuten braten. Petersilienblätter von den Stielen abzupfen und grob schneiden. Blumenkohl und Zwiebeln auf einer Platte anrichten, mit Chili und Petersilie bestreuen und servieren.</w:t>
      </w:r>
      <w:r w:rsidRPr="008374FF">
        <w:rPr>
          <w:sz w:val="24"/>
          <w:szCs w:val="24"/>
        </w:rPr>
        <w:br w:type="page"/>
      </w:r>
    </w:p>
    <w:p w14:paraId="71B9BC4A" w14:textId="77777777" w:rsidR="003E5F0E" w:rsidRDefault="003E5F0E" w:rsidP="003E5F0E">
      <w:pPr>
        <w:pStyle w:val="Heading2"/>
        <w:spacing w:after="240"/>
      </w:pPr>
      <w:r>
        <w:lastRenderedPageBreak/>
        <w:t>Blumenkohl mit Käsesauce</w:t>
      </w:r>
      <w:r>
        <w:rPr>
          <w:rStyle w:val="FootnoteReference"/>
        </w:rPr>
        <w:footnoteReference w:id="944"/>
      </w:r>
      <w:r>
        <w:t xml:space="preserve"> </w:t>
      </w:r>
    </w:p>
    <w:p w14:paraId="7D79442C" w14:textId="77777777" w:rsidR="003E5F0E" w:rsidRPr="00F06582" w:rsidRDefault="003E5F0E" w:rsidP="003E5F0E">
      <w:pPr>
        <w:rPr>
          <w:sz w:val="24"/>
          <w:szCs w:val="24"/>
          <w:u w:val="single"/>
        </w:rPr>
      </w:pPr>
      <w:r w:rsidRPr="00F06582">
        <w:rPr>
          <w:sz w:val="24"/>
          <w:szCs w:val="24"/>
          <w:u w:val="single"/>
        </w:rPr>
        <w:t>Zutaten</w:t>
      </w:r>
      <w:r>
        <w:rPr>
          <w:sz w:val="24"/>
          <w:szCs w:val="24"/>
          <w:u w:val="single"/>
        </w:rPr>
        <w:t>:</w:t>
      </w:r>
    </w:p>
    <w:p w14:paraId="30395A20" w14:textId="77777777" w:rsidR="003E5F0E" w:rsidRDefault="003E5F0E" w:rsidP="003E5F0E">
      <w:pPr>
        <w:rPr>
          <w:sz w:val="24"/>
          <w:szCs w:val="24"/>
        </w:rPr>
      </w:pPr>
      <w:r>
        <w:rPr>
          <w:sz w:val="24"/>
          <w:szCs w:val="24"/>
        </w:rPr>
        <w:t>1 Kopf Blumenkohl (800 g)</w:t>
      </w:r>
    </w:p>
    <w:p w14:paraId="23434722" w14:textId="77777777" w:rsidR="003E5F0E" w:rsidRDefault="003E5F0E" w:rsidP="003E5F0E">
      <w:pPr>
        <w:rPr>
          <w:sz w:val="24"/>
          <w:szCs w:val="24"/>
        </w:rPr>
      </w:pPr>
      <w:r>
        <w:rPr>
          <w:sz w:val="24"/>
          <w:szCs w:val="24"/>
        </w:rPr>
        <w:t>1 EL Zitronensaft</w:t>
      </w:r>
    </w:p>
    <w:p w14:paraId="670C9E18" w14:textId="77777777" w:rsidR="003E5F0E" w:rsidRDefault="003E5F0E" w:rsidP="003E5F0E">
      <w:pPr>
        <w:rPr>
          <w:sz w:val="24"/>
          <w:szCs w:val="24"/>
        </w:rPr>
      </w:pPr>
      <w:r>
        <w:rPr>
          <w:sz w:val="24"/>
          <w:szCs w:val="24"/>
        </w:rPr>
        <w:t>100 g mittelalter Gouda</w:t>
      </w:r>
    </w:p>
    <w:p w14:paraId="6A19E824" w14:textId="77777777" w:rsidR="003E5F0E" w:rsidRDefault="003E5F0E" w:rsidP="003E5F0E">
      <w:pPr>
        <w:rPr>
          <w:sz w:val="24"/>
          <w:szCs w:val="24"/>
        </w:rPr>
      </w:pPr>
      <w:r>
        <w:rPr>
          <w:sz w:val="24"/>
          <w:szCs w:val="24"/>
        </w:rPr>
        <w:t>Je 1 EL Butter und Mehl</w:t>
      </w:r>
    </w:p>
    <w:p w14:paraId="7EEB9CB8" w14:textId="77777777" w:rsidR="003E5F0E" w:rsidRDefault="003E5F0E" w:rsidP="003E5F0E">
      <w:pPr>
        <w:rPr>
          <w:sz w:val="24"/>
          <w:szCs w:val="24"/>
        </w:rPr>
      </w:pPr>
      <w:r>
        <w:rPr>
          <w:sz w:val="24"/>
          <w:szCs w:val="24"/>
        </w:rPr>
        <w:t>1/8 l Gemüsebrühe</w:t>
      </w:r>
    </w:p>
    <w:p w14:paraId="2FE83169" w14:textId="77777777" w:rsidR="003E5F0E" w:rsidRDefault="003E5F0E" w:rsidP="003E5F0E">
      <w:pPr>
        <w:rPr>
          <w:sz w:val="24"/>
          <w:szCs w:val="24"/>
        </w:rPr>
      </w:pPr>
      <w:r>
        <w:rPr>
          <w:sz w:val="24"/>
          <w:szCs w:val="24"/>
        </w:rPr>
        <w:t>1/8 l Milch</w:t>
      </w:r>
    </w:p>
    <w:p w14:paraId="79BC58A4" w14:textId="77777777" w:rsidR="003E5F0E" w:rsidRDefault="003E5F0E" w:rsidP="003E5F0E">
      <w:pPr>
        <w:rPr>
          <w:sz w:val="24"/>
          <w:szCs w:val="24"/>
        </w:rPr>
      </w:pPr>
      <w:r>
        <w:rPr>
          <w:sz w:val="24"/>
          <w:szCs w:val="24"/>
        </w:rPr>
        <w:t>½ TL Salz</w:t>
      </w:r>
    </w:p>
    <w:p w14:paraId="49A18111" w14:textId="77777777" w:rsidR="003E5F0E" w:rsidRDefault="003E5F0E" w:rsidP="003E5F0E">
      <w:pPr>
        <w:rPr>
          <w:sz w:val="24"/>
          <w:szCs w:val="24"/>
        </w:rPr>
      </w:pPr>
      <w:r>
        <w:rPr>
          <w:sz w:val="24"/>
          <w:szCs w:val="24"/>
        </w:rPr>
        <w:t>1 Msp. Geriebene Muskatnuss</w:t>
      </w:r>
    </w:p>
    <w:p w14:paraId="53E13BD2" w14:textId="77777777" w:rsidR="003E5F0E" w:rsidRDefault="003E5F0E" w:rsidP="003E5F0E">
      <w:pPr>
        <w:rPr>
          <w:sz w:val="24"/>
          <w:szCs w:val="24"/>
        </w:rPr>
      </w:pPr>
      <w:r>
        <w:rPr>
          <w:sz w:val="24"/>
          <w:szCs w:val="24"/>
        </w:rPr>
        <w:t>1 Eigelb</w:t>
      </w:r>
    </w:p>
    <w:p w14:paraId="02C0CE8B" w14:textId="77777777" w:rsidR="003E5F0E" w:rsidRDefault="003E5F0E" w:rsidP="003E5F0E">
      <w:pPr>
        <w:rPr>
          <w:sz w:val="24"/>
          <w:szCs w:val="24"/>
        </w:rPr>
      </w:pPr>
      <w:r>
        <w:rPr>
          <w:sz w:val="24"/>
          <w:szCs w:val="24"/>
        </w:rPr>
        <w:t>1 EL Butter</w:t>
      </w:r>
    </w:p>
    <w:p w14:paraId="39C06983" w14:textId="77777777" w:rsidR="003E5F0E" w:rsidRDefault="003E5F0E" w:rsidP="003E5F0E">
      <w:pPr>
        <w:rPr>
          <w:sz w:val="24"/>
          <w:szCs w:val="24"/>
        </w:rPr>
      </w:pPr>
      <w:r>
        <w:rPr>
          <w:sz w:val="24"/>
          <w:szCs w:val="24"/>
        </w:rPr>
        <w:t>2 EL Semmelbrösel</w:t>
      </w:r>
    </w:p>
    <w:p w14:paraId="259C9738" w14:textId="77777777" w:rsidR="003E5F0E" w:rsidRDefault="003E5F0E" w:rsidP="003E5F0E">
      <w:pPr>
        <w:rPr>
          <w:sz w:val="24"/>
          <w:szCs w:val="24"/>
        </w:rPr>
      </w:pPr>
    </w:p>
    <w:p w14:paraId="0361F48C" w14:textId="77777777" w:rsidR="003E5F0E" w:rsidRDefault="003E5F0E" w:rsidP="003E5F0E">
      <w:pPr>
        <w:rPr>
          <w:sz w:val="24"/>
          <w:szCs w:val="24"/>
        </w:rPr>
      </w:pPr>
      <w:r>
        <w:rPr>
          <w:sz w:val="24"/>
          <w:szCs w:val="24"/>
        </w:rPr>
        <w:t>Zubereitung:</w:t>
      </w:r>
    </w:p>
    <w:p w14:paraId="5FEF50FC" w14:textId="77777777" w:rsidR="003E5F0E" w:rsidRPr="002D2D13" w:rsidRDefault="003E5F0E" w:rsidP="00B40E8C">
      <w:pPr>
        <w:pStyle w:val="ListParagraph"/>
        <w:numPr>
          <w:ilvl w:val="0"/>
          <w:numId w:val="574"/>
        </w:numPr>
        <w:spacing w:after="120"/>
        <w:ind w:left="714" w:hanging="357"/>
        <w:contextualSpacing w:val="0"/>
        <w:jc w:val="both"/>
        <w:rPr>
          <w:sz w:val="24"/>
          <w:szCs w:val="24"/>
        </w:rPr>
      </w:pPr>
      <w:r w:rsidRPr="002D2D13">
        <w:rPr>
          <w:sz w:val="24"/>
          <w:szCs w:val="24"/>
        </w:rPr>
        <w:t>Den Blumenkohl in Röschen teilen und gründlich waschen. 2 l Wasser mit dem Zitronensaft zum Kochen bringen, die Röschen einlegen und zugedeckt etwa 15 Minuten kochen, dann in einem Sieb abtropfen lassen und über dem kochenden Sud warmhalten.</w:t>
      </w:r>
    </w:p>
    <w:p w14:paraId="7B02C13D" w14:textId="77777777" w:rsidR="003E5F0E" w:rsidRPr="002D2D13" w:rsidRDefault="003E5F0E" w:rsidP="00B40E8C">
      <w:pPr>
        <w:pStyle w:val="ListParagraph"/>
        <w:numPr>
          <w:ilvl w:val="0"/>
          <w:numId w:val="574"/>
        </w:numPr>
        <w:spacing w:after="120"/>
        <w:ind w:left="714" w:hanging="357"/>
        <w:contextualSpacing w:val="0"/>
        <w:jc w:val="both"/>
        <w:rPr>
          <w:sz w:val="24"/>
          <w:szCs w:val="24"/>
        </w:rPr>
      </w:pPr>
      <w:r w:rsidRPr="002D2D13">
        <w:rPr>
          <w:sz w:val="24"/>
          <w:szCs w:val="24"/>
        </w:rPr>
        <w:t>Den Käse reiben. Die Butter zerlassen, das Mehl hineinstäuben und unter Rühren hellgelb anbraten. Nach und nach mit der Gemüsebrühe auffüllen und aufkochen lassen. Die Milch mit dem Schneebesen einrühren, das Salz, den Muskat und den Käse zufügen und die Sauce unter Rühren 8 Minuten köcheln lassen.</w:t>
      </w:r>
    </w:p>
    <w:p w14:paraId="33BC3E5E" w14:textId="77777777" w:rsidR="003E5F0E" w:rsidRPr="002D2D13" w:rsidRDefault="003E5F0E" w:rsidP="00B40E8C">
      <w:pPr>
        <w:pStyle w:val="ListParagraph"/>
        <w:numPr>
          <w:ilvl w:val="0"/>
          <w:numId w:val="574"/>
        </w:numPr>
        <w:spacing w:after="120"/>
        <w:ind w:left="714" w:hanging="357"/>
        <w:contextualSpacing w:val="0"/>
        <w:jc w:val="both"/>
        <w:rPr>
          <w:sz w:val="24"/>
          <w:szCs w:val="24"/>
        </w:rPr>
      </w:pPr>
      <w:r w:rsidRPr="002D2D13">
        <w:rPr>
          <w:sz w:val="24"/>
          <w:szCs w:val="24"/>
        </w:rPr>
        <w:t>Das Eigelb verquirlen, mit 2 – 3 EL heißer Sauce verrühren und in de Sauce mischen. Die Butter zerlassen, die Semmelbrösel darin hellbraun anrösten. Den Blumenkohl mit den Semmelbröseln bestreuen. Käsesauce dazureichen. Dazu passen z.B. Frikadellen…</w:t>
      </w:r>
    </w:p>
    <w:p w14:paraId="5A9F627D" w14:textId="77777777" w:rsidR="00331E4B" w:rsidRPr="00D8627C" w:rsidRDefault="003E5F0E" w:rsidP="00331E4B">
      <w:pPr>
        <w:pStyle w:val="Heading2"/>
        <w:spacing w:after="240"/>
      </w:pPr>
      <w:r>
        <w:br w:type="page"/>
      </w:r>
      <w:r w:rsidR="00331E4B" w:rsidRPr="00D8627C">
        <w:lastRenderedPageBreak/>
        <w:t>Mac and Cheese mit Blumenkohl</w:t>
      </w:r>
      <w:r w:rsidR="00331E4B">
        <w:rPr>
          <w:rStyle w:val="FootnoteReference"/>
        </w:rPr>
        <w:footnoteReference w:id="945"/>
      </w:r>
    </w:p>
    <w:p w14:paraId="2F924475" w14:textId="77777777" w:rsidR="00331E4B" w:rsidRDefault="00331E4B" w:rsidP="00331E4B">
      <w:pPr>
        <w:rPr>
          <w:sz w:val="24"/>
          <w:szCs w:val="24"/>
        </w:rPr>
      </w:pPr>
      <w:r w:rsidRPr="00890F7F">
        <w:rPr>
          <w:sz w:val="24"/>
          <w:szCs w:val="24"/>
          <w:u w:val="single"/>
        </w:rPr>
        <w:t>Zutaten</w:t>
      </w:r>
      <w:r w:rsidRPr="00D8627C">
        <w:rPr>
          <w:sz w:val="24"/>
          <w:szCs w:val="24"/>
        </w:rPr>
        <w:t xml:space="preserve"> </w:t>
      </w:r>
      <w:r>
        <w:rPr>
          <w:sz w:val="24"/>
          <w:szCs w:val="24"/>
        </w:rPr>
        <w:t>(</w:t>
      </w:r>
      <w:r w:rsidRPr="00D8627C">
        <w:rPr>
          <w:sz w:val="24"/>
          <w:szCs w:val="24"/>
        </w:rPr>
        <w:t xml:space="preserve">für </w:t>
      </w:r>
      <w:r>
        <w:rPr>
          <w:sz w:val="24"/>
          <w:szCs w:val="24"/>
        </w:rPr>
        <w:t>6 Portionen):</w:t>
      </w:r>
    </w:p>
    <w:p w14:paraId="1958F753" w14:textId="77777777" w:rsidR="00331E4B" w:rsidRDefault="00331E4B" w:rsidP="00331E4B">
      <w:pPr>
        <w:rPr>
          <w:sz w:val="24"/>
          <w:szCs w:val="24"/>
        </w:rPr>
      </w:pPr>
      <w:r>
        <w:rPr>
          <w:sz w:val="24"/>
          <w:szCs w:val="24"/>
        </w:rPr>
        <w:t>1 ganzer Blumenkohl</w:t>
      </w:r>
    </w:p>
    <w:p w14:paraId="0514F52F" w14:textId="77777777" w:rsidR="00331E4B" w:rsidRDefault="00331E4B" w:rsidP="00331E4B">
      <w:pPr>
        <w:rPr>
          <w:sz w:val="24"/>
          <w:szCs w:val="24"/>
        </w:rPr>
      </w:pPr>
      <w:r>
        <w:rPr>
          <w:sz w:val="24"/>
          <w:szCs w:val="24"/>
        </w:rPr>
        <w:t>200g Grünkohl (optional die Blätter des Blumenkohls)</w:t>
      </w:r>
    </w:p>
    <w:p w14:paraId="100ED13C" w14:textId="77777777" w:rsidR="00331E4B" w:rsidRDefault="00331E4B" w:rsidP="00331E4B">
      <w:pPr>
        <w:rPr>
          <w:sz w:val="24"/>
          <w:szCs w:val="24"/>
        </w:rPr>
      </w:pPr>
      <w:r>
        <w:rPr>
          <w:sz w:val="24"/>
          <w:szCs w:val="24"/>
        </w:rPr>
        <w:t>Olivenöl</w:t>
      </w:r>
    </w:p>
    <w:p w14:paraId="237DB760" w14:textId="77777777" w:rsidR="00331E4B" w:rsidRDefault="00331E4B" w:rsidP="00331E4B">
      <w:pPr>
        <w:rPr>
          <w:sz w:val="24"/>
          <w:szCs w:val="24"/>
        </w:rPr>
      </w:pPr>
      <w:r>
        <w:rPr>
          <w:sz w:val="24"/>
          <w:szCs w:val="24"/>
        </w:rPr>
        <w:t>Salz, Pfeffer</w:t>
      </w:r>
    </w:p>
    <w:p w14:paraId="28F0A9C7" w14:textId="77777777" w:rsidR="00331E4B" w:rsidRDefault="00331E4B" w:rsidP="00331E4B">
      <w:pPr>
        <w:rPr>
          <w:sz w:val="24"/>
          <w:szCs w:val="24"/>
        </w:rPr>
      </w:pPr>
      <w:r>
        <w:rPr>
          <w:sz w:val="24"/>
          <w:szCs w:val="24"/>
        </w:rPr>
        <w:t>400 g reifer Cheddar</w:t>
      </w:r>
    </w:p>
    <w:p w14:paraId="33AE1135" w14:textId="77777777" w:rsidR="00331E4B" w:rsidRDefault="00331E4B" w:rsidP="00331E4B">
      <w:pPr>
        <w:rPr>
          <w:sz w:val="24"/>
          <w:szCs w:val="24"/>
        </w:rPr>
      </w:pPr>
      <w:r>
        <w:rPr>
          <w:sz w:val="24"/>
          <w:szCs w:val="24"/>
        </w:rPr>
        <w:t>70 g Butter</w:t>
      </w:r>
    </w:p>
    <w:p w14:paraId="37D6F6E5" w14:textId="77777777" w:rsidR="00331E4B" w:rsidRDefault="00331E4B" w:rsidP="00331E4B">
      <w:pPr>
        <w:rPr>
          <w:sz w:val="24"/>
          <w:szCs w:val="24"/>
        </w:rPr>
      </w:pPr>
      <w:r>
        <w:rPr>
          <w:sz w:val="24"/>
          <w:szCs w:val="24"/>
        </w:rPr>
        <w:t>70 g Mehl</w:t>
      </w:r>
    </w:p>
    <w:p w14:paraId="4CCA8476" w14:textId="77777777" w:rsidR="00331E4B" w:rsidRDefault="00331E4B" w:rsidP="00331E4B">
      <w:pPr>
        <w:rPr>
          <w:sz w:val="24"/>
          <w:szCs w:val="24"/>
        </w:rPr>
      </w:pPr>
      <w:r>
        <w:rPr>
          <w:sz w:val="24"/>
          <w:szCs w:val="24"/>
        </w:rPr>
        <w:t>1 l Vollmilch</w:t>
      </w:r>
    </w:p>
    <w:p w14:paraId="10487178" w14:textId="77777777" w:rsidR="00331E4B" w:rsidRDefault="00331E4B" w:rsidP="00331E4B">
      <w:pPr>
        <w:rPr>
          <w:sz w:val="24"/>
          <w:szCs w:val="24"/>
        </w:rPr>
      </w:pPr>
      <w:r>
        <w:rPr>
          <w:sz w:val="24"/>
          <w:szCs w:val="24"/>
        </w:rPr>
        <w:t>1-2 TL Dijon-Senf</w:t>
      </w:r>
    </w:p>
    <w:p w14:paraId="4635D0D3" w14:textId="6F144438" w:rsidR="00331E4B" w:rsidRDefault="00331E4B" w:rsidP="00331E4B">
      <w:pPr>
        <w:rPr>
          <w:sz w:val="24"/>
          <w:szCs w:val="24"/>
        </w:rPr>
      </w:pPr>
      <w:r>
        <w:rPr>
          <w:sz w:val="24"/>
          <w:szCs w:val="24"/>
        </w:rPr>
        <w:t xml:space="preserve">500 g </w:t>
      </w:r>
      <w:r w:rsidR="00CB1111">
        <w:rPr>
          <w:sz w:val="24"/>
          <w:szCs w:val="24"/>
        </w:rPr>
        <w:t>Maccheroni</w:t>
      </w:r>
    </w:p>
    <w:p w14:paraId="19990C64" w14:textId="77777777" w:rsidR="00331E4B" w:rsidRDefault="00331E4B" w:rsidP="00331E4B">
      <w:pPr>
        <w:rPr>
          <w:sz w:val="24"/>
          <w:szCs w:val="24"/>
        </w:rPr>
      </w:pPr>
    </w:p>
    <w:p w14:paraId="1F7D14B9" w14:textId="77777777" w:rsidR="00331E4B" w:rsidRDefault="00331E4B" w:rsidP="00331E4B">
      <w:pPr>
        <w:rPr>
          <w:sz w:val="24"/>
          <w:szCs w:val="24"/>
        </w:rPr>
      </w:pPr>
      <w:r>
        <w:rPr>
          <w:sz w:val="24"/>
          <w:szCs w:val="24"/>
        </w:rPr>
        <w:t>Zubereitung:</w:t>
      </w:r>
    </w:p>
    <w:p w14:paraId="1C90C01F" w14:textId="77777777" w:rsidR="00331E4B" w:rsidRPr="00AB2E9C" w:rsidRDefault="00331E4B" w:rsidP="00B40E8C">
      <w:pPr>
        <w:pStyle w:val="ListParagraph"/>
        <w:numPr>
          <w:ilvl w:val="0"/>
          <w:numId w:val="1220"/>
        </w:numPr>
        <w:spacing w:after="120"/>
        <w:ind w:left="714" w:hanging="357"/>
        <w:contextualSpacing w:val="0"/>
        <w:jc w:val="both"/>
        <w:rPr>
          <w:sz w:val="24"/>
          <w:szCs w:val="24"/>
        </w:rPr>
      </w:pPr>
      <w:r w:rsidRPr="00AB2E9C">
        <w:rPr>
          <w:sz w:val="24"/>
          <w:szCs w:val="24"/>
        </w:rPr>
        <w:t>Den Blumenkohl in 3 – 4 cm große Stücke zerkleinern, waschen, auf einem Backblech ausbreiten, mit etwas Öl beträufeln und salzen. Dann etwa 20 Minuten bei 200 Grad Umluft backen, bis er etwas braun ist. Derweil den Grünkohl waschen, zerteilen und in kochendem Wasser zwei Minuten blanchieren, danach herausnehmen und zur Seite stellen. Statt des Grünkohls kann man auch die Blumenkohlblätter verwenden.</w:t>
      </w:r>
    </w:p>
    <w:p w14:paraId="7827209A" w14:textId="77777777" w:rsidR="00331E4B" w:rsidRPr="00AB2E9C" w:rsidRDefault="00331E4B" w:rsidP="00B40E8C">
      <w:pPr>
        <w:pStyle w:val="ListParagraph"/>
        <w:numPr>
          <w:ilvl w:val="0"/>
          <w:numId w:val="1220"/>
        </w:numPr>
        <w:spacing w:after="120"/>
        <w:ind w:left="714" w:hanging="357"/>
        <w:contextualSpacing w:val="0"/>
        <w:jc w:val="both"/>
        <w:rPr>
          <w:sz w:val="24"/>
          <w:szCs w:val="24"/>
        </w:rPr>
      </w:pPr>
      <w:r w:rsidRPr="00AB2E9C">
        <w:rPr>
          <w:sz w:val="24"/>
          <w:szCs w:val="24"/>
        </w:rPr>
        <w:t>Den Käse grob reiben. In einem mittelgroßen Topf eine Béchamelsauce zubereiten. Dafür die Bitter bei kleiner bis mittlerer Hitze schmelzen und nach und nach mit dem Mehl unter ständigem Rühren mit einem Schneebesen vermengen. Dann die Milch langsam einrühren. Etwas Salz (höchstens ¼ TL), Pfeffer und den Senf hinzugeben. Bei mittlerer Hitze immer wieder rühren, damit keine Klumpen entstehen. Wenn die Sauce dick geworden ist, vom Herd nehmen und die Hälfte des Käses einrühren, bis er geschmolzen ist. Abschmecken und eventuell mehr Salz und Pfeffer hinzugeben.</w:t>
      </w:r>
    </w:p>
    <w:p w14:paraId="101AAEC2" w14:textId="60C73AC0" w:rsidR="00331E4B" w:rsidRPr="00AB2E9C" w:rsidRDefault="00331E4B" w:rsidP="00B40E8C">
      <w:pPr>
        <w:pStyle w:val="ListParagraph"/>
        <w:numPr>
          <w:ilvl w:val="0"/>
          <w:numId w:val="1220"/>
        </w:numPr>
        <w:spacing w:after="120"/>
        <w:ind w:left="714" w:hanging="357"/>
        <w:contextualSpacing w:val="0"/>
        <w:jc w:val="both"/>
        <w:rPr>
          <w:sz w:val="24"/>
          <w:szCs w:val="24"/>
        </w:rPr>
      </w:pPr>
      <w:r w:rsidRPr="00AB2E9C">
        <w:rPr>
          <w:sz w:val="24"/>
          <w:szCs w:val="24"/>
        </w:rPr>
        <w:t xml:space="preserve">Den Blumenkohl aus dem Ofen nehmen und die Temperatur auf 220 Grad erhöhen. Die </w:t>
      </w:r>
      <w:r w:rsidR="00CB1111" w:rsidRPr="00AB2E9C">
        <w:rPr>
          <w:sz w:val="24"/>
          <w:szCs w:val="24"/>
        </w:rPr>
        <w:t>Maccheroni</w:t>
      </w:r>
      <w:r w:rsidRPr="00AB2E9C">
        <w:rPr>
          <w:sz w:val="24"/>
          <w:szCs w:val="24"/>
        </w:rPr>
        <w:t xml:space="preserve"> in gesalzenem Wasser al dente kochen. Eine Auflaufform mit Butter einfetten. Die </w:t>
      </w:r>
      <w:r w:rsidR="00CB1111" w:rsidRPr="00AB2E9C">
        <w:rPr>
          <w:sz w:val="24"/>
          <w:szCs w:val="24"/>
        </w:rPr>
        <w:t>Maccheroni</w:t>
      </w:r>
      <w:r w:rsidRPr="00AB2E9C">
        <w:rPr>
          <w:sz w:val="24"/>
          <w:szCs w:val="24"/>
        </w:rPr>
        <w:t>, den Blumenkohl, den Grünkohl und die Sauce in die Form geben, vermengen und mit dem restlichen Käse bestreuen. Etwa 20 Minuten backen, bis der Käse goldbraun ist.</w:t>
      </w:r>
    </w:p>
    <w:p w14:paraId="6AAEF0DC" w14:textId="77777777" w:rsidR="00331E4B" w:rsidRPr="00D8627C" w:rsidRDefault="00331E4B" w:rsidP="00331E4B">
      <w:pPr>
        <w:rPr>
          <w:sz w:val="24"/>
          <w:szCs w:val="24"/>
        </w:rPr>
      </w:pPr>
      <w:r w:rsidRPr="00D8627C">
        <w:rPr>
          <w:sz w:val="24"/>
          <w:szCs w:val="24"/>
        </w:rPr>
        <w:br w:type="page"/>
      </w:r>
    </w:p>
    <w:p w14:paraId="049C32CF" w14:textId="77777777" w:rsidR="00A51647" w:rsidRDefault="00A51647" w:rsidP="00A51647">
      <w:pPr>
        <w:pStyle w:val="Heading2"/>
        <w:spacing w:after="240"/>
      </w:pPr>
      <w:r>
        <w:lastRenderedPageBreak/>
        <w:t>Blumenkohl aus dem Ofen</w:t>
      </w:r>
      <w:r>
        <w:rPr>
          <w:rStyle w:val="FootnoteReference"/>
        </w:rPr>
        <w:footnoteReference w:id="946"/>
      </w:r>
      <w:r>
        <w:t xml:space="preserve"> </w:t>
      </w:r>
    </w:p>
    <w:p w14:paraId="7755D2DD" w14:textId="77777777" w:rsidR="00A51647" w:rsidRDefault="00A51647" w:rsidP="00A51647">
      <w:pPr>
        <w:rPr>
          <w:sz w:val="24"/>
          <w:szCs w:val="24"/>
        </w:rPr>
      </w:pPr>
      <w:r w:rsidRPr="00967C7C">
        <w:rPr>
          <w:sz w:val="24"/>
          <w:szCs w:val="24"/>
          <w:u w:val="single"/>
        </w:rPr>
        <w:t>Zutaten</w:t>
      </w:r>
      <w:r>
        <w:rPr>
          <w:sz w:val="24"/>
          <w:szCs w:val="24"/>
        </w:rPr>
        <w:t xml:space="preserve"> (für 3 – 4 Portionen):</w:t>
      </w:r>
    </w:p>
    <w:p w14:paraId="328753CF" w14:textId="77777777" w:rsidR="00A51647" w:rsidRDefault="00A51647" w:rsidP="00A51647">
      <w:pPr>
        <w:rPr>
          <w:sz w:val="24"/>
          <w:szCs w:val="24"/>
        </w:rPr>
      </w:pPr>
      <w:r>
        <w:rPr>
          <w:sz w:val="24"/>
          <w:szCs w:val="24"/>
        </w:rPr>
        <w:t>1 TL Kreuzkümmel</w:t>
      </w:r>
    </w:p>
    <w:p w14:paraId="0CA6F8DB" w14:textId="77777777" w:rsidR="00A51647" w:rsidRDefault="00A51647" w:rsidP="00A51647">
      <w:pPr>
        <w:rPr>
          <w:sz w:val="24"/>
          <w:szCs w:val="24"/>
        </w:rPr>
      </w:pPr>
      <w:r>
        <w:rPr>
          <w:sz w:val="24"/>
          <w:szCs w:val="24"/>
        </w:rPr>
        <w:t>100 g TK-Erbsen</w:t>
      </w:r>
    </w:p>
    <w:p w14:paraId="7CA59610" w14:textId="77777777" w:rsidR="00A51647" w:rsidRDefault="00A51647" w:rsidP="00A51647">
      <w:pPr>
        <w:rPr>
          <w:sz w:val="24"/>
          <w:szCs w:val="24"/>
        </w:rPr>
      </w:pPr>
      <w:r>
        <w:rPr>
          <w:sz w:val="24"/>
          <w:szCs w:val="24"/>
        </w:rPr>
        <w:t>2 Knoblauchzehen</w:t>
      </w:r>
    </w:p>
    <w:p w14:paraId="777ADFF7" w14:textId="77777777" w:rsidR="00A51647" w:rsidRDefault="00A51647" w:rsidP="00A51647">
      <w:pPr>
        <w:rPr>
          <w:sz w:val="24"/>
          <w:szCs w:val="24"/>
        </w:rPr>
      </w:pPr>
      <w:r>
        <w:rPr>
          <w:sz w:val="24"/>
          <w:szCs w:val="24"/>
        </w:rPr>
        <w:t>1 reife Avocado</w:t>
      </w:r>
    </w:p>
    <w:p w14:paraId="3FEF062F" w14:textId="77777777" w:rsidR="00A51647" w:rsidRDefault="00A51647" w:rsidP="00A51647">
      <w:pPr>
        <w:rPr>
          <w:sz w:val="24"/>
          <w:szCs w:val="24"/>
        </w:rPr>
      </w:pPr>
      <w:r>
        <w:rPr>
          <w:sz w:val="24"/>
          <w:szCs w:val="24"/>
        </w:rPr>
        <w:t>1 – 2 EL Zitronensaft</w:t>
      </w:r>
    </w:p>
    <w:p w14:paraId="4FCD11DD" w14:textId="77777777" w:rsidR="00A51647" w:rsidRPr="00E64D8E" w:rsidRDefault="00A51647" w:rsidP="00A51647">
      <w:pPr>
        <w:rPr>
          <w:sz w:val="24"/>
          <w:szCs w:val="24"/>
        </w:rPr>
      </w:pPr>
      <w:r w:rsidRPr="00E64D8E">
        <w:rPr>
          <w:sz w:val="24"/>
          <w:szCs w:val="24"/>
        </w:rPr>
        <w:t>2 EL Tahine (Helle Sesampaste)</w:t>
      </w:r>
    </w:p>
    <w:p w14:paraId="09332E7E" w14:textId="77777777" w:rsidR="00A51647" w:rsidRPr="00E64D8E" w:rsidRDefault="00A51647" w:rsidP="00A51647">
      <w:pPr>
        <w:rPr>
          <w:sz w:val="24"/>
          <w:szCs w:val="24"/>
        </w:rPr>
      </w:pPr>
      <w:r w:rsidRPr="00E64D8E">
        <w:rPr>
          <w:sz w:val="24"/>
          <w:szCs w:val="24"/>
        </w:rPr>
        <w:t>6 EL Olivenöl</w:t>
      </w:r>
    </w:p>
    <w:p w14:paraId="0B8B5E22" w14:textId="77777777" w:rsidR="00A51647" w:rsidRDefault="00A51647" w:rsidP="00A51647">
      <w:pPr>
        <w:rPr>
          <w:sz w:val="24"/>
          <w:szCs w:val="24"/>
        </w:rPr>
      </w:pPr>
      <w:r>
        <w:rPr>
          <w:sz w:val="24"/>
          <w:szCs w:val="24"/>
        </w:rPr>
        <w:t>Pfeffer, Salz</w:t>
      </w:r>
    </w:p>
    <w:p w14:paraId="7CA70754" w14:textId="77777777" w:rsidR="00A51647" w:rsidRDefault="00A51647" w:rsidP="00A51647">
      <w:pPr>
        <w:rPr>
          <w:sz w:val="24"/>
          <w:szCs w:val="24"/>
        </w:rPr>
      </w:pPr>
      <w:r>
        <w:rPr>
          <w:sz w:val="24"/>
          <w:szCs w:val="24"/>
        </w:rPr>
        <w:t>1 TL rosenscharfes Paprikapulver</w:t>
      </w:r>
    </w:p>
    <w:p w14:paraId="2ED11E93" w14:textId="77777777" w:rsidR="00A51647" w:rsidRDefault="00A51647" w:rsidP="00A51647">
      <w:pPr>
        <w:rPr>
          <w:sz w:val="24"/>
          <w:szCs w:val="24"/>
        </w:rPr>
      </w:pPr>
      <w:r>
        <w:rPr>
          <w:sz w:val="24"/>
          <w:szCs w:val="24"/>
        </w:rPr>
        <w:t>2 TL getrockneter Thymian</w:t>
      </w:r>
    </w:p>
    <w:p w14:paraId="278EA706" w14:textId="77777777" w:rsidR="00A51647" w:rsidRDefault="00A51647" w:rsidP="00A51647">
      <w:pPr>
        <w:rPr>
          <w:sz w:val="24"/>
          <w:szCs w:val="24"/>
        </w:rPr>
      </w:pPr>
      <w:r>
        <w:rPr>
          <w:sz w:val="24"/>
          <w:szCs w:val="24"/>
        </w:rPr>
        <w:t>1 TL getrockneter Oregano</w:t>
      </w:r>
    </w:p>
    <w:p w14:paraId="26AA5ECF" w14:textId="77777777" w:rsidR="00A51647" w:rsidRDefault="00A51647" w:rsidP="00A51647">
      <w:pPr>
        <w:rPr>
          <w:sz w:val="24"/>
          <w:szCs w:val="24"/>
        </w:rPr>
      </w:pPr>
      <w:r>
        <w:rPr>
          <w:sz w:val="24"/>
          <w:szCs w:val="24"/>
        </w:rPr>
        <w:t>1 TL Pfefferkörner</w:t>
      </w:r>
    </w:p>
    <w:p w14:paraId="7103E591" w14:textId="77777777" w:rsidR="00A51647" w:rsidRDefault="00A51647" w:rsidP="00A51647">
      <w:pPr>
        <w:rPr>
          <w:sz w:val="24"/>
          <w:szCs w:val="24"/>
        </w:rPr>
      </w:pPr>
      <w:r>
        <w:rPr>
          <w:sz w:val="24"/>
          <w:szCs w:val="24"/>
        </w:rPr>
        <w:t>1 Fladenbrot</w:t>
      </w:r>
    </w:p>
    <w:p w14:paraId="3D8AD89F" w14:textId="77777777" w:rsidR="00A51647" w:rsidRDefault="00A51647" w:rsidP="00A51647">
      <w:pPr>
        <w:rPr>
          <w:sz w:val="24"/>
          <w:szCs w:val="24"/>
        </w:rPr>
      </w:pPr>
      <w:r>
        <w:rPr>
          <w:sz w:val="24"/>
          <w:szCs w:val="24"/>
        </w:rPr>
        <w:t>1 Blumenkohl (ca. 1 kg)</w:t>
      </w:r>
    </w:p>
    <w:p w14:paraId="12A529CD" w14:textId="77777777" w:rsidR="00A51647" w:rsidRDefault="00A51647" w:rsidP="00A51647">
      <w:pPr>
        <w:rPr>
          <w:sz w:val="24"/>
          <w:szCs w:val="24"/>
        </w:rPr>
      </w:pPr>
      <w:r>
        <w:rPr>
          <w:sz w:val="24"/>
          <w:szCs w:val="24"/>
        </w:rPr>
        <w:t>3 Stiele Minze</w:t>
      </w:r>
    </w:p>
    <w:p w14:paraId="65414F5F" w14:textId="77777777" w:rsidR="00A51647" w:rsidRDefault="00A51647" w:rsidP="00A51647">
      <w:pPr>
        <w:rPr>
          <w:sz w:val="24"/>
          <w:szCs w:val="24"/>
        </w:rPr>
      </w:pPr>
      <w:r>
        <w:rPr>
          <w:sz w:val="24"/>
          <w:szCs w:val="24"/>
        </w:rPr>
        <w:t>½ TL Schwarzkümmel</w:t>
      </w:r>
    </w:p>
    <w:p w14:paraId="158EEEAB" w14:textId="77777777" w:rsidR="00A51647" w:rsidRDefault="00A51647" w:rsidP="00A51647">
      <w:pPr>
        <w:rPr>
          <w:sz w:val="24"/>
          <w:szCs w:val="24"/>
        </w:rPr>
      </w:pPr>
    </w:p>
    <w:p w14:paraId="2766D2F7" w14:textId="77777777" w:rsidR="00A51647" w:rsidRDefault="00A51647" w:rsidP="00A51647">
      <w:pPr>
        <w:rPr>
          <w:sz w:val="24"/>
          <w:szCs w:val="24"/>
        </w:rPr>
      </w:pPr>
      <w:r>
        <w:rPr>
          <w:sz w:val="24"/>
          <w:szCs w:val="24"/>
        </w:rPr>
        <w:t>Zubereitungszeit 45 Minuten plus Garzeit ca. 10 Minuten</w:t>
      </w:r>
    </w:p>
    <w:p w14:paraId="2EB81417" w14:textId="77777777" w:rsidR="00A51647" w:rsidRPr="002214DB" w:rsidRDefault="00A51647" w:rsidP="00B40E8C">
      <w:pPr>
        <w:pStyle w:val="ListParagraph"/>
        <w:numPr>
          <w:ilvl w:val="0"/>
          <w:numId w:val="350"/>
        </w:numPr>
        <w:spacing w:after="120"/>
        <w:ind w:left="714" w:hanging="357"/>
        <w:contextualSpacing w:val="0"/>
        <w:jc w:val="both"/>
        <w:rPr>
          <w:sz w:val="24"/>
          <w:szCs w:val="24"/>
        </w:rPr>
      </w:pPr>
      <w:r w:rsidRPr="002214DB">
        <w:rPr>
          <w:sz w:val="24"/>
          <w:szCs w:val="24"/>
        </w:rPr>
        <w:t>Kreuzkümmel in einer Pfanne ohne Fett rösten, bis er duftet und im Mörser fein zerstoßen. Erbsen und 1 Knoblauchzehe in kochendem Salzwasser 3 Minuten vorgaren, abschrecken und abtropfen lassen. Avocado halbieren, den Kern entfernen, das Fruchtfleisch mit einem Esslöffel aus der Schale lösen und in einen Rührbecher geben. Erbsen, Knoblauch und Zitronensaft zugeben und fein pürieren. Tahine, 2 EL Olivenöl und die Hälfte des Kreuzkümmels einrühren und mit Salz und Pfeffer würzen.</w:t>
      </w:r>
    </w:p>
    <w:p w14:paraId="66E77F55" w14:textId="77777777" w:rsidR="00A51647" w:rsidRPr="002214DB" w:rsidRDefault="00A51647" w:rsidP="00B40E8C">
      <w:pPr>
        <w:pStyle w:val="ListParagraph"/>
        <w:numPr>
          <w:ilvl w:val="0"/>
          <w:numId w:val="350"/>
        </w:numPr>
        <w:spacing w:after="120"/>
        <w:ind w:left="714" w:hanging="357"/>
        <w:contextualSpacing w:val="0"/>
        <w:jc w:val="both"/>
        <w:rPr>
          <w:sz w:val="24"/>
          <w:szCs w:val="24"/>
        </w:rPr>
      </w:pPr>
      <w:r w:rsidRPr="002214DB">
        <w:rPr>
          <w:sz w:val="24"/>
          <w:szCs w:val="24"/>
        </w:rPr>
        <w:t>Paprikapulver, Thymian, Oregano, Pfefferkörner, restlichen Knoblauch und 1 Prise Salz im Mörser fein zerstoßen. 50 g Fladenbrot fein würfeln und mit 2 – 3 EL Olivenöl zu den Gewürzen in den Mörser geben, alles zu einer homogenen Paste verarbeiten.</w:t>
      </w:r>
    </w:p>
    <w:p w14:paraId="5A0CDCEF" w14:textId="77777777" w:rsidR="00A51647" w:rsidRPr="002214DB" w:rsidRDefault="00A51647" w:rsidP="00B40E8C">
      <w:pPr>
        <w:pStyle w:val="ListParagraph"/>
        <w:numPr>
          <w:ilvl w:val="0"/>
          <w:numId w:val="350"/>
        </w:numPr>
        <w:spacing w:after="120"/>
        <w:ind w:left="714" w:hanging="357"/>
        <w:contextualSpacing w:val="0"/>
        <w:jc w:val="both"/>
        <w:rPr>
          <w:sz w:val="24"/>
          <w:szCs w:val="24"/>
        </w:rPr>
      </w:pPr>
      <w:r w:rsidRPr="002214DB">
        <w:rPr>
          <w:sz w:val="24"/>
          <w:szCs w:val="24"/>
        </w:rPr>
        <w:t xml:space="preserve">Blumenkohl putzen, in Röschen teilen und in kochendem Salzwasser 3 Minuten garen, dann abgießen, abschrecken und abtropfen lassen. Blumenkohl in eine Auflaufform </w:t>
      </w:r>
      <w:r w:rsidRPr="002214DB">
        <w:rPr>
          <w:sz w:val="24"/>
          <w:szCs w:val="24"/>
        </w:rPr>
        <w:lastRenderedPageBreak/>
        <w:t>geben, mit der Würzpaste bestreichen und unter dem vorgeheizten Backofengrill auf der 2. Schiene von oben 5 – 8 Minuten überbacken.</w:t>
      </w:r>
    </w:p>
    <w:p w14:paraId="3A849CBC" w14:textId="77777777" w:rsidR="00A51647" w:rsidRPr="002214DB" w:rsidRDefault="00A51647" w:rsidP="00B40E8C">
      <w:pPr>
        <w:pStyle w:val="ListParagraph"/>
        <w:numPr>
          <w:ilvl w:val="0"/>
          <w:numId w:val="350"/>
        </w:numPr>
        <w:spacing w:after="120"/>
        <w:ind w:left="714" w:hanging="357"/>
        <w:contextualSpacing w:val="0"/>
        <w:jc w:val="both"/>
        <w:rPr>
          <w:sz w:val="24"/>
          <w:szCs w:val="24"/>
        </w:rPr>
      </w:pPr>
      <w:r w:rsidRPr="002214DB">
        <w:rPr>
          <w:sz w:val="24"/>
          <w:szCs w:val="24"/>
        </w:rPr>
        <w:t>Minzblätter von den Stielen zupfen. Hummus in eine Schüssel geben, mit dem restlichen Olivenöl beträufeln und mit Schwarzkümmel bestreuen. Blumenkohl mit den Minzblätter bestreuen und mit dem Hummus und dem Fladenbrot servieren.</w:t>
      </w:r>
    </w:p>
    <w:p w14:paraId="0C7D9EF5" w14:textId="77777777" w:rsidR="00A51647" w:rsidRDefault="00A51647" w:rsidP="00A51647">
      <w:pPr>
        <w:rPr>
          <w:sz w:val="24"/>
          <w:szCs w:val="24"/>
        </w:rPr>
      </w:pPr>
    </w:p>
    <w:p w14:paraId="4A47DB7E" w14:textId="77777777" w:rsidR="00A51647" w:rsidRDefault="00A51647" w:rsidP="00A51647">
      <w:pPr>
        <w:rPr>
          <w:sz w:val="24"/>
          <w:szCs w:val="24"/>
        </w:rPr>
      </w:pPr>
    </w:p>
    <w:p w14:paraId="41BC5D58" w14:textId="77777777" w:rsidR="00A51647" w:rsidRDefault="00A51647" w:rsidP="00A51647">
      <w:pPr>
        <w:rPr>
          <w:sz w:val="24"/>
          <w:szCs w:val="24"/>
        </w:rPr>
      </w:pPr>
      <w:r>
        <w:rPr>
          <w:sz w:val="24"/>
          <w:szCs w:val="24"/>
        </w:rPr>
        <w:br w:type="page"/>
      </w:r>
    </w:p>
    <w:p w14:paraId="729BCC67" w14:textId="77777777" w:rsidR="00863973" w:rsidRDefault="00863973" w:rsidP="00863973">
      <w:pPr>
        <w:pStyle w:val="Heading2"/>
        <w:spacing w:after="240"/>
      </w:pPr>
      <w:r>
        <w:lastRenderedPageBreak/>
        <w:t>Süßer Aprikosen-Blumenkohl-Dal</w:t>
      </w:r>
      <w:r>
        <w:rPr>
          <w:rStyle w:val="FootnoteReference"/>
        </w:rPr>
        <w:footnoteReference w:id="947"/>
      </w:r>
      <w:r>
        <w:t xml:space="preserve"> </w:t>
      </w:r>
    </w:p>
    <w:p w14:paraId="5DFD822E" w14:textId="77777777" w:rsidR="00863973" w:rsidRDefault="00863973" w:rsidP="00863973">
      <w:pPr>
        <w:rPr>
          <w:sz w:val="24"/>
          <w:szCs w:val="24"/>
        </w:rPr>
      </w:pPr>
      <w:r w:rsidRPr="0050123A">
        <w:rPr>
          <w:sz w:val="24"/>
          <w:szCs w:val="24"/>
          <w:u w:val="single"/>
        </w:rPr>
        <w:t>Zutaten</w:t>
      </w:r>
      <w:r>
        <w:rPr>
          <w:sz w:val="24"/>
          <w:szCs w:val="24"/>
        </w:rPr>
        <w:t xml:space="preserve"> (für 4 Portionen):</w:t>
      </w:r>
    </w:p>
    <w:p w14:paraId="6177F4CD" w14:textId="77777777" w:rsidR="00863973" w:rsidRPr="00C114F7" w:rsidRDefault="00863973" w:rsidP="00863973">
      <w:pPr>
        <w:rPr>
          <w:i/>
          <w:iCs/>
          <w:sz w:val="24"/>
          <w:szCs w:val="24"/>
        </w:rPr>
      </w:pPr>
      <w:r w:rsidRPr="00C114F7">
        <w:rPr>
          <w:i/>
          <w:iCs/>
          <w:sz w:val="24"/>
          <w:szCs w:val="24"/>
        </w:rPr>
        <w:t>Für die Gewürzmischung</w:t>
      </w:r>
      <w:r>
        <w:rPr>
          <w:i/>
          <w:iCs/>
          <w:sz w:val="24"/>
          <w:szCs w:val="24"/>
        </w:rPr>
        <w:t>:</w:t>
      </w:r>
    </w:p>
    <w:p w14:paraId="51F7515C" w14:textId="77777777" w:rsidR="00863973" w:rsidRDefault="00863973" w:rsidP="00863973">
      <w:pPr>
        <w:rPr>
          <w:sz w:val="24"/>
          <w:szCs w:val="24"/>
        </w:rPr>
      </w:pPr>
      <w:r>
        <w:rPr>
          <w:sz w:val="24"/>
          <w:szCs w:val="24"/>
        </w:rPr>
        <w:t>½ EL Koriandersamen</w:t>
      </w:r>
    </w:p>
    <w:p w14:paraId="17F91E0D" w14:textId="77777777" w:rsidR="00863973" w:rsidRDefault="00863973" w:rsidP="00863973">
      <w:pPr>
        <w:rPr>
          <w:sz w:val="24"/>
          <w:szCs w:val="24"/>
        </w:rPr>
      </w:pPr>
      <w:r>
        <w:rPr>
          <w:sz w:val="24"/>
          <w:szCs w:val="24"/>
        </w:rPr>
        <w:t>½ TL Senfsamen</w:t>
      </w:r>
    </w:p>
    <w:p w14:paraId="4B029437" w14:textId="77777777" w:rsidR="00863973" w:rsidRDefault="00863973" w:rsidP="00863973">
      <w:pPr>
        <w:rPr>
          <w:sz w:val="24"/>
          <w:szCs w:val="24"/>
        </w:rPr>
      </w:pPr>
      <w:r>
        <w:rPr>
          <w:sz w:val="24"/>
          <w:szCs w:val="24"/>
        </w:rPr>
        <w:t>½ TL Kardamonkapseln</w:t>
      </w:r>
    </w:p>
    <w:p w14:paraId="3CFCE45D" w14:textId="77777777" w:rsidR="00863973" w:rsidRDefault="00863973" w:rsidP="00863973">
      <w:pPr>
        <w:rPr>
          <w:sz w:val="24"/>
          <w:szCs w:val="24"/>
        </w:rPr>
      </w:pPr>
      <w:r>
        <w:rPr>
          <w:sz w:val="24"/>
          <w:szCs w:val="24"/>
        </w:rPr>
        <w:t>½ EL Currypulver</w:t>
      </w:r>
    </w:p>
    <w:p w14:paraId="4CD18A38" w14:textId="77777777" w:rsidR="00863973" w:rsidRDefault="00863973" w:rsidP="00863973">
      <w:pPr>
        <w:rPr>
          <w:sz w:val="24"/>
          <w:szCs w:val="24"/>
        </w:rPr>
      </w:pPr>
      <w:r>
        <w:rPr>
          <w:sz w:val="24"/>
          <w:szCs w:val="24"/>
        </w:rPr>
        <w:t>½ TL gemahlene Gewürznelken</w:t>
      </w:r>
    </w:p>
    <w:p w14:paraId="1DB0564B" w14:textId="77777777" w:rsidR="00863973" w:rsidRDefault="00863973" w:rsidP="00863973">
      <w:pPr>
        <w:rPr>
          <w:sz w:val="24"/>
          <w:szCs w:val="24"/>
        </w:rPr>
      </w:pPr>
      <w:r>
        <w:rPr>
          <w:sz w:val="24"/>
          <w:szCs w:val="24"/>
        </w:rPr>
        <w:t>½ TL gemahlener Ingwer</w:t>
      </w:r>
    </w:p>
    <w:p w14:paraId="10EB4DD2" w14:textId="77777777" w:rsidR="00863973" w:rsidRDefault="00863973" w:rsidP="00863973">
      <w:pPr>
        <w:rPr>
          <w:sz w:val="24"/>
          <w:szCs w:val="24"/>
        </w:rPr>
      </w:pPr>
      <w:r>
        <w:rPr>
          <w:sz w:val="24"/>
          <w:szCs w:val="24"/>
        </w:rPr>
        <w:t>1 Prise Cayennepfeffer</w:t>
      </w:r>
    </w:p>
    <w:p w14:paraId="2E152B36" w14:textId="77777777" w:rsidR="00863973" w:rsidRDefault="00863973" w:rsidP="00863973">
      <w:pPr>
        <w:rPr>
          <w:sz w:val="24"/>
          <w:szCs w:val="24"/>
        </w:rPr>
      </w:pPr>
      <w:r>
        <w:rPr>
          <w:sz w:val="24"/>
          <w:szCs w:val="24"/>
        </w:rPr>
        <w:t>6 (ungeschwefelte), getrocknete Aprikosen (gehackt)</w:t>
      </w:r>
    </w:p>
    <w:p w14:paraId="7D2779C0" w14:textId="77777777" w:rsidR="00863973" w:rsidRDefault="00863973" w:rsidP="00863973">
      <w:pPr>
        <w:rPr>
          <w:sz w:val="24"/>
          <w:szCs w:val="24"/>
        </w:rPr>
      </w:pPr>
      <w:r>
        <w:rPr>
          <w:sz w:val="24"/>
          <w:szCs w:val="24"/>
        </w:rPr>
        <w:t>2-3 EL Ghee (Butterschmalz), Kokosfett oder Olivenöl zum Braten</w:t>
      </w:r>
    </w:p>
    <w:p w14:paraId="6E76B15C" w14:textId="77777777" w:rsidR="00863973" w:rsidRDefault="00863973" w:rsidP="00863973">
      <w:pPr>
        <w:rPr>
          <w:i/>
          <w:iCs/>
          <w:sz w:val="24"/>
          <w:szCs w:val="24"/>
        </w:rPr>
      </w:pPr>
    </w:p>
    <w:p w14:paraId="5A7F04F1" w14:textId="77777777" w:rsidR="00863973" w:rsidRDefault="00863973" w:rsidP="00863973">
      <w:pPr>
        <w:rPr>
          <w:sz w:val="24"/>
          <w:szCs w:val="24"/>
        </w:rPr>
      </w:pPr>
      <w:r w:rsidRPr="00C114F7">
        <w:rPr>
          <w:i/>
          <w:iCs/>
          <w:sz w:val="24"/>
          <w:szCs w:val="24"/>
        </w:rPr>
        <w:t>Für das Dal:</w:t>
      </w:r>
    </w:p>
    <w:p w14:paraId="55ED6864" w14:textId="77777777" w:rsidR="00863973" w:rsidRDefault="00863973" w:rsidP="00863973">
      <w:pPr>
        <w:rPr>
          <w:sz w:val="24"/>
          <w:szCs w:val="24"/>
        </w:rPr>
      </w:pPr>
      <w:r>
        <w:rPr>
          <w:sz w:val="24"/>
          <w:szCs w:val="24"/>
        </w:rPr>
        <w:t>1 Zwiebel, fein gehackt</w:t>
      </w:r>
    </w:p>
    <w:p w14:paraId="0FCAB22D" w14:textId="77777777" w:rsidR="00863973" w:rsidRDefault="00863973" w:rsidP="00863973">
      <w:pPr>
        <w:rPr>
          <w:sz w:val="24"/>
          <w:szCs w:val="24"/>
        </w:rPr>
      </w:pPr>
      <w:r>
        <w:rPr>
          <w:sz w:val="24"/>
          <w:szCs w:val="24"/>
        </w:rPr>
        <w:t>2 Zehen Knoblauch, zerdrückt</w:t>
      </w:r>
    </w:p>
    <w:p w14:paraId="6E2226C3" w14:textId="77777777" w:rsidR="00863973" w:rsidRDefault="00863973" w:rsidP="00863973">
      <w:pPr>
        <w:rPr>
          <w:sz w:val="24"/>
          <w:szCs w:val="24"/>
        </w:rPr>
      </w:pPr>
      <w:r>
        <w:rPr>
          <w:sz w:val="24"/>
          <w:szCs w:val="24"/>
        </w:rPr>
        <w:t>1 Blumenkohl, in Röschen zerpflückt</w:t>
      </w:r>
    </w:p>
    <w:p w14:paraId="2F35EC72" w14:textId="77777777" w:rsidR="00863973" w:rsidRDefault="00863973" w:rsidP="00863973">
      <w:pPr>
        <w:rPr>
          <w:sz w:val="24"/>
          <w:szCs w:val="24"/>
        </w:rPr>
      </w:pPr>
      <w:r>
        <w:rPr>
          <w:sz w:val="24"/>
          <w:szCs w:val="24"/>
        </w:rPr>
        <w:t>2 Karotten, in Scheiben geschnitten</w:t>
      </w:r>
    </w:p>
    <w:p w14:paraId="42BC9094" w14:textId="77777777" w:rsidR="00863973" w:rsidRDefault="00863973" w:rsidP="00863973">
      <w:pPr>
        <w:rPr>
          <w:sz w:val="24"/>
          <w:szCs w:val="24"/>
        </w:rPr>
      </w:pPr>
      <w:r>
        <w:rPr>
          <w:sz w:val="24"/>
          <w:szCs w:val="24"/>
        </w:rPr>
        <w:t>200 g rote Linsen</w:t>
      </w:r>
    </w:p>
    <w:p w14:paraId="57035C53" w14:textId="77777777" w:rsidR="00863973" w:rsidRDefault="00863973" w:rsidP="00863973">
      <w:pPr>
        <w:rPr>
          <w:sz w:val="24"/>
          <w:szCs w:val="24"/>
        </w:rPr>
      </w:pPr>
      <w:r>
        <w:rPr>
          <w:sz w:val="24"/>
          <w:szCs w:val="24"/>
        </w:rPr>
        <w:t>750 ml Kokosmilch</w:t>
      </w:r>
    </w:p>
    <w:p w14:paraId="36F9BED5" w14:textId="77777777" w:rsidR="00863973" w:rsidRDefault="00863973" w:rsidP="00863973">
      <w:pPr>
        <w:rPr>
          <w:sz w:val="24"/>
          <w:szCs w:val="24"/>
        </w:rPr>
      </w:pPr>
      <w:r>
        <w:rPr>
          <w:sz w:val="24"/>
          <w:szCs w:val="24"/>
        </w:rPr>
        <w:t>200 g Spinat, grob gehackt</w:t>
      </w:r>
    </w:p>
    <w:p w14:paraId="261AD3B0" w14:textId="77777777" w:rsidR="00863973" w:rsidRDefault="00863973" w:rsidP="00863973">
      <w:pPr>
        <w:rPr>
          <w:sz w:val="24"/>
          <w:szCs w:val="24"/>
        </w:rPr>
      </w:pPr>
      <w:r>
        <w:rPr>
          <w:sz w:val="24"/>
          <w:szCs w:val="24"/>
        </w:rPr>
        <w:t>Meersalz</w:t>
      </w:r>
    </w:p>
    <w:p w14:paraId="6E37C666" w14:textId="77777777" w:rsidR="00863973" w:rsidRDefault="00863973" w:rsidP="00863973">
      <w:pPr>
        <w:rPr>
          <w:sz w:val="24"/>
          <w:szCs w:val="24"/>
        </w:rPr>
      </w:pPr>
      <w:r>
        <w:rPr>
          <w:sz w:val="24"/>
          <w:szCs w:val="24"/>
        </w:rPr>
        <w:t>1 große Handvoll Koriandergrün</w:t>
      </w:r>
    </w:p>
    <w:p w14:paraId="6CC3317C" w14:textId="77777777" w:rsidR="00863973" w:rsidRDefault="00863973" w:rsidP="00863973">
      <w:pPr>
        <w:rPr>
          <w:sz w:val="24"/>
          <w:szCs w:val="24"/>
        </w:rPr>
      </w:pPr>
    </w:p>
    <w:p w14:paraId="174E5AC2" w14:textId="77777777" w:rsidR="00863973" w:rsidRDefault="00863973" w:rsidP="00863973">
      <w:pPr>
        <w:rPr>
          <w:sz w:val="24"/>
          <w:szCs w:val="24"/>
        </w:rPr>
      </w:pPr>
      <w:r>
        <w:rPr>
          <w:sz w:val="24"/>
          <w:szCs w:val="24"/>
        </w:rPr>
        <w:t>Zubereitung:</w:t>
      </w:r>
    </w:p>
    <w:p w14:paraId="33FC8FEE" w14:textId="77777777" w:rsidR="00863973" w:rsidRPr="00575D58" w:rsidRDefault="00863973" w:rsidP="00863973">
      <w:pPr>
        <w:pStyle w:val="ListParagraph"/>
        <w:numPr>
          <w:ilvl w:val="0"/>
          <w:numId w:val="114"/>
        </w:numPr>
        <w:spacing w:after="120"/>
        <w:ind w:left="714" w:hanging="357"/>
        <w:contextualSpacing w:val="0"/>
        <w:jc w:val="both"/>
        <w:rPr>
          <w:sz w:val="24"/>
          <w:szCs w:val="24"/>
        </w:rPr>
      </w:pPr>
      <w:r w:rsidRPr="00575D58">
        <w:rPr>
          <w:sz w:val="24"/>
          <w:szCs w:val="24"/>
        </w:rPr>
        <w:t>Zuerst die Gewürzmischung vorbereiten. Die koriander- und Senfsamen sowie die Kardamonkapseln in einem Mörser zerstoßen. Die restlichen Gewürze und die Aprikosen hinzugeben und mit den Fingern gut vermengen.</w:t>
      </w:r>
    </w:p>
    <w:p w14:paraId="7B2A73ED" w14:textId="77777777" w:rsidR="00863973" w:rsidRPr="00575D58" w:rsidRDefault="00863973" w:rsidP="00863973">
      <w:pPr>
        <w:pStyle w:val="ListParagraph"/>
        <w:numPr>
          <w:ilvl w:val="0"/>
          <w:numId w:val="114"/>
        </w:numPr>
        <w:spacing w:after="120"/>
        <w:ind w:left="714" w:hanging="357"/>
        <w:contextualSpacing w:val="0"/>
        <w:jc w:val="both"/>
        <w:rPr>
          <w:sz w:val="24"/>
          <w:szCs w:val="24"/>
        </w:rPr>
      </w:pPr>
      <w:r w:rsidRPr="00575D58">
        <w:rPr>
          <w:sz w:val="24"/>
          <w:szCs w:val="24"/>
        </w:rPr>
        <w:lastRenderedPageBreak/>
        <w:t>Das Ghee in einem großen Topf bei mittlerer Hitze erwärmen, die Gewürzmischung hinzugeben und rösten, bis sie braun wird und zu duften beginnt. Dabei ständig mit einem Holzlöffel umrühren, damit die nicht anbrennt. Sollte sie zu trocken sein, 1 EL Wasser oder mehr hinzufügen.</w:t>
      </w:r>
    </w:p>
    <w:p w14:paraId="26AE3C77" w14:textId="77777777" w:rsidR="00863973" w:rsidRPr="00575D58" w:rsidRDefault="00863973" w:rsidP="00863973">
      <w:pPr>
        <w:pStyle w:val="ListParagraph"/>
        <w:numPr>
          <w:ilvl w:val="0"/>
          <w:numId w:val="114"/>
        </w:numPr>
        <w:spacing w:after="120"/>
        <w:ind w:left="714" w:hanging="357"/>
        <w:contextualSpacing w:val="0"/>
        <w:jc w:val="both"/>
        <w:rPr>
          <w:sz w:val="24"/>
          <w:szCs w:val="24"/>
        </w:rPr>
      </w:pPr>
      <w:r w:rsidRPr="00575D58">
        <w:rPr>
          <w:sz w:val="24"/>
          <w:szCs w:val="24"/>
        </w:rPr>
        <w:t>Die Zwiebel und den Knoblauch hinzugeben und unter Rühren einige Minuten braten. Den Blumenkohl und die Karotten hinzufügen und umrühren, bis sie mit der Gewürzmischung ganz überzogen sind.</w:t>
      </w:r>
    </w:p>
    <w:p w14:paraId="05527454" w14:textId="77777777" w:rsidR="00863973" w:rsidRPr="00575D58" w:rsidRDefault="00863973" w:rsidP="00863973">
      <w:pPr>
        <w:pStyle w:val="ListParagraph"/>
        <w:numPr>
          <w:ilvl w:val="0"/>
          <w:numId w:val="114"/>
        </w:numPr>
        <w:spacing w:after="120"/>
        <w:ind w:left="714" w:hanging="357"/>
        <w:contextualSpacing w:val="0"/>
        <w:jc w:val="both"/>
        <w:rPr>
          <w:sz w:val="24"/>
          <w:szCs w:val="24"/>
        </w:rPr>
      </w:pPr>
      <w:r w:rsidRPr="00575D58">
        <w:rPr>
          <w:sz w:val="24"/>
          <w:szCs w:val="24"/>
        </w:rPr>
        <w:t>Danach die Linsen, die Kokosmilch und 225 ml Wasser hinzufügen, umrühren und zugedeckt 15-20 Minuten köcheln lassen, bis das Gemüse und die Linsen gar sind. Den Spinat unterrühren.</w:t>
      </w:r>
    </w:p>
    <w:p w14:paraId="47457EDA" w14:textId="77777777" w:rsidR="00863973" w:rsidRPr="00575D58" w:rsidRDefault="00863973" w:rsidP="00863973">
      <w:pPr>
        <w:pStyle w:val="ListParagraph"/>
        <w:numPr>
          <w:ilvl w:val="0"/>
          <w:numId w:val="114"/>
        </w:numPr>
        <w:spacing w:after="120"/>
        <w:ind w:left="714" w:hanging="357"/>
        <w:contextualSpacing w:val="0"/>
        <w:jc w:val="both"/>
        <w:rPr>
          <w:sz w:val="24"/>
          <w:szCs w:val="24"/>
        </w:rPr>
      </w:pPr>
      <w:r w:rsidRPr="00575D58">
        <w:rPr>
          <w:sz w:val="24"/>
          <w:szCs w:val="24"/>
        </w:rPr>
        <w:t>Den Dal mit Koriandergrün bestreuen, abschmecken und allein oder mit gekochten Reis servieren.</w:t>
      </w:r>
    </w:p>
    <w:p w14:paraId="50203DD9" w14:textId="77777777" w:rsidR="00863973" w:rsidRDefault="00863973" w:rsidP="00863973">
      <w:pPr>
        <w:rPr>
          <w:sz w:val="24"/>
          <w:szCs w:val="24"/>
        </w:rPr>
      </w:pPr>
    </w:p>
    <w:p w14:paraId="7FF180B3" w14:textId="77777777" w:rsidR="00863973" w:rsidRDefault="00863973" w:rsidP="00863973">
      <w:pPr>
        <w:pStyle w:val="Heading2"/>
        <w:spacing w:after="240"/>
      </w:pPr>
      <w:r>
        <w:br w:type="page"/>
      </w:r>
      <w:r>
        <w:lastRenderedPageBreak/>
        <w:t>Zitronen-Blumenkohl</w:t>
      </w:r>
      <w:r>
        <w:rPr>
          <w:rStyle w:val="FootnoteReference"/>
        </w:rPr>
        <w:footnoteReference w:id="948"/>
      </w:r>
      <w:r>
        <w:t xml:space="preserve"> </w:t>
      </w:r>
    </w:p>
    <w:p w14:paraId="6EE34F2E" w14:textId="77777777" w:rsidR="00863973" w:rsidRDefault="00863973" w:rsidP="00863973">
      <w:pPr>
        <w:rPr>
          <w:sz w:val="24"/>
          <w:szCs w:val="24"/>
        </w:rPr>
      </w:pPr>
      <w:r w:rsidRPr="00C114F7">
        <w:rPr>
          <w:sz w:val="24"/>
          <w:szCs w:val="24"/>
          <w:u w:val="single"/>
        </w:rPr>
        <w:t>Zutaten</w:t>
      </w:r>
      <w:r>
        <w:rPr>
          <w:sz w:val="24"/>
          <w:szCs w:val="24"/>
        </w:rPr>
        <w:t xml:space="preserve"> </w:t>
      </w:r>
      <w:r>
        <w:rPr>
          <w:sz w:val="24"/>
          <w:szCs w:val="24"/>
          <w:u w:val="single"/>
        </w:rPr>
        <w:t>(</w:t>
      </w:r>
      <w:r>
        <w:rPr>
          <w:sz w:val="24"/>
          <w:szCs w:val="24"/>
        </w:rPr>
        <w:t>für 2 Personen):</w:t>
      </w:r>
    </w:p>
    <w:p w14:paraId="2161972B" w14:textId="77777777" w:rsidR="00863973" w:rsidRDefault="00863973" w:rsidP="00863973">
      <w:pPr>
        <w:rPr>
          <w:sz w:val="24"/>
          <w:szCs w:val="24"/>
        </w:rPr>
      </w:pPr>
      <w:r>
        <w:rPr>
          <w:sz w:val="24"/>
          <w:szCs w:val="24"/>
        </w:rPr>
        <w:t>½ unbehandelte Zitronen</w:t>
      </w:r>
    </w:p>
    <w:p w14:paraId="37F0FF0C" w14:textId="77777777" w:rsidR="00863973" w:rsidRDefault="00863973" w:rsidP="00863973">
      <w:pPr>
        <w:rPr>
          <w:sz w:val="24"/>
          <w:szCs w:val="24"/>
        </w:rPr>
      </w:pPr>
      <w:r>
        <w:rPr>
          <w:sz w:val="24"/>
          <w:szCs w:val="24"/>
        </w:rPr>
        <w:t>1 rote Zwiebel</w:t>
      </w:r>
    </w:p>
    <w:p w14:paraId="33755291" w14:textId="77777777" w:rsidR="00863973" w:rsidRDefault="00863973" w:rsidP="00863973">
      <w:pPr>
        <w:rPr>
          <w:sz w:val="24"/>
          <w:szCs w:val="24"/>
        </w:rPr>
      </w:pPr>
      <w:r>
        <w:rPr>
          <w:sz w:val="24"/>
          <w:szCs w:val="24"/>
        </w:rPr>
        <w:t>2 Knoblauchzehen</w:t>
      </w:r>
    </w:p>
    <w:p w14:paraId="36ED4B09" w14:textId="77777777" w:rsidR="00863973" w:rsidRDefault="00863973" w:rsidP="00863973">
      <w:pPr>
        <w:rPr>
          <w:sz w:val="24"/>
          <w:szCs w:val="24"/>
        </w:rPr>
      </w:pPr>
      <w:r>
        <w:rPr>
          <w:sz w:val="24"/>
          <w:szCs w:val="24"/>
        </w:rPr>
        <w:t>500 g TK-Blumenkohl oder ½ frischer Blumenkohl</w:t>
      </w:r>
    </w:p>
    <w:p w14:paraId="48646140" w14:textId="77777777" w:rsidR="00863973" w:rsidRDefault="00863973" w:rsidP="00863973">
      <w:pPr>
        <w:rPr>
          <w:sz w:val="24"/>
          <w:szCs w:val="24"/>
        </w:rPr>
      </w:pPr>
      <w:r>
        <w:rPr>
          <w:sz w:val="24"/>
          <w:szCs w:val="24"/>
        </w:rPr>
        <w:t>Salz, Pfeffer aus der Mühle</w:t>
      </w:r>
    </w:p>
    <w:p w14:paraId="4DF3AAF1" w14:textId="77777777" w:rsidR="00863973" w:rsidRDefault="00863973" w:rsidP="00863973">
      <w:pPr>
        <w:rPr>
          <w:sz w:val="24"/>
          <w:szCs w:val="24"/>
        </w:rPr>
      </w:pPr>
    </w:p>
    <w:p w14:paraId="17F1BF76" w14:textId="77777777" w:rsidR="00863973" w:rsidRDefault="00863973" w:rsidP="00863973">
      <w:pPr>
        <w:rPr>
          <w:sz w:val="24"/>
          <w:szCs w:val="24"/>
        </w:rPr>
      </w:pPr>
      <w:r>
        <w:rPr>
          <w:sz w:val="24"/>
          <w:szCs w:val="24"/>
        </w:rPr>
        <w:t>Zubereitung:</w:t>
      </w:r>
    </w:p>
    <w:p w14:paraId="304AD887" w14:textId="77777777" w:rsidR="00863973" w:rsidRPr="0029352D" w:rsidRDefault="00863973" w:rsidP="00863973">
      <w:pPr>
        <w:pStyle w:val="ListParagraph"/>
        <w:numPr>
          <w:ilvl w:val="0"/>
          <w:numId w:val="159"/>
        </w:numPr>
        <w:spacing w:after="120"/>
        <w:ind w:left="714" w:hanging="357"/>
        <w:contextualSpacing w:val="0"/>
        <w:jc w:val="both"/>
        <w:rPr>
          <w:sz w:val="24"/>
          <w:szCs w:val="24"/>
        </w:rPr>
      </w:pPr>
      <w:r w:rsidRPr="0029352D">
        <w:rPr>
          <w:sz w:val="24"/>
          <w:szCs w:val="24"/>
        </w:rPr>
        <w:t xml:space="preserve">Blumenkohl waschen </w:t>
      </w:r>
      <w:r>
        <w:rPr>
          <w:sz w:val="24"/>
          <w:szCs w:val="24"/>
        </w:rPr>
        <w:t>oder eben TK-Blumenkohl nehmen.</w:t>
      </w:r>
    </w:p>
    <w:p w14:paraId="42617189" w14:textId="77777777" w:rsidR="00863973" w:rsidRPr="0029352D" w:rsidRDefault="00863973" w:rsidP="00863973">
      <w:pPr>
        <w:pStyle w:val="ListParagraph"/>
        <w:numPr>
          <w:ilvl w:val="0"/>
          <w:numId w:val="159"/>
        </w:numPr>
        <w:spacing w:after="120"/>
        <w:ind w:left="714" w:hanging="357"/>
        <w:contextualSpacing w:val="0"/>
        <w:jc w:val="both"/>
        <w:rPr>
          <w:sz w:val="24"/>
          <w:szCs w:val="24"/>
        </w:rPr>
      </w:pPr>
      <w:r w:rsidRPr="0029352D">
        <w:rPr>
          <w:sz w:val="24"/>
          <w:szCs w:val="24"/>
        </w:rPr>
        <w:t>Den Backofen auf 225°C (Umluft 200°C) vorheizen. Die Zitrone heiß waschen und in dünne Scheiben schneiden. Die Zwiebel schälen, halbieren und in breite Streifen schneiden. Den Knoblauch schälen und der Länge nach halbieren.</w:t>
      </w:r>
    </w:p>
    <w:p w14:paraId="2F4D5AFB" w14:textId="77777777" w:rsidR="00863973" w:rsidRDefault="00863973" w:rsidP="00863973">
      <w:pPr>
        <w:pStyle w:val="ListParagraph"/>
        <w:numPr>
          <w:ilvl w:val="0"/>
          <w:numId w:val="159"/>
        </w:numPr>
        <w:spacing w:after="120"/>
        <w:ind w:left="714" w:hanging="357"/>
        <w:contextualSpacing w:val="0"/>
        <w:jc w:val="both"/>
        <w:rPr>
          <w:sz w:val="24"/>
          <w:szCs w:val="24"/>
        </w:rPr>
      </w:pPr>
      <w:r w:rsidRPr="0029352D">
        <w:rPr>
          <w:sz w:val="24"/>
          <w:szCs w:val="24"/>
        </w:rPr>
        <w:t>Blumenkohl in einer hitzebeständigen form mit Zitrone, Zwiebeln, Knoblauch und Öl mischen. Mit Salz und Pfeffer würzen. Im Ofen (Mitte) etwa 25 Minuten backen. Mit Weißbrot servieren.</w:t>
      </w:r>
    </w:p>
    <w:p w14:paraId="45A80A3A" w14:textId="77777777" w:rsidR="00863973" w:rsidRPr="00B25737" w:rsidRDefault="00863973" w:rsidP="00863973">
      <w:pPr>
        <w:ind w:left="360"/>
        <w:rPr>
          <w:sz w:val="24"/>
          <w:szCs w:val="24"/>
        </w:rPr>
      </w:pPr>
    </w:p>
    <w:p w14:paraId="5A9D3201" w14:textId="77777777" w:rsidR="00863973" w:rsidRDefault="00863973" w:rsidP="00863973">
      <w:pPr>
        <w:rPr>
          <w:sz w:val="24"/>
          <w:szCs w:val="24"/>
        </w:rPr>
      </w:pPr>
    </w:p>
    <w:p w14:paraId="5B942F85" w14:textId="77777777" w:rsidR="00863973" w:rsidRDefault="00863973" w:rsidP="00863973">
      <w:pPr>
        <w:rPr>
          <w:sz w:val="24"/>
          <w:szCs w:val="24"/>
        </w:rPr>
      </w:pPr>
      <w:r>
        <w:rPr>
          <w:sz w:val="24"/>
          <w:szCs w:val="24"/>
        </w:rPr>
        <w:br w:type="page"/>
      </w:r>
    </w:p>
    <w:p w14:paraId="7255DA5F" w14:textId="1F71E037" w:rsidR="00A51647" w:rsidRDefault="00A51647" w:rsidP="00A51647">
      <w:pPr>
        <w:pStyle w:val="Heading2"/>
        <w:spacing w:after="240"/>
      </w:pPr>
      <w:r>
        <w:lastRenderedPageBreak/>
        <w:t>Gobhi Korma – Blumenkohl Korma mit gerösteten Rosinen</w:t>
      </w:r>
    </w:p>
    <w:p w14:paraId="62A773CF" w14:textId="77777777" w:rsidR="00A51647" w:rsidRDefault="00A51647" w:rsidP="00A51647">
      <w:pPr>
        <w:rPr>
          <w:sz w:val="24"/>
          <w:szCs w:val="24"/>
        </w:rPr>
      </w:pPr>
      <w:r w:rsidRPr="00967C7C">
        <w:rPr>
          <w:sz w:val="24"/>
          <w:szCs w:val="24"/>
          <w:u w:val="single"/>
        </w:rPr>
        <w:t>Zutaten</w:t>
      </w:r>
      <w:r>
        <w:rPr>
          <w:sz w:val="24"/>
          <w:szCs w:val="24"/>
        </w:rPr>
        <w:t xml:space="preserve"> (für 4 Personen)</w:t>
      </w:r>
    </w:p>
    <w:p w14:paraId="4D12AB6F" w14:textId="77777777" w:rsidR="00A51647" w:rsidRDefault="00A51647" w:rsidP="00A51647">
      <w:pPr>
        <w:rPr>
          <w:sz w:val="24"/>
          <w:szCs w:val="24"/>
        </w:rPr>
      </w:pPr>
      <w:r>
        <w:rPr>
          <w:sz w:val="24"/>
          <w:szCs w:val="24"/>
        </w:rPr>
        <w:t>2 große Blumenkohl (ca. 1,6 kg)</w:t>
      </w:r>
    </w:p>
    <w:p w14:paraId="604795FE" w14:textId="77777777" w:rsidR="00A51647" w:rsidRDefault="00A51647" w:rsidP="00A51647">
      <w:pPr>
        <w:rPr>
          <w:sz w:val="24"/>
          <w:szCs w:val="24"/>
        </w:rPr>
      </w:pPr>
      <w:r>
        <w:rPr>
          <w:sz w:val="24"/>
          <w:szCs w:val="24"/>
        </w:rPr>
        <w:t>Rapsöl</w:t>
      </w:r>
    </w:p>
    <w:p w14:paraId="355214DB" w14:textId="77777777" w:rsidR="00A51647" w:rsidRDefault="00A51647" w:rsidP="00A51647">
      <w:pPr>
        <w:rPr>
          <w:sz w:val="24"/>
          <w:szCs w:val="24"/>
        </w:rPr>
      </w:pPr>
      <w:r>
        <w:rPr>
          <w:sz w:val="24"/>
          <w:szCs w:val="24"/>
        </w:rPr>
        <w:t>Salz</w:t>
      </w:r>
    </w:p>
    <w:p w14:paraId="28F6D865" w14:textId="77777777" w:rsidR="00A51647" w:rsidRDefault="00A51647" w:rsidP="00A51647">
      <w:pPr>
        <w:rPr>
          <w:sz w:val="24"/>
          <w:szCs w:val="24"/>
        </w:rPr>
      </w:pPr>
      <w:r>
        <w:rPr>
          <w:sz w:val="24"/>
          <w:szCs w:val="24"/>
        </w:rPr>
        <w:t>2 große Gemüsezwiebeln, in dünne Scheiben geschnitten</w:t>
      </w:r>
    </w:p>
    <w:p w14:paraId="20D8756F" w14:textId="77777777" w:rsidR="00A51647" w:rsidRDefault="00A51647" w:rsidP="00A51647">
      <w:pPr>
        <w:rPr>
          <w:sz w:val="24"/>
          <w:szCs w:val="24"/>
        </w:rPr>
      </w:pPr>
      <w:r>
        <w:rPr>
          <w:sz w:val="24"/>
          <w:szCs w:val="24"/>
        </w:rPr>
        <w:t>6 Knoblauchzehen</w:t>
      </w:r>
    </w:p>
    <w:p w14:paraId="2B1DD587" w14:textId="77777777" w:rsidR="00A51647" w:rsidRDefault="00A51647" w:rsidP="00A51647">
      <w:pPr>
        <w:rPr>
          <w:sz w:val="24"/>
          <w:szCs w:val="24"/>
        </w:rPr>
      </w:pPr>
      <w:r>
        <w:rPr>
          <w:sz w:val="24"/>
          <w:szCs w:val="24"/>
        </w:rPr>
        <w:t>1 Stück Ingwer (6 cm), geschält</w:t>
      </w:r>
    </w:p>
    <w:p w14:paraId="32956A58" w14:textId="77777777" w:rsidR="00A51647" w:rsidRDefault="00A51647" w:rsidP="00A51647">
      <w:pPr>
        <w:rPr>
          <w:sz w:val="24"/>
          <w:szCs w:val="24"/>
        </w:rPr>
      </w:pPr>
      <w:r>
        <w:rPr>
          <w:sz w:val="24"/>
          <w:szCs w:val="24"/>
        </w:rPr>
        <w:t>¾ TL gemahlener Kardamon</w:t>
      </w:r>
    </w:p>
    <w:p w14:paraId="291D84B1" w14:textId="77777777" w:rsidR="00A51647" w:rsidRDefault="00A51647" w:rsidP="00A51647">
      <w:pPr>
        <w:rPr>
          <w:sz w:val="24"/>
          <w:szCs w:val="24"/>
        </w:rPr>
      </w:pPr>
      <w:r>
        <w:rPr>
          <w:sz w:val="24"/>
          <w:szCs w:val="24"/>
        </w:rPr>
        <w:t>1 TL gemahlener schwarzer Pfeffer</w:t>
      </w:r>
    </w:p>
    <w:p w14:paraId="6C784228" w14:textId="77777777" w:rsidR="00A51647" w:rsidRDefault="00A51647" w:rsidP="00A51647">
      <w:pPr>
        <w:rPr>
          <w:sz w:val="24"/>
          <w:szCs w:val="24"/>
        </w:rPr>
      </w:pPr>
      <w:r>
        <w:rPr>
          <w:sz w:val="24"/>
          <w:szCs w:val="24"/>
        </w:rPr>
        <w:t>2 TL Garam Masala</w:t>
      </w:r>
    </w:p>
    <w:p w14:paraId="5C8ED9C9" w14:textId="77777777" w:rsidR="00A51647" w:rsidRDefault="00A51647" w:rsidP="00A51647">
      <w:pPr>
        <w:rPr>
          <w:sz w:val="24"/>
          <w:szCs w:val="24"/>
        </w:rPr>
      </w:pPr>
      <w:r>
        <w:rPr>
          <w:sz w:val="24"/>
          <w:szCs w:val="24"/>
        </w:rPr>
        <w:t>½ TL Cayennepfeffer</w:t>
      </w:r>
    </w:p>
    <w:p w14:paraId="6F45EB87" w14:textId="77777777" w:rsidR="00A51647" w:rsidRDefault="00A51647" w:rsidP="00A51647">
      <w:pPr>
        <w:rPr>
          <w:sz w:val="24"/>
          <w:szCs w:val="24"/>
        </w:rPr>
      </w:pPr>
      <w:r>
        <w:rPr>
          <w:sz w:val="24"/>
          <w:szCs w:val="24"/>
        </w:rPr>
        <w:t>100 g gemahlene Mandeln</w:t>
      </w:r>
    </w:p>
    <w:p w14:paraId="68698F61" w14:textId="77777777" w:rsidR="00A51647" w:rsidRDefault="00A51647" w:rsidP="00A51647">
      <w:pPr>
        <w:rPr>
          <w:sz w:val="24"/>
          <w:szCs w:val="24"/>
        </w:rPr>
      </w:pPr>
      <w:r>
        <w:rPr>
          <w:sz w:val="24"/>
          <w:szCs w:val="24"/>
        </w:rPr>
        <w:t>2 EL flüssiger Honig</w:t>
      </w:r>
    </w:p>
    <w:p w14:paraId="34AE6776" w14:textId="77777777" w:rsidR="00A51647" w:rsidRDefault="00A51647" w:rsidP="00A51647">
      <w:pPr>
        <w:rPr>
          <w:sz w:val="24"/>
          <w:szCs w:val="24"/>
        </w:rPr>
      </w:pPr>
      <w:r>
        <w:rPr>
          <w:sz w:val="24"/>
          <w:szCs w:val="24"/>
        </w:rPr>
        <w:t>500 g griechischer Joghurt</w:t>
      </w:r>
    </w:p>
    <w:p w14:paraId="21C3F0F0" w14:textId="77777777" w:rsidR="00A51647" w:rsidRDefault="00A51647" w:rsidP="00A51647">
      <w:pPr>
        <w:rPr>
          <w:sz w:val="24"/>
          <w:szCs w:val="24"/>
        </w:rPr>
      </w:pPr>
      <w:r>
        <w:rPr>
          <w:sz w:val="24"/>
          <w:szCs w:val="24"/>
        </w:rPr>
        <w:t>200-300 ml Milch</w:t>
      </w:r>
    </w:p>
    <w:p w14:paraId="74FEDD35" w14:textId="77777777" w:rsidR="00A51647" w:rsidRDefault="00A51647" w:rsidP="00A51647">
      <w:pPr>
        <w:rPr>
          <w:sz w:val="24"/>
          <w:szCs w:val="24"/>
        </w:rPr>
      </w:pPr>
      <w:r>
        <w:rPr>
          <w:sz w:val="24"/>
          <w:szCs w:val="24"/>
        </w:rPr>
        <w:t>1 Handvoll Rosinen</w:t>
      </w:r>
    </w:p>
    <w:p w14:paraId="70793908" w14:textId="77777777" w:rsidR="00A51647" w:rsidRDefault="00A51647" w:rsidP="00A51647">
      <w:pPr>
        <w:rPr>
          <w:sz w:val="24"/>
          <w:szCs w:val="24"/>
        </w:rPr>
      </w:pPr>
      <w:r>
        <w:rPr>
          <w:sz w:val="24"/>
          <w:szCs w:val="24"/>
        </w:rPr>
        <w:t>1 Handvoll Mandelsplitter</w:t>
      </w:r>
    </w:p>
    <w:p w14:paraId="758DCEA1" w14:textId="77777777" w:rsidR="00A51647" w:rsidRDefault="00A51647" w:rsidP="00A51647">
      <w:pPr>
        <w:rPr>
          <w:sz w:val="24"/>
          <w:szCs w:val="24"/>
        </w:rPr>
      </w:pPr>
    </w:p>
    <w:p w14:paraId="5C3CF7E3" w14:textId="77777777" w:rsidR="00A51647" w:rsidRDefault="00A51647" w:rsidP="00A51647">
      <w:pPr>
        <w:rPr>
          <w:sz w:val="24"/>
          <w:szCs w:val="24"/>
        </w:rPr>
      </w:pPr>
      <w:r>
        <w:rPr>
          <w:sz w:val="24"/>
          <w:szCs w:val="24"/>
        </w:rPr>
        <w:t>Zubereitung:</w:t>
      </w:r>
    </w:p>
    <w:p w14:paraId="29FEB3FB" w14:textId="77777777" w:rsidR="00A51647" w:rsidRPr="0011298F" w:rsidRDefault="00A51647" w:rsidP="00B40E8C">
      <w:pPr>
        <w:pStyle w:val="ListParagraph"/>
        <w:numPr>
          <w:ilvl w:val="0"/>
          <w:numId w:val="327"/>
        </w:numPr>
        <w:spacing w:after="120"/>
        <w:ind w:left="714" w:hanging="357"/>
        <w:contextualSpacing w:val="0"/>
        <w:jc w:val="both"/>
        <w:rPr>
          <w:sz w:val="24"/>
          <w:szCs w:val="24"/>
        </w:rPr>
      </w:pPr>
      <w:r w:rsidRPr="0011298F">
        <w:rPr>
          <w:sz w:val="24"/>
          <w:szCs w:val="24"/>
        </w:rPr>
        <w:t>Den Backofen auf 180°C vorheizen und zwei große Backbleche mit Alufolie belegen.</w:t>
      </w:r>
    </w:p>
    <w:p w14:paraId="2B4B68F8" w14:textId="77777777" w:rsidR="00A51647" w:rsidRPr="0011298F" w:rsidRDefault="00A51647" w:rsidP="00B40E8C">
      <w:pPr>
        <w:pStyle w:val="ListParagraph"/>
        <w:numPr>
          <w:ilvl w:val="0"/>
          <w:numId w:val="327"/>
        </w:numPr>
        <w:spacing w:after="120"/>
        <w:ind w:left="714" w:hanging="357"/>
        <w:contextualSpacing w:val="0"/>
        <w:jc w:val="both"/>
        <w:rPr>
          <w:sz w:val="24"/>
          <w:szCs w:val="24"/>
        </w:rPr>
      </w:pPr>
      <w:r w:rsidRPr="0011298F">
        <w:rPr>
          <w:sz w:val="24"/>
          <w:szCs w:val="24"/>
        </w:rPr>
        <w:t>Den Blumenkohl in mundgerechte Röschen brechen. Die Röschen in eine große Schüssel geben, mit 4 EL Öl beträufeln und mit 1 TL Salz bestreuen. Mit den Händen vermengen, dann in einer Lage auf die Backbleche verteilen. Etwa 30-40 Minuten backen, bis die Röschen zart und schön gebräunt sind. Alle 10 Minuten überprüfen – wenn sie anzubrennen drohen, locker mit Alufolie abdecken.</w:t>
      </w:r>
    </w:p>
    <w:p w14:paraId="0706C232" w14:textId="77777777" w:rsidR="00A51647" w:rsidRPr="0011298F" w:rsidRDefault="00A51647" w:rsidP="00B40E8C">
      <w:pPr>
        <w:pStyle w:val="ListParagraph"/>
        <w:numPr>
          <w:ilvl w:val="0"/>
          <w:numId w:val="327"/>
        </w:numPr>
        <w:spacing w:after="120"/>
        <w:ind w:left="714" w:hanging="357"/>
        <w:contextualSpacing w:val="0"/>
        <w:jc w:val="both"/>
        <w:rPr>
          <w:sz w:val="24"/>
          <w:szCs w:val="24"/>
        </w:rPr>
      </w:pPr>
      <w:r w:rsidRPr="0011298F">
        <w:rPr>
          <w:sz w:val="24"/>
          <w:szCs w:val="24"/>
        </w:rPr>
        <w:t>In der Zwischenzeit 3 EL Öl in einer großen Pfanne erhitzen und die Zwiebeln hineingeben. Bei mittlerer Hitze 12-15 Minuten anbraten, bis sie weich sind und bräunen. Den Knoblauch dazu pressen und den Ingwer hineinreiben. Einige Minuten braten, dann Kardamon, Pfeffer, Garam Masala, Cayennepfeffer, gemahlene Mandeln, Honig und 1 ¼ TL Salz hinzugeben. Weitere 3 Minuten unter Rühren garen und danach den Joghurt unterheben.</w:t>
      </w:r>
    </w:p>
    <w:p w14:paraId="2954B24F" w14:textId="77777777" w:rsidR="00A51647" w:rsidRPr="0011298F" w:rsidRDefault="00A51647" w:rsidP="00B40E8C">
      <w:pPr>
        <w:pStyle w:val="ListParagraph"/>
        <w:numPr>
          <w:ilvl w:val="0"/>
          <w:numId w:val="327"/>
        </w:numPr>
        <w:spacing w:after="120"/>
        <w:ind w:left="714" w:hanging="357"/>
        <w:contextualSpacing w:val="0"/>
        <w:jc w:val="both"/>
        <w:rPr>
          <w:sz w:val="24"/>
          <w:szCs w:val="24"/>
        </w:rPr>
      </w:pPr>
      <w:r w:rsidRPr="0011298F">
        <w:rPr>
          <w:sz w:val="24"/>
          <w:szCs w:val="24"/>
        </w:rPr>
        <w:lastRenderedPageBreak/>
        <w:t>Die Temperatur reduzieren und 10 Minuten köcheln lassen, bis die Sauce eine satte goldgelbe Farbe annimmt. Den gebackenen Blumenkohl hineingeben und umrühren, bis alle Röschen mit der Sauce überzogen sind. Die Sauce mit Milch verdünnen und erneut erhitzen. Abschmecken und bei Bedarf mehr Salz dazugeben.</w:t>
      </w:r>
    </w:p>
    <w:p w14:paraId="314958BE" w14:textId="77777777" w:rsidR="00A51647" w:rsidRPr="0011298F" w:rsidRDefault="00A51647" w:rsidP="00B40E8C">
      <w:pPr>
        <w:pStyle w:val="ListParagraph"/>
        <w:numPr>
          <w:ilvl w:val="0"/>
          <w:numId w:val="327"/>
        </w:numPr>
        <w:spacing w:after="120"/>
        <w:ind w:left="714" w:hanging="357"/>
        <w:contextualSpacing w:val="0"/>
        <w:jc w:val="both"/>
        <w:rPr>
          <w:sz w:val="24"/>
          <w:szCs w:val="24"/>
        </w:rPr>
      </w:pPr>
      <w:r w:rsidRPr="0011298F">
        <w:rPr>
          <w:sz w:val="24"/>
          <w:szCs w:val="24"/>
        </w:rPr>
        <w:t>Eine kleine Pfanne erhitzen, die Rosinen und die Mandelsplitter hineingeben. Bei mittlerer Hitze unter Rühren anrösten, bis die Rosinen dunkel werden und aufquellen und die Mandeln goldbraun sind, dann vom Herd nehmen,</w:t>
      </w:r>
    </w:p>
    <w:p w14:paraId="65DE34E8" w14:textId="77777777" w:rsidR="00A51647" w:rsidRDefault="00A51647" w:rsidP="00B40E8C">
      <w:pPr>
        <w:pStyle w:val="ListParagraph"/>
        <w:numPr>
          <w:ilvl w:val="0"/>
          <w:numId w:val="327"/>
        </w:numPr>
        <w:spacing w:after="120"/>
        <w:ind w:left="714" w:hanging="357"/>
        <w:contextualSpacing w:val="0"/>
        <w:jc w:val="both"/>
        <w:rPr>
          <w:sz w:val="24"/>
          <w:szCs w:val="24"/>
        </w:rPr>
      </w:pPr>
      <w:r w:rsidRPr="0011298F">
        <w:rPr>
          <w:sz w:val="24"/>
          <w:szCs w:val="24"/>
        </w:rPr>
        <w:t>Den Blumenkohl mit Rosinen und gerösteten Mandeln bestreuen und mit Reis oder Chapatis servieren</w:t>
      </w:r>
      <w:r>
        <w:rPr>
          <w:sz w:val="24"/>
          <w:szCs w:val="24"/>
        </w:rPr>
        <w:t>.</w:t>
      </w:r>
    </w:p>
    <w:p w14:paraId="18A097DA" w14:textId="77777777" w:rsidR="00A51647" w:rsidRDefault="00A51647" w:rsidP="00A51647">
      <w:pPr>
        <w:rPr>
          <w:sz w:val="24"/>
          <w:szCs w:val="24"/>
        </w:rPr>
      </w:pPr>
      <w:r>
        <w:rPr>
          <w:sz w:val="24"/>
          <w:szCs w:val="24"/>
        </w:rPr>
        <w:br w:type="page"/>
      </w:r>
    </w:p>
    <w:p w14:paraId="63EE4B6D" w14:textId="77777777" w:rsidR="00A51647" w:rsidRDefault="00A51647" w:rsidP="00A51647">
      <w:pPr>
        <w:pStyle w:val="Heading2"/>
        <w:spacing w:after="240"/>
      </w:pPr>
      <w:r>
        <w:lastRenderedPageBreak/>
        <w:t>Gobi mussalam – Blumenkohl mussalam</w:t>
      </w:r>
      <w:r>
        <w:rPr>
          <w:rStyle w:val="FootnoteReference"/>
        </w:rPr>
        <w:footnoteReference w:id="949"/>
      </w:r>
      <w:r>
        <w:t xml:space="preserve"> </w:t>
      </w:r>
    </w:p>
    <w:p w14:paraId="47D08E81" w14:textId="77777777" w:rsidR="00A51647" w:rsidRPr="00967C7C" w:rsidRDefault="00A51647" w:rsidP="00A51647">
      <w:pPr>
        <w:rPr>
          <w:sz w:val="24"/>
          <w:szCs w:val="24"/>
        </w:rPr>
      </w:pPr>
      <w:r w:rsidRPr="00967C7C">
        <w:rPr>
          <w:sz w:val="24"/>
          <w:szCs w:val="24"/>
          <w:u w:val="single"/>
        </w:rPr>
        <w:t>Zutaten</w:t>
      </w:r>
      <w:r w:rsidRPr="00967C7C">
        <w:rPr>
          <w:sz w:val="24"/>
          <w:szCs w:val="24"/>
        </w:rPr>
        <w:t xml:space="preserve"> </w:t>
      </w:r>
      <w:r>
        <w:rPr>
          <w:sz w:val="24"/>
          <w:szCs w:val="24"/>
        </w:rPr>
        <w:t>(</w:t>
      </w:r>
      <w:r w:rsidRPr="00967C7C">
        <w:rPr>
          <w:sz w:val="24"/>
          <w:szCs w:val="24"/>
        </w:rPr>
        <w:t>für 4 Portionen</w:t>
      </w:r>
      <w:r>
        <w:rPr>
          <w:sz w:val="24"/>
          <w:szCs w:val="24"/>
        </w:rPr>
        <w:t>):</w:t>
      </w:r>
    </w:p>
    <w:p w14:paraId="26F7D902" w14:textId="77777777" w:rsidR="00A51647" w:rsidRPr="00967C7C" w:rsidRDefault="00A51647" w:rsidP="00A51647">
      <w:pPr>
        <w:rPr>
          <w:sz w:val="24"/>
          <w:szCs w:val="24"/>
        </w:rPr>
      </w:pPr>
      <w:r w:rsidRPr="00967C7C">
        <w:rPr>
          <w:sz w:val="24"/>
          <w:szCs w:val="24"/>
        </w:rPr>
        <w:t>1 sehr großer Blumenkohl oder 2 kleinere (1,2 kg)</w:t>
      </w:r>
    </w:p>
    <w:p w14:paraId="0D4CFC05" w14:textId="77777777" w:rsidR="00A51647" w:rsidRPr="00967C7C" w:rsidRDefault="00A51647" w:rsidP="00A51647">
      <w:pPr>
        <w:rPr>
          <w:sz w:val="24"/>
          <w:szCs w:val="24"/>
        </w:rPr>
      </w:pPr>
      <w:r w:rsidRPr="00967C7C">
        <w:rPr>
          <w:sz w:val="24"/>
          <w:szCs w:val="24"/>
        </w:rPr>
        <w:t>Rapsöl</w:t>
      </w:r>
    </w:p>
    <w:p w14:paraId="5D6CFA92" w14:textId="77777777" w:rsidR="00A51647" w:rsidRPr="00967C7C" w:rsidRDefault="00A51647" w:rsidP="00A51647">
      <w:pPr>
        <w:rPr>
          <w:sz w:val="24"/>
          <w:szCs w:val="24"/>
        </w:rPr>
      </w:pPr>
      <w:r w:rsidRPr="00967C7C">
        <w:rPr>
          <w:sz w:val="24"/>
          <w:szCs w:val="24"/>
        </w:rPr>
        <w:t>Salz und gemahlener Pfeffer</w:t>
      </w:r>
    </w:p>
    <w:p w14:paraId="38D59A11" w14:textId="77777777" w:rsidR="00A51647" w:rsidRPr="00967C7C" w:rsidRDefault="00A51647" w:rsidP="00A51647">
      <w:pPr>
        <w:rPr>
          <w:sz w:val="24"/>
          <w:szCs w:val="24"/>
        </w:rPr>
      </w:pPr>
      <w:r w:rsidRPr="00967C7C">
        <w:rPr>
          <w:sz w:val="24"/>
          <w:szCs w:val="24"/>
        </w:rPr>
        <w:t>60 g Butter</w:t>
      </w:r>
    </w:p>
    <w:p w14:paraId="75844EA5" w14:textId="77777777" w:rsidR="00A51647" w:rsidRPr="00967C7C" w:rsidRDefault="00A51647" w:rsidP="00A51647">
      <w:pPr>
        <w:rPr>
          <w:sz w:val="24"/>
          <w:szCs w:val="24"/>
        </w:rPr>
      </w:pPr>
      <w:r w:rsidRPr="00967C7C">
        <w:rPr>
          <w:sz w:val="24"/>
          <w:szCs w:val="24"/>
        </w:rPr>
        <w:t>2 große Zwiebeln, fein gehackt</w:t>
      </w:r>
    </w:p>
    <w:p w14:paraId="6FCA134A" w14:textId="77777777" w:rsidR="00A51647" w:rsidRPr="00967C7C" w:rsidRDefault="00A51647" w:rsidP="00A51647">
      <w:pPr>
        <w:rPr>
          <w:sz w:val="24"/>
          <w:szCs w:val="24"/>
        </w:rPr>
      </w:pPr>
      <w:r w:rsidRPr="00967C7C">
        <w:rPr>
          <w:sz w:val="24"/>
          <w:szCs w:val="24"/>
        </w:rPr>
        <w:t>1 Stück Ingwer (4 cm), geschält und gerieben</w:t>
      </w:r>
    </w:p>
    <w:p w14:paraId="3652E7C2" w14:textId="77777777" w:rsidR="00A51647" w:rsidRPr="00967C7C" w:rsidRDefault="00A51647" w:rsidP="00A51647">
      <w:pPr>
        <w:rPr>
          <w:sz w:val="24"/>
          <w:szCs w:val="24"/>
        </w:rPr>
      </w:pPr>
      <w:r w:rsidRPr="00967C7C">
        <w:rPr>
          <w:sz w:val="24"/>
          <w:szCs w:val="24"/>
        </w:rPr>
        <w:t>2 Dosen Eiertomaten (à 400 g)</w:t>
      </w:r>
    </w:p>
    <w:p w14:paraId="2591CA48" w14:textId="77777777" w:rsidR="00A51647" w:rsidRPr="00967C7C" w:rsidRDefault="00A51647" w:rsidP="00A51647">
      <w:pPr>
        <w:rPr>
          <w:sz w:val="24"/>
          <w:szCs w:val="24"/>
        </w:rPr>
      </w:pPr>
      <w:r w:rsidRPr="00967C7C">
        <w:rPr>
          <w:sz w:val="24"/>
          <w:szCs w:val="24"/>
        </w:rPr>
        <w:t>40 g gemahlene Mandeln</w:t>
      </w:r>
    </w:p>
    <w:p w14:paraId="6509E699" w14:textId="77777777" w:rsidR="00A51647" w:rsidRPr="00967C7C" w:rsidRDefault="00A51647" w:rsidP="00A51647">
      <w:pPr>
        <w:rPr>
          <w:sz w:val="24"/>
          <w:szCs w:val="24"/>
        </w:rPr>
      </w:pPr>
      <w:r w:rsidRPr="00967C7C">
        <w:rPr>
          <w:sz w:val="24"/>
          <w:szCs w:val="24"/>
        </w:rPr>
        <w:t>½ TL Zimt</w:t>
      </w:r>
    </w:p>
    <w:p w14:paraId="47E06F7F" w14:textId="77777777" w:rsidR="00A51647" w:rsidRPr="00967C7C" w:rsidRDefault="00A51647" w:rsidP="00A51647">
      <w:pPr>
        <w:rPr>
          <w:sz w:val="24"/>
          <w:szCs w:val="24"/>
        </w:rPr>
      </w:pPr>
      <w:r w:rsidRPr="00967C7C">
        <w:rPr>
          <w:sz w:val="24"/>
          <w:szCs w:val="24"/>
        </w:rPr>
        <w:t>1 EL Kasoori methi (getrocknete Bockshornkleeblätter) – nur wenn man will</w:t>
      </w:r>
    </w:p>
    <w:p w14:paraId="082234E8" w14:textId="77777777" w:rsidR="00A51647" w:rsidRPr="00967C7C" w:rsidRDefault="00A51647" w:rsidP="00A51647">
      <w:pPr>
        <w:rPr>
          <w:sz w:val="24"/>
          <w:szCs w:val="24"/>
        </w:rPr>
      </w:pPr>
      <w:r w:rsidRPr="00967C7C">
        <w:rPr>
          <w:sz w:val="24"/>
          <w:szCs w:val="24"/>
        </w:rPr>
        <w:t>¼ TL gemahlene Gewürznelken</w:t>
      </w:r>
    </w:p>
    <w:p w14:paraId="23544CA0" w14:textId="77777777" w:rsidR="00A51647" w:rsidRPr="00967C7C" w:rsidRDefault="00A51647" w:rsidP="00A51647">
      <w:pPr>
        <w:rPr>
          <w:sz w:val="24"/>
          <w:szCs w:val="24"/>
        </w:rPr>
      </w:pPr>
      <w:r w:rsidRPr="00967C7C">
        <w:rPr>
          <w:sz w:val="24"/>
          <w:szCs w:val="24"/>
        </w:rPr>
        <w:t>1 TL Cayennepfeffer</w:t>
      </w:r>
    </w:p>
    <w:p w14:paraId="740C4D45" w14:textId="77777777" w:rsidR="00A51647" w:rsidRPr="00967C7C" w:rsidRDefault="00A51647" w:rsidP="00A51647">
      <w:pPr>
        <w:rPr>
          <w:sz w:val="24"/>
          <w:szCs w:val="24"/>
        </w:rPr>
      </w:pPr>
      <w:r w:rsidRPr="00967C7C">
        <w:rPr>
          <w:sz w:val="24"/>
          <w:szCs w:val="24"/>
        </w:rPr>
        <w:t>1 Handvoll Mandelsplitter</w:t>
      </w:r>
    </w:p>
    <w:p w14:paraId="16FD4448" w14:textId="77777777" w:rsidR="00A51647" w:rsidRPr="00967C7C" w:rsidRDefault="00A51647" w:rsidP="00A51647">
      <w:pPr>
        <w:rPr>
          <w:sz w:val="24"/>
          <w:szCs w:val="24"/>
        </w:rPr>
      </w:pPr>
      <w:r w:rsidRPr="00967C7C">
        <w:rPr>
          <w:sz w:val="24"/>
          <w:szCs w:val="24"/>
        </w:rPr>
        <w:t>1 Handvoll Koriandergrün</w:t>
      </w:r>
    </w:p>
    <w:p w14:paraId="0D314D82" w14:textId="77777777" w:rsidR="00A51647" w:rsidRDefault="00A51647" w:rsidP="00A51647">
      <w:pPr>
        <w:rPr>
          <w:sz w:val="24"/>
          <w:szCs w:val="24"/>
        </w:rPr>
      </w:pPr>
    </w:p>
    <w:p w14:paraId="3777356A" w14:textId="77777777" w:rsidR="00A51647" w:rsidRPr="00967C7C" w:rsidRDefault="00A51647" w:rsidP="00A51647">
      <w:pPr>
        <w:rPr>
          <w:sz w:val="24"/>
          <w:szCs w:val="24"/>
        </w:rPr>
      </w:pPr>
      <w:r>
        <w:rPr>
          <w:sz w:val="24"/>
          <w:szCs w:val="24"/>
        </w:rPr>
        <w:t>Zubereitung:</w:t>
      </w:r>
    </w:p>
    <w:p w14:paraId="7348FE65" w14:textId="77777777" w:rsidR="00A51647" w:rsidRPr="00336BAE" w:rsidRDefault="00A51647" w:rsidP="00B40E8C">
      <w:pPr>
        <w:pStyle w:val="ListParagraph"/>
        <w:numPr>
          <w:ilvl w:val="0"/>
          <w:numId w:val="1609"/>
        </w:numPr>
        <w:spacing w:after="120"/>
        <w:ind w:left="714" w:hanging="357"/>
        <w:contextualSpacing w:val="0"/>
        <w:jc w:val="both"/>
        <w:rPr>
          <w:sz w:val="24"/>
          <w:szCs w:val="24"/>
        </w:rPr>
      </w:pPr>
      <w:r w:rsidRPr="00336BAE">
        <w:rPr>
          <w:sz w:val="24"/>
          <w:szCs w:val="24"/>
        </w:rPr>
        <w:t>Den Backofen auf 180°C vorheizen. Die Blätter vom Blumenkohl ablösen du die Unterseite gerade schneiden, damit er gut steht. Den Blumenkohl gründlich mit Öl einreiben, soweit möglich auch zwischen den Stielen und Röschen, und mit Salz und Pfeffer würzen. In einen Bräter setzen und 45 Minuten backen.</w:t>
      </w:r>
    </w:p>
    <w:p w14:paraId="52544F31" w14:textId="77777777" w:rsidR="00A51647" w:rsidRPr="00336BAE" w:rsidRDefault="00A51647" w:rsidP="00B40E8C">
      <w:pPr>
        <w:pStyle w:val="ListParagraph"/>
        <w:numPr>
          <w:ilvl w:val="0"/>
          <w:numId w:val="1609"/>
        </w:numPr>
        <w:spacing w:after="120"/>
        <w:ind w:left="714" w:hanging="357"/>
        <w:contextualSpacing w:val="0"/>
        <w:jc w:val="both"/>
        <w:rPr>
          <w:sz w:val="24"/>
          <w:szCs w:val="24"/>
        </w:rPr>
      </w:pPr>
      <w:r w:rsidRPr="00336BAE">
        <w:rPr>
          <w:sz w:val="24"/>
          <w:szCs w:val="24"/>
        </w:rPr>
        <w:t>Währenddessen die Butter in einer Pfanne bei mittlerer Hitze zerlassen. Sobald sie siedet, die Zwiebeln hineingeben und 10 Minuten anschwitzen, bis sie goldgelb und weich sind. Ingwer und Knoblauch hinzugeben und einige Minuten braten. Die Tomaten über der Pfanne in die Hand gleiten lassen und zerdrücken, die Dose zu drei Vierteln mit Wasser füllen und in die Pfanne leeren. Etwa 5 Minuten köcheln lassen, dann gemahlene Mandeln, Zimt, Bockshornkleeblätter (wenn man will), Gewürznelken, Cayennepfeffer und 1 TL Salz hinzugeben. Weitere 5 Minuten köcheln lassen, anschließend vom Herd nehmen.</w:t>
      </w:r>
    </w:p>
    <w:p w14:paraId="076EF73A" w14:textId="77777777" w:rsidR="00A51647" w:rsidRPr="00336BAE" w:rsidRDefault="00A51647" w:rsidP="00B40E8C">
      <w:pPr>
        <w:pStyle w:val="ListParagraph"/>
        <w:numPr>
          <w:ilvl w:val="0"/>
          <w:numId w:val="1609"/>
        </w:numPr>
        <w:spacing w:after="120"/>
        <w:ind w:left="714" w:hanging="357"/>
        <w:contextualSpacing w:val="0"/>
        <w:jc w:val="both"/>
        <w:rPr>
          <w:sz w:val="24"/>
          <w:szCs w:val="24"/>
        </w:rPr>
      </w:pPr>
      <w:r w:rsidRPr="00336BAE">
        <w:rPr>
          <w:sz w:val="24"/>
          <w:szCs w:val="24"/>
        </w:rPr>
        <w:t xml:space="preserve">Nach 45 Minuten zur Garprobe mit einem scharfen Messer tief in den Blumenkohl stechen. Er sollte beinahe gar sein, aber nicht weich sein. Die Sauce über den Blumenkohl gießen und den offenen Bräter weitere 20 Minuten in den Ofen schieben. </w:t>
      </w:r>
      <w:r w:rsidRPr="00336BAE">
        <w:rPr>
          <w:sz w:val="24"/>
          <w:szCs w:val="24"/>
        </w:rPr>
        <w:lastRenderedPageBreak/>
        <w:t>Die Mandelsplitter in einer kleinen Pfanne bei mittlerer Hitze rösten, bis sie hellgoldgelb sind, dann beiseitestellen.</w:t>
      </w:r>
    </w:p>
    <w:p w14:paraId="470F192D" w14:textId="77777777" w:rsidR="00A51647" w:rsidRPr="00336BAE" w:rsidRDefault="00A51647" w:rsidP="00B40E8C">
      <w:pPr>
        <w:pStyle w:val="ListParagraph"/>
        <w:numPr>
          <w:ilvl w:val="0"/>
          <w:numId w:val="1609"/>
        </w:numPr>
        <w:spacing w:after="120"/>
        <w:ind w:left="714" w:hanging="357"/>
        <w:contextualSpacing w:val="0"/>
        <w:jc w:val="both"/>
        <w:rPr>
          <w:sz w:val="24"/>
          <w:szCs w:val="24"/>
        </w:rPr>
      </w:pPr>
      <w:r w:rsidRPr="00336BAE">
        <w:rPr>
          <w:sz w:val="24"/>
          <w:szCs w:val="24"/>
        </w:rPr>
        <w:t>Erneut prüfen, ob der Blumenkohl gar ist. Den fertigen Blumenkohl aus dem Ofen nehmen und die Sauce mit Salz, Pfeffer und Cayennepfeffer abschmecken. Den Blumenkohl mit Mandelsplittern und Koriander bestreuen und mit Reis, Dhal und einem Salat servieren.</w:t>
      </w:r>
    </w:p>
    <w:p w14:paraId="2945BA87" w14:textId="77777777" w:rsidR="00A51647" w:rsidRDefault="00A51647" w:rsidP="00A51647">
      <w:pPr>
        <w:pStyle w:val="ListParagraph"/>
        <w:rPr>
          <w:sz w:val="24"/>
          <w:szCs w:val="24"/>
        </w:rPr>
      </w:pPr>
    </w:p>
    <w:p w14:paraId="73118516" w14:textId="77777777" w:rsidR="00A51647" w:rsidRPr="0011298F" w:rsidRDefault="00A51647" w:rsidP="00A51647">
      <w:pPr>
        <w:pStyle w:val="ListParagraph"/>
        <w:rPr>
          <w:sz w:val="24"/>
          <w:szCs w:val="24"/>
        </w:rPr>
      </w:pPr>
    </w:p>
    <w:p w14:paraId="022B981A" w14:textId="77777777" w:rsidR="00A51647" w:rsidRDefault="00A51647" w:rsidP="00A51647">
      <w:pPr>
        <w:rPr>
          <w:sz w:val="24"/>
          <w:szCs w:val="24"/>
        </w:rPr>
      </w:pPr>
      <w:r>
        <w:rPr>
          <w:sz w:val="24"/>
          <w:szCs w:val="24"/>
        </w:rPr>
        <w:br w:type="page"/>
      </w:r>
    </w:p>
    <w:p w14:paraId="182FDA63" w14:textId="77777777" w:rsidR="00825B81" w:rsidRDefault="00825B81" w:rsidP="00825B81">
      <w:pPr>
        <w:pStyle w:val="Heading2"/>
        <w:spacing w:after="240"/>
      </w:pPr>
      <w:r>
        <w:lastRenderedPageBreak/>
        <w:t>Alu Gobi – Kartoffel-Blumenkohl-Curry</w:t>
      </w:r>
      <w:r>
        <w:rPr>
          <w:rStyle w:val="FootnoteReference"/>
        </w:rPr>
        <w:footnoteReference w:id="950"/>
      </w:r>
      <w:r>
        <w:t xml:space="preserve"> </w:t>
      </w:r>
    </w:p>
    <w:p w14:paraId="7ED9D1FE" w14:textId="77777777" w:rsidR="00825B81" w:rsidRDefault="00825B81" w:rsidP="00825B81">
      <w:pPr>
        <w:rPr>
          <w:sz w:val="24"/>
          <w:szCs w:val="24"/>
        </w:rPr>
      </w:pPr>
      <w:r w:rsidRPr="00AD47D6">
        <w:rPr>
          <w:sz w:val="24"/>
          <w:szCs w:val="24"/>
          <w:u w:val="single"/>
        </w:rPr>
        <w:t>Zutaten</w:t>
      </w:r>
      <w:r>
        <w:rPr>
          <w:sz w:val="24"/>
          <w:szCs w:val="24"/>
        </w:rPr>
        <w:t xml:space="preserve"> (für 4 Portionen):</w:t>
      </w:r>
    </w:p>
    <w:p w14:paraId="0559E8CD" w14:textId="77777777" w:rsidR="00825B81" w:rsidRDefault="00825B81" w:rsidP="00825B81">
      <w:pPr>
        <w:rPr>
          <w:sz w:val="24"/>
          <w:szCs w:val="24"/>
        </w:rPr>
      </w:pPr>
      <w:r>
        <w:rPr>
          <w:sz w:val="24"/>
          <w:szCs w:val="24"/>
        </w:rPr>
        <w:t>1 kleiner Blumenkohl (etwa 500 g)</w:t>
      </w:r>
    </w:p>
    <w:p w14:paraId="6544A6C2" w14:textId="77777777" w:rsidR="00825B81" w:rsidRDefault="00825B81" w:rsidP="00825B81">
      <w:pPr>
        <w:rPr>
          <w:sz w:val="24"/>
          <w:szCs w:val="24"/>
        </w:rPr>
      </w:pPr>
      <w:r>
        <w:rPr>
          <w:sz w:val="24"/>
          <w:szCs w:val="24"/>
        </w:rPr>
        <w:t>350 g Kartoffeln, festkochend</w:t>
      </w:r>
    </w:p>
    <w:p w14:paraId="15BE59B7" w14:textId="77777777" w:rsidR="00825B81" w:rsidRDefault="00825B81" w:rsidP="00825B81">
      <w:pPr>
        <w:rPr>
          <w:sz w:val="24"/>
          <w:szCs w:val="24"/>
        </w:rPr>
      </w:pPr>
      <w:r>
        <w:rPr>
          <w:sz w:val="24"/>
          <w:szCs w:val="24"/>
        </w:rPr>
        <w:t>2 mittelgroße Zwiebeln</w:t>
      </w:r>
    </w:p>
    <w:p w14:paraId="428470E9" w14:textId="77777777" w:rsidR="00825B81" w:rsidRDefault="00825B81" w:rsidP="00825B81">
      <w:pPr>
        <w:rPr>
          <w:sz w:val="24"/>
          <w:szCs w:val="24"/>
        </w:rPr>
      </w:pPr>
      <w:r>
        <w:rPr>
          <w:sz w:val="24"/>
          <w:szCs w:val="24"/>
        </w:rPr>
        <w:t>1 Stück Ingwer (4 cm)</w:t>
      </w:r>
    </w:p>
    <w:p w14:paraId="6DEC73A8" w14:textId="77777777" w:rsidR="00825B81" w:rsidRDefault="00825B81" w:rsidP="00825B81">
      <w:pPr>
        <w:rPr>
          <w:sz w:val="24"/>
          <w:szCs w:val="24"/>
        </w:rPr>
      </w:pPr>
      <w:r>
        <w:rPr>
          <w:sz w:val="24"/>
          <w:szCs w:val="24"/>
        </w:rPr>
        <w:t>2 mittelgroße Tomaten</w:t>
      </w:r>
    </w:p>
    <w:p w14:paraId="231DEC25" w14:textId="77777777" w:rsidR="00825B81" w:rsidRDefault="00825B81" w:rsidP="00825B81">
      <w:pPr>
        <w:rPr>
          <w:sz w:val="24"/>
          <w:szCs w:val="24"/>
        </w:rPr>
      </w:pPr>
      <w:r>
        <w:rPr>
          <w:sz w:val="24"/>
          <w:szCs w:val="24"/>
        </w:rPr>
        <w:t>2 frische Chilischoten</w:t>
      </w:r>
    </w:p>
    <w:p w14:paraId="4DF90183" w14:textId="77777777" w:rsidR="00825B81" w:rsidRDefault="00825B81" w:rsidP="00825B81">
      <w:pPr>
        <w:rPr>
          <w:sz w:val="24"/>
          <w:szCs w:val="24"/>
        </w:rPr>
      </w:pPr>
      <w:r>
        <w:rPr>
          <w:sz w:val="24"/>
          <w:szCs w:val="24"/>
        </w:rPr>
        <w:t>6 EL Öl</w:t>
      </w:r>
    </w:p>
    <w:p w14:paraId="64BBCFA9" w14:textId="77777777" w:rsidR="00825B81" w:rsidRDefault="00825B81" w:rsidP="00825B81">
      <w:pPr>
        <w:rPr>
          <w:sz w:val="24"/>
          <w:szCs w:val="24"/>
        </w:rPr>
      </w:pPr>
      <w:r>
        <w:rPr>
          <w:sz w:val="24"/>
          <w:szCs w:val="24"/>
        </w:rPr>
        <w:t>2 TL Panch Foron (Fünfgewürzmischung)</w:t>
      </w:r>
    </w:p>
    <w:p w14:paraId="141A74C4" w14:textId="77777777" w:rsidR="00825B81" w:rsidRDefault="00825B81" w:rsidP="00825B81">
      <w:pPr>
        <w:rPr>
          <w:sz w:val="24"/>
          <w:szCs w:val="24"/>
        </w:rPr>
      </w:pPr>
      <w:r>
        <w:rPr>
          <w:sz w:val="24"/>
          <w:szCs w:val="24"/>
        </w:rPr>
        <w:t>1,5 TL Kurkumapulver</w:t>
      </w:r>
    </w:p>
    <w:p w14:paraId="55FE4C08" w14:textId="77777777" w:rsidR="00825B81" w:rsidRDefault="00825B81" w:rsidP="00825B81">
      <w:pPr>
        <w:rPr>
          <w:sz w:val="24"/>
          <w:szCs w:val="24"/>
        </w:rPr>
      </w:pPr>
      <w:r>
        <w:rPr>
          <w:sz w:val="24"/>
          <w:szCs w:val="24"/>
        </w:rPr>
        <w:t>1,5 TL Kreuzkümmelpulver</w:t>
      </w:r>
    </w:p>
    <w:p w14:paraId="17B7BE07" w14:textId="77777777" w:rsidR="00825B81" w:rsidRDefault="00825B81" w:rsidP="00825B81">
      <w:pPr>
        <w:rPr>
          <w:sz w:val="24"/>
          <w:szCs w:val="24"/>
        </w:rPr>
      </w:pPr>
      <w:r>
        <w:rPr>
          <w:sz w:val="24"/>
          <w:szCs w:val="24"/>
        </w:rPr>
        <w:t>2 TL Paprikapulver, edelsüß</w:t>
      </w:r>
    </w:p>
    <w:p w14:paraId="7F01D454" w14:textId="77777777" w:rsidR="00825B81" w:rsidRDefault="00825B81" w:rsidP="00825B81">
      <w:pPr>
        <w:rPr>
          <w:sz w:val="24"/>
          <w:szCs w:val="24"/>
        </w:rPr>
      </w:pPr>
      <w:r>
        <w:rPr>
          <w:sz w:val="24"/>
          <w:szCs w:val="24"/>
        </w:rPr>
        <w:t>¼ TL Chilipulver</w:t>
      </w:r>
    </w:p>
    <w:p w14:paraId="043B86CA" w14:textId="77777777" w:rsidR="00825B81" w:rsidRDefault="00825B81" w:rsidP="00825B81">
      <w:pPr>
        <w:rPr>
          <w:sz w:val="24"/>
          <w:szCs w:val="24"/>
        </w:rPr>
      </w:pPr>
      <w:r>
        <w:rPr>
          <w:sz w:val="24"/>
          <w:szCs w:val="24"/>
        </w:rPr>
        <w:t>200 g Erbsen, tiefgefroren</w:t>
      </w:r>
    </w:p>
    <w:p w14:paraId="7AAEB8FD" w14:textId="77777777" w:rsidR="00825B81" w:rsidRDefault="00825B81" w:rsidP="00825B81">
      <w:pPr>
        <w:rPr>
          <w:sz w:val="24"/>
          <w:szCs w:val="24"/>
        </w:rPr>
      </w:pPr>
      <w:r>
        <w:rPr>
          <w:sz w:val="24"/>
          <w:szCs w:val="24"/>
        </w:rPr>
        <w:t>3 EL Joghurt</w:t>
      </w:r>
    </w:p>
    <w:p w14:paraId="1BFBB84D" w14:textId="77777777" w:rsidR="00825B81" w:rsidRDefault="00825B81" w:rsidP="00825B81">
      <w:pPr>
        <w:rPr>
          <w:sz w:val="24"/>
          <w:szCs w:val="24"/>
        </w:rPr>
      </w:pPr>
      <w:r>
        <w:rPr>
          <w:sz w:val="24"/>
          <w:szCs w:val="24"/>
        </w:rPr>
        <w:t>Salz</w:t>
      </w:r>
    </w:p>
    <w:p w14:paraId="22DA1527" w14:textId="77777777" w:rsidR="00825B81" w:rsidRDefault="00825B81" w:rsidP="00825B81">
      <w:pPr>
        <w:rPr>
          <w:sz w:val="24"/>
          <w:szCs w:val="24"/>
        </w:rPr>
      </w:pPr>
      <w:r>
        <w:rPr>
          <w:sz w:val="24"/>
          <w:szCs w:val="24"/>
        </w:rPr>
        <w:t>1 TL Garam Masala</w:t>
      </w:r>
    </w:p>
    <w:p w14:paraId="236A2EF8" w14:textId="77777777" w:rsidR="00825B81" w:rsidRDefault="00825B81" w:rsidP="00825B81">
      <w:pPr>
        <w:rPr>
          <w:sz w:val="24"/>
          <w:szCs w:val="24"/>
        </w:rPr>
      </w:pPr>
    </w:p>
    <w:p w14:paraId="3B98A39B" w14:textId="77777777" w:rsidR="00825B81" w:rsidRDefault="00825B81" w:rsidP="00825B81">
      <w:pPr>
        <w:rPr>
          <w:sz w:val="24"/>
          <w:szCs w:val="24"/>
        </w:rPr>
      </w:pPr>
      <w:r>
        <w:rPr>
          <w:sz w:val="24"/>
          <w:szCs w:val="24"/>
        </w:rPr>
        <w:t>Zubereitungszeit: 50 Minuten</w:t>
      </w:r>
    </w:p>
    <w:p w14:paraId="69C93E08" w14:textId="77777777" w:rsidR="00825B81" w:rsidRPr="008E5A4A" w:rsidRDefault="00825B81" w:rsidP="00B40E8C">
      <w:pPr>
        <w:pStyle w:val="ListParagraph"/>
        <w:numPr>
          <w:ilvl w:val="0"/>
          <w:numId w:val="319"/>
        </w:numPr>
        <w:spacing w:after="120"/>
        <w:ind w:left="714" w:hanging="357"/>
        <w:contextualSpacing w:val="0"/>
        <w:jc w:val="both"/>
        <w:rPr>
          <w:sz w:val="24"/>
          <w:szCs w:val="24"/>
        </w:rPr>
      </w:pPr>
      <w:r w:rsidRPr="008E5A4A">
        <w:rPr>
          <w:sz w:val="24"/>
          <w:szCs w:val="24"/>
        </w:rPr>
        <w:t>Blumenkohl waschen und in Röschen von etwa 5 cm Länge und 4 cm Durchmesser schneiden. Kartoffeln waschen, schälen und in etwa 3 cm große Würfel schneiden. Zwiebeln schälen und kleinschneiden.</w:t>
      </w:r>
    </w:p>
    <w:p w14:paraId="685DB91B" w14:textId="77777777" w:rsidR="00825B81" w:rsidRPr="008E5A4A" w:rsidRDefault="00825B81" w:rsidP="00B40E8C">
      <w:pPr>
        <w:pStyle w:val="ListParagraph"/>
        <w:numPr>
          <w:ilvl w:val="0"/>
          <w:numId w:val="319"/>
        </w:numPr>
        <w:spacing w:after="120"/>
        <w:ind w:left="714" w:hanging="357"/>
        <w:contextualSpacing w:val="0"/>
        <w:jc w:val="both"/>
        <w:rPr>
          <w:sz w:val="24"/>
          <w:szCs w:val="24"/>
        </w:rPr>
      </w:pPr>
      <w:r w:rsidRPr="008E5A4A">
        <w:rPr>
          <w:sz w:val="24"/>
          <w:szCs w:val="24"/>
        </w:rPr>
        <w:t>Ingwer schälen und fein reiben. Tomaten waschen, vierteln und vom Stielansatz befreien. Chilischoten waschen und kleinschneiden, Stielansatz entfernen. Vorsicht mit den Augen!</w:t>
      </w:r>
    </w:p>
    <w:p w14:paraId="6E9338D7" w14:textId="77777777" w:rsidR="00825B81" w:rsidRPr="008E5A4A" w:rsidRDefault="00825B81" w:rsidP="00B40E8C">
      <w:pPr>
        <w:pStyle w:val="ListParagraph"/>
        <w:numPr>
          <w:ilvl w:val="0"/>
          <w:numId w:val="319"/>
        </w:numPr>
        <w:spacing w:after="120"/>
        <w:ind w:left="714" w:hanging="357"/>
        <w:contextualSpacing w:val="0"/>
        <w:jc w:val="both"/>
        <w:rPr>
          <w:sz w:val="24"/>
          <w:szCs w:val="24"/>
        </w:rPr>
      </w:pPr>
      <w:r w:rsidRPr="008E5A4A">
        <w:rPr>
          <w:sz w:val="24"/>
          <w:szCs w:val="24"/>
        </w:rPr>
        <w:t>Öl in einem Topf erhitzen. Fünfgewürzmischung und Zwiebeln dazugeben und bei mittlerer Hitze unter Rühren anbraten, bis die Zwiebeln dunkelbraun sind.</w:t>
      </w:r>
    </w:p>
    <w:p w14:paraId="20F88FDC" w14:textId="77777777" w:rsidR="00825B81" w:rsidRPr="008E5A4A" w:rsidRDefault="00825B81" w:rsidP="00B40E8C">
      <w:pPr>
        <w:pStyle w:val="ListParagraph"/>
        <w:numPr>
          <w:ilvl w:val="0"/>
          <w:numId w:val="319"/>
        </w:numPr>
        <w:spacing w:after="120"/>
        <w:ind w:left="714" w:hanging="357"/>
        <w:contextualSpacing w:val="0"/>
        <w:jc w:val="both"/>
        <w:rPr>
          <w:sz w:val="24"/>
          <w:szCs w:val="24"/>
        </w:rPr>
      </w:pPr>
      <w:r w:rsidRPr="008E5A4A">
        <w:rPr>
          <w:sz w:val="24"/>
          <w:szCs w:val="24"/>
        </w:rPr>
        <w:t>Kartoffelwürfel, Blumenkohlröschen und Chilischoten hinzufügen und bei mittlerer Hitze unter Rühren etwa 3 Minuten anbraten. Kurkuma, Kreuzkümmel, Paprika, Chilipulver und geriebenen Ingwer dazugeben und alles weitere 3-4 Minuten anbraten.</w:t>
      </w:r>
    </w:p>
    <w:p w14:paraId="7AB3B938" w14:textId="77777777" w:rsidR="00825B81" w:rsidRPr="008E5A4A" w:rsidRDefault="00825B81" w:rsidP="00B40E8C">
      <w:pPr>
        <w:pStyle w:val="ListParagraph"/>
        <w:numPr>
          <w:ilvl w:val="0"/>
          <w:numId w:val="319"/>
        </w:numPr>
        <w:spacing w:after="120"/>
        <w:ind w:left="714" w:hanging="357"/>
        <w:contextualSpacing w:val="0"/>
        <w:jc w:val="both"/>
        <w:rPr>
          <w:sz w:val="24"/>
          <w:szCs w:val="24"/>
        </w:rPr>
      </w:pPr>
      <w:r w:rsidRPr="008E5A4A">
        <w:rPr>
          <w:sz w:val="24"/>
          <w:szCs w:val="24"/>
        </w:rPr>
        <w:lastRenderedPageBreak/>
        <w:t xml:space="preserve">Tomaten, Erbsen und Joghurt dazugeben. Alles gut verrühren. ¼ l Wasser und reichlich Salz hinzufügen und das Gericht bei mittlerer Hitze etwa 20 Minuten zugedeckt kochen lassen, bis Blumenkohl und Kartoffeln weich sind. Hin und wieder umrühren, damit das Gemüse nicht anbrennt, </w:t>
      </w:r>
    </w:p>
    <w:p w14:paraId="5BD5926D" w14:textId="77777777" w:rsidR="00825B81" w:rsidRPr="008E5A4A" w:rsidRDefault="00825B81" w:rsidP="00B40E8C">
      <w:pPr>
        <w:pStyle w:val="ListParagraph"/>
        <w:numPr>
          <w:ilvl w:val="0"/>
          <w:numId w:val="319"/>
        </w:numPr>
        <w:spacing w:after="120"/>
        <w:ind w:left="714" w:hanging="357"/>
        <w:contextualSpacing w:val="0"/>
        <w:jc w:val="both"/>
        <w:rPr>
          <w:sz w:val="24"/>
          <w:szCs w:val="24"/>
        </w:rPr>
      </w:pPr>
      <w:r w:rsidRPr="008E5A4A">
        <w:rPr>
          <w:sz w:val="24"/>
          <w:szCs w:val="24"/>
        </w:rPr>
        <w:t>Zum Schluss Garam Masala darüber streuen. Mit Reis servieren</w:t>
      </w:r>
      <w:r>
        <w:rPr>
          <w:sz w:val="24"/>
          <w:szCs w:val="24"/>
        </w:rPr>
        <w:t>.</w:t>
      </w:r>
    </w:p>
    <w:p w14:paraId="40D2B8B8" w14:textId="77777777" w:rsidR="00571701" w:rsidRPr="00FE7906" w:rsidRDefault="00825B81" w:rsidP="00571701">
      <w:pPr>
        <w:pStyle w:val="Heading2"/>
        <w:spacing w:after="240"/>
      </w:pPr>
      <w:r>
        <w:br w:type="page"/>
      </w:r>
      <w:r w:rsidR="00571701" w:rsidRPr="00FE7906">
        <w:lastRenderedPageBreak/>
        <w:t>Brokkoli mit Chili</w:t>
      </w:r>
      <w:r w:rsidR="00571701">
        <w:rPr>
          <w:rStyle w:val="FootnoteReference"/>
          <w:lang w:val="en-US"/>
        </w:rPr>
        <w:footnoteReference w:id="951"/>
      </w:r>
      <w:r w:rsidR="00571701" w:rsidRPr="00FE7906">
        <w:t xml:space="preserve"> </w:t>
      </w:r>
    </w:p>
    <w:p w14:paraId="6F0534CC" w14:textId="77777777" w:rsidR="00571701" w:rsidRPr="00551E81" w:rsidRDefault="00571701" w:rsidP="00571701">
      <w:pPr>
        <w:rPr>
          <w:sz w:val="24"/>
          <w:szCs w:val="24"/>
          <w:u w:val="single"/>
        </w:rPr>
      </w:pPr>
      <w:r w:rsidRPr="00551E81">
        <w:rPr>
          <w:sz w:val="24"/>
          <w:szCs w:val="24"/>
          <w:u w:val="single"/>
        </w:rPr>
        <w:t>Zutaten</w:t>
      </w:r>
      <w:r>
        <w:rPr>
          <w:sz w:val="24"/>
          <w:szCs w:val="24"/>
          <w:u w:val="single"/>
        </w:rPr>
        <w:t>:</w:t>
      </w:r>
    </w:p>
    <w:p w14:paraId="35C75AAA" w14:textId="77777777" w:rsidR="00571701" w:rsidRDefault="00571701" w:rsidP="00571701">
      <w:pPr>
        <w:rPr>
          <w:sz w:val="24"/>
          <w:szCs w:val="24"/>
        </w:rPr>
      </w:pPr>
      <w:r w:rsidRPr="00954EEE">
        <w:rPr>
          <w:sz w:val="24"/>
          <w:szCs w:val="24"/>
        </w:rPr>
        <w:t>700 g Brokkoli, in mundg</w:t>
      </w:r>
      <w:r>
        <w:rPr>
          <w:sz w:val="24"/>
          <w:szCs w:val="24"/>
        </w:rPr>
        <w:t>erechte Röschen geschnitten</w:t>
      </w:r>
    </w:p>
    <w:p w14:paraId="3BEDFC9B" w14:textId="77777777" w:rsidR="00571701" w:rsidRDefault="00571701" w:rsidP="00571701">
      <w:pPr>
        <w:rPr>
          <w:sz w:val="24"/>
          <w:szCs w:val="24"/>
        </w:rPr>
      </w:pPr>
      <w:r>
        <w:rPr>
          <w:sz w:val="24"/>
          <w:szCs w:val="24"/>
        </w:rPr>
        <w:t>3 EL Apfelessig</w:t>
      </w:r>
    </w:p>
    <w:p w14:paraId="34009FC6" w14:textId="77777777" w:rsidR="00571701" w:rsidRDefault="00571701" w:rsidP="00571701">
      <w:pPr>
        <w:rPr>
          <w:sz w:val="24"/>
          <w:szCs w:val="24"/>
        </w:rPr>
      </w:pPr>
      <w:r>
        <w:rPr>
          <w:sz w:val="24"/>
          <w:szCs w:val="24"/>
        </w:rPr>
        <w:t>½ rote Chilischote, in feine Ringe geschnitten</w:t>
      </w:r>
    </w:p>
    <w:p w14:paraId="16FE4420" w14:textId="77777777" w:rsidR="00571701" w:rsidRDefault="00571701" w:rsidP="00571701">
      <w:pPr>
        <w:rPr>
          <w:sz w:val="24"/>
          <w:szCs w:val="24"/>
        </w:rPr>
      </w:pPr>
      <w:r>
        <w:rPr>
          <w:sz w:val="24"/>
          <w:szCs w:val="24"/>
        </w:rPr>
        <w:t>35 ml helle Sojasauce</w:t>
      </w:r>
    </w:p>
    <w:p w14:paraId="33884742" w14:textId="77777777" w:rsidR="00571701" w:rsidRDefault="00571701" w:rsidP="00571701">
      <w:pPr>
        <w:rPr>
          <w:sz w:val="24"/>
          <w:szCs w:val="24"/>
        </w:rPr>
      </w:pPr>
      <w:r>
        <w:rPr>
          <w:sz w:val="24"/>
          <w:szCs w:val="24"/>
        </w:rPr>
        <w:t>2 TL Zucker</w:t>
      </w:r>
    </w:p>
    <w:p w14:paraId="0E227B55" w14:textId="77777777" w:rsidR="00571701" w:rsidRDefault="00571701" w:rsidP="00571701">
      <w:pPr>
        <w:rPr>
          <w:sz w:val="24"/>
          <w:szCs w:val="24"/>
        </w:rPr>
      </w:pPr>
      <w:r>
        <w:rPr>
          <w:sz w:val="24"/>
          <w:szCs w:val="24"/>
        </w:rPr>
        <w:t>500 ml Sonnenblumenöl zum Frittieren</w:t>
      </w:r>
    </w:p>
    <w:p w14:paraId="5BE222E0" w14:textId="77777777" w:rsidR="00571701" w:rsidRDefault="00571701" w:rsidP="00571701">
      <w:pPr>
        <w:rPr>
          <w:sz w:val="24"/>
          <w:szCs w:val="24"/>
        </w:rPr>
      </w:pPr>
      <w:r>
        <w:rPr>
          <w:sz w:val="24"/>
          <w:szCs w:val="24"/>
        </w:rPr>
        <w:t>5 g Basilikumblätter, grob in Stücke gerupft</w:t>
      </w:r>
    </w:p>
    <w:p w14:paraId="0D60D1A8" w14:textId="77777777" w:rsidR="00571701" w:rsidRDefault="00571701" w:rsidP="00571701">
      <w:pPr>
        <w:rPr>
          <w:sz w:val="24"/>
          <w:szCs w:val="24"/>
        </w:rPr>
      </w:pPr>
      <w:r>
        <w:rPr>
          <w:sz w:val="24"/>
          <w:szCs w:val="24"/>
        </w:rPr>
        <w:t>½ TL Kreuzkümmelsamen, geröstet und im Mörser grob zerstoßen</w:t>
      </w:r>
    </w:p>
    <w:p w14:paraId="5657CB2F" w14:textId="77777777" w:rsidR="00571701" w:rsidRDefault="00571701" w:rsidP="00571701">
      <w:pPr>
        <w:rPr>
          <w:sz w:val="24"/>
          <w:szCs w:val="24"/>
        </w:rPr>
      </w:pPr>
      <w:r>
        <w:rPr>
          <w:sz w:val="24"/>
          <w:szCs w:val="24"/>
        </w:rPr>
        <w:t>Salz</w:t>
      </w:r>
    </w:p>
    <w:p w14:paraId="011AA9E9" w14:textId="77777777" w:rsidR="00571701" w:rsidRDefault="00571701" w:rsidP="00571701">
      <w:pPr>
        <w:jc w:val="both"/>
        <w:rPr>
          <w:sz w:val="24"/>
          <w:szCs w:val="24"/>
        </w:rPr>
      </w:pPr>
    </w:p>
    <w:p w14:paraId="76F50F55" w14:textId="77777777" w:rsidR="00571701" w:rsidRDefault="00571701" w:rsidP="00571701">
      <w:pPr>
        <w:jc w:val="both"/>
        <w:rPr>
          <w:sz w:val="24"/>
          <w:szCs w:val="24"/>
        </w:rPr>
      </w:pPr>
      <w:r>
        <w:rPr>
          <w:sz w:val="24"/>
          <w:szCs w:val="24"/>
        </w:rPr>
        <w:t>Zubereitung:</w:t>
      </w:r>
    </w:p>
    <w:p w14:paraId="325A18DB" w14:textId="77777777" w:rsidR="00571701" w:rsidRPr="00DC216A" w:rsidRDefault="00571701" w:rsidP="00B40E8C">
      <w:pPr>
        <w:pStyle w:val="ListParagraph"/>
        <w:numPr>
          <w:ilvl w:val="0"/>
          <w:numId w:val="1519"/>
        </w:numPr>
        <w:spacing w:after="120"/>
        <w:ind w:left="714" w:hanging="357"/>
        <w:contextualSpacing w:val="0"/>
        <w:jc w:val="both"/>
        <w:rPr>
          <w:sz w:val="24"/>
          <w:szCs w:val="24"/>
        </w:rPr>
      </w:pPr>
      <w:r w:rsidRPr="00DC216A">
        <w:rPr>
          <w:sz w:val="24"/>
          <w:szCs w:val="24"/>
        </w:rPr>
        <w:t>Die Brokkolistrünke zu Quadern zurechtschneiden, dann längs in dünne Scheiben hobeln. Jeweils mehrere Scheiben aufeinanderlegen und in feine Stifte schneiden. In eine Schüssel geben und sorgfältig mit ½ TL Salz mischen. Eine Stunde ziehen lassen, dann mit den Händen behutsam etwas von der salzigen Flüssigkeit herausdrücken. Die Stifte in eine saubere Schüssel geben. Mit 2 EL Essig und den Chiliringen mischen. Beiseitestellen und durchziehen lassen (aber nicht länger als 3 Stunden)</w:t>
      </w:r>
    </w:p>
    <w:p w14:paraId="45785B01" w14:textId="77777777" w:rsidR="00571701" w:rsidRPr="00DC216A" w:rsidRDefault="00571701" w:rsidP="00B40E8C">
      <w:pPr>
        <w:pStyle w:val="ListParagraph"/>
        <w:numPr>
          <w:ilvl w:val="0"/>
          <w:numId w:val="1519"/>
        </w:numPr>
        <w:spacing w:after="120"/>
        <w:ind w:left="714" w:hanging="357"/>
        <w:contextualSpacing w:val="0"/>
        <w:jc w:val="both"/>
        <w:rPr>
          <w:sz w:val="24"/>
          <w:szCs w:val="24"/>
        </w:rPr>
      </w:pPr>
      <w:r w:rsidRPr="00DC216A">
        <w:rPr>
          <w:sz w:val="24"/>
          <w:szCs w:val="24"/>
        </w:rPr>
        <w:t>Die Sojasauce mit dem Zucker und dem restlichen Essig (1 EL) in einem kleinen Topf bei mittlerer bis starker Hitze zum Kochen bringen. 2 Minuten köcheln lassen, dann vom Herd nehmen und zum Abkühlen beiseitestellen. Die Mischung dickt dabei etwas ein.</w:t>
      </w:r>
    </w:p>
    <w:p w14:paraId="35482036" w14:textId="77777777" w:rsidR="00571701" w:rsidRPr="00DC216A" w:rsidRDefault="00571701" w:rsidP="00B40E8C">
      <w:pPr>
        <w:pStyle w:val="ListParagraph"/>
        <w:numPr>
          <w:ilvl w:val="0"/>
          <w:numId w:val="1519"/>
        </w:numPr>
        <w:spacing w:after="120"/>
        <w:ind w:left="714" w:hanging="357"/>
        <w:contextualSpacing w:val="0"/>
        <w:jc w:val="both"/>
        <w:rPr>
          <w:sz w:val="24"/>
          <w:szCs w:val="24"/>
        </w:rPr>
      </w:pPr>
      <w:r w:rsidRPr="00DC216A">
        <w:rPr>
          <w:sz w:val="24"/>
          <w:szCs w:val="24"/>
        </w:rPr>
        <w:t>Das Sonnenblumenöl in einem hohen Topf sehr stark erhitzen. Jeweils eine Handvoll Brokkoliröschen hineingeben. Frittieren, bis sie weich und stellenweise gebräunt sind (etwa 45 Sekunden dauert das</w:t>
      </w:r>
      <w:r w:rsidRPr="00DC216A">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Pr="00DC216A">
        <w:rPr>
          <w:sz w:val="24"/>
          <w:szCs w:val="24"/>
        </w:rPr>
        <w:t>). Abtropfen lassen. Den Brokkoli dann in einer großen Schüssel mit der Sojasaucenmischung durchheben, bis die Röschen gut davon überzogen sind.</w:t>
      </w:r>
    </w:p>
    <w:p w14:paraId="2B089235" w14:textId="77777777" w:rsidR="00571701" w:rsidRPr="00DC216A" w:rsidRDefault="00571701" w:rsidP="00B40E8C">
      <w:pPr>
        <w:pStyle w:val="ListParagraph"/>
        <w:numPr>
          <w:ilvl w:val="0"/>
          <w:numId w:val="1519"/>
        </w:numPr>
        <w:spacing w:after="120"/>
        <w:ind w:left="714" w:hanging="357"/>
        <w:contextualSpacing w:val="0"/>
        <w:jc w:val="both"/>
        <w:rPr>
          <w:sz w:val="24"/>
          <w:szCs w:val="24"/>
        </w:rPr>
      </w:pPr>
      <w:r w:rsidRPr="00DC216A">
        <w:rPr>
          <w:sz w:val="24"/>
          <w:szCs w:val="24"/>
        </w:rPr>
        <w:t>Zum Servieren die Hälfte der eingelegten Brokkolistrünke auf einem Tiefen Teller verteilen und en frittierten Brokkoli darauf anrichten. Den restlichen eingelegten Brokkoli, das Basilikum und den Kreuzkümmel dazugeben.</w:t>
      </w:r>
    </w:p>
    <w:p w14:paraId="02DDC5E3" w14:textId="77777777" w:rsidR="00571701" w:rsidRDefault="00571701" w:rsidP="00571701">
      <w:pPr>
        <w:rPr>
          <w:sz w:val="24"/>
          <w:szCs w:val="24"/>
        </w:rPr>
      </w:pPr>
      <w:r>
        <w:rPr>
          <w:sz w:val="24"/>
          <w:szCs w:val="24"/>
        </w:rPr>
        <w:br w:type="page"/>
      </w:r>
    </w:p>
    <w:p w14:paraId="10FD45A6" w14:textId="77777777" w:rsidR="00571701" w:rsidRDefault="00571701" w:rsidP="00571701">
      <w:pPr>
        <w:pStyle w:val="Heading2"/>
        <w:spacing w:after="240"/>
      </w:pPr>
      <w:r>
        <w:lastRenderedPageBreak/>
        <w:t>Brokkoligratin mit Béchamelsauce</w:t>
      </w:r>
      <w:r>
        <w:rPr>
          <w:rStyle w:val="FootnoteReference"/>
        </w:rPr>
        <w:footnoteReference w:id="952"/>
      </w:r>
    </w:p>
    <w:p w14:paraId="5F659CEA" w14:textId="77777777" w:rsidR="00571701" w:rsidRDefault="00571701" w:rsidP="00571701">
      <w:pPr>
        <w:rPr>
          <w:sz w:val="24"/>
          <w:szCs w:val="24"/>
        </w:rPr>
      </w:pPr>
      <w:r w:rsidRPr="00A15919">
        <w:rPr>
          <w:sz w:val="24"/>
          <w:szCs w:val="24"/>
          <w:u w:val="single"/>
        </w:rPr>
        <w:t>Zutaten</w:t>
      </w:r>
      <w:r>
        <w:rPr>
          <w:sz w:val="24"/>
          <w:szCs w:val="24"/>
        </w:rPr>
        <w:t xml:space="preserve"> (für 4 Portionen):</w:t>
      </w:r>
    </w:p>
    <w:p w14:paraId="5841A2E9" w14:textId="77777777" w:rsidR="00571701" w:rsidRDefault="00571701" w:rsidP="00571701">
      <w:pPr>
        <w:rPr>
          <w:sz w:val="24"/>
          <w:szCs w:val="24"/>
        </w:rPr>
      </w:pPr>
      <w:r>
        <w:rPr>
          <w:sz w:val="24"/>
          <w:szCs w:val="24"/>
        </w:rPr>
        <w:t>750 g Brokkoli</w:t>
      </w:r>
    </w:p>
    <w:p w14:paraId="69139FAE" w14:textId="77777777" w:rsidR="00571701" w:rsidRDefault="00571701" w:rsidP="00571701">
      <w:pPr>
        <w:rPr>
          <w:sz w:val="24"/>
          <w:szCs w:val="24"/>
        </w:rPr>
      </w:pPr>
      <w:r>
        <w:rPr>
          <w:sz w:val="24"/>
          <w:szCs w:val="24"/>
        </w:rPr>
        <w:t>Salz, Pfeffer</w:t>
      </w:r>
    </w:p>
    <w:p w14:paraId="30E1CAA7" w14:textId="77777777" w:rsidR="00571701" w:rsidRDefault="00571701" w:rsidP="00571701">
      <w:pPr>
        <w:rPr>
          <w:sz w:val="24"/>
          <w:szCs w:val="24"/>
        </w:rPr>
      </w:pPr>
      <w:r>
        <w:rPr>
          <w:sz w:val="24"/>
          <w:szCs w:val="24"/>
        </w:rPr>
        <w:t>1 Zwiebel</w:t>
      </w:r>
    </w:p>
    <w:p w14:paraId="6128267B" w14:textId="77777777" w:rsidR="00571701" w:rsidRDefault="00571701" w:rsidP="00571701">
      <w:pPr>
        <w:rPr>
          <w:sz w:val="24"/>
          <w:szCs w:val="24"/>
        </w:rPr>
      </w:pPr>
      <w:r>
        <w:rPr>
          <w:sz w:val="24"/>
          <w:szCs w:val="24"/>
        </w:rPr>
        <w:t>1 Knoblauchzehe</w:t>
      </w:r>
    </w:p>
    <w:p w14:paraId="5C593744" w14:textId="77777777" w:rsidR="00571701" w:rsidRDefault="00571701" w:rsidP="00571701">
      <w:pPr>
        <w:rPr>
          <w:sz w:val="24"/>
          <w:szCs w:val="24"/>
        </w:rPr>
      </w:pPr>
      <w:r>
        <w:rPr>
          <w:sz w:val="24"/>
          <w:szCs w:val="24"/>
        </w:rPr>
        <w:t>3 EL Butter</w:t>
      </w:r>
    </w:p>
    <w:p w14:paraId="65AA0BD6" w14:textId="77777777" w:rsidR="00571701" w:rsidRDefault="00571701" w:rsidP="00571701">
      <w:pPr>
        <w:rPr>
          <w:sz w:val="24"/>
          <w:szCs w:val="24"/>
        </w:rPr>
      </w:pPr>
      <w:r>
        <w:rPr>
          <w:sz w:val="24"/>
          <w:szCs w:val="24"/>
        </w:rPr>
        <w:t>60 g Mehl</w:t>
      </w:r>
    </w:p>
    <w:p w14:paraId="4794EC4E" w14:textId="77777777" w:rsidR="00571701" w:rsidRDefault="00571701" w:rsidP="00571701">
      <w:pPr>
        <w:rPr>
          <w:sz w:val="24"/>
          <w:szCs w:val="24"/>
        </w:rPr>
      </w:pPr>
      <w:r>
        <w:rPr>
          <w:sz w:val="24"/>
          <w:szCs w:val="24"/>
        </w:rPr>
        <w:t>400 ml kalte Milch</w:t>
      </w:r>
    </w:p>
    <w:p w14:paraId="373A44D4" w14:textId="77777777" w:rsidR="00571701" w:rsidRDefault="00571701" w:rsidP="00571701">
      <w:pPr>
        <w:rPr>
          <w:sz w:val="24"/>
          <w:szCs w:val="24"/>
        </w:rPr>
      </w:pPr>
      <w:r>
        <w:rPr>
          <w:sz w:val="24"/>
          <w:szCs w:val="24"/>
        </w:rPr>
        <w:t>Frisch geriebene Muskatnuss</w:t>
      </w:r>
    </w:p>
    <w:p w14:paraId="516F4059" w14:textId="77777777" w:rsidR="00571701" w:rsidRDefault="00571701" w:rsidP="00571701">
      <w:pPr>
        <w:rPr>
          <w:sz w:val="24"/>
          <w:szCs w:val="24"/>
        </w:rPr>
      </w:pPr>
      <w:r>
        <w:rPr>
          <w:sz w:val="24"/>
          <w:szCs w:val="24"/>
        </w:rPr>
        <w:t>1 Kugel Mozzarella</w:t>
      </w:r>
    </w:p>
    <w:p w14:paraId="34046D2D" w14:textId="77777777" w:rsidR="00571701" w:rsidRDefault="00571701" w:rsidP="00571701">
      <w:pPr>
        <w:rPr>
          <w:sz w:val="24"/>
          <w:szCs w:val="24"/>
        </w:rPr>
      </w:pPr>
      <w:r>
        <w:rPr>
          <w:sz w:val="24"/>
          <w:szCs w:val="24"/>
        </w:rPr>
        <w:t>80 g Parmesan (am Stück)</w:t>
      </w:r>
    </w:p>
    <w:p w14:paraId="28DD1ED5" w14:textId="77777777" w:rsidR="00571701" w:rsidRDefault="00571701" w:rsidP="00571701">
      <w:pPr>
        <w:rPr>
          <w:sz w:val="24"/>
          <w:szCs w:val="24"/>
        </w:rPr>
      </w:pPr>
    </w:p>
    <w:p w14:paraId="45F48FCB" w14:textId="77777777" w:rsidR="00571701" w:rsidRDefault="00571701" w:rsidP="00571701">
      <w:pPr>
        <w:rPr>
          <w:sz w:val="24"/>
          <w:szCs w:val="24"/>
        </w:rPr>
      </w:pPr>
      <w:r>
        <w:rPr>
          <w:sz w:val="24"/>
          <w:szCs w:val="24"/>
        </w:rPr>
        <w:t>Zubereitung:</w:t>
      </w:r>
    </w:p>
    <w:p w14:paraId="523D4459" w14:textId="77777777" w:rsidR="00571701" w:rsidRPr="005121CE" w:rsidRDefault="00571701" w:rsidP="00B40E8C">
      <w:pPr>
        <w:pStyle w:val="ListParagraph"/>
        <w:numPr>
          <w:ilvl w:val="0"/>
          <w:numId w:val="1756"/>
        </w:numPr>
        <w:spacing w:after="120"/>
        <w:ind w:left="714" w:hanging="357"/>
        <w:contextualSpacing w:val="0"/>
        <w:jc w:val="both"/>
        <w:rPr>
          <w:sz w:val="24"/>
          <w:szCs w:val="24"/>
        </w:rPr>
      </w:pPr>
      <w:r w:rsidRPr="005121CE">
        <w:rPr>
          <w:sz w:val="24"/>
          <w:szCs w:val="24"/>
        </w:rPr>
        <w:t>Den Brokkoli putzen, waschen und in Röschen teilen. Die Brokkoliröschen in einem Topf mit reichlich kochendem Salzwasser 2 bis 3 Minuten blanchieren. In ein Sieb gießen, kalt abschrecken und abtropfen lassen.</w:t>
      </w:r>
    </w:p>
    <w:p w14:paraId="1373EFDD" w14:textId="77777777" w:rsidR="00571701" w:rsidRPr="005121CE" w:rsidRDefault="00571701" w:rsidP="00B40E8C">
      <w:pPr>
        <w:pStyle w:val="ListParagraph"/>
        <w:numPr>
          <w:ilvl w:val="0"/>
          <w:numId w:val="1756"/>
        </w:numPr>
        <w:spacing w:after="120"/>
        <w:ind w:left="714" w:hanging="357"/>
        <w:contextualSpacing w:val="0"/>
        <w:jc w:val="both"/>
        <w:rPr>
          <w:sz w:val="24"/>
          <w:szCs w:val="24"/>
        </w:rPr>
      </w:pPr>
      <w:r w:rsidRPr="005121CE">
        <w:rPr>
          <w:sz w:val="24"/>
          <w:szCs w:val="24"/>
        </w:rPr>
        <w:t>Die Zwiebel und den Knoblauch schälen und in feine Würfel schneiden. Die Butter in einem Topf erhitzen und die Zwiebel und den Knoblauch darin andünsten. Das Mehl dazugeben und unter Rühren bei schwacher Hitze 1 Minute anschwitzen. Nach und nach die Milch hinzufügen und die Béchamelsauce unter Rühren 5 Minuten köcheln lassen. Kräftig mit Salz, Pfeffer und Muskatnuss würzen.</w:t>
      </w:r>
    </w:p>
    <w:p w14:paraId="61C5A97B" w14:textId="77777777" w:rsidR="00571701" w:rsidRPr="005121CE" w:rsidRDefault="00571701" w:rsidP="00B40E8C">
      <w:pPr>
        <w:pStyle w:val="ListParagraph"/>
        <w:numPr>
          <w:ilvl w:val="0"/>
          <w:numId w:val="1756"/>
        </w:numPr>
        <w:spacing w:after="120"/>
        <w:ind w:left="714" w:hanging="357"/>
        <w:contextualSpacing w:val="0"/>
        <w:jc w:val="both"/>
        <w:rPr>
          <w:sz w:val="24"/>
          <w:szCs w:val="24"/>
        </w:rPr>
      </w:pPr>
      <w:r w:rsidRPr="005121CE">
        <w:rPr>
          <w:sz w:val="24"/>
          <w:szCs w:val="24"/>
        </w:rPr>
        <w:t xml:space="preserve">Den Backofen auf 180 </w:t>
      </w:r>
      <w:r>
        <w:rPr>
          <w:sz w:val="24"/>
          <w:szCs w:val="24"/>
        </w:rPr>
        <w:t>G</w:t>
      </w:r>
      <w:r w:rsidRPr="005121CE">
        <w:rPr>
          <w:sz w:val="24"/>
          <w:szCs w:val="24"/>
        </w:rPr>
        <w:t xml:space="preserve">rad vorheizen. Den Brokkoli in eine ofenfeste Form geben und die Béchamelsauce darübergießen. Den Mozzarella in dünne Scheiben schneiden und darauf verteilen. Den Parmesan fein darüberreiben. Das Gratin im Ofen auf der mittleren Schiene etwa 25 Minuten goldbraun überbacken. </w:t>
      </w:r>
    </w:p>
    <w:p w14:paraId="7703B65C" w14:textId="77777777" w:rsidR="00571701" w:rsidRDefault="00571701" w:rsidP="00571701">
      <w:pPr>
        <w:rPr>
          <w:sz w:val="24"/>
          <w:szCs w:val="24"/>
        </w:rPr>
      </w:pPr>
    </w:p>
    <w:p w14:paraId="28A79A2F" w14:textId="6477F017" w:rsidR="00571701" w:rsidRDefault="00571701" w:rsidP="00CF73F3">
      <w:pPr>
        <w:ind w:left="1416" w:hanging="1416"/>
        <w:jc w:val="both"/>
        <w:rPr>
          <w:rFonts w:asciiTheme="majorHAnsi" w:eastAsiaTheme="majorEastAsia" w:hAnsiTheme="majorHAnsi" w:cstheme="majorBidi"/>
          <w:color w:val="2F5496" w:themeColor="accent1" w:themeShade="BF"/>
          <w:sz w:val="26"/>
          <w:szCs w:val="26"/>
        </w:rPr>
      </w:pPr>
      <w:r>
        <w:rPr>
          <w:sz w:val="24"/>
          <w:szCs w:val="24"/>
        </w:rPr>
        <w:t>Kommentar:</w:t>
      </w:r>
      <w:r>
        <w:rPr>
          <w:sz w:val="24"/>
          <w:szCs w:val="24"/>
        </w:rPr>
        <w:tab/>
        <w:t>Als Beilage passen Pellkartoffeln oder Kartoffelpüree. Man kann das Gratin auch würziger machen und statt Mozzarella und Parmesan 100 g Brie und roquefort neh,en. Den Brie entrinden, beide Käse in Würfel schneiden und wie oben über das Gratin streuen.</w:t>
      </w:r>
      <w:r>
        <w:br w:type="page"/>
      </w:r>
    </w:p>
    <w:p w14:paraId="25EA8D2F" w14:textId="77777777" w:rsidR="00571701" w:rsidRDefault="00571701" w:rsidP="00571701">
      <w:pPr>
        <w:pStyle w:val="Heading2"/>
        <w:spacing w:after="240"/>
      </w:pPr>
      <w:r>
        <w:lastRenderedPageBreak/>
        <w:t>Gebackener Brokkoli mit Mandeln und Kardamom – Malai broccoli</w:t>
      </w:r>
      <w:r>
        <w:rPr>
          <w:rStyle w:val="FootnoteReference"/>
        </w:rPr>
        <w:footnoteReference w:id="953"/>
      </w:r>
      <w:r>
        <w:t xml:space="preserve"> </w:t>
      </w:r>
    </w:p>
    <w:p w14:paraId="32371E10" w14:textId="77777777" w:rsidR="00571701" w:rsidRDefault="00571701" w:rsidP="00571701">
      <w:pPr>
        <w:rPr>
          <w:sz w:val="24"/>
          <w:szCs w:val="24"/>
        </w:rPr>
      </w:pPr>
      <w:r w:rsidRPr="00825EB3">
        <w:rPr>
          <w:sz w:val="24"/>
          <w:szCs w:val="24"/>
          <w:u w:val="single"/>
        </w:rPr>
        <w:t>Zutaten</w:t>
      </w:r>
      <w:r>
        <w:rPr>
          <w:sz w:val="24"/>
          <w:szCs w:val="24"/>
        </w:rPr>
        <w:t xml:space="preserve"> (für 6 Portionen)</w:t>
      </w:r>
    </w:p>
    <w:p w14:paraId="07892B6D" w14:textId="77777777" w:rsidR="00571701" w:rsidRDefault="00571701" w:rsidP="00571701">
      <w:pPr>
        <w:rPr>
          <w:sz w:val="24"/>
          <w:szCs w:val="24"/>
        </w:rPr>
      </w:pPr>
      <w:r>
        <w:rPr>
          <w:sz w:val="24"/>
          <w:szCs w:val="24"/>
        </w:rPr>
        <w:t>750 g Brokkoliröschen</w:t>
      </w:r>
    </w:p>
    <w:p w14:paraId="34539F62" w14:textId="77777777" w:rsidR="00571701" w:rsidRDefault="00571701" w:rsidP="00571701">
      <w:pPr>
        <w:rPr>
          <w:sz w:val="24"/>
          <w:szCs w:val="24"/>
        </w:rPr>
      </w:pPr>
      <w:r>
        <w:rPr>
          <w:sz w:val="24"/>
          <w:szCs w:val="24"/>
        </w:rPr>
        <w:t>220 g Frischkäse</w:t>
      </w:r>
    </w:p>
    <w:p w14:paraId="07164194" w14:textId="77777777" w:rsidR="00571701" w:rsidRDefault="00571701" w:rsidP="00571701">
      <w:pPr>
        <w:rPr>
          <w:sz w:val="24"/>
          <w:szCs w:val="24"/>
        </w:rPr>
      </w:pPr>
      <w:r>
        <w:rPr>
          <w:sz w:val="24"/>
          <w:szCs w:val="24"/>
        </w:rPr>
        <w:t>1 TL gemahlener schwarzer Pfeffer</w:t>
      </w:r>
    </w:p>
    <w:p w14:paraId="7BDE8F79" w14:textId="77777777" w:rsidR="00571701" w:rsidRDefault="00571701" w:rsidP="00571701">
      <w:pPr>
        <w:rPr>
          <w:sz w:val="24"/>
          <w:szCs w:val="24"/>
        </w:rPr>
      </w:pPr>
      <w:r>
        <w:rPr>
          <w:sz w:val="24"/>
          <w:szCs w:val="24"/>
        </w:rPr>
        <w:t>¾ TL gemahlener Kardamom</w:t>
      </w:r>
    </w:p>
    <w:p w14:paraId="24330474" w14:textId="77777777" w:rsidR="00571701" w:rsidRDefault="00571701" w:rsidP="00571701">
      <w:pPr>
        <w:rPr>
          <w:sz w:val="24"/>
          <w:szCs w:val="24"/>
        </w:rPr>
      </w:pPr>
      <w:r>
        <w:rPr>
          <w:sz w:val="24"/>
          <w:szCs w:val="24"/>
        </w:rPr>
        <w:t>1 TL salz</w:t>
      </w:r>
    </w:p>
    <w:p w14:paraId="543E9468" w14:textId="77777777" w:rsidR="00571701" w:rsidRDefault="00571701" w:rsidP="00571701">
      <w:pPr>
        <w:rPr>
          <w:sz w:val="24"/>
          <w:szCs w:val="24"/>
        </w:rPr>
      </w:pPr>
      <w:r>
        <w:rPr>
          <w:sz w:val="24"/>
          <w:szCs w:val="24"/>
        </w:rPr>
        <w:t>1/3 Muskatnuss, gerieben</w:t>
      </w:r>
    </w:p>
    <w:p w14:paraId="7FD03172" w14:textId="77777777" w:rsidR="00571701" w:rsidRDefault="00571701" w:rsidP="00571701">
      <w:pPr>
        <w:rPr>
          <w:sz w:val="24"/>
          <w:szCs w:val="24"/>
        </w:rPr>
      </w:pPr>
      <w:r>
        <w:rPr>
          <w:sz w:val="24"/>
          <w:szCs w:val="24"/>
        </w:rPr>
        <w:t>4 EL griechischer Joghurt</w:t>
      </w:r>
    </w:p>
    <w:p w14:paraId="7105D02E" w14:textId="77777777" w:rsidR="00571701" w:rsidRDefault="00571701" w:rsidP="00571701">
      <w:pPr>
        <w:rPr>
          <w:sz w:val="24"/>
          <w:szCs w:val="24"/>
        </w:rPr>
      </w:pPr>
      <w:r>
        <w:rPr>
          <w:sz w:val="24"/>
          <w:szCs w:val="24"/>
        </w:rPr>
        <w:t>75 g gemahlene Mandeln</w:t>
      </w:r>
    </w:p>
    <w:p w14:paraId="071078F7" w14:textId="77777777" w:rsidR="00571701" w:rsidRDefault="00571701" w:rsidP="00571701">
      <w:pPr>
        <w:rPr>
          <w:sz w:val="24"/>
          <w:szCs w:val="24"/>
        </w:rPr>
      </w:pPr>
      <w:r>
        <w:rPr>
          <w:sz w:val="24"/>
          <w:szCs w:val="24"/>
        </w:rPr>
        <w:t>3 EL Zitronensaft</w:t>
      </w:r>
    </w:p>
    <w:p w14:paraId="1DFD3FC6" w14:textId="77777777" w:rsidR="00571701" w:rsidRDefault="00571701" w:rsidP="00571701">
      <w:pPr>
        <w:rPr>
          <w:sz w:val="24"/>
          <w:szCs w:val="24"/>
        </w:rPr>
      </w:pPr>
    </w:p>
    <w:p w14:paraId="17845092" w14:textId="77777777" w:rsidR="00571701" w:rsidRDefault="00571701" w:rsidP="00571701">
      <w:pPr>
        <w:rPr>
          <w:sz w:val="24"/>
          <w:szCs w:val="24"/>
        </w:rPr>
      </w:pPr>
      <w:r>
        <w:rPr>
          <w:sz w:val="24"/>
          <w:szCs w:val="24"/>
        </w:rPr>
        <w:t>Zubereitung:</w:t>
      </w:r>
    </w:p>
    <w:p w14:paraId="4A13A903" w14:textId="77777777" w:rsidR="00571701" w:rsidRPr="0076261C" w:rsidRDefault="00571701" w:rsidP="00B40E8C">
      <w:pPr>
        <w:pStyle w:val="ListParagraph"/>
        <w:numPr>
          <w:ilvl w:val="0"/>
          <w:numId w:val="1346"/>
        </w:numPr>
        <w:spacing w:after="120"/>
        <w:ind w:left="714" w:hanging="357"/>
        <w:contextualSpacing w:val="0"/>
        <w:jc w:val="both"/>
        <w:rPr>
          <w:sz w:val="24"/>
          <w:szCs w:val="24"/>
        </w:rPr>
      </w:pPr>
      <w:r w:rsidRPr="0076261C">
        <w:rPr>
          <w:sz w:val="24"/>
          <w:szCs w:val="24"/>
        </w:rPr>
        <w:t>Den Backofen auf 200 Grad vorheizen und zwei Backbleche mit Backpapier belegen.</w:t>
      </w:r>
    </w:p>
    <w:p w14:paraId="6F47A5DD" w14:textId="77777777" w:rsidR="00571701" w:rsidRPr="0076261C" w:rsidRDefault="00571701" w:rsidP="00B40E8C">
      <w:pPr>
        <w:pStyle w:val="ListParagraph"/>
        <w:numPr>
          <w:ilvl w:val="0"/>
          <w:numId w:val="1346"/>
        </w:numPr>
        <w:spacing w:after="120"/>
        <w:ind w:left="714" w:hanging="357"/>
        <w:contextualSpacing w:val="0"/>
        <w:jc w:val="both"/>
        <w:rPr>
          <w:sz w:val="24"/>
          <w:szCs w:val="24"/>
        </w:rPr>
      </w:pPr>
      <w:r w:rsidRPr="0076261C">
        <w:rPr>
          <w:sz w:val="24"/>
          <w:szCs w:val="24"/>
        </w:rPr>
        <w:t>Die Röschen in mundgerechte Stücke brechen. Alle Zutaten mit Ausnahme der Röschen in einer Schüssel vermengen. Dann die Röschen dazugeben und mit vermengen, sodass der Brokkoli rundum von der Mischung überzogen ist.</w:t>
      </w:r>
    </w:p>
    <w:p w14:paraId="2AB2FDF5" w14:textId="77777777" w:rsidR="00571701" w:rsidRPr="0076261C" w:rsidRDefault="00571701" w:rsidP="00B40E8C">
      <w:pPr>
        <w:pStyle w:val="ListParagraph"/>
        <w:numPr>
          <w:ilvl w:val="0"/>
          <w:numId w:val="1346"/>
        </w:numPr>
        <w:spacing w:after="120"/>
        <w:ind w:left="714" w:hanging="357"/>
        <w:contextualSpacing w:val="0"/>
        <w:jc w:val="both"/>
        <w:rPr>
          <w:sz w:val="24"/>
          <w:szCs w:val="24"/>
        </w:rPr>
      </w:pPr>
      <w:r w:rsidRPr="0076261C">
        <w:rPr>
          <w:sz w:val="24"/>
          <w:szCs w:val="24"/>
        </w:rPr>
        <w:t>Brokkoli auf dem Backblech verteilen. 10 Minuten backen, dann die Stücke wenden und weitere 10 Minuten backen, bis der Brokkoli gar, knusprig und stellenweise leicht angesengt ist.</w:t>
      </w:r>
    </w:p>
    <w:p w14:paraId="2FC55E6C" w14:textId="77777777" w:rsidR="00571701" w:rsidRDefault="00571701" w:rsidP="00571701">
      <w:pPr>
        <w:rPr>
          <w:sz w:val="24"/>
          <w:szCs w:val="24"/>
        </w:rPr>
      </w:pPr>
      <w:r>
        <w:rPr>
          <w:sz w:val="24"/>
          <w:szCs w:val="24"/>
        </w:rPr>
        <w:br w:type="page"/>
      </w:r>
    </w:p>
    <w:p w14:paraId="599584A6" w14:textId="77777777" w:rsidR="001910A1" w:rsidRDefault="001910A1" w:rsidP="001910A1">
      <w:pPr>
        <w:pStyle w:val="Heading2"/>
        <w:spacing w:after="240"/>
      </w:pPr>
      <w:r>
        <w:lastRenderedPageBreak/>
        <w:t>Brokkoli-Lauch-Curry</w:t>
      </w:r>
      <w:r>
        <w:rPr>
          <w:rStyle w:val="FootnoteReference"/>
        </w:rPr>
        <w:footnoteReference w:id="954"/>
      </w:r>
    </w:p>
    <w:p w14:paraId="580EAC7F" w14:textId="77777777" w:rsidR="001910A1" w:rsidRDefault="001910A1" w:rsidP="001910A1">
      <w:pPr>
        <w:rPr>
          <w:sz w:val="24"/>
          <w:szCs w:val="24"/>
        </w:rPr>
      </w:pPr>
      <w:r w:rsidRPr="00701A49">
        <w:rPr>
          <w:sz w:val="24"/>
          <w:szCs w:val="24"/>
          <w:u w:val="single"/>
        </w:rPr>
        <w:t>Zutaten</w:t>
      </w:r>
      <w:r>
        <w:rPr>
          <w:sz w:val="24"/>
          <w:szCs w:val="24"/>
        </w:rPr>
        <w:t xml:space="preserve"> für 4 Portionen</w:t>
      </w:r>
    </w:p>
    <w:p w14:paraId="45FC55F5" w14:textId="77777777" w:rsidR="001910A1" w:rsidRDefault="001910A1" w:rsidP="001910A1">
      <w:pPr>
        <w:rPr>
          <w:sz w:val="24"/>
          <w:szCs w:val="24"/>
        </w:rPr>
      </w:pPr>
      <w:r>
        <w:rPr>
          <w:sz w:val="24"/>
          <w:szCs w:val="24"/>
        </w:rPr>
        <w:t>1 Zwiebel</w:t>
      </w:r>
    </w:p>
    <w:p w14:paraId="7C7A7F54" w14:textId="77777777" w:rsidR="001910A1" w:rsidRDefault="001910A1" w:rsidP="001910A1">
      <w:pPr>
        <w:rPr>
          <w:sz w:val="24"/>
          <w:szCs w:val="24"/>
        </w:rPr>
      </w:pPr>
      <w:r>
        <w:rPr>
          <w:sz w:val="24"/>
          <w:szCs w:val="24"/>
        </w:rPr>
        <w:t>1 Knoblauchzehe</w:t>
      </w:r>
    </w:p>
    <w:p w14:paraId="0273A5DE" w14:textId="77777777" w:rsidR="001910A1" w:rsidRDefault="001910A1" w:rsidP="001910A1">
      <w:pPr>
        <w:rPr>
          <w:sz w:val="24"/>
          <w:szCs w:val="24"/>
        </w:rPr>
      </w:pPr>
      <w:r>
        <w:rPr>
          <w:sz w:val="24"/>
          <w:szCs w:val="24"/>
        </w:rPr>
        <w:t>30 g frischer Ingwer</w:t>
      </w:r>
    </w:p>
    <w:p w14:paraId="29AEDBF0" w14:textId="77777777" w:rsidR="001910A1" w:rsidRDefault="001910A1" w:rsidP="001910A1">
      <w:pPr>
        <w:rPr>
          <w:sz w:val="24"/>
          <w:szCs w:val="24"/>
        </w:rPr>
      </w:pPr>
      <w:r>
        <w:rPr>
          <w:sz w:val="24"/>
          <w:szCs w:val="24"/>
        </w:rPr>
        <w:t>150 g Lauch</w:t>
      </w:r>
    </w:p>
    <w:p w14:paraId="34385910" w14:textId="77777777" w:rsidR="001910A1" w:rsidRDefault="001910A1" w:rsidP="001910A1">
      <w:pPr>
        <w:rPr>
          <w:sz w:val="24"/>
          <w:szCs w:val="24"/>
        </w:rPr>
      </w:pPr>
      <w:r>
        <w:rPr>
          <w:sz w:val="24"/>
          <w:szCs w:val="24"/>
        </w:rPr>
        <w:t>400 g Brokkoli</w:t>
      </w:r>
    </w:p>
    <w:p w14:paraId="70BD813E" w14:textId="77777777" w:rsidR="001910A1" w:rsidRDefault="001910A1" w:rsidP="001910A1">
      <w:pPr>
        <w:rPr>
          <w:sz w:val="24"/>
          <w:szCs w:val="24"/>
        </w:rPr>
      </w:pPr>
      <w:r>
        <w:rPr>
          <w:sz w:val="24"/>
          <w:szCs w:val="24"/>
        </w:rPr>
        <w:t>150 g Reis</w:t>
      </w:r>
    </w:p>
    <w:p w14:paraId="31141DD6" w14:textId="77777777" w:rsidR="001910A1" w:rsidRDefault="001910A1" w:rsidP="001910A1">
      <w:pPr>
        <w:rPr>
          <w:sz w:val="24"/>
          <w:szCs w:val="24"/>
        </w:rPr>
      </w:pPr>
      <w:r>
        <w:rPr>
          <w:sz w:val="24"/>
          <w:szCs w:val="24"/>
        </w:rPr>
        <w:t>1 EL Kokosöl</w:t>
      </w:r>
    </w:p>
    <w:p w14:paraId="6BC96D63" w14:textId="77777777" w:rsidR="001910A1" w:rsidRDefault="001910A1" w:rsidP="001910A1">
      <w:pPr>
        <w:rPr>
          <w:sz w:val="24"/>
          <w:szCs w:val="24"/>
        </w:rPr>
      </w:pPr>
      <w:r>
        <w:rPr>
          <w:sz w:val="24"/>
          <w:szCs w:val="24"/>
        </w:rPr>
        <w:t>1 EL Currypulver oder mehr</w:t>
      </w:r>
    </w:p>
    <w:p w14:paraId="29765638" w14:textId="77777777" w:rsidR="001910A1" w:rsidRDefault="001910A1" w:rsidP="001910A1">
      <w:pPr>
        <w:rPr>
          <w:sz w:val="24"/>
          <w:szCs w:val="24"/>
        </w:rPr>
      </w:pPr>
      <w:r>
        <w:rPr>
          <w:sz w:val="24"/>
          <w:szCs w:val="24"/>
        </w:rPr>
        <w:t>1 EL Tomatenmark</w:t>
      </w:r>
    </w:p>
    <w:p w14:paraId="3BD66182" w14:textId="77777777" w:rsidR="001910A1" w:rsidRDefault="001910A1" w:rsidP="001910A1">
      <w:pPr>
        <w:rPr>
          <w:sz w:val="24"/>
          <w:szCs w:val="24"/>
        </w:rPr>
      </w:pPr>
      <w:r>
        <w:rPr>
          <w:sz w:val="24"/>
          <w:szCs w:val="24"/>
        </w:rPr>
        <w:t>1 Dose Kokosmilch</w:t>
      </w:r>
    </w:p>
    <w:p w14:paraId="2A6796CA" w14:textId="77777777" w:rsidR="001910A1" w:rsidRDefault="001910A1" w:rsidP="001910A1">
      <w:pPr>
        <w:rPr>
          <w:sz w:val="24"/>
          <w:szCs w:val="24"/>
        </w:rPr>
      </w:pPr>
      <w:r>
        <w:rPr>
          <w:sz w:val="24"/>
          <w:szCs w:val="24"/>
        </w:rPr>
        <w:t>Salz, Pfeffer</w:t>
      </w:r>
    </w:p>
    <w:p w14:paraId="63107FB3" w14:textId="77777777" w:rsidR="001910A1" w:rsidRDefault="001910A1" w:rsidP="001910A1">
      <w:pPr>
        <w:rPr>
          <w:sz w:val="24"/>
          <w:szCs w:val="24"/>
        </w:rPr>
      </w:pPr>
      <w:r>
        <w:rPr>
          <w:sz w:val="24"/>
          <w:szCs w:val="24"/>
        </w:rPr>
        <w:t>1-2 EL Zitronensaft</w:t>
      </w:r>
    </w:p>
    <w:p w14:paraId="0AFFD856" w14:textId="77777777" w:rsidR="001910A1" w:rsidRDefault="001910A1" w:rsidP="001910A1">
      <w:pPr>
        <w:rPr>
          <w:sz w:val="24"/>
          <w:szCs w:val="24"/>
        </w:rPr>
      </w:pPr>
      <w:r>
        <w:rPr>
          <w:sz w:val="24"/>
          <w:szCs w:val="24"/>
        </w:rPr>
        <w:t>2 Stiele glatte Petersilie</w:t>
      </w:r>
    </w:p>
    <w:p w14:paraId="141B1AB6" w14:textId="77777777" w:rsidR="001910A1" w:rsidRDefault="001910A1" w:rsidP="001910A1">
      <w:pPr>
        <w:rPr>
          <w:sz w:val="24"/>
          <w:szCs w:val="24"/>
        </w:rPr>
      </w:pPr>
      <w:r>
        <w:rPr>
          <w:sz w:val="24"/>
          <w:szCs w:val="24"/>
        </w:rPr>
        <w:t>50 g Cashewkerne</w:t>
      </w:r>
    </w:p>
    <w:p w14:paraId="6EDC65D2" w14:textId="77777777" w:rsidR="001910A1" w:rsidRDefault="001910A1" w:rsidP="001910A1">
      <w:pPr>
        <w:rPr>
          <w:sz w:val="24"/>
          <w:szCs w:val="24"/>
        </w:rPr>
      </w:pPr>
    </w:p>
    <w:p w14:paraId="183B21DA" w14:textId="77777777" w:rsidR="001910A1" w:rsidRDefault="001910A1" w:rsidP="001910A1">
      <w:pPr>
        <w:rPr>
          <w:sz w:val="24"/>
          <w:szCs w:val="24"/>
        </w:rPr>
      </w:pPr>
      <w:r>
        <w:rPr>
          <w:sz w:val="24"/>
          <w:szCs w:val="24"/>
        </w:rPr>
        <w:t>Zubereitungszeit:</w:t>
      </w:r>
      <w:r>
        <w:rPr>
          <w:sz w:val="24"/>
          <w:szCs w:val="24"/>
        </w:rPr>
        <w:tab/>
        <w:t>25 Minuten</w:t>
      </w:r>
    </w:p>
    <w:p w14:paraId="2F8E65B6" w14:textId="77777777" w:rsidR="001910A1" w:rsidRPr="00701A49" w:rsidRDefault="001910A1" w:rsidP="00B40E8C">
      <w:pPr>
        <w:pStyle w:val="ListParagraph"/>
        <w:numPr>
          <w:ilvl w:val="0"/>
          <w:numId w:val="1902"/>
        </w:numPr>
        <w:spacing w:after="120"/>
        <w:ind w:left="714" w:hanging="357"/>
        <w:contextualSpacing w:val="0"/>
        <w:jc w:val="both"/>
        <w:rPr>
          <w:sz w:val="24"/>
          <w:szCs w:val="24"/>
        </w:rPr>
      </w:pPr>
      <w:r w:rsidRPr="00701A49">
        <w:rPr>
          <w:sz w:val="24"/>
          <w:szCs w:val="24"/>
        </w:rPr>
        <w:t>Zwiebel in Spalten schneiden. Knoblauch fein würfeln. Ingwer fein reiben. Lauch putzen, längs einritzen, gründlich waschen und das Weiße und Hellgrüne in 2 cm dicke Ringe schneiden. Brokkoli putzen, waschen, in Röschen teilen. Den Strunk schälen, längs halbieren und in mundgerechte Stücke schneiden.</w:t>
      </w:r>
    </w:p>
    <w:p w14:paraId="04E0D5D5" w14:textId="77777777" w:rsidR="001910A1" w:rsidRPr="00701A49" w:rsidRDefault="001910A1" w:rsidP="00B40E8C">
      <w:pPr>
        <w:pStyle w:val="ListParagraph"/>
        <w:numPr>
          <w:ilvl w:val="0"/>
          <w:numId w:val="1902"/>
        </w:numPr>
        <w:spacing w:after="120"/>
        <w:ind w:left="714" w:hanging="357"/>
        <w:contextualSpacing w:val="0"/>
        <w:jc w:val="both"/>
        <w:rPr>
          <w:sz w:val="24"/>
          <w:szCs w:val="24"/>
        </w:rPr>
      </w:pPr>
      <w:r w:rsidRPr="00701A49">
        <w:rPr>
          <w:sz w:val="24"/>
          <w:szCs w:val="24"/>
        </w:rPr>
        <w:t>Reis kochen.</w:t>
      </w:r>
    </w:p>
    <w:p w14:paraId="4077F045" w14:textId="77777777" w:rsidR="001910A1" w:rsidRPr="00701A49" w:rsidRDefault="001910A1" w:rsidP="00B40E8C">
      <w:pPr>
        <w:pStyle w:val="ListParagraph"/>
        <w:numPr>
          <w:ilvl w:val="0"/>
          <w:numId w:val="1902"/>
        </w:numPr>
        <w:spacing w:after="120"/>
        <w:ind w:left="714" w:hanging="357"/>
        <w:contextualSpacing w:val="0"/>
        <w:jc w:val="both"/>
        <w:rPr>
          <w:sz w:val="24"/>
          <w:szCs w:val="24"/>
        </w:rPr>
      </w:pPr>
      <w:r w:rsidRPr="00701A49">
        <w:rPr>
          <w:sz w:val="24"/>
          <w:szCs w:val="24"/>
        </w:rPr>
        <w:t>Kokosöl in einem Topf erhitzen. Zwiebeln, Knoblauch und Ingwer darin goldbraun anbraten. Currypulver und Tomatenmark zugeben und unter Rühren 1 Minute mitrösten. Brühe und Kokosmilch zugießen und aufkochen.</w:t>
      </w:r>
    </w:p>
    <w:p w14:paraId="54496121" w14:textId="77777777" w:rsidR="001910A1" w:rsidRDefault="001910A1" w:rsidP="00B40E8C">
      <w:pPr>
        <w:pStyle w:val="ListParagraph"/>
        <w:numPr>
          <w:ilvl w:val="0"/>
          <w:numId w:val="1902"/>
        </w:numPr>
        <w:spacing w:after="120"/>
        <w:ind w:left="714" w:hanging="357"/>
        <w:contextualSpacing w:val="0"/>
        <w:jc w:val="both"/>
        <w:rPr>
          <w:sz w:val="24"/>
          <w:szCs w:val="24"/>
        </w:rPr>
      </w:pPr>
      <w:r w:rsidRPr="00701A49">
        <w:rPr>
          <w:sz w:val="24"/>
          <w:szCs w:val="24"/>
        </w:rPr>
        <w:t>Lauch und Brokkoli in den Topf geben und zugedeckt bei mittlerer Hitze 5 Minuten kochen. Curry mit Salz, Pfeffer und Zitronensaft abschmecken.</w:t>
      </w:r>
    </w:p>
    <w:p w14:paraId="05781BB5" w14:textId="73C1F16A" w:rsidR="00CF73F3" w:rsidRPr="00701A49" w:rsidRDefault="00CF73F3" w:rsidP="00B40E8C">
      <w:pPr>
        <w:pStyle w:val="ListParagraph"/>
        <w:numPr>
          <w:ilvl w:val="0"/>
          <w:numId w:val="1902"/>
        </w:numPr>
        <w:spacing w:after="120"/>
        <w:ind w:left="714" w:hanging="357"/>
        <w:contextualSpacing w:val="0"/>
        <w:jc w:val="both"/>
        <w:rPr>
          <w:sz w:val="24"/>
          <w:szCs w:val="24"/>
        </w:rPr>
      </w:pPr>
      <w:r>
        <w:rPr>
          <w:sz w:val="24"/>
          <w:szCs w:val="24"/>
        </w:rPr>
        <w:t xml:space="preserve">Petersilienblätter </w:t>
      </w:r>
      <w:r w:rsidRPr="00701A49">
        <w:rPr>
          <w:sz w:val="24"/>
          <w:szCs w:val="24"/>
        </w:rPr>
        <w:t>von den Stielen zupfen und grob schneiden. Cashewkerne grob hacken. Beides über das Curry streuen und mit dem Reis servieren.</w:t>
      </w:r>
    </w:p>
    <w:p w14:paraId="04700C53" w14:textId="72575B1A" w:rsidR="001910A1" w:rsidRDefault="001910A1" w:rsidP="001910A1">
      <w:pPr>
        <w:rPr>
          <w:rFonts w:asciiTheme="majorHAnsi" w:eastAsiaTheme="majorEastAsia" w:hAnsiTheme="majorHAnsi" w:cstheme="majorBidi"/>
          <w:color w:val="2F5496" w:themeColor="accent1" w:themeShade="BF"/>
          <w:sz w:val="26"/>
          <w:szCs w:val="26"/>
        </w:rPr>
      </w:pPr>
      <w:r>
        <w:br w:type="page"/>
      </w:r>
    </w:p>
    <w:p w14:paraId="55A98075" w14:textId="77777777" w:rsidR="009E0D8F" w:rsidRDefault="009E0D8F" w:rsidP="009E0D8F">
      <w:pPr>
        <w:pStyle w:val="Heading2"/>
        <w:spacing w:after="240"/>
      </w:pPr>
      <w:r>
        <w:lastRenderedPageBreak/>
        <w:t>Brokkoli mit Sojasauce, Knoblauch und Erdnüssen</w:t>
      </w:r>
      <w:r>
        <w:rPr>
          <w:rStyle w:val="FootnoteReference"/>
        </w:rPr>
        <w:footnoteReference w:id="955"/>
      </w:r>
      <w:r>
        <w:t xml:space="preserve"> </w:t>
      </w:r>
    </w:p>
    <w:p w14:paraId="62B1F094" w14:textId="77777777" w:rsidR="009E0D8F" w:rsidRDefault="009E0D8F" w:rsidP="009E0D8F">
      <w:pPr>
        <w:jc w:val="both"/>
        <w:rPr>
          <w:sz w:val="24"/>
          <w:szCs w:val="24"/>
        </w:rPr>
      </w:pPr>
      <w:r w:rsidRPr="00D66258">
        <w:rPr>
          <w:sz w:val="24"/>
          <w:szCs w:val="24"/>
          <w:u w:val="single"/>
        </w:rPr>
        <w:t>Zutaten</w:t>
      </w:r>
      <w:r>
        <w:rPr>
          <w:sz w:val="24"/>
          <w:szCs w:val="24"/>
        </w:rPr>
        <w:t xml:space="preserve"> (für 4 Portionen als Beilage)</w:t>
      </w:r>
    </w:p>
    <w:p w14:paraId="5F674311" w14:textId="77777777" w:rsidR="009E0D8F" w:rsidRDefault="009E0D8F" w:rsidP="009E0D8F">
      <w:pPr>
        <w:jc w:val="both"/>
        <w:rPr>
          <w:sz w:val="24"/>
          <w:szCs w:val="24"/>
        </w:rPr>
      </w:pPr>
      <w:r>
        <w:rPr>
          <w:sz w:val="24"/>
          <w:szCs w:val="24"/>
        </w:rPr>
        <w:t>3 EL Erdnussöl</w:t>
      </w:r>
    </w:p>
    <w:p w14:paraId="1784D332" w14:textId="77777777" w:rsidR="009E0D8F" w:rsidRDefault="009E0D8F" w:rsidP="009E0D8F">
      <w:pPr>
        <w:jc w:val="both"/>
        <w:rPr>
          <w:sz w:val="24"/>
          <w:szCs w:val="24"/>
        </w:rPr>
      </w:pPr>
      <w:r>
        <w:rPr>
          <w:sz w:val="24"/>
          <w:szCs w:val="24"/>
        </w:rPr>
        <w:t>3 Knoblauchzehen, in dünne Scheiben geschnitten</w:t>
      </w:r>
    </w:p>
    <w:p w14:paraId="5DA6EDD8" w14:textId="77777777" w:rsidR="009E0D8F" w:rsidRDefault="009E0D8F" w:rsidP="009E0D8F">
      <w:pPr>
        <w:jc w:val="both"/>
        <w:rPr>
          <w:sz w:val="24"/>
          <w:szCs w:val="24"/>
        </w:rPr>
      </w:pPr>
      <w:r>
        <w:rPr>
          <w:sz w:val="24"/>
          <w:szCs w:val="24"/>
        </w:rPr>
        <w:t>1 Stück frischer Ingwer (3 cm), geschält und in feine Stifte geschnitten</w:t>
      </w:r>
    </w:p>
    <w:p w14:paraId="67FF58A6" w14:textId="77777777" w:rsidR="009E0D8F" w:rsidRDefault="009E0D8F" w:rsidP="009E0D8F">
      <w:pPr>
        <w:jc w:val="both"/>
        <w:rPr>
          <w:sz w:val="24"/>
          <w:szCs w:val="24"/>
        </w:rPr>
      </w:pPr>
      <w:r>
        <w:rPr>
          <w:sz w:val="24"/>
          <w:szCs w:val="24"/>
        </w:rPr>
        <w:t>1 Bio-Orange, 3 Streifen Schale dünn abgeschält</w:t>
      </w:r>
    </w:p>
    <w:p w14:paraId="49F8C8B2" w14:textId="77777777" w:rsidR="009E0D8F" w:rsidRDefault="009E0D8F" w:rsidP="009E0D8F">
      <w:pPr>
        <w:jc w:val="both"/>
        <w:rPr>
          <w:sz w:val="24"/>
          <w:szCs w:val="24"/>
        </w:rPr>
      </w:pPr>
      <w:r>
        <w:rPr>
          <w:sz w:val="24"/>
          <w:szCs w:val="24"/>
        </w:rPr>
        <w:t>30 g gesalzene geröstete Erdnusskerne, grob gehackt</w:t>
      </w:r>
    </w:p>
    <w:p w14:paraId="6838402F" w14:textId="77777777" w:rsidR="009E0D8F" w:rsidRDefault="009E0D8F" w:rsidP="009E0D8F">
      <w:pPr>
        <w:jc w:val="both"/>
        <w:rPr>
          <w:sz w:val="24"/>
          <w:szCs w:val="24"/>
        </w:rPr>
      </w:pPr>
      <w:r>
        <w:rPr>
          <w:sz w:val="24"/>
          <w:szCs w:val="24"/>
        </w:rPr>
        <w:t>550 g Brokkoli, geputzt und quer halbiert, falls die Stiele zu dick sind</w:t>
      </w:r>
    </w:p>
    <w:p w14:paraId="51033E03" w14:textId="77777777" w:rsidR="009E0D8F" w:rsidRDefault="009E0D8F" w:rsidP="009E0D8F">
      <w:pPr>
        <w:jc w:val="both"/>
        <w:rPr>
          <w:sz w:val="24"/>
          <w:szCs w:val="24"/>
        </w:rPr>
      </w:pPr>
      <w:r>
        <w:rPr>
          <w:sz w:val="24"/>
          <w:szCs w:val="24"/>
        </w:rPr>
        <w:t>2 EL helle Sojasauce</w:t>
      </w:r>
    </w:p>
    <w:p w14:paraId="046EEB5C" w14:textId="77777777" w:rsidR="009E0D8F" w:rsidRDefault="009E0D8F" w:rsidP="009E0D8F">
      <w:pPr>
        <w:jc w:val="both"/>
        <w:rPr>
          <w:sz w:val="24"/>
          <w:szCs w:val="24"/>
        </w:rPr>
      </w:pPr>
      <w:r>
        <w:rPr>
          <w:sz w:val="24"/>
          <w:szCs w:val="24"/>
        </w:rPr>
        <w:t>1,5 TL Honig</w:t>
      </w:r>
    </w:p>
    <w:p w14:paraId="2E47DBF9" w14:textId="77777777" w:rsidR="009E0D8F" w:rsidRDefault="009E0D8F" w:rsidP="009E0D8F">
      <w:pPr>
        <w:jc w:val="both"/>
        <w:rPr>
          <w:sz w:val="24"/>
          <w:szCs w:val="24"/>
        </w:rPr>
      </w:pPr>
      <w:r>
        <w:rPr>
          <w:sz w:val="24"/>
          <w:szCs w:val="24"/>
        </w:rPr>
        <w:t>Salz</w:t>
      </w:r>
    </w:p>
    <w:p w14:paraId="15CEB81A" w14:textId="77777777" w:rsidR="009E0D8F" w:rsidRDefault="009E0D8F" w:rsidP="009E0D8F">
      <w:pPr>
        <w:jc w:val="both"/>
        <w:rPr>
          <w:sz w:val="24"/>
          <w:szCs w:val="24"/>
        </w:rPr>
      </w:pPr>
    </w:p>
    <w:p w14:paraId="36796C5A" w14:textId="77777777" w:rsidR="009E0D8F" w:rsidRDefault="009E0D8F" w:rsidP="009E0D8F">
      <w:pPr>
        <w:jc w:val="both"/>
        <w:rPr>
          <w:sz w:val="24"/>
          <w:szCs w:val="24"/>
        </w:rPr>
      </w:pPr>
      <w:r>
        <w:rPr>
          <w:sz w:val="24"/>
          <w:szCs w:val="24"/>
        </w:rPr>
        <w:t>Zubereitung:</w:t>
      </w:r>
    </w:p>
    <w:p w14:paraId="6B3E874B" w14:textId="77777777" w:rsidR="009E0D8F" w:rsidRPr="00C21773" w:rsidRDefault="009E0D8F" w:rsidP="00B40E8C">
      <w:pPr>
        <w:pStyle w:val="ListParagraph"/>
        <w:numPr>
          <w:ilvl w:val="0"/>
          <w:numId w:val="1021"/>
        </w:numPr>
        <w:spacing w:after="120"/>
        <w:ind w:left="714" w:hanging="357"/>
        <w:contextualSpacing w:val="0"/>
        <w:jc w:val="both"/>
        <w:rPr>
          <w:sz w:val="24"/>
          <w:szCs w:val="24"/>
        </w:rPr>
      </w:pPr>
      <w:r w:rsidRPr="00C21773">
        <w:rPr>
          <w:sz w:val="24"/>
          <w:szCs w:val="24"/>
        </w:rPr>
        <w:t>Das Öl in einem kleinen Topf bei mittlerer bis hoher Temperatur erhitzen. Knoblauch, Ingwer, Orangenschale und Erdnüsse darin unter häufigem Rühren 2 -3 Minuten braten, bis der Knoblauch etwas Farbe angenommen hat. Mitsamt dem Öl in eine kleine Schüssel geben, um den Garprozess abzubrechen; beiseitestellen.</w:t>
      </w:r>
    </w:p>
    <w:p w14:paraId="58D936D7" w14:textId="77777777" w:rsidR="009E0D8F" w:rsidRPr="00C21773" w:rsidRDefault="009E0D8F" w:rsidP="00B40E8C">
      <w:pPr>
        <w:pStyle w:val="ListParagraph"/>
        <w:numPr>
          <w:ilvl w:val="0"/>
          <w:numId w:val="1021"/>
        </w:numPr>
        <w:spacing w:after="120"/>
        <w:ind w:left="714" w:hanging="357"/>
        <w:contextualSpacing w:val="0"/>
        <w:jc w:val="both"/>
        <w:rPr>
          <w:sz w:val="24"/>
          <w:szCs w:val="24"/>
        </w:rPr>
      </w:pPr>
      <w:r w:rsidRPr="00C21773">
        <w:rPr>
          <w:sz w:val="24"/>
          <w:szCs w:val="24"/>
        </w:rPr>
        <w:t>In einem großen Topf mit Dämpfeinsatz so viel Wasser gießen, dass es den Boden des Einsatzes gerade nicht berührt. Bei starker Hitze zum Kochen bringen. Den Brokkoli in den Einsatz geben und 4 – 5 Minuten dämpfen, bis er gar ist. Vom Herd nehmen, auf einer Servierplatte abrichten und beiseitestellen.</w:t>
      </w:r>
    </w:p>
    <w:p w14:paraId="2019B3D8" w14:textId="77777777" w:rsidR="009E0D8F" w:rsidRPr="00C21773" w:rsidRDefault="009E0D8F" w:rsidP="00B40E8C">
      <w:pPr>
        <w:pStyle w:val="ListParagraph"/>
        <w:numPr>
          <w:ilvl w:val="0"/>
          <w:numId w:val="1021"/>
        </w:numPr>
        <w:spacing w:after="120"/>
        <w:ind w:left="714" w:hanging="357"/>
        <w:contextualSpacing w:val="0"/>
        <w:jc w:val="both"/>
        <w:rPr>
          <w:sz w:val="24"/>
          <w:szCs w:val="24"/>
        </w:rPr>
      </w:pPr>
      <w:r w:rsidRPr="00C21773">
        <w:rPr>
          <w:sz w:val="24"/>
          <w:szCs w:val="24"/>
        </w:rPr>
        <w:t>Den Topf, in dem die Erdnüsse gebraten wurden, bei hoher Temperatur erneut erhitzen. Sojasauce und Honig mit 1/8 TL Salz hineingeben. Etwa 1 Minute erhitzen- die Mischung sollte auf ungefähr 1,5 EL einkochen. Die Erdnussmischung und 2 EL von dem Öl auf den Brokkoli löffeln. Die eingekochte Sojasaucenmischung dazugießen. Alles behutsam unterheben, dann sofort servieren.</w:t>
      </w:r>
    </w:p>
    <w:p w14:paraId="151521DD" w14:textId="77777777" w:rsidR="009E0D8F" w:rsidRDefault="009E0D8F" w:rsidP="009E0D8F">
      <w:pPr>
        <w:rPr>
          <w:sz w:val="24"/>
          <w:szCs w:val="24"/>
        </w:rPr>
      </w:pPr>
      <w:r>
        <w:rPr>
          <w:sz w:val="24"/>
          <w:szCs w:val="24"/>
        </w:rPr>
        <w:br w:type="page"/>
      </w:r>
    </w:p>
    <w:p w14:paraId="62C4AA8D" w14:textId="52A26541" w:rsidR="007B5B64" w:rsidRDefault="007B5B64" w:rsidP="00357D4A">
      <w:pPr>
        <w:pStyle w:val="Heading2"/>
        <w:spacing w:after="240"/>
      </w:pPr>
      <w:r>
        <w:lastRenderedPageBreak/>
        <w:t>Gerösteter Stangenbrokkoli mit Äpfeln</w:t>
      </w:r>
      <w:r w:rsidR="009D6DA6">
        <w:rPr>
          <w:rStyle w:val="FootnoteReference"/>
        </w:rPr>
        <w:footnoteReference w:id="956"/>
      </w:r>
    </w:p>
    <w:p w14:paraId="59025C4F" w14:textId="77777777" w:rsidR="007B5B64" w:rsidRPr="000D15CC" w:rsidRDefault="007B5B64">
      <w:pPr>
        <w:rPr>
          <w:sz w:val="24"/>
          <w:szCs w:val="24"/>
        </w:rPr>
      </w:pPr>
      <w:r w:rsidRPr="000D15CC">
        <w:rPr>
          <w:sz w:val="24"/>
          <w:szCs w:val="24"/>
          <w:u w:val="single"/>
        </w:rPr>
        <w:t>Zutaten</w:t>
      </w:r>
      <w:r w:rsidRPr="000D15CC">
        <w:rPr>
          <w:sz w:val="24"/>
          <w:szCs w:val="24"/>
        </w:rPr>
        <w:t xml:space="preserve"> (für 2 Portionen):</w:t>
      </w:r>
    </w:p>
    <w:p w14:paraId="76196836" w14:textId="77777777" w:rsidR="007B5B64" w:rsidRPr="000D15CC" w:rsidRDefault="007B5B64">
      <w:pPr>
        <w:rPr>
          <w:sz w:val="24"/>
          <w:szCs w:val="24"/>
        </w:rPr>
      </w:pPr>
      <w:r w:rsidRPr="000D15CC">
        <w:rPr>
          <w:sz w:val="24"/>
          <w:szCs w:val="24"/>
        </w:rPr>
        <w:t>340 g geputzter Stangenbrokkoli (Bimi oder wilder Brokkoli)</w:t>
      </w:r>
    </w:p>
    <w:p w14:paraId="7E2413BF" w14:textId="7CBB922B" w:rsidR="007B5B64" w:rsidRPr="000D15CC" w:rsidRDefault="00357D4A" w:rsidP="00A24D27">
      <w:pPr>
        <w:rPr>
          <w:sz w:val="24"/>
          <w:szCs w:val="24"/>
        </w:rPr>
      </w:pPr>
      <w:r w:rsidRPr="000D15CC">
        <w:rPr>
          <w:sz w:val="24"/>
          <w:szCs w:val="24"/>
        </w:rPr>
        <w:t xml:space="preserve">3 </w:t>
      </w:r>
      <w:r w:rsidR="007B5B64" w:rsidRPr="000D15CC">
        <w:rPr>
          <w:sz w:val="24"/>
          <w:szCs w:val="24"/>
        </w:rPr>
        <w:t>EL Olivenöl</w:t>
      </w:r>
    </w:p>
    <w:p w14:paraId="78DA2871" w14:textId="77777777" w:rsidR="007B5B64" w:rsidRPr="000D15CC" w:rsidRDefault="007B5B64" w:rsidP="00A24D27">
      <w:pPr>
        <w:rPr>
          <w:rFonts w:asciiTheme="majorHAnsi" w:eastAsiaTheme="majorEastAsia" w:hAnsiTheme="majorHAnsi" w:cstheme="majorBidi"/>
          <w:color w:val="2F5496" w:themeColor="accent1" w:themeShade="BF"/>
          <w:sz w:val="24"/>
          <w:szCs w:val="24"/>
        </w:rPr>
      </w:pPr>
      <w:r w:rsidRPr="000D15CC">
        <w:rPr>
          <w:sz w:val="24"/>
          <w:szCs w:val="24"/>
        </w:rPr>
        <w:t>2 säuerliche Äpfel</w:t>
      </w:r>
    </w:p>
    <w:p w14:paraId="3E79DBFC" w14:textId="02A840EB" w:rsidR="007B5B64" w:rsidRPr="000D15CC" w:rsidRDefault="007B5B64" w:rsidP="00A24D27">
      <w:pPr>
        <w:rPr>
          <w:rFonts w:asciiTheme="majorHAnsi" w:eastAsiaTheme="majorEastAsia" w:hAnsiTheme="majorHAnsi" w:cstheme="majorBidi"/>
          <w:color w:val="2F5496" w:themeColor="accent1" w:themeShade="BF"/>
          <w:sz w:val="24"/>
          <w:szCs w:val="24"/>
        </w:rPr>
      </w:pPr>
      <w:r w:rsidRPr="000D15CC">
        <w:rPr>
          <w:sz w:val="24"/>
          <w:szCs w:val="24"/>
        </w:rPr>
        <w:t>1 Bio-</w:t>
      </w:r>
      <w:r w:rsidR="00A24D27" w:rsidRPr="000D15CC">
        <w:rPr>
          <w:sz w:val="24"/>
          <w:szCs w:val="24"/>
        </w:rPr>
        <w:t>Z</w:t>
      </w:r>
      <w:r w:rsidRPr="000D15CC">
        <w:rPr>
          <w:sz w:val="24"/>
          <w:szCs w:val="24"/>
        </w:rPr>
        <w:t>itrone</w:t>
      </w:r>
    </w:p>
    <w:p w14:paraId="45C2469A" w14:textId="77777777" w:rsidR="007B5B64" w:rsidRPr="000D15CC" w:rsidRDefault="007B5B64" w:rsidP="00A24D27">
      <w:pPr>
        <w:rPr>
          <w:rFonts w:asciiTheme="majorHAnsi" w:eastAsiaTheme="majorEastAsia" w:hAnsiTheme="majorHAnsi" w:cstheme="majorBidi"/>
          <w:color w:val="2F5496" w:themeColor="accent1" w:themeShade="BF"/>
          <w:sz w:val="24"/>
          <w:szCs w:val="24"/>
        </w:rPr>
      </w:pPr>
      <w:r w:rsidRPr="000D15CC">
        <w:rPr>
          <w:sz w:val="24"/>
          <w:szCs w:val="24"/>
        </w:rPr>
        <w:t>Meersalzflocken</w:t>
      </w:r>
    </w:p>
    <w:p w14:paraId="2EECBB7D" w14:textId="44CA08E5" w:rsidR="007B5B64" w:rsidRPr="000D15CC" w:rsidRDefault="007B5B64" w:rsidP="00A24D27">
      <w:pPr>
        <w:rPr>
          <w:rFonts w:asciiTheme="majorHAnsi" w:eastAsiaTheme="majorEastAsia" w:hAnsiTheme="majorHAnsi" w:cstheme="majorBidi"/>
          <w:color w:val="2F5496" w:themeColor="accent1" w:themeShade="BF"/>
          <w:sz w:val="24"/>
          <w:szCs w:val="24"/>
        </w:rPr>
      </w:pPr>
      <w:r w:rsidRPr="000D15CC">
        <w:rPr>
          <w:sz w:val="24"/>
          <w:szCs w:val="24"/>
        </w:rPr>
        <w:t>Schwarzer Pfeffer</w:t>
      </w:r>
    </w:p>
    <w:p w14:paraId="47043F1A" w14:textId="77777777" w:rsidR="007B5B64" w:rsidRPr="000D15CC" w:rsidRDefault="007B5B64" w:rsidP="007B5B64">
      <w:pPr>
        <w:rPr>
          <w:sz w:val="24"/>
          <w:szCs w:val="24"/>
        </w:rPr>
      </w:pPr>
      <w:r w:rsidRPr="000D15CC">
        <w:rPr>
          <w:sz w:val="24"/>
          <w:szCs w:val="24"/>
        </w:rPr>
        <w:t>Für das Dressing:</w:t>
      </w:r>
    </w:p>
    <w:p w14:paraId="189D378A" w14:textId="77777777" w:rsidR="007B5B64" w:rsidRPr="000D15CC" w:rsidRDefault="007B5B64" w:rsidP="007B5B64">
      <w:pPr>
        <w:rPr>
          <w:sz w:val="24"/>
          <w:szCs w:val="24"/>
        </w:rPr>
      </w:pPr>
      <w:r w:rsidRPr="000D15CC">
        <w:rPr>
          <w:sz w:val="24"/>
          <w:szCs w:val="24"/>
        </w:rPr>
        <w:t>2 EL Olivenöl</w:t>
      </w:r>
    </w:p>
    <w:p w14:paraId="4911DDE6" w14:textId="77777777" w:rsidR="007B5B64" w:rsidRPr="000D15CC" w:rsidRDefault="007B5B64" w:rsidP="007B5B64">
      <w:pPr>
        <w:rPr>
          <w:sz w:val="24"/>
          <w:szCs w:val="24"/>
        </w:rPr>
      </w:pPr>
      <w:r w:rsidRPr="000D15CC">
        <w:rPr>
          <w:sz w:val="24"/>
          <w:szCs w:val="24"/>
        </w:rPr>
        <w:t>1 EL Zitronensaft 1 TL Dijon-Senf</w:t>
      </w:r>
    </w:p>
    <w:p w14:paraId="742B7EBB" w14:textId="77777777" w:rsidR="007B5B64" w:rsidRPr="000D15CC" w:rsidRDefault="007B5B64" w:rsidP="007B5B64">
      <w:pPr>
        <w:rPr>
          <w:sz w:val="24"/>
          <w:szCs w:val="24"/>
        </w:rPr>
      </w:pPr>
    </w:p>
    <w:p w14:paraId="3B5D0851" w14:textId="77777777" w:rsidR="007B5B64" w:rsidRPr="000D15CC" w:rsidRDefault="007B5B64" w:rsidP="007B5B64">
      <w:pPr>
        <w:rPr>
          <w:sz w:val="24"/>
          <w:szCs w:val="24"/>
        </w:rPr>
      </w:pPr>
      <w:r w:rsidRPr="000D15CC">
        <w:rPr>
          <w:sz w:val="24"/>
          <w:szCs w:val="24"/>
        </w:rPr>
        <w:t>Zubereitung:</w:t>
      </w:r>
    </w:p>
    <w:p w14:paraId="69B4E468" w14:textId="0718549B" w:rsidR="00F554EA" w:rsidRPr="000D15CC" w:rsidRDefault="00F554EA" w:rsidP="00A24D27">
      <w:pPr>
        <w:pStyle w:val="ListParagraph"/>
        <w:numPr>
          <w:ilvl w:val="0"/>
          <w:numId w:val="2012"/>
        </w:numPr>
        <w:spacing w:after="120"/>
        <w:ind w:left="714" w:hanging="357"/>
        <w:contextualSpacing w:val="0"/>
        <w:jc w:val="both"/>
        <w:rPr>
          <w:sz w:val="24"/>
          <w:szCs w:val="24"/>
        </w:rPr>
      </w:pPr>
      <w:r w:rsidRPr="000D15CC">
        <w:rPr>
          <w:sz w:val="24"/>
          <w:szCs w:val="24"/>
        </w:rPr>
        <w:t>Die Brokkolistangen auf einem Backblech ausbreiten, mit zwei Esslöffel Olivenö</w:t>
      </w:r>
      <w:r w:rsidR="00A24D27" w:rsidRPr="000D15CC">
        <w:rPr>
          <w:sz w:val="24"/>
          <w:szCs w:val="24"/>
        </w:rPr>
        <w:t>l</w:t>
      </w:r>
      <w:r w:rsidRPr="000D15CC">
        <w:rPr>
          <w:sz w:val="24"/>
          <w:szCs w:val="24"/>
        </w:rPr>
        <w:t xml:space="preserve"> beträufeln und vermengen. Die Äpfel entkernen und vierteln, mit einem Esslöffel Olivenöl in ei</w:t>
      </w:r>
      <w:r w:rsidR="00A24D27" w:rsidRPr="000D15CC">
        <w:rPr>
          <w:sz w:val="24"/>
          <w:szCs w:val="24"/>
        </w:rPr>
        <w:t>ne</w:t>
      </w:r>
      <w:r w:rsidRPr="000D15CC">
        <w:rPr>
          <w:sz w:val="24"/>
          <w:szCs w:val="24"/>
        </w:rPr>
        <w:t>r Schüssel vermengen. Zitrone heiß abwaschen, in sechs Spalten schneiden und zusammen mit den Apfelspalten zwischen den Brokkoli verteilen. Alles mit ein wenig Salz und Pfeffer würzen und a. 10 bis 15 Minuten ohne Wenden im Ofen bei 200 Grad (ober-/Unterhitze) rösten, bis der Brokkoli goldbra</w:t>
      </w:r>
      <w:r w:rsidR="00A24D27" w:rsidRPr="000D15CC">
        <w:rPr>
          <w:sz w:val="24"/>
          <w:szCs w:val="24"/>
        </w:rPr>
        <w:t>u</w:t>
      </w:r>
      <w:r w:rsidRPr="000D15CC">
        <w:rPr>
          <w:sz w:val="24"/>
          <w:szCs w:val="24"/>
        </w:rPr>
        <w:t>n und zart ist.</w:t>
      </w:r>
    </w:p>
    <w:p w14:paraId="5E381B46" w14:textId="72D8520E" w:rsidR="00F554EA" w:rsidRPr="000D15CC" w:rsidRDefault="00F554EA" w:rsidP="00A24D27">
      <w:pPr>
        <w:pStyle w:val="ListParagraph"/>
        <w:numPr>
          <w:ilvl w:val="0"/>
          <w:numId w:val="2012"/>
        </w:numPr>
        <w:spacing w:after="120"/>
        <w:ind w:left="714" w:hanging="357"/>
        <w:contextualSpacing w:val="0"/>
        <w:jc w:val="both"/>
        <w:rPr>
          <w:sz w:val="24"/>
          <w:szCs w:val="24"/>
        </w:rPr>
      </w:pPr>
      <w:r w:rsidRPr="000D15CC">
        <w:rPr>
          <w:sz w:val="24"/>
          <w:szCs w:val="24"/>
        </w:rPr>
        <w:t>Für das Dressing Olivenöl mit Zitronensaft und Senf in einer Schale verrühren un</w:t>
      </w:r>
      <w:r w:rsidR="00A24D27" w:rsidRPr="000D15CC">
        <w:rPr>
          <w:sz w:val="24"/>
          <w:szCs w:val="24"/>
        </w:rPr>
        <w:t>d</w:t>
      </w:r>
      <w:r w:rsidRPr="000D15CC">
        <w:rPr>
          <w:sz w:val="24"/>
          <w:szCs w:val="24"/>
        </w:rPr>
        <w:t xml:space="preserve"> über Brokkoli und Äpfel träufeln. Auf Tellern verteilen und alles mit etwas Saft aus den geröstetes Zitronenspalten bespritzen. Dazu passt als Beilage Butterreis.</w:t>
      </w:r>
    </w:p>
    <w:p w14:paraId="7610245F" w14:textId="77777777" w:rsidR="00F554EA" w:rsidRPr="000D15CC" w:rsidRDefault="00F554EA" w:rsidP="007B5B64">
      <w:pPr>
        <w:rPr>
          <w:sz w:val="24"/>
          <w:szCs w:val="24"/>
        </w:rPr>
      </w:pPr>
    </w:p>
    <w:p w14:paraId="76AE5FD0" w14:textId="77777777" w:rsidR="00F554EA" w:rsidRPr="000D15CC" w:rsidRDefault="00F554EA" w:rsidP="007B5B64">
      <w:pPr>
        <w:rPr>
          <w:sz w:val="24"/>
          <w:szCs w:val="24"/>
        </w:rPr>
      </w:pPr>
    </w:p>
    <w:p w14:paraId="0DDA3512" w14:textId="54A7E080" w:rsidR="007B5B64" w:rsidRPr="007B5B64" w:rsidRDefault="00F554EA" w:rsidP="00A24D27">
      <w:pPr>
        <w:ind w:left="708" w:hanging="708"/>
        <w:jc w:val="both"/>
      </w:pPr>
      <w:r w:rsidRPr="000D15CC">
        <w:rPr>
          <w:sz w:val="24"/>
          <w:szCs w:val="24"/>
        </w:rPr>
        <w:t>Info:</w:t>
      </w:r>
      <w:r w:rsidRPr="000D15CC">
        <w:rPr>
          <w:sz w:val="24"/>
          <w:szCs w:val="24"/>
        </w:rPr>
        <w:tab/>
        <w:t>Seit einiger Zeit findet man im Herbst immer häufiger Wilden Brokkoli im Gemüseregal. Auf den ersten Blick sehen die länglichen Stangen mit eher kleinen Röschen aus wie der ungekämmte kleine Br</w:t>
      </w:r>
      <w:r w:rsidR="00A24D27" w:rsidRPr="000D15CC">
        <w:rPr>
          <w:sz w:val="24"/>
          <w:szCs w:val="24"/>
        </w:rPr>
        <w:t>ud</w:t>
      </w:r>
      <w:r w:rsidRPr="000D15CC">
        <w:rPr>
          <w:sz w:val="24"/>
          <w:szCs w:val="24"/>
        </w:rPr>
        <w:t>er der bekannten grünen Strünke. Tatsächlich aber sind sie das Produkt einer Züchtung, bei</w:t>
      </w:r>
      <w:r w:rsidR="00A24D27" w:rsidRPr="000D15CC">
        <w:rPr>
          <w:sz w:val="24"/>
          <w:szCs w:val="24"/>
        </w:rPr>
        <w:t xml:space="preserve"> </w:t>
      </w:r>
      <w:r w:rsidRPr="000D15CC">
        <w:rPr>
          <w:sz w:val="24"/>
          <w:szCs w:val="24"/>
        </w:rPr>
        <w:t>der klassischer Brokkoli mit der chinesischen Kohlsorte Kai-lan gekreuzt wurde. Dieser Baby-Brokkoli wird unter Namen wie Bimi oder Brokkolini angeboten. Egal ob Baby oder wild, die zarten Pflänzchen schmecken viel aromatischer und nussiger als ihre klassischen Vorfahren. Und weil praktisch kein Verschnitt anfällt, genügt es, sie einfach abzuwaschen und das Stangenende abzuschneiden.</w:t>
      </w:r>
      <w:r>
        <w:t xml:space="preserve"> </w:t>
      </w:r>
      <w:r w:rsidR="007B5B64">
        <w:br w:type="page"/>
      </w:r>
    </w:p>
    <w:p w14:paraId="01FDDC4F" w14:textId="77777777" w:rsidR="000D15CC" w:rsidRDefault="000D15CC">
      <w:pPr>
        <w:rPr>
          <w:rFonts w:asciiTheme="majorHAnsi" w:eastAsiaTheme="majorEastAsia" w:hAnsiTheme="majorHAnsi" w:cstheme="majorBidi"/>
          <w:color w:val="2F5496" w:themeColor="accent1" w:themeShade="BF"/>
          <w:sz w:val="26"/>
          <w:szCs w:val="26"/>
        </w:rPr>
      </w:pPr>
      <w:r>
        <w:lastRenderedPageBreak/>
        <w:br w:type="page"/>
      </w:r>
    </w:p>
    <w:p w14:paraId="2B3825E7" w14:textId="0A3DDAC1" w:rsidR="00654D9B" w:rsidRDefault="00654D9B" w:rsidP="00BD06FF">
      <w:pPr>
        <w:pStyle w:val="Heading2"/>
        <w:spacing w:after="240"/>
      </w:pPr>
      <w:r>
        <w:lastRenderedPageBreak/>
        <w:t>Käsetamales</w:t>
      </w:r>
      <w:r w:rsidR="00682BC4">
        <w:rPr>
          <w:rStyle w:val="FootnoteReference"/>
        </w:rPr>
        <w:footnoteReference w:id="957"/>
      </w:r>
      <w:r>
        <w:t xml:space="preserve"> </w:t>
      </w:r>
    </w:p>
    <w:p w14:paraId="79B24C6A" w14:textId="6A9EC01A" w:rsidR="00585BCA" w:rsidRDefault="00585BCA">
      <w:pPr>
        <w:rPr>
          <w:sz w:val="24"/>
          <w:szCs w:val="24"/>
        </w:rPr>
      </w:pPr>
      <w:r w:rsidRPr="00BD06FF">
        <w:rPr>
          <w:sz w:val="24"/>
          <w:szCs w:val="24"/>
          <w:u w:val="single"/>
        </w:rPr>
        <w:t>Zutaten</w:t>
      </w:r>
      <w:r>
        <w:rPr>
          <w:sz w:val="24"/>
          <w:szCs w:val="24"/>
        </w:rPr>
        <w:t xml:space="preserve"> </w:t>
      </w:r>
      <w:r w:rsidR="00BD06FF">
        <w:rPr>
          <w:sz w:val="24"/>
          <w:szCs w:val="24"/>
        </w:rPr>
        <w:t>(</w:t>
      </w:r>
      <w:r>
        <w:rPr>
          <w:sz w:val="24"/>
          <w:szCs w:val="24"/>
        </w:rPr>
        <w:t>für 6 Tamales</w:t>
      </w:r>
      <w:r w:rsidR="00BD06FF">
        <w:rPr>
          <w:sz w:val="24"/>
          <w:szCs w:val="24"/>
        </w:rPr>
        <w:t>)</w:t>
      </w:r>
    </w:p>
    <w:p w14:paraId="07D94ED1" w14:textId="259B8BC0" w:rsidR="00585BCA" w:rsidRDefault="00585BCA">
      <w:pPr>
        <w:rPr>
          <w:sz w:val="24"/>
          <w:szCs w:val="24"/>
        </w:rPr>
      </w:pPr>
      <w:r>
        <w:rPr>
          <w:sz w:val="24"/>
          <w:szCs w:val="24"/>
        </w:rPr>
        <w:t>4-6 kleine frische Maiskolben</w:t>
      </w:r>
      <w:r w:rsidR="002712AA">
        <w:rPr>
          <w:sz w:val="24"/>
          <w:szCs w:val="24"/>
        </w:rPr>
        <w:t>,</w:t>
      </w:r>
      <w:r>
        <w:rPr>
          <w:sz w:val="24"/>
          <w:szCs w:val="24"/>
        </w:rPr>
        <w:t xml:space="preserve"> die Körner abgeschnitten oder 500 g TK-Mais</w:t>
      </w:r>
    </w:p>
    <w:p w14:paraId="20BDE525" w14:textId="43BEEFCA" w:rsidR="00585BCA" w:rsidRDefault="00585BCA">
      <w:pPr>
        <w:rPr>
          <w:sz w:val="24"/>
          <w:szCs w:val="24"/>
        </w:rPr>
      </w:pPr>
      <w:r>
        <w:rPr>
          <w:sz w:val="24"/>
          <w:szCs w:val="24"/>
        </w:rPr>
        <w:t>15 g Butter</w:t>
      </w:r>
    </w:p>
    <w:p w14:paraId="58F58388" w14:textId="1D3FAB4B" w:rsidR="00585BCA" w:rsidRDefault="00585BCA">
      <w:pPr>
        <w:rPr>
          <w:sz w:val="24"/>
          <w:szCs w:val="24"/>
        </w:rPr>
      </w:pPr>
      <w:r>
        <w:rPr>
          <w:sz w:val="24"/>
          <w:szCs w:val="24"/>
        </w:rPr>
        <w:t>100 g Schlagsahne</w:t>
      </w:r>
    </w:p>
    <w:p w14:paraId="0EA2B347" w14:textId="60FA140C" w:rsidR="00585BCA" w:rsidRDefault="00585BCA">
      <w:pPr>
        <w:rPr>
          <w:sz w:val="24"/>
          <w:szCs w:val="24"/>
        </w:rPr>
      </w:pPr>
      <w:r>
        <w:rPr>
          <w:sz w:val="24"/>
          <w:szCs w:val="24"/>
        </w:rPr>
        <w:t>2 TL Kreuzkümmelsamen, geröstet</w:t>
      </w:r>
      <w:r w:rsidR="00805947">
        <w:rPr>
          <w:sz w:val="24"/>
          <w:szCs w:val="24"/>
        </w:rPr>
        <w:t xml:space="preserve"> und</w:t>
      </w:r>
      <w:r>
        <w:rPr>
          <w:sz w:val="24"/>
          <w:szCs w:val="24"/>
        </w:rPr>
        <w:t xml:space="preserve"> fein zerstoßen</w:t>
      </w:r>
    </w:p>
    <w:p w14:paraId="6E94DEDC" w14:textId="3766B41C" w:rsidR="00585BCA" w:rsidRPr="00EB6948" w:rsidRDefault="00805947">
      <w:pPr>
        <w:rPr>
          <w:sz w:val="24"/>
          <w:szCs w:val="24"/>
          <w:lang w:val="en-US"/>
        </w:rPr>
      </w:pPr>
      <w:r w:rsidRPr="00EB6948">
        <w:rPr>
          <w:sz w:val="24"/>
          <w:szCs w:val="24"/>
          <w:lang w:val="en-US"/>
        </w:rPr>
        <w:t>110 g Mehl</w:t>
      </w:r>
    </w:p>
    <w:p w14:paraId="147D0C90" w14:textId="2E582B75" w:rsidR="00805947" w:rsidRPr="00EB6948" w:rsidRDefault="00805947">
      <w:pPr>
        <w:rPr>
          <w:sz w:val="24"/>
          <w:szCs w:val="24"/>
          <w:lang w:val="en-US"/>
        </w:rPr>
      </w:pPr>
      <w:r w:rsidRPr="00EB6948">
        <w:rPr>
          <w:sz w:val="24"/>
          <w:szCs w:val="24"/>
          <w:lang w:val="en-US"/>
        </w:rPr>
        <w:t xml:space="preserve">½ EL </w:t>
      </w:r>
      <w:proofErr w:type="spellStart"/>
      <w:r w:rsidRPr="00EB6948">
        <w:rPr>
          <w:sz w:val="24"/>
          <w:szCs w:val="24"/>
          <w:lang w:val="en-US"/>
        </w:rPr>
        <w:t>Olivenöl</w:t>
      </w:r>
      <w:proofErr w:type="spellEnd"/>
    </w:p>
    <w:p w14:paraId="05DC7356" w14:textId="66BC07BF" w:rsidR="00805947" w:rsidRPr="00EB6948" w:rsidRDefault="00805947">
      <w:pPr>
        <w:rPr>
          <w:sz w:val="24"/>
          <w:szCs w:val="24"/>
          <w:lang w:val="en-US"/>
        </w:rPr>
      </w:pPr>
      <w:r w:rsidRPr="00EB6948">
        <w:rPr>
          <w:sz w:val="24"/>
          <w:szCs w:val="24"/>
          <w:lang w:val="en-US"/>
        </w:rPr>
        <w:t xml:space="preserve">1 TL </w:t>
      </w:r>
      <w:proofErr w:type="spellStart"/>
      <w:r w:rsidRPr="00EB6948">
        <w:rPr>
          <w:sz w:val="24"/>
          <w:szCs w:val="24"/>
          <w:lang w:val="en-US"/>
        </w:rPr>
        <w:t>Backpulver</w:t>
      </w:r>
      <w:proofErr w:type="spellEnd"/>
    </w:p>
    <w:p w14:paraId="163BFA7E" w14:textId="45E94D53" w:rsidR="00805947" w:rsidRDefault="00805947">
      <w:pPr>
        <w:rPr>
          <w:sz w:val="24"/>
          <w:szCs w:val="24"/>
        </w:rPr>
      </w:pPr>
      <w:r>
        <w:rPr>
          <w:sz w:val="24"/>
          <w:szCs w:val="24"/>
        </w:rPr>
        <w:t>1 Ei, verquirlt</w:t>
      </w:r>
    </w:p>
    <w:p w14:paraId="4A3BD090" w14:textId="70C6BE89" w:rsidR="00805947" w:rsidRDefault="00CF1D29">
      <w:pPr>
        <w:rPr>
          <w:sz w:val="24"/>
          <w:szCs w:val="24"/>
        </w:rPr>
      </w:pPr>
      <w:r>
        <w:rPr>
          <w:sz w:val="24"/>
          <w:szCs w:val="24"/>
        </w:rPr>
        <w:t xml:space="preserve">Je </w:t>
      </w:r>
      <w:r w:rsidR="00805947">
        <w:rPr>
          <w:sz w:val="24"/>
          <w:szCs w:val="24"/>
        </w:rPr>
        <w:t>60 g gereifter Chedd</w:t>
      </w:r>
      <w:r w:rsidR="004A1AD1">
        <w:rPr>
          <w:sz w:val="24"/>
          <w:szCs w:val="24"/>
        </w:rPr>
        <w:t>ar</w:t>
      </w:r>
      <w:r w:rsidR="00894D4D">
        <w:rPr>
          <w:sz w:val="24"/>
          <w:szCs w:val="24"/>
        </w:rPr>
        <w:t xml:space="preserve"> und</w:t>
      </w:r>
      <w:r>
        <w:rPr>
          <w:sz w:val="24"/>
          <w:szCs w:val="24"/>
        </w:rPr>
        <w:t xml:space="preserve"> fester Mozzarella</w:t>
      </w:r>
      <w:r w:rsidR="004A1AD1">
        <w:rPr>
          <w:sz w:val="24"/>
          <w:szCs w:val="24"/>
        </w:rPr>
        <w:t>, gerieben</w:t>
      </w:r>
    </w:p>
    <w:p w14:paraId="54591AC0" w14:textId="77777777" w:rsidR="0064552F" w:rsidRDefault="0064552F">
      <w:pPr>
        <w:rPr>
          <w:sz w:val="24"/>
          <w:szCs w:val="24"/>
        </w:rPr>
      </w:pPr>
    </w:p>
    <w:p w14:paraId="12BB14B9" w14:textId="42E71544" w:rsidR="0064552F" w:rsidRDefault="0064552F">
      <w:pPr>
        <w:rPr>
          <w:sz w:val="24"/>
          <w:szCs w:val="24"/>
        </w:rPr>
      </w:pPr>
      <w:r>
        <w:rPr>
          <w:sz w:val="24"/>
          <w:szCs w:val="24"/>
        </w:rPr>
        <w:t>Zubereitung:</w:t>
      </w:r>
    </w:p>
    <w:p w14:paraId="739453DE" w14:textId="23686BAC" w:rsidR="004A1AD1" w:rsidRPr="00CE47B2" w:rsidRDefault="00C92211" w:rsidP="00B40E8C">
      <w:pPr>
        <w:pStyle w:val="ListParagraph"/>
        <w:numPr>
          <w:ilvl w:val="0"/>
          <w:numId w:val="1514"/>
        </w:numPr>
        <w:spacing w:after="120"/>
        <w:ind w:left="714" w:hanging="357"/>
        <w:contextualSpacing w:val="0"/>
        <w:jc w:val="both"/>
        <w:rPr>
          <w:sz w:val="24"/>
          <w:szCs w:val="24"/>
        </w:rPr>
      </w:pPr>
      <w:r w:rsidRPr="00CE47B2">
        <w:rPr>
          <w:sz w:val="24"/>
          <w:szCs w:val="24"/>
        </w:rPr>
        <w:t>Für die Tamales die Maiskörner zerkleinern, bis ein feuchtes Püree entstanden ist. Die Butter in eine große Pfanne geben und bei mittlerer bis starker Hitze zerlassen. Unter gelegentlichem Rühren 3 Minuten erhitzen, bis er durchgegart ist und die Konsistenz von Haferbrei angenommen hat. Vom Herd nehmen und 5 Minuten abkühlen lassen</w:t>
      </w:r>
      <w:r w:rsidR="00AB1449" w:rsidRPr="00CE47B2">
        <w:rPr>
          <w:sz w:val="24"/>
          <w:szCs w:val="24"/>
        </w:rPr>
        <w:t xml:space="preserve">, dann Mehl, Öl, Backpulver und </w:t>
      </w:r>
      <w:r w:rsidR="006C1CF0">
        <w:rPr>
          <w:sz w:val="24"/>
          <w:szCs w:val="24"/>
        </w:rPr>
        <w:t>E</w:t>
      </w:r>
      <w:r w:rsidR="00AB1449" w:rsidRPr="00CE47B2">
        <w:rPr>
          <w:sz w:val="24"/>
          <w:szCs w:val="24"/>
        </w:rPr>
        <w:t xml:space="preserve">i unterrühren, bis alles gut verbunden ist. Der Teig sollte die Konsistenz von Knete haben (aber natürlich nicht so schmecken </w:t>
      </w:r>
      <w:r w:rsidR="00AB1449" w:rsidRPr="00AB1449">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00AB1449" w:rsidRPr="00CE47B2">
        <w:rPr>
          <w:sz w:val="24"/>
          <w:szCs w:val="24"/>
        </w:rPr>
        <w:t>)</w:t>
      </w:r>
    </w:p>
    <w:p w14:paraId="3181693B" w14:textId="030CACDA" w:rsidR="00AB1449" w:rsidRPr="00CE47B2" w:rsidRDefault="00AB1449" w:rsidP="00B40E8C">
      <w:pPr>
        <w:pStyle w:val="ListParagraph"/>
        <w:numPr>
          <w:ilvl w:val="0"/>
          <w:numId w:val="1514"/>
        </w:numPr>
        <w:spacing w:after="120"/>
        <w:ind w:left="714" w:hanging="357"/>
        <w:contextualSpacing w:val="0"/>
        <w:jc w:val="both"/>
        <w:rPr>
          <w:sz w:val="24"/>
          <w:szCs w:val="24"/>
        </w:rPr>
      </w:pPr>
      <w:r w:rsidRPr="00CE47B2">
        <w:rPr>
          <w:sz w:val="24"/>
          <w:szCs w:val="24"/>
        </w:rPr>
        <w:t>Aus Backpapier sechs Rechtecke (etwa 25x16 cm) schneiden. Mit d</w:t>
      </w:r>
      <w:r w:rsidR="000364F2" w:rsidRPr="00CE47B2">
        <w:rPr>
          <w:sz w:val="24"/>
          <w:szCs w:val="24"/>
        </w:rPr>
        <w:t>ünn ein</w:t>
      </w:r>
      <w:r w:rsidR="003B3C0D" w:rsidRPr="00CE47B2">
        <w:rPr>
          <w:sz w:val="24"/>
          <w:szCs w:val="24"/>
        </w:rPr>
        <w:t>ge</w:t>
      </w:r>
      <w:r w:rsidR="000364F2" w:rsidRPr="00CE47B2">
        <w:rPr>
          <w:sz w:val="24"/>
          <w:szCs w:val="24"/>
        </w:rPr>
        <w:t xml:space="preserve">ölten Händen etwa 110 g Teig abnehmen und zu </w:t>
      </w:r>
      <w:r w:rsidR="003B3C0D" w:rsidRPr="00CE47B2">
        <w:rPr>
          <w:sz w:val="24"/>
          <w:szCs w:val="24"/>
        </w:rPr>
        <w:t>einer</w:t>
      </w:r>
      <w:r w:rsidR="000364F2" w:rsidRPr="00CE47B2">
        <w:rPr>
          <w:sz w:val="24"/>
          <w:szCs w:val="24"/>
        </w:rPr>
        <w:t xml:space="preserve"> glatten Kugel rollen. Mittig au</w:t>
      </w:r>
      <w:r w:rsidR="00CE47B2" w:rsidRPr="00CE47B2">
        <w:rPr>
          <w:sz w:val="24"/>
          <w:szCs w:val="24"/>
        </w:rPr>
        <w:t>f</w:t>
      </w:r>
      <w:r w:rsidR="000364F2" w:rsidRPr="00CE47B2">
        <w:rPr>
          <w:sz w:val="24"/>
          <w:szCs w:val="24"/>
        </w:rPr>
        <w:t xml:space="preserve"> eins der Backpapierstücke legen und zu einem </w:t>
      </w:r>
      <w:r w:rsidR="00CE47B2" w:rsidRPr="00CE47B2">
        <w:rPr>
          <w:sz w:val="24"/>
          <w:szCs w:val="24"/>
        </w:rPr>
        <w:t>R</w:t>
      </w:r>
      <w:r w:rsidR="000364F2" w:rsidRPr="00CE47B2">
        <w:rPr>
          <w:sz w:val="24"/>
          <w:szCs w:val="24"/>
        </w:rPr>
        <w:t>echteck (15x9 cm) flach drücken. Beide Käsesorten in einer kleinen Schüssel mit dem restlichen Kreuzkümme</w:t>
      </w:r>
      <w:r w:rsidR="003675E5" w:rsidRPr="00CE47B2">
        <w:rPr>
          <w:sz w:val="24"/>
          <w:szCs w:val="24"/>
        </w:rPr>
        <w:t>l (1 TL) mischen. 20 g Käse als Streifen auf die Mitte des Teigs geben. M</w:t>
      </w:r>
      <w:r w:rsidR="00CE47B2" w:rsidRPr="00CE47B2">
        <w:rPr>
          <w:sz w:val="24"/>
          <w:szCs w:val="24"/>
        </w:rPr>
        <w:t>i</w:t>
      </w:r>
      <w:r w:rsidR="003675E5" w:rsidRPr="00CE47B2">
        <w:rPr>
          <w:sz w:val="24"/>
          <w:szCs w:val="24"/>
        </w:rPr>
        <w:t xml:space="preserve">t den Händen den </w:t>
      </w:r>
      <w:r w:rsidR="00FD1D90" w:rsidRPr="00CE47B2">
        <w:rPr>
          <w:sz w:val="24"/>
          <w:szCs w:val="24"/>
        </w:rPr>
        <w:t>Teig</w:t>
      </w:r>
      <w:r w:rsidR="003675E5" w:rsidRPr="00CE47B2">
        <w:rPr>
          <w:sz w:val="24"/>
          <w:szCs w:val="24"/>
        </w:rPr>
        <w:t xml:space="preserve"> über dem Käse zusammendrücken, bis er kom</w:t>
      </w:r>
      <w:r w:rsidR="00CE47B2" w:rsidRPr="00CE47B2">
        <w:rPr>
          <w:sz w:val="24"/>
          <w:szCs w:val="24"/>
        </w:rPr>
        <w:t>p</w:t>
      </w:r>
      <w:r w:rsidR="003675E5" w:rsidRPr="00CE47B2">
        <w:rPr>
          <w:sz w:val="24"/>
          <w:szCs w:val="24"/>
        </w:rPr>
        <w:t xml:space="preserve">lett </w:t>
      </w:r>
      <w:r w:rsidR="00C726F4" w:rsidRPr="00CE47B2">
        <w:rPr>
          <w:sz w:val="24"/>
          <w:szCs w:val="24"/>
        </w:rPr>
        <w:t xml:space="preserve">davon umschlossen ist, dabei </w:t>
      </w:r>
      <w:r w:rsidR="00CE47B2" w:rsidRPr="00CE47B2">
        <w:rPr>
          <w:sz w:val="24"/>
          <w:szCs w:val="24"/>
        </w:rPr>
        <w:t>m</w:t>
      </w:r>
      <w:r w:rsidR="00C726F4" w:rsidRPr="00CE47B2">
        <w:rPr>
          <w:sz w:val="24"/>
          <w:szCs w:val="24"/>
        </w:rPr>
        <w:t xml:space="preserve">it den Fingern kneifen und glätten, bis keine Risse mehr vorhanden sind. Das Backpapier von allen Seiten über die Tamale klappen und als Hilfe zum Formen verwenden. Das Päckchen mit der Naht nach unten auf ein Tablett legen. </w:t>
      </w:r>
    </w:p>
    <w:p w14:paraId="4EA76D85" w14:textId="77777777" w:rsidR="002712AA" w:rsidRDefault="00C726F4" w:rsidP="00B40E8C">
      <w:pPr>
        <w:pStyle w:val="ListParagraph"/>
        <w:numPr>
          <w:ilvl w:val="0"/>
          <w:numId w:val="1514"/>
        </w:numPr>
        <w:spacing w:after="120"/>
        <w:ind w:left="714" w:hanging="357"/>
        <w:contextualSpacing w:val="0"/>
        <w:jc w:val="both"/>
        <w:rPr>
          <w:sz w:val="24"/>
          <w:szCs w:val="24"/>
        </w:rPr>
      </w:pPr>
      <w:r w:rsidRPr="002712AA">
        <w:rPr>
          <w:sz w:val="24"/>
          <w:szCs w:val="24"/>
        </w:rPr>
        <w:t>In einem großen Top</w:t>
      </w:r>
      <w:r w:rsidR="00B07A69" w:rsidRPr="002712AA">
        <w:rPr>
          <w:sz w:val="24"/>
          <w:szCs w:val="24"/>
        </w:rPr>
        <w:t>f mit Dämpfeinsatz</w:t>
      </w:r>
      <w:r w:rsidRPr="002712AA">
        <w:rPr>
          <w:sz w:val="24"/>
          <w:szCs w:val="24"/>
        </w:rPr>
        <w:t xml:space="preserve"> </w:t>
      </w:r>
      <w:r w:rsidR="00B07A69" w:rsidRPr="002712AA">
        <w:rPr>
          <w:sz w:val="24"/>
          <w:szCs w:val="24"/>
        </w:rPr>
        <w:t xml:space="preserve">reichlich Wasser bei starker Hitze zum Kochen bringen. Die </w:t>
      </w:r>
      <w:r w:rsidR="00CE47B2" w:rsidRPr="002712AA">
        <w:rPr>
          <w:sz w:val="24"/>
          <w:szCs w:val="24"/>
        </w:rPr>
        <w:t>Ta</w:t>
      </w:r>
      <w:r w:rsidR="00B07A69" w:rsidRPr="002712AA">
        <w:rPr>
          <w:sz w:val="24"/>
          <w:szCs w:val="24"/>
        </w:rPr>
        <w:t>males mit der Nahtseiten nach unten in einen Dämpfeinsatz legen</w:t>
      </w:r>
      <w:r w:rsidR="00E0093C" w:rsidRPr="002712AA">
        <w:rPr>
          <w:sz w:val="24"/>
          <w:szCs w:val="24"/>
        </w:rPr>
        <w:t>. Den</w:t>
      </w:r>
      <w:r w:rsidR="00CE47B2" w:rsidRPr="002712AA">
        <w:rPr>
          <w:sz w:val="24"/>
          <w:szCs w:val="24"/>
        </w:rPr>
        <w:t xml:space="preserve"> </w:t>
      </w:r>
      <w:r w:rsidR="00E0093C" w:rsidRPr="002712AA">
        <w:rPr>
          <w:sz w:val="24"/>
          <w:szCs w:val="24"/>
        </w:rPr>
        <w:t>Deckel auflegen und die Tamales bei mittlerer Hitze 30 Minuten dämpfen. Vor dem Auswickeln einige Minuten abkühlen lassen.</w:t>
      </w:r>
    </w:p>
    <w:p w14:paraId="47BE765F" w14:textId="7BE300ED" w:rsidR="00E0093C" w:rsidRPr="002712AA" w:rsidRDefault="003B3C0D" w:rsidP="00B40E8C">
      <w:pPr>
        <w:pStyle w:val="ListParagraph"/>
        <w:numPr>
          <w:ilvl w:val="0"/>
          <w:numId w:val="1514"/>
        </w:numPr>
        <w:spacing w:after="120"/>
        <w:ind w:left="714" w:hanging="357"/>
        <w:contextualSpacing w:val="0"/>
        <w:jc w:val="both"/>
        <w:rPr>
          <w:sz w:val="24"/>
          <w:szCs w:val="24"/>
        </w:rPr>
      </w:pPr>
      <w:r w:rsidRPr="002712AA">
        <w:rPr>
          <w:sz w:val="24"/>
          <w:szCs w:val="24"/>
        </w:rPr>
        <w:t>Die Tamales anrichten, mit Chiliöl beträufeln und servieren. Dazu passt immer ein Salat, aber auch Hibiskus-Zwiebeln und warme Salsa.</w:t>
      </w:r>
    </w:p>
    <w:p w14:paraId="6B4B040E" w14:textId="49013320" w:rsidR="003B3C0D" w:rsidRDefault="003B3C0D" w:rsidP="00CE47B2">
      <w:pPr>
        <w:jc w:val="both"/>
        <w:rPr>
          <w:sz w:val="24"/>
          <w:szCs w:val="24"/>
        </w:rPr>
      </w:pPr>
      <w:r>
        <w:rPr>
          <w:sz w:val="24"/>
          <w:szCs w:val="24"/>
        </w:rPr>
        <w:lastRenderedPageBreak/>
        <w:t>Info:</w:t>
      </w:r>
      <w:r>
        <w:rPr>
          <w:sz w:val="24"/>
          <w:szCs w:val="24"/>
        </w:rPr>
        <w:tab/>
        <w:t>Ein mexika</w:t>
      </w:r>
      <w:r w:rsidR="00CE47B2">
        <w:rPr>
          <w:sz w:val="24"/>
          <w:szCs w:val="24"/>
        </w:rPr>
        <w:t>n</w:t>
      </w:r>
      <w:r>
        <w:rPr>
          <w:sz w:val="24"/>
          <w:szCs w:val="24"/>
        </w:rPr>
        <w:t>isches Gericht, das nicht ein Taco ist.</w:t>
      </w:r>
    </w:p>
    <w:p w14:paraId="24E77EB6" w14:textId="77777777" w:rsidR="002712AA" w:rsidRDefault="002712AA">
      <w:pPr>
        <w:rPr>
          <w:rFonts w:asciiTheme="majorHAnsi" w:eastAsiaTheme="majorEastAsia" w:hAnsiTheme="majorHAnsi" w:cstheme="majorBidi"/>
          <w:color w:val="2F5496" w:themeColor="accent1" w:themeShade="BF"/>
          <w:sz w:val="26"/>
          <w:szCs w:val="26"/>
        </w:rPr>
      </w:pPr>
      <w:r>
        <w:br w:type="page"/>
      </w:r>
    </w:p>
    <w:p w14:paraId="026E57A2" w14:textId="77777777" w:rsidR="00EF44EA" w:rsidRDefault="00EF44EA" w:rsidP="00EF44EA">
      <w:pPr>
        <w:pStyle w:val="Heading2"/>
        <w:spacing w:after="240"/>
      </w:pPr>
      <w:r>
        <w:lastRenderedPageBreak/>
        <w:t>Maisauflauf mit Speck</w:t>
      </w:r>
      <w:r>
        <w:rPr>
          <w:rStyle w:val="FootnoteReference"/>
        </w:rPr>
        <w:footnoteReference w:id="958"/>
      </w:r>
      <w:r>
        <w:t xml:space="preserve"> </w:t>
      </w:r>
    </w:p>
    <w:p w14:paraId="5E2497B9" w14:textId="77777777" w:rsidR="00EF44EA" w:rsidRDefault="00EF44EA" w:rsidP="00EF44EA">
      <w:pPr>
        <w:jc w:val="both"/>
        <w:rPr>
          <w:sz w:val="24"/>
          <w:szCs w:val="24"/>
        </w:rPr>
      </w:pPr>
      <w:r w:rsidRPr="008C091D">
        <w:rPr>
          <w:sz w:val="24"/>
          <w:szCs w:val="24"/>
          <w:u w:val="single"/>
        </w:rPr>
        <w:t>Zutaten</w:t>
      </w:r>
      <w:r>
        <w:rPr>
          <w:sz w:val="24"/>
          <w:szCs w:val="24"/>
        </w:rPr>
        <w:t xml:space="preserve"> (für 4 Portionen)</w:t>
      </w:r>
    </w:p>
    <w:p w14:paraId="3CDD850D" w14:textId="77777777" w:rsidR="00EF44EA" w:rsidRDefault="00EF44EA" w:rsidP="00EF44EA">
      <w:pPr>
        <w:jc w:val="both"/>
        <w:rPr>
          <w:sz w:val="24"/>
          <w:szCs w:val="24"/>
        </w:rPr>
      </w:pPr>
      <w:r>
        <w:rPr>
          <w:sz w:val="24"/>
          <w:szCs w:val="24"/>
        </w:rPr>
        <w:t>4 frische Maiskolben</w:t>
      </w:r>
    </w:p>
    <w:p w14:paraId="19462355" w14:textId="77777777" w:rsidR="00EF44EA" w:rsidRDefault="00EF44EA" w:rsidP="00EF44EA">
      <w:pPr>
        <w:jc w:val="both"/>
        <w:rPr>
          <w:sz w:val="24"/>
          <w:szCs w:val="24"/>
        </w:rPr>
      </w:pPr>
      <w:r>
        <w:rPr>
          <w:sz w:val="24"/>
          <w:szCs w:val="24"/>
        </w:rPr>
        <w:t>2 TL Olivenöl</w:t>
      </w:r>
    </w:p>
    <w:p w14:paraId="32C64507" w14:textId="77777777" w:rsidR="00EF44EA" w:rsidRDefault="00EF44EA" w:rsidP="00EF44EA">
      <w:pPr>
        <w:jc w:val="both"/>
        <w:rPr>
          <w:sz w:val="24"/>
          <w:szCs w:val="24"/>
        </w:rPr>
      </w:pPr>
      <w:r>
        <w:rPr>
          <w:sz w:val="24"/>
          <w:szCs w:val="24"/>
        </w:rPr>
        <w:t>2 Scheiben Frühstücksspeck, in schmale Streifen geschnitten</w:t>
      </w:r>
    </w:p>
    <w:p w14:paraId="7B52EC84" w14:textId="77777777" w:rsidR="00EF44EA" w:rsidRDefault="00EF44EA" w:rsidP="00EF44EA">
      <w:pPr>
        <w:jc w:val="both"/>
        <w:rPr>
          <w:sz w:val="24"/>
          <w:szCs w:val="24"/>
        </w:rPr>
      </w:pPr>
      <w:r>
        <w:rPr>
          <w:sz w:val="24"/>
          <w:szCs w:val="24"/>
        </w:rPr>
        <w:t>1 kleine Zwiebel, feingehackt</w:t>
      </w:r>
    </w:p>
    <w:p w14:paraId="37486F07" w14:textId="77777777" w:rsidR="00EF44EA" w:rsidRDefault="00EF44EA" w:rsidP="00EF44EA">
      <w:pPr>
        <w:jc w:val="both"/>
        <w:rPr>
          <w:sz w:val="24"/>
          <w:szCs w:val="24"/>
        </w:rPr>
      </w:pPr>
      <w:r>
        <w:rPr>
          <w:sz w:val="24"/>
          <w:szCs w:val="24"/>
        </w:rPr>
        <w:t>¼ TL Salz</w:t>
      </w:r>
    </w:p>
    <w:p w14:paraId="70D828BF" w14:textId="77777777" w:rsidR="00EF44EA" w:rsidRDefault="00EF44EA" w:rsidP="00EF44EA">
      <w:pPr>
        <w:jc w:val="both"/>
        <w:rPr>
          <w:sz w:val="24"/>
          <w:szCs w:val="24"/>
        </w:rPr>
      </w:pPr>
      <w:r>
        <w:rPr>
          <w:sz w:val="24"/>
          <w:szCs w:val="24"/>
        </w:rPr>
        <w:t>½ TL Pfeffer</w:t>
      </w:r>
    </w:p>
    <w:p w14:paraId="2FA012FC" w14:textId="77777777" w:rsidR="00EF44EA" w:rsidRDefault="00EF44EA" w:rsidP="00EF44EA">
      <w:pPr>
        <w:jc w:val="both"/>
        <w:rPr>
          <w:sz w:val="24"/>
          <w:szCs w:val="24"/>
        </w:rPr>
      </w:pPr>
      <w:r>
        <w:rPr>
          <w:sz w:val="24"/>
          <w:szCs w:val="24"/>
        </w:rPr>
        <w:t>3 Eier, leicht verquirlt</w:t>
      </w:r>
    </w:p>
    <w:p w14:paraId="2B052118" w14:textId="77777777" w:rsidR="00EF44EA" w:rsidRDefault="00EF44EA" w:rsidP="00EF44EA">
      <w:pPr>
        <w:jc w:val="both"/>
        <w:rPr>
          <w:sz w:val="24"/>
          <w:szCs w:val="24"/>
        </w:rPr>
      </w:pPr>
      <w:r>
        <w:rPr>
          <w:sz w:val="24"/>
          <w:szCs w:val="24"/>
        </w:rPr>
        <w:t>2 EL gehackter frischer Schnittlauch</w:t>
      </w:r>
    </w:p>
    <w:p w14:paraId="7ED35D7F" w14:textId="77777777" w:rsidR="00EF44EA" w:rsidRDefault="00EF44EA" w:rsidP="00EF44EA">
      <w:pPr>
        <w:jc w:val="both"/>
        <w:rPr>
          <w:sz w:val="24"/>
          <w:szCs w:val="24"/>
        </w:rPr>
      </w:pPr>
      <w:r>
        <w:rPr>
          <w:sz w:val="24"/>
          <w:szCs w:val="24"/>
        </w:rPr>
        <w:t>2 EL gehackte frische Petersilie</w:t>
      </w:r>
    </w:p>
    <w:p w14:paraId="0DB6D1CB" w14:textId="77777777" w:rsidR="00EF44EA" w:rsidRDefault="00EF44EA" w:rsidP="00EF44EA">
      <w:pPr>
        <w:jc w:val="both"/>
        <w:rPr>
          <w:sz w:val="24"/>
          <w:szCs w:val="24"/>
        </w:rPr>
      </w:pPr>
      <w:r>
        <w:rPr>
          <w:sz w:val="24"/>
          <w:szCs w:val="24"/>
        </w:rPr>
        <w:t>50 g frische Semmelbrösel</w:t>
      </w:r>
    </w:p>
    <w:p w14:paraId="399B0794" w14:textId="77777777" w:rsidR="00EF44EA" w:rsidRDefault="00EF44EA" w:rsidP="00EF44EA">
      <w:pPr>
        <w:jc w:val="both"/>
        <w:rPr>
          <w:sz w:val="24"/>
          <w:szCs w:val="24"/>
        </w:rPr>
      </w:pPr>
      <w:r>
        <w:rPr>
          <w:sz w:val="24"/>
          <w:szCs w:val="24"/>
        </w:rPr>
        <w:t>80 ml Sahne</w:t>
      </w:r>
    </w:p>
    <w:p w14:paraId="0B7E8067" w14:textId="77777777" w:rsidR="00EF44EA" w:rsidRDefault="00EF44EA" w:rsidP="00EF44EA">
      <w:pPr>
        <w:jc w:val="both"/>
        <w:rPr>
          <w:sz w:val="24"/>
          <w:szCs w:val="24"/>
        </w:rPr>
      </w:pPr>
    </w:p>
    <w:p w14:paraId="0F109569" w14:textId="77777777" w:rsidR="00EF44EA" w:rsidRDefault="00EF44EA" w:rsidP="00EF44EA">
      <w:pPr>
        <w:jc w:val="both"/>
        <w:rPr>
          <w:sz w:val="24"/>
          <w:szCs w:val="24"/>
        </w:rPr>
      </w:pPr>
      <w:r>
        <w:rPr>
          <w:sz w:val="24"/>
          <w:szCs w:val="24"/>
        </w:rPr>
        <w:t>Zubereitungszeit: 1 Stunde 10 Minuten</w:t>
      </w:r>
    </w:p>
    <w:p w14:paraId="0A409425" w14:textId="77777777" w:rsidR="00EF44EA" w:rsidRPr="00FB0FED" w:rsidRDefault="00EF44EA" w:rsidP="00B40E8C">
      <w:pPr>
        <w:pStyle w:val="ListParagraph"/>
        <w:numPr>
          <w:ilvl w:val="0"/>
          <w:numId w:val="655"/>
        </w:numPr>
        <w:spacing w:after="120"/>
        <w:ind w:left="714" w:hanging="357"/>
        <w:contextualSpacing w:val="0"/>
        <w:jc w:val="both"/>
        <w:rPr>
          <w:sz w:val="24"/>
          <w:szCs w:val="24"/>
        </w:rPr>
      </w:pPr>
      <w:r w:rsidRPr="00FB0FED">
        <w:rPr>
          <w:sz w:val="24"/>
          <w:szCs w:val="24"/>
        </w:rPr>
        <w:t>Den Backofen auf 180 Grad vorheizen. 4 kleinen Auflaufformen mit zerlassener Butter oder Öl einfetten.</w:t>
      </w:r>
    </w:p>
    <w:p w14:paraId="6A800F5A" w14:textId="77777777" w:rsidR="00EF44EA" w:rsidRPr="00FB0FED" w:rsidRDefault="00EF44EA" w:rsidP="00B40E8C">
      <w:pPr>
        <w:pStyle w:val="ListParagraph"/>
        <w:numPr>
          <w:ilvl w:val="0"/>
          <w:numId w:val="655"/>
        </w:numPr>
        <w:spacing w:after="120"/>
        <w:ind w:left="714" w:hanging="357"/>
        <w:contextualSpacing w:val="0"/>
        <w:jc w:val="both"/>
        <w:rPr>
          <w:sz w:val="24"/>
          <w:szCs w:val="24"/>
        </w:rPr>
      </w:pPr>
      <w:r w:rsidRPr="00FB0FED">
        <w:rPr>
          <w:sz w:val="24"/>
          <w:szCs w:val="24"/>
        </w:rPr>
        <w:t>Hülsenblätter und Narbenfäden von den Maiskolben entfernen. Mit einer groben Reibe den Mais in eine tiefe Schüssel raspeln, um ein Spritzen zu vermeiden. Am Ende sollten es etwa 1 ½ Tassen Mais und Saft sein.</w:t>
      </w:r>
    </w:p>
    <w:p w14:paraId="4DD9ED93" w14:textId="77777777" w:rsidR="00EF44EA" w:rsidRPr="00FB0FED" w:rsidRDefault="00EF44EA" w:rsidP="00B40E8C">
      <w:pPr>
        <w:pStyle w:val="ListParagraph"/>
        <w:numPr>
          <w:ilvl w:val="0"/>
          <w:numId w:val="655"/>
        </w:numPr>
        <w:spacing w:after="120"/>
        <w:ind w:left="714" w:hanging="357"/>
        <w:contextualSpacing w:val="0"/>
        <w:jc w:val="both"/>
        <w:rPr>
          <w:sz w:val="24"/>
          <w:szCs w:val="24"/>
        </w:rPr>
      </w:pPr>
      <w:r w:rsidRPr="00FB0FED">
        <w:rPr>
          <w:sz w:val="24"/>
          <w:szCs w:val="24"/>
        </w:rPr>
        <w:t>Öl in einer Pfanne erhitzen. Darin Speck und zwiebeln bei mittlerer Hitze 3 – 4 Minuten anbraten, bis die Zwiebeln weich sind. Vom Herd nehmen und in eine Schüssel füllen. Mais, Salz, Pfeffer, Eier Schnittlauch, Petersilie, Semmelbrösel und Sahne unterziehen. Mit einem Löffel gleichmäßig auf die vorbereiteten Förmchen verteilen.</w:t>
      </w:r>
    </w:p>
    <w:p w14:paraId="3C7C003C" w14:textId="77777777" w:rsidR="00EF44EA" w:rsidRPr="00FB0FED" w:rsidRDefault="00EF44EA" w:rsidP="00B40E8C">
      <w:pPr>
        <w:pStyle w:val="ListParagraph"/>
        <w:numPr>
          <w:ilvl w:val="0"/>
          <w:numId w:val="655"/>
        </w:numPr>
        <w:spacing w:after="120"/>
        <w:ind w:left="714" w:hanging="357"/>
        <w:contextualSpacing w:val="0"/>
        <w:jc w:val="both"/>
        <w:rPr>
          <w:sz w:val="24"/>
          <w:szCs w:val="24"/>
        </w:rPr>
      </w:pPr>
      <w:r w:rsidRPr="00FB0FED">
        <w:rPr>
          <w:sz w:val="24"/>
          <w:szCs w:val="24"/>
        </w:rPr>
        <w:t>Die Förmchen in eine große Backform stellen, die mit heißem Wasser gefüllt ist, sodass die Förmchen bis zur Hälfte im Wasser stehen. Mit Alufolie lose bedecken. 25 – 30 Minuten backen, bis die Mischung gerade fest ist. Mit Schnittlauch und Parmesan garnieren. Warm mit Salat als Beilage servieren.</w:t>
      </w:r>
    </w:p>
    <w:p w14:paraId="7C21E3D9" w14:textId="77777777" w:rsidR="00EF44EA" w:rsidRDefault="00EF44EA" w:rsidP="00EF44EA">
      <w:pPr>
        <w:jc w:val="both"/>
        <w:rPr>
          <w:sz w:val="24"/>
          <w:szCs w:val="24"/>
        </w:rPr>
      </w:pPr>
    </w:p>
    <w:p w14:paraId="3B2EE4CF" w14:textId="77777777" w:rsidR="00EF44EA" w:rsidRDefault="00EF44EA" w:rsidP="00EF44EA">
      <w:pPr>
        <w:rPr>
          <w:sz w:val="24"/>
          <w:szCs w:val="24"/>
        </w:rPr>
      </w:pPr>
      <w:r>
        <w:rPr>
          <w:sz w:val="24"/>
          <w:szCs w:val="24"/>
        </w:rPr>
        <w:br w:type="page"/>
      </w:r>
    </w:p>
    <w:p w14:paraId="50A9A077" w14:textId="77777777" w:rsidR="00E81A8E" w:rsidRDefault="00E81A8E" w:rsidP="00E81A8E">
      <w:pPr>
        <w:pStyle w:val="Heading2"/>
        <w:spacing w:after="240"/>
      </w:pPr>
      <w:r>
        <w:lastRenderedPageBreak/>
        <w:t>Mexikanische Maispfannkuchen mit Avocado</w:t>
      </w:r>
      <w:r>
        <w:rPr>
          <w:rStyle w:val="FootnoteReference"/>
        </w:rPr>
        <w:footnoteReference w:id="959"/>
      </w:r>
      <w:r>
        <w:t xml:space="preserve"> </w:t>
      </w:r>
    </w:p>
    <w:p w14:paraId="167DE3C1" w14:textId="77777777" w:rsidR="00E81A8E" w:rsidRDefault="00E81A8E" w:rsidP="00E81A8E">
      <w:pPr>
        <w:rPr>
          <w:sz w:val="24"/>
          <w:szCs w:val="24"/>
        </w:rPr>
      </w:pPr>
      <w:r w:rsidRPr="00815C6F">
        <w:rPr>
          <w:sz w:val="24"/>
          <w:szCs w:val="24"/>
          <w:u w:val="single"/>
        </w:rPr>
        <w:t>Zutaten</w:t>
      </w:r>
      <w:r>
        <w:rPr>
          <w:sz w:val="24"/>
          <w:szCs w:val="24"/>
        </w:rPr>
        <w:t xml:space="preserve"> (für 4 -6 Personen):</w:t>
      </w:r>
    </w:p>
    <w:p w14:paraId="76971384" w14:textId="77777777" w:rsidR="00E81A8E" w:rsidRDefault="00E81A8E" w:rsidP="00E81A8E">
      <w:pPr>
        <w:rPr>
          <w:sz w:val="24"/>
          <w:szCs w:val="24"/>
        </w:rPr>
      </w:pPr>
      <w:r>
        <w:rPr>
          <w:sz w:val="24"/>
          <w:szCs w:val="24"/>
        </w:rPr>
        <w:t>50 g Maismehl</w:t>
      </w:r>
    </w:p>
    <w:p w14:paraId="1CD495D5" w14:textId="77777777" w:rsidR="00E81A8E" w:rsidRDefault="00E81A8E" w:rsidP="00E81A8E">
      <w:pPr>
        <w:rPr>
          <w:sz w:val="24"/>
          <w:szCs w:val="24"/>
        </w:rPr>
      </w:pPr>
      <w:r>
        <w:rPr>
          <w:sz w:val="24"/>
          <w:szCs w:val="24"/>
        </w:rPr>
        <w:t>60 g Weizenmehl</w:t>
      </w:r>
    </w:p>
    <w:p w14:paraId="2284CEFE" w14:textId="77777777" w:rsidR="00E81A8E" w:rsidRDefault="00E81A8E" w:rsidP="00E81A8E">
      <w:pPr>
        <w:rPr>
          <w:sz w:val="24"/>
          <w:szCs w:val="24"/>
        </w:rPr>
      </w:pPr>
      <w:r>
        <w:rPr>
          <w:sz w:val="24"/>
          <w:szCs w:val="24"/>
        </w:rPr>
        <w:t>¼ TL Backpulver</w:t>
      </w:r>
    </w:p>
    <w:p w14:paraId="5C05AC1B" w14:textId="77777777" w:rsidR="00E81A8E" w:rsidRDefault="00E81A8E" w:rsidP="00E81A8E">
      <w:pPr>
        <w:rPr>
          <w:sz w:val="24"/>
          <w:szCs w:val="24"/>
        </w:rPr>
      </w:pPr>
      <w:r>
        <w:rPr>
          <w:sz w:val="24"/>
          <w:szCs w:val="24"/>
        </w:rPr>
        <w:t>¼ TL Salz</w:t>
      </w:r>
    </w:p>
    <w:p w14:paraId="60A86CBC" w14:textId="77777777" w:rsidR="00E81A8E" w:rsidRDefault="00E81A8E" w:rsidP="00E81A8E">
      <w:pPr>
        <w:rPr>
          <w:sz w:val="24"/>
          <w:szCs w:val="24"/>
        </w:rPr>
      </w:pPr>
      <w:r>
        <w:rPr>
          <w:sz w:val="24"/>
          <w:szCs w:val="24"/>
        </w:rPr>
        <w:t>1 TL Zucker</w:t>
      </w:r>
    </w:p>
    <w:p w14:paraId="38605BD6" w14:textId="77777777" w:rsidR="00E81A8E" w:rsidRDefault="00E81A8E" w:rsidP="00E81A8E">
      <w:pPr>
        <w:rPr>
          <w:sz w:val="24"/>
          <w:szCs w:val="24"/>
        </w:rPr>
      </w:pPr>
      <w:r>
        <w:rPr>
          <w:sz w:val="24"/>
          <w:szCs w:val="24"/>
        </w:rPr>
        <w:t>250 ml Buttermilch</w:t>
      </w:r>
    </w:p>
    <w:p w14:paraId="63AFFE07" w14:textId="77777777" w:rsidR="00E81A8E" w:rsidRDefault="00E81A8E" w:rsidP="00E81A8E">
      <w:pPr>
        <w:rPr>
          <w:sz w:val="24"/>
          <w:szCs w:val="24"/>
        </w:rPr>
      </w:pPr>
      <w:r>
        <w:rPr>
          <w:sz w:val="24"/>
          <w:szCs w:val="24"/>
        </w:rPr>
        <w:t>2 Eier</w:t>
      </w:r>
    </w:p>
    <w:p w14:paraId="71B131D9" w14:textId="77777777" w:rsidR="00E81A8E" w:rsidRDefault="00E81A8E" w:rsidP="00E81A8E">
      <w:pPr>
        <w:rPr>
          <w:sz w:val="24"/>
          <w:szCs w:val="24"/>
        </w:rPr>
      </w:pPr>
      <w:r>
        <w:rPr>
          <w:sz w:val="24"/>
          <w:szCs w:val="24"/>
        </w:rPr>
        <w:t>30 g Butter, zerlassen</w:t>
      </w:r>
    </w:p>
    <w:p w14:paraId="35D253D5" w14:textId="77777777" w:rsidR="00E81A8E" w:rsidRDefault="00E81A8E" w:rsidP="00E81A8E">
      <w:pPr>
        <w:rPr>
          <w:sz w:val="24"/>
          <w:szCs w:val="24"/>
        </w:rPr>
      </w:pPr>
      <w:r>
        <w:rPr>
          <w:sz w:val="24"/>
          <w:szCs w:val="24"/>
        </w:rPr>
        <w:t>Öl</w:t>
      </w:r>
    </w:p>
    <w:p w14:paraId="60E6F1E9" w14:textId="77777777" w:rsidR="00E81A8E" w:rsidRDefault="00E81A8E" w:rsidP="00E81A8E">
      <w:pPr>
        <w:rPr>
          <w:sz w:val="24"/>
          <w:szCs w:val="24"/>
        </w:rPr>
      </w:pPr>
      <w:r>
        <w:rPr>
          <w:sz w:val="24"/>
          <w:szCs w:val="24"/>
        </w:rPr>
        <w:t>160 g saure Sahne zum Servieren</w:t>
      </w:r>
    </w:p>
    <w:p w14:paraId="16DB6831" w14:textId="77777777" w:rsidR="00E81A8E" w:rsidRDefault="00E81A8E" w:rsidP="00E81A8E">
      <w:pPr>
        <w:rPr>
          <w:sz w:val="24"/>
          <w:szCs w:val="24"/>
        </w:rPr>
      </w:pPr>
    </w:p>
    <w:p w14:paraId="7A38CC88" w14:textId="77777777" w:rsidR="00E81A8E" w:rsidRPr="002B0216" w:rsidRDefault="00E81A8E" w:rsidP="00E81A8E">
      <w:pPr>
        <w:rPr>
          <w:i/>
          <w:iCs/>
          <w:sz w:val="24"/>
          <w:szCs w:val="24"/>
        </w:rPr>
      </w:pPr>
      <w:r w:rsidRPr="002B0216">
        <w:rPr>
          <w:i/>
          <w:iCs/>
          <w:sz w:val="24"/>
          <w:szCs w:val="24"/>
        </w:rPr>
        <w:t>Avocadofüllung</w:t>
      </w:r>
    </w:p>
    <w:p w14:paraId="700B681A" w14:textId="77777777" w:rsidR="00E81A8E" w:rsidRDefault="00E81A8E" w:rsidP="00E81A8E">
      <w:pPr>
        <w:rPr>
          <w:sz w:val="24"/>
          <w:szCs w:val="24"/>
        </w:rPr>
      </w:pPr>
      <w:r>
        <w:rPr>
          <w:sz w:val="24"/>
          <w:szCs w:val="24"/>
        </w:rPr>
        <w:t>1 große, reife Avocado</w:t>
      </w:r>
    </w:p>
    <w:p w14:paraId="00A5A077" w14:textId="77777777" w:rsidR="00E81A8E" w:rsidRDefault="00E81A8E" w:rsidP="00E81A8E">
      <w:pPr>
        <w:rPr>
          <w:sz w:val="24"/>
          <w:szCs w:val="24"/>
        </w:rPr>
      </w:pPr>
      <w:r>
        <w:rPr>
          <w:sz w:val="24"/>
          <w:szCs w:val="24"/>
        </w:rPr>
        <w:t>8 Frühlingszwiebeln, feingehackt</w:t>
      </w:r>
    </w:p>
    <w:p w14:paraId="6D09A1CF" w14:textId="77777777" w:rsidR="00E81A8E" w:rsidRDefault="00E81A8E" w:rsidP="00E81A8E">
      <w:pPr>
        <w:rPr>
          <w:sz w:val="24"/>
          <w:szCs w:val="24"/>
        </w:rPr>
      </w:pPr>
      <w:r>
        <w:rPr>
          <w:sz w:val="24"/>
          <w:szCs w:val="24"/>
        </w:rPr>
        <w:t>2 reife Tomaten, entkernt und feingehackt</w:t>
      </w:r>
    </w:p>
    <w:p w14:paraId="25918554" w14:textId="77777777" w:rsidR="00E81A8E" w:rsidRDefault="00E81A8E" w:rsidP="00E81A8E">
      <w:pPr>
        <w:rPr>
          <w:sz w:val="24"/>
          <w:szCs w:val="24"/>
        </w:rPr>
      </w:pPr>
      <w:r>
        <w:rPr>
          <w:sz w:val="24"/>
          <w:szCs w:val="24"/>
        </w:rPr>
        <w:t>1 TL Chilisauce (nach Belieben)</w:t>
      </w:r>
    </w:p>
    <w:p w14:paraId="5AB4A195" w14:textId="77777777" w:rsidR="00E81A8E" w:rsidRDefault="00E81A8E" w:rsidP="00E81A8E">
      <w:pPr>
        <w:rPr>
          <w:sz w:val="24"/>
          <w:szCs w:val="24"/>
        </w:rPr>
      </w:pPr>
      <w:r>
        <w:rPr>
          <w:sz w:val="24"/>
          <w:szCs w:val="24"/>
        </w:rPr>
        <w:t>2 TL Zitronensaft</w:t>
      </w:r>
    </w:p>
    <w:p w14:paraId="5EA7C890" w14:textId="77777777" w:rsidR="00E81A8E" w:rsidRDefault="00E81A8E" w:rsidP="00E81A8E">
      <w:pPr>
        <w:rPr>
          <w:sz w:val="24"/>
          <w:szCs w:val="24"/>
        </w:rPr>
      </w:pPr>
      <w:r>
        <w:rPr>
          <w:sz w:val="24"/>
          <w:szCs w:val="24"/>
        </w:rPr>
        <w:t>¼-1/2 TL Salz</w:t>
      </w:r>
    </w:p>
    <w:p w14:paraId="65C62AAE" w14:textId="77777777" w:rsidR="00E81A8E" w:rsidRDefault="00E81A8E" w:rsidP="00E81A8E">
      <w:pPr>
        <w:rPr>
          <w:sz w:val="24"/>
          <w:szCs w:val="24"/>
        </w:rPr>
      </w:pPr>
      <w:r>
        <w:rPr>
          <w:sz w:val="24"/>
          <w:szCs w:val="24"/>
        </w:rPr>
        <w:t>Pfeffer</w:t>
      </w:r>
    </w:p>
    <w:p w14:paraId="7E604467" w14:textId="77777777" w:rsidR="00E81A8E" w:rsidRDefault="00E81A8E" w:rsidP="00E81A8E">
      <w:pPr>
        <w:rPr>
          <w:sz w:val="24"/>
          <w:szCs w:val="24"/>
        </w:rPr>
      </w:pPr>
    </w:p>
    <w:p w14:paraId="4E2D1289" w14:textId="77777777" w:rsidR="00E81A8E" w:rsidRDefault="00E81A8E" w:rsidP="00E81A8E">
      <w:pPr>
        <w:rPr>
          <w:sz w:val="24"/>
          <w:szCs w:val="24"/>
        </w:rPr>
      </w:pPr>
      <w:r>
        <w:rPr>
          <w:sz w:val="24"/>
          <w:szCs w:val="24"/>
        </w:rPr>
        <w:t>Zubereitungszeit: 30 Minuten und 20 Minuten Kühlzeit und 20 Minuten Kochzeit</w:t>
      </w:r>
    </w:p>
    <w:p w14:paraId="322CF9FF" w14:textId="77777777" w:rsidR="00E81A8E" w:rsidRPr="00822887" w:rsidRDefault="00E81A8E" w:rsidP="00E81A8E">
      <w:pPr>
        <w:pStyle w:val="ListParagraph"/>
        <w:numPr>
          <w:ilvl w:val="0"/>
          <w:numId w:val="193"/>
        </w:numPr>
        <w:spacing w:after="120"/>
        <w:ind w:left="714" w:hanging="357"/>
        <w:contextualSpacing w:val="0"/>
        <w:jc w:val="both"/>
        <w:rPr>
          <w:sz w:val="24"/>
          <w:szCs w:val="24"/>
        </w:rPr>
      </w:pPr>
      <w:r w:rsidRPr="00822887">
        <w:rPr>
          <w:sz w:val="24"/>
          <w:szCs w:val="24"/>
        </w:rPr>
        <w:t>Maismehl, Weizenmehl, Backpulver, Salz und Zucker in eine Schüssel sieben. Eine Vertiefung in die Mitte drücken. Buttermilch, Eier und Butter in einer Schüssel glattrühren und zu den trockenen Zutaten geben. Kräftig rühren, bis ein glatter Teig ohne Klümpchen entsteht. Beiseitestellen und abgedeckt 20 Minuten ruhen lassen.</w:t>
      </w:r>
    </w:p>
    <w:p w14:paraId="027F7884" w14:textId="77777777" w:rsidR="00E81A8E" w:rsidRPr="00822887" w:rsidRDefault="00E81A8E" w:rsidP="00E81A8E">
      <w:pPr>
        <w:pStyle w:val="ListParagraph"/>
        <w:numPr>
          <w:ilvl w:val="0"/>
          <w:numId w:val="193"/>
        </w:numPr>
        <w:spacing w:after="120"/>
        <w:ind w:left="714" w:hanging="357"/>
        <w:contextualSpacing w:val="0"/>
        <w:jc w:val="both"/>
        <w:rPr>
          <w:sz w:val="24"/>
          <w:szCs w:val="24"/>
        </w:rPr>
      </w:pPr>
      <w:r w:rsidRPr="00822887">
        <w:rPr>
          <w:sz w:val="24"/>
          <w:szCs w:val="24"/>
        </w:rPr>
        <w:t xml:space="preserve">Für die Avocadofüllung Avocado längs aufschneiden, den Stein entfernen und das Fleisch in eine Schüssel geben. Mit einer Gabel zerdrücken. Die Hälfte der </w:t>
      </w:r>
      <w:r w:rsidRPr="00822887">
        <w:rPr>
          <w:sz w:val="24"/>
          <w:szCs w:val="24"/>
        </w:rPr>
        <w:lastRenderedPageBreak/>
        <w:t>Frühlingszwiebeln dazugeben. Tomaten, Chilisauce, Zitronensaft, Salz und Pfeffer einrühren. Gut vermischen und 20 Minuten kaltstellen.</w:t>
      </w:r>
    </w:p>
    <w:p w14:paraId="6F3F215D" w14:textId="77777777" w:rsidR="00E81A8E" w:rsidRDefault="00E81A8E" w:rsidP="00E81A8E">
      <w:pPr>
        <w:pStyle w:val="ListParagraph"/>
        <w:numPr>
          <w:ilvl w:val="0"/>
          <w:numId w:val="193"/>
        </w:numPr>
        <w:spacing w:after="120"/>
        <w:ind w:left="714" w:hanging="357"/>
        <w:contextualSpacing w:val="0"/>
        <w:jc w:val="both"/>
        <w:rPr>
          <w:sz w:val="24"/>
          <w:szCs w:val="24"/>
        </w:rPr>
      </w:pPr>
      <w:r w:rsidRPr="00822887">
        <w:rPr>
          <w:sz w:val="24"/>
          <w:szCs w:val="24"/>
        </w:rPr>
        <w:t>Eine kleine Pfanne mit Öl auspinseln. Dann in die heiße Pfanne so viel Teig gießen, dass der Boden dünn bedeckt ist. Bei mittlerer Hitze goldgelb backen. Pfannkuchen umdrehen und die andere Seite backen. Anschließend auf einen Teller legen, mit einem Küchentuch abdecken und warmhalten. Das Ganze mit dem restlichen Teig wiederholen; die Pfanne eventuell nachfetten. Etwas von der Avocadofüllung auf die Hälfte jedes Pfannkuchen</w:t>
      </w:r>
      <w:r>
        <w:rPr>
          <w:sz w:val="24"/>
          <w:szCs w:val="24"/>
        </w:rPr>
        <w:t>s</w:t>
      </w:r>
      <w:r w:rsidRPr="00822887">
        <w:rPr>
          <w:sz w:val="24"/>
          <w:szCs w:val="24"/>
        </w:rPr>
        <w:t xml:space="preserve"> geben und zusammenklappen. Mit saurer Sahne servieren und mit den restlichen Frühlingszwiebel bestreuen.</w:t>
      </w:r>
    </w:p>
    <w:p w14:paraId="63EFDC94" w14:textId="77777777" w:rsidR="00E81A8E" w:rsidRDefault="00E81A8E" w:rsidP="00E81A8E">
      <w:pPr>
        <w:pStyle w:val="ListParagraph"/>
        <w:rPr>
          <w:sz w:val="24"/>
          <w:szCs w:val="24"/>
        </w:rPr>
      </w:pPr>
    </w:p>
    <w:p w14:paraId="03EE0AFC" w14:textId="77777777" w:rsidR="00E81A8E" w:rsidRDefault="00E81A8E" w:rsidP="00E81A8E">
      <w:pPr>
        <w:rPr>
          <w:sz w:val="24"/>
          <w:szCs w:val="24"/>
        </w:rPr>
      </w:pPr>
      <w:r>
        <w:rPr>
          <w:sz w:val="24"/>
          <w:szCs w:val="24"/>
        </w:rPr>
        <w:br w:type="page"/>
      </w:r>
    </w:p>
    <w:p w14:paraId="4407E1DE" w14:textId="77777777" w:rsidR="00912EB8" w:rsidRDefault="00912EB8" w:rsidP="00912EB8">
      <w:pPr>
        <w:pStyle w:val="Heading2"/>
        <w:spacing w:after="240"/>
      </w:pPr>
      <w:r>
        <w:lastRenderedPageBreak/>
        <w:t>Maisküchlein</w:t>
      </w:r>
      <w:r>
        <w:rPr>
          <w:rStyle w:val="FootnoteReference"/>
        </w:rPr>
        <w:footnoteReference w:id="960"/>
      </w:r>
      <w:r>
        <w:t xml:space="preserve"> </w:t>
      </w:r>
    </w:p>
    <w:p w14:paraId="7D70D0EB" w14:textId="77777777" w:rsidR="00912EB8" w:rsidRDefault="00912EB8" w:rsidP="00912EB8">
      <w:pPr>
        <w:rPr>
          <w:sz w:val="24"/>
          <w:szCs w:val="24"/>
        </w:rPr>
      </w:pPr>
      <w:r w:rsidRPr="000C2B07">
        <w:rPr>
          <w:sz w:val="24"/>
          <w:szCs w:val="24"/>
          <w:u w:val="single"/>
        </w:rPr>
        <w:t>Zutaten</w:t>
      </w:r>
      <w:r>
        <w:rPr>
          <w:sz w:val="24"/>
          <w:szCs w:val="24"/>
        </w:rPr>
        <w:t xml:space="preserve"> (für 4 Portionen)</w:t>
      </w:r>
    </w:p>
    <w:p w14:paraId="6C0BCE51" w14:textId="77777777" w:rsidR="00912EB8" w:rsidRDefault="00912EB8" w:rsidP="00912EB8">
      <w:pPr>
        <w:rPr>
          <w:sz w:val="24"/>
          <w:szCs w:val="24"/>
        </w:rPr>
      </w:pPr>
      <w:r>
        <w:rPr>
          <w:sz w:val="24"/>
          <w:szCs w:val="24"/>
        </w:rPr>
        <w:t>40 g Polenta</w:t>
      </w:r>
    </w:p>
    <w:p w14:paraId="1BF6D883" w14:textId="77777777" w:rsidR="00912EB8" w:rsidRDefault="00912EB8" w:rsidP="00912EB8">
      <w:pPr>
        <w:rPr>
          <w:sz w:val="24"/>
          <w:szCs w:val="24"/>
        </w:rPr>
      </w:pPr>
      <w:r>
        <w:rPr>
          <w:sz w:val="24"/>
          <w:szCs w:val="24"/>
        </w:rPr>
        <w:t>30 g Mehl</w:t>
      </w:r>
    </w:p>
    <w:p w14:paraId="67DCE065" w14:textId="77777777" w:rsidR="00912EB8" w:rsidRDefault="00912EB8" w:rsidP="00912EB8">
      <w:pPr>
        <w:rPr>
          <w:sz w:val="24"/>
          <w:szCs w:val="24"/>
        </w:rPr>
      </w:pPr>
      <w:r>
        <w:rPr>
          <w:sz w:val="24"/>
          <w:szCs w:val="24"/>
        </w:rPr>
        <w:t>½ TL Backpulver</w:t>
      </w:r>
    </w:p>
    <w:p w14:paraId="1F99757C" w14:textId="77777777" w:rsidR="00912EB8" w:rsidRDefault="00912EB8" w:rsidP="00912EB8">
      <w:pPr>
        <w:rPr>
          <w:sz w:val="24"/>
          <w:szCs w:val="24"/>
        </w:rPr>
      </w:pPr>
      <w:r>
        <w:rPr>
          <w:sz w:val="24"/>
          <w:szCs w:val="24"/>
        </w:rPr>
        <w:t>6 EL Milch</w:t>
      </w:r>
    </w:p>
    <w:p w14:paraId="5D3CD403" w14:textId="77777777" w:rsidR="00912EB8" w:rsidRDefault="00912EB8" w:rsidP="00912EB8">
      <w:pPr>
        <w:rPr>
          <w:sz w:val="24"/>
          <w:szCs w:val="24"/>
        </w:rPr>
      </w:pPr>
      <w:r>
        <w:rPr>
          <w:sz w:val="24"/>
          <w:szCs w:val="24"/>
        </w:rPr>
        <w:t>3 Eier</w:t>
      </w:r>
    </w:p>
    <w:p w14:paraId="019E5940" w14:textId="77777777" w:rsidR="00912EB8" w:rsidRDefault="00912EB8" w:rsidP="00912EB8">
      <w:pPr>
        <w:rPr>
          <w:sz w:val="24"/>
          <w:szCs w:val="24"/>
        </w:rPr>
      </w:pPr>
      <w:r>
        <w:rPr>
          <w:sz w:val="24"/>
          <w:szCs w:val="24"/>
        </w:rPr>
        <w:t>2 Maiskolben (à 300 g)</w:t>
      </w:r>
    </w:p>
    <w:p w14:paraId="32D29DC7" w14:textId="77777777" w:rsidR="00912EB8" w:rsidRDefault="00912EB8" w:rsidP="00912EB8">
      <w:pPr>
        <w:rPr>
          <w:sz w:val="24"/>
          <w:szCs w:val="24"/>
        </w:rPr>
      </w:pPr>
      <w:r>
        <w:rPr>
          <w:sz w:val="24"/>
          <w:szCs w:val="24"/>
        </w:rPr>
        <w:t>2 Frühlingszwiebeln</w:t>
      </w:r>
    </w:p>
    <w:p w14:paraId="54FBB79B" w14:textId="77777777" w:rsidR="00912EB8" w:rsidRDefault="00912EB8" w:rsidP="00912EB8">
      <w:pPr>
        <w:rPr>
          <w:sz w:val="24"/>
          <w:szCs w:val="24"/>
        </w:rPr>
      </w:pPr>
      <w:r>
        <w:rPr>
          <w:sz w:val="24"/>
          <w:szCs w:val="24"/>
        </w:rPr>
        <w:t>100 g mittelalter Gouda</w:t>
      </w:r>
    </w:p>
    <w:p w14:paraId="57BF9242" w14:textId="77777777" w:rsidR="00912EB8" w:rsidRDefault="00912EB8" w:rsidP="00912EB8">
      <w:pPr>
        <w:rPr>
          <w:sz w:val="24"/>
          <w:szCs w:val="24"/>
        </w:rPr>
      </w:pPr>
      <w:r>
        <w:rPr>
          <w:sz w:val="24"/>
          <w:szCs w:val="24"/>
        </w:rPr>
        <w:t>3 EL Öl</w:t>
      </w:r>
    </w:p>
    <w:p w14:paraId="6B5AC125" w14:textId="77777777" w:rsidR="00912EB8" w:rsidRDefault="00912EB8" w:rsidP="00912EB8">
      <w:pPr>
        <w:rPr>
          <w:sz w:val="24"/>
          <w:szCs w:val="24"/>
        </w:rPr>
      </w:pPr>
      <w:r>
        <w:rPr>
          <w:sz w:val="24"/>
          <w:szCs w:val="24"/>
        </w:rPr>
        <w:t>200 g Tomaten</w:t>
      </w:r>
    </w:p>
    <w:p w14:paraId="13B09A1C" w14:textId="77777777" w:rsidR="00912EB8" w:rsidRDefault="00912EB8" w:rsidP="00912EB8">
      <w:pPr>
        <w:rPr>
          <w:sz w:val="24"/>
          <w:szCs w:val="24"/>
        </w:rPr>
      </w:pPr>
      <w:r>
        <w:rPr>
          <w:sz w:val="24"/>
          <w:szCs w:val="24"/>
        </w:rPr>
        <w:t>200 g saure Sahne</w:t>
      </w:r>
    </w:p>
    <w:p w14:paraId="7914ECC6" w14:textId="77777777" w:rsidR="00912EB8" w:rsidRDefault="00912EB8" w:rsidP="00912EB8">
      <w:pPr>
        <w:rPr>
          <w:sz w:val="24"/>
          <w:szCs w:val="24"/>
        </w:rPr>
      </w:pPr>
      <w:r>
        <w:rPr>
          <w:sz w:val="24"/>
          <w:szCs w:val="24"/>
        </w:rPr>
        <w:t>Salz, Cayennepfeffer</w:t>
      </w:r>
    </w:p>
    <w:p w14:paraId="32CC6882" w14:textId="77777777" w:rsidR="00912EB8" w:rsidRDefault="00912EB8" w:rsidP="00912EB8">
      <w:pPr>
        <w:rPr>
          <w:sz w:val="24"/>
          <w:szCs w:val="24"/>
        </w:rPr>
      </w:pPr>
    </w:p>
    <w:p w14:paraId="66D21160" w14:textId="77777777" w:rsidR="00912EB8" w:rsidRDefault="00912EB8" w:rsidP="00912EB8">
      <w:pPr>
        <w:rPr>
          <w:sz w:val="24"/>
          <w:szCs w:val="24"/>
        </w:rPr>
      </w:pPr>
      <w:r>
        <w:rPr>
          <w:sz w:val="24"/>
          <w:szCs w:val="24"/>
        </w:rPr>
        <w:t>Zubereitungszeit: 35 Minuten</w:t>
      </w:r>
    </w:p>
    <w:p w14:paraId="23F17B06" w14:textId="77777777" w:rsidR="00912EB8" w:rsidRPr="00261B40" w:rsidRDefault="00912EB8" w:rsidP="00B40E8C">
      <w:pPr>
        <w:pStyle w:val="ListParagraph"/>
        <w:numPr>
          <w:ilvl w:val="0"/>
          <w:numId w:val="404"/>
        </w:numPr>
        <w:spacing w:after="120"/>
        <w:ind w:left="714" w:hanging="357"/>
        <w:contextualSpacing w:val="0"/>
        <w:jc w:val="both"/>
        <w:rPr>
          <w:sz w:val="24"/>
          <w:szCs w:val="24"/>
        </w:rPr>
      </w:pPr>
      <w:r w:rsidRPr="00261B40">
        <w:rPr>
          <w:sz w:val="24"/>
          <w:szCs w:val="24"/>
        </w:rPr>
        <w:t>Polenta, Mehl, Backpulver und etwas Salz in einer Schüssel mischen. Milch und Eier verquirlen und unter die Mehlmischung rühren. Teig beiseitestellen.</w:t>
      </w:r>
    </w:p>
    <w:p w14:paraId="02096548" w14:textId="77777777" w:rsidR="00912EB8" w:rsidRPr="00261B40" w:rsidRDefault="00912EB8" w:rsidP="00B40E8C">
      <w:pPr>
        <w:pStyle w:val="ListParagraph"/>
        <w:numPr>
          <w:ilvl w:val="0"/>
          <w:numId w:val="404"/>
        </w:numPr>
        <w:spacing w:after="120"/>
        <w:ind w:left="714" w:hanging="357"/>
        <w:contextualSpacing w:val="0"/>
        <w:jc w:val="both"/>
        <w:rPr>
          <w:sz w:val="24"/>
          <w:szCs w:val="24"/>
        </w:rPr>
      </w:pPr>
      <w:r w:rsidRPr="00261B40">
        <w:rPr>
          <w:sz w:val="24"/>
          <w:szCs w:val="24"/>
        </w:rPr>
        <w:t>Maiskörner mit dem Sägemesser von den Kolben schneiden. In kochendes Wasser geben und zugedeckt bei mittlerer Hitze 8 – 10 Minuten bissfest garen. Mais abgießen, abschrecken und sehr gut abtropfen lassen.</w:t>
      </w:r>
    </w:p>
    <w:p w14:paraId="3D7F354D" w14:textId="77777777" w:rsidR="00912EB8" w:rsidRPr="00261B40" w:rsidRDefault="00912EB8" w:rsidP="00B40E8C">
      <w:pPr>
        <w:pStyle w:val="ListParagraph"/>
        <w:numPr>
          <w:ilvl w:val="0"/>
          <w:numId w:val="404"/>
        </w:numPr>
        <w:spacing w:after="120"/>
        <w:ind w:left="714" w:hanging="357"/>
        <w:contextualSpacing w:val="0"/>
        <w:jc w:val="both"/>
        <w:rPr>
          <w:sz w:val="24"/>
          <w:szCs w:val="24"/>
        </w:rPr>
      </w:pPr>
      <w:r w:rsidRPr="00261B40">
        <w:rPr>
          <w:sz w:val="24"/>
          <w:szCs w:val="24"/>
        </w:rPr>
        <w:t>Frühlingszwiebeln putzen, das Grüne in feine Ringe schneiden und für den Dip beiseitestellen. Das Weiße und Hellgrüne in feien Würfel schneiden. Käse in feine Würfel schneiden. Frühlingszwiebeln, Käse und Mais unter den Teig rühren.</w:t>
      </w:r>
    </w:p>
    <w:p w14:paraId="542CA304" w14:textId="77777777" w:rsidR="00912EB8" w:rsidRPr="00261B40" w:rsidRDefault="00912EB8" w:rsidP="00B40E8C">
      <w:pPr>
        <w:pStyle w:val="ListParagraph"/>
        <w:numPr>
          <w:ilvl w:val="0"/>
          <w:numId w:val="404"/>
        </w:numPr>
        <w:spacing w:after="120"/>
        <w:ind w:left="714" w:hanging="357"/>
        <w:contextualSpacing w:val="0"/>
        <w:jc w:val="both"/>
        <w:rPr>
          <w:sz w:val="24"/>
          <w:szCs w:val="24"/>
        </w:rPr>
      </w:pPr>
      <w:r w:rsidRPr="00261B40">
        <w:rPr>
          <w:sz w:val="24"/>
          <w:szCs w:val="24"/>
        </w:rPr>
        <w:t>1 EL Öl in einer großen beschichteten Pfanne erhitzen. 4 Portionen Teig (à 2 EL) in die Pfanne geben und auf jeder Seite goldbraun braten. Küchlein herausnehmen und warm stellen. Restlichen Teig im restlichen Öl ebenso zubereiten.</w:t>
      </w:r>
    </w:p>
    <w:p w14:paraId="4F76AB57" w14:textId="77777777" w:rsidR="00912EB8" w:rsidRPr="00261B40" w:rsidRDefault="00912EB8" w:rsidP="00B40E8C">
      <w:pPr>
        <w:pStyle w:val="ListParagraph"/>
        <w:numPr>
          <w:ilvl w:val="0"/>
          <w:numId w:val="404"/>
        </w:numPr>
        <w:spacing w:after="120"/>
        <w:ind w:left="714" w:hanging="357"/>
        <w:contextualSpacing w:val="0"/>
        <w:jc w:val="both"/>
        <w:rPr>
          <w:sz w:val="24"/>
          <w:szCs w:val="24"/>
        </w:rPr>
      </w:pPr>
      <w:r w:rsidRPr="00261B40">
        <w:rPr>
          <w:sz w:val="24"/>
          <w:szCs w:val="24"/>
        </w:rPr>
        <w:t>Tomaten vierteln, entkernen und in feine Würfel schneiden. Mit der sauren Sahne mischen, mit Salz und Cayennepfeffer würzen. Frühlingszwiebelgrün unterrühren. Maisküchlein mit dem Dip anrichten und servieren.</w:t>
      </w:r>
    </w:p>
    <w:p w14:paraId="16980F1C" w14:textId="77777777" w:rsidR="00912EB8" w:rsidRDefault="00912EB8" w:rsidP="00912EB8">
      <w:pPr>
        <w:rPr>
          <w:sz w:val="24"/>
          <w:szCs w:val="24"/>
        </w:rPr>
      </w:pPr>
    </w:p>
    <w:p w14:paraId="4FBE9D14" w14:textId="77777777" w:rsidR="00AF5CED" w:rsidRDefault="00AF5CED" w:rsidP="00AF5CED">
      <w:pPr>
        <w:pStyle w:val="Heading2"/>
        <w:spacing w:after="240"/>
      </w:pPr>
      <w:r>
        <w:lastRenderedPageBreak/>
        <w:t>Maisauflauf</w:t>
      </w:r>
      <w:r>
        <w:rPr>
          <w:rStyle w:val="FootnoteReference"/>
        </w:rPr>
        <w:footnoteReference w:id="961"/>
      </w:r>
      <w:r>
        <w:t xml:space="preserve"> </w:t>
      </w:r>
    </w:p>
    <w:p w14:paraId="5E9CEC12" w14:textId="77777777" w:rsidR="00AF5CED" w:rsidRDefault="00AF5CED" w:rsidP="00AF5CED">
      <w:pPr>
        <w:rPr>
          <w:sz w:val="24"/>
          <w:szCs w:val="24"/>
        </w:rPr>
      </w:pPr>
      <w:r w:rsidRPr="00AE202A">
        <w:rPr>
          <w:sz w:val="24"/>
          <w:szCs w:val="24"/>
          <w:u w:val="single"/>
        </w:rPr>
        <w:t>Zutaten</w:t>
      </w:r>
      <w:r>
        <w:rPr>
          <w:sz w:val="24"/>
          <w:szCs w:val="24"/>
        </w:rPr>
        <w:t xml:space="preserve"> (für 4 Personen):</w:t>
      </w:r>
    </w:p>
    <w:p w14:paraId="451951BE" w14:textId="77777777" w:rsidR="00AF5CED" w:rsidRDefault="00AF5CED" w:rsidP="00AF5CED">
      <w:pPr>
        <w:rPr>
          <w:sz w:val="24"/>
          <w:szCs w:val="24"/>
        </w:rPr>
      </w:pPr>
      <w:r>
        <w:rPr>
          <w:sz w:val="24"/>
          <w:szCs w:val="24"/>
        </w:rPr>
        <w:t>250 g Reis</w:t>
      </w:r>
    </w:p>
    <w:p w14:paraId="7761D2BE" w14:textId="77777777" w:rsidR="00AF5CED" w:rsidRDefault="00AF5CED" w:rsidP="00AF5CED">
      <w:pPr>
        <w:rPr>
          <w:sz w:val="24"/>
          <w:szCs w:val="24"/>
        </w:rPr>
      </w:pPr>
      <w:r>
        <w:rPr>
          <w:sz w:val="24"/>
          <w:szCs w:val="24"/>
        </w:rPr>
        <w:t>3 rote Paprikaschoten</w:t>
      </w:r>
    </w:p>
    <w:p w14:paraId="7EDEB25D" w14:textId="77777777" w:rsidR="00AF5CED" w:rsidRDefault="00AF5CED" w:rsidP="00AF5CED">
      <w:pPr>
        <w:rPr>
          <w:sz w:val="24"/>
          <w:szCs w:val="24"/>
        </w:rPr>
      </w:pPr>
      <w:r>
        <w:rPr>
          <w:sz w:val="24"/>
          <w:szCs w:val="24"/>
        </w:rPr>
        <w:t>300 g Zucchini</w:t>
      </w:r>
    </w:p>
    <w:p w14:paraId="406D96FE" w14:textId="77777777" w:rsidR="00AF5CED" w:rsidRDefault="00AF5CED" w:rsidP="00AF5CED">
      <w:pPr>
        <w:rPr>
          <w:sz w:val="24"/>
          <w:szCs w:val="24"/>
        </w:rPr>
      </w:pPr>
      <w:r>
        <w:rPr>
          <w:sz w:val="24"/>
          <w:szCs w:val="24"/>
        </w:rPr>
        <w:t>1 Zwiebel</w:t>
      </w:r>
    </w:p>
    <w:p w14:paraId="474655D4" w14:textId="77777777" w:rsidR="00AF5CED" w:rsidRDefault="00AF5CED" w:rsidP="00AF5CED">
      <w:pPr>
        <w:rPr>
          <w:sz w:val="24"/>
          <w:szCs w:val="24"/>
        </w:rPr>
      </w:pPr>
      <w:r>
        <w:rPr>
          <w:sz w:val="24"/>
          <w:szCs w:val="24"/>
        </w:rPr>
        <w:t>3 EL Öl</w:t>
      </w:r>
    </w:p>
    <w:p w14:paraId="705791C3" w14:textId="77777777" w:rsidR="00AF5CED" w:rsidRDefault="00AF5CED" w:rsidP="00AF5CED">
      <w:pPr>
        <w:rPr>
          <w:sz w:val="24"/>
          <w:szCs w:val="24"/>
        </w:rPr>
      </w:pPr>
      <w:r>
        <w:rPr>
          <w:sz w:val="24"/>
          <w:szCs w:val="24"/>
        </w:rPr>
        <w:t>1 Dose Mais</w:t>
      </w:r>
    </w:p>
    <w:p w14:paraId="6A7FC752" w14:textId="77777777" w:rsidR="00AF5CED" w:rsidRDefault="00AF5CED" w:rsidP="00AF5CED">
      <w:pPr>
        <w:rPr>
          <w:sz w:val="24"/>
          <w:szCs w:val="24"/>
        </w:rPr>
      </w:pPr>
      <w:r>
        <w:rPr>
          <w:sz w:val="24"/>
          <w:szCs w:val="24"/>
        </w:rPr>
        <w:t>4 Eier</w:t>
      </w:r>
    </w:p>
    <w:p w14:paraId="430E7AC4" w14:textId="77777777" w:rsidR="00AF5CED" w:rsidRDefault="00AF5CED" w:rsidP="00AF5CED">
      <w:pPr>
        <w:rPr>
          <w:sz w:val="24"/>
          <w:szCs w:val="24"/>
        </w:rPr>
      </w:pPr>
      <w:r>
        <w:rPr>
          <w:sz w:val="24"/>
          <w:szCs w:val="24"/>
        </w:rPr>
        <w:t>½ l Milch</w:t>
      </w:r>
    </w:p>
    <w:p w14:paraId="1D889336" w14:textId="77777777" w:rsidR="00AF5CED" w:rsidRDefault="00AF5CED" w:rsidP="00AF5CED">
      <w:pPr>
        <w:rPr>
          <w:sz w:val="24"/>
          <w:szCs w:val="24"/>
        </w:rPr>
      </w:pPr>
      <w:r>
        <w:rPr>
          <w:sz w:val="24"/>
          <w:szCs w:val="24"/>
        </w:rPr>
        <w:t>¼ TL Chilipulver</w:t>
      </w:r>
    </w:p>
    <w:p w14:paraId="1B844893" w14:textId="77777777" w:rsidR="00AF5CED" w:rsidRDefault="00AF5CED" w:rsidP="00AF5CED">
      <w:pPr>
        <w:rPr>
          <w:sz w:val="24"/>
          <w:szCs w:val="24"/>
        </w:rPr>
      </w:pPr>
      <w:r>
        <w:rPr>
          <w:sz w:val="24"/>
          <w:szCs w:val="24"/>
        </w:rPr>
        <w:t>200 g Gouda, frisch gerieben</w:t>
      </w:r>
    </w:p>
    <w:p w14:paraId="3CE0ED98" w14:textId="77777777" w:rsidR="00AF5CED" w:rsidRDefault="00AF5CED" w:rsidP="00AF5CED">
      <w:pPr>
        <w:rPr>
          <w:sz w:val="24"/>
          <w:szCs w:val="24"/>
        </w:rPr>
      </w:pPr>
      <w:r>
        <w:rPr>
          <w:sz w:val="24"/>
          <w:szCs w:val="24"/>
        </w:rPr>
        <w:t>Salz, Pfeffer aus der Mühle</w:t>
      </w:r>
    </w:p>
    <w:p w14:paraId="1C07B0EB" w14:textId="77777777" w:rsidR="00AF5CED" w:rsidRDefault="00AF5CED" w:rsidP="00AF5CED">
      <w:pPr>
        <w:rPr>
          <w:sz w:val="24"/>
          <w:szCs w:val="24"/>
        </w:rPr>
      </w:pPr>
    </w:p>
    <w:p w14:paraId="6E1AF2E5" w14:textId="77777777" w:rsidR="00AF5CED" w:rsidRDefault="00AF5CED" w:rsidP="00AF5CED">
      <w:pPr>
        <w:rPr>
          <w:sz w:val="24"/>
          <w:szCs w:val="24"/>
        </w:rPr>
      </w:pPr>
      <w:r>
        <w:rPr>
          <w:sz w:val="24"/>
          <w:szCs w:val="24"/>
        </w:rPr>
        <w:t>Zubereitungszeit: 1 ¼ Stunden (davon 45 Minuten Backzeit)</w:t>
      </w:r>
    </w:p>
    <w:p w14:paraId="1AE53EFE" w14:textId="77777777" w:rsidR="00AF5CED" w:rsidRPr="00AE202A" w:rsidRDefault="00AF5CED" w:rsidP="00B40E8C">
      <w:pPr>
        <w:pStyle w:val="ListParagraph"/>
        <w:numPr>
          <w:ilvl w:val="0"/>
          <w:numId w:val="1616"/>
        </w:numPr>
        <w:spacing w:after="120"/>
        <w:ind w:left="714" w:hanging="357"/>
        <w:contextualSpacing w:val="0"/>
        <w:jc w:val="both"/>
        <w:rPr>
          <w:sz w:val="24"/>
          <w:szCs w:val="24"/>
        </w:rPr>
      </w:pPr>
      <w:r w:rsidRPr="00AE202A">
        <w:rPr>
          <w:sz w:val="24"/>
          <w:szCs w:val="24"/>
        </w:rPr>
        <w:t>Reis kochen. Gemüse waschen, putzen oder schälen und klein würfeln.</w:t>
      </w:r>
    </w:p>
    <w:p w14:paraId="67AE5D3A" w14:textId="77777777" w:rsidR="00AF5CED" w:rsidRPr="00AE202A" w:rsidRDefault="00AF5CED" w:rsidP="00B40E8C">
      <w:pPr>
        <w:pStyle w:val="ListParagraph"/>
        <w:numPr>
          <w:ilvl w:val="0"/>
          <w:numId w:val="1616"/>
        </w:numPr>
        <w:spacing w:after="120"/>
        <w:ind w:left="714" w:hanging="357"/>
        <w:contextualSpacing w:val="0"/>
        <w:jc w:val="both"/>
        <w:rPr>
          <w:sz w:val="24"/>
          <w:szCs w:val="24"/>
        </w:rPr>
      </w:pPr>
      <w:r w:rsidRPr="00AE202A">
        <w:rPr>
          <w:sz w:val="24"/>
          <w:szCs w:val="24"/>
        </w:rPr>
        <w:t>Öl in einer Pfanne erhitzen. Gemüse darin anbraten, Mais abtropfen lassen, untermischen. Mit Salz und Pfeffer würzen.</w:t>
      </w:r>
    </w:p>
    <w:p w14:paraId="273B7ACD" w14:textId="77777777" w:rsidR="00AF5CED" w:rsidRPr="00AE202A" w:rsidRDefault="00AF5CED" w:rsidP="00B40E8C">
      <w:pPr>
        <w:pStyle w:val="ListParagraph"/>
        <w:numPr>
          <w:ilvl w:val="0"/>
          <w:numId w:val="1616"/>
        </w:numPr>
        <w:spacing w:after="120"/>
        <w:ind w:left="714" w:hanging="357"/>
        <w:contextualSpacing w:val="0"/>
        <w:jc w:val="both"/>
        <w:rPr>
          <w:sz w:val="24"/>
          <w:szCs w:val="24"/>
        </w:rPr>
      </w:pPr>
      <w:r w:rsidRPr="00AE202A">
        <w:rPr>
          <w:sz w:val="24"/>
          <w:szCs w:val="24"/>
        </w:rPr>
        <w:t>Den Backofen auf 175°C vorheizen. Den Reis über einem Sieb abgießen, abtropfen lassen. Eine Auflaufform einfetten.</w:t>
      </w:r>
    </w:p>
    <w:p w14:paraId="2FE2C033" w14:textId="77777777" w:rsidR="00AF5CED" w:rsidRPr="00AE202A" w:rsidRDefault="00AF5CED" w:rsidP="00B40E8C">
      <w:pPr>
        <w:pStyle w:val="ListParagraph"/>
        <w:numPr>
          <w:ilvl w:val="0"/>
          <w:numId w:val="1616"/>
        </w:numPr>
        <w:spacing w:after="120"/>
        <w:ind w:left="714" w:hanging="357"/>
        <w:contextualSpacing w:val="0"/>
        <w:jc w:val="both"/>
        <w:rPr>
          <w:sz w:val="24"/>
          <w:szCs w:val="24"/>
        </w:rPr>
      </w:pPr>
      <w:r w:rsidRPr="00AE202A">
        <w:rPr>
          <w:sz w:val="24"/>
          <w:szCs w:val="24"/>
        </w:rPr>
        <w:t>Eier und Milch verrühren, mit Salz, Pfeffer und Chilipulver kräftig würzen. Reis in die Form geben, Gemüse darauf verteilen. Mit der Eiermilch übergießen und mit Käse bestreuen. Im Backofen (Mitte, Umluft 160°C) 45 Minuten backen.</w:t>
      </w:r>
    </w:p>
    <w:p w14:paraId="28F42112" w14:textId="77777777" w:rsidR="00AF5CED" w:rsidRDefault="00AF5CED" w:rsidP="00AF5CED">
      <w:pPr>
        <w:rPr>
          <w:sz w:val="24"/>
          <w:szCs w:val="24"/>
        </w:rPr>
      </w:pPr>
      <w:r>
        <w:rPr>
          <w:sz w:val="24"/>
          <w:szCs w:val="24"/>
        </w:rPr>
        <w:br w:type="page"/>
      </w:r>
    </w:p>
    <w:p w14:paraId="271DDB9B" w14:textId="67D8BD97" w:rsidR="008A7B03" w:rsidRDefault="008A7B03" w:rsidP="00FB2061">
      <w:pPr>
        <w:pStyle w:val="Heading2"/>
        <w:spacing w:after="240"/>
      </w:pPr>
      <w:r w:rsidRPr="008A7B03">
        <w:lastRenderedPageBreak/>
        <w:t xml:space="preserve">Vegetarische </w:t>
      </w:r>
      <w:r>
        <w:t>P</w:t>
      </w:r>
      <w:r w:rsidRPr="008A7B03">
        <w:t>aprikaschnitzel</w:t>
      </w:r>
      <w:r w:rsidR="008375B9">
        <w:rPr>
          <w:rStyle w:val="FootnoteReference"/>
        </w:rPr>
        <w:footnoteReference w:id="962"/>
      </w:r>
      <w:r w:rsidRPr="008A7B03">
        <w:t xml:space="preserve"> </w:t>
      </w:r>
    </w:p>
    <w:p w14:paraId="72627A73" w14:textId="6F92CD82" w:rsidR="008A7B03" w:rsidRDefault="008A7B03">
      <w:pPr>
        <w:rPr>
          <w:sz w:val="24"/>
          <w:szCs w:val="24"/>
        </w:rPr>
      </w:pPr>
      <w:r w:rsidRPr="00C13649">
        <w:rPr>
          <w:sz w:val="24"/>
          <w:szCs w:val="24"/>
          <w:u w:val="single"/>
        </w:rPr>
        <w:t>Zutaten</w:t>
      </w:r>
      <w:r>
        <w:rPr>
          <w:sz w:val="24"/>
          <w:szCs w:val="24"/>
        </w:rPr>
        <w:t xml:space="preserve"> </w:t>
      </w:r>
      <w:r w:rsidR="00C13649">
        <w:rPr>
          <w:sz w:val="24"/>
          <w:szCs w:val="24"/>
        </w:rPr>
        <w:t>(</w:t>
      </w:r>
      <w:r>
        <w:rPr>
          <w:sz w:val="24"/>
          <w:szCs w:val="24"/>
        </w:rPr>
        <w:t>für 4 Portionen</w:t>
      </w:r>
      <w:r w:rsidR="00C13649">
        <w:rPr>
          <w:sz w:val="24"/>
          <w:szCs w:val="24"/>
        </w:rPr>
        <w:t>)</w:t>
      </w:r>
    </w:p>
    <w:p w14:paraId="0DC09B1C" w14:textId="6B95E239" w:rsidR="00BB2C66" w:rsidRDefault="00BB2C66">
      <w:pPr>
        <w:rPr>
          <w:sz w:val="24"/>
          <w:szCs w:val="24"/>
        </w:rPr>
      </w:pPr>
      <w:r>
        <w:rPr>
          <w:sz w:val="24"/>
          <w:szCs w:val="24"/>
        </w:rPr>
        <w:t>8 rote Spitzpaprika</w:t>
      </w:r>
    </w:p>
    <w:p w14:paraId="604FAFB0" w14:textId="6049949E" w:rsidR="00BB2C66" w:rsidRDefault="00BB2C66">
      <w:pPr>
        <w:rPr>
          <w:sz w:val="24"/>
          <w:szCs w:val="24"/>
        </w:rPr>
      </w:pPr>
      <w:r>
        <w:rPr>
          <w:sz w:val="24"/>
          <w:szCs w:val="24"/>
        </w:rPr>
        <w:t>100 g Mehl</w:t>
      </w:r>
    </w:p>
    <w:p w14:paraId="3F2B69C4" w14:textId="7B05AD6F" w:rsidR="00BB2C66" w:rsidRDefault="00BB2C66">
      <w:pPr>
        <w:rPr>
          <w:sz w:val="24"/>
          <w:szCs w:val="24"/>
        </w:rPr>
      </w:pPr>
      <w:r>
        <w:rPr>
          <w:sz w:val="24"/>
          <w:szCs w:val="24"/>
        </w:rPr>
        <w:t>4 Eier, verquirlt</w:t>
      </w:r>
    </w:p>
    <w:p w14:paraId="354FC51A" w14:textId="203BC0D0" w:rsidR="00BB2C66" w:rsidRDefault="00BB2C66">
      <w:pPr>
        <w:rPr>
          <w:sz w:val="24"/>
          <w:szCs w:val="24"/>
        </w:rPr>
      </w:pPr>
      <w:r>
        <w:rPr>
          <w:sz w:val="24"/>
          <w:szCs w:val="24"/>
        </w:rPr>
        <w:t>100 g Panka (japanische Semmelbrösel)</w:t>
      </w:r>
    </w:p>
    <w:p w14:paraId="2C400C16" w14:textId="52936992" w:rsidR="00BB2C66" w:rsidRDefault="00347C30">
      <w:pPr>
        <w:rPr>
          <w:sz w:val="24"/>
          <w:szCs w:val="24"/>
        </w:rPr>
      </w:pPr>
      <w:r>
        <w:rPr>
          <w:sz w:val="24"/>
          <w:szCs w:val="24"/>
        </w:rPr>
        <w:t>60 g weißer oder schwarzer Sesam</w:t>
      </w:r>
    </w:p>
    <w:p w14:paraId="2239EEED" w14:textId="1489E963" w:rsidR="00347C30" w:rsidRDefault="00347C30">
      <w:pPr>
        <w:rPr>
          <w:sz w:val="24"/>
          <w:szCs w:val="24"/>
        </w:rPr>
      </w:pPr>
      <w:r>
        <w:rPr>
          <w:sz w:val="24"/>
          <w:szCs w:val="24"/>
        </w:rPr>
        <w:t>16 frische Kaffirlimettenblätter, von den Stielen befreit und fein gehackt</w:t>
      </w:r>
    </w:p>
    <w:p w14:paraId="52851970" w14:textId="7FE5C3FB" w:rsidR="00347C30" w:rsidRDefault="00347C30">
      <w:pPr>
        <w:rPr>
          <w:sz w:val="24"/>
          <w:szCs w:val="24"/>
        </w:rPr>
      </w:pPr>
      <w:r>
        <w:rPr>
          <w:sz w:val="24"/>
          <w:szCs w:val="24"/>
        </w:rPr>
        <w:t>1 EL Nori-Flocken</w:t>
      </w:r>
    </w:p>
    <w:p w14:paraId="65E805C7" w14:textId="159AD93B" w:rsidR="00347C30" w:rsidRDefault="00347C30">
      <w:pPr>
        <w:rPr>
          <w:sz w:val="24"/>
          <w:szCs w:val="24"/>
        </w:rPr>
      </w:pPr>
      <w:r>
        <w:rPr>
          <w:sz w:val="24"/>
          <w:szCs w:val="24"/>
        </w:rPr>
        <w:t>600 ml Sonnenblumenöl zum Frittieren</w:t>
      </w:r>
    </w:p>
    <w:p w14:paraId="57281E35" w14:textId="7F0121A6" w:rsidR="00347C30" w:rsidRDefault="00347C30">
      <w:pPr>
        <w:rPr>
          <w:sz w:val="24"/>
          <w:szCs w:val="24"/>
        </w:rPr>
      </w:pPr>
      <w:r>
        <w:rPr>
          <w:sz w:val="24"/>
          <w:szCs w:val="24"/>
        </w:rPr>
        <w:t>2 Limetten, 2 TL Schale abgerieben, dann in Spalten geschnitten</w:t>
      </w:r>
    </w:p>
    <w:p w14:paraId="5152C57E" w14:textId="7603E863" w:rsidR="00B10008" w:rsidRDefault="00B10008">
      <w:pPr>
        <w:rPr>
          <w:sz w:val="24"/>
          <w:szCs w:val="24"/>
        </w:rPr>
      </w:pPr>
      <w:r>
        <w:rPr>
          <w:sz w:val="24"/>
          <w:szCs w:val="24"/>
        </w:rPr>
        <w:t>Salz, Meersalzflocken, Pfeffer</w:t>
      </w:r>
    </w:p>
    <w:p w14:paraId="1C6EB35B" w14:textId="77777777" w:rsidR="00B10008" w:rsidRDefault="00B10008">
      <w:pPr>
        <w:rPr>
          <w:sz w:val="24"/>
          <w:szCs w:val="24"/>
        </w:rPr>
      </w:pPr>
    </w:p>
    <w:p w14:paraId="38E5AE06" w14:textId="50D42775" w:rsidR="00B10008" w:rsidRPr="00CF73F3" w:rsidRDefault="00C13649">
      <w:pPr>
        <w:rPr>
          <w:i/>
          <w:iCs/>
          <w:sz w:val="24"/>
          <w:szCs w:val="24"/>
        </w:rPr>
      </w:pPr>
      <w:r w:rsidRPr="00CF73F3">
        <w:rPr>
          <w:i/>
          <w:iCs/>
          <w:sz w:val="24"/>
          <w:szCs w:val="24"/>
        </w:rPr>
        <w:t xml:space="preserve">Für die </w:t>
      </w:r>
      <w:r w:rsidR="00B10008" w:rsidRPr="00CF73F3">
        <w:rPr>
          <w:i/>
          <w:iCs/>
          <w:sz w:val="24"/>
          <w:szCs w:val="24"/>
        </w:rPr>
        <w:t>Sauce:</w:t>
      </w:r>
    </w:p>
    <w:p w14:paraId="1D054538" w14:textId="67E06E3A" w:rsidR="00B10008" w:rsidRDefault="00B10008">
      <w:pPr>
        <w:rPr>
          <w:sz w:val="24"/>
          <w:szCs w:val="24"/>
        </w:rPr>
      </w:pPr>
      <w:r>
        <w:rPr>
          <w:sz w:val="24"/>
          <w:szCs w:val="24"/>
        </w:rPr>
        <w:t>1 ganze Knoblauchknolle, oberes Fünftel abgeschnitten, damit die Zehen freiliegen</w:t>
      </w:r>
    </w:p>
    <w:p w14:paraId="79975D89" w14:textId="71116DB2" w:rsidR="00B10008" w:rsidRDefault="008A5FA4">
      <w:pPr>
        <w:rPr>
          <w:sz w:val="24"/>
          <w:szCs w:val="24"/>
        </w:rPr>
      </w:pPr>
      <w:r>
        <w:rPr>
          <w:sz w:val="24"/>
          <w:szCs w:val="24"/>
        </w:rPr>
        <w:t>180 g Kirschtomaten</w:t>
      </w:r>
    </w:p>
    <w:p w14:paraId="52B76DDC" w14:textId="01014DD9" w:rsidR="008A5FA4" w:rsidRDefault="008A5FA4">
      <w:pPr>
        <w:rPr>
          <w:sz w:val="24"/>
          <w:szCs w:val="24"/>
        </w:rPr>
      </w:pPr>
      <w:r>
        <w:rPr>
          <w:sz w:val="24"/>
          <w:szCs w:val="24"/>
        </w:rPr>
        <w:t>4 große rote Chilischoten</w:t>
      </w:r>
    </w:p>
    <w:p w14:paraId="60A3B8AD" w14:textId="6F122795" w:rsidR="008A5FA4" w:rsidRDefault="008A5FA4">
      <w:pPr>
        <w:rPr>
          <w:sz w:val="24"/>
          <w:szCs w:val="24"/>
        </w:rPr>
      </w:pPr>
      <w:r>
        <w:rPr>
          <w:sz w:val="24"/>
          <w:szCs w:val="24"/>
        </w:rPr>
        <w:t>1 EL Ahornsirup</w:t>
      </w:r>
    </w:p>
    <w:p w14:paraId="687028B3" w14:textId="5E27BD5D" w:rsidR="008A5FA4" w:rsidRPr="00EB6948" w:rsidRDefault="008A5FA4">
      <w:pPr>
        <w:rPr>
          <w:sz w:val="24"/>
          <w:szCs w:val="24"/>
          <w:lang w:val="en-US"/>
        </w:rPr>
      </w:pPr>
      <w:r w:rsidRPr="00EB6948">
        <w:rPr>
          <w:sz w:val="24"/>
          <w:szCs w:val="24"/>
          <w:lang w:val="en-US"/>
        </w:rPr>
        <w:t xml:space="preserve">2 TL </w:t>
      </w:r>
      <w:proofErr w:type="spellStart"/>
      <w:r w:rsidRPr="00EB6948">
        <w:rPr>
          <w:sz w:val="24"/>
          <w:szCs w:val="24"/>
          <w:lang w:val="en-US"/>
        </w:rPr>
        <w:t>Worcestersauce</w:t>
      </w:r>
      <w:proofErr w:type="spellEnd"/>
    </w:p>
    <w:p w14:paraId="0F094154" w14:textId="601C9C8B" w:rsidR="008A5FA4" w:rsidRPr="00EB6948" w:rsidRDefault="008A5FA4">
      <w:pPr>
        <w:rPr>
          <w:sz w:val="24"/>
          <w:szCs w:val="24"/>
          <w:lang w:val="en-US"/>
        </w:rPr>
      </w:pPr>
      <w:r w:rsidRPr="00EB6948">
        <w:rPr>
          <w:sz w:val="24"/>
          <w:szCs w:val="24"/>
          <w:lang w:val="en-US"/>
        </w:rPr>
        <w:t xml:space="preserve">½ TL </w:t>
      </w:r>
      <w:proofErr w:type="spellStart"/>
      <w:r w:rsidRPr="00EB6948">
        <w:rPr>
          <w:sz w:val="24"/>
          <w:szCs w:val="24"/>
          <w:lang w:val="en-US"/>
        </w:rPr>
        <w:t>Chiliflocken</w:t>
      </w:r>
      <w:proofErr w:type="spellEnd"/>
    </w:p>
    <w:p w14:paraId="37D64EBE" w14:textId="5634DAB3" w:rsidR="006E4E41" w:rsidRPr="006E4E41" w:rsidRDefault="006E4E41">
      <w:pPr>
        <w:rPr>
          <w:sz w:val="24"/>
          <w:szCs w:val="24"/>
          <w:lang w:val="en-US"/>
        </w:rPr>
      </w:pPr>
      <w:r w:rsidRPr="006E4E41">
        <w:rPr>
          <w:sz w:val="24"/>
          <w:szCs w:val="24"/>
          <w:lang w:val="en-US"/>
        </w:rPr>
        <w:t>60 g Mayonnaise</w:t>
      </w:r>
    </w:p>
    <w:p w14:paraId="3DB115FC" w14:textId="1DDF96B7" w:rsidR="006E4E41" w:rsidRDefault="006E4E41">
      <w:pPr>
        <w:rPr>
          <w:sz w:val="24"/>
          <w:szCs w:val="24"/>
          <w:lang w:val="en-US"/>
        </w:rPr>
      </w:pPr>
    </w:p>
    <w:p w14:paraId="5DBAD0E6" w14:textId="60E97DC9" w:rsidR="00C13649" w:rsidRPr="006E4E41" w:rsidRDefault="00C13649">
      <w:pPr>
        <w:rPr>
          <w:sz w:val="24"/>
          <w:szCs w:val="24"/>
          <w:lang w:val="en-US"/>
        </w:rPr>
      </w:pPr>
      <w:r>
        <w:rPr>
          <w:sz w:val="24"/>
          <w:szCs w:val="24"/>
          <w:lang w:val="en-US"/>
        </w:rPr>
        <w:t>Zubereitung:</w:t>
      </w:r>
    </w:p>
    <w:p w14:paraId="35A2270E" w14:textId="2EF6F96F" w:rsidR="006E4E41" w:rsidRPr="00B70365" w:rsidRDefault="006E4E41" w:rsidP="00B40E8C">
      <w:pPr>
        <w:pStyle w:val="ListParagraph"/>
        <w:numPr>
          <w:ilvl w:val="0"/>
          <w:numId w:val="1511"/>
        </w:numPr>
        <w:spacing w:after="120"/>
        <w:ind w:left="714" w:hanging="357"/>
        <w:contextualSpacing w:val="0"/>
        <w:jc w:val="both"/>
        <w:rPr>
          <w:sz w:val="24"/>
          <w:szCs w:val="24"/>
        </w:rPr>
      </w:pPr>
      <w:r w:rsidRPr="00B70365">
        <w:rPr>
          <w:sz w:val="24"/>
          <w:szCs w:val="24"/>
        </w:rPr>
        <w:t>Den Backofen auf 230 Grad (Umluft) vorheizen.</w:t>
      </w:r>
    </w:p>
    <w:p w14:paraId="0BDAB110" w14:textId="2E82A24A" w:rsidR="006E4E41" w:rsidRPr="00B70365" w:rsidRDefault="006E4E41" w:rsidP="00B40E8C">
      <w:pPr>
        <w:pStyle w:val="ListParagraph"/>
        <w:numPr>
          <w:ilvl w:val="0"/>
          <w:numId w:val="1511"/>
        </w:numPr>
        <w:spacing w:after="120"/>
        <w:ind w:left="714" w:hanging="357"/>
        <w:contextualSpacing w:val="0"/>
        <w:jc w:val="both"/>
        <w:rPr>
          <w:sz w:val="24"/>
          <w:szCs w:val="24"/>
        </w:rPr>
      </w:pPr>
      <w:r w:rsidRPr="00B70365">
        <w:rPr>
          <w:sz w:val="24"/>
          <w:szCs w:val="24"/>
        </w:rPr>
        <w:t xml:space="preserve">Mit der Sauce beginnen. </w:t>
      </w:r>
      <w:r w:rsidR="008B4A6C" w:rsidRPr="00B70365">
        <w:rPr>
          <w:sz w:val="24"/>
          <w:szCs w:val="24"/>
        </w:rPr>
        <w:t xml:space="preserve">Die Knoblauchknolle mit etwas Salz und Pfeffer bestreuen und fest in Alufolie einwickeln. </w:t>
      </w:r>
      <w:r w:rsidR="00A14C55" w:rsidRPr="00B70365">
        <w:rPr>
          <w:sz w:val="24"/>
          <w:szCs w:val="24"/>
        </w:rPr>
        <w:t>Mit</w:t>
      </w:r>
      <w:r w:rsidR="008B4A6C" w:rsidRPr="00B70365">
        <w:rPr>
          <w:sz w:val="24"/>
          <w:szCs w:val="24"/>
        </w:rPr>
        <w:t xml:space="preserve"> den Kirschtomaten und en Chilis auf ein mit Backpapier belegtes Blech legen und im Ofen 30 Minuten rösten, bis die </w:t>
      </w:r>
      <w:r w:rsidR="00A14C55" w:rsidRPr="00B70365">
        <w:rPr>
          <w:sz w:val="24"/>
          <w:szCs w:val="24"/>
        </w:rPr>
        <w:t>T</w:t>
      </w:r>
      <w:r w:rsidR="008B4A6C" w:rsidRPr="00B70365">
        <w:rPr>
          <w:sz w:val="24"/>
          <w:szCs w:val="24"/>
        </w:rPr>
        <w:t xml:space="preserve">omaten </w:t>
      </w:r>
      <w:r w:rsidR="00A14C55" w:rsidRPr="00B70365">
        <w:rPr>
          <w:sz w:val="24"/>
          <w:szCs w:val="24"/>
        </w:rPr>
        <w:t>und Chilis schwarz und schrump</w:t>
      </w:r>
      <w:r w:rsidR="00312F0A" w:rsidRPr="00B70365">
        <w:rPr>
          <w:sz w:val="24"/>
          <w:szCs w:val="24"/>
        </w:rPr>
        <w:t>e</w:t>
      </w:r>
      <w:r w:rsidR="00A14C55" w:rsidRPr="00B70365">
        <w:rPr>
          <w:sz w:val="24"/>
          <w:szCs w:val="24"/>
        </w:rPr>
        <w:t>lig werden.</w:t>
      </w:r>
      <w:r w:rsidR="00312F0A" w:rsidRPr="00B70365">
        <w:rPr>
          <w:sz w:val="24"/>
          <w:szCs w:val="24"/>
        </w:rPr>
        <w:t xml:space="preserve"> Heraus</w:t>
      </w:r>
      <w:r w:rsidR="00E73775" w:rsidRPr="00B70365">
        <w:rPr>
          <w:sz w:val="24"/>
          <w:szCs w:val="24"/>
        </w:rPr>
        <w:t>neh</w:t>
      </w:r>
      <w:r w:rsidR="00312F0A" w:rsidRPr="00B70365">
        <w:rPr>
          <w:sz w:val="24"/>
          <w:szCs w:val="24"/>
        </w:rPr>
        <w:t xml:space="preserve">men und die </w:t>
      </w:r>
      <w:r w:rsidR="00E73775" w:rsidRPr="00B70365">
        <w:rPr>
          <w:sz w:val="24"/>
          <w:szCs w:val="24"/>
        </w:rPr>
        <w:t xml:space="preserve">Knoblauchzehen aus ihrer Schale drücken. </w:t>
      </w:r>
      <w:r w:rsidR="000457C9" w:rsidRPr="00B70365">
        <w:rPr>
          <w:sz w:val="24"/>
          <w:szCs w:val="24"/>
        </w:rPr>
        <w:t xml:space="preserve">Die Chilis und die Tomaten sowie Ahornsirup, Worcestersauce, Chiliflocken und ¼ TL Salz dazugeben und alles zu einer groben Paste pürieren. </w:t>
      </w:r>
      <w:r w:rsidR="000457C9" w:rsidRPr="00B70365">
        <w:rPr>
          <w:sz w:val="24"/>
          <w:szCs w:val="24"/>
        </w:rPr>
        <w:lastRenderedPageBreak/>
        <w:t>Vollständig abkühlen lassen, die Mayo untermixen und die Sauce bis zum Servieren kalt stellen.</w:t>
      </w:r>
    </w:p>
    <w:p w14:paraId="522AA976" w14:textId="4F813573" w:rsidR="000457C9" w:rsidRPr="00B70365" w:rsidRDefault="000457C9" w:rsidP="00B40E8C">
      <w:pPr>
        <w:pStyle w:val="ListParagraph"/>
        <w:numPr>
          <w:ilvl w:val="0"/>
          <w:numId w:val="1511"/>
        </w:numPr>
        <w:spacing w:after="120"/>
        <w:ind w:left="714" w:hanging="357"/>
        <w:contextualSpacing w:val="0"/>
        <w:jc w:val="both"/>
        <w:rPr>
          <w:sz w:val="24"/>
          <w:szCs w:val="24"/>
        </w:rPr>
      </w:pPr>
      <w:r w:rsidRPr="00B70365">
        <w:rPr>
          <w:sz w:val="24"/>
          <w:szCs w:val="24"/>
        </w:rPr>
        <w:t>Inzwischen die Paprikaschoten an der Basis 5 cm lang senkrecht einschneiden und auf ein großes, mit Backpapier belegtes Blech legen. Die Schoten 16 Minuten im Ofen rösten, bis sie durchgegart sind</w:t>
      </w:r>
      <w:r w:rsidR="00464320" w:rsidRPr="00B70365">
        <w:rPr>
          <w:sz w:val="24"/>
          <w:szCs w:val="24"/>
        </w:rPr>
        <w:t xml:space="preserve"> und die Haut stellenweise schwarz zu werden beginnt; nach der Hälfte der Zeit umdrehen. Mit dem Einschnitt nach unten in ein Sieb legen</w:t>
      </w:r>
      <w:r w:rsidR="00352DDE" w:rsidRPr="00B70365">
        <w:rPr>
          <w:sz w:val="24"/>
          <w:szCs w:val="24"/>
        </w:rPr>
        <w:t xml:space="preserve">, damit sie abtropfen können. Die Stiele sollten ganz bleiben. Dann vorsichtig die Haut abziehen, ohne das Fruchtfleisch zu beschädigen. Anschließend jeweils mit </w:t>
      </w:r>
      <w:r w:rsidR="009F76E5" w:rsidRPr="00B70365">
        <w:rPr>
          <w:sz w:val="24"/>
          <w:szCs w:val="24"/>
        </w:rPr>
        <w:t>einer</w:t>
      </w:r>
      <w:r w:rsidR="00352DDE" w:rsidRPr="00B70365">
        <w:rPr>
          <w:sz w:val="24"/>
          <w:szCs w:val="24"/>
        </w:rPr>
        <w:t xml:space="preserve"> kräftigen Prise Salz bestreuen.</w:t>
      </w:r>
    </w:p>
    <w:p w14:paraId="3775582D" w14:textId="01ADA329" w:rsidR="00352DDE" w:rsidRPr="00B70365" w:rsidRDefault="00352DDE" w:rsidP="00B40E8C">
      <w:pPr>
        <w:pStyle w:val="ListParagraph"/>
        <w:numPr>
          <w:ilvl w:val="0"/>
          <w:numId w:val="1511"/>
        </w:numPr>
        <w:spacing w:after="120"/>
        <w:ind w:left="714" w:hanging="357"/>
        <w:contextualSpacing w:val="0"/>
        <w:jc w:val="both"/>
        <w:rPr>
          <w:sz w:val="24"/>
          <w:szCs w:val="24"/>
        </w:rPr>
      </w:pPr>
      <w:r w:rsidRPr="00B70365">
        <w:rPr>
          <w:sz w:val="24"/>
          <w:szCs w:val="24"/>
        </w:rPr>
        <w:t xml:space="preserve">Drei </w:t>
      </w:r>
      <w:r w:rsidR="00A974F7" w:rsidRPr="00B70365">
        <w:rPr>
          <w:sz w:val="24"/>
          <w:szCs w:val="24"/>
        </w:rPr>
        <w:t xml:space="preserve">flache Schalen bereitstellen. In der ersten Schale das Mehl mit 1 TL Meersalzflocken und reichlich schwarzem Pfeffer vermengen. In der zweiten Schale die </w:t>
      </w:r>
      <w:r w:rsidR="009F76E5" w:rsidRPr="00B70365">
        <w:rPr>
          <w:sz w:val="24"/>
          <w:szCs w:val="24"/>
        </w:rPr>
        <w:t>Ei</w:t>
      </w:r>
      <w:r w:rsidR="00A974F7" w:rsidRPr="00B70365">
        <w:rPr>
          <w:sz w:val="24"/>
          <w:szCs w:val="24"/>
        </w:rPr>
        <w:t>er und in der dritten Panko, Sesam, Limettenblätter, Nori sowie 2 TL Meersalzflocken und eine kräftige Prise</w:t>
      </w:r>
      <w:r w:rsidR="009F76E5" w:rsidRPr="00B70365">
        <w:rPr>
          <w:sz w:val="24"/>
          <w:szCs w:val="24"/>
        </w:rPr>
        <w:t xml:space="preserve"> Pfeffer mischen.</w:t>
      </w:r>
    </w:p>
    <w:p w14:paraId="70B53C70" w14:textId="7D702FFD" w:rsidR="008A5FA4" w:rsidRPr="00B70365" w:rsidRDefault="008B00CA" w:rsidP="00B40E8C">
      <w:pPr>
        <w:pStyle w:val="ListParagraph"/>
        <w:numPr>
          <w:ilvl w:val="0"/>
          <w:numId w:val="1511"/>
        </w:numPr>
        <w:spacing w:after="120"/>
        <w:ind w:left="714" w:hanging="357"/>
        <w:contextualSpacing w:val="0"/>
        <w:jc w:val="both"/>
        <w:rPr>
          <w:sz w:val="24"/>
          <w:szCs w:val="24"/>
        </w:rPr>
      </w:pPr>
      <w:r w:rsidRPr="00B70365">
        <w:rPr>
          <w:sz w:val="24"/>
          <w:szCs w:val="24"/>
        </w:rPr>
        <w:t xml:space="preserve">Die Schoten zunächst in dem Mehl wenden, dann in das Ei tauchen und zuletzt rundherum mit der Pankomischung panieren. </w:t>
      </w:r>
    </w:p>
    <w:p w14:paraId="6B229E25" w14:textId="351B2B0A" w:rsidR="008B00CA" w:rsidRPr="00B70365" w:rsidRDefault="008B00CA" w:rsidP="00B40E8C">
      <w:pPr>
        <w:pStyle w:val="ListParagraph"/>
        <w:numPr>
          <w:ilvl w:val="0"/>
          <w:numId w:val="1511"/>
        </w:numPr>
        <w:spacing w:after="120"/>
        <w:ind w:left="714" w:hanging="357"/>
        <w:contextualSpacing w:val="0"/>
        <w:jc w:val="both"/>
        <w:rPr>
          <w:sz w:val="24"/>
          <w:szCs w:val="24"/>
        </w:rPr>
      </w:pPr>
      <w:r w:rsidRPr="00B70365">
        <w:rPr>
          <w:sz w:val="24"/>
          <w:szCs w:val="24"/>
        </w:rPr>
        <w:t>Das Öl in</w:t>
      </w:r>
      <w:r w:rsidR="00B70365" w:rsidRPr="00B70365">
        <w:rPr>
          <w:sz w:val="24"/>
          <w:szCs w:val="24"/>
        </w:rPr>
        <w:t xml:space="preserve"> einer</w:t>
      </w:r>
      <w:r w:rsidRPr="00B70365">
        <w:rPr>
          <w:sz w:val="24"/>
          <w:szCs w:val="24"/>
        </w:rPr>
        <w:t xml:space="preserve"> großen Pfanne mit hohem </w:t>
      </w:r>
      <w:r w:rsidR="00B70365" w:rsidRPr="00B70365">
        <w:rPr>
          <w:sz w:val="24"/>
          <w:szCs w:val="24"/>
        </w:rPr>
        <w:t>R</w:t>
      </w:r>
      <w:r w:rsidRPr="00B70365">
        <w:rPr>
          <w:sz w:val="24"/>
          <w:szCs w:val="24"/>
        </w:rPr>
        <w:t xml:space="preserve">and gießen und bei mittlerer bis hoher </w:t>
      </w:r>
      <w:r w:rsidR="00B70365" w:rsidRPr="00B70365">
        <w:rPr>
          <w:sz w:val="24"/>
          <w:szCs w:val="24"/>
        </w:rPr>
        <w:t>T</w:t>
      </w:r>
      <w:r w:rsidRPr="00B70365">
        <w:rPr>
          <w:sz w:val="24"/>
          <w:szCs w:val="24"/>
        </w:rPr>
        <w:t>emperatur erhitzen. Sobald es heiß ist</w:t>
      </w:r>
      <w:r w:rsidR="00C1701B" w:rsidRPr="00B70365">
        <w:rPr>
          <w:sz w:val="24"/>
          <w:szCs w:val="24"/>
        </w:rPr>
        <w:t>, die panierten Paprikaschoten vorsichtig in das Öl gleiten lassen und von jeder Seite 1,5 – 2 Minuten frittieren, bis sie goldbraun und knusprig sind</w:t>
      </w:r>
      <w:r w:rsidR="00B70365" w:rsidRPr="00B70365">
        <w:rPr>
          <w:sz w:val="24"/>
          <w:szCs w:val="24"/>
        </w:rPr>
        <w:t>. Abtropfen lassen.</w:t>
      </w:r>
    </w:p>
    <w:p w14:paraId="200F687B" w14:textId="67C9FE2D" w:rsidR="00B70365" w:rsidRPr="00B70365" w:rsidRDefault="00B70365" w:rsidP="00B40E8C">
      <w:pPr>
        <w:pStyle w:val="ListParagraph"/>
        <w:numPr>
          <w:ilvl w:val="0"/>
          <w:numId w:val="1511"/>
        </w:numPr>
        <w:spacing w:after="120"/>
        <w:ind w:left="714" w:hanging="357"/>
        <w:contextualSpacing w:val="0"/>
        <w:jc w:val="both"/>
        <w:rPr>
          <w:sz w:val="24"/>
          <w:szCs w:val="24"/>
        </w:rPr>
      </w:pPr>
      <w:r w:rsidRPr="00B70365">
        <w:rPr>
          <w:sz w:val="24"/>
          <w:szCs w:val="24"/>
        </w:rPr>
        <w:t>Die Paprikaschoten sofort mit der Limettenschale und mit ein paar Meersalzflocken bestreuen und mit Limettenspalten und der Sauce servieren.</w:t>
      </w:r>
    </w:p>
    <w:p w14:paraId="7E97F2CA" w14:textId="77777777" w:rsidR="00B70365" w:rsidRDefault="00B70365">
      <w:pPr>
        <w:rPr>
          <w:sz w:val="24"/>
          <w:szCs w:val="24"/>
        </w:rPr>
      </w:pPr>
    </w:p>
    <w:p w14:paraId="0652A7C7" w14:textId="098C1F4E" w:rsidR="00B70365" w:rsidRPr="006E4E41" w:rsidRDefault="00B70365" w:rsidP="00B70365">
      <w:pPr>
        <w:jc w:val="both"/>
        <w:rPr>
          <w:sz w:val="24"/>
          <w:szCs w:val="24"/>
        </w:rPr>
      </w:pPr>
      <w:r>
        <w:rPr>
          <w:sz w:val="24"/>
          <w:szCs w:val="24"/>
        </w:rPr>
        <w:t>Kommentar:</w:t>
      </w:r>
      <w:r>
        <w:rPr>
          <w:sz w:val="24"/>
          <w:szCs w:val="24"/>
        </w:rPr>
        <w:tab/>
        <w:t xml:space="preserve">Wie Schnitzel eben </w:t>
      </w:r>
      <w:r w:rsidRPr="00B70365">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sidR="00137F46">
        <w:rPr>
          <w:sz w:val="24"/>
          <w:szCs w:val="24"/>
        </w:rPr>
        <w:t>. Man weiß ja nie, wann mal was Vegetarisches braucht.</w:t>
      </w:r>
    </w:p>
    <w:p w14:paraId="48466E35" w14:textId="6A5C4F7E" w:rsidR="008A7B03" w:rsidRPr="006E4E41" w:rsidRDefault="008A7B03">
      <w:pPr>
        <w:rPr>
          <w:sz w:val="24"/>
          <w:szCs w:val="24"/>
        </w:rPr>
      </w:pPr>
      <w:r w:rsidRPr="006E4E41">
        <w:rPr>
          <w:sz w:val="24"/>
          <w:szCs w:val="24"/>
        </w:rPr>
        <w:br w:type="page"/>
      </w:r>
    </w:p>
    <w:p w14:paraId="0FE70BB0" w14:textId="77777777" w:rsidR="0095526D" w:rsidRPr="000B4219" w:rsidRDefault="0095526D" w:rsidP="0095526D">
      <w:pPr>
        <w:pStyle w:val="Heading2"/>
        <w:spacing w:after="240"/>
      </w:pPr>
      <w:r w:rsidRPr="000B4219">
        <w:lastRenderedPageBreak/>
        <w:t xml:space="preserve">Gebackene Paprikaschoten </w:t>
      </w:r>
      <w:r>
        <w:t>– Piperiés stó fóurno</w:t>
      </w:r>
      <w:r>
        <w:rPr>
          <w:rStyle w:val="FootnoteReference"/>
        </w:rPr>
        <w:footnoteReference w:id="963"/>
      </w:r>
      <w:r>
        <w:t xml:space="preserve"> </w:t>
      </w:r>
    </w:p>
    <w:p w14:paraId="2DB8212D" w14:textId="77777777" w:rsidR="0095526D" w:rsidRDefault="0095526D" w:rsidP="0095526D">
      <w:pPr>
        <w:rPr>
          <w:sz w:val="24"/>
          <w:szCs w:val="24"/>
        </w:rPr>
      </w:pPr>
      <w:r w:rsidRPr="006010DD">
        <w:rPr>
          <w:sz w:val="24"/>
          <w:szCs w:val="24"/>
          <w:u w:val="single"/>
        </w:rPr>
        <w:t>Zutaten</w:t>
      </w:r>
      <w:r w:rsidRPr="000B4219">
        <w:rPr>
          <w:sz w:val="24"/>
          <w:szCs w:val="24"/>
        </w:rPr>
        <w:t xml:space="preserve"> </w:t>
      </w:r>
      <w:r>
        <w:rPr>
          <w:sz w:val="24"/>
          <w:szCs w:val="24"/>
        </w:rPr>
        <w:t>(</w:t>
      </w:r>
      <w:r w:rsidRPr="000B4219">
        <w:rPr>
          <w:sz w:val="24"/>
          <w:szCs w:val="24"/>
        </w:rPr>
        <w:t>für 4 Portionen</w:t>
      </w:r>
      <w:r>
        <w:rPr>
          <w:sz w:val="24"/>
          <w:szCs w:val="24"/>
        </w:rPr>
        <w:t>):</w:t>
      </w:r>
    </w:p>
    <w:p w14:paraId="0BDD84B5" w14:textId="77777777" w:rsidR="0095526D" w:rsidRDefault="0095526D" w:rsidP="0095526D">
      <w:pPr>
        <w:rPr>
          <w:sz w:val="24"/>
          <w:szCs w:val="24"/>
        </w:rPr>
      </w:pPr>
      <w:r>
        <w:rPr>
          <w:sz w:val="24"/>
          <w:szCs w:val="24"/>
        </w:rPr>
        <w:t>500 g lange, spitze, mittelgroße grüne und rote Paprikaschoten (sollten sie zu groß sein, einfach halbieren)</w:t>
      </w:r>
    </w:p>
    <w:p w14:paraId="4C38C090" w14:textId="77777777" w:rsidR="0095526D" w:rsidRDefault="0095526D" w:rsidP="0095526D">
      <w:pPr>
        <w:rPr>
          <w:sz w:val="24"/>
          <w:szCs w:val="24"/>
        </w:rPr>
      </w:pPr>
      <w:r>
        <w:rPr>
          <w:sz w:val="24"/>
          <w:szCs w:val="24"/>
        </w:rPr>
        <w:t>1 mittelgroße Zwiebel</w:t>
      </w:r>
    </w:p>
    <w:p w14:paraId="38401F9E" w14:textId="77777777" w:rsidR="0095526D" w:rsidRDefault="0095526D" w:rsidP="0095526D">
      <w:pPr>
        <w:rPr>
          <w:sz w:val="24"/>
          <w:szCs w:val="24"/>
        </w:rPr>
      </w:pPr>
      <w:r>
        <w:rPr>
          <w:sz w:val="24"/>
          <w:szCs w:val="24"/>
        </w:rPr>
        <w:t>2 Knoblauchzehen</w:t>
      </w:r>
    </w:p>
    <w:p w14:paraId="0F09B8EF" w14:textId="77777777" w:rsidR="0095526D" w:rsidRDefault="0095526D" w:rsidP="0095526D">
      <w:pPr>
        <w:rPr>
          <w:sz w:val="24"/>
          <w:szCs w:val="24"/>
        </w:rPr>
      </w:pPr>
      <w:r>
        <w:rPr>
          <w:sz w:val="24"/>
          <w:szCs w:val="24"/>
        </w:rPr>
        <w:t>300 g Tomaten</w:t>
      </w:r>
    </w:p>
    <w:p w14:paraId="030855B6" w14:textId="77777777" w:rsidR="0095526D" w:rsidRDefault="0095526D" w:rsidP="0095526D">
      <w:pPr>
        <w:rPr>
          <w:sz w:val="24"/>
          <w:szCs w:val="24"/>
        </w:rPr>
      </w:pPr>
      <w:r>
        <w:rPr>
          <w:sz w:val="24"/>
          <w:szCs w:val="24"/>
        </w:rPr>
        <w:t>5 EL Olivenöl</w:t>
      </w:r>
    </w:p>
    <w:p w14:paraId="71CCD306" w14:textId="77777777" w:rsidR="0095526D" w:rsidRDefault="0095526D" w:rsidP="0095526D">
      <w:pPr>
        <w:rPr>
          <w:sz w:val="24"/>
          <w:szCs w:val="24"/>
        </w:rPr>
      </w:pPr>
      <w:r>
        <w:rPr>
          <w:sz w:val="24"/>
          <w:szCs w:val="24"/>
        </w:rPr>
        <w:t>2 EL Tomatenmark</w:t>
      </w:r>
    </w:p>
    <w:p w14:paraId="59C877F4" w14:textId="77777777" w:rsidR="0095526D" w:rsidRDefault="0095526D" w:rsidP="0095526D">
      <w:pPr>
        <w:rPr>
          <w:sz w:val="24"/>
          <w:szCs w:val="24"/>
        </w:rPr>
      </w:pPr>
      <w:r>
        <w:rPr>
          <w:sz w:val="24"/>
          <w:szCs w:val="24"/>
        </w:rPr>
        <w:t>½ Bund Dill</w:t>
      </w:r>
    </w:p>
    <w:p w14:paraId="7AAEB643" w14:textId="77777777" w:rsidR="0095526D" w:rsidRDefault="0095526D" w:rsidP="0095526D">
      <w:pPr>
        <w:rPr>
          <w:sz w:val="24"/>
          <w:szCs w:val="24"/>
        </w:rPr>
      </w:pPr>
      <w:r>
        <w:rPr>
          <w:sz w:val="24"/>
          <w:szCs w:val="24"/>
        </w:rPr>
        <w:t>Salz, schwarzer Pfeffer</w:t>
      </w:r>
    </w:p>
    <w:p w14:paraId="1B931464" w14:textId="77777777" w:rsidR="0095526D" w:rsidRDefault="0095526D" w:rsidP="0095526D">
      <w:pPr>
        <w:rPr>
          <w:sz w:val="24"/>
          <w:szCs w:val="24"/>
        </w:rPr>
      </w:pPr>
      <w:r>
        <w:rPr>
          <w:sz w:val="24"/>
          <w:szCs w:val="24"/>
        </w:rPr>
        <w:t>150 g Graviéra-Käse (oder Gruyère)</w:t>
      </w:r>
    </w:p>
    <w:p w14:paraId="7481F11B" w14:textId="77777777" w:rsidR="0095526D" w:rsidRDefault="0095526D" w:rsidP="0095526D">
      <w:pPr>
        <w:rPr>
          <w:sz w:val="24"/>
          <w:szCs w:val="24"/>
        </w:rPr>
      </w:pPr>
      <w:r>
        <w:rPr>
          <w:sz w:val="24"/>
          <w:szCs w:val="24"/>
        </w:rPr>
        <w:t>50 g Feta</w:t>
      </w:r>
    </w:p>
    <w:p w14:paraId="380B7C2A" w14:textId="77777777" w:rsidR="0095526D" w:rsidRDefault="0095526D" w:rsidP="0095526D">
      <w:pPr>
        <w:rPr>
          <w:sz w:val="24"/>
          <w:szCs w:val="24"/>
        </w:rPr>
      </w:pPr>
    </w:p>
    <w:p w14:paraId="2BA72BB4" w14:textId="77777777" w:rsidR="0095526D" w:rsidRDefault="0095526D" w:rsidP="0095526D">
      <w:pPr>
        <w:rPr>
          <w:sz w:val="24"/>
          <w:szCs w:val="24"/>
        </w:rPr>
      </w:pPr>
      <w:r>
        <w:rPr>
          <w:sz w:val="24"/>
          <w:szCs w:val="24"/>
        </w:rPr>
        <w:t>Zubereitungszeit: 30 Minuten plus 20 Minuten Backzeit</w:t>
      </w:r>
    </w:p>
    <w:p w14:paraId="47446711" w14:textId="77777777" w:rsidR="0095526D" w:rsidRPr="002A036F" w:rsidRDefault="0095526D" w:rsidP="00B40E8C">
      <w:pPr>
        <w:pStyle w:val="ListParagraph"/>
        <w:numPr>
          <w:ilvl w:val="0"/>
          <w:numId w:val="425"/>
        </w:numPr>
        <w:spacing w:after="120"/>
        <w:ind w:left="714" w:hanging="357"/>
        <w:contextualSpacing w:val="0"/>
        <w:jc w:val="both"/>
        <w:rPr>
          <w:sz w:val="24"/>
          <w:szCs w:val="24"/>
        </w:rPr>
      </w:pPr>
      <w:r w:rsidRPr="002A036F">
        <w:rPr>
          <w:sz w:val="24"/>
          <w:szCs w:val="24"/>
        </w:rPr>
        <w:t>Paprikaschoten waschen und abtrocknen. Zwiebel und Knoblauch schälen und klein würfeln. Tomaten mit heißem Wasser übergießen, häuten, Stielansätze entfernen und das Fruchtfleisch würfeln. Backofen auf 225 Grad (Gas 4) vorheizen.</w:t>
      </w:r>
    </w:p>
    <w:p w14:paraId="2632C660" w14:textId="77777777" w:rsidR="0095526D" w:rsidRPr="002A036F" w:rsidRDefault="0095526D" w:rsidP="00B40E8C">
      <w:pPr>
        <w:pStyle w:val="ListParagraph"/>
        <w:numPr>
          <w:ilvl w:val="0"/>
          <w:numId w:val="425"/>
        </w:numPr>
        <w:spacing w:after="120"/>
        <w:ind w:left="714" w:hanging="357"/>
        <w:contextualSpacing w:val="0"/>
        <w:jc w:val="both"/>
        <w:rPr>
          <w:sz w:val="24"/>
          <w:szCs w:val="24"/>
        </w:rPr>
      </w:pPr>
      <w:r w:rsidRPr="002A036F">
        <w:rPr>
          <w:sz w:val="24"/>
          <w:szCs w:val="24"/>
        </w:rPr>
        <w:t>In einer Pfanne 3 EL Olivenöl erhitzen. Paprikaschoten im Ganzen bei mittlerer Hitze rundum anbraten, aber nicht braun werden lassen. Schoten aus der Pfanne nehmen und beiseitestellen.</w:t>
      </w:r>
    </w:p>
    <w:p w14:paraId="04F12A7E" w14:textId="77777777" w:rsidR="0095526D" w:rsidRPr="002A036F" w:rsidRDefault="0095526D" w:rsidP="00B40E8C">
      <w:pPr>
        <w:pStyle w:val="ListParagraph"/>
        <w:numPr>
          <w:ilvl w:val="0"/>
          <w:numId w:val="425"/>
        </w:numPr>
        <w:spacing w:after="120"/>
        <w:ind w:left="714" w:hanging="357"/>
        <w:contextualSpacing w:val="0"/>
        <w:jc w:val="both"/>
        <w:rPr>
          <w:sz w:val="24"/>
          <w:szCs w:val="24"/>
        </w:rPr>
      </w:pPr>
      <w:r w:rsidRPr="002A036F">
        <w:rPr>
          <w:sz w:val="24"/>
          <w:szCs w:val="24"/>
        </w:rPr>
        <w:t xml:space="preserve">Das restliche Olivenöl in die Pfanne geben. Zwiebel und Knoblauch glasig dünsten. Tomatenstücke mit dem Saft untermischen und kräftig mitschmoren. Tomatenmark in 300 ml Wasser verrühren und untermischen. Sauce zugedeckt bei mittlerer Hitze etwa 5 Minuten kochen. </w:t>
      </w:r>
    </w:p>
    <w:p w14:paraId="32F7E08B" w14:textId="77777777" w:rsidR="0095526D" w:rsidRPr="002A036F" w:rsidRDefault="0095526D" w:rsidP="00B40E8C">
      <w:pPr>
        <w:pStyle w:val="ListParagraph"/>
        <w:numPr>
          <w:ilvl w:val="0"/>
          <w:numId w:val="425"/>
        </w:numPr>
        <w:spacing w:after="120"/>
        <w:ind w:left="714" w:hanging="357"/>
        <w:contextualSpacing w:val="0"/>
        <w:jc w:val="both"/>
        <w:rPr>
          <w:sz w:val="24"/>
          <w:szCs w:val="24"/>
        </w:rPr>
      </w:pPr>
      <w:r w:rsidRPr="002A036F">
        <w:rPr>
          <w:sz w:val="24"/>
          <w:szCs w:val="24"/>
        </w:rPr>
        <w:t>Dill abspülen, trockenschütteln, die Blättchen grob hacken und unter die Sauce rühren. Diese mit Salz und Pfeffer abschmecken und in eine große Auflaufform gießen. Paprika dazwischen legen, aber nicht mit Sauce bedecken. Alles im Ofen (Mitte) etwa 15 Minuten backen.</w:t>
      </w:r>
    </w:p>
    <w:p w14:paraId="6A6DF3E2" w14:textId="77777777" w:rsidR="0095526D" w:rsidRDefault="0095526D" w:rsidP="00B40E8C">
      <w:pPr>
        <w:pStyle w:val="ListParagraph"/>
        <w:numPr>
          <w:ilvl w:val="0"/>
          <w:numId w:val="425"/>
        </w:numPr>
        <w:spacing w:after="120"/>
        <w:ind w:left="714" w:hanging="357"/>
        <w:contextualSpacing w:val="0"/>
        <w:jc w:val="both"/>
        <w:rPr>
          <w:sz w:val="24"/>
          <w:szCs w:val="24"/>
        </w:rPr>
      </w:pPr>
      <w:r w:rsidRPr="002A036F">
        <w:rPr>
          <w:sz w:val="24"/>
          <w:szCs w:val="24"/>
        </w:rPr>
        <w:t>Graviéra-Käse grob raspeln, Feta-Käse fein zerbröseln, auf die Schoten streuen und weitere 5 Minuten backen. Heiß oder warm mit frischem Brot servieren.</w:t>
      </w:r>
    </w:p>
    <w:p w14:paraId="248DD91D" w14:textId="77777777" w:rsidR="0095526D" w:rsidRDefault="0095526D">
      <w:pPr>
        <w:rPr>
          <w:rFonts w:asciiTheme="majorHAnsi" w:eastAsiaTheme="majorEastAsia" w:hAnsiTheme="majorHAnsi" w:cstheme="majorBidi"/>
          <w:color w:val="2F5496" w:themeColor="accent1" w:themeShade="BF"/>
          <w:sz w:val="26"/>
          <w:szCs w:val="26"/>
        </w:rPr>
      </w:pPr>
      <w:r>
        <w:br w:type="page"/>
      </w:r>
    </w:p>
    <w:p w14:paraId="344B7738" w14:textId="77777777" w:rsidR="00B52869" w:rsidRDefault="00B52869" w:rsidP="00B52869">
      <w:pPr>
        <w:pStyle w:val="Heading2"/>
        <w:spacing w:after="240"/>
      </w:pPr>
      <w:r>
        <w:lastRenderedPageBreak/>
        <w:t>Gefüllte Spitzpaprika - paneer bhari mirchi</w:t>
      </w:r>
      <w:r>
        <w:rPr>
          <w:rStyle w:val="FootnoteReference"/>
        </w:rPr>
        <w:footnoteReference w:id="964"/>
      </w:r>
      <w:r>
        <w:t xml:space="preserve"> </w:t>
      </w:r>
    </w:p>
    <w:p w14:paraId="4E296E2B" w14:textId="77777777" w:rsidR="00B52869" w:rsidRDefault="00B52869" w:rsidP="00B52869">
      <w:pPr>
        <w:rPr>
          <w:sz w:val="24"/>
          <w:szCs w:val="24"/>
        </w:rPr>
      </w:pPr>
      <w:r w:rsidRPr="00281F06">
        <w:rPr>
          <w:sz w:val="24"/>
          <w:szCs w:val="24"/>
          <w:u w:val="single"/>
        </w:rPr>
        <w:t>Zutaten</w:t>
      </w:r>
      <w:r>
        <w:rPr>
          <w:sz w:val="24"/>
          <w:szCs w:val="24"/>
        </w:rPr>
        <w:t xml:space="preserve"> (für 4 Portionen):</w:t>
      </w:r>
    </w:p>
    <w:p w14:paraId="267444C2" w14:textId="77777777" w:rsidR="00B52869" w:rsidRDefault="00B52869" w:rsidP="00B52869">
      <w:pPr>
        <w:rPr>
          <w:sz w:val="24"/>
          <w:szCs w:val="24"/>
        </w:rPr>
      </w:pPr>
      <w:r>
        <w:rPr>
          <w:sz w:val="24"/>
          <w:szCs w:val="24"/>
        </w:rPr>
        <w:t>4 große rote Spitzpaprika</w:t>
      </w:r>
    </w:p>
    <w:p w14:paraId="557E97D9" w14:textId="77777777" w:rsidR="00B52869" w:rsidRDefault="00B52869" w:rsidP="00B52869">
      <w:pPr>
        <w:rPr>
          <w:sz w:val="24"/>
          <w:szCs w:val="24"/>
        </w:rPr>
      </w:pPr>
      <w:r>
        <w:rPr>
          <w:sz w:val="24"/>
          <w:szCs w:val="24"/>
        </w:rPr>
        <w:t>2 EL Rapsöl</w:t>
      </w:r>
    </w:p>
    <w:p w14:paraId="749443B5" w14:textId="77777777" w:rsidR="00B52869" w:rsidRDefault="00B52869" w:rsidP="00B52869">
      <w:pPr>
        <w:rPr>
          <w:sz w:val="24"/>
          <w:szCs w:val="24"/>
        </w:rPr>
      </w:pPr>
      <w:r>
        <w:rPr>
          <w:sz w:val="24"/>
          <w:szCs w:val="24"/>
        </w:rPr>
        <w:t>1 TL Kreuzkümmelsamen, zerstoßen</w:t>
      </w:r>
    </w:p>
    <w:p w14:paraId="76F67BD3" w14:textId="77777777" w:rsidR="00B52869" w:rsidRDefault="00B52869" w:rsidP="00B52869">
      <w:pPr>
        <w:rPr>
          <w:sz w:val="24"/>
          <w:szCs w:val="24"/>
        </w:rPr>
      </w:pPr>
      <w:r>
        <w:rPr>
          <w:sz w:val="24"/>
          <w:szCs w:val="24"/>
        </w:rPr>
        <w:t>1 Zwiebel, fein gewürfelt</w:t>
      </w:r>
    </w:p>
    <w:p w14:paraId="68F93E44" w14:textId="77777777" w:rsidR="00B52869" w:rsidRDefault="00B52869" w:rsidP="00B52869">
      <w:pPr>
        <w:rPr>
          <w:sz w:val="24"/>
          <w:szCs w:val="24"/>
        </w:rPr>
      </w:pPr>
      <w:r>
        <w:rPr>
          <w:sz w:val="24"/>
          <w:szCs w:val="24"/>
        </w:rPr>
        <w:t>1 grüne India-Jwala-Chilischote, entkernt und sehr fein gehackt</w:t>
      </w:r>
    </w:p>
    <w:p w14:paraId="3CD6B735" w14:textId="77777777" w:rsidR="00B52869" w:rsidRDefault="00B52869" w:rsidP="00B52869">
      <w:pPr>
        <w:rPr>
          <w:sz w:val="24"/>
          <w:szCs w:val="24"/>
        </w:rPr>
      </w:pPr>
      <w:r>
        <w:rPr>
          <w:sz w:val="24"/>
          <w:szCs w:val="24"/>
        </w:rPr>
        <w:t>1 Stück Ingwer (2 cm), geschält und gerieben</w:t>
      </w:r>
    </w:p>
    <w:p w14:paraId="143F3370" w14:textId="77777777" w:rsidR="00B52869" w:rsidRDefault="00B52869" w:rsidP="00B52869">
      <w:pPr>
        <w:rPr>
          <w:sz w:val="24"/>
          <w:szCs w:val="24"/>
        </w:rPr>
      </w:pPr>
      <w:r>
        <w:rPr>
          <w:sz w:val="24"/>
          <w:szCs w:val="24"/>
        </w:rPr>
        <w:t>225 g fester Panir, gerieben</w:t>
      </w:r>
    </w:p>
    <w:p w14:paraId="57A51897" w14:textId="77777777" w:rsidR="00B52869" w:rsidRDefault="00B52869" w:rsidP="00B52869">
      <w:pPr>
        <w:rPr>
          <w:sz w:val="24"/>
          <w:szCs w:val="24"/>
        </w:rPr>
      </w:pPr>
      <w:r>
        <w:rPr>
          <w:sz w:val="24"/>
          <w:szCs w:val="24"/>
        </w:rPr>
        <w:t>1 große reife Tomate, fein gehackt</w:t>
      </w:r>
    </w:p>
    <w:p w14:paraId="73AD4EF1" w14:textId="77777777" w:rsidR="00B52869" w:rsidRDefault="00B52869" w:rsidP="00B52869">
      <w:pPr>
        <w:rPr>
          <w:sz w:val="24"/>
          <w:szCs w:val="24"/>
        </w:rPr>
      </w:pPr>
      <w:r>
        <w:rPr>
          <w:sz w:val="24"/>
          <w:szCs w:val="24"/>
        </w:rPr>
        <w:t>Salz, Cayennepfeffer</w:t>
      </w:r>
    </w:p>
    <w:p w14:paraId="5ABA5794" w14:textId="77777777" w:rsidR="00B52869" w:rsidRDefault="00B52869" w:rsidP="00B52869">
      <w:pPr>
        <w:rPr>
          <w:sz w:val="24"/>
          <w:szCs w:val="24"/>
        </w:rPr>
      </w:pPr>
      <w:r>
        <w:rPr>
          <w:sz w:val="24"/>
          <w:szCs w:val="24"/>
        </w:rPr>
        <w:t>20 g Koriandergrün, gehackt</w:t>
      </w:r>
    </w:p>
    <w:p w14:paraId="39BEB57D" w14:textId="77777777" w:rsidR="00B52869" w:rsidRDefault="00B52869" w:rsidP="00B52869">
      <w:pPr>
        <w:rPr>
          <w:sz w:val="24"/>
          <w:szCs w:val="24"/>
        </w:rPr>
      </w:pPr>
    </w:p>
    <w:p w14:paraId="64454563" w14:textId="77777777" w:rsidR="00B52869" w:rsidRDefault="00B52869" w:rsidP="00B52869">
      <w:pPr>
        <w:rPr>
          <w:sz w:val="24"/>
          <w:szCs w:val="24"/>
        </w:rPr>
      </w:pPr>
      <w:r>
        <w:rPr>
          <w:sz w:val="24"/>
          <w:szCs w:val="24"/>
        </w:rPr>
        <w:t>Zubereitung:</w:t>
      </w:r>
    </w:p>
    <w:p w14:paraId="5083E405" w14:textId="77777777" w:rsidR="00B52869" w:rsidRPr="004C039F" w:rsidRDefault="00B52869" w:rsidP="00B40E8C">
      <w:pPr>
        <w:pStyle w:val="ListParagraph"/>
        <w:numPr>
          <w:ilvl w:val="0"/>
          <w:numId w:val="1363"/>
        </w:numPr>
        <w:spacing w:after="120"/>
        <w:ind w:left="714" w:hanging="357"/>
        <w:contextualSpacing w:val="0"/>
        <w:jc w:val="both"/>
        <w:rPr>
          <w:sz w:val="24"/>
          <w:szCs w:val="24"/>
        </w:rPr>
      </w:pPr>
      <w:r w:rsidRPr="004C039F">
        <w:rPr>
          <w:sz w:val="24"/>
          <w:szCs w:val="24"/>
        </w:rPr>
        <w:t>Den Backofen auf 180 Grad vorheizen und ein Backblech mit Backpapier belegen.</w:t>
      </w:r>
    </w:p>
    <w:p w14:paraId="6ECF73B9" w14:textId="77777777" w:rsidR="00B52869" w:rsidRPr="004C039F" w:rsidRDefault="00B52869" w:rsidP="00B40E8C">
      <w:pPr>
        <w:pStyle w:val="ListParagraph"/>
        <w:numPr>
          <w:ilvl w:val="0"/>
          <w:numId w:val="1363"/>
        </w:numPr>
        <w:spacing w:after="120"/>
        <w:ind w:left="714" w:hanging="357"/>
        <w:contextualSpacing w:val="0"/>
        <w:jc w:val="both"/>
        <w:rPr>
          <w:sz w:val="24"/>
          <w:szCs w:val="24"/>
        </w:rPr>
      </w:pPr>
      <w:r w:rsidRPr="004C039F">
        <w:rPr>
          <w:sz w:val="24"/>
          <w:szCs w:val="24"/>
        </w:rPr>
        <w:t>Die Paprika 1 cm unterhalb des Stiels einschneiden, das Stielende aber nicht abschneiden. Die Paprika bis zur Spitze aufschneiden, mit den Händen aufdrücken und vorsichtig entkernen.</w:t>
      </w:r>
    </w:p>
    <w:p w14:paraId="27976D3B" w14:textId="77777777" w:rsidR="00B52869" w:rsidRPr="004C039F" w:rsidRDefault="00B52869" w:rsidP="00B40E8C">
      <w:pPr>
        <w:pStyle w:val="ListParagraph"/>
        <w:numPr>
          <w:ilvl w:val="0"/>
          <w:numId w:val="1363"/>
        </w:numPr>
        <w:spacing w:after="120"/>
        <w:ind w:left="714" w:hanging="357"/>
        <w:contextualSpacing w:val="0"/>
        <w:jc w:val="both"/>
        <w:rPr>
          <w:sz w:val="24"/>
          <w:szCs w:val="24"/>
        </w:rPr>
      </w:pPr>
      <w:r w:rsidRPr="004C039F">
        <w:rPr>
          <w:sz w:val="24"/>
          <w:szCs w:val="24"/>
        </w:rPr>
        <w:t>Eine Pfanne erhitzen, Öl und Kreuzkümmel hineingeben und bei mittlerer Hitze 30 Sekunden anrösten. Die Zwiebel hinzufügen, etwa 8 Minuten glasig andünsten, dann Chilis und Ingwer unterrühren und nochmals einige Minuten rösten. Panir und Tomaten hinzufügen und weitere 5 Minuten braten, bis sie weich sind, dann Salz, Cayennepfeffer und Koriander untermischen. Vom Herd nehmen und abkühlen lassen.</w:t>
      </w:r>
    </w:p>
    <w:p w14:paraId="77462EFF" w14:textId="77777777" w:rsidR="00B52869" w:rsidRDefault="00B52869" w:rsidP="00B40E8C">
      <w:pPr>
        <w:pStyle w:val="ListParagraph"/>
        <w:numPr>
          <w:ilvl w:val="0"/>
          <w:numId w:val="1363"/>
        </w:numPr>
        <w:spacing w:after="120"/>
        <w:ind w:left="714" w:hanging="357"/>
        <w:contextualSpacing w:val="0"/>
        <w:jc w:val="both"/>
        <w:rPr>
          <w:sz w:val="24"/>
          <w:szCs w:val="24"/>
        </w:rPr>
      </w:pPr>
      <w:r w:rsidRPr="004C039F">
        <w:rPr>
          <w:sz w:val="24"/>
          <w:szCs w:val="24"/>
        </w:rPr>
        <w:t>Die Mischung mit einem Löffel auf die Paprikaschoten verteilen. Die Schoten zudrücken, auf das Backblech legen und 20 Minuten im Ofen rösten, bis sie weich und stellenweise geschwärzt sind.</w:t>
      </w:r>
    </w:p>
    <w:p w14:paraId="5A85E02D" w14:textId="77777777" w:rsidR="00B52869" w:rsidRDefault="00B52869" w:rsidP="00B52869">
      <w:pPr>
        <w:jc w:val="both"/>
        <w:rPr>
          <w:sz w:val="24"/>
          <w:szCs w:val="24"/>
        </w:rPr>
      </w:pPr>
    </w:p>
    <w:p w14:paraId="43D0975C" w14:textId="5CF5FBC8" w:rsidR="00B52869" w:rsidRDefault="00B52869" w:rsidP="00B52869">
      <w:pPr>
        <w:rPr>
          <w:rFonts w:asciiTheme="majorHAnsi" w:eastAsiaTheme="majorEastAsia" w:hAnsiTheme="majorHAnsi" w:cstheme="majorBidi"/>
          <w:color w:val="2F5496" w:themeColor="accent1" w:themeShade="BF"/>
          <w:sz w:val="26"/>
          <w:szCs w:val="26"/>
        </w:rPr>
      </w:pPr>
      <w:r>
        <w:rPr>
          <w:sz w:val="24"/>
          <w:szCs w:val="24"/>
        </w:rPr>
        <w:t>Kommentar: typisches Achziger-Jahre Gericht</w:t>
      </w:r>
      <w:r>
        <w:br w:type="page"/>
      </w:r>
    </w:p>
    <w:p w14:paraId="01AE2494" w14:textId="77777777" w:rsidR="008C1A57" w:rsidRDefault="008C1A57" w:rsidP="008C1A57">
      <w:pPr>
        <w:pStyle w:val="Heading2"/>
        <w:spacing w:after="240"/>
      </w:pPr>
      <w:r>
        <w:lastRenderedPageBreak/>
        <w:t>Paprikaschoten mit Pilzfüllung</w:t>
      </w:r>
      <w:r>
        <w:rPr>
          <w:rStyle w:val="FootnoteReference"/>
        </w:rPr>
        <w:footnoteReference w:id="965"/>
      </w:r>
      <w:r>
        <w:t xml:space="preserve"> </w:t>
      </w:r>
    </w:p>
    <w:p w14:paraId="10BDF41F" w14:textId="77777777" w:rsidR="008C1A57" w:rsidRDefault="008C1A57" w:rsidP="008C1A57">
      <w:pPr>
        <w:ind w:left="708" w:hanging="708"/>
        <w:rPr>
          <w:sz w:val="24"/>
          <w:szCs w:val="24"/>
        </w:rPr>
      </w:pPr>
      <w:r w:rsidRPr="00127DE3">
        <w:rPr>
          <w:sz w:val="24"/>
          <w:szCs w:val="24"/>
          <w:u w:val="single"/>
        </w:rPr>
        <w:t>Zutaten</w:t>
      </w:r>
      <w:r>
        <w:rPr>
          <w:sz w:val="24"/>
          <w:szCs w:val="24"/>
        </w:rPr>
        <w:t xml:space="preserve"> (für 2 Personen)</w:t>
      </w:r>
    </w:p>
    <w:p w14:paraId="624B1622" w14:textId="77777777" w:rsidR="008C1A57" w:rsidRDefault="008C1A57" w:rsidP="008C1A57">
      <w:pPr>
        <w:ind w:left="708" w:hanging="708"/>
        <w:rPr>
          <w:sz w:val="24"/>
          <w:szCs w:val="24"/>
        </w:rPr>
      </w:pPr>
      <w:r>
        <w:rPr>
          <w:sz w:val="24"/>
          <w:szCs w:val="24"/>
        </w:rPr>
        <w:t>100 g Grünkern, sehr grob geschrotet</w:t>
      </w:r>
    </w:p>
    <w:p w14:paraId="759CF680" w14:textId="77777777" w:rsidR="008C1A57" w:rsidRDefault="008C1A57" w:rsidP="008C1A57">
      <w:pPr>
        <w:ind w:left="708" w:hanging="708"/>
        <w:rPr>
          <w:sz w:val="24"/>
          <w:szCs w:val="24"/>
        </w:rPr>
      </w:pPr>
      <w:r>
        <w:rPr>
          <w:sz w:val="24"/>
          <w:szCs w:val="24"/>
        </w:rPr>
        <w:t>3 ½ TL Gemüsebrühe</w:t>
      </w:r>
    </w:p>
    <w:p w14:paraId="21A9868F" w14:textId="77777777" w:rsidR="008C1A57" w:rsidRDefault="008C1A57" w:rsidP="008C1A57">
      <w:pPr>
        <w:ind w:left="708" w:hanging="708"/>
        <w:rPr>
          <w:sz w:val="24"/>
          <w:szCs w:val="24"/>
        </w:rPr>
      </w:pPr>
      <w:r>
        <w:rPr>
          <w:sz w:val="24"/>
          <w:szCs w:val="24"/>
        </w:rPr>
        <w:t>150 g Champignons</w:t>
      </w:r>
    </w:p>
    <w:p w14:paraId="7F9BF1BD" w14:textId="77777777" w:rsidR="008C1A57" w:rsidRDefault="008C1A57" w:rsidP="008C1A57">
      <w:pPr>
        <w:ind w:left="708" w:hanging="708"/>
        <w:rPr>
          <w:sz w:val="24"/>
          <w:szCs w:val="24"/>
        </w:rPr>
      </w:pPr>
      <w:r>
        <w:rPr>
          <w:sz w:val="24"/>
          <w:szCs w:val="24"/>
        </w:rPr>
        <w:t>100 g Zwiebeln</w:t>
      </w:r>
    </w:p>
    <w:p w14:paraId="1C95DF0A" w14:textId="77777777" w:rsidR="008C1A57" w:rsidRDefault="008C1A57" w:rsidP="008C1A57">
      <w:pPr>
        <w:ind w:left="708" w:hanging="708"/>
        <w:rPr>
          <w:sz w:val="24"/>
          <w:szCs w:val="24"/>
        </w:rPr>
      </w:pPr>
      <w:r>
        <w:rPr>
          <w:sz w:val="24"/>
          <w:szCs w:val="24"/>
        </w:rPr>
        <w:t>15 g Butter</w:t>
      </w:r>
    </w:p>
    <w:p w14:paraId="3C9A5461" w14:textId="77777777" w:rsidR="008C1A57" w:rsidRDefault="008C1A57" w:rsidP="008C1A57">
      <w:pPr>
        <w:ind w:left="708" w:hanging="708"/>
        <w:rPr>
          <w:sz w:val="24"/>
          <w:szCs w:val="24"/>
        </w:rPr>
      </w:pPr>
      <w:r>
        <w:rPr>
          <w:sz w:val="24"/>
          <w:szCs w:val="24"/>
        </w:rPr>
        <w:t>½ Bund Petersilie</w:t>
      </w:r>
    </w:p>
    <w:p w14:paraId="07A3ED9A" w14:textId="77777777" w:rsidR="008C1A57" w:rsidRDefault="008C1A57" w:rsidP="008C1A57">
      <w:pPr>
        <w:ind w:left="708" w:hanging="708"/>
        <w:rPr>
          <w:sz w:val="24"/>
          <w:szCs w:val="24"/>
        </w:rPr>
      </w:pPr>
      <w:r>
        <w:rPr>
          <w:sz w:val="24"/>
          <w:szCs w:val="24"/>
        </w:rPr>
        <w:t>2 Liebstöckelblätter</w:t>
      </w:r>
    </w:p>
    <w:p w14:paraId="36DED0B0" w14:textId="77777777" w:rsidR="008C1A57" w:rsidRDefault="008C1A57" w:rsidP="008C1A57">
      <w:pPr>
        <w:ind w:left="708" w:hanging="708"/>
        <w:rPr>
          <w:sz w:val="24"/>
          <w:szCs w:val="24"/>
        </w:rPr>
      </w:pPr>
      <w:r>
        <w:rPr>
          <w:sz w:val="24"/>
          <w:szCs w:val="24"/>
        </w:rPr>
        <w:t>1 ½ EL Majoranblättchen</w:t>
      </w:r>
    </w:p>
    <w:p w14:paraId="1CF8BC11" w14:textId="77777777" w:rsidR="008C1A57" w:rsidRDefault="008C1A57" w:rsidP="008C1A57">
      <w:pPr>
        <w:ind w:left="708" w:hanging="708"/>
        <w:rPr>
          <w:sz w:val="24"/>
          <w:szCs w:val="24"/>
        </w:rPr>
      </w:pPr>
      <w:r>
        <w:rPr>
          <w:sz w:val="24"/>
          <w:szCs w:val="24"/>
        </w:rPr>
        <w:t>50 g Crème fraîche</w:t>
      </w:r>
    </w:p>
    <w:p w14:paraId="0D53A0A3" w14:textId="77777777" w:rsidR="008C1A57" w:rsidRDefault="008C1A57" w:rsidP="008C1A57">
      <w:pPr>
        <w:ind w:left="708" w:hanging="708"/>
        <w:rPr>
          <w:sz w:val="24"/>
          <w:szCs w:val="24"/>
        </w:rPr>
      </w:pPr>
      <w:r>
        <w:rPr>
          <w:sz w:val="24"/>
          <w:szCs w:val="24"/>
        </w:rPr>
        <w:t>Pfeffer, Salz</w:t>
      </w:r>
    </w:p>
    <w:p w14:paraId="5C463321" w14:textId="77777777" w:rsidR="008C1A57" w:rsidRDefault="008C1A57" w:rsidP="008C1A57">
      <w:pPr>
        <w:ind w:left="708" w:hanging="708"/>
        <w:rPr>
          <w:sz w:val="24"/>
          <w:szCs w:val="24"/>
        </w:rPr>
      </w:pPr>
      <w:r>
        <w:rPr>
          <w:sz w:val="24"/>
          <w:szCs w:val="24"/>
        </w:rPr>
        <w:t>2 rote Paprikaschoten</w:t>
      </w:r>
    </w:p>
    <w:p w14:paraId="0C244F62" w14:textId="77777777" w:rsidR="008C1A57" w:rsidRDefault="008C1A57" w:rsidP="008C1A57">
      <w:pPr>
        <w:ind w:left="708" w:hanging="708"/>
        <w:rPr>
          <w:sz w:val="24"/>
          <w:szCs w:val="24"/>
        </w:rPr>
      </w:pPr>
      <w:r>
        <w:rPr>
          <w:sz w:val="24"/>
          <w:szCs w:val="24"/>
        </w:rPr>
        <w:t>3 EL saure Sahne</w:t>
      </w:r>
    </w:p>
    <w:p w14:paraId="680626A2" w14:textId="77777777" w:rsidR="008C1A57" w:rsidRDefault="008C1A57" w:rsidP="008C1A57">
      <w:pPr>
        <w:ind w:left="708" w:hanging="708"/>
        <w:rPr>
          <w:sz w:val="24"/>
          <w:szCs w:val="24"/>
        </w:rPr>
      </w:pPr>
      <w:r>
        <w:rPr>
          <w:sz w:val="24"/>
          <w:szCs w:val="24"/>
        </w:rPr>
        <w:t>Etwa ¼ TL Currypulver</w:t>
      </w:r>
    </w:p>
    <w:p w14:paraId="4F05125B" w14:textId="77777777" w:rsidR="008C1A57" w:rsidRDefault="008C1A57" w:rsidP="008C1A57">
      <w:pPr>
        <w:rPr>
          <w:sz w:val="24"/>
          <w:szCs w:val="24"/>
        </w:rPr>
      </w:pPr>
    </w:p>
    <w:p w14:paraId="109E106B" w14:textId="77777777" w:rsidR="008C1A57" w:rsidRDefault="008C1A57" w:rsidP="008C1A57">
      <w:pPr>
        <w:rPr>
          <w:sz w:val="24"/>
          <w:szCs w:val="24"/>
        </w:rPr>
      </w:pPr>
      <w:r>
        <w:rPr>
          <w:sz w:val="24"/>
          <w:szCs w:val="24"/>
        </w:rPr>
        <w:t>Zubereitungszeit: 1 Stunde</w:t>
      </w:r>
    </w:p>
    <w:p w14:paraId="1AE886CE" w14:textId="77777777" w:rsidR="008C1A57" w:rsidRPr="00792F48" w:rsidRDefault="008C1A57" w:rsidP="00B40E8C">
      <w:pPr>
        <w:pStyle w:val="ListParagraph"/>
        <w:numPr>
          <w:ilvl w:val="0"/>
          <w:numId w:val="498"/>
        </w:numPr>
        <w:spacing w:after="120"/>
        <w:ind w:left="714" w:hanging="357"/>
        <w:contextualSpacing w:val="0"/>
        <w:jc w:val="both"/>
        <w:rPr>
          <w:sz w:val="24"/>
          <w:szCs w:val="24"/>
        </w:rPr>
      </w:pPr>
      <w:r w:rsidRPr="00792F48">
        <w:rPr>
          <w:sz w:val="24"/>
          <w:szCs w:val="24"/>
        </w:rPr>
        <w:t>Den Grünkern mit 3 TL Brühe unter 200 ml kaltes Wasser rühren. Den Schrot bei sehr schwacher Hitze zugedeckt in etwa 10 Minuten ausquellen lassen, bis die Flüssigkeit aufgesogen ist.</w:t>
      </w:r>
    </w:p>
    <w:p w14:paraId="65884D92" w14:textId="77777777" w:rsidR="008C1A57" w:rsidRPr="00792F48" w:rsidRDefault="008C1A57" w:rsidP="00B40E8C">
      <w:pPr>
        <w:pStyle w:val="ListParagraph"/>
        <w:numPr>
          <w:ilvl w:val="0"/>
          <w:numId w:val="498"/>
        </w:numPr>
        <w:spacing w:after="120"/>
        <w:ind w:left="714" w:hanging="357"/>
        <w:contextualSpacing w:val="0"/>
        <w:jc w:val="both"/>
        <w:rPr>
          <w:sz w:val="24"/>
          <w:szCs w:val="24"/>
        </w:rPr>
      </w:pPr>
      <w:r w:rsidRPr="00792F48">
        <w:rPr>
          <w:sz w:val="24"/>
          <w:szCs w:val="24"/>
        </w:rPr>
        <w:t>Inzwischen die Pilze putzen. Die Zwiebel mittelgrob würfeln und in der Butter unter gelegentlichem Rühren goldgelb braten. 2 Pilze zum Garnieren beiseitelegen, die übrigen grob würfeln und mit den Zwiebeln bei mittlerer Hitze etwa 5 Minuten offen braten.</w:t>
      </w:r>
    </w:p>
    <w:p w14:paraId="3914D7D8" w14:textId="77777777" w:rsidR="008C1A57" w:rsidRPr="00792F48" w:rsidRDefault="008C1A57" w:rsidP="00B40E8C">
      <w:pPr>
        <w:pStyle w:val="ListParagraph"/>
        <w:numPr>
          <w:ilvl w:val="0"/>
          <w:numId w:val="498"/>
        </w:numPr>
        <w:spacing w:after="120"/>
        <w:ind w:left="714" w:hanging="357"/>
        <w:contextualSpacing w:val="0"/>
        <w:jc w:val="both"/>
        <w:rPr>
          <w:sz w:val="24"/>
          <w:szCs w:val="24"/>
        </w:rPr>
      </w:pPr>
      <w:r w:rsidRPr="00792F48">
        <w:rPr>
          <w:sz w:val="24"/>
          <w:szCs w:val="24"/>
        </w:rPr>
        <w:t>Die Kräuter fein hacken, auch die Petersilienstiele mit verwenden. Die Crème fraîche, die Pilze und die Kräuter unter den Grünkern mischen. Mit Pfeffer und wenig Salz abschmecken.</w:t>
      </w:r>
    </w:p>
    <w:p w14:paraId="6FA95255" w14:textId="77777777" w:rsidR="008C1A57" w:rsidRPr="00792F48" w:rsidRDefault="008C1A57" w:rsidP="00B40E8C">
      <w:pPr>
        <w:pStyle w:val="ListParagraph"/>
        <w:numPr>
          <w:ilvl w:val="0"/>
          <w:numId w:val="498"/>
        </w:numPr>
        <w:spacing w:after="120"/>
        <w:ind w:left="714" w:hanging="357"/>
        <w:contextualSpacing w:val="0"/>
        <w:jc w:val="both"/>
        <w:rPr>
          <w:sz w:val="24"/>
          <w:szCs w:val="24"/>
        </w:rPr>
      </w:pPr>
      <w:r w:rsidRPr="00792F48">
        <w:rPr>
          <w:sz w:val="24"/>
          <w:szCs w:val="24"/>
        </w:rPr>
        <w:t>Die Paprikaschoten waschen und längs halbieren. Die Kerne und die weißen Innenwände entfernen. Die Grünkernmasse hineinfüllen.</w:t>
      </w:r>
    </w:p>
    <w:p w14:paraId="4DC8710D" w14:textId="77777777" w:rsidR="008C1A57" w:rsidRPr="00792F48" w:rsidRDefault="008C1A57" w:rsidP="00B40E8C">
      <w:pPr>
        <w:pStyle w:val="ListParagraph"/>
        <w:numPr>
          <w:ilvl w:val="0"/>
          <w:numId w:val="498"/>
        </w:numPr>
        <w:spacing w:after="120"/>
        <w:ind w:left="714" w:hanging="357"/>
        <w:contextualSpacing w:val="0"/>
        <w:jc w:val="both"/>
        <w:rPr>
          <w:sz w:val="24"/>
          <w:szCs w:val="24"/>
        </w:rPr>
      </w:pPr>
      <w:r w:rsidRPr="00792F48">
        <w:rPr>
          <w:sz w:val="24"/>
          <w:szCs w:val="24"/>
        </w:rPr>
        <w:t xml:space="preserve">1/8 l Wasser und die restliche Brühe in einem breiten Topf aufkochen. Die Schoten nebeneinander hineinsetzen und zugedeckt etwa 15 Minuten bei schwacher Hitze </w:t>
      </w:r>
      <w:r w:rsidRPr="00792F48">
        <w:rPr>
          <w:sz w:val="24"/>
          <w:szCs w:val="24"/>
        </w:rPr>
        <w:lastRenderedPageBreak/>
        <w:t>garen. Dann mit einem spitzen Messer prüfen, ob die Schoten bereits weich sind. Andernfalls noch 4 – 5 Minuten dünsten.</w:t>
      </w:r>
    </w:p>
    <w:p w14:paraId="1DA5E866" w14:textId="77777777" w:rsidR="008C1A57" w:rsidRPr="00792F48" w:rsidRDefault="008C1A57" w:rsidP="00B40E8C">
      <w:pPr>
        <w:pStyle w:val="ListParagraph"/>
        <w:numPr>
          <w:ilvl w:val="0"/>
          <w:numId w:val="498"/>
        </w:numPr>
        <w:spacing w:after="120"/>
        <w:contextualSpacing w:val="0"/>
        <w:jc w:val="both"/>
        <w:rPr>
          <w:sz w:val="24"/>
          <w:szCs w:val="24"/>
        </w:rPr>
      </w:pPr>
      <w:r w:rsidRPr="00792F48">
        <w:rPr>
          <w:sz w:val="24"/>
          <w:szCs w:val="24"/>
        </w:rPr>
        <w:t>Die Paprikaschoten auf vorgewärmte Teller setzen. Die saure Sahne mit dem Schneebesen unter den Kochsud schlagen. Die Sauce mit dem Curry vorsichtig abschmecken.</w:t>
      </w:r>
    </w:p>
    <w:p w14:paraId="00D16162" w14:textId="77777777" w:rsidR="008C1A57" w:rsidRPr="00792F48" w:rsidRDefault="008C1A57" w:rsidP="00B40E8C">
      <w:pPr>
        <w:pStyle w:val="ListParagraph"/>
        <w:numPr>
          <w:ilvl w:val="0"/>
          <w:numId w:val="498"/>
        </w:numPr>
        <w:spacing w:after="120"/>
        <w:contextualSpacing w:val="0"/>
        <w:jc w:val="both"/>
        <w:rPr>
          <w:sz w:val="24"/>
          <w:szCs w:val="24"/>
        </w:rPr>
      </w:pPr>
      <w:r w:rsidRPr="00792F48">
        <w:rPr>
          <w:sz w:val="24"/>
          <w:szCs w:val="24"/>
        </w:rPr>
        <w:t xml:space="preserve">Die zurückgelegten Pilze längs in Scheiben schneiden. Die Paprikaschoten mit der Sahnesauce beträufeln und mit den Pilzen und abgezupfter Petersilie garnieren. </w:t>
      </w:r>
    </w:p>
    <w:p w14:paraId="7B919549" w14:textId="77777777" w:rsidR="008C1A57" w:rsidRDefault="008C1A57" w:rsidP="008C1A57">
      <w:pPr>
        <w:rPr>
          <w:sz w:val="24"/>
          <w:szCs w:val="24"/>
        </w:rPr>
      </w:pPr>
      <w:r>
        <w:rPr>
          <w:sz w:val="24"/>
          <w:szCs w:val="24"/>
        </w:rPr>
        <w:br w:type="page"/>
      </w:r>
    </w:p>
    <w:p w14:paraId="7A677C4D" w14:textId="77777777" w:rsidR="0013223C" w:rsidRDefault="0013223C" w:rsidP="0013223C">
      <w:pPr>
        <w:pStyle w:val="Heading2"/>
        <w:spacing w:after="240"/>
      </w:pPr>
      <w:r>
        <w:lastRenderedPageBreak/>
        <w:t>Gebackene und geschmorte Paprika (Peperonata)</w:t>
      </w:r>
      <w:r>
        <w:rPr>
          <w:rStyle w:val="FootnoteReference"/>
        </w:rPr>
        <w:footnoteReference w:id="966"/>
      </w:r>
      <w:r>
        <w:t xml:space="preserve"> </w:t>
      </w:r>
    </w:p>
    <w:p w14:paraId="6F189FD7" w14:textId="77777777" w:rsidR="0013223C" w:rsidRDefault="0013223C" w:rsidP="0013223C">
      <w:pPr>
        <w:rPr>
          <w:sz w:val="24"/>
          <w:szCs w:val="24"/>
        </w:rPr>
      </w:pPr>
      <w:r w:rsidRPr="00F55392">
        <w:rPr>
          <w:sz w:val="24"/>
          <w:szCs w:val="24"/>
          <w:u w:val="single"/>
        </w:rPr>
        <w:t>Zutaten</w:t>
      </w:r>
      <w:r>
        <w:rPr>
          <w:sz w:val="24"/>
          <w:szCs w:val="24"/>
        </w:rPr>
        <w:t xml:space="preserve"> (für 4 Portionen)</w:t>
      </w:r>
    </w:p>
    <w:p w14:paraId="1EB8DD57" w14:textId="77777777" w:rsidR="0013223C" w:rsidRDefault="0013223C" w:rsidP="0013223C">
      <w:pPr>
        <w:rPr>
          <w:sz w:val="24"/>
          <w:szCs w:val="24"/>
        </w:rPr>
      </w:pPr>
      <w:r>
        <w:rPr>
          <w:sz w:val="24"/>
          <w:szCs w:val="24"/>
        </w:rPr>
        <w:t>2 rote und 2 gelbe Paprikas</w:t>
      </w:r>
    </w:p>
    <w:p w14:paraId="35100B2D" w14:textId="77777777" w:rsidR="0013223C" w:rsidRDefault="0013223C" w:rsidP="0013223C">
      <w:pPr>
        <w:rPr>
          <w:sz w:val="24"/>
          <w:szCs w:val="24"/>
        </w:rPr>
      </w:pPr>
      <w:r>
        <w:rPr>
          <w:sz w:val="24"/>
          <w:szCs w:val="24"/>
        </w:rPr>
        <w:t>Olivenöl</w:t>
      </w:r>
    </w:p>
    <w:p w14:paraId="43899C82" w14:textId="77777777" w:rsidR="0013223C" w:rsidRDefault="0013223C" w:rsidP="0013223C">
      <w:pPr>
        <w:rPr>
          <w:sz w:val="24"/>
          <w:szCs w:val="24"/>
        </w:rPr>
      </w:pPr>
      <w:r>
        <w:rPr>
          <w:sz w:val="24"/>
          <w:szCs w:val="24"/>
        </w:rPr>
        <w:t>Salz</w:t>
      </w:r>
    </w:p>
    <w:p w14:paraId="1145F4EE" w14:textId="77777777" w:rsidR="0013223C" w:rsidRDefault="0013223C" w:rsidP="0013223C">
      <w:pPr>
        <w:rPr>
          <w:sz w:val="24"/>
          <w:szCs w:val="24"/>
        </w:rPr>
      </w:pPr>
      <w:r>
        <w:rPr>
          <w:sz w:val="24"/>
          <w:szCs w:val="24"/>
        </w:rPr>
        <w:t>2 Zwiebeln</w:t>
      </w:r>
    </w:p>
    <w:p w14:paraId="43D20FCC" w14:textId="77777777" w:rsidR="0013223C" w:rsidRDefault="0013223C" w:rsidP="0013223C">
      <w:pPr>
        <w:rPr>
          <w:sz w:val="24"/>
          <w:szCs w:val="24"/>
        </w:rPr>
      </w:pPr>
      <w:r>
        <w:rPr>
          <w:sz w:val="24"/>
          <w:szCs w:val="24"/>
        </w:rPr>
        <w:t>2 Knoblauchzehen</w:t>
      </w:r>
    </w:p>
    <w:p w14:paraId="6CB4EDEF" w14:textId="77777777" w:rsidR="0013223C" w:rsidRDefault="0013223C" w:rsidP="0013223C">
      <w:pPr>
        <w:rPr>
          <w:sz w:val="24"/>
          <w:szCs w:val="24"/>
        </w:rPr>
      </w:pPr>
      <w:r>
        <w:rPr>
          <w:sz w:val="24"/>
          <w:szCs w:val="24"/>
        </w:rPr>
        <w:t>400 g geschälte Tomaten aus der Dose</w:t>
      </w:r>
    </w:p>
    <w:p w14:paraId="7418C815" w14:textId="77777777" w:rsidR="0013223C" w:rsidRDefault="0013223C" w:rsidP="0013223C">
      <w:pPr>
        <w:rPr>
          <w:sz w:val="24"/>
          <w:szCs w:val="24"/>
        </w:rPr>
      </w:pPr>
      <w:r>
        <w:rPr>
          <w:sz w:val="24"/>
          <w:szCs w:val="24"/>
        </w:rPr>
        <w:t>2 EL Essig</w:t>
      </w:r>
    </w:p>
    <w:p w14:paraId="75C0BAF2" w14:textId="77777777" w:rsidR="0013223C" w:rsidRDefault="0013223C" w:rsidP="0013223C">
      <w:pPr>
        <w:rPr>
          <w:sz w:val="24"/>
          <w:szCs w:val="24"/>
        </w:rPr>
      </w:pPr>
      <w:r>
        <w:rPr>
          <w:sz w:val="24"/>
          <w:szCs w:val="24"/>
        </w:rPr>
        <w:t>1 Lorbeerblatt</w:t>
      </w:r>
    </w:p>
    <w:p w14:paraId="7DD0D6B6" w14:textId="77777777" w:rsidR="0013223C" w:rsidRDefault="0013223C" w:rsidP="0013223C">
      <w:pPr>
        <w:rPr>
          <w:sz w:val="24"/>
          <w:szCs w:val="24"/>
        </w:rPr>
      </w:pPr>
      <w:r>
        <w:rPr>
          <w:sz w:val="24"/>
          <w:szCs w:val="24"/>
        </w:rPr>
        <w:t>1 gute Prise Zucker</w:t>
      </w:r>
    </w:p>
    <w:p w14:paraId="4FCA0D9C" w14:textId="77777777" w:rsidR="0013223C" w:rsidRDefault="0013223C" w:rsidP="0013223C">
      <w:pPr>
        <w:rPr>
          <w:sz w:val="24"/>
          <w:szCs w:val="24"/>
        </w:rPr>
      </w:pPr>
      <w:r>
        <w:rPr>
          <w:sz w:val="24"/>
          <w:szCs w:val="24"/>
        </w:rPr>
        <w:t>2 EL gehacktes Basilikum</w:t>
      </w:r>
    </w:p>
    <w:p w14:paraId="1578FF81" w14:textId="77777777" w:rsidR="0013223C" w:rsidRDefault="0013223C" w:rsidP="0013223C">
      <w:pPr>
        <w:rPr>
          <w:sz w:val="24"/>
          <w:szCs w:val="24"/>
        </w:rPr>
      </w:pPr>
    </w:p>
    <w:p w14:paraId="5DEEA591" w14:textId="77777777" w:rsidR="0013223C" w:rsidRDefault="0013223C" w:rsidP="0013223C">
      <w:pPr>
        <w:rPr>
          <w:sz w:val="24"/>
          <w:szCs w:val="24"/>
        </w:rPr>
      </w:pPr>
      <w:r>
        <w:rPr>
          <w:sz w:val="24"/>
          <w:szCs w:val="24"/>
        </w:rPr>
        <w:t>Zubereitung:</w:t>
      </w:r>
    </w:p>
    <w:p w14:paraId="2752A43D" w14:textId="77777777" w:rsidR="0013223C" w:rsidRPr="00030F2D" w:rsidRDefault="0013223C" w:rsidP="00B40E8C">
      <w:pPr>
        <w:pStyle w:val="ListParagraph"/>
        <w:numPr>
          <w:ilvl w:val="0"/>
          <w:numId w:val="1161"/>
        </w:numPr>
        <w:spacing w:after="120"/>
        <w:ind w:left="714" w:hanging="357"/>
        <w:contextualSpacing w:val="0"/>
        <w:jc w:val="both"/>
        <w:rPr>
          <w:sz w:val="24"/>
          <w:szCs w:val="24"/>
        </w:rPr>
      </w:pPr>
      <w:r w:rsidRPr="00030F2D">
        <w:rPr>
          <w:sz w:val="24"/>
          <w:szCs w:val="24"/>
        </w:rPr>
        <w:t>Paprikaschoten vierteln, auf einem mit Backpapier ausgelegten Blech verteilen, etwas Olivenöl darüberträufeln, salzen. Den Grill des Backofens anstellen und das Blech ungefähr 15 bis 20 Minuten im Ofen lassen. Die Haut der Paprikas hat sich dann schwarz gefärbt. Ein Küchenhandtuch nass machen, feucht über das Blech legen und ungefähr 10 Minuten warten. Dann lässt sich die verbrannte Haut der Paprikas leicht mit den Fingern entfernen.</w:t>
      </w:r>
    </w:p>
    <w:p w14:paraId="2873759A" w14:textId="77777777" w:rsidR="0013223C" w:rsidRPr="00030F2D" w:rsidRDefault="0013223C" w:rsidP="00B40E8C">
      <w:pPr>
        <w:pStyle w:val="ListParagraph"/>
        <w:numPr>
          <w:ilvl w:val="0"/>
          <w:numId w:val="1161"/>
        </w:numPr>
        <w:spacing w:after="120"/>
        <w:ind w:left="714" w:hanging="357"/>
        <w:contextualSpacing w:val="0"/>
        <w:jc w:val="both"/>
        <w:rPr>
          <w:sz w:val="24"/>
          <w:szCs w:val="24"/>
        </w:rPr>
      </w:pPr>
      <w:r w:rsidRPr="00030F2D">
        <w:rPr>
          <w:sz w:val="24"/>
          <w:szCs w:val="24"/>
        </w:rPr>
        <w:t>In einem Topf gehackte Zwiebeln und Knoblauch in Olivenöl andünsten. In Stücke geschnittene</w:t>
      </w:r>
      <w:r>
        <w:rPr>
          <w:sz w:val="24"/>
          <w:szCs w:val="24"/>
        </w:rPr>
        <w:t xml:space="preserve"> </w:t>
      </w:r>
      <w:r w:rsidRPr="00030F2D">
        <w:rPr>
          <w:sz w:val="24"/>
          <w:szCs w:val="24"/>
        </w:rPr>
        <w:t>Paprikas, Dosentomaten, Essig und Lorbeer dazugeben. Ungefähr 20 Minuten schmoren lassen. Mit Zucker und etwas Essig abschmecken, nicht zu sparsam sein. Gehacktes Basilikum hinzufügen. Dazu passt wunderbar in Olivenöl geröstetes Weißbrot.</w:t>
      </w:r>
    </w:p>
    <w:p w14:paraId="70736CAF" w14:textId="77777777" w:rsidR="0013223C" w:rsidRDefault="0013223C" w:rsidP="0013223C">
      <w:pPr>
        <w:rPr>
          <w:sz w:val="24"/>
          <w:szCs w:val="24"/>
        </w:rPr>
      </w:pPr>
    </w:p>
    <w:p w14:paraId="171D6A51" w14:textId="77777777" w:rsidR="0013223C" w:rsidRDefault="0013223C" w:rsidP="0013223C">
      <w:pPr>
        <w:rPr>
          <w:sz w:val="24"/>
          <w:szCs w:val="24"/>
        </w:rPr>
      </w:pPr>
      <w:r>
        <w:rPr>
          <w:sz w:val="24"/>
          <w:szCs w:val="24"/>
        </w:rPr>
        <w:br w:type="page"/>
      </w:r>
    </w:p>
    <w:p w14:paraId="6A83F008" w14:textId="77777777" w:rsidR="00CE2887" w:rsidRDefault="00CE2887" w:rsidP="00CE2887">
      <w:pPr>
        <w:pStyle w:val="Heading2"/>
        <w:spacing w:after="240"/>
      </w:pPr>
      <w:r>
        <w:lastRenderedPageBreak/>
        <w:t>Gefüllte Paprikaschoten</w:t>
      </w:r>
      <w:r>
        <w:rPr>
          <w:rStyle w:val="FootnoteReference"/>
        </w:rPr>
        <w:footnoteReference w:id="967"/>
      </w:r>
      <w:r>
        <w:t xml:space="preserve"> </w:t>
      </w:r>
    </w:p>
    <w:p w14:paraId="629C4DC1" w14:textId="77777777" w:rsidR="00CE2887" w:rsidRDefault="00CE2887" w:rsidP="00CE2887">
      <w:pPr>
        <w:rPr>
          <w:sz w:val="24"/>
          <w:szCs w:val="24"/>
        </w:rPr>
      </w:pPr>
      <w:r w:rsidRPr="006256C9">
        <w:rPr>
          <w:sz w:val="24"/>
          <w:szCs w:val="24"/>
          <w:u w:val="single"/>
        </w:rPr>
        <w:t>Zutaten</w:t>
      </w:r>
      <w:r>
        <w:rPr>
          <w:sz w:val="24"/>
          <w:szCs w:val="24"/>
        </w:rPr>
        <w:t xml:space="preserve"> (für 4 Portionen)</w:t>
      </w:r>
    </w:p>
    <w:p w14:paraId="215FBFB4" w14:textId="77777777" w:rsidR="00CE2887" w:rsidRDefault="00CE2887" w:rsidP="00CE2887">
      <w:pPr>
        <w:rPr>
          <w:sz w:val="24"/>
          <w:szCs w:val="24"/>
        </w:rPr>
      </w:pPr>
      <w:r>
        <w:rPr>
          <w:sz w:val="24"/>
          <w:szCs w:val="24"/>
        </w:rPr>
        <w:t>8 mittelgroße rote Spitzpaprika</w:t>
      </w:r>
    </w:p>
    <w:p w14:paraId="714A2704" w14:textId="77777777" w:rsidR="00CE2887" w:rsidRDefault="00CE2887" w:rsidP="00CE2887">
      <w:pPr>
        <w:rPr>
          <w:sz w:val="24"/>
          <w:szCs w:val="24"/>
        </w:rPr>
      </w:pPr>
      <w:r>
        <w:rPr>
          <w:sz w:val="24"/>
          <w:szCs w:val="24"/>
        </w:rPr>
        <w:t>1 große Tomate, grob gehackt</w:t>
      </w:r>
    </w:p>
    <w:p w14:paraId="44C7C15C" w14:textId="77777777" w:rsidR="00CE2887" w:rsidRDefault="00CE2887" w:rsidP="00CE2887">
      <w:pPr>
        <w:rPr>
          <w:sz w:val="24"/>
          <w:szCs w:val="24"/>
        </w:rPr>
      </w:pPr>
      <w:r>
        <w:rPr>
          <w:sz w:val="24"/>
          <w:szCs w:val="24"/>
        </w:rPr>
        <w:t>2 mittelgroße Zwiebeln, grob gehackt</w:t>
      </w:r>
    </w:p>
    <w:p w14:paraId="3E51B878" w14:textId="77777777" w:rsidR="00CE2887" w:rsidRDefault="00CE2887" w:rsidP="00CE2887">
      <w:pPr>
        <w:rPr>
          <w:sz w:val="24"/>
          <w:szCs w:val="24"/>
        </w:rPr>
      </w:pPr>
      <w:r>
        <w:rPr>
          <w:sz w:val="24"/>
          <w:szCs w:val="24"/>
        </w:rPr>
        <w:t>Etwa 500 ml Gemüsebrühe</w:t>
      </w:r>
    </w:p>
    <w:p w14:paraId="601EA976" w14:textId="77777777" w:rsidR="00CE2887" w:rsidRDefault="00CE2887" w:rsidP="00CE2887">
      <w:pPr>
        <w:rPr>
          <w:sz w:val="24"/>
          <w:szCs w:val="24"/>
        </w:rPr>
      </w:pPr>
    </w:p>
    <w:p w14:paraId="1357F3DA" w14:textId="77777777" w:rsidR="00CE2887" w:rsidRPr="00677303" w:rsidRDefault="00CE2887" w:rsidP="00CE2887">
      <w:pPr>
        <w:rPr>
          <w:i/>
          <w:iCs/>
          <w:sz w:val="24"/>
          <w:szCs w:val="24"/>
        </w:rPr>
      </w:pPr>
      <w:r w:rsidRPr="00677303">
        <w:rPr>
          <w:i/>
          <w:iCs/>
          <w:sz w:val="24"/>
          <w:szCs w:val="24"/>
        </w:rPr>
        <w:t>Für die Füllung:</w:t>
      </w:r>
    </w:p>
    <w:p w14:paraId="3032BFD3" w14:textId="77777777" w:rsidR="00CE2887" w:rsidRDefault="00CE2887" w:rsidP="00CE2887">
      <w:pPr>
        <w:rPr>
          <w:sz w:val="24"/>
          <w:szCs w:val="24"/>
        </w:rPr>
      </w:pPr>
      <w:r>
        <w:rPr>
          <w:sz w:val="24"/>
          <w:szCs w:val="24"/>
        </w:rPr>
        <w:t>140 g Basmatireis</w:t>
      </w:r>
    </w:p>
    <w:p w14:paraId="25F5BC06" w14:textId="77777777" w:rsidR="00CE2887" w:rsidRDefault="00CE2887" w:rsidP="00CE2887">
      <w:pPr>
        <w:rPr>
          <w:sz w:val="24"/>
          <w:szCs w:val="24"/>
        </w:rPr>
      </w:pPr>
      <w:r>
        <w:rPr>
          <w:sz w:val="24"/>
          <w:szCs w:val="24"/>
        </w:rPr>
        <w:t>1,5 EL Baharat-Mischung</w:t>
      </w:r>
    </w:p>
    <w:p w14:paraId="5F3AF8C3" w14:textId="77777777" w:rsidR="00CE2887" w:rsidRDefault="00CE2887" w:rsidP="00CE2887">
      <w:pPr>
        <w:rPr>
          <w:sz w:val="24"/>
          <w:szCs w:val="24"/>
        </w:rPr>
      </w:pPr>
      <w:r>
        <w:rPr>
          <w:sz w:val="24"/>
          <w:szCs w:val="24"/>
        </w:rPr>
        <w:t>½ TL gemahlener Kardamom</w:t>
      </w:r>
    </w:p>
    <w:p w14:paraId="74662EB9" w14:textId="77777777" w:rsidR="00CE2887" w:rsidRDefault="00CE2887" w:rsidP="00CE2887">
      <w:pPr>
        <w:rPr>
          <w:sz w:val="24"/>
          <w:szCs w:val="24"/>
        </w:rPr>
      </w:pPr>
      <w:r>
        <w:rPr>
          <w:sz w:val="24"/>
          <w:szCs w:val="24"/>
        </w:rPr>
        <w:t>2 EL Olivenöl</w:t>
      </w:r>
    </w:p>
    <w:p w14:paraId="0F1B5FE7" w14:textId="77777777" w:rsidR="00CE2887" w:rsidRDefault="00CE2887" w:rsidP="00CE2887">
      <w:pPr>
        <w:rPr>
          <w:sz w:val="24"/>
          <w:szCs w:val="24"/>
        </w:rPr>
      </w:pPr>
      <w:r>
        <w:rPr>
          <w:sz w:val="24"/>
          <w:szCs w:val="24"/>
        </w:rPr>
        <w:t>1 große Zwiebel, fein gehackt</w:t>
      </w:r>
    </w:p>
    <w:p w14:paraId="283ADB97" w14:textId="77777777" w:rsidR="00CE2887" w:rsidRDefault="00CE2887" w:rsidP="00CE2887">
      <w:pPr>
        <w:rPr>
          <w:sz w:val="24"/>
          <w:szCs w:val="24"/>
        </w:rPr>
      </w:pPr>
      <w:r>
        <w:rPr>
          <w:sz w:val="24"/>
          <w:szCs w:val="24"/>
        </w:rPr>
        <w:t>400 g Hackfleisch (Rind)</w:t>
      </w:r>
    </w:p>
    <w:p w14:paraId="7506EBF2" w14:textId="77777777" w:rsidR="00CE2887" w:rsidRDefault="00CE2887" w:rsidP="00CE2887">
      <w:pPr>
        <w:rPr>
          <w:sz w:val="24"/>
          <w:szCs w:val="24"/>
        </w:rPr>
      </w:pPr>
      <w:r>
        <w:rPr>
          <w:sz w:val="24"/>
          <w:szCs w:val="24"/>
        </w:rPr>
        <w:t>1,5 EL gehackte glatte Petersilie</w:t>
      </w:r>
    </w:p>
    <w:p w14:paraId="259696AE" w14:textId="77777777" w:rsidR="00CE2887" w:rsidRDefault="00CE2887" w:rsidP="00CE2887">
      <w:pPr>
        <w:rPr>
          <w:sz w:val="24"/>
          <w:szCs w:val="24"/>
        </w:rPr>
      </w:pPr>
      <w:r>
        <w:rPr>
          <w:sz w:val="24"/>
          <w:szCs w:val="24"/>
        </w:rPr>
        <w:t>2 EL gehackter Dill</w:t>
      </w:r>
    </w:p>
    <w:p w14:paraId="1D1F5D1E" w14:textId="77777777" w:rsidR="00CE2887" w:rsidRDefault="00CE2887" w:rsidP="00CE2887">
      <w:pPr>
        <w:rPr>
          <w:sz w:val="24"/>
          <w:szCs w:val="24"/>
        </w:rPr>
      </w:pPr>
      <w:r>
        <w:rPr>
          <w:sz w:val="24"/>
          <w:szCs w:val="24"/>
        </w:rPr>
        <w:t>1,5 EL getrocknete Minze</w:t>
      </w:r>
    </w:p>
    <w:p w14:paraId="5743FB73" w14:textId="77777777" w:rsidR="00CE2887" w:rsidRDefault="00CE2887" w:rsidP="00CE2887">
      <w:pPr>
        <w:rPr>
          <w:sz w:val="24"/>
          <w:szCs w:val="24"/>
        </w:rPr>
      </w:pPr>
      <w:r>
        <w:rPr>
          <w:sz w:val="24"/>
          <w:szCs w:val="24"/>
        </w:rPr>
        <w:t>1,5 TL Zucker</w:t>
      </w:r>
    </w:p>
    <w:p w14:paraId="6612436A" w14:textId="77777777" w:rsidR="00CE2887" w:rsidRDefault="00CE2887" w:rsidP="00CE2887">
      <w:pPr>
        <w:rPr>
          <w:sz w:val="24"/>
          <w:szCs w:val="24"/>
        </w:rPr>
      </w:pPr>
      <w:r>
        <w:rPr>
          <w:sz w:val="24"/>
          <w:szCs w:val="24"/>
        </w:rPr>
        <w:t>Salz, Pfeffer</w:t>
      </w:r>
    </w:p>
    <w:p w14:paraId="65B13523" w14:textId="77777777" w:rsidR="00CE2887" w:rsidRDefault="00CE2887" w:rsidP="00CE2887">
      <w:pPr>
        <w:rPr>
          <w:sz w:val="24"/>
          <w:szCs w:val="24"/>
        </w:rPr>
      </w:pPr>
    </w:p>
    <w:p w14:paraId="5A5074AD" w14:textId="77777777" w:rsidR="00CE2887" w:rsidRPr="00677303" w:rsidRDefault="00CE2887" w:rsidP="00CE2887">
      <w:pPr>
        <w:rPr>
          <w:i/>
          <w:iCs/>
          <w:sz w:val="24"/>
          <w:szCs w:val="24"/>
        </w:rPr>
      </w:pPr>
      <w:r w:rsidRPr="00677303">
        <w:rPr>
          <w:i/>
          <w:iCs/>
          <w:sz w:val="24"/>
          <w:szCs w:val="24"/>
        </w:rPr>
        <w:t>Baharat:</w:t>
      </w:r>
    </w:p>
    <w:p w14:paraId="5B98FF71" w14:textId="77777777" w:rsidR="00CE2887" w:rsidRDefault="00CE2887" w:rsidP="00CE2887">
      <w:pPr>
        <w:rPr>
          <w:sz w:val="24"/>
          <w:szCs w:val="24"/>
        </w:rPr>
      </w:pPr>
      <w:r>
        <w:rPr>
          <w:sz w:val="24"/>
          <w:szCs w:val="24"/>
        </w:rPr>
        <w:t>1 TL schwarze Pfefferkörner</w:t>
      </w:r>
    </w:p>
    <w:p w14:paraId="178C6FCA" w14:textId="77777777" w:rsidR="00CE2887" w:rsidRDefault="00CE2887" w:rsidP="00CE2887">
      <w:pPr>
        <w:rPr>
          <w:sz w:val="24"/>
          <w:szCs w:val="24"/>
        </w:rPr>
      </w:pPr>
      <w:r>
        <w:rPr>
          <w:sz w:val="24"/>
          <w:szCs w:val="24"/>
        </w:rPr>
        <w:t>1 TL Koriandersamen</w:t>
      </w:r>
    </w:p>
    <w:p w14:paraId="01A954C7" w14:textId="77777777" w:rsidR="00CE2887" w:rsidRDefault="00CE2887" w:rsidP="00CE2887">
      <w:pPr>
        <w:rPr>
          <w:sz w:val="24"/>
          <w:szCs w:val="24"/>
        </w:rPr>
      </w:pPr>
      <w:r>
        <w:rPr>
          <w:sz w:val="24"/>
          <w:szCs w:val="24"/>
        </w:rPr>
        <w:t>1 kleine Zimtstange, grob gehackt</w:t>
      </w:r>
    </w:p>
    <w:p w14:paraId="58261934" w14:textId="77777777" w:rsidR="00CE2887" w:rsidRDefault="00CE2887" w:rsidP="00CE2887">
      <w:pPr>
        <w:rPr>
          <w:sz w:val="24"/>
          <w:szCs w:val="24"/>
        </w:rPr>
      </w:pPr>
      <w:r>
        <w:rPr>
          <w:sz w:val="24"/>
          <w:szCs w:val="24"/>
        </w:rPr>
        <w:t>½ TL Gewürznelken</w:t>
      </w:r>
    </w:p>
    <w:p w14:paraId="48A1C199" w14:textId="77777777" w:rsidR="00CE2887" w:rsidRDefault="00CE2887" w:rsidP="00CE2887">
      <w:pPr>
        <w:rPr>
          <w:sz w:val="24"/>
          <w:szCs w:val="24"/>
        </w:rPr>
      </w:pPr>
      <w:r>
        <w:rPr>
          <w:sz w:val="24"/>
          <w:szCs w:val="24"/>
        </w:rPr>
        <w:t>½ TL gemahlener Piment</w:t>
      </w:r>
    </w:p>
    <w:p w14:paraId="008CEA7F" w14:textId="77777777" w:rsidR="00CE2887" w:rsidRDefault="00CE2887" w:rsidP="00CE2887">
      <w:pPr>
        <w:rPr>
          <w:sz w:val="24"/>
          <w:szCs w:val="24"/>
        </w:rPr>
      </w:pPr>
      <w:r>
        <w:rPr>
          <w:sz w:val="24"/>
          <w:szCs w:val="24"/>
        </w:rPr>
        <w:t>2 TL Kreuzkümmelsamen</w:t>
      </w:r>
    </w:p>
    <w:p w14:paraId="390CAA6E" w14:textId="77777777" w:rsidR="00CE2887" w:rsidRDefault="00CE2887" w:rsidP="00CE2887">
      <w:pPr>
        <w:rPr>
          <w:sz w:val="24"/>
          <w:szCs w:val="24"/>
        </w:rPr>
      </w:pPr>
      <w:r>
        <w:rPr>
          <w:sz w:val="24"/>
          <w:szCs w:val="24"/>
        </w:rPr>
        <w:t>1 TL Kardamomkapseln</w:t>
      </w:r>
    </w:p>
    <w:p w14:paraId="35F322D1" w14:textId="77777777" w:rsidR="00CE2887" w:rsidRDefault="00CE2887" w:rsidP="00CE2887">
      <w:pPr>
        <w:rPr>
          <w:sz w:val="24"/>
          <w:szCs w:val="24"/>
        </w:rPr>
      </w:pPr>
      <w:r>
        <w:rPr>
          <w:sz w:val="24"/>
          <w:szCs w:val="24"/>
        </w:rPr>
        <w:lastRenderedPageBreak/>
        <w:t>½ Muskatnuss, gerieben</w:t>
      </w:r>
    </w:p>
    <w:p w14:paraId="4B8B7D99" w14:textId="77777777" w:rsidR="00CE2887" w:rsidRDefault="00CE2887" w:rsidP="00CE2887">
      <w:pPr>
        <w:rPr>
          <w:sz w:val="24"/>
          <w:szCs w:val="24"/>
        </w:rPr>
      </w:pPr>
      <w:r>
        <w:rPr>
          <w:sz w:val="24"/>
          <w:szCs w:val="24"/>
        </w:rPr>
        <w:t>Alle Gewürze zusammenschmeißen und zu feinem Pulver zermahlen (in der Mühle oder mit dem Mörser) und in ein Schraubglas füllen.</w:t>
      </w:r>
    </w:p>
    <w:p w14:paraId="415E2FF9" w14:textId="77777777" w:rsidR="00CE2887" w:rsidRDefault="00CE2887" w:rsidP="00CE2887">
      <w:pPr>
        <w:rPr>
          <w:sz w:val="24"/>
          <w:szCs w:val="24"/>
        </w:rPr>
      </w:pPr>
    </w:p>
    <w:p w14:paraId="556331AE" w14:textId="77777777" w:rsidR="00CE2887" w:rsidRDefault="00CE2887" w:rsidP="00CE2887">
      <w:pPr>
        <w:rPr>
          <w:sz w:val="24"/>
          <w:szCs w:val="24"/>
        </w:rPr>
      </w:pPr>
      <w:r>
        <w:rPr>
          <w:sz w:val="24"/>
          <w:szCs w:val="24"/>
        </w:rPr>
        <w:t>Zubereitung:</w:t>
      </w:r>
    </w:p>
    <w:p w14:paraId="5975D253" w14:textId="77777777" w:rsidR="00CE2887" w:rsidRPr="00DF4D27" w:rsidRDefault="00CE2887" w:rsidP="00B40E8C">
      <w:pPr>
        <w:pStyle w:val="ListParagraph"/>
        <w:numPr>
          <w:ilvl w:val="0"/>
          <w:numId w:val="882"/>
        </w:numPr>
        <w:spacing w:after="120"/>
        <w:ind w:left="714" w:hanging="357"/>
        <w:contextualSpacing w:val="0"/>
        <w:jc w:val="both"/>
        <w:rPr>
          <w:sz w:val="24"/>
          <w:szCs w:val="24"/>
        </w:rPr>
      </w:pPr>
      <w:r w:rsidRPr="00DF4D27">
        <w:rPr>
          <w:sz w:val="24"/>
          <w:szCs w:val="24"/>
        </w:rPr>
        <w:t>Für die Füllung den Reis in einem Topf mit leicht gesalzenem Wasser bedecken, zum Kochen bringen und 4 Minuten kochen lassen. In ein Sieb abgießen, unter fließendem Wasser abschrecken und zur Seite stellen.</w:t>
      </w:r>
    </w:p>
    <w:p w14:paraId="1812AC7F" w14:textId="77777777" w:rsidR="00CE2887" w:rsidRPr="00DF4D27" w:rsidRDefault="00CE2887" w:rsidP="00B40E8C">
      <w:pPr>
        <w:pStyle w:val="ListParagraph"/>
        <w:numPr>
          <w:ilvl w:val="0"/>
          <w:numId w:val="882"/>
        </w:numPr>
        <w:spacing w:after="120"/>
        <w:ind w:left="714" w:hanging="357"/>
        <w:contextualSpacing w:val="0"/>
        <w:jc w:val="both"/>
        <w:rPr>
          <w:sz w:val="24"/>
          <w:szCs w:val="24"/>
        </w:rPr>
      </w:pPr>
      <w:r w:rsidRPr="00DF4D27">
        <w:rPr>
          <w:sz w:val="24"/>
          <w:szCs w:val="24"/>
        </w:rPr>
        <w:t>Die Gewürze in einer Pfanne ohne Fett anrösten. Olivenöl und Zwiebel hinzufügen und die Zwiebel unter häufige, Rühren etwa 7 Minuten anschwitzen, bis sie weich ist. Den Pfanneninhalt mit Reis, Fleisch, Kräutern, Zucker sowie 1 TL Salz in eine große Schüssel füllen und die Zutaten sorgfältig mit den Händen vermengen.</w:t>
      </w:r>
    </w:p>
    <w:p w14:paraId="1F703EA8" w14:textId="77777777" w:rsidR="00CE2887" w:rsidRPr="00DF4D27" w:rsidRDefault="00CE2887" w:rsidP="00B40E8C">
      <w:pPr>
        <w:pStyle w:val="ListParagraph"/>
        <w:numPr>
          <w:ilvl w:val="0"/>
          <w:numId w:val="882"/>
        </w:numPr>
        <w:spacing w:after="120"/>
        <w:ind w:left="714" w:hanging="357"/>
        <w:contextualSpacing w:val="0"/>
        <w:jc w:val="both"/>
        <w:rPr>
          <w:sz w:val="24"/>
          <w:szCs w:val="24"/>
        </w:rPr>
      </w:pPr>
      <w:r w:rsidRPr="00DF4D27">
        <w:rPr>
          <w:sz w:val="24"/>
          <w:szCs w:val="24"/>
        </w:rPr>
        <w:t>Die Paprikaschoten vom Stielansatz her mit einem kleinen Messer zu zwei Dritteln aufschneiden, sodass eine Öffnung entsteht. Die Stielansätze stehen lassen. Die Samen vorsichtig entfernen und die Schoten mit der Farce füllen.</w:t>
      </w:r>
    </w:p>
    <w:p w14:paraId="3020878D" w14:textId="77777777" w:rsidR="00CE2887" w:rsidRDefault="00CE2887" w:rsidP="00B40E8C">
      <w:pPr>
        <w:pStyle w:val="ListParagraph"/>
        <w:numPr>
          <w:ilvl w:val="0"/>
          <w:numId w:val="882"/>
        </w:numPr>
        <w:spacing w:after="120"/>
        <w:ind w:left="714" w:hanging="357"/>
        <w:contextualSpacing w:val="0"/>
        <w:jc w:val="both"/>
        <w:rPr>
          <w:sz w:val="24"/>
          <w:szCs w:val="24"/>
        </w:rPr>
      </w:pPr>
      <w:r w:rsidRPr="00DF4D27">
        <w:rPr>
          <w:sz w:val="24"/>
          <w:szCs w:val="24"/>
        </w:rPr>
        <w:t>Tomaten- und Zwiebelwürfel in einer großen Pfanne mit fest schließendem Deckel verteilen. Die Paprikaschoten dicht an dicht darauflegen und so viel Brühe angießen, dass sie etwa 1 cm hoch steht. Mit ½ TL Salz und etwas Pfeffer würzen, den Deckel auflegen und das Gemüse bei geringster Hitze 1 Stunde garen. Dabei darauf achten, dass der Pfannenboden immer mit etwas Flüssigkeit bedeckt ist. Die Paprikaschoten warm oder bei Zimmertemperatur servieren.</w:t>
      </w:r>
    </w:p>
    <w:p w14:paraId="6AFD01DD" w14:textId="77777777" w:rsidR="00CE2887" w:rsidRDefault="00CE2887" w:rsidP="00CE2887">
      <w:pPr>
        <w:rPr>
          <w:sz w:val="24"/>
          <w:szCs w:val="24"/>
        </w:rPr>
      </w:pPr>
      <w:r>
        <w:rPr>
          <w:sz w:val="24"/>
          <w:szCs w:val="24"/>
        </w:rPr>
        <w:br w:type="page"/>
      </w:r>
    </w:p>
    <w:p w14:paraId="073D6CBB" w14:textId="77777777" w:rsidR="00CE2887" w:rsidRPr="00453485" w:rsidRDefault="00CE2887" w:rsidP="00CE2887">
      <w:pPr>
        <w:pStyle w:val="Heading2"/>
        <w:spacing w:after="240"/>
      </w:pPr>
      <w:r w:rsidRPr="00453485">
        <w:lastRenderedPageBreak/>
        <w:t>Gefüllte Paprika</w:t>
      </w:r>
      <w:r>
        <w:rPr>
          <w:rStyle w:val="FootnoteReference"/>
        </w:rPr>
        <w:footnoteReference w:id="968"/>
      </w:r>
      <w:r w:rsidRPr="00453485">
        <w:t xml:space="preserve"> </w:t>
      </w:r>
    </w:p>
    <w:p w14:paraId="5A80F5B5" w14:textId="77777777" w:rsidR="00CE2887" w:rsidRDefault="00CE2887" w:rsidP="00CE2887">
      <w:pPr>
        <w:rPr>
          <w:sz w:val="24"/>
          <w:szCs w:val="24"/>
        </w:rPr>
      </w:pPr>
      <w:r w:rsidRPr="00453485">
        <w:rPr>
          <w:sz w:val="24"/>
          <w:szCs w:val="24"/>
          <w:u w:val="single"/>
        </w:rPr>
        <w:t>Zutaten</w:t>
      </w:r>
      <w:r>
        <w:rPr>
          <w:sz w:val="24"/>
          <w:szCs w:val="24"/>
        </w:rPr>
        <w:t xml:space="preserve"> (für 20 Stück)</w:t>
      </w:r>
    </w:p>
    <w:p w14:paraId="205F0E4D" w14:textId="77777777" w:rsidR="00CE2887" w:rsidRDefault="00CE2887" w:rsidP="00CE2887">
      <w:pPr>
        <w:rPr>
          <w:sz w:val="24"/>
          <w:szCs w:val="24"/>
        </w:rPr>
      </w:pPr>
      <w:r>
        <w:rPr>
          <w:sz w:val="24"/>
          <w:szCs w:val="24"/>
        </w:rPr>
        <w:t>5 große Paprikaschoten</w:t>
      </w:r>
    </w:p>
    <w:p w14:paraId="79B468E0" w14:textId="77777777" w:rsidR="00CE2887" w:rsidRDefault="00CE2887" w:rsidP="00CE2887">
      <w:pPr>
        <w:rPr>
          <w:sz w:val="24"/>
          <w:szCs w:val="24"/>
        </w:rPr>
      </w:pPr>
      <w:r>
        <w:rPr>
          <w:sz w:val="24"/>
          <w:szCs w:val="24"/>
        </w:rPr>
        <w:t>60 g Butter</w:t>
      </w:r>
    </w:p>
    <w:p w14:paraId="19284F77" w14:textId="77777777" w:rsidR="00CE2887" w:rsidRDefault="00CE2887" w:rsidP="00CE2887">
      <w:pPr>
        <w:rPr>
          <w:sz w:val="24"/>
          <w:szCs w:val="24"/>
        </w:rPr>
      </w:pPr>
      <w:r>
        <w:rPr>
          <w:sz w:val="24"/>
          <w:szCs w:val="24"/>
        </w:rPr>
        <w:t>1 kleine Perlzwiebel, feingehackt</w:t>
      </w:r>
    </w:p>
    <w:p w14:paraId="3A7D45E6" w14:textId="77777777" w:rsidR="00CE2887" w:rsidRDefault="00CE2887" w:rsidP="00CE2887">
      <w:pPr>
        <w:rPr>
          <w:sz w:val="24"/>
          <w:szCs w:val="24"/>
        </w:rPr>
      </w:pPr>
      <w:r>
        <w:rPr>
          <w:sz w:val="24"/>
          <w:szCs w:val="24"/>
        </w:rPr>
        <w:t>1 Knoblauchzehe, zerdrückt</w:t>
      </w:r>
    </w:p>
    <w:p w14:paraId="72EF4ED6" w14:textId="77777777" w:rsidR="00CE2887" w:rsidRDefault="00CE2887" w:rsidP="00CE2887">
      <w:pPr>
        <w:rPr>
          <w:sz w:val="24"/>
          <w:szCs w:val="24"/>
        </w:rPr>
      </w:pPr>
      <w:r>
        <w:rPr>
          <w:sz w:val="24"/>
          <w:szCs w:val="24"/>
        </w:rPr>
        <w:t>30 g Mehl</w:t>
      </w:r>
    </w:p>
    <w:p w14:paraId="61B0501E" w14:textId="77777777" w:rsidR="00CE2887" w:rsidRDefault="00CE2887" w:rsidP="00CE2887">
      <w:pPr>
        <w:rPr>
          <w:sz w:val="24"/>
          <w:szCs w:val="24"/>
        </w:rPr>
      </w:pPr>
      <w:r>
        <w:rPr>
          <w:sz w:val="24"/>
          <w:szCs w:val="24"/>
        </w:rPr>
        <w:t>250 ml Milch</w:t>
      </w:r>
    </w:p>
    <w:p w14:paraId="43FE69C9" w14:textId="77777777" w:rsidR="00CE2887" w:rsidRDefault="00CE2887" w:rsidP="00CE2887">
      <w:pPr>
        <w:rPr>
          <w:sz w:val="24"/>
          <w:szCs w:val="24"/>
        </w:rPr>
      </w:pPr>
      <w:r w:rsidRPr="002F6B69">
        <w:rPr>
          <w:sz w:val="24"/>
          <w:szCs w:val="24"/>
        </w:rPr>
        <w:t xml:space="preserve">300 g </w:t>
      </w:r>
      <w:r>
        <w:rPr>
          <w:sz w:val="24"/>
          <w:szCs w:val="24"/>
        </w:rPr>
        <w:t>T</w:t>
      </w:r>
      <w:r w:rsidRPr="002F6B69">
        <w:rPr>
          <w:sz w:val="24"/>
          <w:szCs w:val="24"/>
        </w:rPr>
        <w:t>hunfisch in Öl aus</w:t>
      </w:r>
      <w:r>
        <w:rPr>
          <w:sz w:val="24"/>
          <w:szCs w:val="24"/>
        </w:rPr>
        <w:t xml:space="preserve"> der Dose, abgetropft</w:t>
      </w:r>
    </w:p>
    <w:p w14:paraId="122D2A86" w14:textId="77777777" w:rsidR="00CE2887" w:rsidRDefault="00CE2887" w:rsidP="00CE2887">
      <w:pPr>
        <w:rPr>
          <w:sz w:val="24"/>
          <w:szCs w:val="24"/>
        </w:rPr>
      </w:pPr>
      <w:r>
        <w:rPr>
          <w:sz w:val="24"/>
          <w:szCs w:val="24"/>
        </w:rPr>
        <w:t>1 EL frische, glatte Petersilie, gehackt</w:t>
      </w:r>
    </w:p>
    <w:p w14:paraId="69C51CBC" w14:textId="77777777" w:rsidR="00CE2887" w:rsidRDefault="00CE2887" w:rsidP="00CE2887">
      <w:pPr>
        <w:rPr>
          <w:sz w:val="24"/>
          <w:szCs w:val="24"/>
        </w:rPr>
      </w:pPr>
      <w:r>
        <w:rPr>
          <w:sz w:val="24"/>
          <w:szCs w:val="24"/>
        </w:rPr>
        <w:t>85 g Mehl, zusätzlich</w:t>
      </w:r>
    </w:p>
    <w:p w14:paraId="49EC5221" w14:textId="77777777" w:rsidR="00CE2887" w:rsidRDefault="00CE2887" w:rsidP="00CE2887">
      <w:pPr>
        <w:rPr>
          <w:sz w:val="24"/>
          <w:szCs w:val="24"/>
        </w:rPr>
      </w:pPr>
      <w:r>
        <w:rPr>
          <w:sz w:val="24"/>
          <w:szCs w:val="24"/>
        </w:rPr>
        <w:t>2 Eier, leicht geschlagen</w:t>
      </w:r>
    </w:p>
    <w:p w14:paraId="0A17A32B" w14:textId="77777777" w:rsidR="00CE2887" w:rsidRDefault="00CE2887" w:rsidP="00CE2887">
      <w:pPr>
        <w:rPr>
          <w:sz w:val="24"/>
          <w:szCs w:val="24"/>
        </w:rPr>
      </w:pPr>
      <w:r>
        <w:rPr>
          <w:sz w:val="24"/>
          <w:szCs w:val="24"/>
        </w:rPr>
        <w:t>½ TL Paprikapulver</w:t>
      </w:r>
    </w:p>
    <w:p w14:paraId="47DB60AB" w14:textId="77777777" w:rsidR="00CE2887" w:rsidRDefault="00CE2887" w:rsidP="00CE2887">
      <w:pPr>
        <w:rPr>
          <w:sz w:val="24"/>
          <w:szCs w:val="24"/>
        </w:rPr>
      </w:pPr>
      <w:r>
        <w:rPr>
          <w:sz w:val="24"/>
          <w:szCs w:val="24"/>
        </w:rPr>
        <w:t>70 g Paniermehl</w:t>
      </w:r>
    </w:p>
    <w:p w14:paraId="461854DD" w14:textId="77777777" w:rsidR="00CE2887" w:rsidRDefault="00CE2887" w:rsidP="00CE2887">
      <w:pPr>
        <w:rPr>
          <w:sz w:val="24"/>
          <w:szCs w:val="24"/>
        </w:rPr>
      </w:pPr>
      <w:r>
        <w:rPr>
          <w:sz w:val="24"/>
          <w:szCs w:val="24"/>
        </w:rPr>
        <w:t>Öl zum Frittieren</w:t>
      </w:r>
    </w:p>
    <w:p w14:paraId="2E7C8CD6" w14:textId="77777777" w:rsidR="00CE2887" w:rsidRDefault="00CE2887" w:rsidP="00CE2887">
      <w:pPr>
        <w:rPr>
          <w:sz w:val="24"/>
          <w:szCs w:val="24"/>
        </w:rPr>
      </w:pPr>
    </w:p>
    <w:p w14:paraId="7B33AC74" w14:textId="77777777" w:rsidR="00CE2887" w:rsidRDefault="00CE2887" w:rsidP="00CE2887">
      <w:pPr>
        <w:rPr>
          <w:sz w:val="24"/>
          <w:szCs w:val="24"/>
        </w:rPr>
      </w:pPr>
      <w:r>
        <w:rPr>
          <w:sz w:val="24"/>
          <w:szCs w:val="24"/>
        </w:rPr>
        <w:t>Zubereitungszeit: 40 Minuten und Abkühlzeit plus 25 Minuten Kochzeit</w:t>
      </w:r>
    </w:p>
    <w:p w14:paraId="086BDF9F" w14:textId="77777777" w:rsidR="00CE2887" w:rsidRPr="00C86FF3" w:rsidRDefault="00CE2887" w:rsidP="00B40E8C">
      <w:pPr>
        <w:pStyle w:val="ListParagraph"/>
        <w:numPr>
          <w:ilvl w:val="0"/>
          <w:numId w:val="859"/>
        </w:numPr>
        <w:spacing w:after="120"/>
        <w:ind w:left="714" w:hanging="357"/>
        <w:contextualSpacing w:val="0"/>
        <w:jc w:val="both"/>
        <w:rPr>
          <w:sz w:val="24"/>
          <w:szCs w:val="24"/>
        </w:rPr>
      </w:pPr>
      <w:r w:rsidRPr="00C86FF3">
        <w:rPr>
          <w:sz w:val="24"/>
          <w:szCs w:val="24"/>
        </w:rPr>
        <w:t>Den Backofengrill vorheizen. Die Paprikaschoten vierteln. Mit der Außenseite nach oben unter den heißen Grill legen, bis die Haut schwarz ist und Blasen wirft. In einen Gefrierbeutel füllen und abkühlen lassen, dann die Haut abziehen.</w:t>
      </w:r>
    </w:p>
    <w:p w14:paraId="2D6E8572" w14:textId="77777777" w:rsidR="00CE2887" w:rsidRPr="00C86FF3" w:rsidRDefault="00CE2887" w:rsidP="00B40E8C">
      <w:pPr>
        <w:pStyle w:val="ListParagraph"/>
        <w:numPr>
          <w:ilvl w:val="0"/>
          <w:numId w:val="859"/>
        </w:numPr>
        <w:spacing w:after="120"/>
        <w:ind w:left="714" w:hanging="357"/>
        <w:contextualSpacing w:val="0"/>
        <w:jc w:val="both"/>
        <w:rPr>
          <w:sz w:val="24"/>
          <w:szCs w:val="24"/>
        </w:rPr>
      </w:pPr>
      <w:r w:rsidRPr="00C86FF3">
        <w:rPr>
          <w:sz w:val="24"/>
          <w:szCs w:val="24"/>
        </w:rPr>
        <w:t>Die Butter in einem Topf bei mittlerer Hitze zerlassen. Die Zwiebel unter gelegentlichem Umrühren 2 Minuten weich dünsten. Knoblauch zugeben; 1 weitere Minute garen. Das Mehl hineingeben und unter Rühren 1 Minute kochen, bis es Blasen wirft und leicht die Farbe verändert. Vom Herd nehmen. Nach und nach die Milch einrühren. Auf den Herd zurückstellen und stetig rühren, bis die Masse aufkocht, eindickt und sich von den Seiten des Topfes löst. Thunfisch, Petersilie und etwas Salz zufügen. In eine Schüssel umfüllen und abkühlen lassen.</w:t>
      </w:r>
    </w:p>
    <w:p w14:paraId="0402201D" w14:textId="77777777" w:rsidR="00CE2887" w:rsidRPr="00C86FF3" w:rsidRDefault="00CE2887" w:rsidP="00B40E8C">
      <w:pPr>
        <w:pStyle w:val="ListParagraph"/>
        <w:numPr>
          <w:ilvl w:val="0"/>
          <w:numId w:val="859"/>
        </w:numPr>
        <w:spacing w:after="120"/>
        <w:ind w:left="714" w:hanging="357"/>
        <w:contextualSpacing w:val="0"/>
        <w:jc w:val="both"/>
        <w:rPr>
          <w:sz w:val="24"/>
          <w:szCs w:val="24"/>
        </w:rPr>
      </w:pPr>
      <w:r w:rsidRPr="00C86FF3">
        <w:rPr>
          <w:sz w:val="24"/>
          <w:szCs w:val="24"/>
        </w:rPr>
        <w:t>An den kurzen Rand jeder Paprika 1 EL Füllung setzen, aufrollen und mit einem Holzspießchen feststecken. Das zusätzliche Mehl und die Eier jeweils in eine flache Schüssel geben. Paprikapulver und Paniermehl mischen und in einer weiteren flachen Schüssel verteilen.</w:t>
      </w:r>
    </w:p>
    <w:p w14:paraId="6096A6C4" w14:textId="77777777" w:rsidR="00CE2887" w:rsidRPr="00C86FF3" w:rsidRDefault="00CE2887" w:rsidP="00B40E8C">
      <w:pPr>
        <w:pStyle w:val="ListParagraph"/>
        <w:numPr>
          <w:ilvl w:val="0"/>
          <w:numId w:val="859"/>
        </w:numPr>
        <w:spacing w:after="120"/>
        <w:ind w:left="714" w:hanging="357"/>
        <w:contextualSpacing w:val="0"/>
        <w:jc w:val="both"/>
        <w:rPr>
          <w:sz w:val="24"/>
          <w:szCs w:val="24"/>
        </w:rPr>
      </w:pPr>
      <w:r w:rsidRPr="00C86FF3">
        <w:rPr>
          <w:sz w:val="24"/>
          <w:szCs w:val="24"/>
        </w:rPr>
        <w:lastRenderedPageBreak/>
        <w:t>Die Paprika im Mehl wenden, in die Eier tauchen, überschüssiges Ei abtropfen lassen und dann im Paniermehl rollen.</w:t>
      </w:r>
    </w:p>
    <w:p w14:paraId="0E8889D1" w14:textId="77777777" w:rsidR="00CE2887" w:rsidRDefault="00CE2887" w:rsidP="00B40E8C">
      <w:pPr>
        <w:pStyle w:val="ListParagraph"/>
        <w:numPr>
          <w:ilvl w:val="0"/>
          <w:numId w:val="859"/>
        </w:numPr>
        <w:spacing w:after="120"/>
        <w:ind w:left="714" w:hanging="357"/>
        <w:contextualSpacing w:val="0"/>
        <w:jc w:val="both"/>
        <w:rPr>
          <w:sz w:val="24"/>
          <w:szCs w:val="24"/>
        </w:rPr>
      </w:pPr>
      <w:r w:rsidRPr="00C86FF3">
        <w:rPr>
          <w:sz w:val="24"/>
          <w:szCs w:val="24"/>
        </w:rPr>
        <w:t>Einen tiefen, gusseisernen Topf zu 1/3 mit Öl füllen und das Öl auf 180 Grad erhitzen. Es hat die richtige Temperatur, wenn ein Brotwürfel in 15 Sekunden goldbraun wird. Portionsweise 2 Minuten goldbraun frittieren. Mit einem Schaumlöffel herausnehmen und auf Küchenpapier abtropfen lassen. Die Spießchen herausziehen. Heiß oder warm servieren.</w:t>
      </w:r>
    </w:p>
    <w:p w14:paraId="271BDDE2" w14:textId="77777777" w:rsidR="00CE2887" w:rsidRDefault="00CE2887" w:rsidP="00CE2887">
      <w:pPr>
        <w:rPr>
          <w:sz w:val="24"/>
          <w:szCs w:val="24"/>
        </w:rPr>
      </w:pPr>
      <w:r>
        <w:rPr>
          <w:sz w:val="24"/>
          <w:szCs w:val="24"/>
        </w:rPr>
        <w:br w:type="page"/>
      </w:r>
    </w:p>
    <w:p w14:paraId="0210EEB2" w14:textId="77777777" w:rsidR="00730D08" w:rsidRDefault="00730D08" w:rsidP="00730D08">
      <w:pPr>
        <w:pStyle w:val="Heading2"/>
        <w:spacing w:after="240"/>
      </w:pPr>
      <w:r>
        <w:lastRenderedPageBreak/>
        <w:t>Gefüllte Paprika</w:t>
      </w:r>
      <w:r>
        <w:rPr>
          <w:rStyle w:val="FootnoteReference"/>
        </w:rPr>
        <w:footnoteReference w:id="969"/>
      </w:r>
      <w:r>
        <w:t xml:space="preserve"> </w:t>
      </w:r>
    </w:p>
    <w:p w14:paraId="5EA1E07A" w14:textId="77777777" w:rsidR="00730D08" w:rsidRDefault="00730D08" w:rsidP="00730D08">
      <w:pPr>
        <w:rPr>
          <w:sz w:val="24"/>
          <w:szCs w:val="24"/>
        </w:rPr>
      </w:pPr>
      <w:r w:rsidRPr="0019669B">
        <w:rPr>
          <w:sz w:val="24"/>
          <w:szCs w:val="24"/>
          <w:u w:val="single"/>
        </w:rPr>
        <w:t>Zutaten</w:t>
      </w:r>
      <w:r>
        <w:rPr>
          <w:sz w:val="24"/>
          <w:szCs w:val="24"/>
        </w:rPr>
        <w:t xml:space="preserve"> (für 4 Portionen)</w:t>
      </w:r>
    </w:p>
    <w:p w14:paraId="032DA2E9" w14:textId="77777777" w:rsidR="00730D08" w:rsidRDefault="00730D08" w:rsidP="00730D08">
      <w:pPr>
        <w:rPr>
          <w:sz w:val="24"/>
          <w:szCs w:val="24"/>
        </w:rPr>
      </w:pPr>
      <w:r>
        <w:rPr>
          <w:sz w:val="24"/>
          <w:szCs w:val="24"/>
        </w:rPr>
        <w:t>1 Brötchen vom Vortag</w:t>
      </w:r>
    </w:p>
    <w:p w14:paraId="08CF6F0F" w14:textId="77777777" w:rsidR="00730D08" w:rsidRDefault="00730D08" w:rsidP="00730D08">
      <w:pPr>
        <w:rPr>
          <w:sz w:val="24"/>
          <w:szCs w:val="24"/>
        </w:rPr>
      </w:pPr>
      <w:r>
        <w:rPr>
          <w:sz w:val="24"/>
          <w:szCs w:val="24"/>
        </w:rPr>
        <w:t>60 – 90 ml Milch</w:t>
      </w:r>
    </w:p>
    <w:p w14:paraId="18E43E96" w14:textId="77777777" w:rsidR="00730D08" w:rsidRDefault="00730D08" w:rsidP="00730D08">
      <w:pPr>
        <w:rPr>
          <w:sz w:val="24"/>
          <w:szCs w:val="24"/>
        </w:rPr>
      </w:pPr>
      <w:r>
        <w:rPr>
          <w:sz w:val="24"/>
          <w:szCs w:val="24"/>
        </w:rPr>
        <w:t>2 Zwiebeln</w:t>
      </w:r>
    </w:p>
    <w:p w14:paraId="0741CA71" w14:textId="77777777" w:rsidR="00730D08" w:rsidRDefault="00730D08" w:rsidP="00730D08">
      <w:pPr>
        <w:rPr>
          <w:sz w:val="24"/>
          <w:szCs w:val="24"/>
        </w:rPr>
      </w:pPr>
      <w:r>
        <w:rPr>
          <w:sz w:val="24"/>
          <w:szCs w:val="24"/>
        </w:rPr>
        <w:t>2 Knoblauchzehen</w:t>
      </w:r>
    </w:p>
    <w:p w14:paraId="01FFFFFF" w14:textId="77777777" w:rsidR="00730D08" w:rsidRDefault="00730D08" w:rsidP="00730D08">
      <w:pPr>
        <w:rPr>
          <w:sz w:val="24"/>
          <w:szCs w:val="24"/>
        </w:rPr>
      </w:pPr>
      <w:r>
        <w:rPr>
          <w:sz w:val="24"/>
          <w:szCs w:val="24"/>
        </w:rPr>
        <w:t>1 Bund Petersilie</w:t>
      </w:r>
    </w:p>
    <w:p w14:paraId="550C988A" w14:textId="77777777" w:rsidR="00730D08" w:rsidRDefault="00730D08" w:rsidP="00730D08">
      <w:pPr>
        <w:rPr>
          <w:sz w:val="24"/>
          <w:szCs w:val="24"/>
        </w:rPr>
      </w:pPr>
      <w:r>
        <w:rPr>
          <w:sz w:val="24"/>
          <w:szCs w:val="24"/>
        </w:rPr>
        <w:t>500 g Rinderhackfleisch</w:t>
      </w:r>
    </w:p>
    <w:p w14:paraId="5F44BF7C" w14:textId="77777777" w:rsidR="00730D08" w:rsidRDefault="00730D08" w:rsidP="00730D08">
      <w:pPr>
        <w:rPr>
          <w:sz w:val="24"/>
          <w:szCs w:val="24"/>
        </w:rPr>
      </w:pPr>
      <w:r>
        <w:rPr>
          <w:sz w:val="24"/>
          <w:szCs w:val="24"/>
        </w:rPr>
        <w:t>1 Ei</w:t>
      </w:r>
    </w:p>
    <w:p w14:paraId="6B72ECEF" w14:textId="77777777" w:rsidR="00730D08" w:rsidRDefault="00730D08" w:rsidP="00730D08">
      <w:pPr>
        <w:rPr>
          <w:sz w:val="24"/>
          <w:szCs w:val="24"/>
        </w:rPr>
      </w:pPr>
      <w:r>
        <w:rPr>
          <w:sz w:val="24"/>
          <w:szCs w:val="24"/>
        </w:rPr>
        <w:t>Salz</w:t>
      </w:r>
    </w:p>
    <w:p w14:paraId="32F87474" w14:textId="77777777" w:rsidR="00730D08" w:rsidRDefault="00730D08" w:rsidP="00730D08">
      <w:pPr>
        <w:rPr>
          <w:sz w:val="24"/>
          <w:szCs w:val="24"/>
        </w:rPr>
      </w:pPr>
      <w:r>
        <w:rPr>
          <w:sz w:val="24"/>
          <w:szCs w:val="24"/>
        </w:rPr>
        <w:t>Pfeffer#2 EL neutrales Öl</w:t>
      </w:r>
    </w:p>
    <w:p w14:paraId="009841B6" w14:textId="77777777" w:rsidR="00730D08" w:rsidRDefault="00730D08" w:rsidP="00730D08">
      <w:pPr>
        <w:rPr>
          <w:sz w:val="24"/>
          <w:szCs w:val="24"/>
        </w:rPr>
      </w:pPr>
      <w:r>
        <w:rPr>
          <w:sz w:val="24"/>
          <w:szCs w:val="24"/>
        </w:rPr>
        <w:t>1 große Dose geschälte Tomaten</w:t>
      </w:r>
    </w:p>
    <w:p w14:paraId="6C1DA61A" w14:textId="77777777" w:rsidR="00730D08" w:rsidRDefault="00730D08" w:rsidP="00730D08">
      <w:pPr>
        <w:rPr>
          <w:sz w:val="24"/>
          <w:szCs w:val="24"/>
        </w:rPr>
      </w:pPr>
      <w:r>
        <w:rPr>
          <w:sz w:val="24"/>
          <w:szCs w:val="24"/>
        </w:rPr>
        <w:t>4 gelbe oder grüne Paprikaschoten</w:t>
      </w:r>
    </w:p>
    <w:p w14:paraId="487A1C1F" w14:textId="77777777" w:rsidR="00730D08" w:rsidRDefault="00730D08" w:rsidP="00730D08">
      <w:pPr>
        <w:rPr>
          <w:sz w:val="24"/>
          <w:szCs w:val="24"/>
        </w:rPr>
      </w:pPr>
    </w:p>
    <w:p w14:paraId="0F95AD34" w14:textId="77777777" w:rsidR="00730D08" w:rsidRDefault="00730D08" w:rsidP="00730D08">
      <w:pPr>
        <w:rPr>
          <w:sz w:val="24"/>
          <w:szCs w:val="24"/>
        </w:rPr>
      </w:pPr>
      <w:r>
        <w:rPr>
          <w:sz w:val="24"/>
          <w:szCs w:val="24"/>
        </w:rPr>
        <w:t>Zubereitungszeit: 30 Minuten plus 45 Minuten schmoren</w:t>
      </w:r>
    </w:p>
    <w:p w14:paraId="7C22527E" w14:textId="77777777" w:rsidR="00730D08" w:rsidRPr="008F13E6" w:rsidRDefault="00730D08" w:rsidP="00B40E8C">
      <w:pPr>
        <w:pStyle w:val="ListParagraph"/>
        <w:numPr>
          <w:ilvl w:val="0"/>
          <w:numId w:val="516"/>
        </w:numPr>
        <w:spacing w:after="120"/>
        <w:ind w:left="714" w:hanging="357"/>
        <w:contextualSpacing w:val="0"/>
        <w:jc w:val="both"/>
        <w:rPr>
          <w:sz w:val="24"/>
          <w:szCs w:val="24"/>
        </w:rPr>
      </w:pPr>
      <w:r w:rsidRPr="008F13E6">
        <w:rPr>
          <w:sz w:val="24"/>
          <w:szCs w:val="24"/>
        </w:rPr>
        <w:t>Das Brötchen in der lauwarmen Milch 10 Minuten einweichen. Zwiebeln und Knoblauch schälen und fein würfeln. Petersilie waschen und trockenschütteln. Nach Belieben ein paar Blättchen für die Garnitur beiseitelegen, die restlichen fein hacken.</w:t>
      </w:r>
    </w:p>
    <w:p w14:paraId="4BC3AB3A" w14:textId="77777777" w:rsidR="00730D08" w:rsidRPr="008F13E6" w:rsidRDefault="00730D08" w:rsidP="00B40E8C">
      <w:pPr>
        <w:pStyle w:val="ListParagraph"/>
        <w:numPr>
          <w:ilvl w:val="0"/>
          <w:numId w:val="516"/>
        </w:numPr>
        <w:spacing w:after="120"/>
        <w:ind w:left="714" w:hanging="357"/>
        <w:contextualSpacing w:val="0"/>
        <w:jc w:val="both"/>
        <w:rPr>
          <w:sz w:val="24"/>
          <w:szCs w:val="24"/>
        </w:rPr>
      </w:pPr>
      <w:r w:rsidRPr="008F13E6">
        <w:rPr>
          <w:sz w:val="24"/>
          <w:szCs w:val="24"/>
        </w:rPr>
        <w:t>Hackfleisch mit dem Ei, der Hälfte der Zwiebeln, mit Knoblauch, gehackter Petersilie und dem ausgedrückten Brötchen verkneten. Kräftig mit Salz und Pfeffer würzen.</w:t>
      </w:r>
    </w:p>
    <w:p w14:paraId="2C8CA8DD" w14:textId="77777777" w:rsidR="00730D08" w:rsidRPr="008F13E6" w:rsidRDefault="00730D08" w:rsidP="00B40E8C">
      <w:pPr>
        <w:pStyle w:val="ListParagraph"/>
        <w:numPr>
          <w:ilvl w:val="0"/>
          <w:numId w:val="516"/>
        </w:numPr>
        <w:spacing w:after="120"/>
        <w:ind w:left="714" w:hanging="357"/>
        <w:contextualSpacing w:val="0"/>
        <w:jc w:val="both"/>
        <w:rPr>
          <w:sz w:val="24"/>
          <w:szCs w:val="24"/>
        </w:rPr>
      </w:pPr>
      <w:r w:rsidRPr="008F13E6">
        <w:rPr>
          <w:sz w:val="24"/>
          <w:szCs w:val="24"/>
        </w:rPr>
        <w:t>Das Öl in einem Topf erhitzen, die übrigen Zwiebeln darin glasig dünsten. Die Tomaten aus der Dose mit dem Saft dazugeben, zerdrücken. Salzen, pfeffern und offen 10 Minuten köcheln lassen.</w:t>
      </w:r>
    </w:p>
    <w:p w14:paraId="2B36E321" w14:textId="77777777" w:rsidR="00730D08" w:rsidRPr="008F13E6" w:rsidRDefault="00730D08" w:rsidP="00B40E8C">
      <w:pPr>
        <w:pStyle w:val="ListParagraph"/>
        <w:numPr>
          <w:ilvl w:val="0"/>
          <w:numId w:val="516"/>
        </w:numPr>
        <w:spacing w:after="120"/>
        <w:ind w:left="714" w:hanging="357"/>
        <w:contextualSpacing w:val="0"/>
        <w:jc w:val="both"/>
        <w:rPr>
          <w:sz w:val="24"/>
          <w:szCs w:val="24"/>
        </w:rPr>
      </w:pPr>
      <w:r w:rsidRPr="008F13E6">
        <w:rPr>
          <w:sz w:val="24"/>
          <w:szCs w:val="24"/>
        </w:rPr>
        <w:t>Paprikaschoten waschen, oben rund um den Stielansatz jeweils einen flachen Deckel abschneiden. Die Schoten putzen und mit der Hackmasse füllen. Paprikadeckel aufsetzen. Die gefüllten Schoten in die Tomatensauce stellen, zugedeckt 45 Minuten bei mittlerer Hitze schmoren. Mit der zurückbehaltenen Petersilie garnieren.</w:t>
      </w:r>
    </w:p>
    <w:p w14:paraId="73B42F58" w14:textId="77777777" w:rsidR="00730D08" w:rsidRDefault="00730D08" w:rsidP="00730D08">
      <w:pPr>
        <w:rPr>
          <w:sz w:val="24"/>
          <w:szCs w:val="24"/>
        </w:rPr>
      </w:pPr>
      <w:r>
        <w:rPr>
          <w:sz w:val="24"/>
          <w:szCs w:val="24"/>
        </w:rPr>
        <w:br w:type="page"/>
      </w:r>
    </w:p>
    <w:p w14:paraId="72F15F7A" w14:textId="6C4A16F0" w:rsidR="00AA1CEB" w:rsidRPr="00EB6948" w:rsidRDefault="00AA1CEB" w:rsidP="00DD57A9">
      <w:pPr>
        <w:pStyle w:val="Heading2"/>
        <w:spacing w:after="240"/>
      </w:pPr>
      <w:r w:rsidRPr="00EB6948">
        <w:lastRenderedPageBreak/>
        <w:t>Kürbispüree</w:t>
      </w:r>
      <w:r w:rsidR="00890491">
        <w:rPr>
          <w:rStyle w:val="FootnoteReference"/>
        </w:rPr>
        <w:footnoteReference w:id="970"/>
      </w:r>
      <w:r w:rsidRPr="00EB6948">
        <w:t xml:space="preserve"> </w:t>
      </w:r>
    </w:p>
    <w:p w14:paraId="70EAC1AB" w14:textId="7AAFD62F" w:rsidR="00AA1CEB" w:rsidRPr="00EB6948" w:rsidRDefault="00AA1CEB">
      <w:pPr>
        <w:rPr>
          <w:sz w:val="24"/>
          <w:szCs w:val="24"/>
        </w:rPr>
      </w:pPr>
      <w:r w:rsidRPr="00DD57A9">
        <w:rPr>
          <w:sz w:val="24"/>
          <w:szCs w:val="24"/>
          <w:u w:val="single"/>
        </w:rPr>
        <w:t>Zutaten</w:t>
      </w:r>
      <w:r w:rsidRPr="00EB6948">
        <w:rPr>
          <w:sz w:val="24"/>
          <w:szCs w:val="24"/>
        </w:rPr>
        <w:t xml:space="preserve"> </w:t>
      </w:r>
      <w:r w:rsidR="00DD57A9">
        <w:rPr>
          <w:sz w:val="24"/>
          <w:szCs w:val="24"/>
        </w:rPr>
        <w:t>(</w:t>
      </w:r>
      <w:r w:rsidRPr="00EB6948">
        <w:rPr>
          <w:sz w:val="24"/>
          <w:szCs w:val="24"/>
        </w:rPr>
        <w:t>für 4 Portionen</w:t>
      </w:r>
      <w:r w:rsidR="00DD57A9">
        <w:rPr>
          <w:sz w:val="24"/>
          <w:szCs w:val="24"/>
        </w:rPr>
        <w:t>)</w:t>
      </w:r>
    </w:p>
    <w:p w14:paraId="25988ABB" w14:textId="33E5EF3B" w:rsidR="00AA1CEB" w:rsidRDefault="00AA1CEB">
      <w:pPr>
        <w:rPr>
          <w:sz w:val="24"/>
          <w:szCs w:val="24"/>
        </w:rPr>
      </w:pPr>
      <w:r w:rsidRPr="00AA1CEB">
        <w:rPr>
          <w:sz w:val="24"/>
          <w:szCs w:val="24"/>
        </w:rPr>
        <w:t xml:space="preserve">2 kleine Butternusskürbisse, geschält, entkernt </w:t>
      </w:r>
      <w:r w:rsidR="00580039" w:rsidRPr="00AA1CEB">
        <w:rPr>
          <w:sz w:val="24"/>
          <w:szCs w:val="24"/>
        </w:rPr>
        <w:t>und</w:t>
      </w:r>
      <w:r w:rsidRPr="00AA1CEB">
        <w:rPr>
          <w:sz w:val="24"/>
          <w:szCs w:val="24"/>
        </w:rPr>
        <w:t xml:space="preserve"> in 3-4 cm große Stücke geschnitten</w:t>
      </w:r>
    </w:p>
    <w:p w14:paraId="320D1A32" w14:textId="77777777" w:rsidR="00AA1CEB" w:rsidRDefault="00AA1CEB">
      <w:pPr>
        <w:rPr>
          <w:sz w:val="24"/>
          <w:szCs w:val="24"/>
        </w:rPr>
      </w:pPr>
      <w:r>
        <w:rPr>
          <w:sz w:val="24"/>
          <w:szCs w:val="24"/>
        </w:rPr>
        <w:t>50 ml Olivenöl, plus 2 EL zum Servieren</w:t>
      </w:r>
    </w:p>
    <w:p w14:paraId="0EE0CB0A" w14:textId="77777777" w:rsidR="00501B24" w:rsidRDefault="00AA1CEB">
      <w:pPr>
        <w:rPr>
          <w:sz w:val="24"/>
          <w:szCs w:val="24"/>
        </w:rPr>
      </w:pPr>
      <w:r>
        <w:rPr>
          <w:sz w:val="24"/>
          <w:szCs w:val="24"/>
        </w:rPr>
        <w:t>1 ½ EL Ahornsirup</w:t>
      </w:r>
    </w:p>
    <w:p w14:paraId="0DC31D67" w14:textId="7AF291D7" w:rsidR="00501B24" w:rsidRDefault="00501B24">
      <w:pPr>
        <w:rPr>
          <w:sz w:val="24"/>
          <w:szCs w:val="24"/>
        </w:rPr>
      </w:pPr>
      <w:r>
        <w:rPr>
          <w:sz w:val="24"/>
          <w:szCs w:val="24"/>
        </w:rPr>
        <w:t xml:space="preserve">2 EL </w:t>
      </w:r>
      <w:r w:rsidR="00580039">
        <w:rPr>
          <w:sz w:val="24"/>
          <w:szCs w:val="24"/>
        </w:rPr>
        <w:t>weiße</w:t>
      </w:r>
      <w:r>
        <w:rPr>
          <w:sz w:val="24"/>
          <w:szCs w:val="24"/>
        </w:rPr>
        <w:t xml:space="preserve"> Misopaste</w:t>
      </w:r>
    </w:p>
    <w:p w14:paraId="3C605CBC" w14:textId="38E26DA7" w:rsidR="00501B24" w:rsidRDefault="00501B24">
      <w:pPr>
        <w:rPr>
          <w:sz w:val="24"/>
          <w:szCs w:val="24"/>
        </w:rPr>
      </w:pPr>
      <w:r>
        <w:rPr>
          <w:sz w:val="24"/>
          <w:szCs w:val="24"/>
        </w:rPr>
        <w:t xml:space="preserve">2 </w:t>
      </w:r>
      <w:r w:rsidR="00580039">
        <w:rPr>
          <w:sz w:val="24"/>
          <w:szCs w:val="24"/>
        </w:rPr>
        <w:t>Ch</w:t>
      </w:r>
      <w:r>
        <w:rPr>
          <w:sz w:val="24"/>
          <w:szCs w:val="24"/>
        </w:rPr>
        <w:t>ilischoten, längs halbiert</w:t>
      </w:r>
    </w:p>
    <w:p w14:paraId="629A3E74" w14:textId="77777777" w:rsidR="00501B24" w:rsidRDefault="00501B24">
      <w:pPr>
        <w:rPr>
          <w:sz w:val="24"/>
          <w:szCs w:val="24"/>
        </w:rPr>
      </w:pPr>
      <w:r>
        <w:rPr>
          <w:sz w:val="24"/>
          <w:szCs w:val="24"/>
        </w:rPr>
        <w:t>½ TK gemahlener Zimt</w:t>
      </w:r>
    </w:p>
    <w:p w14:paraId="78757B25" w14:textId="77777777" w:rsidR="00501B24" w:rsidRDefault="00501B24">
      <w:pPr>
        <w:rPr>
          <w:sz w:val="24"/>
          <w:szCs w:val="24"/>
        </w:rPr>
      </w:pPr>
      <w:r>
        <w:rPr>
          <w:sz w:val="24"/>
          <w:szCs w:val="24"/>
        </w:rPr>
        <w:t>½ TL Kreuzkümmel</w:t>
      </w:r>
    </w:p>
    <w:p w14:paraId="380CDE5D" w14:textId="77777777" w:rsidR="00501B24" w:rsidRDefault="00501B24">
      <w:pPr>
        <w:rPr>
          <w:sz w:val="24"/>
          <w:szCs w:val="24"/>
        </w:rPr>
      </w:pPr>
      <w:r>
        <w:rPr>
          <w:sz w:val="24"/>
          <w:szCs w:val="24"/>
        </w:rPr>
        <w:t>4 Knoblauchzehen, geschält und mit de Messerklinge zerdrückt</w:t>
      </w:r>
    </w:p>
    <w:p w14:paraId="7ABC5DDA" w14:textId="77777777" w:rsidR="00580039" w:rsidRDefault="00501B24">
      <w:pPr>
        <w:rPr>
          <w:sz w:val="24"/>
          <w:szCs w:val="24"/>
        </w:rPr>
      </w:pPr>
      <w:r>
        <w:rPr>
          <w:sz w:val="24"/>
          <w:szCs w:val="24"/>
        </w:rPr>
        <w:t xml:space="preserve">1 Limetten, 1,5 TL Schale abgerieben, dann </w:t>
      </w:r>
      <w:r w:rsidR="00580039">
        <w:rPr>
          <w:sz w:val="24"/>
          <w:szCs w:val="24"/>
        </w:rPr>
        <w:t>in Spalten geschnitten</w:t>
      </w:r>
    </w:p>
    <w:p w14:paraId="44224F20" w14:textId="77777777" w:rsidR="00580039" w:rsidRDefault="00580039">
      <w:pPr>
        <w:rPr>
          <w:sz w:val="24"/>
          <w:szCs w:val="24"/>
        </w:rPr>
      </w:pPr>
      <w:r>
        <w:rPr>
          <w:sz w:val="24"/>
          <w:szCs w:val="24"/>
        </w:rPr>
        <w:t>1 Frühlingszwiebel, in 4 cm lange feine Streifen geschnitten</w:t>
      </w:r>
    </w:p>
    <w:p w14:paraId="3D0A516B" w14:textId="77777777" w:rsidR="00580039" w:rsidRDefault="00580039">
      <w:pPr>
        <w:rPr>
          <w:sz w:val="24"/>
          <w:szCs w:val="24"/>
        </w:rPr>
      </w:pPr>
      <w:r>
        <w:rPr>
          <w:sz w:val="24"/>
          <w:szCs w:val="24"/>
        </w:rPr>
        <w:t>Salz</w:t>
      </w:r>
    </w:p>
    <w:p w14:paraId="376692CF" w14:textId="77777777" w:rsidR="00580039" w:rsidRDefault="00580039">
      <w:pPr>
        <w:rPr>
          <w:sz w:val="24"/>
          <w:szCs w:val="24"/>
        </w:rPr>
      </w:pPr>
    </w:p>
    <w:p w14:paraId="3BA0E86F" w14:textId="780B9822" w:rsidR="00DD57A9" w:rsidRDefault="00DD57A9">
      <w:pPr>
        <w:rPr>
          <w:sz w:val="24"/>
          <w:szCs w:val="24"/>
        </w:rPr>
      </w:pPr>
      <w:r>
        <w:rPr>
          <w:sz w:val="24"/>
          <w:szCs w:val="24"/>
        </w:rPr>
        <w:t>Zubereitung:</w:t>
      </w:r>
    </w:p>
    <w:p w14:paraId="6D669286" w14:textId="77777777" w:rsidR="00580039" w:rsidRPr="00D77304" w:rsidRDefault="00580039" w:rsidP="00B40E8C">
      <w:pPr>
        <w:pStyle w:val="ListParagraph"/>
        <w:numPr>
          <w:ilvl w:val="0"/>
          <w:numId w:val="1509"/>
        </w:numPr>
        <w:spacing w:after="120"/>
        <w:ind w:left="714" w:hanging="357"/>
        <w:contextualSpacing w:val="0"/>
        <w:jc w:val="both"/>
        <w:rPr>
          <w:sz w:val="24"/>
          <w:szCs w:val="24"/>
        </w:rPr>
      </w:pPr>
      <w:r w:rsidRPr="00D77304">
        <w:rPr>
          <w:sz w:val="24"/>
          <w:szCs w:val="24"/>
        </w:rPr>
        <w:t>Den Backofen auf 220 Grad (Umluft) vorheizen.</w:t>
      </w:r>
    </w:p>
    <w:p w14:paraId="327DDF15" w14:textId="17B5E3CD" w:rsidR="00D77304" w:rsidRPr="00D77304" w:rsidRDefault="00580039" w:rsidP="00B40E8C">
      <w:pPr>
        <w:pStyle w:val="ListParagraph"/>
        <w:numPr>
          <w:ilvl w:val="0"/>
          <w:numId w:val="1509"/>
        </w:numPr>
        <w:spacing w:after="120"/>
        <w:ind w:left="714" w:hanging="357"/>
        <w:contextualSpacing w:val="0"/>
        <w:jc w:val="both"/>
        <w:rPr>
          <w:sz w:val="24"/>
          <w:szCs w:val="24"/>
        </w:rPr>
      </w:pPr>
      <w:r w:rsidRPr="00D77304">
        <w:rPr>
          <w:sz w:val="24"/>
          <w:szCs w:val="24"/>
        </w:rPr>
        <w:t xml:space="preserve">Die ersten acht Zutaten </w:t>
      </w:r>
      <w:r w:rsidR="00D77304" w:rsidRPr="00D77304">
        <w:rPr>
          <w:sz w:val="24"/>
          <w:szCs w:val="24"/>
        </w:rPr>
        <w:t>mit 2 EL Wasser und ½ TL Salz in eine ofenfeste Form mit hohem Rand geben. Vermengen, mit Alufolie zudecken und im Ofen 40 Minuten backen, bis das Gemüse weich zu werden beginnt, Die Folie entfernen und den Kürbis weitere 35-40 Minuten garen, bis er weich und an der Oberfläche gebräunt ist. Die Chilischoten herausnehmen, in feine Streifen schneiden und beiseitelegen.</w:t>
      </w:r>
    </w:p>
    <w:p w14:paraId="03153DF4" w14:textId="77777777" w:rsidR="00F5703E" w:rsidRDefault="00D77304" w:rsidP="00B40E8C">
      <w:pPr>
        <w:pStyle w:val="ListParagraph"/>
        <w:numPr>
          <w:ilvl w:val="0"/>
          <w:numId w:val="1509"/>
        </w:numPr>
        <w:spacing w:after="120"/>
        <w:ind w:left="714" w:hanging="357"/>
        <w:contextualSpacing w:val="0"/>
        <w:jc w:val="both"/>
        <w:rPr>
          <w:sz w:val="24"/>
          <w:szCs w:val="24"/>
        </w:rPr>
      </w:pPr>
      <w:r w:rsidRPr="00D77304">
        <w:rPr>
          <w:sz w:val="24"/>
          <w:szCs w:val="24"/>
        </w:rPr>
        <w:t>Den Kürbis grob zerdrücken. Mit dem restlichen Öl beträufeln und die Hälfte der Limettenspalten über dem Püree auspressen. Mit der Limettenschale, den Frühlingszwiebeln und den Chilis garnieren und mit den Limettenspalten zum Auspressen servieren.</w:t>
      </w:r>
    </w:p>
    <w:p w14:paraId="463AAFA2" w14:textId="77777777" w:rsidR="00F5703E" w:rsidRDefault="00F5703E" w:rsidP="00F5703E">
      <w:pPr>
        <w:jc w:val="both"/>
        <w:rPr>
          <w:sz w:val="24"/>
          <w:szCs w:val="24"/>
        </w:rPr>
      </w:pPr>
    </w:p>
    <w:p w14:paraId="75E1A4D6" w14:textId="6DB9562B" w:rsidR="00AA1CEB" w:rsidRPr="00F5703E" w:rsidRDefault="00F5703E" w:rsidP="003A0700">
      <w:pPr>
        <w:ind w:left="1416" w:hanging="1416"/>
        <w:jc w:val="both"/>
        <w:rPr>
          <w:sz w:val="24"/>
          <w:szCs w:val="24"/>
        </w:rPr>
      </w:pPr>
      <w:r>
        <w:rPr>
          <w:sz w:val="24"/>
          <w:szCs w:val="24"/>
        </w:rPr>
        <w:t>Kommentar:</w:t>
      </w:r>
      <w:r>
        <w:rPr>
          <w:sz w:val="24"/>
          <w:szCs w:val="24"/>
        </w:rPr>
        <w:tab/>
        <w:t>Man weiß ja eigentlich nie, was man mit de</w:t>
      </w:r>
      <w:r w:rsidR="00DD57A9">
        <w:rPr>
          <w:sz w:val="24"/>
          <w:szCs w:val="24"/>
        </w:rPr>
        <w:t>n</w:t>
      </w:r>
      <w:r>
        <w:rPr>
          <w:sz w:val="24"/>
          <w:szCs w:val="24"/>
        </w:rPr>
        <w:t xml:space="preserve"> ganzen Kürbissen machen soll…. </w:t>
      </w:r>
      <w:r w:rsidR="003A0700">
        <w:rPr>
          <w:sz w:val="24"/>
          <w:szCs w:val="24"/>
        </w:rPr>
        <w:t>Dieses Püree passt auch gut zu Brot als Dip.</w:t>
      </w:r>
      <w:r w:rsidR="00AA1CEB" w:rsidRPr="00F5703E">
        <w:rPr>
          <w:sz w:val="24"/>
          <w:szCs w:val="24"/>
        </w:rPr>
        <w:br w:type="page"/>
      </w:r>
    </w:p>
    <w:p w14:paraId="1885293A" w14:textId="77777777" w:rsidR="00B52869" w:rsidRDefault="00B52869" w:rsidP="00B52869">
      <w:pPr>
        <w:pStyle w:val="Heading2"/>
        <w:spacing w:after="240"/>
      </w:pPr>
      <w:r>
        <w:lastRenderedPageBreak/>
        <w:t>Kürbis-Curry mit Augenbohnen und Kokos – Olan</w:t>
      </w:r>
      <w:r>
        <w:rPr>
          <w:rStyle w:val="FootnoteReference"/>
        </w:rPr>
        <w:footnoteReference w:id="971"/>
      </w:r>
      <w:r>
        <w:t xml:space="preserve"> </w:t>
      </w:r>
    </w:p>
    <w:p w14:paraId="478B5D8D" w14:textId="77777777" w:rsidR="00B52869" w:rsidRDefault="00B52869" w:rsidP="00B52869">
      <w:pPr>
        <w:rPr>
          <w:sz w:val="24"/>
          <w:szCs w:val="24"/>
        </w:rPr>
      </w:pPr>
      <w:r w:rsidRPr="008521D1">
        <w:rPr>
          <w:sz w:val="24"/>
          <w:szCs w:val="24"/>
          <w:u w:val="single"/>
        </w:rPr>
        <w:t>Zutaten</w:t>
      </w:r>
      <w:r>
        <w:rPr>
          <w:sz w:val="24"/>
          <w:szCs w:val="24"/>
        </w:rPr>
        <w:t xml:space="preserve"> (für 4 Portionen):</w:t>
      </w:r>
    </w:p>
    <w:p w14:paraId="4890CF00" w14:textId="77777777" w:rsidR="00B52869" w:rsidRDefault="00B52869" w:rsidP="00B52869">
      <w:pPr>
        <w:rPr>
          <w:sz w:val="24"/>
          <w:szCs w:val="24"/>
        </w:rPr>
      </w:pPr>
      <w:r>
        <w:rPr>
          <w:sz w:val="24"/>
          <w:szCs w:val="24"/>
        </w:rPr>
        <w:t>1,2 kg Kürbis</w:t>
      </w:r>
    </w:p>
    <w:p w14:paraId="7662189A" w14:textId="77777777" w:rsidR="00B52869" w:rsidRDefault="00B52869" w:rsidP="00B52869">
      <w:pPr>
        <w:rPr>
          <w:sz w:val="24"/>
          <w:szCs w:val="24"/>
        </w:rPr>
      </w:pPr>
      <w:r>
        <w:rPr>
          <w:sz w:val="24"/>
          <w:szCs w:val="24"/>
        </w:rPr>
        <w:t>1 EL Garam masala</w:t>
      </w:r>
    </w:p>
    <w:p w14:paraId="2C56B17A" w14:textId="77777777" w:rsidR="00B52869" w:rsidRDefault="00B52869" w:rsidP="00B52869">
      <w:pPr>
        <w:rPr>
          <w:sz w:val="24"/>
          <w:szCs w:val="24"/>
        </w:rPr>
      </w:pPr>
      <w:r>
        <w:rPr>
          <w:sz w:val="24"/>
          <w:szCs w:val="24"/>
        </w:rPr>
        <w:t>Salz, Pfeffer</w:t>
      </w:r>
    </w:p>
    <w:p w14:paraId="14E34D98" w14:textId="77777777" w:rsidR="00B52869" w:rsidRDefault="00B52869" w:rsidP="00B52869">
      <w:pPr>
        <w:rPr>
          <w:sz w:val="24"/>
          <w:szCs w:val="24"/>
        </w:rPr>
      </w:pPr>
      <w:r>
        <w:rPr>
          <w:sz w:val="24"/>
          <w:szCs w:val="24"/>
        </w:rPr>
        <w:t>1 TL Senfsamen</w:t>
      </w:r>
    </w:p>
    <w:p w14:paraId="6F248380" w14:textId="77777777" w:rsidR="00B52869" w:rsidRDefault="00B52869" w:rsidP="00B52869">
      <w:pPr>
        <w:rPr>
          <w:sz w:val="24"/>
          <w:szCs w:val="24"/>
        </w:rPr>
      </w:pPr>
      <w:r>
        <w:rPr>
          <w:sz w:val="24"/>
          <w:szCs w:val="24"/>
        </w:rPr>
        <w:t>2 grüne India-Jwala-Chilischonte, halbiert und entkernt</w:t>
      </w:r>
    </w:p>
    <w:p w14:paraId="66D5CA0C" w14:textId="77777777" w:rsidR="00B52869" w:rsidRDefault="00B52869" w:rsidP="00B52869">
      <w:pPr>
        <w:rPr>
          <w:sz w:val="24"/>
          <w:szCs w:val="24"/>
        </w:rPr>
      </w:pPr>
      <w:r>
        <w:rPr>
          <w:sz w:val="24"/>
          <w:szCs w:val="24"/>
        </w:rPr>
        <w:t>1 große Zwiebel, halbiert und in dünne Streifen geschnitten</w:t>
      </w:r>
    </w:p>
    <w:p w14:paraId="32B514A3" w14:textId="77777777" w:rsidR="00B52869" w:rsidRDefault="00B52869" w:rsidP="00B52869">
      <w:pPr>
        <w:rPr>
          <w:sz w:val="24"/>
          <w:szCs w:val="24"/>
        </w:rPr>
      </w:pPr>
      <w:r>
        <w:rPr>
          <w:sz w:val="24"/>
          <w:szCs w:val="24"/>
        </w:rPr>
        <w:t>3 Knoblauchzehen, zerdrückt</w:t>
      </w:r>
    </w:p>
    <w:p w14:paraId="67E588BB" w14:textId="77777777" w:rsidR="00B52869" w:rsidRDefault="00B52869" w:rsidP="00B52869">
      <w:pPr>
        <w:rPr>
          <w:sz w:val="24"/>
          <w:szCs w:val="24"/>
        </w:rPr>
      </w:pPr>
      <w:r>
        <w:rPr>
          <w:sz w:val="24"/>
          <w:szCs w:val="24"/>
        </w:rPr>
        <w:t>1 Dose Augenbohnen, abgetropft</w:t>
      </w:r>
    </w:p>
    <w:p w14:paraId="6BBB4DC4" w14:textId="77777777" w:rsidR="00B52869" w:rsidRDefault="00B52869" w:rsidP="00B52869">
      <w:pPr>
        <w:rPr>
          <w:sz w:val="24"/>
          <w:szCs w:val="24"/>
        </w:rPr>
      </w:pPr>
      <w:r>
        <w:rPr>
          <w:sz w:val="24"/>
          <w:szCs w:val="24"/>
        </w:rPr>
        <w:t>150 g reife Tomaten, in Spalten geschnitten</w:t>
      </w:r>
    </w:p>
    <w:p w14:paraId="0BA33E42" w14:textId="77777777" w:rsidR="00B52869" w:rsidRDefault="00B52869" w:rsidP="00B52869">
      <w:pPr>
        <w:rPr>
          <w:sz w:val="24"/>
          <w:szCs w:val="24"/>
        </w:rPr>
      </w:pPr>
      <w:r>
        <w:rPr>
          <w:sz w:val="24"/>
          <w:szCs w:val="24"/>
        </w:rPr>
        <w:t>1/3 TL gemahlene Kurkuma</w:t>
      </w:r>
    </w:p>
    <w:p w14:paraId="10982CBE" w14:textId="77777777" w:rsidR="00B52869" w:rsidRDefault="00B52869" w:rsidP="00B52869">
      <w:pPr>
        <w:rPr>
          <w:sz w:val="24"/>
          <w:szCs w:val="24"/>
        </w:rPr>
      </w:pPr>
      <w:r>
        <w:rPr>
          <w:sz w:val="24"/>
          <w:szCs w:val="24"/>
        </w:rPr>
        <w:t>400 ml Kokosmilch</w:t>
      </w:r>
    </w:p>
    <w:p w14:paraId="38F9226E" w14:textId="77777777" w:rsidR="00B52869" w:rsidRDefault="00B52869" w:rsidP="00B52869">
      <w:pPr>
        <w:rPr>
          <w:sz w:val="24"/>
          <w:szCs w:val="24"/>
        </w:rPr>
      </w:pPr>
      <w:r>
        <w:rPr>
          <w:sz w:val="24"/>
          <w:szCs w:val="24"/>
        </w:rPr>
        <w:t>10 frische Curryblätter</w:t>
      </w:r>
    </w:p>
    <w:p w14:paraId="48AAB2A6" w14:textId="77777777" w:rsidR="00B52869" w:rsidRDefault="00B52869" w:rsidP="00B52869">
      <w:pPr>
        <w:rPr>
          <w:sz w:val="24"/>
          <w:szCs w:val="24"/>
        </w:rPr>
      </w:pPr>
    </w:p>
    <w:p w14:paraId="5794583B" w14:textId="77777777" w:rsidR="00B52869" w:rsidRDefault="00B52869" w:rsidP="00B52869">
      <w:pPr>
        <w:rPr>
          <w:sz w:val="24"/>
          <w:szCs w:val="24"/>
        </w:rPr>
      </w:pPr>
      <w:r>
        <w:rPr>
          <w:sz w:val="24"/>
          <w:szCs w:val="24"/>
        </w:rPr>
        <w:t>Zubereitung:</w:t>
      </w:r>
    </w:p>
    <w:p w14:paraId="7109A5AC" w14:textId="77777777" w:rsidR="00B52869" w:rsidRPr="00CA5572" w:rsidRDefault="00B52869" w:rsidP="00B40E8C">
      <w:pPr>
        <w:pStyle w:val="ListParagraph"/>
        <w:numPr>
          <w:ilvl w:val="0"/>
          <w:numId w:val="1365"/>
        </w:numPr>
        <w:spacing w:after="120"/>
        <w:ind w:left="714" w:hanging="357"/>
        <w:contextualSpacing w:val="0"/>
        <w:jc w:val="both"/>
        <w:rPr>
          <w:sz w:val="24"/>
          <w:szCs w:val="24"/>
        </w:rPr>
      </w:pPr>
      <w:r w:rsidRPr="00CA5572">
        <w:rPr>
          <w:sz w:val="24"/>
          <w:szCs w:val="24"/>
        </w:rPr>
        <w:t>Den Backofen auf 200 Grad vorheizen und zwei Backbleche mit Backpapier belegen. Den Kürbis halbieren, entkernen und in maximal 2 cm breite Halbmonde schneiden. In eine Schüssel geben, mit Öl beträufeln und mit Garam masala, 1 TL Salz und ½ TL Pfeffer bestreuen. Gründlich in der Mischung wenden und jeweils in einer Lage auf den Backblechen ausbreiten. Etwa 30 Minuten im Ofen rösten, bis der Kürbis weich und zart ist.</w:t>
      </w:r>
    </w:p>
    <w:p w14:paraId="1A25BA50" w14:textId="77777777" w:rsidR="00B52869" w:rsidRPr="00CA5572" w:rsidRDefault="00B52869" w:rsidP="00B40E8C">
      <w:pPr>
        <w:pStyle w:val="ListParagraph"/>
        <w:numPr>
          <w:ilvl w:val="0"/>
          <w:numId w:val="1365"/>
        </w:numPr>
        <w:spacing w:after="120"/>
        <w:ind w:left="714" w:hanging="357"/>
        <w:contextualSpacing w:val="0"/>
        <w:jc w:val="both"/>
        <w:rPr>
          <w:sz w:val="24"/>
          <w:szCs w:val="24"/>
        </w:rPr>
      </w:pPr>
      <w:r w:rsidRPr="00CA5572">
        <w:rPr>
          <w:sz w:val="24"/>
          <w:szCs w:val="24"/>
        </w:rPr>
        <w:t>2 EL Öl in einer großen Pfanne erhitzen, dann die Senfsamen hineingeben. Sobald sie platzen, die Chilis und die Zwiebel hinzugeben. Bei mittlerer Hitze 12 Minuten braten, bis die Zwiebel goldgelb ist. Den Knoblauch dazugeben und einige Minuten anrösten. Dann die Bohnen hinzufügen und sorgfältig vermengen. Die Tomaten unterrühren und das Gemüse einige Minuten köcheln lassen, bis die Tomaten weich sind und an den Rändern zerfallen.</w:t>
      </w:r>
    </w:p>
    <w:p w14:paraId="3469483C" w14:textId="77777777" w:rsidR="00B52869" w:rsidRPr="00CA5572" w:rsidRDefault="00B52869" w:rsidP="00B40E8C">
      <w:pPr>
        <w:pStyle w:val="ListParagraph"/>
        <w:numPr>
          <w:ilvl w:val="0"/>
          <w:numId w:val="1365"/>
        </w:numPr>
        <w:spacing w:after="120"/>
        <w:ind w:left="714" w:hanging="357"/>
        <w:contextualSpacing w:val="0"/>
        <w:jc w:val="both"/>
        <w:rPr>
          <w:sz w:val="24"/>
          <w:szCs w:val="24"/>
        </w:rPr>
      </w:pPr>
      <w:r w:rsidRPr="00CA5572">
        <w:rPr>
          <w:sz w:val="24"/>
          <w:szCs w:val="24"/>
        </w:rPr>
        <w:t>Kurkuma, Pfeffer, Salz, Kokosmilch in die Pfanne geben und umrühren. Die Pfanne abdecken und das Curry 5 Minuten durchwärmen lassen. Abschmecken.</w:t>
      </w:r>
    </w:p>
    <w:p w14:paraId="4604EFFA" w14:textId="77777777" w:rsidR="00B52869" w:rsidRPr="00CA5572" w:rsidRDefault="00B52869" w:rsidP="00B40E8C">
      <w:pPr>
        <w:pStyle w:val="ListParagraph"/>
        <w:numPr>
          <w:ilvl w:val="0"/>
          <w:numId w:val="1365"/>
        </w:numPr>
        <w:spacing w:after="120"/>
        <w:ind w:left="714" w:hanging="357"/>
        <w:contextualSpacing w:val="0"/>
        <w:jc w:val="both"/>
        <w:rPr>
          <w:sz w:val="24"/>
          <w:szCs w:val="24"/>
        </w:rPr>
      </w:pPr>
      <w:r w:rsidRPr="00CA5572">
        <w:rPr>
          <w:sz w:val="24"/>
          <w:szCs w:val="24"/>
        </w:rPr>
        <w:t xml:space="preserve">Wenn man will dann ein Curryblatt-Tarka herstellen: 2 EL Öl in einer kleinen Pfanne erhitzen, dann die Curryblätter hineingeben und bei mittlerer bis starker Kitze braten, </w:t>
      </w:r>
      <w:r w:rsidRPr="00CA5572">
        <w:rPr>
          <w:sz w:val="24"/>
          <w:szCs w:val="24"/>
        </w:rPr>
        <w:lastRenderedPageBreak/>
        <w:t>bis sie knistern und durchscheinend werden- Das Kürbis-Curry damit übergießen und servieren.</w:t>
      </w:r>
    </w:p>
    <w:p w14:paraId="46771CEA" w14:textId="77777777" w:rsidR="00B52869" w:rsidRDefault="00B52869" w:rsidP="00B52869">
      <w:pPr>
        <w:rPr>
          <w:rFonts w:asciiTheme="majorHAnsi" w:eastAsiaTheme="majorEastAsia" w:hAnsiTheme="majorHAnsi" w:cstheme="majorBidi"/>
          <w:color w:val="2F5496" w:themeColor="accent1" w:themeShade="BF"/>
          <w:sz w:val="26"/>
          <w:szCs w:val="26"/>
        </w:rPr>
      </w:pPr>
      <w:r>
        <w:br w:type="page"/>
      </w:r>
    </w:p>
    <w:p w14:paraId="1CA0FE60" w14:textId="77777777" w:rsidR="00B52869" w:rsidRDefault="00B52869" w:rsidP="00B52869">
      <w:pPr>
        <w:pStyle w:val="Heading2"/>
        <w:spacing w:after="240"/>
      </w:pPr>
      <w:r>
        <w:lastRenderedPageBreak/>
        <w:t>Kürbis-Sambhar mit Aubergine und roten Linsen</w:t>
      </w:r>
      <w:r>
        <w:rPr>
          <w:rStyle w:val="FootnoteReference"/>
        </w:rPr>
        <w:footnoteReference w:id="972"/>
      </w:r>
      <w:r>
        <w:t xml:space="preserve"> </w:t>
      </w:r>
    </w:p>
    <w:p w14:paraId="674B62B8" w14:textId="77777777" w:rsidR="00B52869" w:rsidRDefault="00B52869" w:rsidP="00B52869">
      <w:pPr>
        <w:rPr>
          <w:sz w:val="24"/>
          <w:szCs w:val="24"/>
        </w:rPr>
      </w:pPr>
      <w:r w:rsidRPr="000D7190">
        <w:rPr>
          <w:sz w:val="24"/>
          <w:szCs w:val="24"/>
          <w:u w:val="single"/>
        </w:rPr>
        <w:t>Zutaten</w:t>
      </w:r>
      <w:r>
        <w:rPr>
          <w:sz w:val="24"/>
          <w:szCs w:val="24"/>
        </w:rPr>
        <w:t xml:space="preserve"> (für 4 Portionen)</w:t>
      </w:r>
    </w:p>
    <w:p w14:paraId="52170F60" w14:textId="77777777" w:rsidR="00B52869" w:rsidRDefault="00B52869" w:rsidP="00B52869">
      <w:pPr>
        <w:rPr>
          <w:sz w:val="24"/>
          <w:szCs w:val="24"/>
        </w:rPr>
      </w:pPr>
      <w:r>
        <w:rPr>
          <w:sz w:val="24"/>
          <w:szCs w:val="24"/>
        </w:rPr>
        <w:t>200 g rote Linsen</w:t>
      </w:r>
    </w:p>
    <w:p w14:paraId="59B5AA3E" w14:textId="77777777" w:rsidR="00B52869" w:rsidRDefault="00B52869" w:rsidP="00B52869">
      <w:pPr>
        <w:rPr>
          <w:sz w:val="24"/>
          <w:szCs w:val="24"/>
        </w:rPr>
      </w:pPr>
      <w:r>
        <w:rPr>
          <w:sz w:val="24"/>
          <w:szCs w:val="24"/>
        </w:rPr>
        <w:t>4 EL Rapsöl</w:t>
      </w:r>
    </w:p>
    <w:p w14:paraId="2950FA98" w14:textId="77777777" w:rsidR="00B52869" w:rsidRDefault="00B52869" w:rsidP="00B52869">
      <w:pPr>
        <w:rPr>
          <w:sz w:val="24"/>
          <w:szCs w:val="24"/>
        </w:rPr>
      </w:pPr>
      <w:r>
        <w:rPr>
          <w:sz w:val="24"/>
          <w:szCs w:val="24"/>
        </w:rPr>
        <w:t>¼ TL Bockshornkleesamen</w:t>
      </w:r>
    </w:p>
    <w:p w14:paraId="22AA6C8B" w14:textId="77777777" w:rsidR="00B52869" w:rsidRDefault="00B52869" w:rsidP="00B52869">
      <w:pPr>
        <w:rPr>
          <w:sz w:val="24"/>
          <w:szCs w:val="24"/>
        </w:rPr>
      </w:pPr>
      <w:r>
        <w:rPr>
          <w:sz w:val="24"/>
          <w:szCs w:val="24"/>
        </w:rPr>
        <w:t>2 TL Koriandersamen</w:t>
      </w:r>
    </w:p>
    <w:p w14:paraId="7F12C35E" w14:textId="77777777" w:rsidR="00B52869" w:rsidRDefault="00B52869" w:rsidP="00B52869">
      <w:pPr>
        <w:rPr>
          <w:sz w:val="24"/>
          <w:szCs w:val="24"/>
        </w:rPr>
      </w:pPr>
      <w:r>
        <w:rPr>
          <w:sz w:val="24"/>
          <w:szCs w:val="24"/>
        </w:rPr>
        <w:t>1 ½ TL Kreuzkümmelsamen</w:t>
      </w:r>
    </w:p>
    <w:p w14:paraId="0DDDFA2B" w14:textId="77777777" w:rsidR="00B52869" w:rsidRDefault="00B52869" w:rsidP="00B52869">
      <w:pPr>
        <w:rPr>
          <w:sz w:val="24"/>
          <w:szCs w:val="24"/>
        </w:rPr>
      </w:pPr>
      <w:r>
        <w:rPr>
          <w:sz w:val="24"/>
          <w:szCs w:val="24"/>
        </w:rPr>
        <w:t>¾ TL Senfsamen</w:t>
      </w:r>
    </w:p>
    <w:p w14:paraId="17D2F168" w14:textId="77777777" w:rsidR="00B52869" w:rsidRDefault="00B52869" w:rsidP="00B52869">
      <w:pPr>
        <w:rPr>
          <w:sz w:val="24"/>
          <w:szCs w:val="24"/>
        </w:rPr>
      </w:pPr>
      <w:r>
        <w:rPr>
          <w:sz w:val="24"/>
          <w:szCs w:val="24"/>
        </w:rPr>
        <w:t>12 – 15 frische Curryblätter</w:t>
      </w:r>
    </w:p>
    <w:p w14:paraId="1283D596" w14:textId="77777777" w:rsidR="00B52869" w:rsidRDefault="00B52869" w:rsidP="00B52869">
      <w:pPr>
        <w:rPr>
          <w:sz w:val="24"/>
          <w:szCs w:val="24"/>
        </w:rPr>
      </w:pPr>
      <w:r>
        <w:rPr>
          <w:sz w:val="24"/>
          <w:szCs w:val="24"/>
        </w:rPr>
        <w:t>4 Schalotten, klein geschnitten</w:t>
      </w:r>
    </w:p>
    <w:p w14:paraId="66A594CF" w14:textId="77777777" w:rsidR="00B52869" w:rsidRDefault="00B52869" w:rsidP="00B52869">
      <w:pPr>
        <w:rPr>
          <w:sz w:val="24"/>
          <w:szCs w:val="24"/>
        </w:rPr>
      </w:pPr>
      <w:r>
        <w:rPr>
          <w:sz w:val="24"/>
          <w:szCs w:val="24"/>
        </w:rPr>
        <w:t>250 g Butternusskürbis, in 3 cm große Würfel geschnitten</w:t>
      </w:r>
    </w:p>
    <w:p w14:paraId="794AC7AD" w14:textId="77777777" w:rsidR="00B52869" w:rsidRDefault="00B52869" w:rsidP="00B52869">
      <w:pPr>
        <w:rPr>
          <w:sz w:val="24"/>
          <w:szCs w:val="24"/>
        </w:rPr>
      </w:pPr>
      <w:r>
        <w:rPr>
          <w:sz w:val="24"/>
          <w:szCs w:val="24"/>
        </w:rPr>
        <w:t>1 mittelgroße Aubergine (300 g), in 3 cm große Würfel geschnitten</w:t>
      </w:r>
    </w:p>
    <w:p w14:paraId="44DB2910" w14:textId="77777777" w:rsidR="00B52869" w:rsidRDefault="00B52869" w:rsidP="00B52869">
      <w:pPr>
        <w:rPr>
          <w:sz w:val="24"/>
          <w:szCs w:val="24"/>
        </w:rPr>
      </w:pPr>
      <w:r>
        <w:rPr>
          <w:sz w:val="24"/>
          <w:szCs w:val="24"/>
        </w:rPr>
        <w:t>4 mittelgroße reife Tomaten, gehackt</w:t>
      </w:r>
    </w:p>
    <w:p w14:paraId="26C33656" w14:textId="77777777" w:rsidR="00B52869" w:rsidRDefault="00B52869" w:rsidP="00B52869">
      <w:pPr>
        <w:rPr>
          <w:sz w:val="24"/>
          <w:szCs w:val="24"/>
        </w:rPr>
      </w:pPr>
      <w:r>
        <w:rPr>
          <w:sz w:val="24"/>
          <w:szCs w:val="24"/>
        </w:rPr>
        <w:t>Salz, Zucker, Cayennepfeffer</w:t>
      </w:r>
    </w:p>
    <w:p w14:paraId="2A084DD2" w14:textId="77777777" w:rsidR="00B52869" w:rsidRDefault="00B52869" w:rsidP="00B52869">
      <w:pPr>
        <w:rPr>
          <w:sz w:val="24"/>
          <w:szCs w:val="24"/>
        </w:rPr>
      </w:pPr>
      <w:r>
        <w:rPr>
          <w:sz w:val="24"/>
          <w:szCs w:val="24"/>
        </w:rPr>
        <w:t>2 TL Tamarindenpaste (aber vorsichtig dazugeben)</w:t>
      </w:r>
    </w:p>
    <w:p w14:paraId="1B9E3D32" w14:textId="77777777" w:rsidR="00B52869" w:rsidRDefault="00B52869" w:rsidP="00B52869">
      <w:pPr>
        <w:rPr>
          <w:sz w:val="24"/>
          <w:szCs w:val="24"/>
        </w:rPr>
      </w:pPr>
      <w:r>
        <w:rPr>
          <w:sz w:val="24"/>
          <w:szCs w:val="24"/>
        </w:rPr>
        <w:t xml:space="preserve">200 g grüne Bohnen </w:t>
      </w:r>
    </w:p>
    <w:p w14:paraId="209E5AB8" w14:textId="77777777" w:rsidR="00B52869" w:rsidRDefault="00B52869" w:rsidP="00B52869">
      <w:pPr>
        <w:rPr>
          <w:sz w:val="24"/>
          <w:szCs w:val="24"/>
        </w:rPr>
      </w:pPr>
    </w:p>
    <w:p w14:paraId="760AF71E" w14:textId="77777777" w:rsidR="00B52869" w:rsidRDefault="00B52869" w:rsidP="00B52869">
      <w:pPr>
        <w:rPr>
          <w:sz w:val="24"/>
          <w:szCs w:val="24"/>
        </w:rPr>
      </w:pPr>
      <w:r>
        <w:rPr>
          <w:sz w:val="24"/>
          <w:szCs w:val="24"/>
        </w:rPr>
        <w:t>Zubereitung:</w:t>
      </w:r>
    </w:p>
    <w:p w14:paraId="1DB73588" w14:textId="77777777" w:rsidR="00B52869" w:rsidRPr="002160E5" w:rsidRDefault="00B52869" w:rsidP="00B40E8C">
      <w:pPr>
        <w:pStyle w:val="ListParagraph"/>
        <w:numPr>
          <w:ilvl w:val="0"/>
          <w:numId w:val="1367"/>
        </w:numPr>
        <w:spacing w:after="120"/>
        <w:ind w:left="714" w:hanging="357"/>
        <w:contextualSpacing w:val="0"/>
        <w:jc w:val="both"/>
        <w:rPr>
          <w:sz w:val="24"/>
          <w:szCs w:val="24"/>
        </w:rPr>
      </w:pPr>
      <w:r w:rsidRPr="002160E5">
        <w:rPr>
          <w:sz w:val="24"/>
          <w:szCs w:val="24"/>
        </w:rPr>
        <w:t>Die Linsen in kaltem Wasser waschen, bis das Wasser klar abläuft. Dann in einem hohen Topf mit der dreifachen Menge Wasser bedecken und aufkochen. Etwa 25 Minuten köcheln, bis die Linsen weich sind, dabei den Schaum von der Oberfläche abschöpfen.</w:t>
      </w:r>
    </w:p>
    <w:p w14:paraId="188D7129" w14:textId="77777777" w:rsidR="00B52869" w:rsidRPr="002160E5" w:rsidRDefault="00B52869" w:rsidP="00B40E8C">
      <w:pPr>
        <w:pStyle w:val="ListParagraph"/>
        <w:numPr>
          <w:ilvl w:val="0"/>
          <w:numId w:val="1367"/>
        </w:numPr>
        <w:spacing w:after="120"/>
        <w:ind w:left="714" w:hanging="357"/>
        <w:contextualSpacing w:val="0"/>
        <w:jc w:val="both"/>
        <w:rPr>
          <w:sz w:val="24"/>
          <w:szCs w:val="24"/>
        </w:rPr>
      </w:pPr>
      <w:r w:rsidRPr="002160E5">
        <w:rPr>
          <w:sz w:val="24"/>
          <w:szCs w:val="24"/>
        </w:rPr>
        <w:t>In der Zwischenzeit 1 EL Öl in einer großen Pfanne erhitzen. Bockshornklee-, Koriander- und Kreuzkümmelsamen hineingeben und 1 Minute unter Rühren rösten, dann vom Herd nehmen und im Mörser zu einer groben Paste zerstoßen.</w:t>
      </w:r>
    </w:p>
    <w:p w14:paraId="053AE1B4" w14:textId="77777777" w:rsidR="00B52869" w:rsidRPr="002160E5" w:rsidRDefault="00B52869" w:rsidP="00B40E8C">
      <w:pPr>
        <w:pStyle w:val="ListParagraph"/>
        <w:numPr>
          <w:ilvl w:val="0"/>
          <w:numId w:val="1367"/>
        </w:numPr>
        <w:spacing w:after="120"/>
        <w:ind w:left="714" w:hanging="357"/>
        <w:contextualSpacing w:val="0"/>
        <w:jc w:val="both"/>
        <w:rPr>
          <w:sz w:val="24"/>
          <w:szCs w:val="24"/>
        </w:rPr>
      </w:pPr>
      <w:r w:rsidRPr="002160E5">
        <w:rPr>
          <w:sz w:val="24"/>
          <w:szCs w:val="24"/>
        </w:rPr>
        <w:t>Das restliche Öl in der Pfanne erhitzen, die Senfsamen und Curryblätter, dann die Schalotten hineingeben und bei mittlerer bis starker Hitze 10 Minuten anschwitzen, bis die Schalotten goldgelb sind. Die Kürbiswürfel und 2 EL Wasser hinzufügen, die Pfanne abdecken und alles 5 Minuten garen.</w:t>
      </w:r>
    </w:p>
    <w:p w14:paraId="3EF16585" w14:textId="77777777" w:rsidR="00B52869" w:rsidRPr="002160E5" w:rsidRDefault="00B52869" w:rsidP="00B40E8C">
      <w:pPr>
        <w:pStyle w:val="ListParagraph"/>
        <w:numPr>
          <w:ilvl w:val="0"/>
          <w:numId w:val="1367"/>
        </w:numPr>
        <w:spacing w:after="120"/>
        <w:ind w:left="714" w:hanging="357"/>
        <w:contextualSpacing w:val="0"/>
        <w:jc w:val="both"/>
        <w:rPr>
          <w:sz w:val="24"/>
          <w:szCs w:val="24"/>
        </w:rPr>
      </w:pPr>
      <w:r w:rsidRPr="002160E5">
        <w:rPr>
          <w:sz w:val="24"/>
          <w:szCs w:val="24"/>
        </w:rPr>
        <w:t xml:space="preserve">Die Aubergine und 2 weitere EL Wasser hinzugeben, erneut abdecken und weitere 5 Minuten köcheln lassen, dann die Tomaten und die zerstoßenen Gewürze sowie Salz, Zucker, Tamarindenpaste (aber vorsichtig) und Cayennepfeffer unterrühren. Noch </w:t>
      </w:r>
      <w:r w:rsidRPr="002160E5">
        <w:rPr>
          <w:sz w:val="24"/>
          <w:szCs w:val="24"/>
        </w:rPr>
        <w:lastRenderedPageBreak/>
        <w:t>einmal abdecken und 5 Minuten köcheln lassen, bis die Tomaten zerfallen und er Kürbis zart ist. Die Linsen zum Gemüse geben, dann die Bohnen hinzufügen und so viel Wasser hinzugießen, dass die Konsistenz dickflüssig ist. Weitere 5 Minuten kochen, dann abschmecken.</w:t>
      </w:r>
    </w:p>
    <w:p w14:paraId="4DD082D2" w14:textId="77777777" w:rsidR="00B52869" w:rsidRPr="002160E5" w:rsidRDefault="00B52869" w:rsidP="00B40E8C">
      <w:pPr>
        <w:pStyle w:val="ListParagraph"/>
        <w:numPr>
          <w:ilvl w:val="0"/>
          <w:numId w:val="1367"/>
        </w:numPr>
        <w:spacing w:after="120"/>
        <w:ind w:left="714" w:hanging="357"/>
        <w:contextualSpacing w:val="0"/>
        <w:jc w:val="both"/>
        <w:rPr>
          <w:sz w:val="24"/>
          <w:szCs w:val="24"/>
        </w:rPr>
      </w:pPr>
      <w:r w:rsidRPr="002160E5">
        <w:rPr>
          <w:sz w:val="24"/>
          <w:szCs w:val="24"/>
        </w:rPr>
        <w:t>Mit Reis und Joghurt servieren.</w:t>
      </w:r>
    </w:p>
    <w:p w14:paraId="53379485" w14:textId="77777777" w:rsidR="00B52869" w:rsidRDefault="00B52869" w:rsidP="00B52869">
      <w:pPr>
        <w:rPr>
          <w:sz w:val="24"/>
          <w:szCs w:val="24"/>
        </w:rPr>
      </w:pPr>
      <w:r>
        <w:rPr>
          <w:sz w:val="24"/>
          <w:szCs w:val="24"/>
        </w:rPr>
        <w:br w:type="page"/>
      </w:r>
    </w:p>
    <w:p w14:paraId="3E5574B3" w14:textId="77777777" w:rsidR="005F12A6" w:rsidRDefault="005F12A6" w:rsidP="005F12A6">
      <w:pPr>
        <w:pStyle w:val="Heading2"/>
        <w:spacing w:after="240"/>
      </w:pPr>
      <w:r>
        <w:lastRenderedPageBreak/>
        <w:t>Kürbis-Cafreal aus Goa</w:t>
      </w:r>
      <w:r>
        <w:rPr>
          <w:rStyle w:val="FootnoteReference"/>
        </w:rPr>
        <w:footnoteReference w:id="973"/>
      </w:r>
      <w:r>
        <w:t xml:space="preserve"> </w:t>
      </w:r>
    </w:p>
    <w:p w14:paraId="6F6ACF84" w14:textId="77777777" w:rsidR="005F12A6" w:rsidRDefault="005F12A6" w:rsidP="005F12A6">
      <w:pPr>
        <w:rPr>
          <w:sz w:val="24"/>
          <w:szCs w:val="24"/>
        </w:rPr>
      </w:pPr>
      <w:r w:rsidRPr="00EF284B">
        <w:rPr>
          <w:sz w:val="24"/>
          <w:szCs w:val="24"/>
          <w:u w:val="single"/>
        </w:rPr>
        <w:t>Zutaten</w:t>
      </w:r>
      <w:r>
        <w:rPr>
          <w:sz w:val="24"/>
          <w:szCs w:val="24"/>
        </w:rPr>
        <w:t xml:space="preserve"> (für 4 Portionen)</w:t>
      </w:r>
    </w:p>
    <w:p w14:paraId="6FA7E8A5" w14:textId="77777777" w:rsidR="005F12A6" w:rsidRDefault="005F12A6" w:rsidP="005F12A6">
      <w:pPr>
        <w:rPr>
          <w:sz w:val="24"/>
          <w:szCs w:val="24"/>
        </w:rPr>
      </w:pPr>
      <w:r>
        <w:rPr>
          <w:sz w:val="24"/>
          <w:szCs w:val="24"/>
        </w:rPr>
        <w:t>1 großer Butternusskürbis (1,5 kg)</w:t>
      </w:r>
    </w:p>
    <w:p w14:paraId="1794FF26" w14:textId="77777777" w:rsidR="005F12A6" w:rsidRDefault="005F12A6" w:rsidP="005F12A6">
      <w:pPr>
        <w:rPr>
          <w:sz w:val="24"/>
          <w:szCs w:val="24"/>
        </w:rPr>
      </w:pPr>
      <w:r>
        <w:rPr>
          <w:sz w:val="24"/>
          <w:szCs w:val="24"/>
        </w:rPr>
        <w:t>Rapsöl</w:t>
      </w:r>
    </w:p>
    <w:p w14:paraId="4A0D1C5C" w14:textId="77777777" w:rsidR="005F12A6" w:rsidRDefault="005F12A6" w:rsidP="005F12A6">
      <w:pPr>
        <w:rPr>
          <w:sz w:val="24"/>
          <w:szCs w:val="24"/>
        </w:rPr>
      </w:pPr>
      <w:r>
        <w:rPr>
          <w:sz w:val="24"/>
          <w:szCs w:val="24"/>
        </w:rPr>
        <w:t>1 große Gemüsezwiebel, in dünne Streifen geschnitten</w:t>
      </w:r>
    </w:p>
    <w:p w14:paraId="7405E12A" w14:textId="77777777" w:rsidR="005F12A6" w:rsidRDefault="005F12A6" w:rsidP="005F12A6">
      <w:pPr>
        <w:rPr>
          <w:sz w:val="24"/>
          <w:szCs w:val="24"/>
        </w:rPr>
      </w:pPr>
      <w:r>
        <w:rPr>
          <w:sz w:val="24"/>
          <w:szCs w:val="24"/>
        </w:rPr>
        <w:t>150 g Koriandergrün</w:t>
      </w:r>
    </w:p>
    <w:p w14:paraId="209C101B" w14:textId="77777777" w:rsidR="005F12A6" w:rsidRDefault="005F12A6" w:rsidP="005F12A6">
      <w:pPr>
        <w:rPr>
          <w:sz w:val="24"/>
          <w:szCs w:val="24"/>
        </w:rPr>
      </w:pPr>
      <w:r>
        <w:rPr>
          <w:sz w:val="24"/>
          <w:szCs w:val="24"/>
        </w:rPr>
        <w:t>1 Stück Ingwer (4 cm), geschält</w:t>
      </w:r>
    </w:p>
    <w:p w14:paraId="1E229B6D" w14:textId="77777777" w:rsidR="005F12A6" w:rsidRDefault="005F12A6" w:rsidP="005F12A6">
      <w:pPr>
        <w:rPr>
          <w:sz w:val="24"/>
          <w:szCs w:val="24"/>
        </w:rPr>
      </w:pPr>
      <w:r>
        <w:rPr>
          <w:sz w:val="24"/>
          <w:szCs w:val="24"/>
        </w:rPr>
        <w:t>8 Knoblauchzehen</w:t>
      </w:r>
    </w:p>
    <w:p w14:paraId="30B1603E" w14:textId="77777777" w:rsidR="005F12A6" w:rsidRDefault="005F12A6" w:rsidP="005F12A6">
      <w:pPr>
        <w:rPr>
          <w:sz w:val="24"/>
          <w:szCs w:val="24"/>
        </w:rPr>
      </w:pPr>
      <w:r>
        <w:rPr>
          <w:sz w:val="24"/>
          <w:szCs w:val="24"/>
        </w:rPr>
        <w:t>2 grüne India-Jwala Chilischoten, entkernt</w:t>
      </w:r>
    </w:p>
    <w:p w14:paraId="1FC5F47B" w14:textId="77777777" w:rsidR="005F12A6" w:rsidRDefault="005F12A6" w:rsidP="005F12A6">
      <w:pPr>
        <w:rPr>
          <w:sz w:val="24"/>
          <w:szCs w:val="24"/>
        </w:rPr>
      </w:pPr>
      <w:r>
        <w:rPr>
          <w:sz w:val="24"/>
          <w:szCs w:val="24"/>
        </w:rPr>
        <w:t>1 ½ TL gemahlener Kreuzkümmel</w:t>
      </w:r>
    </w:p>
    <w:p w14:paraId="0840D0E1" w14:textId="77777777" w:rsidR="005F12A6" w:rsidRDefault="005F12A6" w:rsidP="005F12A6">
      <w:pPr>
        <w:rPr>
          <w:sz w:val="24"/>
          <w:szCs w:val="24"/>
        </w:rPr>
      </w:pPr>
      <w:r>
        <w:rPr>
          <w:sz w:val="24"/>
          <w:szCs w:val="24"/>
        </w:rPr>
        <w:t>½ TL gemahlener Zimt</w:t>
      </w:r>
    </w:p>
    <w:p w14:paraId="3999F213" w14:textId="77777777" w:rsidR="005F12A6" w:rsidRDefault="005F12A6" w:rsidP="005F12A6">
      <w:pPr>
        <w:rPr>
          <w:sz w:val="24"/>
          <w:szCs w:val="24"/>
        </w:rPr>
      </w:pPr>
      <w:r>
        <w:rPr>
          <w:sz w:val="24"/>
          <w:szCs w:val="24"/>
        </w:rPr>
        <w:t>Saft von ½ Zitrone</w:t>
      </w:r>
    </w:p>
    <w:p w14:paraId="61E88E6E" w14:textId="77777777" w:rsidR="005F12A6" w:rsidRDefault="005F12A6" w:rsidP="005F12A6">
      <w:pPr>
        <w:rPr>
          <w:sz w:val="24"/>
          <w:szCs w:val="24"/>
        </w:rPr>
      </w:pPr>
      <w:r>
        <w:rPr>
          <w:sz w:val="24"/>
          <w:szCs w:val="24"/>
        </w:rPr>
        <w:t>1 ¼ TL Salz</w:t>
      </w:r>
    </w:p>
    <w:p w14:paraId="31ACEF66" w14:textId="77777777" w:rsidR="005F12A6" w:rsidRDefault="005F12A6" w:rsidP="005F12A6">
      <w:pPr>
        <w:rPr>
          <w:sz w:val="24"/>
          <w:szCs w:val="24"/>
        </w:rPr>
      </w:pPr>
      <w:r>
        <w:rPr>
          <w:sz w:val="24"/>
          <w:szCs w:val="24"/>
        </w:rPr>
        <w:t>½ TL gemahlener schwarzer Pfeffer</w:t>
      </w:r>
    </w:p>
    <w:p w14:paraId="5268E2F0" w14:textId="77777777" w:rsidR="005F12A6" w:rsidRDefault="005F12A6" w:rsidP="005F12A6">
      <w:pPr>
        <w:rPr>
          <w:sz w:val="24"/>
          <w:szCs w:val="24"/>
        </w:rPr>
      </w:pPr>
      <w:r>
        <w:rPr>
          <w:sz w:val="24"/>
          <w:szCs w:val="24"/>
        </w:rPr>
        <w:t>400 ml Kokosmilch</w:t>
      </w:r>
    </w:p>
    <w:p w14:paraId="1CD6E496" w14:textId="77777777" w:rsidR="005F12A6" w:rsidRDefault="005F12A6" w:rsidP="005F12A6">
      <w:pPr>
        <w:rPr>
          <w:sz w:val="24"/>
          <w:szCs w:val="24"/>
        </w:rPr>
      </w:pPr>
    </w:p>
    <w:p w14:paraId="7B0C0855" w14:textId="77777777" w:rsidR="005F12A6" w:rsidRDefault="005F12A6" w:rsidP="005F12A6">
      <w:pPr>
        <w:rPr>
          <w:sz w:val="24"/>
          <w:szCs w:val="24"/>
        </w:rPr>
      </w:pPr>
      <w:r>
        <w:rPr>
          <w:sz w:val="24"/>
          <w:szCs w:val="24"/>
        </w:rPr>
        <w:t>Zubereitung:</w:t>
      </w:r>
    </w:p>
    <w:p w14:paraId="17A8ADC7" w14:textId="77777777" w:rsidR="005F12A6" w:rsidRPr="009A3A2B" w:rsidRDefault="005F12A6" w:rsidP="00B40E8C">
      <w:pPr>
        <w:pStyle w:val="ListParagraph"/>
        <w:numPr>
          <w:ilvl w:val="0"/>
          <w:numId w:val="1338"/>
        </w:numPr>
        <w:spacing w:after="120"/>
        <w:ind w:left="714" w:hanging="357"/>
        <w:contextualSpacing w:val="0"/>
        <w:jc w:val="both"/>
        <w:rPr>
          <w:sz w:val="24"/>
          <w:szCs w:val="24"/>
        </w:rPr>
      </w:pPr>
      <w:r w:rsidRPr="003C4736">
        <w:rPr>
          <w:sz w:val="24"/>
          <w:szCs w:val="24"/>
        </w:rPr>
        <w:t>Den Backofen auf 180 Grad vorheizen und zwei Backbleche mit Backpapier belegen.</w:t>
      </w:r>
      <w:r>
        <w:rPr>
          <w:sz w:val="24"/>
          <w:szCs w:val="24"/>
        </w:rPr>
        <w:t xml:space="preserve"> </w:t>
      </w:r>
      <w:r w:rsidRPr="009A3A2B">
        <w:rPr>
          <w:sz w:val="24"/>
          <w:szCs w:val="24"/>
        </w:rPr>
        <w:t>Den Kürbis schälen, halbieren und die Kerne auslösen. Das Fruchtfleisch in 1 cm dicke Scheiben schneiden, auf die Bleche verteilen und mit 1 – 2 EL Öl beträufeln. Mit den Händen vermischen, damit die Kürbisscheiben rundum mit Öl überzogen sind. Ungefähr 35 – 40 Minuten backen, bis der Kürbis weich ist und zu karamellisieren beginnt. Dabei nach der Hälfte der Zeit wenden.</w:t>
      </w:r>
    </w:p>
    <w:p w14:paraId="3D1F5960" w14:textId="77777777" w:rsidR="005F12A6" w:rsidRPr="003C4736" w:rsidRDefault="005F12A6" w:rsidP="00B40E8C">
      <w:pPr>
        <w:pStyle w:val="ListParagraph"/>
        <w:numPr>
          <w:ilvl w:val="0"/>
          <w:numId w:val="1338"/>
        </w:numPr>
        <w:spacing w:after="120"/>
        <w:ind w:left="714" w:hanging="357"/>
        <w:contextualSpacing w:val="0"/>
        <w:jc w:val="both"/>
        <w:rPr>
          <w:sz w:val="24"/>
          <w:szCs w:val="24"/>
        </w:rPr>
      </w:pPr>
      <w:r w:rsidRPr="003C4736">
        <w:rPr>
          <w:sz w:val="24"/>
          <w:szCs w:val="24"/>
        </w:rPr>
        <w:t>Die Zwiebel für die Garnierung rösten. Dafür 2 EL Öl in einer Pfanne erhitzen, die Zwiebel hineingeben und bei mittlerer Hitze 15 – 20 Minuten braten, bis sie karamellisiert und knusprig ist. Vom Herd nehmen und beiseitestellen.</w:t>
      </w:r>
    </w:p>
    <w:p w14:paraId="76B4868C" w14:textId="77777777" w:rsidR="005F12A6" w:rsidRPr="003C4736" w:rsidRDefault="005F12A6" w:rsidP="00B40E8C">
      <w:pPr>
        <w:pStyle w:val="ListParagraph"/>
        <w:numPr>
          <w:ilvl w:val="0"/>
          <w:numId w:val="1338"/>
        </w:numPr>
        <w:spacing w:after="120"/>
        <w:ind w:left="714" w:hanging="357"/>
        <w:contextualSpacing w:val="0"/>
        <w:jc w:val="both"/>
        <w:rPr>
          <w:sz w:val="24"/>
          <w:szCs w:val="24"/>
        </w:rPr>
      </w:pPr>
      <w:r w:rsidRPr="003C4736">
        <w:rPr>
          <w:sz w:val="24"/>
          <w:szCs w:val="24"/>
        </w:rPr>
        <w:t>Für die Sauce Koriander, Ingwer, Knoblauch und Chilis klein schneiden und pürieren. Kreuzkümmel, Zimt, Zitronensaft, Salz, Pfeffer und Kokosmilch hinzufügen und zu einer Sauce mixen.</w:t>
      </w:r>
    </w:p>
    <w:p w14:paraId="069A9E6D" w14:textId="77777777" w:rsidR="005F12A6" w:rsidRPr="009A3A2B" w:rsidRDefault="005F12A6" w:rsidP="00B40E8C">
      <w:pPr>
        <w:pStyle w:val="ListParagraph"/>
        <w:numPr>
          <w:ilvl w:val="0"/>
          <w:numId w:val="1338"/>
        </w:numPr>
        <w:spacing w:after="120"/>
        <w:ind w:left="714" w:hanging="357"/>
        <w:contextualSpacing w:val="0"/>
        <w:jc w:val="both"/>
        <w:rPr>
          <w:sz w:val="24"/>
          <w:szCs w:val="24"/>
        </w:rPr>
      </w:pPr>
      <w:r w:rsidRPr="009A3A2B">
        <w:rPr>
          <w:sz w:val="24"/>
          <w:szCs w:val="24"/>
        </w:rPr>
        <w:t xml:space="preserve">Die Koriander-Kokossauce in einen hohen Topf gießen und unter gelegentlichem Rühren bei mittlerer Hitze 5 Minuten sanft köcheln lassen. Dann den gebackenen </w:t>
      </w:r>
      <w:r w:rsidRPr="009A3A2B">
        <w:rPr>
          <w:sz w:val="24"/>
          <w:szCs w:val="24"/>
        </w:rPr>
        <w:lastRenderedPageBreak/>
        <w:t>Kürbis hineingeben und weitere 5 Minuten garen.</w:t>
      </w:r>
      <w:r>
        <w:rPr>
          <w:sz w:val="24"/>
          <w:szCs w:val="24"/>
        </w:rPr>
        <w:t xml:space="preserve"> </w:t>
      </w:r>
      <w:r w:rsidRPr="009A3A2B">
        <w:rPr>
          <w:sz w:val="24"/>
          <w:szCs w:val="24"/>
        </w:rPr>
        <w:t>Mit den gerösteten Zwiebeln bestreuen und mit Reis servieren.</w:t>
      </w:r>
    </w:p>
    <w:p w14:paraId="74BC6EEC" w14:textId="77777777" w:rsidR="005F12A6" w:rsidRDefault="005F12A6" w:rsidP="005F12A6">
      <w:pPr>
        <w:rPr>
          <w:rFonts w:asciiTheme="majorHAnsi" w:eastAsiaTheme="majorEastAsia" w:hAnsiTheme="majorHAnsi" w:cstheme="majorBidi"/>
          <w:color w:val="2F5496" w:themeColor="accent1" w:themeShade="BF"/>
          <w:sz w:val="26"/>
          <w:szCs w:val="26"/>
        </w:rPr>
      </w:pPr>
      <w:r>
        <w:br w:type="page"/>
      </w:r>
    </w:p>
    <w:p w14:paraId="50D9F101" w14:textId="77777777" w:rsidR="00300F03" w:rsidRPr="00741396" w:rsidRDefault="00300F03" w:rsidP="00300F03">
      <w:pPr>
        <w:pStyle w:val="Heading2"/>
        <w:spacing w:after="240"/>
      </w:pPr>
      <w:r w:rsidRPr="00741396">
        <w:lastRenderedPageBreak/>
        <w:t>Kürbisgratin</w:t>
      </w:r>
    </w:p>
    <w:p w14:paraId="53FF9A50" w14:textId="77777777" w:rsidR="00300F03" w:rsidRPr="00BD2C90" w:rsidRDefault="00300F03" w:rsidP="00300F03">
      <w:pPr>
        <w:rPr>
          <w:sz w:val="24"/>
          <w:szCs w:val="24"/>
          <w:u w:val="single"/>
        </w:rPr>
      </w:pPr>
      <w:r w:rsidRPr="00BD2C90">
        <w:rPr>
          <w:sz w:val="24"/>
          <w:szCs w:val="24"/>
          <w:u w:val="single"/>
        </w:rPr>
        <w:t>Zutaten</w:t>
      </w:r>
      <w:r>
        <w:rPr>
          <w:sz w:val="24"/>
          <w:szCs w:val="24"/>
          <w:u w:val="single"/>
        </w:rPr>
        <w:t>:</w:t>
      </w:r>
    </w:p>
    <w:p w14:paraId="0FCFDEEF" w14:textId="77777777" w:rsidR="00300F03" w:rsidRDefault="00300F03" w:rsidP="00300F03">
      <w:pPr>
        <w:rPr>
          <w:sz w:val="24"/>
          <w:szCs w:val="24"/>
        </w:rPr>
      </w:pPr>
      <w:r>
        <w:rPr>
          <w:sz w:val="24"/>
          <w:szCs w:val="24"/>
        </w:rPr>
        <w:t>Kürbisfleisch</w:t>
      </w:r>
    </w:p>
    <w:p w14:paraId="34A83192" w14:textId="77777777" w:rsidR="00300F03" w:rsidRDefault="00300F03" w:rsidP="00300F03">
      <w:pPr>
        <w:rPr>
          <w:sz w:val="24"/>
          <w:szCs w:val="24"/>
        </w:rPr>
      </w:pPr>
      <w:r>
        <w:rPr>
          <w:sz w:val="24"/>
          <w:szCs w:val="24"/>
        </w:rPr>
        <w:t>Sahne</w:t>
      </w:r>
    </w:p>
    <w:p w14:paraId="3382711A" w14:textId="77777777" w:rsidR="00300F03" w:rsidRDefault="00300F03" w:rsidP="00300F03">
      <w:pPr>
        <w:rPr>
          <w:sz w:val="24"/>
          <w:szCs w:val="24"/>
        </w:rPr>
      </w:pPr>
      <w:r>
        <w:rPr>
          <w:sz w:val="24"/>
          <w:szCs w:val="24"/>
        </w:rPr>
        <w:t>Geriebenen Käse</w:t>
      </w:r>
    </w:p>
    <w:p w14:paraId="2E39BBBA" w14:textId="77777777" w:rsidR="00300F03" w:rsidRDefault="00300F03" w:rsidP="00300F03">
      <w:pPr>
        <w:rPr>
          <w:sz w:val="24"/>
          <w:szCs w:val="24"/>
        </w:rPr>
      </w:pPr>
      <w:r>
        <w:rPr>
          <w:sz w:val="24"/>
          <w:szCs w:val="24"/>
        </w:rPr>
        <w:t>Salz, Pfeffer, Currypulver, Chili</w:t>
      </w:r>
    </w:p>
    <w:p w14:paraId="77E39AC5" w14:textId="77777777" w:rsidR="00300F03" w:rsidRDefault="00300F03" w:rsidP="00300F03">
      <w:pPr>
        <w:rPr>
          <w:sz w:val="24"/>
          <w:szCs w:val="24"/>
        </w:rPr>
      </w:pPr>
      <w:r>
        <w:rPr>
          <w:sz w:val="24"/>
          <w:szCs w:val="24"/>
        </w:rPr>
        <w:t>Muskat</w:t>
      </w:r>
    </w:p>
    <w:p w14:paraId="71B56D5A" w14:textId="77777777" w:rsidR="00300F03" w:rsidRDefault="00300F03" w:rsidP="00300F03">
      <w:pPr>
        <w:jc w:val="both"/>
        <w:rPr>
          <w:sz w:val="24"/>
          <w:szCs w:val="24"/>
        </w:rPr>
      </w:pPr>
    </w:p>
    <w:p w14:paraId="58310437" w14:textId="77777777" w:rsidR="00300F03" w:rsidRDefault="00300F03" w:rsidP="00300F03">
      <w:pPr>
        <w:jc w:val="both"/>
        <w:rPr>
          <w:sz w:val="24"/>
          <w:szCs w:val="24"/>
        </w:rPr>
      </w:pPr>
      <w:r>
        <w:rPr>
          <w:sz w:val="24"/>
          <w:szCs w:val="24"/>
        </w:rPr>
        <w:t>Zubereitung:</w:t>
      </w:r>
    </w:p>
    <w:p w14:paraId="6B7B88D2" w14:textId="77777777" w:rsidR="00300F03" w:rsidRPr="00033CC1" w:rsidRDefault="00300F03" w:rsidP="00B40E8C">
      <w:pPr>
        <w:pStyle w:val="ListParagraph"/>
        <w:numPr>
          <w:ilvl w:val="0"/>
          <w:numId w:val="1276"/>
        </w:numPr>
        <w:spacing w:after="120"/>
        <w:ind w:left="714" w:hanging="357"/>
        <w:contextualSpacing w:val="0"/>
        <w:jc w:val="both"/>
        <w:rPr>
          <w:sz w:val="24"/>
          <w:szCs w:val="24"/>
        </w:rPr>
      </w:pPr>
      <w:r w:rsidRPr="00033CC1">
        <w:rPr>
          <w:sz w:val="24"/>
          <w:szCs w:val="24"/>
        </w:rPr>
        <w:t>Fruchtfleisch in etwa 3 cm große Würfel schneiden und in einer Auflaufform nicht höher als 10 – 12 cm schichten. Sahne mit den Gewürzen gut mischen und über das Kürbisfleisch gießen. Obenauf den geriebenen Käse verteilen.</w:t>
      </w:r>
    </w:p>
    <w:p w14:paraId="7D3CCE21" w14:textId="77777777" w:rsidR="00300F03" w:rsidRPr="00033CC1" w:rsidRDefault="00300F03" w:rsidP="00B40E8C">
      <w:pPr>
        <w:pStyle w:val="ListParagraph"/>
        <w:numPr>
          <w:ilvl w:val="0"/>
          <w:numId w:val="1276"/>
        </w:numPr>
        <w:spacing w:after="120"/>
        <w:ind w:left="714" w:hanging="357"/>
        <w:contextualSpacing w:val="0"/>
        <w:jc w:val="both"/>
        <w:rPr>
          <w:sz w:val="24"/>
          <w:szCs w:val="24"/>
        </w:rPr>
      </w:pPr>
      <w:r w:rsidRPr="00033CC1">
        <w:rPr>
          <w:sz w:val="24"/>
          <w:szCs w:val="24"/>
        </w:rPr>
        <w:t>Die mit Alufolie abgedeckte Auflaufform in den auf 220 Grad vorgeheizten Backofen schieben. Nach 30 – 45 Minuten die Folie entfernen. Wenn der Käse zerlaufen und braun gebacken ist, kann das Gratin serviert werden.</w:t>
      </w:r>
    </w:p>
    <w:p w14:paraId="20BCD348" w14:textId="77777777" w:rsidR="00300F03" w:rsidRDefault="00300F03" w:rsidP="00B40E8C">
      <w:pPr>
        <w:pStyle w:val="ListParagraph"/>
        <w:numPr>
          <w:ilvl w:val="0"/>
          <w:numId w:val="1276"/>
        </w:numPr>
        <w:spacing w:after="120"/>
        <w:ind w:left="714" w:hanging="357"/>
        <w:contextualSpacing w:val="0"/>
        <w:jc w:val="both"/>
        <w:rPr>
          <w:sz w:val="24"/>
          <w:szCs w:val="24"/>
        </w:rPr>
      </w:pPr>
      <w:r w:rsidRPr="00033CC1">
        <w:rPr>
          <w:sz w:val="24"/>
          <w:szCs w:val="24"/>
        </w:rPr>
        <w:t xml:space="preserve">Dazu passt Knoblauchbaguette und Wein </w:t>
      </w:r>
    </w:p>
    <w:p w14:paraId="07023E69" w14:textId="77777777" w:rsidR="00300F03" w:rsidRDefault="00300F03" w:rsidP="00300F03">
      <w:pPr>
        <w:jc w:val="both"/>
        <w:rPr>
          <w:sz w:val="24"/>
          <w:szCs w:val="24"/>
        </w:rPr>
      </w:pPr>
    </w:p>
    <w:p w14:paraId="7C210008" w14:textId="77777777" w:rsidR="00300F03" w:rsidRDefault="00300F03" w:rsidP="00300F03">
      <w:pPr>
        <w:jc w:val="both"/>
        <w:rPr>
          <w:sz w:val="24"/>
          <w:szCs w:val="24"/>
        </w:rPr>
      </w:pPr>
      <w:r>
        <w:rPr>
          <w:sz w:val="24"/>
          <w:szCs w:val="24"/>
        </w:rPr>
        <w:t>Info:</w:t>
      </w:r>
      <w:r>
        <w:rPr>
          <w:sz w:val="24"/>
          <w:szCs w:val="24"/>
        </w:rPr>
        <w:tab/>
        <w:t>Das ist ein Rezept vom Kürbisfest im Mundenhof.</w:t>
      </w:r>
    </w:p>
    <w:p w14:paraId="190B3476" w14:textId="77777777" w:rsidR="00300F03" w:rsidRDefault="00300F03" w:rsidP="00300F03">
      <w:pPr>
        <w:jc w:val="both"/>
        <w:rPr>
          <w:sz w:val="24"/>
          <w:szCs w:val="24"/>
        </w:rPr>
      </w:pPr>
    </w:p>
    <w:p w14:paraId="5DE84897" w14:textId="77777777" w:rsidR="00300F03" w:rsidRDefault="00300F03" w:rsidP="00300F03">
      <w:pPr>
        <w:rPr>
          <w:sz w:val="24"/>
          <w:szCs w:val="24"/>
        </w:rPr>
      </w:pPr>
      <w:r>
        <w:rPr>
          <w:sz w:val="24"/>
          <w:szCs w:val="24"/>
        </w:rPr>
        <w:br w:type="page"/>
      </w:r>
    </w:p>
    <w:p w14:paraId="3335ABC3" w14:textId="77777777" w:rsidR="00300F03" w:rsidRDefault="00300F03" w:rsidP="00300F03">
      <w:pPr>
        <w:pStyle w:val="Heading2"/>
        <w:spacing w:after="240"/>
      </w:pPr>
      <w:r>
        <w:lastRenderedPageBreak/>
        <w:t>Kürbis gefüllt mit Esskastanien, Birnen und Gorgonzola</w:t>
      </w:r>
      <w:r>
        <w:rPr>
          <w:rStyle w:val="FootnoteReference"/>
        </w:rPr>
        <w:footnoteReference w:id="974"/>
      </w:r>
    </w:p>
    <w:p w14:paraId="2D0B28B0" w14:textId="77777777" w:rsidR="00300F03" w:rsidRDefault="00300F03" w:rsidP="00300F03">
      <w:pPr>
        <w:jc w:val="both"/>
        <w:rPr>
          <w:sz w:val="24"/>
          <w:szCs w:val="24"/>
        </w:rPr>
      </w:pPr>
      <w:r w:rsidRPr="007B62C8">
        <w:rPr>
          <w:sz w:val="24"/>
          <w:szCs w:val="24"/>
          <w:u w:val="single"/>
        </w:rPr>
        <w:t>Zutaten</w:t>
      </w:r>
      <w:r>
        <w:rPr>
          <w:sz w:val="24"/>
          <w:szCs w:val="24"/>
        </w:rPr>
        <w:t xml:space="preserve"> (für 2 Portionen)</w:t>
      </w:r>
    </w:p>
    <w:p w14:paraId="2024C167" w14:textId="77777777" w:rsidR="00300F03" w:rsidRDefault="00300F03" w:rsidP="00300F03">
      <w:pPr>
        <w:jc w:val="both"/>
        <w:rPr>
          <w:sz w:val="24"/>
          <w:szCs w:val="24"/>
        </w:rPr>
      </w:pPr>
      <w:r>
        <w:rPr>
          <w:sz w:val="24"/>
          <w:szCs w:val="24"/>
        </w:rPr>
        <w:t>1 kleiner Hokkaidokürbis</w:t>
      </w:r>
    </w:p>
    <w:p w14:paraId="3D1C619D" w14:textId="77777777" w:rsidR="00300F03" w:rsidRDefault="00300F03" w:rsidP="00300F03">
      <w:pPr>
        <w:jc w:val="both"/>
        <w:rPr>
          <w:sz w:val="24"/>
          <w:szCs w:val="24"/>
        </w:rPr>
      </w:pPr>
      <w:r>
        <w:rPr>
          <w:sz w:val="24"/>
          <w:szCs w:val="24"/>
        </w:rPr>
        <w:t>Olivenöl</w:t>
      </w:r>
    </w:p>
    <w:p w14:paraId="04D98BAC" w14:textId="77777777" w:rsidR="00300F03" w:rsidRDefault="00300F03" w:rsidP="00300F03">
      <w:pPr>
        <w:jc w:val="both"/>
        <w:rPr>
          <w:sz w:val="24"/>
          <w:szCs w:val="24"/>
        </w:rPr>
      </w:pPr>
      <w:r>
        <w:rPr>
          <w:sz w:val="24"/>
          <w:szCs w:val="24"/>
        </w:rPr>
        <w:t>Salz</w:t>
      </w:r>
    </w:p>
    <w:p w14:paraId="28CFEB7A" w14:textId="77777777" w:rsidR="00300F03" w:rsidRDefault="00300F03" w:rsidP="00300F03">
      <w:pPr>
        <w:jc w:val="both"/>
        <w:rPr>
          <w:sz w:val="24"/>
          <w:szCs w:val="24"/>
        </w:rPr>
      </w:pPr>
      <w:r>
        <w:rPr>
          <w:sz w:val="24"/>
          <w:szCs w:val="24"/>
        </w:rPr>
        <w:t>2 Lorbeerblätter</w:t>
      </w:r>
    </w:p>
    <w:p w14:paraId="4B895E51" w14:textId="77777777" w:rsidR="00300F03" w:rsidRDefault="00300F03" w:rsidP="00300F03">
      <w:pPr>
        <w:jc w:val="both"/>
        <w:rPr>
          <w:sz w:val="24"/>
          <w:szCs w:val="24"/>
        </w:rPr>
      </w:pPr>
      <w:r>
        <w:rPr>
          <w:sz w:val="24"/>
          <w:szCs w:val="24"/>
        </w:rPr>
        <w:t>1 Zwiebel</w:t>
      </w:r>
    </w:p>
    <w:p w14:paraId="6FF42FB3" w14:textId="77777777" w:rsidR="00300F03" w:rsidRDefault="00300F03" w:rsidP="00300F03">
      <w:pPr>
        <w:jc w:val="both"/>
        <w:rPr>
          <w:sz w:val="24"/>
          <w:szCs w:val="24"/>
        </w:rPr>
      </w:pPr>
      <w:r>
        <w:rPr>
          <w:sz w:val="24"/>
          <w:szCs w:val="24"/>
        </w:rPr>
        <w:t>150 g vorgekochte Esskastanien</w:t>
      </w:r>
    </w:p>
    <w:p w14:paraId="05D6E3E9" w14:textId="77777777" w:rsidR="00300F03" w:rsidRDefault="00300F03" w:rsidP="00300F03">
      <w:pPr>
        <w:jc w:val="both"/>
        <w:rPr>
          <w:sz w:val="24"/>
          <w:szCs w:val="24"/>
        </w:rPr>
      </w:pPr>
      <w:r>
        <w:rPr>
          <w:sz w:val="24"/>
          <w:szCs w:val="24"/>
        </w:rPr>
        <w:t>1 Birne</w:t>
      </w:r>
    </w:p>
    <w:p w14:paraId="1FF21B1E" w14:textId="77777777" w:rsidR="00300F03" w:rsidRDefault="00300F03" w:rsidP="00300F03">
      <w:pPr>
        <w:jc w:val="both"/>
        <w:rPr>
          <w:sz w:val="24"/>
          <w:szCs w:val="24"/>
        </w:rPr>
      </w:pPr>
      <w:r>
        <w:rPr>
          <w:sz w:val="24"/>
          <w:szCs w:val="24"/>
        </w:rPr>
        <w:t>1 EL Wermut</w:t>
      </w:r>
    </w:p>
    <w:p w14:paraId="26070D97" w14:textId="77777777" w:rsidR="00300F03" w:rsidRDefault="00300F03" w:rsidP="00300F03">
      <w:pPr>
        <w:jc w:val="both"/>
        <w:rPr>
          <w:sz w:val="24"/>
          <w:szCs w:val="24"/>
        </w:rPr>
      </w:pPr>
      <w:r>
        <w:rPr>
          <w:sz w:val="24"/>
          <w:szCs w:val="24"/>
        </w:rPr>
        <w:t>100 g Brioche</w:t>
      </w:r>
    </w:p>
    <w:p w14:paraId="77A11C77" w14:textId="77777777" w:rsidR="00300F03" w:rsidRDefault="00300F03" w:rsidP="00300F03">
      <w:pPr>
        <w:jc w:val="both"/>
        <w:rPr>
          <w:sz w:val="24"/>
          <w:szCs w:val="24"/>
        </w:rPr>
      </w:pPr>
      <w:r>
        <w:rPr>
          <w:sz w:val="24"/>
          <w:szCs w:val="24"/>
        </w:rPr>
        <w:t>50 g Gorgonzola</w:t>
      </w:r>
    </w:p>
    <w:p w14:paraId="7ACDED6C" w14:textId="77777777" w:rsidR="00300F03" w:rsidRDefault="00300F03" w:rsidP="00300F03">
      <w:pPr>
        <w:jc w:val="both"/>
        <w:rPr>
          <w:sz w:val="24"/>
          <w:szCs w:val="24"/>
        </w:rPr>
      </w:pPr>
    </w:p>
    <w:p w14:paraId="491A5387" w14:textId="77777777" w:rsidR="00300F03" w:rsidRDefault="00300F03" w:rsidP="00300F03">
      <w:pPr>
        <w:jc w:val="both"/>
        <w:rPr>
          <w:sz w:val="24"/>
          <w:szCs w:val="24"/>
        </w:rPr>
      </w:pPr>
      <w:r>
        <w:rPr>
          <w:sz w:val="24"/>
          <w:szCs w:val="24"/>
        </w:rPr>
        <w:t>Zubereitung:</w:t>
      </w:r>
    </w:p>
    <w:p w14:paraId="12032F4C" w14:textId="4B7E9EB6" w:rsidR="00300F03" w:rsidRPr="007B62C8" w:rsidRDefault="00300F03" w:rsidP="00B40E8C">
      <w:pPr>
        <w:pStyle w:val="ListParagraph"/>
        <w:numPr>
          <w:ilvl w:val="0"/>
          <w:numId w:val="1872"/>
        </w:numPr>
        <w:spacing w:after="120"/>
        <w:ind w:left="714" w:hanging="357"/>
        <w:contextualSpacing w:val="0"/>
        <w:jc w:val="both"/>
        <w:rPr>
          <w:sz w:val="24"/>
          <w:szCs w:val="24"/>
        </w:rPr>
      </w:pPr>
      <w:r w:rsidRPr="007B62C8">
        <w:rPr>
          <w:sz w:val="24"/>
          <w:szCs w:val="24"/>
        </w:rPr>
        <w:t xml:space="preserve">Kürbis quer durchschneiden und zwar so, dass das obere Viertel einen </w:t>
      </w:r>
      <w:r w:rsidR="00CF73F3" w:rsidRPr="007B62C8">
        <w:rPr>
          <w:sz w:val="24"/>
          <w:szCs w:val="24"/>
        </w:rPr>
        <w:t>Deckel</w:t>
      </w:r>
      <w:r w:rsidRPr="007B62C8">
        <w:rPr>
          <w:sz w:val="24"/>
          <w:szCs w:val="24"/>
        </w:rPr>
        <w:t xml:space="preserve"> bilden kann. Die Kerne mit einem Löffel gründlich herauslösen und entsorgen. Den Kürbis von innen und außen mit Olivenöl einpinseln, salzen, ein Lorbeerblatt hineinlegen. Den Kürbisdeckel darauflegen, Kürbis in eine Auflaufform stellen. Ungefähr 50 Minuten lang bei 190 Grad Umluft garen. Aus dem Ofen nehmen und beiseite stellen.</w:t>
      </w:r>
    </w:p>
    <w:p w14:paraId="1F3A3481" w14:textId="77777777" w:rsidR="00300F03" w:rsidRPr="007B62C8" w:rsidRDefault="00300F03" w:rsidP="00B40E8C">
      <w:pPr>
        <w:pStyle w:val="ListParagraph"/>
        <w:numPr>
          <w:ilvl w:val="0"/>
          <w:numId w:val="1872"/>
        </w:numPr>
        <w:spacing w:after="120"/>
        <w:ind w:left="714" w:hanging="357"/>
        <w:contextualSpacing w:val="0"/>
        <w:jc w:val="both"/>
        <w:rPr>
          <w:sz w:val="24"/>
          <w:szCs w:val="24"/>
        </w:rPr>
      </w:pPr>
      <w:r w:rsidRPr="007B62C8">
        <w:rPr>
          <w:sz w:val="24"/>
          <w:szCs w:val="24"/>
        </w:rPr>
        <w:t>Während der Garzeit die Füllung vorbereiten. In etwas Olivenöl die fein geschnittene Zwiebel glasig dünsten. Esskastanien vierteln, dazugeben. Birne schälen und in kleine Würfel schneiden, ebenfalls dazugeben. Mit Wermut ablöschen. Das zweite Lorbeerblatt hinzufügen, die Brioche in kleine Stücke reißen und dazugeben. Das Ganze einige Minuten lang garen. Zum Schluss Gorgonzola würfeln, unter die Füllung heben. Füllung in den Kürbis geben, noch mal 5 Minuten im heißen Ofen durchziehen lassen.</w:t>
      </w:r>
      <w:r w:rsidRPr="007B62C8">
        <w:rPr>
          <w:sz w:val="24"/>
          <w:szCs w:val="24"/>
        </w:rPr>
        <w:br w:type="page"/>
      </w:r>
    </w:p>
    <w:p w14:paraId="16FCEDB1" w14:textId="77777777" w:rsidR="00300F03" w:rsidRDefault="00300F03" w:rsidP="00300F03">
      <w:pPr>
        <w:pStyle w:val="Heading2"/>
        <w:spacing w:after="240"/>
      </w:pPr>
      <w:r>
        <w:lastRenderedPageBreak/>
        <w:t>Kürbis</w:t>
      </w:r>
      <w:r>
        <w:rPr>
          <w:rStyle w:val="FootnoteReference"/>
        </w:rPr>
        <w:footnoteReference w:id="975"/>
      </w:r>
      <w:r>
        <w:t xml:space="preserve"> </w:t>
      </w:r>
    </w:p>
    <w:p w14:paraId="003754F4" w14:textId="77777777" w:rsidR="00300F03" w:rsidRDefault="00300F03" w:rsidP="00300F03">
      <w:pPr>
        <w:rPr>
          <w:sz w:val="24"/>
          <w:szCs w:val="24"/>
        </w:rPr>
      </w:pPr>
      <w:r w:rsidRPr="00B46E36">
        <w:rPr>
          <w:sz w:val="24"/>
          <w:szCs w:val="24"/>
          <w:u w:val="single"/>
        </w:rPr>
        <w:t>Zutaten</w:t>
      </w:r>
      <w:r>
        <w:rPr>
          <w:sz w:val="24"/>
          <w:szCs w:val="24"/>
        </w:rPr>
        <w:t xml:space="preserve"> (für 4 Personen)</w:t>
      </w:r>
    </w:p>
    <w:p w14:paraId="65C2CA36" w14:textId="77777777" w:rsidR="00300F03" w:rsidRDefault="00300F03" w:rsidP="00300F03">
      <w:pPr>
        <w:rPr>
          <w:sz w:val="24"/>
          <w:szCs w:val="24"/>
        </w:rPr>
      </w:pPr>
      <w:r>
        <w:rPr>
          <w:sz w:val="24"/>
          <w:szCs w:val="24"/>
        </w:rPr>
        <w:t>½ Hokkaidokürbis</w:t>
      </w:r>
    </w:p>
    <w:p w14:paraId="7CD474F2" w14:textId="77777777" w:rsidR="00300F03" w:rsidRDefault="00300F03" w:rsidP="00300F03">
      <w:pPr>
        <w:rPr>
          <w:sz w:val="24"/>
          <w:szCs w:val="24"/>
        </w:rPr>
      </w:pPr>
      <w:r>
        <w:rPr>
          <w:sz w:val="24"/>
          <w:szCs w:val="24"/>
        </w:rPr>
        <w:t>1 Tomate</w:t>
      </w:r>
    </w:p>
    <w:p w14:paraId="7D9775C0" w14:textId="77777777" w:rsidR="00300F03" w:rsidRDefault="00300F03" w:rsidP="00300F03">
      <w:pPr>
        <w:rPr>
          <w:sz w:val="24"/>
          <w:szCs w:val="24"/>
        </w:rPr>
      </w:pPr>
      <w:r>
        <w:rPr>
          <w:sz w:val="24"/>
          <w:szCs w:val="24"/>
        </w:rPr>
        <w:t>2 Knoblauchzehen</w:t>
      </w:r>
    </w:p>
    <w:p w14:paraId="368D411C" w14:textId="77777777" w:rsidR="00300F03" w:rsidRDefault="00300F03" w:rsidP="00300F03">
      <w:pPr>
        <w:rPr>
          <w:sz w:val="24"/>
          <w:szCs w:val="24"/>
        </w:rPr>
      </w:pPr>
      <w:r>
        <w:rPr>
          <w:sz w:val="24"/>
          <w:szCs w:val="24"/>
        </w:rPr>
        <w:t>1TL Zucker</w:t>
      </w:r>
    </w:p>
    <w:p w14:paraId="64079A79" w14:textId="77777777" w:rsidR="00300F03" w:rsidRDefault="00300F03" w:rsidP="00300F03">
      <w:pPr>
        <w:rPr>
          <w:sz w:val="24"/>
          <w:szCs w:val="24"/>
        </w:rPr>
      </w:pPr>
      <w:r>
        <w:rPr>
          <w:sz w:val="24"/>
          <w:szCs w:val="24"/>
        </w:rPr>
        <w:t>½ TL Fleur de Sel</w:t>
      </w:r>
    </w:p>
    <w:p w14:paraId="12BE02DB" w14:textId="77777777" w:rsidR="00300F03" w:rsidRDefault="00300F03" w:rsidP="00300F03">
      <w:pPr>
        <w:rPr>
          <w:sz w:val="24"/>
          <w:szCs w:val="24"/>
        </w:rPr>
      </w:pPr>
      <w:r>
        <w:rPr>
          <w:sz w:val="24"/>
          <w:szCs w:val="24"/>
        </w:rPr>
        <w:t>3 EL Olivenöl</w:t>
      </w:r>
    </w:p>
    <w:p w14:paraId="1E803871" w14:textId="77777777" w:rsidR="00300F03" w:rsidRDefault="00300F03" w:rsidP="00300F03">
      <w:pPr>
        <w:rPr>
          <w:sz w:val="24"/>
          <w:szCs w:val="24"/>
        </w:rPr>
      </w:pPr>
      <w:r>
        <w:rPr>
          <w:sz w:val="24"/>
          <w:szCs w:val="24"/>
        </w:rPr>
        <w:t>4 Zweige Rosmarin</w:t>
      </w:r>
    </w:p>
    <w:p w14:paraId="38021953" w14:textId="77777777" w:rsidR="00300F03" w:rsidRDefault="00300F03" w:rsidP="00300F03">
      <w:pPr>
        <w:rPr>
          <w:sz w:val="24"/>
          <w:szCs w:val="24"/>
        </w:rPr>
      </w:pPr>
      <w:r>
        <w:rPr>
          <w:sz w:val="24"/>
          <w:szCs w:val="24"/>
        </w:rPr>
        <w:t>4 Zweige Thymian</w:t>
      </w:r>
    </w:p>
    <w:p w14:paraId="43924990" w14:textId="77777777" w:rsidR="00300F03" w:rsidRDefault="00300F03" w:rsidP="00300F03">
      <w:pPr>
        <w:rPr>
          <w:sz w:val="24"/>
          <w:szCs w:val="24"/>
        </w:rPr>
      </w:pPr>
    </w:p>
    <w:p w14:paraId="5E1CECEE" w14:textId="77777777" w:rsidR="00300F03" w:rsidRDefault="00300F03" w:rsidP="00300F03">
      <w:pPr>
        <w:rPr>
          <w:sz w:val="24"/>
          <w:szCs w:val="24"/>
        </w:rPr>
      </w:pPr>
      <w:r>
        <w:rPr>
          <w:sz w:val="24"/>
          <w:szCs w:val="24"/>
        </w:rPr>
        <w:t>Vorbereitungszeit: 15 Minuten, Garzeit: 30 Minuten</w:t>
      </w:r>
    </w:p>
    <w:p w14:paraId="16BA5B94" w14:textId="77777777" w:rsidR="00300F03" w:rsidRPr="00202DC6" w:rsidRDefault="00300F03" w:rsidP="00B40E8C">
      <w:pPr>
        <w:pStyle w:val="ListParagraph"/>
        <w:numPr>
          <w:ilvl w:val="0"/>
          <w:numId w:val="291"/>
        </w:numPr>
        <w:spacing w:after="120"/>
        <w:ind w:left="714" w:hanging="357"/>
        <w:contextualSpacing w:val="0"/>
        <w:jc w:val="both"/>
        <w:rPr>
          <w:sz w:val="24"/>
          <w:szCs w:val="24"/>
        </w:rPr>
      </w:pPr>
      <w:r w:rsidRPr="00202DC6">
        <w:rPr>
          <w:sz w:val="24"/>
          <w:szCs w:val="24"/>
        </w:rPr>
        <w:t>Kürbis vierteln, in 2 cm große Würfel schneiden, Tomate halbieren und auf ein Backblech geben. Knoblauch schälen, grob hacken und dazugeben.</w:t>
      </w:r>
    </w:p>
    <w:p w14:paraId="0657EC93" w14:textId="77777777" w:rsidR="00300F03" w:rsidRPr="00202DC6" w:rsidRDefault="00300F03" w:rsidP="00B40E8C">
      <w:pPr>
        <w:pStyle w:val="ListParagraph"/>
        <w:numPr>
          <w:ilvl w:val="0"/>
          <w:numId w:val="291"/>
        </w:numPr>
        <w:spacing w:after="120"/>
        <w:ind w:left="714" w:hanging="357"/>
        <w:contextualSpacing w:val="0"/>
        <w:jc w:val="both"/>
        <w:rPr>
          <w:sz w:val="24"/>
          <w:szCs w:val="24"/>
        </w:rPr>
      </w:pPr>
      <w:r w:rsidRPr="00202DC6">
        <w:rPr>
          <w:sz w:val="24"/>
          <w:szCs w:val="24"/>
        </w:rPr>
        <w:t>Zucker, Salz und Olivenöl zum Kürbis geben und alles mit den Händen vermischen.</w:t>
      </w:r>
    </w:p>
    <w:p w14:paraId="761B7287" w14:textId="77777777" w:rsidR="00300F03" w:rsidRPr="00202DC6" w:rsidRDefault="00300F03" w:rsidP="00B40E8C">
      <w:pPr>
        <w:pStyle w:val="ListParagraph"/>
        <w:numPr>
          <w:ilvl w:val="0"/>
          <w:numId w:val="291"/>
        </w:numPr>
        <w:spacing w:after="120"/>
        <w:ind w:left="714" w:hanging="357"/>
        <w:contextualSpacing w:val="0"/>
        <w:jc w:val="both"/>
        <w:rPr>
          <w:sz w:val="24"/>
          <w:szCs w:val="24"/>
        </w:rPr>
      </w:pPr>
      <w:r w:rsidRPr="00202DC6">
        <w:rPr>
          <w:sz w:val="24"/>
          <w:szCs w:val="24"/>
        </w:rPr>
        <w:t>Kräuterzweige darauflegen und im Backofen bei Umluft 180°C ca. 30 Minuten garen. Den Kürbis währenddessen zweimal wenden.</w:t>
      </w:r>
    </w:p>
    <w:p w14:paraId="1605AEEA" w14:textId="77777777" w:rsidR="00300F03" w:rsidRDefault="00300F03" w:rsidP="00300F03">
      <w:pPr>
        <w:rPr>
          <w:sz w:val="24"/>
          <w:szCs w:val="24"/>
        </w:rPr>
      </w:pPr>
    </w:p>
    <w:p w14:paraId="731402DF" w14:textId="77777777" w:rsidR="00300F03" w:rsidRDefault="00300F03" w:rsidP="00300F03">
      <w:pPr>
        <w:rPr>
          <w:sz w:val="24"/>
          <w:szCs w:val="24"/>
        </w:rPr>
      </w:pPr>
      <w:r>
        <w:rPr>
          <w:sz w:val="24"/>
          <w:szCs w:val="24"/>
        </w:rPr>
        <w:br w:type="page"/>
      </w:r>
    </w:p>
    <w:p w14:paraId="580D6E59" w14:textId="12550434" w:rsidR="00D72500" w:rsidRDefault="00D72500" w:rsidP="00D72500">
      <w:pPr>
        <w:pStyle w:val="Heading2"/>
        <w:spacing w:after="240"/>
      </w:pPr>
      <w:r>
        <w:lastRenderedPageBreak/>
        <w:t>Kürbis-Kartoffel-Tomaten-Blech</w:t>
      </w:r>
    </w:p>
    <w:p w14:paraId="164F2E6B" w14:textId="77777777" w:rsidR="00D72500" w:rsidRDefault="00D72500" w:rsidP="00D72500">
      <w:pPr>
        <w:rPr>
          <w:sz w:val="24"/>
          <w:szCs w:val="24"/>
        </w:rPr>
      </w:pPr>
      <w:r w:rsidRPr="00BD717B">
        <w:rPr>
          <w:sz w:val="24"/>
          <w:szCs w:val="24"/>
          <w:u w:val="single"/>
        </w:rPr>
        <w:t>Zutaten</w:t>
      </w:r>
      <w:r>
        <w:rPr>
          <w:sz w:val="24"/>
          <w:szCs w:val="24"/>
        </w:rPr>
        <w:t xml:space="preserve"> (für 2 Portionen)</w:t>
      </w:r>
    </w:p>
    <w:p w14:paraId="76B4696D" w14:textId="77777777" w:rsidR="00D72500" w:rsidRDefault="00D72500" w:rsidP="00D72500">
      <w:pPr>
        <w:rPr>
          <w:sz w:val="24"/>
          <w:szCs w:val="24"/>
        </w:rPr>
      </w:pPr>
      <w:r>
        <w:rPr>
          <w:sz w:val="24"/>
          <w:szCs w:val="24"/>
        </w:rPr>
        <w:t>1,5 kg Hokkaidokürbis</w:t>
      </w:r>
    </w:p>
    <w:p w14:paraId="023D8166" w14:textId="77777777" w:rsidR="00D72500" w:rsidRDefault="00D72500" w:rsidP="00D72500">
      <w:pPr>
        <w:rPr>
          <w:sz w:val="24"/>
          <w:szCs w:val="24"/>
        </w:rPr>
      </w:pPr>
      <w:r>
        <w:rPr>
          <w:sz w:val="24"/>
          <w:szCs w:val="24"/>
        </w:rPr>
        <w:t>1,5 Kartoffeln</w:t>
      </w:r>
    </w:p>
    <w:p w14:paraId="0C99D0D8" w14:textId="77777777" w:rsidR="00D72500" w:rsidRDefault="00D72500" w:rsidP="00D72500">
      <w:pPr>
        <w:rPr>
          <w:sz w:val="24"/>
          <w:szCs w:val="24"/>
        </w:rPr>
      </w:pPr>
      <w:r>
        <w:rPr>
          <w:sz w:val="24"/>
          <w:szCs w:val="24"/>
        </w:rPr>
        <w:t>8 Strauchtomaten</w:t>
      </w:r>
    </w:p>
    <w:p w14:paraId="03ED9716" w14:textId="77777777" w:rsidR="00D72500" w:rsidRDefault="00D72500" w:rsidP="00D72500">
      <w:pPr>
        <w:rPr>
          <w:sz w:val="24"/>
          <w:szCs w:val="24"/>
        </w:rPr>
      </w:pPr>
      <w:r>
        <w:rPr>
          <w:sz w:val="24"/>
          <w:szCs w:val="24"/>
        </w:rPr>
        <w:t>3 Knoblauchzehen</w:t>
      </w:r>
    </w:p>
    <w:p w14:paraId="4CC9DC55" w14:textId="77777777" w:rsidR="00D72500" w:rsidRDefault="00D72500" w:rsidP="00D72500">
      <w:pPr>
        <w:rPr>
          <w:sz w:val="24"/>
          <w:szCs w:val="24"/>
        </w:rPr>
      </w:pPr>
      <w:r>
        <w:rPr>
          <w:sz w:val="24"/>
          <w:szCs w:val="24"/>
        </w:rPr>
        <w:t>Olivenöl</w:t>
      </w:r>
    </w:p>
    <w:p w14:paraId="7716800C" w14:textId="77777777" w:rsidR="00D72500" w:rsidRDefault="00D72500" w:rsidP="00D72500">
      <w:pPr>
        <w:rPr>
          <w:sz w:val="24"/>
          <w:szCs w:val="24"/>
        </w:rPr>
      </w:pPr>
      <w:r>
        <w:rPr>
          <w:sz w:val="24"/>
          <w:szCs w:val="24"/>
        </w:rPr>
        <w:t>Je 5 Stiele Rosmarin, Salbei, Thymian</w:t>
      </w:r>
    </w:p>
    <w:p w14:paraId="353B3722" w14:textId="77777777" w:rsidR="00D72500" w:rsidRDefault="00D72500" w:rsidP="00D72500">
      <w:pPr>
        <w:rPr>
          <w:sz w:val="24"/>
          <w:szCs w:val="24"/>
        </w:rPr>
      </w:pPr>
      <w:r>
        <w:rPr>
          <w:sz w:val="24"/>
          <w:szCs w:val="24"/>
        </w:rPr>
        <w:t>Salz, Pfeffer</w:t>
      </w:r>
    </w:p>
    <w:p w14:paraId="3BBEE70C" w14:textId="77777777" w:rsidR="00D72500" w:rsidRDefault="00D72500" w:rsidP="00D72500">
      <w:pPr>
        <w:rPr>
          <w:sz w:val="24"/>
          <w:szCs w:val="24"/>
        </w:rPr>
      </w:pPr>
    </w:p>
    <w:p w14:paraId="25B28D14" w14:textId="77777777" w:rsidR="00D72500" w:rsidRDefault="00D72500" w:rsidP="00D72500">
      <w:pPr>
        <w:rPr>
          <w:sz w:val="24"/>
          <w:szCs w:val="24"/>
        </w:rPr>
      </w:pPr>
      <w:r>
        <w:rPr>
          <w:sz w:val="24"/>
          <w:szCs w:val="24"/>
        </w:rPr>
        <w:t>Zubereitung:</w:t>
      </w:r>
    </w:p>
    <w:p w14:paraId="4DDB0A50" w14:textId="77777777" w:rsidR="00D72500" w:rsidRPr="00033CC1" w:rsidRDefault="00D72500" w:rsidP="00B40E8C">
      <w:pPr>
        <w:pStyle w:val="ListParagraph"/>
        <w:numPr>
          <w:ilvl w:val="0"/>
          <w:numId w:val="1263"/>
        </w:numPr>
        <w:spacing w:after="120"/>
        <w:ind w:left="714" w:hanging="357"/>
        <w:contextualSpacing w:val="0"/>
        <w:jc w:val="both"/>
        <w:rPr>
          <w:sz w:val="24"/>
          <w:szCs w:val="24"/>
        </w:rPr>
      </w:pPr>
      <w:r w:rsidRPr="00033CC1">
        <w:rPr>
          <w:sz w:val="24"/>
          <w:szCs w:val="24"/>
        </w:rPr>
        <w:t xml:space="preserve">Kürbis zerteilen, entkernen und in kleine Stücke schneiden. Kartoffeln waschen und längs halbieren. </w:t>
      </w:r>
    </w:p>
    <w:p w14:paraId="672774EE" w14:textId="77777777" w:rsidR="00D72500" w:rsidRPr="00033CC1" w:rsidRDefault="00D72500" w:rsidP="00B40E8C">
      <w:pPr>
        <w:pStyle w:val="ListParagraph"/>
        <w:numPr>
          <w:ilvl w:val="0"/>
          <w:numId w:val="1263"/>
        </w:numPr>
        <w:spacing w:after="120"/>
        <w:ind w:left="714" w:hanging="357"/>
        <w:contextualSpacing w:val="0"/>
        <w:jc w:val="both"/>
        <w:rPr>
          <w:sz w:val="24"/>
          <w:szCs w:val="24"/>
        </w:rPr>
      </w:pPr>
      <w:r w:rsidRPr="00033CC1">
        <w:rPr>
          <w:sz w:val="24"/>
          <w:szCs w:val="24"/>
        </w:rPr>
        <w:t>Knoblauch klein schneiden. Tomaten vierteln</w:t>
      </w:r>
    </w:p>
    <w:p w14:paraId="6FBDAE71" w14:textId="77777777" w:rsidR="00D72500" w:rsidRPr="00033CC1" w:rsidRDefault="00D72500" w:rsidP="00B40E8C">
      <w:pPr>
        <w:pStyle w:val="ListParagraph"/>
        <w:numPr>
          <w:ilvl w:val="0"/>
          <w:numId w:val="1263"/>
        </w:numPr>
        <w:spacing w:after="120"/>
        <w:ind w:left="714" w:hanging="357"/>
        <w:contextualSpacing w:val="0"/>
        <w:jc w:val="both"/>
        <w:rPr>
          <w:sz w:val="24"/>
          <w:szCs w:val="24"/>
        </w:rPr>
      </w:pPr>
      <w:r w:rsidRPr="00033CC1">
        <w:rPr>
          <w:sz w:val="24"/>
          <w:szCs w:val="24"/>
        </w:rPr>
        <w:t>Al</w:t>
      </w:r>
      <w:r>
        <w:rPr>
          <w:sz w:val="24"/>
          <w:szCs w:val="24"/>
        </w:rPr>
        <w:t>l</w:t>
      </w:r>
      <w:r w:rsidRPr="00033CC1">
        <w:rPr>
          <w:sz w:val="24"/>
          <w:szCs w:val="24"/>
        </w:rPr>
        <w:t>es auf dem Backblech verteilen und mit gehackten Kräutern bestreuen. Salzen und pfeffern.</w:t>
      </w:r>
    </w:p>
    <w:p w14:paraId="5ADA190A" w14:textId="77777777" w:rsidR="00D72500" w:rsidRPr="00033CC1" w:rsidRDefault="00D72500" w:rsidP="00B40E8C">
      <w:pPr>
        <w:pStyle w:val="ListParagraph"/>
        <w:numPr>
          <w:ilvl w:val="0"/>
          <w:numId w:val="1263"/>
        </w:numPr>
        <w:spacing w:after="120"/>
        <w:ind w:left="714" w:hanging="357"/>
        <w:contextualSpacing w:val="0"/>
        <w:jc w:val="both"/>
        <w:rPr>
          <w:sz w:val="24"/>
          <w:szCs w:val="24"/>
        </w:rPr>
      </w:pPr>
      <w:r w:rsidRPr="00033CC1">
        <w:rPr>
          <w:sz w:val="24"/>
          <w:szCs w:val="24"/>
        </w:rPr>
        <w:t>Im Backofen (180 Grad) 30 – 40 Minuten backen</w:t>
      </w:r>
    </w:p>
    <w:p w14:paraId="7BFF755D" w14:textId="77777777" w:rsidR="00D72500" w:rsidRDefault="00D72500" w:rsidP="00D72500">
      <w:pPr>
        <w:jc w:val="both"/>
        <w:rPr>
          <w:sz w:val="24"/>
          <w:szCs w:val="24"/>
        </w:rPr>
      </w:pPr>
      <w:r>
        <w:rPr>
          <w:sz w:val="24"/>
          <w:szCs w:val="24"/>
        </w:rPr>
        <w:br w:type="page"/>
      </w:r>
    </w:p>
    <w:p w14:paraId="49D11ED6" w14:textId="77777777" w:rsidR="00A47232" w:rsidRPr="002C68AC" w:rsidRDefault="00A47232" w:rsidP="00A47232">
      <w:pPr>
        <w:pStyle w:val="Heading2"/>
        <w:spacing w:after="240"/>
      </w:pPr>
      <w:r w:rsidRPr="002C68AC">
        <w:lastRenderedPageBreak/>
        <w:t>Gerösteter Butternusskürbis mit Linsen und Gorgonzola</w:t>
      </w:r>
      <w:r>
        <w:rPr>
          <w:rStyle w:val="FootnoteReference"/>
        </w:rPr>
        <w:footnoteReference w:id="976"/>
      </w:r>
      <w:r w:rsidRPr="002C68AC">
        <w:t xml:space="preserve"> </w:t>
      </w:r>
    </w:p>
    <w:p w14:paraId="7698D852" w14:textId="77777777" w:rsidR="00A47232" w:rsidRPr="002C68AC" w:rsidRDefault="00A47232" w:rsidP="00A47232">
      <w:pPr>
        <w:jc w:val="both"/>
        <w:rPr>
          <w:sz w:val="24"/>
          <w:szCs w:val="24"/>
        </w:rPr>
      </w:pPr>
      <w:r w:rsidRPr="002C68AC">
        <w:rPr>
          <w:sz w:val="24"/>
          <w:szCs w:val="24"/>
          <w:u w:val="single"/>
        </w:rPr>
        <w:t>Zutaten</w:t>
      </w:r>
      <w:r w:rsidRPr="002C68AC">
        <w:rPr>
          <w:sz w:val="24"/>
          <w:szCs w:val="24"/>
        </w:rPr>
        <w:t xml:space="preserve"> </w:t>
      </w:r>
      <w:r>
        <w:rPr>
          <w:sz w:val="24"/>
          <w:szCs w:val="24"/>
        </w:rPr>
        <w:t>(</w:t>
      </w:r>
      <w:r w:rsidRPr="002C68AC">
        <w:rPr>
          <w:sz w:val="24"/>
          <w:szCs w:val="24"/>
        </w:rPr>
        <w:t>für 6 Portionen als Beilage</w:t>
      </w:r>
      <w:r>
        <w:rPr>
          <w:sz w:val="24"/>
          <w:szCs w:val="24"/>
        </w:rPr>
        <w:t>):</w:t>
      </w:r>
    </w:p>
    <w:p w14:paraId="60AFC729" w14:textId="77777777" w:rsidR="00A47232" w:rsidRPr="00370B19" w:rsidRDefault="00A47232" w:rsidP="00A47232">
      <w:pPr>
        <w:jc w:val="both"/>
        <w:rPr>
          <w:sz w:val="24"/>
          <w:szCs w:val="24"/>
        </w:rPr>
      </w:pPr>
      <w:r w:rsidRPr="00370B19">
        <w:rPr>
          <w:sz w:val="24"/>
          <w:szCs w:val="24"/>
        </w:rPr>
        <w:t>1 großer Butternusskürbis, ungeschält halbiert, dann entkernt und quer in 1 cm breite Scheiben/Spalten geschnitten</w:t>
      </w:r>
    </w:p>
    <w:p w14:paraId="52785605" w14:textId="77777777" w:rsidR="00A47232" w:rsidRPr="00370B19" w:rsidRDefault="00A47232" w:rsidP="00A47232">
      <w:pPr>
        <w:jc w:val="both"/>
        <w:rPr>
          <w:sz w:val="24"/>
          <w:szCs w:val="24"/>
        </w:rPr>
      </w:pPr>
      <w:r w:rsidRPr="00370B19">
        <w:rPr>
          <w:sz w:val="24"/>
          <w:szCs w:val="24"/>
        </w:rPr>
        <w:t>2 rote Zwiebeln, in 3 cm breite Spalten geschnitten</w:t>
      </w:r>
    </w:p>
    <w:p w14:paraId="6D88EDC2" w14:textId="77777777" w:rsidR="00A47232" w:rsidRPr="00370B19" w:rsidRDefault="00A47232" w:rsidP="00A47232">
      <w:pPr>
        <w:jc w:val="both"/>
        <w:rPr>
          <w:sz w:val="24"/>
          <w:szCs w:val="24"/>
        </w:rPr>
      </w:pPr>
      <w:r w:rsidRPr="00370B19">
        <w:rPr>
          <w:sz w:val="24"/>
          <w:szCs w:val="24"/>
        </w:rPr>
        <w:t>3 EL Olivenöl</w:t>
      </w:r>
    </w:p>
    <w:p w14:paraId="3916138D" w14:textId="77777777" w:rsidR="00A47232" w:rsidRPr="00370B19" w:rsidRDefault="00A47232" w:rsidP="00A47232">
      <w:pPr>
        <w:jc w:val="both"/>
        <w:rPr>
          <w:sz w:val="24"/>
          <w:szCs w:val="24"/>
        </w:rPr>
      </w:pPr>
      <w:r w:rsidRPr="00370B19">
        <w:rPr>
          <w:sz w:val="24"/>
          <w:szCs w:val="24"/>
        </w:rPr>
        <w:t>10 g Salbeiblätter</w:t>
      </w:r>
    </w:p>
    <w:p w14:paraId="1EF8ED9A" w14:textId="77777777" w:rsidR="00A47232" w:rsidRPr="00370B19" w:rsidRDefault="00A47232" w:rsidP="00A47232">
      <w:pPr>
        <w:jc w:val="both"/>
        <w:rPr>
          <w:sz w:val="24"/>
          <w:szCs w:val="24"/>
        </w:rPr>
      </w:pPr>
      <w:r w:rsidRPr="00370B19">
        <w:rPr>
          <w:sz w:val="24"/>
          <w:szCs w:val="24"/>
        </w:rPr>
        <w:t>100 g schwarze Linsen</w:t>
      </w:r>
    </w:p>
    <w:p w14:paraId="4EBFFD91" w14:textId="77777777" w:rsidR="00A47232" w:rsidRPr="00370B19" w:rsidRDefault="00A47232" w:rsidP="00A47232">
      <w:pPr>
        <w:jc w:val="both"/>
        <w:rPr>
          <w:sz w:val="24"/>
          <w:szCs w:val="24"/>
        </w:rPr>
      </w:pPr>
      <w:r w:rsidRPr="00370B19">
        <w:rPr>
          <w:sz w:val="24"/>
          <w:szCs w:val="24"/>
        </w:rPr>
        <w:t>1 Biozitrone (1,5 TL abgeriebene Schale und 2 EL Saft)</w:t>
      </w:r>
    </w:p>
    <w:p w14:paraId="366F8E99" w14:textId="77777777" w:rsidR="00A47232" w:rsidRPr="00370B19" w:rsidRDefault="00A47232" w:rsidP="00A47232">
      <w:pPr>
        <w:jc w:val="both"/>
        <w:rPr>
          <w:sz w:val="24"/>
          <w:szCs w:val="24"/>
        </w:rPr>
      </w:pPr>
      <w:r w:rsidRPr="00370B19">
        <w:rPr>
          <w:sz w:val="24"/>
          <w:szCs w:val="24"/>
        </w:rPr>
        <w:t>1 Knoblauchzehe zerdrückt</w:t>
      </w:r>
    </w:p>
    <w:p w14:paraId="70BE6523" w14:textId="77777777" w:rsidR="00A47232" w:rsidRPr="00370B19" w:rsidRDefault="00A47232" w:rsidP="00A47232">
      <w:pPr>
        <w:jc w:val="both"/>
        <w:rPr>
          <w:sz w:val="24"/>
          <w:szCs w:val="24"/>
        </w:rPr>
      </w:pPr>
      <w:r w:rsidRPr="00370B19">
        <w:rPr>
          <w:sz w:val="24"/>
          <w:szCs w:val="24"/>
        </w:rPr>
        <w:t>5 g Petersilienblätter, grob gehackt</w:t>
      </w:r>
    </w:p>
    <w:p w14:paraId="533ADC96" w14:textId="77777777" w:rsidR="00A47232" w:rsidRPr="00370B19" w:rsidRDefault="00A47232" w:rsidP="00A47232">
      <w:pPr>
        <w:jc w:val="both"/>
        <w:rPr>
          <w:sz w:val="24"/>
          <w:szCs w:val="24"/>
        </w:rPr>
      </w:pPr>
      <w:r w:rsidRPr="00370B19">
        <w:rPr>
          <w:sz w:val="24"/>
          <w:szCs w:val="24"/>
        </w:rPr>
        <w:t>5 g Minzeblätter, grob gehackt</w:t>
      </w:r>
    </w:p>
    <w:p w14:paraId="142D3D7D" w14:textId="77777777" w:rsidR="00A47232" w:rsidRPr="00370B19" w:rsidRDefault="00A47232" w:rsidP="00A47232">
      <w:pPr>
        <w:jc w:val="both"/>
        <w:rPr>
          <w:sz w:val="24"/>
          <w:szCs w:val="24"/>
        </w:rPr>
      </w:pPr>
      <w:r w:rsidRPr="00370B19">
        <w:rPr>
          <w:sz w:val="24"/>
          <w:szCs w:val="24"/>
        </w:rPr>
        <w:t>10 g Estragonblätter, grob gehackt</w:t>
      </w:r>
    </w:p>
    <w:p w14:paraId="269C9378" w14:textId="77777777" w:rsidR="00A47232" w:rsidRPr="00370B19" w:rsidRDefault="00A47232" w:rsidP="00A47232">
      <w:pPr>
        <w:jc w:val="both"/>
        <w:rPr>
          <w:sz w:val="24"/>
          <w:szCs w:val="24"/>
        </w:rPr>
      </w:pPr>
      <w:r w:rsidRPr="00370B19">
        <w:rPr>
          <w:sz w:val="24"/>
          <w:szCs w:val="24"/>
        </w:rPr>
        <w:t>100 g Gorgonzola, in 2 cm große Stücke gezupft</w:t>
      </w:r>
    </w:p>
    <w:p w14:paraId="5FD218C4" w14:textId="77777777" w:rsidR="00A47232" w:rsidRPr="00370B19" w:rsidRDefault="00A47232" w:rsidP="00A47232">
      <w:pPr>
        <w:jc w:val="both"/>
        <w:rPr>
          <w:sz w:val="24"/>
          <w:szCs w:val="24"/>
        </w:rPr>
      </w:pPr>
      <w:r w:rsidRPr="00370B19">
        <w:rPr>
          <w:sz w:val="24"/>
          <w:szCs w:val="24"/>
        </w:rPr>
        <w:t>Salz, Pfeffer</w:t>
      </w:r>
    </w:p>
    <w:p w14:paraId="1A0CFD8F" w14:textId="77777777" w:rsidR="00A47232" w:rsidRDefault="00A47232" w:rsidP="00A47232">
      <w:pPr>
        <w:jc w:val="both"/>
        <w:rPr>
          <w:sz w:val="24"/>
          <w:szCs w:val="24"/>
        </w:rPr>
      </w:pPr>
    </w:p>
    <w:p w14:paraId="7F680F11" w14:textId="77777777" w:rsidR="00A47232" w:rsidRPr="00370B19" w:rsidRDefault="00A47232" w:rsidP="00A47232">
      <w:pPr>
        <w:jc w:val="both"/>
        <w:rPr>
          <w:sz w:val="24"/>
          <w:szCs w:val="24"/>
        </w:rPr>
      </w:pPr>
      <w:r>
        <w:rPr>
          <w:sz w:val="24"/>
          <w:szCs w:val="24"/>
        </w:rPr>
        <w:t>Zubereitung:</w:t>
      </w:r>
    </w:p>
    <w:p w14:paraId="56170140" w14:textId="77777777" w:rsidR="00A47232" w:rsidRPr="00370B19" w:rsidRDefault="00A47232" w:rsidP="00B40E8C">
      <w:pPr>
        <w:pStyle w:val="ListParagraph"/>
        <w:numPr>
          <w:ilvl w:val="0"/>
          <w:numId w:val="1596"/>
        </w:numPr>
        <w:spacing w:after="120"/>
        <w:ind w:left="714" w:hanging="357"/>
        <w:contextualSpacing w:val="0"/>
        <w:jc w:val="both"/>
        <w:rPr>
          <w:sz w:val="24"/>
          <w:szCs w:val="24"/>
        </w:rPr>
      </w:pPr>
      <w:r w:rsidRPr="00370B19">
        <w:rPr>
          <w:sz w:val="24"/>
          <w:szCs w:val="24"/>
        </w:rPr>
        <w:t>Den Backofen auf 220 Grad Umluft vorheizen.</w:t>
      </w:r>
    </w:p>
    <w:p w14:paraId="4B97DAAD" w14:textId="77777777" w:rsidR="00A47232" w:rsidRPr="00370B19" w:rsidRDefault="00A47232" w:rsidP="00B40E8C">
      <w:pPr>
        <w:pStyle w:val="ListParagraph"/>
        <w:numPr>
          <w:ilvl w:val="0"/>
          <w:numId w:val="1596"/>
        </w:numPr>
        <w:spacing w:after="120"/>
        <w:ind w:left="714" w:hanging="357"/>
        <w:contextualSpacing w:val="0"/>
        <w:jc w:val="both"/>
        <w:rPr>
          <w:sz w:val="24"/>
          <w:szCs w:val="24"/>
        </w:rPr>
      </w:pPr>
      <w:r w:rsidRPr="00370B19">
        <w:rPr>
          <w:sz w:val="24"/>
          <w:szCs w:val="24"/>
        </w:rPr>
        <w:t>Kürbis und Zwiebeln mit 2 EL Öl, den Salbeiblättern sowie ¾ TL Salz und viel Pfeffer in eine große Schüssel geben. Alles gut mischen, dann auf einem großen, mit Backpapier belegten Backblech verteilen. 25 – 30 Minuten im Ofen rösten, bis das Gemüse gar und gebräunt ist. Aus dem Ofen nehmen und 10 Minuten zum Abkühlen beiseitestellen.</w:t>
      </w:r>
    </w:p>
    <w:p w14:paraId="1BAD044E" w14:textId="77777777" w:rsidR="00A47232" w:rsidRDefault="00A47232" w:rsidP="00B40E8C">
      <w:pPr>
        <w:pStyle w:val="ListParagraph"/>
        <w:numPr>
          <w:ilvl w:val="0"/>
          <w:numId w:val="1596"/>
        </w:numPr>
        <w:spacing w:after="120"/>
        <w:ind w:left="714" w:hanging="357"/>
        <w:contextualSpacing w:val="0"/>
        <w:jc w:val="both"/>
        <w:rPr>
          <w:sz w:val="24"/>
          <w:szCs w:val="24"/>
        </w:rPr>
      </w:pPr>
      <w:r w:rsidRPr="00370B19">
        <w:rPr>
          <w:sz w:val="24"/>
          <w:szCs w:val="24"/>
        </w:rPr>
        <w:t>Während der Kürbis im Ofen ist, einen Topf zur Hälfte mit Wasser füllen und das Wasser bei starker Hitze aufkochen lassen. Die Linsen hineingeben und bei mittlerer Hitze 20 Minuten köcheln lassen, bis sie gar sind. In ein Sieb schütten. Abtropfen und etwas abkühlen lassen, dann in eine große Schüssel füllen. Zitronenschale und -saft, dann in eine große Schüssel geben. Zitronenschale und -saft, Knoblauch, Kräuter, 1 EL Öl sowie ¼ TL Salz unterrühren.</w:t>
      </w:r>
    </w:p>
    <w:p w14:paraId="0E890F89" w14:textId="13066AF2" w:rsidR="00CF73F3" w:rsidRPr="00370B19" w:rsidRDefault="00E66945" w:rsidP="00B40E8C">
      <w:pPr>
        <w:pStyle w:val="ListParagraph"/>
        <w:numPr>
          <w:ilvl w:val="0"/>
          <w:numId w:val="1596"/>
        </w:numPr>
        <w:spacing w:after="120"/>
        <w:ind w:left="714" w:hanging="357"/>
        <w:contextualSpacing w:val="0"/>
        <w:jc w:val="both"/>
        <w:rPr>
          <w:sz w:val="24"/>
          <w:szCs w:val="24"/>
        </w:rPr>
      </w:pPr>
      <w:r>
        <w:rPr>
          <w:sz w:val="24"/>
          <w:szCs w:val="24"/>
        </w:rPr>
        <w:t xml:space="preserve">Kürbis </w:t>
      </w:r>
      <w:r w:rsidRPr="00370B19">
        <w:rPr>
          <w:sz w:val="24"/>
          <w:szCs w:val="24"/>
        </w:rPr>
        <w:t>und Zwiebeln zu den Linsen geben und alles behutsam mischen. Das Ganze in eine Servierschüssel umfüllen, mit Gorgonzolastückchen belegen, mit Öl beträufeln und auftischen.</w:t>
      </w:r>
    </w:p>
    <w:p w14:paraId="581F74CF" w14:textId="51DE922A" w:rsidR="00A47232" w:rsidRDefault="00A47232" w:rsidP="00A47232">
      <w:pPr>
        <w:rPr>
          <w:rFonts w:asciiTheme="majorHAnsi" w:eastAsiaTheme="majorEastAsia" w:hAnsiTheme="majorHAnsi" w:cstheme="majorBidi"/>
          <w:color w:val="2F5496" w:themeColor="accent1" w:themeShade="BF"/>
          <w:sz w:val="26"/>
          <w:szCs w:val="26"/>
        </w:rPr>
      </w:pPr>
      <w:r w:rsidRPr="00370B19">
        <w:rPr>
          <w:sz w:val="24"/>
          <w:szCs w:val="24"/>
        </w:rPr>
        <w:t xml:space="preserve"> </w:t>
      </w:r>
      <w:r w:rsidRPr="00370B19">
        <w:rPr>
          <w:sz w:val="24"/>
          <w:szCs w:val="24"/>
        </w:rPr>
        <w:br w:type="page"/>
      </w:r>
    </w:p>
    <w:p w14:paraId="6D8B0055" w14:textId="77777777" w:rsidR="00952A1D" w:rsidRDefault="00952A1D" w:rsidP="00952A1D">
      <w:pPr>
        <w:pStyle w:val="Heading2"/>
        <w:spacing w:after="240"/>
      </w:pPr>
      <w:r>
        <w:lastRenderedPageBreak/>
        <w:t>Butternusskürbis mit Tahini-Sauce und Zatar</w:t>
      </w:r>
      <w:r>
        <w:rPr>
          <w:rStyle w:val="FootnoteReference"/>
        </w:rPr>
        <w:footnoteReference w:id="977"/>
      </w:r>
      <w:r>
        <w:t xml:space="preserve"> </w:t>
      </w:r>
    </w:p>
    <w:p w14:paraId="0898AEEC" w14:textId="77777777" w:rsidR="00952A1D" w:rsidRDefault="00952A1D" w:rsidP="00952A1D">
      <w:pPr>
        <w:rPr>
          <w:sz w:val="24"/>
          <w:szCs w:val="24"/>
        </w:rPr>
      </w:pPr>
      <w:r w:rsidRPr="005E2BE1">
        <w:rPr>
          <w:sz w:val="24"/>
          <w:szCs w:val="24"/>
          <w:u w:val="single"/>
        </w:rPr>
        <w:t>Zutaten</w:t>
      </w:r>
      <w:r>
        <w:rPr>
          <w:sz w:val="24"/>
          <w:szCs w:val="24"/>
        </w:rPr>
        <w:t xml:space="preserve"> (für 4 Personen)</w:t>
      </w:r>
    </w:p>
    <w:p w14:paraId="647B58E4" w14:textId="77777777" w:rsidR="00952A1D" w:rsidRDefault="00952A1D" w:rsidP="00952A1D">
      <w:pPr>
        <w:rPr>
          <w:sz w:val="24"/>
          <w:szCs w:val="24"/>
        </w:rPr>
      </w:pPr>
      <w:r>
        <w:rPr>
          <w:sz w:val="24"/>
          <w:szCs w:val="24"/>
        </w:rPr>
        <w:t>1 großer Butternusskürbis (1,5 kg), in 2x6 große Spalten geschnitten</w:t>
      </w:r>
    </w:p>
    <w:p w14:paraId="6B0E15C4" w14:textId="77777777" w:rsidR="00952A1D" w:rsidRDefault="00952A1D" w:rsidP="00952A1D">
      <w:pPr>
        <w:rPr>
          <w:sz w:val="24"/>
          <w:szCs w:val="24"/>
        </w:rPr>
      </w:pPr>
      <w:r>
        <w:rPr>
          <w:sz w:val="24"/>
          <w:szCs w:val="24"/>
        </w:rPr>
        <w:t>2 rote Zwiebeln, in 3 cm breite Spalten geschnitten</w:t>
      </w:r>
    </w:p>
    <w:p w14:paraId="1665F279" w14:textId="77777777" w:rsidR="00952A1D" w:rsidRDefault="00952A1D" w:rsidP="00952A1D">
      <w:pPr>
        <w:rPr>
          <w:sz w:val="24"/>
          <w:szCs w:val="24"/>
        </w:rPr>
      </w:pPr>
      <w:r>
        <w:rPr>
          <w:sz w:val="24"/>
          <w:szCs w:val="24"/>
        </w:rPr>
        <w:t>50 ml Olivenöl</w:t>
      </w:r>
    </w:p>
    <w:p w14:paraId="6013BF95" w14:textId="77777777" w:rsidR="00952A1D" w:rsidRDefault="00952A1D" w:rsidP="00952A1D">
      <w:pPr>
        <w:rPr>
          <w:sz w:val="24"/>
          <w:szCs w:val="24"/>
        </w:rPr>
      </w:pPr>
      <w:r>
        <w:rPr>
          <w:sz w:val="24"/>
          <w:szCs w:val="24"/>
        </w:rPr>
        <w:t>3,5 EL helles Tahini</w:t>
      </w:r>
    </w:p>
    <w:p w14:paraId="70A996BC" w14:textId="77777777" w:rsidR="00952A1D" w:rsidRDefault="00952A1D" w:rsidP="00952A1D">
      <w:pPr>
        <w:rPr>
          <w:sz w:val="24"/>
          <w:szCs w:val="24"/>
        </w:rPr>
      </w:pPr>
      <w:r>
        <w:rPr>
          <w:sz w:val="24"/>
          <w:szCs w:val="24"/>
        </w:rPr>
        <w:t>1,5 EL Zitronensaft</w:t>
      </w:r>
    </w:p>
    <w:p w14:paraId="3508A1CF" w14:textId="77777777" w:rsidR="00952A1D" w:rsidRDefault="00952A1D" w:rsidP="00952A1D">
      <w:pPr>
        <w:rPr>
          <w:sz w:val="24"/>
          <w:szCs w:val="24"/>
        </w:rPr>
      </w:pPr>
      <w:r>
        <w:rPr>
          <w:sz w:val="24"/>
          <w:szCs w:val="24"/>
        </w:rPr>
        <w:t>1 kleine Knoblauchzehe, zerdrückt</w:t>
      </w:r>
    </w:p>
    <w:p w14:paraId="27345140" w14:textId="77777777" w:rsidR="00952A1D" w:rsidRDefault="00952A1D" w:rsidP="00952A1D">
      <w:pPr>
        <w:rPr>
          <w:sz w:val="24"/>
          <w:szCs w:val="24"/>
        </w:rPr>
      </w:pPr>
      <w:r>
        <w:rPr>
          <w:sz w:val="24"/>
          <w:szCs w:val="24"/>
        </w:rPr>
        <w:t>30 g Pinienkerne</w:t>
      </w:r>
    </w:p>
    <w:p w14:paraId="1D1DCFEE" w14:textId="77777777" w:rsidR="00952A1D" w:rsidRDefault="00952A1D" w:rsidP="00952A1D">
      <w:pPr>
        <w:rPr>
          <w:sz w:val="24"/>
          <w:szCs w:val="24"/>
        </w:rPr>
      </w:pPr>
      <w:r>
        <w:rPr>
          <w:sz w:val="24"/>
          <w:szCs w:val="24"/>
        </w:rPr>
        <w:t>1 EL Zatar</w:t>
      </w:r>
    </w:p>
    <w:p w14:paraId="1BBEA279" w14:textId="77777777" w:rsidR="00952A1D" w:rsidRDefault="00952A1D" w:rsidP="00952A1D">
      <w:pPr>
        <w:rPr>
          <w:sz w:val="24"/>
          <w:szCs w:val="24"/>
        </w:rPr>
      </w:pPr>
      <w:r>
        <w:rPr>
          <w:sz w:val="24"/>
          <w:szCs w:val="24"/>
        </w:rPr>
        <w:t>1 EL grob gehackte Petersilie</w:t>
      </w:r>
    </w:p>
    <w:p w14:paraId="7B6BBA98" w14:textId="77777777" w:rsidR="00952A1D" w:rsidRDefault="00952A1D" w:rsidP="00952A1D">
      <w:pPr>
        <w:rPr>
          <w:sz w:val="24"/>
          <w:szCs w:val="24"/>
        </w:rPr>
      </w:pPr>
      <w:r w:rsidRPr="003C2ABF">
        <w:rPr>
          <w:sz w:val="24"/>
          <w:szCs w:val="24"/>
        </w:rPr>
        <w:t>Maldon Sea Salt und sc</w:t>
      </w:r>
      <w:r>
        <w:rPr>
          <w:sz w:val="24"/>
          <w:szCs w:val="24"/>
        </w:rPr>
        <w:t>hwarzer Pfeffer</w:t>
      </w:r>
    </w:p>
    <w:p w14:paraId="6EE253B9" w14:textId="77777777" w:rsidR="00952A1D" w:rsidRDefault="00952A1D" w:rsidP="00952A1D">
      <w:pPr>
        <w:rPr>
          <w:sz w:val="24"/>
          <w:szCs w:val="24"/>
        </w:rPr>
      </w:pPr>
    </w:p>
    <w:p w14:paraId="7BB2DFCE" w14:textId="77777777" w:rsidR="00952A1D" w:rsidRDefault="00952A1D" w:rsidP="00952A1D">
      <w:pPr>
        <w:rPr>
          <w:sz w:val="24"/>
          <w:szCs w:val="24"/>
        </w:rPr>
      </w:pPr>
      <w:r w:rsidRPr="00E0195F">
        <w:rPr>
          <w:rFonts w:ascii="Calibri" w:hAnsi="Calibri" w:cs="Calibri"/>
          <w:sz w:val="24"/>
          <w:szCs w:val="24"/>
        </w:rPr>
        <w:t>Zubereitungszeit</w:t>
      </w:r>
      <w:r>
        <w:rPr>
          <w:sz w:val="24"/>
          <w:szCs w:val="24"/>
        </w:rPr>
        <w:t>: 1 Stunde</w:t>
      </w:r>
    </w:p>
    <w:p w14:paraId="1840EEEE" w14:textId="77777777" w:rsidR="00952A1D" w:rsidRPr="00E0195F" w:rsidRDefault="00952A1D" w:rsidP="00B40E8C">
      <w:pPr>
        <w:pStyle w:val="ListParagraph"/>
        <w:numPr>
          <w:ilvl w:val="0"/>
          <w:numId w:val="749"/>
        </w:numPr>
        <w:spacing w:after="120"/>
        <w:ind w:left="714" w:hanging="357"/>
        <w:contextualSpacing w:val="0"/>
        <w:jc w:val="both"/>
        <w:rPr>
          <w:sz w:val="24"/>
          <w:szCs w:val="24"/>
        </w:rPr>
      </w:pPr>
      <w:r w:rsidRPr="00E0195F">
        <w:rPr>
          <w:sz w:val="24"/>
          <w:szCs w:val="24"/>
        </w:rPr>
        <w:t>Den Backofen auf 240 Grad vorheizen.</w:t>
      </w:r>
    </w:p>
    <w:p w14:paraId="0E1AD524" w14:textId="77777777" w:rsidR="00952A1D" w:rsidRPr="00E0195F" w:rsidRDefault="00952A1D" w:rsidP="00B40E8C">
      <w:pPr>
        <w:pStyle w:val="ListParagraph"/>
        <w:numPr>
          <w:ilvl w:val="0"/>
          <w:numId w:val="749"/>
        </w:numPr>
        <w:spacing w:after="120"/>
        <w:ind w:left="714" w:hanging="357"/>
        <w:contextualSpacing w:val="0"/>
        <w:jc w:val="both"/>
        <w:rPr>
          <w:sz w:val="24"/>
          <w:szCs w:val="24"/>
        </w:rPr>
      </w:pPr>
      <w:r w:rsidRPr="00E0195F">
        <w:rPr>
          <w:sz w:val="24"/>
          <w:szCs w:val="24"/>
        </w:rPr>
        <w:t>Kürbis und Zwiebeln in einer großen Schüssel mit 3 EL Öl, 1 TL Salz und etwas frisch gemahlenem Pfeffer vermischen. Alles auf einem Backblech verteilen (Kürbisstücke mit der Schale nach oben) und 30-40 Minuten in den Backofen schieben, bis das Gemüse weich ist und etwas Farbe angenommen hat. Dabei darauf achten, dass die Zwiebeln nicht zu dunkel werden, denn sie sind schneller gar als der Kürbis und müssen daher früher aus dem Ofen genommen werden. Das Blech anschließend herausnehmen und das Gemüse abkühlen lassen.</w:t>
      </w:r>
    </w:p>
    <w:p w14:paraId="366F6DCB" w14:textId="77777777" w:rsidR="00952A1D" w:rsidRPr="00E0195F" w:rsidRDefault="00952A1D" w:rsidP="00B40E8C">
      <w:pPr>
        <w:pStyle w:val="ListParagraph"/>
        <w:numPr>
          <w:ilvl w:val="0"/>
          <w:numId w:val="749"/>
        </w:numPr>
        <w:spacing w:after="120"/>
        <w:ind w:left="714" w:hanging="357"/>
        <w:contextualSpacing w:val="0"/>
        <w:jc w:val="both"/>
        <w:rPr>
          <w:sz w:val="24"/>
          <w:szCs w:val="24"/>
        </w:rPr>
      </w:pPr>
      <w:r w:rsidRPr="00E0195F">
        <w:rPr>
          <w:sz w:val="24"/>
          <w:szCs w:val="24"/>
        </w:rPr>
        <w:t>Für die Sauce das Tahini in einer kleinen Schüssel kräftig mit Zitronensaft, 2 EL Wasser, Knoblauch und ¼ TL Salz verrühren. Die Konsistenz sollte flüssigem Honig gleichen. Falls nötig, noch etwas Wasser hinzufügen.</w:t>
      </w:r>
    </w:p>
    <w:p w14:paraId="6BD3C28F" w14:textId="77777777" w:rsidR="00952A1D" w:rsidRPr="00E0195F" w:rsidRDefault="00952A1D" w:rsidP="00B40E8C">
      <w:pPr>
        <w:pStyle w:val="ListParagraph"/>
        <w:numPr>
          <w:ilvl w:val="0"/>
          <w:numId w:val="749"/>
        </w:numPr>
        <w:spacing w:after="120"/>
        <w:ind w:left="714" w:hanging="357"/>
        <w:contextualSpacing w:val="0"/>
        <w:jc w:val="both"/>
        <w:rPr>
          <w:sz w:val="24"/>
          <w:szCs w:val="24"/>
        </w:rPr>
      </w:pPr>
      <w:r w:rsidRPr="00E0195F">
        <w:rPr>
          <w:sz w:val="24"/>
          <w:szCs w:val="24"/>
        </w:rPr>
        <w:t>Das restliche Öl in einer kleinen Pfanne bei geringer bis mittlerer Temperatur erhitzen und die Pinienkerne mit ½ TL Salz 2 Minuten unter häufigem Wenden goldbraun rösten. Den Pfanneninhalt anschließend in eine kleine Schüssel füllen.</w:t>
      </w:r>
    </w:p>
    <w:p w14:paraId="35DBE288" w14:textId="77777777" w:rsidR="00952A1D" w:rsidRPr="00E0195F" w:rsidRDefault="00952A1D" w:rsidP="00B40E8C">
      <w:pPr>
        <w:pStyle w:val="ListParagraph"/>
        <w:numPr>
          <w:ilvl w:val="0"/>
          <w:numId w:val="749"/>
        </w:numPr>
        <w:spacing w:after="120"/>
        <w:ind w:left="714" w:hanging="357"/>
        <w:contextualSpacing w:val="0"/>
        <w:jc w:val="both"/>
        <w:rPr>
          <w:sz w:val="24"/>
          <w:szCs w:val="24"/>
        </w:rPr>
      </w:pPr>
      <w:r w:rsidRPr="00E0195F">
        <w:rPr>
          <w:sz w:val="24"/>
          <w:szCs w:val="24"/>
        </w:rPr>
        <w:t>Das Gemüse auf einer großen Platte anrichten. Mit der Tahinisauce überziehen, die Pinienkerne mit dem Öl darauf verteilen und mit Zatar und Petersilie bestreuen.</w:t>
      </w:r>
    </w:p>
    <w:p w14:paraId="4F8E5B8A" w14:textId="77777777" w:rsidR="00952A1D" w:rsidRDefault="00952A1D" w:rsidP="00952A1D">
      <w:pPr>
        <w:rPr>
          <w:sz w:val="24"/>
          <w:szCs w:val="24"/>
        </w:rPr>
      </w:pPr>
      <w:r>
        <w:rPr>
          <w:sz w:val="24"/>
          <w:szCs w:val="24"/>
        </w:rPr>
        <w:br w:type="page"/>
      </w:r>
    </w:p>
    <w:p w14:paraId="445414CB" w14:textId="7B46A022" w:rsidR="00DC777F" w:rsidRPr="00EB6948" w:rsidRDefault="00DC777F" w:rsidP="00DD57A9">
      <w:pPr>
        <w:pStyle w:val="Heading2"/>
        <w:spacing w:after="240"/>
      </w:pPr>
      <w:r w:rsidRPr="00EB6948">
        <w:lastRenderedPageBreak/>
        <w:t>Pappa al Pomodoro mit Limette und Senfsamen</w:t>
      </w:r>
      <w:r w:rsidR="00407B2C">
        <w:rPr>
          <w:rStyle w:val="FootnoteReference"/>
        </w:rPr>
        <w:footnoteReference w:id="978"/>
      </w:r>
      <w:r w:rsidRPr="00EB6948">
        <w:t xml:space="preserve"> </w:t>
      </w:r>
    </w:p>
    <w:p w14:paraId="0E76F3AA" w14:textId="33D1470E" w:rsidR="00DC777F" w:rsidRDefault="00DC777F">
      <w:pPr>
        <w:rPr>
          <w:sz w:val="24"/>
          <w:szCs w:val="24"/>
        </w:rPr>
      </w:pPr>
      <w:r w:rsidRPr="00DD57A9">
        <w:rPr>
          <w:sz w:val="24"/>
          <w:szCs w:val="24"/>
          <w:u w:val="single"/>
        </w:rPr>
        <w:t>Zutaten</w:t>
      </w:r>
      <w:r>
        <w:rPr>
          <w:sz w:val="24"/>
          <w:szCs w:val="24"/>
        </w:rPr>
        <w:t xml:space="preserve"> </w:t>
      </w:r>
      <w:r w:rsidR="00DD57A9">
        <w:rPr>
          <w:sz w:val="24"/>
          <w:szCs w:val="24"/>
        </w:rPr>
        <w:t>(</w:t>
      </w:r>
      <w:r>
        <w:rPr>
          <w:sz w:val="24"/>
          <w:szCs w:val="24"/>
        </w:rPr>
        <w:t>für 4 Portionen (als Beilage)</w:t>
      </w:r>
      <w:r w:rsidR="00DD57A9">
        <w:rPr>
          <w:sz w:val="24"/>
          <w:szCs w:val="24"/>
        </w:rPr>
        <w:t>):</w:t>
      </w:r>
    </w:p>
    <w:p w14:paraId="21A5AE51" w14:textId="7E9FB8D4" w:rsidR="00DC777F" w:rsidRPr="00DE7743" w:rsidRDefault="00DE7743" w:rsidP="00DE7743">
      <w:pPr>
        <w:rPr>
          <w:sz w:val="24"/>
          <w:szCs w:val="24"/>
        </w:rPr>
      </w:pPr>
      <w:r>
        <w:rPr>
          <w:sz w:val="24"/>
          <w:szCs w:val="24"/>
        </w:rPr>
        <w:t>120</w:t>
      </w:r>
      <w:r w:rsidR="00DD57A9">
        <w:rPr>
          <w:sz w:val="24"/>
          <w:szCs w:val="24"/>
        </w:rPr>
        <w:t xml:space="preserve"> </w:t>
      </w:r>
      <w:r>
        <w:rPr>
          <w:sz w:val="24"/>
          <w:szCs w:val="24"/>
        </w:rPr>
        <w:t xml:space="preserve">ml </w:t>
      </w:r>
      <w:r w:rsidR="00DC777F" w:rsidRPr="00DE7743">
        <w:rPr>
          <w:sz w:val="24"/>
          <w:szCs w:val="24"/>
        </w:rPr>
        <w:t>Olivenöl</w:t>
      </w:r>
    </w:p>
    <w:p w14:paraId="53ED8136" w14:textId="24ABD87F" w:rsidR="00DC777F" w:rsidRPr="00DE7743" w:rsidRDefault="00DE7743" w:rsidP="00DE7743">
      <w:pPr>
        <w:rPr>
          <w:sz w:val="24"/>
          <w:szCs w:val="24"/>
        </w:rPr>
      </w:pPr>
      <w:r>
        <w:rPr>
          <w:sz w:val="24"/>
          <w:szCs w:val="24"/>
        </w:rPr>
        <w:t>1-2</w:t>
      </w:r>
      <w:r w:rsidR="00DC777F" w:rsidRPr="00DE7743">
        <w:rPr>
          <w:sz w:val="24"/>
          <w:szCs w:val="24"/>
        </w:rPr>
        <w:t>grüne Chilischoten</w:t>
      </w:r>
      <w:r w:rsidR="00960CC6" w:rsidRPr="00DE7743">
        <w:rPr>
          <w:sz w:val="24"/>
          <w:szCs w:val="24"/>
        </w:rPr>
        <w:t xml:space="preserve">, </w:t>
      </w:r>
      <w:r w:rsidR="00DC777F" w:rsidRPr="00DE7743">
        <w:rPr>
          <w:sz w:val="24"/>
          <w:szCs w:val="24"/>
        </w:rPr>
        <w:t>in feine Ringe geschnitten</w:t>
      </w:r>
    </w:p>
    <w:p w14:paraId="285382F9" w14:textId="450B0AE3" w:rsidR="00DC777F" w:rsidRPr="00DE7743" w:rsidRDefault="00DE7743" w:rsidP="00DE7743">
      <w:pPr>
        <w:rPr>
          <w:sz w:val="24"/>
          <w:szCs w:val="24"/>
        </w:rPr>
      </w:pPr>
      <w:r>
        <w:rPr>
          <w:sz w:val="24"/>
          <w:szCs w:val="24"/>
        </w:rPr>
        <w:t>1-2</w:t>
      </w:r>
      <w:r w:rsidR="00960CC6" w:rsidRPr="00DE7743">
        <w:rPr>
          <w:sz w:val="24"/>
          <w:szCs w:val="24"/>
        </w:rPr>
        <w:t xml:space="preserve"> rote Chilischoten, in feine Ringe geschnitten</w:t>
      </w:r>
    </w:p>
    <w:p w14:paraId="058AF357" w14:textId="63B60592" w:rsidR="00960CC6" w:rsidRPr="00DE7743" w:rsidRDefault="00DE7743" w:rsidP="00DE7743">
      <w:pPr>
        <w:rPr>
          <w:sz w:val="24"/>
          <w:szCs w:val="24"/>
        </w:rPr>
      </w:pPr>
      <w:r>
        <w:rPr>
          <w:sz w:val="24"/>
          <w:szCs w:val="24"/>
        </w:rPr>
        <w:t>20 fr</w:t>
      </w:r>
      <w:r w:rsidR="00960CC6" w:rsidRPr="00DE7743">
        <w:rPr>
          <w:sz w:val="24"/>
          <w:szCs w:val="24"/>
        </w:rPr>
        <w:t>ische Curryblätter (wenn man will)</w:t>
      </w:r>
    </w:p>
    <w:p w14:paraId="181F732B" w14:textId="5B4CF8D0" w:rsidR="00960CC6" w:rsidRPr="00DE7743" w:rsidRDefault="00DE7743" w:rsidP="00DE7743">
      <w:pPr>
        <w:rPr>
          <w:sz w:val="24"/>
          <w:szCs w:val="24"/>
        </w:rPr>
      </w:pPr>
      <w:r>
        <w:rPr>
          <w:sz w:val="24"/>
          <w:szCs w:val="24"/>
        </w:rPr>
        <w:t xml:space="preserve">1 </w:t>
      </w:r>
      <w:r w:rsidR="00960CC6" w:rsidRPr="00DE7743">
        <w:rPr>
          <w:sz w:val="24"/>
          <w:szCs w:val="24"/>
        </w:rPr>
        <w:t>½ TL schwarze</w:t>
      </w:r>
      <w:r w:rsidR="00A60781" w:rsidRPr="00DE7743">
        <w:rPr>
          <w:sz w:val="24"/>
          <w:szCs w:val="24"/>
        </w:rPr>
        <w:t xml:space="preserve"> Senfsamen</w:t>
      </w:r>
    </w:p>
    <w:p w14:paraId="596C2013" w14:textId="0B7A01EE" w:rsidR="00A60781" w:rsidRPr="00DE7743" w:rsidRDefault="00DE7743" w:rsidP="00DE7743">
      <w:pPr>
        <w:rPr>
          <w:sz w:val="24"/>
          <w:szCs w:val="24"/>
        </w:rPr>
      </w:pPr>
      <w:r>
        <w:rPr>
          <w:sz w:val="24"/>
          <w:szCs w:val="24"/>
        </w:rPr>
        <w:t xml:space="preserve">1 </w:t>
      </w:r>
      <w:r w:rsidR="00A60781" w:rsidRPr="00DE7743">
        <w:rPr>
          <w:sz w:val="24"/>
          <w:szCs w:val="24"/>
        </w:rPr>
        <w:t>Dose geschälte Eiertomaten (400 g)</w:t>
      </w:r>
    </w:p>
    <w:p w14:paraId="6FAA0CD1" w14:textId="7DBB2314" w:rsidR="00A60781" w:rsidRPr="00DE7743" w:rsidRDefault="00DE7743" w:rsidP="00DE7743">
      <w:pPr>
        <w:rPr>
          <w:sz w:val="24"/>
          <w:szCs w:val="24"/>
        </w:rPr>
      </w:pPr>
      <w:r>
        <w:rPr>
          <w:sz w:val="24"/>
          <w:szCs w:val="24"/>
        </w:rPr>
        <w:t xml:space="preserve">5 </w:t>
      </w:r>
      <w:r w:rsidR="00A60781" w:rsidRPr="00DE7743">
        <w:rPr>
          <w:sz w:val="24"/>
          <w:szCs w:val="24"/>
        </w:rPr>
        <w:t>Knoblauchzehen, fein gehackt (nicht zerdrückt!)</w:t>
      </w:r>
    </w:p>
    <w:p w14:paraId="0F1B8694" w14:textId="67CF8831" w:rsidR="00A60781" w:rsidRPr="00DE7743" w:rsidRDefault="00DE7743" w:rsidP="00DE7743">
      <w:pPr>
        <w:rPr>
          <w:sz w:val="24"/>
          <w:szCs w:val="24"/>
        </w:rPr>
      </w:pPr>
      <w:r>
        <w:rPr>
          <w:sz w:val="24"/>
          <w:szCs w:val="24"/>
        </w:rPr>
        <w:t>6-</w:t>
      </w:r>
      <w:r w:rsidR="00C25168" w:rsidRPr="00DE7743">
        <w:rPr>
          <w:sz w:val="24"/>
          <w:szCs w:val="24"/>
        </w:rPr>
        <w:t>8 reife Tomaten, grob gewürfelt</w:t>
      </w:r>
    </w:p>
    <w:p w14:paraId="28778D35" w14:textId="6B8C955A" w:rsidR="00C25168" w:rsidRPr="00DE7743" w:rsidRDefault="00DE7743" w:rsidP="00DE7743">
      <w:pPr>
        <w:rPr>
          <w:sz w:val="24"/>
          <w:szCs w:val="24"/>
        </w:rPr>
      </w:pPr>
      <w:r>
        <w:rPr>
          <w:sz w:val="24"/>
          <w:szCs w:val="24"/>
        </w:rPr>
        <w:t xml:space="preserve">2 </w:t>
      </w:r>
      <w:r w:rsidR="00C25168" w:rsidRPr="00DE7743">
        <w:rPr>
          <w:sz w:val="24"/>
          <w:szCs w:val="24"/>
        </w:rPr>
        <w:t>Lorbeerblätter</w:t>
      </w:r>
    </w:p>
    <w:p w14:paraId="3292E2D8" w14:textId="0CF6CC67" w:rsidR="00C25168" w:rsidRPr="00DE7743" w:rsidRDefault="00DE7743" w:rsidP="00DE7743">
      <w:pPr>
        <w:rPr>
          <w:sz w:val="24"/>
          <w:szCs w:val="24"/>
        </w:rPr>
      </w:pPr>
      <w:r w:rsidRPr="00DE7743">
        <w:rPr>
          <w:sz w:val="24"/>
          <w:szCs w:val="24"/>
        </w:rPr>
        <w:t xml:space="preserve">10 </w:t>
      </w:r>
      <w:r w:rsidR="00C25168" w:rsidRPr="00DE7743">
        <w:rPr>
          <w:sz w:val="24"/>
          <w:szCs w:val="24"/>
        </w:rPr>
        <w:t>g Basilikumblätter, in Stücke gerupft</w:t>
      </w:r>
    </w:p>
    <w:p w14:paraId="1AFC6436" w14:textId="2D952C9E" w:rsidR="00C25168" w:rsidRPr="00DE7743" w:rsidRDefault="00C25168" w:rsidP="00DE7743">
      <w:pPr>
        <w:rPr>
          <w:sz w:val="24"/>
          <w:szCs w:val="24"/>
        </w:rPr>
      </w:pPr>
      <w:r w:rsidRPr="00DE7743">
        <w:rPr>
          <w:sz w:val="24"/>
          <w:szCs w:val="24"/>
        </w:rPr>
        <w:t>1 TL Zucker</w:t>
      </w:r>
    </w:p>
    <w:p w14:paraId="227C52C8" w14:textId="0F15A4ED" w:rsidR="00C25168" w:rsidRPr="00DE7743" w:rsidRDefault="00C25168" w:rsidP="00DE7743">
      <w:pPr>
        <w:rPr>
          <w:sz w:val="24"/>
          <w:szCs w:val="24"/>
        </w:rPr>
      </w:pPr>
      <w:r w:rsidRPr="00DE7743">
        <w:rPr>
          <w:sz w:val="24"/>
          <w:szCs w:val="24"/>
        </w:rPr>
        <w:t>100 g Sauerteigbrot ohne Rinde, kräftig getoastet und in etwa 4 cm große Stücke gezupft</w:t>
      </w:r>
    </w:p>
    <w:p w14:paraId="518C5BF4" w14:textId="63674288" w:rsidR="00C25168" w:rsidRPr="00DE7743" w:rsidRDefault="00C25168" w:rsidP="00DE7743">
      <w:pPr>
        <w:rPr>
          <w:sz w:val="24"/>
          <w:szCs w:val="24"/>
        </w:rPr>
      </w:pPr>
      <w:r w:rsidRPr="00DE7743">
        <w:rPr>
          <w:sz w:val="24"/>
          <w:szCs w:val="24"/>
        </w:rPr>
        <w:t xml:space="preserve">1 Limette, ¼ TL Schale abgerieben, dann 1 EL </w:t>
      </w:r>
      <w:r w:rsidR="00DE7743" w:rsidRPr="00DE7743">
        <w:rPr>
          <w:sz w:val="24"/>
          <w:szCs w:val="24"/>
        </w:rPr>
        <w:t>Saft ausgepresst</w:t>
      </w:r>
    </w:p>
    <w:p w14:paraId="28523938" w14:textId="24AF8F3E" w:rsidR="006D2BDC" w:rsidRDefault="00DE7743" w:rsidP="00DE7743">
      <w:pPr>
        <w:rPr>
          <w:sz w:val="24"/>
          <w:szCs w:val="24"/>
        </w:rPr>
      </w:pPr>
      <w:r w:rsidRPr="00DE7743">
        <w:rPr>
          <w:sz w:val="24"/>
          <w:szCs w:val="24"/>
        </w:rPr>
        <w:t>Salz, schwarzer Pfeffer</w:t>
      </w:r>
    </w:p>
    <w:p w14:paraId="54F3F2F5" w14:textId="77777777" w:rsidR="006D2BDC" w:rsidRDefault="006D2BDC" w:rsidP="00DE7743">
      <w:pPr>
        <w:rPr>
          <w:sz w:val="24"/>
          <w:szCs w:val="24"/>
        </w:rPr>
      </w:pPr>
    </w:p>
    <w:p w14:paraId="3A97848B" w14:textId="463891AB" w:rsidR="00DD57A9" w:rsidRDefault="00DD57A9" w:rsidP="00DE7743">
      <w:pPr>
        <w:rPr>
          <w:sz w:val="24"/>
          <w:szCs w:val="24"/>
        </w:rPr>
      </w:pPr>
      <w:r>
        <w:rPr>
          <w:sz w:val="24"/>
          <w:szCs w:val="24"/>
        </w:rPr>
        <w:t>Zubereitung:</w:t>
      </w:r>
    </w:p>
    <w:p w14:paraId="0F9DA9A2" w14:textId="725F3049" w:rsidR="00DE7743" w:rsidRPr="00DC7EF0" w:rsidRDefault="00D62E92" w:rsidP="00B40E8C">
      <w:pPr>
        <w:pStyle w:val="ListParagraph"/>
        <w:numPr>
          <w:ilvl w:val="0"/>
          <w:numId w:val="1501"/>
        </w:numPr>
        <w:spacing w:after="120"/>
        <w:ind w:left="714" w:hanging="357"/>
        <w:contextualSpacing w:val="0"/>
        <w:jc w:val="both"/>
        <w:rPr>
          <w:sz w:val="24"/>
          <w:szCs w:val="24"/>
        </w:rPr>
      </w:pPr>
      <w:r w:rsidRPr="00DC7EF0">
        <w:rPr>
          <w:sz w:val="24"/>
          <w:szCs w:val="24"/>
        </w:rPr>
        <w:t>Das Öl in einer großen Schmorpfanne bei mittlerer bis hoher Temperatur erhitzen. Sobald es heiß ist, die Chilis hineingeben, nach 3 Minuten die Curryblätter (wenn man sie will), nach weiteren 45 Sekunden die Senfsamen und a</w:t>
      </w:r>
      <w:r w:rsidR="009349A0" w:rsidRPr="00DC7EF0">
        <w:rPr>
          <w:sz w:val="24"/>
          <w:szCs w:val="24"/>
        </w:rPr>
        <w:t>lles noch 15 Sekunden frittieren. Die Zutaten ab und zu in dem Öl schwenken</w:t>
      </w:r>
      <w:r w:rsidR="005B4949" w:rsidRPr="00DC7EF0">
        <w:rPr>
          <w:sz w:val="24"/>
          <w:szCs w:val="24"/>
        </w:rPr>
        <w:t>. Das Öl durch ein Sieb in eine Schüssel gießen. Chilis, Curryblätter und Senfsamen auf einen mit Zewa bedeckten Teller legen und großzügig mit Salz bestreuen. Das Öl 5 Minuten abkühlen lassen.</w:t>
      </w:r>
    </w:p>
    <w:p w14:paraId="64C9BDD1" w14:textId="0C8D9BBA" w:rsidR="005B4949" w:rsidRPr="00DC7EF0" w:rsidRDefault="005B4949" w:rsidP="00B40E8C">
      <w:pPr>
        <w:pStyle w:val="ListParagraph"/>
        <w:numPr>
          <w:ilvl w:val="0"/>
          <w:numId w:val="1501"/>
        </w:numPr>
        <w:spacing w:after="120"/>
        <w:ind w:left="714" w:hanging="357"/>
        <w:contextualSpacing w:val="0"/>
        <w:jc w:val="both"/>
        <w:rPr>
          <w:sz w:val="24"/>
          <w:szCs w:val="24"/>
        </w:rPr>
      </w:pPr>
      <w:r w:rsidRPr="00DC7EF0">
        <w:rPr>
          <w:sz w:val="24"/>
          <w:szCs w:val="24"/>
        </w:rPr>
        <w:t>Die Dosentomaten mit der Flüssigkeit in eine Schüssel geben und mit ein</w:t>
      </w:r>
      <w:r w:rsidR="00863E91" w:rsidRPr="00DC7EF0">
        <w:rPr>
          <w:sz w:val="24"/>
          <w:szCs w:val="24"/>
        </w:rPr>
        <w:t>e</w:t>
      </w:r>
      <w:r w:rsidRPr="00DC7EF0">
        <w:rPr>
          <w:sz w:val="24"/>
          <w:szCs w:val="24"/>
        </w:rPr>
        <w:t>r Gabel grob zerdrücken und zerteilen.</w:t>
      </w:r>
    </w:p>
    <w:p w14:paraId="274648E8" w14:textId="2D5CEDE5" w:rsidR="00B0404A" w:rsidRPr="00DC7EF0" w:rsidRDefault="005B4949" w:rsidP="00B40E8C">
      <w:pPr>
        <w:pStyle w:val="ListParagraph"/>
        <w:numPr>
          <w:ilvl w:val="0"/>
          <w:numId w:val="1501"/>
        </w:numPr>
        <w:spacing w:after="120"/>
        <w:ind w:left="714" w:hanging="357"/>
        <w:contextualSpacing w:val="0"/>
        <w:jc w:val="both"/>
        <w:rPr>
          <w:sz w:val="24"/>
          <w:szCs w:val="24"/>
        </w:rPr>
      </w:pPr>
      <w:r w:rsidRPr="00DC7EF0">
        <w:rPr>
          <w:sz w:val="24"/>
          <w:szCs w:val="24"/>
        </w:rPr>
        <w:t>In der Schmorpfanne 3 EL des abgekühlten Öls mit dem Knob</w:t>
      </w:r>
      <w:r w:rsidR="00863E91" w:rsidRPr="00DC7EF0">
        <w:rPr>
          <w:sz w:val="24"/>
          <w:szCs w:val="24"/>
        </w:rPr>
        <w:t>la</w:t>
      </w:r>
      <w:r w:rsidRPr="00DC7EF0">
        <w:rPr>
          <w:sz w:val="24"/>
          <w:szCs w:val="24"/>
        </w:rPr>
        <w:t xml:space="preserve">uch und ¼ TL Salz bei mittlerer </w:t>
      </w:r>
      <w:r w:rsidR="00863E91" w:rsidRPr="00DC7EF0">
        <w:rPr>
          <w:sz w:val="24"/>
          <w:szCs w:val="24"/>
        </w:rPr>
        <w:t>Te</w:t>
      </w:r>
      <w:r w:rsidRPr="00DC7EF0">
        <w:rPr>
          <w:sz w:val="24"/>
          <w:szCs w:val="24"/>
        </w:rPr>
        <w:t xml:space="preserve">mperatur erhitzen und </w:t>
      </w:r>
      <w:r w:rsidR="00863E91" w:rsidRPr="00DC7EF0">
        <w:rPr>
          <w:sz w:val="24"/>
          <w:szCs w:val="24"/>
        </w:rPr>
        <w:t>d</w:t>
      </w:r>
      <w:r w:rsidRPr="00DC7EF0">
        <w:rPr>
          <w:sz w:val="24"/>
          <w:szCs w:val="24"/>
        </w:rPr>
        <w:t>en Knoblauch 4 Minuten unter Rühren sanft anschwitzen, bis er weich ist und aromatisch duftet.</w:t>
      </w:r>
      <w:r w:rsidR="007E79FE" w:rsidRPr="00DC7EF0">
        <w:rPr>
          <w:sz w:val="24"/>
          <w:szCs w:val="24"/>
        </w:rPr>
        <w:t xml:space="preserve"> Die Dosentomaten, 400 g frische Tomaten, die Lorbeerblätter, zwei Drittel des Basilikums, den Zucker sowie ½ TL Salz und 1 kräftige Prise Pfeffer dazugeben und bei m</w:t>
      </w:r>
      <w:r w:rsidR="006D2BDC" w:rsidRPr="00DC7EF0">
        <w:rPr>
          <w:sz w:val="24"/>
          <w:szCs w:val="24"/>
        </w:rPr>
        <w:t>ittlerer bis hoher Hitze</w:t>
      </w:r>
      <w:r w:rsidR="00B0404A" w:rsidRPr="00DC7EF0">
        <w:rPr>
          <w:sz w:val="24"/>
          <w:szCs w:val="24"/>
        </w:rPr>
        <w:t xml:space="preserve"> 8 Minuten </w:t>
      </w:r>
      <w:r w:rsidR="00B0404A" w:rsidRPr="00DC7EF0">
        <w:rPr>
          <w:sz w:val="24"/>
          <w:szCs w:val="24"/>
        </w:rPr>
        <w:lastRenderedPageBreak/>
        <w:t>erhitzen. Vom Herd nehmen, das Brot und die restliche</w:t>
      </w:r>
      <w:r w:rsidR="00863E91" w:rsidRPr="00DC7EF0">
        <w:rPr>
          <w:sz w:val="24"/>
          <w:szCs w:val="24"/>
        </w:rPr>
        <w:t xml:space="preserve">n </w:t>
      </w:r>
      <w:r w:rsidR="00B0404A" w:rsidRPr="00DC7EF0">
        <w:rPr>
          <w:sz w:val="24"/>
          <w:szCs w:val="24"/>
        </w:rPr>
        <w:t>Tomatenwürfel unterrühren und 5 Minuten durchziehen lassen. D</w:t>
      </w:r>
      <w:r w:rsidR="00863E91" w:rsidRPr="00DC7EF0">
        <w:rPr>
          <w:sz w:val="24"/>
          <w:szCs w:val="24"/>
        </w:rPr>
        <w:t>i</w:t>
      </w:r>
      <w:r w:rsidR="00B0404A" w:rsidRPr="00DC7EF0">
        <w:rPr>
          <w:sz w:val="24"/>
          <w:szCs w:val="24"/>
        </w:rPr>
        <w:t>e Lorbeerblätter wegwerfen.</w:t>
      </w:r>
    </w:p>
    <w:p w14:paraId="22AECEA4" w14:textId="5410623F" w:rsidR="00B0404A" w:rsidRPr="00DC7EF0" w:rsidRDefault="00B0404A" w:rsidP="00B40E8C">
      <w:pPr>
        <w:pStyle w:val="ListParagraph"/>
        <w:numPr>
          <w:ilvl w:val="0"/>
          <w:numId w:val="1501"/>
        </w:numPr>
        <w:spacing w:after="120"/>
        <w:ind w:left="714" w:hanging="357"/>
        <w:contextualSpacing w:val="0"/>
        <w:jc w:val="both"/>
        <w:rPr>
          <w:sz w:val="24"/>
          <w:szCs w:val="24"/>
        </w:rPr>
      </w:pPr>
      <w:r w:rsidRPr="00DC7EF0">
        <w:rPr>
          <w:sz w:val="24"/>
          <w:szCs w:val="24"/>
        </w:rPr>
        <w:t>Die Pappa al Pomodoro in eine Schüssel geben und mit dem Limettensaft und 3 EL des würzigen Öls beträufeln</w:t>
      </w:r>
      <w:r w:rsidR="00863E91" w:rsidRPr="00DC7EF0">
        <w:rPr>
          <w:sz w:val="24"/>
          <w:szCs w:val="24"/>
        </w:rPr>
        <w:t xml:space="preserve">. </w:t>
      </w:r>
      <w:r w:rsidRPr="00DC7EF0">
        <w:rPr>
          <w:sz w:val="24"/>
          <w:szCs w:val="24"/>
        </w:rPr>
        <w:t>Vor dem Servieren mindestens 25 Minuten durchziehen lassen, sie kann auch mehr</w:t>
      </w:r>
      <w:r w:rsidR="00863E91" w:rsidRPr="00DC7EF0">
        <w:rPr>
          <w:sz w:val="24"/>
          <w:szCs w:val="24"/>
        </w:rPr>
        <w:t>er</w:t>
      </w:r>
      <w:r w:rsidRPr="00DC7EF0">
        <w:rPr>
          <w:sz w:val="24"/>
          <w:szCs w:val="24"/>
        </w:rPr>
        <w:t xml:space="preserve">e Stunden warten. Mit der Limettenschale, den Aromaten und dem restlichen Basilikum </w:t>
      </w:r>
      <w:r w:rsidR="00863E91" w:rsidRPr="00DC7EF0">
        <w:rPr>
          <w:sz w:val="24"/>
          <w:szCs w:val="24"/>
        </w:rPr>
        <w:t>garnieren und bei Raumtemperatur servieren.</w:t>
      </w:r>
    </w:p>
    <w:p w14:paraId="7B5FE39D" w14:textId="77777777" w:rsidR="00863E91" w:rsidRDefault="00863E91" w:rsidP="00DC7EF0">
      <w:pPr>
        <w:jc w:val="both"/>
        <w:rPr>
          <w:sz w:val="24"/>
          <w:szCs w:val="24"/>
        </w:rPr>
      </w:pPr>
    </w:p>
    <w:p w14:paraId="699B7806" w14:textId="33A637FC" w:rsidR="00863E91" w:rsidRPr="00863E91" w:rsidRDefault="00863E91" w:rsidP="00DC7EF0">
      <w:pPr>
        <w:ind w:left="708" w:hanging="708"/>
        <w:jc w:val="both"/>
        <w:rPr>
          <w:sz w:val="24"/>
          <w:szCs w:val="24"/>
        </w:rPr>
      </w:pPr>
      <w:r w:rsidRPr="00863E91">
        <w:rPr>
          <w:sz w:val="24"/>
          <w:szCs w:val="24"/>
        </w:rPr>
        <w:t>Info:</w:t>
      </w:r>
      <w:r w:rsidRPr="00863E91">
        <w:rPr>
          <w:sz w:val="24"/>
          <w:szCs w:val="24"/>
        </w:rPr>
        <w:tab/>
        <w:t>Pappa al Pomodoro ist e</w:t>
      </w:r>
      <w:r>
        <w:rPr>
          <w:sz w:val="24"/>
          <w:szCs w:val="24"/>
        </w:rPr>
        <w:t>in toskanisches B</w:t>
      </w:r>
      <w:r w:rsidR="00C90F5E">
        <w:rPr>
          <w:sz w:val="24"/>
          <w:szCs w:val="24"/>
        </w:rPr>
        <w:t>a</w:t>
      </w:r>
      <w:r>
        <w:rPr>
          <w:sz w:val="24"/>
          <w:szCs w:val="24"/>
        </w:rPr>
        <w:t>uerngericht</w:t>
      </w:r>
      <w:r w:rsidR="00C90F5E">
        <w:rPr>
          <w:sz w:val="24"/>
          <w:szCs w:val="24"/>
        </w:rPr>
        <w:t xml:space="preserve">, das üblicherweise aus Tomaten zubereitet wird, die zu weich für einen Salat sind, und aus Brot, das zu alt für </w:t>
      </w:r>
      <w:r w:rsidR="002029EA">
        <w:rPr>
          <w:sz w:val="24"/>
          <w:szCs w:val="24"/>
        </w:rPr>
        <w:t>ein Brot ist. Eine köstliche Resteverwertung. Wenn man das Gericht ein paar Stu</w:t>
      </w:r>
      <w:r w:rsidR="00DC7EF0">
        <w:rPr>
          <w:sz w:val="24"/>
          <w:szCs w:val="24"/>
        </w:rPr>
        <w:t>nden</w:t>
      </w:r>
      <w:r w:rsidR="002029EA">
        <w:rPr>
          <w:sz w:val="24"/>
          <w:szCs w:val="24"/>
        </w:rPr>
        <w:t xml:space="preserve"> im Voraus vorbereitet hat, </w:t>
      </w:r>
      <w:r w:rsidR="00DC7EF0">
        <w:rPr>
          <w:sz w:val="24"/>
          <w:szCs w:val="24"/>
        </w:rPr>
        <w:t xml:space="preserve">dann kommt das dem Geschmack sehr </w:t>
      </w:r>
      <w:r w:rsidR="001E1E20">
        <w:rPr>
          <w:sz w:val="24"/>
          <w:szCs w:val="24"/>
        </w:rPr>
        <w:t>zugute</w:t>
      </w:r>
      <w:r w:rsidR="00DC7EF0">
        <w:rPr>
          <w:sz w:val="24"/>
          <w:szCs w:val="24"/>
        </w:rPr>
        <w:t>. Allerdings sollte man das knusprige Topping erst kurz vor dem Servieren darauflegen.</w:t>
      </w:r>
    </w:p>
    <w:p w14:paraId="2FDC5CDC" w14:textId="4E67A7C6" w:rsidR="005B4949" w:rsidRPr="00863E91" w:rsidRDefault="005B4949" w:rsidP="00DE7743">
      <w:pPr>
        <w:rPr>
          <w:sz w:val="24"/>
          <w:szCs w:val="24"/>
        </w:rPr>
      </w:pPr>
    </w:p>
    <w:p w14:paraId="31100C06" w14:textId="77777777" w:rsidR="00A60781" w:rsidRPr="00863E91" w:rsidRDefault="00A60781">
      <w:pPr>
        <w:rPr>
          <w:sz w:val="24"/>
          <w:szCs w:val="24"/>
        </w:rPr>
      </w:pPr>
    </w:p>
    <w:p w14:paraId="654985CD" w14:textId="617801E4" w:rsidR="00DC777F" w:rsidRPr="00863E91" w:rsidRDefault="00DC777F">
      <w:pPr>
        <w:rPr>
          <w:sz w:val="24"/>
          <w:szCs w:val="24"/>
        </w:rPr>
      </w:pPr>
      <w:r w:rsidRPr="00863E91">
        <w:rPr>
          <w:sz w:val="24"/>
          <w:szCs w:val="24"/>
        </w:rPr>
        <w:br w:type="page"/>
      </w:r>
    </w:p>
    <w:p w14:paraId="03C6A536" w14:textId="77777777" w:rsidR="00C10B8C" w:rsidRDefault="00C10B8C" w:rsidP="00C10B8C">
      <w:pPr>
        <w:pStyle w:val="Heading2"/>
        <w:spacing w:after="240"/>
      </w:pPr>
      <w:r>
        <w:lastRenderedPageBreak/>
        <w:t>Gefüllte Tomaten mit Ratatouille und Mozzarella</w:t>
      </w:r>
    </w:p>
    <w:p w14:paraId="76BCAD7B" w14:textId="77777777" w:rsidR="00C10B8C" w:rsidRDefault="00C10B8C" w:rsidP="00C10B8C">
      <w:pPr>
        <w:rPr>
          <w:sz w:val="24"/>
          <w:szCs w:val="24"/>
        </w:rPr>
      </w:pPr>
      <w:r w:rsidRPr="00BD717B">
        <w:rPr>
          <w:sz w:val="24"/>
          <w:szCs w:val="24"/>
          <w:u w:val="single"/>
        </w:rPr>
        <w:t>Zutaten</w:t>
      </w:r>
      <w:r>
        <w:rPr>
          <w:sz w:val="24"/>
          <w:szCs w:val="24"/>
        </w:rPr>
        <w:t xml:space="preserve"> (für 4 Portionen)</w:t>
      </w:r>
    </w:p>
    <w:p w14:paraId="3F582F9C" w14:textId="77777777" w:rsidR="00C10B8C" w:rsidRDefault="00C10B8C" w:rsidP="00C10B8C">
      <w:pPr>
        <w:rPr>
          <w:sz w:val="24"/>
          <w:szCs w:val="24"/>
        </w:rPr>
      </w:pPr>
      <w:r>
        <w:rPr>
          <w:sz w:val="24"/>
          <w:szCs w:val="24"/>
        </w:rPr>
        <w:t>4 Tomaten</w:t>
      </w:r>
    </w:p>
    <w:p w14:paraId="35274B1D" w14:textId="77777777" w:rsidR="00C10B8C" w:rsidRDefault="00C10B8C" w:rsidP="00C10B8C">
      <w:pPr>
        <w:rPr>
          <w:sz w:val="24"/>
          <w:szCs w:val="24"/>
        </w:rPr>
      </w:pPr>
      <w:r>
        <w:rPr>
          <w:sz w:val="24"/>
          <w:szCs w:val="24"/>
        </w:rPr>
        <w:t>½ rote Zwiebel</w:t>
      </w:r>
    </w:p>
    <w:p w14:paraId="3F797067" w14:textId="77777777" w:rsidR="00C10B8C" w:rsidRDefault="00C10B8C" w:rsidP="00C10B8C">
      <w:pPr>
        <w:rPr>
          <w:sz w:val="24"/>
          <w:szCs w:val="24"/>
        </w:rPr>
      </w:pPr>
      <w:r>
        <w:rPr>
          <w:sz w:val="24"/>
          <w:szCs w:val="24"/>
        </w:rPr>
        <w:t>½ Zucchini</w:t>
      </w:r>
    </w:p>
    <w:p w14:paraId="30D9E33B" w14:textId="77777777" w:rsidR="00C10B8C" w:rsidRDefault="00C10B8C" w:rsidP="00C10B8C">
      <w:pPr>
        <w:rPr>
          <w:sz w:val="24"/>
          <w:szCs w:val="24"/>
        </w:rPr>
      </w:pPr>
      <w:r>
        <w:rPr>
          <w:sz w:val="24"/>
          <w:szCs w:val="24"/>
        </w:rPr>
        <w:t>1 Knoblauchzehe</w:t>
      </w:r>
    </w:p>
    <w:p w14:paraId="31EF10AC" w14:textId="77777777" w:rsidR="00C10B8C" w:rsidRDefault="00C10B8C" w:rsidP="00C10B8C">
      <w:pPr>
        <w:rPr>
          <w:sz w:val="24"/>
          <w:szCs w:val="24"/>
        </w:rPr>
      </w:pPr>
      <w:r>
        <w:rPr>
          <w:sz w:val="24"/>
          <w:szCs w:val="24"/>
        </w:rPr>
        <w:t>1 Mozzarella</w:t>
      </w:r>
    </w:p>
    <w:p w14:paraId="3B5F5FD7" w14:textId="77777777" w:rsidR="00C10B8C" w:rsidRDefault="00C10B8C" w:rsidP="00C10B8C">
      <w:pPr>
        <w:rPr>
          <w:sz w:val="24"/>
          <w:szCs w:val="24"/>
        </w:rPr>
      </w:pPr>
      <w:r>
        <w:rPr>
          <w:sz w:val="24"/>
          <w:szCs w:val="24"/>
        </w:rPr>
        <w:t>½ gelbe und rote Paprika</w:t>
      </w:r>
    </w:p>
    <w:p w14:paraId="54EC8E46" w14:textId="77777777" w:rsidR="00C10B8C" w:rsidRDefault="00C10B8C" w:rsidP="00C10B8C">
      <w:pPr>
        <w:rPr>
          <w:sz w:val="24"/>
          <w:szCs w:val="24"/>
        </w:rPr>
      </w:pPr>
      <w:r>
        <w:rPr>
          <w:sz w:val="24"/>
          <w:szCs w:val="24"/>
        </w:rPr>
        <w:t>1 EL Pinienkerne</w:t>
      </w:r>
    </w:p>
    <w:p w14:paraId="121B0519" w14:textId="77777777" w:rsidR="00C10B8C" w:rsidRDefault="00C10B8C" w:rsidP="00C10B8C">
      <w:pPr>
        <w:rPr>
          <w:sz w:val="24"/>
          <w:szCs w:val="24"/>
        </w:rPr>
      </w:pPr>
      <w:r>
        <w:rPr>
          <w:sz w:val="24"/>
          <w:szCs w:val="24"/>
        </w:rPr>
        <w:t>1 Prise Zucker</w:t>
      </w:r>
    </w:p>
    <w:p w14:paraId="319F589D" w14:textId="77777777" w:rsidR="00C10B8C" w:rsidRDefault="00C10B8C" w:rsidP="00C10B8C">
      <w:pPr>
        <w:rPr>
          <w:sz w:val="24"/>
          <w:szCs w:val="24"/>
        </w:rPr>
      </w:pPr>
      <w:r>
        <w:rPr>
          <w:sz w:val="24"/>
          <w:szCs w:val="24"/>
        </w:rPr>
        <w:t>2 Zeige frisches Basilikum</w:t>
      </w:r>
    </w:p>
    <w:p w14:paraId="49175248" w14:textId="77777777" w:rsidR="00C10B8C" w:rsidRDefault="00C10B8C" w:rsidP="00C10B8C">
      <w:pPr>
        <w:rPr>
          <w:sz w:val="24"/>
          <w:szCs w:val="24"/>
        </w:rPr>
      </w:pPr>
    </w:p>
    <w:p w14:paraId="1EBC666E" w14:textId="77777777" w:rsidR="00C10B8C" w:rsidRDefault="00C10B8C" w:rsidP="00C10B8C">
      <w:pPr>
        <w:rPr>
          <w:sz w:val="24"/>
          <w:szCs w:val="24"/>
        </w:rPr>
      </w:pPr>
      <w:r>
        <w:rPr>
          <w:sz w:val="24"/>
          <w:szCs w:val="24"/>
        </w:rPr>
        <w:t>Vinaigrette: Olivenöl, weißer Balsamico, Zucker, Salz, Basilikumblätter</w:t>
      </w:r>
    </w:p>
    <w:p w14:paraId="3CB24E5F" w14:textId="77777777" w:rsidR="00C10B8C" w:rsidRDefault="00C10B8C" w:rsidP="00C10B8C">
      <w:pPr>
        <w:rPr>
          <w:sz w:val="24"/>
          <w:szCs w:val="24"/>
        </w:rPr>
      </w:pPr>
    </w:p>
    <w:p w14:paraId="1F756622" w14:textId="77777777" w:rsidR="00C10B8C" w:rsidRDefault="00C10B8C" w:rsidP="00C10B8C">
      <w:pPr>
        <w:rPr>
          <w:sz w:val="24"/>
          <w:szCs w:val="24"/>
        </w:rPr>
      </w:pPr>
      <w:r>
        <w:rPr>
          <w:sz w:val="24"/>
          <w:szCs w:val="24"/>
        </w:rPr>
        <w:t>Zubereitung:</w:t>
      </w:r>
    </w:p>
    <w:p w14:paraId="75DBF519" w14:textId="77777777" w:rsidR="00C10B8C" w:rsidRPr="00033CC1" w:rsidRDefault="00C10B8C" w:rsidP="00B40E8C">
      <w:pPr>
        <w:pStyle w:val="ListParagraph"/>
        <w:numPr>
          <w:ilvl w:val="0"/>
          <w:numId w:val="1261"/>
        </w:numPr>
        <w:spacing w:after="120"/>
        <w:ind w:left="714" w:hanging="357"/>
        <w:contextualSpacing w:val="0"/>
        <w:jc w:val="both"/>
        <w:rPr>
          <w:sz w:val="24"/>
          <w:szCs w:val="24"/>
        </w:rPr>
      </w:pPr>
      <w:r w:rsidRPr="00033CC1">
        <w:rPr>
          <w:sz w:val="24"/>
          <w:szCs w:val="24"/>
        </w:rPr>
        <w:t>Von den Tomaten den Deckel abschneiden und die Tomaten aushöhlen. Zwiebel, Paprika und Zucchini in kleine Würfel schneiden und in der Pfanne anbraten.</w:t>
      </w:r>
    </w:p>
    <w:p w14:paraId="1256BC9E" w14:textId="77777777" w:rsidR="00C10B8C" w:rsidRPr="00033CC1" w:rsidRDefault="00C10B8C" w:rsidP="00B40E8C">
      <w:pPr>
        <w:pStyle w:val="ListParagraph"/>
        <w:numPr>
          <w:ilvl w:val="0"/>
          <w:numId w:val="1261"/>
        </w:numPr>
        <w:spacing w:after="120"/>
        <w:ind w:left="714" w:hanging="357"/>
        <w:contextualSpacing w:val="0"/>
        <w:jc w:val="both"/>
        <w:rPr>
          <w:sz w:val="24"/>
          <w:szCs w:val="24"/>
        </w:rPr>
      </w:pPr>
      <w:r w:rsidRPr="00033CC1">
        <w:rPr>
          <w:sz w:val="24"/>
          <w:szCs w:val="24"/>
        </w:rPr>
        <w:t>Pinienkerne, 1 zerdrückte Knoblauchzehe, Zucker und das Ausgelöste aus den Tomaten vermengen. Das Ganze mit einem TL Puderzucker bestäuben, salzen und pfeffern.</w:t>
      </w:r>
    </w:p>
    <w:p w14:paraId="248EA8AE" w14:textId="77777777" w:rsidR="00C10B8C" w:rsidRPr="00033CC1" w:rsidRDefault="00C10B8C" w:rsidP="00B40E8C">
      <w:pPr>
        <w:pStyle w:val="ListParagraph"/>
        <w:numPr>
          <w:ilvl w:val="0"/>
          <w:numId w:val="1261"/>
        </w:numPr>
        <w:spacing w:after="120"/>
        <w:ind w:left="714" w:hanging="357"/>
        <w:contextualSpacing w:val="0"/>
        <w:jc w:val="both"/>
        <w:rPr>
          <w:sz w:val="24"/>
          <w:szCs w:val="24"/>
        </w:rPr>
      </w:pPr>
      <w:r w:rsidRPr="00033CC1">
        <w:rPr>
          <w:sz w:val="24"/>
          <w:szCs w:val="24"/>
        </w:rPr>
        <w:t>Mozzarella in 4 Scheiben schneiden, abgerundete Enden klein würfeln und unter das Ragout geben. Basilikumblätter unter das Gemüse mischen.</w:t>
      </w:r>
    </w:p>
    <w:p w14:paraId="0FE9E64B" w14:textId="77777777" w:rsidR="00C10B8C" w:rsidRPr="00033CC1" w:rsidRDefault="00C10B8C" w:rsidP="00B40E8C">
      <w:pPr>
        <w:pStyle w:val="ListParagraph"/>
        <w:numPr>
          <w:ilvl w:val="0"/>
          <w:numId w:val="1261"/>
        </w:numPr>
        <w:spacing w:after="120"/>
        <w:ind w:left="714" w:hanging="357"/>
        <w:contextualSpacing w:val="0"/>
        <w:jc w:val="both"/>
        <w:rPr>
          <w:sz w:val="24"/>
          <w:szCs w:val="24"/>
        </w:rPr>
      </w:pPr>
      <w:r w:rsidRPr="00033CC1">
        <w:rPr>
          <w:sz w:val="24"/>
          <w:szCs w:val="24"/>
        </w:rPr>
        <w:t>Tomaten mit Ragout füllen und die Mozzarellascheiben als Deckel aufsetzen. 4 Minuten im vorgeheizten Backofen (180 Grad) backen.</w:t>
      </w:r>
    </w:p>
    <w:p w14:paraId="1B347EE0" w14:textId="77777777" w:rsidR="00C10B8C" w:rsidRDefault="00C10B8C" w:rsidP="00B40E8C">
      <w:pPr>
        <w:pStyle w:val="ListParagraph"/>
        <w:numPr>
          <w:ilvl w:val="0"/>
          <w:numId w:val="1261"/>
        </w:numPr>
        <w:spacing w:after="120"/>
        <w:ind w:left="714" w:hanging="357"/>
        <w:contextualSpacing w:val="0"/>
        <w:jc w:val="both"/>
        <w:rPr>
          <w:sz w:val="24"/>
          <w:szCs w:val="24"/>
        </w:rPr>
      </w:pPr>
      <w:r w:rsidRPr="00033CC1">
        <w:rPr>
          <w:sz w:val="24"/>
          <w:szCs w:val="24"/>
        </w:rPr>
        <w:t>Tomaten mit Vinaigrette beträufeln und mit Brot servieren.</w:t>
      </w:r>
    </w:p>
    <w:p w14:paraId="47F4109F" w14:textId="77777777" w:rsidR="00C10B8C" w:rsidRDefault="00C10B8C" w:rsidP="00C10B8C">
      <w:pPr>
        <w:jc w:val="both"/>
        <w:rPr>
          <w:sz w:val="24"/>
          <w:szCs w:val="24"/>
        </w:rPr>
      </w:pPr>
    </w:p>
    <w:p w14:paraId="792E74E8" w14:textId="77777777" w:rsidR="00C10B8C" w:rsidRPr="00BD717B" w:rsidRDefault="00C10B8C" w:rsidP="00C10B8C">
      <w:pPr>
        <w:jc w:val="both"/>
        <w:rPr>
          <w:i/>
          <w:iCs/>
          <w:sz w:val="24"/>
          <w:szCs w:val="24"/>
        </w:rPr>
      </w:pPr>
      <w:r w:rsidRPr="00BD717B">
        <w:rPr>
          <w:i/>
          <w:iCs/>
          <w:sz w:val="24"/>
          <w:szCs w:val="24"/>
        </w:rPr>
        <w:t>Dazu passt auch ein Brotsalat:</w:t>
      </w:r>
    </w:p>
    <w:p w14:paraId="0647DD9F" w14:textId="77777777" w:rsidR="00C10B8C" w:rsidRPr="00033CC1" w:rsidRDefault="00C10B8C" w:rsidP="00C10B8C">
      <w:pPr>
        <w:jc w:val="both"/>
        <w:rPr>
          <w:sz w:val="24"/>
          <w:szCs w:val="24"/>
        </w:rPr>
      </w:pPr>
      <w:r>
        <w:rPr>
          <w:sz w:val="24"/>
          <w:szCs w:val="24"/>
        </w:rPr>
        <w:t>Dazu Ciabatta in Würfel schneiden und in einer Mischung aus Butter und Olivenöl anbraten. Ein paar klein geschnittene Oliven, etwas Oregano, Salz, Pfeffer, Knoblauch, Basilikum und Saft einer ½ Zitronen zufügen.</w:t>
      </w:r>
      <w:r w:rsidRPr="00033CC1">
        <w:rPr>
          <w:sz w:val="24"/>
          <w:szCs w:val="24"/>
        </w:rPr>
        <w:br w:type="page"/>
      </w:r>
    </w:p>
    <w:p w14:paraId="17788740" w14:textId="77777777" w:rsidR="000A2E6F" w:rsidRDefault="000A2E6F" w:rsidP="000A2E6F">
      <w:pPr>
        <w:pStyle w:val="Heading2"/>
        <w:spacing w:after="240"/>
      </w:pPr>
      <w:r>
        <w:lastRenderedPageBreak/>
        <w:t>Tomaten-Blechkuchen</w:t>
      </w:r>
    </w:p>
    <w:p w14:paraId="05E96128" w14:textId="77777777" w:rsidR="000A2E6F" w:rsidRDefault="000A2E6F" w:rsidP="000A2E6F">
      <w:pPr>
        <w:rPr>
          <w:sz w:val="24"/>
          <w:szCs w:val="24"/>
        </w:rPr>
      </w:pPr>
      <w:r w:rsidRPr="00AF4FE3">
        <w:rPr>
          <w:sz w:val="24"/>
          <w:szCs w:val="24"/>
          <w:u w:val="single"/>
        </w:rPr>
        <w:t>Zutaten</w:t>
      </w:r>
      <w:r>
        <w:rPr>
          <w:sz w:val="24"/>
          <w:szCs w:val="24"/>
        </w:rPr>
        <w:t xml:space="preserve"> (für 6 – 8 Stück):</w:t>
      </w:r>
    </w:p>
    <w:p w14:paraId="6540EE85" w14:textId="77777777" w:rsidR="000A2E6F" w:rsidRDefault="000A2E6F" w:rsidP="000A2E6F">
      <w:pPr>
        <w:rPr>
          <w:sz w:val="24"/>
          <w:szCs w:val="24"/>
        </w:rPr>
      </w:pPr>
      <w:r>
        <w:rPr>
          <w:sz w:val="24"/>
          <w:szCs w:val="24"/>
        </w:rPr>
        <w:t>1 Würfel frische Hefe</w:t>
      </w:r>
    </w:p>
    <w:p w14:paraId="070B423E" w14:textId="77777777" w:rsidR="000A2E6F" w:rsidRDefault="000A2E6F" w:rsidP="000A2E6F">
      <w:pPr>
        <w:rPr>
          <w:sz w:val="24"/>
          <w:szCs w:val="24"/>
        </w:rPr>
      </w:pPr>
      <w:r>
        <w:rPr>
          <w:sz w:val="24"/>
          <w:szCs w:val="24"/>
        </w:rPr>
        <w:t>Zucker</w:t>
      </w:r>
    </w:p>
    <w:p w14:paraId="55F8FF1E" w14:textId="77777777" w:rsidR="000A2E6F" w:rsidRDefault="000A2E6F" w:rsidP="000A2E6F">
      <w:pPr>
        <w:rPr>
          <w:sz w:val="24"/>
          <w:szCs w:val="24"/>
        </w:rPr>
      </w:pPr>
      <w:r>
        <w:rPr>
          <w:sz w:val="24"/>
          <w:szCs w:val="24"/>
        </w:rPr>
        <w:t>500 g Mehl</w:t>
      </w:r>
    </w:p>
    <w:p w14:paraId="4C5FFD63" w14:textId="77777777" w:rsidR="000A2E6F" w:rsidRDefault="000A2E6F" w:rsidP="000A2E6F">
      <w:pPr>
        <w:rPr>
          <w:sz w:val="24"/>
          <w:szCs w:val="24"/>
        </w:rPr>
      </w:pPr>
      <w:r>
        <w:rPr>
          <w:sz w:val="24"/>
          <w:szCs w:val="24"/>
        </w:rPr>
        <w:t>2 EL frische Oreganoblättchen</w:t>
      </w:r>
    </w:p>
    <w:p w14:paraId="1988907D" w14:textId="77777777" w:rsidR="000A2E6F" w:rsidRDefault="000A2E6F" w:rsidP="000A2E6F">
      <w:pPr>
        <w:rPr>
          <w:sz w:val="24"/>
          <w:szCs w:val="24"/>
        </w:rPr>
      </w:pPr>
      <w:r>
        <w:rPr>
          <w:sz w:val="24"/>
          <w:szCs w:val="24"/>
        </w:rPr>
        <w:t>Salz</w:t>
      </w:r>
    </w:p>
    <w:p w14:paraId="271BD6DD" w14:textId="77777777" w:rsidR="000A2E6F" w:rsidRDefault="000A2E6F" w:rsidP="000A2E6F">
      <w:pPr>
        <w:rPr>
          <w:sz w:val="24"/>
          <w:szCs w:val="24"/>
        </w:rPr>
      </w:pPr>
      <w:r>
        <w:rPr>
          <w:sz w:val="24"/>
          <w:szCs w:val="24"/>
        </w:rPr>
        <w:t>135 ml Olivenöl</w:t>
      </w:r>
    </w:p>
    <w:p w14:paraId="720EB2C0" w14:textId="77777777" w:rsidR="000A2E6F" w:rsidRDefault="000A2E6F" w:rsidP="000A2E6F">
      <w:pPr>
        <w:rPr>
          <w:sz w:val="24"/>
          <w:szCs w:val="24"/>
        </w:rPr>
      </w:pPr>
      <w:r>
        <w:rPr>
          <w:sz w:val="24"/>
          <w:szCs w:val="24"/>
        </w:rPr>
        <w:t>300 g rote Zwiebeln</w:t>
      </w:r>
    </w:p>
    <w:p w14:paraId="38EC611E" w14:textId="77777777" w:rsidR="000A2E6F" w:rsidRDefault="000A2E6F" w:rsidP="000A2E6F">
      <w:pPr>
        <w:rPr>
          <w:sz w:val="24"/>
          <w:szCs w:val="24"/>
        </w:rPr>
      </w:pPr>
      <w:r>
        <w:rPr>
          <w:sz w:val="24"/>
          <w:szCs w:val="24"/>
        </w:rPr>
        <w:t>600 g gemischte Tomaten, davon die Hälfte Kirschtomaten</w:t>
      </w:r>
    </w:p>
    <w:p w14:paraId="5F568EFE" w14:textId="77777777" w:rsidR="000A2E6F" w:rsidRDefault="000A2E6F" w:rsidP="000A2E6F">
      <w:pPr>
        <w:rPr>
          <w:sz w:val="24"/>
          <w:szCs w:val="24"/>
        </w:rPr>
      </w:pPr>
      <w:r>
        <w:rPr>
          <w:sz w:val="24"/>
          <w:szCs w:val="24"/>
        </w:rPr>
        <w:t>2,5 EL Honigsenf (1,5 EL Senf mi 1 EL Honig verrühren)</w:t>
      </w:r>
    </w:p>
    <w:p w14:paraId="16B890F9" w14:textId="77777777" w:rsidR="000A2E6F" w:rsidRDefault="000A2E6F" w:rsidP="000A2E6F">
      <w:pPr>
        <w:rPr>
          <w:sz w:val="24"/>
          <w:szCs w:val="24"/>
        </w:rPr>
      </w:pPr>
      <w:r>
        <w:rPr>
          <w:sz w:val="24"/>
          <w:szCs w:val="24"/>
        </w:rPr>
        <w:t>200 g Ziegenweichkäse</w:t>
      </w:r>
    </w:p>
    <w:p w14:paraId="419E6D1C" w14:textId="77777777" w:rsidR="000A2E6F" w:rsidRDefault="000A2E6F" w:rsidP="000A2E6F">
      <w:pPr>
        <w:rPr>
          <w:sz w:val="24"/>
          <w:szCs w:val="24"/>
        </w:rPr>
      </w:pPr>
    </w:p>
    <w:p w14:paraId="75CC9E0A" w14:textId="77777777" w:rsidR="000A2E6F" w:rsidRDefault="000A2E6F" w:rsidP="000A2E6F">
      <w:pPr>
        <w:rPr>
          <w:sz w:val="24"/>
          <w:szCs w:val="24"/>
        </w:rPr>
      </w:pPr>
      <w:r>
        <w:rPr>
          <w:sz w:val="24"/>
          <w:szCs w:val="24"/>
        </w:rPr>
        <w:t>Zubereitungszeit: 45 Minuten plus Backzeit</w:t>
      </w:r>
    </w:p>
    <w:p w14:paraId="45D7E1CA" w14:textId="77777777" w:rsidR="000A2E6F" w:rsidRPr="00240DA9" w:rsidRDefault="000A2E6F" w:rsidP="00B40E8C">
      <w:pPr>
        <w:pStyle w:val="ListParagraph"/>
        <w:numPr>
          <w:ilvl w:val="0"/>
          <w:numId w:val="1205"/>
        </w:numPr>
        <w:spacing w:after="120"/>
        <w:ind w:left="714" w:hanging="357"/>
        <w:contextualSpacing w:val="0"/>
        <w:jc w:val="both"/>
        <w:rPr>
          <w:sz w:val="24"/>
          <w:szCs w:val="24"/>
        </w:rPr>
      </w:pPr>
      <w:r w:rsidRPr="00240DA9">
        <w:rPr>
          <w:sz w:val="24"/>
          <w:szCs w:val="24"/>
        </w:rPr>
        <w:t>Hefe zerbröckeln und mit 1 Prise Zucker in 200 ml lauwarmen Wasser auflösen. Mehl mit Oregano, einer kräftigen Prise Salz und 125 ml Öl in eine Rührschüssel geben. Hefe zugeben und alles mit den Knethaken des Handrührers zu einem glatten Teig kneten. Mit einem Küchentuch bedeckt an einem warmen Ort etwa 30 Minuten gehen lassen.</w:t>
      </w:r>
    </w:p>
    <w:p w14:paraId="05FDDB7A" w14:textId="77777777" w:rsidR="000A2E6F" w:rsidRPr="00240DA9" w:rsidRDefault="000A2E6F" w:rsidP="00B40E8C">
      <w:pPr>
        <w:pStyle w:val="ListParagraph"/>
        <w:numPr>
          <w:ilvl w:val="0"/>
          <w:numId w:val="1205"/>
        </w:numPr>
        <w:spacing w:after="120"/>
        <w:ind w:left="714" w:hanging="357"/>
        <w:contextualSpacing w:val="0"/>
        <w:jc w:val="both"/>
        <w:rPr>
          <w:sz w:val="24"/>
          <w:szCs w:val="24"/>
        </w:rPr>
      </w:pPr>
      <w:r w:rsidRPr="00240DA9">
        <w:rPr>
          <w:sz w:val="24"/>
          <w:szCs w:val="24"/>
        </w:rPr>
        <w:t>Inzwischen Zwiebeln schälen und in 1 cm dicke Ringe schneiden. Zwiebeln in 1 EL Öl ca. 3 Minuten glasig anbraten und abkühlen lassen. Kirschtomaten halbieren. Übrige Tomaten in 1 cm dicke Scheiben schneiden.</w:t>
      </w:r>
    </w:p>
    <w:p w14:paraId="76D989AB" w14:textId="77777777" w:rsidR="000A2E6F" w:rsidRPr="00240DA9" w:rsidRDefault="000A2E6F" w:rsidP="00B40E8C">
      <w:pPr>
        <w:pStyle w:val="ListParagraph"/>
        <w:numPr>
          <w:ilvl w:val="0"/>
          <w:numId w:val="1205"/>
        </w:numPr>
        <w:spacing w:after="120"/>
        <w:ind w:left="714" w:hanging="357"/>
        <w:contextualSpacing w:val="0"/>
        <w:jc w:val="both"/>
        <w:rPr>
          <w:sz w:val="24"/>
          <w:szCs w:val="24"/>
        </w:rPr>
      </w:pPr>
      <w:r w:rsidRPr="00240DA9">
        <w:rPr>
          <w:sz w:val="24"/>
          <w:szCs w:val="24"/>
        </w:rPr>
        <w:t>Den Ofen auf 220 Grad (Umluft 200 Grad) vorheizen. Teig noch mal durchkneten und auf einer bemehlten Fläche zu einem Rechteck von 25x40 cm ausrollen. Den Teig auf ein mit Backpapier ausgelegtes Blech legen und mit Senf bestreichen. Käse darüberbröckeln, Tomaten und Zwiebeln darauf verteilen und alles mit Salz würzen. Tomatenkuchen auf der untersten Schiene ca. 30 Minuten backen. Schmeckt warm und kalt</w:t>
      </w:r>
    </w:p>
    <w:p w14:paraId="128367B9" w14:textId="77777777" w:rsidR="000A2E6F" w:rsidRDefault="000A2E6F" w:rsidP="000A2E6F">
      <w:pPr>
        <w:rPr>
          <w:sz w:val="24"/>
          <w:szCs w:val="24"/>
        </w:rPr>
      </w:pPr>
      <w:r>
        <w:rPr>
          <w:sz w:val="24"/>
          <w:szCs w:val="24"/>
        </w:rPr>
        <w:br w:type="page"/>
      </w:r>
    </w:p>
    <w:p w14:paraId="7F9A552F" w14:textId="77777777" w:rsidR="004A1B5E" w:rsidRDefault="004A1B5E" w:rsidP="004A1B5E">
      <w:pPr>
        <w:pStyle w:val="Heading2"/>
        <w:spacing w:after="240"/>
      </w:pPr>
      <w:r>
        <w:lastRenderedPageBreak/>
        <w:t>Gegrillte Fleischtomaten</w:t>
      </w:r>
      <w:r>
        <w:rPr>
          <w:rStyle w:val="FootnoteReference"/>
        </w:rPr>
        <w:footnoteReference w:id="979"/>
      </w:r>
      <w:r>
        <w:t xml:space="preserve"> </w:t>
      </w:r>
    </w:p>
    <w:p w14:paraId="5EC2D98B" w14:textId="77777777" w:rsidR="004A1B5E" w:rsidRDefault="004A1B5E" w:rsidP="004A1B5E">
      <w:pPr>
        <w:jc w:val="both"/>
        <w:rPr>
          <w:sz w:val="24"/>
          <w:szCs w:val="24"/>
        </w:rPr>
      </w:pPr>
      <w:r w:rsidRPr="00864286">
        <w:rPr>
          <w:sz w:val="24"/>
          <w:szCs w:val="24"/>
          <w:u w:val="single"/>
        </w:rPr>
        <w:t>Zutaten</w:t>
      </w:r>
      <w:r>
        <w:rPr>
          <w:sz w:val="24"/>
          <w:szCs w:val="24"/>
        </w:rPr>
        <w:t xml:space="preserve"> (für 4 Portionen):</w:t>
      </w:r>
    </w:p>
    <w:p w14:paraId="742091DE" w14:textId="77777777" w:rsidR="004A1B5E" w:rsidRDefault="004A1B5E" w:rsidP="004A1B5E">
      <w:pPr>
        <w:jc w:val="both"/>
        <w:rPr>
          <w:sz w:val="24"/>
          <w:szCs w:val="24"/>
        </w:rPr>
      </w:pPr>
      <w:r>
        <w:rPr>
          <w:sz w:val="24"/>
          <w:szCs w:val="24"/>
        </w:rPr>
        <w:t>5 EL Olivenöl</w:t>
      </w:r>
    </w:p>
    <w:p w14:paraId="2088F2D4" w14:textId="77777777" w:rsidR="004A1B5E" w:rsidRDefault="004A1B5E" w:rsidP="004A1B5E">
      <w:pPr>
        <w:jc w:val="both"/>
        <w:rPr>
          <w:sz w:val="24"/>
          <w:szCs w:val="24"/>
        </w:rPr>
      </w:pPr>
      <w:r>
        <w:rPr>
          <w:sz w:val="24"/>
          <w:szCs w:val="24"/>
        </w:rPr>
        <w:t>3 – 4 milde rote Chilischoten, in 5 mm dicke Ringe geschnitten, Kerne entfernt</w:t>
      </w:r>
    </w:p>
    <w:p w14:paraId="40D86830" w14:textId="77777777" w:rsidR="004A1B5E" w:rsidRDefault="004A1B5E" w:rsidP="004A1B5E">
      <w:pPr>
        <w:jc w:val="both"/>
        <w:rPr>
          <w:sz w:val="24"/>
          <w:szCs w:val="24"/>
        </w:rPr>
      </w:pPr>
      <w:r>
        <w:rPr>
          <w:sz w:val="24"/>
          <w:szCs w:val="24"/>
        </w:rPr>
        <w:t>8 Knoblauchzehen, in dünne Scheiben geschnitten</w:t>
      </w:r>
    </w:p>
    <w:p w14:paraId="4921C39E" w14:textId="77777777" w:rsidR="004A1B5E" w:rsidRDefault="004A1B5E" w:rsidP="004A1B5E">
      <w:pPr>
        <w:jc w:val="both"/>
        <w:rPr>
          <w:sz w:val="24"/>
          <w:szCs w:val="24"/>
        </w:rPr>
      </w:pPr>
      <w:r>
        <w:rPr>
          <w:sz w:val="24"/>
          <w:szCs w:val="24"/>
        </w:rPr>
        <w:t>1 Stück frischer Ingwer (4 cm), in sehr dünne Streifen geschnitten</w:t>
      </w:r>
    </w:p>
    <w:p w14:paraId="2F5A577F" w14:textId="77777777" w:rsidR="004A1B5E" w:rsidRDefault="004A1B5E" w:rsidP="004A1B5E">
      <w:pPr>
        <w:jc w:val="both"/>
        <w:rPr>
          <w:sz w:val="24"/>
          <w:szCs w:val="24"/>
        </w:rPr>
      </w:pPr>
      <w:r>
        <w:rPr>
          <w:sz w:val="24"/>
          <w:szCs w:val="24"/>
        </w:rPr>
        <w:t>20 g Korianderstängel, in 4 cm lange Stücke geschnitten</w:t>
      </w:r>
    </w:p>
    <w:p w14:paraId="37DB6779" w14:textId="77777777" w:rsidR="004A1B5E" w:rsidRDefault="004A1B5E" w:rsidP="004A1B5E">
      <w:pPr>
        <w:jc w:val="both"/>
        <w:rPr>
          <w:sz w:val="24"/>
          <w:szCs w:val="24"/>
        </w:rPr>
      </w:pPr>
      <w:r>
        <w:rPr>
          <w:sz w:val="24"/>
          <w:szCs w:val="24"/>
        </w:rPr>
        <w:t>1 kg Fleischtomaten, quer in 1 cm dicke Scheiben geschnitten</w:t>
      </w:r>
    </w:p>
    <w:p w14:paraId="771D599B" w14:textId="77777777" w:rsidR="004A1B5E" w:rsidRDefault="004A1B5E" w:rsidP="004A1B5E">
      <w:pPr>
        <w:jc w:val="both"/>
        <w:rPr>
          <w:sz w:val="24"/>
          <w:szCs w:val="24"/>
        </w:rPr>
      </w:pPr>
      <w:r>
        <w:rPr>
          <w:sz w:val="24"/>
          <w:szCs w:val="24"/>
        </w:rPr>
        <w:t>1,5 TL braune Senfsamen, geröstet</w:t>
      </w:r>
    </w:p>
    <w:p w14:paraId="3C03888B" w14:textId="77777777" w:rsidR="004A1B5E" w:rsidRDefault="004A1B5E" w:rsidP="004A1B5E">
      <w:pPr>
        <w:jc w:val="both"/>
        <w:rPr>
          <w:sz w:val="24"/>
          <w:szCs w:val="24"/>
        </w:rPr>
      </w:pPr>
      <w:r>
        <w:rPr>
          <w:sz w:val="24"/>
          <w:szCs w:val="24"/>
        </w:rPr>
        <w:t>Meersalzflocken, Pfeffer</w:t>
      </w:r>
    </w:p>
    <w:p w14:paraId="6E9A1270" w14:textId="77777777" w:rsidR="004A1B5E" w:rsidRDefault="004A1B5E" w:rsidP="004A1B5E">
      <w:pPr>
        <w:jc w:val="both"/>
        <w:rPr>
          <w:sz w:val="24"/>
          <w:szCs w:val="24"/>
        </w:rPr>
      </w:pPr>
    </w:p>
    <w:p w14:paraId="27C239A4" w14:textId="77777777" w:rsidR="004A1B5E" w:rsidRDefault="004A1B5E" w:rsidP="004A1B5E">
      <w:pPr>
        <w:spacing w:after="120"/>
        <w:jc w:val="both"/>
        <w:rPr>
          <w:sz w:val="24"/>
          <w:szCs w:val="24"/>
        </w:rPr>
      </w:pPr>
      <w:r>
        <w:rPr>
          <w:sz w:val="24"/>
          <w:szCs w:val="24"/>
        </w:rPr>
        <w:t>Zubereitung:</w:t>
      </w:r>
    </w:p>
    <w:p w14:paraId="612A123B" w14:textId="77777777" w:rsidR="004A1B5E" w:rsidRPr="000F0777" w:rsidRDefault="004A1B5E" w:rsidP="00B40E8C">
      <w:pPr>
        <w:pStyle w:val="ListParagraph"/>
        <w:numPr>
          <w:ilvl w:val="0"/>
          <w:numId w:val="1019"/>
        </w:numPr>
        <w:spacing w:after="120"/>
        <w:contextualSpacing w:val="0"/>
        <w:jc w:val="both"/>
        <w:rPr>
          <w:sz w:val="24"/>
          <w:szCs w:val="24"/>
        </w:rPr>
      </w:pPr>
      <w:r w:rsidRPr="000F0777">
        <w:rPr>
          <w:sz w:val="24"/>
          <w:szCs w:val="24"/>
        </w:rPr>
        <w:t>Den Backofengrill auf höchste Stufe vorheizen.</w:t>
      </w:r>
    </w:p>
    <w:p w14:paraId="260A507B" w14:textId="77777777" w:rsidR="004A1B5E" w:rsidRPr="000F0777" w:rsidRDefault="004A1B5E" w:rsidP="00B40E8C">
      <w:pPr>
        <w:pStyle w:val="ListParagraph"/>
        <w:numPr>
          <w:ilvl w:val="0"/>
          <w:numId w:val="1019"/>
        </w:numPr>
        <w:spacing w:after="120"/>
        <w:contextualSpacing w:val="0"/>
        <w:jc w:val="both"/>
        <w:rPr>
          <w:sz w:val="24"/>
          <w:szCs w:val="24"/>
        </w:rPr>
      </w:pPr>
      <w:r w:rsidRPr="000F0777">
        <w:rPr>
          <w:sz w:val="24"/>
          <w:szCs w:val="24"/>
        </w:rPr>
        <w:t>Das Öl in einem Topf bei mittlerer bis hoher Temperatur erhitzen. Chilis, Knoblauch und Ingwer darin 5 Minuten braten, bis der Knoblauch zu bräunen beginnt, dabei gelegentlich umrühren. Die Korianderstängel hinzufügen und das Ganze weitere 2 – 3 Minuten braten, bis der Knoblauch hellbraun ist und die Chilis duften. Alles mit einem Schaumlöffel aus dem Topf heben – das aromatisierte Öl wird gleich gebraucht – und zum Abkühlen auf einen Teller geben.</w:t>
      </w:r>
    </w:p>
    <w:p w14:paraId="74BE3980" w14:textId="77777777" w:rsidR="004A1B5E" w:rsidRPr="000F0777" w:rsidRDefault="004A1B5E" w:rsidP="00B40E8C">
      <w:pPr>
        <w:pStyle w:val="ListParagraph"/>
        <w:numPr>
          <w:ilvl w:val="0"/>
          <w:numId w:val="1019"/>
        </w:numPr>
        <w:spacing w:after="120"/>
        <w:contextualSpacing w:val="0"/>
        <w:jc w:val="both"/>
        <w:rPr>
          <w:sz w:val="24"/>
          <w:szCs w:val="24"/>
        </w:rPr>
      </w:pPr>
      <w:r w:rsidRPr="000F0777">
        <w:rPr>
          <w:sz w:val="24"/>
          <w:szCs w:val="24"/>
        </w:rPr>
        <w:t>Die Tomatenscheiben nebeneinander (nicht überlappend) auf einem Backblech (30x40 cm) verteilen. Mit 2 EL des aromatisierten Öls bestreichen, dann mit 1,5 TL Meersalzflocken und reichlich frisch gemahlenen Pfeffer würzen. Das Blech mit etwa 5 cm Abstand unter den Grill schieben. Die Tomaten 10 – 12 Minuten grillen, bis sie braun werden. Herausnehmen, mit dem restlichen aromatisierten Öl begießen, mit der Chili-Knoblauch-Mischung bestreuen und für 10 Minuten bereitstellen.</w:t>
      </w:r>
    </w:p>
    <w:p w14:paraId="40B0D3E5" w14:textId="77777777" w:rsidR="004A1B5E" w:rsidRPr="000F0777" w:rsidRDefault="004A1B5E" w:rsidP="00B40E8C">
      <w:pPr>
        <w:pStyle w:val="ListParagraph"/>
        <w:numPr>
          <w:ilvl w:val="0"/>
          <w:numId w:val="1019"/>
        </w:numPr>
        <w:spacing w:after="120"/>
        <w:contextualSpacing w:val="0"/>
        <w:jc w:val="both"/>
        <w:rPr>
          <w:sz w:val="24"/>
          <w:szCs w:val="24"/>
        </w:rPr>
      </w:pPr>
      <w:r w:rsidRPr="000F0777">
        <w:rPr>
          <w:sz w:val="24"/>
          <w:szCs w:val="24"/>
        </w:rPr>
        <w:t>Die Tomaten direkt vom Blech servieren. Mit Korianderblättern und Senfsamen bestreuen und mit der Flüssigkeit vom Blech beträufeln.</w:t>
      </w:r>
    </w:p>
    <w:p w14:paraId="5ABDBD59" w14:textId="77777777" w:rsidR="004A1B5E" w:rsidRDefault="004A1B5E" w:rsidP="004A1B5E">
      <w:pPr>
        <w:rPr>
          <w:sz w:val="24"/>
          <w:szCs w:val="24"/>
        </w:rPr>
      </w:pPr>
      <w:r>
        <w:rPr>
          <w:sz w:val="24"/>
          <w:szCs w:val="24"/>
        </w:rPr>
        <w:br w:type="page"/>
      </w:r>
    </w:p>
    <w:p w14:paraId="3C15F246" w14:textId="77777777" w:rsidR="004A1B5E" w:rsidRDefault="004A1B5E" w:rsidP="004A1B5E">
      <w:pPr>
        <w:pStyle w:val="Heading2"/>
        <w:spacing w:after="240"/>
      </w:pPr>
      <w:r>
        <w:lastRenderedPageBreak/>
        <w:t>Heiße geröstete Kirschtomaten</w:t>
      </w:r>
      <w:r>
        <w:rPr>
          <w:rStyle w:val="FootnoteReference"/>
        </w:rPr>
        <w:footnoteReference w:id="980"/>
      </w:r>
      <w:r>
        <w:t xml:space="preserve"> </w:t>
      </w:r>
    </w:p>
    <w:p w14:paraId="30FC3355" w14:textId="77777777" w:rsidR="004A1B5E" w:rsidRDefault="004A1B5E" w:rsidP="004A1B5E">
      <w:pPr>
        <w:rPr>
          <w:sz w:val="24"/>
          <w:szCs w:val="24"/>
        </w:rPr>
      </w:pPr>
      <w:r w:rsidRPr="00864286">
        <w:rPr>
          <w:sz w:val="24"/>
          <w:szCs w:val="24"/>
          <w:u w:val="single"/>
        </w:rPr>
        <w:t>Zutaten</w:t>
      </w:r>
      <w:r>
        <w:rPr>
          <w:sz w:val="24"/>
          <w:szCs w:val="24"/>
        </w:rPr>
        <w:t xml:space="preserve"> (für 4 Portionen als Vorspeise)</w:t>
      </w:r>
    </w:p>
    <w:p w14:paraId="564A1DCB" w14:textId="77777777" w:rsidR="004A1B5E" w:rsidRDefault="004A1B5E" w:rsidP="004A1B5E">
      <w:pPr>
        <w:rPr>
          <w:sz w:val="24"/>
          <w:szCs w:val="24"/>
        </w:rPr>
      </w:pPr>
      <w:r>
        <w:rPr>
          <w:sz w:val="24"/>
          <w:szCs w:val="24"/>
        </w:rPr>
        <w:t>350 g Kirschtomaten</w:t>
      </w:r>
    </w:p>
    <w:p w14:paraId="7465CD62" w14:textId="77777777" w:rsidR="004A1B5E" w:rsidRDefault="004A1B5E" w:rsidP="004A1B5E">
      <w:pPr>
        <w:rPr>
          <w:sz w:val="24"/>
          <w:szCs w:val="24"/>
        </w:rPr>
      </w:pPr>
      <w:r>
        <w:rPr>
          <w:sz w:val="24"/>
          <w:szCs w:val="24"/>
        </w:rPr>
        <w:t>3 EL Olivenöl</w:t>
      </w:r>
    </w:p>
    <w:p w14:paraId="0085243D" w14:textId="77777777" w:rsidR="004A1B5E" w:rsidRDefault="004A1B5E" w:rsidP="004A1B5E">
      <w:pPr>
        <w:rPr>
          <w:sz w:val="24"/>
          <w:szCs w:val="24"/>
        </w:rPr>
      </w:pPr>
      <w:r>
        <w:rPr>
          <w:sz w:val="24"/>
          <w:szCs w:val="24"/>
        </w:rPr>
        <w:t>¾ TL Kreuzkümmelsamen</w:t>
      </w:r>
    </w:p>
    <w:p w14:paraId="0ECBE08D" w14:textId="77777777" w:rsidR="004A1B5E" w:rsidRDefault="004A1B5E" w:rsidP="004A1B5E">
      <w:pPr>
        <w:rPr>
          <w:sz w:val="24"/>
          <w:szCs w:val="24"/>
        </w:rPr>
      </w:pPr>
      <w:r>
        <w:rPr>
          <w:sz w:val="24"/>
          <w:szCs w:val="24"/>
        </w:rPr>
        <w:t>½ TL Zucker</w:t>
      </w:r>
    </w:p>
    <w:p w14:paraId="3E723107" w14:textId="77777777" w:rsidR="004A1B5E" w:rsidRDefault="004A1B5E" w:rsidP="004A1B5E">
      <w:pPr>
        <w:rPr>
          <w:sz w:val="24"/>
          <w:szCs w:val="24"/>
        </w:rPr>
      </w:pPr>
      <w:r>
        <w:rPr>
          <w:sz w:val="24"/>
          <w:szCs w:val="24"/>
        </w:rPr>
        <w:t>3 Knoblauchzehen, in dünne Scheiben geschnitten</w:t>
      </w:r>
    </w:p>
    <w:p w14:paraId="3DCFBA8A" w14:textId="77777777" w:rsidR="004A1B5E" w:rsidRDefault="004A1B5E" w:rsidP="004A1B5E">
      <w:pPr>
        <w:rPr>
          <w:sz w:val="24"/>
          <w:szCs w:val="24"/>
        </w:rPr>
      </w:pPr>
      <w:r>
        <w:rPr>
          <w:sz w:val="24"/>
          <w:szCs w:val="24"/>
        </w:rPr>
        <w:t>3 Zweige Thymian</w:t>
      </w:r>
    </w:p>
    <w:p w14:paraId="65340BF5" w14:textId="77777777" w:rsidR="004A1B5E" w:rsidRDefault="004A1B5E" w:rsidP="004A1B5E">
      <w:pPr>
        <w:rPr>
          <w:sz w:val="24"/>
          <w:szCs w:val="24"/>
        </w:rPr>
      </w:pPr>
      <w:r>
        <w:rPr>
          <w:sz w:val="24"/>
          <w:szCs w:val="24"/>
        </w:rPr>
        <w:t>5 Stängel Oregano</w:t>
      </w:r>
    </w:p>
    <w:p w14:paraId="18BBAF51" w14:textId="77777777" w:rsidR="004A1B5E" w:rsidRDefault="004A1B5E" w:rsidP="004A1B5E">
      <w:pPr>
        <w:rPr>
          <w:sz w:val="24"/>
          <w:szCs w:val="24"/>
        </w:rPr>
      </w:pPr>
      <w:r>
        <w:rPr>
          <w:sz w:val="24"/>
          <w:szCs w:val="24"/>
        </w:rPr>
        <w:t>1 Bio-Zitrone, von einer Hälfte 3 Streifen Schale dünn abgeschält, von der anderen ½ TL Schale abgerieben</w:t>
      </w:r>
    </w:p>
    <w:p w14:paraId="73416CD2" w14:textId="77777777" w:rsidR="004A1B5E" w:rsidRDefault="004A1B5E" w:rsidP="004A1B5E">
      <w:pPr>
        <w:rPr>
          <w:sz w:val="24"/>
          <w:szCs w:val="24"/>
        </w:rPr>
      </w:pPr>
      <w:r>
        <w:rPr>
          <w:sz w:val="24"/>
          <w:szCs w:val="24"/>
        </w:rPr>
        <w:t>350 g sehr Fester griechischer Joghurt, kühlschrankkalt</w:t>
      </w:r>
    </w:p>
    <w:p w14:paraId="2FF8AF8C" w14:textId="77777777" w:rsidR="004A1B5E" w:rsidRDefault="004A1B5E" w:rsidP="004A1B5E">
      <w:pPr>
        <w:rPr>
          <w:sz w:val="24"/>
          <w:szCs w:val="24"/>
        </w:rPr>
      </w:pPr>
      <w:r>
        <w:rPr>
          <w:sz w:val="24"/>
          <w:szCs w:val="24"/>
        </w:rPr>
        <w:t>½ TL Chiliflocken</w:t>
      </w:r>
    </w:p>
    <w:p w14:paraId="7273600E" w14:textId="77777777" w:rsidR="004A1B5E" w:rsidRDefault="004A1B5E" w:rsidP="004A1B5E">
      <w:pPr>
        <w:rPr>
          <w:sz w:val="24"/>
          <w:szCs w:val="24"/>
        </w:rPr>
      </w:pPr>
      <w:r>
        <w:rPr>
          <w:sz w:val="24"/>
          <w:szCs w:val="24"/>
        </w:rPr>
        <w:t>Meersalzflocken, Pfeffer</w:t>
      </w:r>
    </w:p>
    <w:p w14:paraId="4F38DCE4" w14:textId="77777777" w:rsidR="004A1B5E" w:rsidRDefault="004A1B5E" w:rsidP="004A1B5E">
      <w:pPr>
        <w:rPr>
          <w:sz w:val="24"/>
          <w:szCs w:val="24"/>
        </w:rPr>
      </w:pPr>
    </w:p>
    <w:p w14:paraId="537EEE91" w14:textId="77777777" w:rsidR="004A1B5E" w:rsidRDefault="004A1B5E" w:rsidP="004A1B5E">
      <w:pPr>
        <w:rPr>
          <w:sz w:val="24"/>
          <w:szCs w:val="24"/>
        </w:rPr>
      </w:pPr>
      <w:r>
        <w:rPr>
          <w:sz w:val="24"/>
          <w:szCs w:val="24"/>
        </w:rPr>
        <w:t>Zubereitung:</w:t>
      </w:r>
    </w:p>
    <w:p w14:paraId="4793256A" w14:textId="77777777" w:rsidR="004A1B5E" w:rsidRPr="005001F4" w:rsidRDefault="004A1B5E" w:rsidP="00B40E8C">
      <w:pPr>
        <w:pStyle w:val="ListParagraph"/>
        <w:numPr>
          <w:ilvl w:val="0"/>
          <w:numId w:val="1020"/>
        </w:numPr>
        <w:spacing w:after="120"/>
        <w:ind w:left="714" w:hanging="357"/>
        <w:contextualSpacing w:val="0"/>
        <w:jc w:val="both"/>
        <w:rPr>
          <w:sz w:val="24"/>
          <w:szCs w:val="24"/>
        </w:rPr>
      </w:pPr>
      <w:r w:rsidRPr="005001F4">
        <w:rPr>
          <w:sz w:val="24"/>
          <w:szCs w:val="24"/>
        </w:rPr>
        <w:t>Den Backofen auf 200 Grad Umluft vorheizen.</w:t>
      </w:r>
    </w:p>
    <w:p w14:paraId="730F2D32" w14:textId="77777777" w:rsidR="004A1B5E" w:rsidRPr="005001F4" w:rsidRDefault="004A1B5E" w:rsidP="00B40E8C">
      <w:pPr>
        <w:pStyle w:val="ListParagraph"/>
        <w:numPr>
          <w:ilvl w:val="0"/>
          <w:numId w:val="1020"/>
        </w:numPr>
        <w:spacing w:after="120"/>
        <w:ind w:left="714" w:hanging="357"/>
        <w:contextualSpacing w:val="0"/>
        <w:jc w:val="both"/>
        <w:rPr>
          <w:sz w:val="24"/>
          <w:szCs w:val="24"/>
        </w:rPr>
      </w:pPr>
      <w:r w:rsidRPr="005001F4">
        <w:rPr>
          <w:sz w:val="24"/>
          <w:szCs w:val="24"/>
        </w:rPr>
        <w:t>Die Tomaten mit Olivenöl, Kreuzkümmel, Zucker, Knoblauch, Thymian, drei Stängel Oregano, Zitronenschalenstreifen sowie ½ TL Meersalzflocken und 1 kräftige Prise frisch gemahlenen Pfeffer in eine Schüssel geben. Alles gut mischen, dann in eine ofenfeste Form geben, in der alles gerade eben Platz findet. Im Ofen 20 Minuten rösten, bis die Haut der Tomaten Blasen wirft und die Flüssigkeit brodelt. Den Backofengrill einschalten und die Tomaten 6 – 8 Minuten grillen, bis sie oben dunkelt werden.</w:t>
      </w:r>
    </w:p>
    <w:p w14:paraId="2845C144" w14:textId="77777777" w:rsidR="004A1B5E" w:rsidRPr="005001F4" w:rsidRDefault="004A1B5E" w:rsidP="00B40E8C">
      <w:pPr>
        <w:pStyle w:val="ListParagraph"/>
        <w:numPr>
          <w:ilvl w:val="0"/>
          <w:numId w:val="1020"/>
        </w:numPr>
        <w:spacing w:after="120"/>
        <w:ind w:left="714" w:hanging="357"/>
        <w:contextualSpacing w:val="0"/>
        <w:jc w:val="both"/>
        <w:rPr>
          <w:sz w:val="24"/>
          <w:szCs w:val="24"/>
        </w:rPr>
      </w:pPr>
      <w:r w:rsidRPr="005001F4">
        <w:rPr>
          <w:sz w:val="24"/>
          <w:szCs w:val="24"/>
        </w:rPr>
        <w:t>Während die Tomaten im Ofen sind, den Joghurt mit der abgeriebenen Zitronenschale und ¼ TL Meersalzflocken verrühren. Bis zum Servieren in den Kühlschrank stellen.</w:t>
      </w:r>
    </w:p>
    <w:p w14:paraId="171408F9" w14:textId="77777777" w:rsidR="004A1B5E" w:rsidRDefault="004A1B5E" w:rsidP="00B40E8C">
      <w:pPr>
        <w:pStyle w:val="ListParagraph"/>
        <w:numPr>
          <w:ilvl w:val="0"/>
          <w:numId w:val="1020"/>
        </w:numPr>
        <w:spacing w:after="120"/>
        <w:ind w:left="714" w:hanging="357"/>
        <w:contextualSpacing w:val="0"/>
        <w:jc w:val="both"/>
        <w:rPr>
          <w:sz w:val="24"/>
          <w:szCs w:val="24"/>
        </w:rPr>
      </w:pPr>
      <w:r w:rsidRPr="005001F4">
        <w:rPr>
          <w:sz w:val="24"/>
          <w:szCs w:val="24"/>
        </w:rPr>
        <w:t>Sobald die Tomaten fertig sind, den eiskalten Joghurt auf einer Platte oder einer weiten Schale verstreichen und mit einem Löffelrücken in der Mitte eine Mulde formen. Erst die heißen Tomaten mitsamt der Flüssigkeit, der abgeriebenen Zitronenschale, dem Knoblauch und den Kräutern, dann die von den restlichen Stängeln gezupften Oreganoblätter und Chiliflocken hineingeben. Sofort mit Brot servieren.</w:t>
      </w:r>
    </w:p>
    <w:p w14:paraId="76A905EE" w14:textId="77777777" w:rsidR="004A1B5E" w:rsidRDefault="004A1B5E" w:rsidP="004A1B5E">
      <w:pPr>
        <w:rPr>
          <w:sz w:val="24"/>
          <w:szCs w:val="24"/>
        </w:rPr>
      </w:pPr>
      <w:r>
        <w:rPr>
          <w:sz w:val="24"/>
          <w:szCs w:val="24"/>
        </w:rPr>
        <w:br w:type="page"/>
      </w:r>
    </w:p>
    <w:p w14:paraId="2A7CC8D2" w14:textId="77777777" w:rsidR="00DC3AA0" w:rsidRDefault="00DC3AA0" w:rsidP="00DC3AA0">
      <w:pPr>
        <w:pStyle w:val="Heading2"/>
        <w:spacing w:after="240"/>
      </w:pPr>
      <w:r>
        <w:lastRenderedPageBreak/>
        <w:t>Tomaten-Tarte</w:t>
      </w:r>
      <w:r>
        <w:rPr>
          <w:rStyle w:val="FootnoteReference"/>
        </w:rPr>
        <w:footnoteReference w:id="981"/>
      </w:r>
      <w:r>
        <w:t xml:space="preserve"> </w:t>
      </w:r>
    </w:p>
    <w:p w14:paraId="1030DE09" w14:textId="77777777" w:rsidR="00DC3AA0" w:rsidRDefault="00DC3AA0" w:rsidP="00DC3AA0">
      <w:pPr>
        <w:rPr>
          <w:sz w:val="24"/>
          <w:szCs w:val="24"/>
        </w:rPr>
      </w:pPr>
      <w:r w:rsidRPr="0078786E">
        <w:rPr>
          <w:sz w:val="24"/>
          <w:szCs w:val="24"/>
          <w:u w:val="single"/>
        </w:rPr>
        <w:t>Zutaten</w:t>
      </w:r>
      <w:r>
        <w:rPr>
          <w:sz w:val="24"/>
          <w:szCs w:val="24"/>
        </w:rPr>
        <w:t xml:space="preserve"> (für 4 Portionen):</w:t>
      </w:r>
    </w:p>
    <w:p w14:paraId="3DC2A628" w14:textId="77777777" w:rsidR="00DC3AA0" w:rsidRDefault="00DC3AA0" w:rsidP="00DC3AA0">
      <w:pPr>
        <w:rPr>
          <w:sz w:val="24"/>
          <w:szCs w:val="24"/>
        </w:rPr>
      </w:pPr>
      <w:r>
        <w:rPr>
          <w:sz w:val="24"/>
          <w:szCs w:val="24"/>
        </w:rPr>
        <w:t>2 EL Zucker</w:t>
      </w:r>
    </w:p>
    <w:p w14:paraId="6F6D30C8" w14:textId="77777777" w:rsidR="00DC3AA0" w:rsidRDefault="00DC3AA0" w:rsidP="00DC3AA0">
      <w:pPr>
        <w:rPr>
          <w:sz w:val="24"/>
          <w:szCs w:val="24"/>
        </w:rPr>
      </w:pPr>
      <w:r>
        <w:rPr>
          <w:sz w:val="24"/>
          <w:szCs w:val="24"/>
        </w:rPr>
        <w:t>2 TL mittelgrobes Salz</w:t>
      </w:r>
    </w:p>
    <w:p w14:paraId="4AF56A35" w14:textId="77777777" w:rsidR="00DC3AA0" w:rsidRDefault="00DC3AA0" w:rsidP="00DC3AA0">
      <w:pPr>
        <w:rPr>
          <w:sz w:val="24"/>
          <w:szCs w:val="24"/>
        </w:rPr>
      </w:pPr>
      <w:r>
        <w:rPr>
          <w:sz w:val="24"/>
          <w:szCs w:val="24"/>
        </w:rPr>
        <w:t>1 EL Olivenöl</w:t>
      </w:r>
    </w:p>
    <w:p w14:paraId="43F84F57" w14:textId="77777777" w:rsidR="00DC3AA0" w:rsidRDefault="00DC3AA0" w:rsidP="00DC3AA0">
      <w:pPr>
        <w:rPr>
          <w:sz w:val="24"/>
          <w:szCs w:val="24"/>
        </w:rPr>
      </w:pPr>
      <w:r>
        <w:rPr>
          <w:sz w:val="24"/>
          <w:szCs w:val="24"/>
        </w:rPr>
        <w:t>2 Knoblauchzehen (zerdrückt)</w:t>
      </w:r>
    </w:p>
    <w:p w14:paraId="28089F83" w14:textId="77777777" w:rsidR="00DC3AA0" w:rsidRDefault="00DC3AA0" w:rsidP="00DC3AA0">
      <w:pPr>
        <w:rPr>
          <w:sz w:val="24"/>
          <w:szCs w:val="24"/>
        </w:rPr>
      </w:pPr>
      <w:r>
        <w:rPr>
          <w:sz w:val="24"/>
          <w:szCs w:val="24"/>
        </w:rPr>
        <w:t>1 EL frische Thymianblättchen</w:t>
      </w:r>
    </w:p>
    <w:p w14:paraId="6DDC356F" w14:textId="77777777" w:rsidR="00DC3AA0" w:rsidRDefault="00DC3AA0" w:rsidP="00DC3AA0">
      <w:pPr>
        <w:rPr>
          <w:sz w:val="24"/>
          <w:szCs w:val="24"/>
        </w:rPr>
      </w:pPr>
      <w:r>
        <w:rPr>
          <w:sz w:val="24"/>
          <w:szCs w:val="24"/>
        </w:rPr>
        <w:t>½ TL Sherryessig (oder Weißweinessig)</w:t>
      </w:r>
    </w:p>
    <w:p w14:paraId="33FAE327" w14:textId="77777777" w:rsidR="00DC3AA0" w:rsidRDefault="00DC3AA0" w:rsidP="00DC3AA0">
      <w:pPr>
        <w:rPr>
          <w:sz w:val="24"/>
          <w:szCs w:val="24"/>
        </w:rPr>
      </w:pPr>
      <w:r>
        <w:rPr>
          <w:sz w:val="24"/>
          <w:szCs w:val="24"/>
        </w:rPr>
        <w:t>Frisch gemahlener schwarzer Pfeffer</w:t>
      </w:r>
    </w:p>
    <w:p w14:paraId="3AE92483" w14:textId="77777777" w:rsidR="00DC3AA0" w:rsidRDefault="00DC3AA0" w:rsidP="00DC3AA0">
      <w:pPr>
        <w:rPr>
          <w:sz w:val="24"/>
          <w:szCs w:val="24"/>
        </w:rPr>
      </w:pPr>
      <w:r>
        <w:rPr>
          <w:sz w:val="24"/>
          <w:szCs w:val="24"/>
        </w:rPr>
        <w:t>6 mittelgroße Ochsenherztomaten (etwa 2 kg, blanchiert und gehäutet)</w:t>
      </w:r>
    </w:p>
    <w:p w14:paraId="1D2A8B29" w14:textId="77777777" w:rsidR="00DC3AA0" w:rsidRDefault="00DC3AA0" w:rsidP="00DC3AA0">
      <w:pPr>
        <w:rPr>
          <w:sz w:val="24"/>
          <w:szCs w:val="24"/>
        </w:rPr>
      </w:pPr>
      <w:r>
        <w:rPr>
          <w:sz w:val="24"/>
          <w:szCs w:val="24"/>
        </w:rPr>
        <w:t>1 Packung TK-Butter-Blätterteig (400g, aufgetaut, aber noch kalt)</w:t>
      </w:r>
    </w:p>
    <w:p w14:paraId="04296802" w14:textId="77777777" w:rsidR="00DC3AA0" w:rsidRDefault="00DC3AA0" w:rsidP="00DC3AA0">
      <w:pPr>
        <w:rPr>
          <w:sz w:val="24"/>
          <w:szCs w:val="24"/>
        </w:rPr>
      </w:pPr>
      <w:r>
        <w:rPr>
          <w:sz w:val="24"/>
          <w:szCs w:val="24"/>
        </w:rPr>
        <w:t>1 Ei, verquirlt</w:t>
      </w:r>
    </w:p>
    <w:p w14:paraId="4387CC79" w14:textId="77777777" w:rsidR="00DC3AA0" w:rsidRDefault="00DC3AA0" w:rsidP="00DC3AA0">
      <w:pPr>
        <w:rPr>
          <w:sz w:val="24"/>
          <w:szCs w:val="24"/>
        </w:rPr>
      </w:pPr>
      <w:r>
        <w:rPr>
          <w:sz w:val="24"/>
          <w:szCs w:val="24"/>
        </w:rPr>
        <w:t>Olivenöl</w:t>
      </w:r>
    </w:p>
    <w:p w14:paraId="4BBC1D31" w14:textId="77777777" w:rsidR="00DC3AA0" w:rsidRDefault="00DC3AA0" w:rsidP="00DC3AA0">
      <w:pPr>
        <w:rPr>
          <w:sz w:val="24"/>
          <w:szCs w:val="24"/>
        </w:rPr>
      </w:pPr>
      <w:r>
        <w:rPr>
          <w:sz w:val="24"/>
          <w:szCs w:val="24"/>
        </w:rPr>
        <w:t>Frische Kräuter</w:t>
      </w:r>
    </w:p>
    <w:p w14:paraId="0AB8B579" w14:textId="77777777" w:rsidR="00DC3AA0" w:rsidRDefault="00DC3AA0" w:rsidP="00DC3AA0">
      <w:pPr>
        <w:rPr>
          <w:sz w:val="24"/>
          <w:szCs w:val="24"/>
        </w:rPr>
      </w:pPr>
      <w:r>
        <w:rPr>
          <w:sz w:val="24"/>
          <w:szCs w:val="24"/>
        </w:rPr>
        <w:t>grobes Meersalz</w:t>
      </w:r>
    </w:p>
    <w:p w14:paraId="6B16A02C" w14:textId="77777777" w:rsidR="00DC3AA0" w:rsidRDefault="00DC3AA0" w:rsidP="00DC3AA0">
      <w:pPr>
        <w:rPr>
          <w:sz w:val="24"/>
          <w:szCs w:val="24"/>
        </w:rPr>
      </w:pPr>
    </w:p>
    <w:p w14:paraId="5E0BA12F" w14:textId="77777777" w:rsidR="00DC3AA0" w:rsidRDefault="00DC3AA0" w:rsidP="00DC3AA0">
      <w:pPr>
        <w:rPr>
          <w:sz w:val="24"/>
          <w:szCs w:val="24"/>
        </w:rPr>
      </w:pPr>
      <w:r>
        <w:rPr>
          <w:sz w:val="24"/>
          <w:szCs w:val="24"/>
        </w:rPr>
        <w:t>Zubereitung:</w:t>
      </w:r>
    </w:p>
    <w:p w14:paraId="7F3362CF" w14:textId="77777777" w:rsidR="00DC3AA0" w:rsidRPr="00B24EBF" w:rsidRDefault="00DC3AA0" w:rsidP="00B40E8C">
      <w:pPr>
        <w:pStyle w:val="ListParagraph"/>
        <w:numPr>
          <w:ilvl w:val="0"/>
          <w:numId w:val="803"/>
        </w:numPr>
        <w:spacing w:after="120"/>
        <w:ind w:left="714" w:hanging="357"/>
        <w:contextualSpacing w:val="0"/>
        <w:jc w:val="both"/>
        <w:rPr>
          <w:sz w:val="24"/>
          <w:szCs w:val="24"/>
        </w:rPr>
      </w:pPr>
      <w:r w:rsidRPr="00B24EBF">
        <w:rPr>
          <w:sz w:val="24"/>
          <w:szCs w:val="24"/>
        </w:rPr>
        <w:t>In einer Schüssel Zucker, Salz, Olivenöl, Knoblauch, Thymian, Essig und Pfeffer gut verrühren. Die Tomaten darin wenden, 45 Minuten marinieren, herausnehmen (die Marinade aber aufbewahren) und in 5 mm dicke Scheiben schneiden.</w:t>
      </w:r>
    </w:p>
    <w:p w14:paraId="71629E20" w14:textId="77777777" w:rsidR="00DC3AA0" w:rsidRPr="00B24EBF" w:rsidRDefault="00DC3AA0" w:rsidP="00B40E8C">
      <w:pPr>
        <w:pStyle w:val="ListParagraph"/>
        <w:numPr>
          <w:ilvl w:val="0"/>
          <w:numId w:val="803"/>
        </w:numPr>
        <w:spacing w:after="120"/>
        <w:ind w:left="714" w:hanging="357"/>
        <w:contextualSpacing w:val="0"/>
        <w:jc w:val="both"/>
        <w:rPr>
          <w:sz w:val="24"/>
          <w:szCs w:val="24"/>
        </w:rPr>
      </w:pPr>
      <w:r w:rsidRPr="00B24EBF">
        <w:rPr>
          <w:sz w:val="24"/>
          <w:szCs w:val="24"/>
        </w:rPr>
        <w:t>Diese dachziegelartig auf ein mit Backpapier ausgelegtes Backblech legen, etwas von der Marinade darüberträufeln und 30 Minuten im vorgeheizten Ofen bei 190 Grad backen. Abkühlen lassen. Die Marinade in einem Topf zum Sieden bringen, 10 Minuten leise köchelnd leicht eindicken und danach abkühlen lassen.</w:t>
      </w:r>
    </w:p>
    <w:p w14:paraId="6F592670" w14:textId="77777777" w:rsidR="00DC3AA0" w:rsidRPr="00B24EBF" w:rsidRDefault="00DC3AA0" w:rsidP="00B40E8C">
      <w:pPr>
        <w:pStyle w:val="ListParagraph"/>
        <w:numPr>
          <w:ilvl w:val="0"/>
          <w:numId w:val="803"/>
        </w:numPr>
        <w:spacing w:after="120"/>
        <w:ind w:left="714" w:hanging="357"/>
        <w:contextualSpacing w:val="0"/>
        <w:jc w:val="both"/>
        <w:rPr>
          <w:sz w:val="24"/>
          <w:szCs w:val="24"/>
        </w:rPr>
      </w:pPr>
      <w:r w:rsidRPr="00B24EBF">
        <w:rPr>
          <w:sz w:val="24"/>
          <w:szCs w:val="24"/>
        </w:rPr>
        <w:t>Auf einer bemehlten Arbeitsfläche den Blätterteig 2 mm dick zu einem etwa 22x33 cm großen Rechteck ausrollen, auf ein geöltes Backblech legen. Den Teig mit einer Gabel einstechen, mit Ei bestreichen und die Tomaten darauf verteilen. Mit Olivenöl einpinseln und 30-40 Minuten bei 200 Grad backen, bis der Teig goldgelb ist. Herausnehmen und mit der eingedickten Marinade bestreichen. Mit Öl beträufeln, mit Kräutern sowie Meersalz bestreuen und servieren.</w:t>
      </w:r>
    </w:p>
    <w:p w14:paraId="4A24776B" w14:textId="77777777" w:rsidR="00DC3AA0" w:rsidRDefault="00DC3AA0" w:rsidP="00DC3AA0">
      <w:pPr>
        <w:rPr>
          <w:sz w:val="24"/>
          <w:szCs w:val="24"/>
        </w:rPr>
      </w:pPr>
      <w:r>
        <w:rPr>
          <w:sz w:val="24"/>
          <w:szCs w:val="24"/>
        </w:rPr>
        <w:br w:type="page"/>
      </w:r>
    </w:p>
    <w:p w14:paraId="22777386" w14:textId="34EC823E" w:rsidR="006827E7" w:rsidRDefault="006827E7" w:rsidP="00C11CF9">
      <w:pPr>
        <w:pStyle w:val="Heading2"/>
        <w:spacing w:after="240"/>
      </w:pPr>
      <w:r>
        <w:lastRenderedPageBreak/>
        <w:t>Farinata – Kichererbsenpfannkuchen mit Tomaten und Oregano</w:t>
      </w:r>
      <w:r w:rsidR="00F521AA">
        <w:rPr>
          <w:rStyle w:val="FootnoteReference"/>
        </w:rPr>
        <w:footnoteReference w:id="982"/>
      </w:r>
    </w:p>
    <w:p w14:paraId="5B97A2A3" w14:textId="77777777" w:rsidR="006827E7" w:rsidRPr="00C11CF9" w:rsidRDefault="006827E7" w:rsidP="006827E7">
      <w:pPr>
        <w:rPr>
          <w:sz w:val="24"/>
          <w:szCs w:val="24"/>
        </w:rPr>
      </w:pPr>
      <w:r w:rsidRPr="00C11CF9">
        <w:rPr>
          <w:sz w:val="24"/>
          <w:szCs w:val="24"/>
          <w:u w:val="single"/>
        </w:rPr>
        <w:t>Zutaten</w:t>
      </w:r>
      <w:r w:rsidRPr="00C11CF9">
        <w:rPr>
          <w:sz w:val="24"/>
          <w:szCs w:val="24"/>
        </w:rPr>
        <w:t xml:space="preserve"> (für eine Form von 20x30 cm):</w:t>
      </w:r>
    </w:p>
    <w:p w14:paraId="63472194" w14:textId="77777777" w:rsidR="006827E7" w:rsidRPr="00C11CF9" w:rsidRDefault="006827E7" w:rsidP="006827E7">
      <w:pPr>
        <w:rPr>
          <w:sz w:val="24"/>
          <w:szCs w:val="24"/>
        </w:rPr>
      </w:pPr>
      <w:r w:rsidRPr="00C11CF9">
        <w:rPr>
          <w:sz w:val="24"/>
          <w:szCs w:val="24"/>
        </w:rPr>
        <w:t>125 g Kichererbsenmehl</w:t>
      </w:r>
    </w:p>
    <w:p w14:paraId="3AE006DA" w14:textId="77777777" w:rsidR="006827E7" w:rsidRPr="00C11CF9" w:rsidRDefault="006827E7" w:rsidP="006827E7">
      <w:pPr>
        <w:rPr>
          <w:sz w:val="24"/>
          <w:szCs w:val="24"/>
        </w:rPr>
      </w:pPr>
      <w:r w:rsidRPr="00C11CF9">
        <w:rPr>
          <w:sz w:val="24"/>
          <w:szCs w:val="24"/>
        </w:rPr>
        <w:t>350 ml Wasser</w:t>
      </w:r>
    </w:p>
    <w:p w14:paraId="3F73BC1A" w14:textId="77777777" w:rsidR="006827E7" w:rsidRPr="00C11CF9" w:rsidRDefault="006827E7" w:rsidP="006827E7">
      <w:pPr>
        <w:rPr>
          <w:sz w:val="24"/>
          <w:szCs w:val="24"/>
        </w:rPr>
      </w:pPr>
      <w:r w:rsidRPr="00C11CF9">
        <w:rPr>
          <w:sz w:val="24"/>
          <w:szCs w:val="24"/>
        </w:rPr>
        <w:t>1 Prise Salz</w:t>
      </w:r>
    </w:p>
    <w:p w14:paraId="5604024B" w14:textId="77777777" w:rsidR="006827E7" w:rsidRPr="00C11CF9" w:rsidRDefault="006827E7" w:rsidP="006827E7">
      <w:pPr>
        <w:rPr>
          <w:sz w:val="24"/>
          <w:szCs w:val="24"/>
        </w:rPr>
      </w:pPr>
      <w:r w:rsidRPr="00C11CF9">
        <w:rPr>
          <w:sz w:val="24"/>
          <w:szCs w:val="24"/>
        </w:rPr>
        <w:t>Etwas Pfeffer</w:t>
      </w:r>
    </w:p>
    <w:p w14:paraId="72D8D0B5" w14:textId="77777777" w:rsidR="006827E7" w:rsidRPr="00C11CF9" w:rsidRDefault="006827E7" w:rsidP="006827E7">
      <w:pPr>
        <w:rPr>
          <w:sz w:val="24"/>
          <w:szCs w:val="24"/>
        </w:rPr>
      </w:pPr>
      <w:r w:rsidRPr="00C11CF9">
        <w:rPr>
          <w:sz w:val="24"/>
          <w:szCs w:val="24"/>
        </w:rPr>
        <w:t>200 g bunte Tomaten</w:t>
      </w:r>
    </w:p>
    <w:p w14:paraId="284F938C" w14:textId="77777777" w:rsidR="0057296B" w:rsidRPr="00C11CF9" w:rsidRDefault="006827E7" w:rsidP="006827E7">
      <w:pPr>
        <w:rPr>
          <w:sz w:val="24"/>
          <w:szCs w:val="24"/>
        </w:rPr>
      </w:pPr>
      <w:r w:rsidRPr="00C11CF9">
        <w:rPr>
          <w:sz w:val="24"/>
          <w:szCs w:val="24"/>
        </w:rPr>
        <w:t xml:space="preserve">50 ml </w:t>
      </w:r>
      <w:r w:rsidR="0057296B" w:rsidRPr="00C11CF9">
        <w:rPr>
          <w:sz w:val="24"/>
          <w:szCs w:val="24"/>
        </w:rPr>
        <w:t>Olivenöl</w:t>
      </w:r>
    </w:p>
    <w:p w14:paraId="1153EB66" w14:textId="77777777" w:rsidR="0057296B" w:rsidRPr="00C11CF9" w:rsidRDefault="0057296B" w:rsidP="006827E7">
      <w:pPr>
        <w:rPr>
          <w:sz w:val="24"/>
          <w:szCs w:val="24"/>
        </w:rPr>
      </w:pPr>
      <w:r w:rsidRPr="00C11CF9">
        <w:rPr>
          <w:sz w:val="24"/>
          <w:szCs w:val="24"/>
        </w:rPr>
        <w:t>1 TL frische Oreganoblättchen</w:t>
      </w:r>
    </w:p>
    <w:p w14:paraId="7FF9835E" w14:textId="77777777" w:rsidR="0057296B" w:rsidRPr="00C11CF9" w:rsidRDefault="0057296B" w:rsidP="006827E7">
      <w:pPr>
        <w:rPr>
          <w:sz w:val="24"/>
          <w:szCs w:val="24"/>
        </w:rPr>
      </w:pPr>
    </w:p>
    <w:p w14:paraId="2C9C37AF" w14:textId="77777777" w:rsidR="0057296B" w:rsidRPr="00C11CF9" w:rsidRDefault="0057296B" w:rsidP="006827E7">
      <w:pPr>
        <w:rPr>
          <w:sz w:val="24"/>
          <w:szCs w:val="24"/>
        </w:rPr>
      </w:pPr>
      <w:r w:rsidRPr="00C11CF9">
        <w:rPr>
          <w:sz w:val="24"/>
          <w:szCs w:val="24"/>
        </w:rPr>
        <w:t>Zubereitung:</w:t>
      </w:r>
    </w:p>
    <w:p w14:paraId="13492E62" w14:textId="457450F3" w:rsidR="0057296B" w:rsidRPr="00C11CF9" w:rsidRDefault="0057296B" w:rsidP="0057296B">
      <w:pPr>
        <w:pStyle w:val="ListParagraph"/>
        <w:numPr>
          <w:ilvl w:val="0"/>
          <w:numId w:val="2004"/>
        </w:numPr>
        <w:spacing w:after="120"/>
        <w:ind w:left="714" w:hanging="357"/>
        <w:contextualSpacing w:val="0"/>
        <w:jc w:val="both"/>
        <w:rPr>
          <w:sz w:val="24"/>
          <w:szCs w:val="24"/>
        </w:rPr>
      </w:pPr>
      <w:r w:rsidRPr="00C11CF9">
        <w:rPr>
          <w:sz w:val="24"/>
          <w:szCs w:val="24"/>
        </w:rPr>
        <w:t xml:space="preserve">Das Kichererbsenmehl in eine Schüssel geben und das Wasser dazugießen. Mit einem Schneebesen gut verrühren. Die Schüssel mit einem Teller bedecken und den Teig einige Stunden lang ruhen lassen, am besten über Nacht. Den Teig salzen und pfeffern. Die Tomaten in dünne Scheiben schneiden. Eine feuerfeste Form mit Backpapier auslegen, zuerst Olivenöl, dann den Teig hineingießen. Die Tomaten auf den </w:t>
      </w:r>
      <w:r w:rsidR="00EF03FE">
        <w:rPr>
          <w:sz w:val="24"/>
          <w:szCs w:val="24"/>
        </w:rPr>
        <w:t>T</w:t>
      </w:r>
      <w:r w:rsidRPr="00C11CF9">
        <w:rPr>
          <w:sz w:val="24"/>
          <w:szCs w:val="24"/>
        </w:rPr>
        <w:t>eig legen (es ist nicht schlimm, wenn sie ein bisschen einsinken).</w:t>
      </w:r>
      <w:r w:rsidR="008B01DE">
        <w:rPr>
          <w:sz w:val="24"/>
          <w:szCs w:val="24"/>
        </w:rPr>
        <w:t xml:space="preserve"> </w:t>
      </w:r>
      <w:r w:rsidRPr="00C11CF9">
        <w:rPr>
          <w:sz w:val="24"/>
          <w:szCs w:val="24"/>
        </w:rPr>
        <w:t>Oreganoblättchen darüberstreuen. Oder Zatar.</w:t>
      </w:r>
    </w:p>
    <w:p w14:paraId="4C829E59" w14:textId="65E1953F" w:rsidR="0057296B" w:rsidRPr="00C11CF9" w:rsidRDefault="0057296B" w:rsidP="0057296B">
      <w:pPr>
        <w:pStyle w:val="ListParagraph"/>
        <w:numPr>
          <w:ilvl w:val="0"/>
          <w:numId w:val="2004"/>
        </w:numPr>
        <w:spacing w:after="120"/>
        <w:ind w:left="714" w:hanging="357"/>
        <w:contextualSpacing w:val="0"/>
        <w:jc w:val="both"/>
        <w:rPr>
          <w:sz w:val="24"/>
          <w:szCs w:val="24"/>
        </w:rPr>
      </w:pPr>
      <w:r w:rsidRPr="00C11CF9">
        <w:rPr>
          <w:sz w:val="24"/>
          <w:szCs w:val="24"/>
        </w:rPr>
        <w:t>Den Pfannkuchen 40 bis 45 Minuten lang bei 200 Grad Umluft backen. Abkühlen lassen, dann wird der Teig fest, anschließend in Quadrate schneiden.</w:t>
      </w:r>
    </w:p>
    <w:p w14:paraId="3A46E385" w14:textId="77777777" w:rsidR="0057296B" w:rsidRPr="00C11CF9" w:rsidRDefault="0057296B" w:rsidP="006827E7">
      <w:pPr>
        <w:rPr>
          <w:sz w:val="24"/>
          <w:szCs w:val="24"/>
        </w:rPr>
      </w:pPr>
    </w:p>
    <w:p w14:paraId="1924D5C0" w14:textId="58F3C98B" w:rsidR="0057296B" w:rsidRPr="00C11CF9" w:rsidRDefault="0057296B" w:rsidP="00873DFE">
      <w:pPr>
        <w:ind w:left="1416" w:hanging="1416"/>
        <w:jc w:val="both"/>
        <w:rPr>
          <w:sz w:val="24"/>
          <w:szCs w:val="24"/>
        </w:rPr>
      </w:pPr>
      <w:r w:rsidRPr="00C11CF9">
        <w:rPr>
          <w:sz w:val="24"/>
          <w:szCs w:val="24"/>
        </w:rPr>
        <w:t>Kommentar:</w:t>
      </w:r>
      <w:r w:rsidR="009D472A">
        <w:rPr>
          <w:sz w:val="24"/>
          <w:szCs w:val="24"/>
        </w:rPr>
        <w:tab/>
      </w:r>
      <w:r w:rsidRPr="00C11CF9">
        <w:rPr>
          <w:sz w:val="24"/>
          <w:szCs w:val="24"/>
        </w:rPr>
        <w:t>Ein Traum: Ich wache in meinem Landhaus in Umbrien (oder in der Toskana) auf. Trinke einen pechschwarzen, herrlichen Kaffee, die Sonne scheint bereits, aber für mein Traum- Ich ist das selbstverständlich. Sonne ist ni</w:t>
      </w:r>
      <w:r w:rsidR="00873DFE">
        <w:rPr>
          <w:sz w:val="24"/>
          <w:szCs w:val="24"/>
        </w:rPr>
        <w:t>ch</w:t>
      </w:r>
      <w:r w:rsidRPr="00C11CF9">
        <w:rPr>
          <w:sz w:val="24"/>
          <w:szCs w:val="24"/>
        </w:rPr>
        <w:t>t ein rares Glück, an</w:t>
      </w:r>
      <w:r w:rsidR="00873DFE">
        <w:rPr>
          <w:sz w:val="24"/>
          <w:szCs w:val="24"/>
        </w:rPr>
        <w:t xml:space="preserve"> d</w:t>
      </w:r>
      <w:r w:rsidRPr="00C11CF9">
        <w:rPr>
          <w:sz w:val="24"/>
          <w:szCs w:val="24"/>
        </w:rPr>
        <w:t>as man sich krallen muss, vergeblich. Ich gehe in den Gemüsegarten, pflücke ein paar Gurken, bunte Tomaten – was könnte ich meinen Gästen zum Mittagessen kochen? Ganz ohne Stress, denn Stress kennt mein Traum-Ich so wenig wie Wolkendecken und Nieselregen, bereite eine wunderschöne, leichte, köstliche Gemüsemahlzeit vor.</w:t>
      </w:r>
    </w:p>
    <w:p w14:paraId="4B1291FD" w14:textId="6BAC5DEA" w:rsidR="006827E7" w:rsidRDefault="0057296B" w:rsidP="00873DFE">
      <w:pPr>
        <w:ind w:left="1416"/>
        <w:jc w:val="both"/>
        <w:rPr>
          <w:rFonts w:asciiTheme="majorHAnsi" w:eastAsiaTheme="majorEastAsia" w:hAnsiTheme="majorHAnsi" w:cstheme="majorBidi"/>
          <w:color w:val="2F5496" w:themeColor="accent1" w:themeShade="BF"/>
          <w:sz w:val="26"/>
          <w:szCs w:val="26"/>
        </w:rPr>
      </w:pPr>
      <w:r w:rsidRPr="00C11CF9">
        <w:rPr>
          <w:sz w:val="24"/>
          <w:szCs w:val="24"/>
        </w:rPr>
        <w:t>Ich trage eine weiße Leinenbluse. Sie hat keinen einzigen Fleck. Ich trinke zum Aperitif einen Gin Tonic oder eine Pimms. Dazu gibt es Chips. Nein, es gibt diesen Kichererbsenpfannkuchen, in kleine Quadrate geschnitten. Ich bin nicht betrunken, und meine Finger sind nicht fettig.</w:t>
      </w:r>
      <w:r w:rsidR="006827E7">
        <w:br w:type="page"/>
      </w:r>
    </w:p>
    <w:p w14:paraId="6BBA5D51" w14:textId="1EC372A9" w:rsidR="00DC3AA0" w:rsidRDefault="00DC3AA0" w:rsidP="00DC3AA0">
      <w:pPr>
        <w:pStyle w:val="Heading2"/>
        <w:spacing w:after="240"/>
      </w:pPr>
      <w:r>
        <w:lastRenderedPageBreak/>
        <w:t>Tomaten-Kokos-Cassoulet</w:t>
      </w:r>
      <w:r>
        <w:rPr>
          <w:rStyle w:val="FootnoteReference"/>
        </w:rPr>
        <w:footnoteReference w:id="983"/>
      </w:r>
      <w:r>
        <w:t xml:space="preserve"> </w:t>
      </w:r>
    </w:p>
    <w:p w14:paraId="679AEE0D" w14:textId="77777777" w:rsidR="00DC3AA0" w:rsidRDefault="00DC3AA0" w:rsidP="00DC3AA0">
      <w:pPr>
        <w:rPr>
          <w:sz w:val="24"/>
          <w:szCs w:val="24"/>
        </w:rPr>
      </w:pPr>
      <w:r w:rsidRPr="001F4BB7">
        <w:rPr>
          <w:sz w:val="24"/>
          <w:szCs w:val="24"/>
          <w:u w:val="single"/>
        </w:rPr>
        <w:t>Zutaten</w:t>
      </w:r>
      <w:r>
        <w:rPr>
          <w:sz w:val="24"/>
          <w:szCs w:val="24"/>
        </w:rPr>
        <w:t xml:space="preserve"> (für 4 bis 6 Portionen)</w:t>
      </w:r>
    </w:p>
    <w:p w14:paraId="3DAB4BDA" w14:textId="77777777" w:rsidR="00DC3AA0" w:rsidRDefault="00DC3AA0" w:rsidP="00DC3AA0">
      <w:pPr>
        <w:rPr>
          <w:sz w:val="24"/>
          <w:szCs w:val="24"/>
        </w:rPr>
      </w:pPr>
      <w:r>
        <w:rPr>
          <w:sz w:val="24"/>
          <w:szCs w:val="24"/>
        </w:rPr>
        <w:t>1 Stange Lauch</w:t>
      </w:r>
    </w:p>
    <w:p w14:paraId="6F89CFF2" w14:textId="77777777" w:rsidR="00DC3AA0" w:rsidRDefault="00DC3AA0" w:rsidP="00DC3AA0">
      <w:pPr>
        <w:rPr>
          <w:sz w:val="24"/>
          <w:szCs w:val="24"/>
        </w:rPr>
      </w:pPr>
      <w:r>
        <w:rPr>
          <w:sz w:val="24"/>
          <w:szCs w:val="24"/>
        </w:rPr>
        <w:t>1 Knoblauchzehe</w:t>
      </w:r>
    </w:p>
    <w:p w14:paraId="14FB6A62" w14:textId="77777777" w:rsidR="00DC3AA0" w:rsidRDefault="00DC3AA0" w:rsidP="00DC3AA0">
      <w:pPr>
        <w:rPr>
          <w:sz w:val="24"/>
          <w:szCs w:val="24"/>
        </w:rPr>
      </w:pPr>
      <w:r>
        <w:rPr>
          <w:sz w:val="24"/>
          <w:szCs w:val="24"/>
        </w:rPr>
        <w:t>½ frische rote Chilischote</w:t>
      </w:r>
    </w:p>
    <w:p w14:paraId="0C2CE1A2" w14:textId="77777777" w:rsidR="00DC3AA0" w:rsidRDefault="00DC3AA0" w:rsidP="00DC3AA0">
      <w:pPr>
        <w:rPr>
          <w:sz w:val="24"/>
          <w:szCs w:val="24"/>
        </w:rPr>
      </w:pPr>
      <w:r>
        <w:rPr>
          <w:sz w:val="24"/>
          <w:szCs w:val="24"/>
        </w:rPr>
        <w:t>1 kleines Stück Ingwer (ca. 1 cm lang)</w:t>
      </w:r>
    </w:p>
    <w:p w14:paraId="30D8C7E3" w14:textId="77777777" w:rsidR="00DC3AA0" w:rsidRDefault="00DC3AA0" w:rsidP="00DC3AA0">
      <w:pPr>
        <w:rPr>
          <w:sz w:val="24"/>
          <w:szCs w:val="24"/>
        </w:rPr>
      </w:pPr>
      <w:r>
        <w:rPr>
          <w:sz w:val="24"/>
          <w:szCs w:val="24"/>
        </w:rPr>
        <w:t>Etwas Olivenöl</w:t>
      </w:r>
    </w:p>
    <w:p w14:paraId="0779269C" w14:textId="77777777" w:rsidR="00DC3AA0" w:rsidRDefault="00DC3AA0" w:rsidP="00DC3AA0">
      <w:pPr>
        <w:rPr>
          <w:sz w:val="24"/>
          <w:szCs w:val="24"/>
        </w:rPr>
      </w:pPr>
      <w:r>
        <w:rPr>
          <w:sz w:val="24"/>
          <w:szCs w:val="24"/>
        </w:rPr>
        <w:t>Salz, schwarzer Pfeffer</w:t>
      </w:r>
    </w:p>
    <w:p w14:paraId="4DCAEBAA" w14:textId="77777777" w:rsidR="00DC3AA0" w:rsidRDefault="00DC3AA0" w:rsidP="00DC3AA0">
      <w:pPr>
        <w:rPr>
          <w:sz w:val="24"/>
          <w:szCs w:val="24"/>
        </w:rPr>
      </w:pPr>
      <w:r>
        <w:rPr>
          <w:sz w:val="24"/>
          <w:szCs w:val="24"/>
        </w:rPr>
        <w:t>1 Dose (400 g) geschälte Tomaten</w:t>
      </w:r>
    </w:p>
    <w:p w14:paraId="7CBFAD0C" w14:textId="77777777" w:rsidR="00DC3AA0" w:rsidRDefault="00DC3AA0" w:rsidP="00DC3AA0">
      <w:pPr>
        <w:rPr>
          <w:sz w:val="24"/>
          <w:szCs w:val="24"/>
        </w:rPr>
      </w:pPr>
      <w:r>
        <w:rPr>
          <w:sz w:val="24"/>
          <w:szCs w:val="24"/>
        </w:rPr>
        <w:t>4 EL Kokosmilch</w:t>
      </w:r>
    </w:p>
    <w:p w14:paraId="605EB2D3" w14:textId="77777777" w:rsidR="00DC3AA0" w:rsidRDefault="00DC3AA0" w:rsidP="00DC3AA0">
      <w:pPr>
        <w:rPr>
          <w:sz w:val="24"/>
          <w:szCs w:val="24"/>
        </w:rPr>
      </w:pPr>
      <w:r>
        <w:rPr>
          <w:sz w:val="24"/>
          <w:szCs w:val="24"/>
        </w:rPr>
        <w:t>1 Dose (400 g) weiße Bohnen</w:t>
      </w:r>
    </w:p>
    <w:p w14:paraId="2BFF2018" w14:textId="77777777" w:rsidR="00DC3AA0" w:rsidRDefault="00DC3AA0" w:rsidP="00DC3AA0">
      <w:pPr>
        <w:rPr>
          <w:sz w:val="24"/>
          <w:szCs w:val="24"/>
        </w:rPr>
      </w:pPr>
      <w:r>
        <w:rPr>
          <w:sz w:val="24"/>
          <w:szCs w:val="24"/>
        </w:rPr>
        <w:t>500 g kleine Tomaten</w:t>
      </w:r>
    </w:p>
    <w:p w14:paraId="757F1195" w14:textId="77777777" w:rsidR="00DC3AA0" w:rsidRDefault="00DC3AA0" w:rsidP="00DC3AA0">
      <w:pPr>
        <w:rPr>
          <w:sz w:val="24"/>
          <w:szCs w:val="24"/>
        </w:rPr>
      </w:pPr>
      <w:r>
        <w:rPr>
          <w:sz w:val="24"/>
          <w:szCs w:val="24"/>
        </w:rPr>
        <w:t>5 Zweige Basilikum</w:t>
      </w:r>
    </w:p>
    <w:p w14:paraId="26D26B4E" w14:textId="77777777" w:rsidR="00DC3AA0" w:rsidRDefault="00DC3AA0" w:rsidP="00DC3AA0">
      <w:pPr>
        <w:rPr>
          <w:sz w:val="24"/>
          <w:szCs w:val="24"/>
        </w:rPr>
      </w:pPr>
      <w:r>
        <w:rPr>
          <w:sz w:val="24"/>
          <w:szCs w:val="24"/>
        </w:rPr>
        <w:t>4 Scheiben Landbrot</w:t>
      </w:r>
    </w:p>
    <w:p w14:paraId="716B51A5" w14:textId="77777777" w:rsidR="00DC3AA0" w:rsidRDefault="00DC3AA0" w:rsidP="00DC3AA0">
      <w:pPr>
        <w:rPr>
          <w:sz w:val="24"/>
          <w:szCs w:val="24"/>
        </w:rPr>
      </w:pPr>
    </w:p>
    <w:p w14:paraId="3D281DA1" w14:textId="77777777" w:rsidR="00DC3AA0" w:rsidRDefault="00DC3AA0" w:rsidP="00DC3AA0">
      <w:pPr>
        <w:rPr>
          <w:sz w:val="24"/>
          <w:szCs w:val="24"/>
        </w:rPr>
      </w:pPr>
      <w:r>
        <w:rPr>
          <w:sz w:val="24"/>
          <w:szCs w:val="24"/>
        </w:rPr>
        <w:t>Zubereitung:</w:t>
      </w:r>
    </w:p>
    <w:p w14:paraId="4705788A" w14:textId="77777777" w:rsidR="00DC3AA0" w:rsidRPr="00E74FD7" w:rsidRDefault="00DC3AA0" w:rsidP="00B40E8C">
      <w:pPr>
        <w:pStyle w:val="ListParagraph"/>
        <w:numPr>
          <w:ilvl w:val="0"/>
          <w:numId w:val="793"/>
        </w:numPr>
        <w:spacing w:after="120"/>
        <w:ind w:left="714" w:hanging="357"/>
        <w:contextualSpacing w:val="0"/>
        <w:jc w:val="both"/>
        <w:rPr>
          <w:sz w:val="24"/>
          <w:szCs w:val="24"/>
        </w:rPr>
      </w:pPr>
      <w:r w:rsidRPr="00E74FD7">
        <w:rPr>
          <w:sz w:val="24"/>
          <w:szCs w:val="24"/>
        </w:rPr>
        <w:t>Lauch in feine Ringe schneiden, diese waschen. Knoblauchzehe schälen, fein hacken. Chilischote und den geschälten Ingwer fein hacken. Alles zusammen mit etwas Olivenöl in einem ofenfesten Topf andünsten. Salzen und pfeffern.</w:t>
      </w:r>
    </w:p>
    <w:p w14:paraId="37EE11D0" w14:textId="77777777" w:rsidR="00DC3AA0" w:rsidRPr="00E74FD7" w:rsidRDefault="00DC3AA0" w:rsidP="00B40E8C">
      <w:pPr>
        <w:pStyle w:val="ListParagraph"/>
        <w:numPr>
          <w:ilvl w:val="0"/>
          <w:numId w:val="793"/>
        </w:numPr>
        <w:spacing w:after="120"/>
        <w:ind w:left="714" w:hanging="357"/>
        <w:contextualSpacing w:val="0"/>
        <w:jc w:val="both"/>
        <w:rPr>
          <w:sz w:val="24"/>
          <w:szCs w:val="24"/>
        </w:rPr>
      </w:pPr>
      <w:r w:rsidRPr="00E74FD7">
        <w:rPr>
          <w:sz w:val="24"/>
          <w:szCs w:val="24"/>
        </w:rPr>
        <w:t>Wenn der Lauch nach ungefähr 10 Minuten weich geworden ist und süßlich schmeckt, Dosentomaten, Kokosmilch und Bohnen hinzufügen. Einige Minuten lang simmern lassen, vom Herd nehmen, eventuell nachsalzen. Darüber die frischen Tomaten verteilen, die man vorher halbiert hat. Basilikum grob hacken und darüber streuen.</w:t>
      </w:r>
    </w:p>
    <w:p w14:paraId="432E1D92" w14:textId="77777777" w:rsidR="00DC3AA0" w:rsidRPr="00E74FD7" w:rsidRDefault="00DC3AA0" w:rsidP="00B40E8C">
      <w:pPr>
        <w:pStyle w:val="ListParagraph"/>
        <w:numPr>
          <w:ilvl w:val="0"/>
          <w:numId w:val="793"/>
        </w:numPr>
        <w:spacing w:after="120"/>
        <w:ind w:left="714" w:hanging="357"/>
        <w:contextualSpacing w:val="0"/>
        <w:jc w:val="both"/>
        <w:rPr>
          <w:sz w:val="24"/>
          <w:szCs w:val="24"/>
        </w:rPr>
      </w:pPr>
      <w:r w:rsidRPr="00E74FD7">
        <w:rPr>
          <w:sz w:val="24"/>
          <w:szCs w:val="24"/>
        </w:rPr>
        <w:t>Das Brot in Stücke zupfen und zwischen die Tomaten drücken. Am Schluss ist die gesamte Oberfläche mit Tomaten und Brot bedeckt. Noch mal etwas Olivenöl darübergeben und das Ganze für 30 Minuten bei 180 Grad Umluft in den Ofen stellen, bis das Brot schön kross gebacken ist.</w:t>
      </w:r>
      <w:r w:rsidRPr="00E74FD7">
        <w:rPr>
          <w:sz w:val="24"/>
          <w:szCs w:val="24"/>
        </w:rPr>
        <w:br w:type="page"/>
      </w:r>
    </w:p>
    <w:p w14:paraId="5B314F0B" w14:textId="77777777" w:rsidR="00DC3AA0" w:rsidRDefault="00DC3AA0" w:rsidP="00DC3AA0">
      <w:pPr>
        <w:pStyle w:val="Heading2"/>
        <w:spacing w:after="240"/>
      </w:pPr>
      <w:r>
        <w:lastRenderedPageBreak/>
        <w:t>Tomatentarte</w:t>
      </w:r>
      <w:r>
        <w:rPr>
          <w:rStyle w:val="FootnoteReference"/>
        </w:rPr>
        <w:footnoteReference w:id="984"/>
      </w:r>
      <w:r>
        <w:t xml:space="preserve"> </w:t>
      </w:r>
    </w:p>
    <w:p w14:paraId="0DB22D25" w14:textId="77777777" w:rsidR="00DC3AA0" w:rsidRDefault="00DC3AA0" w:rsidP="00DC3AA0">
      <w:pPr>
        <w:rPr>
          <w:sz w:val="24"/>
          <w:szCs w:val="24"/>
        </w:rPr>
      </w:pPr>
      <w:r w:rsidRPr="00537EA3">
        <w:rPr>
          <w:sz w:val="24"/>
          <w:szCs w:val="24"/>
          <w:u w:val="single"/>
        </w:rPr>
        <w:t>Zutaten</w:t>
      </w:r>
      <w:r>
        <w:rPr>
          <w:sz w:val="24"/>
          <w:szCs w:val="24"/>
        </w:rPr>
        <w:t xml:space="preserve"> (für eine Springform von 24 cm Durchmesser)</w:t>
      </w:r>
    </w:p>
    <w:p w14:paraId="077A973F" w14:textId="77777777" w:rsidR="00DC3AA0" w:rsidRPr="00537EA3" w:rsidRDefault="00DC3AA0" w:rsidP="00DC3AA0">
      <w:pPr>
        <w:rPr>
          <w:i/>
          <w:iCs/>
          <w:sz w:val="24"/>
          <w:szCs w:val="24"/>
        </w:rPr>
      </w:pPr>
      <w:r w:rsidRPr="00537EA3">
        <w:rPr>
          <w:i/>
          <w:iCs/>
          <w:sz w:val="24"/>
          <w:szCs w:val="24"/>
        </w:rPr>
        <w:t>Für den Teig:</w:t>
      </w:r>
    </w:p>
    <w:p w14:paraId="05090536" w14:textId="77777777" w:rsidR="00DC3AA0" w:rsidRDefault="00DC3AA0" w:rsidP="00DC3AA0">
      <w:pPr>
        <w:rPr>
          <w:sz w:val="24"/>
          <w:szCs w:val="24"/>
        </w:rPr>
      </w:pPr>
      <w:r>
        <w:rPr>
          <w:sz w:val="24"/>
          <w:szCs w:val="24"/>
        </w:rPr>
        <w:t>140 g Mehl</w:t>
      </w:r>
    </w:p>
    <w:p w14:paraId="46199A5F" w14:textId="77777777" w:rsidR="00DC3AA0" w:rsidRDefault="00DC3AA0" w:rsidP="00DC3AA0">
      <w:pPr>
        <w:rPr>
          <w:sz w:val="24"/>
          <w:szCs w:val="24"/>
        </w:rPr>
      </w:pPr>
      <w:r>
        <w:rPr>
          <w:sz w:val="24"/>
          <w:szCs w:val="24"/>
        </w:rPr>
        <w:t>60 g Dinkel-Vollkornmehl</w:t>
      </w:r>
    </w:p>
    <w:p w14:paraId="5F43F95D" w14:textId="77777777" w:rsidR="00DC3AA0" w:rsidRDefault="00DC3AA0" w:rsidP="00DC3AA0">
      <w:pPr>
        <w:rPr>
          <w:sz w:val="24"/>
          <w:szCs w:val="24"/>
        </w:rPr>
      </w:pPr>
      <w:r>
        <w:rPr>
          <w:sz w:val="24"/>
          <w:szCs w:val="24"/>
        </w:rPr>
        <w:t>1 Prise Salz</w:t>
      </w:r>
    </w:p>
    <w:p w14:paraId="4DC2503B" w14:textId="77777777" w:rsidR="00DC3AA0" w:rsidRDefault="00DC3AA0" w:rsidP="00DC3AA0">
      <w:pPr>
        <w:rPr>
          <w:sz w:val="24"/>
          <w:szCs w:val="24"/>
        </w:rPr>
      </w:pPr>
      <w:r>
        <w:rPr>
          <w:sz w:val="24"/>
          <w:szCs w:val="24"/>
        </w:rPr>
        <w:t>60 ml Olivenöl</w:t>
      </w:r>
    </w:p>
    <w:p w14:paraId="328CD368" w14:textId="77777777" w:rsidR="00DC3AA0" w:rsidRDefault="00DC3AA0" w:rsidP="00DC3AA0">
      <w:pPr>
        <w:rPr>
          <w:sz w:val="24"/>
          <w:szCs w:val="24"/>
        </w:rPr>
      </w:pPr>
      <w:r>
        <w:rPr>
          <w:sz w:val="24"/>
          <w:szCs w:val="24"/>
        </w:rPr>
        <w:t>80 ml Wasser</w:t>
      </w:r>
    </w:p>
    <w:p w14:paraId="5F970CCE" w14:textId="77777777" w:rsidR="00DC3AA0" w:rsidRDefault="00DC3AA0" w:rsidP="00DC3AA0">
      <w:pPr>
        <w:rPr>
          <w:sz w:val="24"/>
          <w:szCs w:val="24"/>
        </w:rPr>
      </w:pPr>
    </w:p>
    <w:p w14:paraId="40D31460" w14:textId="77777777" w:rsidR="00DC3AA0" w:rsidRPr="001D6B60" w:rsidRDefault="00DC3AA0" w:rsidP="00DC3AA0">
      <w:pPr>
        <w:rPr>
          <w:i/>
          <w:iCs/>
          <w:sz w:val="24"/>
          <w:szCs w:val="24"/>
        </w:rPr>
      </w:pPr>
      <w:r w:rsidRPr="001D6B60">
        <w:rPr>
          <w:i/>
          <w:iCs/>
          <w:sz w:val="24"/>
          <w:szCs w:val="24"/>
        </w:rPr>
        <w:t xml:space="preserve">Für den Belag: </w:t>
      </w:r>
    </w:p>
    <w:p w14:paraId="7CC18309" w14:textId="77777777" w:rsidR="00DC3AA0" w:rsidRDefault="00DC3AA0" w:rsidP="00DC3AA0">
      <w:pPr>
        <w:rPr>
          <w:sz w:val="24"/>
          <w:szCs w:val="24"/>
        </w:rPr>
      </w:pPr>
      <w:r>
        <w:rPr>
          <w:sz w:val="24"/>
          <w:szCs w:val="24"/>
        </w:rPr>
        <w:t>550 g Schalotten</w:t>
      </w:r>
    </w:p>
    <w:p w14:paraId="26CCDA25" w14:textId="77777777" w:rsidR="00DC3AA0" w:rsidRDefault="00DC3AA0" w:rsidP="00DC3AA0">
      <w:pPr>
        <w:rPr>
          <w:sz w:val="24"/>
          <w:szCs w:val="24"/>
        </w:rPr>
      </w:pPr>
      <w:r>
        <w:rPr>
          <w:sz w:val="24"/>
          <w:szCs w:val="24"/>
        </w:rPr>
        <w:t>Olivenöl</w:t>
      </w:r>
    </w:p>
    <w:p w14:paraId="1BD98A3F" w14:textId="77777777" w:rsidR="00DC3AA0" w:rsidRDefault="00DC3AA0" w:rsidP="00DC3AA0">
      <w:pPr>
        <w:rPr>
          <w:sz w:val="24"/>
          <w:szCs w:val="24"/>
        </w:rPr>
      </w:pPr>
      <w:r>
        <w:rPr>
          <w:sz w:val="24"/>
          <w:szCs w:val="24"/>
        </w:rPr>
        <w:t>Salz, schwarzer Pfeffer</w:t>
      </w:r>
    </w:p>
    <w:p w14:paraId="03994D56" w14:textId="77777777" w:rsidR="00DC3AA0" w:rsidRDefault="00DC3AA0" w:rsidP="00DC3AA0">
      <w:pPr>
        <w:rPr>
          <w:sz w:val="24"/>
          <w:szCs w:val="24"/>
        </w:rPr>
      </w:pPr>
      <w:r>
        <w:rPr>
          <w:sz w:val="24"/>
          <w:szCs w:val="24"/>
        </w:rPr>
        <w:t>1 TL Weißweinessig</w:t>
      </w:r>
    </w:p>
    <w:p w14:paraId="2B38836E" w14:textId="77777777" w:rsidR="00DC3AA0" w:rsidRDefault="00DC3AA0" w:rsidP="00DC3AA0">
      <w:pPr>
        <w:rPr>
          <w:sz w:val="24"/>
          <w:szCs w:val="24"/>
        </w:rPr>
      </w:pPr>
      <w:r>
        <w:rPr>
          <w:sz w:val="24"/>
          <w:szCs w:val="24"/>
        </w:rPr>
        <w:t>Einige Zweige Thymian</w:t>
      </w:r>
    </w:p>
    <w:p w14:paraId="3216ECBA" w14:textId="77777777" w:rsidR="00DC3AA0" w:rsidRDefault="00DC3AA0" w:rsidP="00DC3AA0">
      <w:pPr>
        <w:rPr>
          <w:sz w:val="24"/>
          <w:szCs w:val="24"/>
        </w:rPr>
      </w:pPr>
      <w:r>
        <w:rPr>
          <w:sz w:val="24"/>
          <w:szCs w:val="24"/>
        </w:rPr>
        <w:t>250 g Tomaten</w:t>
      </w:r>
    </w:p>
    <w:p w14:paraId="34846646" w14:textId="77777777" w:rsidR="00DC3AA0" w:rsidRDefault="00DC3AA0" w:rsidP="00DC3AA0">
      <w:pPr>
        <w:rPr>
          <w:sz w:val="24"/>
          <w:szCs w:val="24"/>
        </w:rPr>
      </w:pPr>
    </w:p>
    <w:p w14:paraId="565468F0" w14:textId="77777777" w:rsidR="00DC3AA0" w:rsidRPr="00D42F8A" w:rsidRDefault="00DC3AA0" w:rsidP="00D42F8A">
      <w:pPr>
        <w:rPr>
          <w:sz w:val="24"/>
          <w:szCs w:val="24"/>
        </w:rPr>
      </w:pPr>
      <w:r w:rsidRPr="00D42F8A">
        <w:rPr>
          <w:sz w:val="24"/>
          <w:szCs w:val="24"/>
        </w:rPr>
        <w:t>Zubereitung:</w:t>
      </w:r>
    </w:p>
    <w:p w14:paraId="60E8A9BA" w14:textId="0EFB67D0" w:rsidR="00D42F8A" w:rsidRDefault="00D42F8A" w:rsidP="00B40E8C">
      <w:pPr>
        <w:pStyle w:val="ListParagraph"/>
        <w:numPr>
          <w:ilvl w:val="0"/>
          <w:numId w:val="1979"/>
        </w:numPr>
        <w:spacing w:after="120"/>
        <w:ind w:left="714" w:hanging="357"/>
        <w:contextualSpacing w:val="0"/>
        <w:jc w:val="both"/>
        <w:rPr>
          <w:sz w:val="24"/>
          <w:szCs w:val="24"/>
        </w:rPr>
      </w:pPr>
      <w:r>
        <w:rPr>
          <w:sz w:val="24"/>
          <w:szCs w:val="24"/>
        </w:rPr>
        <w:t xml:space="preserve">Für </w:t>
      </w:r>
      <w:r w:rsidRPr="00D42F8A">
        <w:rPr>
          <w:sz w:val="24"/>
          <w:szCs w:val="24"/>
        </w:rPr>
        <w:t>den Teig beide Mehlsorten und das Salz miteinander vermengen. Dann Olivenöl und Wasser hinzufügen, alles zu einem Teig kneten. Teig in Frischhaltefolie einwickeln, in den Kühlschrank legen. Schalotten schälen, längs halbieren, in etwa 3 mm dicke Scheiben schneiden, dann in einer großen beschichteten Pfanne in Olivenöl anbraten, Hitze runterschalten, salzen, pfeffern, Essig dazugeben, eventuell ein bisschen Wasser (falls die Schalotten ansetzen). Die Hälfte der Thymianzweige hineingeben, das Ganze ungefähr 25 Minuten lang bei geschlossenem Deckel schmoren lassen, bis die Schalotten weich sind und süßlich schmecken.</w:t>
      </w:r>
    </w:p>
    <w:p w14:paraId="03436B20" w14:textId="50471164" w:rsidR="00D42F8A" w:rsidRPr="00D42F8A" w:rsidRDefault="00FE13F8" w:rsidP="00B40E8C">
      <w:pPr>
        <w:pStyle w:val="ListParagraph"/>
        <w:numPr>
          <w:ilvl w:val="0"/>
          <w:numId w:val="1979"/>
        </w:numPr>
        <w:spacing w:after="120"/>
        <w:ind w:left="714" w:hanging="357"/>
        <w:contextualSpacing w:val="0"/>
        <w:jc w:val="both"/>
        <w:rPr>
          <w:sz w:val="24"/>
          <w:szCs w:val="24"/>
        </w:rPr>
      </w:pPr>
      <w:r>
        <w:rPr>
          <w:sz w:val="24"/>
          <w:szCs w:val="24"/>
        </w:rPr>
        <w:t xml:space="preserve">Tomaten </w:t>
      </w:r>
      <w:r w:rsidRPr="00D42F8A">
        <w:rPr>
          <w:sz w:val="24"/>
          <w:szCs w:val="24"/>
        </w:rPr>
        <w:t>in Scheiben schneiden, den grünen Strunk entfernen. Den Boden einer Springform mit Backpapier auslegen, die Ränder mit Olivenöl fetten. Teig mit den Fingern darin in Form drücken, einen Rand stehen lassen. Schalotten abschmecken, eventuell noch mal salzen, auf dem Teig verteilen. Dann die Tomaten darauflegen, sodass die Tarte vollständig mit Tomaten bedeckt ist, eventuell nimmt man eine oder zwei mehr. Den restlichen Thymian verteilen, noch mal salzen und pfeffern, mit etwas Olivenöl beträufeln, für 35 Minuten bei 200 Grad im Ofen backen</w:t>
      </w:r>
    </w:p>
    <w:p w14:paraId="5B68E4B5" w14:textId="2BABAF7A" w:rsidR="00432AB9" w:rsidRDefault="00432AB9" w:rsidP="00432AB9">
      <w:pPr>
        <w:pStyle w:val="Heading2"/>
        <w:spacing w:after="240"/>
      </w:pPr>
      <w:r>
        <w:lastRenderedPageBreak/>
        <w:t>Spinat-Ricotta-Tarte</w:t>
      </w:r>
      <w:r w:rsidR="002A2C49">
        <w:rPr>
          <w:rStyle w:val="FootnoteReference"/>
        </w:rPr>
        <w:footnoteReference w:id="985"/>
      </w:r>
    </w:p>
    <w:p w14:paraId="7F8BE915" w14:textId="422DF376" w:rsidR="00432AB9" w:rsidRDefault="00432AB9">
      <w:r w:rsidRPr="00432AB9">
        <w:rPr>
          <w:u w:val="single"/>
        </w:rPr>
        <w:t>Zutaten</w:t>
      </w:r>
      <w:r>
        <w:t xml:space="preserve"> (für eine Form mit 20 cm Durchmesser):</w:t>
      </w:r>
    </w:p>
    <w:p w14:paraId="1BDAD2F2" w14:textId="77777777" w:rsidR="00432AB9" w:rsidRPr="00432AB9" w:rsidRDefault="00432AB9">
      <w:pPr>
        <w:rPr>
          <w:i/>
          <w:iCs/>
        </w:rPr>
      </w:pPr>
      <w:r w:rsidRPr="00432AB9">
        <w:rPr>
          <w:i/>
          <w:iCs/>
        </w:rPr>
        <w:t>Für den Teig:</w:t>
      </w:r>
    </w:p>
    <w:p w14:paraId="44A29C24" w14:textId="77777777" w:rsidR="00432AB9" w:rsidRDefault="00432AB9">
      <w:r>
        <w:t>250 g Mehl</w:t>
      </w:r>
    </w:p>
    <w:p w14:paraId="4BDBC3F9" w14:textId="77777777" w:rsidR="00432AB9" w:rsidRDefault="00432AB9">
      <w:r>
        <w:t>125 g Butter</w:t>
      </w:r>
    </w:p>
    <w:p w14:paraId="08257805" w14:textId="77777777" w:rsidR="00432AB9" w:rsidRDefault="00432AB9">
      <w:r>
        <w:t>1 Ei</w:t>
      </w:r>
    </w:p>
    <w:p w14:paraId="502A7066" w14:textId="78D13D36" w:rsidR="00432AB9" w:rsidRDefault="00432AB9">
      <w:r>
        <w:t>40 g Parmesan</w:t>
      </w:r>
    </w:p>
    <w:p w14:paraId="2013A58B" w14:textId="77777777" w:rsidR="00432AB9" w:rsidRDefault="00432AB9">
      <w:r>
        <w:t>4 g Salz</w:t>
      </w:r>
    </w:p>
    <w:p w14:paraId="3C45D304" w14:textId="77777777" w:rsidR="00432AB9" w:rsidRDefault="00432AB9"/>
    <w:p w14:paraId="5D1A17FC" w14:textId="77777777" w:rsidR="00432AB9" w:rsidRPr="00432AB9" w:rsidRDefault="00432AB9">
      <w:pPr>
        <w:rPr>
          <w:i/>
          <w:iCs/>
        </w:rPr>
      </w:pPr>
      <w:r w:rsidRPr="00432AB9">
        <w:rPr>
          <w:i/>
          <w:iCs/>
        </w:rPr>
        <w:t>Für den Belag:</w:t>
      </w:r>
    </w:p>
    <w:p w14:paraId="07D7D670" w14:textId="77777777" w:rsidR="00432AB9" w:rsidRDefault="00432AB9">
      <w:r>
        <w:t>500 g Ricotta</w:t>
      </w:r>
    </w:p>
    <w:p w14:paraId="62806CBE" w14:textId="77777777" w:rsidR="00432AB9" w:rsidRDefault="00432AB9">
      <w:r>
        <w:t>1 Ei</w:t>
      </w:r>
    </w:p>
    <w:p w14:paraId="61C94892" w14:textId="77777777" w:rsidR="00432AB9" w:rsidRDefault="00432AB9">
      <w:r>
        <w:t>40 g Parmesan</w:t>
      </w:r>
    </w:p>
    <w:p w14:paraId="24FE4B2A" w14:textId="04E177E6" w:rsidR="00432AB9" w:rsidRDefault="00432AB9">
      <w:r>
        <w:t>Salz, Pfeffer</w:t>
      </w:r>
    </w:p>
    <w:p w14:paraId="6A3D9AEF" w14:textId="547C62C3" w:rsidR="00432AB9" w:rsidRDefault="00432AB9">
      <w:r>
        <w:t>350 g frischer Spinat</w:t>
      </w:r>
    </w:p>
    <w:p w14:paraId="70E26CD4" w14:textId="77777777" w:rsidR="00432AB9" w:rsidRDefault="00432AB9">
      <w:r>
        <w:t>Muskatnuss</w:t>
      </w:r>
    </w:p>
    <w:p w14:paraId="7D592743" w14:textId="77777777" w:rsidR="00432AB9" w:rsidRDefault="00432AB9"/>
    <w:p w14:paraId="1F69DC85" w14:textId="77777777" w:rsidR="00432AB9" w:rsidRPr="00432AB9" w:rsidRDefault="00432AB9">
      <w:pPr>
        <w:rPr>
          <w:u w:val="single"/>
        </w:rPr>
      </w:pPr>
      <w:r w:rsidRPr="00432AB9">
        <w:rPr>
          <w:u w:val="single"/>
        </w:rPr>
        <w:t>Zubereitung:</w:t>
      </w:r>
    </w:p>
    <w:p w14:paraId="479F747C" w14:textId="77777777" w:rsidR="00432AB9" w:rsidRDefault="00432AB9" w:rsidP="00B40E8C">
      <w:pPr>
        <w:pStyle w:val="ListParagraph"/>
        <w:numPr>
          <w:ilvl w:val="0"/>
          <w:numId w:val="1988"/>
        </w:numPr>
        <w:spacing w:after="120"/>
        <w:ind w:left="714" w:hanging="357"/>
        <w:contextualSpacing w:val="0"/>
        <w:jc w:val="both"/>
      </w:pPr>
      <w:r>
        <w:t>Mehl in eine Schüssel sieben und gewürfelte Butter hinzufügen, mit den Händen verkneten, bis eine krümelige Mischung entstanden ist. Ei, frisch geriebenen Parmesan und Salz hinzufügen. Zu einem glatten Teig kneten. Teigkugel in Plastikfolie eingewickelt im Kühlschrank ruhen lassen.</w:t>
      </w:r>
    </w:p>
    <w:p w14:paraId="01D898D1" w14:textId="77777777" w:rsidR="00432AB9" w:rsidRDefault="00432AB9" w:rsidP="00B40E8C">
      <w:pPr>
        <w:pStyle w:val="ListParagraph"/>
        <w:numPr>
          <w:ilvl w:val="0"/>
          <w:numId w:val="1988"/>
        </w:numPr>
        <w:spacing w:after="120"/>
        <w:ind w:left="714" w:hanging="357"/>
        <w:contextualSpacing w:val="0"/>
        <w:jc w:val="both"/>
      </w:pPr>
      <w:r>
        <w:t>Währenddessen Ricotta mit einem Löffel cremig rühren. Ei, frisch geriebenen Parmesan, Salz und Pfeffer untermischen.</w:t>
      </w:r>
    </w:p>
    <w:p w14:paraId="11181FB2" w14:textId="622C314E" w:rsidR="00432AB9" w:rsidRDefault="00432AB9" w:rsidP="00B40E8C">
      <w:pPr>
        <w:pStyle w:val="ListParagraph"/>
        <w:numPr>
          <w:ilvl w:val="0"/>
          <w:numId w:val="1988"/>
        </w:numPr>
        <w:spacing w:after="120"/>
        <w:ind w:left="714" w:hanging="357"/>
        <w:contextualSpacing w:val="0"/>
        <w:jc w:val="both"/>
      </w:pPr>
      <w:r>
        <w:t xml:space="preserve">Geputzten Spinat in Salzwasser ein paar Momente lang kochen, in einem Sieb abkühlen lassen. Dann das Wasser mit den Händen sorgfältig ausdrücken, bis fast keine Flüssigkeit mehr austritt (Das dauert eine Weile). Spinat mit einem Messer fein hacken, zur Ricotta-Creme geben, gut vermischen und mit Muskat abschmecken. Teig aus dem Kühlschrank nehmen und zwei Drittel davon auf einer bemehlten Fläche ausrollen. Form buttern, Teig drauflegen. </w:t>
      </w:r>
    </w:p>
    <w:p w14:paraId="2D4BB9C3" w14:textId="62C68C1B" w:rsidR="00432AB9" w:rsidRDefault="00432AB9" w:rsidP="00B40E8C">
      <w:pPr>
        <w:pStyle w:val="ListParagraph"/>
        <w:numPr>
          <w:ilvl w:val="0"/>
          <w:numId w:val="1988"/>
        </w:numPr>
        <w:spacing w:after="120"/>
        <w:ind w:left="714" w:hanging="357"/>
        <w:contextualSpacing w:val="0"/>
        <w:jc w:val="both"/>
      </w:pPr>
      <w:r>
        <w:t>Ricotta-Spinat-mischung gleichmäßig auf dem Teig verteilen. Aus dem restlichen Teig Streifen formen – ungefähr 7 bis 9 Stück. Diese werden (wie ein Gitter oder wie auf der Linzer Torte) auf die Tarte gelegt. Diese Feinarbeiten kann Paula besonders gut.</w:t>
      </w:r>
    </w:p>
    <w:p w14:paraId="116B5CA5" w14:textId="31D8CA0F" w:rsidR="00432AB9" w:rsidRDefault="00432AB9" w:rsidP="00B40E8C">
      <w:pPr>
        <w:pStyle w:val="ListParagraph"/>
        <w:numPr>
          <w:ilvl w:val="0"/>
          <w:numId w:val="1988"/>
        </w:numPr>
        <w:spacing w:after="120"/>
        <w:ind w:left="714" w:hanging="357"/>
        <w:contextualSpacing w:val="0"/>
        <w:jc w:val="both"/>
      </w:pPr>
      <w:r>
        <w:t>Im Ofen bei 180 Grad Umluft ungefähr 50 Minuten backen.</w:t>
      </w:r>
    </w:p>
    <w:p w14:paraId="1D53AA6E" w14:textId="77777777" w:rsidR="00432AB9" w:rsidRDefault="00432AB9"/>
    <w:p w14:paraId="7E4E7EE2" w14:textId="7982233F" w:rsidR="00432AB9" w:rsidRPr="00432AB9" w:rsidRDefault="00432AB9" w:rsidP="00432AB9">
      <w:pPr>
        <w:ind w:left="1416" w:hanging="1416"/>
        <w:jc w:val="both"/>
      </w:pPr>
      <w:r>
        <w:lastRenderedPageBreak/>
        <w:t>Kommentar:</w:t>
      </w:r>
      <w:r>
        <w:tab/>
        <w:t>Just in dem Augenblick als ich diese Quiche ausprobiert habe – es war nicht so leicht, die Streifen aus dem Teig zu formen -, veröffentlichte auch König Charles III. ein Quicherezept. Seine Quiche enthält, wie meine, Spinat, dazu Estragon und Dicke Bohnen. Meine wird mit Ricotta angerührt, seine mit Crème double. Meine ist italienisch, seine eher französisch. Seine wird gegessen, wenn er gekrönt wird, ein persönlicher Rezeptvorschlag des Königs für die vielen Brunches und Lunches, zu denen die Briten sich an diesem Tag treffen werden. Meine schmeckt einfach so, ohne dass jemand gekrönt wir, im Stehen, direkt aus dem Ofen</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br w:type="page"/>
      </w:r>
    </w:p>
    <w:p w14:paraId="4B758E9A" w14:textId="6A529C99" w:rsidR="00952A1D" w:rsidRDefault="00952A1D" w:rsidP="00952A1D">
      <w:pPr>
        <w:pStyle w:val="Heading2"/>
        <w:spacing w:after="240"/>
      </w:pPr>
      <w:r>
        <w:lastRenderedPageBreak/>
        <w:t>Gebratene Tomaten mit Knoblauch</w:t>
      </w:r>
      <w:r>
        <w:rPr>
          <w:rStyle w:val="FootnoteReference"/>
        </w:rPr>
        <w:footnoteReference w:id="986"/>
      </w:r>
      <w:r>
        <w:t xml:space="preserve"> </w:t>
      </w:r>
    </w:p>
    <w:p w14:paraId="77EC90D2" w14:textId="77777777" w:rsidR="00952A1D" w:rsidRDefault="00952A1D" w:rsidP="00952A1D">
      <w:pPr>
        <w:rPr>
          <w:sz w:val="24"/>
          <w:szCs w:val="24"/>
        </w:rPr>
      </w:pPr>
      <w:r w:rsidRPr="00393250">
        <w:rPr>
          <w:sz w:val="24"/>
          <w:szCs w:val="24"/>
          <w:u w:val="single"/>
        </w:rPr>
        <w:t>Zutaten</w:t>
      </w:r>
      <w:r>
        <w:rPr>
          <w:sz w:val="24"/>
          <w:szCs w:val="24"/>
        </w:rPr>
        <w:t xml:space="preserve"> (für 2-4 Portionen)</w:t>
      </w:r>
    </w:p>
    <w:p w14:paraId="497CB130" w14:textId="77777777" w:rsidR="00952A1D" w:rsidRDefault="00952A1D" w:rsidP="00952A1D">
      <w:pPr>
        <w:rPr>
          <w:sz w:val="24"/>
          <w:szCs w:val="24"/>
        </w:rPr>
      </w:pPr>
      <w:r>
        <w:rPr>
          <w:sz w:val="24"/>
          <w:szCs w:val="24"/>
        </w:rPr>
        <w:t>3 große Knoblauchzehen, zerdrückt</w:t>
      </w:r>
    </w:p>
    <w:p w14:paraId="4FA663AA" w14:textId="77777777" w:rsidR="00952A1D" w:rsidRDefault="00952A1D" w:rsidP="00952A1D">
      <w:pPr>
        <w:rPr>
          <w:sz w:val="24"/>
          <w:szCs w:val="24"/>
        </w:rPr>
      </w:pPr>
      <w:r>
        <w:rPr>
          <w:sz w:val="24"/>
          <w:szCs w:val="24"/>
        </w:rPr>
        <w:t>½ kleine scharfe Chilischote, fein gehackt</w:t>
      </w:r>
    </w:p>
    <w:p w14:paraId="3D4A59CF" w14:textId="77777777" w:rsidR="00952A1D" w:rsidRDefault="00952A1D" w:rsidP="00952A1D">
      <w:pPr>
        <w:rPr>
          <w:sz w:val="24"/>
          <w:szCs w:val="24"/>
        </w:rPr>
      </w:pPr>
      <w:r>
        <w:rPr>
          <w:sz w:val="24"/>
          <w:szCs w:val="24"/>
        </w:rPr>
        <w:t>2 EL gehackte, glatte Petersilie</w:t>
      </w:r>
    </w:p>
    <w:p w14:paraId="68642700" w14:textId="77777777" w:rsidR="00952A1D" w:rsidRDefault="00952A1D" w:rsidP="00952A1D">
      <w:pPr>
        <w:rPr>
          <w:sz w:val="24"/>
          <w:szCs w:val="24"/>
        </w:rPr>
      </w:pPr>
      <w:r>
        <w:rPr>
          <w:sz w:val="24"/>
          <w:szCs w:val="24"/>
        </w:rPr>
        <w:t>3 große, reife, aber feste Tomaten (500g)</w:t>
      </w:r>
    </w:p>
    <w:p w14:paraId="65390BCE" w14:textId="77777777" w:rsidR="00952A1D" w:rsidRDefault="00952A1D" w:rsidP="00952A1D">
      <w:pPr>
        <w:rPr>
          <w:sz w:val="24"/>
          <w:szCs w:val="24"/>
        </w:rPr>
      </w:pPr>
      <w:r>
        <w:rPr>
          <w:sz w:val="24"/>
          <w:szCs w:val="24"/>
        </w:rPr>
        <w:t>2 EL Olivenöl</w:t>
      </w:r>
    </w:p>
    <w:p w14:paraId="5886D1C0" w14:textId="77777777" w:rsidR="00952A1D" w:rsidRDefault="00952A1D" w:rsidP="00952A1D">
      <w:pPr>
        <w:rPr>
          <w:sz w:val="24"/>
          <w:szCs w:val="24"/>
        </w:rPr>
      </w:pPr>
      <w:r>
        <w:rPr>
          <w:sz w:val="24"/>
          <w:szCs w:val="24"/>
        </w:rPr>
        <w:t>Maldon Sea Salt, schwarzer Pfeffer</w:t>
      </w:r>
    </w:p>
    <w:p w14:paraId="47298C84" w14:textId="77777777" w:rsidR="00952A1D" w:rsidRDefault="00952A1D" w:rsidP="00952A1D">
      <w:pPr>
        <w:rPr>
          <w:sz w:val="24"/>
          <w:szCs w:val="24"/>
        </w:rPr>
      </w:pPr>
      <w:r>
        <w:rPr>
          <w:sz w:val="24"/>
          <w:szCs w:val="24"/>
        </w:rPr>
        <w:t>Bauernbrot zum Servieren</w:t>
      </w:r>
    </w:p>
    <w:p w14:paraId="20006EA9" w14:textId="77777777" w:rsidR="00952A1D" w:rsidRDefault="00952A1D" w:rsidP="00952A1D">
      <w:pPr>
        <w:rPr>
          <w:sz w:val="24"/>
          <w:szCs w:val="24"/>
        </w:rPr>
      </w:pPr>
    </w:p>
    <w:p w14:paraId="4BA2008B" w14:textId="77777777" w:rsidR="00952A1D" w:rsidRDefault="00952A1D" w:rsidP="00952A1D">
      <w:pPr>
        <w:rPr>
          <w:sz w:val="24"/>
          <w:szCs w:val="24"/>
        </w:rPr>
      </w:pPr>
      <w:r>
        <w:rPr>
          <w:sz w:val="24"/>
          <w:szCs w:val="24"/>
        </w:rPr>
        <w:t>Zubereitung:</w:t>
      </w:r>
    </w:p>
    <w:p w14:paraId="20FBA259" w14:textId="77777777" w:rsidR="00952A1D" w:rsidRPr="00B77A49" w:rsidRDefault="00952A1D" w:rsidP="00B40E8C">
      <w:pPr>
        <w:pStyle w:val="ListParagraph"/>
        <w:numPr>
          <w:ilvl w:val="0"/>
          <w:numId w:val="753"/>
        </w:numPr>
        <w:spacing w:after="120"/>
        <w:ind w:left="714" w:hanging="357"/>
        <w:contextualSpacing w:val="0"/>
        <w:jc w:val="both"/>
        <w:rPr>
          <w:sz w:val="24"/>
          <w:szCs w:val="24"/>
        </w:rPr>
      </w:pPr>
      <w:r w:rsidRPr="00B77A49">
        <w:rPr>
          <w:sz w:val="24"/>
          <w:szCs w:val="24"/>
        </w:rPr>
        <w:t xml:space="preserve">Den Knoblauch in einer kleinen Schüssel mit Chili und Petersilie mischen. Die Tomaten von </w:t>
      </w:r>
      <w:r>
        <w:rPr>
          <w:sz w:val="24"/>
          <w:szCs w:val="24"/>
        </w:rPr>
        <w:t>de</w:t>
      </w:r>
      <w:r w:rsidRPr="00B77A49">
        <w:rPr>
          <w:sz w:val="24"/>
          <w:szCs w:val="24"/>
        </w:rPr>
        <w:t>n Stielansätzen befreien und in etwa 1,5 dicke Scheiben schneiden.</w:t>
      </w:r>
    </w:p>
    <w:p w14:paraId="708FFF9B" w14:textId="77777777" w:rsidR="00952A1D" w:rsidRPr="00B77A49" w:rsidRDefault="00952A1D" w:rsidP="00B40E8C">
      <w:pPr>
        <w:pStyle w:val="ListParagraph"/>
        <w:numPr>
          <w:ilvl w:val="0"/>
          <w:numId w:val="753"/>
        </w:numPr>
        <w:spacing w:after="120"/>
        <w:ind w:left="714" w:hanging="357"/>
        <w:contextualSpacing w:val="0"/>
        <w:jc w:val="both"/>
        <w:rPr>
          <w:sz w:val="24"/>
          <w:szCs w:val="24"/>
        </w:rPr>
      </w:pPr>
      <w:r w:rsidRPr="00B77A49">
        <w:rPr>
          <w:sz w:val="24"/>
          <w:szCs w:val="24"/>
        </w:rPr>
        <w:t xml:space="preserve">Das Öl bei mittlerer Temperatur in einer großen Pfanne erhitzen. Die Tomatenscheiben in die Pfanne legen, mit Salz und Pfeffer würzen und etwa 1 Minute braten. Die Scheiben wenden, wiederum mit Salz und Pfeffer würzen und mit der Knoblauchmischung bestreuen. </w:t>
      </w:r>
    </w:p>
    <w:p w14:paraId="5F4DBDE4" w14:textId="77777777" w:rsidR="00952A1D" w:rsidRPr="00B77A49" w:rsidRDefault="00952A1D" w:rsidP="00B40E8C">
      <w:pPr>
        <w:pStyle w:val="ListParagraph"/>
        <w:numPr>
          <w:ilvl w:val="0"/>
          <w:numId w:val="753"/>
        </w:numPr>
        <w:spacing w:after="120"/>
        <w:ind w:left="714" w:hanging="357"/>
        <w:contextualSpacing w:val="0"/>
        <w:jc w:val="both"/>
        <w:rPr>
          <w:sz w:val="24"/>
          <w:szCs w:val="24"/>
        </w:rPr>
      </w:pPr>
      <w:r w:rsidRPr="00B77A49">
        <w:rPr>
          <w:sz w:val="24"/>
          <w:szCs w:val="24"/>
        </w:rPr>
        <w:t>Die Tomaten noch etwa 1 Minute weiterbraten und die Pfanne dabei gelegentlich rütteln. Die Scheiben erneut wenden und noch ein paar Sekunden garen, bis sie weich sind. Sie dürfen aber nicht zerfallen.</w:t>
      </w:r>
    </w:p>
    <w:p w14:paraId="447AB2EA" w14:textId="77777777" w:rsidR="00952A1D" w:rsidRDefault="00952A1D" w:rsidP="00B40E8C">
      <w:pPr>
        <w:pStyle w:val="ListParagraph"/>
        <w:numPr>
          <w:ilvl w:val="0"/>
          <w:numId w:val="753"/>
        </w:numPr>
        <w:spacing w:after="120"/>
        <w:ind w:left="714" w:hanging="357"/>
        <w:contextualSpacing w:val="0"/>
        <w:jc w:val="both"/>
        <w:rPr>
          <w:sz w:val="24"/>
          <w:szCs w:val="24"/>
        </w:rPr>
      </w:pPr>
      <w:r w:rsidRPr="00B77A49">
        <w:rPr>
          <w:sz w:val="24"/>
          <w:szCs w:val="24"/>
        </w:rPr>
        <w:t>Die Tomaten auf einer Platte anrichten, mit der Garflüssigkeit aus der Pfanne beträufeln und sofort servieren.</w:t>
      </w:r>
    </w:p>
    <w:p w14:paraId="322E81BE" w14:textId="77777777" w:rsidR="00952A1D" w:rsidRDefault="00952A1D" w:rsidP="00952A1D">
      <w:pPr>
        <w:pStyle w:val="Heading2"/>
        <w:spacing w:after="240"/>
        <w:rPr>
          <w:sz w:val="24"/>
          <w:szCs w:val="24"/>
        </w:rPr>
      </w:pPr>
      <w:r>
        <w:br w:type="page"/>
      </w:r>
    </w:p>
    <w:p w14:paraId="727DE1D5" w14:textId="77777777" w:rsidR="005E435F" w:rsidRDefault="005E435F" w:rsidP="005E435F">
      <w:pPr>
        <w:pStyle w:val="Heading2"/>
        <w:spacing w:after="240"/>
      </w:pPr>
      <w:r>
        <w:lastRenderedPageBreak/>
        <w:t>Gefüllte Tomaten</w:t>
      </w:r>
      <w:r>
        <w:rPr>
          <w:rStyle w:val="FootnoteReference"/>
        </w:rPr>
        <w:footnoteReference w:id="987"/>
      </w:r>
      <w:r>
        <w:t xml:space="preserve"> </w:t>
      </w:r>
    </w:p>
    <w:p w14:paraId="624D9566" w14:textId="77777777" w:rsidR="005E435F" w:rsidRPr="00A67D83" w:rsidRDefault="005E435F" w:rsidP="005E435F">
      <w:pPr>
        <w:rPr>
          <w:sz w:val="24"/>
          <w:szCs w:val="24"/>
          <w:u w:val="single"/>
        </w:rPr>
      </w:pPr>
      <w:r w:rsidRPr="00A67D83">
        <w:rPr>
          <w:sz w:val="24"/>
          <w:szCs w:val="24"/>
          <w:u w:val="single"/>
        </w:rPr>
        <w:t>Zutaten</w:t>
      </w:r>
      <w:r>
        <w:rPr>
          <w:sz w:val="24"/>
          <w:szCs w:val="24"/>
          <w:u w:val="single"/>
        </w:rPr>
        <w:t>:</w:t>
      </w:r>
    </w:p>
    <w:p w14:paraId="55694EFB" w14:textId="77777777" w:rsidR="005E435F" w:rsidRDefault="005E435F" w:rsidP="005E435F">
      <w:pPr>
        <w:rPr>
          <w:sz w:val="24"/>
          <w:szCs w:val="24"/>
        </w:rPr>
      </w:pPr>
      <w:r>
        <w:rPr>
          <w:sz w:val="24"/>
          <w:szCs w:val="24"/>
        </w:rPr>
        <w:t>1 kg mittelgroße Tomaten</w:t>
      </w:r>
    </w:p>
    <w:p w14:paraId="4407E6B9" w14:textId="77777777" w:rsidR="005E435F" w:rsidRDefault="005E435F" w:rsidP="005E435F">
      <w:pPr>
        <w:rPr>
          <w:sz w:val="24"/>
          <w:szCs w:val="24"/>
        </w:rPr>
      </w:pPr>
      <w:r>
        <w:rPr>
          <w:sz w:val="24"/>
          <w:szCs w:val="24"/>
        </w:rPr>
        <w:t>1 TL Salz</w:t>
      </w:r>
    </w:p>
    <w:p w14:paraId="7E2B247D" w14:textId="77777777" w:rsidR="005E435F" w:rsidRDefault="005E435F" w:rsidP="005E435F">
      <w:pPr>
        <w:rPr>
          <w:sz w:val="24"/>
          <w:szCs w:val="24"/>
        </w:rPr>
      </w:pPr>
      <w:r>
        <w:rPr>
          <w:sz w:val="24"/>
          <w:szCs w:val="24"/>
        </w:rPr>
        <w:t>Je Tomate 1 Prise weißen Pfeffer</w:t>
      </w:r>
    </w:p>
    <w:p w14:paraId="5823D515" w14:textId="77777777" w:rsidR="005E435F" w:rsidRDefault="005E435F" w:rsidP="005E435F">
      <w:pPr>
        <w:rPr>
          <w:sz w:val="24"/>
          <w:szCs w:val="24"/>
        </w:rPr>
      </w:pPr>
      <w:r>
        <w:rPr>
          <w:sz w:val="24"/>
          <w:szCs w:val="24"/>
        </w:rPr>
        <w:t>2 Knoblauchzehen</w:t>
      </w:r>
    </w:p>
    <w:p w14:paraId="71B26243" w14:textId="77777777" w:rsidR="005E435F" w:rsidRDefault="005E435F" w:rsidP="005E435F">
      <w:pPr>
        <w:rPr>
          <w:sz w:val="24"/>
          <w:szCs w:val="24"/>
        </w:rPr>
      </w:pPr>
      <w:r>
        <w:rPr>
          <w:sz w:val="24"/>
          <w:szCs w:val="24"/>
        </w:rPr>
        <w:t>400 g Schafkäse</w:t>
      </w:r>
    </w:p>
    <w:p w14:paraId="6370AA29" w14:textId="77777777" w:rsidR="005E435F" w:rsidRDefault="005E435F" w:rsidP="005E435F">
      <w:pPr>
        <w:rPr>
          <w:sz w:val="24"/>
          <w:szCs w:val="24"/>
        </w:rPr>
      </w:pPr>
      <w:r>
        <w:rPr>
          <w:sz w:val="24"/>
          <w:szCs w:val="24"/>
        </w:rPr>
        <w:t>6 EL Semmelbrösel</w:t>
      </w:r>
    </w:p>
    <w:p w14:paraId="743CD09E" w14:textId="77777777" w:rsidR="005E435F" w:rsidRDefault="005E435F" w:rsidP="005E435F">
      <w:pPr>
        <w:rPr>
          <w:sz w:val="24"/>
          <w:szCs w:val="24"/>
        </w:rPr>
      </w:pPr>
      <w:r>
        <w:rPr>
          <w:sz w:val="24"/>
          <w:szCs w:val="24"/>
        </w:rPr>
        <w:t>1 EL gehackte Petersilie</w:t>
      </w:r>
    </w:p>
    <w:p w14:paraId="5C1C228D" w14:textId="77777777" w:rsidR="005E435F" w:rsidRDefault="005E435F" w:rsidP="005E435F">
      <w:pPr>
        <w:rPr>
          <w:sz w:val="24"/>
          <w:szCs w:val="24"/>
        </w:rPr>
      </w:pPr>
      <w:r>
        <w:rPr>
          <w:sz w:val="24"/>
          <w:szCs w:val="24"/>
        </w:rPr>
        <w:t>1 EL gehacktes Basilikum</w:t>
      </w:r>
    </w:p>
    <w:p w14:paraId="3E665D74" w14:textId="77777777" w:rsidR="005E435F" w:rsidRDefault="005E435F" w:rsidP="005E435F">
      <w:pPr>
        <w:rPr>
          <w:sz w:val="24"/>
          <w:szCs w:val="24"/>
        </w:rPr>
      </w:pPr>
      <w:r>
        <w:rPr>
          <w:sz w:val="24"/>
          <w:szCs w:val="24"/>
        </w:rPr>
        <w:t>1 EL Olivenöl</w:t>
      </w:r>
    </w:p>
    <w:p w14:paraId="781C09FF" w14:textId="77777777" w:rsidR="005E435F" w:rsidRDefault="005E435F" w:rsidP="005E435F">
      <w:pPr>
        <w:rPr>
          <w:sz w:val="24"/>
          <w:szCs w:val="24"/>
        </w:rPr>
      </w:pPr>
    </w:p>
    <w:p w14:paraId="66B87A30" w14:textId="77777777" w:rsidR="005E435F" w:rsidRDefault="005E435F" w:rsidP="005E435F">
      <w:pPr>
        <w:rPr>
          <w:sz w:val="24"/>
          <w:szCs w:val="24"/>
        </w:rPr>
      </w:pPr>
      <w:r>
        <w:rPr>
          <w:sz w:val="24"/>
          <w:szCs w:val="24"/>
        </w:rPr>
        <w:t>Zubereitung:</w:t>
      </w:r>
    </w:p>
    <w:p w14:paraId="4E347BB2" w14:textId="77777777" w:rsidR="005E435F" w:rsidRPr="00F81219" w:rsidRDefault="005E435F" w:rsidP="00B40E8C">
      <w:pPr>
        <w:pStyle w:val="ListParagraph"/>
        <w:numPr>
          <w:ilvl w:val="0"/>
          <w:numId w:val="576"/>
        </w:numPr>
        <w:spacing w:after="120"/>
        <w:ind w:left="714" w:hanging="357"/>
        <w:contextualSpacing w:val="0"/>
        <w:jc w:val="both"/>
        <w:rPr>
          <w:sz w:val="24"/>
          <w:szCs w:val="24"/>
        </w:rPr>
      </w:pPr>
      <w:r w:rsidRPr="00F81219">
        <w:rPr>
          <w:sz w:val="24"/>
          <w:szCs w:val="24"/>
        </w:rPr>
        <w:t xml:space="preserve">Denn Backofen auf 200 Grad vorheizen. Die Tomaten waschen, abtrocknen und einen Deckel abschneiden. Die Tomaten mit einem kleinen Löffel aushöhlen und mit dem Salz und dem Pfeffer ausstreuen. </w:t>
      </w:r>
    </w:p>
    <w:p w14:paraId="4E7A49F5" w14:textId="77777777" w:rsidR="005E435F" w:rsidRPr="00F81219" w:rsidRDefault="005E435F" w:rsidP="00B40E8C">
      <w:pPr>
        <w:pStyle w:val="ListParagraph"/>
        <w:numPr>
          <w:ilvl w:val="0"/>
          <w:numId w:val="576"/>
        </w:numPr>
        <w:spacing w:after="120"/>
        <w:ind w:left="714" w:hanging="357"/>
        <w:contextualSpacing w:val="0"/>
        <w:jc w:val="both"/>
        <w:rPr>
          <w:sz w:val="24"/>
          <w:szCs w:val="24"/>
        </w:rPr>
      </w:pPr>
      <w:r w:rsidRPr="00F81219">
        <w:rPr>
          <w:sz w:val="24"/>
          <w:szCs w:val="24"/>
        </w:rPr>
        <w:t>Die abgeschnittenen Deckelchen in kleine Würfel schneiden, dabei die Stängelansätze entfernen. Die Knoblauchzehen schälen und kleinhacken. Den Schafkäse in eine Schüssel bröckeln, mit den Knoblauchstückchen, den Semmelbröseln, dem kleingeschnittenen Tomatenfleisch und den gehackten Kräutern mischen, in die Tomaten füllen und die Tomaten mit dem Öl beträufeln.</w:t>
      </w:r>
    </w:p>
    <w:p w14:paraId="4474243B" w14:textId="77777777" w:rsidR="005E435F" w:rsidRPr="00F81219" w:rsidRDefault="005E435F" w:rsidP="00B40E8C">
      <w:pPr>
        <w:pStyle w:val="ListParagraph"/>
        <w:numPr>
          <w:ilvl w:val="0"/>
          <w:numId w:val="576"/>
        </w:numPr>
        <w:spacing w:after="120"/>
        <w:ind w:left="714" w:hanging="357"/>
        <w:contextualSpacing w:val="0"/>
        <w:jc w:val="both"/>
        <w:rPr>
          <w:sz w:val="24"/>
          <w:szCs w:val="24"/>
        </w:rPr>
      </w:pPr>
      <w:r w:rsidRPr="00F81219">
        <w:rPr>
          <w:sz w:val="24"/>
          <w:szCs w:val="24"/>
        </w:rPr>
        <w:t>Eine feuerfeste Form mit Butter ausstreichen und die Tomaten hineinsetzen. Die Tomaten im Backofen auf der mittleren Schiene 20 Minuten überbacken.</w:t>
      </w:r>
      <w:r>
        <w:rPr>
          <w:sz w:val="24"/>
          <w:szCs w:val="24"/>
        </w:rPr>
        <w:t xml:space="preserve"> Dazu passt Salat und frisch getoastetes Brot.</w:t>
      </w:r>
    </w:p>
    <w:p w14:paraId="369EB850" w14:textId="77777777" w:rsidR="005E435F" w:rsidRDefault="005E435F" w:rsidP="005E435F">
      <w:pPr>
        <w:rPr>
          <w:sz w:val="24"/>
          <w:szCs w:val="24"/>
        </w:rPr>
      </w:pPr>
    </w:p>
    <w:p w14:paraId="0211967B" w14:textId="77777777" w:rsidR="005E435F" w:rsidRDefault="005E435F" w:rsidP="005E435F">
      <w:pPr>
        <w:rPr>
          <w:sz w:val="24"/>
          <w:szCs w:val="24"/>
        </w:rPr>
      </w:pPr>
      <w:r>
        <w:rPr>
          <w:sz w:val="24"/>
          <w:szCs w:val="24"/>
        </w:rPr>
        <w:br w:type="page"/>
      </w:r>
    </w:p>
    <w:p w14:paraId="77C68FBF" w14:textId="77777777" w:rsidR="005E435F" w:rsidRDefault="005E435F" w:rsidP="005E435F">
      <w:pPr>
        <w:pStyle w:val="Heading2"/>
        <w:spacing w:after="240"/>
      </w:pPr>
      <w:r>
        <w:lastRenderedPageBreak/>
        <w:t>Gefüllte Tomaten</w:t>
      </w:r>
      <w:r>
        <w:rPr>
          <w:rStyle w:val="FootnoteReference"/>
        </w:rPr>
        <w:footnoteReference w:id="988"/>
      </w:r>
    </w:p>
    <w:p w14:paraId="178592E5" w14:textId="77777777" w:rsidR="005E435F" w:rsidRDefault="005E435F" w:rsidP="005E435F">
      <w:pPr>
        <w:rPr>
          <w:sz w:val="24"/>
          <w:szCs w:val="24"/>
        </w:rPr>
      </w:pPr>
      <w:r w:rsidRPr="001748AE">
        <w:rPr>
          <w:sz w:val="24"/>
          <w:szCs w:val="24"/>
          <w:u w:val="single"/>
        </w:rPr>
        <w:t>Zutaten</w:t>
      </w:r>
      <w:r>
        <w:rPr>
          <w:sz w:val="24"/>
          <w:szCs w:val="24"/>
        </w:rPr>
        <w:t xml:space="preserve"> für 4 Portionen</w:t>
      </w:r>
    </w:p>
    <w:p w14:paraId="7A611302" w14:textId="77777777" w:rsidR="005E435F" w:rsidRDefault="005E435F" w:rsidP="005E435F">
      <w:pPr>
        <w:rPr>
          <w:sz w:val="24"/>
          <w:szCs w:val="24"/>
        </w:rPr>
      </w:pPr>
      <w:r>
        <w:rPr>
          <w:sz w:val="24"/>
          <w:szCs w:val="24"/>
        </w:rPr>
        <w:t>8 mittelgroße Tomaten</w:t>
      </w:r>
    </w:p>
    <w:p w14:paraId="7923404A" w14:textId="77777777" w:rsidR="005E435F" w:rsidRDefault="005E435F" w:rsidP="005E435F">
      <w:pPr>
        <w:rPr>
          <w:sz w:val="24"/>
          <w:szCs w:val="24"/>
        </w:rPr>
      </w:pPr>
      <w:r>
        <w:rPr>
          <w:sz w:val="24"/>
          <w:szCs w:val="24"/>
        </w:rPr>
        <w:t>1 Bund Petersilie</w:t>
      </w:r>
    </w:p>
    <w:p w14:paraId="58664DCB" w14:textId="77777777" w:rsidR="005E435F" w:rsidRDefault="005E435F" w:rsidP="005E435F">
      <w:pPr>
        <w:rPr>
          <w:sz w:val="24"/>
          <w:szCs w:val="24"/>
        </w:rPr>
      </w:pPr>
      <w:r>
        <w:rPr>
          <w:sz w:val="24"/>
          <w:szCs w:val="24"/>
        </w:rPr>
        <w:t>2 Knoblauchzehen</w:t>
      </w:r>
    </w:p>
    <w:p w14:paraId="67C348C6" w14:textId="77777777" w:rsidR="005E435F" w:rsidRDefault="005E435F" w:rsidP="005E435F">
      <w:pPr>
        <w:rPr>
          <w:sz w:val="24"/>
          <w:szCs w:val="24"/>
        </w:rPr>
      </w:pPr>
      <w:r>
        <w:rPr>
          <w:sz w:val="24"/>
          <w:szCs w:val="24"/>
        </w:rPr>
        <w:t>3-4 TL Semmelbrösel</w:t>
      </w:r>
    </w:p>
    <w:p w14:paraId="49CBC093" w14:textId="77777777" w:rsidR="005E435F" w:rsidRDefault="005E435F" w:rsidP="005E435F">
      <w:pPr>
        <w:rPr>
          <w:sz w:val="24"/>
          <w:szCs w:val="24"/>
        </w:rPr>
      </w:pPr>
      <w:r>
        <w:rPr>
          <w:sz w:val="24"/>
          <w:szCs w:val="24"/>
        </w:rPr>
        <w:t>Salz, Pfeffer</w:t>
      </w:r>
    </w:p>
    <w:p w14:paraId="28A7AFC7" w14:textId="77777777" w:rsidR="005E435F" w:rsidRDefault="005E435F" w:rsidP="005E435F">
      <w:pPr>
        <w:rPr>
          <w:sz w:val="24"/>
          <w:szCs w:val="24"/>
        </w:rPr>
      </w:pPr>
      <w:r>
        <w:rPr>
          <w:sz w:val="24"/>
          <w:szCs w:val="24"/>
        </w:rPr>
        <w:t>Öl für die Form</w:t>
      </w:r>
    </w:p>
    <w:p w14:paraId="440F401B" w14:textId="77777777" w:rsidR="005E435F" w:rsidRDefault="005E435F" w:rsidP="005E435F">
      <w:pPr>
        <w:rPr>
          <w:sz w:val="24"/>
          <w:szCs w:val="24"/>
        </w:rPr>
      </w:pPr>
    </w:p>
    <w:p w14:paraId="181B2B58" w14:textId="77777777" w:rsidR="005E435F" w:rsidRDefault="005E435F" w:rsidP="005E435F">
      <w:pPr>
        <w:rPr>
          <w:sz w:val="24"/>
          <w:szCs w:val="24"/>
        </w:rPr>
      </w:pPr>
      <w:r>
        <w:rPr>
          <w:sz w:val="24"/>
          <w:szCs w:val="24"/>
        </w:rPr>
        <w:t>Zubereitungszeit:</w:t>
      </w:r>
      <w:r>
        <w:rPr>
          <w:sz w:val="24"/>
          <w:szCs w:val="24"/>
        </w:rPr>
        <w:tab/>
        <w:t>40 Minuten</w:t>
      </w:r>
    </w:p>
    <w:p w14:paraId="655A9925" w14:textId="77777777" w:rsidR="005E435F" w:rsidRPr="001748AE" w:rsidRDefault="005E435F" w:rsidP="00B40E8C">
      <w:pPr>
        <w:pStyle w:val="ListParagraph"/>
        <w:numPr>
          <w:ilvl w:val="0"/>
          <w:numId w:val="1849"/>
        </w:numPr>
        <w:spacing w:after="120"/>
        <w:ind w:left="714" w:hanging="357"/>
        <w:contextualSpacing w:val="0"/>
        <w:jc w:val="both"/>
        <w:rPr>
          <w:sz w:val="24"/>
          <w:szCs w:val="24"/>
        </w:rPr>
      </w:pPr>
      <w:r w:rsidRPr="001748AE">
        <w:rPr>
          <w:sz w:val="24"/>
          <w:szCs w:val="24"/>
        </w:rPr>
        <w:t>Tomaten waschen, abtrocknen und quer halbieren. Die Kerne herausdrücken.</w:t>
      </w:r>
    </w:p>
    <w:p w14:paraId="5FB219E6" w14:textId="77777777" w:rsidR="005E435F" w:rsidRPr="001748AE" w:rsidRDefault="005E435F" w:rsidP="00B40E8C">
      <w:pPr>
        <w:pStyle w:val="ListParagraph"/>
        <w:numPr>
          <w:ilvl w:val="0"/>
          <w:numId w:val="1849"/>
        </w:numPr>
        <w:spacing w:after="120"/>
        <w:ind w:left="714" w:hanging="357"/>
        <w:contextualSpacing w:val="0"/>
        <w:jc w:val="both"/>
        <w:rPr>
          <w:sz w:val="24"/>
          <w:szCs w:val="24"/>
        </w:rPr>
      </w:pPr>
      <w:r w:rsidRPr="001748AE">
        <w:rPr>
          <w:sz w:val="24"/>
          <w:szCs w:val="24"/>
        </w:rPr>
        <w:t>Die Petersilie waschen, trockentupfen und feinhacken. In ein Schüsselchen geben. Die Knoblauchzehen schälen und durch die Presse drücken. Die Semmelbrösel dazugeben und alles gut miteinander vermengen. Den Backofen auf 240 Grad vorheizen.</w:t>
      </w:r>
    </w:p>
    <w:p w14:paraId="4E987741" w14:textId="77777777" w:rsidR="005E435F" w:rsidRPr="001748AE" w:rsidRDefault="005E435F" w:rsidP="00B40E8C">
      <w:pPr>
        <w:pStyle w:val="ListParagraph"/>
        <w:numPr>
          <w:ilvl w:val="0"/>
          <w:numId w:val="1849"/>
        </w:numPr>
        <w:spacing w:after="120"/>
        <w:ind w:left="714" w:hanging="357"/>
        <w:contextualSpacing w:val="0"/>
        <w:jc w:val="both"/>
        <w:rPr>
          <w:sz w:val="24"/>
          <w:szCs w:val="24"/>
        </w:rPr>
      </w:pPr>
      <w:r w:rsidRPr="001748AE">
        <w:rPr>
          <w:sz w:val="24"/>
          <w:szCs w:val="24"/>
        </w:rPr>
        <w:t>Die Masse in die Tomatenhälften füllen. Eine flache feuerfeste Form mit Öl bestreichen. Die Tomaten nebeneinander darin anordnen.</w:t>
      </w:r>
    </w:p>
    <w:p w14:paraId="4A23C544" w14:textId="77777777" w:rsidR="005E435F" w:rsidRPr="001748AE" w:rsidRDefault="005E435F" w:rsidP="00B40E8C">
      <w:pPr>
        <w:pStyle w:val="ListParagraph"/>
        <w:numPr>
          <w:ilvl w:val="0"/>
          <w:numId w:val="1849"/>
        </w:numPr>
        <w:spacing w:after="120"/>
        <w:ind w:left="714" w:hanging="357"/>
        <w:contextualSpacing w:val="0"/>
        <w:jc w:val="both"/>
        <w:rPr>
          <w:sz w:val="24"/>
          <w:szCs w:val="24"/>
        </w:rPr>
      </w:pPr>
      <w:r w:rsidRPr="001748AE">
        <w:rPr>
          <w:sz w:val="24"/>
          <w:szCs w:val="24"/>
        </w:rPr>
        <w:t xml:space="preserve">Die Tomaten im Backofen etwa 15 Minuten überbacken. </w:t>
      </w:r>
    </w:p>
    <w:p w14:paraId="59539493" w14:textId="77777777" w:rsidR="005E435F" w:rsidRDefault="005E435F" w:rsidP="005E435F">
      <w:pPr>
        <w:rPr>
          <w:sz w:val="24"/>
          <w:szCs w:val="24"/>
        </w:rPr>
      </w:pPr>
    </w:p>
    <w:p w14:paraId="461D70D1" w14:textId="079CFADE" w:rsidR="005E435F" w:rsidRDefault="005E435F" w:rsidP="005E435F">
      <w:pPr>
        <w:rPr>
          <w:rFonts w:asciiTheme="majorHAnsi" w:eastAsiaTheme="majorEastAsia" w:hAnsiTheme="majorHAnsi" w:cstheme="majorBidi"/>
          <w:color w:val="2F5496" w:themeColor="accent1" w:themeShade="BF"/>
          <w:sz w:val="26"/>
          <w:szCs w:val="26"/>
        </w:rPr>
      </w:pPr>
      <w:r>
        <w:rPr>
          <w:sz w:val="24"/>
          <w:szCs w:val="24"/>
        </w:rPr>
        <w:br w:type="page"/>
      </w:r>
    </w:p>
    <w:p w14:paraId="33407249" w14:textId="77777777" w:rsidR="00F53659" w:rsidRDefault="00F53659" w:rsidP="00F53659">
      <w:pPr>
        <w:pStyle w:val="Heading2"/>
        <w:spacing w:after="240"/>
      </w:pPr>
      <w:r>
        <w:lastRenderedPageBreak/>
        <w:t>Tomaten mit Amaranth-Halloumi-Füllung</w:t>
      </w:r>
      <w:r>
        <w:rPr>
          <w:rStyle w:val="FootnoteReference"/>
        </w:rPr>
        <w:footnoteReference w:id="989"/>
      </w:r>
      <w:r>
        <w:t xml:space="preserve"> </w:t>
      </w:r>
    </w:p>
    <w:p w14:paraId="4A6D1C4E" w14:textId="77777777" w:rsidR="00F53659" w:rsidRDefault="00F53659" w:rsidP="00F53659">
      <w:pPr>
        <w:rPr>
          <w:sz w:val="24"/>
          <w:szCs w:val="24"/>
        </w:rPr>
      </w:pPr>
      <w:r w:rsidRPr="00B25737">
        <w:rPr>
          <w:sz w:val="24"/>
          <w:szCs w:val="24"/>
          <w:u w:val="single"/>
        </w:rPr>
        <w:t>Zutaten</w:t>
      </w:r>
      <w:r>
        <w:rPr>
          <w:sz w:val="24"/>
          <w:szCs w:val="24"/>
        </w:rPr>
        <w:t xml:space="preserve"> (für 4 Portionen):</w:t>
      </w:r>
    </w:p>
    <w:p w14:paraId="56E3C89B" w14:textId="77777777" w:rsidR="00F53659" w:rsidRPr="00B25737" w:rsidRDefault="00F53659" w:rsidP="00F53659">
      <w:pPr>
        <w:rPr>
          <w:i/>
          <w:iCs/>
          <w:sz w:val="24"/>
          <w:szCs w:val="24"/>
        </w:rPr>
      </w:pPr>
      <w:r w:rsidRPr="00B25737">
        <w:rPr>
          <w:i/>
          <w:iCs/>
          <w:sz w:val="24"/>
          <w:szCs w:val="24"/>
        </w:rPr>
        <w:t xml:space="preserve">Für die </w:t>
      </w:r>
      <w:r>
        <w:rPr>
          <w:i/>
          <w:iCs/>
          <w:sz w:val="24"/>
          <w:szCs w:val="24"/>
        </w:rPr>
        <w:t>g</w:t>
      </w:r>
      <w:r w:rsidRPr="00B25737">
        <w:rPr>
          <w:i/>
          <w:iCs/>
          <w:sz w:val="24"/>
          <w:szCs w:val="24"/>
        </w:rPr>
        <w:t>efüllten Tomaten:</w:t>
      </w:r>
    </w:p>
    <w:p w14:paraId="7B93CE34" w14:textId="77777777" w:rsidR="00F53659" w:rsidRDefault="00F53659" w:rsidP="00F53659">
      <w:pPr>
        <w:rPr>
          <w:sz w:val="24"/>
          <w:szCs w:val="24"/>
        </w:rPr>
      </w:pPr>
      <w:r>
        <w:rPr>
          <w:sz w:val="24"/>
          <w:szCs w:val="24"/>
        </w:rPr>
        <w:t xml:space="preserve">200 g Amarant </w:t>
      </w:r>
    </w:p>
    <w:p w14:paraId="705A904E" w14:textId="77777777" w:rsidR="00F53659" w:rsidRDefault="00F53659" w:rsidP="00F53659">
      <w:pPr>
        <w:rPr>
          <w:sz w:val="24"/>
          <w:szCs w:val="24"/>
        </w:rPr>
      </w:pPr>
      <w:r>
        <w:rPr>
          <w:sz w:val="24"/>
          <w:szCs w:val="24"/>
        </w:rPr>
        <w:t>1 Prise Salz</w:t>
      </w:r>
    </w:p>
    <w:p w14:paraId="5D5F046F" w14:textId="77777777" w:rsidR="00F53659" w:rsidRDefault="00F53659" w:rsidP="00F53659">
      <w:pPr>
        <w:rPr>
          <w:sz w:val="24"/>
          <w:szCs w:val="24"/>
        </w:rPr>
      </w:pPr>
      <w:r>
        <w:rPr>
          <w:sz w:val="24"/>
          <w:szCs w:val="24"/>
        </w:rPr>
        <w:t>50 g geschälte Pistazienkerne, grob gehackt</w:t>
      </w:r>
    </w:p>
    <w:p w14:paraId="2139F928" w14:textId="77777777" w:rsidR="00F53659" w:rsidRDefault="00F53659" w:rsidP="00F53659">
      <w:pPr>
        <w:rPr>
          <w:sz w:val="24"/>
          <w:szCs w:val="24"/>
        </w:rPr>
      </w:pPr>
      <w:r>
        <w:rPr>
          <w:sz w:val="24"/>
          <w:szCs w:val="24"/>
        </w:rPr>
        <w:t>100 g Halloumi, grob gehackt</w:t>
      </w:r>
    </w:p>
    <w:p w14:paraId="48183D69" w14:textId="77777777" w:rsidR="00F53659" w:rsidRDefault="00F53659" w:rsidP="00F53659">
      <w:pPr>
        <w:rPr>
          <w:sz w:val="24"/>
          <w:szCs w:val="24"/>
        </w:rPr>
      </w:pPr>
      <w:r>
        <w:rPr>
          <w:sz w:val="24"/>
          <w:szCs w:val="24"/>
        </w:rPr>
        <w:t>3 EL eingelegte Kapern, abgetropft</w:t>
      </w:r>
    </w:p>
    <w:p w14:paraId="64F8C2BA" w14:textId="77777777" w:rsidR="00F53659" w:rsidRDefault="00F53659" w:rsidP="00F53659">
      <w:pPr>
        <w:rPr>
          <w:sz w:val="24"/>
          <w:szCs w:val="24"/>
        </w:rPr>
      </w:pPr>
      <w:r>
        <w:rPr>
          <w:sz w:val="24"/>
          <w:szCs w:val="24"/>
        </w:rPr>
        <w:t>1 Ei</w:t>
      </w:r>
    </w:p>
    <w:p w14:paraId="365354C1" w14:textId="77777777" w:rsidR="00F53659" w:rsidRDefault="00F53659" w:rsidP="00F53659">
      <w:pPr>
        <w:rPr>
          <w:sz w:val="24"/>
          <w:szCs w:val="24"/>
        </w:rPr>
      </w:pPr>
      <w:r>
        <w:rPr>
          <w:sz w:val="24"/>
          <w:szCs w:val="24"/>
        </w:rPr>
        <w:t>6-8 große Tomaten</w:t>
      </w:r>
    </w:p>
    <w:p w14:paraId="35E73B44" w14:textId="77777777" w:rsidR="00F53659" w:rsidRDefault="00F53659" w:rsidP="00F53659">
      <w:pPr>
        <w:rPr>
          <w:sz w:val="24"/>
          <w:szCs w:val="24"/>
        </w:rPr>
      </w:pPr>
    </w:p>
    <w:p w14:paraId="02D980AA" w14:textId="77777777" w:rsidR="00F53659" w:rsidRPr="00B25737" w:rsidRDefault="00F53659" w:rsidP="00F53659">
      <w:pPr>
        <w:rPr>
          <w:i/>
          <w:iCs/>
          <w:sz w:val="24"/>
          <w:szCs w:val="24"/>
        </w:rPr>
      </w:pPr>
      <w:r w:rsidRPr="00B25737">
        <w:rPr>
          <w:i/>
          <w:iCs/>
          <w:sz w:val="24"/>
          <w:szCs w:val="24"/>
        </w:rPr>
        <w:t xml:space="preserve">Für das </w:t>
      </w:r>
      <w:r>
        <w:rPr>
          <w:i/>
          <w:iCs/>
          <w:sz w:val="24"/>
          <w:szCs w:val="24"/>
        </w:rPr>
        <w:t>g</w:t>
      </w:r>
      <w:r w:rsidRPr="00B25737">
        <w:rPr>
          <w:i/>
          <w:iCs/>
          <w:sz w:val="24"/>
          <w:szCs w:val="24"/>
        </w:rPr>
        <w:t>ebackenes Gemüse</w:t>
      </w:r>
      <w:r>
        <w:rPr>
          <w:i/>
          <w:iCs/>
          <w:sz w:val="24"/>
          <w:szCs w:val="24"/>
        </w:rPr>
        <w:t>:</w:t>
      </w:r>
    </w:p>
    <w:p w14:paraId="6D29AEE1" w14:textId="77777777" w:rsidR="00F53659" w:rsidRDefault="00F53659" w:rsidP="00F53659">
      <w:pPr>
        <w:rPr>
          <w:sz w:val="24"/>
          <w:szCs w:val="24"/>
        </w:rPr>
      </w:pPr>
      <w:r>
        <w:rPr>
          <w:sz w:val="24"/>
          <w:szCs w:val="24"/>
        </w:rPr>
        <w:t>1 kg Knollen- und Wurzelgemüse (Süßkartoffeln, Pastinaken, Karotten)</w:t>
      </w:r>
    </w:p>
    <w:p w14:paraId="7326E5A0" w14:textId="77777777" w:rsidR="00F53659" w:rsidRDefault="00F53659" w:rsidP="00F53659">
      <w:pPr>
        <w:rPr>
          <w:sz w:val="24"/>
          <w:szCs w:val="24"/>
        </w:rPr>
      </w:pPr>
      <w:r>
        <w:rPr>
          <w:sz w:val="24"/>
          <w:szCs w:val="24"/>
        </w:rPr>
        <w:t>200 g schwarze Oliven</w:t>
      </w:r>
    </w:p>
    <w:p w14:paraId="36440DA8" w14:textId="77777777" w:rsidR="00F53659" w:rsidRDefault="00F53659" w:rsidP="00F53659">
      <w:pPr>
        <w:rPr>
          <w:sz w:val="24"/>
          <w:szCs w:val="24"/>
        </w:rPr>
      </w:pPr>
      <w:r>
        <w:rPr>
          <w:sz w:val="24"/>
          <w:szCs w:val="24"/>
        </w:rPr>
        <w:t>3 Zweige Rosmarin</w:t>
      </w:r>
    </w:p>
    <w:p w14:paraId="6BCCBA79" w14:textId="77777777" w:rsidR="00F53659" w:rsidRDefault="00F53659" w:rsidP="00F53659">
      <w:pPr>
        <w:rPr>
          <w:sz w:val="24"/>
          <w:szCs w:val="24"/>
        </w:rPr>
      </w:pPr>
      <w:r>
        <w:rPr>
          <w:sz w:val="24"/>
          <w:szCs w:val="24"/>
        </w:rPr>
        <w:t>2 EL Olivenöl</w:t>
      </w:r>
    </w:p>
    <w:p w14:paraId="281AA8FF" w14:textId="77777777" w:rsidR="00F53659" w:rsidRDefault="00F53659" w:rsidP="00F53659">
      <w:pPr>
        <w:rPr>
          <w:sz w:val="24"/>
          <w:szCs w:val="24"/>
        </w:rPr>
      </w:pPr>
      <w:r>
        <w:rPr>
          <w:sz w:val="24"/>
          <w:szCs w:val="24"/>
        </w:rPr>
        <w:t>2 TL Meersalz</w:t>
      </w:r>
    </w:p>
    <w:p w14:paraId="21D20DFD" w14:textId="77777777" w:rsidR="00F53659" w:rsidRDefault="00F53659" w:rsidP="00F53659">
      <w:pPr>
        <w:rPr>
          <w:sz w:val="24"/>
          <w:szCs w:val="24"/>
        </w:rPr>
      </w:pPr>
      <w:r>
        <w:rPr>
          <w:sz w:val="24"/>
          <w:szCs w:val="24"/>
        </w:rPr>
        <w:t>1 Zitrone, unbehandelt</w:t>
      </w:r>
    </w:p>
    <w:p w14:paraId="126F641A" w14:textId="77777777" w:rsidR="00F53659" w:rsidRDefault="00F53659" w:rsidP="00F53659">
      <w:pPr>
        <w:rPr>
          <w:sz w:val="24"/>
          <w:szCs w:val="24"/>
        </w:rPr>
      </w:pPr>
      <w:r>
        <w:rPr>
          <w:sz w:val="24"/>
          <w:szCs w:val="24"/>
        </w:rPr>
        <w:t>1 Knolle Knoblauch, quer halbiert</w:t>
      </w:r>
    </w:p>
    <w:p w14:paraId="565FEDF8" w14:textId="77777777" w:rsidR="00F53659" w:rsidRDefault="00F53659" w:rsidP="00F53659">
      <w:pPr>
        <w:rPr>
          <w:sz w:val="24"/>
          <w:szCs w:val="24"/>
        </w:rPr>
      </w:pPr>
    </w:p>
    <w:p w14:paraId="39392999" w14:textId="77777777" w:rsidR="00F53659" w:rsidRDefault="00F53659" w:rsidP="00F53659">
      <w:pPr>
        <w:rPr>
          <w:sz w:val="24"/>
          <w:szCs w:val="24"/>
        </w:rPr>
      </w:pPr>
      <w:r>
        <w:rPr>
          <w:sz w:val="24"/>
          <w:szCs w:val="24"/>
        </w:rPr>
        <w:t>Zubereitung:</w:t>
      </w:r>
    </w:p>
    <w:p w14:paraId="60FD98A3" w14:textId="77777777" w:rsidR="00F53659" w:rsidRPr="00CD4623" w:rsidRDefault="00F53659" w:rsidP="00F53659">
      <w:pPr>
        <w:pStyle w:val="ListParagraph"/>
        <w:numPr>
          <w:ilvl w:val="0"/>
          <w:numId w:val="116"/>
        </w:numPr>
        <w:spacing w:after="120"/>
        <w:ind w:left="714" w:hanging="357"/>
        <w:contextualSpacing w:val="0"/>
        <w:jc w:val="both"/>
        <w:rPr>
          <w:sz w:val="24"/>
          <w:szCs w:val="24"/>
        </w:rPr>
      </w:pPr>
      <w:r w:rsidRPr="00CD4623">
        <w:rPr>
          <w:sz w:val="24"/>
          <w:szCs w:val="24"/>
        </w:rPr>
        <w:t>Den Amarant mit 600 ml Wasser und Salz in einem Topf zum Kochen bringen. Die Hitze stark reduzieren und 20 Minuten sanft köcheln lassen. Den gekochten Amarant abgießen und leicht abkühlen lassen.</w:t>
      </w:r>
    </w:p>
    <w:p w14:paraId="7BD59F0B" w14:textId="77777777" w:rsidR="00F53659" w:rsidRPr="00CD4623" w:rsidRDefault="00F53659" w:rsidP="00F53659">
      <w:pPr>
        <w:pStyle w:val="ListParagraph"/>
        <w:numPr>
          <w:ilvl w:val="0"/>
          <w:numId w:val="116"/>
        </w:numPr>
        <w:spacing w:after="120"/>
        <w:ind w:left="714" w:hanging="357"/>
        <w:contextualSpacing w:val="0"/>
        <w:jc w:val="both"/>
        <w:rPr>
          <w:sz w:val="24"/>
          <w:szCs w:val="24"/>
        </w:rPr>
      </w:pPr>
      <w:r w:rsidRPr="00CD4623">
        <w:rPr>
          <w:sz w:val="24"/>
          <w:szCs w:val="24"/>
        </w:rPr>
        <w:t xml:space="preserve">Den Amarant in einer Schüssel mit den Pistazienkernen, dem Halloumi, den Kapern und dem </w:t>
      </w:r>
      <w:r>
        <w:rPr>
          <w:sz w:val="24"/>
          <w:szCs w:val="24"/>
        </w:rPr>
        <w:t>E</w:t>
      </w:r>
      <w:r w:rsidRPr="00CD4623">
        <w:rPr>
          <w:sz w:val="24"/>
          <w:szCs w:val="24"/>
        </w:rPr>
        <w:t>i vermischen. Beiseitestellen.</w:t>
      </w:r>
    </w:p>
    <w:p w14:paraId="4D437689" w14:textId="77777777" w:rsidR="00F53659" w:rsidRPr="00CD4623" w:rsidRDefault="00F53659" w:rsidP="00F53659">
      <w:pPr>
        <w:pStyle w:val="ListParagraph"/>
        <w:numPr>
          <w:ilvl w:val="0"/>
          <w:numId w:val="116"/>
        </w:numPr>
        <w:spacing w:after="120"/>
        <w:ind w:left="714" w:hanging="357"/>
        <w:contextualSpacing w:val="0"/>
        <w:jc w:val="both"/>
        <w:rPr>
          <w:sz w:val="24"/>
          <w:szCs w:val="24"/>
        </w:rPr>
      </w:pPr>
      <w:r w:rsidRPr="00CD4623">
        <w:rPr>
          <w:sz w:val="24"/>
          <w:szCs w:val="24"/>
        </w:rPr>
        <w:t>Mit einem scharfen Messer von den Tomaten die Kappen abschneiden. Vorsichtig die Samen und das Fruchtfleisch mit einem kleinen Löffel auslösen. Die Tomaten mit der Amarantmischung füllen und die Kappen aufsetzen.</w:t>
      </w:r>
    </w:p>
    <w:p w14:paraId="30274441" w14:textId="77777777" w:rsidR="00F53659" w:rsidRPr="00CD4623" w:rsidRDefault="00F53659" w:rsidP="00F53659">
      <w:pPr>
        <w:pStyle w:val="ListParagraph"/>
        <w:numPr>
          <w:ilvl w:val="0"/>
          <w:numId w:val="116"/>
        </w:numPr>
        <w:spacing w:after="120"/>
        <w:ind w:left="714" w:hanging="357"/>
        <w:contextualSpacing w:val="0"/>
        <w:jc w:val="both"/>
        <w:rPr>
          <w:sz w:val="24"/>
          <w:szCs w:val="24"/>
        </w:rPr>
      </w:pPr>
      <w:r w:rsidRPr="00CD4623">
        <w:rPr>
          <w:sz w:val="24"/>
          <w:szCs w:val="24"/>
        </w:rPr>
        <w:t>Den Backofen auf 200°C (Gas Stufe 6) vorheizen.</w:t>
      </w:r>
    </w:p>
    <w:p w14:paraId="6D724D53" w14:textId="77777777" w:rsidR="00F53659" w:rsidRPr="00CD4623" w:rsidRDefault="00F53659" w:rsidP="00F53659">
      <w:pPr>
        <w:pStyle w:val="ListParagraph"/>
        <w:numPr>
          <w:ilvl w:val="0"/>
          <w:numId w:val="116"/>
        </w:numPr>
        <w:spacing w:after="120"/>
        <w:ind w:left="714" w:hanging="357"/>
        <w:contextualSpacing w:val="0"/>
        <w:jc w:val="both"/>
        <w:rPr>
          <w:sz w:val="24"/>
          <w:szCs w:val="24"/>
        </w:rPr>
      </w:pPr>
      <w:r w:rsidRPr="00CD4623">
        <w:rPr>
          <w:sz w:val="24"/>
          <w:szCs w:val="24"/>
        </w:rPr>
        <w:lastRenderedPageBreak/>
        <w:t>Das Knollen- und Wurzelgemüse schälen und in gleich große, ca. 5+1 cm große Stücke schneiden. Mit den Oliven, dem Rosmarin und dem Öl in eine große Schüssel geben und mit den Händen vermischen, so dass alles gut mit Öl überzogen ist. Zusammen mit den gefüllten Tomaten, dem Knoblauch und den geviertelten Zitronen auf ein Backblech geben und in den Ofen schieben. 50-60 Minuten backen, bis die Ränder vom Gemüse und den Tomaten goldbraun und knusprig sind. Sofort servieren.</w:t>
      </w:r>
    </w:p>
    <w:p w14:paraId="550D4F94" w14:textId="77777777" w:rsidR="00F53659" w:rsidRDefault="00F53659" w:rsidP="00F53659">
      <w:pPr>
        <w:rPr>
          <w:sz w:val="24"/>
          <w:szCs w:val="24"/>
        </w:rPr>
      </w:pPr>
    </w:p>
    <w:p w14:paraId="7AB2C64A" w14:textId="77777777" w:rsidR="00F53659" w:rsidRDefault="00F53659" w:rsidP="00F53659">
      <w:pPr>
        <w:ind w:left="708" w:hanging="708"/>
        <w:rPr>
          <w:sz w:val="24"/>
          <w:szCs w:val="24"/>
        </w:rPr>
      </w:pPr>
      <w:r>
        <w:rPr>
          <w:sz w:val="24"/>
          <w:szCs w:val="24"/>
        </w:rPr>
        <w:t>Tipp:</w:t>
      </w:r>
      <w:r>
        <w:rPr>
          <w:sz w:val="24"/>
          <w:szCs w:val="24"/>
        </w:rPr>
        <w:tab/>
        <w:t>Man kann die Tomaten natürlich auch mit reis füllen. Wenn kein Amarant da ist, kann man auch Quinoa oder Hirse statt Halloumi auch Feta verwenden.</w:t>
      </w:r>
    </w:p>
    <w:p w14:paraId="0771C934" w14:textId="71BB97FF" w:rsidR="00F53659" w:rsidRDefault="00F53659" w:rsidP="00F53659">
      <w:pPr>
        <w:rPr>
          <w:rFonts w:asciiTheme="majorHAnsi" w:eastAsiaTheme="majorEastAsia" w:hAnsiTheme="majorHAnsi" w:cstheme="majorBidi"/>
          <w:color w:val="2F5496" w:themeColor="accent1" w:themeShade="BF"/>
          <w:sz w:val="26"/>
          <w:szCs w:val="26"/>
        </w:rPr>
      </w:pPr>
      <w:r>
        <w:rPr>
          <w:sz w:val="24"/>
          <w:szCs w:val="24"/>
        </w:rPr>
        <w:br w:type="page"/>
      </w:r>
    </w:p>
    <w:p w14:paraId="28319E78" w14:textId="3A987FF6" w:rsidR="00730D08" w:rsidRDefault="00730D08" w:rsidP="00730D08">
      <w:pPr>
        <w:pStyle w:val="Heading2"/>
        <w:spacing w:after="240"/>
      </w:pPr>
      <w:r>
        <w:lastRenderedPageBreak/>
        <w:t>Tomaten mit Thunfischfüllung</w:t>
      </w:r>
      <w:r>
        <w:rPr>
          <w:rStyle w:val="FootnoteReference"/>
        </w:rPr>
        <w:footnoteReference w:id="990"/>
      </w:r>
      <w:r>
        <w:t xml:space="preserve"> </w:t>
      </w:r>
    </w:p>
    <w:p w14:paraId="129924BC" w14:textId="77777777" w:rsidR="00730D08" w:rsidRDefault="00730D08" w:rsidP="00730D08">
      <w:pPr>
        <w:rPr>
          <w:sz w:val="24"/>
          <w:szCs w:val="24"/>
        </w:rPr>
      </w:pPr>
      <w:r w:rsidRPr="007A369D">
        <w:rPr>
          <w:sz w:val="24"/>
          <w:szCs w:val="24"/>
          <w:u w:val="single"/>
        </w:rPr>
        <w:t>Zutaten</w:t>
      </w:r>
      <w:r>
        <w:rPr>
          <w:sz w:val="24"/>
          <w:szCs w:val="24"/>
        </w:rPr>
        <w:t xml:space="preserve"> (für 4 Portionen):</w:t>
      </w:r>
    </w:p>
    <w:p w14:paraId="1822EA2F" w14:textId="77777777" w:rsidR="00730D08" w:rsidRDefault="00730D08" w:rsidP="00730D08">
      <w:pPr>
        <w:rPr>
          <w:sz w:val="24"/>
          <w:szCs w:val="24"/>
        </w:rPr>
      </w:pPr>
      <w:r>
        <w:rPr>
          <w:sz w:val="24"/>
          <w:szCs w:val="24"/>
        </w:rPr>
        <w:t>8 Fleischtomaten</w:t>
      </w:r>
    </w:p>
    <w:p w14:paraId="0E7ED529" w14:textId="77777777" w:rsidR="00730D08" w:rsidRDefault="00730D08" w:rsidP="00730D08">
      <w:pPr>
        <w:rPr>
          <w:sz w:val="24"/>
          <w:szCs w:val="24"/>
        </w:rPr>
      </w:pPr>
      <w:r>
        <w:rPr>
          <w:sz w:val="24"/>
          <w:szCs w:val="24"/>
        </w:rPr>
        <w:t>Salz, Pfeffer</w:t>
      </w:r>
    </w:p>
    <w:p w14:paraId="32C42F55" w14:textId="77777777" w:rsidR="00730D08" w:rsidRDefault="00730D08" w:rsidP="00730D08">
      <w:pPr>
        <w:rPr>
          <w:sz w:val="24"/>
          <w:szCs w:val="24"/>
        </w:rPr>
      </w:pPr>
      <w:r>
        <w:rPr>
          <w:sz w:val="24"/>
          <w:szCs w:val="24"/>
        </w:rPr>
        <w:t>4 Scheiben Weißbrot</w:t>
      </w:r>
    </w:p>
    <w:p w14:paraId="2B589484" w14:textId="77777777" w:rsidR="00730D08" w:rsidRDefault="00730D08" w:rsidP="00730D08">
      <w:pPr>
        <w:rPr>
          <w:sz w:val="24"/>
          <w:szCs w:val="24"/>
        </w:rPr>
      </w:pPr>
      <w:r>
        <w:rPr>
          <w:sz w:val="24"/>
          <w:szCs w:val="24"/>
        </w:rPr>
        <w:t>4 EL Olivenöl</w:t>
      </w:r>
    </w:p>
    <w:p w14:paraId="00464E1E" w14:textId="77777777" w:rsidR="00730D08" w:rsidRDefault="00730D08" w:rsidP="00730D08">
      <w:pPr>
        <w:rPr>
          <w:sz w:val="24"/>
          <w:szCs w:val="24"/>
        </w:rPr>
      </w:pPr>
      <w:r>
        <w:rPr>
          <w:sz w:val="24"/>
          <w:szCs w:val="24"/>
        </w:rPr>
        <w:t>2 Knoblauchzehen</w:t>
      </w:r>
    </w:p>
    <w:p w14:paraId="242F9749" w14:textId="77777777" w:rsidR="00730D08" w:rsidRDefault="00730D08" w:rsidP="00730D08">
      <w:pPr>
        <w:rPr>
          <w:sz w:val="24"/>
          <w:szCs w:val="24"/>
        </w:rPr>
      </w:pPr>
      <w:r>
        <w:rPr>
          <w:sz w:val="24"/>
          <w:szCs w:val="24"/>
        </w:rPr>
        <w:t>2 Dosen Thunfisch im eigenen Saft</w:t>
      </w:r>
    </w:p>
    <w:p w14:paraId="50CBA2D0" w14:textId="77777777" w:rsidR="00730D08" w:rsidRDefault="00730D08" w:rsidP="00730D08">
      <w:pPr>
        <w:rPr>
          <w:sz w:val="24"/>
          <w:szCs w:val="24"/>
        </w:rPr>
      </w:pPr>
      <w:r>
        <w:rPr>
          <w:sz w:val="24"/>
          <w:szCs w:val="24"/>
        </w:rPr>
        <w:t>1 Bund Petersilie</w:t>
      </w:r>
    </w:p>
    <w:p w14:paraId="2F31DEE1" w14:textId="77777777" w:rsidR="00730D08" w:rsidRDefault="00730D08" w:rsidP="00730D08">
      <w:pPr>
        <w:rPr>
          <w:sz w:val="24"/>
          <w:szCs w:val="24"/>
        </w:rPr>
      </w:pPr>
      <w:r>
        <w:rPr>
          <w:sz w:val="24"/>
          <w:szCs w:val="24"/>
        </w:rPr>
        <w:t>2 EL Crème fraîche</w:t>
      </w:r>
    </w:p>
    <w:p w14:paraId="274024FF" w14:textId="77777777" w:rsidR="00730D08" w:rsidRDefault="00730D08" w:rsidP="00730D08">
      <w:pPr>
        <w:rPr>
          <w:sz w:val="24"/>
          <w:szCs w:val="24"/>
        </w:rPr>
      </w:pPr>
      <w:r>
        <w:rPr>
          <w:sz w:val="24"/>
          <w:szCs w:val="24"/>
        </w:rPr>
        <w:t>1 Ei</w:t>
      </w:r>
    </w:p>
    <w:p w14:paraId="62D81A82" w14:textId="77777777" w:rsidR="00730D08" w:rsidRDefault="00730D08" w:rsidP="00730D08">
      <w:pPr>
        <w:rPr>
          <w:sz w:val="24"/>
          <w:szCs w:val="24"/>
        </w:rPr>
      </w:pPr>
      <w:r>
        <w:rPr>
          <w:sz w:val="24"/>
          <w:szCs w:val="24"/>
        </w:rPr>
        <w:t>1 TL gehackter Thymian (frisch oder getrocknet)</w:t>
      </w:r>
    </w:p>
    <w:p w14:paraId="177DDF32" w14:textId="77777777" w:rsidR="00730D08" w:rsidRDefault="00730D08" w:rsidP="00730D08">
      <w:pPr>
        <w:rPr>
          <w:sz w:val="24"/>
          <w:szCs w:val="24"/>
        </w:rPr>
      </w:pPr>
      <w:r>
        <w:rPr>
          <w:sz w:val="24"/>
          <w:szCs w:val="24"/>
        </w:rPr>
        <w:t>1 EL Kapern</w:t>
      </w:r>
    </w:p>
    <w:p w14:paraId="52E83F34" w14:textId="77777777" w:rsidR="00730D08" w:rsidRDefault="00730D08" w:rsidP="00730D08">
      <w:pPr>
        <w:rPr>
          <w:sz w:val="24"/>
          <w:szCs w:val="24"/>
        </w:rPr>
      </w:pPr>
      <w:r>
        <w:rPr>
          <w:sz w:val="24"/>
          <w:szCs w:val="24"/>
        </w:rPr>
        <w:t>Öl für die Form</w:t>
      </w:r>
    </w:p>
    <w:p w14:paraId="32CD9704" w14:textId="77777777" w:rsidR="00730D08" w:rsidRDefault="00730D08" w:rsidP="00730D08">
      <w:pPr>
        <w:rPr>
          <w:sz w:val="24"/>
          <w:szCs w:val="24"/>
        </w:rPr>
      </w:pPr>
    </w:p>
    <w:p w14:paraId="1427483A" w14:textId="77777777" w:rsidR="00730D08" w:rsidRDefault="00730D08" w:rsidP="00730D08">
      <w:pPr>
        <w:rPr>
          <w:sz w:val="24"/>
          <w:szCs w:val="24"/>
        </w:rPr>
      </w:pPr>
      <w:r>
        <w:rPr>
          <w:sz w:val="24"/>
          <w:szCs w:val="24"/>
        </w:rPr>
        <w:t>Zubereitungszeit: 35 Minuten plus 20 Minuten backen</w:t>
      </w:r>
    </w:p>
    <w:p w14:paraId="420A8F65" w14:textId="77777777" w:rsidR="00730D08" w:rsidRPr="00026E5C" w:rsidRDefault="00730D08" w:rsidP="00B40E8C">
      <w:pPr>
        <w:pStyle w:val="ListParagraph"/>
        <w:numPr>
          <w:ilvl w:val="0"/>
          <w:numId w:val="517"/>
        </w:numPr>
        <w:spacing w:after="120"/>
        <w:ind w:left="714" w:hanging="357"/>
        <w:contextualSpacing w:val="0"/>
        <w:jc w:val="both"/>
        <w:rPr>
          <w:sz w:val="24"/>
          <w:szCs w:val="24"/>
        </w:rPr>
      </w:pPr>
      <w:r w:rsidRPr="00026E5C">
        <w:rPr>
          <w:sz w:val="24"/>
          <w:szCs w:val="24"/>
        </w:rPr>
        <w:t>Tomaten waschen, abtrocknen, einen Deckel abschneiden. Samen mit einem Löffel entfernen. Das Fruchtfleisch aushöhlen, hacken und beiseitestellen. Tomaten innen salzen, umgedreht abtropfen lassen.</w:t>
      </w:r>
    </w:p>
    <w:p w14:paraId="2A2BE39E" w14:textId="77777777" w:rsidR="00730D08" w:rsidRPr="00026E5C" w:rsidRDefault="00730D08" w:rsidP="00B40E8C">
      <w:pPr>
        <w:pStyle w:val="ListParagraph"/>
        <w:numPr>
          <w:ilvl w:val="0"/>
          <w:numId w:val="517"/>
        </w:numPr>
        <w:spacing w:after="120"/>
        <w:ind w:left="714" w:hanging="357"/>
        <w:contextualSpacing w:val="0"/>
        <w:jc w:val="both"/>
        <w:rPr>
          <w:sz w:val="24"/>
          <w:szCs w:val="24"/>
        </w:rPr>
      </w:pPr>
      <w:r w:rsidRPr="00026E5C">
        <w:rPr>
          <w:sz w:val="24"/>
          <w:szCs w:val="24"/>
        </w:rPr>
        <w:t>Den Backofen auf 200 Grad (Umluft 180 Grad) vorheizen. Weißbrot in Würfel schneiden, in einer Pfanne in 2 EL Olivenöl goldbraun anrösten. Knoblauch schälen und dazu pressen. Die Pfanne vom Herd nehmen.</w:t>
      </w:r>
    </w:p>
    <w:p w14:paraId="70C7FAA3" w14:textId="77777777" w:rsidR="00730D08" w:rsidRPr="00026E5C" w:rsidRDefault="00730D08" w:rsidP="00B40E8C">
      <w:pPr>
        <w:pStyle w:val="ListParagraph"/>
        <w:numPr>
          <w:ilvl w:val="0"/>
          <w:numId w:val="517"/>
        </w:numPr>
        <w:spacing w:after="120"/>
        <w:ind w:left="714" w:hanging="357"/>
        <w:contextualSpacing w:val="0"/>
        <w:jc w:val="both"/>
        <w:rPr>
          <w:sz w:val="24"/>
          <w:szCs w:val="24"/>
        </w:rPr>
      </w:pPr>
      <w:r w:rsidRPr="00026E5C">
        <w:rPr>
          <w:sz w:val="24"/>
          <w:szCs w:val="24"/>
        </w:rPr>
        <w:t>Thunfisch abtropfen lassen und zerpflücken. Die Petersilie waschen, trockenschütteln, abzupfen und hacken. Crème fraîche und Ei mit dem Thunfisch mischen, mit Salz, Pfeffer und Thymian würzen. Petersilie und Kapern, zuletzt die Knoblauchcroûtons unterheben. In die Tomaten füllen und die Deckel auflegen.</w:t>
      </w:r>
    </w:p>
    <w:p w14:paraId="42E7420A" w14:textId="77777777" w:rsidR="00730D08" w:rsidRPr="00026E5C" w:rsidRDefault="00730D08" w:rsidP="00B40E8C">
      <w:pPr>
        <w:pStyle w:val="ListParagraph"/>
        <w:numPr>
          <w:ilvl w:val="0"/>
          <w:numId w:val="517"/>
        </w:numPr>
        <w:spacing w:after="120"/>
        <w:ind w:left="714" w:hanging="357"/>
        <w:contextualSpacing w:val="0"/>
        <w:jc w:val="both"/>
        <w:rPr>
          <w:sz w:val="24"/>
          <w:szCs w:val="24"/>
        </w:rPr>
      </w:pPr>
      <w:r w:rsidRPr="00026E5C">
        <w:rPr>
          <w:sz w:val="24"/>
          <w:szCs w:val="24"/>
        </w:rPr>
        <w:t xml:space="preserve">Eine ofenfeste Form leicht ölen, die Tomaten hineinsetzen, das gehackte Tomatenfleisch darum herum verteilen. Alles salzen, pfeffern und mit dem übrigen Öl beträufeln. Im heißen Ofen (Mitte) 20 Minuten backen. </w:t>
      </w:r>
    </w:p>
    <w:p w14:paraId="3CDD592B" w14:textId="77777777" w:rsidR="00730D08" w:rsidRDefault="00730D08" w:rsidP="00730D08">
      <w:pPr>
        <w:rPr>
          <w:sz w:val="24"/>
          <w:szCs w:val="24"/>
        </w:rPr>
      </w:pPr>
      <w:r>
        <w:rPr>
          <w:sz w:val="24"/>
          <w:szCs w:val="24"/>
        </w:rPr>
        <w:br w:type="page"/>
      </w:r>
    </w:p>
    <w:p w14:paraId="071F18DE" w14:textId="1217A87E" w:rsidR="00BB5FC6" w:rsidRPr="00CF3E25" w:rsidRDefault="006F0467" w:rsidP="00596C4A">
      <w:pPr>
        <w:pStyle w:val="Heading2"/>
        <w:spacing w:after="240"/>
      </w:pPr>
      <w:r w:rsidRPr="00CF3E25">
        <w:lastRenderedPageBreak/>
        <w:t>Rote Bete mit K</w:t>
      </w:r>
      <w:r w:rsidR="00BB5FC6" w:rsidRPr="00CF3E25">
        <w:t>a</w:t>
      </w:r>
      <w:r w:rsidRPr="00CF3E25">
        <w:t>ffir</w:t>
      </w:r>
      <w:r w:rsidR="0082693D">
        <w:t>l</w:t>
      </w:r>
      <w:r w:rsidRPr="00CF3E25">
        <w:t>imetten-Butter</w:t>
      </w:r>
      <w:r w:rsidR="00D27083">
        <w:rPr>
          <w:rStyle w:val="FootnoteReference"/>
          <w:lang w:val="en-US"/>
        </w:rPr>
        <w:footnoteReference w:id="991"/>
      </w:r>
      <w:r w:rsidRPr="00CF3E25">
        <w:t xml:space="preserve"> </w:t>
      </w:r>
    </w:p>
    <w:p w14:paraId="4867FB71" w14:textId="56D5682C" w:rsidR="00997D97" w:rsidRDefault="00BB5FC6">
      <w:pPr>
        <w:rPr>
          <w:sz w:val="24"/>
          <w:szCs w:val="24"/>
        </w:rPr>
      </w:pPr>
      <w:r w:rsidRPr="00596C4A">
        <w:rPr>
          <w:sz w:val="24"/>
          <w:szCs w:val="24"/>
          <w:u w:val="single"/>
        </w:rPr>
        <w:t>Zutaten</w:t>
      </w:r>
      <w:r w:rsidR="000220CB" w:rsidRPr="00997D97">
        <w:rPr>
          <w:sz w:val="24"/>
          <w:szCs w:val="24"/>
        </w:rPr>
        <w:t xml:space="preserve"> </w:t>
      </w:r>
      <w:r w:rsidR="00596C4A">
        <w:rPr>
          <w:sz w:val="24"/>
          <w:szCs w:val="24"/>
        </w:rPr>
        <w:t>(</w:t>
      </w:r>
      <w:r w:rsidR="000220CB" w:rsidRPr="00997D97">
        <w:rPr>
          <w:sz w:val="24"/>
          <w:szCs w:val="24"/>
        </w:rPr>
        <w:t xml:space="preserve">für 4 Portionen </w:t>
      </w:r>
      <w:r w:rsidR="00997D97" w:rsidRPr="00997D97">
        <w:rPr>
          <w:sz w:val="24"/>
          <w:szCs w:val="24"/>
        </w:rPr>
        <w:t>als B</w:t>
      </w:r>
      <w:r w:rsidR="00997D97">
        <w:rPr>
          <w:sz w:val="24"/>
          <w:szCs w:val="24"/>
        </w:rPr>
        <w:t>eilage</w:t>
      </w:r>
      <w:r w:rsidR="00596C4A">
        <w:rPr>
          <w:sz w:val="24"/>
          <w:szCs w:val="24"/>
        </w:rPr>
        <w:t>)</w:t>
      </w:r>
    </w:p>
    <w:p w14:paraId="4A0600DF" w14:textId="77777777" w:rsidR="00997D97" w:rsidRDefault="00997D97">
      <w:pPr>
        <w:rPr>
          <w:sz w:val="24"/>
          <w:szCs w:val="24"/>
        </w:rPr>
      </w:pPr>
      <w:r>
        <w:rPr>
          <w:sz w:val="24"/>
          <w:szCs w:val="24"/>
        </w:rPr>
        <w:t>2 Bund mittelgroße rote Beten (1,2 kg) oder 8-10 schon gegarte Rote Beten (1 kg)</w:t>
      </w:r>
    </w:p>
    <w:p w14:paraId="10DC8FE2" w14:textId="77777777" w:rsidR="000F3E7C" w:rsidRDefault="000F3E7C">
      <w:pPr>
        <w:rPr>
          <w:sz w:val="24"/>
          <w:szCs w:val="24"/>
        </w:rPr>
      </w:pPr>
      <w:r>
        <w:rPr>
          <w:sz w:val="24"/>
          <w:szCs w:val="24"/>
        </w:rPr>
        <w:t>Meersalzflocken</w:t>
      </w:r>
    </w:p>
    <w:p w14:paraId="2692879D" w14:textId="77777777" w:rsidR="000F3E7C" w:rsidRDefault="000F3E7C">
      <w:pPr>
        <w:rPr>
          <w:sz w:val="24"/>
          <w:szCs w:val="24"/>
        </w:rPr>
      </w:pPr>
    </w:p>
    <w:p w14:paraId="5EEA95A9" w14:textId="77777777" w:rsidR="003F7336" w:rsidRPr="00596C4A" w:rsidRDefault="000F3E7C" w:rsidP="003F7336">
      <w:pPr>
        <w:rPr>
          <w:i/>
          <w:iCs/>
          <w:sz w:val="24"/>
          <w:szCs w:val="24"/>
        </w:rPr>
      </w:pPr>
      <w:r w:rsidRPr="00596C4A">
        <w:rPr>
          <w:i/>
          <w:iCs/>
          <w:sz w:val="24"/>
          <w:szCs w:val="24"/>
        </w:rPr>
        <w:t>Für die Limettenbutter:</w:t>
      </w:r>
    </w:p>
    <w:p w14:paraId="2BA8992A" w14:textId="3B5EC95E" w:rsidR="000F3E7C" w:rsidRPr="00C85060" w:rsidRDefault="00C85060" w:rsidP="00C85060">
      <w:pPr>
        <w:rPr>
          <w:sz w:val="24"/>
          <w:szCs w:val="24"/>
        </w:rPr>
      </w:pPr>
      <w:r>
        <w:rPr>
          <w:sz w:val="24"/>
          <w:szCs w:val="24"/>
        </w:rPr>
        <w:t xml:space="preserve">90g </w:t>
      </w:r>
      <w:r w:rsidR="000F3E7C" w:rsidRPr="00C85060">
        <w:rPr>
          <w:sz w:val="24"/>
          <w:szCs w:val="24"/>
        </w:rPr>
        <w:t>Butter</w:t>
      </w:r>
    </w:p>
    <w:p w14:paraId="2645684E" w14:textId="619AF379" w:rsidR="000F3E7C" w:rsidRPr="00C85060" w:rsidRDefault="00C85060" w:rsidP="00C85060">
      <w:pPr>
        <w:rPr>
          <w:sz w:val="24"/>
          <w:szCs w:val="24"/>
        </w:rPr>
      </w:pPr>
      <w:r>
        <w:rPr>
          <w:sz w:val="24"/>
          <w:szCs w:val="24"/>
        </w:rPr>
        <w:t>40 m</w:t>
      </w:r>
      <w:r w:rsidR="000F3E7C" w:rsidRPr="00C85060">
        <w:rPr>
          <w:sz w:val="24"/>
          <w:szCs w:val="24"/>
        </w:rPr>
        <w:t>l Olivenöl</w:t>
      </w:r>
    </w:p>
    <w:p w14:paraId="399E61AF" w14:textId="0D3B74D3" w:rsidR="000F3E7C" w:rsidRPr="00C85060" w:rsidRDefault="00C85060" w:rsidP="00C85060">
      <w:pPr>
        <w:rPr>
          <w:sz w:val="24"/>
          <w:szCs w:val="24"/>
        </w:rPr>
      </w:pPr>
      <w:r>
        <w:rPr>
          <w:sz w:val="24"/>
          <w:szCs w:val="24"/>
        </w:rPr>
        <w:t xml:space="preserve">5 </w:t>
      </w:r>
      <w:r w:rsidR="000F3E7C" w:rsidRPr="00C85060">
        <w:rPr>
          <w:sz w:val="24"/>
          <w:szCs w:val="24"/>
        </w:rPr>
        <w:t>frische Kaffir-Limettenblätter, grob gehackt</w:t>
      </w:r>
    </w:p>
    <w:p w14:paraId="401E9FF9" w14:textId="2A896F2E" w:rsidR="000F3E7C" w:rsidRPr="00300F5E" w:rsidRDefault="00C85060" w:rsidP="00300F5E">
      <w:pPr>
        <w:rPr>
          <w:sz w:val="24"/>
          <w:szCs w:val="24"/>
        </w:rPr>
      </w:pPr>
      <w:r>
        <w:rPr>
          <w:sz w:val="24"/>
          <w:szCs w:val="24"/>
        </w:rPr>
        <w:t xml:space="preserve">10 </w:t>
      </w:r>
      <w:r w:rsidR="000F3E7C" w:rsidRPr="00300F5E">
        <w:rPr>
          <w:sz w:val="24"/>
          <w:szCs w:val="24"/>
        </w:rPr>
        <w:t>g Ingwer, geschält und fein gehackt</w:t>
      </w:r>
    </w:p>
    <w:p w14:paraId="1937CC3D" w14:textId="0A90B6E9" w:rsidR="003F7336" w:rsidRPr="00300F5E" w:rsidRDefault="00300F5E" w:rsidP="00300F5E">
      <w:pPr>
        <w:rPr>
          <w:sz w:val="24"/>
          <w:szCs w:val="24"/>
        </w:rPr>
      </w:pPr>
      <w:r>
        <w:rPr>
          <w:sz w:val="24"/>
          <w:szCs w:val="24"/>
        </w:rPr>
        <w:t xml:space="preserve">1 </w:t>
      </w:r>
      <w:r w:rsidR="003F7336" w:rsidRPr="00300F5E">
        <w:rPr>
          <w:sz w:val="24"/>
          <w:szCs w:val="24"/>
        </w:rPr>
        <w:t>Knoblauchzehe, zerstoßen</w:t>
      </w:r>
    </w:p>
    <w:p w14:paraId="5B4C9A80" w14:textId="76CE173A" w:rsidR="003F7336" w:rsidRPr="00300F5E" w:rsidRDefault="00300F5E" w:rsidP="00300F5E">
      <w:pPr>
        <w:rPr>
          <w:sz w:val="24"/>
          <w:szCs w:val="24"/>
        </w:rPr>
      </w:pPr>
      <w:r>
        <w:rPr>
          <w:sz w:val="24"/>
          <w:szCs w:val="24"/>
        </w:rPr>
        <w:t xml:space="preserve">1 </w:t>
      </w:r>
      <w:r w:rsidR="003F7336" w:rsidRPr="00300F5E">
        <w:rPr>
          <w:sz w:val="24"/>
          <w:szCs w:val="24"/>
        </w:rPr>
        <w:t>EL Limettensaft, plus 2 TL zum Servieren</w:t>
      </w:r>
    </w:p>
    <w:p w14:paraId="5A450775" w14:textId="77777777" w:rsidR="003F7336" w:rsidRDefault="003F7336" w:rsidP="003F7336">
      <w:pPr>
        <w:rPr>
          <w:sz w:val="24"/>
          <w:szCs w:val="24"/>
        </w:rPr>
      </w:pPr>
    </w:p>
    <w:p w14:paraId="1CC13C49" w14:textId="77777777" w:rsidR="00300F5E" w:rsidRPr="00596C4A" w:rsidRDefault="003F7336" w:rsidP="00300F5E">
      <w:pPr>
        <w:rPr>
          <w:i/>
          <w:iCs/>
          <w:sz w:val="24"/>
          <w:szCs w:val="24"/>
        </w:rPr>
      </w:pPr>
      <w:r w:rsidRPr="00596C4A">
        <w:rPr>
          <w:i/>
          <w:iCs/>
          <w:sz w:val="24"/>
          <w:szCs w:val="24"/>
        </w:rPr>
        <w:t>Für das Salsa</w:t>
      </w:r>
    </w:p>
    <w:p w14:paraId="4159D928" w14:textId="2CF9C3B8" w:rsidR="003511D5" w:rsidRPr="00300F5E" w:rsidRDefault="00300F5E" w:rsidP="00300F5E">
      <w:pPr>
        <w:rPr>
          <w:sz w:val="24"/>
          <w:szCs w:val="24"/>
        </w:rPr>
      </w:pPr>
      <w:r>
        <w:rPr>
          <w:sz w:val="24"/>
          <w:szCs w:val="24"/>
        </w:rPr>
        <w:t xml:space="preserve">10 </w:t>
      </w:r>
      <w:r w:rsidR="003F7336" w:rsidRPr="00300F5E">
        <w:rPr>
          <w:sz w:val="24"/>
          <w:szCs w:val="24"/>
        </w:rPr>
        <w:t>frische Kaffir-Limettenblätter</w:t>
      </w:r>
      <w:r w:rsidR="003511D5" w:rsidRPr="00300F5E">
        <w:rPr>
          <w:sz w:val="24"/>
          <w:szCs w:val="24"/>
        </w:rPr>
        <w:t>, von Stielen befreit und grob gehackt</w:t>
      </w:r>
    </w:p>
    <w:p w14:paraId="563D2EFE" w14:textId="77777777" w:rsidR="003511D5" w:rsidRDefault="003511D5" w:rsidP="003511D5">
      <w:pPr>
        <w:rPr>
          <w:sz w:val="24"/>
          <w:szCs w:val="24"/>
        </w:rPr>
      </w:pPr>
      <w:r>
        <w:rPr>
          <w:sz w:val="24"/>
          <w:szCs w:val="24"/>
        </w:rPr>
        <w:t>½ TL frisch gehackter Ingwer</w:t>
      </w:r>
    </w:p>
    <w:p w14:paraId="06A05139" w14:textId="77777777" w:rsidR="00EE0BE4" w:rsidRDefault="003511D5" w:rsidP="003511D5">
      <w:pPr>
        <w:rPr>
          <w:sz w:val="24"/>
          <w:szCs w:val="24"/>
        </w:rPr>
      </w:pPr>
      <w:r>
        <w:rPr>
          <w:sz w:val="24"/>
          <w:szCs w:val="24"/>
        </w:rPr>
        <w:t>½ Kn</w:t>
      </w:r>
      <w:r w:rsidR="00EE0BE4">
        <w:rPr>
          <w:sz w:val="24"/>
          <w:szCs w:val="24"/>
        </w:rPr>
        <w:t>oblauchzehe, zerstoßen</w:t>
      </w:r>
    </w:p>
    <w:p w14:paraId="74C50990" w14:textId="77777777" w:rsidR="00300F5E" w:rsidRDefault="00EE0BE4" w:rsidP="003511D5">
      <w:pPr>
        <w:rPr>
          <w:sz w:val="24"/>
          <w:szCs w:val="24"/>
        </w:rPr>
      </w:pPr>
      <w:r>
        <w:rPr>
          <w:sz w:val="24"/>
          <w:szCs w:val="24"/>
        </w:rPr>
        <w:t>½ grüne Chilischote, sehr fein gehackt</w:t>
      </w:r>
    </w:p>
    <w:p w14:paraId="174942AA" w14:textId="77777777" w:rsidR="00300F5E" w:rsidRDefault="00300F5E" w:rsidP="003511D5">
      <w:pPr>
        <w:rPr>
          <w:sz w:val="24"/>
          <w:szCs w:val="24"/>
        </w:rPr>
      </w:pPr>
      <w:r>
        <w:rPr>
          <w:sz w:val="24"/>
          <w:szCs w:val="24"/>
        </w:rPr>
        <w:t>1 EL fein gehacktes Koriandergrün</w:t>
      </w:r>
    </w:p>
    <w:p w14:paraId="3108DD2A" w14:textId="77777777" w:rsidR="00300F5E" w:rsidRPr="00741396" w:rsidRDefault="00300F5E" w:rsidP="003511D5">
      <w:pPr>
        <w:rPr>
          <w:sz w:val="24"/>
          <w:szCs w:val="24"/>
        </w:rPr>
      </w:pPr>
      <w:r w:rsidRPr="00741396">
        <w:rPr>
          <w:sz w:val="24"/>
          <w:szCs w:val="24"/>
        </w:rPr>
        <w:t>3 EL Olivenöl</w:t>
      </w:r>
    </w:p>
    <w:p w14:paraId="36230C72" w14:textId="77777777" w:rsidR="00300F5E" w:rsidRPr="00741396" w:rsidRDefault="00300F5E" w:rsidP="003511D5">
      <w:pPr>
        <w:rPr>
          <w:sz w:val="24"/>
          <w:szCs w:val="24"/>
        </w:rPr>
      </w:pPr>
    </w:p>
    <w:p w14:paraId="7F2FF8F8" w14:textId="0AB39C0D" w:rsidR="00300F5E" w:rsidRPr="00741396" w:rsidRDefault="00596C4A" w:rsidP="003511D5">
      <w:pPr>
        <w:rPr>
          <w:i/>
          <w:iCs/>
          <w:sz w:val="24"/>
          <w:szCs w:val="24"/>
        </w:rPr>
      </w:pPr>
      <w:r w:rsidRPr="00741396">
        <w:rPr>
          <w:i/>
          <w:iCs/>
          <w:sz w:val="24"/>
          <w:szCs w:val="24"/>
        </w:rPr>
        <w:t>Für die Joghurt-Creme</w:t>
      </w:r>
      <w:r w:rsidR="00300F5E" w:rsidRPr="00741396">
        <w:rPr>
          <w:i/>
          <w:iCs/>
          <w:sz w:val="24"/>
          <w:szCs w:val="24"/>
        </w:rPr>
        <w:t>:</w:t>
      </w:r>
    </w:p>
    <w:p w14:paraId="71E4E191" w14:textId="77777777" w:rsidR="00300F5E" w:rsidRPr="00741396" w:rsidRDefault="00300F5E" w:rsidP="003511D5">
      <w:pPr>
        <w:rPr>
          <w:sz w:val="24"/>
          <w:szCs w:val="24"/>
        </w:rPr>
      </w:pPr>
      <w:r w:rsidRPr="00741396">
        <w:rPr>
          <w:sz w:val="24"/>
          <w:szCs w:val="24"/>
        </w:rPr>
        <w:t>80 g Crème double</w:t>
      </w:r>
    </w:p>
    <w:p w14:paraId="7FBCBCCE" w14:textId="77777777" w:rsidR="00C85060" w:rsidRDefault="00300F5E" w:rsidP="003511D5">
      <w:pPr>
        <w:rPr>
          <w:sz w:val="24"/>
          <w:szCs w:val="24"/>
        </w:rPr>
      </w:pPr>
      <w:r>
        <w:rPr>
          <w:sz w:val="24"/>
          <w:szCs w:val="24"/>
        </w:rPr>
        <w:t>90 g griechischer Joghurt</w:t>
      </w:r>
    </w:p>
    <w:p w14:paraId="649ADECA" w14:textId="77777777" w:rsidR="00C85060" w:rsidRDefault="00C85060" w:rsidP="003511D5">
      <w:pPr>
        <w:rPr>
          <w:sz w:val="24"/>
          <w:szCs w:val="24"/>
        </w:rPr>
      </w:pPr>
    </w:p>
    <w:p w14:paraId="5910E843" w14:textId="6D4C47B3" w:rsidR="00C85060" w:rsidRDefault="00596C4A" w:rsidP="003511D5">
      <w:pPr>
        <w:rPr>
          <w:sz w:val="24"/>
          <w:szCs w:val="24"/>
        </w:rPr>
      </w:pPr>
      <w:r>
        <w:rPr>
          <w:sz w:val="24"/>
          <w:szCs w:val="24"/>
        </w:rPr>
        <w:t>Zubereitung:</w:t>
      </w:r>
    </w:p>
    <w:p w14:paraId="0B478F92" w14:textId="77777777" w:rsidR="00C85060" w:rsidRPr="00DF71CD" w:rsidRDefault="00C85060" w:rsidP="00B40E8C">
      <w:pPr>
        <w:pStyle w:val="ListParagraph"/>
        <w:numPr>
          <w:ilvl w:val="0"/>
          <w:numId w:val="1494"/>
        </w:numPr>
        <w:spacing w:after="120"/>
        <w:ind w:left="714" w:hanging="357"/>
        <w:contextualSpacing w:val="0"/>
        <w:jc w:val="both"/>
        <w:rPr>
          <w:sz w:val="24"/>
          <w:szCs w:val="24"/>
        </w:rPr>
      </w:pPr>
      <w:r w:rsidRPr="00DF71CD">
        <w:rPr>
          <w:sz w:val="24"/>
          <w:szCs w:val="24"/>
        </w:rPr>
        <w:t>Den Backofen auf 220 Grad vorheizen</w:t>
      </w:r>
    </w:p>
    <w:p w14:paraId="5949070B" w14:textId="73EF79D6" w:rsidR="00AD73C3" w:rsidRPr="00DF71CD" w:rsidRDefault="001E3346" w:rsidP="00B40E8C">
      <w:pPr>
        <w:pStyle w:val="ListParagraph"/>
        <w:numPr>
          <w:ilvl w:val="0"/>
          <w:numId w:val="1494"/>
        </w:numPr>
        <w:spacing w:after="120"/>
        <w:ind w:left="714" w:hanging="357"/>
        <w:contextualSpacing w:val="0"/>
        <w:jc w:val="both"/>
        <w:rPr>
          <w:sz w:val="24"/>
          <w:szCs w:val="24"/>
        </w:rPr>
      </w:pPr>
      <w:r w:rsidRPr="00DF71CD">
        <w:rPr>
          <w:sz w:val="24"/>
          <w:szCs w:val="24"/>
        </w:rPr>
        <w:t xml:space="preserve">Die rohen Rote Bete Knollen in eine ofenfeste Form legen, in der sie alle nebeneinander Platz haben, und etwa 2 cm hoch Wasser einfüllen. Das Gemüse mit 1 </w:t>
      </w:r>
      <w:r w:rsidRPr="00DF71CD">
        <w:rPr>
          <w:sz w:val="24"/>
          <w:szCs w:val="24"/>
        </w:rPr>
        <w:lastRenderedPageBreak/>
        <w:t xml:space="preserve">EL Meersalzflocken </w:t>
      </w:r>
      <w:r w:rsidR="00132DCC" w:rsidRPr="00DF71CD">
        <w:rPr>
          <w:sz w:val="24"/>
          <w:szCs w:val="24"/>
        </w:rPr>
        <w:t xml:space="preserve">bestreuen, die Form sorgfältig mit Alufolie </w:t>
      </w:r>
      <w:r w:rsidR="0045075F" w:rsidRPr="00DF71CD">
        <w:rPr>
          <w:sz w:val="24"/>
          <w:szCs w:val="24"/>
        </w:rPr>
        <w:t>verschließen und für 1 Stunde 20 Minuten in dem Ofen schieben</w:t>
      </w:r>
      <w:r w:rsidR="003C4A6A" w:rsidRPr="00DF71CD">
        <w:rPr>
          <w:sz w:val="24"/>
          <w:szCs w:val="24"/>
        </w:rPr>
        <w:t xml:space="preserve">, bis sich die Knollen mühelos mit einer Messerspitze einstechen lassen. Das Wasser weggießen, die Rote Beten ein wenig abkühlen lassen </w:t>
      </w:r>
      <w:r w:rsidR="00AD73C3" w:rsidRPr="00DF71CD">
        <w:rPr>
          <w:sz w:val="24"/>
          <w:szCs w:val="24"/>
        </w:rPr>
        <w:t>und d</w:t>
      </w:r>
      <w:r w:rsidR="003C4A6A" w:rsidRPr="00DF71CD">
        <w:rPr>
          <w:sz w:val="24"/>
          <w:szCs w:val="24"/>
        </w:rPr>
        <w:t>ann unter fließendem kaltem Wasser die Schale abziehen</w:t>
      </w:r>
      <w:r w:rsidR="00AD73C3" w:rsidRPr="00DF71CD">
        <w:rPr>
          <w:sz w:val="24"/>
          <w:szCs w:val="24"/>
        </w:rPr>
        <w:t xml:space="preserve">. Die Ofentemperatur auf </w:t>
      </w:r>
      <w:r w:rsidR="000F5152" w:rsidRPr="00DF71CD">
        <w:rPr>
          <w:sz w:val="24"/>
          <w:szCs w:val="24"/>
        </w:rPr>
        <w:t>190 G</w:t>
      </w:r>
      <w:r w:rsidR="00AD73C3" w:rsidRPr="00DF71CD">
        <w:rPr>
          <w:sz w:val="24"/>
          <w:szCs w:val="24"/>
        </w:rPr>
        <w:t xml:space="preserve">rad reduzieren. </w:t>
      </w:r>
    </w:p>
    <w:p w14:paraId="10AA2AB5" w14:textId="446B8E04" w:rsidR="005D1B85" w:rsidRPr="00DF71CD" w:rsidRDefault="000F5152" w:rsidP="00B40E8C">
      <w:pPr>
        <w:pStyle w:val="ListParagraph"/>
        <w:numPr>
          <w:ilvl w:val="0"/>
          <w:numId w:val="1494"/>
        </w:numPr>
        <w:spacing w:after="120"/>
        <w:ind w:left="714" w:hanging="357"/>
        <w:contextualSpacing w:val="0"/>
        <w:jc w:val="both"/>
        <w:rPr>
          <w:sz w:val="24"/>
          <w:szCs w:val="24"/>
        </w:rPr>
      </w:pPr>
      <w:r w:rsidRPr="00DF71CD">
        <w:rPr>
          <w:sz w:val="24"/>
          <w:szCs w:val="24"/>
        </w:rPr>
        <w:t xml:space="preserve">Während die </w:t>
      </w:r>
      <w:r w:rsidR="00EB5F52" w:rsidRPr="00DF71CD">
        <w:rPr>
          <w:sz w:val="24"/>
          <w:szCs w:val="24"/>
        </w:rPr>
        <w:t>R</w:t>
      </w:r>
      <w:r w:rsidRPr="00DF71CD">
        <w:rPr>
          <w:sz w:val="24"/>
          <w:szCs w:val="24"/>
        </w:rPr>
        <w:t>ote Beten im Ofen sind, die Kaffir-Limetten-Butter zubereiten: Butter, Öl, Kaffirlimettenblätter</w:t>
      </w:r>
      <w:r w:rsidR="00E62CC1" w:rsidRPr="00DF71CD">
        <w:rPr>
          <w:sz w:val="24"/>
          <w:szCs w:val="24"/>
        </w:rPr>
        <w:t>, Ingwer und Knoblauch in einem kleinen topf vermengen und bei mittlerer bis hoher Temperatut etwa 4 Minuten erhitzen</w:t>
      </w:r>
      <w:r w:rsidR="005D1B85" w:rsidRPr="00DF71CD">
        <w:rPr>
          <w:sz w:val="24"/>
          <w:szCs w:val="24"/>
        </w:rPr>
        <w:t>, bis die Butter geschmolzen ist und zu schäumen beginnt. Vom Herd nehmen und die Mischung mindestens noch 40 Minuten durchziehen lassen. Die Butter durch ein Sieb gießen, die festen Rückstände wegwerfen, und dann 1 EL Limettensaft und 1 TL Meersalzflocken unterrühren.</w:t>
      </w:r>
    </w:p>
    <w:p w14:paraId="53B7843D" w14:textId="7E9AA7D5" w:rsidR="005D1B85" w:rsidRPr="00DF71CD" w:rsidRDefault="005D1B85" w:rsidP="00B40E8C">
      <w:pPr>
        <w:pStyle w:val="ListParagraph"/>
        <w:numPr>
          <w:ilvl w:val="0"/>
          <w:numId w:val="1494"/>
        </w:numPr>
        <w:spacing w:after="120"/>
        <w:ind w:left="714" w:hanging="357"/>
        <w:contextualSpacing w:val="0"/>
        <w:jc w:val="both"/>
        <w:rPr>
          <w:sz w:val="24"/>
          <w:szCs w:val="24"/>
        </w:rPr>
      </w:pPr>
      <w:r w:rsidRPr="00DF71CD">
        <w:rPr>
          <w:sz w:val="24"/>
          <w:szCs w:val="24"/>
        </w:rPr>
        <w:t xml:space="preserve">Für die Salsa sämtliche Zutaten in </w:t>
      </w:r>
      <w:r w:rsidR="00EB5F52" w:rsidRPr="00DF71CD">
        <w:rPr>
          <w:sz w:val="24"/>
          <w:szCs w:val="24"/>
        </w:rPr>
        <w:t>einer</w:t>
      </w:r>
      <w:r w:rsidRPr="00DF71CD">
        <w:rPr>
          <w:sz w:val="24"/>
          <w:szCs w:val="24"/>
        </w:rPr>
        <w:t xml:space="preserve"> kleinen Schüssel mit ¼ TL Meersalzflocken verrühren und beiseitestellen.</w:t>
      </w:r>
    </w:p>
    <w:p w14:paraId="4A7BBB49" w14:textId="11AE62FA" w:rsidR="005D1B85" w:rsidRPr="00DF71CD" w:rsidRDefault="005D1B85" w:rsidP="00B40E8C">
      <w:pPr>
        <w:pStyle w:val="ListParagraph"/>
        <w:numPr>
          <w:ilvl w:val="0"/>
          <w:numId w:val="1494"/>
        </w:numPr>
        <w:spacing w:after="120"/>
        <w:ind w:left="714" w:hanging="357"/>
        <w:contextualSpacing w:val="0"/>
        <w:jc w:val="both"/>
        <w:rPr>
          <w:sz w:val="24"/>
          <w:szCs w:val="24"/>
        </w:rPr>
      </w:pPr>
      <w:r w:rsidRPr="00DF71CD">
        <w:rPr>
          <w:sz w:val="24"/>
          <w:szCs w:val="24"/>
        </w:rPr>
        <w:t xml:space="preserve">Für die Joghurtcreme in einer </w:t>
      </w:r>
      <w:r w:rsidR="00EB5F52" w:rsidRPr="00DF71CD">
        <w:rPr>
          <w:sz w:val="24"/>
          <w:szCs w:val="24"/>
        </w:rPr>
        <w:t>Schüssel</w:t>
      </w:r>
      <w:r w:rsidRPr="00DF71CD">
        <w:rPr>
          <w:sz w:val="24"/>
          <w:szCs w:val="24"/>
        </w:rPr>
        <w:t xml:space="preserve"> die Crème double mit dem Joghurt und 1 Prise Meersalzflocken etwa 3 Minuten aufschlagen, bis die Masse locker und luftig ist und halbfeste Spitzen stehenbleiben. Bis zur Verwendung kaltstellen.</w:t>
      </w:r>
    </w:p>
    <w:p w14:paraId="15EDC624" w14:textId="595CA8ED" w:rsidR="00EB5F52" w:rsidRPr="00DF71CD" w:rsidRDefault="005D1B85" w:rsidP="00B40E8C">
      <w:pPr>
        <w:pStyle w:val="ListParagraph"/>
        <w:numPr>
          <w:ilvl w:val="0"/>
          <w:numId w:val="1494"/>
        </w:numPr>
        <w:spacing w:after="120"/>
        <w:ind w:left="714" w:hanging="357"/>
        <w:contextualSpacing w:val="0"/>
        <w:jc w:val="both"/>
        <w:rPr>
          <w:sz w:val="24"/>
          <w:szCs w:val="24"/>
        </w:rPr>
      </w:pPr>
      <w:r w:rsidRPr="00DF71CD">
        <w:rPr>
          <w:sz w:val="24"/>
          <w:szCs w:val="24"/>
        </w:rPr>
        <w:t>Die geschälten roten Beten im Abstand von 4 mm senkrecht bis etwa 1 cm über der Basis einschneiden, sodass die Scheiben noch zusammenhalten. Die Knollen auf ein mit Backpapier belegtes kleines Blech legen und die Einschnitte so weit wie möglich öffnen und auffächern. Gleichmäßig mit der flüssigen K</w:t>
      </w:r>
      <w:r w:rsidR="00EB5F52" w:rsidRPr="00DF71CD">
        <w:rPr>
          <w:sz w:val="24"/>
          <w:szCs w:val="24"/>
        </w:rPr>
        <w:t>a</w:t>
      </w:r>
      <w:r w:rsidRPr="00DF71CD">
        <w:rPr>
          <w:sz w:val="24"/>
          <w:szCs w:val="24"/>
        </w:rPr>
        <w:t>ffirlimettenbutter be</w:t>
      </w:r>
      <w:r w:rsidR="00EB5F52" w:rsidRPr="00DF71CD">
        <w:rPr>
          <w:sz w:val="24"/>
          <w:szCs w:val="24"/>
        </w:rPr>
        <w:t>träufeln, besonders die Schnittflächen. Im Ofen 1 ¼ Stunden backen, dabei alle 20 Minuten die Scheiben vorsichtig voneinander lösen und sorgfältig mit der Butter aus dem Blech beträufeln, bis sie am Rand knusprig und karamellisiert sind. Die Roten Beten aus dem Ofen nehmen und 15 Minuten abkühlen lassen.</w:t>
      </w:r>
    </w:p>
    <w:p w14:paraId="7742B6A5" w14:textId="63C31722" w:rsidR="00EB5F52" w:rsidRPr="00DF71CD" w:rsidRDefault="00EB5F52" w:rsidP="00B40E8C">
      <w:pPr>
        <w:pStyle w:val="ListParagraph"/>
        <w:numPr>
          <w:ilvl w:val="0"/>
          <w:numId w:val="1494"/>
        </w:numPr>
        <w:spacing w:after="120"/>
        <w:ind w:left="714" w:hanging="357"/>
        <w:contextualSpacing w:val="0"/>
        <w:jc w:val="both"/>
        <w:rPr>
          <w:sz w:val="24"/>
          <w:szCs w:val="24"/>
        </w:rPr>
      </w:pPr>
      <w:r w:rsidRPr="00DF71CD">
        <w:rPr>
          <w:sz w:val="24"/>
          <w:szCs w:val="24"/>
        </w:rPr>
        <w:t>Zum Servieren die Joghurtcreme auf einer Platte verstreichen, die Roten Beten darauf anrichten und die braune Butter dazugeben. Ales mit der Salsa überziehen und vor dem Servieren mit 2 TL Limettensaft beträufeln.</w:t>
      </w:r>
    </w:p>
    <w:p w14:paraId="3BC09C31" w14:textId="77777777" w:rsidR="00EB5F52" w:rsidRDefault="00EB5F52" w:rsidP="00DF71CD">
      <w:pPr>
        <w:jc w:val="both"/>
        <w:rPr>
          <w:sz w:val="24"/>
          <w:szCs w:val="24"/>
        </w:rPr>
      </w:pPr>
    </w:p>
    <w:p w14:paraId="7058E312" w14:textId="77777777" w:rsidR="00EB5F52" w:rsidRDefault="00EB5F52" w:rsidP="00DF71CD">
      <w:pPr>
        <w:jc w:val="both"/>
        <w:rPr>
          <w:sz w:val="24"/>
          <w:szCs w:val="24"/>
        </w:rPr>
      </w:pPr>
    </w:p>
    <w:p w14:paraId="591C7975" w14:textId="72DCDBDF" w:rsidR="00DF71CD" w:rsidRDefault="00EB5F52" w:rsidP="00DF71CD">
      <w:pPr>
        <w:ind w:left="1416" w:hanging="1416"/>
        <w:jc w:val="both"/>
        <w:rPr>
          <w:sz w:val="24"/>
          <w:szCs w:val="24"/>
        </w:rPr>
      </w:pPr>
      <w:r>
        <w:rPr>
          <w:sz w:val="24"/>
          <w:szCs w:val="24"/>
        </w:rPr>
        <w:t>Kommentar:</w:t>
      </w:r>
      <w:r>
        <w:rPr>
          <w:sz w:val="24"/>
          <w:szCs w:val="24"/>
        </w:rPr>
        <w:tab/>
        <w:t>Man kann ruhig schon die vorgegarten Roten Beten nehmen. Ist viel einfacher, schneller, energiesparsamer und</w:t>
      </w:r>
      <w:r w:rsidR="00DF71CD">
        <w:rPr>
          <w:sz w:val="24"/>
          <w:szCs w:val="24"/>
        </w:rPr>
        <w:t xml:space="preserve"> macht natürlich auch weniger Sauerei und</w:t>
      </w:r>
      <w:r w:rsidR="00596C4A">
        <w:rPr>
          <w:sz w:val="24"/>
          <w:szCs w:val="24"/>
        </w:rPr>
        <w:t xml:space="preserve">, </w:t>
      </w:r>
      <w:r w:rsidR="00DF71CD">
        <w:rPr>
          <w:sz w:val="24"/>
          <w:szCs w:val="24"/>
        </w:rPr>
        <w:t xml:space="preserve"> vor allem</w:t>
      </w:r>
      <w:r w:rsidR="00596C4A">
        <w:rPr>
          <w:sz w:val="24"/>
          <w:szCs w:val="24"/>
        </w:rPr>
        <w:t xml:space="preserve">, </w:t>
      </w:r>
      <w:r>
        <w:rPr>
          <w:sz w:val="24"/>
          <w:szCs w:val="24"/>
        </w:rPr>
        <w:t>schmeckt genauso gut.</w:t>
      </w:r>
    </w:p>
    <w:p w14:paraId="7DF68569" w14:textId="7568FA16" w:rsidR="00F0725C" w:rsidRDefault="00F0725C">
      <w:pPr>
        <w:rPr>
          <w:sz w:val="24"/>
          <w:szCs w:val="24"/>
        </w:rPr>
      </w:pPr>
      <w:r>
        <w:rPr>
          <w:sz w:val="24"/>
          <w:szCs w:val="24"/>
        </w:rPr>
        <w:br w:type="page"/>
      </w:r>
    </w:p>
    <w:p w14:paraId="1A030AC2" w14:textId="77777777" w:rsidR="0013223C" w:rsidRDefault="0013223C" w:rsidP="0013223C">
      <w:pPr>
        <w:pStyle w:val="Heading2"/>
        <w:spacing w:after="240"/>
      </w:pPr>
      <w:r>
        <w:lastRenderedPageBreak/>
        <w:t>Geschmorte Rote Beten mit Pilzen</w:t>
      </w:r>
      <w:r>
        <w:rPr>
          <w:rStyle w:val="FootnoteReference"/>
        </w:rPr>
        <w:footnoteReference w:id="992"/>
      </w:r>
      <w:r>
        <w:t xml:space="preserve"> </w:t>
      </w:r>
    </w:p>
    <w:p w14:paraId="01C08268" w14:textId="77777777" w:rsidR="0013223C" w:rsidRDefault="0013223C" w:rsidP="0013223C">
      <w:pPr>
        <w:rPr>
          <w:sz w:val="24"/>
          <w:szCs w:val="24"/>
        </w:rPr>
      </w:pPr>
      <w:r w:rsidRPr="00F55392">
        <w:rPr>
          <w:sz w:val="24"/>
          <w:szCs w:val="24"/>
          <w:u w:val="single"/>
        </w:rPr>
        <w:t>Zutaten</w:t>
      </w:r>
      <w:r>
        <w:rPr>
          <w:sz w:val="24"/>
          <w:szCs w:val="24"/>
        </w:rPr>
        <w:t xml:space="preserve"> (für 4 Portionen)</w:t>
      </w:r>
    </w:p>
    <w:p w14:paraId="51577FA9" w14:textId="77777777" w:rsidR="0013223C" w:rsidRDefault="0013223C" w:rsidP="0013223C">
      <w:pPr>
        <w:rPr>
          <w:sz w:val="24"/>
          <w:szCs w:val="24"/>
        </w:rPr>
      </w:pPr>
      <w:r>
        <w:rPr>
          <w:sz w:val="24"/>
          <w:szCs w:val="24"/>
        </w:rPr>
        <w:t>2 Zwiebeln</w:t>
      </w:r>
    </w:p>
    <w:p w14:paraId="24C952DC" w14:textId="77777777" w:rsidR="0013223C" w:rsidRDefault="0013223C" w:rsidP="0013223C">
      <w:pPr>
        <w:rPr>
          <w:sz w:val="24"/>
          <w:szCs w:val="24"/>
        </w:rPr>
      </w:pPr>
      <w:r>
        <w:rPr>
          <w:sz w:val="24"/>
          <w:szCs w:val="24"/>
        </w:rPr>
        <w:t>8 rote Beten</w:t>
      </w:r>
    </w:p>
    <w:p w14:paraId="5A7C91F2" w14:textId="77777777" w:rsidR="0013223C" w:rsidRDefault="0013223C" w:rsidP="0013223C">
      <w:pPr>
        <w:rPr>
          <w:sz w:val="24"/>
          <w:szCs w:val="24"/>
        </w:rPr>
      </w:pPr>
      <w:r>
        <w:rPr>
          <w:sz w:val="24"/>
          <w:szCs w:val="24"/>
        </w:rPr>
        <w:t>4 Karotten</w:t>
      </w:r>
    </w:p>
    <w:p w14:paraId="77F7CA73" w14:textId="77777777" w:rsidR="0013223C" w:rsidRDefault="0013223C" w:rsidP="0013223C">
      <w:pPr>
        <w:rPr>
          <w:sz w:val="24"/>
          <w:szCs w:val="24"/>
        </w:rPr>
      </w:pPr>
      <w:r>
        <w:rPr>
          <w:sz w:val="24"/>
          <w:szCs w:val="24"/>
        </w:rPr>
        <w:t>3 Lorbeerblätter</w:t>
      </w:r>
    </w:p>
    <w:p w14:paraId="781EA04D" w14:textId="77777777" w:rsidR="0013223C" w:rsidRDefault="0013223C" w:rsidP="0013223C">
      <w:pPr>
        <w:rPr>
          <w:sz w:val="24"/>
          <w:szCs w:val="24"/>
        </w:rPr>
      </w:pPr>
      <w:r>
        <w:rPr>
          <w:sz w:val="24"/>
          <w:szCs w:val="24"/>
        </w:rPr>
        <w:t>2 Thymianzweige</w:t>
      </w:r>
    </w:p>
    <w:p w14:paraId="49F893FF" w14:textId="77777777" w:rsidR="0013223C" w:rsidRDefault="0013223C" w:rsidP="0013223C">
      <w:pPr>
        <w:rPr>
          <w:sz w:val="24"/>
          <w:szCs w:val="24"/>
        </w:rPr>
      </w:pPr>
      <w:r>
        <w:rPr>
          <w:sz w:val="24"/>
          <w:szCs w:val="24"/>
        </w:rPr>
        <w:t>30 g Butter</w:t>
      </w:r>
    </w:p>
    <w:p w14:paraId="60527860" w14:textId="77777777" w:rsidR="0013223C" w:rsidRDefault="0013223C" w:rsidP="0013223C">
      <w:pPr>
        <w:rPr>
          <w:sz w:val="24"/>
          <w:szCs w:val="24"/>
        </w:rPr>
      </w:pPr>
      <w:r>
        <w:rPr>
          <w:sz w:val="24"/>
          <w:szCs w:val="24"/>
        </w:rPr>
        <w:t>1 EL Tomatenmark</w:t>
      </w:r>
    </w:p>
    <w:p w14:paraId="56E0D370" w14:textId="77777777" w:rsidR="0013223C" w:rsidRDefault="0013223C" w:rsidP="0013223C">
      <w:pPr>
        <w:rPr>
          <w:sz w:val="24"/>
          <w:szCs w:val="24"/>
        </w:rPr>
      </w:pPr>
      <w:r>
        <w:rPr>
          <w:sz w:val="24"/>
          <w:szCs w:val="24"/>
        </w:rPr>
        <w:t>300 ml Rotwein</w:t>
      </w:r>
    </w:p>
    <w:p w14:paraId="0A1C645B" w14:textId="77777777" w:rsidR="0013223C" w:rsidRDefault="0013223C" w:rsidP="0013223C">
      <w:pPr>
        <w:rPr>
          <w:sz w:val="24"/>
          <w:szCs w:val="24"/>
        </w:rPr>
      </w:pPr>
      <w:r>
        <w:rPr>
          <w:sz w:val="24"/>
          <w:szCs w:val="24"/>
        </w:rPr>
        <w:t>400 ml Gemüsebrühe</w:t>
      </w:r>
    </w:p>
    <w:p w14:paraId="7E42A36A" w14:textId="77777777" w:rsidR="0013223C" w:rsidRDefault="0013223C" w:rsidP="0013223C">
      <w:pPr>
        <w:rPr>
          <w:sz w:val="24"/>
          <w:szCs w:val="24"/>
        </w:rPr>
      </w:pPr>
      <w:r>
        <w:rPr>
          <w:sz w:val="24"/>
          <w:szCs w:val="24"/>
        </w:rPr>
        <w:t>150 g Linsen (Beluga oder Du Puy)</w:t>
      </w:r>
    </w:p>
    <w:p w14:paraId="5D8407BA" w14:textId="77777777" w:rsidR="0013223C" w:rsidRDefault="0013223C" w:rsidP="0013223C">
      <w:pPr>
        <w:rPr>
          <w:sz w:val="24"/>
          <w:szCs w:val="24"/>
        </w:rPr>
      </w:pPr>
    </w:p>
    <w:p w14:paraId="2D294BE7" w14:textId="77777777" w:rsidR="0013223C" w:rsidRPr="00F55392" w:rsidRDefault="0013223C" w:rsidP="0013223C">
      <w:pPr>
        <w:rPr>
          <w:i/>
          <w:iCs/>
          <w:sz w:val="24"/>
          <w:szCs w:val="24"/>
        </w:rPr>
      </w:pPr>
      <w:r w:rsidRPr="00F55392">
        <w:rPr>
          <w:i/>
          <w:iCs/>
          <w:sz w:val="24"/>
          <w:szCs w:val="24"/>
        </w:rPr>
        <w:t xml:space="preserve">Für das Topping: </w:t>
      </w:r>
    </w:p>
    <w:p w14:paraId="2451B4E3" w14:textId="77777777" w:rsidR="0013223C" w:rsidRDefault="0013223C" w:rsidP="0013223C">
      <w:pPr>
        <w:rPr>
          <w:sz w:val="24"/>
          <w:szCs w:val="24"/>
        </w:rPr>
      </w:pPr>
      <w:r>
        <w:rPr>
          <w:sz w:val="24"/>
          <w:szCs w:val="24"/>
        </w:rPr>
        <w:t>30 g Butter</w:t>
      </w:r>
    </w:p>
    <w:p w14:paraId="6D952561" w14:textId="77777777" w:rsidR="0013223C" w:rsidRDefault="0013223C" w:rsidP="0013223C">
      <w:pPr>
        <w:rPr>
          <w:sz w:val="24"/>
          <w:szCs w:val="24"/>
        </w:rPr>
      </w:pPr>
      <w:r>
        <w:rPr>
          <w:sz w:val="24"/>
          <w:szCs w:val="24"/>
        </w:rPr>
        <w:t>5 Schalotten</w:t>
      </w:r>
    </w:p>
    <w:p w14:paraId="0DC7EDEE" w14:textId="77777777" w:rsidR="0013223C" w:rsidRDefault="0013223C" w:rsidP="0013223C">
      <w:pPr>
        <w:rPr>
          <w:sz w:val="24"/>
          <w:szCs w:val="24"/>
        </w:rPr>
      </w:pPr>
      <w:r>
        <w:rPr>
          <w:sz w:val="24"/>
          <w:szCs w:val="24"/>
        </w:rPr>
        <w:t>2 Knoblauchzehen</w:t>
      </w:r>
    </w:p>
    <w:p w14:paraId="49FF8852" w14:textId="77777777" w:rsidR="0013223C" w:rsidRDefault="0013223C" w:rsidP="0013223C">
      <w:pPr>
        <w:rPr>
          <w:sz w:val="24"/>
          <w:szCs w:val="24"/>
        </w:rPr>
      </w:pPr>
      <w:r>
        <w:rPr>
          <w:sz w:val="24"/>
          <w:szCs w:val="24"/>
        </w:rPr>
        <w:t>200 g Shiitakepilze</w:t>
      </w:r>
    </w:p>
    <w:p w14:paraId="6B1D88DA" w14:textId="77777777" w:rsidR="0013223C" w:rsidRDefault="0013223C" w:rsidP="0013223C">
      <w:pPr>
        <w:rPr>
          <w:sz w:val="24"/>
          <w:szCs w:val="24"/>
        </w:rPr>
      </w:pPr>
    </w:p>
    <w:p w14:paraId="671815F1" w14:textId="77777777" w:rsidR="0013223C" w:rsidRDefault="0013223C" w:rsidP="0013223C">
      <w:pPr>
        <w:rPr>
          <w:sz w:val="24"/>
          <w:szCs w:val="24"/>
        </w:rPr>
      </w:pPr>
      <w:r>
        <w:rPr>
          <w:sz w:val="24"/>
          <w:szCs w:val="24"/>
        </w:rPr>
        <w:t>Zubereitung:</w:t>
      </w:r>
    </w:p>
    <w:p w14:paraId="220EBD68" w14:textId="77777777" w:rsidR="0013223C" w:rsidRPr="001B402D" w:rsidRDefault="0013223C" w:rsidP="00B40E8C">
      <w:pPr>
        <w:pStyle w:val="ListParagraph"/>
        <w:numPr>
          <w:ilvl w:val="0"/>
          <w:numId w:val="1158"/>
        </w:numPr>
        <w:spacing w:after="120"/>
        <w:ind w:left="714" w:hanging="357"/>
        <w:contextualSpacing w:val="0"/>
        <w:jc w:val="both"/>
        <w:rPr>
          <w:sz w:val="24"/>
          <w:szCs w:val="24"/>
        </w:rPr>
      </w:pPr>
      <w:r w:rsidRPr="001B402D">
        <w:rPr>
          <w:sz w:val="24"/>
          <w:szCs w:val="24"/>
        </w:rPr>
        <w:t>Zwiebeln schälen und in feine Streifen schneiden, Beten schälen und in ungefähr 2 cm große Würfel schneiden. Keine Panik, die Hände färben sich rot, aber das ist nicht bleibend. Karotten schälen, ebenfalls würfeln. Das Gemüse mit Lorbeer, Thymian und etwas Salz in Butter in einem großen Schmortopf ungefähr 5 Minuten lang unter Rühren dünsten. Dann Tomatenmark, Wein. Brühe und Linsen dazugeben. Alles ungefähr 30 bis 40 Minuten bei geschlossenem Deckel schmoren lassen. Mit Salz abschmecken.</w:t>
      </w:r>
    </w:p>
    <w:p w14:paraId="2A85061D" w14:textId="77777777" w:rsidR="0013223C" w:rsidRPr="001B402D" w:rsidRDefault="0013223C" w:rsidP="00B40E8C">
      <w:pPr>
        <w:pStyle w:val="ListParagraph"/>
        <w:numPr>
          <w:ilvl w:val="0"/>
          <w:numId w:val="1158"/>
        </w:numPr>
        <w:spacing w:after="120"/>
        <w:ind w:left="714" w:hanging="357"/>
        <w:contextualSpacing w:val="0"/>
        <w:jc w:val="both"/>
        <w:rPr>
          <w:sz w:val="24"/>
          <w:szCs w:val="24"/>
        </w:rPr>
      </w:pPr>
      <w:r w:rsidRPr="001B402D">
        <w:rPr>
          <w:sz w:val="24"/>
          <w:szCs w:val="24"/>
        </w:rPr>
        <w:t xml:space="preserve">Während des Schmorvorgangs in einer Pfanne Butter zergehen lassen du darin di in dünne Streifen geschnittenen Schlotten schmelzen, also bei niedriger Temperatur langsam unter regelmäßigem Rühren dünsten, bis sie ganz weich werden. Das dauert 20 bis 25 Minuten. Zwischendurch salzen. Die Schalotten beiseitestellen. In derselben </w:t>
      </w:r>
      <w:r w:rsidRPr="001B402D">
        <w:rPr>
          <w:sz w:val="24"/>
          <w:szCs w:val="24"/>
        </w:rPr>
        <w:lastRenderedPageBreak/>
        <w:t xml:space="preserve">Pfanne die halbieren Shiitakepilze einige Minuten lang dünsten, angedrückte Knoblauchzehen mitdünsten. </w:t>
      </w:r>
    </w:p>
    <w:p w14:paraId="4C485D60" w14:textId="77777777" w:rsidR="0013223C" w:rsidRDefault="0013223C" w:rsidP="00B40E8C">
      <w:pPr>
        <w:pStyle w:val="ListParagraph"/>
        <w:numPr>
          <w:ilvl w:val="0"/>
          <w:numId w:val="1158"/>
        </w:numPr>
        <w:spacing w:after="120"/>
        <w:ind w:left="714" w:hanging="357"/>
        <w:contextualSpacing w:val="0"/>
        <w:jc w:val="both"/>
        <w:rPr>
          <w:sz w:val="24"/>
          <w:szCs w:val="24"/>
        </w:rPr>
      </w:pPr>
      <w:r w:rsidRPr="001B402D">
        <w:rPr>
          <w:sz w:val="24"/>
          <w:szCs w:val="24"/>
        </w:rPr>
        <w:t>Die geschmorten Beten auf Teller verteilen, Schalotten und Pilze als Topping daraufgeben. Als Beilage eignet sich zum Beispiel Kartoffelpüree oder Polenta.</w:t>
      </w:r>
    </w:p>
    <w:p w14:paraId="0F3319B9" w14:textId="77777777" w:rsidR="0013223C" w:rsidRDefault="0013223C" w:rsidP="0013223C">
      <w:pPr>
        <w:pStyle w:val="ListParagraph"/>
        <w:spacing w:after="120"/>
        <w:ind w:left="714"/>
        <w:contextualSpacing w:val="0"/>
        <w:jc w:val="both"/>
        <w:rPr>
          <w:sz w:val="24"/>
          <w:szCs w:val="24"/>
        </w:rPr>
      </w:pPr>
    </w:p>
    <w:p w14:paraId="366E8CA0" w14:textId="77777777" w:rsidR="0013223C" w:rsidRDefault="0013223C" w:rsidP="0013223C">
      <w:pPr>
        <w:spacing w:after="120"/>
        <w:ind w:left="1416" w:hanging="1416"/>
        <w:jc w:val="both"/>
        <w:rPr>
          <w:sz w:val="24"/>
          <w:szCs w:val="24"/>
        </w:rPr>
      </w:pPr>
      <w:r>
        <w:rPr>
          <w:sz w:val="24"/>
          <w:szCs w:val="24"/>
        </w:rPr>
        <w:t>Kommentar:</w:t>
      </w:r>
      <w:r>
        <w:rPr>
          <w:sz w:val="24"/>
          <w:szCs w:val="24"/>
        </w:rPr>
        <w:tab/>
        <w:t xml:space="preserve">Übrigens viele Menschen aus der Generation eurer Großeltern mögen rote Beten nicht, da sie oft „nach Kellerräumen“ schmecken. </w:t>
      </w:r>
    </w:p>
    <w:p w14:paraId="4A15955D" w14:textId="77777777" w:rsidR="0013223C" w:rsidRPr="000315C7" w:rsidRDefault="0013223C" w:rsidP="0013223C">
      <w:pPr>
        <w:spacing w:after="120"/>
        <w:ind w:left="1416"/>
        <w:jc w:val="both"/>
        <w:rPr>
          <w:sz w:val="24"/>
          <w:szCs w:val="24"/>
        </w:rPr>
      </w:pPr>
      <w:r>
        <w:rPr>
          <w:sz w:val="24"/>
          <w:szCs w:val="24"/>
        </w:rPr>
        <w:t>Und was noch wichtig zu wissen ist: dies ist kein schnelles Rezept, da die roten Beten eine so lange Garzeit haben….</w:t>
      </w:r>
    </w:p>
    <w:p w14:paraId="390FF650" w14:textId="77777777" w:rsidR="0013223C" w:rsidRDefault="0013223C" w:rsidP="0013223C">
      <w:pPr>
        <w:rPr>
          <w:sz w:val="24"/>
          <w:szCs w:val="24"/>
        </w:rPr>
      </w:pPr>
      <w:r>
        <w:rPr>
          <w:sz w:val="24"/>
          <w:szCs w:val="24"/>
        </w:rPr>
        <w:br w:type="page"/>
      </w:r>
    </w:p>
    <w:p w14:paraId="64F792D6" w14:textId="77777777" w:rsidR="00C1768C" w:rsidRDefault="00C1768C" w:rsidP="00C1768C">
      <w:pPr>
        <w:pStyle w:val="Heading2"/>
        <w:spacing w:after="240"/>
      </w:pPr>
      <w:r>
        <w:lastRenderedPageBreak/>
        <w:t>Rote Bete aus dem Ofen</w:t>
      </w:r>
      <w:r>
        <w:rPr>
          <w:rStyle w:val="FootnoteReference"/>
        </w:rPr>
        <w:footnoteReference w:id="993"/>
      </w:r>
      <w:r>
        <w:t xml:space="preserve"> </w:t>
      </w:r>
    </w:p>
    <w:p w14:paraId="08C8F656" w14:textId="77777777" w:rsidR="00C1768C" w:rsidRDefault="00C1768C" w:rsidP="00C1768C">
      <w:pPr>
        <w:rPr>
          <w:sz w:val="24"/>
          <w:szCs w:val="24"/>
        </w:rPr>
      </w:pPr>
      <w:r>
        <w:rPr>
          <w:sz w:val="24"/>
          <w:szCs w:val="24"/>
        </w:rPr>
        <w:t>Zutaten (für 4 Portionen als Beilage):</w:t>
      </w:r>
    </w:p>
    <w:p w14:paraId="209EE582" w14:textId="77777777" w:rsidR="00C1768C" w:rsidRDefault="00C1768C" w:rsidP="00C1768C">
      <w:pPr>
        <w:rPr>
          <w:sz w:val="24"/>
          <w:szCs w:val="24"/>
        </w:rPr>
      </w:pPr>
      <w:r>
        <w:rPr>
          <w:sz w:val="24"/>
          <w:szCs w:val="24"/>
        </w:rPr>
        <w:t>1 kg Rote Bete, sauber gebürstet, aber ungeschält</w:t>
      </w:r>
    </w:p>
    <w:p w14:paraId="0AD782C6" w14:textId="77777777" w:rsidR="00C1768C" w:rsidRDefault="00C1768C" w:rsidP="00C1768C">
      <w:pPr>
        <w:rPr>
          <w:sz w:val="24"/>
          <w:szCs w:val="24"/>
        </w:rPr>
      </w:pPr>
      <w:r>
        <w:rPr>
          <w:sz w:val="24"/>
          <w:szCs w:val="24"/>
        </w:rPr>
        <w:t>2 EL Olivenöl</w:t>
      </w:r>
    </w:p>
    <w:p w14:paraId="08C0918B" w14:textId="77777777" w:rsidR="00C1768C" w:rsidRDefault="00C1768C" w:rsidP="00C1768C">
      <w:pPr>
        <w:rPr>
          <w:sz w:val="24"/>
          <w:szCs w:val="24"/>
        </w:rPr>
      </w:pPr>
      <w:r>
        <w:rPr>
          <w:sz w:val="24"/>
          <w:szCs w:val="24"/>
        </w:rPr>
        <w:t>1,5 TL Kreuzkümmelsamen</w:t>
      </w:r>
    </w:p>
    <w:p w14:paraId="5E9C2A08" w14:textId="77777777" w:rsidR="00C1768C" w:rsidRDefault="00C1768C" w:rsidP="00C1768C">
      <w:pPr>
        <w:rPr>
          <w:sz w:val="24"/>
          <w:szCs w:val="24"/>
        </w:rPr>
      </w:pPr>
      <w:r>
        <w:rPr>
          <w:sz w:val="24"/>
          <w:szCs w:val="24"/>
        </w:rPr>
        <w:t>1 kleine rote Zwiebel, in sehr dünne Ringe geschnitten</w:t>
      </w:r>
    </w:p>
    <w:p w14:paraId="28055903" w14:textId="77777777" w:rsidR="00C1768C" w:rsidRDefault="00C1768C" w:rsidP="00C1768C">
      <w:pPr>
        <w:rPr>
          <w:sz w:val="24"/>
          <w:szCs w:val="24"/>
        </w:rPr>
      </w:pPr>
      <w:r>
        <w:rPr>
          <w:sz w:val="24"/>
          <w:szCs w:val="24"/>
        </w:rPr>
        <w:t>1 kleine eingelegte Zwiebel, entkernt, Schale und Fruchtfleisch gehackt</w:t>
      </w:r>
    </w:p>
    <w:p w14:paraId="70349557" w14:textId="77777777" w:rsidR="00C1768C" w:rsidRDefault="00C1768C" w:rsidP="00C1768C">
      <w:pPr>
        <w:rPr>
          <w:sz w:val="24"/>
          <w:szCs w:val="24"/>
        </w:rPr>
      </w:pPr>
      <w:r>
        <w:rPr>
          <w:sz w:val="24"/>
          <w:szCs w:val="24"/>
        </w:rPr>
        <w:t>2 EL Zitronensaft</w:t>
      </w:r>
    </w:p>
    <w:p w14:paraId="2C520EDC" w14:textId="77777777" w:rsidR="00C1768C" w:rsidRDefault="00C1768C" w:rsidP="00C1768C">
      <w:pPr>
        <w:rPr>
          <w:sz w:val="24"/>
          <w:szCs w:val="24"/>
        </w:rPr>
      </w:pPr>
      <w:r>
        <w:rPr>
          <w:sz w:val="24"/>
          <w:szCs w:val="24"/>
        </w:rPr>
        <w:t>15 g Dill, grob gehackt</w:t>
      </w:r>
    </w:p>
    <w:p w14:paraId="6310E942" w14:textId="77777777" w:rsidR="00C1768C" w:rsidRDefault="00C1768C" w:rsidP="00C1768C">
      <w:pPr>
        <w:rPr>
          <w:sz w:val="24"/>
          <w:szCs w:val="24"/>
        </w:rPr>
      </w:pPr>
      <w:r>
        <w:rPr>
          <w:sz w:val="24"/>
          <w:szCs w:val="24"/>
        </w:rPr>
        <w:t>1 EL Tahin</w:t>
      </w:r>
    </w:p>
    <w:p w14:paraId="1AD172EE" w14:textId="77777777" w:rsidR="00C1768C" w:rsidRDefault="00C1768C" w:rsidP="00C1768C">
      <w:pPr>
        <w:rPr>
          <w:sz w:val="24"/>
          <w:szCs w:val="24"/>
        </w:rPr>
      </w:pPr>
      <w:r>
        <w:rPr>
          <w:sz w:val="24"/>
          <w:szCs w:val="24"/>
        </w:rPr>
        <w:t>150 g griechischer Joghurt</w:t>
      </w:r>
    </w:p>
    <w:p w14:paraId="7032C1CA" w14:textId="77777777" w:rsidR="00C1768C" w:rsidRDefault="00C1768C" w:rsidP="00C1768C">
      <w:pPr>
        <w:rPr>
          <w:sz w:val="24"/>
          <w:szCs w:val="24"/>
        </w:rPr>
      </w:pPr>
      <w:r>
        <w:rPr>
          <w:sz w:val="24"/>
          <w:szCs w:val="24"/>
        </w:rPr>
        <w:t>Salz, Pfeffer</w:t>
      </w:r>
    </w:p>
    <w:p w14:paraId="66415E76" w14:textId="77777777" w:rsidR="00C1768C" w:rsidRDefault="00C1768C" w:rsidP="00C1768C">
      <w:pPr>
        <w:rPr>
          <w:sz w:val="24"/>
          <w:szCs w:val="24"/>
        </w:rPr>
      </w:pPr>
    </w:p>
    <w:p w14:paraId="74D1CD46" w14:textId="77777777" w:rsidR="00C1768C" w:rsidRDefault="00C1768C" w:rsidP="00C1768C">
      <w:pPr>
        <w:rPr>
          <w:sz w:val="24"/>
          <w:szCs w:val="24"/>
        </w:rPr>
      </w:pPr>
      <w:r>
        <w:rPr>
          <w:sz w:val="24"/>
          <w:szCs w:val="24"/>
        </w:rPr>
        <w:t>Zubereitung:</w:t>
      </w:r>
    </w:p>
    <w:p w14:paraId="2FBCF2AA" w14:textId="77777777" w:rsidR="00C1768C" w:rsidRPr="00B81847" w:rsidRDefault="00C1768C" w:rsidP="00B40E8C">
      <w:pPr>
        <w:pStyle w:val="ListParagraph"/>
        <w:numPr>
          <w:ilvl w:val="0"/>
          <w:numId w:val="1030"/>
        </w:numPr>
        <w:spacing w:after="120"/>
        <w:ind w:left="714" w:hanging="357"/>
        <w:contextualSpacing w:val="0"/>
        <w:jc w:val="both"/>
        <w:rPr>
          <w:sz w:val="24"/>
          <w:szCs w:val="24"/>
        </w:rPr>
      </w:pPr>
      <w:r w:rsidRPr="00B81847">
        <w:rPr>
          <w:sz w:val="24"/>
          <w:szCs w:val="24"/>
        </w:rPr>
        <w:t>Den Backofen auf 220 Grad Umluft vorheizen.</w:t>
      </w:r>
    </w:p>
    <w:p w14:paraId="7EB61D86" w14:textId="77777777" w:rsidR="00C1768C" w:rsidRPr="00B81847" w:rsidRDefault="00C1768C" w:rsidP="00B40E8C">
      <w:pPr>
        <w:pStyle w:val="ListParagraph"/>
        <w:numPr>
          <w:ilvl w:val="0"/>
          <w:numId w:val="1030"/>
        </w:numPr>
        <w:spacing w:after="120"/>
        <w:ind w:left="714" w:hanging="357"/>
        <w:contextualSpacing w:val="0"/>
        <w:jc w:val="both"/>
        <w:rPr>
          <w:sz w:val="24"/>
          <w:szCs w:val="24"/>
        </w:rPr>
      </w:pPr>
      <w:r w:rsidRPr="00B81847">
        <w:rPr>
          <w:sz w:val="24"/>
          <w:szCs w:val="24"/>
        </w:rPr>
        <w:t>Die Roten Beeten einzeln in Alufolie wickeln, auf ein Backblech setzen und 30 bis 60 Minuten im Ofen rösten, bis eine Messerklinge sich leicht hineinstechen lässt. Sobald sie so</w:t>
      </w:r>
      <w:r>
        <w:rPr>
          <w:sz w:val="24"/>
          <w:szCs w:val="24"/>
        </w:rPr>
        <w:t xml:space="preserve"> </w:t>
      </w:r>
      <w:r w:rsidRPr="00B81847">
        <w:rPr>
          <w:sz w:val="24"/>
          <w:szCs w:val="24"/>
        </w:rPr>
        <w:t>weit abgekühlt sind, dass man sie anfassen kann, die Knollen häuten und in 5 mm dicke Scheiben schneiden. In eine große Schüssel geben und beiseitestellen.</w:t>
      </w:r>
    </w:p>
    <w:p w14:paraId="2B979F9B" w14:textId="77777777" w:rsidR="00C1768C" w:rsidRPr="00B81847" w:rsidRDefault="00C1768C" w:rsidP="00B40E8C">
      <w:pPr>
        <w:pStyle w:val="ListParagraph"/>
        <w:numPr>
          <w:ilvl w:val="0"/>
          <w:numId w:val="1030"/>
        </w:numPr>
        <w:spacing w:after="120"/>
        <w:ind w:left="714" w:hanging="357"/>
        <w:contextualSpacing w:val="0"/>
        <w:jc w:val="both"/>
        <w:rPr>
          <w:sz w:val="24"/>
          <w:szCs w:val="24"/>
        </w:rPr>
      </w:pPr>
      <w:r w:rsidRPr="00B81847">
        <w:rPr>
          <w:sz w:val="24"/>
          <w:szCs w:val="24"/>
        </w:rPr>
        <w:t>Das Olivenöl in einer kleinen Pfanne bei mittlerer Temperatur erhitzen. Die Kreuzkümmelsamen darin etwa 3 Minuten rösten, bis sie zu hüpfen beginnen. Samen und Öl auf die Rote-Bete-Scheiben gießen. Zwiebel, eingelegte Zitrone, Zitronensaft, 10 g Dill, 1 TL Salz und 1 Prise Pfeffer hinzufügen. Alles gut mischen und den Salat auf einer großen Servierplatte anrichten.</w:t>
      </w:r>
    </w:p>
    <w:p w14:paraId="72D2D5F2" w14:textId="77777777" w:rsidR="00C1768C" w:rsidRDefault="00C1768C" w:rsidP="00B40E8C">
      <w:pPr>
        <w:pStyle w:val="ListParagraph"/>
        <w:numPr>
          <w:ilvl w:val="0"/>
          <w:numId w:val="1030"/>
        </w:numPr>
        <w:spacing w:after="120"/>
        <w:ind w:left="714" w:hanging="357"/>
        <w:contextualSpacing w:val="0"/>
        <w:jc w:val="both"/>
        <w:rPr>
          <w:sz w:val="24"/>
          <w:szCs w:val="24"/>
        </w:rPr>
      </w:pPr>
      <w:r w:rsidRPr="00B81847">
        <w:rPr>
          <w:sz w:val="24"/>
          <w:szCs w:val="24"/>
        </w:rPr>
        <w:t>Tahin und Joghurt miteinander verrühren. Die Mischung an vier, fünf Stellen auf die Rote Bete klecksen. Nur ganz geringfügig unterrühren – Joghurt und Rote Bete sollen kaum vermischt werden – dann den Salat mit dem restlichen Dill bestreuen.</w:t>
      </w:r>
    </w:p>
    <w:p w14:paraId="1D66A08C" w14:textId="77777777" w:rsidR="00C1768C" w:rsidRDefault="00C1768C" w:rsidP="00C1768C">
      <w:pPr>
        <w:rPr>
          <w:sz w:val="24"/>
          <w:szCs w:val="24"/>
        </w:rPr>
      </w:pPr>
      <w:r>
        <w:rPr>
          <w:sz w:val="24"/>
          <w:szCs w:val="24"/>
        </w:rPr>
        <w:br w:type="page"/>
      </w:r>
    </w:p>
    <w:p w14:paraId="3780B645" w14:textId="77777777" w:rsidR="00626882" w:rsidRDefault="00626882" w:rsidP="00626882">
      <w:pPr>
        <w:pStyle w:val="Heading2"/>
        <w:spacing w:after="240"/>
      </w:pPr>
      <w:r>
        <w:lastRenderedPageBreak/>
        <w:t>Rote Beten mit Polentaplätzchen</w:t>
      </w:r>
      <w:r>
        <w:rPr>
          <w:rStyle w:val="FootnoteReference"/>
        </w:rPr>
        <w:footnoteReference w:id="994"/>
      </w:r>
      <w:r>
        <w:t xml:space="preserve"> </w:t>
      </w:r>
    </w:p>
    <w:p w14:paraId="5FDD4BE8" w14:textId="77777777" w:rsidR="00626882" w:rsidRDefault="00626882" w:rsidP="00626882">
      <w:pPr>
        <w:jc w:val="both"/>
        <w:rPr>
          <w:sz w:val="24"/>
          <w:szCs w:val="24"/>
        </w:rPr>
      </w:pPr>
      <w:r w:rsidRPr="00067CE3">
        <w:rPr>
          <w:sz w:val="24"/>
          <w:szCs w:val="24"/>
          <w:u w:val="single"/>
        </w:rPr>
        <w:t>Zutaten</w:t>
      </w:r>
      <w:r>
        <w:rPr>
          <w:sz w:val="24"/>
          <w:szCs w:val="24"/>
        </w:rPr>
        <w:t xml:space="preserve"> (für 4 Portionen)</w:t>
      </w:r>
    </w:p>
    <w:p w14:paraId="47B5F120" w14:textId="77777777" w:rsidR="00626882" w:rsidRDefault="00626882" w:rsidP="00626882">
      <w:pPr>
        <w:jc w:val="both"/>
        <w:rPr>
          <w:sz w:val="24"/>
          <w:szCs w:val="24"/>
        </w:rPr>
      </w:pPr>
      <w:r>
        <w:rPr>
          <w:sz w:val="24"/>
          <w:szCs w:val="24"/>
        </w:rPr>
        <w:t>180 g Polenta</w:t>
      </w:r>
    </w:p>
    <w:p w14:paraId="29F03D68" w14:textId="77777777" w:rsidR="00626882" w:rsidRDefault="00626882" w:rsidP="00626882">
      <w:pPr>
        <w:jc w:val="both"/>
        <w:rPr>
          <w:sz w:val="24"/>
          <w:szCs w:val="24"/>
        </w:rPr>
      </w:pPr>
      <w:r>
        <w:rPr>
          <w:sz w:val="24"/>
          <w:szCs w:val="24"/>
        </w:rPr>
        <w:t>50 g Weizen</w:t>
      </w:r>
    </w:p>
    <w:p w14:paraId="00707E06" w14:textId="77777777" w:rsidR="00626882" w:rsidRDefault="00626882" w:rsidP="00626882">
      <w:pPr>
        <w:jc w:val="both"/>
        <w:rPr>
          <w:sz w:val="24"/>
          <w:szCs w:val="24"/>
        </w:rPr>
      </w:pPr>
      <w:r>
        <w:rPr>
          <w:sz w:val="24"/>
          <w:szCs w:val="24"/>
        </w:rPr>
        <w:t>1 TL Koriander</w:t>
      </w:r>
    </w:p>
    <w:p w14:paraId="769F6B57" w14:textId="77777777" w:rsidR="00626882" w:rsidRDefault="00626882" w:rsidP="00626882">
      <w:pPr>
        <w:jc w:val="both"/>
        <w:rPr>
          <w:sz w:val="24"/>
          <w:szCs w:val="24"/>
        </w:rPr>
      </w:pPr>
      <w:r>
        <w:rPr>
          <w:sz w:val="24"/>
          <w:szCs w:val="24"/>
        </w:rPr>
        <w:t>Salz</w:t>
      </w:r>
    </w:p>
    <w:p w14:paraId="5CE5ED87" w14:textId="77777777" w:rsidR="00626882" w:rsidRDefault="00626882" w:rsidP="00626882">
      <w:pPr>
        <w:jc w:val="both"/>
        <w:rPr>
          <w:sz w:val="24"/>
          <w:szCs w:val="24"/>
        </w:rPr>
      </w:pPr>
      <w:r>
        <w:rPr>
          <w:sz w:val="24"/>
          <w:szCs w:val="24"/>
        </w:rPr>
        <w:t>25 g Butter</w:t>
      </w:r>
    </w:p>
    <w:p w14:paraId="7BD64242" w14:textId="77777777" w:rsidR="00626882" w:rsidRDefault="00626882" w:rsidP="00626882">
      <w:pPr>
        <w:jc w:val="both"/>
        <w:rPr>
          <w:sz w:val="24"/>
          <w:szCs w:val="24"/>
        </w:rPr>
      </w:pPr>
      <w:r>
        <w:rPr>
          <w:sz w:val="24"/>
          <w:szCs w:val="24"/>
        </w:rPr>
        <w:t>8 EL Süße Sahne</w:t>
      </w:r>
    </w:p>
    <w:p w14:paraId="65B8E598" w14:textId="77777777" w:rsidR="00626882" w:rsidRDefault="00626882" w:rsidP="00626882">
      <w:pPr>
        <w:jc w:val="both"/>
        <w:rPr>
          <w:sz w:val="24"/>
          <w:szCs w:val="24"/>
        </w:rPr>
      </w:pPr>
      <w:r>
        <w:rPr>
          <w:sz w:val="24"/>
          <w:szCs w:val="24"/>
        </w:rPr>
        <w:t>8 EL saure Sahne</w:t>
      </w:r>
    </w:p>
    <w:p w14:paraId="014CEFBC" w14:textId="77777777" w:rsidR="00626882" w:rsidRDefault="00626882" w:rsidP="00626882">
      <w:pPr>
        <w:jc w:val="both"/>
        <w:rPr>
          <w:sz w:val="24"/>
          <w:szCs w:val="24"/>
        </w:rPr>
      </w:pPr>
      <w:r>
        <w:rPr>
          <w:sz w:val="24"/>
          <w:szCs w:val="24"/>
        </w:rPr>
        <w:t>2 TL abgeriebene Zitronenschale</w:t>
      </w:r>
    </w:p>
    <w:p w14:paraId="7F95A7E8" w14:textId="77777777" w:rsidR="00626882" w:rsidRDefault="00626882" w:rsidP="00626882">
      <w:pPr>
        <w:jc w:val="both"/>
        <w:rPr>
          <w:sz w:val="24"/>
          <w:szCs w:val="24"/>
        </w:rPr>
      </w:pPr>
      <w:r>
        <w:rPr>
          <w:sz w:val="24"/>
          <w:szCs w:val="24"/>
        </w:rPr>
        <w:t>2 EL Zitronensaft</w:t>
      </w:r>
    </w:p>
    <w:p w14:paraId="2B575A5B" w14:textId="77777777" w:rsidR="00626882" w:rsidRDefault="00626882" w:rsidP="00626882">
      <w:pPr>
        <w:jc w:val="both"/>
        <w:rPr>
          <w:sz w:val="24"/>
          <w:szCs w:val="24"/>
        </w:rPr>
      </w:pPr>
      <w:r>
        <w:rPr>
          <w:sz w:val="24"/>
          <w:szCs w:val="24"/>
        </w:rPr>
        <w:t>4 TL Meerettich, frisch gerieben</w:t>
      </w:r>
    </w:p>
    <w:p w14:paraId="513229CD" w14:textId="77777777" w:rsidR="00626882" w:rsidRDefault="00626882" w:rsidP="00626882">
      <w:pPr>
        <w:jc w:val="both"/>
        <w:rPr>
          <w:sz w:val="24"/>
          <w:szCs w:val="24"/>
        </w:rPr>
      </w:pPr>
      <w:r>
        <w:rPr>
          <w:sz w:val="24"/>
          <w:szCs w:val="24"/>
        </w:rPr>
        <w:t>800 g rote Beten</w:t>
      </w:r>
    </w:p>
    <w:p w14:paraId="0C7A8806" w14:textId="77777777" w:rsidR="00626882" w:rsidRDefault="00626882" w:rsidP="00626882">
      <w:pPr>
        <w:jc w:val="both"/>
        <w:rPr>
          <w:sz w:val="24"/>
          <w:szCs w:val="24"/>
        </w:rPr>
      </w:pPr>
      <w:r>
        <w:rPr>
          <w:sz w:val="24"/>
          <w:szCs w:val="24"/>
        </w:rPr>
        <w:t>1 Lorbeerblatt</w:t>
      </w:r>
    </w:p>
    <w:p w14:paraId="53C10CE5" w14:textId="77777777" w:rsidR="00626882" w:rsidRDefault="00626882" w:rsidP="00626882">
      <w:pPr>
        <w:jc w:val="both"/>
        <w:rPr>
          <w:sz w:val="24"/>
          <w:szCs w:val="24"/>
        </w:rPr>
      </w:pPr>
      <w:r>
        <w:rPr>
          <w:sz w:val="24"/>
          <w:szCs w:val="24"/>
        </w:rPr>
        <w:t>140 g Zwiebeln</w:t>
      </w:r>
    </w:p>
    <w:p w14:paraId="3018884E" w14:textId="77777777" w:rsidR="00626882" w:rsidRDefault="00626882" w:rsidP="00626882">
      <w:pPr>
        <w:jc w:val="both"/>
        <w:rPr>
          <w:sz w:val="24"/>
          <w:szCs w:val="24"/>
        </w:rPr>
      </w:pPr>
      <w:r>
        <w:rPr>
          <w:sz w:val="24"/>
          <w:szCs w:val="24"/>
        </w:rPr>
        <w:t>2 EL Sonnenblumenöl</w:t>
      </w:r>
    </w:p>
    <w:p w14:paraId="3831ED61" w14:textId="77777777" w:rsidR="00626882" w:rsidRDefault="00626882" w:rsidP="00626882">
      <w:pPr>
        <w:jc w:val="both"/>
        <w:rPr>
          <w:sz w:val="24"/>
          <w:szCs w:val="24"/>
        </w:rPr>
      </w:pPr>
      <w:r>
        <w:rPr>
          <w:sz w:val="24"/>
          <w:szCs w:val="24"/>
        </w:rPr>
        <w:t>150 ml naturreiner Johannisbeersaft</w:t>
      </w:r>
    </w:p>
    <w:p w14:paraId="6E6C824B" w14:textId="77777777" w:rsidR="00626882" w:rsidRDefault="00626882" w:rsidP="00626882">
      <w:pPr>
        <w:jc w:val="both"/>
        <w:rPr>
          <w:sz w:val="24"/>
          <w:szCs w:val="24"/>
        </w:rPr>
      </w:pPr>
      <w:r>
        <w:rPr>
          <w:sz w:val="24"/>
          <w:szCs w:val="24"/>
        </w:rPr>
        <w:t>20 g Kokosfett</w:t>
      </w:r>
    </w:p>
    <w:p w14:paraId="53CF7234" w14:textId="77777777" w:rsidR="00626882" w:rsidRDefault="00626882" w:rsidP="00626882">
      <w:pPr>
        <w:jc w:val="both"/>
        <w:rPr>
          <w:sz w:val="24"/>
          <w:szCs w:val="24"/>
        </w:rPr>
      </w:pPr>
      <w:r>
        <w:rPr>
          <w:sz w:val="24"/>
          <w:szCs w:val="24"/>
        </w:rPr>
        <w:t>300 g säuerlicher Apfel</w:t>
      </w:r>
    </w:p>
    <w:p w14:paraId="585D1193" w14:textId="77777777" w:rsidR="00626882" w:rsidRDefault="00626882" w:rsidP="00626882">
      <w:pPr>
        <w:jc w:val="both"/>
        <w:rPr>
          <w:sz w:val="24"/>
          <w:szCs w:val="24"/>
        </w:rPr>
      </w:pPr>
      <w:r>
        <w:rPr>
          <w:sz w:val="24"/>
          <w:szCs w:val="24"/>
        </w:rPr>
        <w:t>1 TL Birnendicksaft</w:t>
      </w:r>
    </w:p>
    <w:p w14:paraId="057828B2" w14:textId="77777777" w:rsidR="00626882" w:rsidRDefault="00626882" w:rsidP="00626882">
      <w:pPr>
        <w:jc w:val="both"/>
        <w:rPr>
          <w:sz w:val="24"/>
          <w:szCs w:val="24"/>
        </w:rPr>
      </w:pPr>
      <w:r>
        <w:rPr>
          <w:sz w:val="24"/>
          <w:szCs w:val="24"/>
        </w:rPr>
        <w:t>2 Prisen gemahlene Nelken</w:t>
      </w:r>
    </w:p>
    <w:p w14:paraId="6DBDE48A" w14:textId="77777777" w:rsidR="00626882" w:rsidRDefault="00626882" w:rsidP="00626882">
      <w:pPr>
        <w:jc w:val="both"/>
        <w:rPr>
          <w:sz w:val="24"/>
          <w:szCs w:val="24"/>
        </w:rPr>
      </w:pPr>
    </w:p>
    <w:p w14:paraId="28F584F6" w14:textId="77777777" w:rsidR="00626882" w:rsidRDefault="00626882" w:rsidP="00626882">
      <w:pPr>
        <w:jc w:val="both"/>
        <w:rPr>
          <w:sz w:val="24"/>
          <w:szCs w:val="24"/>
        </w:rPr>
      </w:pPr>
      <w:r>
        <w:rPr>
          <w:sz w:val="24"/>
          <w:szCs w:val="24"/>
        </w:rPr>
        <w:t>Zubereitungszeit: 1 ½ Stunden</w:t>
      </w:r>
    </w:p>
    <w:p w14:paraId="6DFA8A89" w14:textId="77777777" w:rsidR="00626882" w:rsidRPr="007A601D" w:rsidRDefault="00626882" w:rsidP="00B40E8C">
      <w:pPr>
        <w:pStyle w:val="ListParagraph"/>
        <w:numPr>
          <w:ilvl w:val="0"/>
          <w:numId w:val="499"/>
        </w:numPr>
        <w:spacing w:after="120"/>
        <w:ind w:left="714" w:hanging="357"/>
        <w:contextualSpacing w:val="0"/>
        <w:jc w:val="both"/>
        <w:rPr>
          <w:sz w:val="24"/>
          <w:szCs w:val="24"/>
        </w:rPr>
      </w:pPr>
      <w:r w:rsidRPr="007A601D">
        <w:rPr>
          <w:sz w:val="24"/>
          <w:szCs w:val="24"/>
        </w:rPr>
        <w:t>Für die Polentaplätzchen den Maisgrieß mit dem Weizen und dem Koriander mahlen. Das Mehl und ½ TL Salz mit 450 ml kaltem Wasser verrühren.</w:t>
      </w:r>
    </w:p>
    <w:p w14:paraId="3FA19A50" w14:textId="77777777" w:rsidR="00626882" w:rsidRPr="007A601D" w:rsidRDefault="00626882" w:rsidP="00B40E8C">
      <w:pPr>
        <w:pStyle w:val="ListParagraph"/>
        <w:numPr>
          <w:ilvl w:val="0"/>
          <w:numId w:val="499"/>
        </w:numPr>
        <w:spacing w:after="120"/>
        <w:ind w:left="714" w:hanging="357"/>
        <w:contextualSpacing w:val="0"/>
        <w:jc w:val="both"/>
        <w:rPr>
          <w:sz w:val="24"/>
          <w:szCs w:val="24"/>
        </w:rPr>
      </w:pPr>
      <w:r w:rsidRPr="007A601D">
        <w:rPr>
          <w:sz w:val="24"/>
          <w:szCs w:val="24"/>
        </w:rPr>
        <w:t>Die Maismischung unter Umrühren aufkochen, dann auf der ausgeschalteten Kochstelle etwa 10 Minuten ausquellen lassen. Die Butter unterrühren und denn Maisbrei offen auskühlen lassen.</w:t>
      </w:r>
    </w:p>
    <w:p w14:paraId="35A9C24F" w14:textId="77777777" w:rsidR="00626882" w:rsidRPr="007A601D" w:rsidRDefault="00626882" w:rsidP="00B40E8C">
      <w:pPr>
        <w:pStyle w:val="ListParagraph"/>
        <w:numPr>
          <w:ilvl w:val="0"/>
          <w:numId w:val="499"/>
        </w:numPr>
        <w:spacing w:after="120"/>
        <w:ind w:left="714" w:hanging="357"/>
        <w:contextualSpacing w:val="0"/>
        <w:jc w:val="both"/>
        <w:rPr>
          <w:sz w:val="24"/>
          <w:szCs w:val="24"/>
        </w:rPr>
      </w:pPr>
      <w:r w:rsidRPr="007A601D">
        <w:rPr>
          <w:sz w:val="24"/>
          <w:szCs w:val="24"/>
        </w:rPr>
        <w:lastRenderedPageBreak/>
        <w:t>Inzwischen die süße und die saure Sahne mit dem Handrührgerät zu einer dicken creme schlagen. Die Zitronenschale, den Zitronensaft und den Meerrettich unterrühren. Die Creme zugedeckt kühl stellen.</w:t>
      </w:r>
    </w:p>
    <w:p w14:paraId="4C9022F8" w14:textId="77777777" w:rsidR="00626882" w:rsidRPr="007A601D" w:rsidRDefault="00626882" w:rsidP="00B40E8C">
      <w:pPr>
        <w:pStyle w:val="ListParagraph"/>
        <w:numPr>
          <w:ilvl w:val="0"/>
          <w:numId w:val="499"/>
        </w:numPr>
        <w:spacing w:after="120"/>
        <w:ind w:left="714" w:hanging="357"/>
        <w:contextualSpacing w:val="0"/>
        <w:jc w:val="both"/>
        <w:rPr>
          <w:sz w:val="24"/>
          <w:szCs w:val="24"/>
        </w:rPr>
      </w:pPr>
      <w:r w:rsidRPr="007A601D">
        <w:rPr>
          <w:sz w:val="24"/>
          <w:szCs w:val="24"/>
        </w:rPr>
        <w:t>Die roten Beten unter fließendem Wasser sauber bürsten, den Wurzel- und den Blattansatz abschneiden. Nur harte Stellen mit dem Sparschäler schälen. Die Knollen grob raspeln. Das Lorbeerblatt im Mörser oder zwischen den Fingern zerreiben und zu den roten Beten geben.</w:t>
      </w:r>
    </w:p>
    <w:p w14:paraId="509A6EDE" w14:textId="77777777" w:rsidR="00626882" w:rsidRPr="007A601D" w:rsidRDefault="00626882" w:rsidP="00B40E8C">
      <w:pPr>
        <w:pStyle w:val="ListParagraph"/>
        <w:numPr>
          <w:ilvl w:val="0"/>
          <w:numId w:val="499"/>
        </w:numPr>
        <w:spacing w:after="120"/>
        <w:ind w:left="714" w:hanging="357"/>
        <w:contextualSpacing w:val="0"/>
        <w:jc w:val="both"/>
        <w:rPr>
          <w:sz w:val="24"/>
          <w:szCs w:val="24"/>
        </w:rPr>
      </w:pPr>
      <w:r w:rsidRPr="007A601D">
        <w:rPr>
          <w:sz w:val="24"/>
          <w:szCs w:val="24"/>
        </w:rPr>
        <w:t>Die Zwiebeln grob würfeln und in dem öl glasig dünsten. Die roten Beeten hinzufügen und leicht salzen. Den Johannisbeersaft und 4 EL Wasser hinzugießen. Das Gemüse bei schwacher Hitze zugedeckt in etwa 15 Minuten bissfest dünsten.</w:t>
      </w:r>
    </w:p>
    <w:p w14:paraId="4F9C0E45" w14:textId="77777777" w:rsidR="00626882" w:rsidRPr="007A601D" w:rsidRDefault="00626882" w:rsidP="00B40E8C">
      <w:pPr>
        <w:pStyle w:val="ListParagraph"/>
        <w:numPr>
          <w:ilvl w:val="0"/>
          <w:numId w:val="499"/>
        </w:numPr>
        <w:spacing w:after="120"/>
        <w:ind w:left="714" w:hanging="357"/>
        <w:contextualSpacing w:val="0"/>
        <w:jc w:val="both"/>
        <w:rPr>
          <w:sz w:val="24"/>
          <w:szCs w:val="24"/>
        </w:rPr>
      </w:pPr>
      <w:r w:rsidRPr="007A601D">
        <w:rPr>
          <w:sz w:val="24"/>
          <w:szCs w:val="24"/>
        </w:rPr>
        <w:t>Inzwischen von der Maismasse jeweils 1 EL abstechen, Kugeln daraus rollen und zu handtellergroßen Küchlein flach drücken.</w:t>
      </w:r>
    </w:p>
    <w:p w14:paraId="30DC3BD1" w14:textId="77777777" w:rsidR="00626882" w:rsidRPr="007A601D" w:rsidRDefault="00626882" w:rsidP="00B40E8C">
      <w:pPr>
        <w:pStyle w:val="ListParagraph"/>
        <w:numPr>
          <w:ilvl w:val="0"/>
          <w:numId w:val="499"/>
        </w:numPr>
        <w:spacing w:after="120"/>
        <w:ind w:left="714" w:hanging="357"/>
        <w:contextualSpacing w:val="0"/>
        <w:jc w:val="both"/>
        <w:rPr>
          <w:sz w:val="24"/>
          <w:szCs w:val="24"/>
        </w:rPr>
      </w:pPr>
      <w:r w:rsidRPr="007A601D">
        <w:rPr>
          <w:sz w:val="24"/>
          <w:szCs w:val="24"/>
        </w:rPr>
        <w:t>Das Kokosfett in einer oder zwei großen Pfannen erhitzen und die Küchlein darin bei schwacher Hitze in 7 – 8 Minuten von beiden Seiten goldgelb braten.</w:t>
      </w:r>
    </w:p>
    <w:p w14:paraId="0BEF9719" w14:textId="77777777" w:rsidR="00626882" w:rsidRPr="007A601D" w:rsidRDefault="00626882" w:rsidP="00B40E8C">
      <w:pPr>
        <w:pStyle w:val="ListParagraph"/>
        <w:numPr>
          <w:ilvl w:val="0"/>
          <w:numId w:val="499"/>
        </w:numPr>
        <w:spacing w:after="120"/>
        <w:ind w:left="714" w:hanging="357"/>
        <w:contextualSpacing w:val="0"/>
        <w:jc w:val="both"/>
        <w:rPr>
          <w:sz w:val="24"/>
          <w:szCs w:val="24"/>
        </w:rPr>
      </w:pPr>
      <w:r w:rsidRPr="007A601D">
        <w:rPr>
          <w:sz w:val="24"/>
          <w:szCs w:val="24"/>
        </w:rPr>
        <w:t>Während die Küchlein braten, die Äpfel vierteln, vom Kerngehäuse befreien und in Scheibchen schneiden. Dann unter das Rote-Bete-gemüse mischen und alles noch 3 -4 Minuten ziehen lassen. Die Äpfel dürfen dabei nicht zerfallen. Das Gemüse mit dem Birnendicksaft, dem Nelkenpulver und eventuell wenig Salz abschmecken.</w:t>
      </w:r>
    </w:p>
    <w:p w14:paraId="01844937" w14:textId="77777777" w:rsidR="00626882" w:rsidRPr="007A601D" w:rsidRDefault="00626882" w:rsidP="00B40E8C">
      <w:pPr>
        <w:pStyle w:val="ListParagraph"/>
        <w:numPr>
          <w:ilvl w:val="0"/>
          <w:numId w:val="499"/>
        </w:numPr>
        <w:spacing w:after="120"/>
        <w:ind w:left="714" w:hanging="357"/>
        <w:contextualSpacing w:val="0"/>
        <w:jc w:val="both"/>
        <w:rPr>
          <w:sz w:val="24"/>
          <w:szCs w:val="24"/>
        </w:rPr>
      </w:pPr>
      <w:r w:rsidRPr="007A601D">
        <w:rPr>
          <w:sz w:val="24"/>
          <w:szCs w:val="24"/>
        </w:rPr>
        <w:t>Die Polentaplätzchen mit den roten Beten auf vier Tellern anrichten. Auf jede Gemüseportion 1 – 2 Meerrettichsahne geben.</w:t>
      </w:r>
    </w:p>
    <w:p w14:paraId="4AF9801F" w14:textId="77777777" w:rsidR="00626882" w:rsidRDefault="00626882" w:rsidP="00626882">
      <w:pPr>
        <w:jc w:val="both"/>
        <w:rPr>
          <w:sz w:val="24"/>
          <w:szCs w:val="24"/>
        </w:rPr>
      </w:pPr>
    </w:p>
    <w:p w14:paraId="60B5077E" w14:textId="77777777" w:rsidR="00626882" w:rsidRDefault="00626882" w:rsidP="00626882">
      <w:pPr>
        <w:jc w:val="both"/>
        <w:rPr>
          <w:sz w:val="24"/>
          <w:szCs w:val="24"/>
        </w:rPr>
      </w:pPr>
    </w:p>
    <w:p w14:paraId="1BED5719" w14:textId="77777777" w:rsidR="00626882" w:rsidRDefault="00626882" w:rsidP="00626882">
      <w:pPr>
        <w:jc w:val="both"/>
        <w:rPr>
          <w:sz w:val="24"/>
          <w:szCs w:val="24"/>
        </w:rPr>
      </w:pPr>
    </w:p>
    <w:p w14:paraId="7B332A41" w14:textId="77777777" w:rsidR="00626882" w:rsidRDefault="00626882" w:rsidP="00626882">
      <w:pPr>
        <w:rPr>
          <w:sz w:val="24"/>
          <w:szCs w:val="24"/>
        </w:rPr>
      </w:pPr>
    </w:p>
    <w:p w14:paraId="74E8E716" w14:textId="77777777" w:rsidR="00626882" w:rsidRDefault="00626882" w:rsidP="00626882">
      <w:pPr>
        <w:rPr>
          <w:sz w:val="24"/>
          <w:szCs w:val="24"/>
        </w:rPr>
      </w:pPr>
      <w:r>
        <w:rPr>
          <w:sz w:val="24"/>
          <w:szCs w:val="24"/>
        </w:rPr>
        <w:br w:type="page"/>
      </w:r>
    </w:p>
    <w:p w14:paraId="754F89F9" w14:textId="39C47570" w:rsidR="00693707" w:rsidRDefault="00F0725C" w:rsidP="00F25280">
      <w:pPr>
        <w:pStyle w:val="Heading2"/>
        <w:spacing w:after="240"/>
      </w:pPr>
      <w:r>
        <w:lastRenderedPageBreak/>
        <w:t>Im Ganzen gebackener Knollensellerie</w:t>
      </w:r>
      <w:r w:rsidR="00EA13EC">
        <w:rPr>
          <w:rStyle w:val="FootnoteReference"/>
        </w:rPr>
        <w:footnoteReference w:id="995"/>
      </w:r>
      <w:r>
        <w:t xml:space="preserve"> </w:t>
      </w:r>
    </w:p>
    <w:p w14:paraId="68E5F963" w14:textId="77777777" w:rsidR="00693707" w:rsidRPr="00F25280" w:rsidRDefault="00693707" w:rsidP="00A52807">
      <w:pPr>
        <w:ind w:left="1416" w:hanging="1416"/>
        <w:jc w:val="both"/>
        <w:rPr>
          <w:sz w:val="24"/>
          <w:szCs w:val="24"/>
          <w:u w:val="single"/>
        </w:rPr>
      </w:pPr>
      <w:r w:rsidRPr="00F25280">
        <w:rPr>
          <w:sz w:val="24"/>
          <w:szCs w:val="24"/>
          <w:u w:val="single"/>
        </w:rPr>
        <w:t>Zutaten:</w:t>
      </w:r>
    </w:p>
    <w:p w14:paraId="3E6D12D3" w14:textId="77777777" w:rsidR="00656328" w:rsidRDefault="00693707" w:rsidP="00A52807">
      <w:pPr>
        <w:ind w:left="1416" w:hanging="1416"/>
        <w:jc w:val="both"/>
        <w:rPr>
          <w:sz w:val="24"/>
          <w:szCs w:val="24"/>
        </w:rPr>
      </w:pPr>
      <w:r>
        <w:rPr>
          <w:sz w:val="24"/>
          <w:szCs w:val="24"/>
        </w:rPr>
        <w:t>1 große Sellerie</w:t>
      </w:r>
      <w:r w:rsidR="00656328">
        <w:rPr>
          <w:sz w:val="24"/>
          <w:szCs w:val="24"/>
        </w:rPr>
        <w:t>knolle, Wurzelansatz entfernt, gründlich abgebürstet (900 g)</w:t>
      </w:r>
    </w:p>
    <w:p w14:paraId="54D32C3B" w14:textId="77777777" w:rsidR="00656328" w:rsidRDefault="00656328" w:rsidP="00A52807">
      <w:pPr>
        <w:ind w:left="1416" w:hanging="1416"/>
        <w:jc w:val="both"/>
        <w:rPr>
          <w:sz w:val="24"/>
          <w:szCs w:val="24"/>
        </w:rPr>
      </w:pPr>
      <w:r>
        <w:rPr>
          <w:sz w:val="24"/>
          <w:szCs w:val="24"/>
        </w:rPr>
        <w:t>60 ml Olivenöl</w:t>
      </w:r>
    </w:p>
    <w:p w14:paraId="28A2BEB2" w14:textId="77777777" w:rsidR="00656328" w:rsidRDefault="00656328" w:rsidP="00A52807">
      <w:pPr>
        <w:ind w:left="1416" w:hanging="1416"/>
        <w:jc w:val="both"/>
        <w:rPr>
          <w:sz w:val="24"/>
          <w:szCs w:val="24"/>
        </w:rPr>
      </w:pPr>
      <w:r>
        <w:rPr>
          <w:sz w:val="24"/>
          <w:szCs w:val="24"/>
        </w:rPr>
        <w:t>Meersalzflocken</w:t>
      </w:r>
    </w:p>
    <w:p w14:paraId="243F5BA0" w14:textId="77777777" w:rsidR="00656328" w:rsidRDefault="00656328" w:rsidP="00A52807">
      <w:pPr>
        <w:ind w:left="1416" w:hanging="1416"/>
        <w:jc w:val="both"/>
        <w:rPr>
          <w:sz w:val="24"/>
          <w:szCs w:val="24"/>
        </w:rPr>
      </w:pPr>
    </w:p>
    <w:p w14:paraId="68885BB3" w14:textId="733BBD37" w:rsidR="00F25280" w:rsidRDefault="00F25280" w:rsidP="00A52807">
      <w:pPr>
        <w:ind w:left="1416" w:hanging="1416"/>
        <w:jc w:val="both"/>
        <w:rPr>
          <w:sz w:val="24"/>
          <w:szCs w:val="24"/>
        </w:rPr>
      </w:pPr>
      <w:r>
        <w:rPr>
          <w:sz w:val="24"/>
          <w:szCs w:val="24"/>
        </w:rPr>
        <w:t>Zubereitung:</w:t>
      </w:r>
    </w:p>
    <w:p w14:paraId="1857BA00" w14:textId="77777777" w:rsidR="00AE6980" w:rsidRPr="008F5A5D" w:rsidRDefault="00AE6980" w:rsidP="00B40E8C">
      <w:pPr>
        <w:pStyle w:val="ListParagraph"/>
        <w:numPr>
          <w:ilvl w:val="0"/>
          <w:numId w:val="1495"/>
        </w:numPr>
        <w:spacing w:after="120"/>
        <w:ind w:left="714" w:hanging="357"/>
        <w:contextualSpacing w:val="0"/>
        <w:jc w:val="both"/>
        <w:rPr>
          <w:sz w:val="24"/>
          <w:szCs w:val="24"/>
        </w:rPr>
      </w:pPr>
      <w:r w:rsidRPr="008F5A5D">
        <w:rPr>
          <w:sz w:val="24"/>
          <w:szCs w:val="24"/>
        </w:rPr>
        <w:t>Den Backofen auf 170 Grad Umluft vorheizen.</w:t>
      </w:r>
    </w:p>
    <w:p w14:paraId="378C8078" w14:textId="30C84080" w:rsidR="00585162" w:rsidRPr="008F5A5D" w:rsidRDefault="00AE6980" w:rsidP="00B40E8C">
      <w:pPr>
        <w:pStyle w:val="ListParagraph"/>
        <w:numPr>
          <w:ilvl w:val="0"/>
          <w:numId w:val="1495"/>
        </w:numPr>
        <w:spacing w:after="120"/>
        <w:ind w:left="714" w:hanging="357"/>
        <w:contextualSpacing w:val="0"/>
        <w:jc w:val="both"/>
        <w:rPr>
          <w:sz w:val="24"/>
          <w:szCs w:val="24"/>
        </w:rPr>
      </w:pPr>
      <w:r w:rsidRPr="008F5A5D">
        <w:rPr>
          <w:sz w:val="24"/>
          <w:szCs w:val="24"/>
        </w:rPr>
        <w:t xml:space="preserve">Den Sellerie mit einer Gabel rundherum etwa </w:t>
      </w:r>
      <w:r w:rsidR="008F5A5D" w:rsidRPr="008F5A5D">
        <w:rPr>
          <w:sz w:val="24"/>
          <w:szCs w:val="24"/>
        </w:rPr>
        <w:t>40-mal</w:t>
      </w:r>
      <w:r w:rsidRPr="008F5A5D">
        <w:rPr>
          <w:sz w:val="24"/>
          <w:szCs w:val="24"/>
        </w:rPr>
        <w:t xml:space="preserve"> einstechen und auf ein mit Backpapier bedecktes Blech legen. Das Öl mit 1 ½ TL Meersalzflocken v</w:t>
      </w:r>
      <w:r w:rsidR="008F5A5D">
        <w:rPr>
          <w:sz w:val="24"/>
          <w:szCs w:val="24"/>
        </w:rPr>
        <w:t>er</w:t>
      </w:r>
      <w:r w:rsidRPr="008F5A5D">
        <w:rPr>
          <w:sz w:val="24"/>
          <w:szCs w:val="24"/>
        </w:rPr>
        <w:t xml:space="preserve">rühren und die Knolle großzügig damit einreiben. Den Sellerie je nach Größe </w:t>
      </w:r>
      <w:r w:rsidR="00585162" w:rsidRPr="008F5A5D">
        <w:rPr>
          <w:sz w:val="24"/>
          <w:szCs w:val="24"/>
        </w:rPr>
        <w:t>im Ofen 2</w:t>
      </w:r>
      <w:r w:rsidR="00F25280">
        <w:rPr>
          <w:sz w:val="24"/>
          <w:szCs w:val="24"/>
        </w:rPr>
        <w:t xml:space="preserve"> ¼ </w:t>
      </w:r>
      <w:r w:rsidR="00585162" w:rsidRPr="008F5A5D">
        <w:rPr>
          <w:sz w:val="24"/>
          <w:szCs w:val="24"/>
        </w:rPr>
        <w:t xml:space="preserve"> ode</w:t>
      </w:r>
      <w:r w:rsidR="008F5A5D">
        <w:rPr>
          <w:sz w:val="24"/>
          <w:szCs w:val="24"/>
        </w:rPr>
        <w:t>r</w:t>
      </w:r>
      <w:r w:rsidR="00585162" w:rsidRPr="008F5A5D">
        <w:rPr>
          <w:sz w:val="24"/>
          <w:szCs w:val="24"/>
        </w:rPr>
        <w:t xml:space="preserve"> bis zu 2 ¾ Stunden backen und alle 20 Minuten mit seinem Saft beträufeln, bis er dunkelbraun und durch und durch weich ist und eine Art Karamell austritt.</w:t>
      </w:r>
    </w:p>
    <w:p w14:paraId="6E1AE731" w14:textId="3494F08E" w:rsidR="00A52807" w:rsidRPr="008F5A5D" w:rsidRDefault="00585162" w:rsidP="00B40E8C">
      <w:pPr>
        <w:pStyle w:val="ListParagraph"/>
        <w:numPr>
          <w:ilvl w:val="0"/>
          <w:numId w:val="1495"/>
        </w:numPr>
        <w:spacing w:after="120"/>
        <w:ind w:left="714" w:hanging="357"/>
        <w:contextualSpacing w:val="0"/>
        <w:jc w:val="both"/>
        <w:rPr>
          <w:sz w:val="24"/>
          <w:szCs w:val="24"/>
        </w:rPr>
      </w:pPr>
      <w:r w:rsidRPr="008F5A5D">
        <w:rPr>
          <w:sz w:val="24"/>
          <w:szCs w:val="24"/>
        </w:rPr>
        <w:t>Den Sellerie 15 Minuten ruhen lassen und anschließend in Spalten oder in Steaks schneiden. Die Schnittflächen jeweils mit etwas von dem Öl u</w:t>
      </w:r>
      <w:r w:rsidR="008F5A5D">
        <w:rPr>
          <w:sz w:val="24"/>
          <w:szCs w:val="24"/>
        </w:rPr>
        <w:t>nd de</w:t>
      </w:r>
      <w:r w:rsidRPr="008F5A5D">
        <w:rPr>
          <w:sz w:val="24"/>
          <w:szCs w:val="24"/>
        </w:rPr>
        <w:t>m Karamell vom Blech bestreichen</w:t>
      </w:r>
      <w:r w:rsidR="008F5A5D" w:rsidRPr="008F5A5D">
        <w:rPr>
          <w:sz w:val="24"/>
          <w:szCs w:val="24"/>
        </w:rPr>
        <w:t>.</w:t>
      </w:r>
      <w:r w:rsidR="00A52807" w:rsidRPr="008F5A5D">
        <w:rPr>
          <w:sz w:val="24"/>
          <w:szCs w:val="24"/>
        </w:rPr>
        <w:t xml:space="preserve">          </w:t>
      </w:r>
    </w:p>
    <w:p w14:paraId="5C2D92C0" w14:textId="63E4BC66" w:rsidR="00730E2F" w:rsidRPr="003511D5" w:rsidRDefault="006F0467" w:rsidP="00DF71CD">
      <w:pPr>
        <w:ind w:left="1416" w:hanging="1416"/>
        <w:jc w:val="both"/>
        <w:rPr>
          <w:sz w:val="24"/>
          <w:szCs w:val="24"/>
        </w:rPr>
      </w:pPr>
      <w:r w:rsidRPr="003511D5">
        <w:rPr>
          <w:sz w:val="24"/>
          <w:szCs w:val="24"/>
        </w:rPr>
        <w:br/>
      </w:r>
      <w:r w:rsidR="00730E2F" w:rsidRPr="003511D5">
        <w:rPr>
          <w:sz w:val="24"/>
          <w:szCs w:val="24"/>
        </w:rPr>
        <w:br w:type="page"/>
      </w:r>
    </w:p>
    <w:p w14:paraId="1495CDE7" w14:textId="796DF76D" w:rsidR="00E653D3" w:rsidRDefault="00E653D3" w:rsidP="00F25280">
      <w:pPr>
        <w:pStyle w:val="Heading2"/>
        <w:spacing w:after="240"/>
      </w:pPr>
      <w:r>
        <w:lastRenderedPageBreak/>
        <w:t>Gebackener und eingelegter Knollensellerie mit süßem Chilidressing</w:t>
      </w:r>
      <w:r w:rsidR="006A1262">
        <w:rPr>
          <w:rStyle w:val="FootnoteReference"/>
        </w:rPr>
        <w:footnoteReference w:id="996"/>
      </w:r>
    </w:p>
    <w:p w14:paraId="6B731CE0" w14:textId="4AAF4BF4" w:rsidR="00E653D3" w:rsidRDefault="00E653D3">
      <w:pPr>
        <w:rPr>
          <w:sz w:val="24"/>
          <w:szCs w:val="24"/>
        </w:rPr>
      </w:pPr>
      <w:r w:rsidRPr="00F25280">
        <w:rPr>
          <w:sz w:val="24"/>
          <w:szCs w:val="24"/>
          <w:u w:val="single"/>
        </w:rPr>
        <w:t>Zutaten</w:t>
      </w:r>
      <w:r>
        <w:rPr>
          <w:sz w:val="24"/>
          <w:szCs w:val="24"/>
        </w:rPr>
        <w:t xml:space="preserve"> </w:t>
      </w:r>
      <w:r w:rsidR="00F25280">
        <w:rPr>
          <w:sz w:val="24"/>
          <w:szCs w:val="24"/>
        </w:rPr>
        <w:t>(</w:t>
      </w:r>
      <w:r>
        <w:rPr>
          <w:sz w:val="24"/>
          <w:szCs w:val="24"/>
        </w:rPr>
        <w:t>für 2 Portionen (als Hauptgericht oder für 4 als Beilage)</w:t>
      </w:r>
      <w:r w:rsidR="00F25280">
        <w:rPr>
          <w:sz w:val="24"/>
          <w:szCs w:val="24"/>
        </w:rPr>
        <w:t>):</w:t>
      </w:r>
    </w:p>
    <w:p w14:paraId="4821ABE8" w14:textId="77777777" w:rsidR="0054720B" w:rsidRDefault="0054720B">
      <w:pPr>
        <w:rPr>
          <w:sz w:val="24"/>
          <w:szCs w:val="24"/>
        </w:rPr>
      </w:pPr>
      <w:r>
        <w:rPr>
          <w:sz w:val="24"/>
          <w:szCs w:val="24"/>
        </w:rPr>
        <w:t>1 ganzer gebackener Knollensellerie</w:t>
      </w:r>
    </w:p>
    <w:p w14:paraId="24FA982E" w14:textId="77777777" w:rsidR="0054720B" w:rsidRDefault="0054720B">
      <w:pPr>
        <w:rPr>
          <w:sz w:val="24"/>
          <w:szCs w:val="24"/>
        </w:rPr>
      </w:pPr>
      <w:r>
        <w:rPr>
          <w:sz w:val="24"/>
          <w:szCs w:val="24"/>
        </w:rPr>
        <w:t>2 Frühlingszwiebeln, schräg in feine Streifen geschnitten, zum Servieren</w:t>
      </w:r>
    </w:p>
    <w:p w14:paraId="1ACCAFA8" w14:textId="77777777" w:rsidR="0054720B" w:rsidRDefault="0054720B">
      <w:pPr>
        <w:rPr>
          <w:sz w:val="24"/>
          <w:szCs w:val="24"/>
        </w:rPr>
      </w:pPr>
      <w:r>
        <w:rPr>
          <w:sz w:val="24"/>
          <w:szCs w:val="24"/>
        </w:rPr>
        <w:t>5 g Thai-Basilikumblätter zum Servieren</w:t>
      </w:r>
    </w:p>
    <w:p w14:paraId="519AA1EC" w14:textId="77777777" w:rsidR="0054720B" w:rsidRDefault="0054720B">
      <w:pPr>
        <w:rPr>
          <w:sz w:val="24"/>
          <w:szCs w:val="24"/>
        </w:rPr>
      </w:pPr>
    </w:p>
    <w:p w14:paraId="5EED41CD" w14:textId="32961EE6" w:rsidR="0054720B" w:rsidRPr="00F25280" w:rsidRDefault="00F25280">
      <w:pPr>
        <w:rPr>
          <w:i/>
          <w:iCs/>
          <w:sz w:val="24"/>
          <w:szCs w:val="24"/>
        </w:rPr>
      </w:pPr>
      <w:r>
        <w:rPr>
          <w:i/>
          <w:iCs/>
          <w:sz w:val="24"/>
          <w:szCs w:val="24"/>
        </w:rPr>
        <w:t>Für den e</w:t>
      </w:r>
      <w:r w:rsidR="0054720B" w:rsidRPr="00F25280">
        <w:rPr>
          <w:i/>
          <w:iCs/>
          <w:sz w:val="24"/>
          <w:szCs w:val="24"/>
        </w:rPr>
        <w:t>ingelegte</w:t>
      </w:r>
      <w:r>
        <w:rPr>
          <w:i/>
          <w:iCs/>
          <w:sz w:val="24"/>
          <w:szCs w:val="24"/>
        </w:rPr>
        <w:t>n</w:t>
      </w:r>
      <w:r w:rsidR="0054720B" w:rsidRPr="00F25280">
        <w:rPr>
          <w:i/>
          <w:iCs/>
          <w:sz w:val="24"/>
          <w:szCs w:val="24"/>
        </w:rPr>
        <w:t xml:space="preserve"> Knollensellerie</w:t>
      </w:r>
    </w:p>
    <w:p w14:paraId="587684B7" w14:textId="77777777" w:rsidR="0054720B" w:rsidRDefault="0054720B">
      <w:pPr>
        <w:rPr>
          <w:sz w:val="24"/>
          <w:szCs w:val="24"/>
        </w:rPr>
      </w:pPr>
      <w:r>
        <w:rPr>
          <w:sz w:val="24"/>
          <w:szCs w:val="24"/>
        </w:rPr>
        <w:t>1 mittelgroße Sellerieknolle, geputzt, geschält und in feine Streifen von 6 cm Länge geschnitten (500g)</w:t>
      </w:r>
    </w:p>
    <w:p w14:paraId="65F8B215" w14:textId="77777777" w:rsidR="00BA3482" w:rsidRDefault="0054720B">
      <w:pPr>
        <w:rPr>
          <w:sz w:val="24"/>
          <w:szCs w:val="24"/>
        </w:rPr>
      </w:pPr>
      <w:r>
        <w:rPr>
          <w:sz w:val="24"/>
          <w:szCs w:val="24"/>
        </w:rPr>
        <w:t>3 Stangen Bleichsellerie</w:t>
      </w:r>
      <w:r w:rsidR="00BA3482">
        <w:rPr>
          <w:sz w:val="24"/>
          <w:szCs w:val="24"/>
        </w:rPr>
        <w:t>, in feine Streifen von 6 cm Länge geschnitten (120 g)</w:t>
      </w:r>
    </w:p>
    <w:p w14:paraId="2D0352AD" w14:textId="77777777" w:rsidR="00BA3482" w:rsidRDefault="00BA3482">
      <w:pPr>
        <w:rPr>
          <w:sz w:val="24"/>
          <w:szCs w:val="24"/>
        </w:rPr>
      </w:pPr>
      <w:r>
        <w:rPr>
          <w:sz w:val="24"/>
          <w:szCs w:val="24"/>
        </w:rPr>
        <w:t>2 Knoblauchzehen, ungeschält mit einer Messerklinge zerdrückt</w:t>
      </w:r>
    </w:p>
    <w:p w14:paraId="4266CA03" w14:textId="77777777" w:rsidR="00E927EB" w:rsidRDefault="00E927EB">
      <w:pPr>
        <w:rPr>
          <w:sz w:val="24"/>
          <w:szCs w:val="24"/>
        </w:rPr>
      </w:pPr>
      <w:r>
        <w:rPr>
          <w:sz w:val="24"/>
          <w:szCs w:val="24"/>
        </w:rPr>
        <w:t>3 Limetten, 6 Streifen Schale dünn abgeschnitten, dann 60 ml Saft ausgepresst.</w:t>
      </w:r>
    </w:p>
    <w:p w14:paraId="63D8FE03" w14:textId="77777777" w:rsidR="00E927EB" w:rsidRDefault="00E927EB">
      <w:pPr>
        <w:rPr>
          <w:sz w:val="24"/>
          <w:szCs w:val="24"/>
        </w:rPr>
      </w:pPr>
      <w:r>
        <w:rPr>
          <w:sz w:val="24"/>
          <w:szCs w:val="24"/>
        </w:rPr>
        <w:t>150 ml Reisessig</w:t>
      </w:r>
    </w:p>
    <w:p w14:paraId="0440B9FB" w14:textId="77777777" w:rsidR="00E927EB" w:rsidRDefault="00E927EB">
      <w:pPr>
        <w:rPr>
          <w:sz w:val="24"/>
          <w:szCs w:val="24"/>
        </w:rPr>
      </w:pPr>
    </w:p>
    <w:p w14:paraId="61D03ED4" w14:textId="0BB32580" w:rsidR="00E927EB" w:rsidRPr="00F25280" w:rsidRDefault="00F25280">
      <w:pPr>
        <w:rPr>
          <w:i/>
          <w:iCs/>
          <w:sz w:val="24"/>
          <w:szCs w:val="24"/>
        </w:rPr>
      </w:pPr>
      <w:r w:rsidRPr="00F25280">
        <w:rPr>
          <w:i/>
          <w:iCs/>
          <w:sz w:val="24"/>
          <w:szCs w:val="24"/>
        </w:rPr>
        <w:t>Für das s</w:t>
      </w:r>
      <w:r w:rsidR="00E927EB" w:rsidRPr="00F25280">
        <w:rPr>
          <w:i/>
          <w:iCs/>
          <w:sz w:val="24"/>
          <w:szCs w:val="24"/>
        </w:rPr>
        <w:t>üsse Chilidressing</w:t>
      </w:r>
    </w:p>
    <w:p w14:paraId="4B45BB89" w14:textId="77777777" w:rsidR="00E927EB" w:rsidRDefault="00E927EB">
      <w:pPr>
        <w:rPr>
          <w:sz w:val="24"/>
          <w:szCs w:val="24"/>
        </w:rPr>
      </w:pPr>
      <w:r>
        <w:rPr>
          <w:sz w:val="24"/>
          <w:szCs w:val="24"/>
        </w:rPr>
        <w:t>120 ml Sonnenblumenöl</w:t>
      </w:r>
    </w:p>
    <w:p w14:paraId="45A60925" w14:textId="76A07F4E" w:rsidR="00E927EB" w:rsidRDefault="00E927EB">
      <w:pPr>
        <w:rPr>
          <w:sz w:val="24"/>
          <w:szCs w:val="24"/>
        </w:rPr>
      </w:pPr>
      <w:r>
        <w:rPr>
          <w:sz w:val="24"/>
          <w:szCs w:val="24"/>
        </w:rPr>
        <w:t>5 Knoblauchzehen, in feine Scheiben geschnitten</w:t>
      </w:r>
    </w:p>
    <w:p w14:paraId="470C034B" w14:textId="77777777" w:rsidR="00E927EB" w:rsidRDefault="00E927EB">
      <w:pPr>
        <w:rPr>
          <w:sz w:val="24"/>
          <w:szCs w:val="24"/>
        </w:rPr>
      </w:pPr>
      <w:r>
        <w:rPr>
          <w:sz w:val="24"/>
          <w:szCs w:val="24"/>
        </w:rPr>
        <w:t>3 rote Chilischoten, in feine Ringe geschnitten</w:t>
      </w:r>
    </w:p>
    <w:p w14:paraId="38B112FC" w14:textId="77777777" w:rsidR="00E927EB" w:rsidRDefault="00E927EB">
      <w:pPr>
        <w:rPr>
          <w:sz w:val="24"/>
          <w:szCs w:val="24"/>
        </w:rPr>
      </w:pPr>
      <w:r>
        <w:rPr>
          <w:sz w:val="24"/>
          <w:szCs w:val="24"/>
        </w:rPr>
        <w:t>2 Sternanis</w:t>
      </w:r>
    </w:p>
    <w:p w14:paraId="396BA099" w14:textId="77777777" w:rsidR="00E927EB" w:rsidRDefault="00E927EB">
      <w:pPr>
        <w:rPr>
          <w:sz w:val="24"/>
          <w:szCs w:val="24"/>
        </w:rPr>
      </w:pPr>
      <w:r>
        <w:rPr>
          <w:sz w:val="24"/>
          <w:szCs w:val="24"/>
        </w:rPr>
        <w:t>1 ½ EL weißer oder schwarzer Sesam, kräftig geröstet</w:t>
      </w:r>
    </w:p>
    <w:p w14:paraId="5EEBF803" w14:textId="77777777" w:rsidR="00E927EB" w:rsidRDefault="00E927EB">
      <w:pPr>
        <w:rPr>
          <w:sz w:val="24"/>
          <w:szCs w:val="24"/>
        </w:rPr>
      </w:pPr>
      <w:r>
        <w:rPr>
          <w:sz w:val="24"/>
          <w:szCs w:val="24"/>
        </w:rPr>
        <w:t>2 ½ EL Ahornsirup</w:t>
      </w:r>
    </w:p>
    <w:p w14:paraId="17D704E7" w14:textId="77777777" w:rsidR="00E927EB" w:rsidRDefault="00E927EB">
      <w:pPr>
        <w:rPr>
          <w:sz w:val="24"/>
          <w:szCs w:val="24"/>
        </w:rPr>
      </w:pPr>
      <w:r>
        <w:rPr>
          <w:sz w:val="24"/>
          <w:szCs w:val="24"/>
        </w:rPr>
        <w:t>1 EL Reisessig</w:t>
      </w:r>
    </w:p>
    <w:p w14:paraId="49CFF5ED" w14:textId="77777777" w:rsidR="00E927EB" w:rsidRDefault="00E927EB">
      <w:pPr>
        <w:rPr>
          <w:sz w:val="24"/>
          <w:szCs w:val="24"/>
        </w:rPr>
      </w:pPr>
      <w:r>
        <w:rPr>
          <w:sz w:val="24"/>
          <w:szCs w:val="24"/>
        </w:rPr>
        <w:t>60 ml Sojasauce</w:t>
      </w:r>
    </w:p>
    <w:p w14:paraId="4B7F6F3A" w14:textId="77777777" w:rsidR="00E927EB" w:rsidRDefault="00E927EB">
      <w:pPr>
        <w:rPr>
          <w:sz w:val="24"/>
          <w:szCs w:val="24"/>
        </w:rPr>
      </w:pPr>
      <w:r>
        <w:rPr>
          <w:sz w:val="24"/>
          <w:szCs w:val="24"/>
        </w:rPr>
        <w:t>2 EL Schnittlauchröllchen</w:t>
      </w:r>
    </w:p>
    <w:p w14:paraId="519FA3E5" w14:textId="77777777" w:rsidR="00E927EB" w:rsidRDefault="00E927EB">
      <w:pPr>
        <w:rPr>
          <w:sz w:val="24"/>
          <w:szCs w:val="24"/>
        </w:rPr>
      </w:pPr>
    </w:p>
    <w:p w14:paraId="3FC3FFDF" w14:textId="5A1525D9" w:rsidR="00F25280" w:rsidRDefault="00F25280">
      <w:pPr>
        <w:rPr>
          <w:sz w:val="24"/>
          <w:szCs w:val="24"/>
        </w:rPr>
      </w:pPr>
      <w:r>
        <w:rPr>
          <w:sz w:val="24"/>
          <w:szCs w:val="24"/>
        </w:rPr>
        <w:t>Zube</w:t>
      </w:r>
      <w:r w:rsidR="00FE13F8">
        <w:rPr>
          <w:sz w:val="24"/>
          <w:szCs w:val="24"/>
        </w:rPr>
        <w:t>r</w:t>
      </w:r>
      <w:r>
        <w:rPr>
          <w:sz w:val="24"/>
          <w:szCs w:val="24"/>
        </w:rPr>
        <w:t>eitung:</w:t>
      </w:r>
    </w:p>
    <w:p w14:paraId="6D7CBADB" w14:textId="77777777" w:rsidR="00D0647C" w:rsidRPr="00B829C9" w:rsidRDefault="002E752A" w:rsidP="00B40E8C">
      <w:pPr>
        <w:pStyle w:val="ListParagraph"/>
        <w:numPr>
          <w:ilvl w:val="0"/>
          <w:numId w:val="1496"/>
        </w:numPr>
        <w:spacing w:after="120"/>
        <w:ind w:left="714" w:hanging="357"/>
        <w:contextualSpacing w:val="0"/>
        <w:jc w:val="both"/>
        <w:rPr>
          <w:sz w:val="24"/>
          <w:szCs w:val="24"/>
        </w:rPr>
      </w:pPr>
      <w:r w:rsidRPr="00B829C9">
        <w:rPr>
          <w:sz w:val="24"/>
          <w:szCs w:val="24"/>
        </w:rPr>
        <w:t xml:space="preserve">Sämtliche Zutaten für den eingelegten Sellerie in einer großen Schüssel mit 20 g </w:t>
      </w:r>
      <w:r w:rsidR="00884360" w:rsidRPr="00B829C9">
        <w:rPr>
          <w:sz w:val="24"/>
          <w:szCs w:val="24"/>
        </w:rPr>
        <w:t>meersalzflocken vermengen und mindestens 2 Stunden durchziehen lassen</w:t>
      </w:r>
      <w:r w:rsidR="00D0647C" w:rsidRPr="00B829C9">
        <w:rPr>
          <w:sz w:val="24"/>
          <w:szCs w:val="24"/>
        </w:rPr>
        <w:t>. Ab und zu durchrühren.</w:t>
      </w:r>
    </w:p>
    <w:p w14:paraId="4B1FF4D7" w14:textId="77777777" w:rsidR="00044042" w:rsidRPr="00B829C9" w:rsidRDefault="00D0647C" w:rsidP="00B40E8C">
      <w:pPr>
        <w:pStyle w:val="ListParagraph"/>
        <w:numPr>
          <w:ilvl w:val="0"/>
          <w:numId w:val="1496"/>
        </w:numPr>
        <w:spacing w:after="120"/>
        <w:ind w:left="714" w:hanging="357"/>
        <w:contextualSpacing w:val="0"/>
        <w:jc w:val="both"/>
        <w:rPr>
          <w:sz w:val="24"/>
          <w:szCs w:val="24"/>
        </w:rPr>
      </w:pPr>
      <w:r w:rsidRPr="00B829C9">
        <w:rPr>
          <w:sz w:val="24"/>
          <w:szCs w:val="24"/>
        </w:rPr>
        <w:lastRenderedPageBreak/>
        <w:t>Das Öl für das Chilidressing in einem kleinen Topf bei mittlerer bis hoher Temperatur erhitzen. Sobald es heiß ist, den Knoblauch, die Chilis und den Sternanis hineingeben und 2 – 2,5 Minuten frittieren, bis der Knoblauch g</w:t>
      </w:r>
      <w:r w:rsidR="00D017FE" w:rsidRPr="00B829C9">
        <w:rPr>
          <w:sz w:val="24"/>
          <w:szCs w:val="24"/>
        </w:rPr>
        <w:t xml:space="preserve">oldgelb und knusprig ist (er dunkelt noch nach, also nicht übertreiben). Hin und wieder umrühren, damit die Scheiben nicht zusammenkleben. Das Öl durch ein Sieb </w:t>
      </w:r>
      <w:r w:rsidR="00A47D81" w:rsidRPr="00B829C9">
        <w:rPr>
          <w:sz w:val="24"/>
          <w:szCs w:val="24"/>
        </w:rPr>
        <w:t>in eine hitzebeständige Schüssel geben</w:t>
      </w:r>
      <w:r w:rsidR="0040144E" w:rsidRPr="00B829C9">
        <w:rPr>
          <w:sz w:val="24"/>
          <w:szCs w:val="24"/>
        </w:rPr>
        <w:t xml:space="preserve">. Die frittierten Chiliringe und Knoblauchscheiben bis zum Servieren beiseitelegen. </w:t>
      </w:r>
      <w:r w:rsidR="00044042" w:rsidRPr="00B829C9">
        <w:rPr>
          <w:sz w:val="24"/>
          <w:szCs w:val="24"/>
        </w:rPr>
        <w:t>Von dem aromatischen Öl 40 ml abmessen und mit den restlichen Zutaten für das Dressing verrühren; das übrige Öl für eine andere Verwendung aufbewahren.</w:t>
      </w:r>
    </w:p>
    <w:p w14:paraId="414EEBF6" w14:textId="77777777" w:rsidR="00044042" w:rsidRPr="00B829C9" w:rsidRDefault="00044042" w:rsidP="00B40E8C">
      <w:pPr>
        <w:pStyle w:val="ListParagraph"/>
        <w:numPr>
          <w:ilvl w:val="0"/>
          <w:numId w:val="1496"/>
        </w:numPr>
        <w:spacing w:after="120"/>
        <w:ind w:left="714" w:hanging="357"/>
        <w:contextualSpacing w:val="0"/>
        <w:jc w:val="both"/>
        <w:rPr>
          <w:sz w:val="24"/>
          <w:szCs w:val="24"/>
        </w:rPr>
      </w:pPr>
      <w:r w:rsidRPr="00B829C9">
        <w:rPr>
          <w:sz w:val="24"/>
          <w:szCs w:val="24"/>
        </w:rPr>
        <w:t>Den Backofen auf 200 Grad Umluft vorheizen.</w:t>
      </w:r>
    </w:p>
    <w:p w14:paraId="77F7B052" w14:textId="77777777" w:rsidR="00226C6E" w:rsidRPr="00B829C9" w:rsidRDefault="00044042" w:rsidP="00B40E8C">
      <w:pPr>
        <w:pStyle w:val="ListParagraph"/>
        <w:numPr>
          <w:ilvl w:val="0"/>
          <w:numId w:val="1496"/>
        </w:numPr>
        <w:spacing w:after="120"/>
        <w:ind w:left="714" w:hanging="357"/>
        <w:contextualSpacing w:val="0"/>
        <w:jc w:val="both"/>
        <w:rPr>
          <w:sz w:val="24"/>
          <w:szCs w:val="24"/>
        </w:rPr>
      </w:pPr>
      <w:r w:rsidRPr="00B829C9">
        <w:rPr>
          <w:sz w:val="24"/>
          <w:szCs w:val="24"/>
        </w:rPr>
        <w:t xml:space="preserve">Die gebackenen Sellereispalten mit der Schnittfläche nach oben auf ein mit Backpapier </w:t>
      </w:r>
      <w:r w:rsidR="0092744A" w:rsidRPr="00B829C9">
        <w:rPr>
          <w:sz w:val="24"/>
          <w:szCs w:val="24"/>
        </w:rPr>
        <w:t>bedecktes Blech legen. Sie sollten bereits mit dem Öl und dem Karamell vom Braten bestrichen sein – falls nicht, das Gemüse jetzt mit ein wenig Olivenöl und etwas Ahornsirup oder Honig einpinseln</w:t>
      </w:r>
      <w:r w:rsidR="00226C6E" w:rsidRPr="00B829C9">
        <w:rPr>
          <w:sz w:val="24"/>
          <w:szCs w:val="24"/>
        </w:rPr>
        <w:t>. Den Sellerie im Ofen in 20 Minuten goldbraun backen.</w:t>
      </w:r>
    </w:p>
    <w:p w14:paraId="02A92721" w14:textId="77777777" w:rsidR="00226C6E" w:rsidRPr="00B829C9" w:rsidRDefault="00226C6E" w:rsidP="00B40E8C">
      <w:pPr>
        <w:pStyle w:val="ListParagraph"/>
        <w:numPr>
          <w:ilvl w:val="0"/>
          <w:numId w:val="1496"/>
        </w:numPr>
        <w:spacing w:after="120"/>
        <w:ind w:left="714" w:hanging="357"/>
        <w:contextualSpacing w:val="0"/>
        <w:jc w:val="both"/>
        <w:rPr>
          <w:sz w:val="24"/>
          <w:szCs w:val="24"/>
        </w:rPr>
      </w:pPr>
      <w:r w:rsidRPr="00B829C9">
        <w:rPr>
          <w:sz w:val="24"/>
          <w:szCs w:val="24"/>
        </w:rPr>
        <w:t>Die Selleriespalten auf einer Platte anrichten und mit ein paar Meersalzflocken bestreuen.</w:t>
      </w:r>
    </w:p>
    <w:p w14:paraId="0C19A52D" w14:textId="77777777" w:rsidR="00C630C5" w:rsidRDefault="00226C6E" w:rsidP="00B40E8C">
      <w:pPr>
        <w:pStyle w:val="ListParagraph"/>
        <w:numPr>
          <w:ilvl w:val="0"/>
          <w:numId w:val="1496"/>
        </w:numPr>
        <w:spacing w:after="120"/>
        <w:ind w:left="714" w:hanging="357"/>
        <w:contextualSpacing w:val="0"/>
        <w:jc w:val="both"/>
        <w:rPr>
          <w:sz w:val="24"/>
          <w:szCs w:val="24"/>
        </w:rPr>
      </w:pPr>
      <w:r w:rsidRPr="00B829C9">
        <w:rPr>
          <w:sz w:val="24"/>
          <w:szCs w:val="24"/>
        </w:rPr>
        <w:t>Das Dressing mit den frittierten Chiliringen und Knoblauchscheiben</w:t>
      </w:r>
      <w:r w:rsidR="00B829C9" w:rsidRPr="00B829C9">
        <w:rPr>
          <w:sz w:val="24"/>
          <w:szCs w:val="24"/>
        </w:rPr>
        <w:t xml:space="preserve"> verrühren und den Sellerie damit überzeihen. Darauf 200 g eingelegten Sellerie verteilen (ohne Flüssigkeit, Knoblauch und Limettenschale), das Ganze mit Frühlingszwiebeln und Thai-Basilikum garnieren und servieren.</w:t>
      </w:r>
    </w:p>
    <w:p w14:paraId="5B76FE97" w14:textId="77777777" w:rsidR="00C630C5" w:rsidRDefault="00C630C5">
      <w:pPr>
        <w:rPr>
          <w:sz w:val="24"/>
          <w:szCs w:val="24"/>
        </w:rPr>
      </w:pPr>
      <w:r>
        <w:rPr>
          <w:sz w:val="24"/>
          <w:szCs w:val="24"/>
        </w:rPr>
        <w:br w:type="page"/>
      </w:r>
    </w:p>
    <w:p w14:paraId="5C0850EA" w14:textId="77777777" w:rsidR="00FE5CA6" w:rsidRDefault="00FE5CA6" w:rsidP="00FE5CA6">
      <w:pPr>
        <w:pStyle w:val="Heading2"/>
        <w:spacing w:after="240"/>
      </w:pPr>
      <w:r>
        <w:lastRenderedPageBreak/>
        <w:t>Sellerie mit Croutons</w:t>
      </w:r>
      <w:r>
        <w:rPr>
          <w:rStyle w:val="FootnoteReference"/>
        </w:rPr>
        <w:footnoteReference w:id="997"/>
      </w:r>
      <w:r>
        <w:t xml:space="preserve"> </w:t>
      </w:r>
    </w:p>
    <w:p w14:paraId="461510F3" w14:textId="77777777" w:rsidR="00FE5CA6" w:rsidRDefault="00FE5CA6" w:rsidP="00FE5CA6">
      <w:pPr>
        <w:rPr>
          <w:sz w:val="24"/>
          <w:szCs w:val="24"/>
        </w:rPr>
      </w:pPr>
      <w:r w:rsidRPr="00B15273">
        <w:rPr>
          <w:sz w:val="24"/>
          <w:szCs w:val="24"/>
          <w:u w:val="single"/>
        </w:rPr>
        <w:t>Zutaten</w:t>
      </w:r>
      <w:r>
        <w:rPr>
          <w:sz w:val="24"/>
          <w:szCs w:val="24"/>
        </w:rPr>
        <w:t xml:space="preserve"> </w:t>
      </w:r>
      <w:r>
        <w:t>(</w:t>
      </w:r>
      <w:r>
        <w:rPr>
          <w:sz w:val="24"/>
          <w:szCs w:val="24"/>
        </w:rPr>
        <w:t>für 4 Portionen):</w:t>
      </w:r>
    </w:p>
    <w:p w14:paraId="3138225B" w14:textId="77777777" w:rsidR="00FE5CA6" w:rsidRPr="00034C1A" w:rsidRDefault="00FE5CA6" w:rsidP="00FE5CA6">
      <w:pPr>
        <w:rPr>
          <w:sz w:val="24"/>
          <w:szCs w:val="24"/>
        </w:rPr>
      </w:pPr>
      <w:r>
        <w:rPr>
          <w:sz w:val="24"/>
          <w:szCs w:val="24"/>
        </w:rPr>
        <w:t xml:space="preserve">1 </w:t>
      </w:r>
      <w:r w:rsidRPr="00034C1A">
        <w:rPr>
          <w:sz w:val="24"/>
          <w:szCs w:val="24"/>
        </w:rPr>
        <w:t>kg Knollensellerie</w:t>
      </w:r>
    </w:p>
    <w:p w14:paraId="518ABBFF" w14:textId="77777777" w:rsidR="00FE5CA6" w:rsidRPr="00034C1A" w:rsidRDefault="00FE5CA6" w:rsidP="00FE5CA6">
      <w:pPr>
        <w:rPr>
          <w:sz w:val="24"/>
          <w:szCs w:val="24"/>
        </w:rPr>
      </w:pPr>
      <w:r>
        <w:rPr>
          <w:sz w:val="24"/>
          <w:szCs w:val="24"/>
        </w:rPr>
        <w:t xml:space="preserve">2 </w:t>
      </w:r>
      <w:r w:rsidRPr="00034C1A">
        <w:rPr>
          <w:sz w:val="24"/>
          <w:szCs w:val="24"/>
        </w:rPr>
        <w:t>Zwiebeln</w:t>
      </w:r>
    </w:p>
    <w:p w14:paraId="525B15A7" w14:textId="77777777" w:rsidR="00FE5CA6" w:rsidRPr="00034C1A" w:rsidRDefault="00FE5CA6" w:rsidP="00FE5CA6">
      <w:pPr>
        <w:rPr>
          <w:sz w:val="24"/>
          <w:szCs w:val="24"/>
        </w:rPr>
      </w:pPr>
      <w:r>
        <w:rPr>
          <w:sz w:val="24"/>
          <w:szCs w:val="24"/>
        </w:rPr>
        <w:t xml:space="preserve">5 </w:t>
      </w:r>
      <w:r w:rsidRPr="00034C1A">
        <w:rPr>
          <w:sz w:val="24"/>
          <w:szCs w:val="24"/>
        </w:rPr>
        <w:t>EL Olivenöl</w:t>
      </w:r>
    </w:p>
    <w:p w14:paraId="0B5A96B7" w14:textId="77777777" w:rsidR="00FE5CA6" w:rsidRDefault="00FE5CA6" w:rsidP="00FE5CA6">
      <w:pPr>
        <w:rPr>
          <w:sz w:val="24"/>
          <w:szCs w:val="24"/>
        </w:rPr>
      </w:pPr>
      <w:r w:rsidRPr="00034C1A">
        <w:rPr>
          <w:sz w:val="24"/>
          <w:szCs w:val="24"/>
        </w:rPr>
        <w:t>Salz</w:t>
      </w:r>
      <w:r>
        <w:rPr>
          <w:sz w:val="24"/>
          <w:szCs w:val="24"/>
        </w:rPr>
        <w:t>, schwarzer Pfeffer</w:t>
      </w:r>
    </w:p>
    <w:p w14:paraId="2D54A54D" w14:textId="77777777" w:rsidR="00FE5CA6" w:rsidRDefault="00FE5CA6" w:rsidP="00FE5CA6">
      <w:pPr>
        <w:rPr>
          <w:sz w:val="24"/>
          <w:szCs w:val="24"/>
        </w:rPr>
      </w:pPr>
      <w:r>
        <w:rPr>
          <w:sz w:val="24"/>
          <w:szCs w:val="24"/>
        </w:rPr>
        <w:t>1 EL Weißweinessig</w:t>
      </w:r>
    </w:p>
    <w:p w14:paraId="23564501" w14:textId="77777777" w:rsidR="00FE5CA6" w:rsidRDefault="00FE5CA6" w:rsidP="00FE5CA6">
      <w:pPr>
        <w:rPr>
          <w:sz w:val="24"/>
          <w:szCs w:val="24"/>
        </w:rPr>
      </w:pPr>
      <w:r>
        <w:rPr>
          <w:sz w:val="24"/>
          <w:szCs w:val="24"/>
        </w:rPr>
        <w:t>150 g Crème fraîche</w:t>
      </w:r>
    </w:p>
    <w:p w14:paraId="3FA1FC86" w14:textId="77777777" w:rsidR="00FE5CA6" w:rsidRDefault="00FE5CA6" w:rsidP="00FE5CA6">
      <w:pPr>
        <w:rPr>
          <w:sz w:val="24"/>
          <w:szCs w:val="24"/>
        </w:rPr>
      </w:pPr>
      <w:r>
        <w:rPr>
          <w:sz w:val="24"/>
          <w:szCs w:val="24"/>
        </w:rPr>
        <w:t>3 Scheiben altbackenes Vollkornbrot</w:t>
      </w:r>
    </w:p>
    <w:p w14:paraId="44616D42" w14:textId="77777777" w:rsidR="00FE5CA6" w:rsidRDefault="00FE5CA6" w:rsidP="00FE5CA6">
      <w:pPr>
        <w:rPr>
          <w:sz w:val="24"/>
          <w:szCs w:val="24"/>
        </w:rPr>
      </w:pPr>
      <w:r>
        <w:rPr>
          <w:sz w:val="24"/>
          <w:szCs w:val="24"/>
        </w:rPr>
        <w:t>40 g frische Petersilie</w:t>
      </w:r>
    </w:p>
    <w:p w14:paraId="68A948E0" w14:textId="77777777" w:rsidR="00FE5CA6" w:rsidRDefault="00FE5CA6" w:rsidP="00FE5CA6">
      <w:pPr>
        <w:rPr>
          <w:sz w:val="24"/>
          <w:szCs w:val="24"/>
        </w:rPr>
      </w:pPr>
      <w:r>
        <w:rPr>
          <w:sz w:val="24"/>
          <w:szCs w:val="24"/>
        </w:rPr>
        <w:t>100 g Parmesan</w:t>
      </w:r>
    </w:p>
    <w:p w14:paraId="415DB9A7" w14:textId="77777777" w:rsidR="00FE5CA6" w:rsidRDefault="00FE5CA6" w:rsidP="00FE5CA6">
      <w:pPr>
        <w:rPr>
          <w:sz w:val="24"/>
          <w:szCs w:val="24"/>
        </w:rPr>
      </w:pPr>
    </w:p>
    <w:p w14:paraId="43A8144F" w14:textId="77777777" w:rsidR="00FE5CA6" w:rsidRDefault="00FE5CA6" w:rsidP="00FE5CA6">
      <w:pPr>
        <w:rPr>
          <w:sz w:val="24"/>
          <w:szCs w:val="24"/>
        </w:rPr>
      </w:pPr>
      <w:r>
        <w:rPr>
          <w:sz w:val="24"/>
          <w:szCs w:val="24"/>
        </w:rPr>
        <w:t>Zubereitung:</w:t>
      </w:r>
    </w:p>
    <w:p w14:paraId="221FEFF8" w14:textId="77777777" w:rsidR="00FE5CA6" w:rsidRPr="005F2967" w:rsidRDefault="00FE5CA6" w:rsidP="00B40E8C">
      <w:pPr>
        <w:pStyle w:val="ListParagraph"/>
        <w:numPr>
          <w:ilvl w:val="0"/>
          <w:numId w:val="1448"/>
        </w:numPr>
        <w:spacing w:after="120"/>
        <w:ind w:left="714" w:hanging="357"/>
        <w:contextualSpacing w:val="0"/>
        <w:jc w:val="both"/>
        <w:rPr>
          <w:sz w:val="24"/>
          <w:szCs w:val="24"/>
        </w:rPr>
      </w:pPr>
      <w:r w:rsidRPr="005F2967">
        <w:rPr>
          <w:sz w:val="24"/>
          <w:szCs w:val="24"/>
        </w:rPr>
        <w:t>Die Knollen schälen und in ungefähr 2 cm große Würfel schneiden. Zwiebeln schälen und in feine Ringe schneiden. In einem Topf in 2 EL Olivenöl die Zwiebeln mit einer guten Prise Salz ungefähr 10 Minuten lang andünsten. Selleriewürfel hinzufügen, ebenso 150 ml Wasser und den Essig, Topf schließen und das Ganze ungefähr 15 Minuten lang garen. Dann Crème fraîche hinzugeben, großzügig pfeffern. Kurz alles noch einmal aufkochen. Abschmecken und eventuell salzen. In eine Auflaufform geben.</w:t>
      </w:r>
    </w:p>
    <w:p w14:paraId="3E45CBB2" w14:textId="77777777" w:rsidR="00FE5CA6" w:rsidRPr="005F2967" w:rsidRDefault="00FE5CA6" w:rsidP="00B40E8C">
      <w:pPr>
        <w:pStyle w:val="ListParagraph"/>
        <w:numPr>
          <w:ilvl w:val="0"/>
          <w:numId w:val="1448"/>
        </w:numPr>
        <w:spacing w:after="120"/>
        <w:ind w:left="714" w:hanging="357"/>
        <w:contextualSpacing w:val="0"/>
        <w:jc w:val="both"/>
        <w:rPr>
          <w:sz w:val="24"/>
          <w:szCs w:val="24"/>
        </w:rPr>
      </w:pPr>
      <w:r w:rsidRPr="005F2967">
        <w:rPr>
          <w:sz w:val="24"/>
          <w:szCs w:val="24"/>
        </w:rPr>
        <w:t>Die Vollkornscheiben in kleine Stücke bröseln und mit fein gehackter Petersilie, frisch geriebenem Parmesan und dem restlichen Öl vermengen. Die Brotmischung auf die gegarten Selleriewürfel verteilen und ungefähr 30 bis 35 Minuten bei 190 Grad Umluft im Ofen backen.</w:t>
      </w:r>
    </w:p>
    <w:p w14:paraId="16A433E6" w14:textId="77777777" w:rsidR="00FE5CA6" w:rsidRDefault="00FE5CA6" w:rsidP="00FE5CA6">
      <w:pPr>
        <w:jc w:val="both"/>
        <w:rPr>
          <w:sz w:val="24"/>
          <w:szCs w:val="24"/>
        </w:rPr>
      </w:pPr>
    </w:p>
    <w:p w14:paraId="3467B5ED" w14:textId="77777777" w:rsidR="00FE5CA6" w:rsidRPr="00034C1A" w:rsidRDefault="00FE5CA6" w:rsidP="00FE5CA6">
      <w:pPr>
        <w:ind w:left="1420" w:hanging="1420"/>
        <w:jc w:val="both"/>
        <w:rPr>
          <w:sz w:val="24"/>
          <w:szCs w:val="24"/>
        </w:rPr>
      </w:pPr>
      <w:r>
        <w:rPr>
          <w:sz w:val="24"/>
          <w:szCs w:val="24"/>
        </w:rPr>
        <w:t>Kommentar:</w:t>
      </w:r>
      <w:r>
        <w:rPr>
          <w:sz w:val="24"/>
          <w:szCs w:val="24"/>
        </w:rPr>
        <w:tab/>
        <w:t xml:space="preserve">Hätte man mir gesagt, Knollensellerie sei in Wirklichkeit kein Gewächs, sondern gehöre zur Klasse der Reptilien, was man an der aus Hornschuppen bestehenden Körperbedeckung erkenne, ich hätte es vermutlich geglaubt – wohingegen es mir seltsam vorkam, als ich las, Knollensellerie sei ein Frühlingsgemüse. Während ich also dachte, die bleiche Schrumpelrübe sei geradezu der Inbegriff des Wintergemüses, wird sie in Wirklichkeit in den warmen Monaten geerntet und nur deshalb – im Gegensatz zur Erdbeere – im Winter gegessen, weil sie sich lange Monate lagern lässt. </w:t>
      </w:r>
    </w:p>
    <w:p w14:paraId="09BB27DB" w14:textId="77777777" w:rsidR="00FE5CA6" w:rsidRPr="00034C1A" w:rsidRDefault="00FE5CA6" w:rsidP="001B52A9">
      <w:pPr>
        <w:pStyle w:val="ListParagraph"/>
        <w:numPr>
          <w:ilvl w:val="0"/>
          <w:numId w:val="1254"/>
        </w:numPr>
        <w:rPr>
          <w:sz w:val="24"/>
          <w:szCs w:val="24"/>
        </w:rPr>
      </w:pPr>
      <w:r w:rsidRPr="00034C1A">
        <w:rPr>
          <w:sz w:val="24"/>
          <w:szCs w:val="24"/>
        </w:rPr>
        <w:br w:type="page"/>
      </w:r>
    </w:p>
    <w:p w14:paraId="19109A9D" w14:textId="77777777" w:rsidR="00B10F85" w:rsidRDefault="00B10F85" w:rsidP="00B10F85">
      <w:pPr>
        <w:pStyle w:val="Heading2"/>
        <w:spacing w:after="240"/>
      </w:pPr>
      <w:r>
        <w:lastRenderedPageBreak/>
        <w:t>Gebackener Sellerie</w:t>
      </w:r>
    </w:p>
    <w:p w14:paraId="2D08271E" w14:textId="77777777" w:rsidR="00B10F85" w:rsidRDefault="00B10F85" w:rsidP="00B10F85">
      <w:pPr>
        <w:rPr>
          <w:sz w:val="24"/>
          <w:szCs w:val="24"/>
        </w:rPr>
      </w:pPr>
      <w:r w:rsidRPr="00BD717B">
        <w:rPr>
          <w:sz w:val="24"/>
          <w:szCs w:val="24"/>
          <w:u w:val="single"/>
        </w:rPr>
        <w:t>Zutaten</w:t>
      </w:r>
      <w:r>
        <w:rPr>
          <w:sz w:val="24"/>
          <w:szCs w:val="24"/>
        </w:rPr>
        <w:t xml:space="preserve"> (für 6 Portionen):</w:t>
      </w:r>
    </w:p>
    <w:p w14:paraId="2CD17893" w14:textId="77777777" w:rsidR="00B10F85" w:rsidRDefault="00B10F85" w:rsidP="00B10F85">
      <w:pPr>
        <w:rPr>
          <w:sz w:val="24"/>
          <w:szCs w:val="24"/>
        </w:rPr>
      </w:pPr>
      <w:r>
        <w:rPr>
          <w:sz w:val="24"/>
          <w:szCs w:val="24"/>
        </w:rPr>
        <w:t>1,2 kg Knollensellerie (geputzt, Wurzelansatz entfernt)</w:t>
      </w:r>
    </w:p>
    <w:p w14:paraId="7B0B6E99" w14:textId="77777777" w:rsidR="00B10F85" w:rsidRDefault="00B10F85" w:rsidP="00B10F85">
      <w:pPr>
        <w:rPr>
          <w:sz w:val="24"/>
          <w:szCs w:val="24"/>
        </w:rPr>
      </w:pPr>
      <w:r>
        <w:rPr>
          <w:sz w:val="24"/>
          <w:szCs w:val="24"/>
        </w:rPr>
        <w:t>1 EL Olivenöl</w:t>
      </w:r>
    </w:p>
    <w:p w14:paraId="009EE390" w14:textId="77777777" w:rsidR="00B10F85" w:rsidRDefault="00B10F85" w:rsidP="00B10F85">
      <w:pPr>
        <w:rPr>
          <w:sz w:val="24"/>
          <w:szCs w:val="24"/>
        </w:rPr>
      </w:pPr>
      <w:r>
        <w:rPr>
          <w:sz w:val="24"/>
          <w:szCs w:val="24"/>
        </w:rPr>
        <w:t>2 TL Olivenöl zum Servieren</w:t>
      </w:r>
    </w:p>
    <w:p w14:paraId="6A8CC814" w14:textId="77777777" w:rsidR="00B10F85" w:rsidRDefault="00B10F85" w:rsidP="00B10F85">
      <w:pPr>
        <w:rPr>
          <w:sz w:val="24"/>
          <w:szCs w:val="24"/>
        </w:rPr>
      </w:pPr>
      <w:r>
        <w:rPr>
          <w:sz w:val="24"/>
          <w:szCs w:val="24"/>
        </w:rPr>
        <w:t>2 TL grobes Salz</w:t>
      </w:r>
    </w:p>
    <w:p w14:paraId="35E48D05" w14:textId="77777777" w:rsidR="00B10F85" w:rsidRDefault="00B10F85" w:rsidP="00B10F85">
      <w:pPr>
        <w:rPr>
          <w:sz w:val="24"/>
          <w:szCs w:val="24"/>
        </w:rPr>
      </w:pPr>
      <w:r>
        <w:rPr>
          <w:sz w:val="24"/>
          <w:szCs w:val="24"/>
        </w:rPr>
        <w:t>1 Prise grobes Salz zum Servieren</w:t>
      </w:r>
    </w:p>
    <w:p w14:paraId="1C02D162" w14:textId="77777777" w:rsidR="00B10F85" w:rsidRDefault="00B10F85" w:rsidP="00B10F85">
      <w:pPr>
        <w:rPr>
          <w:sz w:val="24"/>
          <w:szCs w:val="24"/>
        </w:rPr>
      </w:pPr>
    </w:p>
    <w:p w14:paraId="33276AE7" w14:textId="77777777" w:rsidR="00B10F85" w:rsidRDefault="00B10F85" w:rsidP="00B10F85">
      <w:pPr>
        <w:rPr>
          <w:sz w:val="24"/>
          <w:szCs w:val="24"/>
        </w:rPr>
      </w:pPr>
      <w:r>
        <w:rPr>
          <w:sz w:val="24"/>
          <w:szCs w:val="24"/>
        </w:rPr>
        <w:t>Zubereitung:</w:t>
      </w:r>
    </w:p>
    <w:p w14:paraId="0A3CF2A4" w14:textId="77777777" w:rsidR="00B10F85" w:rsidRDefault="00B10F85" w:rsidP="00B40E8C">
      <w:pPr>
        <w:pStyle w:val="ListParagraph"/>
        <w:numPr>
          <w:ilvl w:val="0"/>
          <w:numId w:val="1267"/>
        </w:numPr>
        <w:spacing w:after="120"/>
        <w:ind w:left="714" w:hanging="357"/>
        <w:contextualSpacing w:val="0"/>
        <w:jc w:val="both"/>
        <w:rPr>
          <w:sz w:val="24"/>
          <w:szCs w:val="24"/>
        </w:rPr>
      </w:pPr>
      <w:r w:rsidRPr="00033CC1">
        <w:rPr>
          <w:sz w:val="24"/>
          <w:szCs w:val="24"/>
        </w:rPr>
        <w:t>Ofen auf 190 Grad vorheizen.</w:t>
      </w:r>
    </w:p>
    <w:p w14:paraId="2B216CE5" w14:textId="6C585E6F" w:rsidR="00FE13F8" w:rsidRPr="00033CC1" w:rsidRDefault="00FE13F8" w:rsidP="00B40E8C">
      <w:pPr>
        <w:pStyle w:val="ListParagraph"/>
        <w:numPr>
          <w:ilvl w:val="0"/>
          <w:numId w:val="1267"/>
        </w:numPr>
        <w:spacing w:after="120"/>
        <w:ind w:left="714" w:hanging="357"/>
        <w:contextualSpacing w:val="0"/>
        <w:jc w:val="both"/>
        <w:rPr>
          <w:sz w:val="24"/>
          <w:szCs w:val="24"/>
        </w:rPr>
      </w:pPr>
      <w:r>
        <w:rPr>
          <w:sz w:val="24"/>
          <w:szCs w:val="24"/>
        </w:rPr>
        <w:t xml:space="preserve">Sellerie </w:t>
      </w:r>
      <w:r w:rsidRPr="00033CC1">
        <w:rPr>
          <w:sz w:val="24"/>
          <w:szCs w:val="24"/>
        </w:rPr>
        <w:t>gründlich waschen, Wurzelansatz entfernen und die Knolle auf ein mit Backpapier belegtes Blech legen. Schale mit Olivenöl einreiben und mit Salz bestreuen. Knolle in den Ofen schieben.</w:t>
      </w:r>
    </w:p>
    <w:p w14:paraId="38366013" w14:textId="152BC23C" w:rsidR="00B10F85" w:rsidRDefault="00B10F85" w:rsidP="00B10F85">
      <w:pPr>
        <w:rPr>
          <w:rFonts w:asciiTheme="majorHAnsi" w:eastAsiaTheme="majorEastAsia" w:hAnsiTheme="majorHAnsi" w:cstheme="majorBidi"/>
          <w:color w:val="2F5496" w:themeColor="accent1" w:themeShade="BF"/>
          <w:sz w:val="26"/>
          <w:szCs w:val="26"/>
        </w:rPr>
      </w:pPr>
      <w:r>
        <w:br w:type="page"/>
      </w:r>
    </w:p>
    <w:p w14:paraId="460677E0" w14:textId="77777777" w:rsidR="00D0216B" w:rsidRDefault="00D0216B" w:rsidP="00D0216B">
      <w:pPr>
        <w:pStyle w:val="Heading2"/>
        <w:spacing w:after="240"/>
      </w:pPr>
      <w:r>
        <w:lastRenderedPageBreak/>
        <w:t>Gerösteter Sellerie</w:t>
      </w:r>
      <w:r>
        <w:rPr>
          <w:rStyle w:val="FootnoteReference"/>
        </w:rPr>
        <w:footnoteReference w:id="998"/>
      </w:r>
      <w:r>
        <w:t xml:space="preserve"> </w:t>
      </w:r>
    </w:p>
    <w:p w14:paraId="0131B14F" w14:textId="77777777" w:rsidR="00D0216B" w:rsidRDefault="00D0216B" w:rsidP="00D0216B">
      <w:pPr>
        <w:rPr>
          <w:sz w:val="24"/>
          <w:szCs w:val="24"/>
        </w:rPr>
      </w:pPr>
      <w:r w:rsidRPr="00FB6523">
        <w:rPr>
          <w:sz w:val="24"/>
          <w:szCs w:val="24"/>
          <w:u w:val="single"/>
        </w:rPr>
        <w:t>Zutaten</w:t>
      </w:r>
      <w:r>
        <w:rPr>
          <w:sz w:val="24"/>
          <w:szCs w:val="24"/>
        </w:rPr>
        <w:t xml:space="preserve"> (für 4 Portionen):</w:t>
      </w:r>
    </w:p>
    <w:p w14:paraId="6A6BCA83" w14:textId="77777777" w:rsidR="00D0216B" w:rsidRDefault="00D0216B" w:rsidP="00D0216B">
      <w:pPr>
        <w:rPr>
          <w:sz w:val="24"/>
          <w:szCs w:val="24"/>
        </w:rPr>
      </w:pPr>
      <w:r>
        <w:rPr>
          <w:sz w:val="24"/>
          <w:szCs w:val="24"/>
        </w:rPr>
        <w:t>1 großer Knollensellerie, von den Wurzeln befreit</w:t>
      </w:r>
    </w:p>
    <w:p w14:paraId="4444E0E0" w14:textId="77777777" w:rsidR="00D0216B" w:rsidRDefault="00D0216B" w:rsidP="00D0216B">
      <w:pPr>
        <w:rPr>
          <w:sz w:val="24"/>
          <w:szCs w:val="24"/>
        </w:rPr>
      </w:pPr>
      <w:r>
        <w:rPr>
          <w:sz w:val="24"/>
          <w:szCs w:val="24"/>
        </w:rPr>
        <w:t>3,5 EL Olivenöl</w:t>
      </w:r>
    </w:p>
    <w:p w14:paraId="2173DC26" w14:textId="77777777" w:rsidR="00D0216B" w:rsidRDefault="00D0216B" w:rsidP="00D0216B">
      <w:pPr>
        <w:rPr>
          <w:sz w:val="24"/>
          <w:szCs w:val="24"/>
        </w:rPr>
      </w:pPr>
      <w:r>
        <w:rPr>
          <w:sz w:val="24"/>
          <w:szCs w:val="24"/>
        </w:rPr>
        <w:t>1,5 TL Koriandersamen, leicht zerstoßen</w:t>
      </w:r>
    </w:p>
    <w:p w14:paraId="74D1716C" w14:textId="77777777" w:rsidR="00D0216B" w:rsidRDefault="00D0216B" w:rsidP="00D0216B">
      <w:pPr>
        <w:rPr>
          <w:sz w:val="24"/>
          <w:szCs w:val="24"/>
        </w:rPr>
      </w:pPr>
      <w:r>
        <w:rPr>
          <w:sz w:val="24"/>
          <w:szCs w:val="24"/>
        </w:rPr>
        <w:t>1 Zitrone, in Spalten geschnitten zum Servieren</w:t>
      </w:r>
    </w:p>
    <w:p w14:paraId="21F93159" w14:textId="77777777" w:rsidR="00D0216B" w:rsidRDefault="00D0216B" w:rsidP="00D0216B">
      <w:pPr>
        <w:rPr>
          <w:sz w:val="24"/>
          <w:szCs w:val="24"/>
        </w:rPr>
      </w:pPr>
      <w:r>
        <w:rPr>
          <w:sz w:val="24"/>
          <w:szCs w:val="24"/>
        </w:rPr>
        <w:t>Meersalzflocken</w:t>
      </w:r>
    </w:p>
    <w:p w14:paraId="6FE6F992" w14:textId="77777777" w:rsidR="00D0216B" w:rsidRDefault="00D0216B" w:rsidP="00D0216B">
      <w:pPr>
        <w:rPr>
          <w:sz w:val="24"/>
          <w:szCs w:val="24"/>
        </w:rPr>
      </w:pPr>
    </w:p>
    <w:p w14:paraId="0B0158DE" w14:textId="77777777" w:rsidR="00D0216B" w:rsidRDefault="00D0216B" w:rsidP="00D0216B">
      <w:pPr>
        <w:rPr>
          <w:sz w:val="24"/>
          <w:szCs w:val="24"/>
        </w:rPr>
      </w:pPr>
      <w:r>
        <w:rPr>
          <w:sz w:val="24"/>
          <w:szCs w:val="24"/>
        </w:rPr>
        <w:t>Zubereitung:</w:t>
      </w:r>
    </w:p>
    <w:p w14:paraId="4DBAF5D1" w14:textId="77777777" w:rsidR="00D0216B" w:rsidRPr="001D5ADB" w:rsidRDefault="00D0216B" w:rsidP="00B40E8C">
      <w:pPr>
        <w:pStyle w:val="ListParagraph"/>
        <w:numPr>
          <w:ilvl w:val="0"/>
          <w:numId w:val="1031"/>
        </w:numPr>
        <w:spacing w:after="120"/>
        <w:ind w:left="714" w:hanging="357"/>
        <w:contextualSpacing w:val="0"/>
        <w:jc w:val="both"/>
        <w:rPr>
          <w:sz w:val="24"/>
          <w:szCs w:val="24"/>
        </w:rPr>
      </w:pPr>
      <w:r w:rsidRPr="001D5ADB">
        <w:rPr>
          <w:sz w:val="24"/>
          <w:szCs w:val="24"/>
        </w:rPr>
        <w:t>Den Backofen auf 170 Grad Umluft vorheizen.</w:t>
      </w:r>
    </w:p>
    <w:p w14:paraId="18754379" w14:textId="77777777" w:rsidR="00D0216B" w:rsidRPr="001D5ADB" w:rsidRDefault="00D0216B" w:rsidP="00B40E8C">
      <w:pPr>
        <w:pStyle w:val="ListParagraph"/>
        <w:numPr>
          <w:ilvl w:val="0"/>
          <w:numId w:val="1031"/>
        </w:numPr>
        <w:spacing w:after="120"/>
        <w:ind w:left="714" w:hanging="357"/>
        <w:contextualSpacing w:val="0"/>
        <w:jc w:val="both"/>
        <w:rPr>
          <w:sz w:val="24"/>
          <w:szCs w:val="24"/>
        </w:rPr>
      </w:pPr>
      <w:r w:rsidRPr="001D5ADB">
        <w:rPr>
          <w:sz w:val="24"/>
          <w:szCs w:val="24"/>
        </w:rPr>
        <w:t>Den Sellerie mit einem kleinen scharfen Messer rundherum etwa 20-mal einstechen. Die Knolle in eine ofenfeste Form setzen und großzügig mit Öl, Koriandersamen und 2 TL Meersalzflocken einreiben. 2,5 – 3 Stunden im Ofen rösten, dabei alle 30 Minuten mit der Flüssigkeit aus der Form beträufeln, bis die Knolle durch und durch weich und außen goldbraun ist.</w:t>
      </w:r>
    </w:p>
    <w:p w14:paraId="65AA25B0" w14:textId="77777777" w:rsidR="00D0216B" w:rsidRDefault="00D0216B" w:rsidP="00B40E8C">
      <w:pPr>
        <w:pStyle w:val="ListParagraph"/>
        <w:numPr>
          <w:ilvl w:val="0"/>
          <w:numId w:val="1031"/>
        </w:numPr>
        <w:spacing w:after="120"/>
        <w:ind w:left="714" w:hanging="357"/>
        <w:contextualSpacing w:val="0"/>
        <w:jc w:val="both"/>
        <w:rPr>
          <w:sz w:val="24"/>
          <w:szCs w:val="24"/>
        </w:rPr>
      </w:pPr>
      <w:r w:rsidRPr="001D5ADB">
        <w:rPr>
          <w:sz w:val="24"/>
          <w:szCs w:val="24"/>
        </w:rPr>
        <w:t>Den Sellerie in Spalten schneiden, mit Salz bestreuen, mit Olivenöl beträufeln und mit Zitronenspalten servieren.</w:t>
      </w:r>
    </w:p>
    <w:p w14:paraId="4B74BBA3" w14:textId="77777777" w:rsidR="00D0216B" w:rsidRDefault="00D0216B" w:rsidP="00D0216B">
      <w:pPr>
        <w:rPr>
          <w:sz w:val="24"/>
          <w:szCs w:val="24"/>
        </w:rPr>
      </w:pPr>
      <w:r>
        <w:rPr>
          <w:sz w:val="24"/>
          <w:szCs w:val="24"/>
        </w:rPr>
        <w:br w:type="page"/>
      </w:r>
    </w:p>
    <w:p w14:paraId="2D54DAA8" w14:textId="77777777" w:rsidR="00A4335F" w:rsidRDefault="00A4335F" w:rsidP="00A4335F">
      <w:pPr>
        <w:pStyle w:val="Heading2"/>
        <w:spacing w:after="240"/>
      </w:pPr>
      <w:r>
        <w:lastRenderedPageBreak/>
        <w:t>Sahnige Walnuss-Erbsen</w:t>
      </w:r>
      <w:r>
        <w:rPr>
          <w:rStyle w:val="FootnoteReference"/>
        </w:rPr>
        <w:footnoteReference w:id="999"/>
      </w:r>
    </w:p>
    <w:p w14:paraId="2B551EF2" w14:textId="77777777" w:rsidR="00A4335F" w:rsidRDefault="00A4335F" w:rsidP="00A4335F">
      <w:pPr>
        <w:rPr>
          <w:sz w:val="24"/>
          <w:szCs w:val="24"/>
        </w:rPr>
      </w:pPr>
      <w:r w:rsidRPr="001167A1">
        <w:rPr>
          <w:sz w:val="24"/>
          <w:szCs w:val="24"/>
          <w:u w:val="single"/>
        </w:rPr>
        <w:t>Zutaten</w:t>
      </w:r>
      <w:r>
        <w:rPr>
          <w:sz w:val="24"/>
          <w:szCs w:val="24"/>
        </w:rPr>
        <w:t xml:space="preserve"> (für 4 Portionen):</w:t>
      </w:r>
    </w:p>
    <w:p w14:paraId="7B91016D" w14:textId="77777777" w:rsidR="00A4335F" w:rsidRDefault="00A4335F" w:rsidP="00A4335F">
      <w:pPr>
        <w:rPr>
          <w:sz w:val="24"/>
          <w:szCs w:val="24"/>
        </w:rPr>
      </w:pPr>
      <w:r>
        <w:rPr>
          <w:sz w:val="24"/>
          <w:szCs w:val="24"/>
        </w:rPr>
        <w:t>150 g grüne, ungeschälte Erbsen (getrocknet)</w:t>
      </w:r>
    </w:p>
    <w:p w14:paraId="04F0B8CC" w14:textId="77777777" w:rsidR="00A4335F" w:rsidRDefault="00A4335F" w:rsidP="00A4335F">
      <w:pPr>
        <w:rPr>
          <w:sz w:val="24"/>
          <w:szCs w:val="24"/>
        </w:rPr>
      </w:pPr>
      <w:r>
        <w:rPr>
          <w:sz w:val="24"/>
          <w:szCs w:val="24"/>
        </w:rPr>
        <w:t>75 g Walnusskerne</w:t>
      </w:r>
    </w:p>
    <w:p w14:paraId="21EE29E0" w14:textId="77777777" w:rsidR="00A4335F" w:rsidRDefault="00A4335F" w:rsidP="00A4335F">
      <w:pPr>
        <w:rPr>
          <w:sz w:val="24"/>
          <w:szCs w:val="24"/>
        </w:rPr>
      </w:pPr>
      <w:r>
        <w:rPr>
          <w:sz w:val="24"/>
          <w:szCs w:val="24"/>
        </w:rPr>
        <w:t>4 kleine, rote Zwiebeln</w:t>
      </w:r>
    </w:p>
    <w:p w14:paraId="48C93FF4" w14:textId="77777777" w:rsidR="00A4335F" w:rsidRDefault="00A4335F" w:rsidP="00A4335F">
      <w:pPr>
        <w:rPr>
          <w:sz w:val="24"/>
          <w:szCs w:val="24"/>
        </w:rPr>
      </w:pPr>
      <w:r>
        <w:rPr>
          <w:sz w:val="24"/>
          <w:szCs w:val="24"/>
        </w:rPr>
        <w:t>1 EL Butterschmalz</w:t>
      </w:r>
    </w:p>
    <w:p w14:paraId="6BA75BB7" w14:textId="77777777" w:rsidR="00A4335F" w:rsidRDefault="00A4335F" w:rsidP="00A4335F">
      <w:pPr>
        <w:rPr>
          <w:sz w:val="24"/>
          <w:szCs w:val="24"/>
        </w:rPr>
      </w:pPr>
      <w:r>
        <w:rPr>
          <w:sz w:val="24"/>
          <w:szCs w:val="24"/>
        </w:rPr>
        <w:t>200 g Sahne</w:t>
      </w:r>
    </w:p>
    <w:p w14:paraId="0E7660C9" w14:textId="77777777" w:rsidR="00A4335F" w:rsidRDefault="00A4335F" w:rsidP="00A4335F">
      <w:pPr>
        <w:rPr>
          <w:sz w:val="24"/>
          <w:szCs w:val="24"/>
        </w:rPr>
      </w:pPr>
      <w:r>
        <w:rPr>
          <w:sz w:val="24"/>
          <w:szCs w:val="24"/>
        </w:rPr>
        <w:t>Salz, schwarzer Pfeffer</w:t>
      </w:r>
    </w:p>
    <w:p w14:paraId="6E6BC8AC" w14:textId="77777777" w:rsidR="00A4335F" w:rsidRDefault="00A4335F" w:rsidP="00A4335F">
      <w:pPr>
        <w:rPr>
          <w:sz w:val="24"/>
          <w:szCs w:val="24"/>
        </w:rPr>
      </w:pPr>
      <w:r>
        <w:rPr>
          <w:sz w:val="24"/>
          <w:szCs w:val="24"/>
        </w:rPr>
        <w:t>Etwas gemahlener Koriander</w:t>
      </w:r>
    </w:p>
    <w:p w14:paraId="37FE5D87" w14:textId="77777777" w:rsidR="00A4335F" w:rsidRDefault="00A4335F" w:rsidP="00A4335F">
      <w:pPr>
        <w:rPr>
          <w:sz w:val="24"/>
          <w:szCs w:val="24"/>
        </w:rPr>
      </w:pPr>
      <w:r>
        <w:rPr>
          <w:sz w:val="24"/>
          <w:szCs w:val="24"/>
        </w:rPr>
        <w:t>1 TL Zitronensaft</w:t>
      </w:r>
    </w:p>
    <w:p w14:paraId="3456E560" w14:textId="77777777" w:rsidR="00A4335F" w:rsidRDefault="00A4335F" w:rsidP="00A4335F">
      <w:pPr>
        <w:rPr>
          <w:sz w:val="24"/>
          <w:szCs w:val="24"/>
        </w:rPr>
      </w:pPr>
    </w:p>
    <w:p w14:paraId="04AA6BD8" w14:textId="77777777" w:rsidR="00A4335F" w:rsidRDefault="00A4335F" w:rsidP="00A4335F">
      <w:pPr>
        <w:rPr>
          <w:sz w:val="24"/>
          <w:szCs w:val="24"/>
        </w:rPr>
      </w:pPr>
      <w:r>
        <w:rPr>
          <w:sz w:val="24"/>
          <w:szCs w:val="24"/>
        </w:rPr>
        <w:t>Zubereitungszeit: etwa 1 – 2 Std. (plus 12-24 Std. Einweichzeit)</w:t>
      </w:r>
    </w:p>
    <w:p w14:paraId="18F7FA63" w14:textId="77777777" w:rsidR="00A4335F" w:rsidRDefault="00A4335F" w:rsidP="00A4335F">
      <w:pPr>
        <w:pStyle w:val="ListParagraph"/>
        <w:numPr>
          <w:ilvl w:val="0"/>
          <w:numId w:val="14"/>
        </w:numPr>
        <w:spacing w:after="120"/>
        <w:ind w:left="714" w:hanging="357"/>
        <w:contextualSpacing w:val="0"/>
        <w:jc w:val="both"/>
        <w:rPr>
          <w:sz w:val="24"/>
          <w:szCs w:val="24"/>
        </w:rPr>
      </w:pPr>
      <w:r>
        <w:rPr>
          <w:sz w:val="24"/>
          <w:szCs w:val="24"/>
        </w:rPr>
        <w:t>Die Erbsen in etwa ½ l kaltem Wasser über Nacht quellen lassen. Im Einweichwasser aufkochen. Den Schaum abschöpfen, die Erbsen salzen und 1-2 Std. (je nach Sorte) nicht zu weichkochen. Abtropfen lassen.</w:t>
      </w:r>
    </w:p>
    <w:p w14:paraId="7C4D754A" w14:textId="77777777" w:rsidR="00A4335F" w:rsidRDefault="00A4335F" w:rsidP="00A4335F">
      <w:pPr>
        <w:pStyle w:val="ListParagraph"/>
        <w:numPr>
          <w:ilvl w:val="0"/>
          <w:numId w:val="14"/>
        </w:numPr>
        <w:spacing w:after="120"/>
        <w:ind w:left="714" w:hanging="357"/>
        <w:contextualSpacing w:val="0"/>
        <w:jc w:val="both"/>
        <w:rPr>
          <w:sz w:val="24"/>
          <w:szCs w:val="24"/>
        </w:rPr>
      </w:pPr>
      <w:r>
        <w:rPr>
          <w:sz w:val="24"/>
          <w:szCs w:val="24"/>
        </w:rPr>
        <w:t>Die Hälfte der Walnüsse etwas kleiner hacken, die restlichen durch die Mandelmühle drehen.</w:t>
      </w:r>
    </w:p>
    <w:p w14:paraId="4299831B" w14:textId="77777777" w:rsidR="00A4335F" w:rsidRDefault="00A4335F" w:rsidP="00A4335F">
      <w:pPr>
        <w:pStyle w:val="ListParagraph"/>
        <w:numPr>
          <w:ilvl w:val="0"/>
          <w:numId w:val="14"/>
        </w:numPr>
        <w:spacing w:after="120"/>
        <w:ind w:left="714" w:hanging="357"/>
        <w:contextualSpacing w:val="0"/>
        <w:jc w:val="both"/>
        <w:rPr>
          <w:sz w:val="24"/>
          <w:szCs w:val="24"/>
        </w:rPr>
      </w:pPr>
      <w:r>
        <w:rPr>
          <w:sz w:val="24"/>
          <w:szCs w:val="24"/>
        </w:rPr>
        <w:t>Die Zwiebeln in dünne Spalten schneiden. Das Butterschmalz in einem Topf nicht zu stark erhitzen, die zwiebelspalten darin kurz andünsten. Alle Walnüsse einrühren und etwa 2 Min. anrösten, dann mit der Sahne ablöschen. Leicht cremig einkochen lassen.</w:t>
      </w:r>
    </w:p>
    <w:p w14:paraId="164779F4" w14:textId="77777777" w:rsidR="00A4335F" w:rsidRDefault="00A4335F" w:rsidP="00A4335F">
      <w:pPr>
        <w:pStyle w:val="ListParagraph"/>
        <w:numPr>
          <w:ilvl w:val="0"/>
          <w:numId w:val="14"/>
        </w:numPr>
        <w:spacing w:after="120"/>
        <w:ind w:left="714" w:hanging="357"/>
        <w:contextualSpacing w:val="0"/>
        <w:jc w:val="both"/>
        <w:rPr>
          <w:sz w:val="24"/>
          <w:szCs w:val="24"/>
        </w:rPr>
      </w:pPr>
      <w:r>
        <w:rPr>
          <w:sz w:val="24"/>
          <w:szCs w:val="24"/>
        </w:rPr>
        <w:t>Die Erbsen untermischen, gut heiß werden lassen. Mit Salz, Pfeffer, Koriander und Zitronensaft abschmecken.</w:t>
      </w:r>
    </w:p>
    <w:p w14:paraId="4F1E42A2" w14:textId="77777777" w:rsidR="00A4335F" w:rsidRDefault="00A4335F" w:rsidP="00A4335F">
      <w:pPr>
        <w:rPr>
          <w:sz w:val="24"/>
          <w:szCs w:val="24"/>
        </w:rPr>
      </w:pPr>
      <w:r>
        <w:rPr>
          <w:sz w:val="24"/>
          <w:szCs w:val="24"/>
        </w:rPr>
        <w:br w:type="page"/>
      </w:r>
    </w:p>
    <w:p w14:paraId="68EF5E7F" w14:textId="77777777" w:rsidR="00A4335F" w:rsidRDefault="00A4335F" w:rsidP="00A4335F">
      <w:pPr>
        <w:pStyle w:val="Heading2"/>
        <w:spacing w:after="240"/>
      </w:pPr>
      <w:r>
        <w:lastRenderedPageBreak/>
        <w:t>Apfel-Linsen-Pfanne</w:t>
      </w:r>
      <w:r>
        <w:rPr>
          <w:rStyle w:val="FootnoteReference"/>
        </w:rPr>
        <w:footnoteReference w:id="1000"/>
      </w:r>
    </w:p>
    <w:p w14:paraId="42091085" w14:textId="77777777" w:rsidR="00A4335F" w:rsidRDefault="00A4335F" w:rsidP="00A4335F">
      <w:pPr>
        <w:rPr>
          <w:sz w:val="24"/>
          <w:szCs w:val="24"/>
        </w:rPr>
      </w:pPr>
      <w:r w:rsidRPr="00C4438E">
        <w:rPr>
          <w:sz w:val="24"/>
          <w:szCs w:val="24"/>
          <w:u w:val="single"/>
        </w:rPr>
        <w:t>Zutaten</w:t>
      </w:r>
      <w:r>
        <w:rPr>
          <w:sz w:val="24"/>
          <w:szCs w:val="24"/>
        </w:rPr>
        <w:t xml:space="preserve"> (für 4 Portionen):</w:t>
      </w:r>
    </w:p>
    <w:p w14:paraId="70CB84BF" w14:textId="77777777" w:rsidR="00A4335F" w:rsidRDefault="00A4335F" w:rsidP="00A4335F">
      <w:pPr>
        <w:rPr>
          <w:sz w:val="24"/>
          <w:szCs w:val="24"/>
        </w:rPr>
      </w:pPr>
      <w:r>
        <w:rPr>
          <w:sz w:val="24"/>
          <w:szCs w:val="24"/>
        </w:rPr>
        <w:t>175 g Linsen</w:t>
      </w:r>
    </w:p>
    <w:p w14:paraId="4AB089B3" w14:textId="77777777" w:rsidR="00A4335F" w:rsidRDefault="00A4335F" w:rsidP="00A4335F">
      <w:pPr>
        <w:rPr>
          <w:sz w:val="24"/>
          <w:szCs w:val="24"/>
        </w:rPr>
      </w:pPr>
      <w:r>
        <w:rPr>
          <w:sz w:val="24"/>
          <w:szCs w:val="24"/>
        </w:rPr>
        <w:t>2 EL Brühe</w:t>
      </w:r>
    </w:p>
    <w:p w14:paraId="719F6AAC" w14:textId="77777777" w:rsidR="00A4335F" w:rsidRDefault="00A4335F" w:rsidP="00A4335F">
      <w:pPr>
        <w:rPr>
          <w:sz w:val="24"/>
          <w:szCs w:val="24"/>
        </w:rPr>
      </w:pPr>
      <w:r>
        <w:rPr>
          <w:sz w:val="24"/>
          <w:szCs w:val="24"/>
        </w:rPr>
        <w:t>2 EL getrocknetes Suppengrün</w:t>
      </w:r>
    </w:p>
    <w:p w14:paraId="0BCC2FBD" w14:textId="77777777" w:rsidR="00A4335F" w:rsidRDefault="00A4335F" w:rsidP="00A4335F">
      <w:pPr>
        <w:rPr>
          <w:sz w:val="24"/>
          <w:szCs w:val="24"/>
        </w:rPr>
      </w:pPr>
      <w:r>
        <w:rPr>
          <w:sz w:val="24"/>
          <w:szCs w:val="24"/>
        </w:rPr>
        <w:t>1 Bund Frühlingszwiebeln (etwa 250 g)</w:t>
      </w:r>
    </w:p>
    <w:p w14:paraId="335024D3" w14:textId="77777777" w:rsidR="00A4335F" w:rsidRDefault="00A4335F" w:rsidP="00A4335F">
      <w:pPr>
        <w:rPr>
          <w:sz w:val="24"/>
          <w:szCs w:val="24"/>
        </w:rPr>
      </w:pPr>
      <w:r>
        <w:rPr>
          <w:sz w:val="24"/>
          <w:szCs w:val="24"/>
        </w:rPr>
        <w:t>200 g Cabanossi (oder andere Knoblauchwurst)</w:t>
      </w:r>
    </w:p>
    <w:p w14:paraId="24A19137" w14:textId="77777777" w:rsidR="00A4335F" w:rsidRDefault="00A4335F" w:rsidP="00A4335F">
      <w:pPr>
        <w:rPr>
          <w:sz w:val="24"/>
          <w:szCs w:val="24"/>
        </w:rPr>
      </w:pPr>
      <w:r>
        <w:rPr>
          <w:sz w:val="24"/>
          <w:szCs w:val="24"/>
        </w:rPr>
        <w:t>2 kleine, rotschalige Äpfel (z.B. Jonathan)</w:t>
      </w:r>
    </w:p>
    <w:p w14:paraId="654CA74C" w14:textId="77777777" w:rsidR="00A4335F" w:rsidRDefault="00A4335F" w:rsidP="00A4335F">
      <w:pPr>
        <w:rPr>
          <w:sz w:val="24"/>
          <w:szCs w:val="24"/>
        </w:rPr>
      </w:pPr>
      <w:r>
        <w:rPr>
          <w:sz w:val="24"/>
          <w:szCs w:val="24"/>
        </w:rPr>
        <w:t>2-3 EL Zitronensaft</w:t>
      </w:r>
    </w:p>
    <w:p w14:paraId="48BAF0EA" w14:textId="77777777" w:rsidR="00A4335F" w:rsidRDefault="00A4335F" w:rsidP="00A4335F">
      <w:pPr>
        <w:rPr>
          <w:sz w:val="24"/>
          <w:szCs w:val="24"/>
        </w:rPr>
      </w:pPr>
      <w:r>
        <w:rPr>
          <w:sz w:val="24"/>
          <w:szCs w:val="24"/>
        </w:rPr>
        <w:t>2 EL Öl</w:t>
      </w:r>
    </w:p>
    <w:p w14:paraId="46B926D6" w14:textId="77777777" w:rsidR="00A4335F" w:rsidRDefault="00A4335F" w:rsidP="00A4335F">
      <w:pPr>
        <w:rPr>
          <w:sz w:val="24"/>
          <w:szCs w:val="24"/>
        </w:rPr>
      </w:pPr>
      <w:r>
        <w:rPr>
          <w:sz w:val="24"/>
          <w:szCs w:val="24"/>
        </w:rPr>
        <w:t>1/8 l trockener Cidre</w:t>
      </w:r>
    </w:p>
    <w:p w14:paraId="4813B3D0" w14:textId="77777777" w:rsidR="00A4335F" w:rsidRDefault="00A4335F" w:rsidP="00A4335F">
      <w:pPr>
        <w:rPr>
          <w:sz w:val="24"/>
          <w:szCs w:val="24"/>
        </w:rPr>
      </w:pPr>
      <w:r>
        <w:rPr>
          <w:sz w:val="24"/>
          <w:szCs w:val="24"/>
        </w:rPr>
        <w:t>Salz, Schwarzer Pfeffer aus der Mühle</w:t>
      </w:r>
    </w:p>
    <w:p w14:paraId="36E604C2" w14:textId="77777777" w:rsidR="00A4335F" w:rsidRDefault="00A4335F" w:rsidP="00A4335F">
      <w:pPr>
        <w:rPr>
          <w:sz w:val="24"/>
          <w:szCs w:val="24"/>
        </w:rPr>
      </w:pPr>
    </w:p>
    <w:p w14:paraId="31516A48" w14:textId="77777777" w:rsidR="00A4335F" w:rsidRDefault="00A4335F" w:rsidP="00A4335F">
      <w:pPr>
        <w:rPr>
          <w:sz w:val="24"/>
          <w:szCs w:val="24"/>
        </w:rPr>
      </w:pPr>
      <w:r>
        <w:rPr>
          <w:sz w:val="24"/>
          <w:szCs w:val="24"/>
        </w:rPr>
        <w:t>Zubereitungszeit: etwa 45 Min. – 1 ¼ Std. (je nach Linsensorte)</w:t>
      </w:r>
    </w:p>
    <w:p w14:paraId="1B6723E6" w14:textId="77777777" w:rsidR="00A4335F" w:rsidRDefault="00A4335F" w:rsidP="00A4335F">
      <w:pPr>
        <w:pStyle w:val="ListParagraph"/>
        <w:numPr>
          <w:ilvl w:val="0"/>
          <w:numId w:val="15"/>
        </w:numPr>
        <w:spacing w:after="120"/>
        <w:ind w:left="714" w:hanging="357"/>
        <w:contextualSpacing w:val="0"/>
        <w:jc w:val="both"/>
        <w:rPr>
          <w:sz w:val="24"/>
          <w:szCs w:val="24"/>
        </w:rPr>
      </w:pPr>
      <w:r>
        <w:rPr>
          <w:sz w:val="24"/>
          <w:szCs w:val="24"/>
        </w:rPr>
        <w:t>Die Linsen in kaltem Wasser aufsetzen, die Brühe und das Suppengrün dazugeben. 20-60 Min. (je nach Sorte und Alter) nicht zu weichkochen.</w:t>
      </w:r>
    </w:p>
    <w:p w14:paraId="5ED8FCEE" w14:textId="77777777" w:rsidR="00A4335F" w:rsidRDefault="00A4335F" w:rsidP="00A4335F">
      <w:pPr>
        <w:pStyle w:val="ListParagraph"/>
        <w:numPr>
          <w:ilvl w:val="0"/>
          <w:numId w:val="15"/>
        </w:numPr>
        <w:spacing w:after="120"/>
        <w:ind w:left="714" w:hanging="357"/>
        <w:contextualSpacing w:val="0"/>
        <w:jc w:val="both"/>
        <w:rPr>
          <w:sz w:val="24"/>
          <w:szCs w:val="24"/>
        </w:rPr>
      </w:pPr>
      <w:r>
        <w:rPr>
          <w:sz w:val="24"/>
          <w:szCs w:val="24"/>
        </w:rPr>
        <w:t>Inzwischen die Frühlingszwiebeln putzen und waschen. Die weißen teile sehr fein hacken, das grün in feine, schräge Ringe schneiden. Die Cabanossi pellen und in etwa 1 cm große Würfel schneiden.</w:t>
      </w:r>
    </w:p>
    <w:p w14:paraId="456C1026" w14:textId="77777777" w:rsidR="00A4335F" w:rsidRDefault="00A4335F" w:rsidP="00A4335F">
      <w:pPr>
        <w:pStyle w:val="ListParagraph"/>
        <w:numPr>
          <w:ilvl w:val="0"/>
          <w:numId w:val="15"/>
        </w:numPr>
        <w:spacing w:after="120"/>
        <w:ind w:left="714" w:hanging="357"/>
        <w:contextualSpacing w:val="0"/>
        <w:jc w:val="both"/>
        <w:rPr>
          <w:sz w:val="24"/>
          <w:szCs w:val="24"/>
        </w:rPr>
      </w:pPr>
      <w:r>
        <w:rPr>
          <w:sz w:val="24"/>
          <w:szCs w:val="24"/>
        </w:rPr>
        <w:t>Die Äpfel waschen und abreiben. Vierteln und entkernen, längs in Spalten schneiden. Mit dem Zitronensaft beträufeln.</w:t>
      </w:r>
    </w:p>
    <w:p w14:paraId="5DB46BE7" w14:textId="77777777" w:rsidR="00A4335F" w:rsidRDefault="00A4335F" w:rsidP="00A4335F">
      <w:pPr>
        <w:pStyle w:val="ListParagraph"/>
        <w:numPr>
          <w:ilvl w:val="0"/>
          <w:numId w:val="15"/>
        </w:numPr>
        <w:spacing w:after="120"/>
        <w:ind w:left="714" w:hanging="357"/>
        <w:contextualSpacing w:val="0"/>
        <w:jc w:val="both"/>
        <w:rPr>
          <w:sz w:val="24"/>
          <w:szCs w:val="24"/>
        </w:rPr>
      </w:pPr>
      <w:r>
        <w:rPr>
          <w:sz w:val="24"/>
          <w:szCs w:val="24"/>
        </w:rPr>
        <w:t>Das Frühlingszwiebelgrün in den letzten 5 Min. zusammen mit den Linsen garen, dann beides abtropfen lassen.</w:t>
      </w:r>
    </w:p>
    <w:p w14:paraId="6D9C5E8C" w14:textId="77777777" w:rsidR="00A4335F" w:rsidRDefault="00A4335F" w:rsidP="00A4335F">
      <w:pPr>
        <w:pStyle w:val="ListParagraph"/>
        <w:numPr>
          <w:ilvl w:val="0"/>
          <w:numId w:val="15"/>
        </w:numPr>
        <w:spacing w:after="120"/>
        <w:ind w:left="714" w:hanging="357"/>
        <w:contextualSpacing w:val="0"/>
        <w:jc w:val="both"/>
        <w:rPr>
          <w:sz w:val="24"/>
          <w:szCs w:val="24"/>
        </w:rPr>
      </w:pPr>
      <w:r>
        <w:rPr>
          <w:sz w:val="24"/>
          <w:szCs w:val="24"/>
        </w:rPr>
        <w:t>Das Öl in einer sehr großen Pfanne erhitzen, die weißen Zwiebelwürfel und die Cabanossi hineingeben. Bei mittlerer Hitze unter Rühren leicht anbraten. Die Apfelspalten kurz mitbraten, dann mit Cidre ablöschen.</w:t>
      </w:r>
    </w:p>
    <w:p w14:paraId="22E414B3" w14:textId="77777777" w:rsidR="00A4335F" w:rsidRDefault="00A4335F" w:rsidP="00A4335F">
      <w:pPr>
        <w:pStyle w:val="ListParagraph"/>
        <w:numPr>
          <w:ilvl w:val="0"/>
          <w:numId w:val="15"/>
        </w:numPr>
        <w:spacing w:after="120"/>
        <w:ind w:left="714" w:hanging="357"/>
        <w:contextualSpacing w:val="0"/>
        <w:jc w:val="both"/>
        <w:rPr>
          <w:sz w:val="24"/>
          <w:szCs w:val="24"/>
        </w:rPr>
      </w:pPr>
      <w:r>
        <w:rPr>
          <w:sz w:val="24"/>
          <w:szCs w:val="24"/>
        </w:rPr>
        <w:t>Die Linsen in die Pfanne geben, alles vorsichtig vermischen und kurz erhitzen. Mit Salz und Pfeffer würzen.</w:t>
      </w:r>
    </w:p>
    <w:p w14:paraId="22FAE9FA" w14:textId="77777777" w:rsidR="00A4335F" w:rsidRDefault="00A4335F" w:rsidP="00A4335F">
      <w:pPr>
        <w:rPr>
          <w:sz w:val="24"/>
          <w:szCs w:val="24"/>
        </w:rPr>
      </w:pPr>
      <w:r>
        <w:rPr>
          <w:sz w:val="24"/>
          <w:szCs w:val="24"/>
        </w:rPr>
        <w:br w:type="page"/>
      </w:r>
    </w:p>
    <w:p w14:paraId="19A66DB8" w14:textId="44AD4D64" w:rsidR="00C630C5" w:rsidRDefault="00C630C5" w:rsidP="004F0882">
      <w:pPr>
        <w:pStyle w:val="Heading2"/>
        <w:spacing w:after="240"/>
      </w:pPr>
      <w:r>
        <w:lastRenderedPageBreak/>
        <w:t>Kochbananen (Matoke) mit Kokos-Apfel-Ingwer-Salat</w:t>
      </w:r>
      <w:r w:rsidR="00C871E9">
        <w:rPr>
          <w:rStyle w:val="FootnoteReference"/>
        </w:rPr>
        <w:footnoteReference w:id="1001"/>
      </w:r>
      <w:r>
        <w:t xml:space="preserve"> </w:t>
      </w:r>
    </w:p>
    <w:p w14:paraId="51939BCF" w14:textId="1559FE98" w:rsidR="00443F6B" w:rsidRDefault="00443F6B" w:rsidP="00C630C5">
      <w:pPr>
        <w:jc w:val="both"/>
        <w:rPr>
          <w:sz w:val="24"/>
          <w:szCs w:val="24"/>
        </w:rPr>
      </w:pPr>
      <w:r w:rsidRPr="004F0882">
        <w:rPr>
          <w:sz w:val="24"/>
          <w:szCs w:val="24"/>
          <w:u w:val="single"/>
        </w:rPr>
        <w:t>Zutaten</w:t>
      </w:r>
      <w:r>
        <w:rPr>
          <w:sz w:val="24"/>
          <w:szCs w:val="24"/>
        </w:rPr>
        <w:t xml:space="preserve"> </w:t>
      </w:r>
      <w:r w:rsidR="004F0882">
        <w:rPr>
          <w:sz w:val="24"/>
          <w:szCs w:val="24"/>
        </w:rPr>
        <w:t>(</w:t>
      </w:r>
      <w:r>
        <w:rPr>
          <w:sz w:val="24"/>
          <w:szCs w:val="24"/>
        </w:rPr>
        <w:t>für 4 Portionen</w:t>
      </w:r>
      <w:r w:rsidR="004F0882">
        <w:rPr>
          <w:sz w:val="24"/>
          <w:szCs w:val="24"/>
        </w:rPr>
        <w:t>):</w:t>
      </w:r>
    </w:p>
    <w:p w14:paraId="2C2EFBBF" w14:textId="77777777" w:rsidR="00443F6B" w:rsidRDefault="00443F6B" w:rsidP="00C630C5">
      <w:pPr>
        <w:jc w:val="both"/>
        <w:rPr>
          <w:sz w:val="24"/>
          <w:szCs w:val="24"/>
        </w:rPr>
      </w:pPr>
      <w:r>
        <w:rPr>
          <w:sz w:val="24"/>
          <w:szCs w:val="24"/>
        </w:rPr>
        <w:t>2 sehr reife Kochbananen, geschält, längs und quer halbiert</w:t>
      </w:r>
    </w:p>
    <w:p w14:paraId="569A9E7B" w14:textId="77777777" w:rsidR="00063719" w:rsidRDefault="00063719" w:rsidP="00C630C5">
      <w:pPr>
        <w:jc w:val="both"/>
        <w:rPr>
          <w:sz w:val="24"/>
          <w:szCs w:val="24"/>
        </w:rPr>
      </w:pPr>
      <w:r>
        <w:rPr>
          <w:sz w:val="24"/>
          <w:szCs w:val="24"/>
        </w:rPr>
        <w:t>60 ml Olivenöl</w:t>
      </w:r>
    </w:p>
    <w:p w14:paraId="5C0FD15A" w14:textId="4851BD04" w:rsidR="00063719" w:rsidRDefault="00063719" w:rsidP="00C630C5">
      <w:pPr>
        <w:jc w:val="both"/>
        <w:rPr>
          <w:sz w:val="24"/>
          <w:szCs w:val="24"/>
        </w:rPr>
      </w:pPr>
      <w:r>
        <w:rPr>
          <w:sz w:val="24"/>
          <w:szCs w:val="24"/>
        </w:rPr>
        <w:t>2 TL heller Rohrzucker</w:t>
      </w:r>
    </w:p>
    <w:p w14:paraId="02CD16FA" w14:textId="528EA897" w:rsidR="00063719" w:rsidRDefault="00063719" w:rsidP="00C630C5">
      <w:pPr>
        <w:jc w:val="both"/>
        <w:rPr>
          <w:sz w:val="24"/>
          <w:szCs w:val="24"/>
        </w:rPr>
      </w:pPr>
      <w:r>
        <w:rPr>
          <w:sz w:val="24"/>
          <w:szCs w:val="24"/>
        </w:rPr>
        <w:t>½ TL fein geriebener Ingwer</w:t>
      </w:r>
    </w:p>
    <w:p w14:paraId="45E696ED" w14:textId="4C0F3D09" w:rsidR="00063719" w:rsidRDefault="00063719" w:rsidP="00C630C5">
      <w:pPr>
        <w:jc w:val="both"/>
        <w:rPr>
          <w:sz w:val="24"/>
          <w:szCs w:val="24"/>
        </w:rPr>
      </w:pPr>
      <w:r>
        <w:rPr>
          <w:sz w:val="24"/>
          <w:szCs w:val="24"/>
        </w:rPr>
        <w:t>¾ TL Zimt</w:t>
      </w:r>
    </w:p>
    <w:p w14:paraId="7FA56FE3" w14:textId="0B34FB68" w:rsidR="00063719" w:rsidRDefault="00D47E72" w:rsidP="00C630C5">
      <w:pPr>
        <w:jc w:val="both"/>
        <w:rPr>
          <w:sz w:val="24"/>
          <w:szCs w:val="24"/>
        </w:rPr>
      </w:pPr>
      <w:r>
        <w:rPr>
          <w:sz w:val="24"/>
          <w:szCs w:val="24"/>
        </w:rPr>
        <w:t>¾ TL Kreuzkümmel</w:t>
      </w:r>
    </w:p>
    <w:p w14:paraId="0A9D82AD" w14:textId="54157ACE" w:rsidR="00D47E72" w:rsidRDefault="00D47E72" w:rsidP="00C630C5">
      <w:pPr>
        <w:jc w:val="both"/>
        <w:rPr>
          <w:sz w:val="24"/>
          <w:szCs w:val="24"/>
        </w:rPr>
      </w:pPr>
      <w:r>
        <w:rPr>
          <w:sz w:val="24"/>
          <w:szCs w:val="24"/>
        </w:rPr>
        <w:t>½ TL Cayennepfeffer</w:t>
      </w:r>
    </w:p>
    <w:p w14:paraId="57151B62" w14:textId="7015EC1F" w:rsidR="00D47E72" w:rsidRDefault="00D47E72" w:rsidP="00C630C5">
      <w:pPr>
        <w:jc w:val="both"/>
        <w:rPr>
          <w:sz w:val="24"/>
          <w:szCs w:val="24"/>
        </w:rPr>
      </w:pPr>
      <w:r>
        <w:rPr>
          <w:sz w:val="24"/>
          <w:szCs w:val="24"/>
        </w:rPr>
        <w:t>½ geriebene Muskatnuss</w:t>
      </w:r>
    </w:p>
    <w:p w14:paraId="14106151" w14:textId="1FB1A18D" w:rsidR="00D47E72" w:rsidRPr="006D315D" w:rsidRDefault="006D315D" w:rsidP="006D315D">
      <w:pPr>
        <w:jc w:val="both"/>
        <w:rPr>
          <w:sz w:val="24"/>
          <w:szCs w:val="24"/>
        </w:rPr>
      </w:pPr>
      <w:r>
        <w:rPr>
          <w:sz w:val="24"/>
          <w:szCs w:val="24"/>
        </w:rPr>
        <w:t xml:space="preserve">90g </w:t>
      </w:r>
      <w:r w:rsidR="00D47E72" w:rsidRPr="006D315D">
        <w:rPr>
          <w:sz w:val="24"/>
          <w:szCs w:val="24"/>
        </w:rPr>
        <w:t>frische Kokosnussstücke</w:t>
      </w:r>
      <w:r w:rsidRPr="006D315D">
        <w:rPr>
          <w:sz w:val="24"/>
          <w:szCs w:val="24"/>
        </w:rPr>
        <w:t>, in feine Stücke gehobelt oder geschnitten</w:t>
      </w:r>
    </w:p>
    <w:p w14:paraId="080EC15E" w14:textId="09EE297E" w:rsidR="006D315D" w:rsidRPr="006D315D" w:rsidRDefault="006D315D" w:rsidP="006D315D">
      <w:pPr>
        <w:jc w:val="both"/>
        <w:rPr>
          <w:sz w:val="24"/>
          <w:szCs w:val="24"/>
        </w:rPr>
      </w:pPr>
      <w:r>
        <w:rPr>
          <w:sz w:val="24"/>
          <w:szCs w:val="24"/>
        </w:rPr>
        <w:t xml:space="preserve">2 </w:t>
      </w:r>
      <w:r w:rsidRPr="006D315D">
        <w:rPr>
          <w:sz w:val="24"/>
          <w:szCs w:val="24"/>
        </w:rPr>
        <w:t>Limetten, 1 TL Schale abgerieben, 2 EL Saft, 1 Frucht in Spalten geschnitten als Deko</w:t>
      </w:r>
    </w:p>
    <w:p w14:paraId="1A7A787B" w14:textId="6BA7C2AD" w:rsidR="006D315D" w:rsidRPr="006D315D" w:rsidRDefault="006D315D" w:rsidP="006D315D">
      <w:pPr>
        <w:jc w:val="both"/>
        <w:rPr>
          <w:sz w:val="24"/>
          <w:szCs w:val="24"/>
        </w:rPr>
      </w:pPr>
      <w:r>
        <w:rPr>
          <w:sz w:val="24"/>
          <w:szCs w:val="24"/>
        </w:rPr>
        <w:t xml:space="preserve">1 </w:t>
      </w:r>
      <w:r w:rsidRPr="006D315D">
        <w:rPr>
          <w:sz w:val="24"/>
          <w:szCs w:val="24"/>
        </w:rPr>
        <w:t>grüne Chilischote, entkernt du in feine Streifen geschnitten</w:t>
      </w:r>
    </w:p>
    <w:p w14:paraId="233F3543" w14:textId="4532B376" w:rsidR="006D315D" w:rsidRPr="006D315D" w:rsidRDefault="006D315D" w:rsidP="006D315D">
      <w:pPr>
        <w:jc w:val="both"/>
        <w:rPr>
          <w:sz w:val="24"/>
          <w:szCs w:val="24"/>
        </w:rPr>
      </w:pPr>
      <w:r>
        <w:rPr>
          <w:sz w:val="24"/>
          <w:szCs w:val="24"/>
        </w:rPr>
        <w:t xml:space="preserve">1 </w:t>
      </w:r>
      <w:r w:rsidRPr="006D315D">
        <w:rPr>
          <w:sz w:val="24"/>
          <w:szCs w:val="24"/>
        </w:rPr>
        <w:t>Granny-Smith-Apfel mit Schale, entkernt und in feien Streifen geschnitten</w:t>
      </w:r>
    </w:p>
    <w:p w14:paraId="08ED6B9D" w14:textId="54721100" w:rsidR="006D315D" w:rsidRPr="006D315D" w:rsidRDefault="006D315D" w:rsidP="006D315D">
      <w:pPr>
        <w:jc w:val="both"/>
        <w:rPr>
          <w:sz w:val="24"/>
          <w:szCs w:val="24"/>
        </w:rPr>
      </w:pPr>
      <w:r>
        <w:rPr>
          <w:sz w:val="24"/>
          <w:szCs w:val="24"/>
        </w:rPr>
        <w:t xml:space="preserve">15 </w:t>
      </w:r>
      <w:r w:rsidRPr="006D315D">
        <w:rPr>
          <w:sz w:val="24"/>
          <w:szCs w:val="24"/>
        </w:rPr>
        <w:t>g Butter</w:t>
      </w:r>
    </w:p>
    <w:p w14:paraId="0E415432" w14:textId="4F979637" w:rsidR="006D315D" w:rsidRPr="006D315D" w:rsidRDefault="006D315D" w:rsidP="006D315D">
      <w:pPr>
        <w:jc w:val="both"/>
        <w:rPr>
          <w:sz w:val="24"/>
          <w:szCs w:val="24"/>
        </w:rPr>
      </w:pPr>
      <w:r w:rsidRPr="006D315D">
        <w:rPr>
          <w:sz w:val="24"/>
          <w:szCs w:val="24"/>
        </w:rPr>
        <w:t>10 g Korianderblätter</w:t>
      </w:r>
    </w:p>
    <w:p w14:paraId="056A8C4F" w14:textId="2B7519EB" w:rsidR="006D315D" w:rsidRPr="006D315D" w:rsidRDefault="006D315D" w:rsidP="006D315D">
      <w:pPr>
        <w:jc w:val="both"/>
        <w:rPr>
          <w:sz w:val="24"/>
          <w:szCs w:val="24"/>
        </w:rPr>
      </w:pPr>
      <w:r w:rsidRPr="006D315D">
        <w:rPr>
          <w:sz w:val="24"/>
          <w:szCs w:val="24"/>
        </w:rPr>
        <w:t>10 g Minzeblätter</w:t>
      </w:r>
    </w:p>
    <w:p w14:paraId="467010EE" w14:textId="7C8F548B" w:rsidR="006D315D" w:rsidRDefault="006D315D" w:rsidP="006D315D">
      <w:pPr>
        <w:jc w:val="both"/>
        <w:rPr>
          <w:sz w:val="24"/>
          <w:szCs w:val="24"/>
        </w:rPr>
      </w:pPr>
      <w:r w:rsidRPr="006D315D">
        <w:rPr>
          <w:sz w:val="24"/>
          <w:szCs w:val="24"/>
        </w:rPr>
        <w:t>Salz</w:t>
      </w:r>
    </w:p>
    <w:p w14:paraId="21AB4CC9" w14:textId="43AD9143" w:rsidR="006D315D" w:rsidRDefault="006D315D" w:rsidP="006D315D">
      <w:pPr>
        <w:jc w:val="both"/>
        <w:rPr>
          <w:sz w:val="24"/>
          <w:szCs w:val="24"/>
        </w:rPr>
      </w:pPr>
    </w:p>
    <w:p w14:paraId="70D10448" w14:textId="44A96B78" w:rsidR="004F0882" w:rsidRDefault="0092151B" w:rsidP="0092151B">
      <w:pPr>
        <w:spacing w:after="120"/>
        <w:jc w:val="both"/>
        <w:rPr>
          <w:sz w:val="24"/>
          <w:szCs w:val="24"/>
        </w:rPr>
      </w:pPr>
      <w:r>
        <w:rPr>
          <w:sz w:val="24"/>
          <w:szCs w:val="24"/>
        </w:rPr>
        <w:t>Zubereitung:</w:t>
      </w:r>
    </w:p>
    <w:p w14:paraId="74AA93CC" w14:textId="520F77BF" w:rsidR="006D315D" w:rsidRPr="007E4BBE" w:rsidRDefault="00B55FA7" w:rsidP="00B40E8C">
      <w:pPr>
        <w:pStyle w:val="ListParagraph"/>
        <w:numPr>
          <w:ilvl w:val="0"/>
          <w:numId w:val="1497"/>
        </w:numPr>
        <w:spacing w:after="120"/>
        <w:contextualSpacing w:val="0"/>
        <w:jc w:val="both"/>
        <w:rPr>
          <w:sz w:val="24"/>
          <w:szCs w:val="24"/>
        </w:rPr>
      </w:pPr>
      <w:r w:rsidRPr="007E4BBE">
        <w:rPr>
          <w:sz w:val="24"/>
          <w:szCs w:val="24"/>
        </w:rPr>
        <w:t xml:space="preserve">Die Kochbananen in eine mittelgroße Schüssel legen, 3 EL Öl, den Zucker, ¼ TL </w:t>
      </w:r>
      <w:r w:rsidR="00622CB5" w:rsidRPr="007E4BBE">
        <w:rPr>
          <w:sz w:val="24"/>
          <w:szCs w:val="24"/>
        </w:rPr>
        <w:t>Ingwer, 1/2 TL Zimt, ½ TL Kreuzkümmel sowie den Cayennepfeffer und die Muskatnuss dazugeben und alles sorgfältig</w:t>
      </w:r>
      <w:r w:rsidR="00835FFF" w:rsidRPr="007E4BBE">
        <w:rPr>
          <w:sz w:val="24"/>
          <w:szCs w:val="24"/>
        </w:rPr>
        <w:t xml:space="preserve"> miteinander vermengen und beiseitestellen.</w:t>
      </w:r>
    </w:p>
    <w:p w14:paraId="1BF14DDA" w14:textId="049990D9" w:rsidR="00835FFF" w:rsidRPr="007E4BBE" w:rsidRDefault="00835FFF" w:rsidP="00B40E8C">
      <w:pPr>
        <w:pStyle w:val="ListParagraph"/>
        <w:numPr>
          <w:ilvl w:val="0"/>
          <w:numId w:val="1497"/>
        </w:numPr>
        <w:spacing w:after="120"/>
        <w:contextualSpacing w:val="0"/>
        <w:jc w:val="both"/>
        <w:rPr>
          <w:sz w:val="24"/>
          <w:szCs w:val="24"/>
        </w:rPr>
      </w:pPr>
      <w:r w:rsidRPr="007E4BBE">
        <w:rPr>
          <w:sz w:val="24"/>
          <w:szCs w:val="24"/>
        </w:rPr>
        <w:t>Den Backofen auf 180 Grad Umluft erhitzen.</w:t>
      </w:r>
    </w:p>
    <w:p w14:paraId="12569426" w14:textId="4EA80621" w:rsidR="00835FFF" w:rsidRPr="007E4BBE" w:rsidRDefault="00835FFF" w:rsidP="00B40E8C">
      <w:pPr>
        <w:pStyle w:val="ListParagraph"/>
        <w:numPr>
          <w:ilvl w:val="0"/>
          <w:numId w:val="1497"/>
        </w:numPr>
        <w:spacing w:after="120"/>
        <w:contextualSpacing w:val="0"/>
        <w:jc w:val="both"/>
        <w:rPr>
          <w:sz w:val="24"/>
          <w:szCs w:val="24"/>
        </w:rPr>
      </w:pPr>
      <w:r w:rsidRPr="007E4BBE">
        <w:rPr>
          <w:sz w:val="24"/>
          <w:szCs w:val="24"/>
        </w:rPr>
        <w:t>In einer großen</w:t>
      </w:r>
      <w:r w:rsidR="00247B08" w:rsidRPr="007E4BBE">
        <w:rPr>
          <w:sz w:val="24"/>
          <w:szCs w:val="24"/>
        </w:rPr>
        <w:t>, ofenfe</w:t>
      </w:r>
      <w:r w:rsidR="00583BFF" w:rsidRPr="007E4BBE">
        <w:rPr>
          <w:sz w:val="24"/>
          <w:szCs w:val="24"/>
        </w:rPr>
        <w:t>s</w:t>
      </w:r>
      <w:r w:rsidR="00247B08" w:rsidRPr="007E4BBE">
        <w:rPr>
          <w:sz w:val="24"/>
          <w:szCs w:val="24"/>
        </w:rPr>
        <w:t>ten beschichteten Pfanne die Butter bei starker Hitze zerlassen. Sobald sie heiß ist, die Banan</w:t>
      </w:r>
      <w:r w:rsidR="00583BFF" w:rsidRPr="007E4BBE">
        <w:rPr>
          <w:sz w:val="24"/>
          <w:szCs w:val="24"/>
        </w:rPr>
        <w:t>enstücke mit etwas Abstand zueinander hineinlegen</w:t>
      </w:r>
      <w:r w:rsidR="009C70A4" w:rsidRPr="007E4BBE">
        <w:rPr>
          <w:sz w:val="24"/>
          <w:szCs w:val="24"/>
        </w:rPr>
        <w:t>. Das Öl und die Gewürze in der Schüssel, in der die Bananen mariniert wurden, beiseitestellen – sie werden später</w:t>
      </w:r>
      <w:r w:rsidR="00191994" w:rsidRPr="007E4BBE">
        <w:rPr>
          <w:sz w:val="24"/>
          <w:szCs w:val="24"/>
        </w:rPr>
        <w:t xml:space="preserve"> noch für den Salat benötigt. Die Bananen bei mittlerer bis starker Hitze </w:t>
      </w:r>
      <w:r w:rsidR="009C70A4" w:rsidRPr="007E4BBE">
        <w:rPr>
          <w:sz w:val="24"/>
          <w:szCs w:val="24"/>
        </w:rPr>
        <w:t>3 Minuten braten und ab</w:t>
      </w:r>
      <w:r w:rsidR="00222F3F" w:rsidRPr="007E4BBE">
        <w:rPr>
          <w:sz w:val="24"/>
          <w:szCs w:val="24"/>
        </w:rPr>
        <w:t xml:space="preserve"> und zu wenden, bis sie goldbraun und knusprig sind. Die Pfanne für 3 Minuten in den Ofen schieben.</w:t>
      </w:r>
    </w:p>
    <w:p w14:paraId="1F000538" w14:textId="55AE163A" w:rsidR="00222F3F" w:rsidRPr="007E4BBE" w:rsidRDefault="00222F3F" w:rsidP="00B40E8C">
      <w:pPr>
        <w:pStyle w:val="ListParagraph"/>
        <w:numPr>
          <w:ilvl w:val="0"/>
          <w:numId w:val="1497"/>
        </w:numPr>
        <w:spacing w:after="120"/>
        <w:contextualSpacing w:val="0"/>
        <w:jc w:val="both"/>
        <w:rPr>
          <w:sz w:val="24"/>
          <w:szCs w:val="24"/>
        </w:rPr>
      </w:pPr>
      <w:r w:rsidRPr="007E4BBE">
        <w:rPr>
          <w:sz w:val="24"/>
          <w:szCs w:val="24"/>
        </w:rPr>
        <w:lastRenderedPageBreak/>
        <w:t>Koriander und Minze zum Salat geben und alles mit de</w:t>
      </w:r>
      <w:r w:rsidR="007E4BBE" w:rsidRPr="007E4BBE">
        <w:rPr>
          <w:sz w:val="24"/>
          <w:szCs w:val="24"/>
        </w:rPr>
        <w:t>r</w:t>
      </w:r>
      <w:r w:rsidRPr="007E4BBE">
        <w:rPr>
          <w:sz w:val="24"/>
          <w:szCs w:val="24"/>
        </w:rPr>
        <w:t xml:space="preserve"> Marinade der </w:t>
      </w:r>
      <w:r w:rsidR="007E4BBE" w:rsidRPr="007E4BBE">
        <w:rPr>
          <w:sz w:val="24"/>
          <w:szCs w:val="24"/>
        </w:rPr>
        <w:t>K</w:t>
      </w:r>
      <w:r w:rsidRPr="007E4BBE">
        <w:rPr>
          <w:sz w:val="24"/>
          <w:szCs w:val="24"/>
        </w:rPr>
        <w:t>ochbananen sorgfältig durchheben, um Öl und Gewürze gleichmäßig zu verteilen.</w:t>
      </w:r>
    </w:p>
    <w:p w14:paraId="1B4AD3F0" w14:textId="449F4366" w:rsidR="00222F3F" w:rsidRPr="007E4BBE" w:rsidRDefault="00222F3F" w:rsidP="00B40E8C">
      <w:pPr>
        <w:pStyle w:val="ListParagraph"/>
        <w:numPr>
          <w:ilvl w:val="0"/>
          <w:numId w:val="1497"/>
        </w:numPr>
        <w:spacing w:after="120"/>
        <w:contextualSpacing w:val="0"/>
        <w:jc w:val="both"/>
        <w:rPr>
          <w:sz w:val="24"/>
          <w:szCs w:val="24"/>
        </w:rPr>
      </w:pPr>
      <w:r w:rsidRPr="007E4BBE">
        <w:rPr>
          <w:sz w:val="24"/>
          <w:szCs w:val="24"/>
        </w:rPr>
        <w:t xml:space="preserve">Die Kochbananen und den Salat auf vier Teller verteilen und mit Limettenspalten </w:t>
      </w:r>
      <w:r w:rsidR="007E4BBE" w:rsidRPr="007E4BBE">
        <w:rPr>
          <w:sz w:val="24"/>
          <w:szCs w:val="24"/>
        </w:rPr>
        <w:t>zum Auspressen servieren.</w:t>
      </w:r>
    </w:p>
    <w:p w14:paraId="7202D54C" w14:textId="36FD761B" w:rsidR="00965F2F" w:rsidRDefault="00E653D3" w:rsidP="00B042EC">
      <w:pPr>
        <w:pStyle w:val="Heading2"/>
        <w:spacing w:after="240"/>
        <w:rPr>
          <w:sz w:val="24"/>
          <w:szCs w:val="24"/>
        </w:rPr>
      </w:pPr>
      <w:r w:rsidRPr="006D315D">
        <w:br w:type="page"/>
      </w:r>
    </w:p>
    <w:p w14:paraId="36D8FE15" w14:textId="77777777" w:rsidR="0046061B" w:rsidRDefault="0046061B" w:rsidP="0046061B">
      <w:pPr>
        <w:pStyle w:val="Heading2"/>
        <w:spacing w:after="240"/>
      </w:pPr>
      <w:r>
        <w:lastRenderedPageBreak/>
        <w:t>Gegrillte Kochbananen mit Salsa</w:t>
      </w:r>
      <w:r>
        <w:rPr>
          <w:rStyle w:val="FootnoteReference"/>
        </w:rPr>
        <w:footnoteReference w:id="1002"/>
      </w:r>
      <w:r>
        <w:t xml:space="preserve"> </w:t>
      </w:r>
    </w:p>
    <w:p w14:paraId="3D984671" w14:textId="77777777" w:rsidR="0046061B" w:rsidRDefault="0046061B" w:rsidP="0046061B">
      <w:pPr>
        <w:rPr>
          <w:sz w:val="24"/>
          <w:szCs w:val="24"/>
        </w:rPr>
      </w:pPr>
      <w:r w:rsidRPr="00432FFF">
        <w:rPr>
          <w:sz w:val="24"/>
          <w:szCs w:val="24"/>
          <w:u w:val="single"/>
        </w:rPr>
        <w:t>Zutaten</w:t>
      </w:r>
      <w:r>
        <w:rPr>
          <w:sz w:val="24"/>
          <w:szCs w:val="24"/>
        </w:rPr>
        <w:t xml:space="preserve"> (für 4 Portionen)</w:t>
      </w:r>
    </w:p>
    <w:p w14:paraId="15D33C96" w14:textId="77777777" w:rsidR="0046061B" w:rsidRDefault="0046061B" w:rsidP="0046061B">
      <w:pPr>
        <w:rPr>
          <w:sz w:val="24"/>
          <w:szCs w:val="24"/>
        </w:rPr>
      </w:pPr>
      <w:r>
        <w:rPr>
          <w:sz w:val="24"/>
          <w:szCs w:val="24"/>
        </w:rPr>
        <w:t>80 g Butter</w:t>
      </w:r>
    </w:p>
    <w:p w14:paraId="63C810AB" w14:textId="77777777" w:rsidR="0046061B" w:rsidRDefault="0046061B" w:rsidP="0046061B">
      <w:pPr>
        <w:rPr>
          <w:sz w:val="24"/>
          <w:szCs w:val="24"/>
        </w:rPr>
      </w:pPr>
      <w:r>
        <w:rPr>
          <w:sz w:val="24"/>
          <w:szCs w:val="24"/>
        </w:rPr>
        <w:t>30 g frischer Ingwer</w:t>
      </w:r>
    </w:p>
    <w:p w14:paraId="0D346995" w14:textId="77777777" w:rsidR="0046061B" w:rsidRDefault="0046061B" w:rsidP="0046061B">
      <w:pPr>
        <w:rPr>
          <w:sz w:val="24"/>
          <w:szCs w:val="24"/>
        </w:rPr>
      </w:pPr>
      <w:r>
        <w:rPr>
          <w:sz w:val="24"/>
          <w:szCs w:val="24"/>
        </w:rPr>
        <w:t>Salz, Pfeffer</w:t>
      </w:r>
    </w:p>
    <w:p w14:paraId="2EC33D77" w14:textId="77777777" w:rsidR="0046061B" w:rsidRDefault="0046061B" w:rsidP="0046061B">
      <w:pPr>
        <w:rPr>
          <w:sz w:val="24"/>
          <w:szCs w:val="24"/>
        </w:rPr>
      </w:pPr>
      <w:r>
        <w:rPr>
          <w:sz w:val="24"/>
          <w:szCs w:val="24"/>
        </w:rPr>
        <w:t>4 reife gelbe Kochbananen</w:t>
      </w:r>
    </w:p>
    <w:p w14:paraId="1319CAE3" w14:textId="77777777" w:rsidR="0046061B" w:rsidRDefault="0046061B" w:rsidP="0046061B">
      <w:pPr>
        <w:rPr>
          <w:sz w:val="24"/>
          <w:szCs w:val="24"/>
        </w:rPr>
      </w:pPr>
      <w:r>
        <w:rPr>
          <w:sz w:val="24"/>
          <w:szCs w:val="24"/>
        </w:rPr>
        <w:t>200 g Kirschtomaten</w:t>
      </w:r>
    </w:p>
    <w:p w14:paraId="5F8912F8" w14:textId="77777777" w:rsidR="0046061B" w:rsidRDefault="0046061B" w:rsidP="0046061B">
      <w:pPr>
        <w:rPr>
          <w:sz w:val="24"/>
          <w:szCs w:val="24"/>
        </w:rPr>
      </w:pPr>
      <w:r>
        <w:rPr>
          <w:sz w:val="24"/>
          <w:szCs w:val="24"/>
        </w:rPr>
        <w:t>1 rote Zwiebel</w:t>
      </w:r>
    </w:p>
    <w:p w14:paraId="28A9B040" w14:textId="77777777" w:rsidR="0046061B" w:rsidRDefault="0046061B" w:rsidP="0046061B">
      <w:pPr>
        <w:rPr>
          <w:sz w:val="24"/>
          <w:szCs w:val="24"/>
        </w:rPr>
      </w:pPr>
      <w:r>
        <w:rPr>
          <w:sz w:val="24"/>
          <w:szCs w:val="24"/>
        </w:rPr>
        <w:t>1 rote Pfefferschote</w:t>
      </w:r>
    </w:p>
    <w:p w14:paraId="10DB6045" w14:textId="77777777" w:rsidR="0046061B" w:rsidRDefault="0046061B" w:rsidP="0046061B">
      <w:pPr>
        <w:rPr>
          <w:sz w:val="24"/>
          <w:szCs w:val="24"/>
        </w:rPr>
      </w:pPr>
      <w:r>
        <w:rPr>
          <w:sz w:val="24"/>
          <w:szCs w:val="24"/>
        </w:rPr>
        <w:t>1 Bund Koriandergrün</w:t>
      </w:r>
    </w:p>
    <w:p w14:paraId="4B08E273" w14:textId="77777777" w:rsidR="0046061B" w:rsidRPr="00A02DE7" w:rsidRDefault="0046061B" w:rsidP="0046061B">
      <w:pPr>
        <w:rPr>
          <w:sz w:val="24"/>
          <w:szCs w:val="24"/>
        </w:rPr>
      </w:pPr>
      <w:r w:rsidRPr="00A02DE7">
        <w:rPr>
          <w:sz w:val="24"/>
          <w:szCs w:val="24"/>
        </w:rPr>
        <w:t>6 EL Limettensaft</w:t>
      </w:r>
    </w:p>
    <w:p w14:paraId="2EE43623" w14:textId="77777777" w:rsidR="0046061B" w:rsidRPr="00A02DE7" w:rsidRDefault="0046061B" w:rsidP="0046061B">
      <w:pPr>
        <w:rPr>
          <w:sz w:val="24"/>
          <w:szCs w:val="24"/>
        </w:rPr>
      </w:pPr>
      <w:r w:rsidRPr="00A02DE7">
        <w:rPr>
          <w:sz w:val="24"/>
          <w:szCs w:val="24"/>
        </w:rPr>
        <w:t>2 EL Olivenöl</w:t>
      </w:r>
    </w:p>
    <w:p w14:paraId="03FDA6D3" w14:textId="77777777" w:rsidR="0046061B" w:rsidRPr="00A02DE7" w:rsidRDefault="0046061B" w:rsidP="0046061B">
      <w:pPr>
        <w:rPr>
          <w:sz w:val="24"/>
          <w:szCs w:val="24"/>
        </w:rPr>
      </w:pPr>
      <w:r w:rsidRPr="00A02DE7">
        <w:rPr>
          <w:sz w:val="24"/>
          <w:szCs w:val="24"/>
        </w:rPr>
        <w:t>5 EL Ahornsirup</w:t>
      </w:r>
    </w:p>
    <w:p w14:paraId="34F5926B" w14:textId="77777777" w:rsidR="0046061B" w:rsidRPr="00A02DE7" w:rsidRDefault="0046061B" w:rsidP="0046061B">
      <w:pPr>
        <w:rPr>
          <w:sz w:val="24"/>
          <w:szCs w:val="24"/>
        </w:rPr>
      </w:pPr>
    </w:p>
    <w:p w14:paraId="4BFEDB54" w14:textId="77777777" w:rsidR="0046061B" w:rsidRDefault="0046061B" w:rsidP="0046061B">
      <w:pPr>
        <w:rPr>
          <w:sz w:val="24"/>
          <w:szCs w:val="24"/>
        </w:rPr>
      </w:pPr>
      <w:r>
        <w:rPr>
          <w:sz w:val="24"/>
          <w:szCs w:val="24"/>
        </w:rPr>
        <w:t>Zubereitungszeit: 1,5 Stunden</w:t>
      </w:r>
    </w:p>
    <w:p w14:paraId="0B30F1CC" w14:textId="77777777" w:rsidR="0046061B" w:rsidRPr="00E116E8" w:rsidRDefault="0046061B" w:rsidP="00B40E8C">
      <w:pPr>
        <w:pStyle w:val="ListParagraph"/>
        <w:numPr>
          <w:ilvl w:val="0"/>
          <w:numId w:val="694"/>
        </w:numPr>
        <w:spacing w:after="120"/>
        <w:ind w:left="714" w:hanging="357"/>
        <w:contextualSpacing w:val="0"/>
        <w:jc w:val="both"/>
        <w:rPr>
          <w:sz w:val="24"/>
          <w:szCs w:val="24"/>
        </w:rPr>
      </w:pPr>
      <w:r w:rsidRPr="00E116E8">
        <w:rPr>
          <w:sz w:val="24"/>
          <w:szCs w:val="24"/>
        </w:rPr>
        <w:t>Butter in einem Topf zerlassen. Ingwer fein reiben und zugeben. Mit 2,5 TL Salz würzen. Bananen längs einritzen, die Schale etwas vom Fruchtfleisch lösen. Bananen mehrmals einstechen und die Hälfte der Butter hineingeben. Bananen in Alufolie wickeln, anschließend 1 Stunde rundum grillen.</w:t>
      </w:r>
    </w:p>
    <w:p w14:paraId="6FB8CF23" w14:textId="77777777" w:rsidR="0046061B" w:rsidRPr="00E116E8" w:rsidRDefault="0046061B" w:rsidP="00B40E8C">
      <w:pPr>
        <w:pStyle w:val="ListParagraph"/>
        <w:numPr>
          <w:ilvl w:val="0"/>
          <w:numId w:val="694"/>
        </w:numPr>
        <w:spacing w:after="120"/>
        <w:ind w:left="714" w:hanging="357"/>
        <w:contextualSpacing w:val="0"/>
        <w:jc w:val="both"/>
        <w:rPr>
          <w:sz w:val="24"/>
          <w:szCs w:val="24"/>
        </w:rPr>
      </w:pPr>
      <w:r w:rsidRPr="00E116E8">
        <w:rPr>
          <w:sz w:val="24"/>
          <w:szCs w:val="24"/>
        </w:rPr>
        <w:t>Tomaten waschen und Zwiebeln in feine Würfel schneiden, Pfefferschote entkernen und mit dem Koriander fein hacken. Mit 3 EL Limettensaft und Öl mischen, mit Salz und Pfeffer würzen.</w:t>
      </w:r>
    </w:p>
    <w:p w14:paraId="1FEF5C1E" w14:textId="77777777" w:rsidR="0046061B" w:rsidRPr="00E116E8" w:rsidRDefault="0046061B" w:rsidP="00B40E8C">
      <w:pPr>
        <w:pStyle w:val="ListParagraph"/>
        <w:numPr>
          <w:ilvl w:val="0"/>
          <w:numId w:val="694"/>
        </w:numPr>
        <w:spacing w:after="120"/>
        <w:ind w:left="714" w:hanging="357"/>
        <w:contextualSpacing w:val="0"/>
        <w:jc w:val="both"/>
        <w:rPr>
          <w:sz w:val="24"/>
          <w:szCs w:val="24"/>
        </w:rPr>
      </w:pPr>
      <w:r w:rsidRPr="00E116E8">
        <w:rPr>
          <w:sz w:val="24"/>
          <w:szCs w:val="24"/>
        </w:rPr>
        <w:t xml:space="preserve">Ahornsirup und restlichen Limettensaft verrühren. Bananen aus der Folie nehmen. Sirupmischung in die Einschnitte füllen. Bananen mit der Schnittstelle noch oben auf den Grill legen und in 3 – 4 Minuten zu </w:t>
      </w:r>
      <w:r>
        <w:rPr>
          <w:sz w:val="24"/>
          <w:szCs w:val="24"/>
        </w:rPr>
        <w:t>E</w:t>
      </w:r>
      <w:r w:rsidRPr="00E116E8">
        <w:rPr>
          <w:sz w:val="24"/>
          <w:szCs w:val="24"/>
        </w:rPr>
        <w:t>nde garen. Mit der restlichen Butter beträufeln und mit der Salsa servieren.</w:t>
      </w:r>
    </w:p>
    <w:p w14:paraId="3CAD9BAD" w14:textId="77777777" w:rsidR="0046061B" w:rsidRDefault="0046061B" w:rsidP="0046061B">
      <w:pPr>
        <w:rPr>
          <w:sz w:val="24"/>
          <w:szCs w:val="24"/>
        </w:rPr>
      </w:pPr>
    </w:p>
    <w:p w14:paraId="6B3A1F33" w14:textId="77777777" w:rsidR="0046061B" w:rsidRDefault="0046061B" w:rsidP="0046061B">
      <w:pPr>
        <w:rPr>
          <w:sz w:val="24"/>
          <w:szCs w:val="24"/>
        </w:rPr>
      </w:pPr>
      <w:r>
        <w:rPr>
          <w:sz w:val="24"/>
          <w:szCs w:val="24"/>
        </w:rPr>
        <w:br w:type="page"/>
      </w:r>
    </w:p>
    <w:p w14:paraId="1B9D8C94" w14:textId="272D33A5" w:rsidR="00A219A8" w:rsidRDefault="00A219A8" w:rsidP="00A219A8">
      <w:pPr>
        <w:pStyle w:val="Heading2"/>
        <w:spacing w:after="240"/>
      </w:pPr>
      <w:r>
        <w:lastRenderedPageBreak/>
        <w:t>Rotkohlgemüse</w:t>
      </w:r>
      <w:r>
        <w:rPr>
          <w:rStyle w:val="FootnoteReference"/>
        </w:rPr>
        <w:footnoteReference w:id="1003"/>
      </w:r>
    </w:p>
    <w:p w14:paraId="0626D346" w14:textId="77777777" w:rsidR="00A219A8" w:rsidRDefault="00A219A8" w:rsidP="00A219A8">
      <w:pPr>
        <w:rPr>
          <w:sz w:val="24"/>
          <w:szCs w:val="24"/>
        </w:rPr>
      </w:pPr>
      <w:r w:rsidRPr="000F00C5">
        <w:rPr>
          <w:sz w:val="24"/>
          <w:szCs w:val="24"/>
          <w:u w:val="single"/>
        </w:rPr>
        <w:t>Zutaten</w:t>
      </w:r>
      <w:r>
        <w:rPr>
          <w:sz w:val="24"/>
          <w:szCs w:val="24"/>
        </w:rPr>
        <w:t xml:space="preserve"> (für 4-6 Portionen):</w:t>
      </w:r>
    </w:p>
    <w:p w14:paraId="1A83DF2D" w14:textId="77777777" w:rsidR="00A219A8" w:rsidRDefault="00A219A8" w:rsidP="00A219A8">
      <w:pPr>
        <w:rPr>
          <w:sz w:val="24"/>
          <w:szCs w:val="24"/>
        </w:rPr>
      </w:pPr>
      <w:r>
        <w:rPr>
          <w:sz w:val="24"/>
          <w:szCs w:val="24"/>
        </w:rPr>
        <w:t>50 g durchwachsener Speck</w:t>
      </w:r>
    </w:p>
    <w:p w14:paraId="50158468" w14:textId="77777777" w:rsidR="00A219A8" w:rsidRDefault="00A219A8" w:rsidP="00A219A8">
      <w:pPr>
        <w:rPr>
          <w:sz w:val="24"/>
          <w:szCs w:val="24"/>
        </w:rPr>
      </w:pPr>
      <w:r>
        <w:rPr>
          <w:sz w:val="24"/>
          <w:szCs w:val="24"/>
        </w:rPr>
        <w:t>1 kleiner Kopf Rotkohl (750g)</w:t>
      </w:r>
    </w:p>
    <w:p w14:paraId="6485796C" w14:textId="77777777" w:rsidR="00A219A8" w:rsidRDefault="00A219A8" w:rsidP="00A219A8">
      <w:pPr>
        <w:rPr>
          <w:sz w:val="24"/>
          <w:szCs w:val="24"/>
        </w:rPr>
      </w:pPr>
      <w:r>
        <w:rPr>
          <w:sz w:val="24"/>
          <w:szCs w:val="24"/>
        </w:rPr>
        <w:t>200 ml Rotwein</w:t>
      </w:r>
    </w:p>
    <w:p w14:paraId="6F9016CC" w14:textId="77777777" w:rsidR="00A219A8" w:rsidRDefault="00A219A8" w:rsidP="00A219A8">
      <w:pPr>
        <w:rPr>
          <w:sz w:val="24"/>
          <w:szCs w:val="24"/>
        </w:rPr>
      </w:pPr>
      <w:r>
        <w:rPr>
          <w:sz w:val="24"/>
          <w:szCs w:val="24"/>
        </w:rPr>
        <w:t>1 Zwiebel</w:t>
      </w:r>
    </w:p>
    <w:p w14:paraId="05C785E7" w14:textId="77777777" w:rsidR="00A219A8" w:rsidRDefault="00A219A8" w:rsidP="00A219A8">
      <w:pPr>
        <w:rPr>
          <w:sz w:val="24"/>
          <w:szCs w:val="24"/>
        </w:rPr>
      </w:pPr>
      <w:r>
        <w:rPr>
          <w:sz w:val="24"/>
          <w:szCs w:val="24"/>
        </w:rPr>
        <w:t>2 EL Butter</w:t>
      </w:r>
    </w:p>
    <w:p w14:paraId="526890B6" w14:textId="77777777" w:rsidR="00A219A8" w:rsidRDefault="00A219A8" w:rsidP="00A219A8">
      <w:pPr>
        <w:rPr>
          <w:sz w:val="24"/>
          <w:szCs w:val="24"/>
        </w:rPr>
      </w:pPr>
      <w:r>
        <w:rPr>
          <w:sz w:val="24"/>
          <w:szCs w:val="24"/>
        </w:rPr>
        <w:t>1 Prise Zucker</w:t>
      </w:r>
    </w:p>
    <w:p w14:paraId="10846CE3" w14:textId="77777777" w:rsidR="00A219A8" w:rsidRDefault="00A219A8" w:rsidP="00A219A8">
      <w:pPr>
        <w:rPr>
          <w:sz w:val="24"/>
          <w:szCs w:val="24"/>
        </w:rPr>
      </w:pPr>
      <w:r>
        <w:rPr>
          <w:sz w:val="24"/>
          <w:szCs w:val="24"/>
        </w:rPr>
        <w:t>Salz, Pfeffer aus der Mühle</w:t>
      </w:r>
    </w:p>
    <w:p w14:paraId="435200FA" w14:textId="77777777" w:rsidR="00A219A8" w:rsidRDefault="00A219A8" w:rsidP="00A219A8">
      <w:pPr>
        <w:rPr>
          <w:sz w:val="24"/>
          <w:szCs w:val="24"/>
        </w:rPr>
      </w:pPr>
    </w:p>
    <w:p w14:paraId="3BFC5FB8" w14:textId="77777777" w:rsidR="00A219A8" w:rsidRDefault="00A219A8" w:rsidP="00A219A8">
      <w:pPr>
        <w:rPr>
          <w:sz w:val="24"/>
          <w:szCs w:val="24"/>
        </w:rPr>
      </w:pPr>
      <w:r>
        <w:rPr>
          <w:sz w:val="24"/>
          <w:szCs w:val="24"/>
        </w:rPr>
        <w:t>Zubereitungszeit: 1 Stunde</w:t>
      </w:r>
    </w:p>
    <w:p w14:paraId="5BF0FB12" w14:textId="77777777" w:rsidR="00A219A8" w:rsidRPr="00977CFE" w:rsidRDefault="00A219A8" w:rsidP="00A219A8">
      <w:pPr>
        <w:pStyle w:val="ListParagraph"/>
        <w:numPr>
          <w:ilvl w:val="0"/>
          <w:numId w:val="88"/>
        </w:numPr>
        <w:spacing w:after="120"/>
        <w:ind w:left="714" w:hanging="357"/>
        <w:contextualSpacing w:val="0"/>
        <w:jc w:val="both"/>
        <w:rPr>
          <w:sz w:val="24"/>
          <w:szCs w:val="24"/>
        </w:rPr>
      </w:pPr>
      <w:r w:rsidRPr="00977CFE">
        <w:rPr>
          <w:sz w:val="24"/>
          <w:szCs w:val="24"/>
        </w:rPr>
        <w:t>Die äußeren Blätter vom Rotkohl entfernen, den Kopf längs vierteln und den Strunk herausschneiden. Kohlviertel quer in feine Streifen schneiden, waschen und gut abtropfen lassen.</w:t>
      </w:r>
    </w:p>
    <w:p w14:paraId="46DCCA97" w14:textId="77777777" w:rsidR="00A219A8" w:rsidRPr="00977CFE" w:rsidRDefault="00A219A8" w:rsidP="00A219A8">
      <w:pPr>
        <w:pStyle w:val="ListParagraph"/>
        <w:numPr>
          <w:ilvl w:val="0"/>
          <w:numId w:val="88"/>
        </w:numPr>
        <w:spacing w:after="120"/>
        <w:ind w:left="714" w:hanging="357"/>
        <w:contextualSpacing w:val="0"/>
        <w:jc w:val="both"/>
        <w:rPr>
          <w:sz w:val="24"/>
          <w:szCs w:val="24"/>
        </w:rPr>
      </w:pPr>
      <w:r w:rsidRPr="00977CFE">
        <w:rPr>
          <w:sz w:val="24"/>
          <w:szCs w:val="24"/>
        </w:rPr>
        <w:t>50 g Speck sehr fein würfeln. Mit 2 EL Butter in einen Topf geben und bei sanfter Hitze auslassen. Knusprig gebratenen Grieben herausnehmen und warmhalten. 1 Zwiebel fein hacken, in das ausgelassene Fett geben und glasig dünsten.</w:t>
      </w:r>
    </w:p>
    <w:p w14:paraId="1F54CFA9" w14:textId="77777777" w:rsidR="00A219A8" w:rsidRPr="00977CFE" w:rsidRDefault="00A219A8" w:rsidP="00A219A8">
      <w:pPr>
        <w:pStyle w:val="ListParagraph"/>
        <w:numPr>
          <w:ilvl w:val="0"/>
          <w:numId w:val="88"/>
        </w:numPr>
        <w:spacing w:after="120"/>
        <w:ind w:left="714" w:hanging="357"/>
        <w:contextualSpacing w:val="0"/>
        <w:jc w:val="both"/>
        <w:rPr>
          <w:sz w:val="24"/>
          <w:szCs w:val="24"/>
        </w:rPr>
      </w:pPr>
      <w:r w:rsidRPr="00977CFE">
        <w:rPr>
          <w:sz w:val="24"/>
          <w:szCs w:val="24"/>
        </w:rPr>
        <w:t>Geschnittenen Rotkohl einrühren, kräftig salzen und pfeffern, mit einer Prise Zucker würzen. 200 ml Rotwein angießen, zugedeckt 30 Minuten garen. Mit knusprigen Speckgrieben bestreuen.</w:t>
      </w:r>
    </w:p>
    <w:p w14:paraId="13AF40D7" w14:textId="77777777" w:rsidR="00A219A8" w:rsidRDefault="00A219A8" w:rsidP="00A219A8">
      <w:pPr>
        <w:rPr>
          <w:sz w:val="24"/>
          <w:szCs w:val="24"/>
        </w:rPr>
      </w:pPr>
    </w:p>
    <w:p w14:paraId="455745A8" w14:textId="77777777" w:rsidR="00A219A8" w:rsidRDefault="00A219A8" w:rsidP="00A219A8">
      <w:pPr>
        <w:rPr>
          <w:sz w:val="24"/>
          <w:szCs w:val="24"/>
        </w:rPr>
      </w:pPr>
      <w:r>
        <w:rPr>
          <w:sz w:val="24"/>
          <w:szCs w:val="24"/>
        </w:rPr>
        <w:br w:type="page"/>
      </w:r>
    </w:p>
    <w:p w14:paraId="5A27AD93" w14:textId="77777777" w:rsidR="00626882" w:rsidRDefault="00626882" w:rsidP="00626882">
      <w:pPr>
        <w:pStyle w:val="Heading2"/>
        <w:spacing w:after="240"/>
      </w:pPr>
      <w:r>
        <w:lastRenderedPageBreak/>
        <w:t>Rotkohl mit Äpfeln und Thymian</w:t>
      </w:r>
      <w:r>
        <w:rPr>
          <w:rStyle w:val="FootnoteReference"/>
        </w:rPr>
        <w:footnoteReference w:id="1004"/>
      </w:r>
      <w:r>
        <w:t xml:space="preserve"> </w:t>
      </w:r>
    </w:p>
    <w:p w14:paraId="3F3AC495" w14:textId="77777777" w:rsidR="00626882" w:rsidRDefault="00626882" w:rsidP="00626882">
      <w:pPr>
        <w:rPr>
          <w:sz w:val="24"/>
          <w:szCs w:val="24"/>
        </w:rPr>
      </w:pPr>
      <w:r w:rsidRPr="000C4C22">
        <w:rPr>
          <w:sz w:val="24"/>
          <w:szCs w:val="24"/>
          <w:u w:val="single"/>
        </w:rPr>
        <w:t>Zutaten</w:t>
      </w:r>
      <w:r>
        <w:rPr>
          <w:sz w:val="24"/>
          <w:szCs w:val="24"/>
        </w:rPr>
        <w:t xml:space="preserve"> (für 4 Portionen)</w:t>
      </w:r>
    </w:p>
    <w:p w14:paraId="4C945C59" w14:textId="77777777" w:rsidR="00626882" w:rsidRDefault="00626882" w:rsidP="00626882">
      <w:pPr>
        <w:rPr>
          <w:sz w:val="24"/>
          <w:szCs w:val="24"/>
        </w:rPr>
      </w:pPr>
      <w:r>
        <w:rPr>
          <w:sz w:val="24"/>
          <w:szCs w:val="24"/>
        </w:rPr>
        <w:t>500 g Rotkohl</w:t>
      </w:r>
    </w:p>
    <w:p w14:paraId="72A7A276" w14:textId="77777777" w:rsidR="00626882" w:rsidRDefault="00626882" w:rsidP="00626882">
      <w:pPr>
        <w:rPr>
          <w:sz w:val="24"/>
          <w:szCs w:val="24"/>
        </w:rPr>
      </w:pPr>
      <w:r>
        <w:rPr>
          <w:sz w:val="24"/>
          <w:szCs w:val="24"/>
        </w:rPr>
        <w:t>80 g Zwiebeln</w:t>
      </w:r>
    </w:p>
    <w:p w14:paraId="24108ACB" w14:textId="77777777" w:rsidR="00626882" w:rsidRDefault="00626882" w:rsidP="00626882">
      <w:pPr>
        <w:rPr>
          <w:sz w:val="24"/>
          <w:szCs w:val="24"/>
        </w:rPr>
      </w:pPr>
      <w:r>
        <w:rPr>
          <w:sz w:val="24"/>
          <w:szCs w:val="24"/>
        </w:rPr>
        <w:t>2 EL Sonnenblumenöl</w:t>
      </w:r>
    </w:p>
    <w:p w14:paraId="29A96663" w14:textId="77777777" w:rsidR="00626882" w:rsidRDefault="00626882" w:rsidP="00626882">
      <w:pPr>
        <w:rPr>
          <w:sz w:val="24"/>
          <w:szCs w:val="24"/>
        </w:rPr>
      </w:pPr>
      <w:r>
        <w:rPr>
          <w:sz w:val="24"/>
          <w:szCs w:val="24"/>
        </w:rPr>
        <w:t>150 ml trüber Apfelsaft</w:t>
      </w:r>
    </w:p>
    <w:p w14:paraId="62C9B93B" w14:textId="77777777" w:rsidR="00626882" w:rsidRDefault="00626882" w:rsidP="00626882">
      <w:pPr>
        <w:rPr>
          <w:sz w:val="24"/>
          <w:szCs w:val="24"/>
        </w:rPr>
      </w:pPr>
      <w:r>
        <w:rPr>
          <w:sz w:val="24"/>
          <w:szCs w:val="24"/>
        </w:rPr>
        <w:t>Salz</w:t>
      </w:r>
    </w:p>
    <w:p w14:paraId="6FD40165" w14:textId="77777777" w:rsidR="00626882" w:rsidRDefault="00626882" w:rsidP="00626882">
      <w:pPr>
        <w:rPr>
          <w:sz w:val="24"/>
          <w:szCs w:val="24"/>
        </w:rPr>
      </w:pPr>
      <w:r>
        <w:rPr>
          <w:sz w:val="24"/>
          <w:szCs w:val="24"/>
        </w:rPr>
        <w:t>¾ EL frischer oder 1 ½ TL getrockneter Thymian</w:t>
      </w:r>
    </w:p>
    <w:p w14:paraId="33466E49" w14:textId="77777777" w:rsidR="00626882" w:rsidRDefault="00626882" w:rsidP="00626882">
      <w:pPr>
        <w:rPr>
          <w:sz w:val="24"/>
          <w:szCs w:val="24"/>
        </w:rPr>
      </w:pPr>
      <w:r>
        <w:rPr>
          <w:sz w:val="24"/>
          <w:szCs w:val="24"/>
        </w:rPr>
        <w:t>150 g säuerlicher Apfel</w:t>
      </w:r>
    </w:p>
    <w:p w14:paraId="3001C442" w14:textId="77777777" w:rsidR="00626882" w:rsidRDefault="00626882" w:rsidP="00626882">
      <w:pPr>
        <w:rPr>
          <w:sz w:val="24"/>
          <w:szCs w:val="24"/>
        </w:rPr>
      </w:pPr>
      <w:r>
        <w:rPr>
          <w:sz w:val="24"/>
          <w:szCs w:val="24"/>
        </w:rPr>
        <w:t>2 EL dunkle Rosinen</w:t>
      </w:r>
    </w:p>
    <w:p w14:paraId="4ED2D45E" w14:textId="77777777" w:rsidR="00626882" w:rsidRDefault="00626882" w:rsidP="00626882">
      <w:pPr>
        <w:rPr>
          <w:sz w:val="24"/>
          <w:szCs w:val="24"/>
        </w:rPr>
      </w:pPr>
      <w:r>
        <w:rPr>
          <w:sz w:val="24"/>
          <w:szCs w:val="24"/>
        </w:rPr>
        <w:t>15 g Butter</w:t>
      </w:r>
    </w:p>
    <w:p w14:paraId="092A036D" w14:textId="77777777" w:rsidR="00626882" w:rsidRDefault="00626882" w:rsidP="00626882">
      <w:pPr>
        <w:rPr>
          <w:sz w:val="24"/>
          <w:szCs w:val="24"/>
        </w:rPr>
      </w:pPr>
      <w:r>
        <w:rPr>
          <w:sz w:val="24"/>
          <w:szCs w:val="24"/>
        </w:rPr>
        <w:t>2 EL Himbeeressig oder Sherryessig</w:t>
      </w:r>
    </w:p>
    <w:p w14:paraId="2BD227F1" w14:textId="77777777" w:rsidR="00626882" w:rsidRDefault="00626882" w:rsidP="00626882">
      <w:pPr>
        <w:rPr>
          <w:sz w:val="24"/>
          <w:szCs w:val="24"/>
        </w:rPr>
      </w:pPr>
    </w:p>
    <w:p w14:paraId="38531CFF" w14:textId="77777777" w:rsidR="00626882" w:rsidRDefault="00626882" w:rsidP="00626882">
      <w:pPr>
        <w:rPr>
          <w:sz w:val="24"/>
          <w:szCs w:val="24"/>
        </w:rPr>
      </w:pPr>
      <w:r>
        <w:rPr>
          <w:sz w:val="24"/>
          <w:szCs w:val="24"/>
        </w:rPr>
        <w:t>Zubereitungszeit: 40 Minuten</w:t>
      </w:r>
    </w:p>
    <w:p w14:paraId="678C314F" w14:textId="77777777" w:rsidR="00626882" w:rsidRPr="00D35B52" w:rsidRDefault="00626882" w:rsidP="00B40E8C">
      <w:pPr>
        <w:pStyle w:val="ListParagraph"/>
        <w:numPr>
          <w:ilvl w:val="0"/>
          <w:numId w:val="497"/>
        </w:numPr>
        <w:spacing w:after="120"/>
        <w:ind w:left="714" w:hanging="357"/>
        <w:jc w:val="both"/>
        <w:rPr>
          <w:sz w:val="24"/>
          <w:szCs w:val="24"/>
        </w:rPr>
      </w:pPr>
      <w:r w:rsidRPr="00D35B52">
        <w:rPr>
          <w:sz w:val="24"/>
          <w:szCs w:val="24"/>
        </w:rPr>
        <w:t>Den Kohl waschen und putzen. Den Kohlkopf vierteln und in feine Streifen schneiden. Dabei den Strunk entfernen.</w:t>
      </w:r>
    </w:p>
    <w:p w14:paraId="084C9944" w14:textId="77777777" w:rsidR="00626882" w:rsidRPr="00D35B52" w:rsidRDefault="00626882" w:rsidP="00B40E8C">
      <w:pPr>
        <w:pStyle w:val="ListParagraph"/>
        <w:numPr>
          <w:ilvl w:val="0"/>
          <w:numId w:val="497"/>
        </w:numPr>
        <w:spacing w:after="120"/>
        <w:ind w:left="714" w:hanging="357"/>
        <w:jc w:val="both"/>
        <w:rPr>
          <w:sz w:val="24"/>
          <w:szCs w:val="24"/>
        </w:rPr>
      </w:pPr>
      <w:r w:rsidRPr="00D35B52">
        <w:rPr>
          <w:sz w:val="24"/>
          <w:szCs w:val="24"/>
        </w:rPr>
        <w:t>Die Zwiebeln grob würfeln und in dem Öl mit 1 EL Wasser glasig dünsten. Den Apfelsaft, ½ TL Salz, den Kohl und den Thymian hinzufügen. Den Kohl zugedeckt bei schwacher Hitze in 10 – 12 Minuten knapp weichkochen. Einmal umrühren.</w:t>
      </w:r>
    </w:p>
    <w:p w14:paraId="7DA078F3" w14:textId="77777777" w:rsidR="00626882" w:rsidRPr="00D35B52" w:rsidRDefault="00626882" w:rsidP="00B40E8C">
      <w:pPr>
        <w:pStyle w:val="ListParagraph"/>
        <w:numPr>
          <w:ilvl w:val="0"/>
          <w:numId w:val="497"/>
        </w:numPr>
        <w:spacing w:after="120"/>
        <w:ind w:left="714" w:hanging="357"/>
        <w:jc w:val="both"/>
        <w:rPr>
          <w:sz w:val="24"/>
          <w:szCs w:val="24"/>
        </w:rPr>
      </w:pPr>
      <w:r w:rsidRPr="00D35B52">
        <w:rPr>
          <w:sz w:val="24"/>
          <w:szCs w:val="24"/>
        </w:rPr>
        <w:t>Die Äpfel waschen, vierteln, entkernen und in Scheibchen schneiden. Mit den Rosinen unter das Gemüse mischen. Noch etwa 5 Minuten dünsten – das Kraut sollte knackig bleiben. Die Butter unterziehen und das Gemüsemit dem Essig würzen.</w:t>
      </w:r>
    </w:p>
    <w:p w14:paraId="104D0BC6" w14:textId="77777777" w:rsidR="00626882" w:rsidRDefault="00626882" w:rsidP="00626882">
      <w:pPr>
        <w:rPr>
          <w:sz w:val="24"/>
          <w:szCs w:val="24"/>
        </w:rPr>
      </w:pPr>
    </w:p>
    <w:p w14:paraId="76C96A64" w14:textId="77777777" w:rsidR="00626882" w:rsidRDefault="00626882" w:rsidP="00626882">
      <w:pPr>
        <w:ind w:left="708" w:hanging="708"/>
        <w:rPr>
          <w:sz w:val="24"/>
          <w:szCs w:val="24"/>
        </w:rPr>
      </w:pPr>
      <w:r>
        <w:rPr>
          <w:sz w:val="24"/>
          <w:szCs w:val="24"/>
        </w:rPr>
        <w:t>Tipp:</w:t>
      </w:r>
      <w:r>
        <w:rPr>
          <w:sz w:val="24"/>
          <w:szCs w:val="24"/>
        </w:rPr>
        <w:tab/>
        <w:t>Eine exotisch-fruchtige Note bekommt der Kohl, wenn man den Thymian weglässt und das Gemüse mit gemahlenem Kardamon, Nelken, Piment, Muskat, Pfeffer und Birnendicksaft würzt.</w:t>
      </w:r>
    </w:p>
    <w:p w14:paraId="280378C3" w14:textId="77777777" w:rsidR="00626882" w:rsidRDefault="00626882" w:rsidP="00626882">
      <w:pPr>
        <w:rPr>
          <w:sz w:val="24"/>
          <w:szCs w:val="24"/>
        </w:rPr>
      </w:pPr>
      <w:r>
        <w:rPr>
          <w:sz w:val="24"/>
          <w:szCs w:val="24"/>
        </w:rPr>
        <w:br w:type="page"/>
      </w:r>
    </w:p>
    <w:p w14:paraId="682CD984" w14:textId="0E8E60EF" w:rsidR="0070519C" w:rsidRDefault="0070519C" w:rsidP="0070519C">
      <w:pPr>
        <w:pStyle w:val="Heading2"/>
        <w:spacing w:after="240"/>
      </w:pPr>
      <w:r>
        <w:lastRenderedPageBreak/>
        <w:t>Geschmorter Rotkohl</w:t>
      </w:r>
    </w:p>
    <w:p w14:paraId="1BA19A50" w14:textId="77777777" w:rsidR="0070519C" w:rsidRDefault="0070519C" w:rsidP="0070519C">
      <w:pPr>
        <w:rPr>
          <w:sz w:val="24"/>
          <w:szCs w:val="24"/>
        </w:rPr>
      </w:pPr>
      <w:r w:rsidRPr="00C2164C">
        <w:rPr>
          <w:sz w:val="24"/>
          <w:szCs w:val="24"/>
          <w:u w:val="single"/>
        </w:rPr>
        <w:t>Zutaten</w:t>
      </w:r>
      <w:r>
        <w:rPr>
          <w:sz w:val="24"/>
          <w:szCs w:val="24"/>
        </w:rPr>
        <w:t xml:space="preserve"> (für 4 Portionen):</w:t>
      </w:r>
    </w:p>
    <w:p w14:paraId="21A99E1F" w14:textId="77777777" w:rsidR="0070519C" w:rsidRDefault="0070519C" w:rsidP="0070519C">
      <w:pPr>
        <w:rPr>
          <w:sz w:val="24"/>
          <w:szCs w:val="24"/>
        </w:rPr>
      </w:pPr>
      <w:r>
        <w:rPr>
          <w:sz w:val="24"/>
          <w:szCs w:val="24"/>
        </w:rPr>
        <w:t>Ca. 1,5 kg Rotkohl</w:t>
      </w:r>
    </w:p>
    <w:p w14:paraId="0323C170" w14:textId="77777777" w:rsidR="0070519C" w:rsidRDefault="0070519C" w:rsidP="0070519C">
      <w:pPr>
        <w:rPr>
          <w:sz w:val="24"/>
          <w:szCs w:val="24"/>
        </w:rPr>
      </w:pPr>
      <w:r>
        <w:rPr>
          <w:sz w:val="24"/>
          <w:szCs w:val="24"/>
        </w:rPr>
        <w:t>2 rote Zwiebeln</w:t>
      </w:r>
    </w:p>
    <w:p w14:paraId="0DC0A5AE" w14:textId="77777777" w:rsidR="0070519C" w:rsidRDefault="0070519C" w:rsidP="0070519C">
      <w:pPr>
        <w:rPr>
          <w:sz w:val="24"/>
          <w:szCs w:val="24"/>
        </w:rPr>
      </w:pPr>
      <w:r>
        <w:rPr>
          <w:sz w:val="24"/>
          <w:szCs w:val="24"/>
        </w:rPr>
        <w:t>100 g Apfel (Boskop)</w:t>
      </w:r>
    </w:p>
    <w:p w14:paraId="32A0BC56" w14:textId="77777777" w:rsidR="0070519C" w:rsidRDefault="0070519C" w:rsidP="0070519C">
      <w:pPr>
        <w:rPr>
          <w:sz w:val="24"/>
          <w:szCs w:val="24"/>
        </w:rPr>
      </w:pPr>
      <w:r>
        <w:rPr>
          <w:sz w:val="24"/>
          <w:szCs w:val="24"/>
        </w:rPr>
        <w:t>Salz, Pfeffer</w:t>
      </w:r>
    </w:p>
    <w:p w14:paraId="5B65FB98" w14:textId="77777777" w:rsidR="0070519C" w:rsidRDefault="0070519C" w:rsidP="0070519C">
      <w:pPr>
        <w:rPr>
          <w:sz w:val="24"/>
          <w:szCs w:val="24"/>
        </w:rPr>
      </w:pPr>
      <w:r>
        <w:rPr>
          <w:sz w:val="24"/>
          <w:szCs w:val="24"/>
        </w:rPr>
        <w:t>8 Wacholderbeeren</w:t>
      </w:r>
    </w:p>
    <w:p w14:paraId="7271D394" w14:textId="77777777" w:rsidR="0070519C" w:rsidRDefault="0070519C" w:rsidP="0070519C">
      <w:pPr>
        <w:rPr>
          <w:sz w:val="24"/>
          <w:szCs w:val="24"/>
        </w:rPr>
      </w:pPr>
      <w:r>
        <w:rPr>
          <w:sz w:val="24"/>
          <w:szCs w:val="24"/>
        </w:rPr>
        <w:t>1 TL gemahlener Ingwer</w:t>
      </w:r>
    </w:p>
    <w:p w14:paraId="13CEBB0C" w14:textId="77777777" w:rsidR="0070519C" w:rsidRDefault="0070519C" w:rsidP="0070519C">
      <w:pPr>
        <w:rPr>
          <w:sz w:val="24"/>
          <w:szCs w:val="24"/>
        </w:rPr>
      </w:pPr>
      <w:r>
        <w:rPr>
          <w:sz w:val="24"/>
          <w:szCs w:val="24"/>
        </w:rPr>
        <w:t>1 EL gemahlener Piment</w:t>
      </w:r>
    </w:p>
    <w:p w14:paraId="7CEA6C95" w14:textId="77777777" w:rsidR="0070519C" w:rsidRDefault="0070519C" w:rsidP="0070519C">
      <w:pPr>
        <w:rPr>
          <w:sz w:val="24"/>
          <w:szCs w:val="24"/>
        </w:rPr>
      </w:pPr>
      <w:r>
        <w:rPr>
          <w:sz w:val="24"/>
          <w:szCs w:val="24"/>
        </w:rPr>
        <w:t>4 EL brauner Zucker</w:t>
      </w:r>
    </w:p>
    <w:p w14:paraId="48549D4B" w14:textId="77777777" w:rsidR="0070519C" w:rsidRDefault="0070519C" w:rsidP="0070519C">
      <w:pPr>
        <w:rPr>
          <w:sz w:val="24"/>
          <w:szCs w:val="24"/>
        </w:rPr>
      </w:pPr>
      <w:r>
        <w:rPr>
          <w:sz w:val="24"/>
          <w:szCs w:val="24"/>
        </w:rPr>
        <w:t>2 EL Rotweinessig</w:t>
      </w:r>
    </w:p>
    <w:p w14:paraId="7123282D" w14:textId="77777777" w:rsidR="0070519C" w:rsidRDefault="0070519C" w:rsidP="0070519C">
      <w:pPr>
        <w:rPr>
          <w:sz w:val="24"/>
          <w:szCs w:val="24"/>
        </w:rPr>
      </w:pPr>
      <w:r>
        <w:rPr>
          <w:sz w:val="24"/>
          <w:szCs w:val="24"/>
        </w:rPr>
        <w:t>1 gehäufter EL Speisestärke</w:t>
      </w:r>
    </w:p>
    <w:p w14:paraId="6CC92FB2" w14:textId="77777777" w:rsidR="0070519C" w:rsidRDefault="0070519C" w:rsidP="0070519C">
      <w:pPr>
        <w:rPr>
          <w:sz w:val="24"/>
          <w:szCs w:val="24"/>
        </w:rPr>
      </w:pPr>
      <w:r>
        <w:rPr>
          <w:sz w:val="24"/>
          <w:szCs w:val="24"/>
        </w:rPr>
        <w:t>300 ml Brühe</w:t>
      </w:r>
    </w:p>
    <w:p w14:paraId="7D37A87C" w14:textId="77777777" w:rsidR="0070519C" w:rsidRDefault="0070519C" w:rsidP="0070519C">
      <w:pPr>
        <w:rPr>
          <w:sz w:val="24"/>
          <w:szCs w:val="24"/>
        </w:rPr>
      </w:pPr>
      <w:r>
        <w:rPr>
          <w:sz w:val="24"/>
          <w:szCs w:val="24"/>
        </w:rPr>
        <w:t>100 ml Orangensaft</w:t>
      </w:r>
    </w:p>
    <w:p w14:paraId="5B47A1BE" w14:textId="77777777" w:rsidR="0070519C" w:rsidRDefault="0070519C" w:rsidP="0070519C">
      <w:pPr>
        <w:rPr>
          <w:sz w:val="24"/>
          <w:szCs w:val="24"/>
        </w:rPr>
      </w:pPr>
      <w:r>
        <w:rPr>
          <w:sz w:val="24"/>
          <w:szCs w:val="24"/>
        </w:rPr>
        <w:t>6 EL Butter</w:t>
      </w:r>
    </w:p>
    <w:p w14:paraId="6614EA3C" w14:textId="77777777" w:rsidR="0070519C" w:rsidRDefault="0070519C" w:rsidP="0070519C">
      <w:pPr>
        <w:rPr>
          <w:sz w:val="24"/>
          <w:szCs w:val="24"/>
        </w:rPr>
      </w:pPr>
      <w:r>
        <w:rPr>
          <w:sz w:val="24"/>
          <w:szCs w:val="24"/>
        </w:rPr>
        <w:t>3 EL Wildpreiselbeeren aus dem Glas</w:t>
      </w:r>
    </w:p>
    <w:p w14:paraId="4B6AF56F" w14:textId="77777777" w:rsidR="0070519C" w:rsidRDefault="0070519C" w:rsidP="0070519C">
      <w:pPr>
        <w:rPr>
          <w:sz w:val="24"/>
          <w:szCs w:val="24"/>
        </w:rPr>
      </w:pPr>
    </w:p>
    <w:p w14:paraId="615683E8" w14:textId="77777777" w:rsidR="0070519C" w:rsidRDefault="0070519C" w:rsidP="0070519C">
      <w:pPr>
        <w:rPr>
          <w:sz w:val="24"/>
          <w:szCs w:val="24"/>
        </w:rPr>
      </w:pPr>
      <w:r>
        <w:rPr>
          <w:sz w:val="24"/>
          <w:szCs w:val="24"/>
        </w:rPr>
        <w:t>Zubereitungszeit: 25 Minuten plus Garzeit</w:t>
      </w:r>
    </w:p>
    <w:p w14:paraId="4F0F3A4A" w14:textId="77777777" w:rsidR="0070519C" w:rsidRPr="005F6F11" w:rsidRDefault="0070519C" w:rsidP="00B40E8C">
      <w:pPr>
        <w:pStyle w:val="ListParagraph"/>
        <w:numPr>
          <w:ilvl w:val="0"/>
          <w:numId w:val="1183"/>
        </w:numPr>
        <w:spacing w:after="120"/>
        <w:ind w:left="714" w:hanging="357"/>
        <w:contextualSpacing w:val="0"/>
        <w:jc w:val="both"/>
        <w:rPr>
          <w:sz w:val="24"/>
          <w:szCs w:val="24"/>
        </w:rPr>
      </w:pPr>
      <w:r w:rsidRPr="005F6F11">
        <w:rPr>
          <w:sz w:val="24"/>
          <w:szCs w:val="24"/>
        </w:rPr>
        <w:t>Ofen auf 200 Grad vorheizen. 1 kg schöne Blätter vom Rotkohl lösen und die dicken Blattrippen herausschneiden. Zwiebeln pellen und vierteln. Apfel schälen und grob raffeln. Alles in einem weiten Bräter mit Salz, Wacholderbeeren, Ingwer, Piment, grob gemahlenen Pfeffer, Zucker, Essig und Speisestärke gut mischen. Brühe, Orangensaft u</w:t>
      </w:r>
      <w:r>
        <w:rPr>
          <w:sz w:val="24"/>
          <w:szCs w:val="24"/>
        </w:rPr>
        <w:t>nd</w:t>
      </w:r>
      <w:r w:rsidRPr="005F6F11">
        <w:rPr>
          <w:sz w:val="24"/>
          <w:szCs w:val="24"/>
        </w:rPr>
        <w:t xml:space="preserve"> 4 EL Butter dazugeben.</w:t>
      </w:r>
    </w:p>
    <w:p w14:paraId="163C0F03" w14:textId="77777777" w:rsidR="0070519C" w:rsidRPr="005F6F11" w:rsidRDefault="0070519C" w:rsidP="00B40E8C">
      <w:pPr>
        <w:pStyle w:val="ListParagraph"/>
        <w:numPr>
          <w:ilvl w:val="0"/>
          <w:numId w:val="1183"/>
        </w:numPr>
        <w:spacing w:after="120"/>
        <w:ind w:left="714" w:hanging="357"/>
        <w:contextualSpacing w:val="0"/>
        <w:jc w:val="both"/>
        <w:rPr>
          <w:sz w:val="24"/>
          <w:szCs w:val="24"/>
        </w:rPr>
      </w:pPr>
      <w:r w:rsidRPr="005F6F11">
        <w:rPr>
          <w:sz w:val="24"/>
          <w:szCs w:val="24"/>
        </w:rPr>
        <w:t>Im Backofen auf der mittleren Schiene im geschlossenen Bräter ca. 1 Stunde garen. Kohl aus dem Ofen nehmen und den Deckel entfernen.</w:t>
      </w:r>
    </w:p>
    <w:p w14:paraId="1918AFAC" w14:textId="77777777" w:rsidR="0070519C" w:rsidRPr="005F6F11" w:rsidRDefault="0070519C" w:rsidP="00B40E8C">
      <w:pPr>
        <w:pStyle w:val="ListParagraph"/>
        <w:numPr>
          <w:ilvl w:val="0"/>
          <w:numId w:val="1183"/>
        </w:numPr>
        <w:spacing w:after="120"/>
        <w:ind w:left="714" w:hanging="357"/>
        <w:contextualSpacing w:val="0"/>
        <w:jc w:val="both"/>
        <w:rPr>
          <w:sz w:val="24"/>
          <w:szCs w:val="24"/>
        </w:rPr>
      </w:pPr>
      <w:r w:rsidRPr="005F6F11">
        <w:rPr>
          <w:sz w:val="24"/>
          <w:szCs w:val="24"/>
        </w:rPr>
        <w:t xml:space="preserve">Kurz vor dem Servieren Rotkohlblätter in einen weiten </w:t>
      </w:r>
      <w:r>
        <w:rPr>
          <w:sz w:val="24"/>
          <w:szCs w:val="24"/>
        </w:rPr>
        <w:t>T</w:t>
      </w:r>
      <w:r w:rsidRPr="005F6F11">
        <w:rPr>
          <w:sz w:val="24"/>
          <w:szCs w:val="24"/>
        </w:rPr>
        <w:t>opf geben. Preise</w:t>
      </w:r>
      <w:r>
        <w:rPr>
          <w:sz w:val="24"/>
          <w:szCs w:val="24"/>
        </w:rPr>
        <w:t>l</w:t>
      </w:r>
      <w:r w:rsidRPr="005F6F11">
        <w:rPr>
          <w:sz w:val="24"/>
          <w:szCs w:val="24"/>
        </w:rPr>
        <w:t>beeren und 2 EL Butter zugeben. Kohl erhitzen, dabei die Flüssigkeit einkochen lassen, bis die Blätter schön glasiert sind. Eventuell etwas nachwürzen.</w:t>
      </w:r>
    </w:p>
    <w:p w14:paraId="63181B32" w14:textId="77777777" w:rsidR="0070519C" w:rsidRPr="005F6F11" w:rsidRDefault="0070519C" w:rsidP="00B40E8C">
      <w:pPr>
        <w:pStyle w:val="ListParagraph"/>
        <w:numPr>
          <w:ilvl w:val="0"/>
          <w:numId w:val="1183"/>
        </w:numPr>
        <w:jc w:val="both"/>
        <w:rPr>
          <w:sz w:val="24"/>
          <w:szCs w:val="24"/>
        </w:rPr>
      </w:pPr>
      <w:r w:rsidRPr="005F6F11">
        <w:rPr>
          <w:sz w:val="24"/>
          <w:szCs w:val="24"/>
        </w:rPr>
        <w:br w:type="page"/>
      </w:r>
    </w:p>
    <w:p w14:paraId="31B2EB0D" w14:textId="77777777" w:rsidR="00483A3F" w:rsidRDefault="00483A3F" w:rsidP="00483A3F">
      <w:pPr>
        <w:pStyle w:val="Heading2"/>
        <w:spacing w:after="240"/>
      </w:pPr>
      <w:r>
        <w:lastRenderedPageBreak/>
        <w:t>Rotkraut</w:t>
      </w:r>
      <w:r>
        <w:rPr>
          <w:rStyle w:val="FootnoteReference"/>
        </w:rPr>
        <w:footnoteReference w:id="1005"/>
      </w:r>
      <w:r>
        <w:t xml:space="preserve"> </w:t>
      </w:r>
    </w:p>
    <w:p w14:paraId="37F02651" w14:textId="77777777" w:rsidR="00483A3F" w:rsidRPr="00A945C4" w:rsidRDefault="00483A3F" w:rsidP="00483A3F">
      <w:pPr>
        <w:rPr>
          <w:sz w:val="24"/>
          <w:szCs w:val="24"/>
          <w:u w:val="single"/>
        </w:rPr>
      </w:pPr>
      <w:r w:rsidRPr="00A945C4">
        <w:rPr>
          <w:sz w:val="24"/>
          <w:szCs w:val="24"/>
          <w:u w:val="single"/>
        </w:rPr>
        <w:t>Zutaten:</w:t>
      </w:r>
    </w:p>
    <w:p w14:paraId="12FACE0A" w14:textId="77777777" w:rsidR="00483A3F" w:rsidRDefault="00483A3F" w:rsidP="00483A3F">
      <w:pPr>
        <w:rPr>
          <w:sz w:val="24"/>
          <w:szCs w:val="24"/>
        </w:rPr>
      </w:pPr>
      <w:r>
        <w:rPr>
          <w:sz w:val="24"/>
          <w:szCs w:val="24"/>
        </w:rPr>
        <w:t>500 g Rotkraut</w:t>
      </w:r>
    </w:p>
    <w:p w14:paraId="3ABF1C97" w14:textId="77777777" w:rsidR="00483A3F" w:rsidRDefault="00483A3F" w:rsidP="00483A3F">
      <w:pPr>
        <w:rPr>
          <w:sz w:val="24"/>
          <w:szCs w:val="24"/>
        </w:rPr>
      </w:pPr>
      <w:r>
        <w:rPr>
          <w:sz w:val="24"/>
          <w:szCs w:val="24"/>
        </w:rPr>
        <w:t>1 Zwiebel</w:t>
      </w:r>
    </w:p>
    <w:p w14:paraId="50B8A738" w14:textId="77777777" w:rsidR="00483A3F" w:rsidRDefault="00483A3F" w:rsidP="00483A3F">
      <w:pPr>
        <w:rPr>
          <w:sz w:val="24"/>
          <w:szCs w:val="24"/>
        </w:rPr>
      </w:pPr>
      <w:r>
        <w:rPr>
          <w:sz w:val="24"/>
          <w:szCs w:val="24"/>
        </w:rPr>
        <w:t>2 EL Butter oder Gänseschmalz</w:t>
      </w:r>
    </w:p>
    <w:p w14:paraId="56F3EB6E" w14:textId="77777777" w:rsidR="00483A3F" w:rsidRDefault="00483A3F" w:rsidP="00483A3F">
      <w:pPr>
        <w:rPr>
          <w:sz w:val="24"/>
          <w:szCs w:val="24"/>
        </w:rPr>
      </w:pPr>
      <w:r>
        <w:rPr>
          <w:sz w:val="24"/>
          <w:szCs w:val="24"/>
        </w:rPr>
        <w:t>500 ml Rotwein</w:t>
      </w:r>
    </w:p>
    <w:p w14:paraId="669BBDDD" w14:textId="77777777" w:rsidR="00483A3F" w:rsidRDefault="00483A3F" w:rsidP="00483A3F">
      <w:pPr>
        <w:rPr>
          <w:sz w:val="24"/>
          <w:szCs w:val="24"/>
        </w:rPr>
      </w:pPr>
      <w:r>
        <w:rPr>
          <w:sz w:val="24"/>
          <w:szCs w:val="24"/>
        </w:rPr>
        <w:t>100 ml Apfelsaft</w:t>
      </w:r>
    </w:p>
    <w:p w14:paraId="7FCFBE7E" w14:textId="77777777" w:rsidR="00483A3F" w:rsidRDefault="00483A3F" w:rsidP="00483A3F">
      <w:pPr>
        <w:rPr>
          <w:sz w:val="24"/>
          <w:szCs w:val="24"/>
        </w:rPr>
      </w:pPr>
      <w:r>
        <w:rPr>
          <w:sz w:val="24"/>
          <w:szCs w:val="24"/>
        </w:rPr>
        <w:t>2 EL Honig</w:t>
      </w:r>
    </w:p>
    <w:p w14:paraId="5FCBE799" w14:textId="77777777" w:rsidR="00483A3F" w:rsidRDefault="00483A3F" w:rsidP="00483A3F">
      <w:pPr>
        <w:rPr>
          <w:sz w:val="24"/>
          <w:szCs w:val="24"/>
        </w:rPr>
      </w:pPr>
      <w:r>
        <w:rPr>
          <w:sz w:val="24"/>
          <w:szCs w:val="24"/>
        </w:rPr>
        <w:t>1 EL Ahornsirup</w:t>
      </w:r>
    </w:p>
    <w:p w14:paraId="2C80D44A" w14:textId="77777777" w:rsidR="00483A3F" w:rsidRDefault="00483A3F" w:rsidP="00483A3F">
      <w:pPr>
        <w:rPr>
          <w:sz w:val="24"/>
          <w:szCs w:val="24"/>
        </w:rPr>
      </w:pPr>
      <w:r>
        <w:rPr>
          <w:sz w:val="24"/>
          <w:szCs w:val="24"/>
        </w:rPr>
        <w:t>1 TL Salz</w:t>
      </w:r>
    </w:p>
    <w:p w14:paraId="655CF073" w14:textId="77777777" w:rsidR="00483A3F" w:rsidRDefault="00483A3F" w:rsidP="00483A3F">
      <w:pPr>
        <w:rPr>
          <w:sz w:val="24"/>
          <w:szCs w:val="24"/>
        </w:rPr>
      </w:pPr>
      <w:r>
        <w:rPr>
          <w:sz w:val="24"/>
          <w:szCs w:val="24"/>
        </w:rPr>
        <w:t>2 Gewürznelken</w:t>
      </w:r>
    </w:p>
    <w:p w14:paraId="39815640" w14:textId="77777777" w:rsidR="00483A3F" w:rsidRDefault="00483A3F" w:rsidP="00483A3F">
      <w:pPr>
        <w:rPr>
          <w:sz w:val="24"/>
          <w:szCs w:val="24"/>
        </w:rPr>
      </w:pPr>
      <w:r>
        <w:rPr>
          <w:sz w:val="24"/>
          <w:szCs w:val="24"/>
        </w:rPr>
        <w:t>1 Zimtstange</w:t>
      </w:r>
    </w:p>
    <w:p w14:paraId="31D6B35C" w14:textId="77777777" w:rsidR="00483A3F" w:rsidRDefault="00483A3F" w:rsidP="00483A3F">
      <w:pPr>
        <w:rPr>
          <w:sz w:val="24"/>
          <w:szCs w:val="24"/>
        </w:rPr>
      </w:pPr>
      <w:r>
        <w:rPr>
          <w:sz w:val="24"/>
          <w:szCs w:val="24"/>
        </w:rPr>
        <w:t>2 Wacholderbeeren</w:t>
      </w:r>
    </w:p>
    <w:p w14:paraId="14ABAFA9" w14:textId="77777777" w:rsidR="00483A3F" w:rsidRDefault="00483A3F" w:rsidP="00483A3F">
      <w:pPr>
        <w:rPr>
          <w:sz w:val="24"/>
          <w:szCs w:val="24"/>
        </w:rPr>
      </w:pPr>
      <w:r>
        <w:rPr>
          <w:sz w:val="24"/>
          <w:szCs w:val="24"/>
        </w:rPr>
        <w:t>1 Sternanis</w:t>
      </w:r>
    </w:p>
    <w:p w14:paraId="197E94B4" w14:textId="77777777" w:rsidR="00483A3F" w:rsidRDefault="00483A3F" w:rsidP="00483A3F">
      <w:pPr>
        <w:rPr>
          <w:sz w:val="24"/>
          <w:szCs w:val="24"/>
        </w:rPr>
      </w:pPr>
      <w:r>
        <w:rPr>
          <w:sz w:val="24"/>
          <w:szCs w:val="24"/>
        </w:rPr>
        <w:t>1 Orange</w:t>
      </w:r>
    </w:p>
    <w:p w14:paraId="281B7A9C" w14:textId="77777777" w:rsidR="00483A3F" w:rsidRDefault="00483A3F" w:rsidP="00483A3F">
      <w:pPr>
        <w:rPr>
          <w:sz w:val="24"/>
          <w:szCs w:val="24"/>
        </w:rPr>
      </w:pPr>
      <w:r>
        <w:rPr>
          <w:sz w:val="24"/>
          <w:szCs w:val="24"/>
        </w:rPr>
        <w:t>1 Zitrone</w:t>
      </w:r>
    </w:p>
    <w:p w14:paraId="413B7582" w14:textId="77777777" w:rsidR="00483A3F" w:rsidRDefault="00483A3F" w:rsidP="00483A3F">
      <w:pPr>
        <w:rPr>
          <w:sz w:val="24"/>
          <w:szCs w:val="24"/>
        </w:rPr>
      </w:pPr>
    </w:p>
    <w:p w14:paraId="2117D6F8" w14:textId="77777777" w:rsidR="00483A3F" w:rsidRDefault="00483A3F" w:rsidP="00483A3F">
      <w:pPr>
        <w:rPr>
          <w:sz w:val="24"/>
          <w:szCs w:val="24"/>
        </w:rPr>
      </w:pPr>
      <w:r>
        <w:rPr>
          <w:sz w:val="24"/>
          <w:szCs w:val="24"/>
        </w:rPr>
        <w:t>Zubereitung:</w:t>
      </w:r>
    </w:p>
    <w:p w14:paraId="2A9E9A4C" w14:textId="77777777" w:rsidR="00483A3F" w:rsidRPr="00D6490A" w:rsidRDefault="00483A3F" w:rsidP="00B40E8C">
      <w:pPr>
        <w:pStyle w:val="ListParagraph"/>
        <w:numPr>
          <w:ilvl w:val="0"/>
          <w:numId w:val="286"/>
        </w:numPr>
        <w:spacing w:after="120"/>
        <w:ind w:left="714" w:hanging="357"/>
        <w:contextualSpacing w:val="0"/>
        <w:jc w:val="both"/>
        <w:rPr>
          <w:sz w:val="24"/>
          <w:szCs w:val="24"/>
        </w:rPr>
      </w:pPr>
      <w:r w:rsidRPr="00D6490A">
        <w:rPr>
          <w:sz w:val="24"/>
          <w:szCs w:val="24"/>
        </w:rPr>
        <w:t>Rotkraut vierteln, den Strunk entfernen und in feine Streifen schneiden oder hobeln. Die Zwiebel schälen und würfeln.</w:t>
      </w:r>
    </w:p>
    <w:p w14:paraId="219223E9" w14:textId="77777777" w:rsidR="00483A3F" w:rsidRPr="00D6490A" w:rsidRDefault="00483A3F" w:rsidP="00B40E8C">
      <w:pPr>
        <w:pStyle w:val="ListParagraph"/>
        <w:numPr>
          <w:ilvl w:val="0"/>
          <w:numId w:val="286"/>
        </w:numPr>
        <w:spacing w:after="120"/>
        <w:ind w:left="714" w:hanging="357"/>
        <w:contextualSpacing w:val="0"/>
        <w:jc w:val="both"/>
        <w:rPr>
          <w:sz w:val="24"/>
          <w:szCs w:val="24"/>
        </w:rPr>
      </w:pPr>
      <w:r w:rsidRPr="00D6490A">
        <w:rPr>
          <w:sz w:val="24"/>
          <w:szCs w:val="24"/>
        </w:rPr>
        <w:t>Butter oder Schmalz in einem Topf zerlassen und die Zwiebel darin anschwitzen. Mit Rotwein ablöschen, mit Apfelsaft, Honig, Ahornsirup und Salz einmal aufkochen.</w:t>
      </w:r>
    </w:p>
    <w:p w14:paraId="7E78745D" w14:textId="77777777" w:rsidR="00483A3F" w:rsidRPr="00D6490A" w:rsidRDefault="00483A3F" w:rsidP="00B40E8C">
      <w:pPr>
        <w:pStyle w:val="ListParagraph"/>
        <w:numPr>
          <w:ilvl w:val="0"/>
          <w:numId w:val="286"/>
        </w:numPr>
        <w:spacing w:after="120"/>
        <w:ind w:left="714" w:hanging="357"/>
        <w:contextualSpacing w:val="0"/>
        <w:jc w:val="both"/>
        <w:rPr>
          <w:sz w:val="24"/>
          <w:szCs w:val="24"/>
        </w:rPr>
      </w:pPr>
      <w:r w:rsidRPr="00D6490A">
        <w:rPr>
          <w:sz w:val="24"/>
          <w:szCs w:val="24"/>
        </w:rPr>
        <w:t>Die Gewürze in ein Tee-Ei oder Gewürzsäckchen geben und in die Flüssigkeit hängen. Orangen- und Zitronenschale abreiben und den Saft auspressen. Beides hinzufügen.</w:t>
      </w:r>
    </w:p>
    <w:p w14:paraId="6E150201" w14:textId="77777777" w:rsidR="00483A3F" w:rsidRPr="00D6490A" w:rsidRDefault="00483A3F" w:rsidP="00B40E8C">
      <w:pPr>
        <w:pStyle w:val="ListParagraph"/>
        <w:numPr>
          <w:ilvl w:val="0"/>
          <w:numId w:val="286"/>
        </w:numPr>
        <w:spacing w:after="120"/>
        <w:ind w:left="714" w:hanging="357"/>
        <w:contextualSpacing w:val="0"/>
        <w:jc w:val="both"/>
        <w:rPr>
          <w:sz w:val="24"/>
          <w:szCs w:val="24"/>
        </w:rPr>
      </w:pPr>
      <w:r w:rsidRPr="00D6490A">
        <w:rPr>
          <w:sz w:val="24"/>
          <w:szCs w:val="24"/>
        </w:rPr>
        <w:t>Die heiße Flüssigkeit über das geschnittene Kraut in einer Schüssel gießen. Diese abdecken und für etwa 24 Stunden im Kühlschrank marinieren lassen.</w:t>
      </w:r>
    </w:p>
    <w:p w14:paraId="36FAC1B2" w14:textId="77777777" w:rsidR="00483A3F" w:rsidRDefault="00483A3F" w:rsidP="00B40E8C">
      <w:pPr>
        <w:pStyle w:val="ListParagraph"/>
        <w:numPr>
          <w:ilvl w:val="0"/>
          <w:numId w:val="286"/>
        </w:numPr>
        <w:spacing w:after="120"/>
        <w:ind w:left="714" w:hanging="357"/>
        <w:contextualSpacing w:val="0"/>
        <w:jc w:val="both"/>
        <w:rPr>
          <w:sz w:val="24"/>
          <w:szCs w:val="24"/>
        </w:rPr>
      </w:pPr>
      <w:r w:rsidRPr="00D6490A">
        <w:rPr>
          <w:sz w:val="24"/>
          <w:szCs w:val="24"/>
        </w:rPr>
        <w:t>Am nächsten Tag das Kraut in einen Topf geben und bei schwacher Hitze etwa 40 Minuten garen. Mit Salz und Pfeffer abschmecken.</w:t>
      </w:r>
    </w:p>
    <w:p w14:paraId="4CE5A1B4" w14:textId="77777777" w:rsidR="00483A3F" w:rsidRDefault="00483A3F" w:rsidP="00483A3F">
      <w:pPr>
        <w:rPr>
          <w:sz w:val="24"/>
          <w:szCs w:val="24"/>
        </w:rPr>
      </w:pPr>
    </w:p>
    <w:p w14:paraId="207960A4" w14:textId="77777777" w:rsidR="00483A3F" w:rsidRDefault="00483A3F" w:rsidP="00483A3F">
      <w:pPr>
        <w:rPr>
          <w:sz w:val="24"/>
          <w:szCs w:val="24"/>
        </w:rPr>
      </w:pPr>
      <w:r>
        <w:rPr>
          <w:sz w:val="24"/>
          <w:szCs w:val="24"/>
        </w:rPr>
        <w:t>Tipp: dauert zwar lange, aber schmeckt super.</w:t>
      </w:r>
    </w:p>
    <w:p w14:paraId="372E294A" w14:textId="0F8BF788" w:rsidR="0070519C" w:rsidRDefault="0070519C" w:rsidP="0070519C">
      <w:pPr>
        <w:pStyle w:val="Heading2"/>
        <w:spacing w:after="240"/>
      </w:pPr>
      <w:r>
        <w:lastRenderedPageBreak/>
        <w:t>Roti-Streifen mit Rotkohl und Möhren – Kottu roti</w:t>
      </w:r>
      <w:r>
        <w:rPr>
          <w:rStyle w:val="FootnoteReference"/>
        </w:rPr>
        <w:footnoteReference w:id="1006"/>
      </w:r>
      <w:r>
        <w:t xml:space="preserve"> </w:t>
      </w:r>
    </w:p>
    <w:p w14:paraId="00F2D953" w14:textId="77777777" w:rsidR="0070519C" w:rsidRDefault="0070519C" w:rsidP="0070519C">
      <w:pPr>
        <w:rPr>
          <w:sz w:val="24"/>
          <w:szCs w:val="24"/>
        </w:rPr>
      </w:pPr>
      <w:r w:rsidRPr="00263670">
        <w:rPr>
          <w:sz w:val="24"/>
          <w:szCs w:val="24"/>
          <w:u w:val="single"/>
        </w:rPr>
        <w:t>Zutaten</w:t>
      </w:r>
      <w:r>
        <w:rPr>
          <w:sz w:val="24"/>
          <w:szCs w:val="24"/>
        </w:rPr>
        <w:t xml:space="preserve"> (für 2 Portionen)</w:t>
      </w:r>
    </w:p>
    <w:p w14:paraId="7F87E5AB" w14:textId="77777777" w:rsidR="0070519C" w:rsidRDefault="0070519C" w:rsidP="0070519C">
      <w:pPr>
        <w:rPr>
          <w:sz w:val="24"/>
          <w:szCs w:val="24"/>
        </w:rPr>
      </w:pPr>
      <w:r>
        <w:rPr>
          <w:sz w:val="24"/>
          <w:szCs w:val="24"/>
        </w:rPr>
        <w:t>200 g Eiertomaten, frisch oder aus der Dose</w:t>
      </w:r>
    </w:p>
    <w:p w14:paraId="1B82CAE2" w14:textId="77777777" w:rsidR="0070519C" w:rsidRDefault="0070519C" w:rsidP="0070519C">
      <w:pPr>
        <w:rPr>
          <w:sz w:val="24"/>
          <w:szCs w:val="24"/>
        </w:rPr>
      </w:pPr>
      <w:r>
        <w:rPr>
          <w:sz w:val="24"/>
          <w:szCs w:val="24"/>
        </w:rPr>
        <w:t>4 Knoblauchzehen</w:t>
      </w:r>
    </w:p>
    <w:p w14:paraId="03AE0590" w14:textId="77777777" w:rsidR="0070519C" w:rsidRDefault="0070519C" w:rsidP="0070519C">
      <w:pPr>
        <w:rPr>
          <w:sz w:val="24"/>
          <w:szCs w:val="24"/>
        </w:rPr>
      </w:pPr>
      <w:r>
        <w:rPr>
          <w:sz w:val="24"/>
          <w:szCs w:val="24"/>
        </w:rPr>
        <w:t>1 Stück Ingwer (4 cm), geschält</w:t>
      </w:r>
    </w:p>
    <w:p w14:paraId="46182766" w14:textId="77777777" w:rsidR="0070519C" w:rsidRDefault="0070519C" w:rsidP="0070519C">
      <w:pPr>
        <w:rPr>
          <w:sz w:val="24"/>
          <w:szCs w:val="24"/>
        </w:rPr>
      </w:pPr>
      <w:r>
        <w:rPr>
          <w:sz w:val="24"/>
          <w:szCs w:val="24"/>
        </w:rPr>
        <w:t>1,5 grüne India -Jwala-Chilischoten, entkernt</w:t>
      </w:r>
    </w:p>
    <w:p w14:paraId="27AC55D7" w14:textId="77777777" w:rsidR="0070519C" w:rsidRDefault="0070519C" w:rsidP="0070519C">
      <w:pPr>
        <w:rPr>
          <w:sz w:val="24"/>
          <w:szCs w:val="24"/>
        </w:rPr>
      </w:pPr>
      <w:r>
        <w:rPr>
          <w:sz w:val="24"/>
          <w:szCs w:val="24"/>
        </w:rPr>
        <w:t>2 EL Rapsöl</w:t>
      </w:r>
    </w:p>
    <w:p w14:paraId="1965CE28" w14:textId="77777777" w:rsidR="0070519C" w:rsidRDefault="0070519C" w:rsidP="0070519C">
      <w:pPr>
        <w:rPr>
          <w:sz w:val="24"/>
          <w:szCs w:val="24"/>
        </w:rPr>
      </w:pPr>
      <w:r>
        <w:rPr>
          <w:sz w:val="24"/>
          <w:szCs w:val="24"/>
        </w:rPr>
        <w:t>1 rote Zwiebel, in feine Streifen geschnitten</w:t>
      </w:r>
    </w:p>
    <w:p w14:paraId="71A29F15" w14:textId="77777777" w:rsidR="0070519C" w:rsidRDefault="0070519C" w:rsidP="0070519C">
      <w:pPr>
        <w:rPr>
          <w:sz w:val="24"/>
          <w:szCs w:val="24"/>
        </w:rPr>
      </w:pPr>
      <w:r>
        <w:rPr>
          <w:sz w:val="24"/>
          <w:szCs w:val="24"/>
        </w:rPr>
        <w:t>1 TL Kreuzkümmelsamen, zerstoßen</w:t>
      </w:r>
    </w:p>
    <w:p w14:paraId="06BDDE92" w14:textId="77777777" w:rsidR="0070519C" w:rsidRDefault="0070519C" w:rsidP="0070519C">
      <w:pPr>
        <w:rPr>
          <w:sz w:val="24"/>
          <w:szCs w:val="24"/>
        </w:rPr>
      </w:pPr>
      <w:r>
        <w:rPr>
          <w:sz w:val="24"/>
          <w:szCs w:val="24"/>
        </w:rPr>
        <w:t>2 EL Sojasauce</w:t>
      </w:r>
    </w:p>
    <w:p w14:paraId="3D1036EB" w14:textId="77777777" w:rsidR="0070519C" w:rsidRDefault="0070519C" w:rsidP="0070519C">
      <w:pPr>
        <w:rPr>
          <w:sz w:val="24"/>
          <w:szCs w:val="24"/>
        </w:rPr>
      </w:pPr>
      <w:r>
        <w:rPr>
          <w:sz w:val="24"/>
          <w:szCs w:val="24"/>
        </w:rPr>
        <w:t>½ Rotkohl (300 g), klein geschnitten</w:t>
      </w:r>
    </w:p>
    <w:p w14:paraId="3217B1D5" w14:textId="77777777" w:rsidR="0070519C" w:rsidRDefault="0070519C" w:rsidP="0070519C">
      <w:pPr>
        <w:rPr>
          <w:sz w:val="24"/>
          <w:szCs w:val="24"/>
        </w:rPr>
      </w:pPr>
      <w:r>
        <w:rPr>
          <w:sz w:val="24"/>
          <w:szCs w:val="24"/>
        </w:rPr>
        <w:t>2 große Mohrrüben (300 g), in dünne Stifte geschnitten</w:t>
      </w:r>
    </w:p>
    <w:p w14:paraId="520E17C3" w14:textId="77777777" w:rsidR="0070519C" w:rsidRDefault="0070519C" w:rsidP="0070519C">
      <w:pPr>
        <w:rPr>
          <w:sz w:val="24"/>
          <w:szCs w:val="24"/>
        </w:rPr>
      </w:pPr>
      <w:r>
        <w:rPr>
          <w:sz w:val="24"/>
          <w:szCs w:val="24"/>
        </w:rPr>
        <w:t>3 Rotis</w:t>
      </w:r>
    </w:p>
    <w:p w14:paraId="01B27673" w14:textId="77777777" w:rsidR="0070519C" w:rsidRDefault="0070519C" w:rsidP="0070519C">
      <w:pPr>
        <w:rPr>
          <w:sz w:val="24"/>
          <w:szCs w:val="24"/>
        </w:rPr>
      </w:pPr>
      <w:r>
        <w:rPr>
          <w:sz w:val="24"/>
          <w:szCs w:val="24"/>
        </w:rPr>
        <w:t>2 Eier, leicht verquirlt</w:t>
      </w:r>
    </w:p>
    <w:p w14:paraId="3676CEC1" w14:textId="77777777" w:rsidR="0070519C" w:rsidRDefault="0070519C" w:rsidP="0070519C">
      <w:pPr>
        <w:rPr>
          <w:sz w:val="24"/>
          <w:szCs w:val="24"/>
        </w:rPr>
      </w:pPr>
      <w:r>
        <w:rPr>
          <w:sz w:val="24"/>
          <w:szCs w:val="24"/>
        </w:rPr>
        <w:t>1 TL Salz</w:t>
      </w:r>
    </w:p>
    <w:p w14:paraId="06E685B4" w14:textId="77777777" w:rsidR="0070519C" w:rsidRDefault="0070519C" w:rsidP="0070519C">
      <w:pPr>
        <w:rPr>
          <w:sz w:val="24"/>
          <w:szCs w:val="24"/>
        </w:rPr>
      </w:pPr>
      <w:r>
        <w:rPr>
          <w:sz w:val="24"/>
          <w:szCs w:val="24"/>
        </w:rPr>
        <w:t>4 Frühlingszwiebeln, klein geschnitten</w:t>
      </w:r>
    </w:p>
    <w:p w14:paraId="54A40EB9" w14:textId="77777777" w:rsidR="0070519C" w:rsidRDefault="0070519C" w:rsidP="0070519C">
      <w:pPr>
        <w:rPr>
          <w:sz w:val="24"/>
          <w:szCs w:val="24"/>
        </w:rPr>
      </w:pPr>
      <w:r>
        <w:rPr>
          <w:sz w:val="24"/>
          <w:szCs w:val="24"/>
        </w:rPr>
        <w:t>1 Handvoll Koriandergrün, gehackt</w:t>
      </w:r>
    </w:p>
    <w:p w14:paraId="34D5C239" w14:textId="77777777" w:rsidR="0070519C" w:rsidRDefault="0070519C" w:rsidP="0070519C">
      <w:pPr>
        <w:rPr>
          <w:sz w:val="24"/>
          <w:szCs w:val="24"/>
        </w:rPr>
      </w:pPr>
    </w:p>
    <w:p w14:paraId="0788D795" w14:textId="77777777" w:rsidR="0070519C" w:rsidRDefault="0070519C" w:rsidP="0070519C">
      <w:pPr>
        <w:rPr>
          <w:sz w:val="24"/>
          <w:szCs w:val="24"/>
        </w:rPr>
      </w:pPr>
      <w:r>
        <w:rPr>
          <w:sz w:val="24"/>
          <w:szCs w:val="24"/>
        </w:rPr>
        <w:t>Zubereitung:</w:t>
      </w:r>
    </w:p>
    <w:p w14:paraId="27C31E8F" w14:textId="77777777" w:rsidR="0070519C" w:rsidRPr="004D46CD" w:rsidRDefault="0070519C" w:rsidP="00B40E8C">
      <w:pPr>
        <w:pStyle w:val="ListParagraph"/>
        <w:numPr>
          <w:ilvl w:val="0"/>
          <w:numId w:val="1334"/>
        </w:numPr>
        <w:spacing w:after="120"/>
        <w:ind w:left="714" w:hanging="357"/>
        <w:contextualSpacing w:val="0"/>
        <w:jc w:val="both"/>
        <w:rPr>
          <w:sz w:val="24"/>
          <w:szCs w:val="24"/>
        </w:rPr>
      </w:pPr>
      <w:r w:rsidRPr="004D46CD">
        <w:rPr>
          <w:sz w:val="24"/>
          <w:szCs w:val="24"/>
        </w:rPr>
        <w:t>Tomaten, Knoblauch, Ingwer und Chilis zu einer Paste pürieren.</w:t>
      </w:r>
    </w:p>
    <w:p w14:paraId="03782CF8" w14:textId="77777777" w:rsidR="0070519C" w:rsidRPr="004D46CD" w:rsidRDefault="0070519C" w:rsidP="00B40E8C">
      <w:pPr>
        <w:pStyle w:val="ListParagraph"/>
        <w:numPr>
          <w:ilvl w:val="0"/>
          <w:numId w:val="1334"/>
        </w:numPr>
        <w:spacing w:after="120"/>
        <w:ind w:left="714" w:hanging="357"/>
        <w:contextualSpacing w:val="0"/>
        <w:jc w:val="both"/>
        <w:rPr>
          <w:sz w:val="24"/>
          <w:szCs w:val="24"/>
        </w:rPr>
      </w:pPr>
      <w:r w:rsidRPr="004D46CD">
        <w:rPr>
          <w:sz w:val="24"/>
          <w:szCs w:val="24"/>
        </w:rPr>
        <w:t>Das Öl in einer Pfanne erhitzen, die Zwiebel hineingeben und 10 Minuten anschwitzen, bis sie goldbraun und weich ist. Die Tomatenpaste hinzufügen und etwa 5 Minuten köcheln lassen, dann Kreuzkümmelsamen und Sojasauce unterrühren, Rotkohl und Möhren dazugeben.</w:t>
      </w:r>
    </w:p>
    <w:p w14:paraId="3461D17A" w14:textId="77777777" w:rsidR="0070519C" w:rsidRPr="004D46CD" w:rsidRDefault="0070519C" w:rsidP="00B40E8C">
      <w:pPr>
        <w:pStyle w:val="ListParagraph"/>
        <w:numPr>
          <w:ilvl w:val="0"/>
          <w:numId w:val="1334"/>
        </w:numPr>
        <w:spacing w:after="120"/>
        <w:ind w:left="714" w:hanging="357"/>
        <w:contextualSpacing w:val="0"/>
        <w:jc w:val="both"/>
        <w:rPr>
          <w:sz w:val="24"/>
          <w:szCs w:val="24"/>
        </w:rPr>
      </w:pPr>
      <w:r w:rsidRPr="004D46CD">
        <w:rPr>
          <w:sz w:val="24"/>
          <w:szCs w:val="24"/>
        </w:rPr>
        <w:t>Etwa 6 Minuten kochen, bis Rotkohl und Möhren gerade weich werden, aber noch Biss haben. Die Rotis in etwa 1 cm breite Streifen reißen und zum Gemüse geben. Mit einem Holzlöffel gut unterrühren und weitere 4 Minuten köcheln lassen. Eier in die Pfanne gleiten lassen, salzen und einige Minuten unter Rühren köcheln lassen, bis das Ei stockt, dann vom Herd nehmen.</w:t>
      </w:r>
    </w:p>
    <w:p w14:paraId="27AE15AE" w14:textId="77777777" w:rsidR="0070519C" w:rsidRPr="004D46CD" w:rsidRDefault="0070519C" w:rsidP="00B40E8C">
      <w:pPr>
        <w:pStyle w:val="ListParagraph"/>
        <w:numPr>
          <w:ilvl w:val="0"/>
          <w:numId w:val="1334"/>
        </w:numPr>
        <w:spacing w:after="120"/>
        <w:ind w:left="714" w:hanging="357"/>
        <w:contextualSpacing w:val="0"/>
        <w:jc w:val="both"/>
        <w:rPr>
          <w:sz w:val="24"/>
          <w:szCs w:val="24"/>
        </w:rPr>
      </w:pPr>
      <w:r w:rsidRPr="004D46CD">
        <w:rPr>
          <w:sz w:val="24"/>
          <w:szCs w:val="24"/>
        </w:rPr>
        <w:t>Mit Frühlingszwiebeln und Koriander bestreut servieren.</w:t>
      </w:r>
    </w:p>
    <w:p w14:paraId="5C827E50" w14:textId="77777777" w:rsidR="0070519C" w:rsidRDefault="0070519C" w:rsidP="0070519C">
      <w:pPr>
        <w:rPr>
          <w:sz w:val="24"/>
          <w:szCs w:val="24"/>
        </w:rPr>
      </w:pPr>
    </w:p>
    <w:p w14:paraId="5B43129E" w14:textId="1534B58E" w:rsidR="0070519C" w:rsidRDefault="0070519C" w:rsidP="00FE13F8">
      <w:pPr>
        <w:ind w:left="708" w:hanging="708"/>
        <w:jc w:val="both"/>
        <w:rPr>
          <w:rFonts w:asciiTheme="majorHAnsi" w:eastAsiaTheme="majorEastAsia" w:hAnsiTheme="majorHAnsi" w:cstheme="majorBidi"/>
          <w:color w:val="2F5496" w:themeColor="accent1" w:themeShade="BF"/>
          <w:sz w:val="26"/>
          <w:szCs w:val="26"/>
        </w:rPr>
      </w:pPr>
      <w:r>
        <w:rPr>
          <w:sz w:val="24"/>
          <w:szCs w:val="24"/>
        </w:rPr>
        <w:lastRenderedPageBreak/>
        <w:t>Info:</w:t>
      </w:r>
      <w:r>
        <w:rPr>
          <w:sz w:val="24"/>
          <w:szCs w:val="24"/>
        </w:rPr>
        <w:tab/>
        <w:t>Auf Sri Lanka machen die Köche eine riesige Show mit ihren langen, großen Messern, mit denen sie alle Zutaten rhythmisch und gekonnt klein hacken, bis sie zu einem gleichberechtigten und harmonischen Ensemble verschmelzen.</w:t>
      </w:r>
      <w:r>
        <w:br w:type="page"/>
      </w:r>
    </w:p>
    <w:p w14:paraId="2863FDFE" w14:textId="77777777" w:rsidR="00A47232" w:rsidRDefault="00A47232" w:rsidP="00A47232">
      <w:pPr>
        <w:pStyle w:val="Heading2"/>
        <w:spacing w:after="240"/>
      </w:pPr>
      <w:r>
        <w:lastRenderedPageBreak/>
        <w:t>Karotten aus dem Ofen mit Erdnuss-Sauce</w:t>
      </w:r>
      <w:r>
        <w:rPr>
          <w:rStyle w:val="FootnoteReference"/>
        </w:rPr>
        <w:footnoteReference w:id="1007"/>
      </w:r>
      <w:r>
        <w:t xml:space="preserve"> </w:t>
      </w:r>
    </w:p>
    <w:p w14:paraId="1F13D2AA" w14:textId="77777777" w:rsidR="00A47232" w:rsidRDefault="00A47232" w:rsidP="00A47232">
      <w:pPr>
        <w:rPr>
          <w:sz w:val="24"/>
          <w:szCs w:val="24"/>
        </w:rPr>
      </w:pPr>
      <w:r w:rsidRPr="009F0D30">
        <w:rPr>
          <w:sz w:val="24"/>
          <w:szCs w:val="24"/>
          <w:u w:val="single"/>
        </w:rPr>
        <w:t>Zutaten</w:t>
      </w:r>
      <w:r>
        <w:rPr>
          <w:sz w:val="24"/>
          <w:szCs w:val="24"/>
        </w:rPr>
        <w:t xml:space="preserve"> (für 2 Portionen)</w:t>
      </w:r>
    </w:p>
    <w:p w14:paraId="568591FB" w14:textId="77777777" w:rsidR="00A47232" w:rsidRDefault="00A47232" w:rsidP="00A47232">
      <w:pPr>
        <w:rPr>
          <w:sz w:val="24"/>
          <w:szCs w:val="24"/>
        </w:rPr>
      </w:pPr>
      <w:r>
        <w:rPr>
          <w:sz w:val="24"/>
          <w:szCs w:val="24"/>
        </w:rPr>
        <w:t>500 g Karotten</w:t>
      </w:r>
    </w:p>
    <w:p w14:paraId="5D3E3C4C" w14:textId="77777777" w:rsidR="00A47232" w:rsidRDefault="00A47232" w:rsidP="00A47232">
      <w:pPr>
        <w:rPr>
          <w:sz w:val="24"/>
          <w:szCs w:val="24"/>
        </w:rPr>
      </w:pPr>
      <w:r>
        <w:rPr>
          <w:sz w:val="24"/>
          <w:szCs w:val="24"/>
        </w:rPr>
        <w:t>2 Bund Frühlingszwiebeln</w:t>
      </w:r>
    </w:p>
    <w:p w14:paraId="379C21F3" w14:textId="77777777" w:rsidR="00A47232" w:rsidRDefault="00A47232" w:rsidP="00A47232">
      <w:pPr>
        <w:rPr>
          <w:sz w:val="24"/>
          <w:szCs w:val="24"/>
        </w:rPr>
      </w:pPr>
      <w:r>
        <w:rPr>
          <w:sz w:val="24"/>
          <w:szCs w:val="24"/>
        </w:rPr>
        <w:t>Etwas Olivenöl</w:t>
      </w:r>
    </w:p>
    <w:p w14:paraId="7BCF4828" w14:textId="77777777" w:rsidR="00A47232" w:rsidRDefault="00A47232" w:rsidP="00A47232">
      <w:pPr>
        <w:rPr>
          <w:sz w:val="24"/>
          <w:szCs w:val="24"/>
        </w:rPr>
      </w:pPr>
      <w:r>
        <w:rPr>
          <w:sz w:val="24"/>
          <w:szCs w:val="24"/>
        </w:rPr>
        <w:t>Etwas Salz</w:t>
      </w:r>
    </w:p>
    <w:p w14:paraId="5A10216A" w14:textId="77777777" w:rsidR="00A47232" w:rsidRDefault="00A47232" w:rsidP="00A47232">
      <w:pPr>
        <w:rPr>
          <w:sz w:val="24"/>
          <w:szCs w:val="24"/>
        </w:rPr>
      </w:pPr>
      <w:r>
        <w:rPr>
          <w:sz w:val="24"/>
          <w:szCs w:val="24"/>
        </w:rPr>
        <w:t>Ca. 5 g Ingwer</w:t>
      </w:r>
    </w:p>
    <w:p w14:paraId="37DEB527" w14:textId="77777777" w:rsidR="00A47232" w:rsidRDefault="00A47232" w:rsidP="00A47232">
      <w:pPr>
        <w:rPr>
          <w:sz w:val="24"/>
          <w:szCs w:val="24"/>
        </w:rPr>
      </w:pPr>
      <w:r>
        <w:rPr>
          <w:sz w:val="24"/>
          <w:szCs w:val="24"/>
        </w:rPr>
        <w:t>Saft von ½ Limette</w:t>
      </w:r>
    </w:p>
    <w:p w14:paraId="75D8643E" w14:textId="77777777" w:rsidR="00A47232" w:rsidRDefault="00A47232" w:rsidP="00A47232">
      <w:pPr>
        <w:rPr>
          <w:sz w:val="24"/>
          <w:szCs w:val="24"/>
        </w:rPr>
      </w:pPr>
      <w:r>
        <w:rPr>
          <w:sz w:val="24"/>
          <w:szCs w:val="24"/>
        </w:rPr>
        <w:t>1 EL Sojasauce</w:t>
      </w:r>
    </w:p>
    <w:p w14:paraId="098A9EE1" w14:textId="77777777" w:rsidR="00A47232" w:rsidRDefault="00A47232" w:rsidP="00A47232">
      <w:pPr>
        <w:rPr>
          <w:sz w:val="24"/>
          <w:szCs w:val="24"/>
        </w:rPr>
      </w:pPr>
      <w:r>
        <w:rPr>
          <w:sz w:val="24"/>
          <w:szCs w:val="24"/>
        </w:rPr>
        <w:t>1 TL Honig</w:t>
      </w:r>
    </w:p>
    <w:p w14:paraId="25FDD70F" w14:textId="77777777" w:rsidR="00A47232" w:rsidRDefault="00A47232" w:rsidP="00A47232">
      <w:pPr>
        <w:rPr>
          <w:sz w:val="24"/>
          <w:szCs w:val="24"/>
        </w:rPr>
      </w:pPr>
      <w:r>
        <w:rPr>
          <w:sz w:val="24"/>
          <w:szCs w:val="24"/>
        </w:rPr>
        <w:t>90 g Erdnussbutter (möglichst nicht zu süß)</w:t>
      </w:r>
    </w:p>
    <w:p w14:paraId="16303291" w14:textId="77777777" w:rsidR="00A47232" w:rsidRDefault="00A47232" w:rsidP="00A47232">
      <w:pPr>
        <w:rPr>
          <w:sz w:val="24"/>
          <w:szCs w:val="24"/>
        </w:rPr>
      </w:pPr>
    </w:p>
    <w:p w14:paraId="5210AF87" w14:textId="77777777" w:rsidR="00A47232" w:rsidRDefault="00A47232" w:rsidP="00A47232">
      <w:pPr>
        <w:rPr>
          <w:sz w:val="24"/>
          <w:szCs w:val="24"/>
        </w:rPr>
      </w:pPr>
      <w:r>
        <w:rPr>
          <w:sz w:val="24"/>
          <w:szCs w:val="24"/>
        </w:rPr>
        <w:t>Zubereitung:</w:t>
      </w:r>
    </w:p>
    <w:p w14:paraId="652AB97D" w14:textId="77777777" w:rsidR="00A47232" w:rsidRPr="00FF327F" w:rsidRDefault="00A47232" w:rsidP="00B40E8C">
      <w:pPr>
        <w:pStyle w:val="ListParagraph"/>
        <w:numPr>
          <w:ilvl w:val="0"/>
          <w:numId w:val="1111"/>
        </w:numPr>
        <w:spacing w:after="120"/>
        <w:ind w:left="714" w:hanging="357"/>
        <w:contextualSpacing w:val="0"/>
        <w:jc w:val="both"/>
        <w:rPr>
          <w:sz w:val="24"/>
          <w:szCs w:val="24"/>
        </w:rPr>
      </w:pPr>
      <w:r w:rsidRPr="00FF327F">
        <w:rPr>
          <w:sz w:val="24"/>
          <w:szCs w:val="24"/>
        </w:rPr>
        <w:t>Backofen auf 190 Grad Umluft heizen.</w:t>
      </w:r>
    </w:p>
    <w:p w14:paraId="331ADC62" w14:textId="77777777" w:rsidR="00A47232" w:rsidRPr="00FF327F" w:rsidRDefault="00A47232" w:rsidP="00B40E8C">
      <w:pPr>
        <w:pStyle w:val="ListParagraph"/>
        <w:numPr>
          <w:ilvl w:val="0"/>
          <w:numId w:val="1111"/>
        </w:numPr>
        <w:spacing w:after="120"/>
        <w:ind w:left="714" w:hanging="357"/>
        <w:contextualSpacing w:val="0"/>
        <w:jc w:val="both"/>
        <w:rPr>
          <w:sz w:val="24"/>
          <w:szCs w:val="24"/>
        </w:rPr>
      </w:pPr>
      <w:r w:rsidRPr="00FF327F">
        <w:rPr>
          <w:sz w:val="24"/>
          <w:szCs w:val="24"/>
        </w:rPr>
        <w:t>Karotten schälen, halbieren, dann der Länge nach vierteln. Die Wurzeln und die vertrockneten Teile des Dunkelgrüns von den Frühlingszwiebeln abschneiden. Karotten auf ein mit Backpapier ausgelegtes Blech legen, mit Olivenöl vermengen, salzen. In den Backofen geben. Nach ungefähr 10 Minuten die Frühlingszwiebeln dazulegen und weitere 15 bis 20 Minuten lang backen. (Die Garzeit bezieht sich auf Karotten von mittlerer Dicke).</w:t>
      </w:r>
    </w:p>
    <w:p w14:paraId="28856BA0" w14:textId="77777777" w:rsidR="00A47232" w:rsidRPr="00FF327F" w:rsidRDefault="00A47232" w:rsidP="00B40E8C">
      <w:pPr>
        <w:pStyle w:val="ListParagraph"/>
        <w:numPr>
          <w:ilvl w:val="0"/>
          <w:numId w:val="1111"/>
        </w:numPr>
        <w:spacing w:after="120"/>
        <w:ind w:left="714" w:hanging="357"/>
        <w:contextualSpacing w:val="0"/>
        <w:jc w:val="both"/>
        <w:rPr>
          <w:sz w:val="24"/>
          <w:szCs w:val="24"/>
        </w:rPr>
      </w:pPr>
      <w:r w:rsidRPr="00FF327F">
        <w:rPr>
          <w:sz w:val="24"/>
          <w:szCs w:val="24"/>
        </w:rPr>
        <w:t>In der Zwischenzeit die Sauce vorbereiten. Dazu den Ingwer sehr fein reiben. Mit Limettensaft, Sojasauce, Honig und Erdnussbutter vermengen und 3 EL Wasser dazugeben, um die Masse glatt zu rühren.</w:t>
      </w:r>
    </w:p>
    <w:p w14:paraId="217EB2AB" w14:textId="77777777" w:rsidR="00A47232" w:rsidRPr="00FF327F" w:rsidRDefault="00A47232" w:rsidP="00B40E8C">
      <w:pPr>
        <w:pStyle w:val="ListParagraph"/>
        <w:numPr>
          <w:ilvl w:val="0"/>
          <w:numId w:val="1111"/>
        </w:numPr>
        <w:spacing w:after="120"/>
        <w:ind w:left="714" w:hanging="357"/>
        <w:contextualSpacing w:val="0"/>
        <w:jc w:val="both"/>
        <w:rPr>
          <w:sz w:val="24"/>
          <w:szCs w:val="24"/>
        </w:rPr>
      </w:pPr>
      <w:r w:rsidRPr="00FF327F">
        <w:rPr>
          <w:sz w:val="24"/>
          <w:szCs w:val="24"/>
        </w:rPr>
        <w:t xml:space="preserve">Zum </w:t>
      </w:r>
      <w:r>
        <w:rPr>
          <w:sz w:val="24"/>
          <w:szCs w:val="24"/>
        </w:rPr>
        <w:t>G</w:t>
      </w:r>
      <w:r w:rsidRPr="00FF327F">
        <w:rPr>
          <w:sz w:val="24"/>
          <w:szCs w:val="24"/>
        </w:rPr>
        <w:t>emüse servieren.</w:t>
      </w:r>
    </w:p>
    <w:p w14:paraId="1498FFEC" w14:textId="77777777" w:rsidR="00A47232" w:rsidRDefault="00A47232" w:rsidP="00A47232">
      <w:pPr>
        <w:rPr>
          <w:sz w:val="24"/>
          <w:szCs w:val="24"/>
        </w:rPr>
      </w:pPr>
      <w:r>
        <w:rPr>
          <w:sz w:val="24"/>
          <w:szCs w:val="24"/>
        </w:rPr>
        <w:br w:type="page"/>
      </w:r>
    </w:p>
    <w:p w14:paraId="4C9EC43F" w14:textId="77777777" w:rsidR="00A47232" w:rsidRPr="00DC777F" w:rsidRDefault="00A47232" w:rsidP="00A47232">
      <w:pPr>
        <w:pStyle w:val="Heading2"/>
        <w:spacing w:after="240"/>
      </w:pPr>
      <w:r w:rsidRPr="00DC777F">
        <w:lastRenderedPageBreak/>
        <w:t>Karottenpüree mit Curry und brauner Butter</w:t>
      </w:r>
      <w:r>
        <w:rPr>
          <w:rStyle w:val="FootnoteReference"/>
        </w:rPr>
        <w:footnoteReference w:id="1008"/>
      </w:r>
      <w:r w:rsidRPr="00DC777F">
        <w:t xml:space="preserve"> </w:t>
      </w:r>
    </w:p>
    <w:p w14:paraId="01DB719E" w14:textId="77777777" w:rsidR="00A47232" w:rsidRPr="00DC777F" w:rsidRDefault="00A47232" w:rsidP="00A47232">
      <w:pPr>
        <w:rPr>
          <w:sz w:val="24"/>
          <w:szCs w:val="24"/>
        </w:rPr>
      </w:pPr>
      <w:r w:rsidRPr="001E1E20">
        <w:rPr>
          <w:sz w:val="24"/>
          <w:szCs w:val="24"/>
          <w:u w:val="single"/>
        </w:rPr>
        <w:t>Zutaten</w:t>
      </w:r>
      <w:r w:rsidRPr="00DC777F">
        <w:rPr>
          <w:sz w:val="24"/>
          <w:szCs w:val="24"/>
        </w:rPr>
        <w:t xml:space="preserve"> </w:t>
      </w:r>
      <w:r>
        <w:rPr>
          <w:sz w:val="24"/>
          <w:szCs w:val="24"/>
        </w:rPr>
        <w:t>(</w:t>
      </w:r>
      <w:r w:rsidRPr="00DC777F">
        <w:rPr>
          <w:sz w:val="24"/>
          <w:szCs w:val="24"/>
        </w:rPr>
        <w:t>für 4 Portionen</w:t>
      </w:r>
      <w:r>
        <w:rPr>
          <w:sz w:val="24"/>
          <w:szCs w:val="24"/>
        </w:rPr>
        <w:t>):</w:t>
      </w:r>
    </w:p>
    <w:p w14:paraId="5AA26DDF" w14:textId="77777777" w:rsidR="00A47232" w:rsidRDefault="00A47232" w:rsidP="00A47232">
      <w:pPr>
        <w:rPr>
          <w:sz w:val="24"/>
          <w:szCs w:val="24"/>
        </w:rPr>
      </w:pPr>
      <w:r w:rsidRPr="00FD65DC">
        <w:rPr>
          <w:sz w:val="24"/>
          <w:szCs w:val="24"/>
        </w:rPr>
        <w:t>1-2 rote Chilischoten, in feine Ringe gesch</w:t>
      </w:r>
      <w:r>
        <w:rPr>
          <w:sz w:val="24"/>
          <w:szCs w:val="24"/>
        </w:rPr>
        <w:t>nitten</w:t>
      </w:r>
    </w:p>
    <w:p w14:paraId="245DFC0D" w14:textId="77777777" w:rsidR="00A47232" w:rsidRDefault="00A47232" w:rsidP="00A47232">
      <w:pPr>
        <w:rPr>
          <w:sz w:val="24"/>
          <w:szCs w:val="24"/>
        </w:rPr>
      </w:pPr>
      <w:r>
        <w:rPr>
          <w:sz w:val="24"/>
          <w:szCs w:val="24"/>
        </w:rPr>
        <w:t>1 ½ EL Weißweinessig</w:t>
      </w:r>
    </w:p>
    <w:p w14:paraId="449B48C0" w14:textId="77777777" w:rsidR="00A47232" w:rsidRDefault="00A47232" w:rsidP="00A47232">
      <w:pPr>
        <w:rPr>
          <w:sz w:val="24"/>
          <w:szCs w:val="24"/>
        </w:rPr>
      </w:pPr>
      <w:r>
        <w:rPr>
          <w:sz w:val="24"/>
          <w:szCs w:val="24"/>
        </w:rPr>
        <w:t>½ TL Zucker</w:t>
      </w:r>
    </w:p>
    <w:p w14:paraId="1442D946" w14:textId="77777777" w:rsidR="00A47232" w:rsidRDefault="00A47232" w:rsidP="00A47232">
      <w:pPr>
        <w:rPr>
          <w:sz w:val="24"/>
          <w:szCs w:val="24"/>
        </w:rPr>
      </w:pPr>
      <w:r>
        <w:rPr>
          <w:sz w:val="24"/>
          <w:szCs w:val="24"/>
        </w:rPr>
        <w:t>8 Karotten (800 g), geschält und in etwa 2 cm große Stücke geschnitten</w:t>
      </w:r>
    </w:p>
    <w:p w14:paraId="63961F01" w14:textId="77777777" w:rsidR="00A47232" w:rsidRDefault="00A47232" w:rsidP="00A47232">
      <w:pPr>
        <w:rPr>
          <w:sz w:val="24"/>
          <w:szCs w:val="24"/>
        </w:rPr>
      </w:pPr>
      <w:r>
        <w:rPr>
          <w:sz w:val="24"/>
          <w:szCs w:val="24"/>
        </w:rPr>
        <w:t>2 EL Olivenöl</w:t>
      </w:r>
    </w:p>
    <w:p w14:paraId="11305BA2" w14:textId="77777777" w:rsidR="00A47232" w:rsidRDefault="00A47232" w:rsidP="00A47232">
      <w:pPr>
        <w:rPr>
          <w:sz w:val="24"/>
          <w:szCs w:val="24"/>
        </w:rPr>
      </w:pPr>
      <w:r>
        <w:rPr>
          <w:sz w:val="24"/>
          <w:szCs w:val="24"/>
        </w:rPr>
        <w:t>1 TL mittelscharfes Currypulver</w:t>
      </w:r>
    </w:p>
    <w:p w14:paraId="07380968" w14:textId="77777777" w:rsidR="00A47232" w:rsidRDefault="00A47232" w:rsidP="00A47232">
      <w:pPr>
        <w:rPr>
          <w:sz w:val="24"/>
          <w:szCs w:val="24"/>
        </w:rPr>
      </w:pPr>
      <w:r>
        <w:rPr>
          <w:sz w:val="24"/>
          <w:szCs w:val="24"/>
        </w:rPr>
        <w:t>¼ TL Zimt</w:t>
      </w:r>
    </w:p>
    <w:p w14:paraId="0BCD8D10" w14:textId="77777777" w:rsidR="00A47232" w:rsidRDefault="00A47232" w:rsidP="00A47232">
      <w:pPr>
        <w:rPr>
          <w:sz w:val="24"/>
          <w:szCs w:val="24"/>
        </w:rPr>
      </w:pPr>
      <w:r>
        <w:rPr>
          <w:sz w:val="24"/>
          <w:szCs w:val="24"/>
        </w:rPr>
        <w:t>30 g Butter (oder 2 EL Olivenöl)</w:t>
      </w:r>
    </w:p>
    <w:p w14:paraId="67A94DB7" w14:textId="77777777" w:rsidR="00A47232" w:rsidRDefault="00A47232" w:rsidP="00A47232">
      <w:pPr>
        <w:rPr>
          <w:sz w:val="24"/>
          <w:szCs w:val="24"/>
        </w:rPr>
      </w:pPr>
      <w:r>
        <w:rPr>
          <w:sz w:val="24"/>
          <w:szCs w:val="24"/>
        </w:rPr>
        <w:t>5 g Ingwer, geschält und in feine Streifen geschnitten</w:t>
      </w:r>
    </w:p>
    <w:p w14:paraId="65175A71" w14:textId="77777777" w:rsidR="00A47232" w:rsidRDefault="00A47232" w:rsidP="00A47232">
      <w:pPr>
        <w:rPr>
          <w:sz w:val="24"/>
          <w:szCs w:val="24"/>
        </w:rPr>
      </w:pPr>
      <w:r>
        <w:rPr>
          <w:sz w:val="24"/>
          <w:szCs w:val="24"/>
        </w:rPr>
        <w:t>½ TL Schwarzkümmelsamen</w:t>
      </w:r>
    </w:p>
    <w:p w14:paraId="4BF58FA5" w14:textId="77777777" w:rsidR="00A47232" w:rsidRDefault="00A47232" w:rsidP="00A47232">
      <w:pPr>
        <w:rPr>
          <w:sz w:val="24"/>
          <w:szCs w:val="24"/>
        </w:rPr>
      </w:pPr>
      <w:r>
        <w:rPr>
          <w:sz w:val="24"/>
          <w:szCs w:val="24"/>
        </w:rPr>
        <w:t>¼ TL Fenchelsamen</w:t>
      </w:r>
    </w:p>
    <w:p w14:paraId="26948AAE" w14:textId="77777777" w:rsidR="00A47232" w:rsidRDefault="00A47232" w:rsidP="00A47232">
      <w:pPr>
        <w:rPr>
          <w:sz w:val="24"/>
          <w:szCs w:val="24"/>
        </w:rPr>
      </w:pPr>
      <w:r>
        <w:rPr>
          <w:sz w:val="24"/>
          <w:szCs w:val="24"/>
        </w:rPr>
        <w:t>½ TL Kreuzkümmelsamen</w:t>
      </w:r>
    </w:p>
    <w:p w14:paraId="2B98F19B" w14:textId="77777777" w:rsidR="00A47232" w:rsidRDefault="00A47232" w:rsidP="00A47232">
      <w:pPr>
        <w:rPr>
          <w:sz w:val="24"/>
          <w:szCs w:val="24"/>
        </w:rPr>
      </w:pPr>
      <w:r>
        <w:rPr>
          <w:sz w:val="24"/>
          <w:szCs w:val="24"/>
        </w:rPr>
        <w:t>½ EL Limettensaft</w:t>
      </w:r>
    </w:p>
    <w:p w14:paraId="25798A39" w14:textId="77777777" w:rsidR="00A47232" w:rsidRDefault="00A47232" w:rsidP="00A47232">
      <w:pPr>
        <w:rPr>
          <w:sz w:val="24"/>
          <w:szCs w:val="24"/>
        </w:rPr>
      </w:pPr>
      <w:r>
        <w:rPr>
          <w:sz w:val="24"/>
          <w:szCs w:val="24"/>
        </w:rPr>
        <w:t>1 Frühlingszwiebel, in feine Streifen geschnitten</w:t>
      </w:r>
    </w:p>
    <w:p w14:paraId="42B8680D" w14:textId="77777777" w:rsidR="00A47232" w:rsidRDefault="00A47232" w:rsidP="00A47232">
      <w:pPr>
        <w:rPr>
          <w:sz w:val="24"/>
          <w:szCs w:val="24"/>
        </w:rPr>
      </w:pPr>
      <w:r>
        <w:rPr>
          <w:sz w:val="24"/>
          <w:szCs w:val="24"/>
        </w:rPr>
        <w:t>5 g Minzeblätter, in feine Streifen geschnitten</w:t>
      </w:r>
    </w:p>
    <w:p w14:paraId="377C8F2B" w14:textId="77777777" w:rsidR="00A47232" w:rsidRDefault="00A47232" w:rsidP="00A47232">
      <w:pPr>
        <w:rPr>
          <w:sz w:val="24"/>
          <w:szCs w:val="24"/>
        </w:rPr>
      </w:pPr>
      <w:r>
        <w:rPr>
          <w:sz w:val="24"/>
          <w:szCs w:val="24"/>
        </w:rPr>
        <w:t>Salz</w:t>
      </w:r>
    </w:p>
    <w:p w14:paraId="408D334C" w14:textId="77777777" w:rsidR="00A47232" w:rsidRDefault="00A47232" w:rsidP="00A47232">
      <w:pPr>
        <w:rPr>
          <w:sz w:val="24"/>
          <w:szCs w:val="24"/>
        </w:rPr>
      </w:pPr>
    </w:p>
    <w:p w14:paraId="03F5B9D0" w14:textId="77777777" w:rsidR="00A47232" w:rsidRDefault="00A47232" w:rsidP="00A47232">
      <w:pPr>
        <w:rPr>
          <w:sz w:val="24"/>
          <w:szCs w:val="24"/>
        </w:rPr>
      </w:pPr>
      <w:r>
        <w:rPr>
          <w:sz w:val="24"/>
          <w:szCs w:val="24"/>
        </w:rPr>
        <w:t>Zubereitung:</w:t>
      </w:r>
    </w:p>
    <w:p w14:paraId="04E613D1" w14:textId="77777777" w:rsidR="00A47232" w:rsidRPr="00CF3B80" w:rsidRDefault="00A47232" w:rsidP="00B40E8C">
      <w:pPr>
        <w:pStyle w:val="ListParagraph"/>
        <w:numPr>
          <w:ilvl w:val="0"/>
          <w:numId w:val="1498"/>
        </w:numPr>
        <w:spacing w:after="120"/>
        <w:ind w:left="714" w:hanging="357"/>
        <w:contextualSpacing w:val="0"/>
        <w:jc w:val="both"/>
        <w:rPr>
          <w:sz w:val="24"/>
          <w:szCs w:val="24"/>
        </w:rPr>
      </w:pPr>
      <w:r w:rsidRPr="00CF3B80">
        <w:rPr>
          <w:sz w:val="24"/>
          <w:szCs w:val="24"/>
        </w:rPr>
        <w:t>Die Chilis, den Essig und den Zucker mit ¼ TL Salz in einer kleinen Schüssel vermengen, alles mit den Fingern durchkneten und mindestens 30 Minuten durchziehen lassen.</w:t>
      </w:r>
    </w:p>
    <w:p w14:paraId="0992F5B2" w14:textId="77777777" w:rsidR="00A47232" w:rsidRPr="00CF3B80" w:rsidRDefault="00A47232" w:rsidP="00B40E8C">
      <w:pPr>
        <w:pStyle w:val="ListParagraph"/>
        <w:numPr>
          <w:ilvl w:val="0"/>
          <w:numId w:val="1498"/>
        </w:numPr>
        <w:spacing w:after="120"/>
        <w:ind w:left="714" w:hanging="357"/>
        <w:contextualSpacing w:val="0"/>
        <w:jc w:val="both"/>
        <w:rPr>
          <w:sz w:val="24"/>
          <w:szCs w:val="24"/>
        </w:rPr>
      </w:pPr>
      <w:r w:rsidRPr="00CF3B80">
        <w:rPr>
          <w:sz w:val="24"/>
          <w:szCs w:val="24"/>
        </w:rPr>
        <w:t>Die Karotten in einem Dampfeinsatz auf einen Topf mit kochendem Wasser setzen und zugedeckt bei starker Hitze etwa 25 Minuten dämpfen, bis sie sich mit einem Messer mühelos einstechen lassen. Dem Gemüse Öl, Currypulver, Zimt und 1 TL Salz hinzufügen und alles pürieren, bis die Masse halbwegs glatt ist (sie sollte noch etwas stückig bleiben).</w:t>
      </w:r>
    </w:p>
    <w:p w14:paraId="65E86D0D" w14:textId="77777777" w:rsidR="00A47232" w:rsidRDefault="00A47232" w:rsidP="00B40E8C">
      <w:pPr>
        <w:pStyle w:val="ListParagraph"/>
        <w:numPr>
          <w:ilvl w:val="0"/>
          <w:numId w:val="1498"/>
        </w:numPr>
        <w:spacing w:after="120"/>
        <w:ind w:left="714" w:hanging="357"/>
        <w:contextualSpacing w:val="0"/>
        <w:jc w:val="both"/>
        <w:rPr>
          <w:sz w:val="24"/>
          <w:szCs w:val="24"/>
        </w:rPr>
      </w:pPr>
      <w:r w:rsidRPr="00CF3B80">
        <w:rPr>
          <w:sz w:val="24"/>
          <w:szCs w:val="24"/>
        </w:rPr>
        <w:t xml:space="preserve">In einem kleinen Topf die Butter mit Ingwer, den Schwarzkümmel-, Fenchel- und Kreuzkümmelsamen sowie einer kräftigen Prise Salz vermengen. Bei mittlerer Temperatur 3-5 Minuten unter gelegentlichem Rühren erhitzen, bis die Butter schäumt und sich hellbraun färbt und die Gewürze aromatisch duften. Bis zum </w:t>
      </w:r>
      <w:r w:rsidRPr="00CF3B80">
        <w:rPr>
          <w:sz w:val="24"/>
          <w:szCs w:val="24"/>
        </w:rPr>
        <w:lastRenderedPageBreak/>
        <w:t>Servieren beiseitestellen. Falls sich die Butter zwischenzeitlich wieder verfestigt, einfach kurz vor dem Servieren wieder zerlassen.</w:t>
      </w:r>
    </w:p>
    <w:p w14:paraId="59A6FB1E" w14:textId="68552749" w:rsidR="00FE13F8" w:rsidRPr="00CF3B80" w:rsidRDefault="00FE13F8" w:rsidP="00B40E8C">
      <w:pPr>
        <w:pStyle w:val="ListParagraph"/>
        <w:numPr>
          <w:ilvl w:val="0"/>
          <w:numId w:val="1498"/>
        </w:numPr>
        <w:spacing w:after="120"/>
        <w:ind w:left="714" w:hanging="357"/>
        <w:contextualSpacing w:val="0"/>
        <w:jc w:val="both"/>
        <w:rPr>
          <w:sz w:val="24"/>
          <w:szCs w:val="24"/>
        </w:rPr>
      </w:pPr>
      <w:r>
        <w:rPr>
          <w:sz w:val="24"/>
          <w:szCs w:val="24"/>
        </w:rPr>
        <w:t xml:space="preserve">Das </w:t>
      </w:r>
      <w:r w:rsidRPr="00CF3B80">
        <w:rPr>
          <w:sz w:val="24"/>
          <w:szCs w:val="24"/>
        </w:rPr>
        <w:t>Karottenpüree auf einen großen Teller geben und kleine Mulden hineindrücken. Zuerst die Butter mit dem Ingwer und den Gewürzen und anschließend den Limettensaft über das Püree träufeln. Die eingelegten Chilis gut abtropfen lassen und gleichmäßig verteilen. Das Püree mit Frühlingszwiebel und Minze garnieren und warm servieren.</w:t>
      </w:r>
    </w:p>
    <w:p w14:paraId="20AC7F30" w14:textId="5F109D2F" w:rsidR="00A47232" w:rsidRDefault="00A47232" w:rsidP="00A47232">
      <w:pPr>
        <w:rPr>
          <w:rFonts w:asciiTheme="majorHAnsi" w:eastAsiaTheme="majorEastAsia" w:hAnsiTheme="majorHAnsi" w:cstheme="majorBidi"/>
          <w:color w:val="2F5496" w:themeColor="accent1" w:themeShade="BF"/>
          <w:sz w:val="26"/>
          <w:szCs w:val="26"/>
        </w:rPr>
      </w:pPr>
      <w:r w:rsidRPr="00CF3B80">
        <w:rPr>
          <w:sz w:val="24"/>
          <w:szCs w:val="24"/>
        </w:rPr>
        <w:br w:type="page"/>
      </w:r>
    </w:p>
    <w:p w14:paraId="14982AC2" w14:textId="77777777" w:rsidR="00A47232" w:rsidRDefault="00A47232" w:rsidP="00A47232">
      <w:pPr>
        <w:pStyle w:val="Heading2"/>
        <w:spacing w:after="240"/>
      </w:pPr>
      <w:r>
        <w:lastRenderedPageBreak/>
        <w:t>Geröstete Möhren mit Harissa</w:t>
      </w:r>
      <w:r>
        <w:rPr>
          <w:rStyle w:val="FootnoteReference"/>
        </w:rPr>
        <w:footnoteReference w:id="1009"/>
      </w:r>
      <w:r>
        <w:t xml:space="preserve"> </w:t>
      </w:r>
    </w:p>
    <w:p w14:paraId="2CAD118B" w14:textId="77777777" w:rsidR="00A47232" w:rsidRDefault="00A47232" w:rsidP="00A47232">
      <w:pPr>
        <w:rPr>
          <w:sz w:val="24"/>
          <w:szCs w:val="24"/>
        </w:rPr>
      </w:pPr>
      <w:r w:rsidRPr="002C68AC">
        <w:rPr>
          <w:sz w:val="24"/>
          <w:szCs w:val="24"/>
          <w:u w:val="single"/>
        </w:rPr>
        <w:t>Zutaten</w:t>
      </w:r>
      <w:r>
        <w:rPr>
          <w:sz w:val="24"/>
          <w:szCs w:val="24"/>
        </w:rPr>
        <w:t xml:space="preserve"> (für 4 Portionen als Beilage)</w:t>
      </w:r>
    </w:p>
    <w:p w14:paraId="0686DCC3" w14:textId="77777777" w:rsidR="00A47232" w:rsidRDefault="00A47232" w:rsidP="00A47232">
      <w:pPr>
        <w:rPr>
          <w:sz w:val="24"/>
          <w:szCs w:val="24"/>
        </w:rPr>
      </w:pPr>
      <w:r>
        <w:rPr>
          <w:sz w:val="24"/>
          <w:szCs w:val="24"/>
        </w:rPr>
        <w:t>2 TL Kreuzkümmelsamen</w:t>
      </w:r>
    </w:p>
    <w:p w14:paraId="7ECFE174" w14:textId="77777777" w:rsidR="00A47232" w:rsidRDefault="00A47232" w:rsidP="00A47232">
      <w:pPr>
        <w:rPr>
          <w:sz w:val="24"/>
          <w:szCs w:val="24"/>
        </w:rPr>
      </w:pPr>
      <w:r>
        <w:rPr>
          <w:sz w:val="24"/>
          <w:szCs w:val="24"/>
        </w:rPr>
        <w:t>2 TL Honig</w:t>
      </w:r>
    </w:p>
    <w:p w14:paraId="08091D53" w14:textId="77777777" w:rsidR="00A47232" w:rsidRDefault="00A47232" w:rsidP="00A47232">
      <w:pPr>
        <w:rPr>
          <w:sz w:val="24"/>
          <w:szCs w:val="24"/>
        </w:rPr>
      </w:pPr>
      <w:r>
        <w:rPr>
          <w:sz w:val="24"/>
          <w:szCs w:val="24"/>
        </w:rPr>
        <w:t>2 EL Harissa</w:t>
      </w:r>
    </w:p>
    <w:p w14:paraId="60B6A821" w14:textId="77777777" w:rsidR="00A47232" w:rsidRDefault="00A47232" w:rsidP="00A47232">
      <w:pPr>
        <w:rPr>
          <w:sz w:val="24"/>
          <w:szCs w:val="24"/>
        </w:rPr>
      </w:pPr>
      <w:r>
        <w:rPr>
          <w:sz w:val="24"/>
          <w:szCs w:val="24"/>
        </w:rPr>
        <w:t>20 g Butter, zerlassen</w:t>
      </w:r>
    </w:p>
    <w:p w14:paraId="5A5CF5EB" w14:textId="77777777" w:rsidR="00A47232" w:rsidRDefault="00A47232" w:rsidP="00A47232">
      <w:pPr>
        <w:rPr>
          <w:sz w:val="24"/>
          <w:szCs w:val="24"/>
        </w:rPr>
      </w:pPr>
      <w:r>
        <w:rPr>
          <w:sz w:val="24"/>
          <w:szCs w:val="24"/>
        </w:rPr>
        <w:t>1 EL Olivenöl</w:t>
      </w:r>
    </w:p>
    <w:p w14:paraId="3B5322D8" w14:textId="77777777" w:rsidR="00A47232" w:rsidRDefault="00A47232" w:rsidP="00A47232">
      <w:pPr>
        <w:rPr>
          <w:sz w:val="24"/>
          <w:szCs w:val="24"/>
        </w:rPr>
      </w:pPr>
      <w:r>
        <w:rPr>
          <w:sz w:val="24"/>
          <w:szCs w:val="24"/>
        </w:rPr>
        <w:t>800 g kleine, junge Möhren, geschält und das Grün auf 1 -2 cm gestutzt</w:t>
      </w:r>
    </w:p>
    <w:p w14:paraId="7F6C9693" w14:textId="77777777" w:rsidR="00A47232" w:rsidRDefault="00A47232" w:rsidP="00A47232">
      <w:pPr>
        <w:rPr>
          <w:sz w:val="24"/>
          <w:szCs w:val="24"/>
        </w:rPr>
      </w:pPr>
      <w:r>
        <w:rPr>
          <w:sz w:val="24"/>
          <w:szCs w:val="24"/>
        </w:rPr>
        <w:t>10 g Korianderblätter, grob gehackt</w:t>
      </w:r>
    </w:p>
    <w:p w14:paraId="03D98B01" w14:textId="77777777" w:rsidR="00A47232" w:rsidRDefault="00A47232" w:rsidP="00A47232">
      <w:pPr>
        <w:rPr>
          <w:sz w:val="24"/>
          <w:szCs w:val="24"/>
        </w:rPr>
      </w:pPr>
      <w:r>
        <w:rPr>
          <w:sz w:val="24"/>
          <w:szCs w:val="24"/>
        </w:rPr>
        <w:t>60 g Granatapfelkerne (1/2 Granatapfel)</w:t>
      </w:r>
    </w:p>
    <w:p w14:paraId="4BB653BE" w14:textId="77777777" w:rsidR="00A47232" w:rsidRDefault="00A47232" w:rsidP="00A47232">
      <w:pPr>
        <w:rPr>
          <w:sz w:val="24"/>
          <w:szCs w:val="24"/>
        </w:rPr>
      </w:pPr>
      <w:r>
        <w:rPr>
          <w:sz w:val="24"/>
          <w:szCs w:val="24"/>
        </w:rPr>
        <w:t>2 TL Zitronensaft</w:t>
      </w:r>
    </w:p>
    <w:p w14:paraId="2CB78A93" w14:textId="77777777" w:rsidR="00A47232" w:rsidRDefault="00A47232" w:rsidP="00A47232">
      <w:pPr>
        <w:rPr>
          <w:sz w:val="24"/>
          <w:szCs w:val="24"/>
        </w:rPr>
      </w:pPr>
      <w:r>
        <w:rPr>
          <w:sz w:val="24"/>
          <w:szCs w:val="24"/>
        </w:rPr>
        <w:t>Salz</w:t>
      </w:r>
    </w:p>
    <w:p w14:paraId="184BE81F" w14:textId="77777777" w:rsidR="00A47232" w:rsidRDefault="00A47232" w:rsidP="00A47232">
      <w:pPr>
        <w:rPr>
          <w:sz w:val="24"/>
          <w:szCs w:val="24"/>
        </w:rPr>
      </w:pPr>
    </w:p>
    <w:p w14:paraId="3314A203" w14:textId="77777777" w:rsidR="00A47232" w:rsidRDefault="00A47232" w:rsidP="00A47232">
      <w:pPr>
        <w:rPr>
          <w:sz w:val="24"/>
          <w:szCs w:val="24"/>
        </w:rPr>
      </w:pPr>
      <w:r>
        <w:rPr>
          <w:sz w:val="24"/>
          <w:szCs w:val="24"/>
        </w:rPr>
        <w:t>Zubereitung:</w:t>
      </w:r>
    </w:p>
    <w:p w14:paraId="39982222" w14:textId="77777777" w:rsidR="00A47232" w:rsidRPr="00C9187D" w:rsidRDefault="00A47232" w:rsidP="00B40E8C">
      <w:pPr>
        <w:pStyle w:val="ListParagraph"/>
        <w:numPr>
          <w:ilvl w:val="0"/>
          <w:numId w:val="1029"/>
        </w:numPr>
        <w:spacing w:after="120"/>
        <w:ind w:left="714" w:hanging="357"/>
        <w:contextualSpacing w:val="0"/>
        <w:jc w:val="both"/>
        <w:rPr>
          <w:sz w:val="24"/>
          <w:szCs w:val="24"/>
        </w:rPr>
      </w:pPr>
      <w:r w:rsidRPr="00C9187D">
        <w:rPr>
          <w:sz w:val="24"/>
          <w:szCs w:val="24"/>
        </w:rPr>
        <w:t>Den Backofen auf 230 Grad Umluft vorheizen.</w:t>
      </w:r>
    </w:p>
    <w:p w14:paraId="1C62526A" w14:textId="77777777" w:rsidR="00A47232" w:rsidRPr="00C9187D" w:rsidRDefault="00A47232" w:rsidP="00B40E8C">
      <w:pPr>
        <w:pStyle w:val="ListParagraph"/>
        <w:numPr>
          <w:ilvl w:val="0"/>
          <w:numId w:val="1029"/>
        </w:numPr>
        <w:spacing w:after="120"/>
        <w:ind w:left="714" w:hanging="357"/>
        <w:contextualSpacing w:val="0"/>
        <w:jc w:val="both"/>
        <w:rPr>
          <w:sz w:val="24"/>
          <w:szCs w:val="24"/>
        </w:rPr>
      </w:pPr>
      <w:r w:rsidRPr="00C9187D">
        <w:rPr>
          <w:sz w:val="24"/>
          <w:szCs w:val="24"/>
        </w:rPr>
        <w:t>In einer großen Schüssel Kreuzkümmel, Honig, Harissa, Butter, Öl und ¾ TL Salz verrühren. Die Möhren hinzufügen und alles gut mischen, dann auf einem großen, mit Backpapier belegten Backblech verteilen. Die Möhren sollten nicht zu dicht nebeneinanderliegen.</w:t>
      </w:r>
    </w:p>
    <w:p w14:paraId="03005ABE" w14:textId="77777777" w:rsidR="00A47232" w:rsidRPr="00C9187D" w:rsidRDefault="00A47232" w:rsidP="00B40E8C">
      <w:pPr>
        <w:pStyle w:val="ListParagraph"/>
        <w:numPr>
          <w:ilvl w:val="0"/>
          <w:numId w:val="1029"/>
        </w:numPr>
        <w:spacing w:after="120"/>
        <w:ind w:left="714" w:hanging="357"/>
        <w:contextualSpacing w:val="0"/>
        <w:jc w:val="both"/>
        <w:rPr>
          <w:sz w:val="24"/>
          <w:szCs w:val="24"/>
        </w:rPr>
      </w:pPr>
      <w:r w:rsidRPr="00C9187D">
        <w:rPr>
          <w:sz w:val="24"/>
          <w:szCs w:val="24"/>
        </w:rPr>
        <w:t>Die Möhren 12 – 14 Minuten im Ofen rösten, bis sie zu bräunen beginnen, aber noch bissfest sind. Aus dem Ofen nehmen und abkühlen lassen.</w:t>
      </w:r>
    </w:p>
    <w:p w14:paraId="3FA5E146" w14:textId="77777777" w:rsidR="00A47232" w:rsidRDefault="00A47232" w:rsidP="00B40E8C">
      <w:pPr>
        <w:pStyle w:val="ListParagraph"/>
        <w:numPr>
          <w:ilvl w:val="0"/>
          <w:numId w:val="1029"/>
        </w:numPr>
        <w:spacing w:after="120"/>
        <w:ind w:left="714" w:hanging="357"/>
        <w:contextualSpacing w:val="0"/>
        <w:jc w:val="both"/>
        <w:rPr>
          <w:sz w:val="24"/>
          <w:szCs w:val="24"/>
        </w:rPr>
      </w:pPr>
      <w:r w:rsidRPr="00C9187D">
        <w:rPr>
          <w:sz w:val="24"/>
          <w:szCs w:val="24"/>
        </w:rPr>
        <w:t>Zum Servieren die Möhren mit den restlichen Zutaten mischen und auftischen.</w:t>
      </w:r>
    </w:p>
    <w:p w14:paraId="59C00163" w14:textId="77777777" w:rsidR="00A47232" w:rsidRDefault="00A47232" w:rsidP="00A47232">
      <w:pPr>
        <w:rPr>
          <w:sz w:val="24"/>
          <w:szCs w:val="24"/>
        </w:rPr>
      </w:pPr>
      <w:r>
        <w:rPr>
          <w:sz w:val="24"/>
          <w:szCs w:val="24"/>
        </w:rPr>
        <w:br w:type="page"/>
      </w:r>
    </w:p>
    <w:p w14:paraId="36022455" w14:textId="77777777" w:rsidR="00A47232" w:rsidRDefault="00A47232" w:rsidP="00A47232">
      <w:pPr>
        <w:pStyle w:val="Heading2"/>
        <w:spacing w:after="240"/>
      </w:pPr>
      <w:r>
        <w:lastRenderedPageBreak/>
        <w:t>Karottenpüree mit Kümmel</w:t>
      </w:r>
    </w:p>
    <w:p w14:paraId="0B38A3E7" w14:textId="77777777" w:rsidR="00A47232" w:rsidRDefault="00A47232" w:rsidP="00A47232">
      <w:pPr>
        <w:rPr>
          <w:sz w:val="24"/>
          <w:szCs w:val="24"/>
        </w:rPr>
      </w:pPr>
      <w:r w:rsidRPr="00890F7F">
        <w:rPr>
          <w:sz w:val="24"/>
          <w:szCs w:val="24"/>
          <w:u w:val="single"/>
        </w:rPr>
        <w:t>Zutaten</w:t>
      </w:r>
      <w:r>
        <w:rPr>
          <w:sz w:val="24"/>
          <w:szCs w:val="24"/>
        </w:rPr>
        <w:t xml:space="preserve"> (für 2 Portionen)</w:t>
      </w:r>
    </w:p>
    <w:p w14:paraId="16F49249" w14:textId="77777777" w:rsidR="00A47232" w:rsidRDefault="00A47232" w:rsidP="00A47232">
      <w:pPr>
        <w:rPr>
          <w:sz w:val="24"/>
          <w:szCs w:val="24"/>
        </w:rPr>
      </w:pPr>
      <w:r>
        <w:rPr>
          <w:sz w:val="24"/>
          <w:szCs w:val="24"/>
        </w:rPr>
        <w:t>750 g Karotten</w:t>
      </w:r>
    </w:p>
    <w:p w14:paraId="3F9CCB4B" w14:textId="77777777" w:rsidR="00A47232" w:rsidRDefault="00A47232" w:rsidP="00A47232">
      <w:pPr>
        <w:rPr>
          <w:sz w:val="24"/>
          <w:szCs w:val="24"/>
        </w:rPr>
      </w:pPr>
      <w:r>
        <w:rPr>
          <w:sz w:val="24"/>
          <w:szCs w:val="24"/>
        </w:rPr>
        <w:t>2 TL Kümmel</w:t>
      </w:r>
    </w:p>
    <w:p w14:paraId="7D2FCEBD" w14:textId="77777777" w:rsidR="00A47232" w:rsidRDefault="00A47232" w:rsidP="00A47232">
      <w:pPr>
        <w:rPr>
          <w:sz w:val="24"/>
          <w:szCs w:val="24"/>
        </w:rPr>
      </w:pPr>
      <w:r>
        <w:rPr>
          <w:sz w:val="24"/>
          <w:szCs w:val="24"/>
        </w:rPr>
        <w:t>Olivenöl</w:t>
      </w:r>
    </w:p>
    <w:p w14:paraId="2E1B2857" w14:textId="77777777" w:rsidR="00A47232" w:rsidRDefault="00A47232" w:rsidP="00A47232">
      <w:pPr>
        <w:rPr>
          <w:sz w:val="24"/>
          <w:szCs w:val="24"/>
        </w:rPr>
      </w:pPr>
      <w:r>
        <w:rPr>
          <w:sz w:val="24"/>
          <w:szCs w:val="24"/>
        </w:rPr>
        <w:t>Chiliflocken</w:t>
      </w:r>
    </w:p>
    <w:p w14:paraId="62E758DC" w14:textId="77777777" w:rsidR="00A47232" w:rsidRDefault="00A47232" w:rsidP="00A47232">
      <w:pPr>
        <w:rPr>
          <w:sz w:val="24"/>
          <w:szCs w:val="24"/>
        </w:rPr>
      </w:pPr>
      <w:r>
        <w:rPr>
          <w:sz w:val="24"/>
          <w:szCs w:val="24"/>
        </w:rPr>
        <w:t>Schwarzer Pfeffer, Salz</w:t>
      </w:r>
    </w:p>
    <w:p w14:paraId="6048E628" w14:textId="77777777" w:rsidR="00A47232" w:rsidRDefault="00A47232" w:rsidP="00A47232">
      <w:pPr>
        <w:rPr>
          <w:sz w:val="24"/>
          <w:szCs w:val="24"/>
        </w:rPr>
      </w:pPr>
      <w:r>
        <w:rPr>
          <w:sz w:val="24"/>
          <w:szCs w:val="24"/>
        </w:rPr>
        <w:t>Saft ½ Zitrone</w:t>
      </w:r>
    </w:p>
    <w:p w14:paraId="67B27E7F" w14:textId="77777777" w:rsidR="00A47232" w:rsidRDefault="00A47232" w:rsidP="00A47232">
      <w:pPr>
        <w:rPr>
          <w:sz w:val="24"/>
          <w:szCs w:val="24"/>
        </w:rPr>
      </w:pPr>
      <w:r>
        <w:rPr>
          <w:sz w:val="24"/>
          <w:szCs w:val="24"/>
        </w:rPr>
        <w:t>Joghurt</w:t>
      </w:r>
    </w:p>
    <w:p w14:paraId="45ABB28A" w14:textId="77777777" w:rsidR="00A47232" w:rsidRDefault="00A47232" w:rsidP="00A47232">
      <w:pPr>
        <w:rPr>
          <w:sz w:val="24"/>
          <w:szCs w:val="24"/>
        </w:rPr>
      </w:pPr>
      <w:r>
        <w:rPr>
          <w:sz w:val="24"/>
          <w:szCs w:val="24"/>
        </w:rPr>
        <w:t>1 Knoblauchzehe</w:t>
      </w:r>
    </w:p>
    <w:p w14:paraId="66ED4141" w14:textId="77777777" w:rsidR="00A47232" w:rsidRDefault="00A47232" w:rsidP="00A47232">
      <w:pPr>
        <w:rPr>
          <w:sz w:val="24"/>
          <w:szCs w:val="24"/>
        </w:rPr>
      </w:pPr>
    </w:p>
    <w:p w14:paraId="36ED54BF" w14:textId="77777777" w:rsidR="00A47232" w:rsidRDefault="00A47232" w:rsidP="00A47232">
      <w:pPr>
        <w:rPr>
          <w:sz w:val="24"/>
          <w:szCs w:val="24"/>
        </w:rPr>
      </w:pPr>
      <w:r>
        <w:rPr>
          <w:sz w:val="24"/>
          <w:szCs w:val="24"/>
        </w:rPr>
        <w:t>Zubereitung:</w:t>
      </w:r>
    </w:p>
    <w:p w14:paraId="49D90013" w14:textId="77777777" w:rsidR="00A47232" w:rsidRPr="001402D6" w:rsidRDefault="00A47232" w:rsidP="00B40E8C">
      <w:pPr>
        <w:pStyle w:val="ListParagraph"/>
        <w:numPr>
          <w:ilvl w:val="0"/>
          <w:numId w:val="1975"/>
        </w:numPr>
        <w:spacing w:after="120"/>
        <w:contextualSpacing w:val="0"/>
        <w:jc w:val="both"/>
        <w:rPr>
          <w:sz w:val="24"/>
          <w:szCs w:val="24"/>
        </w:rPr>
      </w:pPr>
      <w:r w:rsidRPr="001402D6">
        <w:rPr>
          <w:sz w:val="24"/>
          <w:szCs w:val="24"/>
        </w:rPr>
        <w:t>Ofen auf 190 Grad vorheizen. Karotten zurechtschneiden, nicht zu schmale Stifte schneiden.</w:t>
      </w:r>
    </w:p>
    <w:p w14:paraId="24E4A6D4" w14:textId="77777777" w:rsidR="00A47232" w:rsidRDefault="00A47232" w:rsidP="00B40E8C">
      <w:pPr>
        <w:pStyle w:val="ListParagraph"/>
        <w:numPr>
          <w:ilvl w:val="0"/>
          <w:numId w:val="1975"/>
        </w:numPr>
        <w:spacing w:after="120"/>
        <w:ind w:left="714" w:hanging="357"/>
        <w:contextualSpacing w:val="0"/>
        <w:jc w:val="both"/>
        <w:rPr>
          <w:sz w:val="24"/>
          <w:szCs w:val="24"/>
        </w:rPr>
      </w:pPr>
      <w:r w:rsidRPr="001402D6">
        <w:rPr>
          <w:sz w:val="24"/>
          <w:szCs w:val="24"/>
        </w:rPr>
        <w:t>Auf einem mit Backpapier ausgelegten Blech verteilen, salzen. Kümmel darüberstreuen, etwas Öl darübergießen und 30 Minuten backen, evtl. länger.</w:t>
      </w:r>
    </w:p>
    <w:p w14:paraId="7204C6DB" w14:textId="548A88C8" w:rsidR="00FE13F8" w:rsidRPr="001402D6" w:rsidRDefault="00FE13F8" w:rsidP="00B40E8C">
      <w:pPr>
        <w:pStyle w:val="ListParagraph"/>
        <w:numPr>
          <w:ilvl w:val="0"/>
          <w:numId w:val="1975"/>
        </w:numPr>
        <w:spacing w:after="120"/>
        <w:ind w:left="714" w:hanging="357"/>
        <w:contextualSpacing w:val="0"/>
        <w:jc w:val="both"/>
        <w:rPr>
          <w:sz w:val="24"/>
          <w:szCs w:val="24"/>
        </w:rPr>
      </w:pPr>
      <w:r>
        <w:rPr>
          <w:sz w:val="24"/>
          <w:szCs w:val="24"/>
        </w:rPr>
        <w:t xml:space="preserve">Sie </w:t>
      </w:r>
      <w:r w:rsidRPr="001402D6">
        <w:rPr>
          <w:sz w:val="24"/>
          <w:szCs w:val="24"/>
        </w:rPr>
        <w:t>soll zum Schluss weich sein und dürfen an der ein oder anderen Stelle Farbe annehmen. Etwas abkühlen lassen und mit Chiliflocken, Pfeffer, Zitronensaft und ca. 3 EL Olivenöl pürieren. Joghurt und Salz anrühren, eventuell fein gehackte Knoblauchzehe unterrühren</w:t>
      </w:r>
    </w:p>
    <w:p w14:paraId="72E0E941" w14:textId="777F23D8" w:rsidR="00A47232" w:rsidRDefault="00A47232" w:rsidP="00A47232">
      <w:pPr>
        <w:rPr>
          <w:rFonts w:asciiTheme="majorHAnsi" w:eastAsiaTheme="majorEastAsia" w:hAnsiTheme="majorHAnsi" w:cstheme="majorBidi"/>
          <w:color w:val="2F5496" w:themeColor="accent1" w:themeShade="BF"/>
          <w:sz w:val="26"/>
          <w:szCs w:val="26"/>
        </w:rPr>
      </w:pPr>
      <w:r>
        <w:br w:type="page"/>
      </w:r>
    </w:p>
    <w:p w14:paraId="39616570" w14:textId="77777777" w:rsidR="00A47232" w:rsidRDefault="00A47232" w:rsidP="00A47232">
      <w:pPr>
        <w:pStyle w:val="Heading2"/>
        <w:spacing w:after="240"/>
      </w:pPr>
      <w:r>
        <w:lastRenderedPageBreak/>
        <w:t>Karottenpuffer mit Joghurtsoße</w:t>
      </w:r>
      <w:r>
        <w:rPr>
          <w:rStyle w:val="FootnoteReference"/>
        </w:rPr>
        <w:footnoteReference w:id="1010"/>
      </w:r>
      <w:r>
        <w:t xml:space="preserve"> </w:t>
      </w:r>
    </w:p>
    <w:p w14:paraId="687D5938" w14:textId="77777777" w:rsidR="00A47232" w:rsidRDefault="00A47232" w:rsidP="00A47232">
      <w:pPr>
        <w:rPr>
          <w:sz w:val="24"/>
          <w:szCs w:val="24"/>
        </w:rPr>
      </w:pPr>
      <w:r w:rsidRPr="00F55392">
        <w:rPr>
          <w:sz w:val="24"/>
          <w:szCs w:val="24"/>
          <w:u w:val="single"/>
        </w:rPr>
        <w:t>Zutaten</w:t>
      </w:r>
      <w:r>
        <w:rPr>
          <w:sz w:val="24"/>
          <w:szCs w:val="24"/>
        </w:rPr>
        <w:t xml:space="preserve"> (für 4 Portionen)</w:t>
      </w:r>
    </w:p>
    <w:p w14:paraId="2BD4A9E3" w14:textId="77777777" w:rsidR="00A47232" w:rsidRDefault="00A47232" w:rsidP="00A47232">
      <w:pPr>
        <w:rPr>
          <w:sz w:val="24"/>
          <w:szCs w:val="24"/>
        </w:rPr>
      </w:pPr>
      <w:r>
        <w:rPr>
          <w:sz w:val="24"/>
          <w:szCs w:val="24"/>
        </w:rPr>
        <w:t>500 g Karotten</w:t>
      </w:r>
    </w:p>
    <w:p w14:paraId="18863C90" w14:textId="77777777" w:rsidR="00A47232" w:rsidRDefault="00A47232" w:rsidP="00A47232">
      <w:pPr>
        <w:rPr>
          <w:sz w:val="24"/>
          <w:szCs w:val="24"/>
        </w:rPr>
      </w:pPr>
      <w:r>
        <w:rPr>
          <w:sz w:val="24"/>
          <w:szCs w:val="24"/>
        </w:rPr>
        <w:t>4 Eier</w:t>
      </w:r>
    </w:p>
    <w:p w14:paraId="70CE24A5" w14:textId="77777777" w:rsidR="00A47232" w:rsidRDefault="00A47232" w:rsidP="00A47232">
      <w:pPr>
        <w:rPr>
          <w:sz w:val="24"/>
          <w:szCs w:val="24"/>
        </w:rPr>
      </w:pPr>
      <w:r>
        <w:rPr>
          <w:sz w:val="24"/>
          <w:szCs w:val="24"/>
        </w:rPr>
        <w:t>1 Handvoll Dill</w:t>
      </w:r>
    </w:p>
    <w:p w14:paraId="2F60C0F5" w14:textId="77777777" w:rsidR="00A47232" w:rsidRDefault="00A47232" w:rsidP="00A47232">
      <w:pPr>
        <w:rPr>
          <w:sz w:val="24"/>
          <w:szCs w:val="24"/>
        </w:rPr>
      </w:pPr>
      <w:r>
        <w:rPr>
          <w:sz w:val="24"/>
          <w:szCs w:val="24"/>
        </w:rPr>
        <w:t>1 TL scharfer Senf</w:t>
      </w:r>
    </w:p>
    <w:p w14:paraId="2DD749F3" w14:textId="77777777" w:rsidR="00A47232" w:rsidRDefault="00A47232" w:rsidP="00A47232">
      <w:pPr>
        <w:rPr>
          <w:sz w:val="24"/>
          <w:szCs w:val="24"/>
        </w:rPr>
      </w:pPr>
      <w:r>
        <w:rPr>
          <w:sz w:val="24"/>
          <w:szCs w:val="24"/>
        </w:rPr>
        <w:t>60 g Mehl</w:t>
      </w:r>
    </w:p>
    <w:p w14:paraId="373CCC0A" w14:textId="77777777" w:rsidR="00A47232" w:rsidRDefault="00A47232" w:rsidP="00A47232">
      <w:pPr>
        <w:rPr>
          <w:sz w:val="24"/>
          <w:szCs w:val="24"/>
        </w:rPr>
      </w:pPr>
      <w:r>
        <w:rPr>
          <w:sz w:val="24"/>
          <w:szCs w:val="24"/>
        </w:rPr>
        <w:t>1 Prise Salz</w:t>
      </w:r>
    </w:p>
    <w:p w14:paraId="326C7087" w14:textId="77777777" w:rsidR="00A47232" w:rsidRDefault="00A47232" w:rsidP="00A47232">
      <w:pPr>
        <w:rPr>
          <w:sz w:val="24"/>
          <w:szCs w:val="24"/>
        </w:rPr>
      </w:pPr>
      <w:r>
        <w:rPr>
          <w:sz w:val="24"/>
          <w:szCs w:val="24"/>
        </w:rPr>
        <w:t>Schwarzer Pfeffer</w:t>
      </w:r>
    </w:p>
    <w:p w14:paraId="0525BD2B" w14:textId="77777777" w:rsidR="00A47232" w:rsidRDefault="00A47232" w:rsidP="00A47232">
      <w:pPr>
        <w:rPr>
          <w:sz w:val="24"/>
          <w:szCs w:val="24"/>
        </w:rPr>
      </w:pPr>
      <w:r>
        <w:rPr>
          <w:sz w:val="24"/>
          <w:szCs w:val="24"/>
        </w:rPr>
        <w:t>Reichlich Olivenöl</w:t>
      </w:r>
    </w:p>
    <w:p w14:paraId="13D6D119" w14:textId="77777777" w:rsidR="00A47232" w:rsidRDefault="00A47232" w:rsidP="00A47232">
      <w:pPr>
        <w:rPr>
          <w:sz w:val="24"/>
          <w:szCs w:val="24"/>
        </w:rPr>
      </w:pPr>
      <w:r>
        <w:rPr>
          <w:sz w:val="24"/>
          <w:szCs w:val="24"/>
        </w:rPr>
        <w:t>250 g Joghurt</w:t>
      </w:r>
    </w:p>
    <w:p w14:paraId="33206195" w14:textId="77777777" w:rsidR="00A47232" w:rsidRDefault="00A47232" w:rsidP="00A47232">
      <w:pPr>
        <w:rPr>
          <w:sz w:val="24"/>
          <w:szCs w:val="24"/>
        </w:rPr>
      </w:pPr>
      <w:r>
        <w:rPr>
          <w:sz w:val="24"/>
          <w:szCs w:val="24"/>
        </w:rPr>
        <w:t>Saft von ½ Zitrone</w:t>
      </w:r>
    </w:p>
    <w:p w14:paraId="7C4C5F20" w14:textId="77777777" w:rsidR="00A47232" w:rsidRDefault="00A47232" w:rsidP="00A47232">
      <w:pPr>
        <w:rPr>
          <w:sz w:val="24"/>
          <w:szCs w:val="24"/>
        </w:rPr>
      </w:pPr>
    </w:p>
    <w:p w14:paraId="18EA5234" w14:textId="77777777" w:rsidR="00A47232" w:rsidRDefault="00A47232" w:rsidP="00A47232">
      <w:pPr>
        <w:rPr>
          <w:sz w:val="24"/>
          <w:szCs w:val="24"/>
        </w:rPr>
      </w:pPr>
      <w:r>
        <w:rPr>
          <w:sz w:val="24"/>
          <w:szCs w:val="24"/>
        </w:rPr>
        <w:t>Zubereitung:</w:t>
      </w:r>
    </w:p>
    <w:p w14:paraId="706046DD" w14:textId="77777777" w:rsidR="00A47232" w:rsidRPr="00B72E32" w:rsidRDefault="00A47232" w:rsidP="00B40E8C">
      <w:pPr>
        <w:pStyle w:val="ListParagraph"/>
        <w:numPr>
          <w:ilvl w:val="0"/>
          <w:numId w:val="1163"/>
        </w:numPr>
        <w:spacing w:after="120"/>
        <w:ind w:left="714" w:hanging="357"/>
        <w:contextualSpacing w:val="0"/>
        <w:jc w:val="both"/>
        <w:rPr>
          <w:sz w:val="24"/>
          <w:szCs w:val="24"/>
        </w:rPr>
      </w:pPr>
      <w:r w:rsidRPr="00B72E32">
        <w:rPr>
          <w:sz w:val="24"/>
          <w:szCs w:val="24"/>
        </w:rPr>
        <w:t xml:space="preserve">Karotten schälen, die Enden abschneiden. Karotten fein reiben. Man kann sie auch grob reiben, aber ich finde es besser, wenn die Teigmasse eher homogen ist. Karotten mit den </w:t>
      </w:r>
      <w:r>
        <w:rPr>
          <w:sz w:val="24"/>
          <w:szCs w:val="24"/>
        </w:rPr>
        <w:t>E</w:t>
      </w:r>
      <w:r w:rsidRPr="00B72E32">
        <w:rPr>
          <w:sz w:val="24"/>
          <w:szCs w:val="24"/>
        </w:rPr>
        <w:t>iern gut verrühren. Dill fein hacken und dazugeben. Petersilie oder Koriander sind auch geeignet, oder eine Mischung. Senf und Mehl unterrühren. Salzen und pfeffern. In der Pfanne reichlich Olivenöl bei mittlerer Temperatur erhitzen – mindestens sollte der ganze Pfannenboden bedeckt sein.</w:t>
      </w:r>
    </w:p>
    <w:p w14:paraId="388B9268" w14:textId="77777777" w:rsidR="00A47232" w:rsidRPr="00B72E32" w:rsidRDefault="00A47232" w:rsidP="00B40E8C">
      <w:pPr>
        <w:pStyle w:val="ListParagraph"/>
        <w:numPr>
          <w:ilvl w:val="0"/>
          <w:numId w:val="1163"/>
        </w:numPr>
        <w:spacing w:after="120"/>
        <w:ind w:left="714" w:hanging="357"/>
        <w:contextualSpacing w:val="0"/>
        <w:jc w:val="both"/>
        <w:rPr>
          <w:sz w:val="24"/>
          <w:szCs w:val="24"/>
        </w:rPr>
      </w:pPr>
      <w:r w:rsidRPr="00B72E32">
        <w:rPr>
          <w:sz w:val="24"/>
          <w:szCs w:val="24"/>
        </w:rPr>
        <w:t xml:space="preserve">Mit einem Esslöffel die Pfuffer in die Pfanne setzen. Sie sollten einen Durchmesser von 5 – 6 Zentimetern haben. Zu dick sollten sie nicht sein, etwa 0,5 bis 1 cm, sonst werden sie außen schwarz und bleiben innen roh. Von beiden Seiten einige Minuten lang knusprig braten. Ich lasse sie meist brauner werden als erlaubt </w:t>
      </w:r>
      <w:r w:rsidRPr="003C3A5F">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p w14:paraId="5D7C7F03" w14:textId="77777777" w:rsidR="00A47232" w:rsidRPr="00B72E32" w:rsidRDefault="00A47232" w:rsidP="00B40E8C">
      <w:pPr>
        <w:pStyle w:val="ListParagraph"/>
        <w:numPr>
          <w:ilvl w:val="0"/>
          <w:numId w:val="1163"/>
        </w:numPr>
        <w:spacing w:after="120"/>
        <w:ind w:left="714" w:hanging="357"/>
        <w:contextualSpacing w:val="0"/>
        <w:jc w:val="both"/>
        <w:rPr>
          <w:sz w:val="24"/>
          <w:szCs w:val="24"/>
        </w:rPr>
      </w:pPr>
      <w:r w:rsidRPr="00B72E32">
        <w:rPr>
          <w:sz w:val="24"/>
          <w:szCs w:val="24"/>
        </w:rPr>
        <w:t>Joghurt mit einer Prise Salz und Zitronensaft vermengen. Eventuell fügt man noch ein bisschen Tahin hinzu. Die Soße zu den Puffern servieren, ebenso wie einen grünen Salat.</w:t>
      </w:r>
    </w:p>
    <w:p w14:paraId="0C219120" w14:textId="77777777" w:rsidR="00A47232" w:rsidRDefault="00A47232" w:rsidP="00A47232">
      <w:pPr>
        <w:rPr>
          <w:sz w:val="24"/>
          <w:szCs w:val="24"/>
        </w:rPr>
      </w:pPr>
      <w:r>
        <w:rPr>
          <w:sz w:val="24"/>
          <w:szCs w:val="24"/>
        </w:rPr>
        <w:br w:type="page"/>
      </w:r>
    </w:p>
    <w:p w14:paraId="7EC935D7" w14:textId="77777777" w:rsidR="00A47232" w:rsidRDefault="00A47232" w:rsidP="00A47232">
      <w:pPr>
        <w:pStyle w:val="Heading2"/>
        <w:spacing w:after="240"/>
      </w:pPr>
      <w:r>
        <w:lastRenderedPageBreak/>
        <w:t>Sahnemöhrengemüse</w:t>
      </w:r>
    </w:p>
    <w:p w14:paraId="0823624F" w14:textId="77777777" w:rsidR="00A47232" w:rsidRDefault="00A47232" w:rsidP="00A47232">
      <w:pPr>
        <w:jc w:val="both"/>
        <w:rPr>
          <w:sz w:val="24"/>
          <w:szCs w:val="24"/>
        </w:rPr>
      </w:pPr>
      <w:r>
        <w:rPr>
          <w:sz w:val="24"/>
          <w:szCs w:val="24"/>
        </w:rPr>
        <w:t>Zutaten:</w:t>
      </w:r>
    </w:p>
    <w:p w14:paraId="507F2513" w14:textId="77777777" w:rsidR="00A47232" w:rsidRPr="000F1948" w:rsidRDefault="00A47232" w:rsidP="00A47232">
      <w:pPr>
        <w:jc w:val="both"/>
        <w:rPr>
          <w:sz w:val="24"/>
          <w:szCs w:val="24"/>
        </w:rPr>
      </w:pPr>
      <w:r w:rsidRPr="000F1948">
        <w:rPr>
          <w:sz w:val="24"/>
          <w:szCs w:val="24"/>
        </w:rPr>
        <w:t>800 g Möhren</w:t>
      </w:r>
    </w:p>
    <w:p w14:paraId="38BE2278" w14:textId="77777777" w:rsidR="00A47232" w:rsidRPr="000F1948" w:rsidRDefault="00A47232" w:rsidP="00A47232">
      <w:pPr>
        <w:jc w:val="both"/>
        <w:rPr>
          <w:sz w:val="24"/>
          <w:szCs w:val="24"/>
        </w:rPr>
      </w:pPr>
      <w:r w:rsidRPr="000F1948">
        <w:rPr>
          <w:sz w:val="24"/>
          <w:szCs w:val="24"/>
        </w:rPr>
        <w:t>3 Frühlingszwiebeln oder ½ Gemüsezwiebel</w:t>
      </w:r>
    </w:p>
    <w:p w14:paraId="713D23E4" w14:textId="77777777" w:rsidR="00A47232" w:rsidRPr="000F1948" w:rsidRDefault="00A47232" w:rsidP="00A47232">
      <w:pPr>
        <w:jc w:val="both"/>
        <w:rPr>
          <w:sz w:val="24"/>
          <w:szCs w:val="24"/>
        </w:rPr>
      </w:pPr>
      <w:r w:rsidRPr="000F1948">
        <w:rPr>
          <w:sz w:val="24"/>
          <w:szCs w:val="24"/>
        </w:rPr>
        <w:t>500 g mehlig kochende Kartoffeln</w:t>
      </w:r>
    </w:p>
    <w:p w14:paraId="5196DAE9" w14:textId="77777777" w:rsidR="00A47232" w:rsidRPr="000F1948" w:rsidRDefault="00A47232" w:rsidP="00A47232">
      <w:pPr>
        <w:jc w:val="both"/>
        <w:rPr>
          <w:sz w:val="24"/>
          <w:szCs w:val="24"/>
        </w:rPr>
      </w:pPr>
      <w:r w:rsidRPr="000F1948">
        <w:rPr>
          <w:sz w:val="24"/>
          <w:szCs w:val="24"/>
        </w:rPr>
        <w:t>3 EL Butter</w:t>
      </w:r>
    </w:p>
    <w:p w14:paraId="23590ADE" w14:textId="77777777" w:rsidR="00A47232" w:rsidRPr="000F1948" w:rsidRDefault="00A47232" w:rsidP="00A47232">
      <w:pPr>
        <w:jc w:val="both"/>
        <w:rPr>
          <w:sz w:val="24"/>
          <w:szCs w:val="24"/>
        </w:rPr>
      </w:pPr>
      <w:r w:rsidRPr="000F1948">
        <w:rPr>
          <w:sz w:val="24"/>
          <w:szCs w:val="24"/>
        </w:rPr>
        <w:t>2 EL Ahornsirup</w:t>
      </w:r>
    </w:p>
    <w:p w14:paraId="2A02A18B" w14:textId="77777777" w:rsidR="00A47232" w:rsidRPr="000F1948" w:rsidRDefault="00A47232" w:rsidP="00A47232">
      <w:pPr>
        <w:jc w:val="both"/>
        <w:rPr>
          <w:sz w:val="24"/>
          <w:szCs w:val="24"/>
        </w:rPr>
      </w:pPr>
      <w:r w:rsidRPr="000F1948">
        <w:rPr>
          <w:sz w:val="24"/>
          <w:szCs w:val="24"/>
        </w:rPr>
        <w:t>Ca. ¼ l heiße Gemüsebrühe</w:t>
      </w:r>
    </w:p>
    <w:p w14:paraId="41FC227E" w14:textId="77777777" w:rsidR="00A47232" w:rsidRPr="000F1948" w:rsidRDefault="00A47232" w:rsidP="00A47232">
      <w:pPr>
        <w:jc w:val="both"/>
        <w:rPr>
          <w:sz w:val="24"/>
          <w:szCs w:val="24"/>
        </w:rPr>
      </w:pPr>
      <w:r w:rsidRPr="000F1948">
        <w:rPr>
          <w:sz w:val="24"/>
          <w:szCs w:val="24"/>
        </w:rPr>
        <w:t>1/8 l Sahne</w:t>
      </w:r>
    </w:p>
    <w:p w14:paraId="00C4232E" w14:textId="77777777" w:rsidR="00A47232" w:rsidRPr="000F1948" w:rsidRDefault="00A47232" w:rsidP="00A47232">
      <w:pPr>
        <w:jc w:val="both"/>
        <w:rPr>
          <w:sz w:val="24"/>
          <w:szCs w:val="24"/>
        </w:rPr>
      </w:pPr>
      <w:r w:rsidRPr="000F1948">
        <w:rPr>
          <w:sz w:val="24"/>
          <w:szCs w:val="24"/>
        </w:rPr>
        <w:t>1 TL Salz</w:t>
      </w:r>
    </w:p>
    <w:p w14:paraId="7F86424C" w14:textId="77777777" w:rsidR="00A47232" w:rsidRPr="000F1948" w:rsidRDefault="00A47232" w:rsidP="00A47232">
      <w:pPr>
        <w:jc w:val="both"/>
        <w:rPr>
          <w:sz w:val="24"/>
          <w:szCs w:val="24"/>
        </w:rPr>
      </w:pPr>
      <w:r w:rsidRPr="000F1948">
        <w:rPr>
          <w:sz w:val="24"/>
          <w:szCs w:val="24"/>
        </w:rPr>
        <w:t>2 EL Schnittlauchröllchen</w:t>
      </w:r>
    </w:p>
    <w:p w14:paraId="5CAA4C5A" w14:textId="77777777" w:rsidR="00A47232" w:rsidRDefault="00A47232" w:rsidP="00A47232">
      <w:pPr>
        <w:jc w:val="both"/>
        <w:rPr>
          <w:sz w:val="24"/>
          <w:szCs w:val="24"/>
        </w:rPr>
      </w:pPr>
    </w:p>
    <w:p w14:paraId="0C400FE9" w14:textId="77777777" w:rsidR="00A47232" w:rsidRPr="000F1948" w:rsidRDefault="00A47232" w:rsidP="00A47232">
      <w:pPr>
        <w:jc w:val="both"/>
        <w:rPr>
          <w:sz w:val="24"/>
          <w:szCs w:val="24"/>
        </w:rPr>
      </w:pPr>
      <w:r>
        <w:rPr>
          <w:sz w:val="24"/>
          <w:szCs w:val="24"/>
        </w:rPr>
        <w:t>Zubereitung:</w:t>
      </w:r>
    </w:p>
    <w:p w14:paraId="10AF10C0" w14:textId="77777777" w:rsidR="00A47232" w:rsidRPr="00033CC1" w:rsidRDefault="00A47232" w:rsidP="00A47232">
      <w:pPr>
        <w:ind w:left="708" w:hanging="348"/>
        <w:jc w:val="both"/>
        <w:rPr>
          <w:sz w:val="24"/>
          <w:szCs w:val="24"/>
        </w:rPr>
      </w:pPr>
      <w:r>
        <w:rPr>
          <w:sz w:val="24"/>
          <w:szCs w:val="24"/>
        </w:rPr>
        <w:t>1.</w:t>
      </w:r>
      <w:r>
        <w:rPr>
          <w:sz w:val="24"/>
          <w:szCs w:val="24"/>
        </w:rPr>
        <w:tab/>
      </w:r>
      <w:r w:rsidRPr="00033CC1">
        <w:rPr>
          <w:sz w:val="24"/>
          <w:szCs w:val="24"/>
        </w:rPr>
        <w:t>Möhren schälen und in gleich große Würfel schneiden. Frühlingszwiebeln waschen und</w:t>
      </w:r>
      <w:r>
        <w:rPr>
          <w:sz w:val="24"/>
          <w:szCs w:val="24"/>
        </w:rPr>
        <w:t xml:space="preserve"> </w:t>
      </w:r>
      <w:r w:rsidRPr="00033CC1">
        <w:rPr>
          <w:sz w:val="24"/>
          <w:szCs w:val="24"/>
        </w:rPr>
        <w:t xml:space="preserve">in Scheiben schneiden. Kartoffeln schälen und würfeln. </w:t>
      </w:r>
    </w:p>
    <w:p w14:paraId="27224495" w14:textId="77777777" w:rsidR="00A47232" w:rsidRPr="00033CC1" w:rsidRDefault="00A47232" w:rsidP="00A47232">
      <w:pPr>
        <w:ind w:left="708" w:hanging="348"/>
        <w:jc w:val="both"/>
        <w:rPr>
          <w:sz w:val="24"/>
          <w:szCs w:val="24"/>
        </w:rPr>
      </w:pPr>
      <w:r>
        <w:rPr>
          <w:sz w:val="24"/>
          <w:szCs w:val="24"/>
        </w:rPr>
        <w:t>2.</w:t>
      </w:r>
      <w:r>
        <w:rPr>
          <w:sz w:val="24"/>
          <w:szCs w:val="24"/>
        </w:rPr>
        <w:tab/>
      </w:r>
      <w:r w:rsidRPr="00033CC1">
        <w:rPr>
          <w:sz w:val="24"/>
          <w:szCs w:val="24"/>
        </w:rPr>
        <w:t>Butter in einem großen Topf zerlassen. Ahornsirup unterrühren. Zwiebelscheiben und Möhren darin unter umwenden 5 Minuten karamellisieren.</w:t>
      </w:r>
    </w:p>
    <w:p w14:paraId="68ADCFC2" w14:textId="77777777" w:rsidR="00A47232" w:rsidRPr="00033CC1" w:rsidRDefault="00A47232" w:rsidP="00A47232">
      <w:pPr>
        <w:ind w:left="708" w:hanging="348"/>
        <w:jc w:val="both"/>
        <w:rPr>
          <w:sz w:val="24"/>
          <w:szCs w:val="24"/>
        </w:rPr>
      </w:pPr>
      <w:r>
        <w:rPr>
          <w:sz w:val="24"/>
          <w:szCs w:val="24"/>
        </w:rPr>
        <w:t>3.</w:t>
      </w:r>
      <w:r>
        <w:rPr>
          <w:sz w:val="24"/>
          <w:szCs w:val="24"/>
        </w:rPr>
        <w:tab/>
      </w:r>
      <w:r w:rsidRPr="00033CC1">
        <w:rPr>
          <w:sz w:val="24"/>
          <w:szCs w:val="24"/>
        </w:rPr>
        <w:t>Kartoffeln hinzufügen und alles mit Gemüsebrühe auffüllen. Gemüse zugedeckt bei schwacher Hitze ca. 25 Minuten garen. Sahne steif schlagen. Gemüse mit Salz abschmecken. Sahne unterheben und Schnittlauch darüber streuen.</w:t>
      </w:r>
    </w:p>
    <w:p w14:paraId="6F083830" w14:textId="77777777" w:rsidR="00A47232" w:rsidRDefault="00A47232" w:rsidP="00A47232">
      <w:pPr>
        <w:rPr>
          <w:rFonts w:asciiTheme="majorHAnsi" w:eastAsiaTheme="majorEastAsia" w:hAnsiTheme="majorHAnsi" w:cstheme="majorBidi"/>
          <w:color w:val="2F5496" w:themeColor="accent1" w:themeShade="BF"/>
          <w:sz w:val="26"/>
          <w:szCs w:val="26"/>
        </w:rPr>
      </w:pPr>
      <w:r w:rsidRPr="00033CC1">
        <w:rPr>
          <w:sz w:val="24"/>
          <w:szCs w:val="24"/>
        </w:rPr>
        <w:br w:type="page"/>
      </w:r>
    </w:p>
    <w:p w14:paraId="417E92C0" w14:textId="431174FF" w:rsidR="00C1768C" w:rsidRDefault="00C1768C" w:rsidP="00C1768C">
      <w:pPr>
        <w:pStyle w:val="Heading2"/>
        <w:spacing w:after="240"/>
      </w:pPr>
      <w:r>
        <w:lastRenderedPageBreak/>
        <w:t xml:space="preserve">Spargel </w:t>
      </w:r>
    </w:p>
    <w:p w14:paraId="2FD0A40C" w14:textId="77777777" w:rsidR="00C1768C" w:rsidRPr="00296106" w:rsidRDefault="00C1768C" w:rsidP="00C1768C">
      <w:pPr>
        <w:jc w:val="both"/>
        <w:rPr>
          <w:sz w:val="24"/>
          <w:szCs w:val="24"/>
          <w:u w:val="single"/>
        </w:rPr>
      </w:pPr>
      <w:r w:rsidRPr="00296106">
        <w:rPr>
          <w:sz w:val="24"/>
          <w:szCs w:val="24"/>
          <w:u w:val="single"/>
        </w:rPr>
        <w:t>Einkauf:</w:t>
      </w:r>
    </w:p>
    <w:p w14:paraId="72322118" w14:textId="77777777" w:rsidR="00C1768C" w:rsidRDefault="00C1768C" w:rsidP="00C1768C">
      <w:pPr>
        <w:jc w:val="both"/>
        <w:rPr>
          <w:sz w:val="24"/>
          <w:szCs w:val="24"/>
        </w:rPr>
      </w:pPr>
      <w:r>
        <w:rPr>
          <w:sz w:val="24"/>
          <w:szCs w:val="24"/>
        </w:rPr>
        <w:t xml:space="preserve">Die Spargelsaison in Deutschland dauert von Mitte April bis exakt zum 24 Juni eines jeden Jahres. Also da wird geerntet. Dann kann man frischen Spargel kaufen. </w:t>
      </w:r>
    </w:p>
    <w:p w14:paraId="082C9387" w14:textId="77777777" w:rsidR="00C1768C" w:rsidRPr="00E23511" w:rsidRDefault="00C1768C" w:rsidP="00C1768C">
      <w:pPr>
        <w:jc w:val="both"/>
        <w:rPr>
          <w:sz w:val="24"/>
          <w:szCs w:val="24"/>
        </w:rPr>
      </w:pPr>
      <w:r w:rsidRPr="00E23511">
        <w:rPr>
          <w:sz w:val="24"/>
          <w:szCs w:val="24"/>
        </w:rPr>
        <w:t>Man rechnet ca. pro Person ca. 500 g</w:t>
      </w:r>
      <w:r>
        <w:rPr>
          <w:sz w:val="24"/>
          <w:szCs w:val="24"/>
        </w:rPr>
        <w:t>.</w:t>
      </w:r>
    </w:p>
    <w:p w14:paraId="3124549F" w14:textId="77777777" w:rsidR="00C1768C" w:rsidRDefault="00C1768C" w:rsidP="00C1768C">
      <w:pPr>
        <w:jc w:val="both"/>
        <w:rPr>
          <w:sz w:val="24"/>
          <w:szCs w:val="24"/>
        </w:rPr>
      </w:pPr>
      <w:r>
        <w:rPr>
          <w:sz w:val="24"/>
          <w:szCs w:val="24"/>
        </w:rPr>
        <w:t xml:space="preserve">Beim Kauf von Spargel heißt es: Augen auf! Man erkennt seine Güte vor allem an folgenden </w:t>
      </w:r>
    </w:p>
    <w:p w14:paraId="59CF228A" w14:textId="77777777" w:rsidR="00C1768C" w:rsidRDefault="00C1768C" w:rsidP="00C1768C">
      <w:pPr>
        <w:jc w:val="both"/>
        <w:rPr>
          <w:sz w:val="24"/>
          <w:szCs w:val="24"/>
        </w:rPr>
      </w:pPr>
      <w:r>
        <w:rPr>
          <w:sz w:val="24"/>
          <w:szCs w:val="24"/>
        </w:rPr>
        <w:t>Merkmalen:</w:t>
      </w:r>
    </w:p>
    <w:p w14:paraId="7A6CEC9C" w14:textId="77777777" w:rsidR="00C1768C" w:rsidRPr="003B156E" w:rsidRDefault="00C1768C" w:rsidP="00B40E8C">
      <w:pPr>
        <w:pStyle w:val="ListParagraph"/>
        <w:numPr>
          <w:ilvl w:val="0"/>
          <w:numId w:val="1090"/>
        </w:numPr>
        <w:jc w:val="both"/>
        <w:rPr>
          <w:sz w:val="24"/>
          <w:szCs w:val="24"/>
        </w:rPr>
      </w:pPr>
      <w:r w:rsidRPr="003B156E">
        <w:rPr>
          <w:sz w:val="24"/>
          <w:szCs w:val="24"/>
        </w:rPr>
        <w:t>Eine glänzende Schale und eine knackig-saftige Konsistenz</w:t>
      </w:r>
    </w:p>
    <w:p w14:paraId="3FBE0CC4" w14:textId="77777777" w:rsidR="00C1768C" w:rsidRPr="003B156E" w:rsidRDefault="00C1768C" w:rsidP="00B40E8C">
      <w:pPr>
        <w:pStyle w:val="ListParagraph"/>
        <w:numPr>
          <w:ilvl w:val="0"/>
          <w:numId w:val="1090"/>
        </w:numPr>
        <w:jc w:val="both"/>
        <w:rPr>
          <w:sz w:val="24"/>
          <w:szCs w:val="24"/>
        </w:rPr>
      </w:pPr>
      <w:r w:rsidRPr="003B156E">
        <w:rPr>
          <w:sz w:val="24"/>
          <w:szCs w:val="24"/>
        </w:rPr>
        <w:t>Geschlossene weiße, manchmal auch zart blaurötliche Köpfe</w:t>
      </w:r>
    </w:p>
    <w:p w14:paraId="78FC8AD9" w14:textId="77777777" w:rsidR="00C1768C" w:rsidRPr="003B156E" w:rsidRDefault="00C1768C" w:rsidP="00B40E8C">
      <w:pPr>
        <w:pStyle w:val="ListParagraph"/>
        <w:numPr>
          <w:ilvl w:val="0"/>
          <w:numId w:val="1090"/>
        </w:numPr>
        <w:jc w:val="both"/>
        <w:rPr>
          <w:sz w:val="24"/>
          <w:szCs w:val="24"/>
        </w:rPr>
      </w:pPr>
      <w:r w:rsidRPr="003B156E">
        <w:rPr>
          <w:sz w:val="24"/>
          <w:szCs w:val="24"/>
        </w:rPr>
        <w:t xml:space="preserve">Prall-saftige Schnittstellen. </w:t>
      </w:r>
    </w:p>
    <w:p w14:paraId="0B67AA43" w14:textId="77777777" w:rsidR="00C1768C" w:rsidRDefault="00C1768C" w:rsidP="00C1768C">
      <w:pPr>
        <w:jc w:val="both"/>
        <w:rPr>
          <w:sz w:val="24"/>
          <w:szCs w:val="24"/>
        </w:rPr>
      </w:pPr>
      <w:r>
        <w:rPr>
          <w:sz w:val="24"/>
          <w:szCs w:val="24"/>
        </w:rPr>
        <w:t>Sind die Spargel grau oder bräunlich verfärbt, so deutet dies auf längere oder falsche Lagerung hin. Vorsicht beim Transport. Die Spargelstangen brechen leicht.</w:t>
      </w:r>
    </w:p>
    <w:p w14:paraId="22FB7088" w14:textId="77777777" w:rsidR="00C1768C" w:rsidRDefault="00C1768C" w:rsidP="00C1768C">
      <w:pPr>
        <w:jc w:val="both"/>
        <w:rPr>
          <w:sz w:val="24"/>
          <w:szCs w:val="24"/>
        </w:rPr>
      </w:pPr>
      <w:r>
        <w:rPr>
          <w:sz w:val="24"/>
          <w:szCs w:val="24"/>
        </w:rPr>
        <w:t>Und jetzt noch richtig aufbewahren: Spargel schmeckt am besten, wenn er morgens gestochen und mittags gegessen wird, Müssen frische Spargelstangen für einige Tage aufbewahrt werden, dann empfiehlt es sich, die Stangen ungeschält in ein feuchtes Tuch zu wickeln und sie im Gemüsefach des Kühlschranks aufzubewahren. Dann hält sich frischer Spargel bis zu 3 Tagen.</w:t>
      </w:r>
    </w:p>
    <w:p w14:paraId="2318E0FB" w14:textId="77777777" w:rsidR="00C1768C" w:rsidRDefault="00C1768C" w:rsidP="00C1768C">
      <w:pPr>
        <w:rPr>
          <w:sz w:val="24"/>
          <w:szCs w:val="24"/>
        </w:rPr>
      </w:pPr>
    </w:p>
    <w:p w14:paraId="0C7BD348" w14:textId="77777777" w:rsidR="00C1768C" w:rsidRPr="00296106" w:rsidRDefault="00C1768C" w:rsidP="00C1768C">
      <w:pPr>
        <w:rPr>
          <w:sz w:val="24"/>
          <w:szCs w:val="24"/>
          <w:u w:val="single"/>
        </w:rPr>
      </w:pPr>
      <w:r w:rsidRPr="00296106">
        <w:rPr>
          <w:sz w:val="24"/>
          <w:szCs w:val="24"/>
          <w:u w:val="single"/>
        </w:rPr>
        <w:t>Zubereitung:</w:t>
      </w:r>
    </w:p>
    <w:p w14:paraId="05651952" w14:textId="77777777" w:rsidR="00C1768C" w:rsidRPr="00296106" w:rsidRDefault="00C1768C" w:rsidP="00B40E8C">
      <w:pPr>
        <w:pStyle w:val="ListParagraph"/>
        <w:numPr>
          <w:ilvl w:val="0"/>
          <w:numId w:val="1593"/>
        </w:numPr>
        <w:spacing w:after="120"/>
        <w:ind w:left="714" w:hanging="357"/>
        <w:contextualSpacing w:val="0"/>
        <w:jc w:val="both"/>
        <w:rPr>
          <w:sz w:val="24"/>
          <w:szCs w:val="24"/>
        </w:rPr>
      </w:pPr>
      <w:r w:rsidRPr="00296106">
        <w:rPr>
          <w:sz w:val="24"/>
          <w:szCs w:val="24"/>
        </w:rPr>
        <w:t>Den Spargel unter fließendem Wasser waschen und abtropfen lassen.</w:t>
      </w:r>
    </w:p>
    <w:p w14:paraId="1289200E" w14:textId="77777777" w:rsidR="00C1768C" w:rsidRPr="00296106" w:rsidRDefault="00C1768C" w:rsidP="00B40E8C">
      <w:pPr>
        <w:pStyle w:val="ListParagraph"/>
        <w:numPr>
          <w:ilvl w:val="0"/>
          <w:numId w:val="1593"/>
        </w:numPr>
        <w:spacing w:after="120"/>
        <w:ind w:left="714" w:hanging="357"/>
        <w:contextualSpacing w:val="0"/>
        <w:jc w:val="both"/>
        <w:rPr>
          <w:sz w:val="24"/>
          <w:szCs w:val="24"/>
        </w:rPr>
      </w:pPr>
      <w:r w:rsidRPr="00296106">
        <w:rPr>
          <w:sz w:val="24"/>
          <w:szCs w:val="24"/>
        </w:rPr>
        <w:t>Die Spargelstangen mit einem Schälmesser schälen. Unterhalb der Köpfchen beginnen und zum Ende hin etwas dicker schälen. Bei grünem Spargel nur das untere Drittel schälen.</w:t>
      </w:r>
    </w:p>
    <w:p w14:paraId="319F7495" w14:textId="77777777" w:rsidR="00C1768C" w:rsidRPr="00296106" w:rsidRDefault="00C1768C" w:rsidP="00B40E8C">
      <w:pPr>
        <w:pStyle w:val="ListParagraph"/>
        <w:numPr>
          <w:ilvl w:val="0"/>
          <w:numId w:val="1593"/>
        </w:numPr>
        <w:spacing w:after="120"/>
        <w:ind w:left="714" w:hanging="357"/>
        <w:contextualSpacing w:val="0"/>
        <w:jc w:val="both"/>
        <w:rPr>
          <w:sz w:val="24"/>
          <w:szCs w:val="24"/>
        </w:rPr>
      </w:pPr>
      <w:r w:rsidRPr="00296106">
        <w:rPr>
          <w:sz w:val="24"/>
          <w:szCs w:val="24"/>
        </w:rPr>
        <w:t>Die harten Spargelenden abschneiden und mit den Schalen für Suppe oder Fond auskochen.</w:t>
      </w:r>
    </w:p>
    <w:p w14:paraId="4D483425" w14:textId="77777777" w:rsidR="00C1768C" w:rsidRPr="00296106" w:rsidRDefault="00C1768C" w:rsidP="00B40E8C">
      <w:pPr>
        <w:pStyle w:val="ListParagraph"/>
        <w:numPr>
          <w:ilvl w:val="0"/>
          <w:numId w:val="1593"/>
        </w:numPr>
        <w:spacing w:after="120"/>
        <w:ind w:left="714" w:hanging="357"/>
        <w:contextualSpacing w:val="0"/>
        <w:jc w:val="both"/>
        <w:rPr>
          <w:sz w:val="24"/>
          <w:szCs w:val="24"/>
        </w:rPr>
      </w:pPr>
      <w:r w:rsidRPr="00296106">
        <w:rPr>
          <w:sz w:val="24"/>
          <w:szCs w:val="24"/>
        </w:rPr>
        <w:t>Die Spargelstangen mit Küchengarn zu Bündeln von 8 – 10 Stangen zusammenbinden. So kann der Spargel leicht aus dem Sud gehoben werden (braucht man aber nicht unbedingt zu machen).</w:t>
      </w:r>
    </w:p>
    <w:p w14:paraId="66055C3C" w14:textId="77777777" w:rsidR="00C1768C" w:rsidRDefault="00C1768C" w:rsidP="00B40E8C">
      <w:pPr>
        <w:pStyle w:val="ListParagraph"/>
        <w:numPr>
          <w:ilvl w:val="0"/>
          <w:numId w:val="1593"/>
        </w:numPr>
        <w:spacing w:after="120"/>
        <w:ind w:left="714" w:hanging="357"/>
        <w:contextualSpacing w:val="0"/>
        <w:jc w:val="both"/>
        <w:rPr>
          <w:sz w:val="24"/>
          <w:szCs w:val="24"/>
        </w:rPr>
      </w:pPr>
      <w:r w:rsidRPr="00296106">
        <w:rPr>
          <w:sz w:val="24"/>
          <w:szCs w:val="24"/>
        </w:rPr>
        <w:t>In einem länglichen Topf Wasser mit Salz und ein wenig Zucker und Zitrone zum Kochen bringen. Die Spargel hineinlegen und vom Wasser bedeckt zugedeckt garen. Weißer Spargel braucht ca. 15 – 20 Minuten, grüner Spargel ca. 10 – 15 Minuten. Allerdings kommt es bei beiden Sorten natürlich auf die Dicke des Spargels an. Spargel kann auch senkrecht in einem hohen Spargeltopf gegart werden. Die Spitzendürfen nicht von Wasser bedeckt sein, sie garen im Dampf.</w:t>
      </w:r>
      <w:r>
        <w:rPr>
          <w:sz w:val="24"/>
          <w:szCs w:val="24"/>
        </w:rPr>
        <w:t xml:space="preserve"> </w:t>
      </w:r>
    </w:p>
    <w:p w14:paraId="76B0601B" w14:textId="77777777" w:rsidR="00C1768C" w:rsidRDefault="00C1768C" w:rsidP="00C1768C">
      <w:pPr>
        <w:pStyle w:val="ListParagraph"/>
        <w:jc w:val="both"/>
        <w:rPr>
          <w:sz w:val="24"/>
          <w:szCs w:val="24"/>
        </w:rPr>
      </w:pPr>
    </w:p>
    <w:p w14:paraId="6763E4BE" w14:textId="77777777" w:rsidR="00C1768C" w:rsidRPr="00296106" w:rsidRDefault="00C1768C" w:rsidP="00C1768C">
      <w:pPr>
        <w:ind w:left="708" w:hanging="708"/>
        <w:jc w:val="both"/>
        <w:rPr>
          <w:sz w:val="24"/>
          <w:szCs w:val="24"/>
        </w:rPr>
      </w:pPr>
      <w:r>
        <w:rPr>
          <w:sz w:val="24"/>
          <w:szCs w:val="24"/>
        </w:rPr>
        <w:lastRenderedPageBreak/>
        <w:t>Info:</w:t>
      </w:r>
      <w:r>
        <w:rPr>
          <w:sz w:val="24"/>
          <w:szCs w:val="24"/>
        </w:rPr>
        <w:tab/>
      </w:r>
      <w:r w:rsidRPr="00296106">
        <w:rPr>
          <w:sz w:val="24"/>
          <w:szCs w:val="24"/>
        </w:rPr>
        <w:t>Zum Spargel passt super Sauce Hollandaise (Maggi-Päckchen) und neue Kartoffeln und ein paar Scheiben gekochter Schinken</w:t>
      </w:r>
      <w:r w:rsidRPr="00296106">
        <w:rPr>
          <w:sz w:val="24"/>
          <w:szCs w:val="24"/>
        </w:rPr>
        <w:br w:type="page"/>
      </w:r>
    </w:p>
    <w:p w14:paraId="3DF3BF7D" w14:textId="1107094A" w:rsidR="00767F7A" w:rsidRDefault="00767F7A" w:rsidP="00767F7A">
      <w:pPr>
        <w:pStyle w:val="Heading2"/>
        <w:spacing w:after="240"/>
      </w:pPr>
      <w:r>
        <w:lastRenderedPageBreak/>
        <w:t>Spargel und Radieschen aus dem Ofen</w:t>
      </w:r>
      <w:r>
        <w:rPr>
          <w:rStyle w:val="FootnoteReference"/>
        </w:rPr>
        <w:footnoteReference w:id="1011"/>
      </w:r>
      <w:r>
        <w:t xml:space="preserve"> </w:t>
      </w:r>
    </w:p>
    <w:p w14:paraId="4B05E4FE" w14:textId="77777777" w:rsidR="00767F7A" w:rsidRDefault="00767F7A" w:rsidP="00767F7A">
      <w:pPr>
        <w:rPr>
          <w:sz w:val="24"/>
          <w:szCs w:val="24"/>
        </w:rPr>
      </w:pPr>
      <w:r w:rsidRPr="00B15273">
        <w:rPr>
          <w:sz w:val="24"/>
          <w:szCs w:val="24"/>
          <w:u w:val="single"/>
        </w:rPr>
        <w:t>Zutaten</w:t>
      </w:r>
      <w:r>
        <w:rPr>
          <w:sz w:val="24"/>
          <w:szCs w:val="24"/>
        </w:rPr>
        <w:t xml:space="preserve"> (für 2 Portionen)</w:t>
      </w:r>
    </w:p>
    <w:p w14:paraId="3C2EC229" w14:textId="77777777" w:rsidR="00767F7A" w:rsidRDefault="00767F7A" w:rsidP="00767F7A">
      <w:pPr>
        <w:rPr>
          <w:sz w:val="24"/>
          <w:szCs w:val="24"/>
        </w:rPr>
      </w:pPr>
      <w:r>
        <w:rPr>
          <w:sz w:val="24"/>
          <w:szCs w:val="24"/>
        </w:rPr>
        <w:t>Je 2 EL frischer Koriander und frische Minze</w:t>
      </w:r>
    </w:p>
    <w:p w14:paraId="68DB6939" w14:textId="77777777" w:rsidR="00767F7A" w:rsidRDefault="00767F7A" w:rsidP="00767F7A">
      <w:pPr>
        <w:rPr>
          <w:sz w:val="24"/>
          <w:szCs w:val="24"/>
        </w:rPr>
      </w:pPr>
      <w:r>
        <w:rPr>
          <w:sz w:val="24"/>
          <w:szCs w:val="24"/>
        </w:rPr>
        <w:t>Je 1 EL frisches Basilikum und frischer Dill</w:t>
      </w:r>
    </w:p>
    <w:p w14:paraId="446090BD" w14:textId="77777777" w:rsidR="00767F7A" w:rsidRDefault="00767F7A" w:rsidP="00767F7A">
      <w:pPr>
        <w:rPr>
          <w:sz w:val="24"/>
          <w:szCs w:val="24"/>
        </w:rPr>
      </w:pPr>
      <w:r>
        <w:rPr>
          <w:sz w:val="24"/>
          <w:szCs w:val="24"/>
        </w:rPr>
        <w:t>150 g griechischer Joghurt</w:t>
      </w:r>
    </w:p>
    <w:p w14:paraId="479D851E" w14:textId="77777777" w:rsidR="00767F7A" w:rsidRDefault="00767F7A" w:rsidP="00767F7A">
      <w:pPr>
        <w:rPr>
          <w:sz w:val="24"/>
          <w:szCs w:val="24"/>
        </w:rPr>
      </w:pPr>
      <w:r>
        <w:rPr>
          <w:sz w:val="24"/>
          <w:szCs w:val="24"/>
        </w:rPr>
        <w:t>60 ml Buttermilch</w:t>
      </w:r>
    </w:p>
    <w:p w14:paraId="01089D4E" w14:textId="77777777" w:rsidR="00767F7A" w:rsidRDefault="00767F7A" w:rsidP="00767F7A">
      <w:pPr>
        <w:rPr>
          <w:sz w:val="24"/>
          <w:szCs w:val="24"/>
        </w:rPr>
      </w:pPr>
      <w:r>
        <w:rPr>
          <w:sz w:val="24"/>
          <w:szCs w:val="24"/>
        </w:rPr>
        <w:t>60 g Tahini</w:t>
      </w:r>
    </w:p>
    <w:p w14:paraId="42875ECD" w14:textId="77777777" w:rsidR="00767F7A" w:rsidRDefault="00767F7A" w:rsidP="00767F7A">
      <w:pPr>
        <w:rPr>
          <w:sz w:val="24"/>
          <w:szCs w:val="24"/>
        </w:rPr>
      </w:pPr>
      <w:r>
        <w:rPr>
          <w:sz w:val="24"/>
          <w:szCs w:val="24"/>
        </w:rPr>
        <w:t>Saft von 1 Zitrone</w:t>
      </w:r>
    </w:p>
    <w:p w14:paraId="5E4CB16B" w14:textId="77777777" w:rsidR="00767F7A" w:rsidRDefault="00767F7A" w:rsidP="00767F7A">
      <w:pPr>
        <w:rPr>
          <w:sz w:val="24"/>
          <w:szCs w:val="24"/>
        </w:rPr>
      </w:pPr>
      <w:r>
        <w:rPr>
          <w:sz w:val="24"/>
          <w:szCs w:val="24"/>
        </w:rPr>
        <w:t>Salz, schwarzer Pfeffer</w:t>
      </w:r>
    </w:p>
    <w:p w14:paraId="3F3F3E19" w14:textId="77777777" w:rsidR="00767F7A" w:rsidRDefault="00767F7A" w:rsidP="00767F7A">
      <w:pPr>
        <w:rPr>
          <w:sz w:val="24"/>
          <w:szCs w:val="24"/>
        </w:rPr>
      </w:pPr>
      <w:r>
        <w:rPr>
          <w:sz w:val="24"/>
          <w:szCs w:val="24"/>
        </w:rPr>
        <w:t>Etwa 1 kg grüner Spargel</w:t>
      </w:r>
    </w:p>
    <w:p w14:paraId="783E11F5" w14:textId="77777777" w:rsidR="00767F7A" w:rsidRDefault="00767F7A" w:rsidP="00767F7A">
      <w:pPr>
        <w:rPr>
          <w:sz w:val="24"/>
          <w:szCs w:val="24"/>
        </w:rPr>
      </w:pPr>
      <w:r>
        <w:rPr>
          <w:sz w:val="24"/>
          <w:szCs w:val="24"/>
        </w:rPr>
        <w:t>1 Bund Radieschen</w:t>
      </w:r>
    </w:p>
    <w:p w14:paraId="0043CBC9" w14:textId="77777777" w:rsidR="00767F7A" w:rsidRDefault="00767F7A" w:rsidP="00767F7A">
      <w:pPr>
        <w:rPr>
          <w:sz w:val="24"/>
          <w:szCs w:val="24"/>
        </w:rPr>
      </w:pPr>
      <w:r>
        <w:rPr>
          <w:sz w:val="24"/>
          <w:szCs w:val="24"/>
        </w:rPr>
        <w:t>1 EL Olivenöl</w:t>
      </w:r>
    </w:p>
    <w:p w14:paraId="43ED8129" w14:textId="77777777" w:rsidR="00767F7A" w:rsidRDefault="00767F7A" w:rsidP="00767F7A">
      <w:pPr>
        <w:jc w:val="both"/>
        <w:rPr>
          <w:sz w:val="24"/>
          <w:szCs w:val="24"/>
        </w:rPr>
      </w:pPr>
    </w:p>
    <w:p w14:paraId="0980E302" w14:textId="77777777" w:rsidR="00767F7A" w:rsidRDefault="00767F7A" w:rsidP="00767F7A">
      <w:pPr>
        <w:jc w:val="both"/>
        <w:rPr>
          <w:sz w:val="24"/>
          <w:szCs w:val="24"/>
        </w:rPr>
      </w:pPr>
      <w:r>
        <w:rPr>
          <w:sz w:val="24"/>
          <w:szCs w:val="24"/>
        </w:rPr>
        <w:t>Zubereitung:</w:t>
      </w:r>
    </w:p>
    <w:p w14:paraId="30916ED0" w14:textId="77777777" w:rsidR="00767F7A" w:rsidRPr="00B15273" w:rsidRDefault="00767F7A" w:rsidP="00B40E8C">
      <w:pPr>
        <w:pStyle w:val="ListParagraph"/>
        <w:numPr>
          <w:ilvl w:val="0"/>
          <w:numId w:val="1447"/>
        </w:numPr>
        <w:spacing w:after="120"/>
        <w:ind w:left="714" w:hanging="357"/>
        <w:contextualSpacing w:val="0"/>
        <w:jc w:val="both"/>
        <w:rPr>
          <w:sz w:val="24"/>
          <w:szCs w:val="24"/>
        </w:rPr>
      </w:pPr>
      <w:r w:rsidRPr="00B15273">
        <w:rPr>
          <w:sz w:val="24"/>
          <w:szCs w:val="24"/>
        </w:rPr>
        <w:t>Die Kräuter waschen, trocknen und grob hacken, dann mit dem Pürierstab pürieren. Joghurt, Tahini unterrühren, mit Zitronensaft abschmecken, salzen und pfeffern. Die Enden des Spargels entfernen, den unteren Teil der Spargelstangen schälen. Spargel auf ein mit Backpapier belegtes Blech legen. Das Grün der Radieschen entfernen, Radieschen waschen und halbieren. Neben den Spargel legen. Alles mit Olivenöl beträufeln und salzen. Blech in den auf 180 Grad Umluft geheizten Ofen schieben.</w:t>
      </w:r>
    </w:p>
    <w:p w14:paraId="5654E60C" w14:textId="77777777" w:rsidR="00767F7A" w:rsidRPr="0057031B" w:rsidRDefault="00767F7A" w:rsidP="00B40E8C">
      <w:pPr>
        <w:pStyle w:val="ListParagraph"/>
        <w:numPr>
          <w:ilvl w:val="0"/>
          <w:numId w:val="1447"/>
        </w:numPr>
        <w:spacing w:after="120"/>
        <w:ind w:left="714" w:hanging="357"/>
        <w:contextualSpacing w:val="0"/>
        <w:jc w:val="both"/>
        <w:rPr>
          <w:sz w:val="24"/>
          <w:szCs w:val="24"/>
        </w:rPr>
      </w:pPr>
      <w:r w:rsidRPr="0057031B">
        <w:rPr>
          <w:sz w:val="24"/>
          <w:szCs w:val="24"/>
        </w:rPr>
        <w:t>Das Gemüse ungefähr 10 Minuten lang im Ofen garen; je nach Dicke der Spargelstangen kann es auch etwas länger dauern – bräunlich soll das Gemüse sich färben, nicht schwarz. Dazu die Joghurtsauce servieren.</w:t>
      </w:r>
    </w:p>
    <w:p w14:paraId="120A34F3" w14:textId="77777777" w:rsidR="00767F7A" w:rsidRDefault="00767F7A" w:rsidP="00767F7A">
      <w:pPr>
        <w:jc w:val="both"/>
        <w:rPr>
          <w:sz w:val="24"/>
          <w:szCs w:val="24"/>
        </w:rPr>
      </w:pPr>
    </w:p>
    <w:p w14:paraId="0FE0CBB6" w14:textId="2C9E18E8" w:rsidR="00767F7A" w:rsidRDefault="00767F7A" w:rsidP="00FE13F8">
      <w:pPr>
        <w:ind w:left="1416" w:hanging="1416"/>
        <w:jc w:val="both"/>
        <w:rPr>
          <w:rFonts w:asciiTheme="majorHAnsi" w:eastAsiaTheme="majorEastAsia" w:hAnsiTheme="majorHAnsi" w:cstheme="majorBidi"/>
          <w:color w:val="2F5496" w:themeColor="accent1" w:themeShade="BF"/>
          <w:sz w:val="26"/>
          <w:szCs w:val="26"/>
        </w:rPr>
      </w:pPr>
      <w:r>
        <w:rPr>
          <w:sz w:val="24"/>
          <w:szCs w:val="24"/>
        </w:rPr>
        <w:t>Kommentar:</w:t>
      </w:r>
      <w:r>
        <w:rPr>
          <w:sz w:val="24"/>
          <w:szCs w:val="24"/>
        </w:rPr>
        <w:tab/>
        <w:t xml:space="preserve">Der grüne Spargel hofft, nein erwartet, wie da schlank und elegant im Gemüsefach ruht und sich auf seinen Auftritt vorbereiten, dass er sogleich auf eine schöne Hollandaise treffen wird oder auf eine Pariser Vinaigrette, eventuell begleitet von Kapern. Dann erblickt er die Radieschen, die da neben ihm auf dem Blech herumkullern: rotbackig, fröhlich und rund. Was soll das? Ich bin Spargel, mit Radieschen will ich nichts zu tun haben. Aber es hilft nichts, die indignierten Stangen werden zusammen mit den Radieschen in den Ofen geschoben. Und dann wird es wahrscheinlich sogar so sein, dass nicht der Spargel, etwas mitgenommen von der Hitze, die bewundernden Blicke auf sich </w:t>
      </w:r>
      <w:r>
        <w:rPr>
          <w:sz w:val="24"/>
          <w:szCs w:val="24"/>
        </w:rPr>
        <w:lastRenderedPageBreak/>
        <w:t>ziehen wird, sondern die kleinen roten Kugeln: Radieschen aus dem Ofen, hat man so etwas schon mal gegessen? Armer Spargel.</w:t>
      </w:r>
      <w:r>
        <w:br w:type="page"/>
      </w:r>
    </w:p>
    <w:p w14:paraId="1221A5B6" w14:textId="77777777" w:rsidR="005F12A6" w:rsidRDefault="005F12A6" w:rsidP="005F12A6">
      <w:pPr>
        <w:pStyle w:val="Heading2"/>
        <w:spacing w:after="240"/>
      </w:pPr>
      <w:r>
        <w:lastRenderedPageBreak/>
        <w:t>Spargel und Erbsen in bengalischer Senfsauce</w:t>
      </w:r>
      <w:r>
        <w:rPr>
          <w:rStyle w:val="FootnoteReference"/>
        </w:rPr>
        <w:footnoteReference w:id="1012"/>
      </w:r>
      <w:r>
        <w:t xml:space="preserve"> </w:t>
      </w:r>
    </w:p>
    <w:p w14:paraId="2FDEFF20" w14:textId="77777777" w:rsidR="005F12A6" w:rsidRDefault="005F12A6" w:rsidP="005F12A6">
      <w:pPr>
        <w:rPr>
          <w:sz w:val="24"/>
          <w:szCs w:val="24"/>
        </w:rPr>
      </w:pPr>
      <w:r w:rsidRPr="00DF7C32">
        <w:rPr>
          <w:sz w:val="24"/>
          <w:szCs w:val="24"/>
          <w:u w:val="single"/>
        </w:rPr>
        <w:t>Zutaten</w:t>
      </w:r>
      <w:r>
        <w:rPr>
          <w:sz w:val="24"/>
          <w:szCs w:val="24"/>
        </w:rPr>
        <w:t xml:space="preserve"> (für 4 Portionen)</w:t>
      </w:r>
    </w:p>
    <w:p w14:paraId="18EE3775" w14:textId="77777777" w:rsidR="005F12A6" w:rsidRDefault="005F12A6" w:rsidP="005F12A6">
      <w:pPr>
        <w:rPr>
          <w:sz w:val="24"/>
          <w:szCs w:val="24"/>
        </w:rPr>
      </w:pPr>
      <w:r>
        <w:rPr>
          <w:sz w:val="24"/>
          <w:szCs w:val="24"/>
        </w:rPr>
        <w:t>2 EL Colman’s Senf oder ein anderer scharfer Senf</w:t>
      </w:r>
    </w:p>
    <w:p w14:paraId="05D24C43" w14:textId="77777777" w:rsidR="005F12A6" w:rsidRDefault="005F12A6" w:rsidP="005F12A6">
      <w:pPr>
        <w:rPr>
          <w:sz w:val="24"/>
          <w:szCs w:val="24"/>
        </w:rPr>
      </w:pPr>
      <w:r>
        <w:rPr>
          <w:sz w:val="24"/>
          <w:szCs w:val="24"/>
        </w:rPr>
        <w:t>1 grüne India-Jwala-Chilischote, entkernt</w:t>
      </w:r>
    </w:p>
    <w:p w14:paraId="6FC46820" w14:textId="77777777" w:rsidR="005F12A6" w:rsidRDefault="005F12A6" w:rsidP="005F12A6">
      <w:pPr>
        <w:rPr>
          <w:sz w:val="24"/>
          <w:szCs w:val="24"/>
        </w:rPr>
      </w:pPr>
      <w:r>
        <w:rPr>
          <w:sz w:val="24"/>
          <w:szCs w:val="24"/>
        </w:rPr>
        <w:t>2 EL Zitronensaft</w:t>
      </w:r>
    </w:p>
    <w:p w14:paraId="5CDB7FE5" w14:textId="77777777" w:rsidR="005F12A6" w:rsidRDefault="005F12A6" w:rsidP="005F12A6">
      <w:pPr>
        <w:rPr>
          <w:sz w:val="24"/>
          <w:szCs w:val="24"/>
        </w:rPr>
      </w:pPr>
      <w:r>
        <w:rPr>
          <w:sz w:val="24"/>
          <w:szCs w:val="24"/>
        </w:rPr>
        <w:t>3 Knoblauchzehen, geschält</w:t>
      </w:r>
    </w:p>
    <w:p w14:paraId="6BC66029" w14:textId="77777777" w:rsidR="005F12A6" w:rsidRDefault="005F12A6" w:rsidP="005F12A6">
      <w:pPr>
        <w:rPr>
          <w:sz w:val="24"/>
          <w:szCs w:val="24"/>
        </w:rPr>
      </w:pPr>
      <w:r>
        <w:rPr>
          <w:sz w:val="24"/>
          <w:szCs w:val="24"/>
        </w:rPr>
        <w:t>1 Stück Ingwer (2 cm), geschält</w:t>
      </w:r>
    </w:p>
    <w:p w14:paraId="3463FB48" w14:textId="77777777" w:rsidR="005F12A6" w:rsidRDefault="005F12A6" w:rsidP="005F12A6">
      <w:pPr>
        <w:rPr>
          <w:sz w:val="24"/>
          <w:szCs w:val="24"/>
        </w:rPr>
      </w:pPr>
      <w:r>
        <w:rPr>
          <w:sz w:val="24"/>
          <w:szCs w:val="24"/>
        </w:rPr>
        <w:t>150 g griechischer Joghurt</w:t>
      </w:r>
    </w:p>
    <w:p w14:paraId="7AABD2B1" w14:textId="77777777" w:rsidR="005F12A6" w:rsidRDefault="005F12A6" w:rsidP="005F12A6">
      <w:pPr>
        <w:rPr>
          <w:sz w:val="24"/>
          <w:szCs w:val="24"/>
        </w:rPr>
      </w:pPr>
      <w:r>
        <w:rPr>
          <w:sz w:val="24"/>
          <w:szCs w:val="24"/>
        </w:rPr>
        <w:t>2 EL getrocknete oder frische Kokosraspel</w:t>
      </w:r>
    </w:p>
    <w:p w14:paraId="2CBED2D4" w14:textId="77777777" w:rsidR="005F12A6" w:rsidRDefault="005F12A6" w:rsidP="005F12A6">
      <w:pPr>
        <w:rPr>
          <w:sz w:val="24"/>
          <w:szCs w:val="24"/>
        </w:rPr>
      </w:pPr>
      <w:r>
        <w:rPr>
          <w:sz w:val="24"/>
          <w:szCs w:val="24"/>
        </w:rPr>
        <w:t>2 EL Rapsöl</w:t>
      </w:r>
    </w:p>
    <w:p w14:paraId="2FAAD2AD" w14:textId="77777777" w:rsidR="005F12A6" w:rsidRDefault="005F12A6" w:rsidP="005F12A6">
      <w:pPr>
        <w:rPr>
          <w:sz w:val="24"/>
          <w:szCs w:val="24"/>
        </w:rPr>
      </w:pPr>
      <w:r>
        <w:rPr>
          <w:sz w:val="24"/>
          <w:szCs w:val="24"/>
        </w:rPr>
        <w:t>½ TL Kreuzkümmelsamen</w:t>
      </w:r>
    </w:p>
    <w:p w14:paraId="47611183" w14:textId="77777777" w:rsidR="005F12A6" w:rsidRDefault="005F12A6" w:rsidP="005F12A6">
      <w:pPr>
        <w:rPr>
          <w:sz w:val="24"/>
          <w:szCs w:val="24"/>
        </w:rPr>
      </w:pPr>
      <w:r>
        <w:rPr>
          <w:sz w:val="24"/>
          <w:szCs w:val="24"/>
        </w:rPr>
        <w:t>½ TL schwarze Senfsamen</w:t>
      </w:r>
    </w:p>
    <w:p w14:paraId="71E9A02F" w14:textId="77777777" w:rsidR="005F12A6" w:rsidRDefault="005F12A6" w:rsidP="005F12A6">
      <w:pPr>
        <w:rPr>
          <w:sz w:val="24"/>
          <w:szCs w:val="24"/>
        </w:rPr>
      </w:pPr>
      <w:r>
        <w:rPr>
          <w:sz w:val="24"/>
          <w:szCs w:val="24"/>
        </w:rPr>
        <w:t>1 rote Zwiebel, gewürfelt</w:t>
      </w:r>
    </w:p>
    <w:p w14:paraId="2AB323DC" w14:textId="77777777" w:rsidR="005F12A6" w:rsidRDefault="005F12A6" w:rsidP="005F12A6">
      <w:pPr>
        <w:rPr>
          <w:sz w:val="24"/>
          <w:szCs w:val="24"/>
        </w:rPr>
      </w:pPr>
      <w:r>
        <w:rPr>
          <w:sz w:val="24"/>
          <w:szCs w:val="24"/>
        </w:rPr>
        <w:t>400 g grüner Spargel, in 2 cm lange Stücke geschnitten</w:t>
      </w:r>
    </w:p>
    <w:p w14:paraId="35738145" w14:textId="77777777" w:rsidR="005F12A6" w:rsidRDefault="005F12A6" w:rsidP="005F12A6">
      <w:pPr>
        <w:rPr>
          <w:sz w:val="24"/>
          <w:szCs w:val="24"/>
        </w:rPr>
      </w:pPr>
      <w:r>
        <w:rPr>
          <w:sz w:val="24"/>
          <w:szCs w:val="24"/>
        </w:rPr>
        <w:t>400 g Erbsen (frisch oder TK)</w:t>
      </w:r>
    </w:p>
    <w:p w14:paraId="2B32FF72" w14:textId="77777777" w:rsidR="005F12A6" w:rsidRDefault="005F12A6" w:rsidP="005F12A6">
      <w:pPr>
        <w:rPr>
          <w:sz w:val="24"/>
          <w:szCs w:val="24"/>
        </w:rPr>
      </w:pPr>
      <w:r>
        <w:rPr>
          <w:sz w:val="24"/>
          <w:szCs w:val="24"/>
        </w:rPr>
        <w:t>½ TL Salz</w:t>
      </w:r>
    </w:p>
    <w:p w14:paraId="5E7E87E9" w14:textId="77777777" w:rsidR="005F12A6" w:rsidRDefault="005F12A6" w:rsidP="005F12A6">
      <w:pPr>
        <w:rPr>
          <w:sz w:val="24"/>
          <w:szCs w:val="24"/>
        </w:rPr>
      </w:pPr>
    </w:p>
    <w:p w14:paraId="3730EB22" w14:textId="77777777" w:rsidR="005F12A6" w:rsidRDefault="005F12A6" w:rsidP="005F12A6">
      <w:pPr>
        <w:rPr>
          <w:sz w:val="24"/>
          <w:szCs w:val="24"/>
        </w:rPr>
      </w:pPr>
      <w:r>
        <w:rPr>
          <w:sz w:val="24"/>
          <w:szCs w:val="24"/>
        </w:rPr>
        <w:t>Zubereitung:</w:t>
      </w:r>
    </w:p>
    <w:p w14:paraId="6AB949FF" w14:textId="77777777" w:rsidR="005F12A6" w:rsidRPr="00D448A9" w:rsidRDefault="005F12A6" w:rsidP="00B40E8C">
      <w:pPr>
        <w:pStyle w:val="ListParagraph"/>
        <w:numPr>
          <w:ilvl w:val="0"/>
          <w:numId w:val="1351"/>
        </w:numPr>
        <w:spacing w:after="120"/>
        <w:ind w:left="714" w:hanging="357"/>
        <w:contextualSpacing w:val="0"/>
        <w:jc w:val="both"/>
        <w:rPr>
          <w:sz w:val="24"/>
          <w:szCs w:val="24"/>
        </w:rPr>
      </w:pPr>
      <w:r w:rsidRPr="00D448A9">
        <w:rPr>
          <w:sz w:val="24"/>
          <w:szCs w:val="24"/>
        </w:rPr>
        <w:t>Für die Senfpaste Senf, Chili, Zitronensaft, Knoblauch, Ingwer, Joghurt und Kokosraspel zu einer feinen Paste pürieren.</w:t>
      </w:r>
    </w:p>
    <w:p w14:paraId="6158A2E3" w14:textId="77777777" w:rsidR="005F12A6" w:rsidRPr="00D448A9" w:rsidRDefault="005F12A6" w:rsidP="00B40E8C">
      <w:pPr>
        <w:pStyle w:val="ListParagraph"/>
        <w:numPr>
          <w:ilvl w:val="0"/>
          <w:numId w:val="1351"/>
        </w:numPr>
        <w:spacing w:after="120"/>
        <w:ind w:left="714" w:hanging="357"/>
        <w:contextualSpacing w:val="0"/>
        <w:jc w:val="both"/>
        <w:rPr>
          <w:sz w:val="24"/>
          <w:szCs w:val="24"/>
        </w:rPr>
      </w:pPr>
      <w:r w:rsidRPr="00D448A9">
        <w:rPr>
          <w:sz w:val="24"/>
          <w:szCs w:val="24"/>
        </w:rPr>
        <w:t>Dann das Öl in einer großen Pfanne erhitzen, Kreuzkümmel- und Senfsamen hineingeben. Sobald die Samen im Öl tanzen, die Zwiebel dazugeben und bei mittlerer Hitze etwa 8 Minuten glasig anschwitzen. Die Temperatur reduzieren und die Senfpaste hinzufügen.</w:t>
      </w:r>
    </w:p>
    <w:p w14:paraId="206DC3D8" w14:textId="77777777" w:rsidR="005F12A6" w:rsidRPr="00D448A9" w:rsidRDefault="005F12A6" w:rsidP="00B40E8C">
      <w:pPr>
        <w:pStyle w:val="ListParagraph"/>
        <w:numPr>
          <w:ilvl w:val="0"/>
          <w:numId w:val="1351"/>
        </w:numPr>
        <w:spacing w:after="120"/>
        <w:ind w:left="714" w:hanging="357"/>
        <w:contextualSpacing w:val="0"/>
        <w:jc w:val="both"/>
        <w:rPr>
          <w:sz w:val="24"/>
          <w:szCs w:val="24"/>
        </w:rPr>
      </w:pPr>
      <w:r w:rsidRPr="00D448A9">
        <w:rPr>
          <w:sz w:val="24"/>
          <w:szCs w:val="24"/>
        </w:rPr>
        <w:t>Die Senfpaste einige Minuten rühren, damit sie sich nicht trennt, dann die Temperatur wieder auf mittlerer Hitze erhöhen und den Spargel, ohne die Spitzen dazugeben. Etwa 2 Minuten garen, anschließend die Erbsen hinzufügen und weitere 2 Minuten garen. Zuletzt die Spargelspitzen unterheben, weitere 30 Sekunden ziehen lassen, dann vom Herd nehmen. Mit Salz abschmecken</w:t>
      </w:r>
      <w:r>
        <w:rPr>
          <w:sz w:val="24"/>
          <w:szCs w:val="24"/>
        </w:rPr>
        <w:t>.</w:t>
      </w:r>
      <w:r w:rsidRPr="00D448A9">
        <w:rPr>
          <w:sz w:val="24"/>
          <w:szCs w:val="24"/>
        </w:rPr>
        <w:br w:type="page"/>
      </w:r>
    </w:p>
    <w:p w14:paraId="09DE14CD" w14:textId="77777777" w:rsidR="00E523FC" w:rsidRDefault="00E523FC" w:rsidP="00E523FC">
      <w:pPr>
        <w:pStyle w:val="Heading2"/>
        <w:spacing w:after="240"/>
      </w:pPr>
      <w:r>
        <w:lastRenderedPageBreak/>
        <w:t>Grüner Spargel aus dem Ofen</w:t>
      </w:r>
    </w:p>
    <w:p w14:paraId="27D0B3C6" w14:textId="77777777" w:rsidR="00E523FC" w:rsidRPr="00890F7F" w:rsidRDefault="00E523FC" w:rsidP="00E523FC">
      <w:pPr>
        <w:rPr>
          <w:sz w:val="24"/>
          <w:szCs w:val="24"/>
          <w:u w:val="single"/>
        </w:rPr>
      </w:pPr>
      <w:r w:rsidRPr="00890F7F">
        <w:rPr>
          <w:sz w:val="24"/>
          <w:szCs w:val="24"/>
          <w:u w:val="single"/>
        </w:rPr>
        <w:t>Zutaten:</w:t>
      </w:r>
    </w:p>
    <w:p w14:paraId="0C8D685B" w14:textId="77777777" w:rsidR="00E523FC" w:rsidRDefault="00E523FC" w:rsidP="00E523FC">
      <w:pPr>
        <w:rPr>
          <w:sz w:val="24"/>
          <w:szCs w:val="24"/>
        </w:rPr>
      </w:pPr>
      <w:r>
        <w:rPr>
          <w:sz w:val="24"/>
          <w:szCs w:val="24"/>
        </w:rPr>
        <w:t>1,2 kg grüner Spargel</w:t>
      </w:r>
    </w:p>
    <w:p w14:paraId="27E93218" w14:textId="77777777" w:rsidR="00E523FC" w:rsidRDefault="00E523FC" w:rsidP="00E523FC">
      <w:pPr>
        <w:rPr>
          <w:sz w:val="24"/>
          <w:szCs w:val="24"/>
        </w:rPr>
      </w:pPr>
      <w:r>
        <w:rPr>
          <w:sz w:val="24"/>
          <w:szCs w:val="24"/>
        </w:rPr>
        <w:t>100 g geriebener Parmesan</w:t>
      </w:r>
    </w:p>
    <w:p w14:paraId="38337DB0" w14:textId="77777777" w:rsidR="00E523FC" w:rsidRDefault="00E523FC" w:rsidP="00E523FC">
      <w:pPr>
        <w:rPr>
          <w:sz w:val="24"/>
          <w:szCs w:val="24"/>
        </w:rPr>
      </w:pPr>
      <w:r>
        <w:rPr>
          <w:sz w:val="24"/>
          <w:szCs w:val="24"/>
        </w:rPr>
        <w:t>3 EL Semmelbrösel</w:t>
      </w:r>
    </w:p>
    <w:p w14:paraId="2A69A0E8" w14:textId="77777777" w:rsidR="00E523FC" w:rsidRDefault="00E523FC" w:rsidP="00E523FC">
      <w:pPr>
        <w:rPr>
          <w:sz w:val="24"/>
          <w:szCs w:val="24"/>
        </w:rPr>
      </w:pPr>
    </w:p>
    <w:p w14:paraId="314EA133" w14:textId="77777777" w:rsidR="00E523FC" w:rsidRDefault="00E523FC" w:rsidP="00E523FC">
      <w:pPr>
        <w:rPr>
          <w:sz w:val="24"/>
          <w:szCs w:val="24"/>
        </w:rPr>
      </w:pPr>
      <w:r>
        <w:rPr>
          <w:sz w:val="24"/>
          <w:szCs w:val="24"/>
        </w:rPr>
        <w:t>Zubereitung:</w:t>
      </w:r>
    </w:p>
    <w:p w14:paraId="308AEEDB" w14:textId="77777777" w:rsidR="00E523FC" w:rsidRDefault="00E523FC" w:rsidP="00E523FC">
      <w:pPr>
        <w:jc w:val="both"/>
        <w:rPr>
          <w:sz w:val="24"/>
          <w:szCs w:val="24"/>
        </w:rPr>
      </w:pPr>
      <w:r>
        <w:rPr>
          <w:sz w:val="24"/>
          <w:szCs w:val="24"/>
        </w:rPr>
        <w:t>Vom Spargel großzügig Enden abschneiden. Spargel auf ein mit Backpapier ausgelegtem Blech im Ofen bei 180 Grad für 20 Minuten grillen. Parmesan und Semmelbrösel darüberstreuen, noch 5 Minuten im Ofen nachgaren.</w:t>
      </w:r>
      <w:r>
        <w:rPr>
          <w:sz w:val="24"/>
          <w:szCs w:val="24"/>
        </w:rPr>
        <w:br w:type="page"/>
      </w:r>
    </w:p>
    <w:p w14:paraId="22C8BB7A" w14:textId="77777777" w:rsidR="003B10A1" w:rsidRDefault="003B10A1" w:rsidP="003B10A1">
      <w:pPr>
        <w:pStyle w:val="Heading2"/>
        <w:spacing w:after="240"/>
      </w:pPr>
      <w:r>
        <w:lastRenderedPageBreak/>
        <w:t>Grüner Spargel aus dem Ofen Nr. 2</w:t>
      </w:r>
      <w:r>
        <w:rPr>
          <w:rStyle w:val="FootnoteReference"/>
        </w:rPr>
        <w:footnoteReference w:id="1013"/>
      </w:r>
      <w:r>
        <w:t xml:space="preserve"> </w:t>
      </w:r>
    </w:p>
    <w:p w14:paraId="09CCF7FD" w14:textId="77777777" w:rsidR="003B10A1" w:rsidRDefault="003B10A1" w:rsidP="003B10A1">
      <w:pPr>
        <w:rPr>
          <w:sz w:val="24"/>
          <w:szCs w:val="24"/>
        </w:rPr>
      </w:pPr>
      <w:r w:rsidRPr="00B46C2B">
        <w:rPr>
          <w:sz w:val="24"/>
          <w:szCs w:val="24"/>
          <w:u w:val="single"/>
        </w:rPr>
        <w:t>Zutaten</w:t>
      </w:r>
      <w:r>
        <w:rPr>
          <w:sz w:val="24"/>
          <w:szCs w:val="24"/>
        </w:rPr>
        <w:t xml:space="preserve"> (für 4 Portionen als Beilage)</w:t>
      </w:r>
    </w:p>
    <w:p w14:paraId="17524F06" w14:textId="77777777" w:rsidR="003B10A1" w:rsidRDefault="003B10A1" w:rsidP="003B10A1">
      <w:pPr>
        <w:rPr>
          <w:sz w:val="24"/>
          <w:szCs w:val="24"/>
        </w:rPr>
      </w:pPr>
      <w:r>
        <w:rPr>
          <w:sz w:val="24"/>
          <w:szCs w:val="24"/>
        </w:rPr>
        <w:t>600 g grüner Spargel, holzige Enden entfernt</w:t>
      </w:r>
    </w:p>
    <w:p w14:paraId="4BAE4FCD" w14:textId="77777777" w:rsidR="003B10A1" w:rsidRDefault="003B10A1" w:rsidP="003B10A1">
      <w:pPr>
        <w:rPr>
          <w:sz w:val="24"/>
          <w:szCs w:val="24"/>
        </w:rPr>
      </w:pPr>
      <w:r>
        <w:rPr>
          <w:sz w:val="24"/>
          <w:szCs w:val="24"/>
        </w:rPr>
        <w:t>3 EL Olivenöl</w:t>
      </w:r>
    </w:p>
    <w:p w14:paraId="79385545" w14:textId="77777777" w:rsidR="003B10A1" w:rsidRDefault="003B10A1" w:rsidP="003B10A1">
      <w:pPr>
        <w:rPr>
          <w:sz w:val="24"/>
          <w:szCs w:val="24"/>
        </w:rPr>
      </w:pPr>
      <w:r>
        <w:rPr>
          <w:sz w:val="24"/>
          <w:szCs w:val="24"/>
        </w:rPr>
        <w:t>30 g Butter</w:t>
      </w:r>
    </w:p>
    <w:p w14:paraId="012C2431" w14:textId="77777777" w:rsidR="003B10A1" w:rsidRDefault="003B10A1" w:rsidP="003B10A1">
      <w:pPr>
        <w:rPr>
          <w:sz w:val="24"/>
          <w:szCs w:val="24"/>
        </w:rPr>
      </w:pPr>
      <w:r>
        <w:rPr>
          <w:sz w:val="24"/>
          <w:szCs w:val="24"/>
        </w:rPr>
        <w:t>20 g Mandeln, gehobelt</w:t>
      </w:r>
    </w:p>
    <w:p w14:paraId="1575237A" w14:textId="77777777" w:rsidR="003B10A1" w:rsidRDefault="003B10A1" w:rsidP="003B10A1">
      <w:pPr>
        <w:rPr>
          <w:sz w:val="24"/>
          <w:szCs w:val="24"/>
        </w:rPr>
      </w:pPr>
      <w:r>
        <w:rPr>
          <w:sz w:val="24"/>
          <w:szCs w:val="24"/>
        </w:rPr>
        <w:t>30 g sehr kleine Kapern, trockengetupft</w:t>
      </w:r>
    </w:p>
    <w:p w14:paraId="49DEB139" w14:textId="77777777" w:rsidR="003B10A1" w:rsidRPr="0064391A" w:rsidRDefault="003B10A1" w:rsidP="003B10A1">
      <w:pPr>
        <w:rPr>
          <w:sz w:val="24"/>
          <w:szCs w:val="24"/>
        </w:rPr>
      </w:pPr>
      <w:r w:rsidRPr="0064391A">
        <w:rPr>
          <w:sz w:val="24"/>
          <w:szCs w:val="24"/>
        </w:rPr>
        <w:t>10 g Dill, grob gehackt</w:t>
      </w:r>
    </w:p>
    <w:p w14:paraId="7F41BBFF" w14:textId="77777777" w:rsidR="003B10A1" w:rsidRDefault="003B10A1" w:rsidP="003B10A1">
      <w:pPr>
        <w:rPr>
          <w:sz w:val="24"/>
          <w:szCs w:val="24"/>
          <w:lang w:val="en-US"/>
        </w:rPr>
      </w:pPr>
      <w:r>
        <w:rPr>
          <w:sz w:val="24"/>
          <w:szCs w:val="24"/>
          <w:lang w:val="en-US"/>
        </w:rPr>
        <w:t>Salz, Pfeffer</w:t>
      </w:r>
    </w:p>
    <w:p w14:paraId="17D61788" w14:textId="77777777" w:rsidR="003B10A1" w:rsidRDefault="003B10A1" w:rsidP="003B10A1">
      <w:pPr>
        <w:rPr>
          <w:sz w:val="24"/>
          <w:szCs w:val="24"/>
          <w:lang w:val="en-US"/>
        </w:rPr>
      </w:pPr>
    </w:p>
    <w:p w14:paraId="0B51737B" w14:textId="77777777" w:rsidR="003B10A1" w:rsidRDefault="003B10A1" w:rsidP="003B10A1">
      <w:pPr>
        <w:rPr>
          <w:sz w:val="24"/>
          <w:szCs w:val="24"/>
          <w:lang w:val="en-US"/>
        </w:rPr>
      </w:pPr>
      <w:r>
        <w:rPr>
          <w:sz w:val="24"/>
          <w:szCs w:val="24"/>
          <w:lang w:val="en-US"/>
        </w:rPr>
        <w:t>Zubereitung:</w:t>
      </w:r>
    </w:p>
    <w:p w14:paraId="4EC7FC91" w14:textId="77777777" w:rsidR="003B10A1" w:rsidRPr="005B6C6E" w:rsidRDefault="003B10A1" w:rsidP="00B40E8C">
      <w:pPr>
        <w:pStyle w:val="ListParagraph"/>
        <w:numPr>
          <w:ilvl w:val="0"/>
          <w:numId w:val="1022"/>
        </w:numPr>
        <w:spacing w:after="120"/>
        <w:ind w:left="714" w:hanging="357"/>
        <w:contextualSpacing w:val="0"/>
        <w:jc w:val="both"/>
        <w:rPr>
          <w:sz w:val="24"/>
          <w:szCs w:val="24"/>
        </w:rPr>
      </w:pPr>
      <w:r w:rsidRPr="005B6C6E">
        <w:rPr>
          <w:sz w:val="24"/>
          <w:szCs w:val="24"/>
        </w:rPr>
        <w:t>Den Backofen auf 200 Grad Umluft vorheizen.</w:t>
      </w:r>
    </w:p>
    <w:p w14:paraId="69311A12" w14:textId="77777777" w:rsidR="003B10A1" w:rsidRPr="005B6C6E" w:rsidRDefault="003B10A1" w:rsidP="00B40E8C">
      <w:pPr>
        <w:pStyle w:val="ListParagraph"/>
        <w:numPr>
          <w:ilvl w:val="0"/>
          <w:numId w:val="1022"/>
        </w:numPr>
        <w:spacing w:after="120"/>
        <w:ind w:left="714" w:hanging="357"/>
        <w:contextualSpacing w:val="0"/>
        <w:jc w:val="both"/>
        <w:rPr>
          <w:sz w:val="24"/>
          <w:szCs w:val="24"/>
        </w:rPr>
      </w:pPr>
      <w:r w:rsidRPr="005B6C6E">
        <w:rPr>
          <w:sz w:val="24"/>
          <w:szCs w:val="24"/>
        </w:rPr>
        <w:t>Den Spargel mit 1 EL Öl, 1 großzügigen Prise Salz und 1 kräftigen Prise frisch gemahlenem Pfeffer mischen. Auf einem mit Backpapier belegten Backblech verteilen, sodass zwischen den Stangen viel Platz bleibt. 8-12 Minuten im Ofen rösten bis der Spargel weich ist und stellenweise braun wird. Auf einer großen Servierplatte geben und beiseitestellen.</w:t>
      </w:r>
    </w:p>
    <w:p w14:paraId="1BC204C0" w14:textId="77777777" w:rsidR="003B10A1" w:rsidRPr="005B6C6E" w:rsidRDefault="003B10A1" w:rsidP="00B40E8C">
      <w:pPr>
        <w:pStyle w:val="ListParagraph"/>
        <w:numPr>
          <w:ilvl w:val="0"/>
          <w:numId w:val="1022"/>
        </w:numPr>
        <w:spacing w:after="120"/>
        <w:ind w:left="714" w:hanging="357"/>
        <w:contextualSpacing w:val="0"/>
        <w:jc w:val="both"/>
        <w:rPr>
          <w:sz w:val="24"/>
          <w:szCs w:val="24"/>
        </w:rPr>
      </w:pPr>
      <w:r w:rsidRPr="005B6C6E">
        <w:rPr>
          <w:sz w:val="24"/>
          <w:szCs w:val="24"/>
        </w:rPr>
        <w:t>Die Butter in einen kleinen Topf geben und bei mittlerer bis starker Hitze zerlassen. Die Mandelblättchen darin 1 – 2 Minuten braten, bis sie goldbraun sind, dabei immer wieder umrühren. Butter und Mandeln gleichmäßig auf dem Spargel verteilen.</w:t>
      </w:r>
    </w:p>
    <w:p w14:paraId="7D3CF5EA" w14:textId="77777777" w:rsidR="003B10A1" w:rsidRDefault="003B10A1" w:rsidP="00B40E8C">
      <w:pPr>
        <w:pStyle w:val="ListParagraph"/>
        <w:numPr>
          <w:ilvl w:val="0"/>
          <w:numId w:val="1022"/>
        </w:numPr>
        <w:spacing w:after="120"/>
        <w:ind w:left="714" w:hanging="357"/>
        <w:contextualSpacing w:val="0"/>
        <w:jc w:val="both"/>
        <w:rPr>
          <w:sz w:val="24"/>
          <w:szCs w:val="24"/>
        </w:rPr>
      </w:pPr>
      <w:r w:rsidRPr="005B6C6E">
        <w:rPr>
          <w:sz w:val="24"/>
          <w:szCs w:val="24"/>
        </w:rPr>
        <w:t>Das restliche Öl in den Topf geben und bei hoher Temperatur erhitzen. Die Kapern darin unter ständigem Rühren 1 – 2 Minuten braten, bis sie sich geöffnet haben und knusprig sind. Mit einem Schaumlöffel aus dem Öl heben und zusammen mit dem Dill auf den Spargel streuen. Das Öl entsorgen. Den Spargel warm servieren.</w:t>
      </w:r>
    </w:p>
    <w:p w14:paraId="26B30CBE" w14:textId="77777777" w:rsidR="003B10A1" w:rsidRDefault="003B10A1" w:rsidP="003B10A1">
      <w:pPr>
        <w:rPr>
          <w:sz w:val="24"/>
          <w:szCs w:val="24"/>
        </w:rPr>
      </w:pPr>
      <w:r>
        <w:rPr>
          <w:sz w:val="24"/>
          <w:szCs w:val="24"/>
        </w:rPr>
        <w:br w:type="page"/>
      </w:r>
    </w:p>
    <w:p w14:paraId="260D4C87" w14:textId="77777777" w:rsidR="00106AEC" w:rsidRDefault="00106AEC" w:rsidP="00106AEC">
      <w:pPr>
        <w:pStyle w:val="Heading2"/>
        <w:spacing w:after="240"/>
      </w:pPr>
      <w:r>
        <w:lastRenderedPageBreak/>
        <w:t>Spargel-Schinken-Röllchen</w:t>
      </w:r>
      <w:r>
        <w:rPr>
          <w:rStyle w:val="FootnoteReference"/>
        </w:rPr>
        <w:footnoteReference w:id="1014"/>
      </w:r>
      <w:r>
        <w:t xml:space="preserve"> </w:t>
      </w:r>
    </w:p>
    <w:p w14:paraId="673DA125" w14:textId="77777777" w:rsidR="00106AEC" w:rsidRDefault="00106AEC" w:rsidP="00106AEC">
      <w:pPr>
        <w:rPr>
          <w:sz w:val="24"/>
          <w:szCs w:val="24"/>
        </w:rPr>
      </w:pPr>
      <w:r w:rsidRPr="002B2CC2">
        <w:rPr>
          <w:sz w:val="24"/>
          <w:szCs w:val="24"/>
          <w:u w:val="single"/>
        </w:rPr>
        <w:t>Zutaten</w:t>
      </w:r>
      <w:r>
        <w:rPr>
          <w:sz w:val="24"/>
          <w:szCs w:val="24"/>
        </w:rPr>
        <w:t xml:space="preserve"> (für 2 Personen):</w:t>
      </w:r>
    </w:p>
    <w:p w14:paraId="425BFAEF" w14:textId="77777777" w:rsidR="00106AEC" w:rsidRDefault="00106AEC" w:rsidP="00106AEC">
      <w:pPr>
        <w:rPr>
          <w:sz w:val="24"/>
          <w:szCs w:val="24"/>
        </w:rPr>
      </w:pPr>
      <w:r>
        <w:rPr>
          <w:sz w:val="24"/>
          <w:szCs w:val="24"/>
        </w:rPr>
        <w:t>1 TL Butter</w:t>
      </w:r>
    </w:p>
    <w:p w14:paraId="5DB66B47" w14:textId="77777777" w:rsidR="00106AEC" w:rsidRDefault="00106AEC" w:rsidP="00106AEC">
      <w:pPr>
        <w:rPr>
          <w:sz w:val="24"/>
          <w:szCs w:val="24"/>
        </w:rPr>
      </w:pPr>
      <w:r>
        <w:rPr>
          <w:sz w:val="24"/>
          <w:szCs w:val="24"/>
        </w:rPr>
        <w:t>1 TL Mehl</w:t>
      </w:r>
    </w:p>
    <w:p w14:paraId="3A3E756F" w14:textId="77777777" w:rsidR="00106AEC" w:rsidRDefault="00106AEC" w:rsidP="00106AEC">
      <w:pPr>
        <w:rPr>
          <w:sz w:val="24"/>
          <w:szCs w:val="24"/>
        </w:rPr>
      </w:pPr>
      <w:r>
        <w:rPr>
          <w:sz w:val="24"/>
          <w:szCs w:val="24"/>
        </w:rPr>
        <w:t>350 ml Milch</w:t>
      </w:r>
    </w:p>
    <w:p w14:paraId="092BF9B8" w14:textId="77777777" w:rsidR="00106AEC" w:rsidRDefault="00106AEC" w:rsidP="00106AEC">
      <w:pPr>
        <w:rPr>
          <w:sz w:val="24"/>
          <w:szCs w:val="24"/>
        </w:rPr>
      </w:pPr>
      <w:r>
        <w:rPr>
          <w:sz w:val="24"/>
          <w:szCs w:val="24"/>
        </w:rPr>
        <w:t>750 g Spargel (Handelsklasse II)</w:t>
      </w:r>
    </w:p>
    <w:p w14:paraId="7717CBE0" w14:textId="77777777" w:rsidR="00106AEC" w:rsidRDefault="00106AEC" w:rsidP="00106AEC">
      <w:pPr>
        <w:rPr>
          <w:sz w:val="24"/>
          <w:szCs w:val="24"/>
        </w:rPr>
      </w:pPr>
      <w:r>
        <w:rPr>
          <w:sz w:val="24"/>
          <w:szCs w:val="24"/>
        </w:rPr>
        <w:t>Salz, Pfeffer</w:t>
      </w:r>
    </w:p>
    <w:p w14:paraId="66F54DE1" w14:textId="77777777" w:rsidR="00106AEC" w:rsidRDefault="00106AEC" w:rsidP="00106AEC">
      <w:pPr>
        <w:rPr>
          <w:sz w:val="24"/>
          <w:szCs w:val="24"/>
        </w:rPr>
      </w:pPr>
      <w:r>
        <w:rPr>
          <w:sz w:val="24"/>
          <w:szCs w:val="24"/>
        </w:rPr>
        <w:t>Frisch geriebene Muskatnuss</w:t>
      </w:r>
    </w:p>
    <w:p w14:paraId="6BB9942A" w14:textId="77777777" w:rsidR="00106AEC" w:rsidRDefault="00106AEC" w:rsidP="00106AEC">
      <w:pPr>
        <w:rPr>
          <w:sz w:val="24"/>
          <w:szCs w:val="24"/>
        </w:rPr>
      </w:pPr>
      <w:r>
        <w:rPr>
          <w:sz w:val="24"/>
          <w:szCs w:val="24"/>
        </w:rPr>
        <w:t>4 große Scheiben gekochter Schinken</w:t>
      </w:r>
    </w:p>
    <w:p w14:paraId="497610E2" w14:textId="77777777" w:rsidR="00106AEC" w:rsidRDefault="00106AEC" w:rsidP="00106AEC">
      <w:pPr>
        <w:rPr>
          <w:sz w:val="24"/>
          <w:szCs w:val="24"/>
        </w:rPr>
      </w:pPr>
      <w:r>
        <w:rPr>
          <w:sz w:val="24"/>
          <w:szCs w:val="24"/>
        </w:rPr>
        <w:t>80 g geraspelter Gouda</w:t>
      </w:r>
    </w:p>
    <w:p w14:paraId="5172913B" w14:textId="77777777" w:rsidR="00106AEC" w:rsidRDefault="00106AEC" w:rsidP="00106AEC">
      <w:pPr>
        <w:rPr>
          <w:sz w:val="24"/>
          <w:szCs w:val="24"/>
        </w:rPr>
      </w:pPr>
    </w:p>
    <w:p w14:paraId="333A6A30" w14:textId="77777777" w:rsidR="00106AEC" w:rsidRDefault="00106AEC" w:rsidP="00106AEC">
      <w:pPr>
        <w:rPr>
          <w:sz w:val="24"/>
          <w:szCs w:val="24"/>
        </w:rPr>
      </w:pPr>
      <w:r>
        <w:rPr>
          <w:sz w:val="24"/>
          <w:szCs w:val="24"/>
        </w:rPr>
        <w:t>Zubereitungszeit: 40 Minuten</w:t>
      </w:r>
    </w:p>
    <w:p w14:paraId="63088089" w14:textId="77777777" w:rsidR="00106AEC" w:rsidRPr="0091663D" w:rsidRDefault="00106AEC" w:rsidP="00B40E8C">
      <w:pPr>
        <w:pStyle w:val="ListParagraph"/>
        <w:numPr>
          <w:ilvl w:val="0"/>
          <w:numId w:val="329"/>
        </w:numPr>
        <w:spacing w:after="120"/>
        <w:ind w:left="714" w:hanging="357"/>
        <w:contextualSpacing w:val="0"/>
        <w:jc w:val="both"/>
        <w:rPr>
          <w:sz w:val="24"/>
          <w:szCs w:val="24"/>
        </w:rPr>
      </w:pPr>
      <w:r w:rsidRPr="0091663D">
        <w:rPr>
          <w:sz w:val="24"/>
          <w:szCs w:val="24"/>
        </w:rPr>
        <w:t>Butter in einem Topf zerlassen. Mehl darin bei mittlerer Hitze anschwitzen. Milch nach und nach mit einem Schneebesen unterrühren. Bei mittlerer Hitze 10 Minuten unter gelegentlichem Rühren köcheln lassen.</w:t>
      </w:r>
    </w:p>
    <w:p w14:paraId="58380473" w14:textId="77777777" w:rsidR="00106AEC" w:rsidRPr="0091663D" w:rsidRDefault="00106AEC" w:rsidP="00B40E8C">
      <w:pPr>
        <w:pStyle w:val="ListParagraph"/>
        <w:numPr>
          <w:ilvl w:val="0"/>
          <w:numId w:val="329"/>
        </w:numPr>
        <w:spacing w:after="120"/>
        <w:ind w:left="714" w:hanging="357"/>
        <w:contextualSpacing w:val="0"/>
        <w:jc w:val="both"/>
        <w:rPr>
          <w:sz w:val="24"/>
          <w:szCs w:val="24"/>
        </w:rPr>
      </w:pPr>
      <w:r w:rsidRPr="0091663D">
        <w:rPr>
          <w:sz w:val="24"/>
          <w:szCs w:val="24"/>
        </w:rPr>
        <w:t>Inzwischen Spargel schälen, die enden abschneiden. In reichlich kochendem Salzwasser 5 Min. blanchieren. Aus dem Wasser heben, abtropfen lassen und lauwarm abkühlen lassen.</w:t>
      </w:r>
    </w:p>
    <w:p w14:paraId="780F9334" w14:textId="77777777" w:rsidR="00106AEC" w:rsidRPr="0091663D" w:rsidRDefault="00106AEC" w:rsidP="00B40E8C">
      <w:pPr>
        <w:pStyle w:val="ListParagraph"/>
        <w:numPr>
          <w:ilvl w:val="0"/>
          <w:numId w:val="329"/>
        </w:numPr>
        <w:spacing w:after="120"/>
        <w:ind w:left="714" w:hanging="357"/>
        <w:contextualSpacing w:val="0"/>
        <w:jc w:val="both"/>
        <w:rPr>
          <w:sz w:val="24"/>
          <w:szCs w:val="24"/>
        </w:rPr>
      </w:pPr>
      <w:r w:rsidRPr="0091663D">
        <w:rPr>
          <w:sz w:val="24"/>
          <w:szCs w:val="24"/>
        </w:rPr>
        <w:t>Ofen auf 220 Grad vorheizen (Ober- und Unterhitze). Sauce mit Salz, Pfeffer und etwas Muskat würzen und in eine Auflaufform geben. Je ein Viertel des Spargels in 1 Scheibe Schinken rollen und in die Auflaufform setzen. Mit dem Käse bestreuen und im heißen Ofen auf einem Rost auf der mittleren Schiene 20 Minuten überbacken.</w:t>
      </w:r>
    </w:p>
    <w:p w14:paraId="088F3385" w14:textId="77777777" w:rsidR="00106AEC" w:rsidRDefault="00106AEC" w:rsidP="00106AEC">
      <w:pPr>
        <w:rPr>
          <w:sz w:val="24"/>
          <w:szCs w:val="24"/>
        </w:rPr>
      </w:pPr>
      <w:r>
        <w:rPr>
          <w:sz w:val="24"/>
          <w:szCs w:val="24"/>
        </w:rPr>
        <w:br w:type="page"/>
      </w:r>
    </w:p>
    <w:p w14:paraId="75C4E1A3" w14:textId="46132588" w:rsidR="00767F7A" w:rsidRDefault="00767F7A" w:rsidP="00767F7A">
      <w:pPr>
        <w:pStyle w:val="Heading2"/>
        <w:spacing w:after="240"/>
      </w:pPr>
      <w:r>
        <w:lastRenderedPageBreak/>
        <w:t xml:space="preserve">Okra mit Kokosnuss - Bindi Sabji </w:t>
      </w:r>
    </w:p>
    <w:p w14:paraId="1D112F11" w14:textId="77777777" w:rsidR="00767F7A" w:rsidRDefault="00767F7A" w:rsidP="00767F7A">
      <w:pPr>
        <w:rPr>
          <w:sz w:val="24"/>
          <w:szCs w:val="24"/>
        </w:rPr>
      </w:pPr>
      <w:r w:rsidRPr="00C01F6B">
        <w:rPr>
          <w:sz w:val="24"/>
          <w:szCs w:val="24"/>
          <w:u w:val="single"/>
        </w:rPr>
        <w:t>Zutaten</w:t>
      </w:r>
      <w:r>
        <w:rPr>
          <w:sz w:val="24"/>
          <w:szCs w:val="24"/>
        </w:rPr>
        <w:t xml:space="preserve"> (für 6 Portionen):</w:t>
      </w:r>
    </w:p>
    <w:p w14:paraId="3747623D" w14:textId="77777777" w:rsidR="00767F7A" w:rsidRDefault="00767F7A" w:rsidP="00767F7A">
      <w:pPr>
        <w:rPr>
          <w:sz w:val="24"/>
          <w:szCs w:val="24"/>
        </w:rPr>
      </w:pPr>
      <w:r>
        <w:rPr>
          <w:sz w:val="24"/>
          <w:szCs w:val="24"/>
        </w:rPr>
        <w:t>500 g Okras</w:t>
      </w:r>
    </w:p>
    <w:p w14:paraId="48908771" w14:textId="77777777" w:rsidR="00767F7A" w:rsidRDefault="00767F7A" w:rsidP="00767F7A">
      <w:pPr>
        <w:rPr>
          <w:sz w:val="24"/>
          <w:szCs w:val="24"/>
        </w:rPr>
      </w:pPr>
      <w:r>
        <w:rPr>
          <w:sz w:val="24"/>
          <w:szCs w:val="24"/>
        </w:rPr>
        <w:t>2 mittelgroße Zwiebeln</w:t>
      </w:r>
    </w:p>
    <w:p w14:paraId="6BA8C640" w14:textId="77777777" w:rsidR="00767F7A" w:rsidRDefault="00767F7A" w:rsidP="00767F7A">
      <w:pPr>
        <w:rPr>
          <w:sz w:val="24"/>
          <w:szCs w:val="24"/>
        </w:rPr>
      </w:pPr>
      <w:r>
        <w:rPr>
          <w:sz w:val="24"/>
          <w:szCs w:val="24"/>
        </w:rPr>
        <w:t>2 Knoblauchzehen</w:t>
      </w:r>
    </w:p>
    <w:p w14:paraId="44CA7B0A" w14:textId="77777777" w:rsidR="00767F7A" w:rsidRDefault="00767F7A" w:rsidP="00767F7A">
      <w:pPr>
        <w:rPr>
          <w:sz w:val="24"/>
          <w:szCs w:val="24"/>
        </w:rPr>
      </w:pPr>
      <w:r>
        <w:rPr>
          <w:sz w:val="24"/>
          <w:szCs w:val="24"/>
        </w:rPr>
        <w:t>4 mittelgroße reife Tomaten</w:t>
      </w:r>
    </w:p>
    <w:p w14:paraId="26DEF6CA" w14:textId="77777777" w:rsidR="00767F7A" w:rsidRDefault="00767F7A" w:rsidP="00767F7A">
      <w:pPr>
        <w:rPr>
          <w:sz w:val="24"/>
          <w:szCs w:val="24"/>
        </w:rPr>
      </w:pPr>
      <w:r>
        <w:rPr>
          <w:sz w:val="24"/>
          <w:szCs w:val="24"/>
        </w:rPr>
        <w:t>1 Stück frischer Ingwer (4 cm)</w:t>
      </w:r>
    </w:p>
    <w:p w14:paraId="52AE7A26" w14:textId="77777777" w:rsidR="00767F7A" w:rsidRDefault="00767F7A" w:rsidP="00767F7A">
      <w:pPr>
        <w:rPr>
          <w:sz w:val="24"/>
          <w:szCs w:val="24"/>
        </w:rPr>
      </w:pPr>
      <w:r>
        <w:rPr>
          <w:sz w:val="24"/>
          <w:szCs w:val="24"/>
        </w:rPr>
        <w:t>4 EL Butterschmalz</w:t>
      </w:r>
    </w:p>
    <w:p w14:paraId="0A90EAAF" w14:textId="77777777" w:rsidR="00767F7A" w:rsidRDefault="00767F7A" w:rsidP="00767F7A">
      <w:pPr>
        <w:rPr>
          <w:sz w:val="24"/>
          <w:szCs w:val="24"/>
        </w:rPr>
      </w:pPr>
      <w:r>
        <w:rPr>
          <w:sz w:val="24"/>
          <w:szCs w:val="24"/>
        </w:rPr>
        <w:t>1 TL Kreuzkümmel</w:t>
      </w:r>
    </w:p>
    <w:p w14:paraId="7487FE1C" w14:textId="77777777" w:rsidR="00767F7A" w:rsidRDefault="00767F7A" w:rsidP="00767F7A">
      <w:pPr>
        <w:rPr>
          <w:sz w:val="24"/>
          <w:szCs w:val="24"/>
        </w:rPr>
      </w:pPr>
      <w:r>
        <w:rPr>
          <w:sz w:val="24"/>
          <w:szCs w:val="24"/>
        </w:rPr>
        <w:t>1 TL Koriander</w:t>
      </w:r>
    </w:p>
    <w:p w14:paraId="202C5D67" w14:textId="77777777" w:rsidR="00767F7A" w:rsidRDefault="00767F7A" w:rsidP="00767F7A">
      <w:pPr>
        <w:rPr>
          <w:sz w:val="24"/>
          <w:szCs w:val="24"/>
        </w:rPr>
      </w:pPr>
      <w:r>
        <w:rPr>
          <w:sz w:val="24"/>
          <w:szCs w:val="24"/>
        </w:rPr>
        <w:t>½ TL Kurkuma</w:t>
      </w:r>
    </w:p>
    <w:p w14:paraId="6107FB2D" w14:textId="77777777" w:rsidR="00767F7A" w:rsidRDefault="00767F7A" w:rsidP="00767F7A">
      <w:pPr>
        <w:rPr>
          <w:sz w:val="24"/>
          <w:szCs w:val="24"/>
        </w:rPr>
      </w:pPr>
      <w:r>
        <w:rPr>
          <w:sz w:val="24"/>
          <w:szCs w:val="24"/>
        </w:rPr>
        <w:t>1 TL Paprikapulver, edelsüß</w:t>
      </w:r>
    </w:p>
    <w:p w14:paraId="0A3BE77C" w14:textId="77777777" w:rsidR="00767F7A" w:rsidRDefault="00767F7A" w:rsidP="00767F7A">
      <w:pPr>
        <w:rPr>
          <w:sz w:val="24"/>
          <w:szCs w:val="24"/>
        </w:rPr>
      </w:pPr>
      <w:r>
        <w:rPr>
          <w:sz w:val="24"/>
          <w:szCs w:val="24"/>
        </w:rPr>
        <w:t>¼ TL Chilipulver</w:t>
      </w:r>
    </w:p>
    <w:p w14:paraId="372C365F" w14:textId="77777777" w:rsidR="00767F7A" w:rsidRDefault="00767F7A" w:rsidP="00767F7A">
      <w:pPr>
        <w:rPr>
          <w:sz w:val="24"/>
          <w:szCs w:val="24"/>
        </w:rPr>
      </w:pPr>
      <w:r>
        <w:rPr>
          <w:sz w:val="24"/>
          <w:szCs w:val="24"/>
        </w:rPr>
        <w:t>½ TL Fenchelsamen, frisch gemahlen</w:t>
      </w:r>
    </w:p>
    <w:p w14:paraId="362EA870" w14:textId="77777777" w:rsidR="00767F7A" w:rsidRDefault="00767F7A" w:rsidP="00767F7A">
      <w:pPr>
        <w:rPr>
          <w:sz w:val="24"/>
          <w:szCs w:val="24"/>
        </w:rPr>
      </w:pPr>
      <w:r>
        <w:rPr>
          <w:sz w:val="24"/>
          <w:szCs w:val="24"/>
        </w:rPr>
        <w:t>Salz</w:t>
      </w:r>
    </w:p>
    <w:p w14:paraId="3700A6EE" w14:textId="77777777" w:rsidR="00767F7A" w:rsidRDefault="00767F7A" w:rsidP="00767F7A">
      <w:pPr>
        <w:rPr>
          <w:sz w:val="24"/>
          <w:szCs w:val="24"/>
        </w:rPr>
      </w:pPr>
      <w:r>
        <w:rPr>
          <w:sz w:val="24"/>
          <w:szCs w:val="24"/>
        </w:rPr>
        <w:t>1 Dose ungeschälte Kokosmilch (375 ml)</w:t>
      </w:r>
    </w:p>
    <w:p w14:paraId="2F10D4EC" w14:textId="77777777" w:rsidR="00767F7A" w:rsidRDefault="00767F7A" w:rsidP="00767F7A">
      <w:pPr>
        <w:rPr>
          <w:sz w:val="24"/>
          <w:szCs w:val="24"/>
        </w:rPr>
      </w:pPr>
    </w:p>
    <w:p w14:paraId="33C5411F" w14:textId="77777777" w:rsidR="00767F7A" w:rsidRDefault="00767F7A" w:rsidP="00767F7A">
      <w:pPr>
        <w:rPr>
          <w:sz w:val="24"/>
          <w:szCs w:val="24"/>
        </w:rPr>
      </w:pPr>
      <w:r>
        <w:rPr>
          <w:sz w:val="24"/>
          <w:szCs w:val="24"/>
        </w:rPr>
        <w:t>Zubereitungszeit: 1 Stunde</w:t>
      </w:r>
    </w:p>
    <w:p w14:paraId="315FFE81" w14:textId="77777777" w:rsidR="00767F7A" w:rsidRPr="00D22C11" w:rsidRDefault="00767F7A" w:rsidP="00B40E8C">
      <w:pPr>
        <w:pStyle w:val="ListParagraph"/>
        <w:numPr>
          <w:ilvl w:val="0"/>
          <w:numId w:val="1611"/>
        </w:numPr>
        <w:spacing w:after="120"/>
        <w:ind w:left="714" w:hanging="357"/>
        <w:contextualSpacing w:val="0"/>
        <w:jc w:val="both"/>
        <w:rPr>
          <w:sz w:val="24"/>
          <w:szCs w:val="24"/>
        </w:rPr>
      </w:pPr>
      <w:r w:rsidRPr="00D22C11">
        <w:rPr>
          <w:sz w:val="24"/>
          <w:szCs w:val="24"/>
        </w:rPr>
        <w:t>Okras waschen, gut abtrocknen, die Spitze und den harten Stielansatz abschneiden. Okras in etwa 2 cm lange Stücke schneiden.</w:t>
      </w:r>
    </w:p>
    <w:p w14:paraId="4AB37633" w14:textId="77777777" w:rsidR="00767F7A" w:rsidRPr="00D22C11" w:rsidRDefault="00767F7A" w:rsidP="00B40E8C">
      <w:pPr>
        <w:pStyle w:val="ListParagraph"/>
        <w:numPr>
          <w:ilvl w:val="0"/>
          <w:numId w:val="1611"/>
        </w:numPr>
        <w:spacing w:after="120"/>
        <w:ind w:left="714" w:hanging="357"/>
        <w:contextualSpacing w:val="0"/>
        <w:jc w:val="both"/>
        <w:rPr>
          <w:sz w:val="24"/>
          <w:szCs w:val="24"/>
        </w:rPr>
      </w:pPr>
      <w:r w:rsidRPr="00D22C11">
        <w:rPr>
          <w:sz w:val="24"/>
          <w:szCs w:val="24"/>
        </w:rPr>
        <w:t>Zwiebeln und Knoblauch schälen und fein schneiden. Tomaten waschen, vom Stielansatz befreien und in etwa 2 cm große Stücke schneiden. Ingwer schälen und fein reiben.</w:t>
      </w:r>
    </w:p>
    <w:p w14:paraId="61CA6C79" w14:textId="77777777" w:rsidR="00767F7A" w:rsidRPr="00D22C11" w:rsidRDefault="00767F7A" w:rsidP="00B40E8C">
      <w:pPr>
        <w:pStyle w:val="ListParagraph"/>
        <w:numPr>
          <w:ilvl w:val="0"/>
          <w:numId w:val="1611"/>
        </w:numPr>
        <w:spacing w:after="120"/>
        <w:ind w:left="714" w:hanging="357"/>
        <w:contextualSpacing w:val="0"/>
        <w:jc w:val="both"/>
        <w:rPr>
          <w:sz w:val="24"/>
          <w:szCs w:val="24"/>
        </w:rPr>
      </w:pPr>
      <w:r w:rsidRPr="00D22C11">
        <w:rPr>
          <w:sz w:val="24"/>
          <w:szCs w:val="24"/>
        </w:rPr>
        <w:t>Butterschmalz in einem Topf erhitzen. Zwiebeln hinzugeben und bei mittlerer Hitze hellbraun anbraten. Knoblauch und Ingwer dazugeben und unter ständigem Rühren bei starker Hitze braten, bis die Zwiebeln goldbraun sind.</w:t>
      </w:r>
    </w:p>
    <w:p w14:paraId="2DB05804" w14:textId="77777777" w:rsidR="00767F7A" w:rsidRPr="00D22C11" w:rsidRDefault="00767F7A" w:rsidP="00B40E8C">
      <w:pPr>
        <w:pStyle w:val="ListParagraph"/>
        <w:numPr>
          <w:ilvl w:val="0"/>
          <w:numId w:val="1611"/>
        </w:numPr>
        <w:spacing w:after="120"/>
        <w:ind w:left="714" w:hanging="357"/>
        <w:contextualSpacing w:val="0"/>
        <w:jc w:val="both"/>
        <w:rPr>
          <w:sz w:val="24"/>
          <w:szCs w:val="24"/>
        </w:rPr>
      </w:pPr>
      <w:r w:rsidRPr="00D22C11">
        <w:rPr>
          <w:sz w:val="24"/>
          <w:szCs w:val="24"/>
        </w:rPr>
        <w:t>Kreuzkümmel, Koriander, Kurkuma, Paprika, Chili und Fenchel dazugeben und 3-4 Minuten rösten. Geschnittene Okras hinzugeben und bei mittlerer Hitze etwa 3 Minuten anbraten.</w:t>
      </w:r>
    </w:p>
    <w:p w14:paraId="612D672B" w14:textId="77777777" w:rsidR="00767F7A" w:rsidRPr="00D22C11" w:rsidRDefault="00767F7A" w:rsidP="00B40E8C">
      <w:pPr>
        <w:pStyle w:val="ListParagraph"/>
        <w:numPr>
          <w:ilvl w:val="0"/>
          <w:numId w:val="1611"/>
        </w:numPr>
        <w:spacing w:after="120"/>
        <w:ind w:left="714" w:hanging="357"/>
        <w:contextualSpacing w:val="0"/>
        <w:jc w:val="both"/>
        <w:rPr>
          <w:sz w:val="24"/>
          <w:szCs w:val="24"/>
        </w:rPr>
      </w:pPr>
      <w:r w:rsidRPr="00D22C11">
        <w:rPr>
          <w:sz w:val="24"/>
          <w:szCs w:val="24"/>
        </w:rPr>
        <w:t xml:space="preserve">Tomaten, Salz und Kokosmilch nach und nach dazugeben. Alle Zutaten verrühren und einmal aufkochen lassen. Hitze reduzieren und das Gericht zugedeckt bei schwacher Hitze etwa 25 Minuten köcheln lassen, bis die Okras weich sind. </w:t>
      </w:r>
    </w:p>
    <w:p w14:paraId="25DBD508" w14:textId="77777777" w:rsidR="00767F7A" w:rsidRDefault="00767F7A" w:rsidP="00FE13F8">
      <w:pPr>
        <w:ind w:left="708" w:hanging="708"/>
        <w:jc w:val="both"/>
        <w:rPr>
          <w:sz w:val="24"/>
          <w:szCs w:val="24"/>
        </w:rPr>
      </w:pPr>
      <w:r>
        <w:rPr>
          <w:sz w:val="24"/>
          <w:szCs w:val="24"/>
        </w:rPr>
        <w:lastRenderedPageBreak/>
        <w:t>Tipp:</w:t>
      </w:r>
      <w:r>
        <w:rPr>
          <w:sz w:val="24"/>
          <w:szCs w:val="24"/>
        </w:rPr>
        <w:tab/>
        <w:t>Hier ein Hinweis für die Nahrungsspezialistin</w:t>
      </w:r>
      <w:r w:rsidRPr="004A5DB1">
        <w:rPr>
          <w:rFonts w:ascii="Segoe UI Emoji" w:hAnsi="Segoe UI Emoji" w:cs="Segoe UI Emoji"/>
          <w:sz w:val="24"/>
          <w:szCs w:val="24"/>
        </w:rPr>
        <w:t>😊</w:t>
      </w:r>
      <w:r w:rsidRPr="004A5DB1">
        <w:rPr>
          <w:sz w:val="24"/>
          <w:szCs w:val="24"/>
        </w:rPr>
        <w:t>: Okras</w:t>
      </w:r>
      <w:r>
        <w:rPr>
          <w:sz w:val="24"/>
          <w:szCs w:val="24"/>
        </w:rPr>
        <w:t xml:space="preserve"> stammen ursprünglich aus Ostafrika, sind heute aber weit verbreitet und in Indien sehr beliebt. Die kalorienarmen Früchte enthalten Kohlenhydrate, Eiweiß, wenig Fett, einige Mineralstoffe und Vitamine. </w:t>
      </w:r>
    </w:p>
    <w:p w14:paraId="7D8869C5" w14:textId="77777777" w:rsidR="00767F7A" w:rsidRDefault="00767F7A" w:rsidP="00767F7A">
      <w:pPr>
        <w:rPr>
          <w:sz w:val="24"/>
          <w:szCs w:val="24"/>
        </w:rPr>
      </w:pPr>
      <w:r>
        <w:rPr>
          <w:sz w:val="24"/>
          <w:szCs w:val="24"/>
        </w:rPr>
        <w:br w:type="page"/>
      </w:r>
    </w:p>
    <w:p w14:paraId="344CAED4" w14:textId="77777777" w:rsidR="00D72500" w:rsidRDefault="00D72500" w:rsidP="00D72500">
      <w:pPr>
        <w:pStyle w:val="Heading2"/>
        <w:spacing w:after="240"/>
      </w:pPr>
      <w:r>
        <w:lastRenderedPageBreak/>
        <w:t>Okra und Kartoffeln mit geröstetem Sesam – Aloo bhindi subji</w:t>
      </w:r>
      <w:r>
        <w:rPr>
          <w:rStyle w:val="FootnoteReference"/>
        </w:rPr>
        <w:footnoteReference w:id="1015"/>
      </w:r>
      <w:r>
        <w:t xml:space="preserve"> </w:t>
      </w:r>
    </w:p>
    <w:p w14:paraId="7CDBCFFB" w14:textId="77777777" w:rsidR="00D72500" w:rsidRDefault="00D72500" w:rsidP="00D72500">
      <w:pPr>
        <w:rPr>
          <w:sz w:val="24"/>
          <w:szCs w:val="24"/>
        </w:rPr>
      </w:pPr>
      <w:r w:rsidRPr="00D461DA">
        <w:rPr>
          <w:sz w:val="24"/>
          <w:szCs w:val="24"/>
          <w:u w:val="single"/>
        </w:rPr>
        <w:t>Zutaten</w:t>
      </w:r>
      <w:r>
        <w:rPr>
          <w:sz w:val="24"/>
          <w:szCs w:val="24"/>
        </w:rPr>
        <w:t xml:space="preserve"> (für 4 Portionen):</w:t>
      </w:r>
    </w:p>
    <w:p w14:paraId="17C6CFA4" w14:textId="77777777" w:rsidR="00D72500" w:rsidRDefault="00D72500" w:rsidP="00D72500">
      <w:pPr>
        <w:rPr>
          <w:sz w:val="24"/>
          <w:szCs w:val="24"/>
        </w:rPr>
      </w:pPr>
      <w:r>
        <w:rPr>
          <w:sz w:val="24"/>
          <w:szCs w:val="24"/>
        </w:rPr>
        <w:t>30 g Sesamsamen</w:t>
      </w:r>
    </w:p>
    <w:p w14:paraId="41187901" w14:textId="77777777" w:rsidR="00D72500" w:rsidRDefault="00D72500" w:rsidP="00D72500">
      <w:pPr>
        <w:rPr>
          <w:sz w:val="24"/>
          <w:szCs w:val="24"/>
        </w:rPr>
      </w:pPr>
      <w:r>
        <w:rPr>
          <w:sz w:val="24"/>
          <w:szCs w:val="24"/>
        </w:rPr>
        <w:t>2 EL Rapsöl</w:t>
      </w:r>
    </w:p>
    <w:p w14:paraId="62E6FE91" w14:textId="77777777" w:rsidR="00D72500" w:rsidRDefault="00D72500" w:rsidP="00D72500">
      <w:pPr>
        <w:rPr>
          <w:sz w:val="24"/>
          <w:szCs w:val="24"/>
        </w:rPr>
      </w:pPr>
      <w:r>
        <w:rPr>
          <w:sz w:val="24"/>
          <w:szCs w:val="24"/>
        </w:rPr>
        <w:t>1 TL Kreuzkümmelsamen</w:t>
      </w:r>
    </w:p>
    <w:p w14:paraId="52C0ED65" w14:textId="77777777" w:rsidR="00D72500" w:rsidRDefault="00D72500" w:rsidP="00D72500">
      <w:pPr>
        <w:rPr>
          <w:sz w:val="24"/>
          <w:szCs w:val="24"/>
        </w:rPr>
      </w:pPr>
      <w:r>
        <w:rPr>
          <w:sz w:val="24"/>
          <w:szCs w:val="24"/>
        </w:rPr>
        <w:t>1 TL schwarze Senfsamen</w:t>
      </w:r>
    </w:p>
    <w:p w14:paraId="4E602B09" w14:textId="77777777" w:rsidR="00D72500" w:rsidRDefault="00D72500" w:rsidP="00D72500">
      <w:pPr>
        <w:rPr>
          <w:sz w:val="24"/>
          <w:szCs w:val="24"/>
        </w:rPr>
      </w:pPr>
      <w:r>
        <w:rPr>
          <w:sz w:val="24"/>
          <w:szCs w:val="24"/>
        </w:rPr>
        <w:t>10 frische Curryblätter</w:t>
      </w:r>
    </w:p>
    <w:p w14:paraId="5A5FCEF6" w14:textId="77777777" w:rsidR="00D72500" w:rsidRDefault="00D72500" w:rsidP="00D72500">
      <w:pPr>
        <w:rPr>
          <w:sz w:val="24"/>
          <w:szCs w:val="24"/>
        </w:rPr>
      </w:pPr>
      <w:r>
        <w:rPr>
          <w:sz w:val="24"/>
          <w:szCs w:val="24"/>
        </w:rPr>
        <w:t>3 Knoblauchzehen, in dünne Scheiben geschnitten</w:t>
      </w:r>
    </w:p>
    <w:p w14:paraId="28939347" w14:textId="77777777" w:rsidR="00D72500" w:rsidRDefault="00D72500" w:rsidP="00D72500">
      <w:pPr>
        <w:rPr>
          <w:sz w:val="24"/>
          <w:szCs w:val="24"/>
        </w:rPr>
      </w:pPr>
      <w:r>
        <w:rPr>
          <w:sz w:val="24"/>
          <w:szCs w:val="24"/>
        </w:rPr>
        <w:t>300 g festkochende Kartoffeln, gewaschen und jeweils in 6 Spalten geschnitten</w:t>
      </w:r>
    </w:p>
    <w:p w14:paraId="4085D173" w14:textId="77777777" w:rsidR="00D72500" w:rsidRDefault="00D72500" w:rsidP="00D72500">
      <w:pPr>
        <w:rPr>
          <w:sz w:val="24"/>
          <w:szCs w:val="24"/>
        </w:rPr>
      </w:pPr>
      <w:r>
        <w:rPr>
          <w:sz w:val="24"/>
          <w:szCs w:val="24"/>
        </w:rPr>
        <w:t>700 g Okraschoten, geputzt</w:t>
      </w:r>
    </w:p>
    <w:p w14:paraId="68C10DA1" w14:textId="77777777" w:rsidR="00D72500" w:rsidRDefault="00D72500" w:rsidP="00D72500">
      <w:pPr>
        <w:rPr>
          <w:sz w:val="24"/>
          <w:szCs w:val="24"/>
        </w:rPr>
      </w:pPr>
      <w:r>
        <w:rPr>
          <w:sz w:val="24"/>
          <w:szCs w:val="24"/>
        </w:rPr>
        <w:t>1 TL Chiliflocken</w:t>
      </w:r>
    </w:p>
    <w:p w14:paraId="5134C60F" w14:textId="77777777" w:rsidR="00D72500" w:rsidRDefault="00D72500" w:rsidP="00D72500">
      <w:pPr>
        <w:rPr>
          <w:sz w:val="24"/>
          <w:szCs w:val="24"/>
        </w:rPr>
      </w:pPr>
      <w:r>
        <w:rPr>
          <w:sz w:val="24"/>
          <w:szCs w:val="24"/>
        </w:rPr>
        <w:t>1 ½ TL Tamarindenpaste</w:t>
      </w:r>
    </w:p>
    <w:p w14:paraId="709F0EDA" w14:textId="77777777" w:rsidR="00D72500" w:rsidRDefault="00D72500" w:rsidP="00D72500">
      <w:pPr>
        <w:rPr>
          <w:sz w:val="24"/>
          <w:szCs w:val="24"/>
        </w:rPr>
      </w:pPr>
      <w:r>
        <w:rPr>
          <w:sz w:val="24"/>
          <w:szCs w:val="24"/>
        </w:rPr>
        <w:t>¼ TL gemahlene Kurkuma</w:t>
      </w:r>
    </w:p>
    <w:p w14:paraId="2109C67F" w14:textId="77777777" w:rsidR="00D72500" w:rsidRDefault="00D72500" w:rsidP="00D72500">
      <w:pPr>
        <w:rPr>
          <w:sz w:val="24"/>
          <w:szCs w:val="24"/>
        </w:rPr>
      </w:pPr>
      <w:r>
        <w:rPr>
          <w:sz w:val="24"/>
          <w:szCs w:val="24"/>
        </w:rPr>
        <w:t>1 TL Salz</w:t>
      </w:r>
    </w:p>
    <w:p w14:paraId="0F10AF03" w14:textId="77777777" w:rsidR="00D72500" w:rsidRDefault="00D72500" w:rsidP="00D72500">
      <w:pPr>
        <w:rPr>
          <w:sz w:val="24"/>
          <w:szCs w:val="24"/>
        </w:rPr>
      </w:pPr>
    </w:p>
    <w:p w14:paraId="0E16B466" w14:textId="77777777" w:rsidR="00D72500" w:rsidRDefault="00D72500" w:rsidP="00D72500">
      <w:pPr>
        <w:rPr>
          <w:sz w:val="24"/>
          <w:szCs w:val="24"/>
        </w:rPr>
      </w:pPr>
      <w:r>
        <w:rPr>
          <w:sz w:val="24"/>
          <w:szCs w:val="24"/>
        </w:rPr>
        <w:t>Zubereitung:</w:t>
      </w:r>
    </w:p>
    <w:p w14:paraId="18136A46" w14:textId="77777777" w:rsidR="00D72500" w:rsidRPr="00DA7B40" w:rsidRDefault="00D72500" w:rsidP="00B40E8C">
      <w:pPr>
        <w:pStyle w:val="ListParagraph"/>
        <w:numPr>
          <w:ilvl w:val="0"/>
          <w:numId w:val="1345"/>
        </w:numPr>
        <w:spacing w:after="120"/>
        <w:ind w:left="714" w:hanging="357"/>
        <w:contextualSpacing w:val="0"/>
        <w:jc w:val="both"/>
        <w:rPr>
          <w:sz w:val="24"/>
          <w:szCs w:val="24"/>
        </w:rPr>
      </w:pPr>
      <w:r w:rsidRPr="00DA7B40">
        <w:rPr>
          <w:sz w:val="24"/>
          <w:szCs w:val="24"/>
        </w:rPr>
        <w:t>Eine große Pfanne erhitzen und die Sesamsamen hineingeben. Bei mittlerer Hitze 2 -3 Minuten anrösten, bis sie bräunen, dann herausnehmen und beiseitestellen.</w:t>
      </w:r>
    </w:p>
    <w:p w14:paraId="3BE0C244" w14:textId="77777777" w:rsidR="00D72500" w:rsidRPr="00DA7B40" w:rsidRDefault="00D72500" w:rsidP="00B40E8C">
      <w:pPr>
        <w:pStyle w:val="ListParagraph"/>
        <w:numPr>
          <w:ilvl w:val="0"/>
          <w:numId w:val="1345"/>
        </w:numPr>
        <w:spacing w:after="120"/>
        <w:ind w:left="714" w:hanging="357"/>
        <w:contextualSpacing w:val="0"/>
        <w:jc w:val="both"/>
        <w:rPr>
          <w:sz w:val="24"/>
          <w:szCs w:val="24"/>
        </w:rPr>
      </w:pPr>
      <w:r w:rsidRPr="00DA7B40">
        <w:rPr>
          <w:sz w:val="24"/>
          <w:szCs w:val="24"/>
        </w:rPr>
        <w:t>Das Öl in der Pfanne erhitzen und Kreuzkümmelsamen, Senfsamen und Curryblätter hineingeben. Bei mittlerer Hitze 1 Minute rösten, bis die Samen platzen und die Blätter knistern. Den Knoblauch hinzufügen.</w:t>
      </w:r>
    </w:p>
    <w:p w14:paraId="38898571" w14:textId="77777777" w:rsidR="00D72500" w:rsidRPr="00DA7B40" w:rsidRDefault="00D72500" w:rsidP="00B40E8C">
      <w:pPr>
        <w:pStyle w:val="ListParagraph"/>
        <w:numPr>
          <w:ilvl w:val="0"/>
          <w:numId w:val="1345"/>
        </w:numPr>
        <w:spacing w:after="120"/>
        <w:ind w:left="714" w:hanging="357"/>
        <w:contextualSpacing w:val="0"/>
        <w:jc w:val="both"/>
        <w:rPr>
          <w:sz w:val="24"/>
          <w:szCs w:val="24"/>
        </w:rPr>
      </w:pPr>
      <w:r w:rsidRPr="00DA7B40">
        <w:rPr>
          <w:sz w:val="24"/>
          <w:szCs w:val="24"/>
        </w:rPr>
        <w:t>Nach 1 Minute die Kartoffeln zu den Gewürzen geben und 3 Minuten unter Rühren anbraten, danach 2 EL Wasser hinzugießen, die Pfanne abdecken und alles 5 Minuten garen. Die Okraschoten dazugeben die Temperatur leicht erhöhen, umrühren, wieder abdecken und weitere 8 Minuten garen.</w:t>
      </w:r>
    </w:p>
    <w:p w14:paraId="0ED1189F" w14:textId="77777777" w:rsidR="00D72500" w:rsidRDefault="00D72500" w:rsidP="00B40E8C">
      <w:pPr>
        <w:pStyle w:val="ListParagraph"/>
        <w:numPr>
          <w:ilvl w:val="0"/>
          <w:numId w:val="1345"/>
        </w:numPr>
        <w:spacing w:after="120"/>
        <w:ind w:left="714" w:hanging="357"/>
        <w:contextualSpacing w:val="0"/>
        <w:jc w:val="both"/>
        <w:rPr>
          <w:sz w:val="24"/>
          <w:szCs w:val="24"/>
        </w:rPr>
      </w:pPr>
      <w:r w:rsidRPr="00DA7B40">
        <w:rPr>
          <w:sz w:val="24"/>
          <w:szCs w:val="24"/>
        </w:rPr>
        <w:t>Chiliflocken, Tamarindenpaste</w:t>
      </w:r>
      <w:r>
        <w:rPr>
          <w:sz w:val="24"/>
          <w:szCs w:val="24"/>
        </w:rPr>
        <w:t xml:space="preserve"> (vorsichtig damit würzen)</w:t>
      </w:r>
      <w:r w:rsidRPr="00DA7B40">
        <w:rPr>
          <w:sz w:val="24"/>
          <w:szCs w:val="24"/>
        </w:rPr>
        <w:t xml:space="preserve">, Kurkuma, Salz und Sesamsamen unterrühren, erneut abdecken und weitere 4 Minuten köcheln lassen, bis die Okra und die Kartoffeln gar sind.  </w:t>
      </w:r>
    </w:p>
    <w:p w14:paraId="06AA33B4" w14:textId="77777777" w:rsidR="00D72500" w:rsidRDefault="00D72500" w:rsidP="00B40E8C">
      <w:pPr>
        <w:pStyle w:val="ListParagraph"/>
        <w:numPr>
          <w:ilvl w:val="0"/>
          <w:numId w:val="1345"/>
        </w:numPr>
        <w:spacing w:after="120"/>
        <w:ind w:left="714" w:hanging="357"/>
        <w:contextualSpacing w:val="0"/>
        <w:jc w:val="both"/>
        <w:rPr>
          <w:sz w:val="24"/>
          <w:szCs w:val="24"/>
        </w:rPr>
      </w:pPr>
      <w:r w:rsidRPr="003077C2">
        <w:rPr>
          <w:sz w:val="24"/>
          <w:szCs w:val="24"/>
        </w:rPr>
        <w:t>Dazu passt Moong Dal, Chapatis oder Reis und Joghurt</w:t>
      </w:r>
    </w:p>
    <w:p w14:paraId="2136627F" w14:textId="77777777" w:rsidR="00277D24" w:rsidRPr="003077C2" w:rsidRDefault="00277D24" w:rsidP="00277D24">
      <w:pPr>
        <w:ind w:left="708" w:hanging="708"/>
        <w:jc w:val="both"/>
        <w:rPr>
          <w:sz w:val="24"/>
          <w:szCs w:val="24"/>
        </w:rPr>
      </w:pPr>
      <w:r>
        <w:rPr>
          <w:sz w:val="24"/>
          <w:szCs w:val="24"/>
        </w:rPr>
        <w:t>Kommentar:</w:t>
      </w:r>
      <w:r>
        <w:rPr>
          <w:sz w:val="24"/>
          <w:szCs w:val="24"/>
        </w:rPr>
        <w:tab/>
        <w:t xml:space="preserve">Ich mag Okras gerne. Paula ja nicht so. Und Simon war immer nur an Orkas </w:t>
      </w:r>
      <w:r>
        <w:rPr>
          <w:sz w:val="24"/>
          <w:szCs w:val="24"/>
        </w:rPr>
        <w:tab/>
        <w:t xml:space="preserve">interessiert </w:t>
      </w:r>
      <w:r w:rsidRPr="003077C2">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4A7CBBA6" w14:textId="77777777" w:rsidR="00A47232" w:rsidRDefault="00A47232" w:rsidP="00A47232">
      <w:pPr>
        <w:pStyle w:val="Heading2"/>
        <w:spacing w:after="240"/>
      </w:pPr>
      <w:r>
        <w:lastRenderedPageBreak/>
        <w:t>Okragemüse süß-sauer</w:t>
      </w:r>
      <w:r>
        <w:rPr>
          <w:rStyle w:val="FootnoteReference"/>
        </w:rPr>
        <w:footnoteReference w:id="1016"/>
      </w:r>
    </w:p>
    <w:p w14:paraId="2E379AD5" w14:textId="77777777" w:rsidR="00A47232" w:rsidRDefault="00A47232" w:rsidP="00A47232">
      <w:pPr>
        <w:jc w:val="both"/>
        <w:rPr>
          <w:sz w:val="24"/>
          <w:szCs w:val="24"/>
        </w:rPr>
      </w:pPr>
      <w:r w:rsidRPr="00370B19">
        <w:rPr>
          <w:sz w:val="24"/>
          <w:szCs w:val="24"/>
          <w:u w:val="single"/>
        </w:rPr>
        <w:t>Zutaten</w:t>
      </w:r>
      <w:r>
        <w:rPr>
          <w:sz w:val="24"/>
          <w:szCs w:val="24"/>
        </w:rPr>
        <w:t xml:space="preserve"> (für 4 Portionen als Beilage):</w:t>
      </w:r>
    </w:p>
    <w:p w14:paraId="263BBAD1" w14:textId="77777777" w:rsidR="00A47232" w:rsidRDefault="00A47232" w:rsidP="00A47232">
      <w:pPr>
        <w:jc w:val="both"/>
        <w:rPr>
          <w:sz w:val="24"/>
          <w:szCs w:val="24"/>
        </w:rPr>
      </w:pPr>
      <w:r>
        <w:rPr>
          <w:sz w:val="24"/>
          <w:szCs w:val="24"/>
        </w:rPr>
        <w:t>700 g Okraschoten, von den Stielen befreit, dabei aber nicht die Samen freilegen, sonst wird das Gemüse schleimig</w:t>
      </w:r>
    </w:p>
    <w:p w14:paraId="5C7AAACE" w14:textId="77777777" w:rsidR="00A47232" w:rsidRDefault="00A47232" w:rsidP="00A47232">
      <w:pPr>
        <w:jc w:val="both"/>
        <w:rPr>
          <w:sz w:val="24"/>
          <w:szCs w:val="24"/>
        </w:rPr>
      </w:pPr>
      <w:r>
        <w:rPr>
          <w:sz w:val="24"/>
          <w:szCs w:val="24"/>
        </w:rPr>
        <w:t>3 EL Erdnussöl</w:t>
      </w:r>
    </w:p>
    <w:p w14:paraId="68F79A98" w14:textId="77777777" w:rsidR="00A47232" w:rsidRDefault="00A47232" w:rsidP="00A47232">
      <w:pPr>
        <w:jc w:val="both"/>
        <w:rPr>
          <w:sz w:val="24"/>
          <w:szCs w:val="24"/>
        </w:rPr>
      </w:pPr>
      <w:r>
        <w:rPr>
          <w:sz w:val="24"/>
          <w:szCs w:val="24"/>
        </w:rPr>
        <w:t>2 Knoblauchzehen, zerdrückt</w:t>
      </w:r>
    </w:p>
    <w:p w14:paraId="7DF2996C" w14:textId="77777777" w:rsidR="00A47232" w:rsidRDefault="00A47232" w:rsidP="00A47232">
      <w:pPr>
        <w:jc w:val="both"/>
        <w:rPr>
          <w:sz w:val="24"/>
          <w:szCs w:val="24"/>
        </w:rPr>
      </w:pPr>
      <w:r>
        <w:rPr>
          <w:sz w:val="24"/>
          <w:szCs w:val="24"/>
        </w:rPr>
        <w:t>1 rote Chilischote, entkernt und quer in dünne Streifen geschnitten</w:t>
      </w:r>
    </w:p>
    <w:p w14:paraId="5EF4CD20" w14:textId="77777777" w:rsidR="00A47232" w:rsidRDefault="00A47232" w:rsidP="00A47232">
      <w:pPr>
        <w:jc w:val="both"/>
        <w:rPr>
          <w:sz w:val="24"/>
          <w:szCs w:val="24"/>
        </w:rPr>
      </w:pPr>
      <w:r>
        <w:rPr>
          <w:sz w:val="24"/>
          <w:szCs w:val="24"/>
        </w:rPr>
        <w:t>2 TL Ahornsirup</w:t>
      </w:r>
    </w:p>
    <w:p w14:paraId="706E3F6E" w14:textId="77777777" w:rsidR="00A47232" w:rsidRDefault="00A47232" w:rsidP="00A47232">
      <w:pPr>
        <w:jc w:val="both"/>
        <w:rPr>
          <w:sz w:val="24"/>
          <w:szCs w:val="24"/>
        </w:rPr>
      </w:pPr>
      <w:r w:rsidRPr="00C81ED2">
        <w:rPr>
          <w:sz w:val="24"/>
          <w:szCs w:val="24"/>
        </w:rPr>
        <w:t>1 Bio-Limette, 1 TL Schale ab</w:t>
      </w:r>
      <w:r>
        <w:rPr>
          <w:sz w:val="24"/>
          <w:szCs w:val="24"/>
        </w:rPr>
        <w:t>gerieben, dann 1,5 EL Saft ausgepresst</w:t>
      </w:r>
    </w:p>
    <w:p w14:paraId="50845400" w14:textId="77777777" w:rsidR="00A47232" w:rsidRDefault="00A47232" w:rsidP="00A47232">
      <w:pPr>
        <w:jc w:val="both"/>
        <w:rPr>
          <w:sz w:val="24"/>
          <w:szCs w:val="24"/>
        </w:rPr>
      </w:pPr>
      <w:r>
        <w:rPr>
          <w:sz w:val="24"/>
          <w:szCs w:val="24"/>
        </w:rPr>
        <w:t>½ TL Sesamöl</w:t>
      </w:r>
    </w:p>
    <w:p w14:paraId="7F975358" w14:textId="77777777" w:rsidR="00A47232" w:rsidRDefault="00A47232" w:rsidP="00A47232">
      <w:pPr>
        <w:jc w:val="both"/>
        <w:rPr>
          <w:sz w:val="24"/>
          <w:szCs w:val="24"/>
        </w:rPr>
      </w:pPr>
      <w:r>
        <w:rPr>
          <w:sz w:val="24"/>
          <w:szCs w:val="24"/>
        </w:rPr>
        <w:t>15 g Koriandergrün, grob gehackt</w:t>
      </w:r>
    </w:p>
    <w:p w14:paraId="6B6564E1" w14:textId="77777777" w:rsidR="00A47232" w:rsidRDefault="00A47232" w:rsidP="00A47232">
      <w:pPr>
        <w:jc w:val="both"/>
        <w:rPr>
          <w:sz w:val="24"/>
          <w:szCs w:val="24"/>
        </w:rPr>
      </w:pPr>
      <w:r>
        <w:rPr>
          <w:sz w:val="24"/>
          <w:szCs w:val="24"/>
        </w:rPr>
        <w:t>40 g gesalzene geröstete Erdnusskerne, grob gehackt zum Serviere</w:t>
      </w:r>
    </w:p>
    <w:p w14:paraId="2BDC0D24" w14:textId="77777777" w:rsidR="00A47232" w:rsidRDefault="00A47232" w:rsidP="00A47232">
      <w:pPr>
        <w:jc w:val="both"/>
        <w:rPr>
          <w:sz w:val="24"/>
          <w:szCs w:val="24"/>
        </w:rPr>
      </w:pPr>
      <w:r>
        <w:rPr>
          <w:sz w:val="24"/>
          <w:szCs w:val="24"/>
        </w:rPr>
        <w:t>Salz, Pfeffer</w:t>
      </w:r>
    </w:p>
    <w:p w14:paraId="33F0EC3B" w14:textId="77777777" w:rsidR="00A47232" w:rsidRDefault="00A47232" w:rsidP="00A47232">
      <w:pPr>
        <w:jc w:val="both"/>
        <w:rPr>
          <w:sz w:val="24"/>
          <w:szCs w:val="24"/>
        </w:rPr>
      </w:pPr>
    </w:p>
    <w:p w14:paraId="3CA35838" w14:textId="77777777" w:rsidR="00A47232" w:rsidRDefault="00A47232" w:rsidP="00A47232">
      <w:pPr>
        <w:jc w:val="both"/>
        <w:rPr>
          <w:sz w:val="24"/>
          <w:szCs w:val="24"/>
        </w:rPr>
      </w:pPr>
      <w:r>
        <w:rPr>
          <w:sz w:val="24"/>
          <w:szCs w:val="24"/>
        </w:rPr>
        <w:t>Zubereitung:</w:t>
      </w:r>
    </w:p>
    <w:p w14:paraId="617C2C71" w14:textId="77777777" w:rsidR="00A47232" w:rsidRPr="009F7618" w:rsidRDefault="00A47232" w:rsidP="00B40E8C">
      <w:pPr>
        <w:pStyle w:val="ListParagraph"/>
        <w:numPr>
          <w:ilvl w:val="0"/>
          <w:numId w:val="1023"/>
        </w:numPr>
        <w:spacing w:after="120"/>
        <w:ind w:left="714" w:hanging="357"/>
        <w:contextualSpacing w:val="0"/>
        <w:jc w:val="both"/>
        <w:rPr>
          <w:sz w:val="24"/>
          <w:szCs w:val="24"/>
        </w:rPr>
      </w:pPr>
      <w:r w:rsidRPr="009F7618">
        <w:rPr>
          <w:sz w:val="24"/>
          <w:szCs w:val="24"/>
        </w:rPr>
        <w:t>Den Backofen auf 200 Grad Umluft vorheizen.</w:t>
      </w:r>
    </w:p>
    <w:p w14:paraId="73C1CB8E" w14:textId="77777777" w:rsidR="00A47232" w:rsidRPr="009F7618" w:rsidRDefault="00A47232" w:rsidP="00B40E8C">
      <w:pPr>
        <w:pStyle w:val="ListParagraph"/>
        <w:numPr>
          <w:ilvl w:val="0"/>
          <w:numId w:val="1023"/>
        </w:numPr>
        <w:spacing w:after="120"/>
        <w:ind w:left="714" w:hanging="357"/>
        <w:contextualSpacing w:val="0"/>
        <w:jc w:val="both"/>
        <w:rPr>
          <w:sz w:val="24"/>
          <w:szCs w:val="24"/>
        </w:rPr>
      </w:pPr>
      <w:r w:rsidRPr="009F7618">
        <w:rPr>
          <w:sz w:val="24"/>
          <w:szCs w:val="24"/>
        </w:rPr>
        <w:t>Die Okraschoten mit 2 EL Öl, dem Knoblauch, ¾ TL Salz und 1 kräftigen Prise Pfeffer in eine große Schüssel geben. Auf zwei mit Backpapier belegte Backbleche verteilen und 7 Minuten im Ofen rösten, bis das Gemüse leicht gegart, aber noch fest und kräftig grün ist. Aus dem Ofen nehmen und zum Abkühlen 10 Minuten beiseitestellen.</w:t>
      </w:r>
    </w:p>
    <w:p w14:paraId="6CAB04FD" w14:textId="77777777" w:rsidR="00A47232" w:rsidRPr="009F7618" w:rsidRDefault="00A47232" w:rsidP="00B40E8C">
      <w:pPr>
        <w:pStyle w:val="ListParagraph"/>
        <w:numPr>
          <w:ilvl w:val="0"/>
          <w:numId w:val="1023"/>
        </w:numPr>
        <w:spacing w:after="120"/>
        <w:ind w:left="714" w:hanging="357"/>
        <w:contextualSpacing w:val="0"/>
        <w:jc w:val="both"/>
        <w:rPr>
          <w:sz w:val="24"/>
          <w:szCs w:val="24"/>
        </w:rPr>
      </w:pPr>
      <w:r w:rsidRPr="009F7618">
        <w:rPr>
          <w:sz w:val="24"/>
          <w:szCs w:val="24"/>
        </w:rPr>
        <w:t>Das restliche Öl mit Chili, Ahornsirup, Limettenschale und -saft, Sesamöl und 1/8 TL Salz in eine große Schüssel geben. Alles verrühren, dann unmittelbar vor dem Servieren die Okraschoten und das Koriandergrün hinzufügen. Das Ganze sehr gut mischen – das Dressing neigt dazu, sich am Boden der Schüssel zu sammeln -, dann in eine Servierschüssel geben.</w:t>
      </w:r>
    </w:p>
    <w:p w14:paraId="77EB483B" w14:textId="77777777" w:rsidR="00A47232" w:rsidRPr="009F7618" w:rsidRDefault="00A47232" w:rsidP="00B40E8C">
      <w:pPr>
        <w:pStyle w:val="ListParagraph"/>
        <w:numPr>
          <w:ilvl w:val="0"/>
          <w:numId w:val="1023"/>
        </w:numPr>
        <w:spacing w:after="120"/>
        <w:ind w:left="714" w:hanging="357"/>
        <w:contextualSpacing w:val="0"/>
        <w:jc w:val="both"/>
        <w:rPr>
          <w:sz w:val="24"/>
          <w:szCs w:val="24"/>
        </w:rPr>
      </w:pPr>
      <w:r w:rsidRPr="009F7618">
        <w:rPr>
          <w:sz w:val="24"/>
          <w:szCs w:val="24"/>
        </w:rPr>
        <w:t>Das Gericht mit den gerösteten Erdnüssen bestreuen und servieren.</w:t>
      </w:r>
    </w:p>
    <w:p w14:paraId="183EF60C" w14:textId="77777777" w:rsidR="00A47232" w:rsidRDefault="00A47232" w:rsidP="00A47232">
      <w:pPr>
        <w:jc w:val="both"/>
        <w:rPr>
          <w:sz w:val="24"/>
          <w:szCs w:val="24"/>
        </w:rPr>
      </w:pPr>
    </w:p>
    <w:p w14:paraId="4271F284" w14:textId="77777777" w:rsidR="00A47232" w:rsidRDefault="00A47232" w:rsidP="00A47232">
      <w:pPr>
        <w:ind w:left="1416" w:hanging="1416"/>
        <w:jc w:val="both"/>
        <w:rPr>
          <w:sz w:val="24"/>
          <w:szCs w:val="24"/>
        </w:rPr>
      </w:pPr>
      <w:r>
        <w:rPr>
          <w:sz w:val="24"/>
          <w:szCs w:val="24"/>
        </w:rPr>
        <w:t>Kommentar:</w:t>
      </w:r>
      <w:r>
        <w:rPr>
          <w:sz w:val="24"/>
          <w:szCs w:val="24"/>
        </w:rPr>
        <w:tab/>
        <w:t xml:space="preserve">Ich weiß Paulchen, du magst keine Okraschote, aber schaden tut das Rezept nun auch nicht </w:t>
      </w:r>
      <w:r w:rsidRPr="003B1D45">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Pr>
          <w:sz w:val="24"/>
          <w:szCs w:val="24"/>
        </w:rPr>
        <w:t>Immerhin wird hier versucht, dass die Okras eben nicht schleimig werden.</w:t>
      </w:r>
    </w:p>
    <w:p w14:paraId="4C82A18F" w14:textId="77777777" w:rsidR="00A47232" w:rsidRDefault="00A47232">
      <w:pPr>
        <w:rPr>
          <w:rFonts w:asciiTheme="majorHAnsi" w:eastAsiaTheme="majorEastAsia" w:hAnsiTheme="majorHAnsi" w:cstheme="majorBidi"/>
          <w:color w:val="2F5496" w:themeColor="accent1" w:themeShade="BF"/>
          <w:sz w:val="26"/>
          <w:szCs w:val="26"/>
        </w:rPr>
      </w:pPr>
      <w:r>
        <w:br w:type="page"/>
      </w:r>
    </w:p>
    <w:p w14:paraId="1EC807CE" w14:textId="77777777" w:rsidR="00952A1D" w:rsidRDefault="00952A1D" w:rsidP="00952A1D">
      <w:pPr>
        <w:pStyle w:val="Heading2"/>
        <w:spacing w:after="240"/>
      </w:pPr>
      <w:r>
        <w:lastRenderedPageBreak/>
        <w:t>Geröstete Okraschoten mit Tomaten, Knoblauch und eingelegter Zitrone</w:t>
      </w:r>
      <w:r>
        <w:rPr>
          <w:rStyle w:val="FootnoteReference"/>
        </w:rPr>
        <w:footnoteReference w:id="1017"/>
      </w:r>
      <w:r>
        <w:t xml:space="preserve"> </w:t>
      </w:r>
    </w:p>
    <w:p w14:paraId="7AE02CD2" w14:textId="77777777" w:rsidR="00952A1D" w:rsidRDefault="00952A1D" w:rsidP="00952A1D">
      <w:pPr>
        <w:rPr>
          <w:sz w:val="24"/>
          <w:szCs w:val="24"/>
        </w:rPr>
      </w:pPr>
      <w:r w:rsidRPr="007669F9">
        <w:rPr>
          <w:sz w:val="24"/>
          <w:szCs w:val="24"/>
          <w:u w:val="single"/>
        </w:rPr>
        <w:t>Zutaten</w:t>
      </w:r>
      <w:r>
        <w:rPr>
          <w:sz w:val="24"/>
          <w:szCs w:val="24"/>
        </w:rPr>
        <w:t xml:space="preserve"> (für 2 Portionen)</w:t>
      </w:r>
    </w:p>
    <w:p w14:paraId="05245CF8" w14:textId="77777777" w:rsidR="00952A1D" w:rsidRDefault="00952A1D" w:rsidP="00952A1D">
      <w:pPr>
        <w:rPr>
          <w:sz w:val="24"/>
          <w:szCs w:val="24"/>
        </w:rPr>
      </w:pPr>
      <w:r>
        <w:rPr>
          <w:sz w:val="24"/>
          <w:szCs w:val="24"/>
        </w:rPr>
        <w:t>300 g sehr kleine Okraschoten</w:t>
      </w:r>
    </w:p>
    <w:p w14:paraId="5F0F4021" w14:textId="77777777" w:rsidR="00952A1D" w:rsidRDefault="00952A1D" w:rsidP="00952A1D">
      <w:pPr>
        <w:rPr>
          <w:sz w:val="24"/>
          <w:szCs w:val="24"/>
        </w:rPr>
      </w:pPr>
      <w:r>
        <w:rPr>
          <w:sz w:val="24"/>
          <w:szCs w:val="24"/>
        </w:rPr>
        <w:t>2 EL Olivenöl plus etwas zum Beträufeln</w:t>
      </w:r>
    </w:p>
    <w:p w14:paraId="671C0801" w14:textId="77777777" w:rsidR="00952A1D" w:rsidRDefault="00952A1D" w:rsidP="00952A1D">
      <w:pPr>
        <w:rPr>
          <w:sz w:val="24"/>
          <w:szCs w:val="24"/>
        </w:rPr>
      </w:pPr>
      <w:r>
        <w:rPr>
          <w:sz w:val="24"/>
          <w:szCs w:val="24"/>
        </w:rPr>
        <w:t>4 Knoblauchzehen, in dünne Scheiben geschnitten</w:t>
      </w:r>
    </w:p>
    <w:p w14:paraId="396BFC49" w14:textId="77777777" w:rsidR="00952A1D" w:rsidRDefault="00952A1D" w:rsidP="00952A1D">
      <w:pPr>
        <w:rPr>
          <w:sz w:val="24"/>
          <w:szCs w:val="24"/>
        </w:rPr>
      </w:pPr>
      <w:r>
        <w:rPr>
          <w:sz w:val="24"/>
          <w:szCs w:val="24"/>
        </w:rPr>
        <w:t>20 g Schale von eingelegten Zitronen, in 1 cm breite Streifen geschnitten</w:t>
      </w:r>
    </w:p>
    <w:p w14:paraId="7EBA41E6" w14:textId="77777777" w:rsidR="00952A1D" w:rsidRDefault="00952A1D" w:rsidP="00952A1D">
      <w:pPr>
        <w:rPr>
          <w:sz w:val="24"/>
          <w:szCs w:val="24"/>
        </w:rPr>
      </w:pPr>
      <w:r>
        <w:rPr>
          <w:sz w:val="24"/>
          <w:szCs w:val="24"/>
        </w:rPr>
        <w:t>3 kleine Tomaten (200g), geachtelt oder Kirschtomaten halbiert</w:t>
      </w:r>
    </w:p>
    <w:p w14:paraId="4A7F1C66" w14:textId="77777777" w:rsidR="00952A1D" w:rsidRDefault="00952A1D" w:rsidP="00952A1D">
      <w:pPr>
        <w:rPr>
          <w:sz w:val="24"/>
          <w:szCs w:val="24"/>
        </w:rPr>
      </w:pPr>
      <w:r>
        <w:rPr>
          <w:sz w:val="24"/>
          <w:szCs w:val="24"/>
        </w:rPr>
        <w:t>½ EL gehackte glatte Petersilie</w:t>
      </w:r>
    </w:p>
    <w:p w14:paraId="09715B09" w14:textId="77777777" w:rsidR="00952A1D" w:rsidRDefault="00952A1D" w:rsidP="00952A1D">
      <w:pPr>
        <w:rPr>
          <w:sz w:val="24"/>
          <w:szCs w:val="24"/>
        </w:rPr>
      </w:pPr>
      <w:r>
        <w:rPr>
          <w:sz w:val="24"/>
          <w:szCs w:val="24"/>
        </w:rPr>
        <w:t>½ EL gehacktes Koriandergrün</w:t>
      </w:r>
    </w:p>
    <w:p w14:paraId="5CBE23E9" w14:textId="77777777" w:rsidR="00952A1D" w:rsidRDefault="00952A1D" w:rsidP="00952A1D">
      <w:pPr>
        <w:rPr>
          <w:sz w:val="24"/>
          <w:szCs w:val="24"/>
        </w:rPr>
      </w:pPr>
      <w:r>
        <w:rPr>
          <w:sz w:val="24"/>
          <w:szCs w:val="24"/>
        </w:rPr>
        <w:t>1 EL Zitronensaft</w:t>
      </w:r>
    </w:p>
    <w:p w14:paraId="057491F7" w14:textId="77777777" w:rsidR="00952A1D" w:rsidRDefault="00952A1D" w:rsidP="00952A1D">
      <w:pPr>
        <w:rPr>
          <w:sz w:val="24"/>
          <w:szCs w:val="24"/>
        </w:rPr>
      </w:pPr>
      <w:r>
        <w:rPr>
          <w:sz w:val="24"/>
          <w:szCs w:val="24"/>
        </w:rPr>
        <w:t>Maldon Sea Salt und Schwarzer Pfeffer</w:t>
      </w:r>
    </w:p>
    <w:p w14:paraId="64106EEB" w14:textId="77777777" w:rsidR="00952A1D" w:rsidRDefault="00952A1D" w:rsidP="00952A1D">
      <w:pPr>
        <w:rPr>
          <w:sz w:val="24"/>
          <w:szCs w:val="24"/>
        </w:rPr>
      </w:pPr>
    </w:p>
    <w:p w14:paraId="657C246E" w14:textId="77777777" w:rsidR="00952A1D" w:rsidRDefault="00952A1D" w:rsidP="00952A1D">
      <w:pPr>
        <w:rPr>
          <w:sz w:val="24"/>
          <w:szCs w:val="24"/>
        </w:rPr>
      </w:pPr>
      <w:r>
        <w:rPr>
          <w:sz w:val="24"/>
          <w:szCs w:val="24"/>
        </w:rPr>
        <w:t>Zubereitung:</w:t>
      </w:r>
    </w:p>
    <w:p w14:paraId="668E81DA" w14:textId="77777777" w:rsidR="00952A1D" w:rsidRPr="0049536E" w:rsidRDefault="00952A1D" w:rsidP="00B40E8C">
      <w:pPr>
        <w:pStyle w:val="ListParagraph"/>
        <w:numPr>
          <w:ilvl w:val="0"/>
          <w:numId w:val="755"/>
        </w:numPr>
        <w:spacing w:after="120"/>
        <w:ind w:left="714" w:hanging="357"/>
        <w:contextualSpacing w:val="0"/>
        <w:jc w:val="both"/>
        <w:rPr>
          <w:sz w:val="24"/>
          <w:szCs w:val="24"/>
        </w:rPr>
      </w:pPr>
      <w:r w:rsidRPr="0049536E">
        <w:rPr>
          <w:sz w:val="24"/>
          <w:szCs w:val="24"/>
        </w:rPr>
        <w:t>Die Okraschoten mit einem kleinen scharfen Messer putzen und die Stielansätze abschneiden. Dabei nicht zu viel wegschneiden, sonst lösen sich die Samen.</w:t>
      </w:r>
    </w:p>
    <w:p w14:paraId="041865A3" w14:textId="77777777" w:rsidR="00952A1D" w:rsidRPr="0049536E" w:rsidRDefault="00952A1D" w:rsidP="00B40E8C">
      <w:pPr>
        <w:pStyle w:val="ListParagraph"/>
        <w:numPr>
          <w:ilvl w:val="0"/>
          <w:numId w:val="755"/>
        </w:numPr>
        <w:spacing w:after="120"/>
        <w:ind w:left="714" w:hanging="357"/>
        <w:contextualSpacing w:val="0"/>
        <w:jc w:val="both"/>
        <w:rPr>
          <w:sz w:val="24"/>
          <w:szCs w:val="24"/>
        </w:rPr>
      </w:pPr>
      <w:r w:rsidRPr="0049536E">
        <w:rPr>
          <w:sz w:val="24"/>
          <w:szCs w:val="24"/>
        </w:rPr>
        <w:t>Eine große Pfanne mit schwerem Boden einige Minuten bei hoher Temperatur sehr heiß werden lassen und die Okraschoten in zwei Portionen jeweils 4 Minuten ohne Fett rösten, bis sie an einigen Stellen sehr dunkel sind. Die Pfanne dabei gelegentlich rütteln.</w:t>
      </w:r>
    </w:p>
    <w:p w14:paraId="36FFBEBC" w14:textId="77777777" w:rsidR="00952A1D" w:rsidRPr="0049536E" w:rsidRDefault="00952A1D" w:rsidP="00B40E8C">
      <w:pPr>
        <w:pStyle w:val="ListParagraph"/>
        <w:numPr>
          <w:ilvl w:val="0"/>
          <w:numId w:val="755"/>
        </w:numPr>
        <w:spacing w:after="120"/>
        <w:ind w:left="714" w:hanging="357"/>
        <w:contextualSpacing w:val="0"/>
        <w:jc w:val="both"/>
        <w:rPr>
          <w:sz w:val="24"/>
          <w:szCs w:val="24"/>
        </w:rPr>
      </w:pPr>
      <w:r w:rsidRPr="0049536E">
        <w:rPr>
          <w:sz w:val="24"/>
          <w:szCs w:val="24"/>
        </w:rPr>
        <w:t>Sämtliche Schoten in die Pfanne geben. Olivenöl, Knoblauch sowie die Schale der eingelegten Zitronen hinzufügen und das Gemüse unter stetigem Wenden 2 Minuten braten. Die Temperatur reduzieren. Die Tomaten, 2 EL Wasser, die Kräuter und den Zitronensaft dazugeben, mit ½ Teelöffel Salz und etwas Pfeffer würzen und das Ganze 2-3 Minuten unter vorsichtigem Rühren erhitzen, bis die Tomaten heiß sind. Dabei darauf achten, dass sie nicht zerfallen. Das Gericht in eine Servierschüssel füllen, mit Olivenöl beträufeln, mit etwas Salz bestreuen und servieren.</w:t>
      </w:r>
    </w:p>
    <w:p w14:paraId="0C4505B2" w14:textId="77777777" w:rsidR="00952A1D" w:rsidRDefault="00952A1D" w:rsidP="00952A1D">
      <w:pPr>
        <w:rPr>
          <w:sz w:val="24"/>
          <w:szCs w:val="24"/>
        </w:rPr>
      </w:pPr>
      <w:r>
        <w:rPr>
          <w:sz w:val="24"/>
          <w:szCs w:val="24"/>
        </w:rPr>
        <w:t xml:space="preserve"> </w:t>
      </w:r>
    </w:p>
    <w:p w14:paraId="4EF83782" w14:textId="77777777" w:rsidR="00952A1D" w:rsidRDefault="00952A1D" w:rsidP="00952A1D">
      <w:pPr>
        <w:rPr>
          <w:sz w:val="24"/>
          <w:szCs w:val="24"/>
        </w:rPr>
      </w:pPr>
      <w:r>
        <w:rPr>
          <w:sz w:val="24"/>
          <w:szCs w:val="24"/>
        </w:rPr>
        <w:br w:type="page"/>
      </w:r>
    </w:p>
    <w:p w14:paraId="541E80EE" w14:textId="77777777" w:rsidR="00626882" w:rsidRDefault="00626882" w:rsidP="00626882">
      <w:pPr>
        <w:pStyle w:val="Heading2"/>
        <w:spacing w:after="240"/>
      </w:pPr>
      <w:r>
        <w:lastRenderedPageBreak/>
        <w:t>Okraschoten in Tomatensauce - Bámies laderés</w:t>
      </w:r>
      <w:r>
        <w:rPr>
          <w:rStyle w:val="FootnoteReference"/>
        </w:rPr>
        <w:footnoteReference w:id="1018"/>
      </w:r>
      <w:r>
        <w:t xml:space="preserve"> </w:t>
      </w:r>
    </w:p>
    <w:p w14:paraId="314502BA" w14:textId="77777777" w:rsidR="00626882" w:rsidRDefault="00626882" w:rsidP="00626882">
      <w:pPr>
        <w:rPr>
          <w:sz w:val="24"/>
          <w:szCs w:val="24"/>
        </w:rPr>
      </w:pPr>
      <w:r w:rsidRPr="00EE0A09">
        <w:rPr>
          <w:sz w:val="24"/>
          <w:szCs w:val="24"/>
          <w:u w:val="single"/>
        </w:rPr>
        <w:t>Zutaten</w:t>
      </w:r>
      <w:r>
        <w:rPr>
          <w:sz w:val="24"/>
          <w:szCs w:val="24"/>
        </w:rPr>
        <w:t xml:space="preserve"> (für 4 Portionen)</w:t>
      </w:r>
    </w:p>
    <w:p w14:paraId="3F86725C" w14:textId="77777777" w:rsidR="00626882" w:rsidRDefault="00626882" w:rsidP="00626882">
      <w:pPr>
        <w:rPr>
          <w:sz w:val="24"/>
          <w:szCs w:val="24"/>
        </w:rPr>
      </w:pPr>
      <w:r>
        <w:rPr>
          <w:sz w:val="24"/>
          <w:szCs w:val="24"/>
        </w:rPr>
        <w:t xml:space="preserve">700 g möglichst kleine, etwa 3 – 5 cm lange Okraschoten </w:t>
      </w:r>
    </w:p>
    <w:p w14:paraId="23DE16A1" w14:textId="77777777" w:rsidR="00626882" w:rsidRDefault="00626882" w:rsidP="00626882">
      <w:pPr>
        <w:rPr>
          <w:sz w:val="24"/>
          <w:szCs w:val="24"/>
        </w:rPr>
      </w:pPr>
      <w:r>
        <w:rPr>
          <w:sz w:val="24"/>
          <w:szCs w:val="24"/>
        </w:rPr>
        <w:t>125 ml Weinessig</w:t>
      </w:r>
    </w:p>
    <w:p w14:paraId="1A16E4D9" w14:textId="77777777" w:rsidR="00626882" w:rsidRDefault="00626882" w:rsidP="00626882">
      <w:pPr>
        <w:rPr>
          <w:sz w:val="24"/>
          <w:szCs w:val="24"/>
        </w:rPr>
      </w:pPr>
      <w:r>
        <w:rPr>
          <w:sz w:val="24"/>
          <w:szCs w:val="24"/>
        </w:rPr>
        <w:t>200 g Zwiebeln</w:t>
      </w:r>
    </w:p>
    <w:p w14:paraId="7B5621CF" w14:textId="77777777" w:rsidR="00626882" w:rsidRDefault="00626882" w:rsidP="00626882">
      <w:pPr>
        <w:rPr>
          <w:sz w:val="24"/>
          <w:szCs w:val="24"/>
        </w:rPr>
      </w:pPr>
      <w:r>
        <w:rPr>
          <w:sz w:val="24"/>
          <w:szCs w:val="24"/>
        </w:rPr>
        <w:t>3 Knoblauchzehen</w:t>
      </w:r>
    </w:p>
    <w:p w14:paraId="325BFF41" w14:textId="77777777" w:rsidR="00626882" w:rsidRDefault="00626882" w:rsidP="00626882">
      <w:pPr>
        <w:rPr>
          <w:sz w:val="24"/>
          <w:szCs w:val="24"/>
        </w:rPr>
      </w:pPr>
      <w:r>
        <w:rPr>
          <w:sz w:val="24"/>
          <w:szCs w:val="24"/>
        </w:rPr>
        <w:t>400 g reife Tomaten</w:t>
      </w:r>
    </w:p>
    <w:p w14:paraId="0E5C409A" w14:textId="77777777" w:rsidR="00626882" w:rsidRDefault="00626882" w:rsidP="00626882">
      <w:pPr>
        <w:rPr>
          <w:sz w:val="24"/>
          <w:szCs w:val="24"/>
        </w:rPr>
      </w:pPr>
      <w:r>
        <w:rPr>
          <w:sz w:val="24"/>
          <w:szCs w:val="24"/>
        </w:rPr>
        <w:t>6 EL Olivenöl</w:t>
      </w:r>
    </w:p>
    <w:p w14:paraId="0426FB36" w14:textId="77777777" w:rsidR="00626882" w:rsidRDefault="00626882" w:rsidP="00626882">
      <w:pPr>
        <w:rPr>
          <w:sz w:val="24"/>
          <w:szCs w:val="24"/>
        </w:rPr>
      </w:pPr>
      <w:r>
        <w:rPr>
          <w:sz w:val="24"/>
          <w:szCs w:val="24"/>
        </w:rPr>
        <w:t>Salz, 1 Msp. Zucker, Pfeffer</w:t>
      </w:r>
    </w:p>
    <w:p w14:paraId="668000FC" w14:textId="77777777" w:rsidR="00626882" w:rsidRDefault="00626882" w:rsidP="00626882">
      <w:pPr>
        <w:rPr>
          <w:sz w:val="24"/>
          <w:szCs w:val="24"/>
        </w:rPr>
      </w:pPr>
      <w:r>
        <w:rPr>
          <w:sz w:val="24"/>
          <w:szCs w:val="24"/>
        </w:rPr>
        <w:t>1 Bund Petersilie</w:t>
      </w:r>
    </w:p>
    <w:p w14:paraId="57B2B07E" w14:textId="77777777" w:rsidR="00626882" w:rsidRDefault="00626882" w:rsidP="00626882">
      <w:pPr>
        <w:rPr>
          <w:sz w:val="24"/>
          <w:szCs w:val="24"/>
        </w:rPr>
      </w:pPr>
    </w:p>
    <w:p w14:paraId="7D29AFA8" w14:textId="77777777" w:rsidR="00626882" w:rsidRDefault="00626882" w:rsidP="00626882">
      <w:pPr>
        <w:rPr>
          <w:sz w:val="24"/>
          <w:szCs w:val="24"/>
        </w:rPr>
      </w:pPr>
      <w:r>
        <w:rPr>
          <w:sz w:val="24"/>
          <w:szCs w:val="24"/>
        </w:rPr>
        <w:t>Zubereitungszeit: 45 Minuten plus 1 Stunde ziehen lassen plus 30 Minuten Garen</w:t>
      </w:r>
    </w:p>
    <w:p w14:paraId="4344B0B9" w14:textId="77777777" w:rsidR="00626882" w:rsidRPr="006E2C5F" w:rsidRDefault="00626882" w:rsidP="00B40E8C">
      <w:pPr>
        <w:pStyle w:val="ListParagraph"/>
        <w:numPr>
          <w:ilvl w:val="0"/>
          <w:numId w:val="445"/>
        </w:numPr>
        <w:spacing w:after="120"/>
        <w:ind w:left="714" w:hanging="357"/>
        <w:contextualSpacing w:val="0"/>
        <w:jc w:val="both"/>
        <w:rPr>
          <w:sz w:val="24"/>
          <w:szCs w:val="24"/>
        </w:rPr>
      </w:pPr>
      <w:r w:rsidRPr="006E2C5F">
        <w:rPr>
          <w:sz w:val="24"/>
          <w:szCs w:val="24"/>
        </w:rPr>
        <w:t>Stielansätze und Stiele der Okraschoten mit einem scharfen Küchenmesserchen so zurechtschnitzen, dass sie wie kleine, spitze Hütchen oder Kegel aussehen. Die Schoten dabei nicht verletzen, sonst tritt der zähflüssige Saft aus.</w:t>
      </w:r>
    </w:p>
    <w:p w14:paraId="3D3C8A3D" w14:textId="77777777" w:rsidR="00626882" w:rsidRPr="006E2C5F" w:rsidRDefault="00626882" w:rsidP="00B40E8C">
      <w:pPr>
        <w:pStyle w:val="ListParagraph"/>
        <w:numPr>
          <w:ilvl w:val="0"/>
          <w:numId w:val="445"/>
        </w:numPr>
        <w:spacing w:after="120"/>
        <w:ind w:left="714" w:hanging="357"/>
        <w:contextualSpacing w:val="0"/>
        <w:jc w:val="both"/>
        <w:rPr>
          <w:sz w:val="24"/>
          <w:szCs w:val="24"/>
        </w:rPr>
      </w:pPr>
      <w:r w:rsidRPr="006E2C5F">
        <w:rPr>
          <w:sz w:val="24"/>
          <w:szCs w:val="24"/>
        </w:rPr>
        <w:t>Schoten in eine Schüssel geben. Essig und so viel kaltes Wasser hinzufügen, dass sie bedeckt sind. Etwa 1 Stunde darin ziehen lassen. Inzwischen Zwiebeln und Knoblauchzehen schälen und fein würfeln. Tomaten mit heißem Wasser übergießen, häuten, Stielansätze entfernen und das Fruchtfleisch würfeln. Olivenöl erhitzen, Zwiebeln und Knoblauch darin glasig dünsten.</w:t>
      </w:r>
    </w:p>
    <w:p w14:paraId="5690289D" w14:textId="77777777" w:rsidR="00626882" w:rsidRPr="006E2C5F" w:rsidRDefault="00626882" w:rsidP="00B40E8C">
      <w:pPr>
        <w:pStyle w:val="ListParagraph"/>
        <w:numPr>
          <w:ilvl w:val="0"/>
          <w:numId w:val="445"/>
        </w:numPr>
        <w:spacing w:after="120"/>
        <w:ind w:left="714" w:hanging="357"/>
        <w:contextualSpacing w:val="0"/>
        <w:jc w:val="both"/>
        <w:rPr>
          <w:sz w:val="24"/>
          <w:szCs w:val="24"/>
        </w:rPr>
      </w:pPr>
      <w:r w:rsidRPr="006E2C5F">
        <w:rPr>
          <w:sz w:val="24"/>
          <w:szCs w:val="24"/>
        </w:rPr>
        <w:t>Schoten in ein Sieb geben, mit kaltem Wasser abbrausen und abtropfen lassen. Dann zu den Zwiebeln und dem Knoblauch geben und unter rühren bei mittlerer Hitze etwa 3 Minuten mitschmoren. Tomaten unterrühren. Mit etwas Salz, Zucker und 1 guter Prise Pfeffer würzen.</w:t>
      </w:r>
    </w:p>
    <w:p w14:paraId="737302CC" w14:textId="77777777" w:rsidR="00626882" w:rsidRDefault="00626882" w:rsidP="00B40E8C">
      <w:pPr>
        <w:pStyle w:val="ListParagraph"/>
        <w:numPr>
          <w:ilvl w:val="0"/>
          <w:numId w:val="445"/>
        </w:numPr>
        <w:spacing w:after="120"/>
        <w:ind w:left="714" w:hanging="357"/>
        <w:contextualSpacing w:val="0"/>
        <w:jc w:val="both"/>
        <w:rPr>
          <w:sz w:val="24"/>
          <w:szCs w:val="24"/>
        </w:rPr>
      </w:pPr>
      <w:r w:rsidRPr="006E2C5F">
        <w:rPr>
          <w:sz w:val="24"/>
          <w:szCs w:val="24"/>
        </w:rPr>
        <w:t xml:space="preserve">125 ml Wasser unterrühren und alles bei schwacher Hitze etwa 30 Minuten garen, bis die Okraschoten weich sind. Petersilie abspülen, trockenschütteln, die Blättchen hacken und unterrühren. Das Gemüse heiß oder lauwarm als Beilage zu gegrilltem Fleisch oder Fisch </w:t>
      </w:r>
      <w:r w:rsidRPr="006E2C5F">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Pr="006E2C5F">
        <w:rPr>
          <w:sz w:val="24"/>
          <w:szCs w:val="24"/>
        </w:rPr>
        <w:t xml:space="preserve"> oder als eigenständiges Gericht mit Brot und Reis servieren.</w:t>
      </w:r>
    </w:p>
    <w:p w14:paraId="1E3F3E4D" w14:textId="77777777" w:rsidR="00626882" w:rsidRDefault="00626882" w:rsidP="00626882">
      <w:pPr>
        <w:rPr>
          <w:sz w:val="24"/>
          <w:szCs w:val="24"/>
        </w:rPr>
      </w:pPr>
      <w:r>
        <w:rPr>
          <w:sz w:val="24"/>
          <w:szCs w:val="24"/>
        </w:rPr>
        <w:br w:type="page"/>
      </w:r>
    </w:p>
    <w:p w14:paraId="46BB8C27" w14:textId="4D794E81" w:rsidR="00300F03" w:rsidRDefault="00300F03" w:rsidP="00300F03">
      <w:pPr>
        <w:pStyle w:val="Heading2"/>
        <w:spacing w:after="240"/>
      </w:pPr>
      <w:r>
        <w:lastRenderedPageBreak/>
        <w:t>Zucchini-Kofta in Ingwer-Tomaten-Sauce</w:t>
      </w:r>
      <w:r>
        <w:rPr>
          <w:rStyle w:val="FootnoteReference"/>
        </w:rPr>
        <w:footnoteReference w:id="1019"/>
      </w:r>
    </w:p>
    <w:p w14:paraId="23FC9A39" w14:textId="77777777" w:rsidR="00300F03" w:rsidRDefault="00300F03" w:rsidP="00300F03">
      <w:pPr>
        <w:rPr>
          <w:sz w:val="24"/>
          <w:szCs w:val="24"/>
        </w:rPr>
      </w:pPr>
      <w:r w:rsidRPr="004F5D5C">
        <w:rPr>
          <w:sz w:val="24"/>
          <w:szCs w:val="24"/>
          <w:u w:val="single"/>
        </w:rPr>
        <w:t>Zutaten</w:t>
      </w:r>
      <w:r>
        <w:rPr>
          <w:sz w:val="24"/>
          <w:szCs w:val="24"/>
        </w:rPr>
        <w:t xml:space="preserve"> (für 4 – 6 Portionen)</w:t>
      </w:r>
    </w:p>
    <w:p w14:paraId="2CB53F52" w14:textId="77777777" w:rsidR="00300F03" w:rsidRPr="004F5D5C" w:rsidRDefault="00300F03" w:rsidP="00300F03">
      <w:pPr>
        <w:rPr>
          <w:i/>
          <w:iCs/>
          <w:sz w:val="24"/>
          <w:szCs w:val="24"/>
        </w:rPr>
      </w:pPr>
      <w:r w:rsidRPr="004F5D5C">
        <w:rPr>
          <w:i/>
          <w:iCs/>
          <w:sz w:val="24"/>
          <w:szCs w:val="24"/>
        </w:rPr>
        <w:t>Für die Kofta:</w:t>
      </w:r>
    </w:p>
    <w:p w14:paraId="404AF29F" w14:textId="77777777" w:rsidR="00300F03" w:rsidRDefault="00300F03" w:rsidP="00300F03">
      <w:pPr>
        <w:rPr>
          <w:sz w:val="24"/>
          <w:szCs w:val="24"/>
        </w:rPr>
      </w:pPr>
      <w:r>
        <w:rPr>
          <w:sz w:val="24"/>
          <w:szCs w:val="24"/>
        </w:rPr>
        <w:t>1 kg Zucchini</w:t>
      </w:r>
    </w:p>
    <w:p w14:paraId="164AA2B1" w14:textId="77777777" w:rsidR="00300F03" w:rsidRDefault="00300F03" w:rsidP="00300F03">
      <w:pPr>
        <w:rPr>
          <w:sz w:val="24"/>
          <w:szCs w:val="24"/>
        </w:rPr>
      </w:pPr>
      <w:r>
        <w:rPr>
          <w:sz w:val="24"/>
          <w:szCs w:val="24"/>
        </w:rPr>
        <w:t>Salz</w:t>
      </w:r>
    </w:p>
    <w:p w14:paraId="48502D7A" w14:textId="77777777" w:rsidR="00300F03" w:rsidRDefault="00300F03" w:rsidP="00300F03">
      <w:pPr>
        <w:rPr>
          <w:sz w:val="24"/>
          <w:szCs w:val="24"/>
        </w:rPr>
      </w:pPr>
      <w:r>
        <w:rPr>
          <w:sz w:val="24"/>
          <w:szCs w:val="24"/>
        </w:rPr>
        <w:t>100 g Semmelbrösel</w:t>
      </w:r>
    </w:p>
    <w:p w14:paraId="46ED7E9B" w14:textId="77777777" w:rsidR="00300F03" w:rsidRDefault="00300F03" w:rsidP="00300F03">
      <w:pPr>
        <w:rPr>
          <w:sz w:val="24"/>
          <w:szCs w:val="24"/>
        </w:rPr>
      </w:pPr>
      <w:r>
        <w:rPr>
          <w:sz w:val="24"/>
          <w:szCs w:val="24"/>
        </w:rPr>
        <w:t>1 TL Garam Masala</w:t>
      </w:r>
    </w:p>
    <w:p w14:paraId="201EDF9F" w14:textId="77777777" w:rsidR="00300F03" w:rsidRDefault="00300F03" w:rsidP="00300F03">
      <w:pPr>
        <w:rPr>
          <w:sz w:val="24"/>
          <w:szCs w:val="24"/>
        </w:rPr>
      </w:pPr>
      <w:r>
        <w:rPr>
          <w:sz w:val="24"/>
          <w:szCs w:val="24"/>
        </w:rPr>
        <w:t>1 TL Cayennepfeffer</w:t>
      </w:r>
    </w:p>
    <w:p w14:paraId="5B758C09" w14:textId="77777777" w:rsidR="00300F03" w:rsidRDefault="00300F03" w:rsidP="00300F03">
      <w:pPr>
        <w:rPr>
          <w:sz w:val="24"/>
          <w:szCs w:val="24"/>
        </w:rPr>
      </w:pPr>
      <w:r>
        <w:rPr>
          <w:sz w:val="24"/>
          <w:szCs w:val="24"/>
        </w:rPr>
        <w:t>1 EL Kichererbsenmehl</w:t>
      </w:r>
    </w:p>
    <w:p w14:paraId="478A14BA" w14:textId="77777777" w:rsidR="00300F03" w:rsidRDefault="00300F03" w:rsidP="00300F03">
      <w:pPr>
        <w:rPr>
          <w:sz w:val="24"/>
          <w:szCs w:val="24"/>
        </w:rPr>
      </w:pPr>
    </w:p>
    <w:p w14:paraId="174A0D26" w14:textId="77777777" w:rsidR="00300F03" w:rsidRPr="004F5D5C" w:rsidRDefault="00300F03" w:rsidP="00300F03">
      <w:pPr>
        <w:rPr>
          <w:i/>
          <w:iCs/>
          <w:sz w:val="24"/>
          <w:szCs w:val="24"/>
        </w:rPr>
      </w:pPr>
      <w:r w:rsidRPr="004F5D5C">
        <w:rPr>
          <w:i/>
          <w:iCs/>
          <w:sz w:val="24"/>
          <w:szCs w:val="24"/>
        </w:rPr>
        <w:t>Für die Tomatensauce:</w:t>
      </w:r>
    </w:p>
    <w:p w14:paraId="0EE71BA9" w14:textId="77777777" w:rsidR="00300F03" w:rsidRDefault="00300F03" w:rsidP="00300F03">
      <w:pPr>
        <w:rPr>
          <w:sz w:val="24"/>
          <w:szCs w:val="24"/>
        </w:rPr>
      </w:pPr>
      <w:r>
        <w:rPr>
          <w:sz w:val="24"/>
          <w:szCs w:val="24"/>
        </w:rPr>
        <w:t>Rapsöl</w:t>
      </w:r>
    </w:p>
    <w:p w14:paraId="531CE65B" w14:textId="77777777" w:rsidR="00300F03" w:rsidRDefault="00300F03" w:rsidP="00300F03">
      <w:pPr>
        <w:rPr>
          <w:sz w:val="24"/>
          <w:szCs w:val="24"/>
        </w:rPr>
      </w:pPr>
      <w:r>
        <w:rPr>
          <w:sz w:val="24"/>
          <w:szCs w:val="24"/>
        </w:rPr>
        <w:t>2 mittelgroße gemüsezwiebeln, fein gehackt</w:t>
      </w:r>
    </w:p>
    <w:p w14:paraId="16BE013C" w14:textId="77777777" w:rsidR="00300F03" w:rsidRDefault="00300F03" w:rsidP="00300F03">
      <w:pPr>
        <w:rPr>
          <w:sz w:val="24"/>
          <w:szCs w:val="24"/>
        </w:rPr>
      </w:pPr>
      <w:r>
        <w:rPr>
          <w:sz w:val="24"/>
          <w:szCs w:val="24"/>
        </w:rPr>
        <w:t>1 Stück Ingwer (4 cm), geschält und gerieben</w:t>
      </w:r>
    </w:p>
    <w:p w14:paraId="12421BEA" w14:textId="77777777" w:rsidR="00300F03" w:rsidRDefault="00300F03" w:rsidP="00300F03">
      <w:pPr>
        <w:rPr>
          <w:sz w:val="24"/>
          <w:szCs w:val="24"/>
        </w:rPr>
      </w:pPr>
      <w:r>
        <w:rPr>
          <w:sz w:val="24"/>
          <w:szCs w:val="24"/>
        </w:rPr>
        <w:t>400 g passierte Tomaten</w:t>
      </w:r>
    </w:p>
    <w:p w14:paraId="0D358D91" w14:textId="77777777" w:rsidR="00300F03" w:rsidRDefault="00300F03" w:rsidP="00300F03">
      <w:pPr>
        <w:rPr>
          <w:sz w:val="24"/>
          <w:szCs w:val="24"/>
        </w:rPr>
      </w:pPr>
      <w:r>
        <w:rPr>
          <w:sz w:val="24"/>
          <w:szCs w:val="24"/>
        </w:rPr>
        <w:t>1 TL gemahlener Kreuzkümmel</w:t>
      </w:r>
    </w:p>
    <w:p w14:paraId="5A84B7EF" w14:textId="77777777" w:rsidR="00300F03" w:rsidRDefault="00300F03" w:rsidP="00300F03">
      <w:pPr>
        <w:rPr>
          <w:sz w:val="24"/>
          <w:szCs w:val="24"/>
        </w:rPr>
      </w:pPr>
      <w:r>
        <w:rPr>
          <w:sz w:val="24"/>
          <w:szCs w:val="24"/>
        </w:rPr>
        <w:t>1 TL gemahlener Koriander</w:t>
      </w:r>
    </w:p>
    <w:p w14:paraId="309137DF" w14:textId="77777777" w:rsidR="00300F03" w:rsidRPr="003077C2" w:rsidRDefault="00300F03" w:rsidP="00300F03">
      <w:pPr>
        <w:rPr>
          <w:sz w:val="24"/>
          <w:szCs w:val="24"/>
        </w:rPr>
      </w:pPr>
      <w:r w:rsidRPr="003077C2">
        <w:rPr>
          <w:sz w:val="24"/>
          <w:szCs w:val="24"/>
        </w:rPr>
        <w:t>1 ½ TL Garam masala</w:t>
      </w:r>
    </w:p>
    <w:p w14:paraId="4E193D01" w14:textId="77777777" w:rsidR="00300F03" w:rsidRPr="003077C2" w:rsidRDefault="00300F03" w:rsidP="00300F03">
      <w:pPr>
        <w:rPr>
          <w:sz w:val="24"/>
          <w:szCs w:val="24"/>
        </w:rPr>
      </w:pPr>
      <w:r w:rsidRPr="003077C2">
        <w:rPr>
          <w:sz w:val="24"/>
          <w:szCs w:val="24"/>
        </w:rPr>
        <w:t>1 ¼ TL Cayennepfeffer</w:t>
      </w:r>
    </w:p>
    <w:p w14:paraId="394624C8" w14:textId="77777777" w:rsidR="00300F03" w:rsidRPr="003077C2" w:rsidRDefault="00300F03" w:rsidP="00300F03">
      <w:pPr>
        <w:rPr>
          <w:sz w:val="24"/>
          <w:szCs w:val="24"/>
        </w:rPr>
      </w:pPr>
      <w:r w:rsidRPr="003077C2">
        <w:rPr>
          <w:sz w:val="24"/>
          <w:szCs w:val="24"/>
        </w:rPr>
        <w:t>2 TL Honig</w:t>
      </w:r>
    </w:p>
    <w:p w14:paraId="52FDE931" w14:textId="77777777" w:rsidR="00300F03" w:rsidRDefault="00300F03" w:rsidP="00300F03">
      <w:pPr>
        <w:rPr>
          <w:sz w:val="24"/>
          <w:szCs w:val="24"/>
        </w:rPr>
      </w:pPr>
      <w:r>
        <w:rPr>
          <w:sz w:val="24"/>
          <w:szCs w:val="24"/>
        </w:rPr>
        <w:t>3 EL gemahlene Mandeln</w:t>
      </w:r>
    </w:p>
    <w:p w14:paraId="71E7E326" w14:textId="77777777" w:rsidR="00300F03" w:rsidRDefault="00300F03" w:rsidP="00300F03">
      <w:pPr>
        <w:rPr>
          <w:sz w:val="24"/>
          <w:szCs w:val="24"/>
        </w:rPr>
      </w:pPr>
      <w:r>
        <w:rPr>
          <w:sz w:val="24"/>
          <w:szCs w:val="24"/>
        </w:rPr>
        <w:t>1 ¼ TL Salz</w:t>
      </w:r>
    </w:p>
    <w:p w14:paraId="68022DA7" w14:textId="77777777" w:rsidR="00300F03" w:rsidRDefault="00300F03" w:rsidP="00300F03">
      <w:pPr>
        <w:rPr>
          <w:sz w:val="24"/>
          <w:szCs w:val="24"/>
        </w:rPr>
      </w:pPr>
    </w:p>
    <w:p w14:paraId="369E3B75" w14:textId="77777777" w:rsidR="00300F03" w:rsidRDefault="00300F03" w:rsidP="00300F03">
      <w:pPr>
        <w:rPr>
          <w:sz w:val="24"/>
          <w:szCs w:val="24"/>
        </w:rPr>
      </w:pPr>
      <w:r>
        <w:rPr>
          <w:sz w:val="24"/>
          <w:szCs w:val="24"/>
        </w:rPr>
        <w:t>Zubereitung:</w:t>
      </w:r>
    </w:p>
    <w:p w14:paraId="6F5BBE89" w14:textId="77777777" w:rsidR="00300F03" w:rsidRPr="000F5F04" w:rsidRDefault="00300F03" w:rsidP="00B40E8C">
      <w:pPr>
        <w:pStyle w:val="ListParagraph"/>
        <w:numPr>
          <w:ilvl w:val="0"/>
          <w:numId w:val="1343"/>
        </w:numPr>
        <w:spacing w:after="120"/>
        <w:ind w:left="714" w:hanging="357"/>
        <w:contextualSpacing w:val="0"/>
        <w:jc w:val="both"/>
        <w:rPr>
          <w:sz w:val="24"/>
          <w:szCs w:val="24"/>
        </w:rPr>
      </w:pPr>
      <w:r w:rsidRPr="000F5F04">
        <w:rPr>
          <w:sz w:val="24"/>
          <w:szCs w:val="24"/>
        </w:rPr>
        <w:t>Den Backofen auf 200 Grad vorheizen. Zwei Backbleche mit Backpapier auslegen. Leicht eingeölt.</w:t>
      </w:r>
    </w:p>
    <w:p w14:paraId="2DA96F1A" w14:textId="77777777" w:rsidR="00300F03" w:rsidRPr="000F5F04" w:rsidRDefault="00300F03" w:rsidP="00B40E8C">
      <w:pPr>
        <w:pStyle w:val="ListParagraph"/>
        <w:numPr>
          <w:ilvl w:val="0"/>
          <w:numId w:val="1343"/>
        </w:numPr>
        <w:spacing w:after="120"/>
        <w:ind w:left="714" w:hanging="357"/>
        <w:contextualSpacing w:val="0"/>
        <w:jc w:val="both"/>
        <w:rPr>
          <w:sz w:val="24"/>
          <w:szCs w:val="24"/>
        </w:rPr>
      </w:pPr>
      <w:r w:rsidRPr="000F5F04">
        <w:rPr>
          <w:sz w:val="24"/>
          <w:szCs w:val="24"/>
        </w:rPr>
        <w:t>Die Zucchini raspeln. In ein Sieb über eine Schüssel geben und mit 2 TL Salz bestreuen. Gut vermengen und 30 Minuten abtropfen lassen.</w:t>
      </w:r>
    </w:p>
    <w:p w14:paraId="5818107C" w14:textId="77777777" w:rsidR="00300F03" w:rsidRPr="000F5F04" w:rsidRDefault="00300F03" w:rsidP="00B40E8C">
      <w:pPr>
        <w:pStyle w:val="ListParagraph"/>
        <w:numPr>
          <w:ilvl w:val="0"/>
          <w:numId w:val="1343"/>
        </w:numPr>
        <w:spacing w:after="120"/>
        <w:ind w:left="714" w:hanging="357"/>
        <w:contextualSpacing w:val="0"/>
        <w:jc w:val="both"/>
        <w:rPr>
          <w:sz w:val="24"/>
          <w:szCs w:val="24"/>
        </w:rPr>
      </w:pPr>
      <w:r w:rsidRPr="000F5F04">
        <w:rPr>
          <w:sz w:val="24"/>
          <w:szCs w:val="24"/>
        </w:rPr>
        <w:lastRenderedPageBreak/>
        <w:t>In einer großen Pfanne 3 EL Öl erhitzen und die Zwiebeln hineingeben. Bei mittlerer Hitze 8 – 10 Minuten anschwitzen, bis sie glasig und goldgelb sind. Den Ingwer hinzufügen und weitere 3 Minuten braten, dann die passierten Tomaten dazugeben. Umrühren, die Pfanne abdecken und die Sauce unter gelegentlichem Rühren 10 Minuten köcheln lassen. Kreuzkümmel, Koriander, Garam masala und Cayennepfeffer hinzufügen und gut vermischen. Honig, Mandeln und Salz unterrühren. Die Sauce mit 200 ml heißem Wasser verdünnen, weitere 5 Minuten köcheln lassen, dann vom Herd nehmen.</w:t>
      </w:r>
    </w:p>
    <w:p w14:paraId="2E3D4F4C" w14:textId="77777777" w:rsidR="00300F03" w:rsidRPr="000F5F04" w:rsidRDefault="00300F03" w:rsidP="00B40E8C">
      <w:pPr>
        <w:pStyle w:val="ListParagraph"/>
        <w:numPr>
          <w:ilvl w:val="0"/>
          <w:numId w:val="1343"/>
        </w:numPr>
        <w:spacing w:after="120"/>
        <w:ind w:left="714" w:hanging="357"/>
        <w:contextualSpacing w:val="0"/>
        <w:jc w:val="both"/>
        <w:rPr>
          <w:sz w:val="24"/>
          <w:szCs w:val="24"/>
        </w:rPr>
      </w:pPr>
      <w:r w:rsidRPr="000F5F04">
        <w:rPr>
          <w:sz w:val="24"/>
          <w:szCs w:val="24"/>
        </w:rPr>
        <w:t xml:space="preserve">Jeweils eine Handvoll Zucchiniraspeln nehmen, so viel Wasser wie möglich auspressen du die Zucchini in eine zweite Schüssel geben. Es sollten jetzt 550 g Zucchini sein. Semmelbrösel, Garam masala, Cayennepfeffer und Kichererbsenmehl hinzugeben und sorgfältig vermengen. Aus der Mischung golfballgroße Kugeln formen, auf die Bleche verteilen und 20 Minuten im Ofen backen, bis die Kofta von außen knusprig sind. Die Tomatensauce erhitzen </w:t>
      </w:r>
      <w:r>
        <w:rPr>
          <w:sz w:val="24"/>
          <w:szCs w:val="24"/>
        </w:rPr>
        <w:t>und</w:t>
      </w:r>
      <w:r w:rsidRPr="000F5F04">
        <w:rPr>
          <w:sz w:val="24"/>
          <w:szCs w:val="24"/>
        </w:rPr>
        <w:t xml:space="preserve"> die </w:t>
      </w:r>
      <w:r>
        <w:rPr>
          <w:sz w:val="24"/>
          <w:szCs w:val="24"/>
        </w:rPr>
        <w:t>K</w:t>
      </w:r>
      <w:r w:rsidRPr="000F5F04">
        <w:rPr>
          <w:sz w:val="24"/>
          <w:szCs w:val="24"/>
        </w:rPr>
        <w:t>ofta vorsichtig mit einem Palettenmesser hineinsetzen.</w:t>
      </w:r>
    </w:p>
    <w:p w14:paraId="0117DFD2" w14:textId="77777777" w:rsidR="00300F03" w:rsidRPr="000F5F04" w:rsidRDefault="00300F03" w:rsidP="00B40E8C">
      <w:pPr>
        <w:pStyle w:val="ListParagraph"/>
        <w:numPr>
          <w:ilvl w:val="0"/>
          <w:numId w:val="1343"/>
        </w:numPr>
        <w:spacing w:after="120"/>
        <w:ind w:left="714" w:hanging="357"/>
        <w:contextualSpacing w:val="0"/>
        <w:jc w:val="both"/>
        <w:rPr>
          <w:sz w:val="24"/>
          <w:szCs w:val="24"/>
        </w:rPr>
      </w:pPr>
      <w:r w:rsidRPr="000F5F04">
        <w:rPr>
          <w:sz w:val="24"/>
          <w:szCs w:val="24"/>
        </w:rPr>
        <w:t>Mit Reis und Gurken-Minze-Raita servieren.</w:t>
      </w:r>
      <w:r w:rsidRPr="000F5F04">
        <w:rPr>
          <w:sz w:val="24"/>
          <w:szCs w:val="24"/>
        </w:rPr>
        <w:br w:type="page"/>
      </w:r>
    </w:p>
    <w:p w14:paraId="61A64EBC" w14:textId="77777777" w:rsidR="00300F03" w:rsidRDefault="00300F03" w:rsidP="00300F03">
      <w:pPr>
        <w:pStyle w:val="Heading2"/>
        <w:spacing w:after="240"/>
      </w:pPr>
      <w:r>
        <w:lastRenderedPageBreak/>
        <w:t>Zucchini-Auflauf</w:t>
      </w:r>
    </w:p>
    <w:p w14:paraId="44276A73" w14:textId="77777777" w:rsidR="00300F03" w:rsidRDefault="00300F03" w:rsidP="00300F03">
      <w:pPr>
        <w:rPr>
          <w:sz w:val="24"/>
          <w:szCs w:val="24"/>
        </w:rPr>
      </w:pPr>
      <w:r>
        <w:rPr>
          <w:sz w:val="24"/>
          <w:szCs w:val="24"/>
        </w:rPr>
        <w:t>Zutaten:</w:t>
      </w:r>
    </w:p>
    <w:p w14:paraId="372B83B0" w14:textId="77777777" w:rsidR="00300F03" w:rsidRDefault="00300F03" w:rsidP="00300F03">
      <w:pPr>
        <w:rPr>
          <w:sz w:val="24"/>
          <w:szCs w:val="24"/>
        </w:rPr>
      </w:pPr>
      <w:r>
        <w:rPr>
          <w:sz w:val="24"/>
          <w:szCs w:val="24"/>
        </w:rPr>
        <w:t>150 g Quark</w:t>
      </w:r>
    </w:p>
    <w:p w14:paraId="1B67BC79" w14:textId="77777777" w:rsidR="00300F03" w:rsidRDefault="00300F03" w:rsidP="00300F03">
      <w:pPr>
        <w:rPr>
          <w:sz w:val="24"/>
          <w:szCs w:val="24"/>
        </w:rPr>
      </w:pPr>
      <w:r>
        <w:rPr>
          <w:sz w:val="24"/>
          <w:szCs w:val="24"/>
        </w:rPr>
        <w:t>3 EL Sahne</w:t>
      </w:r>
    </w:p>
    <w:p w14:paraId="75B63702" w14:textId="77777777" w:rsidR="00300F03" w:rsidRDefault="00300F03" w:rsidP="00300F03">
      <w:pPr>
        <w:rPr>
          <w:sz w:val="24"/>
          <w:szCs w:val="24"/>
        </w:rPr>
      </w:pPr>
      <w:r>
        <w:rPr>
          <w:sz w:val="24"/>
          <w:szCs w:val="24"/>
        </w:rPr>
        <w:t>2 Eier</w:t>
      </w:r>
    </w:p>
    <w:p w14:paraId="6A694BBF" w14:textId="77777777" w:rsidR="00300F03" w:rsidRDefault="00300F03" w:rsidP="00300F03">
      <w:pPr>
        <w:rPr>
          <w:sz w:val="24"/>
          <w:szCs w:val="24"/>
        </w:rPr>
      </w:pPr>
      <w:r>
        <w:rPr>
          <w:sz w:val="24"/>
          <w:szCs w:val="24"/>
        </w:rPr>
        <w:t>60 g flüssige Butter</w:t>
      </w:r>
    </w:p>
    <w:p w14:paraId="648BE0AF" w14:textId="77777777" w:rsidR="00300F03" w:rsidRDefault="00300F03" w:rsidP="00300F03">
      <w:pPr>
        <w:rPr>
          <w:sz w:val="24"/>
          <w:szCs w:val="24"/>
        </w:rPr>
      </w:pPr>
      <w:r>
        <w:rPr>
          <w:sz w:val="24"/>
          <w:szCs w:val="24"/>
        </w:rPr>
        <w:t>120 g Grieß</w:t>
      </w:r>
    </w:p>
    <w:p w14:paraId="653794E7" w14:textId="77777777" w:rsidR="00300F03" w:rsidRDefault="00300F03" w:rsidP="00300F03">
      <w:pPr>
        <w:rPr>
          <w:sz w:val="24"/>
          <w:szCs w:val="24"/>
        </w:rPr>
      </w:pPr>
      <w:r>
        <w:rPr>
          <w:sz w:val="24"/>
          <w:szCs w:val="24"/>
        </w:rPr>
        <w:t>200 g Zwiebeln</w:t>
      </w:r>
    </w:p>
    <w:p w14:paraId="20586160" w14:textId="77777777" w:rsidR="00300F03" w:rsidRDefault="00300F03" w:rsidP="00300F03">
      <w:pPr>
        <w:rPr>
          <w:sz w:val="24"/>
          <w:szCs w:val="24"/>
        </w:rPr>
      </w:pPr>
      <w:r>
        <w:rPr>
          <w:sz w:val="24"/>
          <w:szCs w:val="24"/>
        </w:rPr>
        <w:t>600 g Zucchini</w:t>
      </w:r>
    </w:p>
    <w:p w14:paraId="799C5239" w14:textId="77777777" w:rsidR="00300F03" w:rsidRDefault="00300F03" w:rsidP="00300F03">
      <w:pPr>
        <w:rPr>
          <w:sz w:val="24"/>
          <w:szCs w:val="24"/>
        </w:rPr>
      </w:pPr>
      <w:r>
        <w:rPr>
          <w:sz w:val="24"/>
          <w:szCs w:val="24"/>
        </w:rPr>
        <w:t>2 EL Petersilie</w:t>
      </w:r>
    </w:p>
    <w:p w14:paraId="7D0B574E" w14:textId="77777777" w:rsidR="00300F03" w:rsidRDefault="00300F03" w:rsidP="00300F03">
      <w:pPr>
        <w:rPr>
          <w:sz w:val="24"/>
          <w:szCs w:val="24"/>
        </w:rPr>
      </w:pPr>
      <w:r>
        <w:rPr>
          <w:sz w:val="24"/>
          <w:szCs w:val="24"/>
        </w:rPr>
        <w:t>Salz, Pfeffer</w:t>
      </w:r>
    </w:p>
    <w:p w14:paraId="37213C41" w14:textId="77777777" w:rsidR="00300F03" w:rsidRDefault="00300F03" w:rsidP="00300F03">
      <w:pPr>
        <w:rPr>
          <w:sz w:val="24"/>
          <w:szCs w:val="24"/>
        </w:rPr>
      </w:pPr>
    </w:p>
    <w:p w14:paraId="11115944" w14:textId="77777777" w:rsidR="00300F03" w:rsidRDefault="00300F03" w:rsidP="00300F03">
      <w:pPr>
        <w:rPr>
          <w:sz w:val="24"/>
          <w:szCs w:val="24"/>
        </w:rPr>
      </w:pPr>
      <w:r>
        <w:rPr>
          <w:sz w:val="24"/>
          <w:szCs w:val="24"/>
        </w:rPr>
        <w:t>Zubereitung:</w:t>
      </w:r>
    </w:p>
    <w:p w14:paraId="619A3C66" w14:textId="77777777" w:rsidR="00300F03" w:rsidRPr="00033CC1" w:rsidRDefault="00300F03" w:rsidP="00B40E8C">
      <w:pPr>
        <w:pStyle w:val="ListParagraph"/>
        <w:numPr>
          <w:ilvl w:val="0"/>
          <w:numId w:val="1271"/>
        </w:numPr>
        <w:spacing w:after="120"/>
        <w:ind w:left="714" w:hanging="357"/>
        <w:contextualSpacing w:val="0"/>
        <w:jc w:val="both"/>
        <w:rPr>
          <w:sz w:val="24"/>
          <w:szCs w:val="24"/>
        </w:rPr>
      </w:pPr>
      <w:r w:rsidRPr="00033CC1">
        <w:rPr>
          <w:sz w:val="24"/>
          <w:szCs w:val="24"/>
        </w:rPr>
        <w:t>Quark mit Sahne cremig rühren. Eier und Butter gut unterrühren und würzen. Grieß einrühren und 30 Minuten quellen lassen.</w:t>
      </w:r>
    </w:p>
    <w:p w14:paraId="750C05D2" w14:textId="77777777" w:rsidR="00300F03" w:rsidRPr="00033CC1" w:rsidRDefault="00300F03" w:rsidP="00B40E8C">
      <w:pPr>
        <w:pStyle w:val="ListParagraph"/>
        <w:numPr>
          <w:ilvl w:val="0"/>
          <w:numId w:val="1271"/>
        </w:numPr>
        <w:spacing w:after="120"/>
        <w:ind w:left="714" w:hanging="357"/>
        <w:contextualSpacing w:val="0"/>
        <w:jc w:val="both"/>
        <w:rPr>
          <w:sz w:val="24"/>
          <w:szCs w:val="24"/>
        </w:rPr>
      </w:pPr>
      <w:r w:rsidRPr="00033CC1">
        <w:rPr>
          <w:sz w:val="24"/>
          <w:szCs w:val="24"/>
        </w:rPr>
        <w:t>Zucchini grob hobeln, Zwiebeln und Petersilie fein hacken.</w:t>
      </w:r>
    </w:p>
    <w:p w14:paraId="6948314A" w14:textId="77777777" w:rsidR="00300F03" w:rsidRDefault="00300F03" w:rsidP="00B40E8C">
      <w:pPr>
        <w:pStyle w:val="ListParagraph"/>
        <w:numPr>
          <w:ilvl w:val="0"/>
          <w:numId w:val="1271"/>
        </w:numPr>
        <w:spacing w:after="120"/>
        <w:ind w:left="714" w:hanging="357"/>
        <w:contextualSpacing w:val="0"/>
        <w:jc w:val="both"/>
        <w:rPr>
          <w:sz w:val="24"/>
          <w:szCs w:val="24"/>
        </w:rPr>
      </w:pPr>
      <w:r w:rsidRPr="00033CC1">
        <w:rPr>
          <w:sz w:val="24"/>
          <w:szCs w:val="24"/>
        </w:rPr>
        <w:t>Nach 30 Minuten die Zucchini, Zwiebeln und Petersilie unterrühren. In die Auflaufform geben und bei 200 Grad ca. 50 – 60 Minuten garen.</w:t>
      </w:r>
    </w:p>
    <w:p w14:paraId="1197C238" w14:textId="77777777" w:rsidR="00300F03" w:rsidRDefault="00300F03" w:rsidP="00300F03">
      <w:pPr>
        <w:rPr>
          <w:sz w:val="24"/>
          <w:szCs w:val="24"/>
        </w:rPr>
      </w:pPr>
      <w:r>
        <w:rPr>
          <w:sz w:val="24"/>
          <w:szCs w:val="24"/>
        </w:rPr>
        <w:br w:type="page"/>
      </w:r>
    </w:p>
    <w:p w14:paraId="50206415" w14:textId="77777777" w:rsidR="00CE2887" w:rsidRDefault="00CE2887" w:rsidP="00CE2887">
      <w:pPr>
        <w:pStyle w:val="Heading2"/>
        <w:spacing w:after="240"/>
      </w:pPr>
      <w:r>
        <w:lastRenderedPageBreak/>
        <w:t>Zucchinistampf</w:t>
      </w:r>
      <w:r>
        <w:rPr>
          <w:rStyle w:val="FootnoteReference"/>
        </w:rPr>
        <w:footnoteReference w:id="1020"/>
      </w:r>
      <w:r>
        <w:t xml:space="preserve"> </w:t>
      </w:r>
    </w:p>
    <w:p w14:paraId="05AC5964" w14:textId="77777777" w:rsidR="00CE2887" w:rsidRDefault="00CE2887" w:rsidP="00CE2887">
      <w:pPr>
        <w:rPr>
          <w:sz w:val="24"/>
          <w:szCs w:val="24"/>
        </w:rPr>
      </w:pPr>
      <w:r w:rsidRPr="00370B19">
        <w:rPr>
          <w:sz w:val="24"/>
          <w:szCs w:val="24"/>
          <w:u w:val="single"/>
        </w:rPr>
        <w:t>Zutaten</w:t>
      </w:r>
      <w:r>
        <w:rPr>
          <w:sz w:val="24"/>
          <w:szCs w:val="24"/>
        </w:rPr>
        <w:t xml:space="preserve"> (für 4 Portionen):</w:t>
      </w:r>
    </w:p>
    <w:p w14:paraId="3FEE0A0D" w14:textId="77777777" w:rsidR="00CE2887" w:rsidRDefault="00CE2887" w:rsidP="00CE2887">
      <w:pPr>
        <w:rPr>
          <w:sz w:val="24"/>
          <w:szCs w:val="24"/>
        </w:rPr>
      </w:pPr>
      <w:r>
        <w:rPr>
          <w:sz w:val="24"/>
          <w:szCs w:val="24"/>
        </w:rPr>
        <w:t>3 große Zucchini, längs halbiert, die Hälften quer in 6 cm breite Stücke geschnitten</w:t>
      </w:r>
    </w:p>
    <w:p w14:paraId="2A045B75" w14:textId="77777777" w:rsidR="00CE2887" w:rsidRDefault="00CE2887" w:rsidP="00CE2887">
      <w:pPr>
        <w:rPr>
          <w:sz w:val="24"/>
          <w:szCs w:val="24"/>
        </w:rPr>
      </w:pPr>
      <w:r>
        <w:rPr>
          <w:sz w:val="24"/>
          <w:szCs w:val="24"/>
        </w:rPr>
        <w:t>1TL getrocknete Minze</w:t>
      </w:r>
    </w:p>
    <w:p w14:paraId="04355CF7" w14:textId="77777777" w:rsidR="00CE2887" w:rsidRDefault="00CE2887" w:rsidP="00CE2887">
      <w:pPr>
        <w:rPr>
          <w:sz w:val="24"/>
          <w:szCs w:val="24"/>
        </w:rPr>
      </w:pPr>
      <w:r>
        <w:rPr>
          <w:sz w:val="24"/>
          <w:szCs w:val="24"/>
        </w:rPr>
        <w:t>5 g Thymianblätter</w:t>
      </w:r>
    </w:p>
    <w:p w14:paraId="0E3C31D2" w14:textId="77777777" w:rsidR="00CE2887" w:rsidRDefault="00CE2887" w:rsidP="00CE2887">
      <w:pPr>
        <w:rPr>
          <w:sz w:val="24"/>
          <w:szCs w:val="24"/>
        </w:rPr>
      </w:pPr>
      <w:r>
        <w:rPr>
          <w:sz w:val="24"/>
          <w:szCs w:val="24"/>
        </w:rPr>
        <w:t>4,5 EL Olivenöl</w:t>
      </w:r>
    </w:p>
    <w:p w14:paraId="365000B5" w14:textId="77777777" w:rsidR="00CE2887" w:rsidRDefault="00CE2887" w:rsidP="00CE2887">
      <w:pPr>
        <w:rPr>
          <w:sz w:val="24"/>
          <w:szCs w:val="24"/>
        </w:rPr>
      </w:pPr>
      <w:r>
        <w:rPr>
          <w:sz w:val="24"/>
          <w:szCs w:val="24"/>
        </w:rPr>
        <w:t>1 Knoblauchknolle, in Zehen zerteilt (Zehen nicht schälen)</w:t>
      </w:r>
    </w:p>
    <w:p w14:paraId="3637FB2B" w14:textId="77777777" w:rsidR="00CE2887" w:rsidRDefault="00CE2887" w:rsidP="00CE2887">
      <w:pPr>
        <w:rPr>
          <w:sz w:val="24"/>
          <w:szCs w:val="24"/>
        </w:rPr>
      </w:pPr>
      <w:r>
        <w:rPr>
          <w:sz w:val="24"/>
          <w:szCs w:val="24"/>
        </w:rPr>
        <w:t>2 EL gehackte frische Minzeblätter</w:t>
      </w:r>
    </w:p>
    <w:p w14:paraId="1CAB6B2D" w14:textId="77777777" w:rsidR="00CE2887" w:rsidRDefault="00CE2887" w:rsidP="00CE2887">
      <w:pPr>
        <w:rPr>
          <w:sz w:val="24"/>
          <w:szCs w:val="24"/>
        </w:rPr>
      </w:pPr>
      <w:r>
        <w:rPr>
          <w:sz w:val="24"/>
          <w:szCs w:val="24"/>
        </w:rPr>
        <w:t>1,5 EL gehackter Dill</w:t>
      </w:r>
    </w:p>
    <w:p w14:paraId="773B6CEB" w14:textId="77777777" w:rsidR="00CE2887" w:rsidRDefault="00CE2887" w:rsidP="00CE2887">
      <w:pPr>
        <w:rPr>
          <w:sz w:val="24"/>
          <w:szCs w:val="24"/>
        </w:rPr>
      </w:pPr>
      <w:r>
        <w:rPr>
          <w:sz w:val="24"/>
          <w:szCs w:val="24"/>
        </w:rPr>
        <w:t>1 EL Zitronensaft</w:t>
      </w:r>
    </w:p>
    <w:p w14:paraId="3DCE6FD4" w14:textId="77777777" w:rsidR="00CE2887" w:rsidRDefault="00CE2887" w:rsidP="00CE2887">
      <w:pPr>
        <w:rPr>
          <w:sz w:val="24"/>
          <w:szCs w:val="24"/>
        </w:rPr>
      </w:pPr>
      <w:r>
        <w:rPr>
          <w:sz w:val="24"/>
          <w:szCs w:val="24"/>
        </w:rPr>
        <w:t>Salz, Pfeffer</w:t>
      </w:r>
    </w:p>
    <w:p w14:paraId="33A4E69E" w14:textId="77777777" w:rsidR="00CE2887" w:rsidRDefault="00CE2887" w:rsidP="00CE2887">
      <w:pPr>
        <w:rPr>
          <w:sz w:val="24"/>
          <w:szCs w:val="24"/>
        </w:rPr>
      </w:pPr>
    </w:p>
    <w:p w14:paraId="583003A1" w14:textId="77777777" w:rsidR="00CE2887" w:rsidRDefault="00CE2887" w:rsidP="00CE2887">
      <w:pPr>
        <w:rPr>
          <w:sz w:val="24"/>
          <w:szCs w:val="24"/>
        </w:rPr>
      </w:pPr>
      <w:r>
        <w:rPr>
          <w:sz w:val="24"/>
          <w:szCs w:val="24"/>
        </w:rPr>
        <w:t>Zubereitung:</w:t>
      </w:r>
    </w:p>
    <w:p w14:paraId="45081539" w14:textId="77777777" w:rsidR="00CE2887" w:rsidRPr="00370B19" w:rsidRDefault="00CE2887" w:rsidP="00B40E8C">
      <w:pPr>
        <w:pStyle w:val="ListParagraph"/>
        <w:numPr>
          <w:ilvl w:val="0"/>
          <w:numId w:val="1597"/>
        </w:numPr>
        <w:spacing w:after="120"/>
        <w:ind w:left="714" w:hanging="357"/>
        <w:contextualSpacing w:val="0"/>
        <w:jc w:val="both"/>
        <w:rPr>
          <w:sz w:val="24"/>
          <w:szCs w:val="24"/>
        </w:rPr>
      </w:pPr>
      <w:r w:rsidRPr="00370B19">
        <w:rPr>
          <w:sz w:val="24"/>
          <w:szCs w:val="24"/>
        </w:rPr>
        <w:t>Den Backofen auf 200 Grad Umluft vorheizen.</w:t>
      </w:r>
    </w:p>
    <w:p w14:paraId="62230E76" w14:textId="77777777" w:rsidR="00CE2887" w:rsidRPr="00C82AA4" w:rsidRDefault="00CE2887" w:rsidP="00B40E8C">
      <w:pPr>
        <w:pStyle w:val="ListParagraph"/>
        <w:numPr>
          <w:ilvl w:val="0"/>
          <w:numId w:val="1597"/>
        </w:numPr>
        <w:spacing w:after="120"/>
        <w:ind w:left="714" w:hanging="357"/>
        <w:contextualSpacing w:val="0"/>
        <w:jc w:val="both"/>
        <w:rPr>
          <w:sz w:val="24"/>
          <w:szCs w:val="24"/>
        </w:rPr>
      </w:pPr>
      <w:r w:rsidRPr="00C82AA4">
        <w:rPr>
          <w:sz w:val="24"/>
          <w:szCs w:val="24"/>
        </w:rPr>
        <w:t>Die Zucchini mit getrockneter Minze, Thymian, Öl, ¾ TL Salz und etwas Pfeffer in eine Schüssel geben. Alles mischen, dann in eine ofenfeste Form füllen. Die Zucchini sollten mit der Schnittstelle nach oben und leicht überlappend in einer Schicht darin liegen. 15 Minuten im Ofen backen, dann die Knoblauchzehen hinzufügen. Alles weitere 15 Minuten garen, bis die Zucchini weich sind und ein wenige Farbe angenommen haben. Ein Sieb auf eine Schüssel setzen oder in die Spüle stellen. Die Zucchinimischung hineingeben und zusammendrücken, damit sie etwas Flüssigkeit abgibt. Beiseitestellen und mindestens 30 Minuten abkühlen lassen. Die ausgetretene Flüssigkeit wegschütten.</w:t>
      </w:r>
    </w:p>
    <w:p w14:paraId="75EEAE23" w14:textId="77777777" w:rsidR="00CE2887" w:rsidRDefault="00CE2887" w:rsidP="00B40E8C">
      <w:pPr>
        <w:pStyle w:val="ListParagraph"/>
        <w:numPr>
          <w:ilvl w:val="0"/>
          <w:numId w:val="1597"/>
        </w:numPr>
        <w:spacing w:after="120"/>
        <w:ind w:left="714" w:hanging="357"/>
        <w:contextualSpacing w:val="0"/>
        <w:jc w:val="both"/>
        <w:rPr>
          <w:sz w:val="24"/>
          <w:szCs w:val="24"/>
        </w:rPr>
      </w:pPr>
      <w:r w:rsidRPr="00C82AA4">
        <w:rPr>
          <w:sz w:val="24"/>
          <w:szCs w:val="24"/>
        </w:rPr>
        <w:t>Den Siebinhalt in eine Rührschüssel füllen. Die Knoblauchzehen aus ihrer Haut drücken. Alles mit einer Gabel grob zerkleinern. Falls die Schale der Zucchinistücke noch recht fest ist, eventuell ein Messer zu Hilfe nehmen. Minzeblätter, Dill und Zitronensaft unterrühren und das Gericht servieren.</w:t>
      </w:r>
    </w:p>
    <w:p w14:paraId="609B7CC8" w14:textId="77777777" w:rsidR="00CE2887" w:rsidRDefault="00CE2887" w:rsidP="00CE2887">
      <w:pPr>
        <w:rPr>
          <w:sz w:val="24"/>
          <w:szCs w:val="24"/>
        </w:rPr>
      </w:pPr>
      <w:r>
        <w:rPr>
          <w:sz w:val="24"/>
          <w:szCs w:val="24"/>
        </w:rPr>
        <w:br w:type="page"/>
      </w:r>
    </w:p>
    <w:p w14:paraId="01718829" w14:textId="77777777" w:rsidR="00EF021E" w:rsidRDefault="00EF021E" w:rsidP="00EF021E">
      <w:pPr>
        <w:pStyle w:val="Heading2"/>
        <w:spacing w:after="240"/>
      </w:pPr>
      <w:r>
        <w:lastRenderedPageBreak/>
        <w:t>Zucchiniröllchen mit Maracuja-Zitronen-Ricotta</w:t>
      </w:r>
      <w:r>
        <w:rPr>
          <w:rStyle w:val="FootnoteReference"/>
        </w:rPr>
        <w:footnoteReference w:id="1021"/>
      </w:r>
      <w:r>
        <w:t xml:space="preserve"> </w:t>
      </w:r>
    </w:p>
    <w:p w14:paraId="7B814084" w14:textId="77777777" w:rsidR="00EF021E" w:rsidRDefault="00EF021E" w:rsidP="00EF021E">
      <w:pPr>
        <w:rPr>
          <w:sz w:val="24"/>
          <w:szCs w:val="24"/>
        </w:rPr>
      </w:pPr>
      <w:r w:rsidRPr="00AE7A49">
        <w:rPr>
          <w:sz w:val="24"/>
          <w:szCs w:val="24"/>
          <w:u w:val="single"/>
        </w:rPr>
        <w:t>Zutaten</w:t>
      </w:r>
      <w:r>
        <w:rPr>
          <w:sz w:val="24"/>
          <w:szCs w:val="24"/>
        </w:rPr>
        <w:t xml:space="preserve"> (für ca. 12 Röllchen):</w:t>
      </w:r>
    </w:p>
    <w:p w14:paraId="28950DEE" w14:textId="77777777" w:rsidR="00EF021E" w:rsidRDefault="00EF021E" w:rsidP="00EF021E">
      <w:pPr>
        <w:rPr>
          <w:sz w:val="24"/>
          <w:szCs w:val="24"/>
        </w:rPr>
      </w:pPr>
      <w:r>
        <w:rPr>
          <w:sz w:val="24"/>
          <w:szCs w:val="24"/>
        </w:rPr>
        <w:t>2 Zucchini</w:t>
      </w:r>
    </w:p>
    <w:p w14:paraId="794419C8" w14:textId="77777777" w:rsidR="00EF021E" w:rsidRDefault="00EF021E" w:rsidP="00EF021E">
      <w:pPr>
        <w:rPr>
          <w:sz w:val="24"/>
          <w:szCs w:val="24"/>
        </w:rPr>
      </w:pPr>
      <w:r>
        <w:rPr>
          <w:sz w:val="24"/>
          <w:szCs w:val="24"/>
        </w:rPr>
        <w:t>2 TL Meersalz</w:t>
      </w:r>
    </w:p>
    <w:p w14:paraId="449E01F2" w14:textId="77777777" w:rsidR="00EF021E" w:rsidRDefault="00EF021E" w:rsidP="00EF021E">
      <w:pPr>
        <w:rPr>
          <w:sz w:val="24"/>
          <w:szCs w:val="24"/>
        </w:rPr>
      </w:pPr>
      <w:r>
        <w:rPr>
          <w:sz w:val="24"/>
          <w:szCs w:val="24"/>
        </w:rPr>
        <w:t>250 g Ricotta</w:t>
      </w:r>
    </w:p>
    <w:p w14:paraId="7CBD7727" w14:textId="77777777" w:rsidR="00EF021E" w:rsidRDefault="00EF021E" w:rsidP="00EF021E">
      <w:pPr>
        <w:rPr>
          <w:sz w:val="24"/>
          <w:szCs w:val="24"/>
        </w:rPr>
      </w:pPr>
      <w:r>
        <w:rPr>
          <w:sz w:val="24"/>
          <w:szCs w:val="24"/>
        </w:rPr>
        <w:t>5 Passionfruits</w:t>
      </w:r>
    </w:p>
    <w:p w14:paraId="0B9115FF" w14:textId="77777777" w:rsidR="00EF021E" w:rsidRDefault="00EF021E" w:rsidP="00EF021E">
      <w:pPr>
        <w:rPr>
          <w:sz w:val="24"/>
          <w:szCs w:val="24"/>
        </w:rPr>
      </w:pPr>
      <w:r>
        <w:rPr>
          <w:sz w:val="24"/>
          <w:szCs w:val="24"/>
        </w:rPr>
        <w:t>Saft von ½ Zitrone</w:t>
      </w:r>
    </w:p>
    <w:p w14:paraId="580590CE" w14:textId="77777777" w:rsidR="00EF021E" w:rsidRDefault="00EF021E" w:rsidP="00EF021E">
      <w:pPr>
        <w:rPr>
          <w:sz w:val="24"/>
          <w:szCs w:val="24"/>
        </w:rPr>
      </w:pPr>
      <w:r>
        <w:rPr>
          <w:sz w:val="24"/>
          <w:szCs w:val="24"/>
        </w:rPr>
        <w:t>1 Handvoll Basilikumblätter, grob gehackt</w:t>
      </w:r>
    </w:p>
    <w:p w14:paraId="68911F60" w14:textId="77777777" w:rsidR="00EF021E" w:rsidRDefault="00EF021E" w:rsidP="00EF021E">
      <w:pPr>
        <w:rPr>
          <w:sz w:val="24"/>
          <w:szCs w:val="24"/>
        </w:rPr>
      </w:pPr>
      <w:r>
        <w:rPr>
          <w:sz w:val="24"/>
          <w:szCs w:val="24"/>
        </w:rPr>
        <w:t>Schwarzer Pfeffer aus der Mühle</w:t>
      </w:r>
    </w:p>
    <w:p w14:paraId="226D9F56" w14:textId="77777777" w:rsidR="00EF021E" w:rsidRDefault="00EF021E" w:rsidP="00EF021E">
      <w:pPr>
        <w:rPr>
          <w:sz w:val="24"/>
          <w:szCs w:val="24"/>
        </w:rPr>
      </w:pPr>
    </w:p>
    <w:p w14:paraId="62866A93" w14:textId="77777777" w:rsidR="00EF021E" w:rsidRDefault="00EF021E" w:rsidP="00EF021E">
      <w:pPr>
        <w:rPr>
          <w:sz w:val="24"/>
          <w:szCs w:val="24"/>
        </w:rPr>
      </w:pPr>
      <w:r>
        <w:rPr>
          <w:sz w:val="24"/>
          <w:szCs w:val="24"/>
        </w:rPr>
        <w:t>Zubereitung:</w:t>
      </w:r>
    </w:p>
    <w:p w14:paraId="59B37C6B" w14:textId="77777777" w:rsidR="00EF021E" w:rsidRPr="00254F16" w:rsidRDefault="00EF021E" w:rsidP="00EF021E">
      <w:pPr>
        <w:pStyle w:val="ListParagraph"/>
        <w:numPr>
          <w:ilvl w:val="0"/>
          <w:numId w:val="118"/>
        </w:numPr>
        <w:spacing w:after="120"/>
        <w:ind w:left="714" w:hanging="357"/>
        <w:contextualSpacing w:val="0"/>
        <w:jc w:val="both"/>
        <w:rPr>
          <w:sz w:val="24"/>
          <w:szCs w:val="24"/>
        </w:rPr>
      </w:pPr>
      <w:r w:rsidRPr="00254F16">
        <w:rPr>
          <w:sz w:val="24"/>
          <w:szCs w:val="24"/>
        </w:rPr>
        <w:t>Die Zucchini längs in feine, ca. 6 mm dicke Scheiben schneiden, in ein großes Sieb legen, mit Salz bestreuen und gut vermengen. Beiseitestellen und 30 Minuten ziehen lassen. Gut abspülen.</w:t>
      </w:r>
    </w:p>
    <w:p w14:paraId="55B8E7BE" w14:textId="77777777" w:rsidR="00EF021E" w:rsidRPr="00254F16" w:rsidRDefault="00EF021E" w:rsidP="00EF021E">
      <w:pPr>
        <w:pStyle w:val="ListParagraph"/>
        <w:numPr>
          <w:ilvl w:val="0"/>
          <w:numId w:val="118"/>
        </w:numPr>
        <w:spacing w:after="120"/>
        <w:ind w:left="714" w:hanging="357"/>
        <w:contextualSpacing w:val="0"/>
        <w:jc w:val="both"/>
        <w:rPr>
          <w:sz w:val="24"/>
          <w:szCs w:val="24"/>
        </w:rPr>
      </w:pPr>
      <w:r w:rsidRPr="00254F16">
        <w:rPr>
          <w:sz w:val="24"/>
          <w:szCs w:val="24"/>
        </w:rPr>
        <w:t>Die Zucchini auf ein sauberes Küchentuch legen, trockentupfen und mit Olivenöl bestreichen. Eine Grillpfanne bei mittlerer Hitze erwärmen und die Scheiben 4 Minuten auf jeder Seite grillen, bis sie weich sind und grillstreifen haben. Zum Abkühlen beiseitestellen.</w:t>
      </w:r>
    </w:p>
    <w:p w14:paraId="319F39D1" w14:textId="77777777" w:rsidR="00EF021E" w:rsidRPr="00254F16" w:rsidRDefault="00EF021E" w:rsidP="00EF021E">
      <w:pPr>
        <w:pStyle w:val="ListParagraph"/>
        <w:numPr>
          <w:ilvl w:val="0"/>
          <w:numId w:val="118"/>
        </w:numPr>
        <w:spacing w:after="120"/>
        <w:ind w:left="714" w:hanging="357"/>
        <w:contextualSpacing w:val="0"/>
        <w:jc w:val="both"/>
        <w:rPr>
          <w:sz w:val="24"/>
          <w:szCs w:val="24"/>
        </w:rPr>
      </w:pPr>
      <w:r w:rsidRPr="00254F16">
        <w:rPr>
          <w:sz w:val="24"/>
          <w:szCs w:val="24"/>
        </w:rPr>
        <w:t>Den Ricotta in eine Schüssel geben. Die Passionfruits halbieren, die Samenkerne und das Fruchtfleisch von 3 Früchten herausnehmen und ebenfalls in die Schüssel geben. Den Zitronensaft, die Basilikumblätter, Salz und Pfeffer dazugeben und gut umrühren.</w:t>
      </w:r>
    </w:p>
    <w:p w14:paraId="4479DFF1" w14:textId="77777777" w:rsidR="00EF021E" w:rsidRPr="00254F16" w:rsidRDefault="00EF021E" w:rsidP="00EF021E">
      <w:pPr>
        <w:pStyle w:val="ListParagraph"/>
        <w:numPr>
          <w:ilvl w:val="0"/>
          <w:numId w:val="118"/>
        </w:numPr>
        <w:spacing w:after="120"/>
        <w:ind w:left="714" w:hanging="357"/>
        <w:contextualSpacing w:val="0"/>
        <w:jc w:val="both"/>
        <w:rPr>
          <w:sz w:val="24"/>
          <w:szCs w:val="24"/>
        </w:rPr>
      </w:pPr>
      <w:r w:rsidRPr="00254F16">
        <w:rPr>
          <w:sz w:val="24"/>
          <w:szCs w:val="24"/>
        </w:rPr>
        <w:t>Je 1 EL Ricottamischung auf das schmale Ende jeder Zucchinischeibe geben, aufrollen und auf eine Servierplatte geben. Mit den restlichen Scheiben gleich verfahren und mit den Kernen und dem Fruchtfleisch der restlichen Passionfruits garnieren.</w:t>
      </w:r>
    </w:p>
    <w:p w14:paraId="1290F24D" w14:textId="77777777" w:rsidR="00EF021E" w:rsidRDefault="00EF021E" w:rsidP="00EF021E">
      <w:pPr>
        <w:rPr>
          <w:sz w:val="24"/>
          <w:szCs w:val="24"/>
        </w:rPr>
      </w:pPr>
    </w:p>
    <w:p w14:paraId="5DAC2DF7" w14:textId="77777777" w:rsidR="00EF021E" w:rsidRDefault="00EF021E" w:rsidP="00EF021E">
      <w:pPr>
        <w:rPr>
          <w:sz w:val="24"/>
          <w:szCs w:val="24"/>
        </w:rPr>
      </w:pPr>
      <w:r>
        <w:rPr>
          <w:sz w:val="24"/>
          <w:szCs w:val="24"/>
        </w:rPr>
        <w:t>Tipp:</w:t>
      </w:r>
      <w:r>
        <w:rPr>
          <w:sz w:val="24"/>
          <w:szCs w:val="24"/>
        </w:rPr>
        <w:tab/>
        <w:t>Statt Passionfruits kann man auch fein gehackte Mangos verwenden.</w:t>
      </w:r>
    </w:p>
    <w:p w14:paraId="316C4D33" w14:textId="77777777" w:rsidR="00EF021E" w:rsidRDefault="00EF021E" w:rsidP="00EF021E">
      <w:pPr>
        <w:rPr>
          <w:sz w:val="24"/>
          <w:szCs w:val="24"/>
        </w:rPr>
      </w:pPr>
      <w:r>
        <w:rPr>
          <w:sz w:val="24"/>
          <w:szCs w:val="24"/>
        </w:rPr>
        <w:br w:type="page"/>
      </w:r>
    </w:p>
    <w:p w14:paraId="480EFF77" w14:textId="2ED35915" w:rsidR="00CE2887" w:rsidRDefault="00CE2887" w:rsidP="00CE2887">
      <w:pPr>
        <w:pStyle w:val="Heading2"/>
        <w:spacing w:after="240"/>
      </w:pPr>
      <w:r>
        <w:lastRenderedPageBreak/>
        <w:t>Gefüllte Zucchini</w:t>
      </w:r>
      <w:r>
        <w:rPr>
          <w:rStyle w:val="FootnoteReference"/>
        </w:rPr>
        <w:footnoteReference w:id="1022"/>
      </w:r>
      <w:r>
        <w:t xml:space="preserve"> </w:t>
      </w:r>
    </w:p>
    <w:p w14:paraId="026B46E9" w14:textId="77777777" w:rsidR="00CE2887" w:rsidRDefault="00CE2887" w:rsidP="00CE2887">
      <w:pPr>
        <w:jc w:val="both"/>
        <w:rPr>
          <w:sz w:val="24"/>
          <w:szCs w:val="24"/>
        </w:rPr>
      </w:pPr>
      <w:r w:rsidRPr="00370B19">
        <w:rPr>
          <w:sz w:val="24"/>
          <w:szCs w:val="24"/>
          <w:u w:val="single"/>
        </w:rPr>
        <w:t>Zutaten</w:t>
      </w:r>
      <w:r>
        <w:rPr>
          <w:sz w:val="24"/>
          <w:szCs w:val="24"/>
        </w:rPr>
        <w:t xml:space="preserve"> (für 2 Portionen):</w:t>
      </w:r>
    </w:p>
    <w:p w14:paraId="688C017A" w14:textId="77777777" w:rsidR="00CE2887" w:rsidRDefault="00CE2887" w:rsidP="00CE2887">
      <w:pPr>
        <w:jc w:val="both"/>
        <w:rPr>
          <w:sz w:val="24"/>
          <w:szCs w:val="24"/>
        </w:rPr>
      </w:pPr>
      <w:r>
        <w:rPr>
          <w:sz w:val="24"/>
          <w:szCs w:val="24"/>
        </w:rPr>
        <w:t>2 große Zucchini, längs halbiert</w:t>
      </w:r>
    </w:p>
    <w:p w14:paraId="5E21A54C" w14:textId="77777777" w:rsidR="00CE2887" w:rsidRDefault="00CE2887" w:rsidP="00CE2887">
      <w:pPr>
        <w:jc w:val="both"/>
        <w:rPr>
          <w:sz w:val="24"/>
          <w:szCs w:val="24"/>
        </w:rPr>
      </w:pPr>
      <w:r>
        <w:rPr>
          <w:sz w:val="24"/>
          <w:szCs w:val="24"/>
        </w:rPr>
        <w:t>½ Knoblauchzehe, zerdrückt</w:t>
      </w:r>
    </w:p>
    <w:p w14:paraId="4BCF4EBE" w14:textId="77777777" w:rsidR="00CE2887" w:rsidRDefault="00CE2887" w:rsidP="00CE2887">
      <w:pPr>
        <w:jc w:val="both"/>
        <w:rPr>
          <w:sz w:val="24"/>
          <w:szCs w:val="24"/>
        </w:rPr>
      </w:pPr>
      <w:r>
        <w:rPr>
          <w:sz w:val="24"/>
          <w:szCs w:val="24"/>
        </w:rPr>
        <w:t>1 Ei, verquirlt</w:t>
      </w:r>
    </w:p>
    <w:p w14:paraId="6B0CABB5" w14:textId="77777777" w:rsidR="00CE2887" w:rsidRDefault="00CE2887" w:rsidP="00CE2887">
      <w:pPr>
        <w:jc w:val="both"/>
        <w:rPr>
          <w:sz w:val="24"/>
          <w:szCs w:val="24"/>
        </w:rPr>
      </w:pPr>
      <w:r>
        <w:rPr>
          <w:sz w:val="24"/>
          <w:szCs w:val="24"/>
        </w:rPr>
        <w:t>40 g Parmesan, gerieben</w:t>
      </w:r>
    </w:p>
    <w:p w14:paraId="6024330A" w14:textId="77777777" w:rsidR="00CE2887" w:rsidRDefault="00CE2887" w:rsidP="00CE2887">
      <w:pPr>
        <w:jc w:val="both"/>
        <w:rPr>
          <w:sz w:val="24"/>
          <w:szCs w:val="24"/>
        </w:rPr>
      </w:pPr>
      <w:r>
        <w:rPr>
          <w:sz w:val="24"/>
          <w:szCs w:val="24"/>
        </w:rPr>
        <w:t>1 Scheibe Sauerteigbrot, mit Kruste und fein zerkleinert</w:t>
      </w:r>
    </w:p>
    <w:p w14:paraId="67C7033D" w14:textId="77777777" w:rsidR="00CE2887" w:rsidRDefault="00CE2887" w:rsidP="00CE2887">
      <w:pPr>
        <w:jc w:val="both"/>
        <w:rPr>
          <w:sz w:val="24"/>
          <w:szCs w:val="24"/>
        </w:rPr>
      </w:pPr>
      <w:r>
        <w:rPr>
          <w:sz w:val="24"/>
          <w:szCs w:val="24"/>
        </w:rPr>
        <w:t>100 g Kirschtomaten, geviertelt</w:t>
      </w:r>
    </w:p>
    <w:p w14:paraId="58D4179F" w14:textId="77777777" w:rsidR="00CE2887" w:rsidRDefault="00CE2887" w:rsidP="00CE2887">
      <w:pPr>
        <w:jc w:val="both"/>
        <w:rPr>
          <w:sz w:val="24"/>
          <w:szCs w:val="24"/>
        </w:rPr>
      </w:pPr>
      <w:r>
        <w:rPr>
          <w:sz w:val="24"/>
          <w:szCs w:val="24"/>
        </w:rPr>
        <w:t>1 große Biozitrone, 2 TL Schale abgerieben, dann 1 EL Saft ausgepresst</w:t>
      </w:r>
    </w:p>
    <w:p w14:paraId="5B9B0E25" w14:textId="77777777" w:rsidR="00CE2887" w:rsidRDefault="00CE2887" w:rsidP="00CE2887">
      <w:pPr>
        <w:jc w:val="both"/>
        <w:rPr>
          <w:sz w:val="24"/>
          <w:szCs w:val="24"/>
        </w:rPr>
      </w:pPr>
      <w:r>
        <w:rPr>
          <w:sz w:val="24"/>
          <w:szCs w:val="24"/>
        </w:rPr>
        <w:t>4 EL fein gehackte Oreganoblätter</w:t>
      </w:r>
    </w:p>
    <w:p w14:paraId="667A840C" w14:textId="77777777" w:rsidR="00CE2887" w:rsidRDefault="00CE2887" w:rsidP="00CE2887">
      <w:pPr>
        <w:jc w:val="both"/>
        <w:rPr>
          <w:sz w:val="24"/>
          <w:szCs w:val="24"/>
        </w:rPr>
      </w:pPr>
      <w:r>
        <w:rPr>
          <w:sz w:val="24"/>
          <w:szCs w:val="24"/>
        </w:rPr>
        <w:t>35 g Pinienkerne, geröstet</w:t>
      </w:r>
    </w:p>
    <w:p w14:paraId="05289BB3" w14:textId="77777777" w:rsidR="00CE2887" w:rsidRDefault="00CE2887" w:rsidP="00CE2887">
      <w:pPr>
        <w:jc w:val="both"/>
        <w:rPr>
          <w:sz w:val="24"/>
          <w:szCs w:val="24"/>
        </w:rPr>
      </w:pPr>
      <w:r>
        <w:rPr>
          <w:sz w:val="24"/>
          <w:szCs w:val="24"/>
        </w:rPr>
        <w:t>3 EL Olivenöl</w:t>
      </w:r>
    </w:p>
    <w:p w14:paraId="01E9E59E" w14:textId="77777777" w:rsidR="00CE2887" w:rsidRDefault="00CE2887" w:rsidP="00CE2887">
      <w:pPr>
        <w:jc w:val="both"/>
        <w:rPr>
          <w:sz w:val="24"/>
          <w:szCs w:val="24"/>
        </w:rPr>
      </w:pPr>
      <w:r>
        <w:rPr>
          <w:sz w:val="24"/>
          <w:szCs w:val="24"/>
        </w:rPr>
        <w:t>Salz</w:t>
      </w:r>
    </w:p>
    <w:p w14:paraId="051A8BBC" w14:textId="77777777" w:rsidR="00CE2887" w:rsidRDefault="00CE2887" w:rsidP="00CE2887">
      <w:pPr>
        <w:jc w:val="both"/>
        <w:rPr>
          <w:sz w:val="24"/>
          <w:szCs w:val="24"/>
        </w:rPr>
      </w:pPr>
    </w:p>
    <w:p w14:paraId="666F5AA7" w14:textId="77777777" w:rsidR="00CE2887" w:rsidRDefault="00CE2887" w:rsidP="00CE2887">
      <w:pPr>
        <w:jc w:val="both"/>
        <w:rPr>
          <w:sz w:val="24"/>
          <w:szCs w:val="24"/>
        </w:rPr>
      </w:pPr>
      <w:r>
        <w:rPr>
          <w:sz w:val="24"/>
          <w:szCs w:val="24"/>
        </w:rPr>
        <w:t>Zubereitung:</w:t>
      </w:r>
    </w:p>
    <w:p w14:paraId="58F5A1B5" w14:textId="77777777" w:rsidR="00CE2887" w:rsidRPr="00EA494C" w:rsidRDefault="00CE2887" w:rsidP="00B40E8C">
      <w:pPr>
        <w:pStyle w:val="ListParagraph"/>
        <w:numPr>
          <w:ilvl w:val="0"/>
          <w:numId w:val="1017"/>
        </w:numPr>
        <w:spacing w:after="120"/>
        <w:ind w:left="714" w:hanging="357"/>
        <w:contextualSpacing w:val="0"/>
        <w:jc w:val="both"/>
        <w:rPr>
          <w:sz w:val="24"/>
          <w:szCs w:val="24"/>
        </w:rPr>
      </w:pPr>
      <w:r w:rsidRPr="00EA494C">
        <w:rPr>
          <w:sz w:val="24"/>
          <w:szCs w:val="24"/>
        </w:rPr>
        <w:t>Den Backofen auf 230 Grad Umluft vorheizen.</w:t>
      </w:r>
    </w:p>
    <w:p w14:paraId="624980A2" w14:textId="77777777" w:rsidR="00CE2887" w:rsidRPr="00EA494C" w:rsidRDefault="00CE2887" w:rsidP="00B40E8C">
      <w:pPr>
        <w:pStyle w:val="ListParagraph"/>
        <w:numPr>
          <w:ilvl w:val="0"/>
          <w:numId w:val="1017"/>
        </w:numPr>
        <w:spacing w:after="120"/>
        <w:ind w:left="714" w:hanging="357"/>
        <w:contextualSpacing w:val="0"/>
        <w:jc w:val="both"/>
        <w:rPr>
          <w:sz w:val="24"/>
          <w:szCs w:val="24"/>
        </w:rPr>
      </w:pPr>
      <w:r w:rsidRPr="00EA494C">
        <w:rPr>
          <w:sz w:val="24"/>
          <w:szCs w:val="24"/>
        </w:rPr>
        <w:t>Die Zucchinihälften mithilfe eines Teelöffels aushöhlen, sodass jeweils ein etwa 1 cm dicker Rand stehen bleibt. Das Fruchtfleisch in ein Sieb geben und so viel Flüssigkeit wie möglich herausdrücken. Es sollten etwa 100 g ausgedrücktes Fruchtfleisch übrigbleiben. In eine Schüssel geben und mit Knoblauch, Ei, Parmesan, Brotbröseln sowie ¼ TL Salz verrühren. Die Tomaten mit den Händen kräftig zusammendrücken, dann zur Zucchinimischung geben. Alles verrühren und beiseitestellen.</w:t>
      </w:r>
    </w:p>
    <w:p w14:paraId="38D8A590" w14:textId="77777777" w:rsidR="00CE2887" w:rsidRPr="00EA494C" w:rsidRDefault="00CE2887" w:rsidP="00B40E8C">
      <w:pPr>
        <w:pStyle w:val="ListParagraph"/>
        <w:numPr>
          <w:ilvl w:val="0"/>
          <w:numId w:val="1017"/>
        </w:numPr>
        <w:spacing w:after="120"/>
        <w:ind w:left="714" w:hanging="357"/>
        <w:contextualSpacing w:val="0"/>
        <w:jc w:val="both"/>
        <w:rPr>
          <w:sz w:val="24"/>
          <w:szCs w:val="24"/>
        </w:rPr>
      </w:pPr>
      <w:r w:rsidRPr="00EA494C">
        <w:rPr>
          <w:sz w:val="24"/>
          <w:szCs w:val="24"/>
        </w:rPr>
        <w:t>In einer weiteren Schüssel Zitronenschale, Oregano und Pinienkerne mischen. Die Hälfte davon unter die Zucchinimischung rühren, den Rest aufheben.</w:t>
      </w:r>
    </w:p>
    <w:p w14:paraId="6A544F90" w14:textId="77777777" w:rsidR="00CE2887" w:rsidRPr="00EA494C" w:rsidRDefault="00CE2887" w:rsidP="00B40E8C">
      <w:pPr>
        <w:pStyle w:val="ListParagraph"/>
        <w:numPr>
          <w:ilvl w:val="0"/>
          <w:numId w:val="1017"/>
        </w:numPr>
        <w:spacing w:after="120"/>
        <w:ind w:left="714" w:hanging="357"/>
        <w:contextualSpacing w:val="0"/>
        <w:jc w:val="both"/>
        <w:rPr>
          <w:sz w:val="24"/>
          <w:szCs w:val="24"/>
        </w:rPr>
      </w:pPr>
      <w:r w:rsidRPr="00EA494C">
        <w:rPr>
          <w:sz w:val="24"/>
          <w:szCs w:val="24"/>
        </w:rPr>
        <w:t>Die ausgehöhlten Zucchinihälften mit der Schnittstelle nach oben auf ein Backblech oder in eine ofenfeste Form setzen. Mit insgesamt 1 EL Öl beträufeln und mit insgesamt 1/8 TL Salz bestreuen. Die Zucchinimischung in die Vertiefungen löffeln. Die gefüllten Zucchini im Ofen 15 Minuten backen, bis die Füllung fest und goldbraun ist.</w:t>
      </w:r>
    </w:p>
    <w:p w14:paraId="3F7D47BD" w14:textId="77777777" w:rsidR="00CE2887" w:rsidRDefault="00CE2887" w:rsidP="00B40E8C">
      <w:pPr>
        <w:pStyle w:val="ListParagraph"/>
        <w:numPr>
          <w:ilvl w:val="0"/>
          <w:numId w:val="1017"/>
        </w:numPr>
        <w:spacing w:after="120"/>
        <w:ind w:left="714" w:hanging="357"/>
        <w:contextualSpacing w:val="0"/>
        <w:jc w:val="both"/>
        <w:rPr>
          <w:sz w:val="24"/>
          <w:szCs w:val="24"/>
        </w:rPr>
      </w:pPr>
      <w:r w:rsidRPr="00EA494C">
        <w:rPr>
          <w:sz w:val="24"/>
          <w:szCs w:val="24"/>
        </w:rPr>
        <w:t>Während die Zucchini im Ofen sind, die Salsa zubereiten. Dafür Zitronensaft, restliches Öl und 1/8 TL Salz zu Oregano und Pinienkernen geben. Die Zucchini etwas abkühlen lassen, dann die Salsa darauflöffeln, die Oreganoblätter darüberstreuen und die Zucchini servieren.</w:t>
      </w:r>
    </w:p>
    <w:p w14:paraId="176E9D2C" w14:textId="77777777" w:rsidR="00106AEC" w:rsidRDefault="00106AEC" w:rsidP="00106AEC">
      <w:pPr>
        <w:pStyle w:val="Heading2"/>
        <w:spacing w:after="240"/>
      </w:pPr>
      <w:r>
        <w:lastRenderedPageBreak/>
        <w:t>Zucchinipuffer mit Feta-Creme</w:t>
      </w:r>
      <w:r>
        <w:rPr>
          <w:rStyle w:val="FootnoteReference"/>
        </w:rPr>
        <w:footnoteReference w:id="1023"/>
      </w:r>
      <w:r>
        <w:t xml:space="preserve"> </w:t>
      </w:r>
    </w:p>
    <w:p w14:paraId="09906FF6" w14:textId="77777777" w:rsidR="00106AEC" w:rsidRDefault="00106AEC" w:rsidP="00106AEC">
      <w:pPr>
        <w:rPr>
          <w:sz w:val="24"/>
          <w:szCs w:val="24"/>
        </w:rPr>
      </w:pPr>
      <w:r w:rsidRPr="008A0257">
        <w:rPr>
          <w:sz w:val="24"/>
          <w:szCs w:val="24"/>
          <w:u w:val="single"/>
        </w:rPr>
        <w:t>Zutaten</w:t>
      </w:r>
      <w:r>
        <w:rPr>
          <w:sz w:val="24"/>
          <w:szCs w:val="24"/>
        </w:rPr>
        <w:t xml:space="preserve"> (für 4 Portionen)</w:t>
      </w:r>
    </w:p>
    <w:p w14:paraId="0523F515" w14:textId="77777777" w:rsidR="00106AEC" w:rsidRDefault="00106AEC" w:rsidP="00106AEC">
      <w:pPr>
        <w:rPr>
          <w:sz w:val="24"/>
          <w:szCs w:val="24"/>
        </w:rPr>
      </w:pPr>
      <w:r>
        <w:rPr>
          <w:sz w:val="24"/>
          <w:szCs w:val="24"/>
        </w:rPr>
        <w:t>100 g Feta-Käse</w:t>
      </w:r>
    </w:p>
    <w:p w14:paraId="4F7DC965" w14:textId="77777777" w:rsidR="00106AEC" w:rsidRDefault="00106AEC" w:rsidP="00106AEC">
      <w:pPr>
        <w:rPr>
          <w:sz w:val="24"/>
          <w:szCs w:val="24"/>
        </w:rPr>
      </w:pPr>
      <w:r>
        <w:rPr>
          <w:sz w:val="24"/>
          <w:szCs w:val="24"/>
        </w:rPr>
        <w:t>½ TL fein abgeriebene Zitronenschale</w:t>
      </w:r>
    </w:p>
    <w:p w14:paraId="27A40C52" w14:textId="77777777" w:rsidR="00106AEC" w:rsidRDefault="00106AEC" w:rsidP="00106AEC">
      <w:pPr>
        <w:rPr>
          <w:sz w:val="24"/>
          <w:szCs w:val="24"/>
        </w:rPr>
      </w:pPr>
      <w:r>
        <w:rPr>
          <w:sz w:val="24"/>
          <w:szCs w:val="24"/>
        </w:rPr>
        <w:t>Salz</w:t>
      </w:r>
    </w:p>
    <w:p w14:paraId="5B797D74" w14:textId="77777777" w:rsidR="00106AEC" w:rsidRDefault="00106AEC" w:rsidP="00106AEC">
      <w:pPr>
        <w:rPr>
          <w:sz w:val="24"/>
          <w:szCs w:val="24"/>
        </w:rPr>
      </w:pPr>
      <w:r>
        <w:rPr>
          <w:sz w:val="24"/>
          <w:szCs w:val="24"/>
        </w:rPr>
        <w:t>Pfeffer</w:t>
      </w:r>
    </w:p>
    <w:p w14:paraId="5ECEB8E9" w14:textId="77777777" w:rsidR="00106AEC" w:rsidRDefault="00106AEC" w:rsidP="00106AEC">
      <w:pPr>
        <w:rPr>
          <w:sz w:val="24"/>
          <w:szCs w:val="24"/>
        </w:rPr>
      </w:pPr>
      <w:r>
        <w:rPr>
          <w:sz w:val="24"/>
          <w:szCs w:val="24"/>
        </w:rPr>
        <w:t>150 g Mehl</w:t>
      </w:r>
    </w:p>
    <w:p w14:paraId="3B98A075" w14:textId="77777777" w:rsidR="00106AEC" w:rsidRDefault="00106AEC" w:rsidP="00106AEC">
      <w:pPr>
        <w:rPr>
          <w:sz w:val="24"/>
          <w:szCs w:val="24"/>
        </w:rPr>
      </w:pPr>
      <w:r>
        <w:rPr>
          <w:sz w:val="24"/>
          <w:szCs w:val="24"/>
        </w:rPr>
        <w:t>2 Eier</w:t>
      </w:r>
    </w:p>
    <w:p w14:paraId="69506BDD" w14:textId="77777777" w:rsidR="00106AEC" w:rsidRDefault="00106AEC" w:rsidP="00106AEC">
      <w:pPr>
        <w:rPr>
          <w:sz w:val="24"/>
          <w:szCs w:val="24"/>
        </w:rPr>
      </w:pPr>
      <w:r>
        <w:rPr>
          <w:sz w:val="24"/>
          <w:szCs w:val="24"/>
        </w:rPr>
        <w:t>½ TL Chiliflocken</w:t>
      </w:r>
    </w:p>
    <w:p w14:paraId="4D46E270" w14:textId="77777777" w:rsidR="00106AEC" w:rsidRDefault="00106AEC" w:rsidP="00106AEC">
      <w:pPr>
        <w:rPr>
          <w:sz w:val="24"/>
          <w:szCs w:val="24"/>
        </w:rPr>
      </w:pPr>
      <w:r>
        <w:rPr>
          <w:sz w:val="24"/>
          <w:szCs w:val="24"/>
        </w:rPr>
        <w:t>2 Zucchini (400 g)</w:t>
      </w:r>
    </w:p>
    <w:p w14:paraId="3369C4C5" w14:textId="77777777" w:rsidR="00106AEC" w:rsidRDefault="00106AEC" w:rsidP="00106AEC">
      <w:pPr>
        <w:rPr>
          <w:sz w:val="24"/>
          <w:szCs w:val="24"/>
        </w:rPr>
      </w:pPr>
      <w:r>
        <w:rPr>
          <w:sz w:val="24"/>
          <w:szCs w:val="24"/>
        </w:rPr>
        <w:t>4 Stiele Dill</w:t>
      </w:r>
    </w:p>
    <w:p w14:paraId="7BAE8A7C" w14:textId="77777777" w:rsidR="00106AEC" w:rsidRDefault="00106AEC" w:rsidP="00106AEC">
      <w:pPr>
        <w:rPr>
          <w:sz w:val="24"/>
          <w:szCs w:val="24"/>
        </w:rPr>
      </w:pPr>
      <w:r>
        <w:rPr>
          <w:sz w:val="24"/>
          <w:szCs w:val="24"/>
        </w:rPr>
        <w:t>8 EL neutrales Öl</w:t>
      </w:r>
    </w:p>
    <w:p w14:paraId="7203BDD7" w14:textId="77777777" w:rsidR="00106AEC" w:rsidRDefault="00106AEC" w:rsidP="00106AEC">
      <w:pPr>
        <w:rPr>
          <w:sz w:val="24"/>
          <w:szCs w:val="24"/>
        </w:rPr>
      </w:pPr>
      <w:r>
        <w:rPr>
          <w:sz w:val="24"/>
          <w:szCs w:val="24"/>
        </w:rPr>
        <w:t>16 Kirschtomaten an der Rispe</w:t>
      </w:r>
    </w:p>
    <w:p w14:paraId="1496D89E" w14:textId="77777777" w:rsidR="00106AEC" w:rsidRDefault="00106AEC" w:rsidP="00106AEC">
      <w:pPr>
        <w:rPr>
          <w:sz w:val="24"/>
          <w:szCs w:val="24"/>
        </w:rPr>
      </w:pPr>
    </w:p>
    <w:p w14:paraId="7A00F472" w14:textId="77777777" w:rsidR="00106AEC" w:rsidRDefault="00106AEC" w:rsidP="00106AEC">
      <w:pPr>
        <w:rPr>
          <w:sz w:val="24"/>
          <w:szCs w:val="24"/>
        </w:rPr>
      </w:pPr>
      <w:r>
        <w:rPr>
          <w:sz w:val="24"/>
          <w:szCs w:val="24"/>
        </w:rPr>
        <w:t>Zubereitungszeit: 30 Minuten</w:t>
      </w:r>
    </w:p>
    <w:p w14:paraId="11AEAB75" w14:textId="77777777" w:rsidR="00106AEC" w:rsidRPr="00445BB8" w:rsidRDefault="00106AEC" w:rsidP="00B40E8C">
      <w:pPr>
        <w:pStyle w:val="ListParagraph"/>
        <w:numPr>
          <w:ilvl w:val="0"/>
          <w:numId w:val="376"/>
        </w:numPr>
        <w:spacing w:after="120"/>
        <w:ind w:left="714" w:hanging="357"/>
        <w:contextualSpacing w:val="0"/>
        <w:jc w:val="both"/>
        <w:rPr>
          <w:sz w:val="24"/>
          <w:szCs w:val="24"/>
        </w:rPr>
      </w:pPr>
      <w:r w:rsidRPr="00445BB8">
        <w:rPr>
          <w:sz w:val="24"/>
          <w:szCs w:val="24"/>
        </w:rPr>
        <w:t>Feta krümelig hacken. Zitronenschale, 50 ml Wasser, etwas Salz und Pfeffer dazugeben und cremig mixen. Feta-Creme in ein Schälchen füllen und kaltstellen.</w:t>
      </w:r>
    </w:p>
    <w:p w14:paraId="74F46CA9" w14:textId="77777777" w:rsidR="00106AEC" w:rsidRPr="00445BB8" w:rsidRDefault="00106AEC" w:rsidP="00B40E8C">
      <w:pPr>
        <w:pStyle w:val="ListParagraph"/>
        <w:numPr>
          <w:ilvl w:val="0"/>
          <w:numId w:val="376"/>
        </w:numPr>
        <w:spacing w:after="120"/>
        <w:ind w:left="714" w:hanging="357"/>
        <w:contextualSpacing w:val="0"/>
        <w:jc w:val="both"/>
        <w:rPr>
          <w:sz w:val="24"/>
          <w:szCs w:val="24"/>
        </w:rPr>
      </w:pPr>
      <w:r w:rsidRPr="00445BB8">
        <w:rPr>
          <w:sz w:val="24"/>
          <w:szCs w:val="24"/>
        </w:rPr>
        <w:t xml:space="preserve">Mehl mit 200 ml Wasser, eiern, Chiliflocken, ½ TL Salz und etwas Pfeffer mit dem Schneebesen zu einem glatten teig rühren. Zucchini waschen, putzen, grob raspeln. 3 </w:t>
      </w:r>
      <w:r>
        <w:rPr>
          <w:sz w:val="24"/>
          <w:szCs w:val="24"/>
        </w:rPr>
        <w:t>S</w:t>
      </w:r>
      <w:r w:rsidRPr="00445BB8">
        <w:rPr>
          <w:sz w:val="24"/>
          <w:szCs w:val="24"/>
        </w:rPr>
        <w:t>tiele Dill mit den feinen Stielen sehr fein hacken. Zucchini und Dill unter den Teig heben. Vom restlichen Dill die Spitzen abzupfen.</w:t>
      </w:r>
    </w:p>
    <w:p w14:paraId="5FF98255" w14:textId="77777777" w:rsidR="00106AEC" w:rsidRPr="00445BB8" w:rsidRDefault="00106AEC" w:rsidP="00B40E8C">
      <w:pPr>
        <w:pStyle w:val="ListParagraph"/>
        <w:numPr>
          <w:ilvl w:val="0"/>
          <w:numId w:val="376"/>
        </w:numPr>
        <w:spacing w:after="120"/>
        <w:ind w:left="714" w:hanging="357"/>
        <w:contextualSpacing w:val="0"/>
        <w:jc w:val="both"/>
        <w:rPr>
          <w:sz w:val="24"/>
          <w:szCs w:val="24"/>
        </w:rPr>
      </w:pPr>
      <w:r w:rsidRPr="00445BB8">
        <w:rPr>
          <w:sz w:val="24"/>
          <w:szCs w:val="24"/>
        </w:rPr>
        <w:t>4 EL Öl in einer großen beschichteten Pfanne erhitzen. Die Hälfte der Zucchinimasse mit einem Esslöffel in ca. 8 kleinen Portionen (jeweils 1 EL) nebeneinander in die Pfanne geben, flach drücken und von jeder Seite 2 – 3 Minuten goldbraun braten. Puffer auf Küchenpapier abtropfen lassen und im Backofen bei 100 Grad (keine Umluft!) warmhalten. Restliche Masse ebenso verarbeiten, dabei die Tomaten in der Pfanne mitgaren. Puffer auf Tellern anrichten, mit den restlichen Dillspitzen garnieren und mit Feta-Creme servieren.</w:t>
      </w:r>
    </w:p>
    <w:p w14:paraId="0209E94C" w14:textId="77777777" w:rsidR="00106AEC" w:rsidRDefault="00106AEC" w:rsidP="00106AEC">
      <w:pPr>
        <w:rPr>
          <w:sz w:val="24"/>
          <w:szCs w:val="24"/>
        </w:rPr>
      </w:pPr>
    </w:p>
    <w:p w14:paraId="5147CA19" w14:textId="77777777" w:rsidR="00106AEC" w:rsidRDefault="00106AEC" w:rsidP="00106AEC">
      <w:pPr>
        <w:rPr>
          <w:sz w:val="24"/>
          <w:szCs w:val="24"/>
        </w:rPr>
      </w:pPr>
      <w:r>
        <w:rPr>
          <w:sz w:val="24"/>
          <w:szCs w:val="24"/>
        </w:rPr>
        <w:br w:type="page"/>
      </w:r>
    </w:p>
    <w:p w14:paraId="7F37AFCE" w14:textId="77777777" w:rsidR="00AF5CED" w:rsidRDefault="00AF5CED" w:rsidP="00AF5CED">
      <w:pPr>
        <w:pStyle w:val="Heading2"/>
        <w:spacing w:after="240"/>
      </w:pPr>
      <w:r>
        <w:lastRenderedPageBreak/>
        <w:t>Gratin mit Zucchini und Tomaten</w:t>
      </w:r>
      <w:r>
        <w:rPr>
          <w:rStyle w:val="FootnoteReference"/>
        </w:rPr>
        <w:footnoteReference w:id="1024"/>
      </w:r>
      <w:r>
        <w:t xml:space="preserve"> </w:t>
      </w:r>
    </w:p>
    <w:p w14:paraId="166061EE" w14:textId="77777777" w:rsidR="00AF5CED" w:rsidRDefault="00AF5CED" w:rsidP="00AF5CED">
      <w:pPr>
        <w:rPr>
          <w:sz w:val="24"/>
          <w:szCs w:val="24"/>
        </w:rPr>
      </w:pPr>
      <w:r w:rsidRPr="009D1262">
        <w:rPr>
          <w:sz w:val="24"/>
          <w:szCs w:val="24"/>
          <w:u w:val="single"/>
        </w:rPr>
        <w:t>Zutaten</w:t>
      </w:r>
      <w:r>
        <w:rPr>
          <w:sz w:val="24"/>
          <w:szCs w:val="24"/>
        </w:rPr>
        <w:t xml:space="preserve"> (für 2 Portionen):</w:t>
      </w:r>
    </w:p>
    <w:p w14:paraId="0A99B71D" w14:textId="77777777" w:rsidR="00AF5CED" w:rsidRDefault="00AF5CED" w:rsidP="00AF5CED">
      <w:pPr>
        <w:rPr>
          <w:sz w:val="24"/>
          <w:szCs w:val="24"/>
        </w:rPr>
      </w:pPr>
      <w:r>
        <w:rPr>
          <w:sz w:val="24"/>
          <w:szCs w:val="24"/>
        </w:rPr>
        <w:t>400 g Zucchini</w:t>
      </w:r>
    </w:p>
    <w:p w14:paraId="46128A3C" w14:textId="77777777" w:rsidR="00AF5CED" w:rsidRDefault="00AF5CED" w:rsidP="00AF5CED">
      <w:pPr>
        <w:rPr>
          <w:sz w:val="24"/>
          <w:szCs w:val="24"/>
        </w:rPr>
      </w:pPr>
      <w:r>
        <w:rPr>
          <w:sz w:val="24"/>
          <w:szCs w:val="24"/>
        </w:rPr>
        <w:t>400 g Tomaten</w:t>
      </w:r>
    </w:p>
    <w:p w14:paraId="504DEA33" w14:textId="77777777" w:rsidR="00AF5CED" w:rsidRDefault="00AF5CED" w:rsidP="00AF5CED">
      <w:pPr>
        <w:rPr>
          <w:sz w:val="24"/>
          <w:szCs w:val="24"/>
        </w:rPr>
      </w:pPr>
      <w:r>
        <w:rPr>
          <w:sz w:val="24"/>
          <w:szCs w:val="24"/>
        </w:rPr>
        <w:t>2 Knoblauchzehen</w:t>
      </w:r>
    </w:p>
    <w:p w14:paraId="581E8E87" w14:textId="77777777" w:rsidR="00AF5CED" w:rsidRDefault="00AF5CED" w:rsidP="00AF5CED">
      <w:pPr>
        <w:rPr>
          <w:sz w:val="24"/>
          <w:szCs w:val="24"/>
        </w:rPr>
      </w:pPr>
      <w:r>
        <w:rPr>
          <w:sz w:val="24"/>
          <w:szCs w:val="24"/>
        </w:rPr>
        <w:t>1 rote Zwiebel</w:t>
      </w:r>
    </w:p>
    <w:p w14:paraId="274EAF61" w14:textId="77777777" w:rsidR="00AF5CED" w:rsidRDefault="00AF5CED" w:rsidP="00AF5CED">
      <w:pPr>
        <w:rPr>
          <w:sz w:val="24"/>
          <w:szCs w:val="24"/>
        </w:rPr>
      </w:pPr>
      <w:r>
        <w:rPr>
          <w:sz w:val="24"/>
          <w:szCs w:val="24"/>
        </w:rPr>
        <w:t>2 EL entsteine grüne Oliven</w:t>
      </w:r>
    </w:p>
    <w:p w14:paraId="10AAEA04" w14:textId="77777777" w:rsidR="00AF5CED" w:rsidRDefault="00AF5CED" w:rsidP="00AF5CED">
      <w:pPr>
        <w:rPr>
          <w:sz w:val="24"/>
          <w:szCs w:val="24"/>
        </w:rPr>
      </w:pPr>
      <w:r>
        <w:rPr>
          <w:sz w:val="24"/>
          <w:szCs w:val="24"/>
        </w:rPr>
        <w:t>1 TL getrocknete Kräuter der Provence</w:t>
      </w:r>
    </w:p>
    <w:p w14:paraId="07E063C3" w14:textId="77777777" w:rsidR="00AF5CED" w:rsidRDefault="00AF5CED" w:rsidP="00AF5CED">
      <w:pPr>
        <w:rPr>
          <w:sz w:val="24"/>
          <w:szCs w:val="24"/>
        </w:rPr>
      </w:pPr>
      <w:r>
        <w:rPr>
          <w:sz w:val="24"/>
          <w:szCs w:val="24"/>
        </w:rPr>
        <w:t>50 g gehackte Mandeln (oder Mandelstifte)</w:t>
      </w:r>
    </w:p>
    <w:p w14:paraId="465FEE2E" w14:textId="77777777" w:rsidR="00AF5CED" w:rsidRDefault="00AF5CED" w:rsidP="00AF5CED">
      <w:pPr>
        <w:rPr>
          <w:sz w:val="24"/>
          <w:szCs w:val="24"/>
        </w:rPr>
      </w:pPr>
      <w:r>
        <w:rPr>
          <w:sz w:val="24"/>
          <w:szCs w:val="24"/>
        </w:rPr>
        <w:t>50 g Parmesan, frisch gerieben</w:t>
      </w:r>
    </w:p>
    <w:p w14:paraId="69413958" w14:textId="77777777" w:rsidR="00AF5CED" w:rsidRDefault="00AF5CED" w:rsidP="00AF5CED">
      <w:pPr>
        <w:rPr>
          <w:sz w:val="24"/>
          <w:szCs w:val="24"/>
        </w:rPr>
      </w:pPr>
      <w:r>
        <w:rPr>
          <w:sz w:val="24"/>
          <w:szCs w:val="24"/>
        </w:rPr>
        <w:t>2 EL Olivenöl</w:t>
      </w:r>
    </w:p>
    <w:p w14:paraId="0641CE9F" w14:textId="77777777" w:rsidR="00AF5CED" w:rsidRDefault="00AF5CED" w:rsidP="00AF5CED">
      <w:pPr>
        <w:rPr>
          <w:sz w:val="24"/>
          <w:szCs w:val="24"/>
        </w:rPr>
      </w:pPr>
      <w:r>
        <w:rPr>
          <w:sz w:val="24"/>
          <w:szCs w:val="24"/>
        </w:rPr>
        <w:t>Salz, Pfeffer aus der Mühle</w:t>
      </w:r>
    </w:p>
    <w:p w14:paraId="25A06196" w14:textId="77777777" w:rsidR="00AF5CED" w:rsidRDefault="00AF5CED" w:rsidP="00AF5CED">
      <w:pPr>
        <w:rPr>
          <w:sz w:val="24"/>
          <w:szCs w:val="24"/>
        </w:rPr>
      </w:pPr>
    </w:p>
    <w:p w14:paraId="14CC7756" w14:textId="77777777" w:rsidR="00AF5CED" w:rsidRDefault="00AF5CED" w:rsidP="00AF5CED">
      <w:pPr>
        <w:rPr>
          <w:sz w:val="24"/>
          <w:szCs w:val="24"/>
        </w:rPr>
      </w:pPr>
      <w:r>
        <w:rPr>
          <w:sz w:val="24"/>
          <w:szCs w:val="24"/>
        </w:rPr>
        <w:t>Zubereitung: 15 Minuten (plus 30 Minuten Backzeit)</w:t>
      </w:r>
    </w:p>
    <w:p w14:paraId="030AC86E" w14:textId="77777777" w:rsidR="00AF5CED" w:rsidRPr="009D1262" w:rsidRDefault="00AF5CED" w:rsidP="00B40E8C">
      <w:pPr>
        <w:pStyle w:val="ListParagraph"/>
        <w:numPr>
          <w:ilvl w:val="0"/>
          <w:numId w:val="1614"/>
        </w:numPr>
        <w:spacing w:after="120"/>
        <w:ind w:left="714" w:hanging="357"/>
        <w:contextualSpacing w:val="0"/>
        <w:jc w:val="both"/>
        <w:rPr>
          <w:sz w:val="24"/>
          <w:szCs w:val="24"/>
        </w:rPr>
      </w:pPr>
      <w:r w:rsidRPr="009D1262">
        <w:rPr>
          <w:sz w:val="24"/>
          <w:szCs w:val="24"/>
        </w:rPr>
        <w:t>Den Backofen auf 220°C (Umluft 200°C) vorheizen. Die Zucchini und die Tomaten waschen, putzen und in feien Scheiben schneiden. Das Gemüse abwechselnd dachziegelartig in eine flache hitzebeständige Form schichten.</w:t>
      </w:r>
    </w:p>
    <w:p w14:paraId="4FB7E18D" w14:textId="77777777" w:rsidR="00AF5CED" w:rsidRPr="009D1262" w:rsidRDefault="00AF5CED" w:rsidP="00B40E8C">
      <w:pPr>
        <w:pStyle w:val="ListParagraph"/>
        <w:numPr>
          <w:ilvl w:val="0"/>
          <w:numId w:val="1614"/>
        </w:numPr>
        <w:spacing w:after="120"/>
        <w:ind w:left="714" w:hanging="357"/>
        <w:contextualSpacing w:val="0"/>
        <w:jc w:val="both"/>
        <w:rPr>
          <w:sz w:val="24"/>
          <w:szCs w:val="24"/>
        </w:rPr>
      </w:pPr>
      <w:r w:rsidRPr="009D1262">
        <w:rPr>
          <w:sz w:val="24"/>
          <w:szCs w:val="24"/>
        </w:rPr>
        <w:t>Den Knoblauch und die Zwiebel schälen und mit den Oliven fein hacken. Mit den Kräutern, den Mandeln, dem Parmesan und dem Olivenöl mischen und mit Salz und Pfeffer würzen.</w:t>
      </w:r>
    </w:p>
    <w:p w14:paraId="5C54C3E7" w14:textId="77777777" w:rsidR="00AF5CED" w:rsidRPr="009D1262" w:rsidRDefault="00AF5CED" w:rsidP="00B40E8C">
      <w:pPr>
        <w:pStyle w:val="ListParagraph"/>
        <w:numPr>
          <w:ilvl w:val="0"/>
          <w:numId w:val="1614"/>
        </w:numPr>
        <w:spacing w:after="120"/>
        <w:ind w:left="714" w:hanging="357"/>
        <w:contextualSpacing w:val="0"/>
        <w:jc w:val="both"/>
        <w:rPr>
          <w:sz w:val="24"/>
          <w:szCs w:val="24"/>
        </w:rPr>
      </w:pPr>
      <w:r w:rsidRPr="009D1262">
        <w:rPr>
          <w:sz w:val="24"/>
          <w:szCs w:val="24"/>
        </w:rPr>
        <w:t xml:space="preserve">Die Mandelmischung auf dem Gemüse verteilen und das Gratin im Ofen (Mitte) etwa 30 Minuten backen, bis die Oberfläche schön gebräunt ist. </w:t>
      </w:r>
    </w:p>
    <w:p w14:paraId="3AEC520E" w14:textId="77777777" w:rsidR="00AF5CED" w:rsidRDefault="00AF5CED" w:rsidP="00AF5CED">
      <w:pPr>
        <w:rPr>
          <w:sz w:val="24"/>
          <w:szCs w:val="24"/>
        </w:rPr>
      </w:pPr>
      <w:r>
        <w:rPr>
          <w:sz w:val="24"/>
          <w:szCs w:val="24"/>
        </w:rPr>
        <w:br w:type="page"/>
      </w:r>
    </w:p>
    <w:p w14:paraId="3F266876" w14:textId="6ED6BE51" w:rsidR="0070519C" w:rsidRDefault="0070519C" w:rsidP="0070519C">
      <w:pPr>
        <w:pStyle w:val="Heading2"/>
        <w:spacing w:after="240"/>
      </w:pPr>
      <w:r>
        <w:lastRenderedPageBreak/>
        <w:t>Kohlrabigemüse</w:t>
      </w:r>
      <w:r>
        <w:rPr>
          <w:rStyle w:val="FootnoteReference"/>
        </w:rPr>
        <w:footnoteReference w:id="1025"/>
      </w:r>
      <w:r>
        <w:t xml:space="preserve"> </w:t>
      </w:r>
    </w:p>
    <w:p w14:paraId="3F825414" w14:textId="77777777" w:rsidR="0070519C" w:rsidRDefault="0070519C" w:rsidP="0070519C">
      <w:pPr>
        <w:rPr>
          <w:sz w:val="24"/>
          <w:szCs w:val="24"/>
        </w:rPr>
      </w:pPr>
      <w:r w:rsidRPr="00E51607">
        <w:rPr>
          <w:sz w:val="24"/>
          <w:szCs w:val="24"/>
          <w:u w:val="single"/>
        </w:rPr>
        <w:t>Zutaten</w:t>
      </w:r>
      <w:r>
        <w:rPr>
          <w:sz w:val="24"/>
          <w:szCs w:val="24"/>
        </w:rPr>
        <w:t xml:space="preserve"> (für 4 Portionen)</w:t>
      </w:r>
    </w:p>
    <w:p w14:paraId="05E05B9C" w14:textId="77777777" w:rsidR="0070519C" w:rsidRDefault="0070519C" w:rsidP="0070519C">
      <w:pPr>
        <w:rPr>
          <w:sz w:val="24"/>
          <w:szCs w:val="24"/>
        </w:rPr>
      </w:pPr>
      <w:r>
        <w:rPr>
          <w:sz w:val="24"/>
          <w:szCs w:val="24"/>
        </w:rPr>
        <w:t>4 kleine Kohlrabi</w:t>
      </w:r>
    </w:p>
    <w:p w14:paraId="0B272912" w14:textId="77777777" w:rsidR="0070519C" w:rsidRDefault="0070519C" w:rsidP="0070519C">
      <w:pPr>
        <w:rPr>
          <w:sz w:val="24"/>
          <w:szCs w:val="24"/>
        </w:rPr>
      </w:pPr>
      <w:r>
        <w:rPr>
          <w:sz w:val="24"/>
          <w:szCs w:val="24"/>
        </w:rPr>
        <w:t>300 ml Gemüsebrühe</w:t>
      </w:r>
    </w:p>
    <w:p w14:paraId="785F5042" w14:textId="77777777" w:rsidR="0070519C" w:rsidRDefault="0070519C" w:rsidP="0070519C">
      <w:pPr>
        <w:rPr>
          <w:sz w:val="24"/>
          <w:szCs w:val="24"/>
        </w:rPr>
      </w:pPr>
      <w:r>
        <w:rPr>
          <w:sz w:val="24"/>
          <w:szCs w:val="24"/>
        </w:rPr>
        <w:t>80 g Sahne</w:t>
      </w:r>
    </w:p>
    <w:p w14:paraId="7B96E112" w14:textId="77777777" w:rsidR="0070519C" w:rsidRDefault="0070519C" w:rsidP="0070519C">
      <w:pPr>
        <w:rPr>
          <w:sz w:val="24"/>
          <w:szCs w:val="24"/>
        </w:rPr>
      </w:pPr>
      <w:r>
        <w:rPr>
          <w:sz w:val="24"/>
          <w:szCs w:val="24"/>
        </w:rPr>
        <w:t>2 EL Butter</w:t>
      </w:r>
    </w:p>
    <w:p w14:paraId="66455B5C" w14:textId="77777777" w:rsidR="0070519C" w:rsidRDefault="0070519C" w:rsidP="0070519C">
      <w:pPr>
        <w:rPr>
          <w:sz w:val="24"/>
          <w:szCs w:val="24"/>
        </w:rPr>
      </w:pPr>
      <w:r>
        <w:rPr>
          <w:sz w:val="24"/>
          <w:szCs w:val="24"/>
        </w:rPr>
        <w:t>1 EL braune Butter</w:t>
      </w:r>
    </w:p>
    <w:p w14:paraId="0DCEC0F3" w14:textId="77777777" w:rsidR="0070519C" w:rsidRDefault="0070519C" w:rsidP="0070519C">
      <w:pPr>
        <w:rPr>
          <w:sz w:val="24"/>
          <w:szCs w:val="24"/>
        </w:rPr>
      </w:pPr>
      <w:r>
        <w:rPr>
          <w:sz w:val="24"/>
          <w:szCs w:val="24"/>
        </w:rPr>
        <w:t>Salz, Muskatnuss</w:t>
      </w:r>
    </w:p>
    <w:p w14:paraId="4FCCECAA" w14:textId="77777777" w:rsidR="0070519C" w:rsidRDefault="0070519C" w:rsidP="0070519C">
      <w:pPr>
        <w:jc w:val="both"/>
        <w:rPr>
          <w:sz w:val="24"/>
          <w:szCs w:val="24"/>
        </w:rPr>
      </w:pPr>
    </w:p>
    <w:p w14:paraId="03A00D0E" w14:textId="77777777" w:rsidR="0070519C" w:rsidRDefault="0070519C" w:rsidP="0070519C">
      <w:pPr>
        <w:jc w:val="both"/>
        <w:rPr>
          <w:sz w:val="24"/>
          <w:szCs w:val="24"/>
        </w:rPr>
      </w:pPr>
      <w:r>
        <w:rPr>
          <w:sz w:val="24"/>
          <w:szCs w:val="24"/>
        </w:rPr>
        <w:t>Zubereitung:</w:t>
      </w:r>
    </w:p>
    <w:p w14:paraId="2E2176A7" w14:textId="77777777" w:rsidR="0070519C" w:rsidRPr="005C50FC" w:rsidRDefault="0070519C" w:rsidP="00B40E8C">
      <w:pPr>
        <w:pStyle w:val="ListParagraph"/>
        <w:numPr>
          <w:ilvl w:val="0"/>
          <w:numId w:val="1592"/>
        </w:numPr>
        <w:spacing w:after="120"/>
        <w:ind w:left="714" w:hanging="357"/>
        <w:contextualSpacing w:val="0"/>
        <w:jc w:val="both"/>
        <w:rPr>
          <w:sz w:val="24"/>
          <w:szCs w:val="24"/>
        </w:rPr>
      </w:pPr>
      <w:r w:rsidRPr="005C50FC">
        <w:rPr>
          <w:sz w:val="24"/>
          <w:szCs w:val="24"/>
        </w:rPr>
        <w:t>Die Kohlrabi mit einem Messer dünn schälen, dabei die holzigen Enden entfernen, vierteln und in 3 bis 4 mm dicke Scheiben oder schmale Spalten schneiden. Die Kohlrabischeiben mit der Brühe in einem flachen, weiten Topf geben und zugedeckt knapp unter dem Siedepunkt etwa 12 Minuten weichgaren.</w:t>
      </w:r>
    </w:p>
    <w:p w14:paraId="54D1B0B8" w14:textId="77777777" w:rsidR="0070519C" w:rsidRDefault="0070519C" w:rsidP="00B40E8C">
      <w:pPr>
        <w:pStyle w:val="ListParagraph"/>
        <w:numPr>
          <w:ilvl w:val="0"/>
          <w:numId w:val="1592"/>
        </w:numPr>
        <w:spacing w:after="120"/>
        <w:ind w:left="714" w:hanging="357"/>
        <w:contextualSpacing w:val="0"/>
        <w:jc w:val="both"/>
        <w:rPr>
          <w:sz w:val="24"/>
          <w:szCs w:val="24"/>
        </w:rPr>
      </w:pPr>
      <w:r w:rsidRPr="005C50FC">
        <w:rPr>
          <w:sz w:val="24"/>
          <w:szCs w:val="24"/>
        </w:rPr>
        <w:t>Ein Drittel der Kohlrabischeiben mit dem Schaumlöffel herausheben und beiseitelegen. Die Sahne, die Butter, die braune Butter zum Kohlrabi geben und alles mit dem Stabmixer glatt pürieren. Das Kohlrabipüree mit Salz und Muskatnuss würzen und noch einmal kurz aufmixen.</w:t>
      </w:r>
    </w:p>
    <w:p w14:paraId="65F365C4" w14:textId="242AF8C1" w:rsidR="00FE13F8" w:rsidRPr="005C50FC" w:rsidRDefault="00FE13F8" w:rsidP="00B40E8C">
      <w:pPr>
        <w:pStyle w:val="ListParagraph"/>
        <w:numPr>
          <w:ilvl w:val="0"/>
          <w:numId w:val="1592"/>
        </w:numPr>
        <w:spacing w:after="120"/>
        <w:ind w:left="714" w:hanging="357"/>
        <w:contextualSpacing w:val="0"/>
        <w:jc w:val="both"/>
        <w:rPr>
          <w:sz w:val="24"/>
          <w:szCs w:val="24"/>
        </w:rPr>
      </w:pPr>
      <w:r>
        <w:rPr>
          <w:sz w:val="24"/>
          <w:szCs w:val="24"/>
        </w:rPr>
        <w:t xml:space="preserve">Die </w:t>
      </w:r>
      <w:r w:rsidRPr="00B34388">
        <w:rPr>
          <w:sz w:val="24"/>
          <w:szCs w:val="24"/>
        </w:rPr>
        <w:t>Kohlrabistücke unter das Kohlrabipüree heben.</w:t>
      </w:r>
    </w:p>
    <w:p w14:paraId="2A8EB0EE" w14:textId="1F95B964" w:rsidR="0070519C" w:rsidRDefault="0070519C" w:rsidP="0070519C">
      <w:pPr>
        <w:rPr>
          <w:rFonts w:asciiTheme="majorHAnsi" w:eastAsiaTheme="majorEastAsia" w:hAnsiTheme="majorHAnsi" w:cstheme="majorBidi"/>
          <w:color w:val="2F5496" w:themeColor="accent1" w:themeShade="BF"/>
          <w:sz w:val="26"/>
          <w:szCs w:val="26"/>
        </w:rPr>
      </w:pPr>
      <w:r>
        <w:br w:type="page"/>
      </w:r>
    </w:p>
    <w:p w14:paraId="7FE2F6BC" w14:textId="77777777" w:rsidR="00C1768C" w:rsidRDefault="00C1768C" w:rsidP="00C1768C">
      <w:pPr>
        <w:pStyle w:val="Heading2"/>
        <w:spacing w:after="240"/>
      </w:pPr>
      <w:r>
        <w:lastRenderedPageBreak/>
        <w:t>Kohlrabigemüse</w:t>
      </w:r>
      <w:r>
        <w:rPr>
          <w:rStyle w:val="FootnoteReference"/>
        </w:rPr>
        <w:footnoteReference w:id="1026"/>
      </w:r>
      <w:r>
        <w:t xml:space="preserve"> </w:t>
      </w:r>
    </w:p>
    <w:p w14:paraId="412083B8" w14:textId="77777777" w:rsidR="00C1768C" w:rsidRDefault="00C1768C" w:rsidP="00C1768C">
      <w:pPr>
        <w:rPr>
          <w:sz w:val="24"/>
          <w:szCs w:val="24"/>
        </w:rPr>
      </w:pPr>
      <w:r w:rsidRPr="00296106">
        <w:rPr>
          <w:sz w:val="24"/>
          <w:szCs w:val="24"/>
          <w:u w:val="single"/>
        </w:rPr>
        <w:t>Zutaten</w:t>
      </w:r>
      <w:r>
        <w:rPr>
          <w:sz w:val="24"/>
          <w:szCs w:val="24"/>
        </w:rPr>
        <w:t xml:space="preserve"> (für 2 Portionen):</w:t>
      </w:r>
    </w:p>
    <w:p w14:paraId="1769FDFE" w14:textId="77777777" w:rsidR="00C1768C" w:rsidRDefault="00C1768C" w:rsidP="00C1768C">
      <w:pPr>
        <w:rPr>
          <w:sz w:val="24"/>
          <w:szCs w:val="24"/>
        </w:rPr>
      </w:pPr>
      <w:r>
        <w:rPr>
          <w:sz w:val="24"/>
          <w:szCs w:val="24"/>
        </w:rPr>
        <w:t>2 kleine Kohlrabi</w:t>
      </w:r>
    </w:p>
    <w:p w14:paraId="5841AC13" w14:textId="77777777" w:rsidR="00C1768C" w:rsidRDefault="00C1768C" w:rsidP="00C1768C">
      <w:pPr>
        <w:rPr>
          <w:sz w:val="24"/>
          <w:szCs w:val="24"/>
        </w:rPr>
      </w:pPr>
      <w:r>
        <w:rPr>
          <w:sz w:val="24"/>
          <w:szCs w:val="24"/>
        </w:rPr>
        <w:t>20 g Butter</w:t>
      </w:r>
    </w:p>
    <w:p w14:paraId="6A733495" w14:textId="77777777" w:rsidR="00C1768C" w:rsidRDefault="00C1768C" w:rsidP="00C1768C">
      <w:pPr>
        <w:rPr>
          <w:sz w:val="24"/>
          <w:szCs w:val="24"/>
        </w:rPr>
      </w:pPr>
      <w:r>
        <w:rPr>
          <w:sz w:val="24"/>
          <w:szCs w:val="24"/>
        </w:rPr>
        <w:t>150 ml Gemüsebrühe</w:t>
      </w:r>
    </w:p>
    <w:p w14:paraId="60B5369B" w14:textId="77777777" w:rsidR="00C1768C" w:rsidRDefault="00C1768C" w:rsidP="00C1768C">
      <w:pPr>
        <w:rPr>
          <w:sz w:val="24"/>
          <w:szCs w:val="24"/>
        </w:rPr>
      </w:pPr>
      <w:r>
        <w:rPr>
          <w:sz w:val="24"/>
          <w:szCs w:val="24"/>
        </w:rPr>
        <w:t>1 TL abgerieben Zitronenschale</w:t>
      </w:r>
    </w:p>
    <w:p w14:paraId="22FCC987" w14:textId="77777777" w:rsidR="00C1768C" w:rsidRDefault="00C1768C" w:rsidP="00C1768C">
      <w:pPr>
        <w:rPr>
          <w:sz w:val="24"/>
          <w:szCs w:val="24"/>
        </w:rPr>
      </w:pPr>
      <w:r>
        <w:rPr>
          <w:sz w:val="24"/>
          <w:szCs w:val="24"/>
        </w:rPr>
        <w:t>1 TL Zitronensaft</w:t>
      </w:r>
    </w:p>
    <w:p w14:paraId="56CC0520" w14:textId="77777777" w:rsidR="00C1768C" w:rsidRDefault="00C1768C" w:rsidP="00C1768C">
      <w:pPr>
        <w:rPr>
          <w:sz w:val="24"/>
          <w:szCs w:val="24"/>
        </w:rPr>
      </w:pPr>
      <w:r>
        <w:rPr>
          <w:sz w:val="24"/>
          <w:szCs w:val="24"/>
        </w:rPr>
        <w:t>½ Bund Kerbel</w:t>
      </w:r>
    </w:p>
    <w:p w14:paraId="6BED8898" w14:textId="77777777" w:rsidR="00C1768C" w:rsidRDefault="00C1768C" w:rsidP="00C1768C">
      <w:pPr>
        <w:rPr>
          <w:sz w:val="24"/>
          <w:szCs w:val="24"/>
        </w:rPr>
      </w:pPr>
      <w:r>
        <w:rPr>
          <w:sz w:val="24"/>
          <w:szCs w:val="24"/>
        </w:rPr>
        <w:t>100 g Crème fraîche</w:t>
      </w:r>
    </w:p>
    <w:p w14:paraId="129E259C" w14:textId="77777777" w:rsidR="00C1768C" w:rsidRDefault="00C1768C" w:rsidP="00C1768C">
      <w:pPr>
        <w:rPr>
          <w:sz w:val="24"/>
          <w:szCs w:val="24"/>
        </w:rPr>
      </w:pPr>
    </w:p>
    <w:p w14:paraId="581584D9" w14:textId="77777777" w:rsidR="00C1768C" w:rsidRDefault="00C1768C" w:rsidP="00C1768C">
      <w:pPr>
        <w:rPr>
          <w:sz w:val="24"/>
          <w:szCs w:val="24"/>
        </w:rPr>
      </w:pPr>
      <w:r>
        <w:rPr>
          <w:sz w:val="24"/>
          <w:szCs w:val="24"/>
        </w:rPr>
        <w:t>Zubereitungszeit:20 Minuten</w:t>
      </w:r>
    </w:p>
    <w:p w14:paraId="4C9654FE" w14:textId="77777777" w:rsidR="00C1768C" w:rsidRPr="00A949A8" w:rsidRDefault="00C1768C" w:rsidP="00B40E8C">
      <w:pPr>
        <w:pStyle w:val="ListParagraph"/>
        <w:numPr>
          <w:ilvl w:val="0"/>
          <w:numId w:val="1099"/>
        </w:numPr>
        <w:spacing w:after="120"/>
        <w:ind w:left="714" w:hanging="357"/>
        <w:contextualSpacing w:val="0"/>
        <w:jc w:val="both"/>
        <w:rPr>
          <w:sz w:val="24"/>
          <w:szCs w:val="24"/>
        </w:rPr>
      </w:pPr>
      <w:r w:rsidRPr="00A949A8">
        <w:rPr>
          <w:sz w:val="24"/>
          <w:szCs w:val="24"/>
        </w:rPr>
        <w:t xml:space="preserve">Die Kohlrabi schälen und in Spalten schneiden. Die zarten Blätter in feine Streifen schneiden. </w:t>
      </w:r>
    </w:p>
    <w:p w14:paraId="3E477E26" w14:textId="77777777" w:rsidR="00C1768C" w:rsidRPr="00A949A8" w:rsidRDefault="00C1768C" w:rsidP="00B40E8C">
      <w:pPr>
        <w:pStyle w:val="ListParagraph"/>
        <w:numPr>
          <w:ilvl w:val="0"/>
          <w:numId w:val="1099"/>
        </w:numPr>
        <w:spacing w:after="120"/>
        <w:ind w:left="714" w:hanging="357"/>
        <w:contextualSpacing w:val="0"/>
        <w:jc w:val="both"/>
        <w:rPr>
          <w:sz w:val="24"/>
          <w:szCs w:val="24"/>
        </w:rPr>
      </w:pPr>
      <w:r w:rsidRPr="00A949A8">
        <w:rPr>
          <w:sz w:val="24"/>
          <w:szCs w:val="24"/>
        </w:rPr>
        <w:t xml:space="preserve">Butter in der Pfanne erhitzen. Kohlrabi darin andünsten. Mit der Gemüsebrühe ablöschen. Mit Salz, Pfeffer und 1 TL abgeriebener Zitronenschale würzen. Zugedeckt 8 – 10 Minuten dünsten. </w:t>
      </w:r>
    </w:p>
    <w:p w14:paraId="57BF4488" w14:textId="77777777" w:rsidR="00C1768C" w:rsidRPr="00A949A8" w:rsidRDefault="00C1768C" w:rsidP="00B40E8C">
      <w:pPr>
        <w:pStyle w:val="ListParagraph"/>
        <w:numPr>
          <w:ilvl w:val="0"/>
          <w:numId w:val="1099"/>
        </w:numPr>
        <w:spacing w:after="120"/>
        <w:ind w:left="714" w:hanging="357"/>
        <w:contextualSpacing w:val="0"/>
        <w:jc w:val="both"/>
        <w:rPr>
          <w:sz w:val="24"/>
          <w:szCs w:val="24"/>
        </w:rPr>
      </w:pPr>
      <w:r w:rsidRPr="00A949A8">
        <w:rPr>
          <w:sz w:val="24"/>
          <w:szCs w:val="24"/>
        </w:rPr>
        <w:t>1 Minute vor Ende der Garzeit die Kohlrabiblätter dazugeben. Kohlrabigemüse mit 1 TL Zitronensaft abschmecken und beiseitestellen.</w:t>
      </w:r>
    </w:p>
    <w:p w14:paraId="5FB4EF3E" w14:textId="77777777" w:rsidR="00C1768C" w:rsidRPr="00A949A8" w:rsidRDefault="00C1768C" w:rsidP="00B40E8C">
      <w:pPr>
        <w:pStyle w:val="ListParagraph"/>
        <w:numPr>
          <w:ilvl w:val="0"/>
          <w:numId w:val="1099"/>
        </w:numPr>
        <w:spacing w:after="120"/>
        <w:ind w:left="714" w:hanging="357"/>
        <w:contextualSpacing w:val="0"/>
        <w:jc w:val="both"/>
        <w:rPr>
          <w:sz w:val="24"/>
          <w:szCs w:val="24"/>
        </w:rPr>
      </w:pPr>
      <w:r w:rsidRPr="00A949A8">
        <w:rPr>
          <w:sz w:val="24"/>
          <w:szCs w:val="24"/>
        </w:rPr>
        <w:t>Von ½ Bund Kerbel einige Stiele beiseitelegen. Restlichen Kerbel hacken. Crème fraîche und gehackten Kerbel unter das Kohlrabigemüse rühren, Abschmecken und mit den Kerbelblättchen servieren.</w:t>
      </w:r>
    </w:p>
    <w:p w14:paraId="3B4B158F" w14:textId="77777777" w:rsidR="00C1768C" w:rsidRDefault="00C1768C" w:rsidP="00C1768C">
      <w:pPr>
        <w:rPr>
          <w:sz w:val="24"/>
          <w:szCs w:val="24"/>
        </w:rPr>
      </w:pPr>
      <w:r>
        <w:rPr>
          <w:sz w:val="24"/>
          <w:szCs w:val="24"/>
        </w:rPr>
        <w:br w:type="page"/>
      </w:r>
    </w:p>
    <w:p w14:paraId="72BBEDCD" w14:textId="77777777" w:rsidR="005E435F" w:rsidRDefault="005E435F" w:rsidP="005E435F">
      <w:pPr>
        <w:pStyle w:val="Heading2"/>
        <w:spacing w:after="240"/>
      </w:pPr>
      <w:r>
        <w:lastRenderedPageBreak/>
        <w:t>Kohlrabi in Kräuter-Sahne-Sauce</w:t>
      </w:r>
      <w:r>
        <w:rPr>
          <w:rStyle w:val="FootnoteReference"/>
        </w:rPr>
        <w:footnoteReference w:id="1027"/>
      </w:r>
      <w:r>
        <w:t xml:space="preserve"> </w:t>
      </w:r>
    </w:p>
    <w:p w14:paraId="2E9EBC53" w14:textId="77777777" w:rsidR="005E435F" w:rsidRPr="00F06582" w:rsidRDefault="005E435F" w:rsidP="005E435F">
      <w:pPr>
        <w:rPr>
          <w:sz w:val="24"/>
          <w:szCs w:val="24"/>
          <w:u w:val="single"/>
        </w:rPr>
      </w:pPr>
      <w:r w:rsidRPr="00F06582">
        <w:rPr>
          <w:sz w:val="24"/>
          <w:szCs w:val="24"/>
          <w:u w:val="single"/>
        </w:rPr>
        <w:t>Zutaten</w:t>
      </w:r>
      <w:r>
        <w:rPr>
          <w:sz w:val="24"/>
          <w:szCs w:val="24"/>
          <w:u w:val="single"/>
        </w:rPr>
        <w:t>:</w:t>
      </w:r>
    </w:p>
    <w:p w14:paraId="1AAB8775" w14:textId="77777777" w:rsidR="005E435F" w:rsidRDefault="005E435F" w:rsidP="005E435F">
      <w:pPr>
        <w:rPr>
          <w:sz w:val="24"/>
          <w:szCs w:val="24"/>
        </w:rPr>
      </w:pPr>
      <w:r>
        <w:rPr>
          <w:sz w:val="24"/>
          <w:szCs w:val="24"/>
        </w:rPr>
        <w:t>1 kg Kohlrabi</w:t>
      </w:r>
    </w:p>
    <w:p w14:paraId="41785C09" w14:textId="77777777" w:rsidR="005E435F" w:rsidRDefault="005E435F" w:rsidP="005E435F">
      <w:pPr>
        <w:rPr>
          <w:sz w:val="24"/>
          <w:szCs w:val="24"/>
        </w:rPr>
      </w:pPr>
      <w:r>
        <w:rPr>
          <w:sz w:val="24"/>
          <w:szCs w:val="24"/>
        </w:rPr>
        <w:t>1 EL Zitronensaft</w:t>
      </w:r>
    </w:p>
    <w:p w14:paraId="416F9884" w14:textId="77777777" w:rsidR="005E435F" w:rsidRDefault="005E435F" w:rsidP="005E435F">
      <w:pPr>
        <w:rPr>
          <w:sz w:val="24"/>
          <w:szCs w:val="24"/>
        </w:rPr>
      </w:pPr>
      <w:r>
        <w:rPr>
          <w:sz w:val="24"/>
          <w:szCs w:val="24"/>
        </w:rPr>
        <w:t>2 EL Butter</w:t>
      </w:r>
    </w:p>
    <w:p w14:paraId="713AD239" w14:textId="77777777" w:rsidR="005E435F" w:rsidRDefault="005E435F" w:rsidP="005E435F">
      <w:pPr>
        <w:rPr>
          <w:sz w:val="24"/>
          <w:szCs w:val="24"/>
        </w:rPr>
      </w:pPr>
      <w:r>
        <w:rPr>
          <w:sz w:val="24"/>
          <w:szCs w:val="24"/>
        </w:rPr>
        <w:t>1 TL Salz</w:t>
      </w:r>
    </w:p>
    <w:p w14:paraId="789FBF7A" w14:textId="77777777" w:rsidR="005E435F" w:rsidRDefault="005E435F" w:rsidP="005E435F">
      <w:pPr>
        <w:rPr>
          <w:sz w:val="24"/>
          <w:szCs w:val="24"/>
        </w:rPr>
      </w:pPr>
      <w:r>
        <w:rPr>
          <w:sz w:val="24"/>
          <w:szCs w:val="24"/>
        </w:rPr>
        <w:t>1 Msp. Zucker</w:t>
      </w:r>
    </w:p>
    <w:p w14:paraId="2381A561" w14:textId="77777777" w:rsidR="005E435F" w:rsidRDefault="005E435F" w:rsidP="005E435F">
      <w:pPr>
        <w:rPr>
          <w:sz w:val="24"/>
          <w:szCs w:val="24"/>
        </w:rPr>
      </w:pPr>
      <w:r>
        <w:rPr>
          <w:sz w:val="24"/>
          <w:szCs w:val="24"/>
        </w:rPr>
        <w:t>1/8 l Gemüsebrühe</w:t>
      </w:r>
    </w:p>
    <w:p w14:paraId="3FB25008" w14:textId="77777777" w:rsidR="005E435F" w:rsidRDefault="005E435F" w:rsidP="005E435F">
      <w:pPr>
        <w:rPr>
          <w:sz w:val="24"/>
          <w:szCs w:val="24"/>
        </w:rPr>
      </w:pPr>
      <w:r>
        <w:rPr>
          <w:sz w:val="24"/>
          <w:szCs w:val="24"/>
        </w:rPr>
        <w:t>Je 1 TL gehackte Kräuter (Petersilie, Pimpinelle, Liebstöckel…)</w:t>
      </w:r>
    </w:p>
    <w:p w14:paraId="36B51BEC" w14:textId="77777777" w:rsidR="005E435F" w:rsidRDefault="005E435F" w:rsidP="005E435F">
      <w:pPr>
        <w:rPr>
          <w:sz w:val="24"/>
          <w:szCs w:val="24"/>
        </w:rPr>
      </w:pPr>
      <w:r>
        <w:rPr>
          <w:sz w:val="24"/>
          <w:szCs w:val="24"/>
        </w:rPr>
        <w:t>5 EL Crème fraîche</w:t>
      </w:r>
    </w:p>
    <w:p w14:paraId="5CFCFE7B" w14:textId="77777777" w:rsidR="005E435F" w:rsidRDefault="005E435F" w:rsidP="005E435F">
      <w:pPr>
        <w:rPr>
          <w:sz w:val="24"/>
          <w:szCs w:val="24"/>
        </w:rPr>
      </w:pPr>
    </w:p>
    <w:p w14:paraId="70BB950A" w14:textId="77777777" w:rsidR="005E435F" w:rsidRDefault="005E435F" w:rsidP="005E435F">
      <w:pPr>
        <w:rPr>
          <w:sz w:val="24"/>
          <w:szCs w:val="24"/>
        </w:rPr>
      </w:pPr>
      <w:r>
        <w:rPr>
          <w:sz w:val="24"/>
          <w:szCs w:val="24"/>
        </w:rPr>
        <w:t>Zubereitung:</w:t>
      </w:r>
    </w:p>
    <w:p w14:paraId="67519119" w14:textId="77777777" w:rsidR="005E435F" w:rsidRPr="002D2D13" w:rsidRDefault="005E435F" w:rsidP="00B40E8C">
      <w:pPr>
        <w:pStyle w:val="ListParagraph"/>
        <w:numPr>
          <w:ilvl w:val="0"/>
          <w:numId w:val="575"/>
        </w:numPr>
        <w:spacing w:after="120"/>
        <w:ind w:left="714" w:hanging="357"/>
        <w:contextualSpacing w:val="0"/>
        <w:jc w:val="both"/>
        <w:rPr>
          <w:sz w:val="24"/>
          <w:szCs w:val="24"/>
        </w:rPr>
      </w:pPr>
      <w:r w:rsidRPr="002D2D13">
        <w:rPr>
          <w:sz w:val="24"/>
          <w:szCs w:val="24"/>
        </w:rPr>
        <w:t>Den Kohlrabi schälen, alle holzigen Teile abscheiden, Blätter aufbewahren, die Knollen vierteln und in nicht zu dünne Stifte schneiden.</w:t>
      </w:r>
    </w:p>
    <w:p w14:paraId="3F385EA6" w14:textId="77777777" w:rsidR="005E435F" w:rsidRPr="002D2D13" w:rsidRDefault="005E435F" w:rsidP="00B40E8C">
      <w:pPr>
        <w:pStyle w:val="ListParagraph"/>
        <w:numPr>
          <w:ilvl w:val="0"/>
          <w:numId w:val="575"/>
        </w:numPr>
        <w:spacing w:after="120"/>
        <w:ind w:left="714" w:hanging="357"/>
        <w:contextualSpacing w:val="0"/>
        <w:jc w:val="both"/>
        <w:rPr>
          <w:sz w:val="24"/>
          <w:szCs w:val="24"/>
        </w:rPr>
      </w:pPr>
      <w:r w:rsidRPr="002D2D13">
        <w:rPr>
          <w:sz w:val="24"/>
          <w:szCs w:val="24"/>
        </w:rPr>
        <w:t>Etwa 2 l Wasser mit dem Zitronensaft zum Kochen bringen, die Kohlrabistifte in ein Sieb schütten und ins kochende Zitronenwasser hängen. Kohlrabi darin 5 Minuten blanchieren, kalt abbrausen und gut abtropfen lassen</w:t>
      </w:r>
    </w:p>
    <w:p w14:paraId="7093D5BA" w14:textId="77777777" w:rsidR="005E435F" w:rsidRPr="002D2D13" w:rsidRDefault="005E435F" w:rsidP="00B40E8C">
      <w:pPr>
        <w:pStyle w:val="ListParagraph"/>
        <w:numPr>
          <w:ilvl w:val="0"/>
          <w:numId w:val="575"/>
        </w:numPr>
        <w:spacing w:after="120"/>
        <w:ind w:left="714" w:hanging="357"/>
        <w:contextualSpacing w:val="0"/>
        <w:jc w:val="both"/>
        <w:rPr>
          <w:sz w:val="24"/>
          <w:szCs w:val="24"/>
        </w:rPr>
      </w:pPr>
      <w:r w:rsidRPr="002D2D13">
        <w:rPr>
          <w:sz w:val="24"/>
          <w:szCs w:val="24"/>
        </w:rPr>
        <w:t>Die Butter in einem genügend großen Schmortopf zerlassen, die Kohlrabistifte unter Umwenden darin andünsten. Das Salz, den Zucker und die Gemüsebrühe zugeben und den Kohlrabi 15 – 20 Minuten dünsten. Die zurückbehaltenen Kohlrabiblättchen feinhacken und mit den Kräutern mischen. Die Crème fraîche und die Kräuter unter das Gemüse mischen.</w:t>
      </w:r>
    </w:p>
    <w:p w14:paraId="727B2F16" w14:textId="77777777" w:rsidR="005E435F" w:rsidRDefault="005E435F" w:rsidP="005E435F">
      <w:pPr>
        <w:rPr>
          <w:sz w:val="24"/>
          <w:szCs w:val="24"/>
        </w:rPr>
      </w:pPr>
      <w:r>
        <w:rPr>
          <w:sz w:val="24"/>
          <w:szCs w:val="24"/>
        </w:rPr>
        <w:br w:type="page"/>
      </w:r>
    </w:p>
    <w:p w14:paraId="20CC64B2" w14:textId="09807C94" w:rsidR="0072325D" w:rsidRDefault="0072325D" w:rsidP="0031508E">
      <w:pPr>
        <w:pStyle w:val="Heading2"/>
        <w:spacing w:after="240"/>
      </w:pPr>
      <w:r>
        <w:lastRenderedPageBreak/>
        <w:t>Gratinierter Radicchio</w:t>
      </w:r>
      <w:r w:rsidR="00AE3AA8">
        <w:rPr>
          <w:rStyle w:val="FootnoteReference"/>
        </w:rPr>
        <w:footnoteReference w:id="1028"/>
      </w:r>
    </w:p>
    <w:p w14:paraId="1FE1D13D" w14:textId="77777777" w:rsidR="0072325D" w:rsidRPr="0031508E" w:rsidRDefault="0072325D">
      <w:pPr>
        <w:rPr>
          <w:sz w:val="24"/>
          <w:szCs w:val="24"/>
        </w:rPr>
      </w:pPr>
      <w:r w:rsidRPr="0031508E">
        <w:rPr>
          <w:sz w:val="24"/>
          <w:szCs w:val="24"/>
          <w:u w:val="single"/>
        </w:rPr>
        <w:t xml:space="preserve">Zutaten </w:t>
      </w:r>
      <w:r w:rsidRPr="0031508E">
        <w:rPr>
          <w:sz w:val="24"/>
          <w:szCs w:val="24"/>
        </w:rPr>
        <w:t>(für 2 Portionen):</w:t>
      </w:r>
    </w:p>
    <w:p w14:paraId="013FD8AC" w14:textId="77777777" w:rsidR="0072325D" w:rsidRPr="0031508E" w:rsidRDefault="0072325D">
      <w:pPr>
        <w:rPr>
          <w:sz w:val="24"/>
          <w:szCs w:val="24"/>
        </w:rPr>
      </w:pPr>
      <w:r w:rsidRPr="0031508E">
        <w:rPr>
          <w:sz w:val="24"/>
          <w:szCs w:val="24"/>
        </w:rPr>
        <w:t>1 Kopf Radicchio</w:t>
      </w:r>
    </w:p>
    <w:p w14:paraId="2DF7F7D3" w14:textId="77777777" w:rsidR="0072325D" w:rsidRPr="0031508E" w:rsidRDefault="0072325D">
      <w:pPr>
        <w:rPr>
          <w:sz w:val="24"/>
          <w:szCs w:val="24"/>
        </w:rPr>
      </w:pPr>
      <w:r w:rsidRPr="0031508E">
        <w:rPr>
          <w:sz w:val="24"/>
          <w:szCs w:val="24"/>
        </w:rPr>
        <w:t>Salz</w:t>
      </w:r>
    </w:p>
    <w:p w14:paraId="159B16B7" w14:textId="77777777" w:rsidR="0072325D" w:rsidRPr="0031508E" w:rsidRDefault="0072325D">
      <w:pPr>
        <w:rPr>
          <w:sz w:val="24"/>
          <w:szCs w:val="24"/>
        </w:rPr>
      </w:pPr>
      <w:r w:rsidRPr="0031508E">
        <w:rPr>
          <w:sz w:val="24"/>
          <w:szCs w:val="24"/>
        </w:rPr>
        <w:t>30 g Mandeln (ungesalzen)</w:t>
      </w:r>
    </w:p>
    <w:p w14:paraId="2DF826B8" w14:textId="77777777" w:rsidR="0072325D" w:rsidRPr="0031508E" w:rsidRDefault="0072325D">
      <w:pPr>
        <w:rPr>
          <w:sz w:val="24"/>
          <w:szCs w:val="24"/>
        </w:rPr>
      </w:pPr>
      <w:r w:rsidRPr="0031508E">
        <w:rPr>
          <w:sz w:val="24"/>
          <w:szCs w:val="24"/>
        </w:rPr>
        <w:t>30 g frisch geriebener Parmesan</w:t>
      </w:r>
    </w:p>
    <w:p w14:paraId="0D9EB21F" w14:textId="77777777" w:rsidR="0072325D" w:rsidRPr="0031508E" w:rsidRDefault="0072325D">
      <w:pPr>
        <w:rPr>
          <w:sz w:val="24"/>
          <w:szCs w:val="24"/>
        </w:rPr>
      </w:pPr>
      <w:r w:rsidRPr="0031508E">
        <w:rPr>
          <w:sz w:val="24"/>
          <w:szCs w:val="24"/>
        </w:rPr>
        <w:t>20 g Semmelbrösel</w:t>
      </w:r>
    </w:p>
    <w:p w14:paraId="48CE2196" w14:textId="77777777" w:rsidR="0072325D" w:rsidRPr="0031508E" w:rsidRDefault="0072325D">
      <w:pPr>
        <w:rPr>
          <w:sz w:val="24"/>
          <w:szCs w:val="24"/>
        </w:rPr>
      </w:pPr>
      <w:r w:rsidRPr="0031508E">
        <w:rPr>
          <w:sz w:val="24"/>
          <w:szCs w:val="24"/>
        </w:rPr>
        <w:t>Olivenöl</w:t>
      </w:r>
    </w:p>
    <w:p w14:paraId="7F43D360" w14:textId="77777777" w:rsidR="0072325D" w:rsidRPr="0031508E" w:rsidRDefault="0072325D">
      <w:pPr>
        <w:rPr>
          <w:sz w:val="24"/>
          <w:szCs w:val="24"/>
        </w:rPr>
      </w:pPr>
      <w:r w:rsidRPr="0031508E">
        <w:rPr>
          <w:sz w:val="24"/>
          <w:szCs w:val="24"/>
        </w:rPr>
        <w:t>Pfeffer</w:t>
      </w:r>
    </w:p>
    <w:p w14:paraId="3FF3B99C" w14:textId="77777777" w:rsidR="0072325D" w:rsidRPr="0031508E" w:rsidRDefault="0072325D">
      <w:pPr>
        <w:rPr>
          <w:sz w:val="24"/>
          <w:szCs w:val="24"/>
        </w:rPr>
      </w:pPr>
      <w:r w:rsidRPr="0031508E">
        <w:rPr>
          <w:sz w:val="24"/>
          <w:szCs w:val="24"/>
        </w:rPr>
        <w:t>30 g Brie</w:t>
      </w:r>
    </w:p>
    <w:p w14:paraId="434F3DF4" w14:textId="77777777" w:rsidR="0072325D" w:rsidRPr="0031508E" w:rsidRDefault="0072325D">
      <w:pPr>
        <w:rPr>
          <w:sz w:val="24"/>
          <w:szCs w:val="24"/>
        </w:rPr>
      </w:pPr>
    </w:p>
    <w:p w14:paraId="5A88A305" w14:textId="77777777" w:rsidR="0072325D" w:rsidRPr="00B941E6" w:rsidRDefault="0072325D">
      <w:pPr>
        <w:rPr>
          <w:sz w:val="24"/>
          <w:szCs w:val="24"/>
        </w:rPr>
      </w:pPr>
      <w:r w:rsidRPr="00B941E6">
        <w:rPr>
          <w:sz w:val="24"/>
          <w:szCs w:val="24"/>
        </w:rPr>
        <w:t>Zubereitung:</w:t>
      </w:r>
    </w:p>
    <w:p w14:paraId="02317A9A" w14:textId="77777777" w:rsidR="00FD593F" w:rsidRPr="0031508E" w:rsidRDefault="00CE7C63" w:rsidP="00FD593F">
      <w:pPr>
        <w:pStyle w:val="ListParagraph"/>
        <w:numPr>
          <w:ilvl w:val="0"/>
          <w:numId w:val="2010"/>
        </w:numPr>
        <w:spacing w:after="120"/>
        <w:ind w:left="714" w:hanging="357"/>
        <w:contextualSpacing w:val="0"/>
        <w:jc w:val="both"/>
        <w:rPr>
          <w:sz w:val="24"/>
          <w:szCs w:val="24"/>
        </w:rPr>
      </w:pPr>
      <w:r w:rsidRPr="0031508E">
        <w:rPr>
          <w:sz w:val="24"/>
          <w:szCs w:val="24"/>
        </w:rPr>
        <w:t>Radicchio waschen, in Schnitze schneiden, etwa 4 cm breit. In ei</w:t>
      </w:r>
      <w:r w:rsidR="00FD593F" w:rsidRPr="0031508E">
        <w:rPr>
          <w:sz w:val="24"/>
          <w:szCs w:val="24"/>
        </w:rPr>
        <w:t>ne</w:t>
      </w:r>
      <w:r w:rsidRPr="0031508E">
        <w:rPr>
          <w:sz w:val="24"/>
          <w:szCs w:val="24"/>
        </w:rPr>
        <w:t>r Auflaufform nebeneinanderlegen. Salzen. Mandeln grob zerstoßen. Zusammen mit Parmesan, Semmelbröseln, Olivenöl und Pfeffer auf dem Radicchio verteilen.</w:t>
      </w:r>
    </w:p>
    <w:p w14:paraId="60791080" w14:textId="0EEBABFB" w:rsidR="0072325D" w:rsidRPr="0031508E" w:rsidRDefault="00CE7C63" w:rsidP="00FD593F">
      <w:pPr>
        <w:pStyle w:val="ListParagraph"/>
        <w:numPr>
          <w:ilvl w:val="0"/>
          <w:numId w:val="2010"/>
        </w:numPr>
        <w:spacing w:after="120"/>
        <w:ind w:left="714" w:hanging="357"/>
        <w:contextualSpacing w:val="0"/>
        <w:jc w:val="both"/>
        <w:rPr>
          <w:sz w:val="24"/>
          <w:szCs w:val="24"/>
        </w:rPr>
      </w:pPr>
      <w:r w:rsidRPr="0031508E">
        <w:rPr>
          <w:sz w:val="24"/>
          <w:szCs w:val="24"/>
        </w:rPr>
        <w:t>Bei 180 Grad Umluft im Ofen ungefähr 30 Minuten lang garen, dabei die Form mit einem Stück Backpapier abdecken, damit der Radicchio nicht zu braun wird. Nach 15 Minuten das Papier entfernen, 5 Minuten vor Ende der Garzeit den gewürfelten Brie auf dem Radicchio verteilen.</w:t>
      </w:r>
    </w:p>
    <w:p w14:paraId="55BACE28" w14:textId="77777777" w:rsidR="00CE7C63" w:rsidRPr="0031508E" w:rsidRDefault="00CE7C63">
      <w:pPr>
        <w:rPr>
          <w:sz w:val="24"/>
          <w:szCs w:val="24"/>
        </w:rPr>
      </w:pPr>
    </w:p>
    <w:p w14:paraId="7123C6E3" w14:textId="6F7ECAEA" w:rsidR="00CE7C63" w:rsidRPr="0031508E" w:rsidRDefault="0031508E" w:rsidP="00B941E6">
      <w:pPr>
        <w:ind w:left="1416" w:hanging="1416"/>
        <w:jc w:val="both"/>
        <w:rPr>
          <w:sz w:val="24"/>
          <w:szCs w:val="24"/>
        </w:rPr>
      </w:pPr>
      <w:r>
        <w:rPr>
          <w:sz w:val="24"/>
          <w:szCs w:val="24"/>
        </w:rPr>
        <w:t>Kommentar:</w:t>
      </w:r>
      <w:r>
        <w:rPr>
          <w:sz w:val="24"/>
          <w:szCs w:val="24"/>
        </w:rPr>
        <w:tab/>
      </w:r>
      <w:r w:rsidR="00CE7C63" w:rsidRPr="0031508E">
        <w:rPr>
          <w:sz w:val="24"/>
          <w:szCs w:val="24"/>
        </w:rPr>
        <w:t>Manchmal habe ich von einem anderen Gericht oder Salat noch einen kl</w:t>
      </w:r>
      <w:r w:rsidR="00FD593F" w:rsidRPr="0031508E">
        <w:rPr>
          <w:sz w:val="24"/>
          <w:szCs w:val="24"/>
        </w:rPr>
        <w:t>ei</w:t>
      </w:r>
      <w:r w:rsidR="00CE7C63" w:rsidRPr="0031508E">
        <w:rPr>
          <w:sz w:val="24"/>
          <w:szCs w:val="24"/>
        </w:rPr>
        <w:t>nen Radicchio-Kopf übrig. Letztes Mal habe ich ihn einfach im Kühlschrank vergammeln lassen. Das ist natürlich gar nicht in Ordnung. Essen schmeißt man nicht weg. Aber ich habe gedacht, wenn ich n</w:t>
      </w:r>
      <w:r w:rsidR="00FD593F" w:rsidRPr="0031508E">
        <w:rPr>
          <w:sz w:val="24"/>
          <w:szCs w:val="24"/>
        </w:rPr>
        <w:t>oc</w:t>
      </w:r>
      <w:r w:rsidR="00CE7C63" w:rsidRPr="0031508E">
        <w:rPr>
          <w:sz w:val="24"/>
          <w:szCs w:val="24"/>
        </w:rPr>
        <w:t>h einen weiteren Radicchiosalat essen muss, falle ich auf</w:t>
      </w:r>
      <w:r w:rsidR="00FD593F" w:rsidRPr="0031508E">
        <w:rPr>
          <w:sz w:val="24"/>
          <w:szCs w:val="24"/>
        </w:rPr>
        <w:t xml:space="preserve"> </w:t>
      </w:r>
      <w:r w:rsidR="00CE7C63" w:rsidRPr="0031508E">
        <w:rPr>
          <w:sz w:val="24"/>
          <w:szCs w:val="24"/>
        </w:rPr>
        <w:t>der Stelle tot um. Ich habe ihn also erst mal ignoriert, wie er da im Kühlschrank um sein Leben rang – die Biester halten sich erstaunlich lang dafür, dass sie aus Salat sind. Er ächzte jedes Mal im Todeskampf, wenn ich die Kühlschranktür öffnete: Bitte lass mich nicht sterben. Habe ich aber trotzdem gemacht. Aber noch einmal stehe ich das nicht durch. Daher diese</w:t>
      </w:r>
      <w:r w:rsidR="00FD593F" w:rsidRPr="0031508E">
        <w:rPr>
          <w:sz w:val="24"/>
          <w:szCs w:val="24"/>
        </w:rPr>
        <w:t>s</w:t>
      </w:r>
      <w:r w:rsidR="00CE7C63" w:rsidRPr="0031508E">
        <w:rPr>
          <w:sz w:val="24"/>
          <w:szCs w:val="24"/>
        </w:rPr>
        <w:t xml:space="preserve"> Rezept</w:t>
      </w:r>
      <w:r w:rsidR="00FD593F" w:rsidRPr="0031508E">
        <w:rPr>
          <w:sz w:val="24"/>
          <w:szCs w:val="24"/>
        </w:rPr>
        <w:t xml:space="preserve">. Praktisch ist ja, dass man (fast) alles in den Ofen stecken kann und mit Käse schmeckt es dann auch noch ganz gut. </w:t>
      </w:r>
    </w:p>
    <w:p w14:paraId="05E289A9" w14:textId="6BBD5C3E" w:rsidR="0072325D" w:rsidRPr="0031508E" w:rsidRDefault="0072325D">
      <w:pPr>
        <w:rPr>
          <w:rFonts w:asciiTheme="majorHAnsi" w:eastAsiaTheme="majorEastAsia" w:hAnsiTheme="majorHAnsi" w:cstheme="majorBidi"/>
          <w:color w:val="2F5496" w:themeColor="accent1" w:themeShade="BF"/>
          <w:sz w:val="24"/>
          <w:szCs w:val="24"/>
        </w:rPr>
      </w:pPr>
      <w:r w:rsidRPr="0031508E">
        <w:rPr>
          <w:sz w:val="24"/>
          <w:szCs w:val="24"/>
        </w:rPr>
        <w:br w:type="page"/>
      </w:r>
    </w:p>
    <w:p w14:paraId="34612428" w14:textId="4F9E45A4" w:rsidR="0070519C" w:rsidRDefault="0070519C" w:rsidP="0070519C">
      <w:pPr>
        <w:pStyle w:val="Heading2"/>
        <w:spacing w:after="240"/>
      </w:pPr>
      <w:r>
        <w:lastRenderedPageBreak/>
        <w:t xml:space="preserve">Schwarzwurzel </w:t>
      </w:r>
      <w:r>
        <w:rPr>
          <w:rStyle w:val="FootnoteReference"/>
        </w:rPr>
        <w:footnoteReference w:id="1029"/>
      </w:r>
    </w:p>
    <w:p w14:paraId="0DB4F285" w14:textId="77777777" w:rsidR="0070519C" w:rsidRDefault="0070519C" w:rsidP="0070519C">
      <w:pPr>
        <w:rPr>
          <w:sz w:val="24"/>
          <w:szCs w:val="24"/>
        </w:rPr>
      </w:pPr>
      <w:r w:rsidRPr="00F55392">
        <w:rPr>
          <w:sz w:val="24"/>
          <w:szCs w:val="24"/>
          <w:u w:val="single"/>
        </w:rPr>
        <w:t>Zutaten</w:t>
      </w:r>
      <w:r>
        <w:rPr>
          <w:sz w:val="24"/>
          <w:szCs w:val="24"/>
        </w:rPr>
        <w:t xml:space="preserve"> (für 2 Portionen):</w:t>
      </w:r>
    </w:p>
    <w:p w14:paraId="71C87F93" w14:textId="77777777" w:rsidR="0070519C" w:rsidRDefault="0070519C" w:rsidP="0070519C">
      <w:pPr>
        <w:rPr>
          <w:sz w:val="24"/>
          <w:szCs w:val="24"/>
        </w:rPr>
      </w:pPr>
      <w:r>
        <w:rPr>
          <w:sz w:val="24"/>
          <w:szCs w:val="24"/>
        </w:rPr>
        <w:t>1 kg Schwarzwurzel</w:t>
      </w:r>
    </w:p>
    <w:p w14:paraId="33D33180" w14:textId="77777777" w:rsidR="0070519C" w:rsidRDefault="0070519C" w:rsidP="0070519C">
      <w:pPr>
        <w:rPr>
          <w:sz w:val="24"/>
          <w:szCs w:val="24"/>
        </w:rPr>
      </w:pPr>
      <w:r>
        <w:rPr>
          <w:sz w:val="24"/>
          <w:szCs w:val="24"/>
        </w:rPr>
        <w:t>Salz</w:t>
      </w:r>
    </w:p>
    <w:p w14:paraId="481EC228" w14:textId="77777777" w:rsidR="0070519C" w:rsidRDefault="0070519C" w:rsidP="0070519C">
      <w:pPr>
        <w:rPr>
          <w:sz w:val="24"/>
          <w:szCs w:val="24"/>
        </w:rPr>
      </w:pPr>
      <w:r>
        <w:rPr>
          <w:sz w:val="24"/>
          <w:szCs w:val="24"/>
        </w:rPr>
        <w:t>Öl (2 EL und 100 ml)</w:t>
      </w:r>
    </w:p>
    <w:p w14:paraId="5F0B5D62" w14:textId="77777777" w:rsidR="0070519C" w:rsidRDefault="0070519C" w:rsidP="0070519C">
      <w:pPr>
        <w:rPr>
          <w:sz w:val="24"/>
          <w:szCs w:val="24"/>
        </w:rPr>
      </w:pPr>
      <w:r>
        <w:rPr>
          <w:sz w:val="24"/>
          <w:szCs w:val="24"/>
        </w:rPr>
        <w:t>200 g Butter</w:t>
      </w:r>
    </w:p>
    <w:p w14:paraId="520A652C" w14:textId="77777777" w:rsidR="0070519C" w:rsidRDefault="0070519C" w:rsidP="0070519C">
      <w:pPr>
        <w:rPr>
          <w:sz w:val="24"/>
          <w:szCs w:val="24"/>
        </w:rPr>
      </w:pPr>
      <w:r>
        <w:rPr>
          <w:sz w:val="24"/>
          <w:szCs w:val="24"/>
        </w:rPr>
        <w:t>1 Rosmarinzweig</w:t>
      </w:r>
    </w:p>
    <w:p w14:paraId="73D82A63" w14:textId="77777777" w:rsidR="0070519C" w:rsidRDefault="0070519C" w:rsidP="0070519C">
      <w:pPr>
        <w:rPr>
          <w:sz w:val="24"/>
          <w:szCs w:val="24"/>
        </w:rPr>
      </w:pPr>
      <w:r>
        <w:rPr>
          <w:sz w:val="24"/>
          <w:szCs w:val="24"/>
        </w:rPr>
        <w:t>100 ml Brühe</w:t>
      </w:r>
    </w:p>
    <w:p w14:paraId="46DF1D43" w14:textId="77777777" w:rsidR="0070519C" w:rsidRDefault="0070519C" w:rsidP="0070519C">
      <w:pPr>
        <w:rPr>
          <w:sz w:val="24"/>
          <w:szCs w:val="24"/>
        </w:rPr>
      </w:pPr>
      <w:r>
        <w:rPr>
          <w:sz w:val="24"/>
          <w:szCs w:val="24"/>
        </w:rPr>
        <w:t>100 ml Sahne</w:t>
      </w:r>
    </w:p>
    <w:p w14:paraId="78727292" w14:textId="77777777" w:rsidR="0070519C" w:rsidRDefault="0070519C" w:rsidP="0070519C">
      <w:pPr>
        <w:rPr>
          <w:sz w:val="24"/>
          <w:szCs w:val="24"/>
        </w:rPr>
      </w:pPr>
      <w:r>
        <w:rPr>
          <w:sz w:val="24"/>
          <w:szCs w:val="24"/>
        </w:rPr>
        <w:t>1 Radicchio</w:t>
      </w:r>
    </w:p>
    <w:p w14:paraId="59A24612" w14:textId="77777777" w:rsidR="0070519C" w:rsidRDefault="0070519C" w:rsidP="0070519C">
      <w:pPr>
        <w:rPr>
          <w:sz w:val="24"/>
          <w:szCs w:val="24"/>
        </w:rPr>
      </w:pPr>
      <w:r>
        <w:rPr>
          <w:sz w:val="24"/>
          <w:szCs w:val="24"/>
        </w:rPr>
        <w:t>2 EL Birnenessig</w:t>
      </w:r>
    </w:p>
    <w:p w14:paraId="41670445" w14:textId="77777777" w:rsidR="0070519C" w:rsidRDefault="0070519C" w:rsidP="0070519C">
      <w:pPr>
        <w:rPr>
          <w:sz w:val="24"/>
          <w:szCs w:val="24"/>
        </w:rPr>
      </w:pPr>
      <w:r>
        <w:rPr>
          <w:sz w:val="24"/>
          <w:szCs w:val="24"/>
        </w:rPr>
        <w:t>50 g Pinienkerne (geröstet)</w:t>
      </w:r>
    </w:p>
    <w:p w14:paraId="281B9BD7" w14:textId="77777777" w:rsidR="0070519C" w:rsidRDefault="0070519C" w:rsidP="0070519C">
      <w:pPr>
        <w:rPr>
          <w:sz w:val="24"/>
          <w:szCs w:val="24"/>
        </w:rPr>
      </w:pPr>
    </w:p>
    <w:p w14:paraId="4636599A" w14:textId="77777777" w:rsidR="0070519C" w:rsidRDefault="0070519C" w:rsidP="0070519C">
      <w:pPr>
        <w:rPr>
          <w:sz w:val="24"/>
          <w:szCs w:val="24"/>
        </w:rPr>
      </w:pPr>
      <w:r>
        <w:rPr>
          <w:sz w:val="24"/>
          <w:szCs w:val="24"/>
        </w:rPr>
        <w:t>Zubereitung:</w:t>
      </w:r>
    </w:p>
    <w:p w14:paraId="2E184243" w14:textId="77777777" w:rsidR="0070519C" w:rsidRPr="008F2F12" w:rsidRDefault="0070519C" w:rsidP="00B40E8C">
      <w:pPr>
        <w:pStyle w:val="ListParagraph"/>
        <w:numPr>
          <w:ilvl w:val="0"/>
          <w:numId w:val="1171"/>
        </w:numPr>
        <w:spacing w:after="120"/>
        <w:ind w:left="714" w:hanging="357"/>
        <w:contextualSpacing w:val="0"/>
        <w:jc w:val="both"/>
        <w:rPr>
          <w:sz w:val="24"/>
          <w:szCs w:val="24"/>
        </w:rPr>
      </w:pPr>
      <w:r w:rsidRPr="008F2F12">
        <w:rPr>
          <w:sz w:val="24"/>
          <w:szCs w:val="24"/>
        </w:rPr>
        <w:t xml:space="preserve">Die Schwarzwurzeln gründlich in kaltem Wasser waschen. Vier gleichmäßige Wurzeln auswählen, die Schalen mit </w:t>
      </w:r>
      <w:r>
        <w:rPr>
          <w:sz w:val="24"/>
          <w:szCs w:val="24"/>
        </w:rPr>
        <w:t>E</w:t>
      </w:r>
      <w:r w:rsidRPr="008F2F12">
        <w:rPr>
          <w:sz w:val="24"/>
          <w:szCs w:val="24"/>
        </w:rPr>
        <w:t>iern harten Bürste oder einem Kratzschwamm so abbürsten, dass ein Camouflage-Effekt entsteht, in gleichmäßige Stücke schneiden. Die eine Hälfte davon in Salzwasser blanchieren, die Schwarzwurzeln sollten noch Biss haben, kaltstellen, das Kochwasser aufbewahren. Die andere Hälfte salzen, in 2 EL Öl anbraten, anschließend mit 50 g Butter, Rosmarin und Brühe für ca. 10 Minuten schmoren.</w:t>
      </w:r>
    </w:p>
    <w:p w14:paraId="73B2CB98" w14:textId="77777777" w:rsidR="0070519C" w:rsidRPr="008F2F12" w:rsidRDefault="0070519C" w:rsidP="00B40E8C">
      <w:pPr>
        <w:pStyle w:val="ListParagraph"/>
        <w:numPr>
          <w:ilvl w:val="0"/>
          <w:numId w:val="1171"/>
        </w:numPr>
        <w:spacing w:after="120"/>
        <w:ind w:left="714" w:hanging="357"/>
        <w:contextualSpacing w:val="0"/>
        <w:jc w:val="both"/>
        <w:rPr>
          <w:sz w:val="24"/>
          <w:szCs w:val="24"/>
        </w:rPr>
      </w:pPr>
      <w:r w:rsidRPr="008F2F12">
        <w:rPr>
          <w:sz w:val="24"/>
          <w:szCs w:val="24"/>
        </w:rPr>
        <w:t>Restliche Schwarzwurzeln komplett schälen, eine Stange zur Seite legen, die übrigen klein schneiden und mit Sahne, Kochwasser, 150 g Butter und Salz weichkochen. Flüssigkeit abgießen und auffangen, Wurzeln pürieren, gegebenenfalls etwas vom Kochfond wieder hinzugeben, sodass eine cremige Konsistenz entsteht.</w:t>
      </w:r>
    </w:p>
    <w:p w14:paraId="2D397C75" w14:textId="77777777" w:rsidR="0070519C" w:rsidRPr="008F2F12" w:rsidRDefault="0070519C" w:rsidP="00B40E8C">
      <w:pPr>
        <w:pStyle w:val="ListParagraph"/>
        <w:numPr>
          <w:ilvl w:val="0"/>
          <w:numId w:val="1171"/>
        </w:numPr>
        <w:spacing w:after="120"/>
        <w:ind w:left="714" w:hanging="357"/>
        <w:contextualSpacing w:val="0"/>
        <w:jc w:val="both"/>
        <w:rPr>
          <w:sz w:val="24"/>
          <w:szCs w:val="24"/>
        </w:rPr>
      </w:pPr>
      <w:r w:rsidRPr="008F2F12">
        <w:rPr>
          <w:sz w:val="24"/>
          <w:szCs w:val="24"/>
        </w:rPr>
        <w:t>Mit dem Sparschäler die restliche Wurzel in lange Streifen schneiden, 100 ml Öl in einem Topf erhitzen und die Streifen für ca. 30 Sekunden frittieren, auf Küchenkrepp abtropfen lassen.</w:t>
      </w:r>
    </w:p>
    <w:p w14:paraId="11686042" w14:textId="77777777" w:rsidR="0070519C" w:rsidRPr="008F2F12" w:rsidRDefault="0070519C" w:rsidP="00B40E8C">
      <w:pPr>
        <w:pStyle w:val="ListParagraph"/>
        <w:numPr>
          <w:ilvl w:val="0"/>
          <w:numId w:val="1171"/>
        </w:numPr>
        <w:spacing w:after="120"/>
        <w:ind w:left="714" w:hanging="357"/>
        <w:contextualSpacing w:val="0"/>
        <w:jc w:val="both"/>
        <w:rPr>
          <w:sz w:val="24"/>
          <w:szCs w:val="24"/>
        </w:rPr>
      </w:pPr>
      <w:r w:rsidRPr="008F2F12">
        <w:rPr>
          <w:sz w:val="24"/>
          <w:szCs w:val="24"/>
        </w:rPr>
        <w:t>Zum Servieren den gewaschenen Radicchio in ca. 2 cm lange Stücke schneiden, kurz scharf in der restlichen Butter anbraten und mit Essig ablöschen. Wurzelstücke parallel zueinander anrichten und mittig das Püree zugeben. Mit Pinienkernen bestreuen.</w:t>
      </w:r>
      <w:r w:rsidRPr="008F2F12">
        <w:rPr>
          <w:sz w:val="24"/>
          <w:szCs w:val="24"/>
        </w:rPr>
        <w:br w:type="page"/>
      </w:r>
    </w:p>
    <w:p w14:paraId="6C418FF4" w14:textId="77777777" w:rsidR="0070519C" w:rsidRDefault="0070519C" w:rsidP="0070519C">
      <w:pPr>
        <w:pStyle w:val="Heading2"/>
        <w:spacing w:after="240"/>
      </w:pPr>
      <w:r>
        <w:lastRenderedPageBreak/>
        <w:t>Schwarzwurzel-Ragout Scorzonera in umido</w:t>
      </w:r>
      <w:r>
        <w:rPr>
          <w:rStyle w:val="FootnoteReference"/>
        </w:rPr>
        <w:footnoteReference w:id="1030"/>
      </w:r>
    </w:p>
    <w:p w14:paraId="2A3C6486" w14:textId="77777777" w:rsidR="0070519C" w:rsidRPr="00FE13F8" w:rsidRDefault="0070519C" w:rsidP="0070519C">
      <w:pPr>
        <w:rPr>
          <w:sz w:val="24"/>
          <w:szCs w:val="24"/>
        </w:rPr>
      </w:pPr>
      <w:r w:rsidRPr="00FE13F8">
        <w:rPr>
          <w:sz w:val="24"/>
          <w:szCs w:val="24"/>
          <w:u w:val="single"/>
        </w:rPr>
        <w:t>Zutaten</w:t>
      </w:r>
      <w:r w:rsidRPr="00FE13F8">
        <w:rPr>
          <w:sz w:val="24"/>
          <w:szCs w:val="24"/>
        </w:rPr>
        <w:t xml:space="preserve"> (für 4 Portionen):</w:t>
      </w:r>
    </w:p>
    <w:p w14:paraId="69E93D46" w14:textId="77777777" w:rsidR="0070519C" w:rsidRPr="00FE13F8" w:rsidRDefault="0070519C" w:rsidP="0070519C">
      <w:pPr>
        <w:rPr>
          <w:sz w:val="24"/>
          <w:szCs w:val="24"/>
        </w:rPr>
      </w:pPr>
      <w:r w:rsidRPr="00FE13F8">
        <w:rPr>
          <w:sz w:val="24"/>
          <w:szCs w:val="24"/>
        </w:rPr>
        <w:t>750 g frische Schwarzwurzeln</w:t>
      </w:r>
    </w:p>
    <w:p w14:paraId="33E0830B" w14:textId="77777777" w:rsidR="0070519C" w:rsidRPr="00FE13F8" w:rsidRDefault="0070519C" w:rsidP="0070519C">
      <w:pPr>
        <w:rPr>
          <w:sz w:val="24"/>
          <w:szCs w:val="24"/>
        </w:rPr>
      </w:pPr>
      <w:r w:rsidRPr="00FE13F8">
        <w:rPr>
          <w:sz w:val="24"/>
          <w:szCs w:val="24"/>
        </w:rPr>
        <w:t>1 Zitrone (Saft)</w:t>
      </w:r>
    </w:p>
    <w:p w14:paraId="471003F4" w14:textId="77777777" w:rsidR="0070519C" w:rsidRPr="00FE13F8" w:rsidRDefault="0070519C" w:rsidP="0070519C">
      <w:pPr>
        <w:rPr>
          <w:sz w:val="24"/>
          <w:szCs w:val="24"/>
        </w:rPr>
      </w:pPr>
      <w:r w:rsidRPr="00FE13F8">
        <w:rPr>
          <w:sz w:val="24"/>
          <w:szCs w:val="24"/>
        </w:rPr>
        <w:t>1 Zwiebel</w:t>
      </w:r>
    </w:p>
    <w:p w14:paraId="4C748201" w14:textId="77777777" w:rsidR="0070519C" w:rsidRPr="00FE13F8" w:rsidRDefault="0070519C" w:rsidP="0070519C">
      <w:pPr>
        <w:rPr>
          <w:sz w:val="24"/>
          <w:szCs w:val="24"/>
        </w:rPr>
      </w:pPr>
      <w:r w:rsidRPr="00FE13F8">
        <w:rPr>
          <w:sz w:val="24"/>
          <w:szCs w:val="24"/>
        </w:rPr>
        <w:t>1 Bund glatte Petersilie</w:t>
      </w:r>
    </w:p>
    <w:p w14:paraId="2CAC3C74" w14:textId="77777777" w:rsidR="0070519C" w:rsidRPr="00FE13F8" w:rsidRDefault="0070519C" w:rsidP="0070519C">
      <w:pPr>
        <w:rPr>
          <w:sz w:val="24"/>
          <w:szCs w:val="24"/>
        </w:rPr>
      </w:pPr>
      <w:r w:rsidRPr="00FE13F8">
        <w:rPr>
          <w:sz w:val="24"/>
          <w:szCs w:val="24"/>
        </w:rPr>
        <w:t>4 EL Olivenöl</w:t>
      </w:r>
    </w:p>
    <w:p w14:paraId="6697EAAE" w14:textId="77777777" w:rsidR="0070519C" w:rsidRPr="00FE13F8" w:rsidRDefault="0070519C" w:rsidP="0070519C">
      <w:pPr>
        <w:rPr>
          <w:sz w:val="24"/>
          <w:szCs w:val="24"/>
        </w:rPr>
      </w:pPr>
      <w:r w:rsidRPr="00FE13F8">
        <w:rPr>
          <w:sz w:val="24"/>
          <w:szCs w:val="24"/>
        </w:rPr>
        <w:t>1 TL Mehl</w:t>
      </w:r>
    </w:p>
    <w:p w14:paraId="6D130C6B" w14:textId="77777777" w:rsidR="0070519C" w:rsidRPr="00FE13F8" w:rsidRDefault="0070519C" w:rsidP="0070519C">
      <w:pPr>
        <w:rPr>
          <w:sz w:val="24"/>
          <w:szCs w:val="24"/>
        </w:rPr>
      </w:pPr>
      <w:r w:rsidRPr="00FE13F8">
        <w:rPr>
          <w:sz w:val="24"/>
          <w:szCs w:val="24"/>
        </w:rPr>
        <w:t>Gut ¼ l Brühe</w:t>
      </w:r>
    </w:p>
    <w:p w14:paraId="0ED064B4" w14:textId="77777777" w:rsidR="0070519C" w:rsidRPr="00FE13F8" w:rsidRDefault="0070519C" w:rsidP="0070519C">
      <w:pPr>
        <w:rPr>
          <w:sz w:val="24"/>
          <w:szCs w:val="24"/>
        </w:rPr>
      </w:pPr>
      <w:r w:rsidRPr="00FE13F8">
        <w:rPr>
          <w:sz w:val="24"/>
          <w:szCs w:val="24"/>
        </w:rPr>
        <w:t>2 Eigelb</w:t>
      </w:r>
    </w:p>
    <w:p w14:paraId="6BB3FC5E" w14:textId="77777777" w:rsidR="0070519C" w:rsidRPr="00FE13F8" w:rsidRDefault="0070519C" w:rsidP="0070519C">
      <w:pPr>
        <w:rPr>
          <w:sz w:val="24"/>
          <w:szCs w:val="24"/>
        </w:rPr>
      </w:pPr>
      <w:r w:rsidRPr="00FE13F8">
        <w:rPr>
          <w:sz w:val="24"/>
          <w:szCs w:val="24"/>
        </w:rPr>
        <w:t>Salz</w:t>
      </w:r>
    </w:p>
    <w:p w14:paraId="72E59E14" w14:textId="77777777" w:rsidR="0070519C" w:rsidRPr="00FE13F8" w:rsidRDefault="0070519C" w:rsidP="0070519C">
      <w:pPr>
        <w:rPr>
          <w:sz w:val="24"/>
          <w:szCs w:val="24"/>
        </w:rPr>
      </w:pPr>
    </w:p>
    <w:p w14:paraId="6DEE4FE3" w14:textId="77777777" w:rsidR="0070519C" w:rsidRPr="00FE13F8" w:rsidRDefault="0070519C" w:rsidP="0070519C">
      <w:pPr>
        <w:rPr>
          <w:sz w:val="24"/>
          <w:szCs w:val="24"/>
        </w:rPr>
      </w:pPr>
      <w:r w:rsidRPr="00FE13F8">
        <w:rPr>
          <w:sz w:val="24"/>
          <w:szCs w:val="24"/>
        </w:rPr>
        <w:t>Zubereitungszeit:</w:t>
      </w:r>
      <w:r w:rsidRPr="00FE13F8">
        <w:rPr>
          <w:sz w:val="24"/>
          <w:szCs w:val="24"/>
        </w:rPr>
        <w:tab/>
        <w:t>45 Minuten</w:t>
      </w:r>
    </w:p>
    <w:p w14:paraId="6A7BA396" w14:textId="77777777" w:rsidR="0070519C" w:rsidRPr="00FE13F8" w:rsidRDefault="0070519C" w:rsidP="00B40E8C">
      <w:pPr>
        <w:pStyle w:val="ListParagraph"/>
        <w:numPr>
          <w:ilvl w:val="0"/>
          <w:numId w:val="1827"/>
        </w:numPr>
        <w:spacing w:after="120"/>
        <w:ind w:left="714" w:hanging="357"/>
        <w:contextualSpacing w:val="0"/>
        <w:jc w:val="both"/>
        <w:rPr>
          <w:sz w:val="24"/>
          <w:szCs w:val="24"/>
        </w:rPr>
      </w:pPr>
      <w:r w:rsidRPr="00FE13F8">
        <w:rPr>
          <w:sz w:val="24"/>
          <w:szCs w:val="24"/>
        </w:rPr>
        <w:t>Die Schwarzwurzeln unter fließendem Wasser gründlich abbürsten. So dünn wie möglich schälen und sofort in kaltes Wasser mit dem Saft von ½ Zitrone legen.</w:t>
      </w:r>
    </w:p>
    <w:p w14:paraId="243F8F87" w14:textId="77777777" w:rsidR="0070519C" w:rsidRPr="00FE13F8" w:rsidRDefault="0070519C" w:rsidP="00B40E8C">
      <w:pPr>
        <w:pStyle w:val="ListParagraph"/>
        <w:numPr>
          <w:ilvl w:val="0"/>
          <w:numId w:val="1827"/>
        </w:numPr>
        <w:spacing w:after="120"/>
        <w:ind w:left="714" w:hanging="357"/>
        <w:contextualSpacing w:val="0"/>
        <w:jc w:val="both"/>
        <w:rPr>
          <w:sz w:val="24"/>
          <w:szCs w:val="24"/>
        </w:rPr>
      </w:pPr>
      <w:r w:rsidRPr="00FE13F8">
        <w:rPr>
          <w:sz w:val="24"/>
          <w:szCs w:val="24"/>
        </w:rPr>
        <w:t xml:space="preserve">Die Zwiebel schälen, ½ Bund Petersilie waschen und beides kleinhacken. In einem breiten Topf 4 EL Olivenöl erhitzen, Zwiebel und Petersilie einrühren und kurz andünsten. </w:t>
      </w:r>
    </w:p>
    <w:p w14:paraId="3572064F" w14:textId="77777777" w:rsidR="0070519C" w:rsidRDefault="0070519C" w:rsidP="00B40E8C">
      <w:pPr>
        <w:pStyle w:val="ListParagraph"/>
        <w:numPr>
          <w:ilvl w:val="0"/>
          <w:numId w:val="1827"/>
        </w:numPr>
        <w:spacing w:after="120"/>
        <w:ind w:left="714" w:hanging="357"/>
        <w:contextualSpacing w:val="0"/>
        <w:jc w:val="both"/>
        <w:rPr>
          <w:sz w:val="24"/>
          <w:szCs w:val="24"/>
        </w:rPr>
      </w:pPr>
      <w:r w:rsidRPr="00FE13F8">
        <w:rPr>
          <w:sz w:val="24"/>
          <w:szCs w:val="24"/>
        </w:rPr>
        <w:t>Schwarzwurzeln abtropfen lassen und in 5 cm lange Stücke schneiden. In den Topf geben, salzen. 5 Minuten mitbraten. 1 TL Mehl darüberstäuben, etwas Farbe annehmen lassen und mit knapp ¼ l Brühe ablöschen. 15-20 Minuten sanft köcheln.</w:t>
      </w:r>
    </w:p>
    <w:p w14:paraId="6853C6BF" w14:textId="4E05BDFE" w:rsidR="007B0967" w:rsidRPr="00FE13F8" w:rsidRDefault="007B0967" w:rsidP="00B40E8C">
      <w:pPr>
        <w:pStyle w:val="ListParagraph"/>
        <w:numPr>
          <w:ilvl w:val="0"/>
          <w:numId w:val="1827"/>
        </w:numPr>
        <w:spacing w:after="120"/>
        <w:ind w:left="714" w:hanging="357"/>
        <w:contextualSpacing w:val="0"/>
        <w:jc w:val="both"/>
        <w:rPr>
          <w:sz w:val="24"/>
          <w:szCs w:val="24"/>
        </w:rPr>
      </w:pPr>
      <w:r>
        <w:rPr>
          <w:sz w:val="24"/>
          <w:szCs w:val="24"/>
        </w:rPr>
        <w:t xml:space="preserve">Eigelbe </w:t>
      </w:r>
      <w:r w:rsidRPr="00FE13F8">
        <w:rPr>
          <w:sz w:val="24"/>
          <w:szCs w:val="24"/>
        </w:rPr>
        <w:t>mit dem Saft von ½ Zitrone, etwa 2 EL Brühe und Salz verquirlen. In die Sauce rühren, nicht mehr kochen lassen. Mit den übrigen Petersilieblättchen bestreuen.</w:t>
      </w:r>
    </w:p>
    <w:p w14:paraId="524ECED2" w14:textId="4C49408F" w:rsidR="0070519C" w:rsidRDefault="0070519C" w:rsidP="0070519C">
      <w:pPr>
        <w:rPr>
          <w:rFonts w:asciiTheme="majorHAnsi" w:eastAsiaTheme="majorEastAsia" w:hAnsiTheme="majorHAnsi" w:cstheme="majorBidi"/>
          <w:color w:val="2F5496" w:themeColor="accent1" w:themeShade="BF"/>
          <w:sz w:val="26"/>
          <w:szCs w:val="26"/>
        </w:rPr>
      </w:pPr>
      <w:r>
        <w:br w:type="page"/>
      </w:r>
    </w:p>
    <w:p w14:paraId="778C6E6A" w14:textId="77777777" w:rsidR="00B95D65" w:rsidRDefault="00B95D65" w:rsidP="00B95D65">
      <w:pPr>
        <w:pStyle w:val="Heading2"/>
        <w:spacing w:after="240"/>
      </w:pPr>
      <w:r>
        <w:lastRenderedPageBreak/>
        <w:t>Topinambur-Püree</w:t>
      </w:r>
      <w:r>
        <w:rPr>
          <w:rStyle w:val="FootnoteReference"/>
        </w:rPr>
        <w:footnoteReference w:id="1031"/>
      </w:r>
      <w:r>
        <w:t xml:space="preserve"> </w:t>
      </w:r>
    </w:p>
    <w:p w14:paraId="6174C72D" w14:textId="77777777" w:rsidR="00B95D65" w:rsidRDefault="00B95D65" w:rsidP="00B95D65">
      <w:pPr>
        <w:rPr>
          <w:sz w:val="24"/>
          <w:szCs w:val="24"/>
        </w:rPr>
      </w:pPr>
      <w:r w:rsidRPr="00C342B7">
        <w:rPr>
          <w:sz w:val="24"/>
          <w:szCs w:val="24"/>
          <w:u w:val="single"/>
        </w:rPr>
        <w:t>Zutaten</w:t>
      </w:r>
      <w:r>
        <w:rPr>
          <w:sz w:val="24"/>
          <w:szCs w:val="24"/>
        </w:rPr>
        <w:t xml:space="preserve"> (für 4 – 6 Portionen als Beilage)</w:t>
      </w:r>
    </w:p>
    <w:p w14:paraId="5809EE20" w14:textId="77777777" w:rsidR="00B95D65" w:rsidRDefault="00B95D65" w:rsidP="00B95D65">
      <w:pPr>
        <w:rPr>
          <w:sz w:val="24"/>
          <w:szCs w:val="24"/>
        </w:rPr>
      </w:pPr>
      <w:r>
        <w:rPr>
          <w:sz w:val="24"/>
          <w:szCs w:val="24"/>
        </w:rPr>
        <w:t>800 g Topinambur</w:t>
      </w:r>
    </w:p>
    <w:p w14:paraId="1001273B" w14:textId="77777777" w:rsidR="00B95D65" w:rsidRDefault="00B95D65" w:rsidP="00B95D65">
      <w:pPr>
        <w:rPr>
          <w:sz w:val="24"/>
          <w:szCs w:val="24"/>
        </w:rPr>
      </w:pPr>
      <w:r>
        <w:rPr>
          <w:sz w:val="24"/>
          <w:szCs w:val="24"/>
        </w:rPr>
        <w:t>50 g Butter</w:t>
      </w:r>
    </w:p>
    <w:p w14:paraId="174AC19A" w14:textId="77777777" w:rsidR="00B95D65" w:rsidRDefault="00B95D65" w:rsidP="00B95D65">
      <w:pPr>
        <w:rPr>
          <w:sz w:val="24"/>
          <w:szCs w:val="24"/>
        </w:rPr>
      </w:pPr>
      <w:r>
        <w:rPr>
          <w:sz w:val="24"/>
          <w:szCs w:val="24"/>
        </w:rPr>
        <w:t>1 ½ TL Kreuzkümmelsamen, grob zerstoßen</w:t>
      </w:r>
    </w:p>
    <w:p w14:paraId="29F1E925" w14:textId="77777777" w:rsidR="00B95D65" w:rsidRDefault="00B95D65" w:rsidP="00B95D65">
      <w:pPr>
        <w:rPr>
          <w:sz w:val="24"/>
          <w:szCs w:val="24"/>
        </w:rPr>
      </w:pPr>
      <w:r>
        <w:rPr>
          <w:sz w:val="24"/>
          <w:szCs w:val="24"/>
        </w:rPr>
        <w:t>4 Knoblauchzehen, zerdrückt</w:t>
      </w:r>
    </w:p>
    <w:p w14:paraId="4089ECC2" w14:textId="77777777" w:rsidR="00B95D65" w:rsidRDefault="00B95D65" w:rsidP="00B95D65">
      <w:pPr>
        <w:rPr>
          <w:sz w:val="24"/>
          <w:szCs w:val="24"/>
        </w:rPr>
      </w:pPr>
      <w:r>
        <w:rPr>
          <w:sz w:val="24"/>
          <w:szCs w:val="24"/>
        </w:rPr>
        <w:t>1 Stück Ingwer (2 cm), geschält und fein gerieben</w:t>
      </w:r>
    </w:p>
    <w:p w14:paraId="064CB0C9" w14:textId="77777777" w:rsidR="00B95D65" w:rsidRDefault="00B95D65" w:rsidP="00B95D65">
      <w:pPr>
        <w:rPr>
          <w:sz w:val="24"/>
          <w:szCs w:val="24"/>
        </w:rPr>
      </w:pPr>
      <w:r>
        <w:rPr>
          <w:sz w:val="24"/>
          <w:szCs w:val="24"/>
        </w:rPr>
        <w:t>1 – 2 grüne India-Jwala-Chilischoten, entkernt und in feine Streifen geschnitten</w:t>
      </w:r>
    </w:p>
    <w:p w14:paraId="4726CE7C" w14:textId="77777777" w:rsidR="00B95D65" w:rsidRDefault="00B95D65" w:rsidP="00B95D65">
      <w:pPr>
        <w:rPr>
          <w:sz w:val="24"/>
          <w:szCs w:val="24"/>
        </w:rPr>
      </w:pPr>
      <w:r>
        <w:rPr>
          <w:sz w:val="24"/>
          <w:szCs w:val="24"/>
        </w:rPr>
        <w:t>1 TL Salz</w:t>
      </w:r>
    </w:p>
    <w:p w14:paraId="36CC3F1E" w14:textId="77777777" w:rsidR="00B95D65" w:rsidRDefault="00B95D65" w:rsidP="00B95D65">
      <w:pPr>
        <w:rPr>
          <w:sz w:val="24"/>
          <w:szCs w:val="24"/>
        </w:rPr>
      </w:pPr>
      <w:r>
        <w:rPr>
          <w:sz w:val="24"/>
          <w:szCs w:val="24"/>
        </w:rPr>
        <w:t>¾ TL gemahlener schwarzer Pfeffer</w:t>
      </w:r>
    </w:p>
    <w:p w14:paraId="549E3418" w14:textId="77777777" w:rsidR="00B95D65" w:rsidRDefault="00B95D65" w:rsidP="00B95D65">
      <w:pPr>
        <w:rPr>
          <w:sz w:val="24"/>
          <w:szCs w:val="24"/>
        </w:rPr>
      </w:pPr>
      <w:r>
        <w:rPr>
          <w:sz w:val="24"/>
          <w:szCs w:val="24"/>
        </w:rPr>
        <w:t>Saft von ½ Zitrone</w:t>
      </w:r>
    </w:p>
    <w:p w14:paraId="54416086" w14:textId="77777777" w:rsidR="00B95D65" w:rsidRDefault="00B95D65" w:rsidP="00B95D65">
      <w:pPr>
        <w:rPr>
          <w:sz w:val="24"/>
          <w:szCs w:val="24"/>
        </w:rPr>
      </w:pPr>
      <w:r>
        <w:rPr>
          <w:sz w:val="24"/>
          <w:szCs w:val="24"/>
        </w:rPr>
        <w:t>Stängel von 1 Bund Koriandergrün (30 g) sehr fein gehackt</w:t>
      </w:r>
    </w:p>
    <w:p w14:paraId="6B20CC6B" w14:textId="77777777" w:rsidR="00B95D65" w:rsidRDefault="00B95D65" w:rsidP="00B95D65">
      <w:pPr>
        <w:rPr>
          <w:sz w:val="24"/>
          <w:szCs w:val="24"/>
        </w:rPr>
      </w:pPr>
    </w:p>
    <w:p w14:paraId="644F199C" w14:textId="77777777" w:rsidR="00B95D65" w:rsidRDefault="00B95D65" w:rsidP="00B95D65">
      <w:pPr>
        <w:rPr>
          <w:sz w:val="24"/>
          <w:szCs w:val="24"/>
        </w:rPr>
      </w:pPr>
      <w:r>
        <w:rPr>
          <w:sz w:val="24"/>
          <w:szCs w:val="24"/>
        </w:rPr>
        <w:t>Zubereitung:</w:t>
      </w:r>
    </w:p>
    <w:p w14:paraId="49964F83" w14:textId="77777777" w:rsidR="00B95D65" w:rsidRPr="00797B35" w:rsidRDefault="00B95D65" w:rsidP="00B40E8C">
      <w:pPr>
        <w:pStyle w:val="ListParagraph"/>
        <w:numPr>
          <w:ilvl w:val="0"/>
          <w:numId w:val="1337"/>
        </w:numPr>
        <w:spacing w:after="120"/>
        <w:ind w:left="714" w:hanging="357"/>
        <w:contextualSpacing w:val="0"/>
        <w:jc w:val="both"/>
        <w:rPr>
          <w:sz w:val="24"/>
          <w:szCs w:val="24"/>
        </w:rPr>
      </w:pPr>
      <w:r w:rsidRPr="00797B35">
        <w:rPr>
          <w:sz w:val="24"/>
          <w:szCs w:val="24"/>
        </w:rPr>
        <w:t>Den Topinambur schälen und in Stücke schneiden. In einem Topf mit kaltem Wasser bedecken, zum Kochen bringen und 15 Minuten köcheln lassen, bis er weich ist. Abgießen und kurz mit der Gabel zerdrücken.</w:t>
      </w:r>
    </w:p>
    <w:p w14:paraId="26752643" w14:textId="77777777" w:rsidR="00B95D65" w:rsidRPr="00797B35" w:rsidRDefault="00B95D65" w:rsidP="00B40E8C">
      <w:pPr>
        <w:pStyle w:val="ListParagraph"/>
        <w:numPr>
          <w:ilvl w:val="0"/>
          <w:numId w:val="1337"/>
        </w:numPr>
        <w:spacing w:after="120"/>
        <w:ind w:left="714" w:hanging="357"/>
        <w:contextualSpacing w:val="0"/>
        <w:jc w:val="both"/>
        <w:rPr>
          <w:sz w:val="24"/>
          <w:szCs w:val="24"/>
        </w:rPr>
      </w:pPr>
      <w:r w:rsidRPr="00797B35">
        <w:rPr>
          <w:sz w:val="24"/>
          <w:szCs w:val="24"/>
        </w:rPr>
        <w:t>Butter in einer Pfanne erhitzen, den Kreuzkümmel hineingeben, umrühren, Knoblauch, Ingwer, Chili, Salz und Pfeffer hinzufügen und sorgfältig verrühren. Den Topinambur hineingeben, durchrühren und 5 Minuten anbraten. Erneut umrühren und weitere 5 – 10 Minuten schmoren, bis der Topinambur knusprig wird und leicht bräunt.</w:t>
      </w:r>
    </w:p>
    <w:p w14:paraId="7749B1BA" w14:textId="77777777" w:rsidR="00B95D65" w:rsidRPr="00797B35" w:rsidRDefault="00B95D65" w:rsidP="00B40E8C">
      <w:pPr>
        <w:pStyle w:val="ListParagraph"/>
        <w:numPr>
          <w:ilvl w:val="0"/>
          <w:numId w:val="1337"/>
        </w:numPr>
        <w:spacing w:after="120"/>
        <w:ind w:left="714" w:hanging="357"/>
        <w:contextualSpacing w:val="0"/>
        <w:jc w:val="both"/>
        <w:rPr>
          <w:sz w:val="24"/>
          <w:szCs w:val="24"/>
        </w:rPr>
      </w:pPr>
      <w:r w:rsidRPr="00797B35">
        <w:rPr>
          <w:sz w:val="24"/>
          <w:szCs w:val="24"/>
        </w:rPr>
        <w:t>Mit Zitronensaft beträufeln und die Stängel vom Koriandergrün unterheben. Mit Salz und Pfeffer abschmecken.</w:t>
      </w:r>
      <w:r w:rsidRPr="00797B35">
        <w:rPr>
          <w:sz w:val="24"/>
          <w:szCs w:val="24"/>
        </w:rPr>
        <w:br w:type="page"/>
      </w:r>
    </w:p>
    <w:p w14:paraId="099241FD" w14:textId="623B1736" w:rsidR="00F536C6" w:rsidRPr="003B3F98" w:rsidRDefault="00F536C6" w:rsidP="00F536C6">
      <w:pPr>
        <w:pStyle w:val="Heading2"/>
        <w:spacing w:after="240"/>
        <w:rPr>
          <w:lang w:val="en-US"/>
        </w:rPr>
      </w:pPr>
      <w:proofErr w:type="spellStart"/>
      <w:r w:rsidRPr="003B3F98">
        <w:rPr>
          <w:lang w:val="en-US"/>
        </w:rPr>
        <w:lastRenderedPageBreak/>
        <w:t>Porree</w:t>
      </w:r>
      <w:proofErr w:type="spellEnd"/>
      <w:r w:rsidRPr="003B3F98">
        <w:rPr>
          <w:lang w:val="en-US"/>
        </w:rPr>
        <w:t>-</w:t>
      </w:r>
      <w:proofErr w:type="spellStart"/>
      <w:r w:rsidRPr="003B3F98">
        <w:rPr>
          <w:lang w:val="en-US"/>
        </w:rPr>
        <w:t>Walnuss</w:t>
      </w:r>
      <w:proofErr w:type="spellEnd"/>
      <w:r w:rsidRPr="003B3F98">
        <w:rPr>
          <w:lang w:val="en-US"/>
        </w:rPr>
        <w:t>-Gratin</w:t>
      </w:r>
      <w:r>
        <w:rPr>
          <w:rStyle w:val="FootnoteReference"/>
        </w:rPr>
        <w:footnoteReference w:id="1032"/>
      </w:r>
      <w:r w:rsidRPr="003B3F98">
        <w:rPr>
          <w:lang w:val="en-US"/>
        </w:rPr>
        <w:t xml:space="preserve"> </w:t>
      </w:r>
    </w:p>
    <w:p w14:paraId="4AFA4A6C" w14:textId="77777777" w:rsidR="00F536C6" w:rsidRPr="003B3F98" w:rsidRDefault="00F536C6" w:rsidP="00F536C6">
      <w:pPr>
        <w:rPr>
          <w:sz w:val="24"/>
          <w:szCs w:val="24"/>
          <w:u w:val="single"/>
          <w:lang w:val="en-US"/>
        </w:rPr>
      </w:pPr>
      <w:proofErr w:type="spellStart"/>
      <w:r w:rsidRPr="003B3F98">
        <w:rPr>
          <w:sz w:val="24"/>
          <w:szCs w:val="24"/>
          <w:u w:val="single"/>
          <w:lang w:val="en-US"/>
        </w:rPr>
        <w:t>Zutaten</w:t>
      </w:r>
      <w:proofErr w:type="spellEnd"/>
      <w:r w:rsidRPr="003B3F98">
        <w:rPr>
          <w:sz w:val="24"/>
          <w:szCs w:val="24"/>
          <w:u w:val="single"/>
          <w:lang w:val="en-US"/>
        </w:rPr>
        <w:t>:</w:t>
      </w:r>
    </w:p>
    <w:p w14:paraId="7F05DDF5" w14:textId="77777777" w:rsidR="00F536C6" w:rsidRPr="003B3F98" w:rsidRDefault="00F536C6" w:rsidP="00F536C6">
      <w:pPr>
        <w:rPr>
          <w:sz w:val="24"/>
          <w:szCs w:val="24"/>
          <w:lang w:val="en-US"/>
        </w:rPr>
      </w:pPr>
      <w:r w:rsidRPr="003B3F98">
        <w:rPr>
          <w:sz w:val="24"/>
          <w:szCs w:val="24"/>
          <w:lang w:val="en-US"/>
        </w:rPr>
        <w:t xml:space="preserve">750 g </w:t>
      </w:r>
      <w:proofErr w:type="spellStart"/>
      <w:r w:rsidRPr="003B3F98">
        <w:rPr>
          <w:sz w:val="24"/>
          <w:szCs w:val="24"/>
          <w:lang w:val="en-US"/>
        </w:rPr>
        <w:t>Porree</w:t>
      </w:r>
      <w:proofErr w:type="spellEnd"/>
      <w:r w:rsidRPr="003B3F98">
        <w:rPr>
          <w:sz w:val="24"/>
          <w:szCs w:val="24"/>
          <w:lang w:val="en-US"/>
        </w:rPr>
        <w:t xml:space="preserve"> (also Lauch)</w:t>
      </w:r>
    </w:p>
    <w:p w14:paraId="1F210035" w14:textId="77777777" w:rsidR="00F536C6" w:rsidRDefault="00F536C6" w:rsidP="00F536C6">
      <w:pPr>
        <w:rPr>
          <w:sz w:val="24"/>
          <w:szCs w:val="24"/>
        </w:rPr>
      </w:pPr>
      <w:r>
        <w:rPr>
          <w:sz w:val="24"/>
          <w:szCs w:val="24"/>
        </w:rPr>
        <w:t>175 g Kochschinken</w:t>
      </w:r>
    </w:p>
    <w:p w14:paraId="5011C300" w14:textId="77777777" w:rsidR="00F536C6" w:rsidRDefault="00F536C6" w:rsidP="00F536C6">
      <w:pPr>
        <w:rPr>
          <w:sz w:val="24"/>
          <w:szCs w:val="24"/>
        </w:rPr>
      </w:pPr>
      <w:r>
        <w:rPr>
          <w:sz w:val="24"/>
          <w:szCs w:val="24"/>
        </w:rPr>
        <w:t>150 g Walnusskerne</w:t>
      </w:r>
    </w:p>
    <w:p w14:paraId="5472B75B" w14:textId="77777777" w:rsidR="00F536C6" w:rsidRDefault="00F536C6" w:rsidP="00F536C6">
      <w:pPr>
        <w:rPr>
          <w:sz w:val="24"/>
          <w:szCs w:val="24"/>
        </w:rPr>
      </w:pPr>
      <w:r>
        <w:rPr>
          <w:sz w:val="24"/>
          <w:szCs w:val="24"/>
        </w:rPr>
        <w:t>200 g Frischkäse</w:t>
      </w:r>
    </w:p>
    <w:p w14:paraId="4FF10E86" w14:textId="77777777" w:rsidR="00F536C6" w:rsidRDefault="00F536C6" w:rsidP="00F536C6">
      <w:pPr>
        <w:rPr>
          <w:sz w:val="24"/>
          <w:szCs w:val="24"/>
        </w:rPr>
      </w:pPr>
      <w:r>
        <w:rPr>
          <w:sz w:val="24"/>
          <w:szCs w:val="24"/>
        </w:rPr>
        <w:t>1 Ei</w:t>
      </w:r>
    </w:p>
    <w:p w14:paraId="6DC71D2B" w14:textId="77777777" w:rsidR="00F536C6" w:rsidRDefault="00F536C6" w:rsidP="00F536C6">
      <w:pPr>
        <w:rPr>
          <w:sz w:val="24"/>
          <w:szCs w:val="24"/>
        </w:rPr>
      </w:pPr>
      <w:r>
        <w:rPr>
          <w:sz w:val="24"/>
          <w:szCs w:val="24"/>
        </w:rPr>
        <w:t>150 ml Sahne</w:t>
      </w:r>
    </w:p>
    <w:p w14:paraId="0AB6E972" w14:textId="77777777" w:rsidR="00F536C6" w:rsidRDefault="00F536C6" w:rsidP="00F536C6">
      <w:pPr>
        <w:rPr>
          <w:sz w:val="24"/>
          <w:szCs w:val="24"/>
        </w:rPr>
      </w:pPr>
      <w:r>
        <w:rPr>
          <w:sz w:val="24"/>
          <w:szCs w:val="24"/>
        </w:rPr>
        <w:t>2 TL Paprikapulver</w:t>
      </w:r>
    </w:p>
    <w:p w14:paraId="26266068" w14:textId="77777777" w:rsidR="00F536C6" w:rsidRDefault="00F536C6" w:rsidP="00F536C6">
      <w:pPr>
        <w:rPr>
          <w:sz w:val="24"/>
          <w:szCs w:val="24"/>
        </w:rPr>
      </w:pPr>
      <w:r>
        <w:rPr>
          <w:sz w:val="24"/>
          <w:szCs w:val="24"/>
        </w:rPr>
        <w:t>Salz, Pfeffer aus der Mühle</w:t>
      </w:r>
    </w:p>
    <w:p w14:paraId="294D2CC8" w14:textId="77777777" w:rsidR="00F536C6" w:rsidRDefault="00F536C6" w:rsidP="00F536C6">
      <w:pPr>
        <w:rPr>
          <w:sz w:val="24"/>
          <w:szCs w:val="24"/>
        </w:rPr>
      </w:pPr>
    </w:p>
    <w:p w14:paraId="10BBB493" w14:textId="77777777" w:rsidR="00F536C6" w:rsidRDefault="00F536C6" w:rsidP="00F536C6">
      <w:pPr>
        <w:rPr>
          <w:sz w:val="24"/>
          <w:szCs w:val="24"/>
        </w:rPr>
      </w:pPr>
      <w:r>
        <w:rPr>
          <w:sz w:val="24"/>
          <w:szCs w:val="24"/>
        </w:rPr>
        <w:t>Zubereitung:</w:t>
      </w:r>
    </w:p>
    <w:p w14:paraId="0C0B1C8F" w14:textId="77777777" w:rsidR="00F536C6" w:rsidRPr="003E495C" w:rsidRDefault="00F536C6" w:rsidP="00F536C6">
      <w:pPr>
        <w:pStyle w:val="ListParagraph"/>
        <w:numPr>
          <w:ilvl w:val="0"/>
          <w:numId w:val="186"/>
        </w:numPr>
        <w:spacing w:after="120"/>
        <w:ind w:left="714" w:hanging="357"/>
        <w:contextualSpacing w:val="0"/>
        <w:jc w:val="both"/>
        <w:rPr>
          <w:sz w:val="24"/>
          <w:szCs w:val="24"/>
        </w:rPr>
      </w:pPr>
      <w:r w:rsidRPr="003E495C">
        <w:rPr>
          <w:sz w:val="24"/>
          <w:szCs w:val="24"/>
        </w:rPr>
        <w:t>Den Porree putzen, gründlich waschen und in etwa 5 cm lange Stücke schneiden. Porreestücke in Salzwasser etwa 5 Minuten blanchieren, anschließend abtropfen lassen. Den Kochschinken in breite Streifen schneiden. Porreestücke damit umwickeln und in eine Auflaufform legen. Den Backofen auf 200°C vorheizen.</w:t>
      </w:r>
    </w:p>
    <w:p w14:paraId="2153536C" w14:textId="77777777" w:rsidR="00F536C6" w:rsidRPr="003E495C" w:rsidRDefault="00F536C6" w:rsidP="00F536C6">
      <w:pPr>
        <w:pStyle w:val="ListParagraph"/>
        <w:numPr>
          <w:ilvl w:val="0"/>
          <w:numId w:val="186"/>
        </w:numPr>
        <w:spacing w:after="120"/>
        <w:ind w:left="714" w:hanging="357"/>
        <w:contextualSpacing w:val="0"/>
        <w:jc w:val="both"/>
        <w:rPr>
          <w:sz w:val="24"/>
          <w:szCs w:val="24"/>
        </w:rPr>
      </w:pPr>
      <w:r w:rsidRPr="003E495C">
        <w:rPr>
          <w:sz w:val="24"/>
          <w:szCs w:val="24"/>
        </w:rPr>
        <w:t>Für den Guss die Walnüsse grob hacken. Den Frischkäse mit Ei, Sahne und Paprikapulver glatt verrühren. Walnusskerne darunterheben. Mit Salz und Pfeffer abschmecken und über den Porree gießen.</w:t>
      </w:r>
    </w:p>
    <w:p w14:paraId="14B415ED" w14:textId="77777777" w:rsidR="00F536C6" w:rsidRPr="00A84772" w:rsidRDefault="00F536C6" w:rsidP="00F536C6">
      <w:pPr>
        <w:pStyle w:val="ListParagraph"/>
        <w:numPr>
          <w:ilvl w:val="0"/>
          <w:numId w:val="186"/>
        </w:numPr>
        <w:spacing w:after="120"/>
        <w:ind w:left="714" w:hanging="357"/>
        <w:contextualSpacing w:val="0"/>
        <w:jc w:val="both"/>
        <w:rPr>
          <w:sz w:val="24"/>
          <w:szCs w:val="24"/>
        </w:rPr>
      </w:pPr>
      <w:r w:rsidRPr="00A84772">
        <w:rPr>
          <w:sz w:val="24"/>
          <w:szCs w:val="24"/>
        </w:rPr>
        <w:t>Im vorgeheizten Backofen bei 200°C etwa 25 Minuten goldbraun backen.</w:t>
      </w:r>
    </w:p>
    <w:p w14:paraId="5BB9E7B5" w14:textId="77777777" w:rsidR="00F536C6" w:rsidRDefault="00F536C6" w:rsidP="00F536C6">
      <w:pPr>
        <w:rPr>
          <w:sz w:val="24"/>
          <w:szCs w:val="24"/>
        </w:rPr>
      </w:pPr>
      <w:r>
        <w:rPr>
          <w:sz w:val="24"/>
          <w:szCs w:val="24"/>
        </w:rPr>
        <w:br w:type="page"/>
      </w:r>
    </w:p>
    <w:p w14:paraId="52808F8A" w14:textId="27F751A9" w:rsidR="00ED0215" w:rsidRDefault="00ED0215" w:rsidP="00C17B7A">
      <w:pPr>
        <w:pStyle w:val="Heading2"/>
        <w:spacing w:after="240"/>
      </w:pPr>
      <w:r>
        <w:lastRenderedPageBreak/>
        <w:t>Käse-Soufflés Version 1</w:t>
      </w:r>
      <w:r w:rsidR="008653C4">
        <w:rPr>
          <w:rStyle w:val="FootnoteReference"/>
        </w:rPr>
        <w:footnoteReference w:id="1033"/>
      </w:r>
    </w:p>
    <w:p w14:paraId="290F73DB" w14:textId="2D5EB6FA" w:rsidR="00ED0215" w:rsidRDefault="00ED0215" w:rsidP="00ED0215">
      <w:pPr>
        <w:rPr>
          <w:sz w:val="24"/>
          <w:szCs w:val="24"/>
        </w:rPr>
      </w:pPr>
      <w:r w:rsidRPr="00C17B7A">
        <w:rPr>
          <w:sz w:val="24"/>
          <w:szCs w:val="24"/>
          <w:u w:val="single"/>
        </w:rPr>
        <w:t>Zutaten</w:t>
      </w:r>
      <w:r>
        <w:rPr>
          <w:sz w:val="24"/>
          <w:szCs w:val="24"/>
        </w:rPr>
        <w:t xml:space="preserve"> </w:t>
      </w:r>
      <w:r w:rsidR="00C17B7A">
        <w:rPr>
          <w:sz w:val="24"/>
          <w:szCs w:val="24"/>
        </w:rPr>
        <w:t>(</w:t>
      </w:r>
      <w:r>
        <w:rPr>
          <w:sz w:val="24"/>
          <w:szCs w:val="24"/>
        </w:rPr>
        <w:t>für 4 Personen</w:t>
      </w:r>
      <w:r w:rsidR="00C17B7A">
        <w:rPr>
          <w:sz w:val="24"/>
          <w:szCs w:val="24"/>
        </w:rPr>
        <w:t>)</w:t>
      </w:r>
      <w:r>
        <w:rPr>
          <w:sz w:val="24"/>
          <w:szCs w:val="24"/>
        </w:rPr>
        <w:t>:</w:t>
      </w:r>
    </w:p>
    <w:p w14:paraId="50DC606A" w14:textId="77777777" w:rsidR="00ED0215" w:rsidRDefault="00ED0215" w:rsidP="00ED0215">
      <w:pPr>
        <w:rPr>
          <w:sz w:val="24"/>
          <w:szCs w:val="24"/>
        </w:rPr>
      </w:pPr>
      <w:r>
        <w:rPr>
          <w:sz w:val="24"/>
          <w:szCs w:val="24"/>
        </w:rPr>
        <w:t>Fett für die Förmchen</w:t>
      </w:r>
    </w:p>
    <w:p w14:paraId="316BA3C4" w14:textId="77777777" w:rsidR="00ED0215" w:rsidRDefault="00ED0215" w:rsidP="00ED0215">
      <w:pPr>
        <w:rPr>
          <w:sz w:val="24"/>
          <w:szCs w:val="24"/>
        </w:rPr>
      </w:pPr>
      <w:r>
        <w:rPr>
          <w:sz w:val="24"/>
          <w:szCs w:val="24"/>
        </w:rPr>
        <w:t>3 EL gemahlene Mandeln</w:t>
      </w:r>
    </w:p>
    <w:p w14:paraId="09766734" w14:textId="77777777" w:rsidR="00ED0215" w:rsidRDefault="00ED0215" w:rsidP="00ED0215">
      <w:pPr>
        <w:rPr>
          <w:sz w:val="24"/>
          <w:szCs w:val="24"/>
        </w:rPr>
      </w:pPr>
      <w:r>
        <w:rPr>
          <w:sz w:val="24"/>
          <w:szCs w:val="24"/>
        </w:rPr>
        <w:t>150g Zucchini</w:t>
      </w:r>
    </w:p>
    <w:p w14:paraId="1E61F6EE" w14:textId="77777777" w:rsidR="00ED0215" w:rsidRDefault="00ED0215" w:rsidP="00ED0215">
      <w:pPr>
        <w:rPr>
          <w:sz w:val="24"/>
          <w:szCs w:val="24"/>
        </w:rPr>
      </w:pPr>
      <w:r>
        <w:rPr>
          <w:sz w:val="24"/>
          <w:szCs w:val="24"/>
        </w:rPr>
        <w:t>1 kleine Zwiebel</w:t>
      </w:r>
    </w:p>
    <w:p w14:paraId="2F4AD56A" w14:textId="77777777" w:rsidR="00ED0215" w:rsidRDefault="00ED0215" w:rsidP="00ED0215">
      <w:pPr>
        <w:rPr>
          <w:sz w:val="24"/>
          <w:szCs w:val="24"/>
        </w:rPr>
      </w:pPr>
      <w:r>
        <w:rPr>
          <w:sz w:val="24"/>
          <w:szCs w:val="24"/>
        </w:rPr>
        <w:t>Einige Salbeiblättchen</w:t>
      </w:r>
    </w:p>
    <w:p w14:paraId="64EA0BE3" w14:textId="77777777" w:rsidR="00ED0215" w:rsidRDefault="00ED0215" w:rsidP="00ED0215">
      <w:pPr>
        <w:rPr>
          <w:sz w:val="24"/>
          <w:szCs w:val="24"/>
        </w:rPr>
      </w:pPr>
      <w:r>
        <w:rPr>
          <w:sz w:val="24"/>
          <w:szCs w:val="24"/>
        </w:rPr>
        <w:t>3 EL Butter</w:t>
      </w:r>
    </w:p>
    <w:p w14:paraId="01D6EF24" w14:textId="77777777" w:rsidR="00ED0215" w:rsidRDefault="00ED0215" w:rsidP="00ED0215">
      <w:pPr>
        <w:rPr>
          <w:sz w:val="24"/>
          <w:szCs w:val="24"/>
        </w:rPr>
      </w:pPr>
      <w:r>
        <w:rPr>
          <w:sz w:val="24"/>
          <w:szCs w:val="24"/>
        </w:rPr>
        <w:t>Salz</w:t>
      </w:r>
    </w:p>
    <w:p w14:paraId="2DA0EC3B" w14:textId="77777777" w:rsidR="00ED0215" w:rsidRDefault="00ED0215" w:rsidP="00ED0215">
      <w:pPr>
        <w:rPr>
          <w:sz w:val="24"/>
          <w:szCs w:val="24"/>
        </w:rPr>
      </w:pPr>
      <w:r>
        <w:rPr>
          <w:sz w:val="24"/>
          <w:szCs w:val="24"/>
        </w:rPr>
        <w:t>Schwarzer Pfeffer aus der Mühle</w:t>
      </w:r>
    </w:p>
    <w:p w14:paraId="11935719" w14:textId="77777777" w:rsidR="00ED0215" w:rsidRDefault="00ED0215" w:rsidP="00ED0215">
      <w:pPr>
        <w:rPr>
          <w:sz w:val="24"/>
          <w:szCs w:val="24"/>
        </w:rPr>
      </w:pPr>
      <w:r>
        <w:rPr>
          <w:sz w:val="24"/>
          <w:szCs w:val="24"/>
        </w:rPr>
        <w:t>40g Mehl</w:t>
      </w:r>
    </w:p>
    <w:p w14:paraId="5C812562" w14:textId="77777777" w:rsidR="00ED0215" w:rsidRDefault="00ED0215" w:rsidP="00ED0215">
      <w:pPr>
        <w:rPr>
          <w:sz w:val="24"/>
          <w:szCs w:val="24"/>
        </w:rPr>
      </w:pPr>
      <w:r>
        <w:rPr>
          <w:sz w:val="24"/>
          <w:szCs w:val="24"/>
        </w:rPr>
        <w:t>150 ml Milch</w:t>
      </w:r>
    </w:p>
    <w:p w14:paraId="61840F7E" w14:textId="77777777" w:rsidR="00ED0215" w:rsidRDefault="00ED0215" w:rsidP="00ED0215">
      <w:pPr>
        <w:rPr>
          <w:sz w:val="24"/>
          <w:szCs w:val="24"/>
        </w:rPr>
      </w:pPr>
      <w:r>
        <w:rPr>
          <w:sz w:val="24"/>
          <w:szCs w:val="24"/>
        </w:rPr>
        <w:t>2 Eier (getrennt)</w:t>
      </w:r>
    </w:p>
    <w:p w14:paraId="22534E62" w14:textId="77777777" w:rsidR="00ED0215" w:rsidRDefault="00ED0215" w:rsidP="00ED0215">
      <w:pPr>
        <w:rPr>
          <w:sz w:val="24"/>
          <w:szCs w:val="24"/>
        </w:rPr>
      </w:pPr>
      <w:r>
        <w:rPr>
          <w:sz w:val="24"/>
          <w:szCs w:val="24"/>
        </w:rPr>
        <w:t>50g geriebener Hartkäse (z.B. Gruyère oder mittelalter Gouda)</w:t>
      </w:r>
    </w:p>
    <w:p w14:paraId="70F2D7DF" w14:textId="77777777" w:rsidR="00ED0215" w:rsidRDefault="00ED0215" w:rsidP="00ED0215">
      <w:pPr>
        <w:rPr>
          <w:sz w:val="24"/>
          <w:szCs w:val="24"/>
        </w:rPr>
      </w:pPr>
    </w:p>
    <w:p w14:paraId="2F5070C9" w14:textId="77777777" w:rsidR="00ED0215" w:rsidRDefault="00ED0215" w:rsidP="00ED0215">
      <w:pPr>
        <w:rPr>
          <w:sz w:val="24"/>
          <w:szCs w:val="24"/>
        </w:rPr>
      </w:pPr>
      <w:r>
        <w:rPr>
          <w:sz w:val="24"/>
          <w:szCs w:val="24"/>
        </w:rPr>
        <w:t>Zubereitungszeit: etwa 1 Std.</w:t>
      </w:r>
    </w:p>
    <w:p w14:paraId="3C03A2B7" w14:textId="77777777" w:rsidR="00ED0215" w:rsidRDefault="00ED0215" w:rsidP="00C17B7A">
      <w:pPr>
        <w:pStyle w:val="ListParagraph"/>
        <w:numPr>
          <w:ilvl w:val="0"/>
          <w:numId w:val="3"/>
        </w:numPr>
        <w:spacing w:after="120"/>
        <w:ind w:left="714" w:hanging="357"/>
        <w:contextualSpacing w:val="0"/>
        <w:jc w:val="both"/>
        <w:rPr>
          <w:sz w:val="24"/>
          <w:szCs w:val="24"/>
        </w:rPr>
      </w:pPr>
      <w:r>
        <w:rPr>
          <w:sz w:val="24"/>
          <w:szCs w:val="24"/>
        </w:rPr>
        <w:t>Den Backofen auf 200° vorheizen. 4 Souffléförmchen fetten und mit den gemahlenen Mandeln ausstreuen.</w:t>
      </w:r>
    </w:p>
    <w:p w14:paraId="72861C32" w14:textId="77777777" w:rsidR="00ED0215" w:rsidRDefault="00ED0215" w:rsidP="00C17B7A">
      <w:pPr>
        <w:pStyle w:val="ListParagraph"/>
        <w:numPr>
          <w:ilvl w:val="0"/>
          <w:numId w:val="3"/>
        </w:numPr>
        <w:spacing w:after="120"/>
        <w:ind w:left="714" w:hanging="357"/>
        <w:contextualSpacing w:val="0"/>
        <w:jc w:val="both"/>
        <w:rPr>
          <w:sz w:val="24"/>
          <w:szCs w:val="24"/>
        </w:rPr>
      </w:pPr>
      <w:r>
        <w:rPr>
          <w:sz w:val="24"/>
          <w:szCs w:val="24"/>
        </w:rPr>
        <w:t>Die Zucchini waschen, putzen und grob raspeln. Die Zwiebel fein hacken. Die Zucchini einrühren und etwa 2 Min. bei mittlerer Hitze mitgaren. Mit Salz, Pfeffer und Salbei würzen.</w:t>
      </w:r>
    </w:p>
    <w:p w14:paraId="1DF4A294" w14:textId="77777777" w:rsidR="00ED0215" w:rsidRDefault="00ED0215" w:rsidP="00C17B7A">
      <w:pPr>
        <w:pStyle w:val="ListParagraph"/>
        <w:numPr>
          <w:ilvl w:val="0"/>
          <w:numId w:val="3"/>
        </w:numPr>
        <w:spacing w:after="120"/>
        <w:ind w:left="714" w:hanging="357"/>
        <w:contextualSpacing w:val="0"/>
        <w:jc w:val="both"/>
        <w:rPr>
          <w:sz w:val="24"/>
          <w:szCs w:val="24"/>
        </w:rPr>
      </w:pPr>
      <w:r>
        <w:rPr>
          <w:sz w:val="24"/>
          <w:szCs w:val="24"/>
        </w:rPr>
        <w:t>Die restliche Butter in einem Topf zerlassen, das Mehl einstreuen und unter Rühren goldgelb anschwitzen. Die Milch einrühren und einmal aufkochen lassen. Vom Herd nehmen und die 2 Eigelb unterrühren, den Käse darin unter Rühren schmelzen lassen.</w:t>
      </w:r>
    </w:p>
    <w:p w14:paraId="4D0DB758" w14:textId="77777777" w:rsidR="00ED0215" w:rsidRDefault="00ED0215" w:rsidP="00C17B7A">
      <w:pPr>
        <w:pStyle w:val="ListParagraph"/>
        <w:numPr>
          <w:ilvl w:val="0"/>
          <w:numId w:val="3"/>
        </w:numPr>
        <w:spacing w:after="120"/>
        <w:ind w:left="714" w:hanging="357"/>
        <w:contextualSpacing w:val="0"/>
        <w:jc w:val="both"/>
        <w:rPr>
          <w:sz w:val="24"/>
          <w:szCs w:val="24"/>
        </w:rPr>
      </w:pPr>
      <w:r>
        <w:rPr>
          <w:sz w:val="24"/>
          <w:szCs w:val="24"/>
        </w:rPr>
        <w:t>Die Zucchini-Mischung dazugeben, mit den Gewürzen kräftig abschmecken. Die 2 Eiweiß steif schlagen und unter die Käsemasse heben. In die Förmchen verteilen, im Backofen auf mittlerer Schiene (Gas Stufe 3) etwa 20 Min. backen. Zwischendurch die Backofentür nicht öffnen. Die Käsesofflès unverzüglich servieren.</w:t>
      </w:r>
    </w:p>
    <w:p w14:paraId="223F91EC" w14:textId="77777777" w:rsidR="00ED0215" w:rsidRDefault="00ED0215" w:rsidP="00ED0215">
      <w:pPr>
        <w:jc w:val="both"/>
        <w:rPr>
          <w:sz w:val="24"/>
          <w:szCs w:val="24"/>
        </w:rPr>
      </w:pPr>
    </w:p>
    <w:p w14:paraId="7BCDD43C" w14:textId="77777777" w:rsidR="00ED0215" w:rsidRDefault="00ED0215" w:rsidP="00ED0215">
      <w:pPr>
        <w:ind w:left="708" w:hanging="708"/>
        <w:jc w:val="both"/>
        <w:rPr>
          <w:sz w:val="24"/>
          <w:szCs w:val="24"/>
        </w:rPr>
      </w:pPr>
      <w:r>
        <w:rPr>
          <w:sz w:val="24"/>
          <w:szCs w:val="24"/>
        </w:rPr>
        <w:t>Tipp:</w:t>
      </w:r>
      <w:r>
        <w:rPr>
          <w:sz w:val="24"/>
          <w:szCs w:val="24"/>
        </w:rPr>
        <w:tab/>
        <w:t>In einer großen Form statt in vier kleinen Förmchen dauert das Soufflé bei 175° etwa 10 Min. länger.</w:t>
      </w:r>
    </w:p>
    <w:p w14:paraId="0CF45F21" w14:textId="0A532470" w:rsidR="00ED0215" w:rsidRDefault="00ED0215" w:rsidP="00DC0A8C">
      <w:pPr>
        <w:pStyle w:val="Heading2"/>
        <w:spacing w:after="240"/>
      </w:pPr>
      <w:r>
        <w:br w:type="page"/>
      </w:r>
      <w:r>
        <w:lastRenderedPageBreak/>
        <w:t>Käsesoufflé Version 2</w:t>
      </w:r>
      <w:r w:rsidR="00664C47">
        <w:rPr>
          <w:rStyle w:val="FootnoteReference"/>
        </w:rPr>
        <w:footnoteReference w:id="1034"/>
      </w:r>
      <w:r>
        <w:t xml:space="preserve"> </w:t>
      </w:r>
    </w:p>
    <w:p w14:paraId="15F23E45" w14:textId="77777777" w:rsidR="00ED0215" w:rsidRDefault="00ED0215" w:rsidP="00ED0215">
      <w:pPr>
        <w:rPr>
          <w:sz w:val="24"/>
          <w:szCs w:val="24"/>
        </w:rPr>
      </w:pPr>
      <w:r w:rsidRPr="001F59AD">
        <w:rPr>
          <w:sz w:val="24"/>
          <w:szCs w:val="24"/>
          <w:u w:val="single"/>
        </w:rPr>
        <w:t xml:space="preserve">Zutaten </w:t>
      </w:r>
      <w:r>
        <w:rPr>
          <w:sz w:val="24"/>
          <w:szCs w:val="24"/>
        </w:rPr>
        <w:t>für 4 Portionen</w:t>
      </w:r>
    </w:p>
    <w:p w14:paraId="094BA946" w14:textId="77777777" w:rsidR="00ED0215" w:rsidRDefault="00ED0215" w:rsidP="00ED0215">
      <w:pPr>
        <w:rPr>
          <w:sz w:val="24"/>
          <w:szCs w:val="24"/>
        </w:rPr>
      </w:pPr>
      <w:r>
        <w:rPr>
          <w:sz w:val="24"/>
          <w:szCs w:val="24"/>
        </w:rPr>
        <w:t>¼ l Milch</w:t>
      </w:r>
    </w:p>
    <w:p w14:paraId="36A98B7E" w14:textId="4B164DAB" w:rsidR="00ED0215" w:rsidRDefault="00ED0215" w:rsidP="00ED0215">
      <w:pPr>
        <w:rPr>
          <w:sz w:val="24"/>
          <w:szCs w:val="24"/>
        </w:rPr>
      </w:pPr>
      <w:r>
        <w:rPr>
          <w:sz w:val="24"/>
          <w:szCs w:val="24"/>
        </w:rPr>
        <w:t xml:space="preserve">50g Butter und Butter für die </w:t>
      </w:r>
      <w:r w:rsidR="005A05FA">
        <w:rPr>
          <w:sz w:val="24"/>
          <w:szCs w:val="24"/>
        </w:rPr>
        <w:t>F</w:t>
      </w:r>
      <w:r>
        <w:rPr>
          <w:sz w:val="24"/>
          <w:szCs w:val="24"/>
        </w:rPr>
        <w:t>orm</w:t>
      </w:r>
    </w:p>
    <w:p w14:paraId="215928EE" w14:textId="77777777" w:rsidR="00ED0215" w:rsidRDefault="00ED0215" w:rsidP="00ED0215">
      <w:pPr>
        <w:rPr>
          <w:sz w:val="24"/>
          <w:szCs w:val="24"/>
        </w:rPr>
      </w:pPr>
      <w:r>
        <w:rPr>
          <w:sz w:val="24"/>
          <w:szCs w:val="24"/>
        </w:rPr>
        <w:t>50 g Mehl</w:t>
      </w:r>
    </w:p>
    <w:p w14:paraId="7484093A" w14:textId="77777777" w:rsidR="00ED0215" w:rsidRDefault="00ED0215" w:rsidP="00ED0215">
      <w:pPr>
        <w:rPr>
          <w:sz w:val="24"/>
          <w:szCs w:val="24"/>
        </w:rPr>
      </w:pPr>
      <w:r>
        <w:rPr>
          <w:sz w:val="24"/>
          <w:szCs w:val="24"/>
        </w:rPr>
        <w:t>Frisch geriebene Muskatnuss</w:t>
      </w:r>
    </w:p>
    <w:p w14:paraId="0862DCF3" w14:textId="77777777" w:rsidR="00ED0215" w:rsidRDefault="00ED0215" w:rsidP="00ED0215">
      <w:pPr>
        <w:rPr>
          <w:sz w:val="24"/>
          <w:szCs w:val="24"/>
        </w:rPr>
      </w:pPr>
      <w:r>
        <w:rPr>
          <w:sz w:val="24"/>
          <w:szCs w:val="24"/>
        </w:rPr>
        <w:t>4 Eigelb</w:t>
      </w:r>
    </w:p>
    <w:p w14:paraId="53C318E3" w14:textId="77777777" w:rsidR="00ED0215" w:rsidRDefault="00ED0215" w:rsidP="00ED0215">
      <w:pPr>
        <w:rPr>
          <w:sz w:val="24"/>
          <w:szCs w:val="24"/>
        </w:rPr>
      </w:pPr>
      <w:r>
        <w:rPr>
          <w:sz w:val="24"/>
          <w:szCs w:val="24"/>
        </w:rPr>
        <w:t>100 g frisch geriebener Comté-Käse (ersatzweise Gruyère)</w:t>
      </w:r>
    </w:p>
    <w:p w14:paraId="7E9EA8A8" w14:textId="77777777" w:rsidR="00ED0215" w:rsidRDefault="00ED0215" w:rsidP="00ED0215">
      <w:pPr>
        <w:rPr>
          <w:sz w:val="24"/>
          <w:szCs w:val="24"/>
        </w:rPr>
      </w:pPr>
      <w:r>
        <w:rPr>
          <w:sz w:val="24"/>
          <w:szCs w:val="24"/>
        </w:rPr>
        <w:t>5 Eiweiß</w:t>
      </w:r>
    </w:p>
    <w:p w14:paraId="27B94053" w14:textId="77777777" w:rsidR="00ED0215" w:rsidRDefault="00ED0215" w:rsidP="00ED0215">
      <w:pPr>
        <w:rPr>
          <w:sz w:val="24"/>
          <w:szCs w:val="24"/>
        </w:rPr>
      </w:pPr>
      <w:r>
        <w:rPr>
          <w:sz w:val="24"/>
          <w:szCs w:val="24"/>
        </w:rPr>
        <w:t>Salz, Pfeffer aus der Mühle</w:t>
      </w:r>
    </w:p>
    <w:p w14:paraId="3D0AD8B7" w14:textId="77777777" w:rsidR="007D495B" w:rsidRDefault="007D495B" w:rsidP="00ED0215">
      <w:pPr>
        <w:rPr>
          <w:sz w:val="24"/>
          <w:szCs w:val="24"/>
        </w:rPr>
      </w:pPr>
    </w:p>
    <w:p w14:paraId="08E57D68" w14:textId="6A78F2E3" w:rsidR="00ED0215" w:rsidRDefault="00ED0215" w:rsidP="00ED0215">
      <w:pPr>
        <w:rPr>
          <w:sz w:val="24"/>
          <w:szCs w:val="24"/>
        </w:rPr>
      </w:pPr>
      <w:r>
        <w:rPr>
          <w:sz w:val="24"/>
          <w:szCs w:val="24"/>
        </w:rPr>
        <w:t>Zubereitungszeit: ca. 1 ¼ Stunden</w:t>
      </w:r>
    </w:p>
    <w:p w14:paraId="553AEDAC" w14:textId="77777777" w:rsidR="00ED0215" w:rsidRPr="001E715E" w:rsidRDefault="00ED0215" w:rsidP="00B40E8C">
      <w:pPr>
        <w:pStyle w:val="ListParagraph"/>
        <w:numPr>
          <w:ilvl w:val="0"/>
          <w:numId w:val="1457"/>
        </w:numPr>
        <w:spacing w:after="120"/>
        <w:ind w:left="714" w:hanging="357"/>
        <w:contextualSpacing w:val="0"/>
        <w:jc w:val="both"/>
        <w:rPr>
          <w:sz w:val="24"/>
          <w:szCs w:val="24"/>
        </w:rPr>
      </w:pPr>
      <w:r w:rsidRPr="001E715E">
        <w:rPr>
          <w:sz w:val="24"/>
          <w:szCs w:val="24"/>
        </w:rPr>
        <w:t>Die Milch einmal aufkochen lassen. Die Butter in einer Kasserolle zerlassen. Das Mehl anstäuben und gründlich unterrühren. Die Kasserolle vom Herd nehmen. Die Mischung mit Muskat würzen, salzen, pfeffern. Die Kasserolle noch einmal aufsetzen, die Masse bei milder Hitze etwa 2 Min. köcheln lassen.</w:t>
      </w:r>
    </w:p>
    <w:p w14:paraId="50BCBB7F" w14:textId="77777777" w:rsidR="00ED0215" w:rsidRPr="001E715E" w:rsidRDefault="00ED0215" w:rsidP="00B40E8C">
      <w:pPr>
        <w:pStyle w:val="ListParagraph"/>
        <w:numPr>
          <w:ilvl w:val="0"/>
          <w:numId w:val="1457"/>
        </w:numPr>
        <w:spacing w:after="120"/>
        <w:ind w:left="714" w:hanging="357"/>
        <w:contextualSpacing w:val="0"/>
        <w:jc w:val="both"/>
        <w:rPr>
          <w:sz w:val="24"/>
          <w:szCs w:val="24"/>
        </w:rPr>
      </w:pPr>
      <w:r w:rsidRPr="001E715E">
        <w:rPr>
          <w:sz w:val="24"/>
          <w:szCs w:val="24"/>
        </w:rPr>
        <w:t>Die Kasserolle vom Herd nehmen. Eigelb und Käse dazugeben. Verrühren. Den Backofen auf 180° C vorheizen.</w:t>
      </w:r>
    </w:p>
    <w:p w14:paraId="7371D312" w14:textId="77777777" w:rsidR="00ED0215" w:rsidRPr="001E715E" w:rsidRDefault="00ED0215" w:rsidP="00B40E8C">
      <w:pPr>
        <w:pStyle w:val="ListParagraph"/>
        <w:numPr>
          <w:ilvl w:val="0"/>
          <w:numId w:val="1457"/>
        </w:numPr>
        <w:spacing w:after="120"/>
        <w:ind w:left="714" w:hanging="357"/>
        <w:contextualSpacing w:val="0"/>
        <w:jc w:val="both"/>
        <w:rPr>
          <w:sz w:val="24"/>
          <w:szCs w:val="24"/>
        </w:rPr>
      </w:pPr>
      <w:r w:rsidRPr="001E715E">
        <w:rPr>
          <w:sz w:val="24"/>
          <w:szCs w:val="24"/>
        </w:rPr>
        <w:t>Die Eiweiße sehr steif schlagen. Unter die lauwarme Käsemischung ziehen.</w:t>
      </w:r>
    </w:p>
    <w:p w14:paraId="70BB54DE" w14:textId="77777777" w:rsidR="00ED0215" w:rsidRPr="001E715E" w:rsidRDefault="00ED0215" w:rsidP="00B40E8C">
      <w:pPr>
        <w:pStyle w:val="ListParagraph"/>
        <w:numPr>
          <w:ilvl w:val="0"/>
          <w:numId w:val="1457"/>
        </w:numPr>
        <w:spacing w:after="120"/>
        <w:ind w:left="714" w:hanging="357"/>
        <w:contextualSpacing w:val="0"/>
        <w:jc w:val="both"/>
        <w:rPr>
          <w:sz w:val="24"/>
          <w:szCs w:val="24"/>
        </w:rPr>
      </w:pPr>
      <w:r w:rsidRPr="001E715E">
        <w:rPr>
          <w:sz w:val="24"/>
          <w:szCs w:val="24"/>
        </w:rPr>
        <w:t>Eine Souffléform von 2 l Inhalt ausbuttern. Die Käsemasse hineingeben.</w:t>
      </w:r>
    </w:p>
    <w:p w14:paraId="5DB3C840" w14:textId="77777777" w:rsidR="00ED0215" w:rsidRPr="001E715E" w:rsidRDefault="00ED0215" w:rsidP="00B40E8C">
      <w:pPr>
        <w:pStyle w:val="ListParagraph"/>
        <w:numPr>
          <w:ilvl w:val="0"/>
          <w:numId w:val="1457"/>
        </w:numPr>
        <w:spacing w:after="120"/>
        <w:ind w:left="714" w:hanging="357"/>
        <w:contextualSpacing w:val="0"/>
        <w:jc w:val="both"/>
        <w:rPr>
          <w:sz w:val="24"/>
          <w:szCs w:val="24"/>
        </w:rPr>
      </w:pPr>
      <w:r w:rsidRPr="001E715E">
        <w:rPr>
          <w:sz w:val="24"/>
          <w:szCs w:val="24"/>
        </w:rPr>
        <w:t>Das Käsesoufflé im Backofen (Mitte; Gas Stufe 2) in etwa 45 Min. goldgelb backen. Sofort servieren, sonst fällt es zusammen.</w:t>
      </w:r>
    </w:p>
    <w:p w14:paraId="551625FA" w14:textId="77777777" w:rsidR="00ED0215" w:rsidRDefault="00ED0215" w:rsidP="00ED0215">
      <w:pPr>
        <w:jc w:val="both"/>
        <w:rPr>
          <w:sz w:val="24"/>
          <w:szCs w:val="24"/>
        </w:rPr>
      </w:pPr>
    </w:p>
    <w:p w14:paraId="4DBBC2C8" w14:textId="77777777" w:rsidR="00ED0215" w:rsidRDefault="00ED0215" w:rsidP="00ED0215">
      <w:pPr>
        <w:ind w:left="708" w:hanging="708"/>
        <w:jc w:val="both"/>
        <w:rPr>
          <w:sz w:val="24"/>
          <w:szCs w:val="24"/>
        </w:rPr>
      </w:pPr>
      <w:r>
        <w:rPr>
          <w:sz w:val="24"/>
          <w:szCs w:val="24"/>
        </w:rPr>
        <w:t>Tipp:</w:t>
      </w:r>
      <w:r>
        <w:rPr>
          <w:sz w:val="24"/>
          <w:szCs w:val="24"/>
        </w:rPr>
        <w:tab/>
        <w:t>Käsesoufflé ist gar, wenn es sein Volumen etwa verdoppelt hat. Während der ersten 20 Min. die Backofentür auf keinen Fall öffnen! Sonst fällt es zusammen.</w:t>
      </w:r>
    </w:p>
    <w:p w14:paraId="372C6021" w14:textId="77777777" w:rsidR="00ED0215" w:rsidRDefault="00ED0215" w:rsidP="00ED0215">
      <w:pPr>
        <w:rPr>
          <w:sz w:val="24"/>
          <w:szCs w:val="24"/>
        </w:rPr>
      </w:pPr>
      <w:r>
        <w:rPr>
          <w:sz w:val="24"/>
          <w:szCs w:val="24"/>
        </w:rPr>
        <w:t xml:space="preserve"> </w:t>
      </w:r>
    </w:p>
    <w:p w14:paraId="63FBFD81" w14:textId="77777777" w:rsidR="00ED0215" w:rsidRDefault="00ED0215">
      <w:pPr>
        <w:rPr>
          <w:sz w:val="24"/>
          <w:szCs w:val="24"/>
        </w:rPr>
      </w:pPr>
      <w:r>
        <w:rPr>
          <w:sz w:val="24"/>
          <w:szCs w:val="24"/>
        </w:rPr>
        <w:br w:type="page"/>
      </w:r>
    </w:p>
    <w:p w14:paraId="66326564" w14:textId="7A67053A" w:rsidR="004800C7" w:rsidRDefault="004800C7" w:rsidP="009C54C2">
      <w:pPr>
        <w:pStyle w:val="Heading2"/>
        <w:spacing w:after="240"/>
      </w:pPr>
      <w:r>
        <w:lastRenderedPageBreak/>
        <w:t>Kratzete</w:t>
      </w:r>
      <w:r w:rsidR="00D67063">
        <w:t xml:space="preserve"> Nr. 1</w:t>
      </w:r>
      <w:r w:rsidR="00A44F41">
        <w:rPr>
          <w:rStyle w:val="FootnoteReference"/>
        </w:rPr>
        <w:footnoteReference w:id="1035"/>
      </w:r>
    </w:p>
    <w:p w14:paraId="36689900" w14:textId="3B8977D7" w:rsidR="004800C7" w:rsidRDefault="004800C7" w:rsidP="004800C7">
      <w:pPr>
        <w:rPr>
          <w:sz w:val="24"/>
          <w:szCs w:val="24"/>
        </w:rPr>
      </w:pPr>
      <w:r w:rsidRPr="009C54C2">
        <w:rPr>
          <w:sz w:val="24"/>
          <w:szCs w:val="24"/>
          <w:u w:val="single"/>
        </w:rPr>
        <w:t>Zutaten</w:t>
      </w:r>
      <w:r>
        <w:rPr>
          <w:sz w:val="24"/>
          <w:szCs w:val="24"/>
        </w:rPr>
        <w:t xml:space="preserve"> </w:t>
      </w:r>
      <w:r w:rsidR="009C54C2">
        <w:rPr>
          <w:sz w:val="24"/>
          <w:szCs w:val="24"/>
        </w:rPr>
        <w:t>(</w:t>
      </w:r>
      <w:r>
        <w:rPr>
          <w:sz w:val="24"/>
          <w:szCs w:val="24"/>
        </w:rPr>
        <w:t>für 4 Personen</w:t>
      </w:r>
      <w:r w:rsidR="009C54C2">
        <w:rPr>
          <w:sz w:val="24"/>
          <w:szCs w:val="24"/>
        </w:rPr>
        <w:t>)</w:t>
      </w:r>
    </w:p>
    <w:p w14:paraId="65C26F83" w14:textId="77777777" w:rsidR="004800C7" w:rsidRDefault="004800C7" w:rsidP="004800C7">
      <w:pPr>
        <w:rPr>
          <w:sz w:val="24"/>
          <w:szCs w:val="24"/>
        </w:rPr>
      </w:pPr>
      <w:r>
        <w:rPr>
          <w:sz w:val="24"/>
          <w:szCs w:val="24"/>
        </w:rPr>
        <w:t>3 Eier</w:t>
      </w:r>
    </w:p>
    <w:p w14:paraId="6F3CDE9C" w14:textId="77777777" w:rsidR="004800C7" w:rsidRDefault="004800C7" w:rsidP="004800C7">
      <w:pPr>
        <w:rPr>
          <w:sz w:val="24"/>
          <w:szCs w:val="24"/>
        </w:rPr>
      </w:pPr>
      <w:r>
        <w:rPr>
          <w:sz w:val="24"/>
          <w:szCs w:val="24"/>
        </w:rPr>
        <w:t>250 g Milch</w:t>
      </w:r>
    </w:p>
    <w:p w14:paraId="0D3507B4" w14:textId="233F12C1" w:rsidR="004800C7" w:rsidRDefault="004800C7" w:rsidP="004800C7">
      <w:pPr>
        <w:rPr>
          <w:sz w:val="24"/>
          <w:szCs w:val="24"/>
        </w:rPr>
      </w:pPr>
      <w:r>
        <w:rPr>
          <w:sz w:val="24"/>
          <w:szCs w:val="24"/>
        </w:rPr>
        <w:t xml:space="preserve">174 TL </w:t>
      </w:r>
      <w:r w:rsidR="00A44F41">
        <w:rPr>
          <w:sz w:val="24"/>
          <w:szCs w:val="24"/>
        </w:rPr>
        <w:t>S</w:t>
      </w:r>
      <w:r>
        <w:rPr>
          <w:sz w:val="24"/>
          <w:szCs w:val="24"/>
        </w:rPr>
        <w:t>alz</w:t>
      </w:r>
    </w:p>
    <w:p w14:paraId="46752FC6" w14:textId="77777777" w:rsidR="004800C7" w:rsidRDefault="004800C7" w:rsidP="004800C7">
      <w:pPr>
        <w:rPr>
          <w:sz w:val="24"/>
          <w:szCs w:val="24"/>
        </w:rPr>
      </w:pPr>
      <w:r>
        <w:rPr>
          <w:sz w:val="24"/>
          <w:szCs w:val="24"/>
        </w:rPr>
        <w:t>150 g Mehl</w:t>
      </w:r>
    </w:p>
    <w:p w14:paraId="18B69F4A" w14:textId="77777777" w:rsidR="004800C7" w:rsidRDefault="004800C7" w:rsidP="004800C7">
      <w:pPr>
        <w:rPr>
          <w:sz w:val="24"/>
          <w:szCs w:val="24"/>
        </w:rPr>
      </w:pPr>
      <w:r>
        <w:rPr>
          <w:sz w:val="24"/>
          <w:szCs w:val="24"/>
        </w:rPr>
        <w:t>Ca. 2 EL Butter</w:t>
      </w:r>
    </w:p>
    <w:p w14:paraId="3109A3FD" w14:textId="77777777" w:rsidR="004800C7" w:rsidRDefault="004800C7" w:rsidP="004800C7">
      <w:pPr>
        <w:rPr>
          <w:sz w:val="24"/>
          <w:szCs w:val="24"/>
        </w:rPr>
      </w:pPr>
      <w:r>
        <w:rPr>
          <w:sz w:val="24"/>
          <w:szCs w:val="24"/>
        </w:rPr>
        <w:t>Butterflöckchen</w:t>
      </w:r>
    </w:p>
    <w:p w14:paraId="59E4ED09" w14:textId="77777777" w:rsidR="004800C7" w:rsidRDefault="004800C7" w:rsidP="004800C7">
      <w:pPr>
        <w:rPr>
          <w:sz w:val="24"/>
          <w:szCs w:val="24"/>
        </w:rPr>
      </w:pPr>
      <w:r>
        <w:rPr>
          <w:sz w:val="24"/>
          <w:szCs w:val="24"/>
        </w:rPr>
        <w:t>1 Bund Petersilie, fein gehackt</w:t>
      </w:r>
    </w:p>
    <w:p w14:paraId="3E666117" w14:textId="77777777" w:rsidR="004800C7" w:rsidRDefault="004800C7" w:rsidP="004800C7">
      <w:pPr>
        <w:rPr>
          <w:sz w:val="24"/>
          <w:szCs w:val="24"/>
        </w:rPr>
      </w:pPr>
      <w:r>
        <w:rPr>
          <w:sz w:val="24"/>
          <w:szCs w:val="24"/>
        </w:rPr>
        <w:t>1 Bund Schnittlauch, fein geschnitten</w:t>
      </w:r>
    </w:p>
    <w:p w14:paraId="78A77BA1" w14:textId="77777777" w:rsidR="004800C7" w:rsidRDefault="004800C7" w:rsidP="004800C7">
      <w:pPr>
        <w:rPr>
          <w:sz w:val="24"/>
          <w:szCs w:val="24"/>
        </w:rPr>
      </w:pPr>
      <w:r>
        <w:rPr>
          <w:sz w:val="24"/>
          <w:szCs w:val="24"/>
        </w:rPr>
        <w:t>Sonstige Kräuter z.B. Bärlauch oder Dill</w:t>
      </w:r>
    </w:p>
    <w:p w14:paraId="4C3ECC3E" w14:textId="77777777" w:rsidR="004800C7" w:rsidRDefault="004800C7" w:rsidP="004800C7">
      <w:pPr>
        <w:rPr>
          <w:sz w:val="24"/>
          <w:szCs w:val="24"/>
        </w:rPr>
      </w:pPr>
      <w:r>
        <w:rPr>
          <w:sz w:val="24"/>
          <w:szCs w:val="24"/>
        </w:rPr>
        <w:t>Fleur de Sel</w:t>
      </w:r>
    </w:p>
    <w:p w14:paraId="202E5100" w14:textId="77777777" w:rsidR="004800C7" w:rsidRDefault="004800C7" w:rsidP="004800C7">
      <w:pPr>
        <w:rPr>
          <w:sz w:val="24"/>
          <w:szCs w:val="24"/>
        </w:rPr>
      </w:pPr>
    </w:p>
    <w:p w14:paraId="2BE624C0" w14:textId="77777777" w:rsidR="004800C7" w:rsidRDefault="004800C7" w:rsidP="004800C7">
      <w:pPr>
        <w:rPr>
          <w:sz w:val="24"/>
          <w:szCs w:val="24"/>
        </w:rPr>
      </w:pPr>
      <w:r>
        <w:rPr>
          <w:sz w:val="24"/>
          <w:szCs w:val="24"/>
        </w:rPr>
        <w:t>Zubereitungszeit: 20 Minuten, Backzeit: 10 Minuten</w:t>
      </w:r>
    </w:p>
    <w:p w14:paraId="371C929F" w14:textId="77777777" w:rsidR="004800C7" w:rsidRPr="002B0216" w:rsidRDefault="004800C7" w:rsidP="00B40E8C">
      <w:pPr>
        <w:pStyle w:val="ListParagraph"/>
        <w:numPr>
          <w:ilvl w:val="0"/>
          <w:numId w:val="1454"/>
        </w:numPr>
        <w:jc w:val="both"/>
        <w:rPr>
          <w:sz w:val="24"/>
          <w:szCs w:val="24"/>
        </w:rPr>
      </w:pPr>
      <w:r w:rsidRPr="002B0216">
        <w:rPr>
          <w:sz w:val="24"/>
          <w:szCs w:val="24"/>
        </w:rPr>
        <w:t>Eier trennen. Eigelb mit Milch und Salz vermengen. Das Mehl mit einem Schneebesen einrühren.</w:t>
      </w:r>
    </w:p>
    <w:p w14:paraId="5E31B26E" w14:textId="77777777" w:rsidR="004800C7" w:rsidRPr="002B0216" w:rsidRDefault="004800C7" w:rsidP="00B40E8C">
      <w:pPr>
        <w:pStyle w:val="ListParagraph"/>
        <w:numPr>
          <w:ilvl w:val="0"/>
          <w:numId w:val="1454"/>
        </w:numPr>
        <w:spacing w:after="120"/>
        <w:ind w:left="714" w:hanging="357"/>
        <w:contextualSpacing w:val="0"/>
        <w:jc w:val="both"/>
        <w:rPr>
          <w:sz w:val="24"/>
          <w:szCs w:val="24"/>
        </w:rPr>
      </w:pPr>
      <w:r w:rsidRPr="002B0216">
        <w:rPr>
          <w:sz w:val="24"/>
          <w:szCs w:val="24"/>
        </w:rPr>
        <w:t>In einem kleinen Topf 1 EL Butter flüssig und leicht braun werden lassen. Die flüssige Butter unter den Teig rühren.</w:t>
      </w:r>
    </w:p>
    <w:p w14:paraId="3397098B" w14:textId="77777777" w:rsidR="004800C7" w:rsidRPr="002B0216" w:rsidRDefault="004800C7" w:rsidP="00B40E8C">
      <w:pPr>
        <w:pStyle w:val="ListParagraph"/>
        <w:numPr>
          <w:ilvl w:val="0"/>
          <w:numId w:val="1454"/>
        </w:numPr>
        <w:spacing w:after="120"/>
        <w:ind w:left="714" w:hanging="357"/>
        <w:contextualSpacing w:val="0"/>
        <w:jc w:val="both"/>
        <w:rPr>
          <w:sz w:val="24"/>
          <w:szCs w:val="24"/>
        </w:rPr>
      </w:pPr>
      <w:r w:rsidRPr="002B0216">
        <w:rPr>
          <w:sz w:val="24"/>
          <w:szCs w:val="24"/>
        </w:rPr>
        <w:t>Das Eiweiß mit etwas Salz seidig steif schlagen. 1/3 vom geschlagenen Eiweiß mit dem Schneebesen in den Teig rühren und 2/3 mit einem Teigschaber unterheben.</w:t>
      </w:r>
    </w:p>
    <w:p w14:paraId="4455DC55" w14:textId="77777777" w:rsidR="004800C7" w:rsidRPr="002B0216" w:rsidRDefault="004800C7" w:rsidP="00B40E8C">
      <w:pPr>
        <w:pStyle w:val="ListParagraph"/>
        <w:numPr>
          <w:ilvl w:val="0"/>
          <w:numId w:val="1454"/>
        </w:numPr>
        <w:spacing w:after="120"/>
        <w:ind w:left="714" w:hanging="357"/>
        <w:contextualSpacing w:val="0"/>
        <w:jc w:val="both"/>
        <w:rPr>
          <w:sz w:val="24"/>
          <w:szCs w:val="24"/>
        </w:rPr>
      </w:pPr>
      <w:r w:rsidRPr="002B0216">
        <w:rPr>
          <w:sz w:val="24"/>
          <w:szCs w:val="24"/>
        </w:rPr>
        <w:t>In einer Pfanne mit feuerfesten Griffen einen Löffel Butter flüssig werden lassen. Den Teig langsam eingießen und bei wenig Hitze ca. 5 Minuten anbraten.</w:t>
      </w:r>
    </w:p>
    <w:p w14:paraId="2CF2839E" w14:textId="77777777" w:rsidR="004800C7" w:rsidRPr="002B0216" w:rsidRDefault="004800C7" w:rsidP="00B40E8C">
      <w:pPr>
        <w:pStyle w:val="ListParagraph"/>
        <w:numPr>
          <w:ilvl w:val="0"/>
          <w:numId w:val="1454"/>
        </w:numPr>
        <w:spacing w:after="120"/>
        <w:ind w:left="714" w:hanging="357"/>
        <w:contextualSpacing w:val="0"/>
        <w:jc w:val="both"/>
        <w:rPr>
          <w:sz w:val="24"/>
          <w:szCs w:val="24"/>
        </w:rPr>
      </w:pPr>
      <w:r w:rsidRPr="002B0216">
        <w:rPr>
          <w:sz w:val="24"/>
          <w:szCs w:val="24"/>
        </w:rPr>
        <w:t>Dann in den auf 180°C Umluft vorgeheizten Backofen stellen und etwa 5 Minuten backen.</w:t>
      </w:r>
    </w:p>
    <w:p w14:paraId="6EB01CF6" w14:textId="77777777" w:rsidR="004800C7" w:rsidRPr="002B0216" w:rsidRDefault="004800C7" w:rsidP="00B40E8C">
      <w:pPr>
        <w:pStyle w:val="ListParagraph"/>
        <w:numPr>
          <w:ilvl w:val="0"/>
          <w:numId w:val="1454"/>
        </w:numPr>
        <w:spacing w:after="120"/>
        <w:ind w:left="714" w:hanging="357"/>
        <w:contextualSpacing w:val="0"/>
        <w:jc w:val="both"/>
        <w:rPr>
          <w:sz w:val="24"/>
          <w:szCs w:val="24"/>
        </w:rPr>
      </w:pPr>
      <w:r w:rsidRPr="002B0216">
        <w:rPr>
          <w:sz w:val="24"/>
          <w:szCs w:val="24"/>
        </w:rPr>
        <w:t>Die gebackene Masse in vier Stücke teilen und wenden. Auf dem Herd bei kleiner Flamme etwa 2 Minuten nachgaren.</w:t>
      </w:r>
    </w:p>
    <w:p w14:paraId="7553FE07" w14:textId="77777777" w:rsidR="004800C7" w:rsidRPr="002B0216" w:rsidRDefault="004800C7" w:rsidP="00B40E8C">
      <w:pPr>
        <w:pStyle w:val="ListParagraph"/>
        <w:numPr>
          <w:ilvl w:val="0"/>
          <w:numId w:val="1454"/>
        </w:numPr>
        <w:spacing w:after="120"/>
        <w:ind w:left="714" w:hanging="357"/>
        <w:contextualSpacing w:val="0"/>
        <w:jc w:val="both"/>
        <w:rPr>
          <w:sz w:val="24"/>
          <w:szCs w:val="24"/>
        </w:rPr>
      </w:pPr>
      <w:r w:rsidRPr="002B0216">
        <w:rPr>
          <w:sz w:val="24"/>
          <w:szCs w:val="24"/>
        </w:rPr>
        <w:t>Mit zwei Gabeln die 4 Teile in kleine Stücke zerreißen. Die Butterflöckchen und die gehackten Kräuter hinzugeben und die Kratzete nochmals kurz anbraten. Mit Fleur de Sel abschmecken.</w:t>
      </w:r>
    </w:p>
    <w:p w14:paraId="32454BB4" w14:textId="77777777" w:rsidR="004800C7" w:rsidRDefault="004800C7" w:rsidP="004800C7">
      <w:pPr>
        <w:rPr>
          <w:sz w:val="24"/>
          <w:szCs w:val="24"/>
        </w:rPr>
      </w:pPr>
    </w:p>
    <w:p w14:paraId="59DB0829" w14:textId="715A5EB7" w:rsidR="004800C7" w:rsidRDefault="004800C7" w:rsidP="004800C7">
      <w:pPr>
        <w:rPr>
          <w:sz w:val="24"/>
          <w:szCs w:val="24"/>
        </w:rPr>
      </w:pPr>
      <w:r>
        <w:rPr>
          <w:sz w:val="24"/>
          <w:szCs w:val="24"/>
        </w:rPr>
        <w:t>Kommentar:</w:t>
      </w:r>
      <w:r>
        <w:rPr>
          <w:sz w:val="24"/>
          <w:szCs w:val="24"/>
        </w:rPr>
        <w:tab/>
        <w:t xml:space="preserve"> Ich LIEBE fleur de Sel</w:t>
      </w:r>
      <w:r w:rsidRPr="002D091D">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1F13530E" w14:textId="6A85B96A" w:rsidR="0003202C" w:rsidRDefault="0003202C" w:rsidP="0003202C">
      <w:pPr>
        <w:pStyle w:val="Heading2"/>
        <w:spacing w:after="240"/>
      </w:pPr>
      <w:r>
        <w:lastRenderedPageBreak/>
        <w:t>Kratzete Nr. 2</w:t>
      </w:r>
    </w:p>
    <w:p w14:paraId="43660C70" w14:textId="77777777" w:rsidR="0003202C" w:rsidRDefault="0003202C" w:rsidP="0003202C">
      <w:pPr>
        <w:rPr>
          <w:sz w:val="24"/>
          <w:szCs w:val="24"/>
        </w:rPr>
      </w:pPr>
      <w:r w:rsidRPr="00510026">
        <w:rPr>
          <w:sz w:val="24"/>
          <w:szCs w:val="24"/>
          <w:u w:val="single"/>
        </w:rPr>
        <w:t>Zutaten</w:t>
      </w:r>
      <w:r>
        <w:rPr>
          <w:sz w:val="24"/>
          <w:szCs w:val="24"/>
        </w:rPr>
        <w:t xml:space="preserve"> (für 4 Portionen):</w:t>
      </w:r>
    </w:p>
    <w:p w14:paraId="3CF8020C" w14:textId="77777777" w:rsidR="0003202C" w:rsidRDefault="0003202C" w:rsidP="0003202C">
      <w:pPr>
        <w:rPr>
          <w:sz w:val="24"/>
          <w:szCs w:val="24"/>
        </w:rPr>
      </w:pPr>
      <w:r>
        <w:rPr>
          <w:sz w:val="24"/>
          <w:szCs w:val="24"/>
        </w:rPr>
        <w:t>4 Eier</w:t>
      </w:r>
    </w:p>
    <w:p w14:paraId="11736CA4" w14:textId="77777777" w:rsidR="0003202C" w:rsidRDefault="0003202C" w:rsidP="0003202C">
      <w:pPr>
        <w:rPr>
          <w:sz w:val="24"/>
          <w:szCs w:val="24"/>
        </w:rPr>
      </w:pPr>
      <w:r>
        <w:rPr>
          <w:sz w:val="24"/>
          <w:szCs w:val="24"/>
        </w:rPr>
        <w:t>¼ l Milch</w:t>
      </w:r>
    </w:p>
    <w:p w14:paraId="141B80BC" w14:textId="77777777" w:rsidR="0003202C" w:rsidRDefault="0003202C" w:rsidP="0003202C">
      <w:pPr>
        <w:rPr>
          <w:sz w:val="24"/>
          <w:szCs w:val="24"/>
        </w:rPr>
      </w:pPr>
      <w:r>
        <w:rPr>
          <w:sz w:val="24"/>
          <w:szCs w:val="24"/>
        </w:rPr>
        <w:t>250 g Mehl</w:t>
      </w:r>
    </w:p>
    <w:p w14:paraId="7E2665C3" w14:textId="77777777" w:rsidR="0003202C" w:rsidRDefault="0003202C" w:rsidP="0003202C">
      <w:pPr>
        <w:rPr>
          <w:sz w:val="24"/>
          <w:szCs w:val="24"/>
        </w:rPr>
      </w:pPr>
      <w:r>
        <w:rPr>
          <w:sz w:val="24"/>
          <w:szCs w:val="24"/>
        </w:rPr>
        <w:t>1 Prise Muskat</w:t>
      </w:r>
    </w:p>
    <w:p w14:paraId="221AF642" w14:textId="77777777" w:rsidR="0003202C" w:rsidRDefault="0003202C" w:rsidP="0003202C">
      <w:pPr>
        <w:rPr>
          <w:sz w:val="24"/>
          <w:szCs w:val="24"/>
        </w:rPr>
      </w:pPr>
      <w:r>
        <w:rPr>
          <w:sz w:val="24"/>
          <w:szCs w:val="24"/>
        </w:rPr>
        <w:t>2 EL Öl</w:t>
      </w:r>
    </w:p>
    <w:p w14:paraId="7F6604BC" w14:textId="77777777" w:rsidR="0003202C" w:rsidRDefault="0003202C" w:rsidP="0003202C">
      <w:pPr>
        <w:jc w:val="both"/>
        <w:rPr>
          <w:sz w:val="24"/>
          <w:szCs w:val="24"/>
        </w:rPr>
      </w:pPr>
    </w:p>
    <w:p w14:paraId="07D09A6F" w14:textId="77777777" w:rsidR="0003202C" w:rsidRDefault="0003202C" w:rsidP="0003202C">
      <w:pPr>
        <w:jc w:val="both"/>
        <w:rPr>
          <w:sz w:val="24"/>
          <w:szCs w:val="24"/>
        </w:rPr>
      </w:pPr>
      <w:r>
        <w:rPr>
          <w:sz w:val="24"/>
          <w:szCs w:val="24"/>
        </w:rPr>
        <w:t>Zubereitung:</w:t>
      </w:r>
    </w:p>
    <w:p w14:paraId="68C14ACC" w14:textId="77777777" w:rsidR="0003202C" w:rsidRDefault="0003202C" w:rsidP="0003202C">
      <w:pPr>
        <w:jc w:val="both"/>
        <w:rPr>
          <w:sz w:val="24"/>
          <w:szCs w:val="24"/>
        </w:rPr>
      </w:pPr>
      <w:r>
        <w:rPr>
          <w:sz w:val="24"/>
          <w:szCs w:val="24"/>
        </w:rPr>
        <w:t>Für die Kratzete die Eier trennen. Mich, Mehl und Muskat mit den Eigelben zu einem sämigen Teig verrühren. Die Eiweiße steif schlagen und vorsichtig unter die Teigmasse heben. Öl in eine Pfanne erhitzen und den flüssigen Teig portionsweise hellbraun ausbacken. Die fertig gebackenen Kratzete mit zwei Bratenwendern in mundgerechte Stücke zupfen.</w:t>
      </w:r>
    </w:p>
    <w:p w14:paraId="5A5F4FF8" w14:textId="77777777" w:rsidR="0003202C" w:rsidRDefault="0003202C" w:rsidP="0003202C">
      <w:pPr>
        <w:jc w:val="both"/>
        <w:rPr>
          <w:sz w:val="24"/>
          <w:szCs w:val="24"/>
        </w:rPr>
      </w:pPr>
    </w:p>
    <w:p w14:paraId="6B61B96C" w14:textId="158BD176" w:rsidR="0003202C" w:rsidRDefault="0003202C" w:rsidP="0003202C">
      <w:pPr>
        <w:rPr>
          <w:rFonts w:asciiTheme="majorHAnsi" w:eastAsiaTheme="majorEastAsia" w:hAnsiTheme="majorHAnsi" w:cstheme="majorBidi"/>
          <w:color w:val="2F5496" w:themeColor="accent1" w:themeShade="BF"/>
          <w:sz w:val="26"/>
          <w:szCs w:val="26"/>
        </w:rPr>
      </w:pPr>
      <w:r>
        <w:rPr>
          <w:sz w:val="24"/>
          <w:szCs w:val="24"/>
        </w:rPr>
        <w:t>Tipp:</w:t>
      </w:r>
      <w:r>
        <w:rPr>
          <w:sz w:val="24"/>
          <w:szCs w:val="24"/>
        </w:rPr>
        <w:tab/>
        <w:t xml:space="preserve"> Ist man in Baden meist zum Spargel.</w:t>
      </w:r>
      <w:r>
        <w:br w:type="page"/>
      </w:r>
    </w:p>
    <w:p w14:paraId="60EA37CB" w14:textId="77777777" w:rsidR="006526E8" w:rsidRDefault="006526E8" w:rsidP="006526E8">
      <w:pPr>
        <w:pStyle w:val="Heading2"/>
        <w:spacing w:after="240"/>
      </w:pPr>
      <w:r>
        <w:lastRenderedPageBreak/>
        <w:t>Kratzete (süß)</w:t>
      </w:r>
      <w:r>
        <w:rPr>
          <w:rStyle w:val="FootnoteReference"/>
        </w:rPr>
        <w:footnoteReference w:id="1036"/>
      </w:r>
      <w:r w:rsidRPr="003D7265">
        <w:t xml:space="preserve"> </w:t>
      </w:r>
    </w:p>
    <w:p w14:paraId="146B3E31" w14:textId="77777777" w:rsidR="006526E8" w:rsidRDefault="006526E8" w:rsidP="006526E8">
      <w:pPr>
        <w:rPr>
          <w:sz w:val="24"/>
          <w:szCs w:val="24"/>
        </w:rPr>
      </w:pPr>
      <w:r w:rsidRPr="00FD291E">
        <w:rPr>
          <w:sz w:val="24"/>
          <w:szCs w:val="24"/>
          <w:u w:val="single"/>
        </w:rPr>
        <w:t>Zutaten</w:t>
      </w:r>
      <w:r>
        <w:rPr>
          <w:sz w:val="24"/>
          <w:szCs w:val="24"/>
        </w:rPr>
        <w:t xml:space="preserve"> (für 4 Portionen):</w:t>
      </w:r>
    </w:p>
    <w:p w14:paraId="713D904D" w14:textId="77777777" w:rsidR="006526E8" w:rsidRDefault="006526E8" w:rsidP="006526E8">
      <w:pPr>
        <w:rPr>
          <w:sz w:val="24"/>
          <w:szCs w:val="24"/>
        </w:rPr>
      </w:pPr>
      <w:r>
        <w:rPr>
          <w:sz w:val="24"/>
          <w:szCs w:val="24"/>
        </w:rPr>
        <w:t>3 große Eier</w:t>
      </w:r>
    </w:p>
    <w:p w14:paraId="61D5C425" w14:textId="77777777" w:rsidR="006526E8" w:rsidRDefault="006526E8" w:rsidP="006526E8">
      <w:pPr>
        <w:rPr>
          <w:sz w:val="24"/>
          <w:szCs w:val="24"/>
        </w:rPr>
      </w:pPr>
      <w:r>
        <w:rPr>
          <w:sz w:val="24"/>
          <w:szCs w:val="24"/>
        </w:rPr>
        <w:t>250 g Mehl</w:t>
      </w:r>
    </w:p>
    <w:p w14:paraId="60D2A81D" w14:textId="77777777" w:rsidR="006526E8" w:rsidRDefault="006526E8" w:rsidP="006526E8">
      <w:pPr>
        <w:rPr>
          <w:sz w:val="24"/>
          <w:szCs w:val="24"/>
        </w:rPr>
      </w:pPr>
      <w:r>
        <w:rPr>
          <w:sz w:val="24"/>
          <w:szCs w:val="24"/>
        </w:rPr>
        <w:t>1 Prise Salz</w:t>
      </w:r>
    </w:p>
    <w:p w14:paraId="0C88573A" w14:textId="77777777" w:rsidR="006526E8" w:rsidRDefault="006526E8" w:rsidP="006526E8">
      <w:pPr>
        <w:rPr>
          <w:sz w:val="24"/>
          <w:szCs w:val="24"/>
        </w:rPr>
      </w:pPr>
      <w:r>
        <w:rPr>
          <w:sz w:val="24"/>
          <w:szCs w:val="24"/>
        </w:rPr>
        <w:t>1 TL Zucker</w:t>
      </w:r>
    </w:p>
    <w:p w14:paraId="6586F4C1" w14:textId="77777777" w:rsidR="006526E8" w:rsidRDefault="006526E8" w:rsidP="006526E8">
      <w:pPr>
        <w:rPr>
          <w:sz w:val="24"/>
          <w:szCs w:val="24"/>
        </w:rPr>
      </w:pPr>
      <w:r>
        <w:rPr>
          <w:sz w:val="24"/>
          <w:szCs w:val="24"/>
        </w:rPr>
        <w:t>400 Milch</w:t>
      </w:r>
    </w:p>
    <w:p w14:paraId="05688228" w14:textId="77777777" w:rsidR="006526E8" w:rsidRDefault="006526E8" w:rsidP="006526E8">
      <w:pPr>
        <w:rPr>
          <w:sz w:val="24"/>
          <w:szCs w:val="24"/>
        </w:rPr>
      </w:pPr>
      <w:r>
        <w:rPr>
          <w:sz w:val="24"/>
          <w:szCs w:val="24"/>
        </w:rPr>
        <w:t>Butterschmalz</w:t>
      </w:r>
    </w:p>
    <w:p w14:paraId="1555FD8B" w14:textId="77777777" w:rsidR="006526E8" w:rsidRDefault="006526E8" w:rsidP="006526E8">
      <w:pPr>
        <w:rPr>
          <w:sz w:val="24"/>
          <w:szCs w:val="24"/>
        </w:rPr>
      </w:pPr>
      <w:r>
        <w:rPr>
          <w:sz w:val="24"/>
          <w:szCs w:val="24"/>
        </w:rPr>
        <w:t>Zucker, Zimt</w:t>
      </w:r>
    </w:p>
    <w:p w14:paraId="1EEC7C23" w14:textId="77777777" w:rsidR="006526E8" w:rsidRDefault="006526E8" w:rsidP="006526E8">
      <w:pPr>
        <w:rPr>
          <w:sz w:val="24"/>
          <w:szCs w:val="24"/>
        </w:rPr>
      </w:pPr>
    </w:p>
    <w:p w14:paraId="71631EDB" w14:textId="77777777" w:rsidR="006526E8" w:rsidRDefault="006526E8" w:rsidP="006526E8">
      <w:pPr>
        <w:rPr>
          <w:sz w:val="24"/>
          <w:szCs w:val="24"/>
        </w:rPr>
      </w:pPr>
      <w:r>
        <w:rPr>
          <w:sz w:val="24"/>
          <w:szCs w:val="24"/>
        </w:rPr>
        <w:t>Zubereitung:</w:t>
      </w:r>
    </w:p>
    <w:p w14:paraId="02A3B717" w14:textId="77777777" w:rsidR="006526E8" w:rsidRPr="006F39C6" w:rsidRDefault="006526E8" w:rsidP="00B40E8C">
      <w:pPr>
        <w:pStyle w:val="ListParagraph"/>
        <w:numPr>
          <w:ilvl w:val="0"/>
          <w:numId w:val="903"/>
        </w:numPr>
        <w:spacing w:after="120"/>
        <w:ind w:left="714" w:hanging="357"/>
        <w:contextualSpacing w:val="0"/>
        <w:jc w:val="both"/>
        <w:rPr>
          <w:sz w:val="24"/>
          <w:szCs w:val="24"/>
        </w:rPr>
      </w:pPr>
      <w:r w:rsidRPr="006F39C6">
        <w:rPr>
          <w:sz w:val="24"/>
          <w:szCs w:val="24"/>
        </w:rPr>
        <w:t>Eier trennen. Eigelbe mit Mehl, Salz, Zucker und Milch glattrühren. Eiweiße steif schlagen und unter den Teig heben.</w:t>
      </w:r>
    </w:p>
    <w:p w14:paraId="5DB3A6D3" w14:textId="77777777" w:rsidR="006526E8" w:rsidRPr="006F39C6" w:rsidRDefault="006526E8" w:rsidP="00B40E8C">
      <w:pPr>
        <w:pStyle w:val="ListParagraph"/>
        <w:numPr>
          <w:ilvl w:val="0"/>
          <w:numId w:val="903"/>
        </w:numPr>
        <w:spacing w:after="120"/>
        <w:ind w:left="714" w:hanging="357"/>
        <w:contextualSpacing w:val="0"/>
        <w:jc w:val="both"/>
        <w:rPr>
          <w:sz w:val="24"/>
          <w:szCs w:val="24"/>
        </w:rPr>
      </w:pPr>
      <w:r w:rsidRPr="006F39C6">
        <w:rPr>
          <w:sz w:val="24"/>
          <w:szCs w:val="24"/>
        </w:rPr>
        <w:t>In einer beschichteten Pfanne etwas Butterschmalz erhitzen und aus dem Teig portionsweise Pfannkuchen backen. Die fertigen Pfannkuchen mit 2 Gabeln in der Pfanne in Stücke reißen und im Backofen warm stellen, bis der Teig verbraucht ist. Kratzete mit Zucker und Zimt oder auch Puderzucker bestreuen und dazu Kompott oder Apfelmus servieren.</w:t>
      </w:r>
    </w:p>
    <w:p w14:paraId="5013D2B5" w14:textId="77777777" w:rsidR="006526E8" w:rsidRDefault="006526E8" w:rsidP="006526E8">
      <w:pPr>
        <w:jc w:val="both"/>
        <w:rPr>
          <w:sz w:val="24"/>
          <w:szCs w:val="24"/>
        </w:rPr>
      </w:pPr>
    </w:p>
    <w:p w14:paraId="2387435F" w14:textId="77777777" w:rsidR="006526E8" w:rsidRDefault="006526E8" w:rsidP="006526E8">
      <w:pPr>
        <w:spacing w:after="240"/>
        <w:ind w:left="708" w:hanging="708"/>
        <w:jc w:val="both"/>
        <w:rPr>
          <w:sz w:val="24"/>
          <w:szCs w:val="24"/>
        </w:rPr>
      </w:pPr>
      <w:r>
        <w:rPr>
          <w:sz w:val="24"/>
          <w:szCs w:val="24"/>
        </w:rPr>
        <w:t>Info:</w:t>
      </w:r>
      <w:r>
        <w:rPr>
          <w:sz w:val="24"/>
          <w:szCs w:val="24"/>
        </w:rPr>
        <w:tab/>
        <w:t>Also, man kann auch deftige Kratzete machen (also ohne Milch, ohne Zucker) und sie zum Spargel essen. Im Übrigen nennt man das Gericht in Öschiland Kaiserschmarrn. Und der hat besonders in der Krefelder Hütte gut geschmeckt.</w:t>
      </w:r>
    </w:p>
    <w:p w14:paraId="17305048" w14:textId="77777777" w:rsidR="006526E8" w:rsidRDefault="006526E8" w:rsidP="006526E8">
      <w:pPr>
        <w:rPr>
          <w:sz w:val="24"/>
          <w:szCs w:val="24"/>
        </w:rPr>
      </w:pPr>
      <w:r>
        <w:rPr>
          <w:sz w:val="24"/>
          <w:szCs w:val="24"/>
        </w:rPr>
        <w:br w:type="page"/>
      </w:r>
    </w:p>
    <w:p w14:paraId="1933EF48" w14:textId="46BA49F5" w:rsidR="00C44970" w:rsidRDefault="00C44970" w:rsidP="00C44970">
      <w:pPr>
        <w:pStyle w:val="Heading2"/>
        <w:spacing w:after="240"/>
      </w:pPr>
      <w:r>
        <w:lastRenderedPageBreak/>
        <w:t>Dosa</w:t>
      </w:r>
      <w:r>
        <w:rPr>
          <w:rStyle w:val="FootnoteReference"/>
        </w:rPr>
        <w:footnoteReference w:id="1037"/>
      </w:r>
      <w:r>
        <w:t xml:space="preserve"> </w:t>
      </w:r>
    </w:p>
    <w:p w14:paraId="786F4A69" w14:textId="77777777" w:rsidR="00C44970" w:rsidRDefault="00C44970" w:rsidP="00C44970">
      <w:pPr>
        <w:rPr>
          <w:sz w:val="24"/>
          <w:szCs w:val="24"/>
        </w:rPr>
      </w:pPr>
      <w:r w:rsidRPr="00D45768">
        <w:rPr>
          <w:sz w:val="24"/>
          <w:szCs w:val="24"/>
          <w:u w:val="single"/>
        </w:rPr>
        <w:t>Zutaten</w:t>
      </w:r>
      <w:r>
        <w:rPr>
          <w:sz w:val="24"/>
          <w:szCs w:val="24"/>
        </w:rPr>
        <w:t xml:space="preserve"> (für 6 Stück)</w:t>
      </w:r>
    </w:p>
    <w:p w14:paraId="60869341" w14:textId="77777777" w:rsidR="00C44970" w:rsidRDefault="00C44970" w:rsidP="00C44970">
      <w:pPr>
        <w:rPr>
          <w:sz w:val="24"/>
          <w:szCs w:val="24"/>
        </w:rPr>
      </w:pPr>
      <w:r>
        <w:rPr>
          <w:sz w:val="24"/>
          <w:szCs w:val="24"/>
        </w:rPr>
        <w:t>275 g Basmatireis</w:t>
      </w:r>
    </w:p>
    <w:p w14:paraId="25CC2139" w14:textId="77777777" w:rsidR="00C44970" w:rsidRDefault="00C44970" w:rsidP="00C44970">
      <w:pPr>
        <w:rPr>
          <w:sz w:val="24"/>
          <w:szCs w:val="24"/>
        </w:rPr>
      </w:pPr>
      <w:r>
        <w:rPr>
          <w:sz w:val="24"/>
          <w:szCs w:val="24"/>
        </w:rPr>
        <w:t>60 g halbierte Urad Dal oder weiße Linsen</w:t>
      </w:r>
    </w:p>
    <w:p w14:paraId="23233DCF" w14:textId="77777777" w:rsidR="00C44970" w:rsidRDefault="00C44970" w:rsidP="00C44970">
      <w:pPr>
        <w:rPr>
          <w:sz w:val="24"/>
          <w:szCs w:val="24"/>
        </w:rPr>
      </w:pPr>
      <w:r>
        <w:rPr>
          <w:sz w:val="24"/>
          <w:szCs w:val="24"/>
        </w:rPr>
        <w:t>½ TL Bockshornkleesamen</w:t>
      </w:r>
    </w:p>
    <w:p w14:paraId="1A06E739" w14:textId="77777777" w:rsidR="00C44970" w:rsidRDefault="00C44970" w:rsidP="00C44970">
      <w:pPr>
        <w:rPr>
          <w:sz w:val="24"/>
          <w:szCs w:val="24"/>
        </w:rPr>
      </w:pPr>
      <w:r>
        <w:rPr>
          <w:sz w:val="24"/>
          <w:szCs w:val="24"/>
        </w:rPr>
        <w:t>1 TL Salz</w:t>
      </w:r>
    </w:p>
    <w:p w14:paraId="15E131F4" w14:textId="77777777" w:rsidR="00C44970" w:rsidRDefault="00C44970" w:rsidP="00C44970">
      <w:pPr>
        <w:rPr>
          <w:sz w:val="24"/>
          <w:szCs w:val="24"/>
        </w:rPr>
      </w:pPr>
      <w:r>
        <w:rPr>
          <w:sz w:val="24"/>
          <w:szCs w:val="24"/>
        </w:rPr>
        <w:t>Öl</w:t>
      </w:r>
    </w:p>
    <w:p w14:paraId="7B46129D" w14:textId="77777777" w:rsidR="00C44970" w:rsidRDefault="00C44970" w:rsidP="00C44970">
      <w:pPr>
        <w:rPr>
          <w:sz w:val="24"/>
          <w:szCs w:val="24"/>
        </w:rPr>
      </w:pPr>
    </w:p>
    <w:p w14:paraId="4A44FAFC" w14:textId="77777777" w:rsidR="00C44970" w:rsidRDefault="00C44970" w:rsidP="00C44970">
      <w:pPr>
        <w:rPr>
          <w:sz w:val="24"/>
          <w:szCs w:val="24"/>
        </w:rPr>
      </w:pPr>
      <w:r>
        <w:rPr>
          <w:sz w:val="24"/>
          <w:szCs w:val="24"/>
        </w:rPr>
        <w:t>Zubereitung:</w:t>
      </w:r>
    </w:p>
    <w:p w14:paraId="535D6964" w14:textId="77777777" w:rsidR="00C44970" w:rsidRPr="00610E27" w:rsidRDefault="00C44970" w:rsidP="00B40E8C">
      <w:pPr>
        <w:pStyle w:val="ListParagraph"/>
        <w:numPr>
          <w:ilvl w:val="0"/>
          <w:numId w:val="1388"/>
        </w:numPr>
        <w:spacing w:after="120"/>
        <w:ind w:left="714" w:hanging="357"/>
        <w:contextualSpacing w:val="0"/>
        <w:jc w:val="both"/>
        <w:rPr>
          <w:sz w:val="24"/>
          <w:szCs w:val="24"/>
        </w:rPr>
      </w:pPr>
      <w:r w:rsidRPr="00610E27">
        <w:rPr>
          <w:sz w:val="24"/>
          <w:szCs w:val="24"/>
        </w:rPr>
        <w:t>Reis und Dal mehrmals in kaltem Wasser waschen, bis das Wasser klar abläuft, dann abtropfen lassen. Mit den Bockshornkleesamen in eine hitzebeständige Schüssel geben. Mit 280 ml Wasser bedecken und über Nacht einweichen.</w:t>
      </w:r>
    </w:p>
    <w:p w14:paraId="41A104FC" w14:textId="77777777" w:rsidR="00C44970" w:rsidRPr="00610E27" w:rsidRDefault="00C44970" w:rsidP="00B40E8C">
      <w:pPr>
        <w:pStyle w:val="ListParagraph"/>
        <w:numPr>
          <w:ilvl w:val="0"/>
          <w:numId w:val="1388"/>
        </w:numPr>
        <w:spacing w:after="120"/>
        <w:ind w:left="714" w:hanging="357"/>
        <w:contextualSpacing w:val="0"/>
        <w:jc w:val="both"/>
        <w:rPr>
          <w:sz w:val="24"/>
          <w:szCs w:val="24"/>
        </w:rPr>
      </w:pPr>
      <w:r w:rsidRPr="00610E27">
        <w:rPr>
          <w:sz w:val="24"/>
          <w:szCs w:val="24"/>
        </w:rPr>
        <w:t>Am nächsten Morgen Reis und Dal abgießen und pürieren. Mit Frischhaltefolie abdecken und 24 Stunden an einem warmen Ort fermentieren lassen. Am nächsten Morgen den Teig durchrühren und salzen.</w:t>
      </w:r>
    </w:p>
    <w:p w14:paraId="5949015A" w14:textId="77777777" w:rsidR="00C44970" w:rsidRPr="00610E27" w:rsidRDefault="00C44970" w:rsidP="00B40E8C">
      <w:pPr>
        <w:pStyle w:val="ListParagraph"/>
        <w:numPr>
          <w:ilvl w:val="0"/>
          <w:numId w:val="1388"/>
        </w:numPr>
        <w:spacing w:after="120"/>
        <w:ind w:left="714" w:hanging="357"/>
        <w:contextualSpacing w:val="0"/>
        <w:jc w:val="both"/>
        <w:rPr>
          <w:sz w:val="24"/>
          <w:szCs w:val="24"/>
        </w:rPr>
      </w:pPr>
      <w:r w:rsidRPr="00610E27">
        <w:rPr>
          <w:sz w:val="24"/>
          <w:szCs w:val="24"/>
        </w:rPr>
        <w:t>Eine große Pfanne erhitzen. Einen Teller für die Dosas, einen kleinen Topf mit Öl und ein Blatt Küchenpapier und eine Kelle bereitstellen. Die Pfanne ist heiß genug, wenn ein Spritzer Wasser sofort siedet und verkocht.</w:t>
      </w:r>
    </w:p>
    <w:p w14:paraId="60C5B050" w14:textId="77777777" w:rsidR="00C44970" w:rsidRPr="00610E27" w:rsidRDefault="00C44970" w:rsidP="00B40E8C">
      <w:pPr>
        <w:pStyle w:val="ListParagraph"/>
        <w:numPr>
          <w:ilvl w:val="0"/>
          <w:numId w:val="1388"/>
        </w:numPr>
        <w:spacing w:after="120"/>
        <w:ind w:left="714" w:hanging="357"/>
        <w:contextualSpacing w:val="0"/>
        <w:jc w:val="both"/>
        <w:rPr>
          <w:sz w:val="24"/>
          <w:szCs w:val="24"/>
        </w:rPr>
      </w:pPr>
      <w:r w:rsidRPr="00610E27">
        <w:rPr>
          <w:sz w:val="24"/>
          <w:szCs w:val="24"/>
        </w:rPr>
        <w:t>Das Küchenpapier ins Öl tauchen und die Pfanne ausreiben, dann bei niedriger Hitze ein Sechstel des Teigs hineingießen. Den Teig schnell mit dem Rücken der Kelle in konzentrischen Kreisen in der Pfanne verteilen, dann die Temperatur auf mittlerer Hitze erhöhen. 2 Minuten backen, bis der Teig sich vom Pfannenrand zurückzieht. Bei Bedarf ein wenig Öl auf das Dosa träufeln, um es zu lösen, dann wenden und 1 ½ Minuten von der Unterseite backen. Das knusprige Dosa auf den Teller gleiten lassen.</w:t>
      </w:r>
    </w:p>
    <w:p w14:paraId="1B09C601" w14:textId="77777777" w:rsidR="00C44970" w:rsidRPr="00610E27" w:rsidRDefault="00C44970" w:rsidP="00B40E8C">
      <w:pPr>
        <w:pStyle w:val="ListParagraph"/>
        <w:numPr>
          <w:ilvl w:val="0"/>
          <w:numId w:val="1388"/>
        </w:numPr>
        <w:spacing w:after="120"/>
        <w:ind w:left="714" w:hanging="357"/>
        <w:contextualSpacing w:val="0"/>
        <w:jc w:val="both"/>
        <w:rPr>
          <w:sz w:val="24"/>
          <w:szCs w:val="24"/>
        </w:rPr>
      </w:pPr>
      <w:r w:rsidRPr="00610E27">
        <w:rPr>
          <w:sz w:val="24"/>
          <w:szCs w:val="24"/>
        </w:rPr>
        <w:t>Die Pfanne für 1 Minute vom Herd nehmen, die Temperatur reduzieren und den Vorgang wiederholen. Sofort servieren.</w:t>
      </w:r>
      <w:r w:rsidRPr="00610E27">
        <w:rPr>
          <w:sz w:val="24"/>
          <w:szCs w:val="24"/>
        </w:rPr>
        <w:br w:type="page"/>
      </w:r>
    </w:p>
    <w:p w14:paraId="06664C90" w14:textId="77777777" w:rsidR="00C44970" w:rsidRDefault="00C44970" w:rsidP="00C44970">
      <w:pPr>
        <w:pStyle w:val="Heading2"/>
        <w:spacing w:after="240"/>
      </w:pPr>
      <w:r>
        <w:lastRenderedPageBreak/>
        <w:t>Würzig gefüllte Pfannkuchen - Masala Dosa</w:t>
      </w:r>
      <w:r>
        <w:rPr>
          <w:rStyle w:val="FootnoteReference"/>
        </w:rPr>
        <w:footnoteReference w:id="1038"/>
      </w:r>
      <w:r>
        <w:t xml:space="preserve"> </w:t>
      </w:r>
    </w:p>
    <w:p w14:paraId="1D93D3AE" w14:textId="77777777" w:rsidR="00C44970" w:rsidRDefault="00C44970" w:rsidP="00C44970">
      <w:pPr>
        <w:rPr>
          <w:sz w:val="24"/>
          <w:szCs w:val="24"/>
        </w:rPr>
      </w:pPr>
      <w:r w:rsidRPr="00221633">
        <w:rPr>
          <w:sz w:val="24"/>
          <w:szCs w:val="24"/>
          <w:u w:val="single"/>
        </w:rPr>
        <w:t>Zutaten</w:t>
      </w:r>
      <w:r>
        <w:rPr>
          <w:sz w:val="24"/>
          <w:szCs w:val="24"/>
        </w:rPr>
        <w:t xml:space="preserve"> (für 6 Portionen)</w:t>
      </w:r>
    </w:p>
    <w:p w14:paraId="4B2C89DC" w14:textId="77777777" w:rsidR="00C44970" w:rsidRDefault="00C44970" w:rsidP="00C44970">
      <w:pPr>
        <w:rPr>
          <w:sz w:val="24"/>
          <w:szCs w:val="24"/>
        </w:rPr>
      </w:pPr>
      <w:r>
        <w:rPr>
          <w:sz w:val="24"/>
          <w:szCs w:val="24"/>
        </w:rPr>
        <w:t>150 g weißer Patnareis</w:t>
      </w:r>
    </w:p>
    <w:p w14:paraId="06B199FD" w14:textId="77777777" w:rsidR="00C44970" w:rsidRDefault="00C44970" w:rsidP="00C44970">
      <w:pPr>
        <w:rPr>
          <w:sz w:val="24"/>
          <w:szCs w:val="24"/>
        </w:rPr>
      </w:pPr>
      <w:r>
        <w:rPr>
          <w:sz w:val="24"/>
          <w:szCs w:val="24"/>
        </w:rPr>
        <w:t>150 g Urid Dal (Uridlinsen)</w:t>
      </w:r>
    </w:p>
    <w:p w14:paraId="666D22F3" w14:textId="77777777" w:rsidR="00C44970" w:rsidRDefault="00C44970" w:rsidP="00C44970">
      <w:pPr>
        <w:rPr>
          <w:sz w:val="24"/>
          <w:szCs w:val="24"/>
        </w:rPr>
      </w:pPr>
      <w:r>
        <w:rPr>
          <w:sz w:val="24"/>
          <w:szCs w:val="24"/>
        </w:rPr>
        <w:t>2 frische Chilischoten</w:t>
      </w:r>
    </w:p>
    <w:p w14:paraId="03E2AC48" w14:textId="77777777" w:rsidR="00C44970" w:rsidRDefault="00C44970" w:rsidP="00C44970">
      <w:pPr>
        <w:rPr>
          <w:sz w:val="24"/>
          <w:szCs w:val="24"/>
        </w:rPr>
      </w:pPr>
      <w:r>
        <w:rPr>
          <w:sz w:val="24"/>
          <w:szCs w:val="24"/>
        </w:rPr>
        <w:t>1 TL Zucker</w:t>
      </w:r>
    </w:p>
    <w:p w14:paraId="29F7FE21" w14:textId="77777777" w:rsidR="00C44970" w:rsidRDefault="00C44970" w:rsidP="00C44970">
      <w:pPr>
        <w:rPr>
          <w:sz w:val="24"/>
          <w:szCs w:val="24"/>
        </w:rPr>
      </w:pPr>
      <w:r>
        <w:rPr>
          <w:sz w:val="24"/>
          <w:szCs w:val="24"/>
        </w:rPr>
        <w:t>1,5 TL Salz</w:t>
      </w:r>
    </w:p>
    <w:p w14:paraId="29DD05C4" w14:textId="77777777" w:rsidR="00C44970" w:rsidRDefault="00C44970" w:rsidP="00C44970">
      <w:pPr>
        <w:rPr>
          <w:sz w:val="24"/>
          <w:szCs w:val="24"/>
        </w:rPr>
      </w:pPr>
      <w:r>
        <w:rPr>
          <w:sz w:val="24"/>
          <w:szCs w:val="24"/>
        </w:rPr>
        <w:t>800 g Kartoffeln, festkochend</w:t>
      </w:r>
    </w:p>
    <w:p w14:paraId="1F32F883" w14:textId="77777777" w:rsidR="00C44970" w:rsidRDefault="00C44970" w:rsidP="00C44970">
      <w:pPr>
        <w:rPr>
          <w:sz w:val="24"/>
          <w:szCs w:val="24"/>
        </w:rPr>
      </w:pPr>
      <w:r>
        <w:rPr>
          <w:sz w:val="24"/>
          <w:szCs w:val="24"/>
        </w:rPr>
        <w:t>1 Stück frischer Ingwer (6 cm)</w:t>
      </w:r>
    </w:p>
    <w:p w14:paraId="017477EF" w14:textId="77777777" w:rsidR="00C44970" w:rsidRDefault="00C44970" w:rsidP="00C44970">
      <w:pPr>
        <w:rPr>
          <w:sz w:val="24"/>
          <w:szCs w:val="24"/>
        </w:rPr>
      </w:pPr>
      <w:r>
        <w:rPr>
          <w:sz w:val="24"/>
          <w:szCs w:val="24"/>
        </w:rPr>
        <w:t>3 EL Kokosraspel</w:t>
      </w:r>
    </w:p>
    <w:p w14:paraId="6C29C418" w14:textId="77777777" w:rsidR="00C44970" w:rsidRDefault="00C44970" w:rsidP="00C44970">
      <w:pPr>
        <w:rPr>
          <w:sz w:val="24"/>
          <w:szCs w:val="24"/>
        </w:rPr>
      </w:pPr>
      <w:r>
        <w:rPr>
          <w:sz w:val="24"/>
          <w:szCs w:val="24"/>
        </w:rPr>
        <w:t>2 Zwiebeln</w:t>
      </w:r>
    </w:p>
    <w:p w14:paraId="1954B65F" w14:textId="77777777" w:rsidR="00C44970" w:rsidRDefault="00C44970" w:rsidP="00C44970">
      <w:pPr>
        <w:rPr>
          <w:sz w:val="24"/>
          <w:szCs w:val="24"/>
        </w:rPr>
      </w:pPr>
      <w:r>
        <w:rPr>
          <w:sz w:val="24"/>
          <w:szCs w:val="24"/>
        </w:rPr>
        <w:t>6 Stängel Koriander</w:t>
      </w:r>
    </w:p>
    <w:p w14:paraId="61E51DDF" w14:textId="77777777" w:rsidR="00C44970" w:rsidRDefault="00C44970" w:rsidP="00C44970">
      <w:pPr>
        <w:rPr>
          <w:sz w:val="24"/>
          <w:szCs w:val="24"/>
        </w:rPr>
      </w:pPr>
      <w:r>
        <w:rPr>
          <w:sz w:val="24"/>
          <w:szCs w:val="24"/>
        </w:rPr>
        <w:t>9 El Ghee oder Butterschmalz</w:t>
      </w:r>
    </w:p>
    <w:p w14:paraId="2DB7D92B" w14:textId="77777777" w:rsidR="00C44970" w:rsidRDefault="00C44970" w:rsidP="00C44970">
      <w:pPr>
        <w:rPr>
          <w:sz w:val="24"/>
          <w:szCs w:val="24"/>
        </w:rPr>
      </w:pPr>
      <w:r>
        <w:rPr>
          <w:sz w:val="24"/>
          <w:szCs w:val="24"/>
        </w:rPr>
        <w:t>2 TL Kreuzkümmelsamen</w:t>
      </w:r>
    </w:p>
    <w:p w14:paraId="01130258" w14:textId="77777777" w:rsidR="00C44970" w:rsidRDefault="00C44970" w:rsidP="00C44970">
      <w:pPr>
        <w:rPr>
          <w:sz w:val="24"/>
          <w:szCs w:val="24"/>
        </w:rPr>
      </w:pPr>
      <w:r>
        <w:rPr>
          <w:sz w:val="24"/>
          <w:szCs w:val="24"/>
        </w:rPr>
        <w:t>2 TL schwarze Senfsamen</w:t>
      </w:r>
    </w:p>
    <w:p w14:paraId="514D9487" w14:textId="77777777" w:rsidR="00C44970" w:rsidRDefault="00C44970" w:rsidP="00C44970">
      <w:pPr>
        <w:rPr>
          <w:sz w:val="24"/>
          <w:szCs w:val="24"/>
        </w:rPr>
      </w:pPr>
      <w:r>
        <w:rPr>
          <w:sz w:val="24"/>
          <w:szCs w:val="24"/>
        </w:rPr>
        <w:t>1 TL Kurkumapulver</w:t>
      </w:r>
    </w:p>
    <w:p w14:paraId="2847DF7B" w14:textId="77777777" w:rsidR="00C44970" w:rsidRDefault="00C44970" w:rsidP="00C44970">
      <w:pPr>
        <w:rPr>
          <w:sz w:val="24"/>
          <w:szCs w:val="24"/>
        </w:rPr>
      </w:pPr>
    </w:p>
    <w:p w14:paraId="685527DB" w14:textId="77777777" w:rsidR="00C44970" w:rsidRDefault="00C44970" w:rsidP="00C44970">
      <w:pPr>
        <w:rPr>
          <w:sz w:val="24"/>
          <w:szCs w:val="24"/>
        </w:rPr>
      </w:pPr>
      <w:r>
        <w:rPr>
          <w:sz w:val="24"/>
          <w:szCs w:val="24"/>
        </w:rPr>
        <w:t>Zubereitungszeit:</w:t>
      </w:r>
      <w:r>
        <w:rPr>
          <w:sz w:val="24"/>
          <w:szCs w:val="24"/>
        </w:rPr>
        <w:tab/>
        <w:t>1 ¾ Stunden plus 8 Stunden Einweichzeit plus 24 Stunden Ruhezeit</w:t>
      </w:r>
    </w:p>
    <w:p w14:paraId="25E6E2EA" w14:textId="77777777" w:rsidR="00C44970" w:rsidRPr="000F17A7" w:rsidRDefault="00C44970" w:rsidP="00B40E8C">
      <w:pPr>
        <w:pStyle w:val="ListParagraph"/>
        <w:numPr>
          <w:ilvl w:val="0"/>
          <w:numId w:val="1418"/>
        </w:numPr>
        <w:spacing w:after="120"/>
        <w:ind w:left="714" w:hanging="357"/>
        <w:contextualSpacing w:val="0"/>
        <w:jc w:val="both"/>
        <w:rPr>
          <w:sz w:val="24"/>
          <w:szCs w:val="24"/>
        </w:rPr>
      </w:pPr>
      <w:r w:rsidRPr="000F17A7">
        <w:rPr>
          <w:sz w:val="24"/>
          <w:szCs w:val="24"/>
        </w:rPr>
        <w:t>Reis und Linsen in getrennten Schüsseln etwa 8 Stunden in reichlich Wasser einweichen.</w:t>
      </w:r>
    </w:p>
    <w:p w14:paraId="259BE322" w14:textId="77777777" w:rsidR="00C44970" w:rsidRPr="000F17A7" w:rsidRDefault="00C44970" w:rsidP="00B40E8C">
      <w:pPr>
        <w:pStyle w:val="ListParagraph"/>
        <w:numPr>
          <w:ilvl w:val="0"/>
          <w:numId w:val="1418"/>
        </w:numPr>
        <w:spacing w:after="120"/>
        <w:ind w:left="714" w:hanging="357"/>
        <w:contextualSpacing w:val="0"/>
        <w:jc w:val="both"/>
        <w:rPr>
          <w:sz w:val="24"/>
          <w:szCs w:val="24"/>
        </w:rPr>
      </w:pPr>
      <w:r w:rsidRPr="000F17A7">
        <w:rPr>
          <w:sz w:val="24"/>
          <w:szCs w:val="24"/>
        </w:rPr>
        <w:t>Das Wasser abtropfen lassen. Reis und Linsen nacheinander mit jeweils 150 ml Wasser fein pürieren. Bei Bedarf mehr Wasser dazugeben, damit ein feiner Brei entsteht.</w:t>
      </w:r>
    </w:p>
    <w:p w14:paraId="686544B3" w14:textId="77777777" w:rsidR="00C44970" w:rsidRPr="000F17A7" w:rsidRDefault="00C44970" w:rsidP="00B40E8C">
      <w:pPr>
        <w:pStyle w:val="ListParagraph"/>
        <w:numPr>
          <w:ilvl w:val="0"/>
          <w:numId w:val="1418"/>
        </w:numPr>
        <w:spacing w:after="120"/>
        <w:ind w:left="714" w:hanging="357"/>
        <w:contextualSpacing w:val="0"/>
        <w:jc w:val="both"/>
        <w:rPr>
          <w:sz w:val="24"/>
          <w:szCs w:val="24"/>
        </w:rPr>
      </w:pPr>
      <w:r w:rsidRPr="000F17A7">
        <w:rPr>
          <w:sz w:val="24"/>
          <w:szCs w:val="24"/>
        </w:rPr>
        <w:t>Eine Chilischote waschen, vom Stielansatz befreien und kleinschneiden. Die kleingeschnittene Chilischote mit Reis- und Linsenbrei in eine Schüssel geben. Zucker und ½ TL Salz dazugeben. Alle Zutaten zu einem Teig vermischen. Die Schüssel mit einem Tuch abdecken und an einem warmen Ort etwa 24 Stunden ruhen lassen.</w:t>
      </w:r>
    </w:p>
    <w:p w14:paraId="10096D75" w14:textId="77777777" w:rsidR="00C44970" w:rsidRPr="000F17A7" w:rsidRDefault="00C44970" w:rsidP="00B40E8C">
      <w:pPr>
        <w:pStyle w:val="ListParagraph"/>
        <w:numPr>
          <w:ilvl w:val="0"/>
          <w:numId w:val="1418"/>
        </w:numPr>
        <w:spacing w:after="120"/>
        <w:ind w:left="714" w:hanging="357"/>
        <w:contextualSpacing w:val="0"/>
        <w:jc w:val="both"/>
        <w:rPr>
          <w:sz w:val="24"/>
          <w:szCs w:val="24"/>
        </w:rPr>
      </w:pPr>
      <w:r w:rsidRPr="000F17A7">
        <w:rPr>
          <w:sz w:val="24"/>
          <w:szCs w:val="24"/>
        </w:rPr>
        <w:t>Etwa 1 Stunde bevor die Pfannkuchen gebacken werden sollen, die Füllung zubereiten. Dazu Kartoffeln waschen, in einen Topf mit Wasser geben und zugedeckt bei mittlerer Hitze in etwa 20 Minuten garen.</w:t>
      </w:r>
    </w:p>
    <w:p w14:paraId="54B8E098" w14:textId="77777777" w:rsidR="00C44970" w:rsidRPr="000F17A7" w:rsidRDefault="00C44970" w:rsidP="00B40E8C">
      <w:pPr>
        <w:pStyle w:val="ListParagraph"/>
        <w:numPr>
          <w:ilvl w:val="0"/>
          <w:numId w:val="1418"/>
        </w:numPr>
        <w:spacing w:after="120"/>
        <w:ind w:left="714" w:hanging="357"/>
        <w:contextualSpacing w:val="0"/>
        <w:jc w:val="both"/>
        <w:rPr>
          <w:sz w:val="24"/>
          <w:szCs w:val="24"/>
        </w:rPr>
      </w:pPr>
      <w:r w:rsidRPr="000F17A7">
        <w:rPr>
          <w:sz w:val="24"/>
          <w:szCs w:val="24"/>
        </w:rPr>
        <w:lastRenderedPageBreak/>
        <w:t>Die zweite Chilischote waschen und kleinschneiden. Ingwer schälen und fein reiben. Ingwer und Chilischote mit Kokosraspeln zu einem dickflüssigen Brei verarbeiten. 3 EL Wasser dazugeben.</w:t>
      </w:r>
    </w:p>
    <w:p w14:paraId="538CFECF" w14:textId="77777777" w:rsidR="00C44970" w:rsidRPr="000F17A7" w:rsidRDefault="00C44970" w:rsidP="00B40E8C">
      <w:pPr>
        <w:pStyle w:val="ListParagraph"/>
        <w:numPr>
          <w:ilvl w:val="0"/>
          <w:numId w:val="1418"/>
        </w:numPr>
        <w:spacing w:after="120"/>
        <w:ind w:left="714" w:hanging="357"/>
        <w:contextualSpacing w:val="0"/>
        <w:jc w:val="both"/>
        <w:rPr>
          <w:sz w:val="24"/>
          <w:szCs w:val="24"/>
        </w:rPr>
      </w:pPr>
      <w:r w:rsidRPr="000F17A7">
        <w:rPr>
          <w:sz w:val="24"/>
          <w:szCs w:val="24"/>
        </w:rPr>
        <w:t>Gegarte Kartoffeln schälen und mit dem Kartoffelstampfer grob zerkleinern.</w:t>
      </w:r>
    </w:p>
    <w:p w14:paraId="63183200" w14:textId="77777777" w:rsidR="00C44970" w:rsidRPr="000F17A7" w:rsidRDefault="00C44970" w:rsidP="00B40E8C">
      <w:pPr>
        <w:pStyle w:val="ListParagraph"/>
        <w:numPr>
          <w:ilvl w:val="0"/>
          <w:numId w:val="1418"/>
        </w:numPr>
        <w:spacing w:after="120"/>
        <w:ind w:left="714" w:hanging="357"/>
        <w:contextualSpacing w:val="0"/>
        <w:jc w:val="both"/>
        <w:rPr>
          <w:sz w:val="24"/>
          <w:szCs w:val="24"/>
        </w:rPr>
      </w:pPr>
      <w:r w:rsidRPr="000F17A7">
        <w:rPr>
          <w:sz w:val="24"/>
          <w:szCs w:val="24"/>
        </w:rPr>
        <w:t>Die Zwiebeln schälen, halbieren und in dünne Halbringe schneiden. Koriander waschen, trockenschütteln, die Blättchen abzupfen und in feine Streifen schneiden. In einem mittelgroßen Topf 3 EL Ghee oder Butterschmalz erhitzen du Zwiebeln bei mittlerer Hitze dunkelbraun anbraten. Kreuzkümmelsamen und Senfsamen bei mittlerer Hitze kurz rösten. Wenn die Senfsamen anfangen zu springen, die Mischung aus Chilischoten, Ingwer und Kokosraspeln dazugeben und etwa 1 Minute anbraten.</w:t>
      </w:r>
    </w:p>
    <w:p w14:paraId="32430BEF" w14:textId="77777777" w:rsidR="00C44970" w:rsidRPr="000F17A7" w:rsidRDefault="00C44970" w:rsidP="00B40E8C">
      <w:pPr>
        <w:pStyle w:val="ListParagraph"/>
        <w:numPr>
          <w:ilvl w:val="0"/>
          <w:numId w:val="1418"/>
        </w:numPr>
        <w:spacing w:after="120"/>
        <w:ind w:left="714" w:hanging="357"/>
        <w:contextualSpacing w:val="0"/>
        <w:jc w:val="both"/>
        <w:rPr>
          <w:sz w:val="24"/>
          <w:szCs w:val="24"/>
        </w:rPr>
      </w:pPr>
      <w:r w:rsidRPr="000F17A7">
        <w:rPr>
          <w:sz w:val="24"/>
          <w:szCs w:val="24"/>
        </w:rPr>
        <w:t>Kurkuma, zerkleinerte Kartoffeln, Korianderblätter und 1 TL Salz hinzufügen. Das Ganze unter ständigem Rühren etwa 2 Minuten braten. Beiseitestellen.</w:t>
      </w:r>
    </w:p>
    <w:p w14:paraId="512D92CF" w14:textId="77777777" w:rsidR="00C44970" w:rsidRPr="000F17A7" w:rsidRDefault="00C44970" w:rsidP="00B40E8C">
      <w:pPr>
        <w:pStyle w:val="ListParagraph"/>
        <w:numPr>
          <w:ilvl w:val="0"/>
          <w:numId w:val="1418"/>
        </w:numPr>
        <w:spacing w:after="120"/>
        <w:ind w:left="714" w:hanging="357"/>
        <w:contextualSpacing w:val="0"/>
        <w:jc w:val="both"/>
        <w:rPr>
          <w:sz w:val="24"/>
          <w:szCs w:val="24"/>
        </w:rPr>
      </w:pPr>
      <w:r w:rsidRPr="000F17A7">
        <w:rPr>
          <w:sz w:val="24"/>
          <w:szCs w:val="24"/>
        </w:rPr>
        <w:t>Eine große beschichtete Pfanne bei mittlerer Hitze hei</w:t>
      </w:r>
      <w:r>
        <w:rPr>
          <w:sz w:val="24"/>
          <w:szCs w:val="24"/>
        </w:rPr>
        <w:t>ß</w:t>
      </w:r>
      <w:r w:rsidRPr="000F17A7">
        <w:rPr>
          <w:sz w:val="24"/>
          <w:szCs w:val="24"/>
        </w:rPr>
        <w:t xml:space="preserve"> werden lassen und mit ½ EL Ghee oder Butterschmalz einfetten. Den Teig noch einmal gut durchschlagen, er soll dickflüssig sein. Bei Bedarf noch etwas Wasser dazugeben.</w:t>
      </w:r>
    </w:p>
    <w:p w14:paraId="5C65F7DF" w14:textId="77777777" w:rsidR="00C44970" w:rsidRPr="000F17A7" w:rsidRDefault="00C44970" w:rsidP="00B40E8C">
      <w:pPr>
        <w:pStyle w:val="ListParagraph"/>
        <w:numPr>
          <w:ilvl w:val="0"/>
          <w:numId w:val="1418"/>
        </w:numPr>
        <w:spacing w:after="120"/>
        <w:ind w:left="714" w:hanging="357"/>
        <w:contextualSpacing w:val="0"/>
        <w:jc w:val="both"/>
        <w:rPr>
          <w:sz w:val="24"/>
          <w:szCs w:val="24"/>
        </w:rPr>
      </w:pPr>
      <w:r w:rsidRPr="000F17A7">
        <w:rPr>
          <w:sz w:val="24"/>
          <w:szCs w:val="24"/>
        </w:rPr>
        <w:t>Wenn die Pfanne heiß ist, etwa 2 Schöpflöffel (80 ml) Teig hineingeben du mit einem Löffel gleichmäßig und dünn verteilen. Der Pfannkuchen sollte etwa einen Durchmesser von 20 cm haben. Pfannkuchen bei mittlerer Hitze in etwa 2 Minuten auf der einen Seit goldbraun backen, wenden und auf der anderen Seite 10 – 15 Sekunden backen.</w:t>
      </w:r>
    </w:p>
    <w:p w14:paraId="4EE31CB3" w14:textId="77777777" w:rsidR="00C44970" w:rsidRPr="000F17A7" w:rsidRDefault="00C44970" w:rsidP="00B40E8C">
      <w:pPr>
        <w:pStyle w:val="ListParagraph"/>
        <w:numPr>
          <w:ilvl w:val="0"/>
          <w:numId w:val="1418"/>
        </w:numPr>
        <w:spacing w:after="120"/>
        <w:ind w:left="714" w:hanging="357"/>
        <w:contextualSpacing w:val="0"/>
        <w:jc w:val="both"/>
        <w:rPr>
          <w:sz w:val="24"/>
          <w:szCs w:val="24"/>
        </w:rPr>
      </w:pPr>
      <w:r w:rsidRPr="000F17A7">
        <w:rPr>
          <w:sz w:val="24"/>
          <w:szCs w:val="24"/>
        </w:rPr>
        <w:t>Herausnehmen und auf einen Teller legen. Wieder ½ EL Ghee oder Butterschmalz in die Pfanne geben und die restlichen Pfannkuchen auf die gleiche Weise zubereiten. Die Pfanne, wenn nötig, für jeden Pfannkuchen neu einfetten. Pfannkuchen auf dem Teller stapeln, so bleiben sie warm und feucht. Wenn ein Pfannkuchen beim Backen klebt, etwas mehr Fett in die Pfanne geben.</w:t>
      </w:r>
    </w:p>
    <w:p w14:paraId="79D0CE13" w14:textId="77777777" w:rsidR="00C44970" w:rsidRPr="000F17A7" w:rsidRDefault="00C44970" w:rsidP="00B40E8C">
      <w:pPr>
        <w:pStyle w:val="ListParagraph"/>
        <w:numPr>
          <w:ilvl w:val="0"/>
          <w:numId w:val="1418"/>
        </w:numPr>
        <w:spacing w:after="120"/>
        <w:ind w:left="714" w:hanging="357"/>
        <w:contextualSpacing w:val="0"/>
        <w:jc w:val="both"/>
        <w:rPr>
          <w:sz w:val="24"/>
          <w:szCs w:val="24"/>
        </w:rPr>
      </w:pPr>
      <w:r w:rsidRPr="000F17A7">
        <w:rPr>
          <w:sz w:val="24"/>
          <w:szCs w:val="24"/>
        </w:rPr>
        <w:t>Wenn alle Dosas fertig sind, in die Mitte eines jeden Pfannkuchen 2 EL Füllung geben. Pfannkuchen in der Mitte falten. Die gefüllten Dosas noch einmal in der eingefetteten Pfanne von beiden Seiten je 10 – 15 Sekunden backen. Heiß mit Sambar servieren.</w:t>
      </w:r>
    </w:p>
    <w:p w14:paraId="5A7EA0F1" w14:textId="77777777" w:rsidR="00C44970" w:rsidRDefault="00C44970" w:rsidP="00C44970">
      <w:pPr>
        <w:rPr>
          <w:sz w:val="24"/>
          <w:szCs w:val="24"/>
        </w:rPr>
      </w:pPr>
      <w:r>
        <w:rPr>
          <w:sz w:val="24"/>
          <w:szCs w:val="24"/>
        </w:rPr>
        <w:br w:type="page"/>
      </w:r>
    </w:p>
    <w:p w14:paraId="359D4B45" w14:textId="1D5EF191" w:rsidR="0053333D" w:rsidRDefault="0053333D" w:rsidP="000B426F">
      <w:pPr>
        <w:pStyle w:val="Heading2"/>
        <w:spacing w:after="240"/>
      </w:pPr>
      <w:r>
        <w:lastRenderedPageBreak/>
        <w:t>Gebackener Salbei</w:t>
      </w:r>
      <w:r w:rsidR="003765DA">
        <w:rPr>
          <w:rStyle w:val="FootnoteReference"/>
        </w:rPr>
        <w:footnoteReference w:id="1039"/>
      </w:r>
    </w:p>
    <w:p w14:paraId="60E90D48" w14:textId="77777777" w:rsidR="0053333D" w:rsidRPr="000B426F" w:rsidRDefault="0053333D">
      <w:pPr>
        <w:rPr>
          <w:sz w:val="24"/>
          <w:szCs w:val="24"/>
        </w:rPr>
      </w:pPr>
      <w:r w:rsidRPr="000B426F">
        <w:rPr>
          <w:sz w:val="24"/>
          <w:szCs w:val="24"/>
          <w:u w:val="single"/>
        </w:rPr>
        <w:t>Zutaten</w:t>
      </w:r>
      <w:r w:rsidRPr="000B426F">
        <w:rPr>
          <w:sz w:val="24"/>
          <w:szCs w:val="24"/>
        </w:rPr>
        <w:t xml:space="preserve"> (für eine Vorspeise für 2 Portionen)</w:t>
      </w:r>
    </w:p>
    <w:p w14:paraId="3D7FB61C" w14:textId="77777777" w:rsidR="0053333D" w:rsidRPr="000B426F" w:rsidRDefault="0053333D">
      <w:pPr>
        <w:rPr>
          <w:i/>
          <w:iCs/>
          <w:sz w:val="24"/>
          <w:szCs w:val="24"/>
        </w:rPr>
      </w:pPr>
      <w:r w:rsidRPr="000B426F">
        <w:rPr>
          <w:i/>
          <w:iCs/>
          <w:sz w:val="24"/>
          <w:szCs w:val="24"/>
        </w:rPr>
        <w:t>Für den Teig:</w:t>
      </w:r>
    </w:p>
    <w:p w14:paraId="763A896C" w14:textId="77777777" w:rsidR="0053333D" w:rsidRPr="000B426F" w:rsidRDefault="0053333D">
      <w:pPr>
        <w:rPr>
          <w:sz w:val="24"/>
          <w:szCs w:val="24"/>
        </w:rPr>
      </w:pPr>
      <w:r w:rsidRPr="000B426F">
        <w:rPr>
          <w:sz w:val="24"/>
          <w:szCs w:val="24"/>
        </w:rPr>
        <w:t>60 g Mehl</w:t>
      </w:r>
    </w:p>
    <w:p w14:paraId="06BED075" w14:textId="77777777" w:rsidR="0053333D" w:rsidRPr="000B426F" w:rsidRDefault="0053333D">
      <w:pPr>
        <w:rPr>
          <w:sz w:val="24"/>
          <w:szCs w:val="24"/>
        </w:rPr>
      </w:pPr>
      <w:r w:rsidRPr="000B426F">
        <w:rPr>
          <w:sz w:val="24"/>
          <w:szCs w:val="24"/>
        </w:rPr>
        <w:t>½ TL Salz</w:t>
      </w:r>
    </w:p>
    <w:p w14:paraId="5D00E85A" w14:textId="77777777" w:rsidR="0053333D" w:rsidRPr="000B426F" w:rsidRDefault="0053333D">
      <w:pPr>
        <w:rPr>
          <w:sz w:val="24"/>
          <w:szCs w:val="24"/>
        </w:rPr>
      </w:pPr>
      <w:r w:rsidRPr="000B426F">
        <w:rPr>
          <w:sz w:val="24"/>
          <w:szCs w:val="24"/>
        </w:rPr>
        <w:t>½ TL Zucker</w:t>
      </w:r>
    </w:p>
    <w:p w14:paraId="6C1C8CCE" w14:textId="61D67A51" w:rsidR="0053333D" w:rsidRPr="000B426F" w:rsidRDefault="0053333D">
      <w:pPr>
        <w:rPr>
          <w:sz w:val="24"/>
          <w:szCs w:val="24"/>
        </w:rPr>
      </w:pPr>
      <w:r w:rsidRPr="000B426F">
        <w:rPr>
          <w:sz w:val="24"/>
          <w:szCs w:val="24"/>
        </w:rPr>
        <w:t>½ TL Backpulver</w:t>
      </w:r>
    </w:p>
    <w:p w14:paraId="20640E09" w14:textId="77777777" w:rsidR="0053333D" w:rsidRPr="000B426F" w:rsidRDefault="0053333D">
      <w:pPr>
        <w:rPr>
          <w:sz w:val="24"/>
          <w:szCs w:val="24"/>
        </w:rPr>
      </w:pPr>
      <w:r w:rsidRPr="000B426F">
        <w:rPr>
          <w:sz w:val="24"/>
          <w:szCs w:val="24"/>
        </w:rPr>
        <w:t>1 EI</w:t>
      </w:r>
    </w:p>
    <w:p w14:paraId="4FD5BBD9" w14:textId="77777777" w:rsidR="0053333D" w:rsidRPr="000B426F" w:rsidRDefault="0053333D">
      <w:pPr>
        <w:rPr>
          <w:sz w:val="24"/>
          <w:szCs w:val="24"/>
        </w:rPr>
      </w:pPr>
      <w:r w:rsidRPr="000B426F">
        <w:rPr>
          <w:sz w:val="24"/>
          <w:szCs w:val="24"/>
        </w:rPr>
        <w:t>Wasser</w:t>
      </w:r>
    </w:p>
    <w:p w14:paraId="34F336FA" w14:textId="77777777" w:rsidR="0053333D" w:rsidRPr="000B426F" w:rsidRDefault="0053333D">
      <w:pPr>
        <w:rPr>
          <w:sz w:val="24"/>
          <w:szCs w:val="24"/>
        </w:rPr>
      </w:pPr>
    </w:p>
    <w:p w14:paraId="170AFA65" w14:textId="77777777" w:rsidR="0053333D" w:rsidRPr="000B426F" w:rsidRDefault="0053333D">
      <w:pPr>
        <w:rPr>
          <w:sz w:val="24"/>
          <w:szCs w:val="24"/>
        </w:rPr>
      </w:pPr>
      <w:r w:rsidRPr="000B426F">
        <w:rPr>
          <w:sz w:val="24"/>
          <w:szCs w:val="24"/>
        </w:rPr>
        <w:t>12 Salbeiblätter (nicht zu klein)</w:t>
      </w:r>
    </w:p>
    <w:p w14:paraId="10581409" w14:textId="77777777" w:rsidR="0053333D" w:rsidRPr="000B426F" w:rsidRDefault="0053333D">
      <w:pPr>
        <w:rPr>
          <w:sz w:val="24"/>
          <w:szCs w:val="24"/>
        </w:rPr>
      </w:pPr>
      <w:r w:rsidRPr="000B426F">
        <w:rPr>
          <w:sz w:val="24"/>
          <w:szCs w:val="24"/>
        </w:rPr>
        <w:t>Bratöl</w:t>
      </w:r>
    </w:p>
    <w:p w14:paraId="4F41E6AD" w14:textId="77777777" w:rsidR="0053333D" w:rsidRPr="000B426F" w:rsidRDefault="0053333D">
      <w:pPr>
        <w:rPr>
          <w:sz w:val="24"/>
          <w:szCs w:val="24"/>
        </w:rPr>
      </w:pPr>
    </w:p>
    <w:p w14:paraId="260EB120" w14:textId="77777777" w:rsidR="0053333D" w:rsidRPr="000B426F" w:rsidRDefault="0053333D">
      <w:pPr>
        <w:rPr>
          <w:sz w:val="24"/>
          <w:szCs w:val="24"/>
        </w:rPr>
      </w:pPr>
      <w:r w:rsidRPr="000B426F">
        <w:rPr>
          <w:sz w:val="24"/>
          <w:szCs w:val="24"/>
        </w:rPr>
        <w:t>Zubereitung:</w:t>
      </w:r>
    </w:p>
    <w:p w14:paraId="5C8FB4DE" w14:textId="4A7D176F" w:rsidR="00333651" w:rsidRPr="000B426F" w:rsidRDefault="00333651" w:rsidP="00333651">
      <w:pPr>
        <w:pStyle w:val="ListParagraph"/>
        <w:numPr>
          <w:ilvl w:val="0"/>
          <w:numId w:val="2011"/>
        </w:numPr>
        <w:spacing w:after="120"/>
        <w:ind w:left="714" w:hanging="357"/>
        <w:contextualSpacing w:val="0"/>
        <w:jc w:val="both"/>
        <w:rPr>
          <w:sz w:val="24"/>
          <w:szCs w:val="24"/>
        </w:rPr>
      </w:pPr>
      <w:r w:rsidRPr="000B426F">
        <w:rPr>
          <w:sz w:val="24"/>
          <w:szCs w:val="24"/>
        </w:rPr>
        <w:t>Mehl mit Salz, Backpulver und Ei vermengen. Dann esslöffelweise so viel Wasser hinzufügen, dass der Teig tatsächlich die Konsistenz eines dicken Pfannkuchenteigs hat.</w:t>
      </w:r>
    </w:p>
    <w:p w14:paraId="3C076D37" w14:textId="63BF6925" w:rsidR="00333651" w:rsidRPr="000B426F" w:rsidRDefault="00333651" w:rsidP="00333651">
      <w:pPr>
        <w:pStyle w:val="ListParagraph"/>
        <w:numPr>
          <w:ilvl w:val="0"/>
          <w:numId w:val="2011"/>
        </w:numPr>
        <w:spacing w:after="120"/>
        <w:ind w:left="714" w:hanging="357"/>
        <w:contextualSpacing w:val="0"/>
        <w:jc w:val="both"/>
        <w:rPr>
          <w:sz w:val="24"/>
          <w:szCs w:val="24"/>
        </w:rPr>
      </w:pPr>
      <w:r w:rsidRPr="000B426F">
        <w:rPr>
          <w:sz w:val="24"/>
          <w:szCs w:val="24"/>
        </w:rPr>
        <w:t>Salbeiblätter waschen und gut abtrocknen. Dann in dem Teig großzügig baden. Währenddessen das Bratöl in einer Pfanne erhitzen. Darin dann die mit Teig ummantelten Salbeiblätter ein paar Augenblicke von beiden Seiten frittieren. Kurz auf einem mit Küchenpapier ausgelegten Teller ruhen lassen (Damit die Blätter etwas von dem Fett abgeben). Am besten noch warm essen.</w:t>
      </w:r>
    </w:p>
    <w:p w14:paraId="04760F7D" w14:textId="77777777" w:rsidR="00333651" w:rsidRPr="000B426F" w:rsidRDefault="00333651">
      <w:pPr>
        <w:rPr>
          <w:sz w:val="24"/>
          <w:szCs w:val="24"/>
        </w:rPr>
      </w:pPr>
    </w:p>
    <w:p w14:paraId="132A8238" w14:textId="61A3728A" w:rsidR="00333651" w:rsidRPr="000B426F" w:rsidRDefault="000B426F" w:rsidP="000B426F">
      <w:pPr>
        <w:ind w:left="1416" w:hanging="1416"/>
        <w:jc w:val="both"/>
        <w:rPr>
          <w:sz w:val="24"/>
          <w:szCs w:val="24"/>
        </w:rPr>
      </w:pPr>
      <w:r>
        <w:rPr>
          <w:sz w:val="24"/>
          <w:szCs w:val="24"/>
        </w:rPr>
        <w:t>Kommentar:</w:t>
      </w:r>
      <w:r>
        <w:rPr>
          <w:sz w:val="24"/>
          <w:szCs w:val="24"/>
        </w:rPr>
        <w:tab/>
      </w:r>
      <w:r w:rsidR="00333651" w:rsidRPr="000B426F">
        <w:rPr>
          <w:sz w:val="24"/>
          <w:szCs w:val="24"/>
        </w:rPr>
        <w:t>Neulich habe ich entdeckt, dass es „Erwachsenenpfannkuchen“ gibt, und zwar diese hier mit Salbeiblättern in der Mitte. Sie schmecken wunderbar fettig, ein bisschen wie Chips, aber mit einer würzig-herben Überraschung im Inneren. Man isst sie zum Aperitif, zu einem sehr kühlen Bier oder zu einem Cocktail. Vielleicht ist die Kombination auch ein gutes Frühstück am Samstagmorgen. Salbeiblätter zu backen ist wirklich</w:t>
      </w:r>
      <w:r>
        <w:rPr>
          <w:sz w:val="24"/>
          <w:szCs w:val="24"/>
        </w:rPr>
        <w:t xml:space="preserve"> </w:t>
      </w:r>
      <w:r w:rsidR="00333651" w:rsidRPr="000B426F">
        <w:rPr>
          <w:sz w:val="24"/>
          <w:szCs w:val="24"/>
        </w:rPr>
        <w:t>sehr einfach. Vielleicht ein gutes Rezept für unsere Pfannkuchenkönigin Paula</w:t>
      </w:r>
      <w:r w:rsidR="00333651" w:rsidRPr="000B426F">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sidR="00333651" w:rsidRPr="000B426F">
        <w:rPr>
          <w:sz w:val="24"/>
          <w:szCs w:val="24"/>
        </w:rPr>
        <w:t>!</w:t>
      </w:r>
    </w:p>
    <w:p w14:paraId="3773B120" w14:textId="77777777" w:rsidR="00333651" w:rsidRPr="000B426F" w:rsidRDefault="00333651">
      <w:pPr>
        <w:rPr>
          <w:sz w:val="24"/>
          <w:szCs w:val="24"/>
        </w:rPr>
      </w:pPr>
      <w:r w:rsidRPr="000B426F">
        <w:rPr>
          <w:sz w:val="24"/>
          <w:szCs w:val="24"/>
        </w:rPr>
        <w:br w:type="page"/>
      </w:r>
    </w:p>
    <w:p w14:paraId="6AF6F57B" w14:textId="70FC1E7D" w:rsidR="00DC3AA0" w:rsidRDefault="00DC3AA0" w:rsidP="00DC3AA0">
      <w:pPr>
        <w:pStyle w:val="Heading2"/>
        <w:spacing w:after="240"/>
      </w:pPr>
      <w:r>
        <w:lastRenderedPageBreak/>
        <w:t>Pfannkuchen mit Frühlingszwiebeln</w:t>
      </w:r>
      <w:r>
        <w:rPr>
          <w:rStyle w:val="FootnoteReference"/>
        </w:rPr>
        <w:footnoteReference w:id="1040"/>
      </w:r>
      <w:r>
        <w:t xml:space="preserve"> </w:t>
      </w:r>
    </w:p>
    <w:p w14:paraId="1F345716" w14:textId="77777777" w:rsidR="00DC3AA0" w:rsidRDefault="00DC3AA0" w:rsidP="00DC3AA0">
      <w:pPr>
        <w:rPr>
          <w:sz w:val="24"/>
          <w:szCs w:val="24"/>
        </w:rPr>
      </w:pPr>
      <w:r w:rsidRPr="001B0156">
        <w:rPr>
          <w:sz w:val="24"/>
          <w:szCs w:val="24"/>
          <w:u w:val="single"/>
        </w:rPr>
        <w:t>Zutaten</w:t>
      </w:r>
      <w:r>
        <w:rPr>
          <w:sz w:val="24"/>
          <w:szCs w:val="24"/>
        </w:rPr>
        <w:t xml:space="preserve"> (für 2 Portionen)</w:t>
      </w:r>
    </w:p>
    <w:p w14:paraId="35FDB3F2" w14:textId="77777777" w:rsidR="00DC3AA0" w:rsidRDefault="00DC3AA0" w:rsidP="00DC3AA0">
      <w:pPr>
        <w:rPr>
          <w:sz w:val="24"/>
          <w:szCs w:val="24"/>
        </w:rPr>
      </w:pPr>
      <w:r>
        <w:rPr>
          <w:sz w:val="24"/>
          <w:szCs w:val="24"/>
        </w:rPr>
        <w:t>4 Bund Frühlingszwiebeln (ungefähr 500 g)</w:t>
      </w:r>
    </w:p>
    <w:p w14:paraId="60ED134B" w14:textId="77777777" w:rsidR="00DC3AA0" w:rsidRDefault="00DC3AA0" w:rsidP="00DC3AA0">
      <w:pPr>
        <w:rPr>
          <w:sz w:val="24"/>
          <w:szCs w:val="24"/>
        </w:rPr>
      </w:pPr>
      <w:r>
        <w:rPr>
          <w:sz w:val="24"/>
          <w:szCs w:val="24"/>
        </w:rPr>
        <w:t>1 Ei</w:t>
      </w:r>
    </w:p>
    <w:p w14:paraId="020A0FEC" w14:textId="77777777" w:rsidR="00DC3AA0" w:rsidRDefault="00DC3AA0" w:rsidP="00DC3AA0">
      <w:pPr>
        <w:rPr>
          <w:sz w:val="24"/>
          <w:szCs w:val="24"/>
        </w:rPr>
      </w:pPr>
      <w:r>
        <w:rPr>
          <w:sz w:val="24"/>
          <w:szCs w:val="24"/>
        </w:rPr>
        <w:t>1 EL Sojasauce</w:t>
      </w:r>
    </w:p>
    <w:p w14:paraId="571184E2" w14:textId="77777777" w:rsidR="00DC3AA0" w:rsidRDefault="00DC3AA0" w:rsidP="00DC3AA0">
      <w:pPr>
        <w:rPr>
          <w:sz w:val="24"/>
          <w:szCs w:val="24"/>
        </w:rPr>
      </w:pPr>
      <w:r>
        <w:rPr>
          <w:sz w:val="24"/>
          <w:szCs w:val="24"/>
        </w:rPr>
        <w:t>60 g Mehl</w:t>
      </w:r>
    </w:p>
    <w:p w14:paraId="5623BC20" w14:textId="77777777" w:rsidR="00DC3AA0" w:rsidRDefault="00DC3AA0" w:rsidP="00DC3AA0">
      <w:pPr>
        <w:rPr>
          <w:sz w:val="24"/>
          <w:szCs w:val="24"/>
        </w:rPr>
      </w:pPr>
      <w:r>
        <w:rPr>
          <w:sz w:val="24"/>
          <w:szCs w:val="24"/>
        </w:rPr>
        <w:t>Salz, Pfeffer, Sonnenblumenöl</w:t>
      </w:r>
    </w:p>
    <w:p w14:paraId="33F5094B" w14:textId="77777777" w:rsidR="00DC3AA0" w:rsidRDefault="00DC3AA0" w:rsidP="00DC3AA0">
      <w:pPr>
        <w:rPr>
          <w:sz w:val="24"/>
          <w:szCs w:val="24"/>
        </w:rPr>
      </w:pPr>
    </w:p>
    <w:p w14:paraId="5A724AC7" w14:textId="77777777" w:rsidR="00DC3AA0" w:rsidRDefault="00DC3AA0" w:rsidP="00DC3AA0">
      <w:pPr>
        <w:rPr>
          <w:sz w:val="24"/>
          <w:szCs w:val="24"/>
        </w:rPr>
      </w:pPr>
      <w:r>
        <w:rPr>
          <w:sz w:val="24"/>
          <w:szCs w:val="24"/>
        </w:rPr>
        <w:t>Zubereitung:</w:t>
      </w:r>
    </w:p>
    <w:p w14:paraId="6DAB8789" w14:textId="77777777" w:rsidR="00DC3AA0" w:rsidRPr="00030386" w:rsidRDefault="00DC3AA0" w:rsidP="00B40E8C">
      <w:pPr>
        <w:pStyle w:val="ListParagraph"/>
        <w:numPr>
          <w:ilvl w:val="0"/>
          <w:numId w:val="822"/>
        </w:numPr>
        <w:spacing w:after="120"/>
        <w:ind w:left="714" w:hanging="357"/>
        <w:contextualSpacing w:val="0"/>
        <w:jc w:val="both"/>
        <w:rPr>
          <w:sz w:val="24"/>
          <w:szCs w:val="24"/>
        </w:rPr>
      </w:pPr>
      <w:r w:rsidRPr="00030386">
        <w:rPr>
          <w:sz w:val="24"/>
          <w:szCs w:val="24"/>
        </w:rPr>
        <w:t>Die Frühlingszwiebeln putzen, das heißt das Dunkelgrün entfernen und entsorgen. Eventuell welke äußere Schichten von den weißen und hellgrünen Teilen entfernen. Weiß und Hellgrün waschen. Etwa ein Viertel der Frühlingszwiebeln in ungefähr 3 cm große Stücke schneiden, den Rest fein hacken.</w:t>
      </w:r>
    </w:p>
    <w:p w14:paraId="687B8B67" w14:textId="77777777" w:rsidR="00DC3AA0" w:rsidRPr="00030386" w:rsidRDefault="00DC3AA0" w:rsidP="00B40E8C">
      <w:pPr>
        <w:pStyle w:val="ListParagraph"/>
        <w:numPr>
          <w:ilvl w:val="0"/>
          <w:numId w:val="822"/>
        </w:numPr>
        <w:spacing w:after="120"/>
        <w:ind w:left="714" w:hanging="357"/>
        <w:contextualSpacing w:val="0"/>
        <w:jc w:val="both"/>
        <w:rPr>
          <w:sz w:val="24"/>
          <w:szCs w:val="24"/>
        </w:rPr>
      </w:pPr>
      <w:r w:rsidRPr="00030386">
        <w:rPr>
          <w:sz w:val="24"/>
          <w:szCs w:val="24"/>
        </w:rPr>
        <w:t>In einem Topf leicht gesalzenes Wasser zum Kochen bringen. Darin die 3 cm langen Stücke garkochen, das dauert ungefähr 5 Minuten. Abgießen und etwa 50 ml von der Kochflüssigkeit aufbewahren. Die Flüssigkeit mit den gekochten Frühlingszwiebeln mithilfe eines Pürierstabs glatt pürieren.</w:t>
      </w:r>
    </w:p>
    <w:p w14:paraId="669FD957" w14:textId="77777777" w:rsidR="00DC3AA0" w:rsidRPr="00030386" w:rsidRDefault="00DC3AA0" w:rsidP="00B40E8C">
      <w:pPr>
        <w:pStyle w:val="ListParagraph"/>
        <w:numPr>
          <w:ilvl w:val="0"/>
          <w:numId w:val="822"/>
        </w:numPr>
        <w:spacing w:after="120"/>
        <w:ind w:left="714" w:hanging="357"/>
        <w:contextualSpacing w:val="0"/>
        <w:jc w:val="both"/>
        <w:rPr>
          <w:sz w:val="24"/>
          <w:szCs w:val="24"/>
        </w:rPr>
      </w:pPr>
      <w:r w:rsidRPr="00030386">
        <w:rPr>
          <w:sz w:val="24"/>
          <w:szCs w:val="24"/>
        </w:rPr>
        <w:t xml:space="preserve">Das Püree mit Ei, Sojasauce und Mehl verrühren. Etwas Pfeffer (oder Chili) dazugeben, ebenso die fein gehackten Frühlingszwiebeln. </w:t>
      </w:r>
    </w:p>
    <w:p w14:paraId="1D61C02A" w14:textId="77777777" w:rsidR="00DC3AA0" w:rsidRPr="00030386" w:rsidRDefault="00DC3AA0" w:rsidP="00B40E8C">
      <w:pPr>
        <w:pStyle w:val="ListParagraph"/>
        <w:numPr>
          <w:ilvl w:val="0"/>
          <w:numId w:val="822"/>
        </w:numPr>
        <w:spacing w:after="120"/>
        <w:ind w:left="714" w:hanging="357"/>
        <w:contextualSpacing w:val="0"/>
        <w:jc w:val="both"/>
        <w:rPr>
          <w:sz w:val="24"/>
          <w:szCs w:val="24"/>
        </w:rPr>
      </w:pPr>
      <w:r w:rsidRPr="00030386">
        <w:rPr>
          <w:sz w:val="24"/>
          <w:szCs w:val="24"/>
        </w:rPr>
        <w:t>In einer beschichteten Pfanne Sonnenblumenöl erhitzen, nicht zu wenig, der Boden sollte bedeckt sein. Jeweils etwas mehr als einen Esslöffel von dem Teig in die Pfanne geben, im Pfannkuchenform drücken (ungefähr 0,5 bis 1 cm hoch). Von beiden Seiten knusprig braten. Hitze herunterschalten und durchgaren.</w:t>
      </w:r>
    </w:p>
    <w:p w14:paraId="4A15D1C4" w14:textId="77777777" w:rsidR="00DC3AA0" w:rsidRDefault="00DC3AA0" w:rsidP="00DC3AA0">
      <w:pPr>
        <w:rPr>
          <w:sz w:val="24"/>
          <w:szCs w:val="24"/>
        </w:rPr>
      </w:pPr>
      <w:r>
        <w:rPr>
          <w:sz w:val="24"/>
          <w:szCs w:val="24"/>
        </w:rPr>
        <w:br w:type="page"/>
      </w:r>
    </w:p>
    <w:p w14:paraId="0DF7A03E" w14:textId="551A0072" w:rsidR="005F12A6" w:rsidRDefault="005F12A6" w:rsidP="005F12A6">
      <w:pPr>
        <w:pStyle w:val="Heading2"/>
        <w:spacing w:after="240"/>
      </w:pPr>
      <w:r>
        <w:lastRenderedPageBreak/>
        <w:t xml:space="preserve">Linsen-Beignets mit Joghurt und Chutneys – Dai wada </w:t>
      </w:r>
      <w:r>
        <w:rPr>
          <w:rStyle w:val="FootnoteReference"/>
        </w:rPr>
        <w:footnoteReference w:id="1041"/>
      </w:r>
    </w:p>
    <w:p w14:paraId="6FCB105C" w14:textId="77777777" w:rsidR="005F12A6" w:rsidRDefault="005F12A6" w:rsidP="005F12A6">
      <w:pPr>
        <w:rPr>
          <w:sz w:val="24"/>
          <w:szCs w:val="24"/>
        </w:rPr>
      </w:pPr>
      <w:r w:rsidRPr="00825EB3">
        <w:rPr>
          <w:sz w:val="24"/>
          <w:szCs w:val="24"/>
          <w:u w:val="single"/>
        </w:rPr>
        <w:t>Zutaten</w:t>
      </w:r>
      <w:r>
        <w:rPr>
          <w:sz w:val="24"/>
          <w:szCs w:val="24"/>
        </w:rPr>
        <w:t xml:space="preserve"> (für 25 Stück)</w:t>
      </w:r>
    </w:p>
    <w:p w14:paraId="5C3F8F35" w14:textId="77777777" w:rsidR="005F12A6" w:rsidRDefault="005F12A6" w:rsidP="005F12A6">
      <w:pPr>
        <w:rPr>
          <w:sz w:val="24"/>
          <w:szCs w:val="24"/>
        </w:rPr>
      </w:pPr>
      <w:r>
        <w:rPr>
          <w:sz w:val="24"/>
          <w:szCs w:val="24"/>
        </w:rPr>
        <w:t>Für die Beignets</w:t>
      </w:r>
    </w:p>
    <w:p w14:paraId="0D65D2C7" w14:textId="77777777" w:rsidR="005F12A6" w:rsidRDefault="005F12A6" w:rsidP="005F12A6">
      <w:pPr>
        <w:rPr>
          <w:sz w:val="24"/>
          <w:szCs w:val="24"/>
        </w:rPr>
      </w:pPr>
      <w:r>
        <w:rPr>
          <w:sz w:val="24"/>
          <w:szCs w:val="24"/>
        </w:rPr>
        <w:t>250 g Urad Dal oder weiße Linsen</w:t>
      </w:r>
    </w:p>
    <w:p w14:paraId="1653CCB3" w14:textId="77777777" w:rsidR="005F12A6" w:rsidRDefault="005F12A6" w:rsidP="005F12A6">
      <w:pPr>
        <w:rPr>
          <w:sz w:val="24"/>
          <w:szCs w:val="24"/>
        </w:rPr>
      </w:pPr>
      <w:r>
        <w:rPr>
          <w:sz w:val="24"/>
          <w:szCs w:val="24"/>
        </w:rPr>
        <w:t>1 ½ grüne India-Jwala-Chilischote, entkernt und grob gehackt</w:t>
      </w:r>
    </w:p>
    <w:p w14:paraId="27E0AF8B" w14:textId="77777777" w:rsidR="005F12A6" w:rsidRDefault="005F12A6" w:rsidP="005F12A6">
      <w:pPr>
        <w:rPr>
          <w:sz w:val="24"/>
          <w:szCs w:val="24"/>
        </w:rPr>
      </w:pPr>
      <w:r>
        <w:rPr>
          <w:sz w:val="24"/>
          <w:szCs w:val="24"/>
        </w:rPr>
        <w:t>1 Stück Ingwer (5 cm), geschält und grob gehackt</w:t>
      </w:r>
    </w:p>
    <w:p w14:paraId="71BB2A08" w14:textId="77777777" w:rsidR="005F12A6" w:rsidRDefault="005F12A6" w:rsidP="005F12A6">
      <w:pPr>
        <w:rPr>
          <w:sz w:val="24"/>
          <w:szCs w:val="24"/>
        </w:rPr>
      </w:pPr>
      <w:r>
        <w:rPr>
          <w:sz w:val="24"/>
          <w:szCs w:val="24"/>
        </w:rPr>
        <w:t>Salz</w:t>
      </w:r>
    </w:p>
    <w:p w14:paraId="34485A23" w14:textId="77777777" w:rsidR="005F12A6" w:rsidRDefault="005F12A6" w:rsidP="005F12A6">
      <w:pPr>
        <w:rPr>
          <w:sz w:val="24"/>
          <w:szCs w:val="24"/>
        </w:rPr>
      </w:pPr>
      <w:r>
        <w:rPr>
          <w:sz w:val="24"/>
          <w:szCs w:val="24"/>
        </w:rPr>
        <w:t>½ TL gemahlener Kurkuma</w:t>
      </w:r>
    </w:p>
    <w:p w14:paraId="56B6B37A" w14:textId="77777777" w:rsidR="005F12A6" w:rsidRDefault="005F12A6" w:rsidP="005F12A6">
      <w:pPr>
        <w:rPr>
          <w:sz w:val="24"/>
          <w:szCs w:val="24"/>
        </w:rPr>
      </w:pPr>
      <w:r>
        <w:rPr>
          <w:sz w:val="24"/>
          <w:szCs w:val="24"/>
        </w:rPr>
        <w:t>½ TL Kreuzkümmelsamen</w:t>
      </w:r>
    </w:p>
    <w:p w14:paraId="3A102317" w14:textId="77777777" w:rsidR="005F12A6" w:rsidRDefault="005F12A6" w:rsidP="005F12A6">
      <w:pPr>
        <w:rPr>
          <w:sz w:val="24"/>
          <w:szCs w:val="24"/>
        </w:rPr>
      </w:pPr>
      <w:r>
        <w:rPr>
          <w:sz w:val="24"/>
          <w:szCs w:val="24"/>
        </w:rPr>
        <w:t>Rapsöl</w:t>
      </w:r>
    </w:p>
    <w:p w14:paraId="181F060B" w14:textId="77777777" w:rsidR="005F12A6" w:rsidRDefault="005F12A6" w:rsidP="005F12A6">
      <w:pPr>
        <w:rPr>
          <w:sz w:val="24"/>
          <w:szCs w:val="24"/>
        </w:rPr>
      </w:pPr>
    </w:p>
    <w:p w14:paraId="7937A1EB" w14:textId="77777777" w:rsidR="005F12A6" w:rsidRPr="00825EB3" w:rsidRDefault="005F12A6" w:rsidP="005F12A6">
      <w:pPr>
        <w:rPr>
          <w:i/>
          <w:iCs/>
          <w:sz w:val="24"/>
          <w:szCs w:val="24"/>
        </w:rPr>
      </w:pPr>
      <w:r w:rsidRPr="00825EB3">
        <w:rPr>
          <w:i/>
          <w:iCs/>
          <w:sz w:val="24"/>
          <w:szCs w:val="24"/>
        </w:rPr>
        <w:t>Für das Paprika-Chutney</w:t>
      </w:r>
    </w:p>
    <w:p w14:paraId="664BB0FA" w14:textId="77777777" w:rsidR="005F12A6" w:rsidRDefault="005F12A6" w:rsidP="005F12A6">
      <w:pPr>
        <w:rPr>
          <w:sz w:val="24"/>
          <w:szCs w:val="24"/>
        </w:rPr>
      </w:pPr>
      <w:r>
        <w:rPr>
          <w:sz w:val="24"/>
          <w:szCs w:val="24"/>
        </w:rPr>
        <w:t>3 Knoblauchzehen</w:t>
      </w:r>
    </w:p>
    <w:p w14:paraId="00D1435C" w14:textId="77777777" w:rsidR="005F12A6" w:rsidRDefault="005F12A6" w:rsidP="005F12A6">
      <w:pPr>
        <w:rPr>
          <w:sz w:val="24"/>
          <w:szCs w:val="24"/>
        </w:rPr>
      </w:pPr>
      <w:r>
        <w:rPr>
          <w:sz w:val="24"/>
          <w:szCs w:val="24"/>
        </w:rPr>
        <w:t>2 EL Tomatenketchup</w:t>
      </w:r>
    </w:p>
    <w:p w14:paraId="7711E068" w14:textId="77777777" w:rsidR="005F12A6" w:rsidRDefault="005F12A6" w:rsidP="005F12A6">
      <w:pPr>
        <w:rPr>
          <w:sz w:val="24"/>
          <w:szCs w:val="24"/>
        </w:rPr>
      </w:pPr>
      <w:r>
        <w:rPr>
          <w:sz w:val="24"/>
          <w:szCs w:val="24"/>
        </w:rPr>
        <w:t>Salz</w:t>
      </w:r>
    </w:p>
    <w:p w14:paraId="03DAFAA2" w14:textId="77777777" w:rsidR="005F12A6" w:rsidRDefault="005F12A6" w:rsidP="005F12A6">
      <w:pPr>
        <w:rPr>
          <w:sz w:val="24"/>
          <w:szCs w:val="24"/>
        </w:rPr>
      </w:pPr>
      <w:r>
        <w:rPr>
          <w:sz w:val="24"/>
          <w:szCs w:val="24"/>
        </w:rPr>
        <w:t>2 rote Paprikaschoten, gewürfelt</w:t>
      </w:r>
    </w:p>
    <w:p w14:paraId="02CDD9D2" w14:textId="77777777" w:rsidR="005F12A6" w:rsidRDefault="005F12A6" w:rsidP="005F12A6">
      <w:pPr>
        <w:rPr>
          <w:sz w:val="24"/>
          <w:szCs w:val="24"/>
        </w:rPr>
      </w:pPr>
      <w:r>
        <w:rPr>
          <w:sz w:val="24"/>
          <w:szCs w:val="24"/>
        </w:rPr>
        <w:t>2 EL Zitronensaft</w:t>
      </w:r>
    </w:p>
    <w:p w14:paraId="2E29ECE9" w14:textId="77777777" w:rsidR="005F12A6" w:rsidRDefault="005F12A6" w:rsidP="005F12A6">
      <w:pPr>
        <w:rPr>
          <w:sz w:val="24"/>
          <w:szCs w:val="24"/>
        </w:rPr>
      </w:pPr>
      <w:r>
        <w:rPr>
          <w:sz w:val="24"/>
          <w:szCs w:val="24"/>
        </w:rPr>
        <w:t>1/3 TL Cayennepfeffer</w:t>
      </w:r>
    </w:p>
    <w:p w14:paraId="19727327" w14:textId="77777777" w:rsidR="005F12A6" w:rsidRDefault="005F12A6" w:rsidP="005F12A6">
      <w:pPr>
        <w:rPr>
          <w:sz w:val="24"/>
          <w:szCs w:val="24"/>
        </w:rPr>
      </w:pPr>
      <w:r>
        <w:rPr>
          <w:sz w:val="24"/>
          <w:szCs w:val="24"/>
        </w:rPr>
        <w:t>Zucker</w:t>
      </w:r>
    </w:p>
    <w:p w14:paraId="56B854BE" w14:textId="77777777" w:rsidR="005F12A6" w:rsidRDefault="005F12A6" w:rsidP="005F12A6">
      <w:pPr>
        <w:rPr>
          <w:sz w:val="24"/>
          <w:szCs w:val="24"/>
        </w:rPr>
      </w:pPr>
    </w:p>
    <w:p w14:paraId="7897D1FD" w14:textId="77777777" w:rsidR="005F12A6" w:rsidRPr="00825EB3" w:rsidRDefault="005F12A6" w:rsidP="005F12A6">
      <w:pPr>
        <w:rPr>
          <w:i/>
          <w:iCs/>
          <w:sz w:val="24"/>
          <w:szCs w:val="24"/>
        </w:rPr>
      </w:pPr>
      <w:r w:rsidRPr="00825EB3">
        <w:rPr>
          <w:i/>
          <w:iCs/>
          <w:sz w:val="24"/>
          <w:szCs w:val="24"/>
        </w:rPr>
        <w:t>Für das Dattel-Chutney</w:t>
      </w:r>
    </w:p>
    <w:p w14:paraId="735FD65C" w14:textId="77777777" w:rsidR="005F12A6" w:rsidRDefault="005F12A6" w:rsidP="005F12A6">
      <w:pPr>
        <w:rPr>
          <w:sz w:val="24"/>
          <w:szCs w:val="24"/>
        </w:rPr>
      </w:pPr>
      <w:r>
        <w:rPr>
          <w:sz w:val="24"/>
          <w:szCs w:val="24"/>
        </w:rPr>
        <w:t>100 g Datteln entsteint</w:t>
      </w:r>
    </w:p>
    <w:p w14:paraId="3EAF8693" w14:textId="77777777" w:rsidR="005F12A6" w:rsidRDefault="005F12A6" w:rsidP="005F12A6">
      <w:pPr>
        <w:rPr>
          <w:sz w:val="24"/>
          <w:szCs w:val="24"/>
        </w:rPr>
      </w:pPr>
      <w:r>
        <w:rPr>
          <w:sz w:val="24"/>
          <w:szCs w:val="24"/>
        </w:rPr>
        <w:t>½ TL Kreuzkümmel</w:t>
      </w:r>
    </w:p>
    <w:p w14:paraId="6ECA98AE" w14:textId="77777777" w:rsidR="005F12A6" w:rsidRDefault="005F12A6" w:rsidP="005F12A6">
      <w:pPr>
        <w:rPr>
          <w:sz w:val="24"/>
          <w:szCs w:val="24"/>
        </w:rPr>
      </w:pPr>
      <w:r>
        <w:rPr>
          <w:sz w:val="24"/>
          <w:szCs w:val="24"/>
        </w:rPr>
        <w:t>Salz</w:t>
      </w:r>
    </w:p>
    <w:p w14:paraId="6D503EE6" w14:textId="77777777" w:rsidR="005F12A6" w:rsidRDefault="005F12A6" w:rsidP="005F12A6">
      <w:pPr>
        <w:rPr>
          <w:sz w:val="24"/>
          <w:szCs w:val="24"/>
        </w:rPr>
      </w:pPr>
      <w:r>
        <w:rPr>
          <w:sz w:val="24"/>
          <w:szCs w:val="24"/>
        </w:rPr>
        <w:t>2 ½ TL Tamarindenpaste (vorsichtig)</w:t>
      </w:r>
    </w:p>
    <w:p w14:paraId="3A89E8C7" w14:textId="77777777" w:rsidR="005F12A6" w:rsidRDefault="005F12A6" w:rsidP="005F12A6">
      <w:pPr>
        <w:rPr>
          <w:sz w:val="24"/>
          <w:szCs w:val="24"/>
        </w:rPr>
      </w:pPr>
    </w:p>
    <w:p w14:paraId="57B3F16F" w14:textId="77777777" w:rsidR="005F12A6" w:rsidRPr="00825EB3" w:rsidRDefault="005F12A6" w:rsidP="005F12A6">
      <w:pPr>
        <w:rPr>
          <w:i/>
          <w:iCs/>
          <w:sz w:val="24"/>
          <w:szCs w:val="24"/>
        </w:rPr>
      </w:pPr>
      <w:r w:rsidRPr="00825EB3">
        <w:rPr>
          <w:i/>
          <w:iCs/>
          <w:sz w:val="24"/>
          <w:szCs w:val="24"/>
        </w:rPr>
        <w:t>Für das Joghurt-Dresing</w:t>
      </w:r>
    </w:p>
    <w:p w14:paraId="2D4212AE" w14:textId="77777777" w:rsidR="005F12A6" w:rsidRDefault="005F12A6" w:rsidP="005F12A6">
      <w:pPr>
        <w:rPr>
          <w:sz w:val="24"/>
          <w:szCs w:val="24"/>
        </w:rPr>
      </w:pPr>
      <w:r>
        <w:rPr>
          <w:sz w:val="24"/>
          <w:szCs w:val="24"/>
        </w:rPr>
        <w:t>500 g griechischer Joghurt</w:t>
      </w:r>
    </w:p>
    <w:p w14:paraId="5AD37181" w14:textId="77777777" w:rsidR="005F12A6" w:rsidRDefault="005F12A6" w:rsidP="005F12A6">
      <w:pPr>
        <w:rPr>
          <w:sz w:val="24"/>
          <w:szCs w:val="24"/>
        </w:rPr>
      </w:pPr>
      <w:r>
        <w:rPr>
          <w:sz w:val="24"/>
          <w:szCs w:val="24"/>
        </w:rPr>
        <w:lastRenderedPageBreak/>
        <w:t>1 TL Zucker</w:t>
      </w:r>
    </w:p>
    <w:p w14:paraId="7CB648F6" w14:textId="77777777" w:rsidR="005F12A6" w:rsidRDefault="005F12A6" w:rsidP="005F12A6">
      <w:pPr>
        <w:rPr>
          <w:sz w:val="24"/>
          <w:szCs w:val="24"/>
        </w:rPr>
      </w:pPr>
      <w:r>
        <w:rPr>
          <w:sz w:val="24"/>
          <w:szCs w:val="24"/>
        </w:rPr>
        <w:t>Salz</w:t>
      </w:r>
    </w:p>
    <w:p w14:paraId="781A032B" w14:textId="77777777" w:rsidR="005F12A6" w:rsidRDefault="005F12A6" w:rsidP="005F12A6">
      <w:pPr>
        <w:rPr>
          <w:sz w:val="24"/>
          <w:szCs w:val="24"/>
        </w:rPr>
      </w:pPr>
      <w:r>
        <w:rPr>
          <w:sz w:val="24"/>
          <w:szCs w:val="24"/>
        </w:rPr>
        <w:t>Kerne von 1 Granatapfel</w:t>
      </w:r>
    </w:p>
    <w:p w14:paraId="18F887ED" w14:textId="77777777" w:rsidR="005F12A6" w:rsidRDefault="005F12A6" w:rsidP="005F12A6">
      <w:pPr>
        <w:rPr>
          <w:sz w:val="24"/>
          <w:szCs w:val="24"/>
        </w:rPr>
      </w:pPr>
      <w:r>
        <w:rPr>
          <w:sz w:val="24"/>
          <w:szCs w:val="24"/>
        </w:rPr>
        <w:t>20 g Koriandergrün, Blätter abgezupft und gehackt</w:t>
      </w:r>
    </w:p>
    <w:p w14:paraId="118359F4" w14:textId="77777777" w:rsidR="005F12A6" w:rsidRDefault="005F12A6" w:rsidP="005F12A6">
      <w:pPr>
        <w:rPr>
          <w:sz w:val="24"/>
          <w:szCs w:val="24"/>
        </w:rPr>
      </w:pPr>
    </w:p>
    <w:p w14:paraId="771EAAB9" w14:textId="77777777" w:rsidR="005F12A6" w:rsidRDefault="005F12A6" w:rsidP="005F12A6">
      <w:pPr>
        <w:rPr>
          <w:sz w:val="24"/>
          <w:szCs w:val="24"/>
        </w:rPr>
      </w:pPr>
      <w:r>
        <w:rPr>
          <w:sz w:val="24"/>
          <w:szCs w:val="24"/>
        </w:rPr>
        <w:t>Zubereitung:</w:t>
      </w:r>
    </w:p>
    <w:p w14:paraId="6E88672D" w14:textId="77777777" w:rsidR="005F12A6" w:rsidRPr="003C3F04" w:rsidRDefault="005F12A6" w:rsidP="00B40E8C">
      <w:pPr>
        <w:pStyle w:val="ListParagraph"/>
        <w:numPr>
          <w:ilvl w:val="0"/>
          <w:numId w:val="1374"/>
        </w:numPr>
        <w:spacing w:after="120"/>
        <w:ind w:left="714" w:hanging="357"/>
        <w:contextualSpacing w:val="0"/>
        <w:jc w:val="both"/>
        <w:rPr>
          <w:sz w:val="24"/>
          <w:szCs w:val="24"/>
        </w:rPr>
      </w:pPr>
      <w:r w:rsidRPr="003C3F04">
        <w:rPr>
          <w:sz w:val="24"/>
          <w:szCs w:val="24"/>
        </w:rPr>
        <w:t>Die Linsen mehrmals in kaltem Wasser waschen, bis das Wasser klar abläuft. Dann 6 Stunden oder über Nacht einweichen. Anschließend die Chutneys zubereiten: Alle Zutaten für das Paprika-Chutney fein pürieren, dabei bei Bedarf 1 – 2 EL Wasser dazugeben. Danach alle Zutaten für das Dattel-Chutney mit 100 ml Wasser pürieren und in eine Schüssel füllen. Für das Joghurt-Dressing den Joghurt in eine Schüssel geben und mit Zucker, Salz und 75 ml Wasser verquirlen. Die Chutneys und das Dressing abdecken und kaltstellen.</w:t>
      </w:r>
    </w:p>
    <w:p w14:paraId="01EB1FD0" w14:textId="77777777" w:rsidR="005F12A6" w:rsidRDefault="005F12A6" w:rsidP="00B40E8C">
      <w:pPr>
        <w:pStyle w:val="ListParagraph"/>
        <w:numPr>
          <w:ilvl w:val="0"/>
          <w:numId w:val="1374"/>
        </w:numPr>
        <w:spacing w:after="120"/>
        <w:ind w:left="714" w:hanging="357"/>
        <w:contextualSpacing w:val="0"/>
        <w:jc w:val="both"/>
        <w:rPr>
          <w:sz w:val="24"/>
          <w:szCs w:val="24"/>
        </w:rPr>
      </w:pPr>
      <w:r w:rsidRPr="003C3F04">
        <w:rPr>
          <w:sz w:val="24"/>
          <w:szCs w:val="24"/>
        </w:rPr>
        <w:t>Für die Beignets die Linsen abtropfen lassen, mit Chili, Ingwer, Salz, Kurkuma und Kreuzkümmelsamen zu einer Hummus-ähnlichen Konsistenz pürieren. Dabei bis zu 200 ml Wasser dazugießen. Öl 4 cm hoch in eine Pfanne geben und erhitzen. Es ist heiß genug, wenn ein Tropfen des Linsenteigs auf der Oberfläche schwimmt.</w:t>
      </w:r>
    </w:p>
    <w:p w14:paraId="2336F5BE" w14:textId="0E5AB671" w:rsidR="007B0967" w:rsidRPr="003C3F04" w:rsidRDefault="0012315E" w:rsidP="00B40E8C">
      <w:pPr>
        <w:pStyle w:val="ListParagraph"/>
        <w:numPr>
          <w:ilvl w:val="0"/>
          <w:numId w:val="1374"/>
        </w:numPr>
        <w:spacing w:after="120"/>
        <w:ind w:left="714" w:hanging="357"/>
        <w:contextualSpacing w:val="0"/>
        <w:jc w:val="both"/>
        <w:rPr>
          <w:sz w:val="24"/>
          <w:szCs w:val="24"/>
        </w:rPr>
      </w:pPr>
      <w:r>
        <w:rPr>
          <w:sz w:val="24"/>
          <w:szCs w:val="24"/>
        </w:rPr>
        <w:t xml:space="preserve">Einen </w:t>
      </w:r>
      <w:r w:rsidRPr="003C3F04">
        <w:rPr>
          <w:sz w:val="24"/>
          <w:szCs w:val="24"/>
        </w:rPr>
        <w:t>großzügigen TL vom Linsenteig aufnehmen und mit einem zweiten Löffel ins Öl schaben. Mit einem Schaumlöffel 2 – 4 Minuten im Öl hin und her bewegen, bis der Beignet die Farbe von Mandeln annimmt. Aus dem Öl heben und zum Abtropfen auf ein Küchenpapier setzen. Konsistenz und Geschmack prüfen. Die Beignets sollten im Inneren locker sein. Wenn er noch teigig ist, dann länger backen. Salz und Chilimenge anpassen. Die Beignets zu jeweils 10 Stück ausbacken, bis der Teig aufgebraucht ist. Auf einem großen Teller anrichten. Joghurtdressing da</w:t>
      </w:r>
      <w:r>
        <w:rPr>
          <w:sz w:val="24"/>
          <w:szCs w:val="24"/>
        </w:rPr>
        <w:t>r</w:t>
      </w:r>
      <w:r w:rsidRPr="003C3F04">
        <w:rPr>
          <w:sz w:val="24"/>
          <w:szCs w:val="24"/>
        </w:rPr>
        <w:t>übergeben und mit dem Paprika- und Dattel-Chutney beträufeln. Zum Schluss mit Granatapfelkernen bestreuen und mit gehacktem Koriander garnieren. Sofort servieren.</w:t>
      </w:r>
    </w:p>
    <w:p w14:paraId="3EA7696D" w14:textId="10AC45F0" w:rsidR="009877FB" w:rsidRDefault="009877FB" w:rsidP="005F12A6">
      <w:pPr>
        <w:rPr>
          <w:rFonts w:asciiTheme="majorHAnsi" w:eastAsiaTheme="majorEastAsia" w:hAnsiTheme="majorHAnsi" w:cstheme="majorBidi"/>
          <w:color w:val="2F5496" w:themeColor="accent1" w:themeShade="BF"/>
          <w:sz w:val="26"/>
          <w:szCs w:val="26"/>
        </w:rPr>
      </w:pPr>
      <w:r>
        <w:br w:type="page"/>
      </w:r>
    </w:p>
    <w:p w14:paraId="7945AA5B" w14:textId="5B21E6FD" w:rsidR="00D95D6C" w:rsidRDefault="00D95D6C" w:rsidP="00C97170">
      <w:pPr>
        <w:pStyle w:val="Heading2"/>
        <w:spacing w:after="240"/>
      </w:pPr>
      <w:r>
        <w:lastRenderedPageBreak/>
        <w:t>Gemüsekrapfen – Pakoras</w:t>
      </w:r>
      <w:r w:rsidR="0024581D">
        <w:rPr>
          <w:rStyle w:val="FootnoteReference"/>
        </w:rPr>
        <w:footnoteReference w:id="1042"/>
      </w:r>
      <w:r>
        <w:t xml:space="preserve"> </w:t>
      </w:r>
    </w:p>
    <w:p w14:paraId="00A55648" w14:textId="5C39765A" w:rsidR="00D95D6C" w:rsidRDefault="00D95D6C" w:rsidP="00D95D6C">
      <w:pPr>
        <w:rPr>
          <w:sz w:val="24"/>
          <w:szCs w:val="24"/>
        </w:rPr>
      </w:pPr>
      <w:r w:rsidRPr="00C97170">
        <w:rPr>
          <w:sz w:val="24"/>
          <w:szCs w:val="24"/>
          <w:u w:val="single"/>
        </w:rPr>
        <w:t>Zutaten</w:t>
      </w:r>
      <w:r>
        <w:rPr>
          <w:sz w:val="24"/>
          <w:szCs w:val="24"/>
        </w:rPr>
        <w:t xml:space="preserve"> </w:t>
      </w:r>
      <w:r w:rsidR="00C97170">
        <w:rPr>
          <w:sz w:val="24"/>
          <w:szCs w:val="24"/>
        </w:rPr>
        <w:t>(</w:t>
      </w:r>
      <w:r>
        <w:rPr>
          <w:sz w:val="24"/>
          <w:szCs w:val="24"/>
        </w:rPr>
        <w:t>für 6 Portionen</w:t>
      </w:r>
      <w:r w:rsidR="00C97170">
        <w:rPr>
          <w:sz w:val="24"/>
          <w:szCs w:val="24"/>
        </w:rPr>
        <w:t>)</w:t>
      </w:r>
    </w:p>
    <w:p w14:paraId="61EBA6F3" w14:textId="77777777" w:rsidR="00D95D6C" w:rsidRDefault="00D95D6C" w:rsidP="00D95D6C">
      <w:pPr>
        <w:rPr>
          <w:sz w:val="24"/>
          <w:szCs w:val="24"/>
        </w:rPr>
      </w:pPr>
      <w:r>
        <w:rPr>
          <w:sz w:val="24"/>
          <w:szCs w:val="24"/>
        </w:rPr>
        <w:t>500 g Auberginen</w:t>
      </w:r>
    </w:p>
    <w:p w14:paraId="2870AB38" w14:textId="77777777" w:rsidR="00D95D6C" w:rsidRDefault="00D95D6C" w:rsidP="00D95D6C">
      <w:pPr>
        <w:rPr>
          <w:sz w:val="24"/>
          <w:szCs w:val="24"/>
        </w:rPr>
      </w:pPr>
      <w:r>
        <w:rPr>
          <w:sz w:val="24"/>
          <w:szCs w:val="24"/>
        </w:rPr>
        <w:t>250 g Kichererbsenmehl</w:t>
      </w:r>
    </w:p>
    <w:p w14:paraId="05655AB7" w14:textId="77777777" w:rsidR="00D95D6C" w:rsidRDefault="00D95D6C" w:rsidP="00D95D6C">
      <w:pPr>
        <w:rPr>
          <w:sz w:val="24"/>
          <w:szCs w:val="24"/>
        </w:rPr>
      </w:pPr>
      <w:r>
        <w:rPr>
          <w:sz w:val="24"/>
          <w:szCs w:val="24"/>
        </w:rPr>
        <w:t>1 TL Kreuzkümmelpulver</w:t>
      </w:r>
    </w:p>
    <w:p w14:paraId="1C55CA04" w14:textId="77777777" w:rsidR="00D95D6C" w:rsidRDefault="00D95D6C" w:rsidP="00D95D6C">
      <w:pPr>
        <w:rPr>
          <w:sz w:val="24"/>
          <w:szCs w:val="24"/>
        </w:rPr>
      </w:pPr>
      <w:r>
        <w:rPr>
          <w:sz w:val="24"/>
          <w:szCs w:val="24"/>
        </w:rPr>
        <w:t>¼ TL Chilipulver</w:t>
      </w:r>
    </w:p>
    <w:p w14:paraId="2233C363" w14:textId="77777777" w:rsidR="00D95D6C" w:rsidRDefault="00D95D6C" w:rsidP="00D95D6C">
      <w:pPr>
        <w:rPr>
          <w:sz w:val="24"/>
          <w:szCs w:val="24"/>
        </w:rPr>
      </w:pPr>
      <w:r>
        <w:rPr>
          <w:sz w:val="24"/>
          <w:szCs w:val="24"/>
        </w:rPr>
        <w:t>½ TL Korianderpulver</w:t>
      </w:r>
    </w:p>
    <w:p w14:paraId="36DB6ED4" w14:textId="77777777" w:rsidR="00D95D6C" w:rsidRDefault="00D95D6C" w:rsidP="00D95D6C">
      <w:pPr>
        <w:rPr>
          <w:sz w:val="24"/>
          <w:szCs w:val="24"/>
        </w:rPr>
      </w:pPr>
      <w:r>
        <w:rPr>
          <w:sz w:val="24"/>
          <w:szCs w:val="24"/>
        </w:rPr>
        <w:t>1 TL Paprikapulver, edelsüß</w:t>
      </w:r>
    </w:p>
    <w:p w14:paraId="1B3787E5" w14:textId="77777777" w:rsidR="00D95D6C" w:rsidRDefault="00D95D6C" w:rsidP="00D95D6C">
      <w:pPr>
        <w:rPr>
          <w:sz w:val="24"/>
          <w:szCs w:val="24"/>
        </w:rPr>
      </w:pPr>
      <w:r>
        <w:rPr>
          <w:sz w:val="24"/>
          <w:szCs w:val="24"/>
        </w:rPr>
        <w:t>½ TL Thymiansamen (Ajwain)</w:t>
      </w:r>
    </w:p>
    <w:p w14:paraId="3C651D9B" w14:textId="77777777" w:rsidR="00D95D6C" w:rsidRDefault="00D95D6C" w:rsidP="00D95D6C">
      <w:pPr>
        <w:rPr>
          <w:sz w:val="24"/>
          <w:szCs w:val="24"/>
        </w:rPr>
      </w:pPr>
      <w:r>
        <w:rPr>
          <w:sz w:val="24"/>
          <w:szCs w:val="24"/>
        </w:rPr>
        <w:t>½ TL Zwiebelsamen</w:t>
      </w:r>
    </w:p>
    <w:p w14:paraId="0E2D8CBE" w14:textId="77777777" w:rsidR="00D95D6C" w:rsidRDefault="00D95D6C" w:rsidP="00D95D6C">
      <w:pPr>
        <w:rPr>
          <w:sz w:val="24"/>
          <w:szCs w:val="24"/>
        </w:rPr>
      </w:pPr>
      <w:r>
        <w:rPr>
          <w:sz w:val="24"/>
          <w:szCs w:val="24"/>
        </w:rPr>
        <w:t>Salz</w:t>
      </w:r>
    </w:p>
    <w:p w14:paraId="047D08CE" w14:textId="77777777" w:rsidR="00D95D6C" w:rsidRDefault="00D95D6C" w:rsidP="00D95D6C">
      <w:pPr>
        <w:rPr>
          <w:sz w:val="24"/>
          <w:szCs w:val="24"/>
        </w:rPr>
      </w:pPr>
      <w:r>
        <w:rPr>
          <w:sz w:val="24"/>
          <w:szCs w:val="24"/>
        </w:rPr>
        <w:t>1 l Öl zum Frittieren</w:t>
      </w:r>
    </w:p>
    <w:p w14:paraId="4BC767A7" w14:textId="77777777" w:rsidR="00D95D6C" w:rsidRDefault="00D95D6C" w:rsidP="00D95D6C">
      <w:pPr>
        <w:rPr>
          <w:sz w:val="24"/>
          <w:szCs w:val="24"/>
        </w:rPr>
      </w:pPr>
    </w:p>
    <w:p w14:paraId="3BE060F0" w14:textId="77777777" w:rsidR="00D95D6C" w:rsidRDefault="00D95D6C" w:rsidP="00D95D6C">
      <w:pPr>
        <w:rPr>
          <w:sz w:val="24"/>
          <w:szCs w:val="24"/>
        </w:rPr>
      </w:pPr>
      <w:r>
        <w:rPr>
          <w:sz w:val="24"/>
          <w:szCs w:val="24"/>
        </w:rPr>
        <w:t>Zubereitungszeit:</w:t>
      </w:r>
      <w:r>
        <w:rPr>
          <w:sz w:val="24"/>
          <w:szCs w:val="24"/>
        </w:rPr>
        <w:tab/>
        <w:t>45 Minuten</w:t>
      </w:r>
    </w:p>
    <w:p w14:paraId="29F3A6EA" w14:textId="77777777" w:rsidR="00D95D6C" w:rsidRPr="00F73E08" w:rsidRDefault="00D95D6C" w:rsidP="00B40E8C">
      <w:pPr>
        <w:pStyle w:val="ListParagraph"/>
        <w:numPr>
          <w:ilvl w:val="0"/>
          <w:numId w:val="1401"/>
        </w:numPr>
        <w:spacing w:after="120"/>
        <w:ind w:left="714" w:hanging="357"/>
        <w:contextualSpacing w:val="0"/>
        <w:jc w:val="both"/>
        <w:rPr>
          <w:sz w:val="24"/>
          <w:szCs w:val="24"/>
        </w:rPr>
      </w:pPr>
      <w:r w:rsidRPr="00F73E08">
        <w:rPr>
          <w:sz w:val="24"/>
          <w:szCs w:val="24"/>
        </w:rPr>
        <w:t>Auberginen waschen, vom Stielansatz befreien und in etwa ½ cm dicke Scheiben schneiden.</w:t>
      </w:r>
    </w:p>
    <w:p w14:paraId="03571CAE" w14:textId="77777777" w:rsidR="00D95D6C" w:rsidRPr="00F73E08" w:rsidRDefault="00D95D6C" w:rsidP="00B40E8C">
      <w:pPr>
        <w:pStyle w:val="ListParagraph"/>
        <w:numPr>
          <w:ilvl w:val="0"/>
          <w:numId w:val="1401"/>
        </w:numPr>
        <w:spacing w:after="120"/>
        <w:ind w:left="714" w:hanging="357"/>
        <w:contextualSpacing w:val="0"/>
        <w:jc w:val="both"/>
        <w:rPr>
          <w:sz w:val="24"/>
          <w:szCs w:val="24"/>
        </w:rPr>
      </w:pPr>
      <w:r w:rsidRPr="00F73E08">
        <w:rPr>
          <w:sz w:val="24"/>
          <w:szCs w:val="24"/>
        </w:rPr>
        <w:t>Kichererbsenmehl in eine Schüssel geben und alle Gewürze und Salz daruntermischen. 300 ml kaltes Wasser langsam dazugießen und die Masse mit einem Schneebesen schlagen, bis ein glatter, dickflüssiger Teig entstanden ist. Diesen Teig in einen tiefen Teller geben.</w:t>
      </w:r>
    </w:p>
    <w:p w14:paraId="3FF3DF21" w14:textId="77777777" w:rsidR="00D95D6C" w:rsidRPr="00F73E08" w:rsidRDefault="00D95D6C" w:rsidP="00B40E8C">
      <w:pPr>
        <w:pStyle w:val="ListParagraph"/>
        <w:numPr>
          <w:ilvl w:val="0"/>
          <w:numId w:val="1401"/>
        </w:numPr>
        <w:spacing w:after="120"/>
        <w:ind w:left="714" w:hanging="357"/>
        <w:contextualSpacing w:val="0"/>
        <w:jc w:val="both"/>
        <w:rPr>
          <w:sz w:val="24"/>
          <w:szCs w:val="24"/>
        </w:rPr>
      </w:pPr>
      <w:r w:rsidRPr="00F73E08">
        <w:rPr>
          <w:sz w:val="24"/>
          <w:szCs w:val="24"/>
        </w:rPr>
        <w:t>Öl in einem Topf erhitzen. Das Öl ist heiß genug, wenn ein Teigtropfen sofort zischend an die Oberfläche steigt. Die Herdplatte auf mittlerer Hitze herunterschalten.</w:t>
      </w:r>
    </w:p>
    <w:p w14:paraId="09C3DD5E" w14:textId="77777777" w:rsidR="00D95D6C" w:rsidRPr="00F73E08" w:rsidRDefault="00D95D6C" w:rsidP="00B40E8C">
      <w:pPr>
        <w:pStyle w:val="ListParagraph"/>
        <w:numPr>
          <w:ilvl w:val="0"/>
          <w:numId w:val="1401"/>
        </w:numPr>
        <w:spacing w:after="120"/>
        <w:ind w:left="714" w:hanging="357"/>
        <w:contextualSpacing w:val="0"/>
        <w:jc w:val="both"/>
        <w:rPr>
          <w:sz w:val="24"/>
          <w:szCs w:val="24"/>
        </w:rPr>
      </w:pPr>
      <w:r w:rsidRPr="00F73E08">
        <w:rPr>
          <w:sz w:val="24"/>
          <w:szCs w:val="24"/>
        </w:rPr>
        <w:t xml:space="preserve">Auberginenscheiben in den Teig tauchen und portionsweise </w:t>
      </w:r>
      <w:r>
        <w:rPr>
          <w:sz w:val="24"/>
          <w:szCs w:val="24"/>
        </w:rPr>
        <w:t>mi</w:t>
      </w:r>
      <w:r w:rsidRPr="00F73E08">
        <w:rPr>
          <w:sz w:val="24"/>
          <w:szCs w:val="24"/>
        </w:rPr>
        <w:t>t einem Schaumlöffel in das heiße Fett geben- Die Pakoras jeweils 3 – 4 Minuten von beiden Seiten frittieren, bis sie goldbraun und knusprig sind. Herausnehmen und auf Küchenpapier entfetten. Heiz oder lauwarm mit Minzsauce servieren.</w:t>
      </w:r>
    </w:p>
    <w:p w14:paraId="3A101399" w14:textId="77777777" w:rsidR="00D95D6C" w:rsidRDefault="00D95D6C" w:rsidP="00D95D6C">
      <w:pPr>
        <w:rPr>
          <w:sz w:val="24"/>
          <w:szCs w:val="24"/>
        </w:rPr>
      </w:pPr>
    </w:p>
    <w:p w14:paraId="15CCB41E" w14:textId="77777777" w:rsidR="00D95D6C" w:rsidRDefault="00D95D6C" w:rsidP="0012315E">
      <w:pPr>
        <w:ind w:left="705" w:hanging="705"/>
        <w:jc w:val="both"/>
        <w:rPr>
          <w:sz w:val="24"/>
          <w:szCs w:val="24"/>
        </w:rPr>
      </w:pPr>
      <w:r>
        <w:rPr>
          <w:sz w:val="24"/>
          <w:szCs w:val="24"/>
        </w:rPr>
        <w:t>Info:</w:t>
      </w:r>
      <w:r>
        <w:rPr>
          <w:sz w:val="24"/>
          <w:szCs w:val="24"/>
        </w:rPr>
        <w:tab/>
        <w:t xml:space="preserve">Man kann die Pakoras auch mit anderen Gemüsesorten zubereiten. Z.B. mit in Scheiben geschnittenen Kartoffeln, Zwiebelringen oder Blumenkohlröschen. </w:t>
      </w:r>
      <w:r>
        <w:rPr>
          <w:sz w:val="24"/>
          <w:szCs w:val="24"/>
        </w:rPr>
        <w:br w:type="page"/>
      </w:r>
    </w:p>
    <w:p w14:paraId="6926AD13" w14:textId="0D29397F" w:rsidR="00D95D6C" w:rsidRDefault="00D95D6C" w:rsidP="00583E3E">
      <w:pPr>
        <w:pStyle w:val="Heading2"/>
        <w:spacing w:after="240"/>
      </w:pPr>
      <w:r>
        <w:lastRenderedPageBreak/>
        <w:t>Gemüse-Pakoras</w:t>
      </w:r>
      <w:r w:rsidR="001A1950">
        <w:rPr>
          <w:rStyle w:val="FootnoteReference"/>
        </w:rPr>
        <w:footnoteReference w:id="1043"/>
      </w:r>
      <w:r>
        <w:t xml:space="preserve"> </w:t>
      </w:r>
    </w:p>
    <w:p w14:paraId="0BCAAB5D" w14:textId="3F00BF69" w:rsidR="00D95D6C" w:rsidRDefault="00D95D6C" w:rsidP="00D95D6C">
      <w:pPr>
        <w:rPr>
          <w:sz w:val="24"/>
          <w:szCs w:val="24"/>
        </w:rPr>
      </w:pPr>
      <w:r w:rsidRPr="00583E3E">
        <w:rPr>
          <w:sz w:val="24"/>
          <w:szCs w:val="24"/>
          <w:u w:val="single"/>
        </w:rPr>
        <w:t>Zutaten</w:t>
      </w:r>
      <w:r>
        <w:rPr>
          <w:sz w:val="24"/>
          <w:szCs w:val="24"/>
        </w:rPr>
        <w:t xml:space="preserve"> </w:t>
      </w:r>
      <w:r w:rsidR="00583E3E">
        <w:rPr>
          <w:sz w:val="24"/>
          <w:szCs w:val="24"/>
        </w:rPr>
        <w:t>(</w:t>
      </w:r>
      <w:r>
        <w:rPr>
          <w:sz w:val="24"/>
          <w:szCs w:val="24"/>
        </w:rPr>
        <w:t>für 4 Portionen</w:t>
      </w:r>
      <w:r w:rsidR="00583E3E">
        <w:rPr>
          <w:sz w:val="24"/>
          <w:szCs w:val="24"/>
        </w:rPr>
        <w:t>):</w:t>
      </w:r>
    </w:p>
    <w:p w14:paraId="791CD31E" w14:textId="77777777" w:rsidR="00D95D6C" w:rsidRDefault="00D95D6C" w:rsidP="00D95D6C">
      <w:pPr>
        <w:rPr>
          <w:sz w:val="24"/>
          <w:szCs w:val="24"/>
        </w:rPr>
      </w:pPr>
      <w:r>
        <w:rPr>
          <w:sz w:val="24"/>
          <w:szCs w:val="24"/>
        </w:rPr>
        <w:t>100 g Kichererbsenmehl</w:t>
      </w:r>
    </w:p>
    <w:p w14:paraId="61DC18E9" w14:textId="77777777" w:rsidR="00D95D6C" w:rsidRDefault="00D95D6C" w:rsidP="00D95D6C">
      <w:pPr>
        <w:rPr>
          <w:sz w:val="24"/>
          <w:szCs w:val="24"/>
        </w:rPr>
      </w:pPr>
      <w:r>
        <w:rPr>
          <w:sz w:val="24"/>
          <w:szCs w:val="24"/>
        </w:rPr>
        <w:t>½ TL gemahlener Koriander</w:t>
      </w:r>
    </w:p>
    <w:p w14:paraId="53B49BF4" w14:textId="77777777" w:rsidR="00D95D6C" w:rsidRDefault="00D95D6C" w:rsidP="00D95D6C">
      <w:pPr>
        <w:rPr>
          <w:sz w:val="24"/>
          <w:szCs w:val="24"/>
        </w:rPr>
      </w:pPr>
      <w:r>
        <w:rPr>
          <w:sz w:val="24"/>
          <w:szCs w:val="24"/>
        </w:rPr>
        <w:t>1 TL Salz</w:t>
      </w:r>
    </w:p>
    <w:p w14:paraId="52CFBC67" w14:textId="77777777" w:rsidR="00D95D6C" w:rsidRDefault="00D95D6C" w:rsidP="00D95D6C">
      <w:pPr>
        <w:rPr>
          <w:sz w:val="24"/>
          <w:szCs w:val="24"/>
        </w:rPr>
      </w:pPr>
      <w:r>
        <w:rPr>
          <w:sz w:val="24"/>
          <w:szCs w:val="24"/>
        </w:rPr>
        <w:t>½ TL Kurkuma</w:t>
      </w:r>
    </w:p>
    <w:p w14:paraId="067B9051" w14:textId="77777777" w:rsidR="00D95D6C" w:rsidRDefault="00D95D6C" w:rsidP="00D95D6C">
      <w:pPr>
        <w:rPr>
          <w:sz w:val="24"/>
          <w:szCs w:val="24"/>
        </w:rPr>
      </w:pPr>
      <w:r>
        <w:rPr>
          <w:sz w:val="24"/>
          <w:szCs w:val="24"/>
        </w:rPr>
        <w:t>½ TL Chilipulver</w:t>
      </w:r>
    </w:p>
    <w:p w14:paraId="4D5C1F2F" w14:textId="77777777" w:rsidR="00D95D6C" w:rsidRDefault="00D95D6C" w:rsidP="00D95D6C">
      <w:pPr>
        <w:rPr>
          <w:sz w:val="24"/>
          <w:szCs w:val="24"/>
        </w:rPr>
      </w:pPr>
      <w:r>
        <w:rPr>
          <w:sz w:val="24"/>
          <w:szCs w:val="24"/>
        </w:rPr>
        <w:t>½ TL Garam Masala</w:t>
      </w:r>
    </w:p>
    <w:p w14:paraId="62252AE9" w14:textId="77777777" w:rsidR="00D95D6C" w:rsidRDefault="00D95D6C" w:rsidP="00D95D6C">
      <w:pPr>
        <w:rPr>
          <w:sz w:val="24"/>
          <w:szCs w:val="24"/>
        </w:rPr>
      </w:pPr>
      <w:r>
        <w:rPr>
          <w:sz w:val="24"/>
          <w:szCs w:val="24"/>
        </w:rPr>
        <w:t>1-2 Knoblauchzehen, zerdrückt</w:t>
      </w:r>
    </w:p>
    <w:p w14:paraId="46EC0882" w14:textId="77777777" w:rsidR="00D95D6C" w:rsidRDefault="00D95D6C" w:rsidP="00D95D6C">
      <w:pPr>
        <w:rPr>
          <w:sz w:val="24"/>
          <w:szCs w:val="24"/>
        </w:rPr>
      </w:pPr>
      <w:r>
        <w:rPr>
          <w:sz w:val="24"/>
          <w:szCs w:val="24"/>
        </w:rPr>
        <w:t>180 ml Wasser</w:t>
      </w:r>
    </w:p>
    <w:p w14:paraId="680F313A" w14:textId="77777777" w:rsidR="00D95D6C" w:rsidRDefault="00D95D6C" w:rsidP="00D95D6C">
      <w:pPr>
        <w:rPr>
          <w:sz w:val="24"/>
          <w:szCs w:val="24"/>
        </w:rPr>
      </w:pPr>
      <w:r>
        <w:rPr>
          <w:sz w:val="24"/>
          <w:szCs w:val="24"/>
        </w:rPr>
        <w:t>½ Blumenkohl, in Röschen geteilt</w:t>
      </w:r>
    </w:p>
    <w:p w14:paraId="29E05B48" w14:textId="77777777" w:rsidR="00D95D6C" w:rsidRDefault="00D95D6C" w:rsidP="00D95D6C">
      <w:pPr>
        <w:rPr>
          <w:sz w:val="24"/>
          <w:szCs w:val="24"/>
        </w:rPr>
      </w:pPr>
      <w:r>
        <w:rPr>
          <w:sz w:val="24"/>
          <w:szCs w:val="24"/>
        </w:rPr>
        <w:t>2 Zwiebeln, in Ringe geschnitten</w:t>
      </w:r>
    </w:p>
    <w:p w14:paraId="1F1AB180" w14:textId="77777777" w:rsidR="00D95D6C" w:rsidRDefault="00D95D6C" w:rsidP="00D95D6C">
      <w:pPr>
        <w:rPr>
          <w:sz w:val="24"/>
          <w:szCs w:val="24"/>
        </w:rPr>
      </w:pPr>
      <w:r>
        <w:rPr>
          <w:sz w:val="24"/>
          <w:szCs w:val="24"/>
        </w:rPr>
        <w:t>Öl zum Frittieren</w:t>
      </w:r>
    </w:p>
    <w:p w14:paraId="5E1834E5" w14:textId="77777777" w:rsidR="00D95D6C" w:rsidRDefault="00D95D6C" w:rsidP="00D95D6C">
      <w:pPr>
        <w:rPr>
          <w:sz w:val="24"/>
          <w:szCs w:val="24"/>
        </w:rPr>
      </w:pPr>
    </w:p>
    <w:p w14:paraId="61B21446" w14:textId="77777777" w:rsidR="00D95D6C" w:rsidRDefault="00D95D6C" w:rsidP="00D95D6C">
      <w:pPr>
        <w:rPr>
          <w:sz w:val="24"/>
          <w:szCs w:val="24"/>
        </w:rPr>
      </w:pPr>
      <w:r>
        <w:rPr>
          <w:sz w:val="24"/>
          <w:szCs w:val="24"/>
        </w:rPr>
        <w:t>Zubereitungszeit: 15 Minuten, Kochzeit: 10 Minuten</w:t>
      </w:r>
    </w:p>
    <w:p w14:paraId="07C0AE87" w14:textId="77777777" w:rsidR="00D95D6C" w:rsidRPr="00E07324" w:rsidRDefault="00D95D6C" w:rsidP="00E76E01">
      <w:pPr>
        <w:pStyle w:val="ListParagraph"/>
        <w:numPr>
          <w:ilvl w:val="0"/>
          <w:numId w:val="191"/>
        </w:numPr>
        <w:spacing w:after="120"/>
        <w:ind w:left="714" w:hanging="357"/>
        <w:contextualSpacing w:val="0"/>
        <w:jc w:val="both"/>
        <w:rPr>
          <w:sz w:val="24"/>
          <w:szCs w:val="24"/>
        </w:rPr>
      </w:pPr>
      <w:r w:rsidRPr="00E07324">
        <w:rPr>
          <w:sz w:val="24"/>
          <w:szCs w:val="24"/>
        </w:rPr>
        <w:t>Mehl in eine Schüssel sieben. Koriander, Salz, Kurkuma, Chilipulver, Garam Masala und Knoblauch hinzufügen.</w:t>
      </w:r>
    </w:p>
    <w:p w14:paraId="05F43681" w14:textId="77777777" w:rsidR="00D95D6C" w:rsidRPr="00E07324" w:rsidRDefault="00D95D6C" w:rsidP="00E76E01">
      <w:pPr>
        <w:pStyle w:val="ListParagraph"/>
        <w:numPr>
          <w:ilvl w:val="0"/>
          <w:numId w:val="191"/>
        </w:numPr>
        <w:spacing w:after="120"/>
        <w:ind w:left="714" w:hanging="357"/>
        <w:contextualSpacing w:val="0"/>
        <w:jc w:val="both"/>
        <w:rPr>
          <w:sz w:val="24"/>
          <w:szCs w:val="24"/>
        </w:rPr>
      </w:pPr>
      <w:r w:rsidRPr="00E07324">
        <w:rPr>
          <w:sz w:val="24"/>
          <w:szCs w:val="24"/>
        </w:rPr>
        <w:t>Eine Vertiefung in die Mitte drücken. Nach und nach Wasser angießen und mit dem Mehl zu einem dicken, geschmeidigen Teig verarbeiten.</w:t>
      </w:r>
    </w:p>
    <w:p w14:paraId="04DBB4F4" w14:textId="77777777" w:rsidR="00D95D6C" w:rsidRDefault="00D95D6C" w:rsidP="00E76E01">
      <w:pPr>
        <w:pStyle w:val="ListParagraph"/>
        <w:numPr>
          <w:ilvl w:val="0"/>
          <w:numId w:val="191"/>
        </w:numPr>
        <w:spacing w:after="120"/>
        <w:ind w:left="714" w:hanging="357"/>
        <w:contextualSpacing w:val="0"/>
        <w:jc w:val="both"/>
        <w:rPr>
          <w:sz w:val="24"/>
          <w:szCs w:val="24"/>
        </w:rPr>
      </w:pPr>
      <w:r w:rsidRPr="00E07324">
        <w:rPr>
          <w:sz w:val="24"/>
          <w:szCs w:val="24"/>
        </w:rPr>
        <w:t xml:space="preserve">Blumenkohl und Zwiebeln in den </w:t>
      </w:r>
      <w:r>
        <w:rPr>
          <w:sz w:val="24"/>
          <w:szCs w:val="24"/>
        </w:rPr>
        <w:t>T</w:t>
      </w:r>
      <w:r w:rsidRPr="00E07324">
        <w:rPr>
          <w:sz w:val="24"/>
          <w:szCs w:val="24"/>
        </w:rPr>
        <w:t>eig tauchen. Blumenkohl und Zwiebeln portionsweise in eine Fritteuse geben. In 4-5 Minuten goldgelb frittieren. Auf Küchenpapier abtropfen lassen und mit Minzsauce (wie bei den Samosas) oder Chilisa</w:t>
      </w:r>
      <w:r>
        <w:rPr>
          <w:sz w:val="24"/>
          <w:szCs w:val="24"/>
        </w:rPr>
        <w:t xml:space="preserve">uce </w:t>
      </w:r>
      <w:r w:rsidRPr="00E07324">
        <w:rPr>
          <w:sz w:val="24"/>
          <w:szCs w:val="24"/>
        </w:rPr>
        <w:t>servieren.</w:t>
      </w:r>
    </w:p>
    <w:p w14:paraId="7BB9B00E" w14:textId="77777777" w:rsidR="00D95D6C" w:rsidRDefault="00D95D6C" w:rsidP="00D95D6C">
      <w:pPr>
        <w:jc w:val="both"/>
        <w:rPr>
          <w:sz w:val="24"/>
          <w:szCs w:val="24"/>
        </w:rPr>
      </w:pPr>
    </w:p>
    <w:p w14:paraId="1DA40ADD" w14:textId="77777777" w:rsidR="00D95D6C" w:rsidRPr="00E91E69" w:rsidRDefault="00D95D6C" w:rsidP="00D95D6C">
      <w:pPr>
        <w:jc w:val="both"/>
        <w:rPr>
          <w:sz w:val="24"/>
          <w:szCs w:val="24"/>
        </w:rPr>
      </w:pPr>
      <w:r w:rsidRPr="00E91E69">
        <w:rPr>
          <w:sz w:val="24"/>
          <w:szCs w:val="24"/>
        </w:rPr>
        <w:t xml:space="preserve">Oder </w:t>
      </w:r>
      <w:r w:rsidRPr="00E91E69">
        <w:rPr>
          <w:i/>
          <w:iCs/>
          <w:sz w:val="24"/>
          <w:szCs w:val="24"/>
        </w:rPr>
        <w:t>Pfirsichsauce</w:t>
      </w:r>
      <w:r w:rsidRPr="00E91E69">
        <w:rPr>
          <w:sz w:val="24"/>
          <w:szCs w:val="24"/>
        </w:rPr>
        <w:t xml:space="preserve"> (ca. 750 ml):</w:t>
      </w:r>
    </w:p>
    <w:p w14:paraId="39418AD7" w14:textId="77777777" w:rsidR="00D95D6C" w:rsidRDefault="00D95D6C" w:rsidP="00D95D6C">
      <w:pPr>
        <w:pStyle w:val="ListParagraph"/>
        <w:jc w:val="both"/>
        <w:rPr>
          <w:sz w:val="24"/>
          <w:szCs w:val="24"/>
        </w:rPr>
      </w:pPr>
      <w:r>
        <w:rPr>
          <w:sz w:val="24"/>
          <w:szCs w:val="24"/>
        </w:rPr>
        <w:t xml:space="preserve">In einem großen Topf 6 große, geschälte und grobgehackte Pfirsiche geben. 1 EL feingehackten Ingwer, 2 EL feinen braunen Zucker, 2 feingehackte Frühlingszwiebeln, ¼ TL Lebkuchengewürz, 2 ganze Nelken, 4 ganze schwarze Pfefferkörner, 2 EL (brauner) Essig und 2 TL Sojasauce zugeben. Bei mittlerer Hitze rühren, bis sich der Zucker auflöst. Im geschlossenen Topf etwa 15 Minuten gar ziehen lassen, bis die Mischung weich und musartig wird. Dann vom Herd nehmen, Nelken und Pfefferkörner </w:t>
      </w:r>
      <w:r>
        <w:rPr>
          <w:sz w:val="24"/>
          <w:szCs w:val="24"/>
        </w:rPr>
        <w:lastRenderedPageBreak/>
        <w:t>entfernen. Abkühlen lassen. Rest gut luftdicht verschlossen im Kühlschrank aufbewahren.</w:t>
      </w:r>
    </w:p>
    <w:p w14:paraId="227829AE" w14:textId="77777777" w:rsidR="00D95D6C" w:rsidRDefault="00D95D6C" w:rsidP="00D95D6C">
      <w:pPr>
        <w:rPr>
          <w:sz w:val="24"/>
          <w:szCs w:val="24"/>
        </w:rPr>
      </w:pPr>
      <w:r>
        <w:rPr>
          <w:sz w:val="24"/>
          <w:szCs w:val="24"/>
        </w:rPr>
        <w:br w:type="page"/>
      </w:r>
    </w:p>
    <w:p w14:paraId="073989F2" w14:textId="36F589CD" w:rsidR="00D403EE" w:rsidRDefault="00D403EE" w:rsidP="00415F50">
      <w:pPr>
        <w:pStyle w:val="Heading2"/>
        <w:spacing w:after="240"/>
      </w:pPr>
      <w:r>
        <w:lastRenderedPageBreak/>
        <w:t>Gemüsetörtchen</w:t>
      </w:r>
      <w:r w:rsidR="00BD7B26">
        <w:rPr>
          <w:rStyle w:val="FootnoteReference"/>
        </w:rPr>
        <w:footnoteReference w:id="1044"/>
      </w:r>
      <w:r>
        <w:t xml:space="preserve"> </w:t>
      </w:r>
    </w:p>
    <w:p w14:paraId="456DCA2D" w14:textId="263869B2" w:rsidR="00D403EE" w:rsidRPr="00F56913" w:rsidRDefault="00D403EE" w:rsidP="00D403EE">
      <w:pPr>
        <w:rPr>
          <w:sz w:val="26"/>
          <w:szCs w:val="26"/>
        </w:rPr>
      </w:pPr>
      <w:r w:rsidRPr="00F56913">
        <w:rPr>
          <w:sz w:val="24"/>
          <w:szCs w:val="24"/>
          <w:u w:val="single"/>
        </w:rPr>
        <w:t>Zutaten</w:t>
      </w:r>
      <w:r>
        <w:rPr>
          <w:sz w:val="24"/>
          <w:szCs w:val="24"/>
        </w:rPr>
        <w:t xml:space="preserve"> </w:t>
      </w:r>
      <w:r w:rsidR="00F56913">
        <w:rPr>
          <w:sz w:val="24"/>
          <w:szCs w:val="24"/>
        </w:rPr>
        <w:t>(</w:t>
      </w:r>
      <w:r>
        <w:rPr>
          <w:sz w:val="24"/>
          <w:szCs w:val="24"/>
        </w:rPr>
        <w:t>für 6 Quicheförmchen von 10 cm Durchmesser</w:t>
      </w:r>
      <w:r w:rsidR="00F56913">
        <w:rPr>
          <w:sz w:val="26"/>
          <w:szCs w:val="26"/>
        </w:rPr>
        <w:t>):</w:t>
      </w:r>
    </w:p>
    <w:p w14:paraId="224B6746" w14:textId="77777777" w:rsidR="00D403EE" w:rsidRDefault="00D403EE" w:rsidP="00D403EE">
      <w:pPr>
        <w:rPr>
          <w:sz w:val="24"/>
          <w:szCs w:val="24"/>
        </w:rPr>
      </w:pPr>
      <w:r>
        <w:rPr>
          <w:sz w:val="24"/>
          <w:szCs w:val="24"/>
        </w:rPr>
        <w:t>60 g Erdnüsse, geröstet und geschält</w:t>
      </w:r>
    </w:p>
    <w:p w14:paraId="41C5AEDD" w14:textId="77777777" w:rsidR="00D403EE" w:rsidRDefault="00D403EE" w:rsidP="00D403EE">
      <w:pPr>
        <w:rPr>
          <w:sz w:val="24"/>
          <w:szCs w:val="24"/>
        </w:rPr>
      </w:pPr>
      <w:r>
        <w:rPr>
          <w:sz w:val="24"/>
          <w:szCs w:val="24"/>
        </w:rPr>
        <w:t>180 g Mehl</w:t>
      </w:r>
    </w:p>
    <w:p w14:paraId="57D2243C" w14:textId="10182414" w:rsidR="00D403EE" w:rsidRDefault="00D403EE" w:rsidP="00D403EE">
      <w:pPr>
        <w:rPr>
          <w:sz w:val="24"/>
          <w:szCs w:val="24"/>
        </w:rPr>
      </w:pPr>
      <w:r>
        <w:rPr>
          <w:sz w:val="24"/>
          <w:szCs w:val="24"/>
        </w:rPr>
        <w:t>Salz</w:t>
      </w:r>
      <w:r w:rsidR="00F56913">
        <w:rPr>
          <w:sz w:val="24"/>
          <w:szCs w:val="24"/>
        </w:rPr>
        <w:t>, Pfeffer</w:t>
      </w:r>
    </w:p>
    <w:p w14:paraId="33C4E45E" w14:textId="77777777" w:rsidR="00D403EE" w:rsidRDefault="00D403EE" w:rsidP="00D403EE">
      <w:pPr>
        <w:rPr>
          <w:sz w:val="24"/>
          <w:szCs w:val="24"/>
        </w:rPr>
      </w:pPr>
      <w:r>
        <w:rPr>
          <w:sz w:val="24"/>
          <w:szCs w:val="24"/>
        </w:rPr>
        <w:t>¼ TL Schabziger Klee</w:t>
      </w:r>
    </w:p>
    <w:p w14:paraId="2379CA6F" w14:textId="77777777" w:rsidR="00D403EE" w:rsidRDefault="00D403EE" w:rsidP="00D403EE">
      <w:pPr>
        <w:rPr>
          <w:sz w:val="24"/>
          <w:szCs w:val="24"/>
        </w:rPr>
      </w:pPr>
      <w:r>
        <w:rPr>
          <w:sz w:val="24"/>
          <w:szCs w:val="24"/>
        </w:rPr>
        <w:t>100 g kalte Butter</w:t>
      </w:r>
    </w:p>
    <w:p w14:paraId="1257C777" w14:textId="77777777" w:rsidR="00D403EE" w:rsidRDefault="00D403EE" w:rsidP="00D403EE">
      <w:pPr>
        <w:rPr>
          <w:sz w:val="24"/>
          <w:szCs w:val="24"/>
        </w:rPr>
      </w:pPr>
      <w:r>
        <w:rPr>
          <w:sz w:val="24"/>
          <w:szCs w:val="24"/>
        </w:rPr>
        <w:t>2 Eier</w:t>
      </w:r>
    </w:p>
    <w:p w14:paraId="4C8BCA1D" w14:textId="77777777" w:rsidR="00D403EE" w:rsidRDefault="00D403EE" w:rsidP="00D403EE">
      <w:pPr>
        <w:rPr>
          <w:sz w:val="24"/>
          <w:szCs w:val="24"/>
        </w:rPr>
      </w:pPr>
      <w:r>
        <w:rPr>
          <w:sz w:val="24"/>
          <w:szCs w:val="24"/>
        </w:rPr>
        <w:t>Je 100 g süße und saure Sahne</w:t>
      </w:r>
    </w:p>
    <w:p w14:paraId="04C074FC" w14:textId="77777777" w:rsidR="00D403EE" w:rsidRDefault="00D403EE" w:rsidP="00D403EE">
      <w:pPr>
        <w:rPr>
          <w:sz w:val="24"/>
          <w:szCs w:val="24"/>
        </w:rPr>
      </w:pPr>
      <w:r>
        <w:rPr>
          <w:sz w:val="24"/>
          <w:szCs w:val="24"/>
        </w:rPr>
        <w:t>60 g Gruyère</w:t>
      </w:r>
    </w:p>
    <w:p w14:paraId="6654AC2E" w14:textId="77777777" w:rsidR="00D403EE" w:rsidRDefault="00D403EE" w:rsidP="00D403EE">
      <w:pPr>
        <w:rPr>
          <w:sz w:val="24"/>
          <w:szCs w:val="24"/>
        </w:rPr>
      </w:pPr>
      <w:r>
        <w:rPr>
          <w:sz w:val="24"/>
          <w:szCs w:val="24"/>
        </w:rPr>
        <w:t>1 Bund Frühlingszwiebeln (etwa 150 g)</w:t>
      </w:r>
    </w:p>
    <w:p w14:paraId="595E493C" w14:textId="77777777" w:rsidR="00D403EE" w:rsidRDefault="00D403EE" w:rsidP="00D403EE">
      <w:pPr>
        <w:rPr>
          <w:sz w:val="24"/>
          <w:szCs w:val="24"/>
        </w:rPr>
      </w:pPr>
      <w:r>
        <w:rPr>
          <w:sz w:val="24"/>
          <w:szCs w:val="24"/>
        </w:rPr>
        <w:t>1 rote Paprikaschote</w:t>
      </w:r>
    </w:p>
    <w:p w14:paraId="112C6B8D" w14:textId="77777777" w:rsidR="00D403EE" w:rsidRDefault="00D403EE" w:rsidP="00D403EE">
      <w:pPr>
        <w:rPr>
          <w:sz w:val="24"/>
          <w:szCs w:val="24"/>
        </w:rPr>
      </w:pPr>
      <w:r>
        <w:rPr>
          <w:sz w:val="24"/>
          <w:szCs w:val="24"/>
        </w:rPr>
        <w:t>1 EL Olivenöl</w:t>
      </w:r>
    </w:p>
    <w:p w14:paraId="7026B126" w14:textId="77777777" w:rsidR="00D403EE" w:rsidRDefault="00D403EE" w:rsidP="00D403EE">
      <w:pPr>
        <w:rPr>
          <w:sz w:val="24"/>
          <w:szCs w:val="24"/>
        </w:rPr>
      </w:pPr>
      <w:r>
        <w:rPr>
          <w:sz w:val="24"/>
          <w:szCs w:val="24"/>
        </w:rPr>
        <w:t>½ TL getrockneter Oregano</w:t>
      </w:r>
    </w:p>
    <w:p w14:paraId="1766F019" w14:textId="77777777" w:rsidR="00D403EE" w:rsidRDefault="00D403EE" w:rsidP="00D403EE">
      <w:pPr>
        <w:rPr>
          <w:sz w:val="24"/>
          <w:szCs w:val="24"/>
        </w:rPr>
      </w:pPr>
      <w:r>
        <w:rPr>
          <w:sz w:val="24"/>
          <w:szCs w:val="24"/>
        </w:rPr>
        <w:t>1 Mohrrübe</w:t>
      </w:r>
    </w:p>
    <w:p w14:paraId="6315BB22" w14:textId="77777777" w:rsidR="00D403EE" w:rsidRDefault="00D403EE" w:rsidP="00D403EE">
      <w:pPr>
        <w:rPr>
          <w:sz w:val="24"/>
          <w:szCs w:val="24"/>
        </w:rPr>
      </w:pPr>
      <w:r>
        <w:rPr>
          <w:sz w:val="24"/>
          <w:szCs w:val="24"/>
        </w:rPr>
        <w:t>170 g Blumenkohlröschen</w:t>
      </w:r>
    </w:p>
    <w:p w14:paraId="53B8EF34" w14:textId="77777777" w:rsidR="00D403EE" w:rsidRDefault="00D403EE" w:rsidP="00D403EE">
      <w:pPr>
        <w:rPr>
          <w:sz w:val="24"/>
          <w:szCs w:val="24"/>
        </w:rPr>
      </w:pPr>
      <w:r>
        <w:rPr>
          <w:sz w:val="24"/>
          <w:szCs w:val="24"/>
        </w:rPr>
        <w:t>15 g Butter</w:t>
      </w:r>
    </w:p>
    <w:p w14:paraId="78BD6E49" w14:textId="77777777" w:rsidR="00D403EE" w:rsidRDefault="00D403EE" w:rsidP="00D403EE">
      <w:pPr>
        <w:rPr>
          <w:sz w:val="24"/>
          <w:szCs w:val="24"/>
        </w:rPr>
      </w:pPr>
      <w:r>
        <w:rPr>
          <w:sz w:val="24"/>
          <w:szCs w:val="24"/>
        </w:rPr>
        <w:t>¾ - 1 TL Currypulver</w:t>
      </w:r>
    </w:p>
    <w:p w14:paraId="163CE2E7" w14:textId="77777777" w:rsidR="00D403EE" w:rsidRDefault="00D403EE" w:rsidP="00D403EE">
      <w:pPr>
        <w:rPr>
          <w:sz w:val="24"/>
          <w:szCs w:val="24"/>
        </w:rPr>
      </w:pPr>
      <w:r>
        <w:rPr>
          <w:sz w:val="24"/>
          <w:szCs w:val="24"/>
        </w:rPr>
        <w:t>Für die Form: Kokosfett</w:t>
      </w:r>
    </w:p>
    <w:p w14:paraId="38D97F7A" w14:textId="77777777" w:rsidR="00D403EE" w:rsidRDefault="00D403EE" w:rsidP="00D403EE">
      <w:pPr>
        <w:rPr>
          <w:sz w:val="24"/>
          <w:szCs w:val="24"/>
        </w:rPr>
      </w:pPr>
    </w:p>
    <w:p w14:paraId="0AFC30B5" w14:textId="77777777" w:rsidR="00D403EE" w:rsidRDefault="00D403EE" w:rsidP="00D403EE">
      <w:pPr>
        <w:rPr>
          <w:sz w:val="24"/>
          <w:szCs w:val="24"/>
        </w:rPr>
      </w:pPr>
      <w:r>
        <w:rPr>
          <w:sz w:val="24"/>
          <w:szCs w:val="24"/>
        </w:rPr>
        <w:t>Zubereitungszeit: 2 Stunden</w:t>
      </w:r>
    </w:p>
    <w:p w14:paraId="07E54AE0" w14:textId="77777777" w:rsidR="00D403EE" w:rsidRPr="005B1796" w:rsidRDefault="00D403EE" w:rsidP="00B40E8C">
      <w:pPr>
        <w:pStyle w:val="ListParagraph"/>
        <w:numPr>
          <w:ilvl w:val="0"/>
          <w:numId w:val="495"/>
        </w:numPr>
        <w:spacing w:after="120"/>
        <w:ind w:left="714" w:hanging="357"/>
        <w:contextualSpacing w:val="0"/>
        <w:jc w:val="both"/>
        <w:rPr>
          <w:sz w:val="24"/>
          <w:szCs w:val="24"/>
        </w:rPr>
      </w:pPr>
      <w:r w:rsidRPr="005B1796">
        <w:rPr>
          <w:sz w:val="24"/>
          <w:szCs w:val="24"/>
        </w:rPr>
        <w:t xml:space="preserve">50 g Erdnüsse sehr fein zerkleinern oder sehr fein mahlen. Das Mehl, die Erdnüsse, ¼ TL Salz und den Schabziger mischen. </w:t>
      </w:r>
    </w:p>
    <w:p w14:paraId="027632EB" w14:textId="77777777" w:rsidR="00D403EE" w:rsidRPr="005B1796" w:rsidRDefault="00D403EE" w:rsidP="00B40E8C">
      <w:pPr>
        <w:pStyle w:val="ListParagraph"/>
        <w:numPr>
          <w:ilvl w:val="0"/>
          <w:numId w:val="495"/>
        </w:numPr>
        <w:spacing w:after="120"/>
        <w:ind w:left="714" w:hanging="357"/>
        <w:contextualSpacing w:val="0"/>
        <w:jc w:val="both"/>
        <w:rPr>
          <w:sz w:val="24"/>
          <w:szCs w:val="24"/>
        </w:rPr>
      </w:pPr>
      <w:r w:rsidRPr="005B1796">
        <w:rPr>
          <w:sz w:val="24"/>
          <w:szCs w:val="24"/>
        </w:rPr>
        <w:t xml:space="preserve">Die Butter in Stückchen schneiden und auf das Mehl setzen. Alles zu feinen Streuseln verkrümeln. 60 ml eiskaltes Wasser dazugießen und alles zu einem glatten </w:t>
      </w:r>
      <w:r>
        <w:rPr>
          <w:sz w:val="24"/>
          <w:szCs w:val="24"/>
        </w:rPr>
        <w:t>T</w:t>
      </w:r>
      <w:r w:rsidRPr="005B1796">
        <w:rPr>
          <w:sz w:val="24"/>
          <w:szCs w:val="24"/>
        </w:rPr>
        <w:t>eig verkneten. Den Teig zu einer Kugel rollen und in einer Schüssel zugedeckt etwa 1 Stunde kühlen.</w:t>
      </w:r>
    </w:p>
    <w:p w14:paraId="0B8C160D" w14:textId="77777777" w:rsidR="00D403EE" w:rsidRPr="005B1796" w:rsidRDefault="00D403EE" w:rsidP="00B40E8C">
      <w:pPr>
        <w:pStyle w:val="ListParagraph"/>
        <w:numPr>
          <w:ilvl w:val="0"/>
          <w:numId w:val="495"/>
        </w:numPr>
        <w:spacing w:after="120"/>
        <w:ind w:left="714" w:hanging="357"/>
        <w:contextualSpacing w:val="0"/>
        <w:jc w:val="both"/>
        <w:rPr>
          <w:sz w:val="24"/>
          <w:szCs w:val="24"/>
        </w:rPr>
      </w:pPr>
      <w:r w:rsidRPr="005B1796">
        <w:rPr>
          <w:sz w:val="24"/>
          <w:szCs w:val="24"/>
        </w:rPr>
        <w:t>Die Förmchen mit Kokosfett einfetten. Die Eier mit der süßen und der sauren Sahne verquirlen, mit Salz und Pfeffer würzen. Den Käse reiben.</w:t>
      </w:r>
    </w:p>
    <w:p w14:paraId="18369871" w14:textId="77777777" w:rsidR="00D403EE" w:rsidRPr="005B1796" w:rsidRDefault="00D403EE" w:rsidP="00B40E8C">
      <w:pPr>
        <w:pStyle w:val="ListParagraph"/>
        <w:numPr>
          <w:ilvl w:val="0"/>
          <w:numId w:val="495"/>
        </w:numPr>
        <w:spacing w:after="120"/>
        <w:ind w:left="714" w:hanging="357"/>
        <w:contextualSpacing w:val="0"/>
        <w:jc w:val="both"/>
        <w:rPr>
          <w:sz w:val="24"/>
          <w:szCs w:val="24"/>
        </w:rPr>
      </w:pPr>
      <w:r w:rsidRPr="005B1796">
        <w:rPr>
          <w:sz w:val="24"/>
          <w:szCs w:val="24"/>
        </w:rPr>
        <w:lastRenderedPageBreak/>
        <w:t>Für die Paprikafüllung die Frühlingszwiebeln waschen und putzen, etwa zwei Drittel vom unteren Ende in Ringe schneiden. Das restliche Zwiebelgrün beiseitelegen. Die Paprikaschote waschen, vierteln und entkernen. Dann in feine Streifen schneiden.</w:t>
      </w:r>
    </w:p>
    <w:p w14:paraId="0182D580" w14:textId="77777777" w:rsidR="00D403EE" w:rsidRPr="005B1796" w:rsidRDefault="00D403EE" w:rsidP="00B40E8C">
      <w:pPr>
        <w:pStyle w:val="ListParagraph"/>
        <w:numPr>
          <w:ilvl w:val="0"/>
          <w:numId w:val="495"/>
        </w:numPr>
        <w:spacing w:after="120"/>
        <w:ind w:left="714" w:hanging="357"/>
        <w:contextualSpacing w:val="0"/>
        <w:jc w:val="both"/>
        <w:rPr>
          <w:sz w:val="24"/>
          <w:szCs w:val="24"/>
        </w:rPr>
      </w:pPr>
      <w:r w:rsidRPr="005B1796">
        <w:rPr>
          <w:sz w:val="24"/>
          <w:szCs w:val="24"/>
        </w:rPr>
        <w:t>Das Öl und 1 EL Wasser in einem breiten Topf schwach erhitzen. Das Gemüse hineingeben, salzen und in etwa 5 Minuten zugedeckt bei schwacher Hitze knapp bissfest dünsten. Den Oregano unterrühren. Das Gemüse auf einem Teller beiseitestellen.</w:t>
      </w:r>
    </w:p>
    <w:p w14:paraId="13454B69" w14:textId="77777777" w:rsidR="00D403EE" w:rsidRPr="005B1796" w:rsidRDefault="00D403EE" w:rsidP="00B40E8C">
      <w:pPr>
        <w:pStyle w:val="ListParagraph"/>
        <w:numPr>
          <w:ilvl w:val="0"/>
          <w:numId w:val="495"/>
        </w:numPr>
        <w:spacing w:after="120"/>
        <w:ind w:left="714" w:hanging="357"/>
        <w:contextualSpacing w:val="0"/>
        <w:jc w:val="both"/>
        <w:rPr>
          <w:sz w:val="24"/>
          <w:szCs w:val="24"/>
        </w:rPr>
      </w:pPr>
      <w:r w:rsidRPr="005B1796">
        <w:rPr>
          <w:sz w:val="24"/>
          <w:szCs w:val="24"/>
        </w:rPr>
        <w:t>Den Backofen auf 200 Grad vorheizen.</w:t>
      </w:r>
    </w:p>
    <w:p w14:paraId="646AA3F1" w14:textId="77777777" w:rsidR="00D403EE" w:rsidRPr="005B1796" w:rsidRDefault="00D403EE" w:rsidP="00B40E8C">
      <w:pPr>
        <w:pStyle w:val="ListParagraph"/>
        <w:numPr>
          <w:ilvl w:val="0"/>
          <w:numId w:val="495"/>
        </w:numPr>
        <w:spacing w:after="120"/>
        <w:ind w:left="714" w:hanging="357"/>
        <w:contextualSpacing w:val="0"/>
        <w:jc w:val="both"/>
        <w:rPr>
          <w:sz w:val="24"/>
          <w:szCs w:val="24"/>
        </w:rPr>
      </w:pPr>
      <w:r w:rsidRPr="005B1796">
        <w:rPr>
          <w:sz w:val="24"/>
          <w:szCs w:val="24"/>
        </w:rPr>
        <w:t>Für die Blumenkohlfüllung die Möhre unter fließendem Wasser sauber abbürsten, längs halbieren und in sehr dünne Scheibchen schneiden. Den Blumenkohl waschen, die Stiele und Röschen in dünne Scheiben schneiden.</w:t>
      </w:r>
    </w:p>
    <w:p w14:paraId="6A20495D" w14:textId="77777777" w:rsidR="00D403EE" w:rsidRPr="005B1796" w:rsidRDefault="00D403EE" w:rsidP="00B40E8C">
      <w:pPr>
        <w:pStyle w:val="ListParagraph"/>
        <w:numPr>
          <w:ilvl w:val="0"/>
          <w:numId w:val="495"/>
        </w:numPr>
        <w:spacing w:after="120"/>
        <w:ind w:left="714" w:hanging="357"/>
        <w:contextualSpacing w:val="0"/>
        <w:jc w:val="both"/>
        <w:rPr>
          <w:sz w:val="24"/>
          <w:szCs w:val="24"/>
        </w:rPr>
      </w:pPr>
      <w:r w:rsidRPr="005B1796">
        <w:rPr>
          <w:sz w:val="24"/>
          <w:szCs w:val="24"/>
        </w:rPr>
        <w:t>Die B</w:t>
      </w:r>
      <w:r>
        <w:rPr>
          <w:sz w:val="24"/>
          <w:szCs w:val="24"/>
        </w:rPr>
        <w:t>u</w:t>
      </w:r>
      <w:r w:rsidRPr="005B1796">
        <w:rPr>
          <w:sz w:val="24"/>
          <w:szCs w:val="24"/>
        </w:rPr>
        <w:t>tter und 1 EL Wasser in einem Topf schwach erhitzen. Das Gemüse hineingeben, salzen und in 5 – 6 Minuten zugedeckt bei schwacher Hitze knapp bissfest garen. Dann mit dem Curry kräftig würzen, da die Eisahne den Geschmack etwas dämpft.</w:t>
      </w:r>
    </w:p>
    <w:p w14:paraId="73AB5571" w14:textId="77777777" w:rsidR="00D403EE" w:rsidRPr="005B1796" w:rsidRDefault="00D403EE" w:rsidP="00B40E8C">
      <w:pPr>
        <w:pStyle w:val="ListParagraph"/>
        <w:numPr>
          <w:ilvl w:val="0"/>
          <w:numId w:val="495"/>
        </w:numPr>
        <w:spacing w:after="120"/>
        <w:ind w:left="714" w:hanging="357"/>
        <w:contextualSpacing w:val="0"/>
        <w:jc w:val="both"/>
        <w:rPr>
          <w:sz w:val="24"/>
          <w:szCs w:val="24"/>
        </w:rPr>
      </w:pPr>
      <w:r w:rsidRPr="005B1796">
        <w:rPr>
          <w:sz w:val="24"/>
          <w:szCs w:val="24"/>
        </w:rPr>
        <w:t>Den Teig auf der leicht bemehlten Arbeitsfläche ausrollen und die Förmchen damit auslegen. Die Teigböden mit einer Gabel mehrfach einstechen und im Backofen (unten) etwa 15 Minuten vorbacken.</w:t>
      </w:r>
    </w:p>
    <w:p w14:paraId="0EF9B608" w14:textId="77777777" w:rsidR="00D403EE" w:rsidRPr="005B1796" w:rsidRDefault="00D403EE" w:rsidP="00B40E8C">
      <w:pPr>
        <w:pStyle w:val="ListParagraph"/>
        <w:numPr>
          <w:ilvl w:val="0"/>
          <w:numId w:val="495"/>
        </w:numPr>
        <w:spacing w:after="120"/>
        <w:ind w:left="714" w:hanging="357"/>
        <w:contextualSpacing w:val="0"/>
        <w:jc w:val="both"/>
        <w:rPr>
          <w:sz w:val="24"/>
          <w:szCs w:val="24"/>
        </w:rPr>
      </w:pPr>
      <w:r w:rsidRPr="005B1796">
        <w:rPr>
          <w:sz w:val="24"/>
          <w:szCs w:val="24"/>
        </w:rPr>
        <w:t>Auf dem Boden von drei Förmchen etwas Käse streuen, das Paprikagemüse hineinfüllen, die Hälfte der Eisahne darüber gießen. Das Blumenkohlgemüse in die anderen drei Förmchen füllen und mit dem restlichen Käse bestreuen. Das Gemüse mit Eisahne übergießen und mit den restlichen 10 g Erdnüsse bestreuen.</w:t>
      </w:r>
    </w:p>
    <w:p w14:paraId="1CC90CA0" w14:textId="77777777" w:rsidR="00D403EE" w:rsidRPr="005B1796" w:rsidRDefault="00D403EE" w:rsidP="00B40E8C">
      <w:pPr>
        <w:pStyle w:val="ListParagraph"/>
        <w:numPr>
          <w:ilvl w:val="0"/>
          <w:numId w:val="495"/>
        </w:numPr>
        <w:spacing w:after="120"/>
        <w:ind w:left="714" w:hanging="357"/>
        <w:contextualSpacing w:val="0"/>
        <w:jc w:val="both"/>
        <w:rPr>
          <w:sz w:val="24"/>
          <w:szCs w:val="24"/>
        </w:rPr>
      </w:pPr>
      <w:r w:rsidRPr="005B1796">
        <w:rPr>
          <w:sz w:val="24"/>
          <w:szCs w:val="24"/>
        </w:rPr>
        <w:t>Die Törtchen im Backofen (Mitte) etwa 20 Minuten backen, bis die Oberfläche goldgelb und fest ist. Vom zurückgelegten Zwiebelgrün einige Ringe abschneiden und die Paprikatörtchen damit bestreuen.</w:t>
      </w:r>
    </w:p>
    <w:p w14:paraId="67F6270C" w14:textId="77777777" w:rsidR="00D403EE" w:rsidRDefault="00D403EE" w:rsidP="00D403EE">
      <w:pPr>
        <w:rPr>
          <w:sz w:val="24"/>
          <w:szCs w:val="24"/>
        </w:rPr>
      </w:pPr>
    </w:p>
    <w:p w14:paraId="6944D7CA" w14:textId="77777777" w:rsidR="00D403EE" w:rsidRDefault="00D403EE" w:rsidP="00D403EE">
      <w:pPr>
        <w:rPr>
          <w:sz w:val="24"/>
          <w:szCs w:val="24"/>
        </w:rPr>
      </w:pPr>
      <w:r>
        <w:rPr>
          <w:sz w:val="24"/>
          <w:szCs w:val="24"/>
        </w:rPr>
        <w:br w:type="page"/>
      </w:r>
    </w:p>
    <w:p w14:paraId="063C0A42" w14:textId="77777777" w:rsidR="00D45BA6" w:rsidRDefault="00D45BA6" w:rsidP="00D45BA6">
      <w:pPr>
        <w:pStyle w:val="Heading2"/>
        <w:spacing w:after="240"/>
      </w:pPr>
      <w:r>
        <w:lastRenderedPageBreak/>
        <w:t>Gemüsepuffer mit Tomatensauce</w:t>
      </w:r>
      <w:r>
        <w:rPr>
          <w:rStyle w:val="FootnoteReference"/>
        </w:rPr>
        <w:footnoteReference w:id="1045"/>
      </w:r>
      <w:r>
        <w:t xml:space="preserve"> </w:t>
      </w:r>
    </w:p>
    <w:p w14:paraId="48623D80" w14:textId="77777777" w:rsidR="00D45BA6" w:rsidRDefault="00D45BA6" w:rsidP="00D45BA6">
      <w:pPr>
        <w:rPr>
          <w:sz w:val="24"/>
          <w:szCs w:val="24"/>
        </w:rPr>
      </w:pPr>
      <w:r w:rsidRPr="00773CCF">
        <w:rPr>
          <w:sz w:val="24"/>
          <w:szCs w:val="24"/>
          <w:u w:val="single"/>
        </w:rPr>
        <w:t>Zutaten</w:t>
      </w:r>
      <w:r>
        <w:rPr>
          <w:sz w:val="24"/>
          <w:szCs w:val="24"/>
        </w:rPr>
        <w:t xml:space="preserve"> (für 12 Stück):</w:t>
      </w:r>
    </w:p>
    <w:p w14:paraId="7BDE21D3" w14:textId="77777777" w:rsidR="00D45BA6" w:rsidRDefault="00D45BA6" w:rsidP="00D45BA6">
      <w:pPr>
        <w:rPr>
          <w:sz w:val="24"/>
          <w:szCs w:val="24"/>
        </w:rPr>
      </w:pPr>
      <w:r>
        <w:rPr>
          <w:sz w:val="24"/>
          <w:szCs w:val="24"/>
        </w:rPr>
        <w:t>2 mittelgroße Kartoffeln, geschält</w:t>
      </w:r>
    </w:p>
    <w:p w14:paraId="13C4A30D" w14:textId="77777777" w:rsidR="00D45BA6" w:rsidRDefault="00D45BA6" w:rsidP="00D45BA6">
      <w:pPr>
        <w:rPr>
          <w:sz w:val="24"/>
          <w:szCs w:val="24"/>
        </w:rPr>
      </w:pPr>
      <w:r>
        <w:rPr>
          <w:sz w:val="24"/>
          <w:szCs w:val="24"/>
        </w:rPr>
        <w:t>1 Möhre, geschält</w:t>
      </w:r>
    </w:p>
    <w:p w14:paraId="79AFE5E3" w14:textId="77777777" w:rsidR="00D45BA6" w:rsidRDefault="00D45BA6" w:rsidP="00D45BA6">
      <w:pPr>
        <w:rPr>
          <w:sz w:val="24"/>
          <w:szCs w:val="24"/>
        </w:rPr>
      </w:pPr>
      <w:r>
        <w:rPr>
          <w:sz w:val="24"/>
          <w:szCs w:val="24"/>
        </w:rPr>
        <w:t>2 Zucchini</w:t>
      </w:r>
    </w:p>
    <w:p w14:paraId="6C133032" w14:textId="77777777" w:rsidR="00D45BA6" w:rsidRDefault="00D45BA6" w:rsidP="00D45BA6">
      <w:pPr>
        <w:rPr>
          <w:sz w:val="24"/>
          <w:szCs w:val="24"/>
        </w:rPr>
      </w:pPr>
      <w:r>
        <w:rPr>
          <w:sz w:val="24"/>
          <w:szCs w:val="24"/>
        </w:rPr>
        <w:t>120 g Süßkartoffel, geschält</w:t>
      </w:r>
    </w:p>
    <w:p w14:paraId="372CDC62" w14:textId="77777777" w:rsidR="00D45BA6" w:rsidRDefault="00D45BA6" w:rsidP="00D45BA6">
      <w:pPr>
        <w:rPr>
          <w:sz w:val="24"/>
          <w:szCs w:val="24"/>
        </w:rPr>
      </w:pPr>
      <w:r>
        <w:rPr>
          <w:sz w:val="24"/>
          <w:szCs w:val="24"/>
        </w:rPr>
        <w:t>1 kleiner Lauch</w:t>
      </w:r>
    </w:p>
    <w:p w14:paraId="4F0F7CEF" w14:textId="77777777" w:rsidR="00D45BA6" w:rsidRDefault="00D45BA6" w:rsidP="00D45BA6">
      <w:pPr>
        <w:rPr>
          <w:sz w:val="24"/>
          <w:szCs w:val="24"/>
        </w:rPr>
      </w:pPr>
      <w:r>
        <w:rPr>
          <w:sz w:val="24"/>
          <w:szCs w:val="24"/>
        </w:rPr>
        <w:t>2 EL Mehl</w:t>
      </w:r>
    </w:p>
    <w:p w14:paraId="2038B4CB" w14:textId="77777777" w:rsidR="00D45BA6" w:rsidRDefault="00D45BA6" w:rsidP="00D45BA6">
      <w:pPr>
        <w:rPr>
          <w:sz w:val="24"/>
          <w:szCs w:val="24"/>
        </w:rPr>
      </w:pPr>
      <w:r>
        <w:rPr>
          <w:sz w:val="24"/>
          <w:szCs w:val="24"/>
        </w:rPr>
        <w:t>3 Eier, leicht verquirlt</w:t>
      </w:r>
    </w:p>
    <w:p w14:paraId="3A7C8CAA" w14:textId="77777777" w:rsidR="00D45BA6" w:rsidRDefault="00D45BA6" w:rsidP="00D45BA6">
      <w:pPr>
        <w:rPr>
          <w:sz w:val="24"/>
          <w:szCs w:val="24"/>
        </w:rPr>
      </w:pPr>
      <w:r>
        <w:rPr>
          <w:sz w:val="24"/>
          <w:szCs w:val="24"/>
        </w:rPr>
        <w:t>Öl</w:t>
      </w:r>
    </w:p>
    <w:p w14:paraId="768B1732" w14:textId="77777777" w:rsidR="0012315E" w:rsidRDefault="0012315E" w:rsidP="00D45BA6">
      <w:pPr>
        <w:rPr>
          <w:i/>
          <w:iCs/>
          <w:sz w:val="24"/>
          <w:szCs w:val="24"/>
        </w:rPr>
      </w:pPr>
    </w:p>
    <w:p w14:paraId="572D2315" w14:textId="3C03BD89" w:rsidR="00D45BA6" w:rsidRPr="00773CCF" w:rsidRDefault="00D45BA6" w:rsidP="00D45BA6">
      <w:pPr>
        <w:rPr>
          <w:i/>
          <w:iCs/>
          <w:sz w:val="24"/>
          <w:szCs w:val="24"/>
        </w:rPr>
      </w:pPr>
      <w:r w:rsidRPr="00773CCF">
        <w:rPr>
          <w:i/>
          <w:iCs/>
          <w:sz w:val="24"/>
          <w:szCs w:val="24"/>
        </w:rPr>
        <w:t>Für die Sauce:</w:t>
      </w:r>
    </w:p>
    <w:p w14:paraId="79A7C7D9" w14:textId="77777777" w:rsidR="00D45BA6" w:rsidRDefault="00D45BA6" w:rsidP="00D45BA6">
      <w:pPr>
        <w:rPr>
          <w:sz w:val="24"/>
          <w:szCs w:val="24"/>
        </w:rPr>
      </w:pPr>
      <w:r>
        <w:rPr>
          <w:sz w:val="24"/>
          <w:szCs w:val="24"/>
        </w:rPr>
        <w:t>1 EL Öl</w:t>
      </w:r>
    </w:p>
    <w:p w14:paraId="34AACD43" w14:textId="77777777" w:rsidR="00D45BA6" w:rsidRDefault="00D45BA6" w:rsidP="00D45BA6">
      <w:pPr>
        <w:rPr>
          <w:sz w:val="24"/>
          <w:szCs w:val="24"/>
        </w:rPr>
      </w:pPr>
      <w:r>
        <w:rPr>
          <w:sz w:val="24"/>
          <w:szCs w:val="24"/>
        </w:rPr>
        <w:t>1 kleine Zwiebel, feingehackt</w:t>
      </w:r>
    </w:p>
    <w:p w14:paraId="17915FE1" w14:textId="77777777" w:rsidR="00D45BA6" w:rsidRDefault="00D45BA6" w:rsidP="00D45BA6">
      <w:pPr>
        <w:rPr>
          <w:sz w:val="24"/>
          <w:szCs w:val="24"/>
        </w:rPr>
      </w:pPr>
      <w:r>
        <w:rPr>
          <w:sz w:val="24"/>
          <w:szCs w:val="24"/>
        </w:rPr>
        <w:t>1 Knoblauchzehe, zerdrückt</w:t>
      </w:r>
    </w:p>
    <w:p w14:paraId="3F17FABA" w14:textId="77777777" w:rsidR="00D45BA6" w:rsidRDefault="00D45BA6" w:rsidP="00D45BA6">
      <w:pPr>
        <w:rPr>
          <w:sz w:val="24"/>
          <w:szCs w:val="24"/>
        </w:rPr>
      </w:pPr>
      <w:r>
        <w:rPr>
          <w:sz w:val="24"/>
          <w:szCs w:val="24"/>
        </w:rPr>
        <w:t>½ TL Paprikapulver</w:t>
      </w:r>
    </w:p>
    <w:p w14:paraId="15FA900F" w14:textId="77777777" w:rsidR="00D45BA6" w:rsidRDefault="00D45BA6" w:rsidP="00D45BA6">
      <w:pPr>
        <w:rPr>
          <w:sz w:val="24"/>
          <w:szCs w:val="24"/>
        </w:rPr>
      </w:pPr>
      <w:r>
        <w:rPr>
          <w:sz w:val="24"/>
          <w:szCs w:val="24"/>
        </w:rPr>
        <w:t>3 mittelgroße Tomaten, feingehackt</w:t>
      </w:r>
    </w:p>
    <w:p w14:paraId="487544CC" w14:textId="77777777" w:rsidR="00D45BA6" w:rsidRDefault="00D45BA6" w:rsidP="00D45BA6">
      <w:pPr>
        <w:rPr>
          <w:sz w:val="24"/>
          <w:szCs w:val="24"/>
        </w:rPr>
      </w:pPr>
      <w:r>
        <w:rPr>
          <w:sz w:val="24"/>
          <w:szCs w:val="24"/>
        </w:rPr>
        <w:t>12 g frisches Basilikum, feingehackt</w:t>
      </w:r>
    </w:p>
    <w:p w14:paraId="55DD2C89" w14:textId="77777777" w:rsidR="00D45BA6" w:rsidRDefault="00D45BA6" w:rsidP="00D45BA6">
      <w:pPr>
        <w:rPr>
          <w:sz w:val="24"/>
          <w:szCs w:val="24"/>
        </w:rPr>
      </w:pPr>
    </w:p>
    <w:p w14:paraId="2102693A" w14:textId="77777777" w:rsidR="00D45BA6" w:rsidRDefault="00D45BA6" w:rsidP="00D45BA6">
      <w:pPr>
        <w:rPr>
          <w:sz w:val="24"/>
          <w:szCs w:val="24"/>
        </w:rPr>
      </w:pPr>
      <w:r>
        <w:rPr>
          <w:sz w:val="24"/>
          <w:szCs w:val="24"/>
        </w:rPr>
        <w:t>Zubereitungszeit: 30 Minuten plus 36 Minuten Kochzeit</w:t>
      </w:r>
    </w:p>
    <w:p w14:paraId="748B874C" w14:textId="77777777" w:rsidR="00D45BA6" w:rsidRPr="00EC1613" w:rsidRDefault="00D45BA6" w:rsidP="00B40E8C">
      <w:pPr>
        <w:pStyle w:val="ListParagraph"/>
        <w:numPr>
          <w:ilvl w:val="0"/>
          <w:numId w:val="644"/>
        </w:numPr>
        <w:spacing w:after="120"/>
        <w:ind w:left="714" w:hanging="357"/>
        <w:contextualSpacing w:val="0"/>
        <w:jc w:val="both"/>
        <w:rPr>
          <w:sz w:val="24"/>
          <w:szCs w:val="24"/>
        </w:rPr>
      </w:pPr>
      <w:r w:rsidRPr="00EC1613">
        <w:rPr>
          <w:sz w:val="24"/>
          <w:szCs w:val="24"/>
        </w:rPr>
        <w:t xml:space="preserve">Kartoffeln, Möhre, Zucchini und Süßkartoffeln fein reiben. Den weißen Teil des Lauchs in dünne Scheiben schneiden. </w:t>
      </w:r>
    </w:p>
    <w:p w14:paraId="27D2556A" w14:textId="77777777" w:rsidR="00D45BA6" w:rsidRPr="00EC1613" w:rsidRDefault="00D45BA6" w:rsidP="00B40E8C">
      <w:pPr>
        <w:pStyle w:val="ListParagraph"/>
        <w:numPr>
          <w:ilvl w:val="0"/>
          <w:numId w:val="644"/>
        </w:numPr>
        <w:spacing w:after="120"/>
        <w:ind w:left="714" w:hanging="357"/>
        <w:contextualSpacing w:val="0"/>
        <w:jc w:val="both"/>
        <w:rPr>
          <w:sz w:val="24"/>
          <w:szCs w:val="24"/>
        </w:rPr>
      </w:pPr>
      <w:r w:rsidRPr="00EC1613">
        <w:rPr>
          <w:sz w:val="24"/>
          <w:szCs w:val="24"/>
        </w:rPr>
        <w:t>Mit den Händen überschüssige Flüssigkeit aus dem geriebenen Gemüse ausdrücken. In einer Rührschüssel mit dem Lauch gut mischen.</w:t>
      </w:r>
    </w:p>
    <w:p w14:paraId="4B237F13" w14:textId="77777777" w:rsidR="00D45BA6" w:rsidRPr="00EC1613" w:rsidRDefault="00D45BA6" w:rsidP="00B40E8C">
      <w:pPr>
        <w:pStyle w:val="ListParagraph"/>
        <w:numPr>
          <w:ilvl w:val="0"/>
          <w:numId w:val="644"/>
        </w:numPr>
        <w:spacing w:after="120"/>
        <w:ind w:left="714" w:hanging="357"/>
        <w:contextualSpacing w:val="0"/>
        <w:jc w:val="both"/>
        <w:rPr>
          <w:sz w:val="24"/>
          <w:szCs w:val="24"/>
        </w:rPr>
      </w:pPr>
      <w:r w:rsidRPr="00EC1613">
        <w:rPr>
          <w:sz w:val="24"/>
          <w:szCs w:val="24"/>
        </w:rPr>
        <w:t xml:space="preserve">Mehl über das Gemüse sieben und gut durchmischen. Eier hinzugeben und gründlich verrühren. Öl in die Pfanne gießen und erhitzen. 1/54 Tasse der Gemüsemischung als Häufchen in das Öl geben und vorsichtig mit einer Gabel zu einem Puffer von 10 cm Durchmesser flachdrücken. Jeweils 2 – 3 Puffer von jeder Seite bei mittlerer Temperatur goldbraun und knusprig braten. Auf Zewa abtropfen lassen und warm stellen. </w:t>
      </w:r>
    </w:p>
    <w:p w14:paraId="2BCEE541" w14:textId="77777777" w:rsidR="00D45BA6" w:rsidRDefault="00D45BA6" w:rsidP="00B40E8C">
      <w:pPr>
        <w:pStyle w:val="ListParagraph"/>
        <w:numPr>
          <w:ilvl w:val="0"/>
          <w:numId w:val="644"/>
        </w:numPr>
        <w:spacing w:after="120"/>
        <w:ind w:left="714" w:hanging="357"/>
        <w:contextualSpacing w:val="0"/>
        <w:jc w:val="both"/>
        <w:rPr>
          <w:sz w:val="24"/>
          <w:szCs w:val="24"/>
        </w:rPr>
      </w:pPr>
      <w:r w:rsidRPr="00EC1613">
        <w:rPr>
          <w:sz w:val="24"/>
          <w:szCs w:val="24"/>
        </w:rPr>
        <w:lastRenderedPageBreak/>
        <w:t>Für die Tomatensauce Öl in einem kleinen Topf erhitzen. Zwiebel, Paprikapulver und Knoblauch hineingeben und bei mittlerer Temperatur 3 Minuten anbraten. Tomaten hinzugeben, Temperatur reduzieren und 10 Minuten unter gelegentlichem Rühren kochen. Basilikum einrühren und fertig.</w:t>
      </w:r>
    </w:p>
    <w:p w14:paraId="3B3DB0ED" w14:textId="77777777" w:rsidR="00D45BA6" w:rsidRDefault="00D45BA6" w:rsidP="00D45BA6">
      <w:pPr>
        <w:rPr>
          <w:rFonts w:asciiTheme="majorHAnsi" w:eastAsiaTheme="majorEastAsia" w:hAnsiTheme="majorHAnsi" w:cstheme="majorBidi"/>
          <w:color w:val="2F5496" w:themeColor="accent1" w:themeShade="BF"/>
          <w:sz w:val="26"/>
          <w:szCs w:val="26"/>
        </w:rPr>
      </w:pPr>
      <w:r>
        <w:br w:type="page"/>
      </w:r>
    </w:p>
    <w:p w14:paraId="03CA8A08" w14:textId="77777777" w:rsidR="00A219A8" w:rsidRDefault="00A219A8" w:rsidP="00A219A8">
      <w:pPr>
        <w:pStyle w:val="Heading2"/>
        <w:spacing w:after="240"/>
      </w:pPr>
      <w:r>
        <w:lastRenderedPageBreak/>
        <w:t>Gemüsebällchen in Sauce – Sabji Kofta</w:t>
      </w:r>
      <w:r>
        <w:rPr>
          <w:rStyle w:val="FootnoteReference"/>
        </w:rPr>
        <w:footnoteReference w:id="1046"/>
      </w:r>
      <w:r>
        <w:t xml:space="preserve"> </w:t>
      </w:r>
    </w:p>
    <w:p w14:paraId="0C1E059D" w14:textId="77777777" w:rsidR="00A219A8" w:rsidRDefault="00A219A8" w:rsidP="00A219A8">
      <w:pPr>
        <w:rPr>
          <w:sz w:val="24"/>
          <w:szCs w:val="24"/>
        </w:rPr>
      </w:pPr>
      <w:r w:rsidRPr="006E7F4E">
        <w:rPr>
          <w:sz w:val="24"/>
          <w:szCs w:val="24"/>
          <w:u w:val="single"/>
        </w:rPr>
        <w:t>Zutaten</w:t>
      </w:r>
      <w:r>
        <w:rPr>
          <w:sz w:val="24"/>
          <w:szCs w:val="24"/>
        </w:rPr>
        <w:t xml:space="preserve"> (für 20 – 24 Bällchen):</w:t>
      </w:r>
    </w:p>
    <w:p w14:paraId="76CA0E0E" w14:textId="77777777" w:rsidR="00A219A8" w:rsidRPr="006E7F4E" w:rsidRDefault="00A219A8" w:rsidP="00A219A8">
      <w:pPr>
        <w:rPr>
          <w:i/>
          <w:iCs/>
          <w:sz w:val="24"/>
          <w:szCs w:val="24"/>
        </w:rPr>
      </w:pPr>
      <w:r w:rsidRPr="006E7F4E">
        <w:rPr>
          <w:i/>
          <w:iCs/>
          <w:sz w:val="24"/>
          <w:szCs w:val="24"/>
        </w:rPr>
        <w:t>Für die Sauce:</w:t>
      </w:r>
    </w:p>
    <w:p w14:paraId="408A2DDD" w14:textId="77777777" w:rsidR="00A219A8" w:rsidRDefault="00A219A8" w:rsidP="00A219A8">
      <w:pPr>
        <w:rPr>
          <w:sz w:val="24"/>
          <w:szCs w:val="24"/>
        </w:rPr>
      </w:pPr>
      <w:r>
        <w:rPr>
          <w:sz w:val="24"/>
          <w:szCs w:val="24"/>
        </w:rPr>
        <w:t>10 mittelgroße Tomaten</w:t>
      </w:r>
    </w:p>
    <w:p w14:paraId="100E5E04" w14:textId="77777777" w:rsidR="00A219A8" w:rsidRDefault="00A219A8" w:rsidP="00A219A8">
      <w:pPr>
        <w:rPr>
          <w:sz w:val="24"/>
          <w:szCs w:val="24"/>
        </w:rPr>
      </w:pPr>
      <w:r>
        <w:rPr>
          <w:sz w:val="24"/>
          <w:szCs w:val="24"/>
        </w:rPr>
        <w:t>1 Stück frischer Ingwer (4 cm)</w:t>
      </w:r>
    </w:p>
    <w:p w14:paraId="1239740E" w14:textId="77777777" w:rsidR="00A219A8" w:rsidRDefault="00A219A8" w:rsidP="00A219A8">
      <w:pPr>
        <w:rPr>
          <w:sz w:val="24"/>
          <w:szCs w:val="24"/>
        </w:rPr>
      </w:pPr>
      <w:r>
        <w:rPr>
          <w:sz w:val="24"/>
          <w:szCs w:val="24"/>
        </w:rPr>
        <w:t>2 EL Ghee oder Butterschmalz</w:t>
      </w:r>
    </w:p>
    <w:p w14:paraId="41260431" w14:textId="77777777" w:rsidR="00A219A8" w:rsidRDefault="00A219A8" w:rsidP="00A219A8">
      <w:pPr>
        <w:rPr>
          <w:sz w:val="24"/>
          <w:szCs w:val="24"/>
        </w:rPr>
      </w:pPr>
      <w:r>
        <w:rPr>
          <w:sz w:val="24"/>
          <w:szCs w:val="24"/>
        </w:rPr>
        <w:t>2 getrocknete Chilischoten</w:t>
      </w:r>
    </w:p>
    <w:p w14:paraId="6A7BB419" w14:textId="77777777" w:rsidR="00A219A8" w:rsidRDefault="00A219A8" w:rsidP="00A219A8">
      <w:pPr>
        <w:rPr>
          <w:sz w:val="24"/>
          <w:szCs w:val="24"/>
        </w:rPr>
      </w:pPr>
      <w:r>
        <w:rPr>
          <w:sz w:val="24"/>
          <w:szCs w:val="24"/>
        </w:rPr>
        <w:t>1 TL Kreuzkümmelpulver</w:t>
      </w:r>
    </w:p>
    <w:p w14:paraId="26B91D4B" w14:textId="77777777" w:rsidR="00A219A8" w:rsidRDefault="00A219A8" w:rsidP="00A219A8">
      <w:pPr>
        <w:rPr>
          <w:sz w:val="24"/>
          <w:szCs w:val="24"/>
        </w:rPr>
      </w:pPr>
      <w:r>
        <w:rPr>
          <w:sz w:val="24"/>
          <w:szCs w:val="24"/>
        </w:rPr>
        <w:t>1 TL Kurkumapulver</w:t>
      </w:r>
    </w:p>
    <w:p w14:paraId="26A5838A" w14:textId="77777777" w:rsidR="00A219A8" w:rsidRDefault="00A219A8" w:rsidP="00A219A8">
      <w:pPr>
        <w:rPr>
          <w:sz w:val="24"/>
          <w:szCs w:val="24"/>
        </w:rPr>
      </w:pPr>
      <w:r>
        <w:rPr>
          <w:sz w:val="24"/>
          <w:szCs w:val="24"/>
        </w:rPr>
        <w:t>Salz</w:t>
      </w:r>
    </w:p>
    <w:p w14:paraId="36B40EF0" w14:textId="77777777" w:rsidR="00A219A8" w:rsidRDefault="00A219A8" w:rsidP="00A219A8">
      <w:pPr>
        <w:rPr>
          <w:sz w:val="24"/>
          <w:szCs w:val="24"/>
        </w:rPr>
      </w:pPr>
      <w:r>
        <w:rPr>
          <w:sz w:val="24"/>
          <w:szCs w:val="24"/>
        </w:rPr>
        <w:t>200 g Joghurt</w:t>
      </w:r>
    </w:p>
    <w:p w14:paraId="34ADE3CE" w14:textId="77777777" w:rsidR="00A219A8" w:rsidRDefault="00A219A8" w:rsidP="00A219A8">
      <w:pPr>
        <w:rPr>
          <w:sz w:val="24"/>
          <w:szCs w:val="24"/>
        </w:rPr>
      </w:pPr>
    </w:p>
    <w:p w14:paraId="0E092EC7" w14:textId="77777777" w:rsidR="00A219A8" w:rsidRPr="006E7F4E" w:rsidRDefault="00A219A8" w:rsidP="00A219A8">
      <w:pPr>
        <w:rPr>
          <w:i/>
          <w:iCs/>
          <w:sz w:val="24"/>
          <w:szCs w:val="24"/>
        </w:rPr>
      </w:pPr>
      <w:r w:rsidRPr="006E7F4E">
        <w:rPr>
          <w:i/>
          <w:iCs/>
          <w:sz w:val="24"/>
          <w:szCs w:val="24"/>
        </w:rPr>
        <w:t>Für die Bällchen:</w:t>
      </w:r>
    </w:p>
    <w:p w14:paraId="11545313" w14:textId="77777777" w:rsidR="00A219A8" w:rsidRDefault="00A219A8" w:rsidP="00A219A8">
      <w:pPr>
        <w:rPr>
          <w:sz w:val="24"/>
          <w:szCs w:val="24"/>
        </w:rPr>
      </w:pPr>
      <w:r>
        <w:rPr>
          <w:sz w:val="24"/>
          <w:szCs w:val="24"/>
        </w:rPr>
        <w:t>½ Blumenkohl (250 g)</w:t>
      </w:r>
    </w:p>
    <w:p w14:paraId="6B03BE04" w14:textId="77777777" w:rsidR="00A219A8" w:rsidRDefault="00A219A8" w:rsidP="00A219A8">
      <w:pPr>
        <w:rPr>
          <w:sz w:val="24"/>
          <w:szCs w:val="24"/>
        </w:rPr>
      </w:pPr>
      <w:r>
        <w:rPr>
          <w:sz w:val="24"/>
          <w:szCs w:val="24"/>
        </w:rPr>
        <w:t>450 g Kartoffeln, festkochend</w:t>
      </w:r>
    </w:p>
    <w:p w14:paraId="099D8F8D" w14:textId="77777777" w:rsidR="00A219A8" w:rsidRDefault="00A219A8" w:rsidP="00A219A8">
      <w:pPr>
        <w:rPr>
          <w:sz w:val="24"/>
          <w:szCs w:val="24"/>
        </w:rPr>
      </w:pPr>
      <w:r>
        <w:rPr>
          <w:sz w:val="24"/>
          <w:szCs w:val="24"/>
        </w:rPr>
        <w:t>6 Stängel frischer Koriander</w:t>
      </w:r>
    </w:p>
    <w:p w14:paraId="7C98BD81" w14:textId="77777777" w:rsidR="00A219A8" w:rsidRDefault="00A219A8" w:rsidP="00A219A8">
      <w:pPr>
        <w:rPr>
          <w:sz w:val="24"/>
          <w:szCs w:val="24"/>
        </w:rPr>
      </w:pPr>
      <w:r>
        <w:rPr>
          <w:sz w:val="24"/>
          <w:szCs w:val="24"/>
        </w:rPr>
        <w:t>150 g Kichererbsenmehl</w:t>
      </w:r>
    </w:p>
    <w:p w14:paraId="0AAB014B" w14:textId="77777777" w:rsidR="00A219A8" w:rsidRDefault="00A219A8" w:rsidP="00A219A8">
      <w:pPr>
        <w:rPr>
          <w:sz w:val="24"/>
          <w:szCs w:val="24"/>
        </w:rPr>
      </w:pPr>
      <w:r>
        <w:rPr>
          <w:sz w:val="24"/>
          <w:szCs w:val="24"/>
        </w:rPr>
        <w:t>1 TL Garam Masala</w:t>
      </w:r>
    </w:p>
    <w:p w14:paraId="5D5D3E6F" w14:textId="77777777" w:rsidR="00A219A8" w:rsidRDefault="00A219A8" w:rsidP="00A219A8">
      <w:pPr>
        <w:rPr>
          <w:sz w:val="24"/>
          <w:szCs w:val="24"/>
        </w:rPr>
      </w:pPr>
      <w:r>
        <w:rPr>
          <w:sz w:val="24"/>
          <w:szCs w:val="24"/>
        </w:rPr>
        <w:t>½ TL Schwarzer Pfeffer</w:t>
      </w:r>
    </w:p>
    <w:p w14:paraId="5D311E43" w14:textId="77777777" w:rsidR="00A219A8" w:rsidRDefault="00A219A8" w:rsidP="00A219A8">
      <w:pPr>
        <w:rPr>
          <w:sz w:val="24"/>
          <w:szCs w:val="24"/>
        </w:rPr>
      </w:pPr>
      <w:r>
        <w:rPr>
          <w:sz w:val="24"/>
          <w:szCs w:val="24"/>
        </w:rPr>
        <w:t>Salz</w:t>
      </w:r>
    </w:p>
    <w:p w14:paraId="4062C66F" w14:textId="77777777" w:rsidR="00A219A8" w:rsidRDefault="00A219A8" w:rsidP="00A219A8">
      <w:pPr>
        <w:rPr>
          <w:sz w:val="24"/>
          <w:szCs w:val="24"/>
        </w:rPr>
      </w:pPr>
      <w:r>
        <w:rPr>
          <w:sz w:val="24"/>
          <w:szCs w:val="24"/>
        </w:rPr>
        <w:t>300 ml Öl zum Frittieren</w:t>
      </w:r>
    </w:p>
    <w:p w14:paraId="28635EDA" w14:textId="77777777" w:rsidR="00A219A8" w:rsidRDefault="00A219A8" w:rsidP="00A219A8">
      <w:pPr>
        <w:rPr>
          <w:sz w:val="24"/>
          <w:szCs w:val="24"/>
        </w:rPr>
      </w:pPr>
    </w:p>
    <w:p w14:paraId="073A9276" w14:textId="77777777" w:rsidR="00A219A8" w:rsidRDefault="00A219A8" w:rsidP="00A219A8">
      <w:pPr>
        <w:rPr>
          <w:sz w:val="24"/>
          <w:szCs w:val="24"/>
        </w:rPr>
      </w:pPr>
      <w:r>
        <w:rPr>
          <w:sz w:val="24"/>
          <w:szCs w:val="24"/>
        </w:rPr>
        <w:t>Zubereitungszeit:</w:t>
      </w:r>
      <w:r>
        <w:rPr>
          <w:sz w:val="24"/>
          <w:szCs w:val="24"/>
        </w:rPr>
        <w:tab/>
        <w:t>1,5 Stunden</w:t>
      </w:r>
    </w:p>
    <w:p w14:paraId="6D11745C" w14:textId="77777777" w:rsidR="00A219A8" w:rsidRPr="00C34643" w:rsidRDefault="00A219A8" w:rsidP="00B40E8C">
      <w:pPr>
        <w:pStyle w:val="ListParagraph"/>
        <w:numPr>
          <w:ilvl w:val="0"/>
          <w:numId w:val="1409"/>
        </w:numPr>
        <w:spacing w:after="120"/>
        <w:ind w:left="714" w:hanging="357"/>
        <w:contextualSpacing w:val="0"/>
        <w:jc w:val="both"/>
        <w:rPr>
          <w:sz w:val="24"/>
          <w:szCs w:val="24"/>
        </w:rPr>
      </w:pPr>
      <w:r w:rsidRPr="00C34643">
        <w:rPr>
          <w:sz w:val="24"/>
          <w:szCs w:val="24"/>
        </w:rPr>
        <w:t>Tomaten waschen und in kochendem Wasser etwa 1 Minute blanchieren. In ein Sieb geben und mit kaltem Wasser abschrecken. Die Haut schälen und Tomaten mit einem Kartoffelstampfer in einer Schüssel zerdrücken. Stielansätze entfernen.</w:t>
      </w:r>
    </w:p>
    <w:p w14:paraId="51A9CFCD" w14:textId="77777777" w:rsidR="00A219A8" w:rsidRPr="00C34643" w:rsidRDefault="00A219A8" w:rsidP="00B40E8C">
      <w:pPr>
        <w:pStyle w:val="ListParagraph"/>
        <w:numPr>
          <w:ilvl w:val="0"/>
          <w:numId w:val="1409"/>
        </w:numPr>
        <w:spacing w:after="120"/>
        <w:ind w:left="714" w:hanging="357"/>
        <w:contextualSpacing w:val="0"/>
        <w:jc w:val="both"/>
        <w:rPr>
          <w:sz w:val="24"/>
          <w:szCs w:val="24"/>
        </w:rPr>
      </w:pPr>
      <w:r w:rsidRPr="00C34643">
        <w:rPr>
          <w:sz w:val="24"/>
          <w:szCs w:val="24"/>
        </w:rPr>
        <w:t>Ingwer schälen und fein reiben. Ghee oder Butterschmalz in einem Topf erhitzen, geriebenen Ingwer, getrocknete Chilischote, Kreuzkümmel du Kurkuma dazugeben und bei mittlerer Hitze etwa 2 Minuten anbraten.</w:t>
      </w:r>
    </w:p>
    <w:p w14:paraId="7A95D857" w14:textId="77777777" w:rsidR="00A219A8" w:rsidRPr="00C34643" w:rsidRDefault="00A219A8" w:rsidP="00B40E8C">
      <w:pPr>
        <w:pStyle w:val="ListParagraph"/>
        <w:numPr>
          <w:ilvl w:val="0"/>
          <w:numId w:val="1409"/>
        </w:numPr>
        <w:spacing w:after="120"/>
        <w:ind w:left="714" w:hanging="357"/>
        <w:contextualSpacing w:val="0"/>
        <w:jc w:val="both"/>
        <w:rPr>
          <w:sz w:val="24"/>
          <w:szCs w:val="24"/>
        </w:rPr>
      </w:pPr>
      <w:r w:rsidRPr="00C34643">
        <w:rPr>
          <w:sz w:val="24"/>
          <w:szCs w:val="24"/>
        </w:rPr>
        <w:lastRenderedPageBreak/>
        <w:t>Tomaten und reichlich Salz dazugeben, das Ganze bei schwacher Hitze etwa 20 Minuten offen köcheln lassen. Joghurt dazufügen, alles gut verrühren, zugedeckt beiseitestellen.</w:t>
      </w:r>
    </w:p>
    <w:p w14:paraId="61997EE2" w14:textId="77777777" w:rsidR="00A219A8" w:rsidRPr="00C34643" w:rsidRDefault="00A219A8" w:rsidP="00B40E8C">
      <w:pPr>
        <w:pStyle w:val="ListParagraph"/>
        <w:numPr>
          <w:ilvl w:val="0"/>
          <w:numId w:val="1409"/>
        </w:numPr>
        <w:spacing w:after="120"/>
        <w:ind w:left="714" w:hanging="357"/>
        <w:contextualSpacing w:val="0"/>
        <w:jc w:val="both"/>
        <w:rPr>
          <w:sz w:val="24"/>
          <w:szCs w:val="24"/>
        </w:rPr>
      </w:pPr>
      <w:r w:rsidRPr="00C34643">
        <w:rPr>
          <w:sz w:val="24"/>
          <w:szCs w:val="24"/>
        </w:rPr>
        <w:t>Blumenkohl putzen, waschen und in große Stücke schneiden. Kartoffeln waschen, schälen und vierteln. Blumenkohl und Kartoffeln etwa 15 Minuten kochen lassen, dann mit der Kartoffelpresse zerdrücken. Den entstandenen Teig in eine Schüssel geben.</w:t>
      </w:r>
    </w:p>
    <w:p w14:paraId="58A598EA" w14:textId="77777777" w:rsidR="00A219A8" w:rsidRPr="00C34643" w:rsidRDefault="00A219A8" w:rsidP="00B40E8C">
      <w:pPr>
        <w:pStyle w:val="ListParagraph"/>
        <w:numPr>
          <w:ilvl w:val="0"/>
          <w:numId w:val="1409"/>
        </w:numPr>
        <w:spacing w:after="120"/>
        <w:ind w:left="714" w:hanging="357"/>
        <w:contextualSpacing w:val="0"/>
        <w:jc w:val="both"/>
        <w:rPr>
          <w:sz w:val="24"/>
          <w:szCs w:val="24"/>
        </w:rPr>
      </w:pPr>
      <w:r w:rsidRPr="00C34643">
        <w:rPr>
          <w:sz w:val="24"/>
          <w:szCs w:val="24"/>
        </w:rPr>
        <w:t>Koriander waschen, trockenschütteln, die Blättchen abzupfen und kleinschneiden. Kichererbsenmehl, Korianderblätter, Garam Masala, Pfeffer und Salz zum Gemüse in die Schüssel geben und die Mischung mit der Hand gut durchkneten. Wenn die Masse zu feucht ist, etwas mehr Kichererbsenmehl dazugeben. Ais der Masse 20 – 24 Bällchen von etwa 4 cm Durchmesser formen und auf einen Teller legen.</w:t>
      </w:r>
    </w:p>
    <w:p w14:paraId="63E829AA" w14:textId="77777777" w:rsidR="00A219A8" w:rsidRPr="00C34643" w:rsidRDefault="00A219A8" w:rsidP="00B40E8C">
      <w:pPr>
        <w:pStyle w:val="ListParagraph"/>
        <w:numPr>
          <w:ilvl w:val="0"/>
          <w:numId w:val="1409"/>
        </w:numPr>
        <w:spacing w:after="120"/>
        <w:ind w:left="714" w:hanging="357"/>
        <w:contextualSpacing w:val="0"/>
        <w:jc w:val="both"/>
        <w:rPr>
          <w:sz w:val="24"/>
          <w:szCs w:val="24"/>
        </w:rPr>
      </w:pPr>
      <w:r w:rsidRPr="00C34643">
        <w:rPr>
          <w:sz w:val="24"/>
          <w:szCs w:val="24"/>
        </w:rPr>
        <w:t>Öl in einem Topf stark erhitzen. Die Bällchen portionsweise mit einem Schaumlöffel hineingeben und bei starker Hitze in etwa 3 Minuten goldbraun frittieren, auf Küchenpapier abtropfen lassen.</w:t>
      </w:r>
    </w:p>
    <w:p w14:paraId="5C9344BC" w14:textId="77777777" w:rsidR="00A219A8" w:rsidRPr="00C34643" w:rsidRDefault="00A219A8" w:rsidP="00B40E8C">
      <w:pPr>
        <w:pStyle w:val="ListParagraph"/>
        <w:numPr>
          <w:ilvl w:val="0"/>
          <w:numId w:val="1409"/>
        </w:numPr>
        <w:spacing w:after="120"/>
        <w:ind w:left="714" w:hanging="357"/>
        <w:contextualSpacing w:val="0"/>
        <w:jc w:val="both"/>
        <w:rPr>
          <w:sz w:val="24"/>
          <w:szCs w:val="24"/>
        </w:rPr>
      </w:pPr>
      <w:r w:rsidRPr="00C34643">
        <w:rPr>
          <w:sz w:val="24"/>
          <w:szCs w:val="24"/>
        </w:rPr>
        <w:t>Die Gemüsebällchen in eine Schüssel geben und die fertige Sauce darüber gießen. Warm mit Reis und Papadam servieren. Außerdem passt auch gut Tomatenchutney sowie geröstete Zwiebelringe dazu.</w:t>
      </w:r>
      <w:r w:rsidRPr="00C34643">
        <w:rPr>
          <w:sz w:val="24"/>
          <w:szCs w:val="24"/>
        </w:rPr>
        <w:br w:type="page"/>
      </w:r>
    </w:p>
    <w:p w14:paraId="3EC0A2B9" w14:textId="77777777" w:rsidR="00300F03" w:rsidRDefault="00300F03" w:rsidP="00300F03">
      <w:pPr>
        <w:pStyle w:val="Heading2"/>
        <w:spacing w:after="240"/>
      </w:pPr>
      <w:r>
        <w:lastRenderedPageBreak/>
        <w:t>Ofengeröstetes Gemüse</w:t>
      </w:r>
    </w:p>
    <w:p w14:paraId="7F2F6613" w14:textId="77777777" w:rsidR="00300F03" w:rsidRDefault="00300F03" w:rsidP="00300F03">
      <w:pPr>
        <w:rPr>
          <w:sz w:val="24"/>
          <w:szCs w:val="24"/>
        </w:rPr>
      </w:pPr>
      <w:r>
        <w:rPr>
          <w:sz w:val="24"/>
          <w:szCs w:val="24"/>
        </w:rPr>
        <w:t>Zutaten:</w:t>
      </w:r>
    </w:p>
    <w:p w14:paraId="586BE30F" w14:textId="77777777" w:rsidR="00300F03" w:rsidRDefault="00300F03" w:rsidP="00300F03">
      <w:pPr>
        <w:rPr>
          <w:sz w:val="24"/>
          <w:szCs w:val="24"/>
        </w:rPr>
      </w:pPr>
      <w:r>
        <w:rPr>
          <w:sz w:val="24"/>
          <w:szCs w:val="24"/>
        </w:rPr>
        <w:t>1 Blumenkohl</w:t>
      </w:r>
    </w:p>
    <w:p w14:paraId="3DF28F8A" w14:textId="77777777" w:rsidR="00300F03" w:rsidRDefault="00300F03" w:rsidP="00300F03">
      <w:pPr>
        <w:rPr>
          <w:sz w:val="24"/>
          <w:szCs w:val="24"/>
        </w:rPr>
      </w:pPr>
      <w:r>
        <w:rPr>
          <w:sz w:val="24"/>
          <w:szCs w:val="24"/>
        </w:rPr>
        <w:t>200 g Möhren</w:t>
      </w:r>
    </w:p>
    <w:p w14:paraId="1D7979DA" w14:textId="77777777" w:rsidR="00300F03" w:rsidRDefault="00300F03" w:rsidP="00300F03">
      <w:pPr>
        <w:rPr>
          <w:sz w:val="24"/>
          <w:szCs w:val="24"/>
        </w:rPr>
      </w:pPr>
      <w:r>
        <w:rPr>
          <w:sz w:val="24"/>
          <w:szCs w:val="24"/>
        </w:rPr>
        <w:t>2 rote Zwiebeln</w:t>
      </w:r>
    </w:p>
    <w:p w14:paraId="58445611" w14:textId="77777777" w:rsidR="00300F03" w:rsidRDefault="00300F03" w:rsidP="00300F03">
      <w:pPr>
        <w:rPr>
          <w:sz w:val="24"/>
          <w:szCs w:val="24"/>
        </w:rPr>
      </w:pPr>
      <w:r>
        <w:rPr>
          <w:sz w:val="24"/>
          <w:szCs w:val="24"/>
        </w:rPr>
        <w:t>2 hart gekochte Eier</w:t>
      </w:r>
    </w:p>
    <w:p w14:paraId="50A6BB04" w14:textId="77777777" w:rsidR="00300F03" w:rsidRDefault="00300F03" w:rsidP="00300F03">
      <w:pPr>
        <w:rPr>
          <w:sz w:val="24"/>
          <w:szCs w:val="24"/>
        </w:rPr>
      </w:pPr>
      <w:r>
        <w:rPr>
          <w:sz w:val="24"/>
          <w:szCs w:val="24"/>
        </w:rPr>
        <w:t>Salz, Pfeffer</w:t>
      </w:r>
    </w:p>
    <w:p w14:paraId="2761776C" w14:textId="77777777" w:rsidR="00300F03" w:rsidRDefault="00300F03" w:rsidP="00300F03">
      <w:pPr>
        <w:rPr>
          <w:sz w:val="24"/>
          <w:szCs w:val="24"/>
        </w:rPr>
      </w:pPr>
      <w:r>
        <w:rPr>
          <w:sz w:val="24"/>
          <w:szCs w:val="24"/>
        </w:rPr>
        <w:t>Öl, Essig, Salz, Pfeffer, gehackte Kapern</w:t>
      </w:r>
    </w:p>
    <w:p w14:paraId="612F4472" w14:textId="77777777" w:rsidR="00300F03" w:rsidRDefault="00300F03" w:rsidP="00300F03">
      <w:pPr>
        <w:rPr>
          <w:sz w:val="24"/>
          <w:szCs w:val="24"/>
        </w:rPr>
      </w:pPr>
    </w:p>
    <w:p w14:paraId="6D61BDED" w14:textId="77777777" w:rsidR="00300F03" w:rsidRDefault="00300F03" w:rsidP="00300F03">
      <w:pPr>
        <w:rPr>
          <w:sz w:val="24"/>
          <w:szCs w:val="24"/>
        </w:rPr>
      </w:pPr>
      <w:r>
        <w:rPr>
          <w:sz w:val="24"/>
          <w:szCs w:val="24"/>
        </w:rPr>
        <w:t>Zubereitung:</w:t>
      </w:r>
    </w:p>
    <w:p w14:paraId="59C0183E" w14:textId="77777777" w:rsidR="00300F03" w:rsidRPr="00033CC1" w:rsidRDefault="00300F03" w:rsidP="00B40E8C">
      <w:pPr>
        <w:pStyle w:val="ListParagraph"/>
        <w:numPr>
          <w:ilvl w:val="0"/>
          <w:numId w:val="1273"/>
        </w:numPr>
        <w:spacing w:after="120"/>
        <w:ind w:left="714" w:hanging="357"/>
        <w:contextualSpacing w:val="0"/>
        <w:jc w:val="both"/>
        <w:rPr>
          <w:sz w:val="24"/>
          <w:szCs w:val="24"/>
        </w:rPr>
      </w:pPr>
      <w:r w:rsidRPr="00033CC1">
        <w:rPr>
          <w:sz w:val="24"/>
          <w:szCs w:val="24"/>
        </w:rPr>
        <w:t xml:space="preserve">Blumenkohlröschen abtrennen. Möhren der Länge nach halbieren und in einer Schüssel mit Olivenöl, Salz und Pfeffer vermengen. Dann mit geviertelten roten Zwiebeln auf ein mit Backpapier belegtes Blech 25 Minuten bei 200 Grad rösten. Ab und zu wenden. </w:t>
      </w:r>
    </w:p>
    <w:p w14:paraId="396EF923" w14:textId="77777777" w:rsidR="00300F03" w:rsidRDefault="00300F03" w:rsidP="00B40E8C">
      <w:pPr>
        <w:pStyle w:val="ListParagraph"/>
        <w:numPr>
          <w:ilvl w:val="0"/>
          <w:numId w:val="1273"/>
        </w:numPr>
        <w:spacing w:after="120"/>
        <w:ind w:left="714" w:hanging="357"/>
        <w:contextualSpacing w:val="0"/>
        <w:jc w:val="both"/>
        <w:rPr>
          <w:sz w:val="24"/>
          <w:szCs w:val="24"/>
        </w:rPr>
      </w:pPr>
      <w:r w:rsidRPr="00033CC1">
        <w:rPr>
          <w:sz w:val="24"/>
          <w:szCs w:val="24"/>
        </w:rPr>
        <w:t>Für die Vinaigrette alle Zutaten vermengen und dann über das Gemüse geben. Dazu Eier servieren.</w:t>
      </w:r>
    </w:p>
    <w:p w14:paraId="71587BCB" w14:textId="77777777" w:rsidR="00300F03" w:rsidRDefault="00300F03" w:rsidP="00300F03">
      <w:pPr>
        <w:rPr>
          <w:sz w:val="24"/>
          <w:szCs w:val="24"/>
        </w:rPr>
      </w:pPr>
      <w:r>
        <w:rPr>
          <w:sz w:val="24"/>
          <w:szCs w:val="24"/>
        </w:rPr>
        <w:br w:type="page"/>
      </w:r>
    </w:p>
    <w:p w14:paraId="35EAF44B" w14:textId="0AE0A234" w:rsidR="00A219A8" w:rsidRDefault="00A219A8" w:rsidP="00A219A8">
      <w:pPr>
        <w:pStyle w:val="Heading2"/>
        <w:spacing w:after="240"/>
      </w:pPr>
      <w:r>
        <w:lastRenderedPageBreak/>
        <w:t>Frühlingsgemüse in Parmesanbrühe und Salsa mit gerösteter Zitrone</w:t>
      </w:r>
      <w:r>
        <w:rPr>
          <w:rStyle w:val="FootnoteReference"/>
        </w:rPr>
        <w:footnoteReference w:id="1047"/>
      </w:r>
      <w:r>
        <w:t xml:space="preserve"> </w:t>
      </w:r>
    </w:p>
    <w:p w14:paraId="11AA9F71" w14:textId="77777777" w:rsidR="00A219A8" w:rsidRDefault="00A219A8" w:rsidP="00A219A8">
      <w:pPr>
        <w:rPr>
          <w:sz w:val="24"/>
          <w:szCs w:val="24"/>
        </w:rPr>
      </w:pPr>
      <w:r w:rsidRPr="00596C4A">
        <w:rPr>
          <w:sz w:val="24"/>
          <w:szCs w:val="24"/>
          <w:u w:val="single"/>
        </w:rPr>
        <w:t>Zutaten</w:t>
      </w:r>
      <w:r>
        <w:rPr>
          <w:sz w:val="24"/>
          <w:szCs w:val="24"/>
        </w:rPr>
        <w:t xml:space="preserve"> (für 4 Portionen)</w:t>
      </w:r>
    </w:p>
    <w:p w14:paraId="59B35C62" w14:textId="77777777" w:rsidR="00A219A8" w:rsidRDefault="00A219A8" w:rsidP="00A219A8">
      <w:pPr>
        <w:rPr>
          <w:sz w:val="24"/>
          <w:szCs w:val="24"/>
        </w:rPr>
      </w:pPr>
      <w:r>
        <w:rPr>
          <w:sz w:val="24"/>
          <w:szCs w:val="24"/>
        </w:rPr>
        <w:t>½ Zwiebel, fein gewürfelt</w:t>
      </w:r>
    </w:p>
    <w:p w14:paraId="50EC0D7E" w14:textId="77777777" w:rsidR="00A219A8" w:rsidRDefault="00A219A8" w:rsidP="00A219A8">
      <w:pPr>
        <w:rPr>
          <w:sz w:val="24"/>
          <w:szCs w:val="24"/>
        </w:rPr>
      </w:pPr>
      <w:r>
        <w:rPr>
          <w:sz w:val="24"/>
          <w:szCs w:val="24"/>
        </w:rPr>
        <w:t>2 EL Olivenöl</w:t>
      </w:r>
    </w:p>
    <w:p w14:paraId="0ACE7836" w14:textId="77777777" w:rsidR="00A219A8" w:rsidRDefault="00A219A8" w:rsidP="00A219A8">
      <w:pPr>
        <w:rPr>
          <w:sz w:val="24"/>
          <w:szCs w:val="24"/>
        </w:rPr>
      </w:pPr>
      <w:r>
        <w:rPr>
          <w:sz w:val="24"/>
          <w:szCs w:val="24"/>
        </w:rPr>
        <w:t>2 Knoblauchzehen, zerstoßen</w:t>
      </w:r>
    </w:p>
    <w:p w14:paraId="2DE67680" w14:textId="77777777" w:rsidR="00A219A8" w:rsidRDefault="00A219A8" w:rsidP="00A219A8">
      <w:pPr>
        <w:rPr>
          <w:sz w:val="24"/>
          <w:szCs w:val="24"/>
        </w:rPr>
      </w:pPr>
      <w:r>
        <w:rPr>
          <w:sz w:val="24"/>
          <w:szCs w:val="24"/>
        </w:rPr>
        <w:t>80 g grüne Oliven, entsteint und feingehackt</w:t>
      </w:r>
    </w:p>
    <w:p w14:paraId="7D5CDFE4" w14:textId="77777777" w:rsidR="00A219A8" w:rsidRDefault="00A219A8" w:rsidP="00A219A8">
      <w:pPr>
        <w:rPr>
          <w:sz w:val="24"/>
          <w:szCs w:val="24"/>
        </w:rPr>
      </w:pPr>
      <w:r>
        <w:rPr>
          <w:sz w:val="24"/>
          <w:szCs w:val="24"/>
        </w:rPr>
        <w:t>100 g Parmesan, mit der Rinde in 3 Stücke geschnitten, plus etwas zum Servieren</w:t>
      </w:r>
    </w:p>
    <w:p w14:paraId="6F063466" w14:textId="77777777" w:rsidR="00A219A8" w:rsidRDefault="00A219A8" w:rsidP="00A219A8">
      <w:pPr>
        <w:rPr>
          <w:sz w:val="24"/>
          <w:szCs w:val="24"/>
        </w:rPr>
      </w:pPr>
      <w:r>
        <w:rPr>
          <w:sz w:val="24"/>
          <w:szCs w:val="24"/>
        </w:rPr>
        <w:t>1 EL Zitronensaft</w:t>
      </w:r>
    </w:p>
    <w:p w14:paraId="5C150F96" w14:textId="77777777" w:rsidR="00A219A8" w:rsidRDefault="00A219A8" w:rsidP="00A219A8">
      <w:pPr>
        <w:rPr>
          <w:sz w:val="24"/>
          <w:szCs w:val="24"/>
        </w:rPr>
      </w:pPr>
      <w:r>
        <w:rPr>
          <w:sz w:val="24"/>
          <w:szCs w:val="24"/>
        </w:rPr>
        <w:t>5 g Petersilienstängel</w:t>
      </w:r>
    </w:p>
    <w:p w14:paraId="2F03C1F0" w14:textId="77777777" w:rsidR="00A219A8" w:rsidRDefault="00A219A8" w:rsidP="00A219A8">
      <w:pPr>
        <w:rPr>
          <w:sz w:val="24"/>
          <w:szCs w:val="24"/>
        </w:rPr>
      </w:pPr>
      <w:r>
        <w:rPr>
          <w:sz w:val="24"/>
          <w:szCs w:val="24"/>
        </w:rPr>
        <w:t>5 g Basilikumstängel</w:t>
      </w:r>
    </w:p>
    <w:p w14:paraId="3E33E2DD" w14:textId="77777777" w:rsidR="00A219A8" w:rsidRDefault="00A219A8" w:rsidP="00A219A8">
      <w:pPr>
        <w:rPr>
          <w:sz w:val="24"/>
          <w:szCs w:val="24"/>
        </w:rPr>
      </w:pPr>
      <w:r>
        <w:rPr>
          <w:sz w:val="24"/>
          <w:szCs w:val="24"/>
        </w:rPr>
        <w:t>100 g Zuckerschoten, schräg in feien Streifen geschnitten</w:t>
      </w:r>
    </w:p>
    <w:p w14:paraId="6793077B" w14:textId="77777777" w:rsidR="00A219A8" w:rsidRDefault="00A219A8" w:rsidP="00A219A8">
      <w:pPr>
        <w:rPr>
          <w:sz w:val="24"/>
          <w:szCs w:val="24"/>
        </w:rPr>
      </w:pPr>
      <w:r>
        <w:rPr>
          <w:sz w:val="24"/>
          <w:szCs w:val="24"/>
        </w:rPr>
        <w:t>100 g Erbsen</w:t>
      </w:r>
    </w:p>
    <w:p w14:paraId="0E92F9AA" w14:textId="77777777" w:rsidR="00A219A8" w:rsidRDefault="00A219A8" w:rsidP="00A219A8">
      <w:pPr>
        <w:rPr>
          <w:sz w:val="24"/>
          <w:szCs w:val="24"/>
        </w:rPr>
      </w:pPr>
      <w:r>
        <w:rPr>
          <w:sz w:val="24"/>
          <w:szCs w:val="24"/>
        </w:rPr>
        <w:t>400 g Knackerbsen, längs halbiert</w:t>
      </w:r>
    </w:p>
    <w:p w14:paraId="3780AB87" w14:textId="77777777" w:rsidR="00A219A8" w:rsidRDefault="00A219A8" w:rsidP="00A219A8">
      <w:pPr>
        <w:rPr>
          <w:sz w:val="24"/>
          <w:szCs w:val="24"/>
        </w:rPr>
      </w:pPr>
      <w:r>
        <w:rPr>
          <w:sz w:val="24"/>
          <w:szCs w:val="24"/>
        </w:rPr>
        <w:t>Salz</w:t>
      </w:r>
    </w:p>
    <w:p w14:paraId="5E41196E" w14:textId="77777777" w:rsidR="00A219A8" w:rsidRDefault="00A219A8" w:rsidP="00A219A8">
      <w:pPr>
        <w:rPr>
          <w:sz w:val="24"/>
          <w:szCs w:val="24"/>
        </w:rPr>
      </w:pPr>
    </w:p>
    <w:p w14:paraId="0279846E" w14:textId="77777777" w:rsidR="00A219A8" w:rsidRPr="00596C4A" w:rsidRDefault="00A219A8" w:rsidP="00A219A8">
      <w:pPr>
        <w:rPr>
          <w:i/>
          <w:iCs/>
          <w:sz w:val="24"/>
          <w:szCs w:val="24"/>
        </w:rPr>
      </w:pPr>
      <w:r w:rsidRPr="00596C4A">
        <w:rPr>
          <w:i/>
          <w:iCs/>
          <w:sz w:val="24"/>
          <w:szCs w:val="24"/>
        </w:rPr>
        <w:t>Für die Salsa</w:t>
      </w:r>
    </w:p>
    <w:p w14:paraId="0ADA1FEB" w14:textId="77777777" w:rsidR="00A219A8" w:rsidRDefault="00A219A8" w:rsidP="00A219A8">
      <w:pPr>
        <w:rPr>
          <w:sz w:val="24"/>
          <w:szCs w:val="24"/>
        </w:rPr>
      </w:pPr>
      <w:r>
        <w:rPr>
          <w:sz w:val="24"/>
          <w:szCs w:val="24"/>
        </w:rPr>
        <w:t>1 kleine Zitrone, in 8 Scheiben geschnitten etwa 5 mm dick</w:t>
      </w:r>
    </w:p>
    <w:p w14:paraId="6D073770" w14:textId="77777777" w:rsidR="00A219A8" w:rsidRDefault="00A219A8" w:rsidP="00A219A8">
      <w:pPr>
        <w:rPr>
          <w:sz w:val="24"/>
          <w:szCs w:val="24"/>
        </w:rPr>
      </w:pPr>
      <w:r>
        <w:rPr>
          <w:sz w:val="24"/>
          <w:szCs w:val="24"/>
        </w:rPr>
        <w:t>70 g grüne Oliven fein gehackt</w:t>
      </w:r>
    </w:p>
    <w:p w14:paraId="48E6B5F2" w14:textId="77777777" w:rsidR="00A219A8" w:rsidRDefault="00A219A8" w:rsidP="00A219A8">
      <w:pPr>
        <w:rPr>
          <w:sz w:val="24"/>
          <w:szCs w:val="24"/>
        </w:rPr>
      </w:pPr>
      <w:r>
        <w:rPr>
          <w:sz w:val="24"/>
          <w:szCs w:val="24"/>
        </w:rPr>
        <w:t>2 kleine Knoblauchzehen, fein gehackt</w:t>
      </w:r>
    </w:p>
    <w:p w14:paraId="55DECF9E" w14:textId="77777777" w:rsidR="00A219A8" w:rsidRPr="0012315E" w:rsidRDefault="00A219A8" w:rsidP="00A219A8">
      <w:pPr>
        <w:rPr>
          <w:sz w:val="24"/>
          <w:szCs w:val="24"/>
        </w:rPr>
      </w:pPr>
      <w:r w:rsidRPr="00F809FC">
        <w:rPr>
          <w:sz w:val="24"/>
          <w:szCs w:val="24"/>
        </w:rPr>
        <w:t>10</w:t>
      </w:r>
      <w:r>
        <w:rPr>
          <w:sz w:val="24"/>
          <w:szCs w:val="24"/>
        </w:rPr>
        <w:t xml:space="preserve"> </w:t>
      </w:r>
      <w:r w:rsidRPr="0012315E">
        <w:rPr>
          <w:sz w:val="24"/>
          <w:szCs w:val="24"/>
        </w:rPr>
        <w:t>g Petersilienblätter, fein gehackt</w:t>
      </w:r>
    </w:p>
    <w:p w14:paraId="5FCFBDE8" w14:textId="77777777" w:rsidR="00A219A8" w:rsidRPr="0012315E" w:rsidRDefault="00A219A8" w:rsidP="00A219A8">
      <w:pPr>
        <w:rPr>
          <w:sz w:val="24"/>
          <w:szCs w:val="24"/>
        </w:rPr>
      </w:pPr>
      <w:r w:rsidRPr="0012315E">
        <w:rPr>
          <w:sz w:val="24"/>
          <w:szCs w:val="24"/>
        </w:rPr>
        <w:t>10 g Basilikumblätter, fein gehackt</w:t>
      </w:r>
    </w:p>
    <w:p w14:paraId="3FB5617F" w14:textId="77777777" w:rsidR="00A219A8" w:rsidRPr="0012315E" w:rsidRDefault="00A219A8" w:rsidP="00A219A8">
      <w:pPr>
        <w:rPr>
          <w:sz w:val="24"/>
          <w:szCs w:val="24"/>
        </w:rPr>
      </w:pPr>
      <w:r w:rsidRPr="0012315E">
        <w:rPr>
          <w:sz w:val="24"/>
          <w:szCs w:val="24"/>
        </w:rPr>
        <w:t>75 ml Olivenöl</w:t>
      </w:r>
    </w:p>
    <w:p w14:paraId="2C6A146A" w14:textId="77777777" w:rsidR="00A219A8" w:rsidRPr="0012315E" w:rsidRDefault="00A219A8" w:rsidP="00A219A8">
      <w:pPr>
        <w:rPr>
          <w:sz w:val="24"/>
          <w:szCs w:val="24"/>
        </w:rPr>
      </w:pPr>
    </w:p>
    <w:p w14:paraId="7C9DE0B9" w14:textId="77777777" w:rsidR="00A219A8" w:rsidRPr="0012315E" w:rsidRDefault="00A219A8" w:rsidP="00A219A8">
      <w:pPr>
        <w:rPr>
          <w:sz w:val="24"/>
          <w:szCs w:val="24"/>
        </w:rPr>
      </w:pPr>
      <w:r w:rsidRPr="0012315E">
        <w:rPr>
          <w:sz w:val="24"/>
          <w:szCs w:val="24"/>
        </w:rPr>
        <w:t>Zubereitung:</w:t>
      </w:r>
    </w:p>
    <w:p w14:paraId="4FC31E94" w14:textId="77777777" w:rsidR="00A219A8" w:rsidRPr="0012315E" w:rsidRDefault="00A219A8" w:rsidP="00B40E8C">
      <w:pPr>
        <w:pStyle w:val="ListParagraph"/>
        <w:numPr>
          <w:ilvl w:val="0"/>
          <w:numId w:val="1505"/>
        </w:numPr>
        <w:spacing w:after="120"/>
        <w:ind w:left="714" w:hanging="357"/>
        <w:contextualSpacing w:val="0"/>
        <w:jc w:val="both"/>
        <w:rPr>
          <w:sz w:val="24"/>
          <w:szCs w:val="24"/>
        </w:rPr>
      </w:pPr>
      <w:r w:rsidRPr="0012315E">
        <w:rPr>
          <w:sz w:val="24"/>
          <w:szCs w:val="24"/>
        </w:rPr>
        <w:t xml:space="preserve">Für die Brühe die Zwiebel mit ¾ TL Salz in einem großen Topf in dem Öl bei mittlerer bis starker Hitze 6 Minuten anschwitzen, bis sie goldgelb und weich ist, dabei ab und zu umrühren. Den Knoblauch und die Oliven dazugeben und 2 Minuten mitbraten. Von den Parmesanstücken die Rinde abschneiden, Parmesan in den Topf geben, nach weiteren 30 Sekunden den Zitronensaft, die Kräuterstängel und 1,8 l Wasser dazugeben und das Ganze mit 1 ¼ TL Salz würzen. Zum Kochen bringen und bei </w:t>
      </w:r>
      <w:r w:rsidRPr="0012315E">
        <w:rPr>
          <w:sz w:val="24"/>
          <w:szCs w:val="24"/>
        </w:rPr>
        <w:lastRenderedPageBreak/>
        <w:t>mittlerer Hitze 20 Minuten köcheln lassen. Die Brühe durch ein Sieb gießen, zurück in den Topf geben und warm stellen. Die festen Rückstände wegwerfen.</w:t>
      </w:r>
    </w:p>
    <w:p w14:paraId="0B78F9E5" w14:textId="77777777" w:rsidR="00A219A8" w:rsidRPr="0012315E" w:rsidRDefault="00A219A8" w:rsidP="00B40E8C">
      <w:pPr>
        <w:pStyle w:val="ListParagraph"/>
        <w:numPr>
          <w:ilvl w:val="0"/>
          <w:numId w:val="1505"/>
        </w:numPr>
        <w:spacing w:after="120"/>
        <w:ind w:left="714" w:hanging="357"/>
        <w:contextualSpacing w:val="0"/>
        <w:jc w:val="both"/>
        <w:rPr>
          <w:sz w:val="24"/>
          <w:szCs w:val="24"/>
        </w:rPr>
      </w:pPr>
      <w:r w:rsidRPr="0012315E">
        <w:rPr>
          <w:sz w:val="24"/>
          <w:szCs w:val="24"/>
        </w:rPr>
        <w:t>Für die Salsa eine beschichtete Pfanne bei hoher Temperatur erhitzen. Sobald sie heiß ist, vier Zitronenscheiben hineinlegen und von jeder Seite etwa 3 Minuten rösten, bis sie kräftig gebräunt, aber nicht verbrannt sind. Die gebräunten und die frischen Scheiben fein hacken und in eine Schüssel geben. Mit den restlichen Zutaten sowie ¼ TL Salz verrühren und die Salsa bis zum Servieren beiseitestellen.</w:t>
      </w:r>
    </w:p>
    <w:p w14:paraId="3B178FC6" w14:textId="77777777" w:rsidR="00A219A8" w:rsidRPr="0012315E" w:rsidRDefault="00A219A8" w:rsidP="00B40E8C">
      <w:pPr>
        <w:pStyle w:val="ListParagraph"/>
        <w:numPr>
          <w:ilvl w:val="0"/>
          <w:numId w:val="1505"/>
        </w:numPr>
        <w:spacing w:after="120"/>
        <w:ind w:left="714" w:hanging="357"/>
        <w:contextualSpacing w:val="0"/>
        <w:jc w:val="both"/>
        <w:rPr>
          <w:sz w:val="24"/>
          <w:szCs w:val="24"/>
        </w:rPr>
      </w:pPr>
      <w:r w:rsidRPr="0012315E">
        <w:rPr>
          <w:sz w:val="24"/>
          <w:szCs w:val="24"/>
        </w:rPr>
        <w:t>Die passierte Brühe bei mittlerer bis starker Hitze wieder zum Sieden bringen. Anschließend die Hitze auf die niedrigste Stufe stellen, sämtliches Gemüse in den Topf geben und 3 Minuten garen, sodass es noch Biss hat.</w:t>
      </w:r>
    </w:p>
    <w:p w14:paraId="11F360A5" w14:textId="77777777" w:rsidR="00A219A8" w:rsidRPr="0012315E" w:rsidRDefault="00A219A8" w:rsidP="00B40E8C">
      <w:pPr>
        <w:pStyle w:val="ListParagraph"/>
        <w:numPr>
          <w:ilvl w:val="0"/>
          <w:numId w:val="1505"/>
        </w:numPr>
        <w:spacing w:after="120"/>
        <w:ind w:left="714" w:hanging="357"/>
        <w:contextualSpacing w:val="0"/>
        <w:jc w:val="both"/>
        <w:rPr>
          <w:sz w:val="24"/>
          <w:szCs w:val="24"/>
        </w:rPr>
      </w:pPr>
      <w:r w:rsidRPr="0012315E">
        <w:rPr>
          <w:sz w:val="24"/>
          <w:szCs w:val="24"/>
        </w:rPr>
        <w:t xml:space="preserve">Brühe und Gemüse auf vier Schalen verteilen und je 1 EL der Salsa hinzugeben. Mit etwas geriebenen Parmesan bestreuen und die restliche Salsa getrennt reichen. </w:t>
      </w:r>
    </w:p>
    <w:p w14:paraId="40CF58E2" w14:textId="77777777" w:rsidR="00A219A8" w:rsidRPr="0012315E" w:rsidRDefault="00A219A8" w:rsidP="00A219A8">
      <w:pPr>
        <w:jc w:val="both"/>
        <w:rPr>
          <w:sz w:val="24"/>
          <w:szCs w:val="24"/>
        </w:rPr>
      </w:pPr>
    </w:p>
    <w:p w14:paraId="6D919FC1" w14:textId="77777777" w:rsidR="00A219A8" w:rsidRPr="0012315E" w:rsidRDefault="00A219A8" w:rsidP="00A219A8">
      <w:pPr>
        <w:jc w:val="both"/>
        <w:rPr>
          <w:sz w:val="24"/>
          <w:szCs w:val="24"/>
        </w:rPr>
      </w:pPr>
      <w:r w:rsidRPr="0012315E">
        <w:rPr>
          <w:sz w:val="24"/>
          <w:szCs w:val="24"/>
        </w:rPr>
        <w:t>Tipp:</w:t>
      </w:r>
      <w:r w:rsidRPr="0012315E">
        <w:rPr>
          <w:sz w:val="24"/>
          <w:szCs w:val="24"/>
        </w:rPr>
        <w:tab/>
        <w:t xml:space="preserve"> Die Salsa passt auch gut zu gegrilltem Gemüse.</w:t>
      </w:r>
    </w:p>
    <w:p w14:paraId="06AA9E29" w14:textId="77777777" w:rsidR="00A219A8" w:rsidRPr="0012315E" w:rsidRDefault="00A219A8" w:rsidP="00A219A8">
      <w:pPr>
        <w:rPr>
          <w:sz w:val="24"/>
          <w:szCs w:val="24"/>
        </w:rPr>
      </w:pPr>
      <w:r w:rsidRPr="0012315E">
        <w:rPr>
          <w:sz w:val="24"/>
          <w:szCs w:val="24"/>
        </w:rPr>
        <w:br w:type="page"/>
      </w:r>
    </w:p>
    <w:p w14:paraId="1D35850D" w14:textId="77777777" w:rsidR="00835B1D" w:rsidRDefault="00835B1D" w:rsidP="00835B1D">
      <w:pPr>
        <w:pStyle w:val="Heading2"/>
        <w:spacing w:after="240"/>
      </w:pPr>
      <w:r>
        <w:lastRenderedPageBreak/>
        <w:t>Gemüse-Istoo aus Kerala</w:t>
      </w:r>
      <w:r>
        <w:rPr>
          <w:rStyle w:val="FootnoteReference"/>
        </w:rPr>
        <w:footnoteReference w:id="1048"/>
      </w:r>
    </w:p>
    <w:p w14:paraId="293E1180" w14:textId="77777777" w:rsidR="00835B1D" w:rsidRDefault="00835B1D" w:rsidP="00835B1D">
      <w:pPr>
        <w:rPr>
          <w:sz w:val="24"/>
          <w:szCs w:val="24"/>
        </w:rPr>
      </w:pPr>
      <w:r w:rsidRPr="00D555F5">
        <w:rPr>
          <w:sz w:val="24"/>
          <w:szCs w:val="24"/>
          <w:u w:val="single"/>
        </w:rPr>
        <w:t>Zutaten</w:t>
      </w:r>
      <w:r>
        <w:rPr>
          <w:sz w:val="24"/>
          <w:szCs w:val="24"/>
        </w:rPr>
        <w:t xml:space="preserve"> (für 4 Portionen):</w:t>
      </w:r>
    </w:p>
    <w:p w14:paraId="4D3223CE" w14:textId="77777777" w:rsidR="00835B1D" w:rsidRDefault="00835B1D" w:rsidP="00835B1D">
      <w:pPr>
        <w:rPr>
          <w:sz w:val="24"/>
          <w:szCs w:val="24"/>
        </w:rPr>
      </w:pPr>
      <w:r>
        <w:rPr>
          <w:sz w:val="24"/>
          <w:szCs w:val="24"/>
        </w:rPr>
        <w:t>200 g neue Kartoffeln</w:t>
      </w:r>
    </w:p>
    <w:p w14:paraId="17947A8B" w14:textId="77777777" w:rsidR="00835B1D" w:rsidRDefault="00835B1D" w:rsidP="00835B1D">
      <w:pPr>
        <w:rPr>
          <w:sz w:val="24"/>
          <w:szCs w:val="24"/>
        </w:rPr>
      </w:pPr>
      <w:r>
        <w:rPr>
          <w:sz w:val="24"/>
          <w:szCs w:val="24"/>
        </w:rPr>
        <w:t>250 g Brokkoli</w:t>
      </w:r>
    </w:p>
    <w:p w14:paraId="362DDEC5" w14:textId="77777777" w:rsidR="00835B1D" w:rsidRDefault="00835B1D" w:rsidP="00835B1D">
      <w:pPr>
        <w:rPr>
          <w:sz w:val="24"/>
          <w:szCs w:val="24"/>
        </w:rPr>
      </w:pPr>
      <w:r>
        <w:rPr>
          <w:sz w:val="24"/>
          <w:szCs w:val="24"/>
        </w:rPr>
        <w:t>2 mittelgroße Möhren (200 g)</w:t>
      </w:r>
    </w:p>
    <w:p w14:paraId="18C7EEDB" w14:textId="77777777" w:rsidR="00835B1D" w:rsidRDefault="00835B1D" w:rsidP="00835B1D">
      <w:pPr>
        <w:rPr>
          <w:sz w:val="24"/>
          <w:szCs w:val="24"/>
        </w:rPr>
      </w:pPr>
      <w:r>
        <w:rPr>
          <w:sz w:val="24"/>
          <w:szCs w:val="24"/>
        </w:rPr>
        <w:t>200 g grüne Bohnen</w:t>
      </w:r>
    </w:p>
    <w:p w14:paraId="4922FF61" w14:textId="77777777" w:rsidR="00835B1D" w:rsidRDefault="00835B1D" w:rsidP="00835B1D">
      <w:pPr>
        <w:rPr>
          <w:sz w:val="24"/>
          <w:szCs w:val="24"/>
        </w:rPr>
      </w:pPr>
      <w:r>
        <w:rPr>
          <w:sz w:val="24"/>
          <w:szCs w:val="24"/>
        </w:rPr>
        <w:t>4 EL Rapsöl</w:t>
      </w:r>
    </w:p>
    <w:p w14:paraId="5EAC1270" w14:textId="77777777" w:rsidR="00835B1D" w:rsidRDefault="00835B1D" w:rsidP="00835B1D">
      <w:pPr>
        <w:rPr>
          <w:sz w:val="24"/>
          <w:szCs w:val="24"/>
        </w:rPr>
      </w:pPr>
      <w:r>
        <w:rPr>
          <w:sz w:val="24"/>
          <w:szCs w:val="24"/>
        </w:rPr>
        <w:t>4 Gewürznelken</w:t>
      </w:r>
    </w:p>
    <w:p w14:paraId="0A4C499A" w14:textId="77777777" w:rsidR="00835B1D" w:rsidRDefault="00835B1D" w:rsidP="00835B1D">
      <w:pPr>
        <w:rPr>
          <w:sz w:val="24"/>
          <w:szCs w:val="24"/>
        </w:rPr>
      </w:pPr>
      <w:r>
        <w:rPr>
          <w:sz w:val="24"/>
          <w:szCs w:val="24"/>
        </w:rPr>
        <w:t>1 Stück Zimtstange (4 cm)</w:t>
      </w:r>
    </w:p>
    <w:p w14:paraId="2BB0568A" w14:textId="77777777" w:rsidR="00835B1D" w:rsidRDefault="00835B1D" w:rsidP="00835B1D">
      <w:pPr>
        <w:rPr>
          <w:sz w:val="24"/>
          <w:szCs w:val="24"/>
        </w:rPr>
      </w:pPr>
      <w:r>
        <w:rPr>
          <w:sz w:val="24"/>
          <w:szCs w:val="24"/>
        </w:rPr>
        <w:t>12 schwarze Pfefferkörner</w:t>
      </w:r>
    </w:p>
    <w:p w14:paraId="26F4AB73" w14:textId="77777777" w:rsidR="00835B1D" w:rsidRDefault="00835B1D" w:rsidP="00835B1D">
      <w:pPr>
        <w:rPr>
          <w:sz w:val="24"/>
          <w:szCs w:val="24"/>
        </w:rPr>
      </w:pPr>
      <w:r>
        <w:rPr>
          <w:sz w:val="24"/>
          <w:szCs w:val="24"/>
        </w:rPr>
        <w:t>12 frische Curryblätter (wenn man will)</w:t>
      </w:r>
    </w:p>
    <w:p w14:paraId="136220EA" w14:textId="77777777" w:rsidR="00835B1D" w:rsidRDefault="00835B1D" w:rsidP="00835B1D">
      <w:pPr>
        <w:rPr>
          <w:sz w:val="24"/>
          <w:szCs w:val="24"/>
        </w:rPr>
      </w:pPr>
      <w:r>
        <w:rPr>
          <w:sz w:val="24"/>
          <w:szCs w:val="24"/>
        </w:rPr>
        <w:t>1 große Zwiebel, fein gewürfelt</w:t>
      </w:r>
    </w:p>
    <w:p w14:paraId="36956515" w14:textId="77777777" w:rsidR="00835B1D" w:rsidRDefault="00835B1D" w:rsidP="00835B1D">
      <w:pPr>
        <w:rPr>
          <w:sz w:val="24"/>
          <w:szCs w:val="24"/>
        </w:rPr>
      </w:pPr>
      <w:r>
        <w:rPr>
          <w:sz w:val="24"/>
          <w:szCs w:val="24"/>
        </w:rPr>
        <w:t>1 Stück Ingwer (3 cm), geschält und gerieben</w:t>
      </w:r>
    </w:p>
    <w:p w14:paraId="1C53B9B0" w14:textId="77777777" w:rsidR="00835B1D" w:rsidRDefault="00835B1D" w:rsidP="00835B1D">
      <w:pPr>
        <w:rPr>
          <w:sz w:val="24"/>
          <w:szCs w:val="24"/>
        </w:rPr>
      </w:pPr>
      <w:r>
        <w:rPr>
          <w:sz w:val="24"/>
          <w:szCs w:val="24"/>
        </w:rPr>
        <w:t>3 Knoblauchzehen, zerdrückt</w:t>
      </w:r>
    </w:p>
    <w:p w14:paraId="53074D5C" w14:textId="77777777" w:rsidR="00835B1D" w:rsidRDefault="00835B1D" w:rsidP="00835B1D">
      <w:pPr>
        <w:rPr>
          <w:sz w:val="24"/>
          <w:szCs w:val="24"/>
        </w:rPr>
      </w:pPr>
      <w:r>
        <w:rPr>
          <w:sz w:val="24"/>
          <w:szCs w:val="24"/>
        </w:rPr>
        <w:t>1 ½ grüne India-Jwala-Chilischoten, entkernt du sehr fein gehackt</w:t>
      </w:r>
    </w:p>
    <w:p w14:paraId="5A2F93A5" w14:textId="77777777" w:rsidR="00835B1D" w:rsidRDefault="00835B1D" w:rsidP="00835B1D">
      <w:pPr>
        <w:rPr>
          <w:sz w:val="24"/>
          <w:szCs w:val="24"/>
        </w:rPr>
      </w:pPr>
      <w:r>
        <w:rPr>
          <w:sz w:val="24"/>
          <w:szCs w:val="24"/>
        </w:rPr>
        <w:t>400 ml Kokosmilch</w:t>
      </w:r>
    </w:p>
    <w:p w14:paraId="6E3FF6E2" w14:textId="77777777" w:rsidR="00835B1D" w:rsidRDefault="00835B1D" w:rsidP="00835B1D">
      <w:pPr>
        <w:rPr>
          <w:sz w:val="24"/>
          <w:szCs w:val="24"/>
        </w:rPr>
      </w:pPr>
      <w:r>
        <w:rPr>
          <w:sz w:val="24"/>
          <w:szCs w:val="24"/>
        </w:rPr>
        <w:t>1/3 TL gemahlene Kurkuma</w:t>
      </w:r>
    </w:p>
    <w:p w14:paraId="26EF230E" w14:textId="77777777" w:rsidR="00835B1D" w:rsidRDefault="00835B1D" w:rsidP="00835B1D">
      <w:pPr>
        <w:rPr>
          <w:sz w:val="24"/>
          <w:szCs w:val="24"/>
        </w:rPr>
      </w:pPr>
      <w:r>
        <w:rPr>
          <w:sz w:val="24"/>
          <w:szCs w:val="24"/>
        </w:rPr>
        <w:t>100 g Erbsen (frisch oder TK)</w:t>
      </w:r>
    </w:p>
    <w:p w14:paraId="3F2099BE" w14:textId="77777777" w:rsidR="00835B1D" w:rsidRDefault="00835B1D" w:rsidP="00835B1D">
      <w:pPr>
        <w:rPr>
          <w:sz w:val="24"/>
          <w:szCs w:val="24"/>
        </w:rPr>
      </w:pPr>
    </w:p>
    <w:p w14:paraId="60B6D6B4" w14:textId="77777777" w:rsidR="00835B1D" w:rsidRDefault="00835B1D" w:rsidP="00835B1D">
      <w:pPr>
        <w:rPr>
          <w:sz w:val="24"/>
          <w:szCs w:val="24"/>
        </w:rPr>
      </w:pPr>
      <w:r>
        <w:rPr>
          <w:sz w:val="24"/>
          <w:szCs w:val="24"/>
        </w:rPr>
        <w:t>Zubereitung:</w:t>
      </w:r>
    </w:p>
    <w:p w14:paraId="61579892" w14:textId="77777777" w:rsidR="00835B1D" w:rsidRPr="00DA4EC8" w:rsidRDefault="00835B1D" w:rsidP="00B40E8C">
      <w:pPr>
        <w:pStyle w:val="ListParagraph"/>
        <w:numPr>
          <w:ilvl w:val="0"/>
          <w:numId w:val="1348"/>
        </w:numPr>
        <w:spacing w:after="120"/>
        <w:ind w:left="714" w:hanging="357"/>
        <w:contextualSpacing w:val="0"/>
        <w:jc w:val="both"/>
        <w:rPr>
          <w:sz w:val="24"/>
          <w:szCs w:val="24"/>
        </w:rPr>
      </w:pPr>
      <w:r w:rsidRPr="00DA4EC8">
        <w:rPr>
          <w:sz w:val="24"/>
          <w:szCs w:val="24"/>
        </w:rPr>
        <w:t>Die Kartoffeln waschen und vierteln. Den Brokkoli in Röschen von der Größe der Kartoffelstücke schneiden und separat beiseitestellen. Die Möhren schälen und in Stifte schneiden, dann die Bohnen putzen.</w:t>
      </w:r>
    </w:p>
    <w:p w14:paraId="7885096E" w14:textId="77777777" w:rsidR="00835B1D" w:rsidRPr="00DA4EC8" w:rsidRDefault="00835B1D" w:rsidP="00B40E8C">
      <w:pPr>
        <w:pStyle w:val="ListParagraph"/>
        <w:numPr>
          <w:ilvl w:val="0"/>
          <w:numId w:val="1348"/>
        </w:numPr>
        <w:spacing w:after="120"/>
        <w:ind w:left="714" w:hanging="357"/>
        <w:contextualSpacing w:val="0"/>
        <w:jc w:val="both"/>
        <w:rPr>
          <w:sz w:val="24"/>
          <w:szCs w:val="24"/>
        </w:rPr>
      </w:pPr>
      <w:r w:rsidRPr="00DA4EC8">
        <w:rPr>
          <w:sz w:val="24"/>
          <w:szCs w:val="24"/>
        </w:rPr>
        <w:t>In einer großen Pfanne 3 EL Öl erhitzen, dann Nelken, Zimtstange, Pfefferkörner und Curryblätter hineingeben und bei mittlerer Hitze anrösten. Sobald die Pfefferkörner anschwellen, die Zwiebel hinzufügen und 8 Minuten glasig schwitzen, anschließend Ingwer, Knoblauch und Chili dazugeben und einige Minuten rösten.</w:t>
      </w:r>
    </w:p>
    <w:p w14:paraId="22C7AC7C" w14:textId="77777777" w:rsidR="00835B1D" w:rsidRPr="00DA4EC8" w:rsidRDefault="00835B1D" w:rsidP="00B40E8C">
      <w:pPr>
        <w:pStyle w:val="ListParagraph"/>
        <w:numPr>
          <w:ilvl w:val="0"/>
          <w:numId w:val="1348"/>
        </w:numPr>
        <w:spacing w:after="120"/>
        <w:ind w:left="714" w:hanging="357"/>
        <w:contextualSpacing w:val="0"/>
        <w:jc w:val="both"/>
        <w:rPr>
          <w:sz w:val="24"/>
          <w:szCs w:val="24"/>
        </w:rPr>
      </w:pPr>
      <w:r w:rsidRPr="00DA4EC8">
        <w:rPr>
          <w:sz w:val="24"/>
          <w:szCs w:val="24"/>
        </w:rPr>
        <w:t xml:space="preserve">Kokosmilch, 100 ml Wasser, Kurkuma, Salz und Kartoffeln hinzugeben. Aufkochen lassen, die Temperatur auf schwache Hitze regulieren, die Pfanne abdecken und alles 5 Minuten köcheln lassen. Die Möhren hineingeben und weitere 5 Minuten garen, bis </w:t>
      </w:r>
      <w:r w:rsidRPr="00DA4EC8">
        <w:rPr>
          <w:sz w:val="24"/>
          <w:szCs w:val="24"/>
        </w:rPr>
        <w:lastRenderedPageBreak/>
        <w:t>sie gerade zart sind. Bohnen und Brokkoli dazugeben und noch einmal 3 Minuten köcheln lassen, dann die Erbsen hineingeben udn1 Minute erhitzen.</w:t>
      </w:r>
    </w:p>
    <w:p w14:paraId="6130DDB2" w14:textId="77777777" w:rsidR="00835B1D" w:rsidRPr="00DA4EC8" w:rsidRDefault="00835B1D" w:rsidP="00B40E8C">
      <w:pPr>
        <w:pStyle w:val="ListParagraph"/>
        <w:numPr>
          <w:ilvl w:val="0"/>
          <w:numId w:val="1348"/>
        </w:numPr>
        <w:jc w:val="both"/>
        <w:rPr>
          <w:sz w:val="24"/>
          <w:szCs w:val="24"/>
        </w:rPr>
      </w:pPr>
      <w:r w:rsidRPr="00DA4EC8">
        <w:rPr>
          <w:sz w:val="24"/>
          <w:szCs w:val="24"/>
        </w:rPr>
        <w:t>Dazu passt Reis.</w:t>
      </w:r>
      <w:r w:rsidRPr="00DA4EC8">
        <w:rPr>
          <w:sz w:val="24"/>
          <w:szCs w:val="24"/>
        </w:rPr>
        <w:br w:type="page"/>
      </w:r>
    </w:p>
    <w:p w14:paraId="6036F110" w14:textId="77777777" w:rsidR="005B40C0" w:rsidRDefault="005B40C0" w:rsidP="005B40C0">
      <w:pPr>
        <w:pStyle w:val="Heading2"/>
        <w:spacing w:after="240"/>
      </w:pPr>
      <w:r>
        <w:lastRenderedPageBreak/>
        <w:t>Currygemüse</w:t>
      </w:r>
      <w:r>
        <w:rPr>
          <w:rStyle w:val="FootnoteReference"/>
        </w:rPr>
        <w:footnoteReference w:id="1049"/>
      </w:r>
      <w:r>
        <w:t xml:space="preserve"> </w:t>
      </w:r>
    </w:p>
    <w:p w14:paraId="36CACE60" w14:textId="77777777" w:rsidR="005B40C0" w:rsidRPr="003B3F98" w:rsidRDefault="005B40C0" w:rsidP="005B40C0">
      <w:pPr>
        <w:rPr>
          <w:sz w:val="24"/>
          <w:szCs w:val="24"/>
          <w:u w:val="single"/>
        </w:rPr>
      </w:pPr>
      <w:r w:rsidRPr="003B3F98">
        <w:rPr>
          <w:sz w:val="24"/>
          <w:szCs w:val="24"/>
          <w:u w:val="single"/>
        </w:rPr>
        <w:t>Zutaten:</w:t>
      </w:r>
    </w:p>
    <w:p w14:paraId="1D5C115E" w14:textId="77777777" w:rsidR="005B40C0" w:rsidRPr="003B3F98" w:rsidRDefault="005B40C0" w:rsidP="005B40C0">
      <w:pPr>
        <w:rPr>
          <w:sz w:val="24"/>
          <w:szCs w:val="24"/>
        </w:rPr>
      </w:pPr>
      <w:r w:rsidRPr="003B3F98">
        <w:rPr>
          <w:sz w:val="24"/>
          <w:szCs w:val="24"/>
        </w:rPr>
        <w:t>2 EL ÖL</w:t>
      </w:r>
    </w:p>
    <w:p w14:paraId="70130A7A" w14:textId="77777777" w:rsidR="005B40C0" w:rsidRPr="003B3F98" w:rsidRDefault="005B40C0" w:rsidP="005B40C0">
      <w:pPr>
        <w:rPr>
          <w:sz w:val="24"/>
          <w:szCs w:val="24"/>
        </w:rPr>
      </w:pPr>
      <w:r w:rsidRPr="003B3F98">
        <w:rPr>
          <w:sz w:val="24"/>
          <w:szCs w:val="24"/>
        </w:rPr>
        <w:t>1 EL rote Currypaste</w:t>
      </w:r>
    </w:p>
    <w:p w14:paraId="2585E787" w14:textId="77777777" w:rsidR="005B40C0" w:rsidRPr="00A13B12" w:rsidRDefault="005B40C0" w:rsidP="005B40C0">
      <w:pPr>
        <w:rPr>
          <w:sz w:val="24"/>
          <w:szCs w:val="24"/>
        </w:rPr>
      </w:pPr>
      <w:r w:rsidRPr="00A13B12">
        <w:rPr>
          <w:sz w:val="24"/>
          <w:szCs w:val="24"/>
        </w:rPr>
        <w:t>400 ml Kokosmilch</w:t>
      </w:r>
    </w:p>
    <w:p w14:paraId="1D0FED9A" w14:textId="77777777" w:rsidR="005B40C0" w:rsidRDefault="005B40C0" w:rsidP="005B40C0">
      <w:pPr>
        <w:rPr>
          <w:sz w:val="24"/>
          <w:szCs w:val="24"/>
        </w:rPr>
      </w:pPr>
      <w:r>
        <w:rPr>
          <w:sz w:val="24"/>
          <w:szCs w:val="24"/>
        </w:rPr>
        <w:t>600 g verschiedene Gemüse (auch TK-Chinagemüse erlaubt)</w:t>
      </w:r>
    </w:p>
    <w:p w14:paraId="071AF255" w14:textId="77777777" w:rsidR="005B40C0" w:rsidRDefault="005B40C0" w:rsidP="005B40C0">
      <w:pPr>
        <w:rPr>
          <w:sz w:val="24"/>
          <w:szCs w:val="24"/>
        </w:rPr>
      </w:pPr>
      <w:r>
        <w:rPr>
          <w:sz w:val="24"/>
          <w:szCs w:val="24"/>
        </w:rPr>
        <w:t>250 g Kräutertofu</w:t>
      </w:r>
    </w:p>
    <w:p w14:paraId="2FCF6200" w14:textId="77777777" w:rsidR="005B40C0" w:rsidRDefault="005B40C0" w:rsidP="005B40C0">
      <w:pPr>
        <w:rPr>
          <w:sz w:val="24"/>
          <w:szCs w:val="24"/>
        </w:rPr>
      </w:pPr>
      <w:r>
        <w:rPr>
          <w:sz w:val="24"/>
          <w:szCs w:val="24"/>
        </w:rPr>
        <w:t>3 EL helle Sojasauce</w:t>
      </w:r>
    </w:p>
    <w:p w14:paraId="41EF598A" w14:textId="77777777" w:rsidR="005B40C0" w:rsidRDefault="005B40C0" w:rsidP="005B40C0">
      <w:pPr>
        <w:rPr>
          <w:sz w:val="24"/>
          <w:szCs w:val="24"/>
        </w:rPr>
      </w:pPr>
      <w:r>
        <w:rPr>
          <w:sz w:val="24"/>
          <w:szCs w:val="24"/>
        </w:rPr>
        <w:t>Salz, Pfeffer aus der Mühle</w:t>
      </w:r>
    </w:p>
    <w:p w14:paraId="164ADE2C" w14:textId="77777777" w:rsidR="005B40C0" w:rsidRDefault="005B40C0" w:rsidP="005B40C0">
      <w:pPr>
        <w:rPr>
          <w:sz w:val="24"/>
          <w:szCs w:val="24"/>
        </w:rPr>
      </w:pPr>
    </w:p>
    <w:p w14:paraId="513A0C0F" w14:textId="77777777" w:rsidR="005B40C0" w:rsidRDefault="005B40C0" w:rsidP="005B40C0">
      <w:pPr>
        <w:rPr>
          <w:sz w:val="24"/>
          <w:szCs w:val="24"/>
        </w:rPr>
      </w:pPr>
      <w:r>
        <w:rPr>
          <w:sz w:val="24"/>
          <w:szCs w:val="24"/>
        </w:rPr>
        <w:t>Zubereitung:</w:t>
      </w:r>
    </w:p>
    <w:p w14:paraId="3AED7FA1" w14:textId="77777777" w:rsidR="005B40C0" w:rsidRPr="0076058C" w:rsidRDefault="005B40C0" w:rsidP="005B40C0">
      <w:pPr>
        <w:pStyle w:val="ListParagraph"/>
        <w:numPr>
          <w:ilvl w:val="0"/>
          <w:numId w:val="149"/>
        </w:numPr>
        <w:spacing w:after="120"/>
        <w:ind w:left="714" w:hanging="357"/>
        <w:contextualSpacing w:val="0"/>
        <w:jc w:val="both"/>
        <w:rPr>
          <w:sz w:val="24"/>
          <w:szCs w:val="24"/>
        </w:rPr>
      </w:pPr>
      <w:r w:rsidRPr="0076058C">
        <w:rPr>
          <w:sz w:val="24"/>
          <w:szCs w:val="24"/>
        </w:rPr>
        <w:t>Öl im Wok erhitzen, die Currypaste darin 2 Minuten braten. Kokosmilch und 100 ml Wasser angießen und unter Rühren aufkochen lassen.</w:t>
      </w:r>
    </w:p>
    <w:p w14:paraId="444617B5" w14:textId="77777777" w:rsidR="005B40C0" w:rsidRPr="0076058C" w:rsidRDefault="005B40C0" w:rsidP="005B40C0">
      <w:pPr>
        <w:pStyle w:val="ListParagraph"/>
        <w:numPr>
          <w:ilvl w:val="0"/>
          <w:numId w:val="149"/>
        </w:numPr>
        <w:spacing w:after="120"/>
        <w:ind w:left="714" w:hanging="357"/>
        <w:contextualSpacing w:val="0"/>
        <w:jc w:val="both"/>
        <w:rPr>
          <w:sz w:val="24"/>
          <w:szCs w:val="24"/>
        </w:rPr>
      </w:pPr>
      <w:r w:rsidRPr="0076058C">
        <w:rPr>
          <w:sz w:val="24"/>
          <w:szCs w:val="24"/>
        </w:rPr>
        <w:t>Gemüse untermischen, anbraten (TK-gemüse bei schwacher Hitze 10 Min. garen). Tofu würfeln und unterheben. Curry mit Sojasauce, Salz und Pfeffer abschmecken.</w:t>
      </w:r>
    </w:p>
    <w:p w14:paraId="50085AE3" w14:textId="77777777" w:rsidR="005B40C0" w:rsidRDefault="005B40C0" w:rsidP="005B40C0">
      <w:pPr>
        <w:pStyle w:val="ListParagraph"/>
        <w:numPr>
          <w:ilvl w:val="0"/>
          <w:numId w:val="149"/>
        </w:numPr>
        <w:spacing w:after="120"/>
        <w:ind w:left="714" w:hanging="357"/>
        <w:contextualSpacing w:val="0"/>
        <w:jc w:val="both"/>
        <w:rPr>
          <w:sz w:val="24"/>
          <w:szCs w:val="24"/>
        </w:rPr>
      </w:pPr>
      <w:r w:rsidRPr="0076058C">
        <w:rPr>
          <w:sz w:val="24"/>
          <w:szCs w:val="24"/>
        </w:rPr>
        <w:t>Dazu passt Reis</w:t>
      </w:r>
      <w:r>
        <w:rPr>
          <w:sz w:val="24"/>
          <w:szCs w:val="24"/>
        </w:rPr>
        <w:t>.</w:t>
      </w:r>
    </w:p>
    <w:p w14:paraId="6B939206" w14:textId="77777777" w:rsidR="005B40C0" w:rsidRDefault="005B40C0" w:rsidP="005B40C0">
      <w:pPr>
        <w:rPr>
          <w:sz w:val="24"/>
          <w:szCs w:val="24"/>
        </w:rPr>
      </w:pPr>
      <w:r>
        <w:rPr>
          <w:sz w:val="24"/>
          <w:szCs w:val="24"/>
        </w:rPr>
        <w:br w:type="page"/>
      </w:r>
    </w:p>
    <w:p w14:paraId="2F6781B4" w14:textId="6BCC05F6" w:rsidR="00E523FC" w:rsidRDefault="00E523FC" w:rsidP="00E523FC">
      <w:pPr>
        <w:pStyle w:val="Heading2"/>
        <w:spacing w:after="240"/>
      </w:pPr>
      <w:r>
        <w:lastRenderedPageBreak/>
        <w:t>Herbstgemüse im Ofen gebacken mit Gorgonzola-Dip</w:t>
      </w:r>
    </w:p>
    <w:p w14:paraId="30E7A3CB" w14:textId="77777777" w:rsidR="00E523FC" w:rsidRDefault="00E523FC" w:rsidP="00E523FC">
      <w:pPr>
        <w:rPr>
          <w:sz w:val="24"/>
          <w:szCs w:val="24"/>
        </w:rPr>
      </w:pPr>
      <w:r w:rsidRPr="00BD717B">
        <w:rPr>
          <w:sz w:val="24"/>
          <w:szCs w:val="24"/>
          <w:u w:val="single"/>
        </w:rPr>
        <w:t>Zutaten</w:t>
      </w:r>
      <w:r>
        <w:rPr>
          <w:sz w:val="24"/>
          <w:szCs w:val="24"/>
        </w:rPr>
        <w:t xml:space="preserve"> (für 4 Portionen)</w:t>
      </w:r>
    </w:p>
    <w:p w14:paraId="41836E93" w14:textId="77777777" w:rsidR="00E523FC" w:rsidRDefault="00E523FC" w:rsidP="00E523FC">
      <w:pPr>
        <w:rPr>
          <w:sz w:val="24"/>
          <w:szCs w:val="24"/>
        </w:rPr>
      </w:pPr>
      <w:r>
        <w:rPr>
          <w:sz w:val="24"/>
          <w:szCs w:val="24"/>
        </w:rPr>
        <w:t>1 kleiner Hokkaidokürbis</w:t>
      </w:r>
    </w:p>
    <w:p w14:paraId="6A35D059" w14:textId="77777777" w:rsidR="00E523FC" w:rsidRDefault="00E523FC" w:rsidP="00E523FC">
      <w:pPr>
        <w:rPr>
          <w:sz w:val="24"/>
          <w:szCs w:val="24"/>
        </w:rPr>
      </w:pPr>
      <w:r>
        <w:rPr>
          <w:sz w:val="24"/>
          <w:szCs w:val="24"/>
        </w:rPr>
        <w:t>300 g Knollensellerie</w:t>
      </w:r>
    </w:p>
    <w:p w14:paraId="2D86C318" w14:textId="77777777" w:rsidR="00E523FC" w:rsidRDefault="00E523FC" w:rsidP="00E523FC">
      <w:pPr>
        <w:rPr>
          <w:sz w:val="24"/>
          <w:szCs w:val="24"/>
        </w:rPr>
      </w:pPr>
      <w:r>
        <w:rPr>
          <w:sz w:val="24"/>
          <w:szCs w:val="24"/>
        </w:rPr>
        <w:t>5 EL Kürbiskernöl</w:t>
      </w:r>
    </w:p>
    <w:p w14:paraId="25F7449D" w14:textId="77777777" w:rsidR="00E523FC" w:rsidRDefault="00E523FC" w:rsidP="00E523FC">
      <w:pPr>
        <w:rPr>
          <w:sz w:val="24"/>
          <w:szCs w:val="24"/>
        </w:rPr>
      </w:pPr>
      <w:r>
        <w:rPr>
          <w:sz w:val="24"/>
          <w:szCs w:val="24"/>
        </w:rPr>
        <w:t>3 EL Zitronensaft</w:t>
      </w:r>
    </w:p>
    <w:p w14:paraId="1A100D29" w14:textId="77777777" w:rsidR="00E523FC" w:rsidRDefault="00E523FC" w:rsidP="00E523FC">
      <w:pPr>
        <w:rPr>
          <w:sz w:val="24"/>
          <w:szCs w:val="24"/>
        </w:rPr>
      </w:pPr>
      <w:r>
        <w:rPr>
          <w:sz w:val="24"/>
          <w:szCs w:val="24"/>
        </w:rPr>
        <w:t>100 g Gorgonzola</w:t>
      </w:r>
    </w:p>
    <w:p w14:paraId="74D5945D" w14:textId="77777777" w:rsidR="00E523FC" w:rsidRDefault="00E523FC" w:rsidP="00E523FC">
      <w:pPr>
        <w:rPr>
          <w:sz w:val="24"/>
          <w:szCs w:val="24"/>
        </w:rPr>
      </w:pPr>
      <w:r>
        <w:rPr>
          <w:sz w:val="24"/>
          <w:szCs w:val="24"/>
        </w:rPr>
        <w:t>100 g Crème fraîche</w:t>
      </w:r>
    </w:p>
    <w:p w14:paraId="40A9B603" w14:textId="77777777" w:rsidR="00E523FC" w:rsidRDefault="00E523FC" w:rsidP="00E523FC">
      <w:pPr>
        <w:rPr>
          <w:sz w:val="24"/>
          <w:szCs w:val="24"/>
        </w:rPr>
      </w:pPr>
      <w:r>
        <w:rPr>
          <w:sz w:val="24"/>
          <w:szCs w:val="24"/>
        </w:rPr>
        <w:t>300 g Petersilienwurzeln</w:t>
      </w:r>
    </w:p>
    <w:p w14:paraId="49B85F3D" w14:textId="77777777" w:rsidR="00E523FC" w:rsidRDefault="00E523FC" w:rsidP="00E523FC">
      <w:pPr>
        <w:rPr>
          <w:sz w:val="24"/>
          <w:szCs w:val="24"/>
        </w:rPr>
      </w:pPr>
      <w:r>
        <w:rPr>
          <w:sz w:val="24"/>
          <w:szCs w:val="24"/>
        </w:rPr>
        <w:t>3 Knoblauchzehen</w:t>
      </w:r>
    </w:p>
    <w:p w14:paraId="412A924F" w14:textId="77777777" w:rsidR="00E523FC" w:rsidRDefault="00E523FC" w:rsidP="00E523FC">
      <w:pPr>
        <w:rPr>
          <w:sz w:val="24"/>
          <w:szCs w:val="24"/>
        </w:rPr>
      </w:pPr>
      <w:r>
        <w:rPr>
          <w:sz w:val="24"/>
          <w:szCs w:val="24"/>
        </w:rPr>
        <w:t>Grobes Meersalz</w:t>
      </w:r>
    </w:p>
    <w:p w14:paraId="193BB0CD" w14:textId="77777777" w:rsidR="00E523FC" w:rsidRDefault="00E523FC" w:rsidP="00E523FC">
      <w:pPr>
        <w:rPr>
          <w:sz w:val="24"/>
          <w:szCs w:val="24"/>
        </w:rPr>
      </w:pPr>
      <w:r>
        <w:rPr>
          <w:sz w:val="24"/>
          <w:szCs w:val="24"/>
        </w:rPr>
        <w:t>Weißer Pfeffer</w:t>
      </w:r>
    </w:p>
    <w:p w14:paraId="21FA629F" w14:textId="77777777" w:rsidR="00E523FC" w:rsidRDefault="00E523FC" w:rsidP="00E523FC">
      <w:pPr>
        <w:rPr>
          <w:sz w:val="24"/>
          <w:szCs w:val="24"/>
        </w:rPr>
      </w:pPr>
      <w:r>
        <w:rPr>
          <w:sz w:val="24"/>
          <w:szCs w:val="24"/>
        </w:rPr>
        <w:t>6 Salbeiblätter</w:t>
      </w:r>
    </w:p>
    <w:p w14:paraId="1DA61F71" w14:textId="77777777" w:rsidR="00E523FC" w:rsidRDefault="00E523FC" w:rsidP="00E523FC">
      <w:pPr>
        <w:rPr>
          <w:sz w:val="24"/>
          <w:szCs w:val="24"/>
        </w:rPr>
      </w:pPr>
      <w:r>
        <w:rPr>
          <w:sz w:val="24"/>
          <w:szCs w:val="24"/>
        </w:rPr>
        <w:t>100 g Joghurt</w:t>
      </w:r>
    </w:p>
    <w:p w14:paraId="0910F5F1" w14:textId="77777777" w:rsidR="00E523FC" w:rsidRDefault="00E523FC" w:rsidP="00E523FC">
      <w:pPr>
        <w:jc w:val="both"/>
        <w:rPr>
          <w:sz w:val="24"/>
          <w:szCs w:val="24"/>
        </w:rPr>
      </w:pPr>
    </w:p>
    <w:p w14:paraId="6AB7C164" w14:textId="77777777" w:rsidR="00E523FC" w:rsidRDefault="00E523FC" w:rsidP="00E523FC">
      <w:pPr>
        <w:jc w:val="both"/>
        <w:rPr>
          <w:sz w:val="24"/>
          <w:szCs w:val="24"/>
        </w:rPr>
      </w:pPr>
      <w:r>
        <w:rPr>
          <w:sz w:val="24"/>
          <w:szCs w:val="24"/>
        </w:rPr>
        <w:t>Zubereitung:</w:t>
      </w:r>
    </w:p>
    <w:p w14:paraId="268304ED" w14:textId="77777777" w:rsidR="00E523FC" w:rsidRPr="00033CC1" w:rsidRDefault="00E523FC" w:rsidP="00B40E8C">
      <w:pPr>
        <w:pStyle w:val="ListParagraph"/>
        <w:numPr>
          <w:ilvl w:val="0"/>
          <w:numId w:val="1259"/>
        </w:numPr>
        <w:spacing w:after="120"/>
        <w:ind w:left="714" w:hanging="357"/>
        <w:contextualSpacing w:val="0"/>
        <w:jc w:val="both"/>
        <w:rPr>
          <w:sz w:val="24"/>
          <w:szCs w:val="24"/>
        </w:rPr>
      </w:pPr>
      <w:r w:rsidRPr="00033CC1">
        <w:rPr>
          <w:sz w:val="24"/>
          <w:szCs w:val="24"/>
        </w:rPr>
        <w:t>Kürbis vierteln, die Kerne entfernen und in Spalten schneiden. Petersilienwurzeln und Sellerie schälen und in grobe Stücke schneiden. Gemüse mit der Hälfte des Knoblauchs, Kürbiskernöl, Salz, 2 EL Zitronensaft und Pfeffer vermischen. Auf einem Backblech verteilen und im Ofen bei 190 Grad ca. 35 Minuten backen.</w:t>
      </w:r>
    </w:p>
    <w:p w14:paraId="0B60CBA5" w14:textId="77777777" w:rsidR="00E523FC" w:rsidRDefault="00E523FC" w:rsidP="00B40E8C">
      <w:pPr>
        <w:pStyle w:val="ListParagraph"/>
        <w:numPr>
          <w:ilvl w:val="0"/>
          <w:numId w:val="1259"/>
        </w:numPr>
        <w:spacing w:after="120"/>
        <w:ind w:left="714" w:hanging="357"/>
        <w:contextualSpacing w:val="0"/>
        <w:jc w:val="both"/>
        <w:rPr>
          <w:sz w:val="24"/>
          <w:szCs w:val="24"/>
        </w:rPr>
      </w:pPr>
      <w:r w:rsidRPr="00033CC1">
        <w:rPr>
          <w:sz w:val="24"/>
          <w:szCs w:val="24"/>
        </w:rPr>
        <w:t>Für den Dip Salbei kleinhacken und Gorgonzola grob würfeln. Gorgonzola, Salbei, restlichen Knoblauch, Salz, Crème fraîche, 1 EL Joghurt, 1 EL Zitronensaft und Pfeffer fein pürieren.</w:t>
      </w:r>
    </w:p>
    <w:p w14:paraId="5C49D5DC" w14:textId="7AF638B7" w:rsidR="0012315E" w:rsidRPr="00033CC1" w:rsidRDefault="0012315E" w:rsidP="00B40E8C">
      <w:pPr>
        <w:pStyle w:val="ListParagraph"/>
        <w:numPr>
          <w:ilvl w:val="0"/>
          <w:numId w:val="1259"/>
        </w:numPr>
        <w:spacing w:after="120"/>
        <w:ind w:left="714" w:hanging="357"/>
        <w:contextualSpacing w:val="0"/>
        <w:jc w:val="both"/>
        <w:rPr>
          <w:sz w:val="24"/>
          <w:szCs w:val="24"/>
        </w:rPr>
      </w:pPr>
      <w:r>
        <w:rPr>
          <w:sz w:val="24"/>
          <w:szCs w:val="24"/>
        </w:rPr>
        <w:t xml:space="preserve">Mit </w:t>
      </w:r>
      <w:r w:rsidRPr="00033CC1">
        <w:rPr>
          <w:sz w:val="24"/>
          <w:szCs w:val="24"/>
        </w:rPr>
        <w:t>Gemüse und Fladenbrot serviere</w:t>
      </w:r>
      <w:r>
        <w:rPr>
          <w:sz w:val="24"/>
          <w:szCs w:val="24"/>
        </w:rPr>
        <w:t>n.</w:t>
      </w:r>
    </w:p>
    <w:p w14:paraId="7668D95B" w14:textId="52EACFFF" w:rsidR="00E523FC" w:rsidRDefault="00E523FC" w:rsidP="00E523FC">
      <w:pPr>
        <w:rPr>
          <w:rFonts w:asciiTheme="majorHAnsi" w:eastAsiaTheme="majorEastAsia" w:hAnsiTheme="majorHAnsi" w:cstheme="majorBidi"/>
          <w:color w:val="2F5496" w:themeColor="accent1" w:themeShade="BF"/>
          <w:sz w:val="26"/>
          <w:szCs w:val="26"/>
        </w:rPr>
      </w:pPr>
      <w:r>
        <w:br w:type="page"/>
      </w:r>
    </w:p>
    <w:p w14:paraId="3A2B9670" w14:textId="77777777" w:rsidR="00C1768C" w:rsidRDefault="00C1768C" w:rsidP="00C1768C">
      <w:pPr>
        <w:pStyle w:val="Heading2"/>
        <w:spacing w:after="240"/>
      </w:pPr>
      <w:r>
        <w:lastRenderedPageBreak/>
        <w:t>Pfannengemüse</w:t>
      </w:r>
      <w:r>
        <w:rPr>
          <w:rStyle w:val="FootnoteReference"/>
        </w:rPr>
        <w:footnoteReference w:id="1050"/>
      </w:r>
      <w:r>
        <w:t xml:space="preserve"> </w:t>
      </w:r>
    </w:p>
    <w:p w14:paraId="353726D2" w14:textId="77777777" w:rsidR="00C1768C" w:rsidRDefault="00C1768C" w:rsidP="00C1768C">
      <w:pPr>
        <w:rPr>
          <w:sz w:val="24"/>
          <w:szCs w:val="24"/>
        </w:rPr>
      </w:pPr>
      <w:r w:rsidRPr="00296106">
        <w:rPr>
          <w:sz w:val="24"/>
          <w:szCs w:val="24"/>
          <w:u w:val="single"/>
        </w:rPr>
        <w:t>Zutaten</w:t>
      </w:r>
      <w:r>
        <w:rPr>
          <w:sz w:val="24"/>
          <w:szCs w:val="24"/>
        </w:rPr>
        <w:t xml:space="preserve"> (für 2 Portionen):</w:t>
      </w:r>
    </w:p>
    <w:p w14:paraId="1FD921DB" w14:textId="77777777" w:rsidR="00C1768C" w:rsidRDefault="00C1768C" w:rsidP="00C1768C">
      <w:pPr>
        <w:rPr>
          <w:sz w:val="24"/>
          <w:szCs w:val="24"/>
        </w:rPr>
      </w:pPr>
      <w:r>
        <w:rPr>
          <w:sz w:val="24"/>
          <w:szCs w:val="24"/>
        </w:rPr>
        <w:t>1 Zucchini</w:t>
      </w:r>
    </w:p>
    <w:p w14:paraId="67F480AF" w14:textId="77777777" w:rsidR="00C1768C" w:rsidRDefault="00C1768C" w:rsidP="00C1768C">
      <w:pPr>
        <w:rPr>
          <w:sz w:val="24"/>
          <w:szCs w:val="24"/>
        </w:rPr>
      </w:pPr>
      <w:r>
        <w:rPr>
          <w:sz w:val="24"/>
          <w:szCs w:val="24"/>
        </w:rPr>
        <w:t>50 g kleine Champignons</w:t>
      </w:r>
    </w:p>
    <w:p w14:paraId="29F9A745" w14:textId="77777777" w:rsidR="00C1768C" w:rsidRDefault="00C1768C" w:rsidP="00C1768C">
      <w:pPr>
        <w:rPr>
          <w:sz w:val="24"/>
          <w:szCs w:val="24"/>
        </w:rPr>
      </w:pPr>
      <w:r>
        <w:rPr>
          <w:sz w:val="24"/>
          <w:szCs w:val="24"/>
        </w:rPr>
        <w:t>1 kleine rote Zwiebel</w:t>
      </w:r>
    </w:p>
    <w:p w14:paraId="6992D8E8" w14:textId="77777777" w:rsidR="00C1768C" w:rsidRDefault="00C1768C" w:rsidP="00C1768C">
      <w:pPr>
        <w:rPr>
          <w:sz w:val="24"/>
          <w:szCs w:val="24"/>
        </w:rPr>
      </w:pPr>
      <w:r>
        <w:rPr>
          <w:sz w:val="24"/>
          <w:szCs w:val="24"/>
        </w:rPr>
        <w:t>½ gelbe und ½ rote Paprikaschote</w:t>
      </w:r>
    </w:p>
    <w:p w14:paraId="41982A20" w14:textId="77777777" w:rsidR="00C1768C" w:rsidRDefault="00C1768C" w:rsidP="00C1768C">
      <w:pPr>
        <w:rPr>
          <w:sz w:val="24"/>
          <w:szCs w:val="24"/>
        </w:rPr>
      </w:pPr>
      <w:r>
        <w:rPr>
          <w:sz w:val="24"/>
          <w:szCs w:val="24"/>
        </w:rPr>
        <w:t>100 g Kirschtomaten</w:t>
      </w:r>
    </w:p>
    <w:p w14:paraId="0594F268" w14:textId="77777777" w:rsidR="00C1768C" w:rsidRDefault="00C1768C" w:rsidP="00C1768C">
      <w:pPr>
        <w:rPr>
          <w:sz w:val="24"/>
          <w:szCs w:val="24"/>
        </w:rPr>
      </w:pPr>
      <w:r>
        <w:rPr>
          <w:sz w:val="24"/>
          <w:szCs w:val="24"/>
        </w:rPr>
        <w:t>4 EL Olivenöl</w:t>
      </w:r>
    </w:p>
    <w:p w14:paraId="3E243F05" w14:textId="77777777" w:rsidR="00C1768C" w:rsidRDefault="00C1768C" w:rsidP="00C1768C">
      <w:pPr>
        <w:rPr>
          <w:sz w:val="24"/>
          <w:szCs w:val="24"/>
        </w:rPr>
      </w:pPr>
      <w:r>
        <w:rPr>
          <w:sz w:val="24"/>
          <w:szCs w:val="24"/>
        </w:rPr>
        <w:t>Salz, Pfeffer</w:t>
      </w:r>
    </w:p>
    <w:p w14:paraId="0F928859" w14:textId="77777777" w:rsidR="00C1768C" w:rsidRDefault="00C1768C" w:rsidP="00C1768C">
      <w:pPr>
        <w:rPr>
          <w:sz w:val="24"/>
          <w:szCs w:val="24"/>
        </w:rPr>
      </w:pPr>
      <w:r>
        <w:rPr>
          <w:sz w:val="24"/>
          <w:szCs w:val="24"/>
        </w:rPr>
        <w:t>100 ml Tomatensaft</w:t>
      </w:r>
    </w:p>
    <w:p w14:paraId="03857688" w14:textId="77777777" w:rsidR="00C1768C" w:rsidRDefault="00C1768C" w:rsidP="00C1768C">
      <w:pPr>
        <w:rPr>
          <w:sz w:val="24"/>
          <w:szCs w:val="24"/>
        </w:rPr>
      </w:pPr>
      <w:r>
        <w:rPr>
          <w:sz w:val="24"/>
          <w:szCs w:val="24"/>
        </w:rPr>
        <w:t>Zucker</w:t>
      </w:r>
    </w:p>
    <w:p w14:paraId="3220FBBA" w14:textId="77777777" w:rsidR="00C1768C" w:rsidRDefault="00C1768C" w:rsidP="00C1768C">
      <w:pPr>
        <w:rPr>
          <w:sz w:val="24"/>
          <w:szCs w:val="24"/>
        </w:rPr>
      </w:pPr>
      <w:r>
        <w:rPr>
          <w:sz w:val="24"/>
          <w:szCs w:val="24"/>
        </w:rPr>
        <w:t>1 EL gehackter Thymian</w:t>
      </w:r>
    </w:p>
    <w:p w14:paraId="3665CA84" w14:textId="77777777" w:rsidR="00C1768C" w:rsidRDefault="00C1768C" w:rsidP="00C1768C">
      <w:pPr>
        <w:rPr>
          <w:sz w:val="24"/>
          <w:szCs w:val="24"/>
        </w:rPr>
      </w:pPr>
    </w:p>
    <w:p w14:paraId="7A16E96A" w14:textId="77777777" w:rsidR="00C1768C" w:rsidRDefault="00C1768C" w:rsidP="00C1768C">
      <w:pPr>
        <w:rPr>
          <w:sz w:val="24"/>
          <w:szCs w:val="24"/>
        </w:rPr>
      </w:pPr>
      <w:r>
        <w:rPr>
          <w:sz w:val="24"/>
          <w:szCs w:val="24"/>
        </w:rPr>
        <w:t>Zubereitungszeit: 30 Minuten</w:t>
      </w:r>
    </w:p>
    <w:p w14:paraId="5C0581F0" w14:textId="77777777" w:rsidR="00C1768C" w:rsidRPr="003D699A" w:rsidRDefault="00C1768C" w:rsidP="00B40E8C">
      <w:pPr>
        <w:pStyle w:val="ListParagraph"/>
        <w:numPr>
          <w:ilvl w:val="0"/>
          <w:numId w:val="1104"/>
        </w:numPr>
        <w:spacing w:after="120"/>
        <w:ind w:left="714" w:hanging="357"/>
        <w:contextualSpacing w:val="0"/>
        <w:jc w:val="both"/>
        <w:rPr>
          <w:sz w:val="24"/>
          <w:szCs w:val="24"/>
        </w:rPr>
      </w:pPr>
      <w:r w:rsidRPr="003D699A">
        <w:rPr>
          <w:sz w:val="24"/>
          <w:szCs w:val="24"/>
        </w:rPr>
        <w:t>Die Zucchini putzen und in Scheiben schneiden. Die Champignons putzen und halbieren. Die Zwiebel schälen und in dünne Spalten schneiden. Die Paprikas putzen und in 3 cm große Stücke schneiden. Kirschtomaten halbieren.</w:t>
      </w:r>
    </w:p>
    <w:p w14:paraId="5A56CCE5" w14:textId="77777777" w:rsidR="00C1768C" w:rsidRPr="003D699A" w:rsidRDefault="00C1768C" w:rsidP="00B40E8C">
      <w:pPr>
        <w:pStyle w:val="ListParagraph"/>
        <w:numPr>
          <w:ilvl w:val="0"/>
          <w:numId w:val="1104"/>
        </w:numPr>
        <w:spacing w:after="120"/>
        <w:ind w:left="714" w:hanging="357"/>
        <w:contextualSpacing w:val="0"/>
        <w:jc w:val="both"/>
        <w:rPr>
          <w:sz w:val="24"/>
          <w:szCs w:val="24"/>
        </w:rPr>
      </w:pPr>
      <w:r w:rsidRPr="003D699A">
        <w:rPr>
          <w:sz w:val="24"/>
          <w:szCs w:val="24"/>
        </w:rPr>
        <w:t>1 EL Olivenöl in Eiern großen Pfanne erhitzen. Zucchini darin von beiden Seiten hellbraun anbraten, mit Salz und Pfeffer würzen, aus der Pfanne nehmen. Pilze mit 1 EL Öl ebenso anbraten, würzen und aus der Pfanne nehmen. 2 EL Öl in der Pfanne erhitzen, Zwiebeln und Paprika darin 2 Minuten anbraten, Tomaten zugeben und kurz mitraten. Salzen, pfeffern und mit 100 l Tomatensaft ablöschen. Aufkochen und 1 Minuten schmoren. Mit Salz, Pfeffer, 1 Prise Zucker und 1 EL gehackter Thymian würzen.</w:t>
      </w:r>
      <w:r w:rsidRPr="003D699A">
        <w:rPr>
          <w:sz w:val="24"/>
          <w:szCs w:val="24"/>
        </w:rPr>
        <w:br w:type="page"/>
      </w:r>
    </w:p>
    <w:p w14:paraId="5F51A6C2" w14:textId="77777777" w:rsidR="00106AEC" w:rsidRDefault="00106AEC" w:rsidP="00106AEC">
      <w:pPr>
        <w:pStyle w:val="Heading2"/>
        <w:spacing w:after="240"/>
      </w:pPr>
      <w:r>
        <w:lastRenderedPageBreak/>
        <w:t>Gemüse mit Kapernvinaigrette</w:t>
      </w:r>
      <w:r>
        <w:rPr>
          <w:rStyle w:val="FootnoteReference"/>
        </w:rPr>
        <w:footnoteReference w:id="1051"/>
      </w:r>
      <w:r>
        <w:t xml:space="preserve"> </w:t>
      </w:r>
    </w:p>
    <w:p w14:paraId="5A774BEC" w14:textId="77777777" w:rsidR="00106AEC" w:rsidRDefault="00106AEC" w:rsidP="00106AEC">
      <w:pPr>
        <w:rPr>
          <w:sz w:val="24"/>
          <w:szCs w:val="24"/>
        </w:rPr>
      </w:pPr>
      <w:r w:rsidRPr="00FB6AB0">
        <w:rPr>
          <w:sz w:val="24"/>
          <w:szCs w:val="24"/>
          <w:u w:val="single"/>
        </w:rPr>
        <w:t>Zutaten</w:t>
      </w:r>
      <w:r>
        <w:rPr>
          <w:sz w:val="24"/>
          <w:szCs w:val="24"/>
        </w:rPr>
        <w:t xml:space="preserve"> (für 4 Portionen)</w:t>
      </w:r>
    </w:p>
    <w:p w14:paraId="2DA888B5" w14:textId="77777777" w:rsidR="00106AEC" w:rsidRPr="002B2CC2" w:rsidRDefault="00106AEC" w:rsidP="00106AEC">
      <w:pPr>
        <w:rPr>
          <w:i/>
          <w:iCs/>
          <w:sz w:val="24"/>
          <w:szCs w:val="24"/>
        </w:rPr>
      </w:pPr>
      <w:r w:rsidRPr="002B2CC2">
        <w:rPr>
          <w:i/>
          <w:iCs/>
          <w:sz w:val="24"/>
          <w:szCs w:val="24"/>
        </w:rPr>
        <w:t>Für die Vinaigrette</w:t>
      </w:r>
    </w:p>
    <w:p w14:paraId="359157C7" w14:textId="77777777" w:rsidR="00106AEC" w:rsidRDefault="00106AEC" w:rsidP="00106AEC">
      <w:pPr>
        <w:rPr>
          <w:sz w:val="24"/>
          <w:szCs w:val="24"/>
        </w:rPr>
      </w:pPr>
      <w:r>
        <w:rPr>
          <w:sz w:val="24"/>
          <w:szCs w:val="24"/>
        </w:rPr>
        <w:t>40 g Kapern</w:t>
      </w:r>
    </w:p>
    <w:p w14:paraId="23E146D6" w14:textId="77777777" w:rsidR="00106AEC" w:rsidRDefault="00106AEC" w:rsidP="00106AEC">
      <w:pPr>
        <w:rPr>
          <w:sz w:val="24"/>
          <w:szCs w:val="24"/>
        </w:rPr>
      </w:pPr>
      <w:r>
        <w:rPr>
          <w:sz w:val="24"/>
          <w:szCs w:val="24"/>
        </w:rPr>
        <w:t>1 Frühlingszwiebel</w:t>
      </w:r>
    </w:p>
    <w:p w14:paraId="1467358B" w14:textId="77777777" w:rsidR="00106AEC" w:rsidRDefault="00106AEC" w:rsidP="00106AEC">
      <w:pPr>
        <w:rPr>
          <w:sz w:val="24"/>
          <w:szCs w:val="24"/>
        </w:rPr>
      </w:pPr>
      <w:r>
        <w:rPr>
          <w:sz w:val="24"/>
          <w:szCs w:val="24"/>
        </w:rPr>
        <w:t>1 Bund glatte Petersilie</w:t>
      </w:r>
    </w:p>
    <w:p w14:paraId="567DD901" w14:textId="77777777" w:rsidR="00106AEC" w:rsidRDefault="00106AEC" w:rsidP="00106AEC">
      <w:pPr>
        <w:rPr>
          <w:sz w:val="24"/>
          <w:szCs w:val="24"/>
        </w:rPr>
      </w:pPr>
      <w:r>
        <w:rPr>
          <w:sz w:val="24"/>
          <w:szCs w:val="24"/>
        </w:rPr>
        <w:t>2 Stiele Minze</w:t>
      </w:r>
    </w:p>
    <w:p w14:paraId="34FAEE74" w14:textId="77777777" w:rsidR="00106AEC" w:rsidRDefault="00106AEC" w:rsidP="00106AEC">
      <w:pPr>
        <w:rPr>
          <w:sz w:val="24"/>
          <w:szCs w:val="24"/>
        </w:rPr>
      </w:pPr>
      <w:r>
        <w:rPr>
          <w:sz w:val="24"/>
          <w:szCs w:val="24"/>
        </w:rPr>
        <w:t>6 – 8 EL Olivenöl</w:t>
      </w:r>
    </w:p>
    <w:p w14:paraId="199AB1FB" w14:textId="77777777" w:rsidR="00106AEC" w:rsidRDefault="00106AEC" w:rsidP="00106AEC">
      <w:pPr>
        <w:rPr>
          <w:sz w:val="24"/>
          <w:szCs w:val="24"/>
        </w:rPr>
      </w:pPr>
      <w:r>
        <w:rPr>
          <w:sz w:val="24"/>
          <w:szCs w:val="24"/>
        </w:rPr>
        <w:t>2 EL Zitronensaft</w:t>
      </w:r>
    </w:p>
    <w:p w14:paraId="5EAABBDB" w14:textId="77777777" w:rsidR="00106AEC" w:rsidRDefault="00106AEC" w:rsidP="00106AEC">
      <w:pPr>
        <w:rPr>
          <w:sz w:val="24"/>
          <w:szCs w:val="24"/>
        </w:rPr>
      </w:pPr>
      <w:r>
        <w:rPr>
          <w:sz w:val="24"/>
          <w:szCs w:val="24"/>
        </w:rPr>
        <w:t>Salz, Pfeffer, Zucker</w:t>
      </w:r>
    </w:p>
    <w:p w14:paraId="56F599F2" w14:textId="77777777" w:rsidR="00106AEC" w:rsidRDefault="00106AEC" w:rsidP="00106AEC">
      <w:pPr>
        <w:rPr>
          <w:sz w:val="24"/>
          <w:szCs w:val="24"/>
        </w:rPr>
      </w:pPr>
    </w:p>
    <w:p w14:paraId="271FCD81" w14:textId="77777777" w:rsidR="00106AEC" w:rsidRPr="002B2CC2" w:rsidRDefault="00106AEC" w:rsidP="00106AEC">
      <w:pPr>
        <w:rPr>
          <w:i/>
          <w:iCs/>
          <w:sz w:val="24"/>
          <w:szCs w:val="24"/>
        </w:rPr>
      </w:pPr>
      <w:r w:rsidRPr="002B2CC2">
        <w:rPr>
          <w:i/>
          <w:iCs/>
          <w:sz w:val="24"/>
          <w:szCs w:val="24"/>
        </w:rPr>
        <w:t>Für das Gemüse</w:t>
      </w:r>
    </w:p>
    <w:p w14:paraId="0A1B999F" w14:textId="77777777" w:rsidR="00106AEC" w:rsidRDefault="00106AEC" w:rsidP="00106AEC">
      <w:pPr>
        <w:rPr>
          <w:sz w:val="24"/>
          <w:szCs w:val="24"/>
        </w:rPr>
      </w:pPr>
      <w:r>
        <w:rPr>
          <w:sz w:val="24"/>
          <w:szCs w:val="24"/>
        </w:rPr>
        <w:t>250 g zarter Staudensellerie</w:t>
      </w:r>
    </w:p>
    <w:p w14:paraId="5FE10E60" w14:textId="77777777" w:rsidR="00106AEC" w:rsidRDefault="00106AEC" w:rsidP="00106AEC">
      <w:pPr>
        <w:rPr>
          <w:sz w:val="24"/>
          <w:szCs w:val="24"/>
        </w:rPr>
      </w:pPr>
      <w:r>
        <w:rPr>
          <w:sz w:val="24"/>
          <w:szCs w:val="24"/>
        </w:rPr>
        <w:t>175 g Schalotten</w:t>
      </w:r>
    </w:p>
    <w:p w14:paraId="57F159C2" w14:textId="77777777" w:rsidR="00106AEC" w:rsidRDefault="00106AEC" w:rsidP="00106AEC">
      <w:pPr>
        <w:rPr>
          <w:sz w:val="24"/>
          <w:szCs w:val="24"/>
        </w:rPr>
      </w:pPr>
      <w:r>
        <w:rPr>
          <w:sz w:val="24"/>
          <w:szCs w:val="24"/>
        </w:rPr>
        <w:t>500 g Blumenkohl</w:t>
      </w:r>
    </w:p>
    <w:p w14:paraId="610D3BFE" w14:textId="77777777" w:rsidR="00106AEC" w:rsidRDefault="00106AEC" w:rsidP="00106AEC">
      <w:pPr>
        <w:rPr>
          <w:sz w:val="24"/>
          <w:szCs w:val="24"/>
        </w:rPr>
      </w:pPr>
      <w:r>
        <w:rPr>
          <w:sz w:val="24"/>
          <w:szCs w:val="24"/>
        </w:rPr>
        <w:t>550 g Maiskolben</w:t>
      </w:r>
    </w:p>
    <w:p w14:paraId="53C37B47" w14:textId="77777777" w:rsidR="00106AEC" w:rsidRDefault="00106AEC" w:rsidP="00106AEC">
      <w:pPr>
        <w:rPr>
          <w:sz w:val="24"/>
          <w:szCs w:val="24"/>
        </w:rPr>
      </w:pPr>
      <w:r>
        <w:rPr>
          <w:sz w:val="24"/>
          <w:szCs w:val="24"/>
        </w:rPr>
        <w:t>350 g Zucchini</w:t>
      </w:r>
    </w:p>
    <w:p w14:paraId="0D5D443D" w14:textId="77777777" w:rsidR="00106AEC" w:rsidRDefault="00106AEC" w:rsidP="00106AEC">
      <w:pPr>
        <w:rPr>
          <w:sz w:val="24"/>
          <w:szCs w:val="24"/>
        </w:rPr>
      </w:pPr>
      <w:r>
        <w:rPr>
          <w:sz w:val="24"/>
          <w:szCs w:val="24"/>
        </w:rPr>
        <w:t>475 g kleine fest kochende Kartoffeln</w:t>
      </w:r>
    </w:p>
    <w:p w14:paraId="4E0F8BC9" w14:textId="77777777" w:rsidR="00106AEC" w:rsidRDefault="00106AEC" w:rsidP="00106AEC">
      <w:pPr>
        <w:rPr>
          <w:sz w:val="24"/>
          <w:szCs w:val="24"/>
        </w:rPr>
      </w:pPr>
      <w:r>
        <w:rPr>
          <w:sz w:val="24"/>
          <w:szCs w:val="24"/>
        </w:rPr>
        <w:t>1 rote Pfefferschote</w:t>
      </w:r>
    </w:p>
    <w:p w14:paraId="45727DA1" w14:textId="77777777" w:rsidR="00106AEC" w:rsidRDefault="00106AEC" w:rsidP="00106AEC">
      <w:pPr>
        <w:rPr>
          <w:sz w:val="24"/>
          <w:szCs w:val="24"/>
        </w:rPr>
      </w:pPr>
      <w:r>
        <w:rPr>
          <w:sz w:val="24"/>
          <w:szCs w:val="24"/>
        </w:rPr>
        <w:t>3 EL Olivenöl</w:t>
      </w:r>
    </w:p>
    <w:p w14:paraId="544A5AA2" w14:textId="77777777" w:rsidR="00106AEC" w:rsidRDefault="00106AEC" w:rsidP="00106AEC">
      <w:pPr>
        <w:rPr>
          <w:sz w:val="24"/>
          <w:szCs w:val="24"/>
        </w:rPr>
      </w:pPr>
      <w:r>
        <w:rPr>
          <w:sz w:val="24"/>
          <w:szCs w:val="24"/>
        </w:rPr>
        <w:t>Pfeffer, Salz</w:t>
      </w:r>
    </w:p>
    <w:p w14:paraId="4383EE30" w14:textId="77777777" w:rsidR="00106AEC" w:rsidRDefault="00106AEC" w:rsidP="00106AEC">
      <w:pPr>
        <w:rPr>
          <w:sz w:val="24"/>
          <w:szCs w:val="24"/>
        </w:rPr>
      </w:pPr>
      <w:r>
        <w:rPr>
          <w:sz w:val="24"/>
          <w:szCs w:val="24"/>
        </w:rPr>
        <w:t>500 g Kirschtomaten an der Rispe</w:t>
      </w:r>
    </w:p>
    <w:p w14:paraId="37559283" w14:textId="77777777" w:rsidR="00106AEC" w:rsidRDefault="00106AEC" w:rsidP="00106AEC">
      <w:pPr>
        <w:rPr>
          <w:sz w:val="24"/>
          <w:szCs w:val="24"/>
        </w:rPr>
      </w:pPr>
    </w:p>
    <w:p w14:paraId="68E274B8" w14:textId="77777777" w:rsidR="00106AEC" w:rsidRDefault="00106AEC" w:rsidP="00106AEC">
      <w:pPr>
        <w:rPr>
          <w:sz w:val="24"/>
          <w:szCs w:val="24"/>
        </w:rPr>
      </w:pPr>
      <w:r>
        <w:rPr>
          <w:sz w:val="24"/>
          <w:szCs w:val="24"/>
        </w:rPr>
        <w:t>Zubereitungszeit: 1 Stunde 20 Minuten</w:t>
      </w:r>
    </w:p>
    <w:p w14:paraId="52A49B79" w14:textId="77777777" w:rsidR="00106AEC" w:rsidRPr="00647147" w:rsidRDefault="00106AEC" w:rsidP="00B40E8C">
      <w:pPr>
        <w:pStyle w:val="ListParagraph"/>
        <w:numPr>
          <w:ilvl w:val="0"/>
          <w:numId w:val="362"/>
        </w:numPr>
        <w:spacing w:after="120"/>
        <w:ind w:left="714" w:hanging="357"/>
        <w:contextualSpacing w:val="0"/>
        <w:jc w:val="both"/>
        <w:rPr>
          <w:sz w:val="24"/>
          <w:szCs w:val="24"/>
        </w:rPr>
      </w:pPr>
      <w:r w:rsidRPr="00647147">
        <w:rPr>
          <w:sz w:val="24"/>
          <w:szCs w:val="24"/>
        </w:rPr>
        <w:t>Für die Vinaigrette die Kapern abtropfen lassen und fein hacken. Frühlingszwiebel putzen, waschen und das Weiße und Hellgrüne in sehr dünne Ringe schneiden. Die Kräuter waschen, Blätter abzupfen und sehr fein schneiden. Alles in einer Schüssel mit dem Olivenöl und Zitronensaft verrühren. Mit Salz, Pfeffer und 1 Prise Zucker würzen. Bis zur weiteren Verwendung luftdicht verschlossen im Kühlschrank aufbewahren.</w:t>
      </w:r>
    </w:p>
    <w:p w14:paraId="0FED48A0" w14:textId="77777777" w:rsidR="00106AEC" w:rsidRPr="00647147" w:rsidRDefault="00106AEC" w:rsidP="00B40E8C">
      <w:pPr>
        <w:pStyle w:val="ListParagraph"/>
        <w:numPr>
          <w:ilvl w:val="0"/>
          <w:numId w:val="362"/>
        </w:numPr>
        <w:spacing w:after="120"/>
        <w:ind w:left="714" w:hanging="357"/>
        <w:contextualSpacing w:val="0"/>
        <w:jc w:val="both"/>
        <w:rPr>
          <w:sz w:val="24"/>
          <w:szCs w:val="24"/>
        </w:rPr>
      </w:pPr>
      <w:r w:rsidRPr="00647147">
        <w:rPr>
          <w:sz w:val="24"/>
          <w:szCs w:val="24"/>
        </w:rPr>
        <w:lastRenderedPageBreak/>
        <w:t>Sellerie waschen, abfädeln, in 5 cm lange Stücke schneiden und in kochendem Salzwasser 2 Minuten kochen. Abgießen, abschrecken und gut abtropfen lassen. Schalotten ebenfalls 2 Minuten in kochendem Salzwasser garen, abgießen, abschrecken und pellen.</w:t>
      </w:r>
    </w:p>
    <w:p w14:paraId="1D07E989" w14:textId="77777777" w:rsidR="00106AEC" w:rsidRPr="00647147" w:rsidRDefault="00106AEC" w:rsidP="00B40E8C">
      <w:pPr>
        <w:pStyle w:val="ListParagraph"/>
        <w:numPr>
          <w:ilvl w:val="0"/>
          <w:numId w:val="362"/>
        </w:numPr>
        <w:spacing w:after="120"/>
        <w:ind w:left="714" w:hanging="357"/>
        <w:contextualSpacing w:val="0"/>
        <w:jc w:val="both"/>
        <w:rPr>
          <w:sz w:val="24"/>
          <w:szCs w:val="24"/>
        </w:rPr>
      </w:pPr>
      <w:r w:rsidRPr="00647147">
        <w:rPr>
          <w:sz w:val="24"/>
          <w:szCs w:val="24"/>
        </w:rPr>
        <w:t>Blumenkohl putzen und in kleine Röschen teilen. Mais in 3 cm breite Scheiben schneiden. Zucchini waschen, längs halbieren und in 2 cm breite Stücke schneiden. Kartoffeln waschen und schälen. Die Pfefferschote längs halbieren, entkernen und sehr fein würfeln.</w:t>
      </w:r>
    </w:p>
    <w:p w14:paraId="5396E437" w14:textId="77777777" w:rsidR="00106AEC" w:rsidRPr="00647147" w:rsidRDefault="00106AEC" w:rsidP="00B40E8C">
      <w:pPr>
        <w:pStyle w:val="ListParagraph"/>
        <w:numPr>
          <w:ilvl w:val="0"/>
          <w:numId w:val="362"/>
        </w:numPr>
        <w:spacing w:after="120"/>
        <w:ind w:left="714" w:hanging="357"/>
        <w:contextualSpacing w:val="0"/>
        <w:jc w:val="both"/>
        <w:rPr>
          <w:sz w:val="24"/>
          <w:szCs w:val="24"/>
        </w:rPr>
      </w:pPr>
      <w:r w:rsidRPr="00647147">
        <w:rPr>
          <w:sz w:val="24"/>
          <w:szCs w:val="24"/>
        </w:rPr>
        <w:t>Sellerie, Schalotten, Blumenkohl, Mais, Zucchini und Kartoffeln mit der Pfefferschote in einer Schüssel mischen. Das Olivenöl dazugeben und mit Salz und Pfeffer würzen. Erneut mischen.</w:t>
      </w:r>
    </w:p>
    <w:p w14:paraId="5EBDFBB4" w14:textId="77777777" w:rsidR="00106AEC" w:rsidRPr="00647147" w:rsidRDefault="00106AEC" w:rsidP="00B40E8C">
      <w:pPr>
        <w:pStyle w:val="ListParagraph"/>
        <w:numPr>
          <w:ilvl w:val="0"/>
          <w:numId w:val="362"/>
        </w:numPr>
        <w:spacing w:after="120"/>
        <w:ind w:left="714" w:hanging="357"/>
        <w:contextualSpacing w:val="0"/>
        <w:jc w:val="both"/>
        <w:rPr>
          <w:sz w:val="24"/>
          <w:szCs w:val="24"/>
        </w:rPr>
      </w:pPr>
      <w:r w:rsidRPr="00647147">
        <w:rPr>
          <w:sz w:val="24"/>
          <w:szCs w:val="24"/>
        </w:rPr>
        <w:t>4 Stücke Backpapier von 40 x 40 cm auf der Arbeitsfläche ausbreiten. Die Gemüsemischung darauf verteilen. Eine kleine Rispe Tomaten auf jedes Gemüsehäufchen legen und die Backpapierstücke wie kleine Pralinen zubinden.</w:t>
      </w:r>
    </w:p>
    <w:p w14:paraId="396E0D8B" w14:textId="77777777" w:rsidR="00106AEC" w:rsidRPr="00647147" w:rsidRDefault="00106AEC" w:rsidP="00B40E8C">
      <w:pPr>
        <w:pStyle w:val="ListParagraph"/>
        <w:numPr>
          <w:ilvl w:val="0"/>
          <w:numId w:val="362"/>
        </w:numPr>
        <w:spacing w:after="120"/>
        <w:ind w:left="714" w:hanging="357"/>
        <w:contextualSpacing w:val="0"/>
        <w:jc w:val="both"/>
        <w:rPr>
          <w:sz w:val="24"/>
          <w:szCs w:val="24"/>
        </w:rPr>
      </w:pPr>
      <w:r w:rsidRPr="00647147">
        <w:rPr>
          <w:sz w:val="24"/>
          <w:szCs w:val="24"/>
        </w:rPr>
        <w:t>Auf ein Blech legen und im vorgeheizten Backofen bei 190 Grad Ober-/Unterhitze (Gas Stufe 2 – 3) 45 Minuten auf der 2. Schiene von unten backen. Bei Tisch öffnen und mit der Vinaigrette beträufeln.</w:t>
      </w:r>
    </w:p>
    <w:p w14:paraId="4E0A6F94" w14:textId="77777777" w:rsidR="00106AEC" w:rsidRDefault="00106AEC" w:rsidP="00106AEC">
      <w:pPr>
        <w:rPr>
          <w:sz w:val="24"/>
          <w:szCs w:val="24"/>
        </w:rPr>
      </w:pPr>
    </w:p>
    <w:p w14:paraId="016751B1" w14:textId="77777777" w:rsidR="00106AEC" w:rsidRDefault="00106AEC" w:rsidP="00106AEC">
      <w:pPr>
        <w:rPr>
          <w:sz w:val="24"/>
          <w:szCs w:val="24"/>
        </w:rPr>
      </w:pPr>
      <w:r>
        <w:rPr>
          <w:sz w:val="24"/>
          <w:szCs w:val="24"/>
        </w:rPr>
        <w:br w:type="page"/>
      </w:r>
    </w:p>
    <w:p w14:paraId="69D4EB0C" w14:textId="469B15F2" w:rsidR="004A1B5E" w:rsidRDefault="004A1B5E" w:rsidP="004A1B5E">
      <w:pPr>
        <w:pStyle w:val="Heading2"/>
        <w:spacing w:after="240"/>
      </w:pPr>
      <w:r>
        <w:lastRenderedPageBreak/>
        <w:t>Fajitas mit Ofengemüse</w:t>
      </w:r>
      <w:r>
        <w:rPr>
          <w:rStyle w:val="FootnoteReference"/>
        </w:rPr>
        <w:footnoteReference w:id="1052"/>
      </w:r>
      <w:r>
        <w:t xml:space="preserve"> </w:t>
      </w:r>
    </w:p>
    <w:p w14:paraId="284A1EFA" w14:textId="77777777" w:rsidR="004A1B5E" w:rsidRDefault="004A1B5E" w:rsidP="004A1B5E">
      <w:pPr>
        <w:rPr>
          <w:sz w:val="24"/>
          <w:szCs w:val="24"/>
        </w:rPr>
      </w:pPr>
      <w:r w:rsidRPr="005A3A5B">
        <w:rPr>
          <w:sz w:val="24"/>
          <w:szCs w:val="24"/>
          <w:u w:val="single"/>
        </w:rPr>
        <w:t>Zutaten</w:t>
      </w:r>
      <w:r>
        <w:rPr>
          <w:sz w:val="24"/>
          <w:szCs w:val="24"/>
        </w:rPr>
        <w:t xml:space="preserve"> (für 4 Portionen)</w:t>
      </w:r>
    </w:p>
    <w:p w14:paraId="3E931AB6" w14:textId="77777777" w:rsidR="004A1B5E" w:rsidRDefault="004A1B5E" w:rsidP="004A1B5E">
      <w:pPr>
        <w:rPr>
          <w:sz w:val="24"/>
          <w:szCs w:val="24"/>
        </w:rPr>
      </w:pPr>
      <w:r>
        <w:rPr>
          <w:sz w:val="24"/>
          <w:szCs w:val="24"/>
        </w:rPr>
        <w:t>1 große Zwiebel</w:t>
      </w:r>
    </w:p>
    <w:p w14:paraId="2C74934E" w14:textId="77777777" w:rsidR="004A1B5E" w:rsidRDefault="004A1B5E" w:rsidP="004A1B5E">
      <w:pPr>
        <w:rPr>
          <w:sz w:val="24"/>
          <w:szCs w:val="24"/>
        </w:rPr>
      </w:pPr>
      <w:r>
        <w:rPr>
          <w:sz w:val="24"/>
          <w:szCs w:val="24"/>
        </w:rPr>
        <w:t>2 EL Apfelessig</w:t>
      </w:r>
    </w:p>
    <w:p w14:paraId="0F43F35A" w14:textId="77777777" w:rsidR="004A1B5E" w:rsidRDefault="004A1B5E" w:rsidP="004A1B5E">
      <w:pPr>
        <w:rPr>
          <w:sz w:val="24"/>
          <w:szCs w:val="24"/>
        </w:rPr>
      </w:pPr>
      <w:r>
        <w:rPr>
          <w:sz w:val="24"/>
          <w:szCs w:val="24"/>
        </w:rPr>
        <w:t>1 große Tomate, reif aber noch fest</w:t>
      </w:r>
    </w:p>
    <w:p w14:paraId="3CDB7945" w14:textId="77777777" w:rsidR="004A1B5E" w:rsidRDefault="004A1B5E" w:rsidP="004A1B5E">
      <w:pPr>
        <w:rPr>
          <w:sz w:val="24"/>
          <w:szCs w:val="24"/>
        </w:rPr>
      </w:pPr>
      <w:r>
        <w:rPr>
          <w:sz w:val="24"/>
          <w:szCs w:val="24"/>
        </w:rPr>
        <w:t>1 große grüne Paprikaschote</w:t>
      </w:r>
    </w:p>
    <w:p w14:paraId="4AC82109" w14:textId="77777777" w:rsidR="004A1B5E" w:rsidRDefault="004A1B5E" w:rsidP="004A1B5E">
      <w:pPr>
        <w:rPr>
          <w:sz w:val="24"/>
          <w:szCs w:val="24"/>
        </w:rPr>
      </w:pPr>
      <w:r>
        <w:rPr>
          <w:sz w:val="24"/>
          <w:szCs w:val="24"/>
        </w:rPr>
        <w:t>1 große rote Paprikaschote</w:t>
      </w:r>
    </w:p>
    <w:p w14:paraId="7AA82F5B" w14:textId="77777777" w:rsidR="004A1B5E" w:rsidRDefault="004A1B5E" w:rsidP="004A1B5E">
      <w:pPr>
        <w:rPr>
          <w:sz w:val="24"/>
          <w:szCs w:val="24"/>
        </w:rPr>
      </w:pPr>
      <w:r>
        <w:rPr>
          <w:sz w:val="24"/>
          <w:szCs w:val="24"/>
        </w:rPr>
        <w:t>3 große, milde rote Chilischoten</w:t>
      </w:r>
    </w:p>
    <w:p w14:paraId="212DB524" w14:textId="77777777" w:rsidR="004A1B5E" w:rsidRDefault="004A1B5E" w:rsidP="004A1B5E">
      <w:pPr>
        <w:rPr>
          <w:sz w:val="24"/>
          <w:szCs w:val="24"/>
        </w:rPr>
      </w:pPr>
      <w:r>
        <w:rPr>
          <w:sz w:val="24"/>
          <w:szCs w:val="24"/>
        </w:rPr>
        <w:t>4 – 6 große Champignons</w:t>
      </w:r>
    </w:p>
    <w:p w14:paraId="718ADBF3" w14:textId="77777777" w:rsidR="004A1B5E" w:rsidRDefault="004A1B5E" w:rsidP="004A1B5E">
      <w:pPr>
        <w:rPr>
          <w:sz w:val="24"/>
          <w:szCs w:val="24"/>
        </w:rPr>
      </w:pPr>
      <w:r>
        <w:rPr>
          <w:sz w:val="24"/>
          <w:szCs w:val="24"/>
        </w:rPr>
        <w:t>4 – 6 Knoblauchzehen</w:t>
      </w:r>
    </w:p>
    <w:p w14:paraId="7724EA1E" w14:textId="77777777" w:rsidR="004A1B5E" w:rsidRDefault="004A1B5E" w:rsidP="004A1B5E">
      <w:pPr>
        <w:rPr>
          <w:sz w:val="24"/>
          <w:szCs w:val="24"/>
        </w:rPr>
      </w:pPr>
      <w:r>
        <w:rPr>
          <w:sz w:val="24"/>
          <w:szCs w:val="24"/>
        </w:rPr>
        <w:t>100 ml Olivenöl</w:t>
      </w:r>
    </w:p>
    <w:p w14:paraId="5E367004" w14:textId="77777777" w:rsidR="004A1B5E" w:rsidRDefault="004A1B5E" w:rsidP="004A1B5E">
      <w:pPr>
        <w:rPr>
          <w:sz w:val="24"/>
          <w:szCs w:val="24"/>
        </w:rPr>
      </w:pPr>
      <w:r>
        <w:rPr>
          <w:sz w:val="24"/>
          <w:szCs w:val="24"/>
        </w:rPr>
        <w:t>Saft von 1 Limette</w:t>
      </w:r>
    </w:p>
    <w:p w14:paraId="697431AD" w14:textId="77777777" w:rsidR="004A1B5E" w:rsidRDefault="004A1B5E" w:rsidP="004A1B5E">
      <w:pPr>
        <w:rPr>
          <w:sz w:val="24"/>
          <w:szCs w:val="24"/>
        </w:rPr>
      </w:pPr>
      <w:r>
        <w:rPr>
          <w:sz w:val="24"/>
          <w:szCs w:val="24"/>
        </w:rPr>
        <w:t>2 TL getrockneter Oregano</w:t>
      </w:r>
    </w:p>
    <w:p w14:paraId="29A2AD17" w14:textId="77777777" w:rsidR="004A1B5E" w:rsidRDefault="004A1B5E" w:rsidP="004A1B5E">
      <w:pPr>
        <w:rPr>
          <w:sz w:val="24"/>
          <w:szCs w:val="24"/>
        </w:rPr>
      </w:pPr>
      <w:r>
        <w:rPr>
          <w:sz w:val="24"/>
          <w:szCs w:val="24"/>
        </w:rPr>
        <w:t>2 TL gemahlener Kreuzkümmel</w:t>
      </w:r>
    </w:p>
    <w:p w14:paraId="60D70CC4" w14:textId="77777777" w:rsidR="004A1B5E" w:rsidRDefault="004A1B5E" w:rsidP="004A1B5E">
      <w:pPr>
        <w:rPr>
          <w:sz w:val="24"/>
          <w:szCs w:val="24"/>
        </w:rPr>
      </w:pPr>
      <w:r>
        <w:rPr>
          <w:sz w:val="24"/>
          <w:szCs w:val="24"/>
        </w:rPr>
        <w:t>2 EL Chiligewürz</w:t>
      </w:r>
    </w:p>
    <w:p w14:paraId="3511AAFF" w14:textId="77777777" w:rsidR="004A1B5E" w:rsidRDefault="004A1B5E" w:rsidP="004A1B5E">
      <w:pPr>
        <w:rPr>
          <w:sz w:val="24"/>
          <w:szCs w:val="24"/>
        </w:rPr>
      </w:pPr>
      <w:r>
        <w:rPr>
          <w:sz w:val="24"/>
          <w:szCs w:val="24"/>
        </w:rPr>
        <w:t>½ Bund Koriandergrün, fein gehackt</w:t>
      </w:r>
    </w:p>
    <w:p w14:paraId="01D9D2C8" w14:textId="77777777" w:rsidR="004A1B5E" w:rsidRDefault="004A1B5E" w:rsidP="004A1B5E">
      <w:pPr>
        <w:rPr>
          <w:sz w:val="24"/>
          <w:szCs w:val="24"/>
        </w:rPr>
      </w:pPr>
      <w:r>
        <w:rPr>
          <w:sz w:val="24"/>
          <w:szCs w:val="24"/>
        </w:rPr>
        <w:t>Pfeffer, Salz</w:t>
      </w:r>
    </w:p>
    <w:p w14:paraId="1C77E37A" w14:textId="77777777" w:rsidR="004A1B5E" w:rsidRDefault="004A1B5E" w:rsidP="004A1B5E">
      <w:pPr>
        <w:rPr>
          <w:sz w:val="24"/>
          <w:szCs w:val="24"/>
        </w:rPr>
      </w:pPr>
      <w:r>
        <w:rPr>
          <w:sz w:val="24"/>
          <w:szCs w:val="24"/>
        </w:rPr>
        <w:t>8 Weizentortillas</w:t>
      </w:r>
    </w:p>
    <w:p w14:paraId="3E5E883A" w14:textId="77777777" w:rsidR="004A1B5E" w:rsidRDefault="004A1B5E" w:rsidP="004A1B5E">
      <w:pPr>
        <w:rPr>
          <w:sz w:val="24"/>
          <w:szCs w:val="24"/>
        </w:rPr>
      </w:pPr>
      <w:r>
        <w:rPr>
          <w:sz w:val="24"/>
          <w:szCs w:val="24"/>
        </w:rPr>
        <w:t>Verschiedene Dips</w:t>
      </w:r>
    </w:p>
    <w:p w14:paraId="4B9CFFCC" w14:textId="77777777" w:rsidR="004A1B5E" w:rsidRDefault="004A1B5E" w:rsidP="004A1B5E">
      <w:pPr>
        <w:rPr>
          <w:sz w:val="24"/>
          <w:szCs w:val="24"/>
        </w:rPr>
      </w:pPr>
    </w:p>
    <w:p w14:paraId="610E1012" w14:textId="77777777" w:rsidR="004A1B5E" w:rsidRDefault="004A1B5E" w:rsidP="004A1B5E">
      <w:pPr>
        <w:rPr>
          <w:sz w:val="24"/>
          <w:szCs w:val="24"/>
        </w:rPr>
      </w:pPr>
      <w:r>
        <w:rPr>
          <w:sz w:val="24"/>
          <w:szCs w:val="24"/>
        </w:rPr>
        <w:t>Zubereitungszeit: 40 Minuten inkl. Marinierzeit plus 20 Minuten Kochzeit</w:t>
      </w:r>
    </w:p>
    <w:p w14:paraId="738B7002" w14:textId="77777777" w:rsidR="004A1B5E" w:rsidRPr="00FC76F2" w:rsidRDefault="004A1B5E" w:rsidP="00B40E8C">
      <w:pPr>
        <w:pStyle w:val="ListParagraph"/>
        <w:numPr>
          <w:ilvl w:val="0"/>
          <w:numId w:val="966"/>
        </w:numPr>
        <w:spacing w:after="120"/>
        <w:ind w:left="714" w:hanging="357"/>
        <w:contextualSpacing w:val="0"/>
        <w:jc w:val="both"/>
        <w:rPr>
          <w:sz w:val="24"/>
          <w:szCs w:val="24"/>
        </w:rPr>
      </w:pPr>
      <w:r w:rsidRPr="00FC76F2">
        <w:rPr>
          <w:sz w:val="24"/>
          <w:szCs w:val="24"/>
        </w:rPr>
        <w:t>Die Zwiebel halbieren und die Hälften in feien Scheiben schneiden. Den Apfelessig mit etwas Wasser verrühren und die Zwiebelscheiben darin 20 Minuten ziehen lassen, um die Schärfe etwas abzumildern. Die Tomate halbieren und entkernen, die Paprika- und die Chilischoten halbieren, von Samen und Scheidewänden befreien und in feine Streifen schneiden. Die Pilze abbürsten. Die Knoblauchzehen schälen und in Scheiben schneiden.</w:t>
      </w:r>
    </w:p>
    <w:p w14:paraId="4754E507" w14:textId="77777777" w:rsidR="004A1B5E" w:rsidRPr="00FC76F2" w:rsidRDefault="004A1B5E" w:rsidP="00B40E8C">
      <w:pPr>
        <w:pStyle w:val="ListParagraph"/>
        <w:numPr>
          <w:ilvl w:val="0"/>
          <w:numId w:val="966"/>
        </w:numPr>
        <w:spacing w:after="120"/>
        <w:ind w:left="714" w:hanging="357"/>
        <w:contextualSpacing w:val="0"/>
        <w:jc w:val="both"/>
        <w:rPr>
          <w:sz w:val="24"/>
          <w:szCs w:val="24"/>
        </w:rPr>
      </w:pPr>
      <w:r w:rsidRPr="00FC76F2">
        <w:rPr>
          <w:sz w:val="24"/>
          <w:szCs w:val="24"/>
        </w:rPr>
        <w:t xml:space="preserve">Den Backofen auf 180 Grad vorheizen. Die Zwiebeln in ein Sieb abgießen und zusammen mit dem restlichen Gemüse in eine Schüssel geben. In einer kleinen Schüssel das Olivenöl, den Limettensaft, den Oregano, den Kreuzkümmel, das </w:t>
      </w:r>
      <w:r w:rsidRPr="00FC76F2">
        <w:rPr>
          <w:sz w:val="24"/>
          <w:szCs w:val="24"/>
        </w:rPr>
        <w:lastRenderedPageBreak/>
        <w:t>Chilipulver, den Koriander, Pfeffer und Salz miteinander verrühren. Das Gemüse mit der Mischung übergießen und 15 Minuten ziehen lassen.</w:t>
      </w:r>
    </w:p>
    <w:p w14:paraId="1EE31164" w14:textId="77777777" w:rsidR="004A1B5E" w:rsidRPr="00FC76F2" w:rsidRDefault="004A1B5E" w:rsidP="00B40E8C">
      <w:pPr>
        <w:pStyle w:val="ListParagraph"/>
        <w:numPr>
          <w:ilvl w:val="0"/>
          <w:numId w:val="966"/>
        </w:numPr>
        <w:spacing w:after="120"/>
        <w:contextualSpacing w:val="0"/>
        <w:jc w:val="both"/>
        <w:rPr>
          <w:sz w:val="24"/>
          <w:szCs w:val="24"/>
        </w:rPr>
      </w:pPr>
      <w:r w:rsidRPr="00FC76F2">
        <w:rPr>
          <w:sz w:val="24"/>
          <w:szCs w:val="24"/>
        </w:rPr>
        <w:t xml:space="preserve">Anschließend das Gemüse aus der Marinade nehmen, auf einem Backblech verteilen und im vorgeheizten Backofen auf der oberen Schiene 20 Minuten goldbraun braten. Die Tortillas in einer Pfanne ohne Fett von jeder Seite 1 – 2 Minuten erwärmen, dann in ein Tuch wickeln. </w:t>
      </w:r>
    </w:p>
    <w:p w14:paraId="081EE6A0" w14:textId="77777777" w:rsidR="004A1B5E" w:rsidRPr="00FC76F2" w:rsidRDefault="004A1B5E" w:rsidP="00B40E8C">
      <w:pPr>
        <w:pStyle w:val="ListParagraph"/>
        <w:numPr>
          <w:ilvl w:val="0"/>
          <w:numId w:val="966"/>
        </w:numPr>
        <w:spacing w:after="120"/>
        <w:contextualSpacing w:val="0"/>
        <w:jc w:val="both"/>
        <w:rPr>
          <w:sz w:val="24"/>
          <w:szCs w:val="24"/>
        </w:rPr>
      </w:pPr>
      <w:r w:rsidRPr="00FC76F2">
        <w:rPr>
          <w:sz w:val="24"/>
          <w:szCs w:val="24"/>
        </w:rPr>
        <w:t>Die Tortillas mit Sauce bestreichen und die Füllung daraufgeben. Anschließend rollen und reinbeißen.</w:t>
      </w:r>
    </w:p>
    <w:p w14:paraId="24822B91" w14:textId="77777777" w:rsidR="004A1B5E" w:rsidRPr="00FC76F2" w:rsidRDefault="004A1B5E" w:rsidP="004A1B5E">
      <w:pPr>
        <w:rPr>
          <w:sz w:val="24"/>
          <w:szCs w:val="24"/>
        </w:rPr>
      </w:pPr>
      <w:r w:rsidRPr="00FC76F2">
        <w:rPr>
          <w:sz w:val="24"/>
          <w:szCs w:val="24"/>
        </w:rPr>
        <w:br w:type="page"/>
      </w:r>
    </w:p>
    <w:p w14:paraId="4F1A273A" w14:textId="77777777" w:rsidR="00626882" w:rsidRDefault="00626882" w:rsidP="00626882">
      <w:pPr>
        <w:pStyle w:val="Heading2"/>
        <w:spacing w:after="240"/>
      </w:pPr>
      <w:r>
        <w:lastRenderedPageBreak/>
        <w:t>Gemüseauflauf - Briám</w:t>
      </w:r>
      <w:r>
        <w:rPr>
          <w:rStyle w:val="FootnoteReference"/>
        </w:rPr>
        <w:footnoteReference w:id="1053"/>
      </w:r>
      <w:r>
        <w:t xml:space="preserve"> </w:t>
      </w:r>
    </w:p>
    <w:p w14:paraId="395FBD67" w14:textId="77777777" w:rsidR="00626882" w:rsidRDefault="00626882" w:rsidP="00626882">
      <w:pPr>
        <w:rPr>
          <w:sz w:val="24"/>
          <w:szCs w:val="24"/>
        </w:rPr>
      </w:pPr>
      <w:r w:rsidRPr="00067CE3">
        <w:rPr>
          <w:sz w:val="24"/>
          <w:szCs w:val="24"/>
          <w:u w:val="single"/>
        </w:rPr>
        <w:t>Zutaten</w:t>
      </w:r>
      <w:r>
        <w:rPr>
          <w:sz w:val="24"/>
          <w:szCs w:val="24"/>
        </w:rPr>
        <w:t xml:space="preserve"> (für 4 Portionen)</w:t>
      </w:r>
    </w:p>
    <w:p w14:paraId="28F1F063" w14:textId="77777777" w:rsidR="00626882" w:rsidRDefault="00626882" w:rsidP="00626882">
      <w:pPr>
        <w:rPr>
          <w:sz w:val="24"/>
          <w:szCs w:val="24"/>
        </w:rPr>
      </w:pPr>
      <w:r>
        <w:rPr>
          <w:sz w:val="24"/>
          <w:szCs w:val="24"/>
        </w:rPr>
        <w:t>300 g mittelgroße Auberginen</w:t>
      </w:r>
    </w:p>
    <w:p w14:paraId="649FC2E1" w14:textId="77777777" w:rsidR="00626882" w:rsidRDefault="00626882" w:rsidP="00626882">
      <w:pPr>
        <w:rPr>
          <w:sz w:val="24"/>
          <w:szCs w:val="24"/>
        </w:rPr>
      </w:pPr>
      <w:r>
        <w:rPr>
          <w:sz w:val="24"/>
          <w:szCs w:val="24"/>
        </w:rPr>
        <w:t>200 g Zucchini</w:t>
      </w:r>
    </w:p>
    <w:p w14:paraId="6004256D" w14:textId="77777777" w:rsidR="00626882" w:rsidRDefault="00626882" w:rsidP="00626882">
      <w:pPr>
        <w:rPr>
          <w:sz w:val="24"/>
          <w:szCs w:val="24"/>
        </w:rPr>
      </w:pPr>
      <w:r>
        <w:rPr>
          <w:sz w:val="24"/>
          <w:szCs w:val="24"/>
        </w:rPr>
        <w:t>200 g Kartoffeln, festkochend</w:t>
      </w:r>
    </w:p>
    <w:p w14:paraId="1A1CB1D3" w14:textId="77777777" w:rsidR="00626882" w:rsidRDefault="00626882" w:rsidP="00626882">
      <w:pPr>
        <w:rPr>
          <w:sz w:val="24"/>
          <w:szCs w:val="24"/>
        </w:rPr>
      </w:pPr>
      <w:r>
        <w:rPr>
          <w:sz w:val="24"/>
          <w:szCs w:val="24"/>
        </w:rPr>
        <w:t>200 g Zwiebeln</w:t>
      </w:r>
    </w:p>
    <w:p w14:paraId="59DE9C5B" w14:textId="77777777" w:rsidR="00626882" w:rsidRDefault="00626882" w:rsidP="00626882">
      <w:pPr>
        <w:rPr>
          <w:sz w:val="24"/>
          <w:szCs w:val="24"/>
        </w:rPr>
      </w:pPr>
      <w:r>
        <w:rPr>
          <w:sz w:val="24"/>
          <w:szCs w:val="24"/>
        </w:rPr>
        <w:t>2 Knoblauchzehen</w:t>
      </w:r>
    </w:p>
    <w:p w14:paraId="4C212B72" w14:textId="77777777" w:rsidR="00626882" w:rsidRDefault="00626882" w:rsidP="00626882">
      <w:pPr>
        <w:rPr>
          <w:sz w:val="24"/>
          <w:szCs w:val="24"/>
        </w:rPr>
      </w:pPr>
      <w:r>
        <w:rPr>
          <w:sz w:val="24"/>
          <w:szCs w:val="24"/>
        </w:rPr>
        <w:t>250 g grüne Bohnen</w:t>
      </w:r>
    </w:p>
    <w:p w14:paraId="2F8C8CD5" w14:textId="77777777" w:rsidR="00626882" w:rsidRDefault="00626882" w:rsidP="00626882">
      <w:pPr>
        <w:rPr>
          <w:sz w:val="24"/>
          <w:szCs w:val="24"/>
        </w:rPr>
      </w:pPr>
      <w:r>
        <w:rPr>
          <w:sz w:val="24"/>
          <w:szCs w:val="24"/>
        </w:rPr>
        <w:t>300 g reife Tomaten</w:t>
      </w:r>
    </w:p>
    <w:p w14:paraId="3E0387BE" w14:textId="77777777" w:rsidR="00626882" w:rsidRDefault="00626882" w:rsidP="00626882">
      <w:pPr>
        <w:rPr>
          <w:sz w:val="24"/>
          <w:szCs w:val="24"/>
        </w:rPr>
      </w:pPr>
      <w:r>
        <w:rPr>
          <w:sz w:val="24"/>
          <w:szCs w:val="24"/>
        </w:rPr>
        <w:t>100 ml Olivenöl</w:t>
      </w:r>
    </w:p>
    <w:p w14:paraId="287B5EFD" w14:textId="77777777" w:rsidR="00626882" w:rsidRDefault="00626882" w:rsidP="00626882">
      <w:pPr>
        <w:rPr>
          <w:sz w:val="24"/>
          <w:szCs w:val="24"/>
        </w:rPr>
      </w:pPr>
      <w:r>
        <w:rPr>
          <w:sz w:val="24"/>
          <w:szCs w:val="24"/>
        </w:rPr>
        <w:t>Pfeffer, Salz</w:t>
      </w:r>
    </w:p>
    <w:p w14:paraId="1FF7D705" w14:textId="77777777" w:rsidR="00626882" w:rsidRDefault="00626882" w:rsidP="00626882">
      <w:pPr>
        <w:rPr>
          <w:sz w:val="24"/>
          <w:szCs w:val="24"/>
        </w:rPr>
      </w:pPr>
      <w:r>
        <w:rPr>
          <w:sz w:val="24"/>
          <w:szCs w:val="24"/>
        </w:rPr>
        <w:t>1 Msp. Zucker</w:t>
      </w:r>
    </w:p>
    <w:p w14:paraId="02009CC2" w14:textId="77777777" w:rsidR="00626882" w:rsidRDefault="00626882" w:rsidP="00626882">
      <w:pPr>
        <w:rPr>
          <w:sz w:val="24"/>
          <w:szCs w:val="24"/>
        </w:rPr>
      </w:pPr>
      <w:r>
        <w:rPr>
          <w:sz w:val="24"/>
          <w:szCs w:val="24"/>
        </w:rPr>
        <w:t>½ Bund Petersilie</w:t>
      </w:r>
    </w:p>
    <w:p w14:paraId="6C8A6BF5" w14:textId="77777777" w:rsidR="00626882" w:rsidRDefault="00626882" w:rsidP="00626882">
      <w:pPr>
        <w:rPr>
          <w:sz w:val="24"/>
          <w:szCs w:val="24"/>
        </w:rPr>
      </w:pPr>
      <w:r>
        <w:rPr>
          <w:sz w:val="24"/>
          <w:szCs w:val="24"/>
        </w:rPr>
        <w:t>Feta</w:t>
      </w:r>
    </w:p>
    <w:p w14:paraId="155C79AA" w14:textId="77777777" w:rsidR="00626882" w:rsidRDefault="00626882" w:rsidP="00626882">
      <w:pPr>
        <w:rPr>
          <w:sz w:val="24"/>
          <w:szCs w:val="24"/>
        </w:rPr>
      </w:pPr>
    </w:p>
    <w:p w14:paraId="17B42948" w14:textId="77777777" w:rsidR="00626882" w:rsidRDefault="00626882" w:rsidP="00626882">
      <w:pPr>
        <w:rPr>
          <w:sz w:val="24"/>
          <w:szCs w:val="24"/>
        </w:rPr>
      </w:pPr>
      <w:r>
        <w:rPr>
          <w:sz w:val="24"/>
          <w:szCs w:val="24"/>
        </w:rPr>
        <w:t>Zubereitungszeit: 1 Stunde plus 1 Stunde Garen</w:t>
      </w:r>
    </w:p>
    <w:p w14:paraId="75A05D4F" w14:textId="77777777" w:rsidR="00626882" w:rsidRPr="00D048E5" w:rsidRDefault="00626882" w:rsidP="00B40E8C">
      <w:pPr>
        <w:pStyle w:val="ListParagraph"/>
        <w:numPr>
          <w:ilvl w:val="0"/>
          <w:numId w:val="442"/>
        </w:numPr>
        <w:spacing w:after="120"/>
        <w:ind w:left="714" w:hanging="357"/>
        <w:contextualSpacing w:val="0"/>
        <w:jc w:val="both"/>
        <w:rPr>
          <w:sz w:val="24"/>
          <w:szCs w:val="24"/>
        </w:rPr>
      </w:pPr>
      <w:r w:rsidRPr="00D048E5">
        <w:rPr>
          <w:sz w:val="24"/>
          <w:szCs w:val="24"/>
        </w:rPr>
        <w:t>In eine Schüssel 2 EL Salz und kaltes Wasser geben. Auberginen von den Stielansätzen befreien, in ½ cm dicke Scheiben schneiden und in das Wasser legen. Zucchini von Stiel- und Blütenansätzen befreien, abspülen und in ½ cm dicke Scheiben schneiden.</w:t>
      </w:r>
    </w:p>
    <w:p w14:paraId="24289BB5" w14:textId="77777777" w:rsidR="00626882" w:rsidRPr="00D048E5" w:rsidRDefault="00626882" w:rsidP="00B40E8C">
      <w:pPr>
        <w:pStyle w:val="ListParagraph"/>
        <w:numPr>
          <w:ilvl w:val="0"/>
          <w:numId w:val="442"/>
        </w:numPr>
        <w:spacing w:after="120"/>
        <w:ind w:left="714" w:hanging="357"/>
        <w:contextualSpacing w:val="0"/>
        <w:jc w:val="both"/>
        <w:rPr>
          <w:sz w:val="24"/>
          <w:szCs w:val="24"/>
        </w:rPr>
      </w:pPr>
      <w:r w:rsidRPr="00D048E5">
        <w:rPr>
          <w:sz w:val="24"/>
          <w:szCs w:val="24"/>
        </w:rPr>
        <w:t>Kartoffeln und Zwiebeln schälen und in dünne Scheiben schneiden, Knoblauch schälen und fein hacken. Bohnen waschen, Fäden abziehen, Enden abschneiden und in 3 – 4 cm lange Stücke schneiden. Tomaten waschen, in Scheiben schneiden und Stielansätze entfernen.</w:t>
      </w:r>
    </w:p>
    <w:p w14:paraId="44EA39E8" w14:textId="77777777" w:rsidR="00626882" w:rsidRPr="00D048E5" w:rsidRDefault="00626882" w:rsidP="00B40E8C">
      <w:pPr>
        <w:pStyle w:val="ListParagraph"/>
        <w:numPr>
          <w:ilvl w:val="0"/>
          <w:numId w:val="442"/>
        </w:numPr>
        <w:spacing w:after="120"/>
        <w:ind w:left="714" w:hanging="357"/>
        <w:contextualSpacing w:val="0"/>
        <w:jc w:val="both"/>
        <w:rPr>
          <w:sz w:val="24"/>
          <w:szCs w:val="24"/>
        </w:rPr>
      </w:pPr>
      <w:r w:rsidRPr="00D048E5">
        <w:rPr>
          <w:sz w:val="24"/>
          <w:szCs w:val="24"/>
        </w:rPr>
        <w:t>Backofen auf 180 Grad (Gas 2) vorheizen. Auberginenscheiben abtropfen lassen, mit Küchenpapier trockentupfen. Olivenöl in einer Pfanne erhitzen und die Auberginen von beiden Seiten bei starker Hitze hellbraun braten. Herausnehmen und die Scheiben in ein Sieb drücken. Öl abtropfen lassen und auffangen.</w:t>
      </w:r>
    </w:p>
    <w:p w14:paraId="68BC5A3C" w14:textId="77777777" w:rsidR="00626882" w:rsidRPr="00D048E5" w:rsidRDefault="00626882" w:rsidP="00B40E8C">
      <w:pPr>
        <w:pStyle w:val="ListParagraph"/>
        <w:numPr>
          <w:ilvl w:val="0"/>
          <w:numId w:val="442"/>
        </w:numPr>
        <w:spacing w:after="120"/>
        <w:ind w:left="714" w:hanging="357"/>
        <w:contextualSpacing w:val="0"/>
        <w:jc w:val="both"/>
        <w:rPr>
          <w:sz w:val="24"/>
          <w:szCs w:val="24"/>
        </w:rPr>
      </w:pPr>
      <w:r w:rsidRPr="00D048E5">
        <w:rPr>
          <w:sz w:val="24"/>
          <w:szCs w:val="24"/>
        </w:rPr>
        <w:t>Scheiben in eine Auflaufform schichten, darüber das vorbereitete Gemüse legen. Jede Schicht leicht mit Salz, Pfeffer und Zucker bestreuen und obenauf mit Tomatenscheiben abdecken.</w:t>
      </w:r>
    </w:p>
    <w:p w14:paraId="1CDEB1A6" w14:textId="77777777" w:rsidR="00626882" w:rsidRPr="00D048E5" w:rsidRDefault="00626882" w:rsidP="00B40E8C">
      <w:pPr>
        <w:pStyle w:val="ListParagraph"/>
        <w:numPr>
          <w:ilvl w:val="0"/>
          <w:numId w:val="442"/>
        </w:numPr>
        <w:spacing w:after="120"/>
        <w:ind w:left="714" w:hanging="357"/>
        <w:contextualSpacing w:val="0"/>
        <w:jc w:val="both"/>
        <w:rPr>
          <w:sz w:val="24"/>
          <w:szCs w:val="24"/>
        </w:rPr>
      </w:pPr>
      <w:r w:rsidRPr="00D048E5">
        <w:rPr>
          <w:sz w:val="24"/>
          <w:szCs w:val="24"/>
        </w:rPr>
        <w:t xml:space="preserve">Das aufgefangene Öl mit 125 ml heißem Wasser verrühren und über das Gemüse gießen. Den Auflauf mit Alufolie abdecken, im Backofen (Mitte) etwa 30 Minuten </w:t>
      </w:r>
      <w:r w:rsidRPr="00D048E5">
        <w:rPr>
          <w:sz w:val="24"/>
          <w:szCs w:val="24"/>
        </w:rPr>
        <w:lastRenderedPageBreak/>
        <w:t>garen. Folie abnehmen und noch mal 30 Minuten offen garen. Dann Petersilie hacken und über den Auflauf streuen. Mit Scheibchen von Feta und frischem Brot servieren.</w:t>
      </w:r>
    </w:p>
    <w:p w14:paraId="2651FED4" w14:textId="77777777" w:rsidR="00626882" w:rsidRDefault="00626882" w:rsidP="00626882">
      <w:pPr>
        <w:rPr>
          <w:rFonts w:asciiTheme="majorHAnsi" w:eastAsiaTheme="majorEastAsia" w:hAnsiTheme="majorHAnsi" w:cstheme="majorBidi"/>
          <w:color w:val="2F5496" w:themeColor="accent1" w:themeShade="BF"/>
          <w:sz w:val="26"/>
          <w:szCs w:val="26"/>
        </w:rPr>
      </w:pPr>
      <w:r>
        <w:br w:type="page"/>
      </w:r>
    </w:p>
    <w:p w14:paraId="32A9D678" w14:textId="77777777" w:rsidR="00626882" w:rsidRDefault="00626882" w:rsidP="00626882">
      <w:pPr>
        <w:pStyle w:val="Heading2"/>
        <w:spacing w:after="240"/>
      </w:pPr>
      <w:r>
        <w:lastRenderedPageBreak/>
        <w:t>Gefülltes Gemüse – Domátes ke piperiés jemistés</w:t>
      </w:r>
      <w:r>
        <w:rPr>
          <w:rStyle w:val="FootnoteReference"/>
        </w:rPr>
        <w:footnoteReference w:id="1054"/>
      </w:r>
      <w:r>
        <w:t xml:space="preserve"> </w:t>
      </w:r>
    </w:p>
    <w:p w14:paraId="38959010" w14:textId="77777777" w:rsidR="00626882" w:rsidRDefault="00626882" w:rsidP="00626882">
      <w:pPr>
        <w:rPr>
          <w:sz w:val="24"/>
          <w:szCs w:val="24"/>
        </w:rPr>
      </w:pPr>
      <w:r w:rsidRPr="00134135">
        <w:rPr>
          <w:sz w:val="24"/>
          <w:szCs w:val="24"/>
          <w:u w:val="single"/>
        </w:rPr>
        <w:t>Zutaten</w:t>
      </w:r>
      <w:r>
        <w:rPr>
          <w:sz w:val="24"/>
          <w:szCs w:val="24"/>
        </w:rPr>
        <w:t xml:space="preserve"> (für 4 Portionen):</w:t>
      </w:r>
    </w:p>
    <w:p w14:paraId="5CC480D0" w14:textId="77777777" w:rsidR="00626882" w:rsidRDefault="00626882" w:rsidP="00626882">
      <w:pPr>
        <w:rPr>
          <w:sz w:val="24"/>
          <w:szCs w:val="24"/>
        </w:rPr>
      </w:pPr>
      <w:r>
        <w:rPr>
          <w:sz w:val="24"/>
          <w:szCs w:val="24"/>
        </w:rPr>
        <w:t>4 große Fleischtomaten (600 g)</w:t>
      </w:r>
    </w:p>
    <w:p w14:paraId="798EA4F1" w14:textId="77777777" w:rsidR="00626882" w:rsidRDefault="00626882" w:rsidP="00626882">
      <w:pPr>
        <w:rPr>
          <w:sz w:val="24"/>
          <w:szCs w:val="24"/>
        </w:rPr>
      </w:pPr>
      <w:r>
        <w:rPr>
          <w:sz w:val="24"/>
          <w:szCs w:val="24"/>
        </w:rPr>
        <w:t>4 große grüne oder rote Paprikaschoten (etwa 500 g)</w:t>
      </w:r>
    </w:p>
    <w:p w14:paraId="705ABBA4" w14:textId="77777777" w:rsidR="00626882" w:rsidRDefault="00626882" w:rsidP="00626882">
      <w:pPr>
        <w:rPr>
          <w:sz w:val="24"/>
          <w:szCs w:val="24"/>
        </w:rPr>
      </w:pPr>
      <w:r>
        <w:rPr>
          <w:sz w:val="24"/>
          <w:szCs w:val="24"/>
        </w:rPr>
        <w:t>Zucker, Salz, Pfeffer</w:t>
      </w:r>
    </w:p>
    <w:p w14:paraId="63DD79CA" w14:textId="77777777" w:rsidR="00626882" w:rsidRDefault="00626882" w:rsidP="00626882">
      <w:pPr>
        <w:rPr>
          <w:sz w:val="24"/>
          <w:szCs w:val="24"/>
        </w:rPr>
      </w:pPr>
      <w:r>
        <w:rPr>
          <w:sz w:val="24"/>
          <w:szCs w:val="24"/>
        </w:rPr>
        <w:t>80 g Langkornreis</w:t>
      </w:r>
    </w:p>
    <w:p w14:paraId="429613EC" w14:textId="77777777" w:rsidR="00626882" w:rsidRDefault="00626882" w:rsidP="00626882">
      <w:pPr>
        <w:rPr>
          <w:sz w:val="24"/>
          <w:szCs w:val="24"/>
        </w:rPr>
      </w:pPr>
      <w:r>
        <w:rPr>
          <w:sz w:val="24"/>
          <w:szCs w:val="24"/>
        </w:rPr>
        <w:t>1 große Zwiebel</w:t>
      </w:r>
    </w:p>
    <w:p w14:paraId="128720E6" w14:textId="77777777" w:rsidR="00626882" w:rsidRDefault="00626882" w:rsidP="00626882">
      <w:pPr>
        <w:rPr>
          <w:sz w:val="24"/>
          <w:szCs w:val="24"/>
        </w:rPr>
      </w:pPr>
      <w:r>
        <w:rPr>
          <w:sz w:val="24"/>
          <w:szCs w:val="24"/>
        </w:rPr>
        <w:t>8 EL Olivenöl</w:t>
      </w:r>
    </w:p>
    <w:p w14:paraId="6505DB10" w14:textId="77777777" w:rsidR="00626882" w:rsidRDefault="00626882" w:rsidP="00626882">
      <w:pPr>
        <w:rPr>
          <w:sz w:val="24"/>
          <w:szCs w:val="24"/>
        </w:rPr>
      </w:pPr>
      <w:r>
        <w:rPr>
          <w:sz w:val="24"/>
          <w:szCs w:val="24"/>
        </w:rPr>
        <w:t>300 g Rinderhackfleisch</w:t>
      </w:r>
    </w:p>
    <w:p w14:paraId="2CB1E7E7" w14:textId="77777777" w:rsidR="00626882" w:rsidRDefault="00626882" w:rsidP="00626882">
      <w:pPr>
        <w:rPr>
          <w:sz w:val="24"/>
          <w:szCs w:val="24"/>
        </w:rPr>
      </w:pPr>
      <w:r>
        <w:rPr>
          <w:sz w:val="24"/>
          <w:szCs w:val="24"/>
        </w:rPr>
        <w:t>1 Msp. Pimentpulver</w:t>
      </w:r>
    </w:p>
    <w:p w14:paraId="401A62C2" w14:textId="77777777" w:rsidR="00626882" w:rsidRDefault="00626882" w:rsidP="00626882">
      <w:pPr>
        <w:rPr>
          <w:sz w:val="24"/>
          <w:szCs w:val="24"/>
        </w:rPr>
      </w:pPr>
      <w:r>
        <w:rPr>
          <w:sz w:val="24"/>
          <w:szCs w:val="24"/>
        </w:rPr>
        <w:t>½ Bund Petersilie</w:t>
      </w:r>
    </w:p>
    <w:p w14:paraId="4F4B7E26" w14:textId="77777777" w:rsidR="00626882" w:rsidRDefault="00626882" w:rsidP="00626882">
      <w:pPr>
        <w:rPr>
          <w:sz w:val="24"/>
          <w:szCs w:val="24"/>
        </w:rPr>
      </w:pPr>
      <w:r>
        <w:rPr>
          <w:sz w:val="24"/>
          <w:szCs w:val="24"/>
        </w:rPr>
        <w:t>2 Zweige frische Minze</w:t>
      </w:r>
    </w:p>
    <w:p w14:paraId="1E335132" w14:textId="77777777" w:rsidR="00626882" w:rsidRDefault="00626882" w:rsidP="00626882">
      <w:pPr>
        <w:rPr>
          <w:sz w:val="24"/>
          <w:szCs w:val="24"/>
        </w:rPr>
      </w:pPr>
      <w:r>
        <w:rPr>
          <w:sz w:val="24"/>
          <w:szCs w:val="24"/>
        </w:rPr>
        <w:t>400 g festkochende Kartoffeln</w:t>
      </w:r>
    </w:p>
    <w:p w14:paraId="31BEB964" w14:textId="77777777" w:rsidR="00626882" w:rsidRDefault="00626882" w:rsidP="00626882">
      <w:pPr>
        <w:rPr>
          <w:sz w:val="24"/>
          <w:szCs w:val="24"/>
        </w:rPr>
      </w:pPr>
      <w:r>
        <w:rPr>
          <w:sz w:val="24"/>
          <w:szCs w:val="24"/>
        </w:rPr>
        <w:t>3 EL Tomatenmark</w:t>
      </w:r>
    </w:p>
    <w:p w14:paraId="7CDAFD14" w14:textId="77777777" w:rsidR="00626882" w:rsidRDefault="00626882" w:rsidP="00626882">
      <w:pPr>
        <w:rPr>
          <w:sz w:val="24"/>
          <w:szCs w:val="24"/>
        </w:rPr>
      </w:pPr>
    </w:p>
    <w:p w14:paraId="782BDA9A" w14:textId="77777777" w:rsidR="00626882" w:rsidRDefault="00626882" w:rsidP="00626882">
      <w:pPr>
        <w:rPr>
          <w:sz w:val="24"/>
          <w:szCs w:val="24"/>
        </w:rPr>
      </w:pPr>
      <w:r>
        <w:rPr>
          <w:sz w:val="24"/>
          <w:szCs w:val="24"/>
        </w:rPr>
        <w:t>Zubereitungszeit: 1 Stunde plus 1 Stunde Garen</w:t>
      </w:r>
    </w:p>
    <w:p w14:paraId="456E4D57" w14:textId="77777777" w:rsidR="00626882" w:rsidRPr="00E44A06" w:rsidRDefault="00626882" w:rsidP="00B40E8C">
      <w:pPr>
        <w:pStyle w:val="ListParagraph"/>
        <w:numPr>
          <w:ilvl w:val="0"/>
          <w:numId w:val="443"/>
        </w:numPr>
        <w:spacing w:after="120"/>
        <w:ind w:left="714" w:hanging="357"/>
        <w:contextualSpacing w:val="0"/>
        <w:jc w:val="both"/>
        <w:rPr>
          <w:sz w:val="24"/>
          <w:szCs w:val="24"/>
        </w:rPr>
      </w:pPr>
      <w:r w:rsidRPr="00E44A06">
        <w:rPr>
          <w:sz w:val="24"/>
          <w:szCs w:val="24"/>
        </w:rPr>
        <w:t>Tomaten und Paprikaschote waschen und von alle einen Deckel abschneiden. Tomaten mit einem Löffelchen aushöhlen und das Innere aufheben. Die Paprikaschoten putzen und das Innere aufheben. Die Paprikaschoten putzen und ausspülen. In die Tomaten etwas Zucker, Salz und Pfeffer, in die Schoten etwas Salz und Pfeffer streuen.</w:t>
      </w:r>
    </w:p>
    <w:p w14:paraId="3399E523" w14:textId="77777777" w:rsidR="00626882" w:rsidRPr="00E44A06" w:rsidRDefault="00626882" w:rsidP="00B40E8C">
      <w:pPr>
        <w:pStyle w:val="ListParagraph"/>
        <w:numPr>
          <w:ilvl w:val="0"/>
          <w:numId w:val="443"/>
        </w:numPr>
        <w:spacing w:after="120"/>
        <w:ind w:left="714" w:hanging="357"/>
        <w:contextualSpacing w:val="0"/>
        <w:jc w:val="both"/>
        <w:rPr>
          <w:sz w:val="24"/>
          <w:szCs w:val="24"/>
        </w:rPr>
      </w:pPr>
      <w:r w:rsidRPr="00E44A06">
        <w:rPr>
          <w:sz w:val="24"/>
          <w:szCs w:val="24"/>
        </w:rPr>
        <w:t>Reis mit lauwarmem Wasser knapp bedeckt etwa 15 Min. vorquellen lassen. Inzwischen Zwiebel schälen und sehr fein würfeln, dann 4 EL Olivenöl in einem Bräter erhitzen und die Zwiebel bei mittlerer Hitze glasig braten. Hackfleisch untermischen, fein zerkleinern und anbraten, bis der Fleischsaft verdampft ist. Das Tomateninnere hacken und untermischen.</w:t>
      </w:r>
    </w:p>
    <w:p w14:paraId="31F84416" w14:textId="77777777" w:rsidR="00626882" w:rsidRPr="00E44A06" w:rsidRDefault="00626882" w:rsidP="00B40E8C">
      <w:pPr>
        <w:pStyle w:val="ListParagraph"/>
        <w:numPr>
          <w:ilvl w:val="0"/>
          <w:numId w:val="443"/>
        </w:numPr>
        <w:spacing w:after="120"/>
        <w:ind w:left="714" w:hanging="357"/>
        <w:contextualSpacing w:val="0"/>
        <w:jc w:val="both"/>
        <w:rPr>
          <w:sz w:val="24"/>
          <w:szCs w:val="24"/>
        </w:rPr>
      </w:pPr>
      <w:r w:rsidRPr="00E44A06">
        <w:rPr>
          <w:sz w:val="24"/>
          <w:szCs w:val="24"/>
        </w:rPr>
        <w:t>Die Mischung mit Salz, Pfeffer und Piment würzen. Reis abgießen, mit 125 ml Wasser unter das Hackfleisch rühren und bei schwacher Hitze zugedeckt etwa 10 Minuten garen.</w:t>
      </w:r>
    </w:p>
    <w:p w14:paraId="1C58C7B3" w14:textId="77777777" w:rsidR="00626882" w:rsidRPr="00E44A06" w:rsidRDefault="00626882" w:rsidP="00B40E8C">
      <w:pPr>
        <w:pStyle w:val="ListParagraph"/>
        <w:numPr>
          <w:ilvl w:val="0"/>
          <w:numId w:val="443"/>
        </w:numPr>
        <w:spacing w:after="120"/>
        <w:ind w:left="714" w:hanging="357"/>
        <w:contextualSpacing w:val="0"/>
        <w:jc w:val="both"/>
        <w:rPr>
          <w:sz w:val="24"/>
          <w:szCs w:val="24"/>
        </w:rPr>
      </w:pPr>
      <w:r w:rsidRPr="00E44A06">
        <w:rPr>
          <w:sz w:val="24"/>
          <w:szCs w:val="24"/>
        </w:rPr>
        <w:t>Inzwischen Backofen auf 180 Grad (Gas 2) vorheizen. Kräuter fein hacken und unter Reis und Fleisch rühren. Tomaten und Paprikaschoten mit der Mischung füllen. Deckel aufsetzen und nebeneinander in eine Form stellen.</w:t>
      </w:r>
    </w:p>
    <w:p w14:paraId="14F1F15A" w14:textId="77777777" w:rsidR="00626882" w:rsidRPr="00E44A06" w:rsidRDefault="00626882" w:rsidP="00B40E8C">
      <w:pPr>
        <w:pStyle w:val="ListParagraph"/>
        <w:numPr>
          <w:ilvl w:val="0"/>
          <w:numId w:val="443"/>
        </w:numPr>
        <w:spacing w:after="120"/>
        <w:ind w:left="714" w:hanging="357"/>
        <w:contextualSpacing w:val="0"/>
        <w:jc w:val="both"/>
        <w:rPr>
          <w:sz w:val="24"/>
          <w:szCs w:val="24"/>
        </w:rPr>
      </w:pPr>
      <w:r w:rsidRPr="00E44A06">
        <w:rPr>
          <w:sz w:val="24"/>
          <w:szCs w:val="24"/>
        </w:rPr>
        <w:lastRenderedPageBreak/>
        <w:t>Kartoffeln schälen und in dicke Stifte schneiden, zwischen das Gemüse legen. Tomatenmark mit 4 EL Olivenöl und ¼ l heißem Wasser verrühren, zum Gemüse gießen und dieses im Backofen (Mitte) etwa 1 Stunde garen. In der Form servieren.</w:t>
      </w:r>
    </w:p>
    <w:p w14:paraId="20C4BC93" w14:textId="77777777" w:rsidR="00626882" w:rsidRDefault="00626882" w:rsidP="00626882">
      <w:pPr>
        <w:rPr>
          <w:sz w:val="24"/>
          <w:szCs w:val="24"/>
        </w:rPr>
      </w:pPr>
      <w:r>
        <w:rPr>
          <w:sz w:val="24"/>
          <w:szCs w:val="24"/>
        </w:rPr>
        <w:br w:type="page"/>
      </w:r>
    </w:p>
    <w:p w14:paraId="107C656E" w14:textId="77777777" w:rsidR="00106AEC" w:rsidRDefault="00106AEC" w:rsidP="00106AEC">
      <w:pPr>
        <w:pStyle w:val="Heading2"/>
        <w:spacing w:after="240"/>
      </w:pPr>
      <w:r>
        <w:lastRenderedPageBreak/>
        <w:t>Gratin aus Wurzelgemüse</w:t>
      </w:r>
      <w:r>
        <w:rPr>
          <w:rStyle w:val="FootnoteReference"/>
        </w:rPr>
        <w:footnoteReference w:id="1055"/>
      </w:r>
      <w:r>
        <w:t xml:space="preserve"> </w:t>
      </w:r>
    </w:p>
    <w:p w14:paraId="0F4BE9F5" w14:textId="77777777" w:rsidR="00106AEC" w:rsidRDefault="00106AEC" w:rsidP="00106AEC">
      <w:pPr>
        <w:rPr>
          <w:sz w:val="24"/>
          <w:szCs w:val="24"/>
        </w:rPr>
      </w:pPr>
      <w:r w:rsidRPr="00E703BC">
        <w:rPr>
          <w:sz w:val="24"/>
          <w:szCs w:val="24"/>
          <w:u w:val="single"/>
        </w:rPr>
        <w:t>Zutaten</w:t>
      </w:r>
      <w:r>
        <w:rPr>
          <w:sz w:val="24"/>
          <w:szCs w:val="24"/>
        </w:rPr>
        <w:t xml:space="preserve"> (für 4 – 6 Portionen):</w:t>
      </w:r>
    </w:p>
    <w:p w14:paraId="6E5B09EF" w14:textId="77777777" w:rsidR="00106AEC" w:rsidRDefault="00106AEC" w:rsidP="00106AEC">
      <w:pPr>
        <w:rPr>
          <w:sz w:val="24"/>
          <w:szCs w:val="24"/>
        </w:rPr>
      </w:pPr>
      <w:r>
        <w:rPr>
          <w:sz w:val="24"/>
          <w:szCs w:val="24"/>
        </w:rPr>
        <w:t>400 g Karotten</w:t>
      </w:r>
    </w:p>
    <w:p w14:paraId="3598FCED" w14:textId="77777777" w:rsidR="00106AEC" w:rsidRDefault="00106AEC" w:rsidP="00106AEC">
      <w:pPr>
        <w:rPr>
          <w:sz w:val="24"/>
          <w:szCs w:val="24"/>
        </w:rPr>
      </w:pPr>
      <w:r>
        <w:rPr>
          <w:sz w:val="24"/>
          <w:szCs w:val="24"/>
        </w:rPr>
        <w:t>400 g Kohlrabi</w:t>
      </w:r>
    </w:p>
    <w:p w14:paraId="492BE78A" w14:textId="77777777" w:rsidR="00106AEC" w:rsidRDefault="00106AEC" w:rsidP="00106AEC">
      <w:pPr>
        <w:rPr>
          <w:sz w:val="24"/>
          <w:szCs w:val="24"/>
        </w:rPr>
      </w:pPr>
      <w:r>
        <w:rPr>
          <w:sz w:val="24"/>
          <w:szCs w:val="24"/>
        </w:rPr>
        <w:t>400 g Sellerieknolle</w:t>
      </w:r>
    </w:p>
    <w:p w14:paraId="345E7200" w14:textId="77777777" w:rsidR="00106AEC" w:rsidRDefault="00106AEC" w:rsidP="00106AEC">
      <w:pPr>
        <w:rPr>
          <w:sz w:val="24"/>
          <w:szCs w:val="24"/>
        </w:rPr>
      </w:pPr>
      <w:r>
        <w:rPr>
          <w:sz w:val="24"/>
          <w:szCs w:val="24"/>
        </w:rPr>
        <w:t>500 g Kartoffeln</w:t>
      </w:r>
    </w:p>
    <w:p w14:paraId="26482DD0" w14:textId="77777777" w:rsidR="00106AEC" w:rsidRDefault="00106AEC" w:rsidP="00106AEC">
      <w:pPr>
        <w:rPr>
          <w:sz w:val="24"/>
          <w:szCs w:val="24"/>
        </w:rPr>
      </w:pPr>
      <w:r>
        <w:rPr>
          <w:sz w:val="24"/>
          <w:szCs w:val="24"/>
        </w:rPr>
        <w:t>100 g Parmesan</w:t>
      </w:r>
    </w:p>
    <w:p w14:paraId="3A1246CD" w14:textId="77777777" w:rsidR="00106AEC" w:rsidRDefault="00106AEC" w:rsidP="00106AEC">
      <w:pPr>
        <w:rPr>
          <w:sz w:val="24"/>
          <w:szCs w:val="24"/>
        </w:rPr>
      </w:pPr>
      <w:r>
        <w:rPr>
          <w:sz w:val="24"/>
          <w:szCs w:val="24"/>
        </w:rPr>
        <w:t>120 g Comté (oder anderer würziger Läse)</w:t>
      </w:r>
    </w:p>
    <w:p w14:paraId="6A32EFD3" w14:textId="77777777" w:rsidR="00106AEC" w:rsidRDefault="00106AEC" w:rsidP="00106AEC">
      <w:pPr>
        <w:rPr>
          <w:sz w:val="24"/>
          <w:szCs w:val="24"/>
        </w:rPr>
      </w:pPr>
      <w:r>
        <w:rPr>
          <w:sz w:val="24"/>
          <w:szCs w:val="24"/>
        </w:rPr>
        <w:t>200 ml Sahne</w:t>
      </w:r>
    </w:p>
    <w:p w14:paraId="3F276B30" w14:textId="77777777" w:rsidR="00106AEC" w:rsidRDefault="00106AEC" w:rsidP="00106AEC">
      <w:pPr>
        <w:rPr>
          <w:sz w:val="24"/>
          <w:szCs w:val="24"/>
        </w:rPr>
      </w:pPr>
      <w:r>
        <w:rPr>
          <w:sz w:val="24"/>
          <w:szCs w:val="24"/>
        </w:rPr>
        <w:t>Salz, Pfeffer, Blättchen von 2 Thymianzweigen</w:t>
      </w:r>
    </w:p>
    <w:p w14:paraId="6647DBBD" w14:textId="77777777" w:rsidR="00106AEC" w:rsidRDefault="00106AEC" w:rsidP="00106AEC">
      <w:pPr>
        <w:rPr>
          <w:sz w:val="24"/>
          <w:szCs w:val="24"/>
        </w:rPr>
      </w:pPr>
    </w:p>
    <w:p w14:paraId="6DC5D08D" w14:textId="77777777" w:rsidR="00106AEC" w:rsidRDefault="00106AEC" w:rsidP="00106AEC">
      <w:pPr>
        <w:rPr>
          <w:sz w:val="24"/>
          <w:szCs w:val="24"/>
        </w:rPr>
      </w:pPr>
      <w:r>
        <w:rPr>
          <w:sz w:val="24"/>
          <w:szCs w:val="24"/>
        </w:rPr>
        <w:t>Zubereitung:</w:t>
      </w:r>
    </w:p>
    <w:p w14:paraId="58DEAAD5" w14:textId="77777777" w:rsidR="00106AEC" w:rsidRPr="00D94708" w:rsidRDefault="00106AEC" w:rsidP="00B40E8C">
      <w:pPr>
        <w:pStyle w:val="ListParagraph"/>
        <w:numPr>
          <w:ilvl w:val="0"/>
          <w:numId w:val="1446"/>
        </w:numPr>
        <w:spacing w:after="120"/>
        <w:ind w:left="714" w:hanging="357"/>
        <w:contextualSpacing w:val="0"/>
        <w:jc w:val="both"/>
        <w:rPr>
          <w:sz w:val="24"/>
          <w:szCs w:val="24"/>
        </w:rPr>
      </w:pPr>
      <w:r w:rsidRPr="00D94708">
        <w:rPr>
          <w:sz w:val="24"/>
          <w:szCs w:val="24"/>
        </w:rPr>
        <w:t>Die verschiedenen Gemüse schälen und in sehr feine Scheiben schneiden. Die beiden Käsesorten reiben und vermengen. Die Hälfte des geriebenen Käses mit der Sahne vermischen, etwas Salz und Pfeffer hinzufügen. Diese Mischung in einer Schüssel mit den Gemüsescheibchen vermengen.</w:t>
      </w:r>
    </w:p>
    <w:p w14:paraId="714C7FB9" w14:textId="77777777" w:rsidR="00106AEC" w:rsidRPr="00D94708" w:rsidRDefault="00106AEC" w:rsidP="00B40E8C">
      <w:pPr>
        <w:pStyle w:val="ListParagraph"/>
        <w:numPr>
          <w:ilvl w:val="0"/>
          <w:numId w:val="1446"/>
        </w:numPr>
        <w:spacing w:after="120"/>
        <w:ind w:left="714" w:hanging="357"/>
        <w:contextualSpacing w:val="0"/>
        <w:jc w:val="both"/>
        <w:rPr>
          <w:sz w:val="24"/>
          <w:szCs w:val="24"/>
        </w:rPr>
      </w:pPr>
      <w:r w:rsidRPr="00D94708">
        <w:rPr>
          <w:sz w:val="24"/>
          <w:szCs w:val="24"/>
        </w:rPr>
        <w:t>Nun die Gemüsescheibchen in einer großen Auflaufform (z.B. 24x32 cm) aufrecht aneinanderreihen. Noch mal etwas salzen und pfeffern.</w:t>
      </w:r>
    </w:p>
    <w:p w14:paraId="1ECCCDF3" w14:textId="77777777" w:rsidR="00106AEC" w:rsidRPr="00D94708" w:rsidRDefault="00106AEC" w:rsidP="00B40E8C">
      <w:pPr>
        <w:pStyle w:val="ListParagraph"/>
        <w:numPr>
          <w:ilvl w:val="0"/>
          <w:numId w:val="1446"/>
        </w:numPr>
        <w:spacing w:after="120"/>
        <w:ind w:left="714" w:hanging="357"/>
        <w:contextualSpacing w:val="0"/>
        <w:jc w:val="both"/>
        <w:rPr>
          <w:sz w:val="24"/>
          <w:szCs w:val="24"/>
        </w:rPr>
      </w:pPr>
      <w:r w:rsidRPr="00D94708">
        <w:rPr>
          <w:sz w:val="24"/>
          <w:szCs w:val="24"/>
        </w:rPr>
        <w:t>Die Form mit Alufolie fest abdecken. Bei 200 Grad Umluft für 30 Minuten im Ofen backen. Dann auf 180 Grad schalten., Folien entfernen, den restlichen Käse auf dem Gratin verteilen und das Ganze weitere 20 Minuten lang backen. Zum Schluss noch mal pfeffern und ein paar Thymianblättchen auf dem Gratin verteilen.</w:t>
      </w:r>
      <w:r w:rsidRPr="00D94708">
        <w:rPr>
          <w:sz w:val="24"/>
          <w:szCs w:val="24"/>
        </w:rPr>
        <w:br w:type="page"/>
      </w:r>
    </w:p>
    <w:p w14:paraId="78C3B536" w14:textId="77777777" w:rsidR="008D2976" w:rsidRPr="00C911EB" w:rsidRDefault="008D2976" w:rsidP="008D2976">
      <w:pPr>
        <w:pStyle w:val="Heading2"/>
        <w:spacing w:after="240"/>
      </w:pPr>
      <w:r w:rsidRPr="00C911EB">
        <w:lastRenderedPageBreak/>
        <w:t>Provencalisches Gratin mit Zucchini, Aubergine und Ziegenkäse (tian de légumes)</w:t>
      </w:r>
    </w:p>
    <w:p w14:paraId="070BD467" w14:textId="77777777" w:rsidR="008D2976" w:rsidRPr="00C911EB" w:rsidRDefault="008D2976" w:rsidP="008D2976">
      <w:pPr>
        <w:rPr>
          <w:sz w:val="24"/>
          <w:szCs w:val="24"/>
        </w:rPr>
      </w:pPr>
      <w:r w:rsidRPr="00C911EB">
        <w:rPr>
          <w:sz w:val="24"/>
          <w:szCs w:val="24"/>
          <w:u w:val="single"/>
        </w:rPr>
        <w:t>Zutaten</w:t>
      </w:r>
      <w:r w:rsidRPr="00C911EB">
        <w:rPr>
          <w:sz w:val="24"/>
          <w:szCs w:val="24"/>
        </w:rPr>
        <w:t xml:space="preserve"> </w:t>
      </w:r>
      <w:r>
        <w:rPr>
          <w:sz w:val="24"/>
          <w:szCs w:val="24"/>
        </w:rPr>
        <w:t>(</w:t>
      </w:r>
      <w:r w:rsidRPr="00C911EB">
        <w:rPr>
          <w:sz w:val="24"/>
          <w:szCs w:val="24"/>
        </w:rPr>
        <w:t>für 2 Portionen</w:t>
      </w:r>
      <w:r>
        <w:rPr>
          <w:sz w:val="24"/>
          <w:szCs w:val="24"/>
        </w:rPr>
        <w:t>):</w:t>
      </w:r>
    </w:p>
    <w:p w14:paraId="6BE02997" w14:textId="77777777" w:rsidR="008D2976" w:rsidRPr="00C911EB" w:rsidRDefault="008D2976" w:rsidP="008D2976">
      <w:pPr>
        <w:rPr>
          <w:sz w:val="24"/>
          <w:szCs w:val="24"/>
        </w:rPr>
      </w:pPr>
      <w:r w:rsidRPr="00C911EB">
        <w:rPr>
          <w:sz w:val="24"/>
          <w:szCs w:val="24"/>
        </w:rPr>
        <w:t>1 Zucchini</w:t>
      </w:r>
    </w:p>
    <w:p w14:paraId="11A86C36" w14:textId="77777777" w:rsidR="008D2976" w:rsidRPr="00C911EB" w:rsidRDefault="008D2976" w:rsidP="008D2976">
      <w:pPr>
        <w:rPr>
          <w:sz w:val="24"/>
          <w:szCs w:val="24"/>
        </w:rPr>
      </w:pPr>
      <w:r w:rsidRPr="00C911EB">
        <w:rPr>
          <w:sz w:val="24"/>
          <w:szCs w:val="24"/>
        </w:rPr>
        <w:t>1 gelbe Paprika</w:t>
      </w:r>
    </w:p>
    <w:p w14:paraId="054C0BE4" w14:textId="77777777" w:rsidR="008D2976" w:rsidRPr="00C911EB" w:rsidRDefault="008D2976" w:rsidP="008D2976">
      <w:pPr>
        <w:rPr>
          <w:sz w:val="24"/>
          <w:szCs w:val="24"/>
        </w:rPr>
      </w:pPr>
      <w:r w:rsidRPr="00C911EB">
        <w:rPr>
          <w:sz w:val="24"/>
          <w:szCs w:val="24"/>
        </w:rPr>
        <w:t>1 Aubergine</w:t>
      </w:r>
    </w:p>
    <w:p w14:paraId="5170ED1D" w14:textId="77777777" w:rsidR="008D2976" w:rsidRPr="00C911EB" w:rsidRDefault="008D2976" w:rsidP="008D2976">
      <w:pPr>
        <w:rPr>
          <w:sz w:val="24"/>
          <w:szCs w:val="24"/>
        </w:rPr>
      </w:pPr>
      <w:r w:rsidRPr="00C911EB">
        <w:rPr>
          <w:sz w:val="24"/>
          <w:szCs w:val="24"/>
        </w:rPr>
        <w:t>6 mittelgroße Tomaten</w:t>
      </w:r>
    </w:p>
    <w:p w14:paraId="74454FB8" w14:textId="77777777" w:rsidR="008D2976" w:rsidRPr="00C911EB" w:rsidRDefault="008D2976" w:rsidP="008D2976">
      <w:pPr>
        <w:rPr>
          <w:sz w:val="24"/>
          <w:szCs w:val="24"/>
        </w:rPr>
      </w:pPr>
      <w:r w:rsidRPr="00C911EB">
        <w:rPr>
          <w:sz w:val="24"/>
          <w:szCs w:val="24"/>
        </w:rPr>
        <w:t>150 g Ziegenkäserolle</w:t>
      </w:r>
    </w:p>
    <w:p w14:paraId="22102C0C" w14:textId="77777777" w:rsidR="008D2976" w:rsidRPr="00C911EB" w:rsidRDefault="008D2976" w:rsidP="008D2976">
      <w:pPr>
        <w:rPr>
          <w:sz w:val="24"/>
          <w:szCs w:val="24"/>
        </w:rPr>
      </w:pPr>
      <w:r w:rsidRPr="00C911EB">
        <w:rPr>
          <w:sz w:val="24"/>
          <w:szCs w:val="24"/>
        </w:rPr>
        <w:t>2 EL Olivenöl</w:t>
      </w:r>
    </w:p>
    <w:p w14:paraId="617698E8" w14:textId="77777777" w:rsidR="008D2976" w:rsidRPr="00C911EB" w:rsidRDefault="008D2976" w:rsidP="008D2976">
      <w:pPr>
        <w:rPr>
          <w:sz w:val="24"/>
          <w:szCs w:val="24"/>
        </w:rPr>
      </w:pPr>
      <w:r w:rsidRPr="00C911EB">
        <w:rPr>
          <w:sz w:val="24"/>
          <w:szCs w:val="24"/>
        </w:rPr>
        <w:t>1 EL Wasser</w:t>
      </w:r>
    </w:p>
    <w:p w14:paraId="1DD4E03D" w14:textId="77777777" w:rsidR="008D2976" w:rsidRPr="00C911EB" w:rsidRDefault="008D2976" w:rsidP="008D2976">
      <w:pPr>
        <w:rPr>
          <w:sz w:val="24"/>
          <w:szCs w:val="24"/>
        </w:rPr>
      </w:pPr>
      <w:r w:rsidRPr="00C911EB">
        <w:rPr>
          <w:sz w:val="24"/>
          <w:szCs w:val="24"/>
        </w:rPr>
        <w:t>Salz, Pfeffer (schwarz und rot)</w:t>
      </w:r>
    </w:p>
    <w:p w14:paraId="0AAB437A" w14:textId="77777777" w:rsidR="008D2976" w:rsidRPr="00C911EB" w:rsidRDefault="008D2976" w:rsidP="008D2976">
      <w:pPr>
        <w:rPr>
          <w:sz w:val="24"/>
          <w:szCs w:val="24"/>
        </w:rPr>
      </w:pPr>
      <w:r w:rsidRPr="00C911EB">
        <w:rPr>
          <w:sz w:val="24"/>
          <w:szCs w:val="24"/>
        </w:rPr>
        <w:t>1 Zweig Rosmarin</w:t>
      </w:r>
    </w:p>
    <w:p w14:paraId="67486573" w14:textId="77777777" w:rsidR="008D2976" w:rsidRPr="00C911EB" w:rsidRDefault="008D2976" w:rsidP="008D2976">
      <w:pPr>
        <w:rPr>
          <w:sz w:val="24"/>
          <w:szCs w:val="24"/>
        </w:rPr>
      </w:pPr>
      <w:r w:rsidRPr="00C911EB">
        <w:rPr>
          <w:sz w:val="24"/>
          <w:szCs w:val="24"/>
        </w:rPr>
        <w:t>2 Knoblauchzehen</w:t>
      </w:r>
    </w:p>
    <w:p w14:paraId="5F68ED94" w14:textId="77777777" w:rsidR="008D2976" w:rsidRPr="00C911EB" w:rsidRDefault="008D2976" w:rsidP="008D2976">
      <w:pPr>
        <w:rPr>
          <w:sz w:val="24"/>
          <w:szCs w:val="24"/>
        </w:rPr>
      </w:pPr>
    </w:p>
    <w:p w14:paraId="576F29D2" w14:textId="77777777" w:rsidR="008D2976" w:rsidRPr="00C911EB" w:rsidRDefault="008D2976" w:rsidP="008D2976">
      <w:pPr>
        <w:rPr>
          <w:sz w:val="24"/>
          <w:szCs w:val="24"/>
        </w:rPr>
      </w:pPr>
      <w:r w:rsidRPr="00C911EB">
        <w:rPr>
          <w:sz w:val="24"/>
          <w:szCs w:val="24"/>
        </w:rPr>
        <w:t>Zubereitung:</w:t>
      </w:r>
    </w:p>
    <w:p w14:paraId="5EA43C12" w14:textId="77777777" w:rsidR="008D2976" w:rsidRPr="00C911EB" w:rsidRDefault="008D2976" w:rsidP="00B40E8C">
      <w:pPr>
        <w:pStyle w:val="ListParagraph"/>
        <w:numPr>
          <w:ilvl w:val="0"/>
          <w:numId w:val="1728"/>
        </w:numPr>
        <w:spacing w:after="120"/>
        <w:ind w:left="714" w:hanging="357"/>
        <w:contextualSpacing w:val="0"/>
        <w:jc w:val="both"/>
        <w:rPr>
          <w:sz w:val="24"/>
          <w:szCs w:val="24"/>
        </w:rPr>
      </w:pPr>
      <w:r w:rsidRPr="00C911EB">
        <w:rPr>
          <w:sz w:val="24"/>
          <w:szCs w:val="24"/>
        </w:rPr>
        <w:t xml:space="preserve">Das Gemüse waschen und gleichmäßig in sehr dünne Scheiben schneiden. Immer abwechselnd in eine Auflaufform schichten. Zwischen die Gemüsescheiben steckt man dann den ebenfalls in Scheiben geschnittenen Ziegenkäse. </w:t>
      </w:r>
    </w:p>
    <w:p w14:paraId="5DA17620" w14:textId="39620233" w:rsidR="008D2976" w:rsidRPr="00C911EB" w:rsidRDefault="008D2976" w:rsidP="00B40E8C">
      <w:pPr>
        <w:pStyle w:val="ListParagraph"/>
        <w:numPr>
          <w:ilvl w:val="0"/>
          <w:numId w:val="1728"/>
        </w:numPr>
        <w:spacing w:after="120"/>
        <w:ind w:left="714" w:hanging="357"/>
        <w:contextualSpacing w:val="0"/>
        <w:jc w:val="both"/>
        <w:rPr>
          <w:sz w:val="24"/>
          <w:szCs w:val="24"/>
        </w:rPr>
      </w:pPr>
      <w:r w:rsidRPr="00C911EB">
        <w:rPr>
          <w:sz w:val="24"/>
          <w:szCs w:val="24"/>
        </w:rPr>
        <w:t>In einer kleinen Schüssel Olivenöl, Wasser, Salz und Pfeffer mit dem fein gehackten Rosmarin und dem ebenso fein gehacktem Knoblauch vermengen. Die Mischung über das Gemüse geben. Bei 180 Gra</w:t>
      </w:r>
      <w:r w:rsidR="00302B1F">
        <w:rPr>
          <w:sz w:val="24"/>
          <w:szCs w:val="24"/>
        </w:rPr>
        <w:t>d</w:t>
      </w:r>
      <w:r w:rsidRPr="00C911EB">
        <w:rPr>
          <w:sz w:val="24"/>
          <w:szCs w:val="24"/>
        </w:rPr>
        <w:t xml:space="preserve"> Umluft 50 Minuten lang backen. Mit Brot servieren.</w:t>
      </w:r>
    </w:p>
    <w:p w14:paraId="163D7F92" w14:textId="77777777" w:rsidR="008D2976" w:rsidRPr="00C911EB" w:rsidRDefault="008D2976" w:rsidP="008D2976">
      <w:pPr>
        <w:rPr>
          <w:sz w:val="24"/>
          <w:szCs w:val="24"/>
        </w:rPr>
      </w:pPr>
    </w:p>
    <w:p w14:paraId="5053C4A0" w14:textId="77777777" w:rsidR="008D2976" w:rsidRPr="00C911EB" w:rsidRDefault="008D2976" w:rsidP="008D2976">
      <w:pPr>
        <w:ind w:left="1416" w:hanging="1416"/>
        <w:jc w:val="both"/>
        <w:rPr>
          <w:rFonts w:asciiTheme="majorHAnsi" w:eastAsiaTheme="majorEastAsia" w:hAnsiTheme="majorHAnsi" w:cstheme="majorBidi"/>
          <w:color w:val="2F5496" w:themeColor="accent1" w:themeShade="BF"/>
          <w:sz w:val="24"/>
          <w:szCs w:val="24"/>
        </w:rPr>
      </w:pPr>
      <w:r w:rsidRPr="00C911EB">
        <w:rPr>
          <w:sz w:val="24"/>
          <w:szCs w:val="24"/>
        </w:rPr>
        <w:t>Kommentar:</w:t>
      </w:r>
      <w:r w:rsidRPr="00C911EB">
        <w:rPr>
          <w:sz w:val="24"/>
          <w:szCs w:val="24"/>
        </w:rPr>
        <w:tab/>
        <w:t>Ein alter Trick, den alle Frauen kenne: wenn man sich mies fühlt und nichts zum Anziehen hat, greift man zum Lippenstift (sofern man einen hat</w:t>
      </w:r>
      <w:r w:rsidRPr="00C911EB">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sidRPr="00C911EB">
        <w:rPr>
          <w:sz w:val="24"/>
          <w:szCs w:val="24"/>
        </w:rPr>
        <w:t>) Wenn man nicht weiß, was man kochen soll, schneidet man provencalisches Gemüse in dünne Scheiben und dekoriert eine Auflaufform damit. Man kann die Scheiben schneckenförmig anordnen, wie die Arrondissements von Paris, man kann Streifen legen – am wichtigsten ist, dass die Scheiben aufrecht stehen. Dann nämlich kann man sein simples Gratin eine „tian“ nennen, nach einem traditionellen tönernen Topf, wie er in der Provence zum Einsatz kommt.</w:t>
      </w:r>
    </w:p>
    <w:p w14:paraId="38AB1DFE" w14:textId="77777777" w:rsidR="008D2976" w:rsidRPr="00C911EB" w:rsidRDefault="008D2976" w:rsidP="008D2976">
      <w:pPr>
        <w:rPr>
          <w:rFonts w:asciiTheme="majorHAnsi" w:eastAsiaTheme="majorEastAsia" w:hAnsiTheme="majorHAnsi" w:cstheme="majorBidi"/>
          <w:color w:val="2F5496" w:themeColor="accent1" w:themeShade="BF"/>
          <w:sz w:val="24"/>
          <w:szCs w:val="24"/>
        </w:rPr>
      </w:pPr>
      <w:r w:rsidRPr="00C911EB">
        <w:rPr>
          <w:sz w:val="24"/>
          <w:szCs w:val="24"/>
        </w:rPr>
        <w:br w:type="page"/>
      </w:r>
    </w:p>
    <w:p w14:paraId="18147ED1" w14:textId="5B655175" w:rsidR="00EF021E" w:rsidRDefault="00EF021E" w:rsidP="00EF021E">
      <w:pPr>
        <w:pStyle w:val="Heading2"/>
        <w:spacing w:after="240"/>
      </w:pPr>
      <w:r>
        <w:lastRenderedPageBreak/>
        <w:t>Rosmaringemüse</w:t>
      </w:r>
      <w:r>
        <w:rPr>
          <w:rStyle w:val="FootnoteReference"/>
        </w:rPr>
        <w:footnoteReference w:id="1056"/>
      </w:r>
      <w:r>
        <w:t xml:space="preserve"> </w:t>
      </w:r>
    </w:p>
    <w:p w14:paraId="6551E699" w14:textId="77777777" w:rsidR="00EF021E" w:rsidRDefault="00EF021E" w:rsidP="00EF021E">
      <w:pPr>
        <w:rPr>
          <w:sz w:val="24"/>
          <w:szCs w:val="24"/>
        </w:rPr>
      </w:pPr>
      <w:r w:rsidRPr="0024457B">
        <w:rPr>
          <w:sz w:val="24"/>
          <w:szCs w:val="24"/>
          <w:u w:val="single"/>
        </w:rPr>
        <w:t>Zutaten</w:t>
      </w:r>
      <w:r>
        <w:rPr>
          <w:sz w:val="24"/>
          <w:szCs w:val="24"/>
        </w:rPr>
        <w:t xml:space="preserve"> (für 4 Personen)</w:t>
      </w:r>
    </w:p>
    <w:p w14:paraId="12087126" w14:textId="77777777" w:rsidR="00EF021E" w:rsidRDefault="00EF021E" w:rsidP="00EF021E">
      <w:pPr>
        <w:rPr>
          <w:sz w:val="24"/>
          <w:szCs w:val="24"/>
        </w:rPr>
      </w:pPr>
      <w:r>
        <w:rPr>
          <w:sz w:val="24"/>
          <w:szCs w:val="24"/>
        </w:rPr>
        <w:t xml:space="preserve">1 kg Gemüse (z.B. Zucchini, Paprikaschoten, Fenchel </w:t>
      </w:r>
      <w:r w:rsidRPr="009F5A98">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Pr>
          <w:sz w:val="24"/>
          <w:szCs w:val="24"/>
        </w:rPr>
        <w:t>)</w:t>
      </w:r>
    </w:p>
    <w:p w14:paraId="68E9720E" w14:textId="77777777" w:rsidR="00EF021E" w:rsidRDefault="00EF021E" w:rsidP="00EF021E">
      <w:pPr>
        <w:rPr>
          <w:sz w:val="24"/>
          <w:szCs w:val="24"/>
        </w:rPr>
      </w:pPr>
      <w:r>
        <w:rPr>
          <w:sz w:val="24"/>
          <w:szCs w:val="24"/>
        </w:rPr>
        <w:t>2 Zweige Rosmarin</w:t>
      </w:r>
    </w:p>
    <w:p w14:paraId="5EC96637" w14:textId="77777777" w:rsidR="00EF021E" w:rsidRDefault="00EF021E" w:rsidP="00EF021E">
      <w:pPr>
        <w:rPr>
          <w:sz w:val="24"/>
          <w:szCs w:val="24"/>
        </w:rPr>
      </w:pPr>
      <w:r>
        <w:rPr>
          <w:sz w:val="24"/>
          <w:szCs w:val="24"/>
        </w:rPr>
        <w:t>½ Bund glatte Petersilie</w:t>
      </w:r>
    </w:p>
    <w:p w14:paraId="6F6331BB" w14:textId="77777777" w:rsidR="00EF021E" w:rsidRDefault="00EF021E" w:rsidP="00EF021E">
      <w:pPr>
        <w:rPr>
          <w:sz w:val="24"/>
          <w:szCs w:val="24"/>
        </w:rPr>
      </w:pPr>
      <w:r>
        <w:rPr>
          <w:sz w:val="24"/>
          <w:szCs w:val="24"/>
        </w:rPr>
        <w:t>1 unbehandelte Zitrone</w:t>
      </w:r>
    </w:p>
    <w:p w14:paraId="4B77C666" w14:textId="77777777" w:rsidR="00EF021E" w:rsidRDefault="00EF021E" w:rsidP="00EF021E">
      <w:pPr>
        <w:rPr>
          <w:sz w:val="24"/>
          <w:szCs w:val="24"/>
        </w:rPr>
      </w:pPr>
      <w:r>
        <w:rPr>
          <w:sz w:val="24"/>
          <w:szCs w:val="24"/>
        </w:rPr>
        <w:t>4 EL Olivenöl</w:t>
      </w:r>
    </w:p>
    <w:p w14:paraId="4D030D72" w14:textId="77777777" w:rsidR="00EF021E" w:rsidRDefault="00EF021E" w:rsidP="00EF021E">
      <w:pPr>
        <w:rPr>
          <w:sz w:val="24"/>
          <w:szCs w:val="24"/>
        </w:rPr>
      </w:pPr>
      <w:r>
        <w:rPr>
          <w:sz w:val="24"/>
          <w:szCs w:val="24"/>
        </w:rPr>
        <w:t>Salz, Pfeffer aus der Mühle</w:t>
      </w:r>
    </w:p>
    <w:p w14:paraId="0927B8D1" w14:textId="77777777" w:rsidR="00EF021E" w:rsidRDefault="00EF021E" w:rsidP="00EF021E">
      <w:pPr>
        <w:rPr>
          <w:sz w:val="24"/>
          <w:szCs w:val="24"/>
        </w:rPr>
      </w:pPr>
    </w:p>
    <w:p w14:paraId="53E9DAB4" w14:textId="77777777" w:rsidR="00EF021E" w:rsidRDefault="00EF021E" w:rsidP="00EF021E">
      <w:pPr>
        <w:rPr>
          <w:sz w:val="24"/>
          <w:szCs w:val="24"/>
        </w:rPr>
      </w:pPr>
      <w:r>
        <w:rPr>
          <w:sz w:val="24"/>
          <w:szCs w:val="24"/>
        </w:rPr>
        <w:t>Zubereitung:</w:t>
      </w:r>
    </w:p>
    <w:p w14:paraId="4D780EBF" w14:textId="77777777" w:rsidR="00EF021E" w:rsidRPr="005937E0" w:rsidRDefault="00EF021E" w:rsidP="00EF021E">
      <w:pPr>
        <w:pStyle w:val="ListParagraph"/>
        <w:numPr>
          <w:ilvl w:val="0"/>
          <w:numId w:val="144"/>
        </w:numPr>
        <w:spacing w:after="120"/>
        <w:ind w:left="714" w:hanging="357"/>
        <w:contextualSpacing w:val="0"/>
        <w:jc w:val="both"/>
        <w:rPr>
          <w:sz w:val="24"/>
          <w:szCs w:val="24"/>
        </w:rPr>
      </w:pPr>
      <w:r w:rsidRPr="005937E0">
        <w:rPr>
          <w:sz w:val="24"/>
          <w:szCs w:val="24"/>
        </w:rPr>
        <w:t>Gemüse wachen, putzen, eventuell schälen, und in große Stücke schneiden. Kräuter waschen, trockenschütteln und fein hacken. Zitrone wachen und in Spalten schneiden.</w:t>
      </w:r>
    </w:p>
    <w:p w14:paraId="11DA89AF" w14:textId="77777777" w:rsidR="00EF021E" w:rsidRPr="005937E0" w:rsidRDefault="00EF021E" w:rsidP="00EF021E">
      <w:pPr>
        <w:pStyle w:val="ListParagraph"/>
        <w:numPr>
          <w:ilvl w:val="0"/>
          <w:numId w:val="144"/>
        </w:numPr>
        <w:spacing w:after="120"/>
        <w:ind w:left="714" w:hanging="357"/>
        <w:contextualSpacing w:val="0"/>
        <w:jc w:val="both"/>
        <w:rPr>
          <w:sz w:val="24"/>
          <w:szCs w:val="24"/>
        </w:rPr>
      </w:pPr>
      <w:r w:rsidRPr="005937E0">
        <w:rPr>
          <w:sz w:val="24"/>
          <w:szCs w:val="24"/>
        </w:rPr>
        <w:t>Gemüse mit Kräutern, Zitrone und Öl mischen. In einer großen heißen Grillpfanne in etwa 10 Minuten knackig garen. Zitrone herausnehmen. Gemüse mit Salz und Pfeffer würzen.</w:t>
      </w:r>
    </w:p>
    <w:p w14:paraId="07E0BF51" w14:textId="77777777" w:rsidR="00EF021E" w:rsidRDefault="00EF021E" w:rsidP="00EF021E">
      <w:pPr>
        <w:rPr>
          <w:sz w:val="24"/>
          <w:szCs w:val="24"/>
        </w:rPr>
      </w:pPr>
    </w:p>
    <w:p w14:paraId="54183781" w14:textId="77777777" w:rsidR="00EF021E" w:rsidRDefault="00EF021E" w:rsidP="00EF021E">
      <w:pPr>
        <w:rPr>
          <w:sz w:val="24"/>
          <w:szCs w:val="24"/>
        </w:rPr>
      </w:pPr>
    </w:p>
    <w:p w14:paraId="401628BB" w14:textId="77777777" w:rsidR="00EF021E" w:rsidRDefault="00EF021E" w:rsidP="00EF021E">
      <w:pPr>
        <w:rPr>
          <w:sz w:val="24"/>
          <w:szCs w:val="24"/>
        </w:rPr>
      </w:pPr>
    </w:p>
    <w:p w14:paraId="2D2551BF" w14:textId="77777777" w:rsidR="00EF021E" w:rsidRDefault="00EF021E" w:rsidP="00EF021E">
      <w:pPr>
        <w:rPr>
          <w:sz w:val="24"/>
          <w:szCs w:val="24"/>
        </w:rPr>
      </w:pPr>
      <w:r>
        <w:rPr>
          <w:sz w:val="24"/>
          <w:szCs w:val="24"/>
        </w:rPr>
        <w:br w:type="page"/>
      </w:r>
    </w:p>
    <w:p w14:paraId="61D0BB2C" w14:textId="709CF828" w:rsidR="00DF74F2" w:rsidRDefault="00DF74F2" w:rsidP="00DF74F2">
      <w:pPr>
        <w:pStyle w:val="Heading2"/>
        <w:spacing w:after="240"/>
      </w:pPr>
      <w:r>
        <w:lastRenderedPageBreak/>
        <w:t>Grüne Gemüsepuffer</w:t>
      </w:r>
      <w:r>
        <w:rPr>
          <w:rStyle w:val="FootnoteReference"/>
        </w:rPr>
        <w:footnoteReference w:id="1057"/>
      </w:r>
      <w:r>
        <w:t xml:space="preserve"> </w:t>
      </w:r>
    </w:p>
    <w:p w14:paraId="1FA96C5D" w14:textId="77777777" w:rsidR="00DF74F2" w:rsidRDefault="00DF74F2" w:rsidP="00DF74F2">
      <w:pPr>
        <w:rPr>
          <w:sz w:val="24"/>
          <w:szCs w:val="24"/>
        </w:rPr>
      </w:pPr>
      <w:r w:rsidRPr="00787500">
        <w:rPr>
          <w:sz w:val="24"/>
          <w:szCs w:val="24"/>
          <w:u w:val="single"/>
        </w:rPr>
        <w:t>Zutaten</w:t>
      </w:r>
      <w:r>
        <w:rPr>
          <w:sz w:val="24"/>
          <w:szCs w:val="24"/>
        </w:rPr>
        <w:t xml:space="preserve"> (für 3 bis 4 Personen)</w:t>
      </w:r>
    </w:p>
    <w:p w14:paraId="41AEFC69" w14:textId="77777777" w:rsidR="00DF74F2" w:rsidRDefault="00DF74F2" w:rsidP="00DF74F2">
      <w:pPr>
        <w:rPr>
          <w:sz w:val="24"/>
          <w:szCs w:val="24"/>
        </w:rPr>
      </w:pPr>
      <w:r>
        <w:rPr>
          <w:sz w:val="24"/>
          <w:szCs w:val="24"/>
        </w:rPr>
        <w:t>250 g Zucchini</w:t>
      </w:r>
    </w:p>
    <w:p w14:paraId="71160CB4" w14:textId="77777777" w:rsidR="00DF74F2" w:rsidRDefault="00DF74F2" w:rsidP="00DF74F2">
      <w:pPr>
        <w:rPr>
          <w:sz w:val="24"/>
          <w:szCs w:val="24"/>
        </w:rPr>
      </w:pPr>
      <w:r>
        <w:rPr>
          <w:sz w:val="24"/>
          <w:szCs w:val="24"/>
        </w:rPr>
        <w:t>2 Handvoll Blattspinat</w:t>
      </w:r>
    </w:p>
    <w:p w14:paraId="75F236F2" w14:textId="77777777" w:rsidR="00DF74F2" w:rsidRDefault="00DF74F2" w:rsidP="00DF74F2">
      <w:pPr>
        <w:rPr>
          <w:sz w:val="24"/>
          <w:szCs w:val="24"/>
        </w:rPr>
      </w:pPr>
      <w:r>
        <w:rPr>
          <w:sz w:val="24"/>
          <w:szCs w:val="24"/>
        </w:rPr>
        <w:t>½ Knoblauchzehe</w:t>
      </w:r>
    </w:p>
    <w:p w14:paraId="6832CEEF" w14:textId="77777777" w:rsidR="00DF74F2" w:rsidRDefault="00DF74F2" w:rsidP="00DF74F2">
      <w:pPr>
        <w:rPr>
          <w:sz w:val="24"/>
          <w:szCs w:val="24"/>
        </w:rPr>
      </w:pPr>
      <w:r>
        <w:rPr>
          <w:sz w:val="24"/>
          <w:szCs w:val="24"/>
        </w:rPr>
        <w:t>120 g Feta</w:t>
      </w:r>
    </w:p>
    <w:p w14:paraId="00398BC2" w14:textId="77777777" w:rsidR="00DF74F2" w:rsidRDefault="00DF74F2" w:rsidP="00DF74F2">
      <w:pPr>
        <w:rPr>
          <w:sz w:val="24"/>
          <w:szCs w:val="24"/>
        </w:rPr>
      </w:pPr>
      <w:r>
        <w:rPr>
          <w:sz w:val="24"/>
          <w:szCs w:val="24"/>
        </w:rPr>
        <w:t>25 g Parmesan</w:t>
      </w:r>
    </w:p>
    <w:p w14:paraId="3AB3384A" w14:textId="77777777" w:rsidR="00DF74F2" w:rsidRDefault="00DF74F2" w:rsidP="00DF74F2">
      <w:pPr>
        <w:rPr>
          <w:sz w:val="24"/>
          <w:szCs w:val="24"/>
        </w:rPr>
      </w:pPr>
      <w:r>
        <w:rPr>
          <w:sz w:val="24"/>
          <w:szCs w:val="24"/>
        </w:rPr>
        <w:t>Einige Blättchen Basilikum</w:t>
      </w:r>
    </w:p>
    <w:p w14:paraId="08834C2C" w14:textId="77777777" w:rsidR="00DF74F2" w:rsidRDefault="00DF74F2" w:rsidP="00DF74F2">
      <w:pPr>
        <w:rPr>
          <w:sz w:val="24"/>
          <w:szCs w:val="24"/>
        </w:rPr>
      </w:pPr>
      <w:r>
        <w:rPr>
          <w:sz w:val="24"/>
          <w:szCs w:val="24"/>
        </w:rPr>
        <w:t>Abgeriebene Schale von 1 Zitrone</w:t>
      </w:r>
    </w:p>
    <w:p w14:paraId="300DFB51" w14:textId="77777777" w:rsidR="00DF74F2" w:rsidRDefault="00DF74F2" w:rsidP="00DF74F2">
      <w:pPr>
        <w:rPr>
          <w:sz w:val="24"/>
          <w:szCs w:val="24"/>
        </w:rPr>
      </w:pPr>
      <w:r>
        <w:rPr>
          <w:sz w:val="24"/>
          <w:szCs w:val="24"/>
        </w:rPr>
        <w:t>Pfeffer, Salz</w:t>
      </w:r>
    </w:p>
    <w:p w14:paraId="236F2945" w14:textId="77777777" w:rsidR="00DF74F2" w:rsidRDefault="00DF74F2" w:rsidP="00DF74F2">
      <w:pPr>
        <w:rPr>
          <w:sz w:val="24"/>
          <w:szCs w:val="24"/>
        </w:rPr>
      </w:pPr>
      <w:r>
        <w:rPr>
          <w:sz w:val="24"/>
          <w:szCs w:val="24"/>
        </w:rPr>
        <w:t>5 Eier</w:t>
      </w:r>
    </w:p>
    <w:p w14:paraId="7A8F038B" w14:textId="77777777" w:rsidR="00DF74F2" w:rsidRDefault="00DF74F2" w:rsidP="00DF74F2">
      <w:pPr>
        <w:rPr>
          <w:sz w:val="24"/>
          <w:szCs w:val="24"/>
        </w:rPr>
      </w:pPr>
      <w:r>
        <w:rPr>
          <w:sz w:val="24"/>
          <w:szCs w:val="24"/>
        </w:rPr>
        <w:t>Olivenöl</w:t>
      </w:r>
    </w:p>
    <w:p w14:paraId="5B87F6A3" w14:textId="77777777" w:rsidR="00DF74F2" w:rsidRDefault="00DF74F2" w:rsidP="00DF74F2">
      <w:pPr>
        <w:rPr>
          <w:sz w:val="24"/>
          <w:szCs w:val="24"/>
        </w:rPr>
      </w:pPr>
    </w:p>
    <w:p w14:paraId="0A0DB0E5" w14:textId="77777777" w:rsidR="00DF74F2" w:rsidRDefault="00DF74F2" w:rsidP="00DF74F2">
      <w:pPr>
        <w:rPr>
          <w:sz w:val="24"/>
          <w:szCs w:val="24"/>
        </w:rPr>
      </w:pPr>
      <w:r>
        <w:rPr>
          <w:sz w:val="24"/>
          <w:szCs w:val="24"/>
        </w:rPr>
        <w:t>Zubereitung:</w:t>
      </w:r>
    </w:p>
    <w:p w14:paraId="4A480753" w14:textId="77777777" w:rsidR="00DF74F2" w:rsidRPr="003B66AC" w:rsidRDefault="00DF74F2" w:rsidP="00DF74F2">
      <w:pPr>
        <w:pStyle w:val="ListParagraph"/>
        <w:numPr>
          <w:ilvl w:val="0"/>
          <w:numId w:val="221"/>
        </w:numPr>
        <w:spacing w:after="120"/>
        <w:ind w:left="714" w:hanging="357"/>
        <w:contextualSpacing w:val="0"/>
        <w:jc w:val="both"/>
        <w:rPr>
          <w:sz w:val="24"/>
          <w:szCs w:val="24"/>
        </w:rPr>
      </w:pPr>
      <w:r w:rsidRPr="003B66AC">
        <w:rPr>
          <w:sz w:val="24"/>
          <w:szCs w:val="24"/>
        </w:rPr>
        <w:t>Zucchini waschen, putzen und raspeln. Zucchiniraspel salzen und ungefähr 30 Minuten lang in einem Sieb abtropfen lassen. Inzwischen Spinat verlesen, waschen, putzen und in Streifen schneiden. Knoblauch schälen und fein hacken. Zucchini zusammen mit Spinat, zerkrümeltem Feta, fein geriebenem Parmesan, Knoblauch, grob gehacktem Basilikum, Zitronenschale, Salz und Pfeffer in einer großen Schüssel am besten mit der Hand vermengen.</w:t>
      </w:r>
    </w:p>
    <w:p w14:paraId="484DD597" w14:textId="77777777" w:rsidR="00DF74F2" w:rsidRDefault="00DF74F2" w:rsidP="00DF74F2">
      <w:pPr>
        <w:pStyle w:val="ListParagraph"/>
        <w:numPr>
          <w:ilvl w:val="0"/>
          <w:numId w:val="221"/>
        </w:numPr>
        <w:spacing w:after="120"/>
        <w:ind w:left="714" w:hanging="357"/>
        <w:contextualSpacing w:val="0"/>
        <w:jc w:val="both"/>
        <w:rPr>
          <w:sz w:val="24"/>
          <w:szCs w:val="24"/>
        </w:rPr>
      </w:pPr>
      <w:r w:rsidRPr="003B66AC">
        <w:rPr>
          <w:sz w:val="24"/>
          <w:szCs w:val="24"/>
        </w:rPr>
        <w:t>Eier aufschlagen und unterrühren. In einer Pfanne Olivenöl erhitzen. Wenn es heiß ist, je 2 Esslöffel vom Teig in die Pfanne setzen und etwas flach drücken, sodass Puffer entstehen. 2 bis 3 Minuten lang braten, dann wenden, bis das Ei durchgegart ist.</w:t>
      </w:r>
    </w:p>
    <w:p w14:paraId="30B03A04" w14:textId="321CEEA6" w:rsidR="00E86A12" w:rsidRPr="003B66AC" w:rsidRDefault="00E86A12" w:rsidP="00DF74F2">
      <w:pPr>
        <w:pStyle w:val="ListParagraph"/>
        <w:numPr>
          <w:ilvl w:val="0"/>
          <w:numId w:val="221"/>
        </w:numPr>
        <w:spacing w:after="120"/>
        <w:ind w:left="714" w:hanging="357"/>
        <w:contextualSpacing w:val="0"/>
        <w:jc w:val="both"/>
        <w:rPr>
          <w:sz w:val="24"/>
          <w:szCs w:val="24"/>
        </w:rPr>
      </w:pPr>
      <w:r>
        <w:rPr>
          <w:sz w:val="24"/>
          <w:szCs w:val="24"/>
        </w:rPr>
        <w:t xml:space="preserve">Dazu </w:t>
      </w:r>
      <w:r w:rsidRPr="003B66AC">
        <w:rPr>
          <w:sz w:val="24"/>
          <w:szCs w:val="24"/>
        </w:rPr>
        <w:t>passt ein Salat mit Senfdressing</w:t>
      </w:r>
      <w:r>
        <w:rPr>
          <w:sz w:val="24"/>
          <w:szCs w:val="24"/>
        </w:rPr>
        <w:t>.</w:t>
      </w:r>
    </w:p>
    <w:p w14:paraId="0DC88CDD" w14:textId="1AFC1E03" w:rsidR="00DF74F2" w:rsidRDefault="00DF74F2" w:rsidP="00DF74F2">
      <w:pPr>
        <w:rPr>
          <w:rFonts w:asciiTheme="majorHAnsi" w:eastAsiaTheme="majorEastAsia" w:hAnsiTheme="majorHAnsi" w:cstheme="majorBidi"/>
          <w:color w:val="2F5496" w:themeColor="accent1" w:themeShade="BF"/>
          <w:sz w:val="26"/>
          <w:szCs w:val="26"/>
        </w:rPr>
      </w:pPr>
      <w:r>
        <w:br w:type="page"/>
      </w:r>
    </w:p>
    <w:p w14:paraId="29703943" w14:textId="77777777" w:rsidR="00CE122D" w:rsidRDefault="00CE122D" w:rsidP="00CE122D">
      <w:pPr>
        <w:pStyle w:val="Heading2"/>
        <w:spacing w:after="240"/>
      </w:pPr>
      <w:r>
        <w:lastRenderedPageBreak/>
        <w:t>Reis-Lauch-Puffer</w:t>
      </w:r>
      <w:r>
        <w:rPr>
          <w:rStyle w:val="FootnoteReference"/>
        </w:rPr>
        <w:footnoteReference w:id="1058"/>
      </w:r>
      <w:r>
        <w:t xml:space="preserve"> </w:t>
      </w:r>
    </w:p>
    <w:p w14:paraId="515177FC" w14:textId="77777777" w:rsidR="00CE122D" w:rsidRDefault="00CE122D" w:rsidP="00CE122D">
      <w:pPr>
        <w:rPr>
          <w:sz w:val="24"/>
          <w:szCs w:val="24"/>
        </w:rPr>
      </w:pPr>
      <w:r w:rsidRPr="00E02D87">
        <w:rPr>
          <w:sz w:val="24"/>
          <w:szCs w:val="24"/>
          <w:u w:val="single"/>
        </w:rPr>
        <w:t>Zutaten</w:t>
      </w:r>
      <w:r>
        <w:rPr>
          <w:sz w:val="24"/>
          <w:szCs w:val="24"/>
        </w:rPr>
        <w:t xml:space="preserve"> (für 4 Portionen):</w:t>
      </w:r>
    </w:p>
    <w:p w14:paraId="3D74E4AD" w14:textId="77777777" w:rsidR="00CE122D" w:rsidRDefault="00CE122D" w:rsidP="00CE122D">
      <w:pPr>
        <w:rPr>
          <w:sz w:val="24"/>
          <w:szCs w:val="24"/>
        </w:rPr>
      </w:pPr>
      <w:r>
        <w:rPr>
          <w:sz w:val="24"/>
          <w:szCs w:val="24"/>
        </w:rPr>
        <w:t>100 g Reis</w:t>
      </w:r>
    </w:p>
    <w:p w14:paraId="48758A6D" w14:textId="77777777" w:rsidR="00CE122D" w:rsidRDefault="00CE122D" w:rsidP="00CE122D">
      <w:pPr>
        <w:rPr>
          <w:sz w:val="24"/>
          <w:szCs w:val="24"/>
        </w:rPr>
      </w:pPr>
      <w:r>
        <w:rPr>
          <w:sz w:val="24"/>
          <w:szCs w:val="24"/>
        </w:rPr>
        <w:t>300 g Lauch</w:t>
      </w:r>
    </w:p>
    <w:p w14:paraId="604C5FAC" w14:textId="77777777" w:rsidR="00CE122D" w:rsidRDefault="00CE122D" w:rsidP="00CE122D">
      <w:pPr>
        <w:rPr>
          <w:sz w:val="24"/>
          <w:szCs w:val="24"/>
        </w:rPr>
      </w:pPr>
      <w:r>
        <w:rPr>
          <w:sz w:val="24"/>
          <w:szCs w:val="24"/>
        </w:rPr>
        <w:t>4 EL Sonnenblumenöl</w:t>
      </w:r>
    </w:p>
    <w:p w14:paraId="6CFF2EC9" w14:textId="77777777" w:rsidR="00CE122D" w:rsidRDefault="00CE122D" w:rsidP="00CE122D">
      <w:pPr>
        <w:rPr>
          <w:sz w:val="24"/>
          <w:szCs w:val="24"/>
        </w:rPr>
      </w:pPr>
      <w:r>
        <w:rPr>
          <w:sz w:val="24"/>
          <w:szCs w:val="24"/>
        </w:rPr>
        <w:t>3 Kartoffeln</w:t>
      </w:r>
    </w:p>
    <w:p w14:paraId="14B2C50A" w14:textId="77777777" w:rsidR="00CE122D" w:rsidRDefault="00CE122D" w:rsidP="00CE122D">
      <w:pPr>
        <w:rPr>
          <w:sz w:val="24"/>
          <w:szCs w:val="24"/>
        </w:rPr>
      </w:pPr>
      <w:r>
        <w:rPr>
          <w:sz w:val="24"/>
          <w:szCs w:val="24"/>
        </w:rPr>
        <w:t>2 Eier</w:t>
      </w:r>
    </w:p>
    <w:p w14:paraId="293DD964" w14:textId="77777777" w:rsidR="00CE122D" w:rsidRDefault="00CE122D" w:rsidP="00CE122D">
      <w:pPr>
        <w:rPr>
          <w:sz w:val="24"/>
          <w:szCs w:val="24"/>
        </w:rPr>
      </w:pPr>
      <w:r>
        <w:rPr>
          <w:sz w:val="24"/>
          <w:szCs w:val="24"/>
        </w:rPr>
        <w:t>Salz, Pfeffer</w:t>
      </w:r>
    </w:p>
    <w:p w14:paraId="44C9931D" w14:textId="77777777" w:rsidR="00CE122D" w:rsidRDefault="00CE122D" w:rsidP="00CE122D">
      <w:pPr>
        <w:rPr>
          <w:sz w:val="24"/>
          <w:szCs w:val="24"/>
        </w:rPr>
      </w:pPr>
      <w:r>
        <w:rPr>
          <w:sz w:val="24"/>
          <w:szCs w:val="24"/>
        </w:rPr>
        <w:t>Frisch geriebene Muskatnuss</w:t>
      </w:r>
    </w:p>
    <w:p w14:paraId="041DABCF" w14:textId="77777777" w:rsidR="00CE122D" w:rsidRDefault="00CE122D" w:rsidP="00CE122D">
      <w:pPr>
        <w:rPr>
          <w:sz w:val="24"/>
          <w:szCs w:val="24"/>
        </w:rPr>
      </w:pPr>
      <w:r>
        <w:rPr>
          <w:sz w:val="24"/>
          <w:szCs w:val="24"/>
        </w:rPr>
        <w:t>500 g Tomaten</w:t>
      </w:r>
    </w:p>
    <w:p w14:paraId="0154E9BD" w14:textId="77777777" w:rsidR="00CE122D" w:rsidRDefault="00CE122D" w:rsidP="00CE122D">
      <w:pPr>
        <w:rPr>
          <w:sz w:val="24"/>
          <w:szCs w:val="24"/>
        </w:rPr>
      </w:pPr>
      <w:r>
        <w:rPr>
          <w:sz w:val="24"/>
          <w:szCs w:val="24"/>
        </w:rPr>
        <w:t>150 g Crème fraîche</w:t>
      </w:r>
    </w:p>
    <w:p w14:paraId="31979A5A" w14:textId="77777777" w:rsidR="00CE122D" w:rsidRDefault="00CE122D" w:rsidP="00CE122D">
      <w:pPr>
        <w:rPr>
          <w:sz w:val="24"/>
          <w:szCs w:val="24"/>
        </w:rPr>
      </w:pPr>
      <w:r>
        <w:rPr>
          <w:sz w:val="24"/>
          <w:szCs w:val="24"/>
        </w:rPr>
        <w:t>2 Olivenöl</w:t>
      </w:r>
    </w:p>
    <w:p w14:paraId="20094C5C" w14:textId="77777777" w:rsidR="00CE122D" w:rsidRDefault="00CE122D" w:rsidP="00CE122D">
      <w:pPr>
        <w:rPr>
          <w:sz w:val="24"/>
          <w:szCs w:val="24"/>
        </w:rPr>
      </w:pPr>
      <w:r>
        <w:rPr>
          <w:sz w:val="24"/>
          <w:szCs w:val="24"/>
        </w:rPr>
        <w:t>Einige Basilikumblättchen</w:t>
      </w:r>
    </w:p>
    <w:p w14:paraId="1FC32659" w14:textId="77777777" w:rsidR="00CE122D" w:rsidRDefault="00CE122D" w:rsidP="00CE122D">
      <w:pPr>
        <w:rPr>
          <w:sz w:val="24"/>
          <w:szCs w:val="24"/>
        </w:rPr>
      </w:pPr>
    </w:p>
    <w:p w14:paraId="1CA2FA04" w14:textId="77777777" w:rsidR="00CE122D" w:rsidRDefault="00CE122D" w:rsidP="00CE122D">
      <w:pPr>
        <w:rPr>
          <w:sz w:val="24"/>
          <w:szCs w:val="24"/>
        </w:rPr>
      </w:pPr>
      <w:r>
        <w:rPr>
          <w:sz w:val="24"/>
          <w:szCs w:val="24"/>
        </w:rPr>
        <w:t>Zubereitungszeit: 30 Minuten</w:t>
      </w:r>
    </w:p>
    <w:p w14:paraId="335E26D6" w14:textId="77777777" w:rsidR="00CE122D" w:rsidRPr="00EC654F" w:rsidRDefault="00CE122D" w:rsidP="00B40E8C">
      <w:pPr>
        <w:pStyle w:val="ListParagraph"/>
        <w:numPr>
          <w:ilvl w:val="0"/>
          <w:numId w:val="1106"/>
        </w:numPr>
        <w:spacing w:after="120"/>
        <w:ind w:left="714" w:hanging="357"/>
        <w:contextualSpacing w:val="0"/>
        <w:jc w:val="both"/>
        <w:rPr>
          <w:sz w:val="24"/>
          <w:szCs w:val="24"/>
        </w:rPr>
      </w:pPr>
      <w:r w:rsidRPr="00EC654F">
        <w:rPr>
          <w:sz w:val="24"/>
          <w:szCs w:val="24"/>
        </w:rPr>
        <w:t>Reis in leichtem Salzwasser kochen, abgießen und gut abkühlen lassen.</w:t>
      </w:r>
    </w:p>
    <w:p w14:paraId="3E04A47D" w14:textId="77777777" w:rsidR="00CE122D" w:rsidRPr="00EC654F" w:rsidRDefault="00CE122D" w:rsidP="00B40E8C">
      <w:pPr>
        <w:pStyle w:val="ListParagraph"/>
        <w:numPr>
          <w:ilvl w:val="0"/>
          <w:numId w:val="1106"/>
        </w:numPr>
        <w:spacing w:after="120"/>
        <w:ind w:left="714" w:hanging="357"/>
        <w:contextualSpacing w:val="0"/>
        <w:jc w:val="both"/>
        <w:rPr>
          <w:sz w:val="24"/>
          <w:szCs w:val="24"/>
        </w:rPr>
      </w:pPr>
      <w:r w:rsidRPr="00EC654F">
        <w:rPr>
          <w:sz w:val="24"/>
          <w:szCs w:val="24"/>
        </w:rPr>
        <w:t>Lauch putzen, gründlich waschen und fein würfeln. In einer Pfanne mit 1 EL Öl erhitzen. Lauch darin bei mittlerer Hitze 4 Minuten dünsten. Kartoffeln schälen, fein reiben, in einem Küchentuch kräftig ausdrücken.</w:t>
      </w:r>
    </w:p>
    <w:p w14:paraId="53272F35" w14:textId="77777777" w:rsidR="00CE122D" w:rsidRPr="00EC654F" w:rsidRDefault="00CE122D" w:rsidP="00B40E8C">
      <w:pPr>
        <w:pStyle w:val="ListParagraph"/>
        <w:numPr>
          <w:ilvl w:val="0"/>
          <w:numId w:val="1106"/>
        </w:numPr>
        <w:spacing w:after="120"/>
        <w:ind w:left="714" w:hanging="357"/>
        <w:contextualSpacing w:val="0"/>
        <w:jc w:val="both"/>
        <w:rPr>
          <w:sz w:val="24"/>
          <w:szCs w:val="24"/>
        </w:rPr>
      </w:pPr>
      <w:r w:rsidRPr="00EC654F">
        <w:rPr>
          <w:sz w:val="24"/>
          <w:szCs w:val="24"/>
        </w:rPr>
        <w:t>Reis, Lauch, Kartoffeln und Eier in einer Schüssel mischen. Mit Salz, Pfeffer und Muskat würzen. 3 EL Öl in einer großen Pfanne erhitzen. Aus der Reismasse 8 Puffer formen und in der Pfanne bei mittlerer Hitze auf jeder Seite 5 – 7 Minuten goldbraun braten.</w:t>
      </w:r>
    </w:p>
    <w:p w14:paraId="0FAE3692" w14:textId="214AD3AE" w:rsidR="00CE122D" w:rsidRDefault="00CE122D" w:rsidP="00CE122D">
      <w:pPr>
        <w:rPr>
          <w:rFonts w:asciiTheme="majorHAnsi" w:eastAsiaTheme="majorEastAsia" w:hAnsiTheme="majorHAnsi" w:cstheme="majorBidi"/>
          <w:color w:val="2F5496" w:themeColor="accent1" w:themeShade="BF"/>
          <w:sz w:val="26"/>
          <w:szCs w:val="26"/>
        </w:rPr>
      </w:pPr>
      <w:r w:rsidRPr="00EC654F">
        <w:rPr>
          <w:sz w:val="24"/>
          <w:szCs w:val="24"/>
        </w:rPr>
        <w:t>Von den Tomaten den Stielansatz entfernen, Tomaten in Scheiben schneiden. Auf einer Platte salzen und pfeffern. Crème fraîche glattrühren, auf den Tomaten verteilen. Olivenöl darüberträufeln. Mit Basilikum bestreuen. Puffer auf Küchenpapier abtropfen lassen und auf dem Tomatensalat servieren.</w:t>
      </w:r>
      <w:r>
        <w:br w:type="page"/>
      </w:r>
    </w:p>
    <w:p w14:paraId="2558F567" w14:textId="77777777" w:rsidR="00DB6A78" w:rsidRDefault="00DB6A78" w:rsidP="00DB6A78">
      <w:pPr>
        <w:pStyle w:val="Heading2"/>
        <w:spacing w:after="240"/>
      </w:pPr>
      <w:r>
        <w:lastRenderedPageBreak/>
        <w:t>Zucchini-Oliven-Puffer</w:t>
      </w:r>
      <w:r>
        <w:rPr>
          <w:rStyle w:val="FootnoteReference"/>
        </w:rPr>
        <w:footnoteReference w:id="1059"/>
      </w:r>
    </w:p>
    <w:p w14:paraId="60CB42FD" w14:textId="77777777" w:rsidR="00DB6A78" w:rsidRDefault="00DB6A78" w:rsidP="00DB6A78">
      <w:pPr>
        <w:spacing w:after="120"/>
        <w:jc w:val="both"/>
        <w:rPr>
          <w:sz w:val="24"/>
          <w:szCs w:val="24"/>
        </w:rPr>
      </w:pPr>
      <w:r w:rsidRPr="00DB745B">
        <w:rPr>
          <w:sz w:val="24"/>
          <w:szCs w:val="24"/>
          <w:u w:val="single"/>
        </w:rPr>
        <w:t>Zutaten</w:t>
      </w:r>
      <w:r>
        <w:rPr>
          <w:sz w:val="24"/>
          <w:szCs w:val="24"/>
        </w:rPr>
        <w:t xml:space="preserve"> für 4 Portionen</w:t>
      </w:r>
    </w:p>
    <w:p w14:paraId="70D5C431" w14:textId="77777777" w:rsidR="00DB6A78" w:rsidRDefault="00DB6A78" w:rsidP="00DB6A78">
      <w:pPr>
        <w:spacing w:after="120"/>
        <w:jc w:val="both"/>
        <w:rPr>
          <w:sz w:val="24"/>
          <w:szCs w:val="24"/>
        </w:rPr>
      </w:pPr>
      <w:r>
        <w:rPr>
          <w:sz w:val="24"/>
          <w:szCs w:val="24"/>
        </w:rPr>
        <w:t>500 g junge Zucchini</w:t>
      </w:r>
    </w:p>
    <w:p w14:paraId="53D4754D" w14:textId="77777777" w:rsidR="00DB6A78" w:rsidRDefault="00DB6A78" w:rsidP="00DB6A78">
      <w:pPr>
        <w:spacing w:after="120"/>
        <w:jc w:val="both"/>
        <w:rPr>
          <w:sz w:val="24"/>
          <w:szCs w:val="24"/>
        </w:rPr>
      </w:pPr>
      <w:r>
        <w:rPr>
          <w:sz w:val="24"/>
          <w:szCs w:val="24"/>
        </w:rPr>
        <w:t>Salz, Pfeffer</w:t>
      </w:r>
    </w:p>
    <w:p w14:paraId="18A4DB39" w14:textId="77777777" w:rsidR="00DB6A78" w:rsidRDefault="00DB6A78" w:rsidP="00DB6A78">
      <w:pPr>
        <w:spacing w:after="120"/>
        <w:jc w:val="both"/>
        <w:rPr>
          <w:sz w:val="24"/>
          <w:szCs w:val="24"/>
        </w:rPr>
      </w:pPr>
      <w:r>
        <w:rPr>
          <w:sz w:val="24"/>
          <w:szCs w:val="24"/>
        </w:rPr>
        <w:t>½ Bund Petersilie</w:t>
      </w:r>
    </w:p>
    <w:p w14:paraId="077AE1CB" w14:textId="77777777" w:rsidR="00DB6A78" w:rsidRDefault="00DB6A78" w:rsidP="00DB6A78">
      <w:pPr>
        <w:spacing w:after="120"/>
        <w:jc w:val="both"/>
        <w:rPr>
          <w:sz w:val="24"/>
          <w:szCs w:val="24"/>
        </w:rPr>
      </w:pPr>
      <w:r>
        <w:rPr>
          <w:sz w:val="24"/>
          <w:szCs w:val="24"/>
        </w:rPr>
        <w:t>1 EL schwarze Oliven</w:t>
      </w:r>
    </w:p>
    <w:p w14:paraId="1034D22F" w14:textId="77777777" w:rsidR="00DB6A78" w:rsidRDefault="00DB6A78" w:rsidP="00DB6A78">
      <w:pPr>
        <w:spacing w:after="120"/>
        <w:jc w:val="both"/>
        <w:rPr>
          <w:sz w:val="24"/>
          <w:szCs w:val="24"/>
        </w:rPr>
      </w:pPr>
      <w:r>
        <w:rPr>
          <w:sz w:val="24"/>
          <w:szCs w:val="24"/>
        </w:rPr>
        <w:t>1 Zwiebel</w:t>
      </w:r>
    </w:p>
    <w:p w14:paraId="557019B5" w14:textId="77777777" w:rsidR="00DB6A78" w:rsidRDefault="00DB6A78" w:rsidP="00DB6A78">
      <w:pPr>
        <w:spacing w:after="120"/>
        <w:jc w:val="both"/>
        <w:rPr>
          <w:sz w:val="24"/>
          <w:szCs w:val="24"/>
        </w:rPr>
      </w:pPr>
      <w:r>
        <w:rPr>
          <w:sz w:val="24"/>
          <w:szCs w:val="24"/>
        </w:rPr>
        <w:t>2 Eier</w:t>
      </w:r>
    </w:p>
    <w:p w14:paraId="48971D47" w14:textId="77777777" w:rsidR="00DB6A78" w:rsidRDefault="00DB6A78" w:rsidP="00DB6A78">
      <w:pPr>
        <w:spacing w:after="120"/>
        <w:jc w:val="both"/>
        <w:rPr>
          <w:sz w:val="24"/>
          <w:szCs w:val="24"/>
        </w:rPr>
      </w:pPr>
      <w:r>
        <w:rPr>
          <w:sz w:val="24"/>
          <w:szCs w:val="24"/>
        </w:rPr>
        <w:t>50 g Mehl</w:t>
      </w:r>
    </w:p>
    <w:p w14:paraId="684B158A" w14:textId="77777777" w:rsidR="00DB6A78" w:rsidRDefault="00DB6A78" w:rsidP="00DB6A78">
      <w:pPr>
        <w:spacing w:after="120"/>
        <w:jc w:val="both"/>
        <w:rPr>
          <w:sz w:val="24"/>
          <w:szCs w:val="24"/>
        </w:rPr>
      </w:pPr>
      <w:r>
        <w:rPr>
          <w:sz w:val="24"/>
          <w:szCs w:val="24"/>
        </w:rPr>
        <w:t>3 EL Olivenöl</w:t>
      </w:r>
    </w:p>
    <w:p w14:paraId="23864CCA" w14:textId="77777777" w:rsidR="00DB6A78" w:rsidRDefault="00DB6A78" w:rsidP="00DB6A78">
      <w:pPr>
        <w:spacing w:after="120"/>
        <w:jc w:val="both"/>
        <w:rPr>
          <w:sz w:val="24"/>
          <w:szCs w:val="24"/>
        </w:rPr>
      </w:pPr>
    </w:p>
    <w:p w14:paraId="723CAC4F" w14:textId="77777777" w:rsidR="00DB6A78" w:rsidRDefault="00DB6A78" w:rsidP="00DB6A78">
      <w:pPr>
        <w:spacing w:after="120"/>
        <w:jc w:val="both"/>
        <w:rPr>
          <w:sz w:val="24"/>
          <w:szCs w:val="24"/>
        </w:rPr>
      </w:pPr>
      <w:r>
        <w:rPr>
          <w:sz w:val="24"/>
          <w:szCs w:val="24"/>
        </w:rPr>
        <w:t>Zubereitung:</w:t>
      </w:r>
      <w:r>
        <w:rPr>
          <w:sz w:val="24"/>
          <w:szCs w:val="24"/>
        </w:rPr>
        <w:tab/>
        <w:t>30 Minuten</w:t>
      </w:r>
    </w:p>
    <w:p w14:paraId="1CAB451E" w14:textId="77777777" w:rsidR="00DB6A78" w:rsidRPr="00DB745B" w:rsidRDefault="00DB6A78" w:rsidP="00B40E8C">
      <w:pPr>
        <w:pStyle w:val="ListParagraph"/>
        <w:numPr>
          <w:ilvl w:val="0"/>
          <w:numId w:val="1881"/>
        </w:numPr>
        <w:spacing w:after="120"/>
        <w:ind w:left="714" w:hanging="357"/>
        <w:contextualSpacing w:val="0"/>
        <w:jc w:val="both"/>
        <w:rPr>
          <w:sz w:val="24"/>
          <w:szCs w:val="24"/>
        </w:rPr>
      </w:pPr>
      <w:r w:rsidRPr="00DB745B">
        <w:rPr>
          <w:sz w:val="24"/>
          <w:szCs w:val="24"/>
        </w:rPr>
        <w:t>Die Zucchini waschen, die Stielansätze entfernen. Zucchini fein raspeln, mit Salz mischen und etwa 10 Minuten stehen lassen.</w:t>
      </w:r>
    </w:p>
    <w:p w14:paraId="71875175" w14:textId="77777777" w:rsidR="00DB6A78" w:rsidRPr="00DB745B" w:rsidRDefault="00DB6A78" w:rsidP="00B40E8C">
      <w:pPr>
        <w:pStyle w:val="ListParagraph"/>
        <w:numPr>
          <w:ilvl w:val="0"/>
          <w:numId w:val="1881"/>
        </w:numPr>
        <w:spacing w:after="120"/>
        <w:ind w:left="714" w:hanging="357"/>
        <w:contextualSpacing w:val="0"/>
        <w:jc w:val="both"/>
        <w:rPr>
          <w:sz w:val="24"/>
          <w:szCs w:val="24"/>
        </w:rPr>
      </w:pPr>
      <w:r w:rsidRPr="00DB745B">
        <w:rPr>
          <w:sz w:val="24"/>
          <w:szCs w:val="24"/>
        </w:rPr>
        <w:t>Inzwischen die Petersilie waschen und trocken schütteln, die Blättchen fein hacken. Die Oliven entsteinen und würfeln. Zwiebeln schälen und fein hacken oder reiben.</w:t>
      </w:r>
    </w:p>
    <w:p w14:paraId="6F4CF33B" w14:textId="77777777" w:rsidR="00DB6A78" w:rsidRPr="00DB745B" w:rsidRDefault="00DB6A78" w:rsidP="00B40E8C">
      <w:pPr>
        <w:pStyle w:val="ListParagraph"/>
        <w:numPr>
          <w:ilvl w:val="0"/>
          <w:numId w:val="1881"/>
        </w:numPr>
        <w:spacing w:after="120"/>
        <w:ind w:left="714" w:hanging="357"/>
        <w:contextualSpacing w:val="0"/>
        <w:jc w:val="both"/>
        <w:rPr>
          <w:sz w:val="24"/>
          <w:szCs w:val="24"/>
        </w:rPr>
      </w:pPr>
      <w:r w:rsidRPr="00DB745B">
        <w:rPr>
          <w:sz w:val="24"/>
          <w:szCs w:val="24"/>
        </w:rPr>
        <w:t>In der Schüssel mit Zucchini hat sich jetzt Wasser gebildet. Die Zucchini gründlich ausdrücken, dann mit Petersilie, Oliven, Zwiebel, eiern und Mehl verrühren und mit Salz und Pfeffer abschmecken.</w:t>
      </w:r>
    </w:p>
    <w:p w14:paraId="1E28FC04" w14:textId="761C16D7" w:rsidR="00DB6A78" w:rsidRDefault="00DB6A78" w:rsidP="00DB6A78">
      <w:pPr>
        <w:rPr>
          <w:rFonts w:asciiTheme="majorHAnsi" w:eastAsiaTheme="majorEastAsia" w:hAnsiTheme="majorHAnsi" w:cstheme="majorBidi"/>
          <w:color w:val="2F5496" w:themeColor="accent1" w:themeShade="BF"/>
          <w:sz w:val="26"/>
          <w:szCs w:val="26"/>
        </w:rPr>
      </w:pPr>
      <w:r w:rsidRPr="00DB745B">
        <w:rPr>
          <w:sz w:val="24"/>
          <w:szCs w:val="24"/>
        </w:rPr>
        <w:t xml:space="preserve">Das Öl in einer Pfanne erhitzen. Aus der Zucchinimasse mit einem Esslöffel kleine Fladen hineinsetzen und pro Seite bei mittlerer Hitze in etwa 4 Minuten schön braun braten. Warm oder abgekühlt servieren. </w:t>
      </w:r>
      <w:r>
        <w:br w:type="page"/>
      </w:r>
    </w:p>
    <w:p w14:paraId="257E1698" w14:textId="77777777" w:rsidR="00C9510E" w:rsidRDefault="00C9510E" w:rsidP="00C9510E">
      <w:pPr>
        <w:pStyle w:val="Heading2"/>
        <w:spacing w:after="240"/>
      </w:pPr>
      <w:r>
        <w:lastRenderedPageBreak/>
        <w:t>Quinoa-Blumenkohl-Bärlauch-Küchlein</w:t>
      </w:r>
      <w:r>
        <w:rPr>
          <w:rStyle w:val="FootnoteReference"/>
        </w:rPr>
        <w:footnoteReference w:id="1060"/>
      </w:r>
      <w:r>
        <w:t xml:space="preserve"> </w:t>
      </w:r>
    </w:p>
    <w:p w14:paraId="71359EC1" w14:textId="77777777" w:rsidR="00C9510E" w:rsidRDefault="00C9510E" w:rsidP="00C9510E">
      <w:pPr>
        <w:rPr>
          <w:sz w:val="24"/>
          <w:szCs w:val="24"/>
        </w:rPr>
      </w:pPr>
      <w:r w:rsidRPr="0050123A">
        <w:rPr>
          <w:sz w:val="24"/>
          <w:szCs w:val="24"/>
          <w:u w:val="single"/>
        </w:rPr>
        <w:t>Zutaten</w:t>
      </w:r>
      <w:r>
        <w:rPr>
          <w:sz w:val="24"/>
          <w:szCs w:val="24"/>
        </w:rPr>
        <w:t xml:space="preserve"> (für 12 Küchlein)</w:t>
      </w:r>
    </w:p>
    <w:p w14:paraId="311854A4" w14:textId="77777777" w:rsidR="00C9510E" w:rsidRDefault="00C9510E" w:rsidP="00C9510E">
      <w:pPr>
        <w:rPr>
          <w:sz w:val="24"/>
          <w:szCs w:val="24"/>
        </w:rPr>
      </w:pPr>
      <w:r>
        <w:rPr>
          <w:sz w:val="24"/>
          <w:szCs w:val="24"/>
        </w:rPr>
        <w:t>200 g Quinoa</w:t>
      </w:r>
    </w:p>
    <w:p w14:paraId="0D73DB3E" w14:textId="77777777" w:rsidR="00C9510E" w:rsidRDefault="00C9510E" w:rsidP="00C9510E">
      <w:pPr>
        <w:rPr>
          <w:sz w:val="24"/>
          <w:szCs w:val="24"/>
        </w:rPr>
      </w:pPr>
      <w:r>
        <w:rPr>
          <w:sz w:val="24"/>
          <w:szCs w:val="24"/>
        </w:rPr>
        <w:t>200 g Blumenkohlröschen</w:t>
      </w:r>
    </w:p>
    <w:p w14:paraId="30AE8DD3" w14:textId="77777777" w:rsidR="00C9510E" w:rsidRDefault="00C9510E" w:rsidP="00C9510E">
      <w:pPr>
        <w:rPr>
          <w:sz w:val="24"/>
          <w:szCs w:val="24"/>
        </w:rPr>
      </w:pPr>
      <w:r>
        <w:rPr>
          <w:sz w:val="24"/>
          <w:szCs w:val="24"/>
        </w:rPr>
        <w:t>1 große Handvoll Bärlauch (wilder Knoblauch), grob gehackt</w:t>
      </w:r>
    </w:p>
    <w:p w14:paraId="3383A940" w14:textId="77777777" w:rsidR="00C9510E" w:rsidRDefault="00C9510E" w:rsidP="00C9510E">
      <w:pPr>
        <w:rPr>
          <w:sz w:val="24"/>
          <w:szCs w:val="24"/>
        </w:rPr>
      </w:pPr>
      <w:r>
        <w:rPr>
          <w:sz w:val="24"/>
          <w:szCs w:val="24"/>
        </w:rPr>
        <w:t>4 Eier</w:t>
      </w:r>
    </w:p>
    <w:p w14:paraId="5D00CEAB" w14:textId="77777777" w:rsidR="00C9510E" w:rsidRDefault="00C9510E" w:rsidP="00C9510E">
      <w:pPr>
        <w:rPr>
          <w:sz w:val="24"/>
          <w:szCs w:val="24"/>
        </w:rPr>
      </w:pPr>
      <w:r>
        <w:rPr>
          <w:sz w:val="24"/>
          <w:szCs w:val="24"/>
        </w:rPr>
        <w:t>200 g Feta, zerkrümelt</w:t>
      </w:r>
    </w:p>
    <w:p w14:paraId="03056ED6" w14:textId="77777777" w:rsidR="00C9510E" w:rsidRDefault="00C9510E" w:rsidP="00C9510E">
      <w:pPr>
        <w:rPr>
          <w:sz w:val="24"/>
          <w:szCs w:val="24"/>
        </w:rPr>
      </w:pPr>
      <w:r>
        <w:rPr>
          <w:sz w:val="24"/>
          <w:szCs w:val="24"/>
        </w:rPr>
        <w:t>80 g Haferflocken</w:t>
      </w:r>
    </w:p>
    <w:p w14:paraId="0279ACC3" w14:textId="77777777" w:rsidR="00C9510E" w:rsidRDefault="00C9510E" w:rsidP="00C9510E">
      <w:pPr>
        <w:rPr>
          <w:sz w:val="24"/>
          <w:szCs w:val="24"/>
        </w:rPr>
      </w:pPr>
      <w:r>
        <w:rPr>
          <w:sz w:val="24"/>
          <w:szCs w:val="24"/>
        </w:rPr>
        <w:t>Meersalz und schwarzer Pfeffer aus der Mühle</w:t>
      </w:r>
    </w:p>
    <w:p w14:paraId="10E55DFB" w14:textId="77777777" w:rsidR="00C9510E" w:rsidRDefault="00C9510E" w:rsidP="00C9510E">
      <w:pPr>
        <w:rPr>
          <w:sz w:val="24"/>
          <w:szCs w:val="24"/>
        </w:rPr>
      </w:pPr>
      <w:r>
        <w:rPr>
          <w:sz w:val="24"/>
          <w:szCs w:val="24"/>
        </w:rPr>
        <w:t>2 EL Ghee (Butterschmalz), Kokosfett oder Olivenöl zum Braten</w:t>
      </w:r>
    </w:p>
    <w:p w14:paraId="4A5325F1" w14:textId="77777777" w:rsidR="00C9510E" w:rsidRDefault="00C9510E" w:rsidP="00C9510E">
      <w:pPr>
        <w:rPr>
          <w:sz w:val="24"/>
          <w:szCs w:val="24"/>
        </w:rPr>
      </w:pPr>
    </w:p>
    <w:p w14:paraId="72E376DE" w14:textId="77777777" w:rsidR="00C9510E" w:rsidRDefault="00C9510E" w:rsidP="00C9510E">
      <w:pPr>
        <w:rPr>
          <w:sz w:val="24"/>
          <w:szCs w:val="24"/>
        </w:rPr>
      </w:pPr>
      <w:r>
        <w:rPr>
          <w:sz w:val="24"/>
          <w:szCs w:val="24"/>
        </w:rPr>
        <w:t>Zubereitung:</w:t>
      </w:r>
    </w:p>
    <w:p w14:paraId="1B5414FE" w14:textId="77777777" w:rsidR="00C9510E" w:rsidRPr="009D09EB" w:rsidRDefault="00C9510E" w:rsidP="00C9510E">
      <w:pPr>
        <w:pStyle w:val="ListParagraph"/>
        <w:numPr>
          <w:ilvl w:val="0"/>
          <w:numId w:val="111"/>
        </w:numPr>
        <w:spacing w:after="120"/>
        <w:ind w:left="714" w:hanging="357"/>
        <w:contextualSpacing w:val="0"/>
        <w:jc w:val="both"/>
        <w:rPr>
          <w:sz w:val="24"/>
          <w:szCs w:val="24"/>
        </w:rPr>
      </w:pPr>
      <w:r w:rsidRPr="009D09EB">
        <w:rPr>
          <w:sz w:val="24"/>
          <w:szCs w:val="24"/>
        </w:rPr>
        <w:t>Die Quinoa kochen – 500 ml Wasser, Quinoa und Salz in einem mittelgroßen Topf zum Kochen bringen, die Hitze reduzieren und 15 Minuten leicht köcheln lassen, bis man kleine Fäden an den Quinoasamen erkennen kann. Das überschüssige Wasser abgießen und zum Abkühlen beiseitestellen.</w:t>
      </w:r>
    </w:p>
    <w:p w14:paraId="03B60EF2" w14:textId="77777777" w:rsidR="00C9510E" w:rsidRPr="009D09EB" w:rsidRDefault="00C9510E" w:rsidP="00C9510E">
      <w:pPr>
        <w:pStyle w:val="ListParagraph"/>
        <w:numPr>
          <w:ilvl w:val="0"/>
          <w:numId w:val="111"/>
        </w:numPr>
        <w:spacing w:after="120"/>
        <w:ind w:left="714" w:hanging="357"/>
        <w:contextualSpacing w:val="0"/>
        <w:jc w:val="both"/>
        <w:rPr>
          <w:sz w:val="24"/>
          <w:szCs w:val="24"/>
        </w:rPr>
      </w:pPr>
      <w:r w:rsidRPr="009D09EB">
        <w:rPr>
          <w:sz w:val="24"/>
          <w:szCs w:val="24"/>
        </w:rPr>
        <w:t>Den Blumenkohl in einer Küchenmaschine körnig pürieren. Mit der Quinoa und den anderen Zutaten in eine Schüssel geben und gut verrühren. 30 Minuten im Kühlschrank ruhen lassen.</w:t>
      </w:r>
    </w:p>
    <w:p w14:paraId="7A681601" w14:textId="77777777" w:rsidR="00C9510E" w:rsidRPr="009D09EB" w:rsidRDefault="00C9510E" w:rsidP="00C9510E">
      <w:pPr>
        <w:pStyle w:val="ListParagraph"/>
        <w:numPr>
          <w:ilvl w:val="0"/>
          <w:numId w:val="111"/>
        </w:numPr>
        <w:spacing w:after="120"/>
        <w:ind w:left="714" w:hanging="357"/>
        <w:contextualSpacing w:val="0"/>
        <w:jc w:val="both"/>
        <w:rPr>
          <w:sz w:val="24"/>
          <w:szCs w:val="24"/>
        </w:rPr>
      </w:pPr>
      <w:r w:rsidRPr="009D09EB">
        <w:rPr>
          <w:sz w:val="24"/>
          <w:szCs w:val="24"/>
        </w:rPr>
        <w:t>Aus dem Teig mit den Händen 12 Küchlein formen. Das Ghee oder Öl in einer großen Pfanne bei mittlerer Hitze erwärmen. Je 4 Küchlein 3-4 Minuten goldbraun braten. Vorsichtig wenden und auf der anderen Seite weitere 2-3 Minuten braten. Mit den restlichen Küchlein gleich verfahren. Auf Küchenpapier abtropfen lassen. Warm oder kalt servieren.</w:t>
      </w:r>
    </w:p>
    <w:p w14:paraId="06211822" w14:textId="77777777" w:rsidR="00C9510E" w:rsidRDefault="00C9510E" w:rsidP="00C9510E">
      <w:pPr>
        <w:rPr>
          <w:sz w:val="24"/>
          <w:szCs w:val="24"/>
        </w:rPr>
      </w:pPr>
      <w:r>
        <w:rPr>
          <w:sz w:val="24"/>
          <w:szCs w:val="24"/>
        </w:rPr>
        <w:br w:type="page"/>
      </w:r>
    </w:p>
    <w:p w14:paraId="111757D2" w14:textId="7729B0F3" w:rsidR="00D403EE" w:rsidRDefault="00D403EE" w:rsidP="00996674">
      <w:pPr>
        <w:pStyle w:val="Heading2"/>
        <w:spacing w:after="240"/>
      </w:pPr>
      <w:r>
        <w:lastRenderedPageBreak/>
        <w:t>Gorgonzolarolle mit Gemüse</w:t>
      </w:r>
      <w:r w:rsidR="0000612E">
        <w:rPr>
          <w:rStyle w:val="FootnoteReference"/>
        </w:rPr>
        <w:footnoteReference w:id="1061"/>
      </w:r>
      <w:r>
        <w:t xml:space="preserve"> </w:t>
      </w:r>
    </w:p>
    <w:p w14:paraId="4790DB4C" w14:textId="11B49629" w:rsidR="00D403EE" w:rsidRDefault="00D403EE" w:rsidP="00D403EE">
      <w:pPr>
        <w:rPr>
          <w:sz w:val="24"/>
          <w:szCs w:val="24"/>
        </w:rPr>
      </w:pPr>
      <w:r w:rsidRPr="00996674">
        <w:rPr>
          <w:sz w:val="24"/>
          <w:szCs w:val="24"/>
          <w:u w:val="single"/>
        </w:rPr>
        <w:t>Zutaten</w:t>
      </w:r>
      <w:r>
        <w:rPr>
          <w:sz w:val="24"/>
          <w:szCs w:val="24"/>
        </w:rPr>
        <w:t xml:space="preserve"> </w:t>
      </w:r>
      <w:r w:rsidR="00996674">
        <w:rPr>
          <w:sz w:val="24"/>
          <w:szCs w:val="24"/>
        </w:rPr>
        <w:t>(</w:t>
      </w:r>
      <w:r>
        <w:rPr>
          <w:sz w:val="24"/>
          <w:szCs w:val="24"/>
        </w:rPr>
        <w:t>für 8 Personen</w:t>
      </w:r>
      <w:r w:rsidR="00996674">
        <w:rPr>
          <w:sz w:val="24"/>
          <w:szCs w:val="24"/>
        </w:rPr>
        <w:t>):</w:t>
      </w:r>
    </w:p>
    <w:p w14:paraId="1B39BB71" w14:textId="77777777" w:rsidR="00D403EE" w:rsidRDefault="00D403EE" w:rsidP="00D403EE">
      <w:pPr>
        <w:rPr>
          <w:sz w:val="24"/>
          <w:szCs w:val="24"/>
        </w:rPr>
      </w:pPr>
      <w:r>
        <w:rPr>
          <w:sz w:val="24"/>
          <w:szCs w:val="24"/>
        </w:rPr>
        <w:t>100 g Gorgonzola</w:t>
      </w:r>
    </w:p>
    <w:p w14:paraId="10D8A6CF" w14:textId="77777777" w:rsidR="00D403EE" w:rsidRDefault="00D403EE" w:rsidP="00D403EE">
      <w:pPr>
        <w:rPr>
          <w:sz w:val="24"/>
          <w:szCs w:val="24"/>
        </w:rPr>
      </w:pPr>
      <w:r>
        <w:rPr>
          <w:sz w:val="24"/>
          <w:szCs w:val="24"/>
        </w:rPr>
        <w:t>4 Eier</w:t>
      </w:r>
    </w:p>
    <w:p w14:paraId="628414FC" w14:textId="77777777" w:rsidR="00D403EE" w:rsidRDefault="00D403EE" w:rsidP="00D403EE">
      <w:pPr>
        <w:rPr>
          <w:sz w:val="24"/>
          <w:szCs w:val="24"/>
        </w:rPr>
      </w:pPr>
      <w:r>
        <w:rPr>
          <w:sz w:val="24"/>
          <w:szCs w:val="24"/>
        </w:rPr>
        <w:t>1 Eigelb</w:t>
      </w:r>
    </w:p>
    <w:p w14:paraId="0025F3D3" w14:textId="77777777" w:rsidR="00D403EE" w:rsidRDefault="00D403EE" w:rsidP="00D403EE">
      <w:pPr>
        <w:rPr>
          <w:sz w:val="24"/>
          <w:szCs w:val="24"/>
        </w:rPr>
      </w:pPr>
      <w:r>
        <w:rPr>
          <w:sz w:val="24"/>
          <w:szCs w:val="24"/>
        </w:rPr>
        <w:t>Salz</w:t>
      </w:r>
    </w:p>
    <w:p w14:paraId="4B0784D2" w14:textId="77777777" w:rsidR="00D403EE" w:rsidRDefault="00D403EE" w:rsidP="00D403EE">
      <w:pPr>
        <w:rPr>
          <w:sz w:val="24"/>
          <w:szCs w:val="24"/>
        </w:rPr>
      </w:pPr>
      <w:r>
        <w:rPr>
          <w:sz w:val="24"/>
          <w:szCs w:val="24"/>
        </w:rPr>
        <w:t>125 g Dinkel, mit ½ TL Koriander sehr fein gemahlen</w:t>
      </w:r>
    </w:p>
    <w:p w14:paraId="7A7F5BB5" w14:textId="77777777" w:rsidR="00D403EE" w:rsidRDefault="00D403EE" w:rsidP="00D403EE">
      <w:pPr>
        <w:rPr>
          <w:sz w:val="24"/>
          <w:szCs w:val="24"/>
        </w:rPr>
      </w:pPr>
      <w:r>
        <w:rPr>
          <w:sz w:val="24"/>
          <w:szCs w:val="24"/>
        </w:rPr>
        <w:t>450 g Quark</w:t>
      </w:r>
    </w:p>
    <w:p w14:paraId="02EE1ACE" w14:textId="77777777" w:rsidR="00D403EE" w:rsidRDefault="00D403EE" w:rsidP="00D403EE">
      <w:pPr>
        <w:rPr>
          <w:sz w:val="24"/>
          <w:szCs w:val="24"/>
        </w:rPr>
      </w:pPr>
      <w:r>
        <w:rPr>
          <w:sz w:val="24"/>
          <w:szCs w:val="24"/>
        </w:rPr>
        <w:t>1 EL trockener Weißwein</w:t>
      </w:r>
    </w:p>
    <w:p w14:paraId="0387019E" w14:textId="77777777" w:rsidR="00D403EE" w:rsidRDefault="00D403EE" w:rsidP="00D403EE">
      <w:pPr>
        <w:rPr>
          <w:sz w:val="24"/>
          <w:szCs w:val="24"/>
        </w:rPr>
      </w:pPr>
      <w:r>
        <w:rPr>
          <w:sz w:val="24"/>
          <w:szCs w:val="24"/>
        </w:rPr>
        <w:t>2 TL Zitronensaft</w:t>
      </w:r>
    </w:p>
    <w:p w14:paraId="6D55C764" w14:textId="77777777" w:rsidR="00D403EE" w:rsidRDefault="00D403EE" w:rsidP="00D403EE">
      <w:pPr>
        <w:rPr>
          <w:sz w:val="24"/>
          <w:szCs w:val="24"/>
        </w:rPr>
      </w:pPr>
      <w:r>
        <w:rPr>
          <w:sz w:val="24"/>
          <w:szCs w:val="24"/>
        </w:rPr>
        <w:t>50 g Parmesan, frisch gerieben</w:t>
      </w:r>
    </w:p>
    <w:p w14:paraId="0ECF329F" w14:textId="77777777" w:rsidR="00D403EE" w:rsidRDefault="00D403EE" w:rsidP="00D403EE">
      <w:pPr>
        <w:rPr>
          <w:sz w:val="24"/>
          <w:szCs w:val="24"/>
        </w:rPr>
      </w:pPr>
      <w:r>
        <w:rPr>
          <w:sz w:val="24"/>
          <w:szCs w:val="24"/>
        </w:rPr>
        <w:t>150 g Sahne</w:t>
      </w:r>
    </w:p>
    <w:p w14:paraId="3DD5A64C" w14:textId="77777777" w:rsidR="00D403EE" w:rsidRDefault="00D403EE" w:rsidP="00D403EE">
      <w:pPr>
        <w:rPr>
          <w:sz w:val="24"/>
          <w:szCs w:val="24"/>
        </w:rPr>
      </w:pPr>
      <w:r>
        <w:rPr>
          <w:sz w:val="24"/>
          <w:szCs w:val="24"/>
        </w:rPr>
        <w:t>Je 100 g gelbe und rote Paprika</w:t>
      </w:r>
    </w:p>
    <w:p w14:paraId="485995B7" w14:textId="77777777" w:rsidR="00D403EE" w:rsidRDefault="00D403EE" w:rsidP="00D403EE">
      <w:pPr>
        <w:rPr>
          <w:sz w:val="24"/>
          <w:szCs w:val="24"/>
        </w:rPr>
      </w:pPr>
      <w:r>
        <w:rPr>
          <w:sz w:val="24"/>
          <w:szCs w:val="24"/>
        </w:rPr>
        <w:t>50 g grüne Paprika</w:t>
      </w:r>
    </w:p>
    <w:p w14:paraId="2FD15ABC" w14:textId="77777777" w:rsidR="00D403EE" w:rsidRDefault="00D403EE" w:rsidP="00D403EE">
      <w:pPr>
        <w:rPr>
          <w:sz w:val="24"/>
          <w:szCs w:val="24"/>
        </w:rPr>
      </w:pPr>
      <w:r>
        <w:rPr>
          <w:sz w:val="24"/>
          <w:szCs w:val="24"/>
        </w:rPr>
        <w:t>50 g Fenchel</w:t>
      </w:r>
    </w:p>
    <w:p w14:paraId="0D929C31" w14:textId="77777777" w:rsidR="00D403EE" w:rsidRDefault="00D403EE" w:rsidP="00D403EE">
      <w:pPr>
        <w:rPr>
          <w:sz w:val="24"/>
          <w:szCs w:val="24"/>
        </w:rPr>
      </w:pPr>
      <w:r>
        <w:rPr>
          <w:sz w:val="24"/>
          <w:szCs w:val="24"/>
        </w:rPr>
        <w:t>30 g ungesalzene Erdnüsse</w:t>
      </w:r>
    </w:p>
    <w:p w14:paraId="4C7EB8A0" w14:textId="77777777" w:rsidR="00D403EE" w:rsidRDefault="00D403EE" w:rsidP="00D403EE">
      <w:pPr>
        <w:rPr>
          <w:sz w:val="24"/>
          <w:szCs w:val="24"/>
        </w:rPr>
      </w:pPr>
    </w:p>
    <w:p w14:paraId="347DAE23" w14:textId="77777777" w:rsidR="00D403EE" w:rsidRDefault="00D403EE" w:rsidP="00D403EE">
      <w:pPr>
        <w:rPr>
          <w:sz w:val="24"/>
          <w:szCs w:val="24"/>
        </w:rPr>
      </w:pPr>
      <w:r>
        <w:rPr>
          <w:sz w:val="24"/>
          <w:szCs w:val="24"/>
        </w:rPr>
        <w:t>Zubereitungszeit: 1 Stunde und 40 Minuten plus 5-12 Stunden Kühlzeit</w:t>
      </w:r>
    </w:p>
    <w:p w14:paraId="548E50A7" w14:textId="77777777" w:rsidR="00D403EE" w:rsidRPr="00D35B52" w:rsidRDefault="00D403EE" w:rsidP="00B40E8C">
      <w:pPr>
        <w:pStyle w:val="ListParagraph"/>
        <w:numPr>
          <w:ilvl w:val="0"/>
          <w:numId w:val="496"/>
        </w:numPr>
        <w:spacing w:after="120"/>
        <w:ind w:left="714" w:hanging="357"/>
        <w:contextualSpacing w:val="0"/>
        <w:jc w:val="both"/>
        <w:rPr>
          <w:sz w:val="24"/>
          <w:szCs w:val="24"/>
        </w:rPr>
      </w:pPr>
      <w:r w:rsidRPr="00D35B52">
        <w:rPr>
          <w:sz w:val="24"/>
          <w:szCs w:val="24"/>
        </w:rPr>
        <w:t>Den Gorgonzola aus dem Kühlschrank nehmen, damit er sich leichter verarbeiten lässt. Ein Stück Backpapier in der Größe des Blechs abschneiden und durch Kniffe ein Rechteck von 35 x 25 cm Größe markieren. Das Blech mit dem Backpapier auslegen. Den Backofen auf 200 Grad vorheizen.</w:t>
      </w:r>
    </w:p>
    <w:p w14:paraId="72B8EBA2" w14:textId="77777777" w:rsidR="00D403EE" w:rsidRPr="00D35B52" w:rsidRDefault="00D403EE" w:rsidP="00B40E8C">
      <w:pPr>
        <w:pStyle w:val="ListParagraph"/>
        <w:numPr>
          <w:ilvl w:val="0"/>
          <w:numId w:val="496"/>
        </w:numPr>
        <w:spacing w:after="120"/>
        <w:ind w:left="714" w:hanging="357"/>
        <w:contextualSpacing w:val="0"/>
        <w:jc w:val="both"/>
        <w:rPr>
          <w:sz w:val="24"/>
          <w:szCs w:val="24"/>
        </w:rPr>
      </w:pPr>
      <w:r w:rsidRPr="00D35B52">
        <w:rPr>
          <w:sz w:val="24"/>
          <w:szCs w:val="24"/>
        </w:rPr>
        <w:t>Die Eier trennen. Die Eiweiße mit ¼ TL Salz sehr steif schlagen. Alle Eigelbe mit 2 EL warmem Wasser zu einer dicken creme rühren. Die Eicreme auf den Eischnee gleiten lassen. Das gewürzte Mehl darüber sieben. Alles mit einem Spatel locker mischen. Den Teig gleichmäßig auf das Backpapier streichen.</w:t>
      </w:r>
    </w:p>
    <w:p w14:paraId="3B34A54E" w14:textId="77777777" w:rsidR="00D403EE" w:rsidRPr="00D35B52" w:rsidRDefault="00D403EE" w:rsidP="00B40E8C">
      <w:pPr>
        <w:pStyle w:val="ListParagraph"/>
        <w:numPr>
          <w:ilvl w:val="0"/>
          <w:numId w:val="496"/>
        </w:numPr>
        <w:spacing w:after="120"/>
        <w:ind w:left="714" w:hanging="357"/>
        <w:contextualSpacing w:val="0"/>
        <w:jc w:val="both"/>
        <w:rPr>
          <w:sz w:val="24"/>
          <w:szCs w:val="24"/>
        </w:rPr>
      </w:pPr>
      <w:r w:rsidRPr="00D35B52">
        <w:rPr>
          <w:sz w:val="24"/>
          <w:szCs w:val="24"/>
        </w:rPr>
        <w:t xml:space="preserve">Den Biskuit im Backofen (Mitte) in etwa 12 Minuten goldgelb backen. Die Oberfläche sollte trocken, die Ränder noch weich sein. Inzwischen die Arbeitsfläche mit Backpapier auslegen. Die </w:t>
      </w:r>
      <w:r>
        <w:rPr>
          <w:sz w:val="24"/>
          <w:szCs w:val="24"/>
        </w:rPr>
        <w:t>B</w:t>
      </w:r>
      <w:r w:rsidRPr="00D35B52">
        <w:rPr>
          <w:sz w:val="24"/>
          <w:szCs w:val="24"/>
        </w:rPr>
        <w:t>iskuitplatte an den Rändern vom Blech lösen, auf das Backpapier stürzen und mit dem Blech bedeckt auskühlen lassen.</w:t>
      </w:r>
    </w:p>
    <w:p w14:paraId="6DB67A20" w14:textId="6829D224" w:rsidR="00D403EE" w:rsidRPr="00D35B52" w:rsidRDefault="00D403EE" w:rsidP="00B40E8C">
      <w:pPr>
        <w:pStyle w:val="ListParagraph"/>
        <w:numPr>
          <w:ilvl w:val="0"/>
          <w:numId w:val="496"/>
        </w:numPr>
        <w:spacing w:after="120"/>
        <w:ind w:left="714" w:hanging="357"/>
        <w:contextualSpacing w:val="0"/>
        <w:jc w:val="both"/>
        <w:rPr>
          <w:sz w:val="24"/>
          <w:szCs w:val="24"/>
        </w:rPr>
      </w:pPr>
      <w:r w:rsidRPr="00D35B52">
        <w:rPr>
          <w:sz w:val="24"/>
          <w:szCs w:val="24"/>
        </w:rPr>
        <w:t xml:space="preserve">Inzwischen den Quark mit dem Wein, dem Zitronensaft und Salz cremig rühren. Den Gorgonzola mit einer Gabel fein zerdrücken und mit dem Parmesan unter </w:t>
      </w:r>
      <w:r w:rsidR="00996674">
        <w:rPr>
          <w:sz w:val="24"/>
          <w:szCs w:val="24"/>
        </w:rPr>
        <w:t>d</w:t>
      </w:r>
      <w:r w:rsidRPr="00D35B52">
        <w:rPr>
          <w:sz w:val="24"/>
          <w:szCs w:val="24"/>
        </w:rPr>
        <w:t xml:space="preserve">en Quark </w:t>
      </w:r>
      <w:r w:rsidRPr="00D35B52">
        <w:rPr>
          <w:sz w:val="24"/>
          <w:szCs w:val="24"/>
        </w:rPr>
        <w:lastRenderedPageBreak/>
        <w:t>mischen. Die Sahne steif schlagen und unterheben. Die Käsecreme zugedeckt kaltstellen.</w:t>
      </w:r>
    </w:p>
    <w:p w14:paraId="0C7800D5" w14:textId="77777777" w:rsidR="00D403EE" w:rsidRPr="00D35B52" w:rsidRDefault="00D403EE" w:rsidP="00B40E8C">
      <w:pPr>
        <w:pStyle w:val="ListParagraph"/>
        <w:numPr>
          <w:ilvl w:val="0"/>
          <w:numId w:val="496"/>
        </w:numPr>
        <w:spacing w:after="120"/>
        <w:contextualSpacing w:val="0"/>
        <w:jc w:val="both"/>
        <w:rPr>
          <w:sz w:val="24"/>
          <w:szCs w:val="24"/>
        </w:rPr>
      </w:pPr>
      <w:r w:rsidRPr="00D35B52">
        <w:rPr>
          <w:sz w:val="24"/>
          <w:szCs w:val="24"/>
        </w:rPr>
        <w:t>Die Paprikaschoten entkernen, waschen und trockentupfen. Die Schoten und den Fenchel in sehr kleine Würfel schneiden. Das Gemüse in einer Schüssel mischen.</w:t>
      </w:r>
    </w:p>
    <w:p w14:paraId="72C4B1BC" w14:textId="77777777" w:rsidR="00D403EE" w:rsidRPr="00D35B52" w:rsidRDefault="00D403EE" w:rsidP="00B40E8C">
      <w:pPr>
        <w:pStyle w:val="ListParagraph"/>
        <w:numPr>
          <w:ilvl w:val="0"/>
          <w:numId w:val="496"/>
        </w:numPr>
        <w:spacing w:after="120"/>
        <w:contextualSpacing w:val="0"/>
        <w:jc w:val="both"/>
        <w:rPr>
          <w:sz w:val="24"/>
          <w:szCs w:val="24"/>
        </w:rPr>
      </w:pPr>
      <w:r w:rsidRPr="00D35B52">
        <w:rPr>
          <w:sz w:val="24"/>
          <w:szCs w:val="24"/>
        </w:rPr>
        <w:t>Das Blech vom Biskuit abnehmen, und das Papier abziehen. Die Käsecreme (bis auf 3 EL) auf der Biskuitplatte verstreichen; dabei am oberen Längsrand 2 cm frei lassen, damit die Füllung beim Aufrollen nicht herausquillt. Das Gemüse aufstreuen und leicht andrücken.</w:t>
      </w:r>
    </w:p>
    <w:p w14:paraId="7EE368A3" w14:textId="77777777" w:rsidR="00D403EE" w:rsidRPr="00D35B52" w:rsidRDefault="00D403EE" w:rsidP="00B40E8C">
      <w:pPr>
        <w:pStyle w:val="ListParagraph"/>
        <w:numPr>
          <w:ilvl w:val="0"/>
          <w:numId w:val="496"/>
        </w:numPr>
        <w:spacing w:after="120"/>
        <w:contextualSpacing w:val="0"/>
        <w:jc w:val="both"/>
        <w:rPr>
          <w:sz w:val="24"/>
          <w:szCs w:val="24"/>
        </w:rPr>
      </w:pPr>
      <w:r w:rsidRPr="00D35B52">
        <w:rPr>
          <w:sz w:val="24"/>
          <w:szCs w:val="24"/>
        </w:rPr>
        <w:t>Die Biskuitplatte von der Längsseite her aufrollen und mit der „Naht“ nach unten auf eine Platte gleiten lassen. Die Biskuitrolle ringsum mit der restlichen Creme bestreichen. Mit einer Abdeckhaube oder mit Alufolie locker abdecken und 5 – 12 Stunden im Kühlschrank ziehen lassen.</w:t>
      </w:r>
    </w:p>
    <w:p w14:paraId="7532326B" w14:textId="77777777" w:rsidR="00D403EE" w:rsidRPr="00D35B52" w:rsidRDefault="00D403EE" w:rsidP="00B40E8C">
      <w:pPr>
        <w:pStyle w:val="ListParagraph"/>
        <w:numPr>
          <w:ilvl w:val="0"/>
          <w:numId w:val="496"/>
        </w:numPr>
        <w:spacing w:after="120"/>
        <w:contextualSpacing w:val="0"/>
        <w:jc w:val="both"/>
        <w:rPr>
          <w:sz w:val="24"/>
          <w:szCs w:val="24"/>
        </w:rPr>
      </w:pPr>
      <w:r w:rsidRPr="00D35B52">
        <w:rPr>
          <w:sz w:val="24"/>
          <w:szCs w:val="24"/>
        </w:rPr>
        <w:t>Die Erdnüsse mit einem schweren Messer grob hacken. In einer Pfanne ohne Fett unter Umwenden goldgelb rösten, dann kalt werden lassen. Kurz vor dem Servieren die Gorgonzolarolle mit den Erdnüssen bestreuen und mit Kerbelblättchen garnieren.</w:t>
      </w:r>
    </w:p>
    <w:p w14:paraId="21C520CB" w14:textId="77777777" w:rsidR="00D403EE" w:rsidRDefault="00D403EE" w:rsidP="00D403EE">
      <w:pPr>
        <w:rPr>
          <w:sz w:val="24"/>
          <w:szCs w:val="24"/>
        </w:rPr>
      </w:pPr>
    </w:p>
    <w:p w14:paraId="2287D135" w14:textId="77777777" w:rsidR="00D403EE" w:rsidRDefault="00D403EE" w:rsidP="00D403EE">
      <w:pPr>
        <w:ind w:left="708" w:hanging="708"/>
        <w:jc w:val="both"/>
        <w:rPr>
          <w:sz w:val="24"/>
          <w:szCs w:val="24"/>
        </w:rPr>
      </w:pPr>
      <w:r>
        <w:rPr>
          <w:sz w:val="24"/>
          <w:szCs w:val="24"/>
        </w:rPr>
        <w:t>Tipp:</w:t>
      </w:r>
      <w:r>
        <w:rPr>
          <w:sz w:val="24"/>
          <w:szCs w:val="24"/>
        </w:rPr>
        <w:tab/>
        <w:t xml:space="preserve">Fenchel kann man auch durch kleine gewürfelte junge Zucchini, Radieschen oder Streifen von Staudensellerie ersetzen. Super schmeckt die Käsecreme zu Vollkornbrot oder auch zu Pellkartoffeln. </w:t>
      </w:r>
    </w:p>
    <w:p w14:paraId="4F71A057" w14:textId="77777777" w:rsidR="00D403EE" w:rsidRDefault="00D403EE" w:rsidP="00D403EE">
      <w:pPr>
        <w:rPr>
          <w:sz w:val="24"/>
          <w:szCs w:val="24"/>
        </w:rPr>
      </w:pPr>
    </w:p>
    <w:p w14:paraId="55210B63" w14:textId="77777777" w:rsidR="00D403EE" w:rsidRDefault="00D403EE" w:rsidP="00D403EE">
      <w:pPr>
        <w:rPr>
          <w:sz w:val="24"/>
          <w:szCs w:val="24"/>
        </w:rPr>
      </w:pPr>
    </w:p>
    <w:p w14:paraId="6FBEB060" w14:textId="77777777" w:rsidR="00D403EE" w:rsidRDefault="00D403EE" w:rsidP="00D403EE">
      <w:pPr>
        <w:rPr>
          <w:sz w:val="24"/>
          <w:szCs w:val="24"/>
        </w:rPr>
      </w:pPr>
    </w:p>
    <w:p w14:paraId="018143CC" w14:textId="77777777" w:rsidR="00D403EE" w:rsidRDefault="00D403EE" w:rsidP="00D403EE">
      <w:pPr>
        <w:rPr>
          <w:sz w:val="24"/>
          <w:szCs w:val="24"/>
        </w:rPr>
      </w:pPr>
    </w:p>
    <w:p w14:paraId="57129265" w14:textId="77777777" w:rsidR="00D403EE" w:rsidRDefault="00D403EE" w:rsidP="00D403EE">
      <w:pPr>
        <w:rPr>
          <w:sz w:val="24"/>
          <w:szCs w:val="24"/>
        </w:rPr>
      </w:pPr>
    </w:p>
    <w:p w14:paraId="7E8709C0" w14:textId="77777777" w:rsidR="00D403EE" w:rsidRDefault="00D403EE" w:rsidP="00D403EE">
      <w:pPr>
        <w:rPr>
          <w:sz w:val="24"/>
          <w:szCs w:val="24"/>
        </w:rPr>
      </w:pPr>
    </w:p>
    <w:p w14:paraId="1D8E06FC" w14:textId="77777777" w:rsidR="00D403EE" w:rsidRDefault="00D403EE" w:rsidP="00D403EE">
      <w:pPr>
        <w:rPr>
          <w:sz w:val="24"/>
          <w:szCs w:val="24"/>
        </w:rPr>
      </w:pPr>
    </w:p>
    <w:p w14:paraId="6CAEAB50" w14:textId="77777777" w:rsidR="00D403EE" w:rsidRPr="004A71FC" w:rsidRDefault="00D403EE" w:rsidP="00D403EE">
      <w:pPr>
        <w:rPr>
          <w:sz w:val="24"/>
          <w:szCs w:val="24"/>
        </w:rPr>
      </w:pPr>
      <w:r w:rsidRPr="004A71FC">
        <w:rPr>
          <w:sz w:val="24"/>
          <w:szCs w:val="24"/>
        </w:rPr>
        <w:br w:type="page"/>
      </w:r>
    </w:p>
    <w:p w14:paraId="761ABABE" w14:textId="77777777" w:rsidR="00CE2887" w:rsidRDefault="00CE2887" w:rsidP="00CE2887">
      <w:pPr>
        <w:pStyle w:val="Heading2"/>
        <w:spacing w:after="240"/>
      </w:pPr>
      <w:r>
        <w:lastRenderedPageBreak/>
        <w:t>Ofenschafskäse</w:t>
      </w:r>
      <w:r>
        <w:rPr>
          <w:rStyle w:val="FootnoteReference"/>
        </w:rPr>
        <w:footnoteReference w:id="1062"/>
      </w:r>
      <w:r>
        <w:t xml:space="preserve"> </w:t>
      </w:r>
    </w:p>
    <w:p w14:paraId="7A7B0C1F" w14:textId="77777777" w:rsidR="00CE2887" w:rsidRDefault="00CE2887" w:rsidP="00CE2887">
      <w:pPr>
        <w:rPr>
          <w:sz w:val="24"/>
          <w:szCs w:val="24"/>
        </w:rPr>
      </w:pPr>
      <w:r w:rsidRPr="00CA68FA">
        <w:rPr>
          <w:sz w:val="24"/>
          <w:szCs w:val="24"/>
          <w:u w:val="single"/>
        </w:rPr>
        <w:t>Zutaten</w:t>
      </w:r>
      <w:r>
        <w:rPr>
          <w:sz w:val="24"/>
          <w:szCs w:val="24"/>
        </w:rPr>
        <w:t xml:space="preserve"> (für 2 Portionen)</w:t>
      </w:r>
    </w:p>
    <w:p w14:paraId="5D8D0044" w14:textId="77777777" w:rsidR="00CE2887" w:rsidRDefault="00CE2887" w:rsidP="00CE2887">
      <w:pPr>
        <w:rPr>
          <w:sz w:val="24"/>
          <w:szCs w:val="24"/>
        </w:rPr>
      </w:pPr>
      <w:r>
        <w:rPr>
          <w:sz w:val="24"/>
          <w:szCs w:val="24"/>
        </w:rPr>
        <w:t>2 Zwiebeln</w:t>
      </w:r>
    </w:p>
    <w:p w14:paraId="0550060D" w14:textId="77777777" w:rsidR="00CE2887" w:rsidRDefault="00CE2887" w:rsidP="00CE2887">
      <w:pPr>
        <w:rPr>
          <w:sz w:val="24"/>
          <w:szCs w:val="24"/>
        </w:rPr>
      </w:pPr>
      <w:r>
        <w:rPr>
          <w:sz w:val="24"/>
          <w:szCs w:val="24"/>
        </w:rPr>
        <w:t>6 Stiele Thymian</w:t>
      </w:r>
    </w:p>
    <w:p w14:paraId="6A04CFED" w14:textId="77777777" w:rsidR="00CE2887" w:rsidRDefault="00CE2887" w:rsidP="00CE2887">
      <w:pPr>
        <w:rPr>
          <w:sz w:val="24"/>
          <w:szCs w:val="24"/>
        </w:rPr>
      </w:pPr>
      <w:r>
        <w:rPr>
          <w:sz w:val="24"/>
          <w:szCs w:val="24"/>
        </w:rPr>
        <w:t>180 g Schafskäse</w:t>
      </w:r>
    </w:p>
    <w:p w14:paraId="55A9A192" w14:textId="77777777" w:rsidR="00CE2887" w:rsidRDefault="00CE2887" w:rsidP="00CE2887">
      <w:pPr>
        <w:rPr>
          <w:sz w:val="24"/>
          <w:szCs w:val="24"/>
        </w:rPr>
      </w:pPr>
      <w:r>
        <w:rPr>
          <w:sz w:val="24"/>
          <w:szCs w:val="24"/>
        </w:rPr>
        <w:t>2 EL Olivenöl</w:t>
      </w:r>
    </w:p>
    <w:p w14:paraId="67A83C26" w14:textId="77777777" w:rsidR="00CE2887" w:rsidRDefault="00CE2887" w:rsidP="00CE2887">
      <w:pPr>
        <w:rPr>
          <w:sz w:val="24"/>
          <w:szCs w:val="24"/>
        </w:rPr>
      </w:pPr>
      <w:r>
        <w:rPr>
          <w:sz w:val="24"/>
          <w:szCs w:val="24"/>
        </w:rPr>
        <w:t>4 -6 schwarze Oliven, entsteint</w:t>
      </w:r>
    </w:p>
    <w:p w14:paraId="3C185D0A" w14:textId="77777777" w:rsidR="00CE2887" w:rsidRDefault="00CE2887" w:rsidP="00CE2887">
      <w:pPr>
        <w:rPr>
          <w:sz w:val="24"/>
          <w:szCs w:val="24"/>
        </w:rPr>
      </w:pPr>
      <w:r>
        <w:rPr>
          <w:sz w:val="24"/>
          <w:szCs w:val="24"/>
        </w:rPr>
        <w:t>200 g Tomaten</w:t>
      </w:r>
    </w:p>
    <w:p w14:paraId="0DB61D4E" w14:textId="77777777" w:rsidR="00CE2887" w:rsidRDefault="00CE2887" w:rsidP="00CE2887">
      <w:pPr>
        <w:rPr>
          <w:sz w:val="24"/>
          <w:szCs w:val="24"/>
        </w:rPr>
      </w:pPr>
      <w:r>
        <w:rPr>
          <w:sz w:val="24"/>
          <w:szCs w:val="24"/>
        </w:rPr>
        <w:t>180 g Römersalat</w:t>
      </w:r>
    </w:p>
    <w:p w14:paraId="1E8EF68E" w14:textId="77777777" w:rsidR="00CE2887" w:rsidRDefault="00CE2887" w:rsidP="00CE2887">
      <w:pPr>
        <w:rPr>
          <w:sz w:val="24"/>
          <w:szCs w:val="24"/>
        </w:rPr>
      </w:pPr>
      <w:r>
        <w:rPr>
          <w:sz w:val="24"/>
          <w:szCs w:val="24"/>
        </w:rPr>
        <w:t>2 EL Zitronensaft</w:t>
      </w:r>
    </w:p>
    <w:p w14:paraId="6D95686B" w14:textId="77777777" w:rsidR="00CE2887" w:rsidRDefault="00CE2887" w:rsidP="00CE2887">
      <w:pPr>
        <w:rPr>
          <w:sz w:val="24"/>
          <w:szCs w:val="24"/>
        </w:rPr>
      </w:pPr>
      <w:r>
        <w:rPr>
          <w:sz w:val="24"/>
          <w:szCs w:val="24"/>
        </w:rPr>
        <w:t>Salz, Pfeffer, Zucker</w:t>
      </w:r>
    </w:p>
    <w:p w14:paraId="17D3D1FA" w14:textId="77777777" w:rsidR="00CE2887" w:rsidRDefault="00CE2887" w:rsidP="00CE2887">
      <w:pPr>
        <w:rPr>
          <w:sz w:val="24"/>
          <w:szCs w:val="24"/>
        </w:rPr>
      </w:pPr>
      <w:r>
        <w:rPr>
          <w:sz w:val="24"/>
          <w:szCs w:val="24"/>
        </w:rPr>
        <w:t>60 g Fladenbrot</w:t>
      </w:r>
    </w:p>
    <w:p w14:paraId="342B1619" w14:textId="77777777" w:rsidR="00CE2887" w:rsidRDefault="00CE2887" w:rsidP="00CE2887">
      <w:pPr>
        <w:rPr>
          <w:sz w:val="24"/>
          <w:szCs w:val="24"/>
        </w:rPr>
      </w:pPr>
    </w:p>
    <w:p w14:paraId="73FB9259" w14:textId="77777777" w:rsidR="00CE2887" w:rsidRDefault="00CE2887" w:rsidP="00CE2887">
      <w:pPr>
        <w:rPr>
          <w:sz w:val="24"/>
          <w:szCs w:val="24"/>
        </w:rPr>
      </w:pPr>
      <w:r>
        <w:rPr>
          <w:sz w:val="24"/>
          <w:szCs w:val="24"/>
        </w:rPr>
        <w:t>Zubereitungszeit: 35 Minuten</w:t>
      </w:r>
    </w:p>
    <w:p w14:paraId="152A554C" w14:textId="77777777" w:rsidR="00CE2887" w:rsidRPr="00D065D4" w:rsidRDefault="00CE2887" w:rsidP="00B40E8C">
      <w:pPr>
        <w:pStyle w:val="ListParagraph"/>
        <w:numPr>
          <w:ilvl w:val="0"/>
          <w:numId w:val="1105"/>
        </w:numPr>
        <w:spacing w:after="120"/>
        <w:ind w:left="714" w:hanging="357"/>
        <w:contextualSpacing w:val="0"/>
        <w:jc w:val="both"/>
        <w:rPr>
          <w:sz w:val="24"/>
          <w:szCs w:val="24"/>
        </w:rPr>
      </w:pPr>
      <w:r w:rsidRPr="00D065D4">
        <w:rPr>
          <w:sz w:val="24"/>
          <w:szCs w:val="24"/>
        </w:rPr>
        <w:t>Ofen auf 240 Grad vorheizen (Umluft nicht empfehlenswert). Zwiebeln halbieren und in Streifen schneiden. Thymianblättchen von den Stielen zupfen. Käse abtropfen lassen und trocken tupfen.</w:t>
      </w:r>
    </w:p>
    <w:p w14:paraId="14170CEB" w14:textId="77777777" w:rsidR="00CE2887" w:rsidRPr="00D065D4" w:rsidRDefault="00CE2887" w:rsidP="00B40E8C">
      <w:pPr>
        <w:pStyle w:val="ListParagraph"/>
        <w:numPr>
          <w:ilvl w:val="0"/>
          <w:numId w:val="1105"/>
        </w:numPr>
        <w:spacing w:after="120"/>
        <w:ind w:left="714" w:hanging="357"/>
        <w:contextualSpacing w:val="0"/>
        <w:jc w:val="both"/>
        <w:rPr>
          <w:sz w:val="24"/>
          <w:szCs w:val="24"/>
        </w:rPr>
      </w:pPr>
      <w:r w:rsidRPr="00D065D4">
        <w:rPr>
          <w:sz w:val="24"/>
          <w:szCs w:val="24"/>
        </w:rPr>
        <w:t>Eine kleine Auflaufform mit ½ EL Öl fetten. Die Hälfte der Zwiebeln in der Form verteilen. Käse auf die Zwiebeln legen, restliche Zwiebeln, Thymian und Oliven darüberstreuen. Alles pfeffern und mit ½ EL Öl beträufeln. Käse im heißen Ofen auf der mittleren Schiene 15 – 20 Minuten backen.</w:t>
      </w:r>
    </w:p>
    <w:p w14:paraId="43725C66" w14:textId="5C4B2719" w:rsidR="00CE2887" w:rsidRPr="00E86A12" w:rsidRDefault="00CE2887" w:rsidP="00B40E8C">
      <w:pPr>
        <w:pStyle w:val="ListParagraph"/>
        <w:numPr>
          <w:ilvl w:val="0"/>
          <w:numId w:val="1105"/>
        </w:numPr>
        <w:spacing w:after="120"/>
        <w:ind w:left="714" w:hanging="357"/>
        <w:contextualSpacing w:val="0"/>
        <w:jc w:val="both"/>
        <w:rPr>
          <w:sz w:val="24"/>
          <w:szCs w:val="24"/>
        </w:rPr>
      </w:pPr>
      <w:r w:rsidRPr="00D065D4">
        <w:rPr>
          <w:sz w:val="24"/>
          <w:szCs w:val="24"/>
        </w:rPr>
        <w:t>Inzwischen von den Tomaten den Stielansatz entfernen. Tomaten in grobe Stücke schneiden. Salat putzen, waschen und gut abtropfen lassen. Salatblätter in 2 cm breite Streifen schneiden. Zitronensaft mit 2 EL Wasser und 1 EL Öl verrühren. Mit Salz, Pfeffer und 1 Prise Zucker würzen. Tomaten und Römersalat mit dem Dressing mischen. Schafskäse mit Salat und Fladenbrot servieren.</w:t>
      </w:r>
      <w:r w:rsidRPr="00D065D4">
        <w:rPr>
          <w:sz w:val="24"/>
          <w:szCs w:val="24"/>
        </w:rPr>
        <w:br w:type="page"/>
      </w:r>
    </w:p>
    <w:p w14:paraId="38D3ED35" w14:textId="77777777" w:rsidR="00483A3F" w:rsidRDefault="00483A3F" w:rsidP="00483A3F">
      <w:pPr>
        <w:pStyle w:val="Heading2"/>
        <w:spacing w:after="240"/>
      </w:pPr>
      <w:r>
        <w:lastRenderedPageBreak/>
        <w:t>Feta aus der Folie</w:t>
      </w:r>
      <w:r>
        <w:rPr>
          <w:rStyle w:val="FootnoteReference"/>
        </w:rPr>
        <w:footnoteReference w:id="1063"/>
      </w:r>
      <w:r>
        <w:t xml:space="preserve"> </w:t>
      </w:r>
    </w:p>
    <w:p w14:paraId="353FE31F" w14:textId="77777777" w:rsidR="00483A3F" w:rsidRDefault="00483A3F" w:rsidP="00483A3F">
      <w:pPr>
        <w:rPr>
          <w:sz w:val="24"/>
          <w:szCs w:val="24"/>
        </w:rPr>
      </w:pPr>
      <w:r w:rsidRPr="0024457B">
        <w:rPr>
          <w:sz w:val="24"/>
          <w:szCs w:val="24"/>
          <w:u w:val="single"/>
        </w:rPr>
        <w:t>Zutaten</w:t>
      </w:r>
      <w:r>
        <w:rPr>
          <w:sz w:val="24"/>
          <w:szCs w:val="24"/>
        </w:rPr>
        <w:t xml:space="preserve"> (für 2 Portionen)</w:t>
      </w:r>
    </w:p>
    <w:p w14:paraId="6EF8E012" w14:textId="77777777" w:rsidR="00483A3F" w:rsidRDefault="00483A3F" w:rsidP="00483A3F">
      <w:pPr>
        <w:rPr>
          <w:sz w:val="24"/>
          <w:szCs w:val="24"/>
        </w:rPr>
      </w:pPr>
      <w:r>
        <w:rPr>
          <w:sz w:val="24"/>
          <w:szCs w:val="24"/>
        </w:rPr>
        <w:t>250 g Feta</w:t>
      </w:r>
    </w:p>
    <w:p w14:paraId="5CB8FB23" w14:textId="77777777" w:rsidR="00483A3F" w:rsidRDefault="00483A3F" w:rsidP="00483A3F">
      <w:pPr>
        <w:rPr>
          <w:sz w:val="24"/>
          <w:szCs w:val="24"/>
        </w:rPr>
      </w:pPr>
      <w:r>
        <w:rPr>
          <w:sz w:val="24"/>
          <w:szCs w:val="24"/>
        </w:rPr>
        <w:t>2 Fleischtomaten</w:t>
      </w:r>
    </w:p>
    <w:p w14:paraId="3F875D6F" w14:textId="77777777" w:rsidR="00483A3F" w:rsidRDefault="00483A3F" w:rsidP="00483A3F">
      <w:pPr>
        <w:rPr>
          <w:sz w:val="24"/>
          <w:szCs w:val="24"/>
        </w:rPr>
      </w:pPr>
      <w:r>
        <w:rPr>
          <w:sz w:val="24"/>
          <w:szCs w:val="24"/>
        </w:rPr>
        <w:t>2 Frühlingszwiebeln</w:t>
      </w:r>
    </w:p>
    <w:p w14:paraId="47183E7F" w14:textId="77777777" w:rsidR="00483A3F" w:rsidRDefault="00483A3F" w:rsidP="00483A3F">
      <w:pPr>
        <w:rPr>
          <w:sz w:val="24"/>
          <w:szCs w:val="24"/>
        </w:rPr>
      </w:pPr>
      <w:r>
        <w:rPr>
          <w:sz w:val="24"/>
          <w:szCs w:val="24"/>
        </w:rPr>
        <w:t>2 EL schwarze Oliven</w:t>
      </w:r>
    </w:p>
    <w:p w14:paraId="08225972" w14:textId="77777777" w:rsidR="00483A3F" w:rsidRDefault="00483A3F" w:rsidP="00483A3F">
      <w:pPr>
        <w:rPr>
          <w:sz w:val="24"/>
          <w:szCs w:val="24"/>
        </w:rPr>
      </w:pPr>
      <w:r>
        <w:rPr>
          <w:sz w:val="24"/>
          <w:szCs w:val="24"/>
        </w:rPr>
        <w:t>2 TL gemischte getrocknete Kräuter</w:t>
      </w:r>
    </w:p>
    <w:p w14:paraId="28CE0C95" w14:textId="77777777" w:rsidR="00483A3F" w:rsidRDefault="00483A3F" w:rsidP="00483A3F">
      <w:pPr>
        <w:rPr>
          <w:sz w:val="24"/>
          <w:szCs w:val="24"/>
        </w:rPr>
      </w:pPr>
      <w:r>
        <w:rPr>
          <w:sz w:val="24"/>
          <w:szCs w:val="24"/>
        </w:rPr>
        <w:t>3 EL Olivenöl</w:t>
      </w:r>
    </w:p>
    <w:p w14:paraId="03C58361" w14:textId="77777777" w:rsidR="00483A3F" w:rsidRDefault="00483A3F" w:rsidP="00483A3F">
      <w:pPr>
        <w:rPr>
          <w:sz w:val="24"/>
          <w:szCs w:val="24"/>
        </w:rPr>
      </w:pPr>
      <w:r>
        <w:rPr>
          <w:sz w:val="24"/>
          <w:szCs w:val="24"/>
        </w:rPr>
        <w:t>Salz, Pfeffer aus der Mühle</w:t>
      </w:r>
    </w:p>
    <w:p w14:paraId="4B4DCC25" w14:textId="77777777" w:rsidR="00483A3F" w:rsidRDefault="00483A3F" w:rsidP="00483A3F">
      <w:pPr>
        <w:rPr>
          <w:sz w:val="24"/>
          <w:szCs w:val="24"/>
        </w:rPr>
      </w:pPr>
      <w:r>
        <w:rPr>
          <w:sz w:val="24"/>
          <w:szCs w:val="24"/>
        </w:rPr>
        <w:t>Alufolie</w:t>
      </w:r>
    </w:p>
    <w:p w14:paraId="029D9238" w14:textId="77777777" w:rsidR="00483A3F" w:rsidRDefault="00483A3F" w:rsidP="00483A3F">
      <w:pPr>
        <w:rPr>
          <w:sz w:val="24"/>
          <w:szCs w:val="24"/>
        </w:rPr>
      </w:pPr>
    </w:p>
    <w:p w14:paraId="71FF1B99" w14:textId="77777777" w:rsidR="00483A3F" w:rsidRDefault="00483A3F" w:rsidP="00483A3F">
      <w:pPr>
        <w:rPr>
          <w:sz w:val="24"/>
          <w:szCs w:val="24"/>
        </w:rPr>
      </w:pPr>
      <w:r>
        <w:rPr>
          <w:sz w:val="24"/>
          <w:szCs w:val="24"/>
        </w:rPr>
        <w:t>Zubereitung: 10 Minuten plus 15 Minuten Backzeit</w:t>
      </w:r>
    </w:p>
    <w:p w14:paraId="62D2B1B2" w14:textId="77777777" w:rsidR="00483A3F" w:rsidRPr="002016F6" w:rsidRDefault="00483A3F" w:rsidP="00483A3F">
      <w:pPr>
        <w:pStyle w:val="ListParagraph"/>
        <w:numPr>
          <w:ilvl w:val="0"/>
          <w:numId w:val="161"/>
        </w:numPr>
        <w:spacing w:after="120"/>
        <w:ind w:left="714" w:hanging="357"/>
        <w:contextualSpacing w:val="0"/>
        <w:jc w:val="both"/>
        <w:rPr>
          <w:sz w:val="24"/>
          <w:szCs w:val="24"/>
        </w:rPr>
      </w:pPr>
      <w:r w:rsidRPr="002016F6">
        <w:rPr>
          <w:sz w:val="24"/>
          <w:szCs w:val="24"/>
        </w:rPr>
        <w:t>Den Backofen auf 220°C (Umluft 200°) vorheizen. Zwei große Stücke Alufolie auf der Arbeitsplatte ausbreiten.</w:t>
      </w:r>
    </w:p>
    <w:p w14:paraId="47F7E6D6" w14:textId="77777777" w:rsidR="00483A3F" w:rsidRPr="002016F6" w:rsidRDefault="00483A3F" w:rsidP="00483A3F">
      <w:pPr>
        <w:pStyle w:val="ListParagraph"/>
        <w:numPr>
          <w:ilvl w:val="0"/>
          <w:numId w:val="161"/>
        </w:numPr>
        <w:spacing w:after="120"/>
        <w:ind w:left="714" w:hanging="357"/>
        <w:contextualSpacing w:val="0"/>
        <w:jc w:val="both"/>
        <w:rPr>
          <w:sz w:val="24"/>
          <w:szCs w:val="24"/>
        </w:rPr>
      </w:pPr>
      <w:r w:rsidRPr="002016F6">
        <w:rPr>
          <w:sz w:val="24"/>
          <w:szCs w:val="24"/>
        </w:rPr>
        <w:t>Den Schafskäse in 2 gleich dicke Scheiben teilen. Die Tomaten waschen, putzen und in knapp 1 cm dicke Scheiben schneiden. Die Frühlingszwiebeln waschen, putzen und in Ringe schneiden.</w:t>
      </w:r>
    </w:p>
    <w:p w14:paraId="0C5F6C2C" w14:textId="77777777" w:rsidR="00483A3F" w:rsidRPr="002016F6" w:rsidRDefault="00483A3F" w:rsidP="00483A3F">
      <w:pPr>
        <w:pStyle w:val="ListParagraph"/>
        <w:numPr>
          <w:ilvl w:val="0"/>
          <w:numId w:val="161"/>
        </w:numPr>
        <w:spacing w:after="120"/>
        <w:ind w:left="714" w:hanging="357"/>
        <w:contextualSpacing w:val="0"/>
        <w:jc w:val="both"/>
        <w:rPr>
          <w:sz w:val="24"/>
          <w:szCs w:val="24"/>
        </w:rPr>
      </w:pPr>
      <w:r w:rsidRPr="002016F6">
        <w:rPr>
          <w:sz w:val="24"/>
          <w:szCs w:val="24"/>
        </w:rPr>
        <w:t xml:space="preserve">Ein paar </w:t>
      </w:r>
      <w:r>
        <w:rPr>
          <w:sz w:val="24"/>
          <w:szCs w:val="24"/>
        </w:rPr>
        <w:t>T</w:t>
      </w:r>
      <w:r w:rsidRPr="002016F6">
        <w:rPr>
          <w:sz w:val="24"/>
          <w:szCs w:val="24"/>
        </w:rPr>
        <w:t xml:space="preserve">omatenscheiben auf die Alufolienstücke legen und jeweils mit dem Käse bedecken. Übrige Tomaten darauflegen, mit Zwiebelringen und den Oliven garnieren und mit den Kräutern bestreuen. Alles mit Pfeffer würzen, die Tomaten auch leicht salzen. Das Olivenöl </w:t>
      </w:r>
      <w:r>
        <w:rPr>
          <w:sz w:val="24"/>
          <w:szCs w:val="24"/>
        </w:rPr>
        <w:t>darüber träufeln.</w:t>
      </w:r>
    </w:p>
    <w:p w14:paraId="43C591F3" w14:textId="77777777" w:rsidR="00483A3F" w:rsidRPr="002016F6" w:rsidRDefault="00483A3F" w:rsidP="00483A3F">
      <w:pPr>
        <w:pStyle w:val="ListParagraph"/>
        <w:numPr>
          <w:ilvl w:val="0"/>
          <w:numId w:val="161"/>
        </w:numPr>
        <w:spacing w:after="120"/>
        <w:ind w:left="714" w:hanging="357"/>
        <w:contextualSpacing w:val="0"/>
        <w:jc w:val="both"/>
        <w:rPr>
          <w:sz w:val="24"/>
          <w:szCs w:val="24"/>
        </w:rPr>
      </w:pPr>
      <w:r w:rsidRPr="002016F6">
        <w:rPr>
          <w:sz w:val="24"/>
          <w:szCs w:val="24"/>
        </w:rPr>
        <w:t>Die Päckchen gut verschließen und auf den Rost in den Ofen (Mitte) schieben. Den Feta etwa 15 Min</w:t>
      </w:r>
      <w:r>
        <w:rPr>
          <w:sz w:val="24"/>
          <w:szCs w:val="24"/>
        </w:rPr>
        <w:t>uten backen, bis er schön heiß ist.</w:t>
      </w:r>
    </w:p>
    <w:p w14:paraId="0D7CF970" w14:textId="77777777" w:rsidR="00483A3F" w:rsidRDefault="00483A3F" w:rsidP="00483A3F">
      <w:pPr>
        <w:rPr>
          <w:sz w:val="24"/>
          <w:szCs w:val="24"/>
        </w:rPr>
      </w:pPr>
    </w:p>
    <w:p w14:paraId="0E79EF38" w14:textId="77777777" w:rsidR="00483A3F" w:rsidRDefault="00483A3F" w:rsidP="00483A3F">
      <w:pPr>
        <w:rPr>
          <w:sz w:val="24"/>
          <w:szCs w:val="24"/>
        </w:rPr>
      </w:pPr>
      <w:r>
        <w:rPr>
          <w:sz w:val="24"/>
          <w:szCs w:val="24"/>
        </w:rPr>
        <w:t>Tipp:</w:t>
      </w:r>
      <w:r>
        <w:rPr>
          <w:sz w:val="24"/>
          <w:szCs w:val="24"/>
        </w:rPr>
        <w:tab/>
        <w:t>Dazu einfach einen Sesamfladen und gut isses.</w:t>
      </w:r>
    </w:p>
    <w:p w14:paraId="76DAED4A" w14:textId="77777777" w:rsidR="00483A3F" w:rsidRDefault="00483A3F" w:rsidP="00483A3F">
      <w:pPr>
        <w:rPr>
          <w:sz w:val="24"/>
          <w:szCs w:val="24"/>
        </w:rPr>
      </w:pPr>
    </w:p>
    <w:p w14:paraId="47CE27B1" w14:textId="77777777" w:rsidR="00483A3F" w:rsidRDefault="00483A3F" w:rsidP="00483A3F">
      <w:pPr>
        <w:rPr>
          <w:sz w:val="24"/>
          <w:szCs w:val="24"/>
        </w:rPr>
      </w:pPr>
    </w:p>
    <w:p w14:paraId="4AD59C39" w14:textId="77777777" w:rsidR="00483A3F" w:rsidRDefault="00483A3F" w:rsidP="00483A3F">
      <w:pPr>
        <w:rPr>
          <w:sz w:val="24"/>
          <w:szCs w:val="24"/>
        </w:rPr>
      </w:pPr>
    </w:p>
    <w:p w14:paraId="7FD71843" w14:textId="77777777" w:rsidR="00483A3F" w:rsidRDefault="00483A3F" w:rsidP="00483A3F">
      <w:pPr>
        <w:rPr>
          <w:sz w:val="24"/>
          <w:szCs w:val="24"/>
        </w:rPr>
      </w:pPr>
    </w:p>
    <w:p w14:paraId="79CAAF35" w14:textId="77777777" w:rsidR="00483A3F" w:rsidRDefault="00483A3F" w:rsidP="00483A3F">
      <w:pPr>
        <w:rPr>
          <w:sz w:val="24"/>
          <w:szCs w:val="24"/>
        </w:rPr>
      </w:pPr>
      <w:r>
        <w:rPr>
          <w:sz w:val="24"/>
          <w:szCs w:val="24"/>
        </w:rPr>
        <w:br w:type="page"/>
      </w:r>
    </w:p>
    <w:p w14:paraId="4E12811D" w14:textId="77777777" w:rsidR="00483A3F" w:rsidRDefault="00483A3F" w:rsidP="00483A3F">
      <w:pPr>
        <w:pStyle w:val="Heading2"/>
        <w:spacing w:after="240"/>
      </w:pPr>
      <w:r>
        <w:lastRenderedPageBreak/>
        <w:t xml:space="preserve">Panir </w:t>
      </w:r>
      <w:r>
        <w:rPr>
          <w:rStyle w:val="FootnoteReference"/>
        </w:rPr>
        <w:footnoteReference w:id="1064"/>
      </w:r>
    </w:p>
    <w:p w14:paraId="36F024BB" w14:textId="77777777" w:rsidR="00483A3F" w:rsidRPr="00103879" w:rsidRDefault="00483A3F" w:rsidP="00483A3F">
      <w:pPr>
        <w:rPr>
          <w:sz w:val="24"/>
          <w:szCs w:val="24"/>
        </w:rPr>
      </w:pPr>
      <w:r w:rsidRPr="00103879">
        <w:rPr>
          <w:sz w:val="24"/>
          <w:szCs w:val="24"/>
          <w:u w:val="single"/>
        </w:rPr>
        <w:t>Zutaten</w:t>
      </w:r>
      <w:r w:rsidRPr="00103879">
        <w:rPr>
          <w:sz w:val="24"/>
          <w:szCs w:val="24"/>
        </w:rPr>
        <w:t xml:space="preserve"> (für 300-400 g)</w:t>
      </w:r>
    </w:p>
    <w:p w14:paraId="35BDE2B1" w14:textId="77777777" w:rsidR="00483A3F" w:rsidRPr="00103879" w:rsidRDefault="00483A3F" w:rsidP="00483A3F">
      <w:pPr>
        <w:rPr>
          <w:sz w:val="24"/>
          <w:szCs w:val="24"/>
        </w:rPr>
      </w:pPr>
      <w:r w:rsidRPr="00103879">
        <w:rPr>
          <w:sz w:val="24"/>
          <w:szCs w:val="24"/>
        </w:rPr>
        <w:t>2 l Vollmilch</w:t>
      </w:r>
    </w:p>
    <w:p w14:paraId="50AE6216" w14:textId="77777777" w:rsidR="00483A3F" w:rsidRPr="00103879" w:rsidRDefault="00483A3F" w:rsidP="00483A3F">
      <w:pPr>
        <w:rPr>
          <w:sz w:val="24"/>
          <w:szCs w:val="24"/>
        </w:rPr>
      </w:pPr>
      <w:r w:rsidRPr="00103879">
        <w:rPr>
          <w:sz w:val="24"/>
          <w:szCs w:val="24"/>
        </w:rPr>
        <w:t>4 EL Zitronensaft</w:t>
      </w:r>
    </w:p>
    <w:p w14:paraId="4CF5D243" w14:textId="77777777" w:rsidR="00483A3F" w:rsidRPr="00103879" w:rsidRDefault="00483A3F" w:rsidP="00483A3F">
      <w:pPr>
        <w:rPr>
          <w:sz w:val="24"/>
          <w:szCs w:val="24"/>
        </w:rPr>
      </w:pPr>
    </w:p>
    <w:p w14:paraId="0D90403D" w14:textId="77777777" w:rsidR="00483A3F" w:rsidRPr="00103879" w:rsidRDefault="00483A3F" w:rsidP="00483A3F">
      <w:pPr>
        <w:rPr>
          <w:sz w:val="24"/>
          <w:szCs w:val="24"/>
        </w:rPr>
      </w:pPr>
      <w:r w:rsidRPr="00103879">
        <w:rPr>
          <w:sz w:val="24"/>
          <w:szCs w:val="24"/>
        </w:rPr>
        <w:t>Zubereitung:</w:t>
      </w:r>
    </w:p>
    <w:p w14:paraId="71FD2D36" w14:textId="77777777" w:rsidR="00483A3F" w:rsidRPr="00103879" w:rsidRDefault="00483A3F" w:rsidP="00B40E8C">
      <w:pPr>
        <w:pStyle w:val="ListParagraph"/>
        <w:numPr>
          <w:ilvl w:val="0"/>
          <w:numId w:val="1400"/>
        </w:numPr>
        <w:spacing w:after="120"/>
        <w:ind w:left="714" w:hanging="357"/>
        <w:contextualSpacing w:val="0"/>
        <w:jc w:val="both"/>
        <w:rPr>
          <w:sz w:val="24"/>
          <w:szCs w:val="24"/>
        </w:rPr>
      </w:pPr>
      <w:r w:rsidRPr="00103879">
        <w:rPr>
          <w:sz w:val="24"/>
          <w:szCs w:val="24"/>
        </w:rPr>
        <w:t>Die Milch in einen Topf geben und zum Kochen bringen, dabei ständig rühren, damit sie nicht ansetzt. Sobald die Milch aufkocht, die Temperatur reduzieren. Den Zitronensaft einrühren, bis die Milch gerinnt. Sobald sich der Bruch von der Molke trennt, den Topf vom Herd nehmen.</w:t>
      </w:r>
    </w:p>
    <w:p w14:paraId="18BC74A5" w14:textId="77777777" w:rsidR="00483A3F" w:rsidRPr="00103879" w:rsidRDefault="00483A3F" w:rsidP="00B40E8C">
      <w:pPr>
        <w:pStyle w:val="ListParagraph"/>
        <w:numPr>
          <w:ilvl w:val="0"/>
          <w:numId w:val="1400"/>
        </w:numPr>
        <w:spacing w:after="120"/>
        <w:ind w:left="714" w:hanging="357"/>
        <w:contextualSpacing w:val="0"/>
        <w:jc w:val="both"/>
        <w:rPr>
          <w:sz w:val="24"/>
          <w:szCs w:val="24"/>
        </w:rPr>
      </w:pPr>
      <w:r w:rsidRPr="00103879">
        <w:rPr>
          <w:sz w:val="24"/>
          <w:szCs w:val="24"/>
        </w:rPr>
        <w:t>Ein Sieb mit einem Presstuch auslegen und über die Spüle stellen. Den Bruch langsam hineingießen, sodass die Molke ablaufen kann. Wasser in den Topf füllen und über den Bruch gießen, um allen Zitronensaft abzuspülen.</w:t>
      </w:r>
    </w:p>
    <w:p w14:paraId="10D39385" w14:textId="77777777" w:rsidR="00483A3F" w:rsidRPr="00103879" w:rsidRDefault="00483A3F" w:rsidP="00B40E8C">
      <w:pPr>
        <w:pStyle w:val="ListParagraph"/>
        <w:numPr>
          <w:ilvl w:val="0"/>
          <w:numId w:val="1400"/>
        </w:numPr>
        <w:spacing w:after="120"/>
        <w:ind w:left="714" w:hanging="357"/>
        <w:contextualSpacing w:val="0"/>
        <w:jc w:val="both"/>
        <w:rPr>
          <w:sz w:val="24"/>
          <w:szCs w:val="24"/>
        </w:rPr>
      </w:pPr>
      <w:r w:rsidRPr="00103879">
        <w:rPr>
          <w:sz w:val="24"/>
          <w:szCs w:val="24"/>
        </w:rPr>
        <w:t>Die Ecken des Presstuchs zusammennehmen und fest verdrillen, um das Wasser aus dem Panir zu winden. Dann ein Gewicht zum Pressen daraufsetzen und den Käse im Sieb über der Spüle abtropfen lassen.</w:t>
      </w:r>
    </w:p>
    <w:p w14:paraId="1FCF03ED" w14:textId="77777777" w:rsidR="00483A3F" w:rsidRPr="00103879" w:rsidRDefault="00483A3F" w:rsidP="00B40E8C">
      <w:pPr>
        <w:pStyle w:val="ListParagraph"/>
        <w:numPr>
          <w:ilvl w:val="0"/>
          <w:numId w:val="1400"/>
        </w:numPr>
        <w:spacing w:after="120"/>
        <w:ind w:left="714" w:hanging="357"/>
        <w:contextualSpacing w:val="0"/>
        <w:jc w:val="both"/>
        <w:rPr>
          <w:sz w:val="24"/>
          <w:szCs w:val="24"/>
        </w:rPr>
      </w:pPr>
      <w:r w:rsidRPr="00103879">
        <w:rPr>
          <w:sz w:val="24"/>
          <w:szCs w:val="24"/>
        </w:rPr>
        <w:t>Ungefähr 3 Stunden abtropfen lassen, bis der Panir sich fest anfühlt, dann bis zur Verwendung kaltstellen. In Frischhaltefolie einschlagen oder in einen luftdicht verschließenden Behälter. Hält sich ca. 3 Tage.</w:t>
      </w:r>
    </w:p>
    <w:p w14:paraId="63D64DD2" w14:textId="77777777" w:rsidR="00483A3F" w:rsidRPr="00103879" w:rsidRDefault="00483A3F" w:rsidP="00483A3F">
      <w:pPr>
        <w:rPr>
          <w:sz w:val="24"/>
          <w:szCs w:val="24"/>
        </w:rPr>
      </w:pPr>
    </w:p>
    <w:p w14:paraId="2F74705E" w14:textId="77777777" w:rsidR="00483A3F" w:rsidRDefault="00483A3F" w:rsidP="00483A3F">
      <w:pPr>
        <w:rPr>
          <w:sz w:val="24"/>
          <w:szCs w:val="24"/>
        </w:rPr>
      </w:pPr>
      <w:r>
        <w:rPr>
          <w:sz w:val="24"/>
          <w:szCs w:val="24"/>
        </w:rPr>
        <w:br w:type="page"/>
      </w:r>
    </w:p>
    <w:p w14:paraId="2107A263" w14:textId="77777777" w:rsidR="00483A3F" w:rsidRDefault="00483A3F" w:rsidP="00483A3F">
      <w:pPr>
        <w:pStyle w:val="Heading2"/>
        <w:spacing w:after="240"/>
      </w:pPr>
      <w:r>
        <w:lastRenderedPageBreak/>
        <w:t>Panir II</w:t>
      </w:r>
      <w:r>
        <w:rPr>
          <w:rStyle w:val="FootnoteReference"/>
        </w:rPr>
        <w:footnoteReference w:id="1065"/>
      </w:r>
      <w:r>
        <w:t xml:space="preserve"> </w:t>
      </w:r>
    </w:p>
    <w:p w14:paraId="3CED7A72" w14:textId="77777777" w:rsidR="00483A3F" w:rsidRDefault="00483A3F" w:rsidP="00483A3F">
      <w:pPr>
        <w:rPr>
          <w:sz w:val="24"/>
          <w:szCs w:val="24"/>
        </w:rPr>
      </w:pPr>
      <w:r w:rsidRPr="00006E3B">
        <w:rPr>
          <w:sz w:val="24"/>
          <w:szCs w:val="24"/>
          <w:u w:val="single"/>
        </w:rPr>
        <w:t>Zutaten</w:t>
      </w:r>
      <w:r>
        <w:rPr>
          <w:sz w:val="24"/>
          <w:szCs w:val="24"/>
        </w:rPr>
        <w:t xml:space="preserve"> (für etwa 150 g Panir)</w:t>
      </w:r>
    </w:p>
    <w:p w14:paraId="7D7F3004" w14:textId="77777777" w:rsidR="00483A3F" w:rsidRDefault="00483A3F" w:rsidP="00483A3F">
      <w:pPr>
        <w:rPr>
          <w:sz w:val="24"/>
          <w:szCs w:val="24"/>
        </w:rPr>
      </w:pPr>
      <w:r>
        <w:rPr>
          <w:sz w:val="24"/>
          <w:szCs w:val="24"/>
        </w:rPr>
        <w:t>1 l Vollmilch</w:t>
      </w:r>
    </w:p>
    <w:p w14:paraId="13620A08" w14:textId="77777777" w:rsidR="00483A3F" w:rsidRDefault="00483A3F" w:rsidP="00483A3F">
      <w:pPr>
        <w:rPr>
          <w:sz w:val="24"/>
          <w:szCs w:val="24"/>
        </w:rPr>
      </w:pPr>
      <w:r>
        <w:rPr>
          <w:sz w:val="24"/>
          <w:szCs w:val="24"/>
        </w:rPr>
        <w:t>4 EL Wein-Branntweinessig</w:t>
      </w:r>
    </w:p>
    <w:p w14:paraId="3327A30F" w14:textId="77777777" w:rsidR="00483A3F" w:rsidRDefault="00483A3F" w:rsidP="00483A3F">
      <w:pPr>
        <w:rPr>
          <w:sz w:val="24"/>
          <w:szCs w:val="24"/>
        </w:rPr>
      </w:pPr>
    </w:p>
    <w:p w14:paraId="12A73B3D" w14:textId="77777777" w:rsidR="00483A3F" w:rsidRDefault="00483A3F" w:rsidP="00483A3F">
      <w:pPr>
        <w:rPr>
          <w:sz w:val="24"/>
          <w:szCs w:val="24"/>
        </w:rPr>
      </w:pPr>
      <w:r>
        <w:rPr>
          <w:sz w:val="24"/>
          <w:szCs w:val="24"/>
        </w:rPr>
        <w:t>Zubereitungszeit:</w:t>
      </w:r>
      <w:r>
        <w:rPr>
          <w:sz w:val="24"/>
          <w:szCs w:val="24"/>
        </w:rPr>
        <w:tab/>
        <w:t>30 Minuten plus 1 Stunde Trocknen und eventuell 6 Stunden Pressen</w:t>
      </w:r>
    </w:p>
    <w:p w14:paraId="34983CE5" w14:textId="77777777" w:rsidR="00483A3F" w:rsidRPr="00CC3100" w:rsidRDefault="00483A3F" w:rsidP="00B40E8C">
      <w:pPr>
        <w:pStyle w:val="ListParagraph"/>
        <w:numPr>
          <w:ilvl w:val="0"/>
          <w:numId w:val="1424"/>
        </w:numPr>
        <w:spacing w:after="120"/>
        <w:ind w:left="714" w:hanging="357"/>
        <w:contextualSpacing w:val="0"/>
        <w:jc w:val="both"/>
        <w:rPr>
          <w:sz w:val="24"/>
          <w:szCs w:val="24"/>
        </w:rPr>
      </w:pPr>
      <w:r w:rsidRPr="00CC3100">
        <w:rPr>
          <w:sz w:val="24"/>
          <w:szCs w:val="24"/>
        </w:rPr>
        <w:t>Milch</w:t>
      </w:r>
      <w:r>
        <w:rPr>
          <w:sz w:val="24"/>
          <w:szCs w:val="24"/>
        </w:rPr>
        <w:t xml:space="preserve"> in</w:t>
      </w:r>
      <w:r w:rsidRPr="00CC3100">
        <w:rPr>
          <w:sz w:val="24"/>
          <w:szCs w:val="24"/>
        </w:rPr>
        <w:t xml:space="preserve"> einen großen schweren Topf geben und zum Kochen bringen.</w:t>
      </w:r>
    </w:p>
    <w:p w14:paraId="4F64FDB3" w14:textId="77777777" w:rsidR="00483A3F" w:rsidRPr="00CC3100" w:rsidRDefault="00483A3F" w:rsidP="00B40E8C">
      <w:pPr>
        <w:pStyle w:val="ListParagraph"/>
        <w:numPr>
          <w:ilvl w:val="0"/>
          <w:numId w:val="1424"/>
        </w:numPr>
        <w:spacing w:after="120"/>
        <w:ind w:left="714" w:hanging="357"/>
        <w:contextualSpacing w:val="0"/>
        <w:jc w:val="both"/>
        <w:rPr>
          <w:sz w:val="24"/>
          <w:szCs w:val="24"/>
        </w:rPr>
      </w:pPr>
      <w:r w:rsidRPr="00CC3100">
        <w:rPr>
          <w:sz w:val="24"/>
          <w:szCs w:val="24"/>
        </w:rPr>
        <w:t>Wenn die Milch nach oben steigt, den Essig unterrühren und den Topf schnell von der Platte ziehen.</w:t>
      </w:r>
    </w:p>
    <w:p w14:paraId="70659411" w14:textId="77777777" w:rsidR="00483A3F" w:rsidRPr="00CC3100" w:rsidRDefault="00483A3F" w:rsidP="00B40E8C">
      <w:pPr>
        <w:pStyle w:val="ListParagraph"/>
        <w:numPr>
          <w:ilvl w:val="0"/>
          <w:numId w:val="1424"/>
        </w:numPr>
        <w:spacing w:after="120"/>
        <w:ind w:left="714" w:hanging="357"/>
        <w:contextualSpacing w:val="0"/>
        <w:jc w:val="both"/>
        <w:rPr>
          <w:sz w:val="24"/>
          <w:szCs w:val="24"/>
        </w:rPr>
      </w:pPr>
      <w:r w:rsidRPr="00CC3100">
        <w:rPr>
          <w:sz w:val="24"/>
          <w:szCs w:val="24"/>
        </w:rPr>
        <w:t>Der Paneer trennt sich jetzt von der gelbgrünen Molke. Sollte es noch nicht funktioniert haben, den Topf noch einmal auf die Herdplatte stellen, die Milch erhitzen und dabei so lange rühren, bis die Trennung vollzogen ist. Eventuell den Topf länger auf der Herdplatte stehen lassen, bis sich Käse und Molke getrennt haben.</w:t>
      </w:r>
    </w:p>
    <w:p w14:paraId="03EE3A6E" w14:textId="77777777" w:rsidR="00483A3F" w:rsidRPr="00CC3100" w:rsidRDefault="00483A3F" w:rsidP="00B40E8C">
      <w:pPr>
        <w:pStyle w:val="ListParagraph"/>
        <w:numPr>
          <w:ilvl w:val="0"/>
          <w:numId w:val="1424"/>
        </w:numPr>
        <w:spacing w:after="120"/>
        <w:ind w:left="714" w:hanging="357"/>
        <w:contextualSpacing w:val="0"/>
        <w:jc w:val="both"/>
        <w:rPr>
          <w:sz w:val="24"/>
          <w:szCs w:val="24"/>
        </w:rPr>
      </w:pPr>
      <w:r w:rsidRPr="00CC3100">
        <w:rPr>
          <w:sz w:val="24"/>
          <w:szCs w:val="24"/>
        </w:rPr>
        <w:t>Ein sauberes Haushaltstuch in ein Sieb legen und das Sieb in das Spülbecken geben. Paneer und Molke hineingießen und das Ganze etwa ½ Minute unter fließend kaltes Wasser halten, um die Reste der Gerinnstoffe zu entfernen. Die Enden des Tuches zusammennehmen und so viel Flüssigkeit wie möglich auspressen.</w:t>
      </w:r>
    </w:p>
    <w:p w14:paraId="654430F3" w14:textId="77777777" w:rsidR="00483A3F" w:rsidRPr="00CC3100" w:rsidRDefault="00483A3F" w:rsidP="00B40E8C">
      <w:pPr>
        <w:pStyle w:val="ListParagraph"/>
        <w:numPr>
          <w:ilvl w:val="0"/>
          <w:numId w:val="1424"/>
        </w:numPr>
        <w:spacing w:after="120"/>
        <w:ind w:left="714" w:hanging="357"/>
        <w:contextualSpacing w:val="0"/>
        <w:jc w:val="both"/>
        <w:rPr>
          <w:sz w:val="24"/>
          <w:szCs w:val="24"/>
        </w:rPr>
      </w:pPr>
      <w:r w:rsidRPr="00CC3100">
        <w:rPr>
          <w:sz w:val="24"/>
          <w:szCs w:val="24"/>
        </w:rPr>
        <w:t>Den Käse im Tuch mit einem Bindfaden abbinden. Das Tuch mit dem Käse auf ein Brett legen, ein zweites Brett darauflegen und dieses mit etwa 6 kg beschweren. Wenn möglich den Pan</w:t>
      </w:r>
      <w:r>
        <w:rPr>
          <w:sz w:val="24"/>
          <w:szCs w:val="24"/>
        </w:rPr>
        <w:t>e</w:t>
      </w:r>
      <w:r w:rsidRPr="00CC3100">
        <w:rPr>
          <w:sz w:val="24"/>
          <w:szCs w:val="24"/>
        </w:rPr>
        <w:t>er 6 Stunden zwischen den Brettern lassen. Nach diesem Pressvorgang ist der Paneer schnittfest. Der Paneer ist fertig, wenn er krümelig ist und die ganze Flüssigkeit ausgepresst ist. Das ist für die weiter Verarbeitung wichtig. Käse auswickeln, in Würfel oder flache Scheiben und dann Rechtecke schneiden und in Plastikfolie oder einer fest verschließbaren Plastikdose im Kühlschrank aufbewahren.</w:t>
      </w:r>
    </w:p>
    <w:p w14:paraId="0416D3D1" w14:textId="77777777" w:rsidR="00483A3F" w:rsidRDefault="00483A3F" w:rsidP="00483A3F">
      <w:pPr>
        <w:rPr>
          <w:sz w:val="24"/>
          <w:szCs w:val="24"/>
        </w:rPr>
      </w:pPr>
    </w:p>
    <w:p w14:paraId="7AC89DDD" w14:textId="77777777" w:rsidR="00483A3F" w:rsidRDefault="00483A3F" w:rsidP="00483A3F">
      <w:pPr>
        <w:rPr>
          <w:sz w:val="24"/>
          <w:szCs w:val="24"/>
        </w:rPr>
      </w:pPr>
      <w:r>
        <w:rPr>
          <w:sz w:val="24"/>
          <w:szCs w:val="24"/>
        </w:rPr>
        <w:br w:type="page"/>
      </w:r>
    </w:p>
    <w:p w14:paraId="3E0B02B3" w14:textId="7393DF1D" w:rsidR="00A72611" w:rsidRDefault="00A72611" w:rsidP="00A72611">
      <w:pPr>
        <w:pStyle w:val="Heading2"/>
        <w:spacing w:after="240"/>
      </w:pPr>
      <w:r>
        <w:lastRenderedPageBreak/>
        <w:t>Frischer Matar Panir</w:t>
      </w:r>
      <w:r>
        <w:rPr>
          <w:rStyle w:val="FootnoteReference"/>
        </w:rPr>
        <w:footnoteReference w:id="1066"/>
      </w:r>
      <w:r>
        <w:t xml:space="preserve"> </w:t>
      </w:r>
    </w:p>
    <w:p w14:paraId="4773564F" w14:textId="77777777" w:rsidR="00A72611" w:rsidRDefault="00A72611" w:rsidP="00A72611">
      <w:pPr>
        <w:rPr>
          <w:sz w:val="24"/>
          <w:szCs w:val="24"/>
        </w:rPr>
      </w:pPr>
      <w:r w:rsidRPr="00D75AB9">
        <w:rPr>
          <w:sz w:val="24"/>
          <w:szCs w:val="24"/>
          <w:u w:val="single"/>
        </w:rPr>
        <w:t>Zutaten</w:t>
      </w:r>
      <w:r>
        <w:rPr>
          <w:sz w:val="24"/>
          <w:szCs w:val="24"/>
        </w:rPr>
        <w:t xml:space="preserve"> (für 4 Portionen):</w:t>
      </w:r>
    </w:p>
    <w:p w14:paraId="2EC2E0E7" w14:textId="77777777" w:rsidR="00A72611" w:rsidRDefault="00A72611" w:rsidP="00A72611">
      <w:pPr>
        <w:rPr>
          <w:sz w:val="24"/>
          <w:szCs w:val="24"/>
        </w:rPr>
      </w:pPr>
      <w:r>
        <w:rPr>
          <w:sz w:val="24"/>
          <w:szCs w:val="24"/>
        </w:rPr>
        <w:t>Rapsöl</w:t>
      </w:r>
    </w:p>
    <w:p w14:paraId="053ACD59" w14:textId="77777777" w:rsidR="00A72611" w:rsidRDefault="00A72611" w:rsidP="00A72611">
      <w:pPr>
        <w:rPr>
          <w:sz w:val="24"/>
          <w:szCs w:val="24"/>
        </w:rPr>
      </w:pPr>
      <w:r>
        <w:rPr>
          <w:sz w:val="24"/>
          <w:szCs w:val="24"/>
        </w:rPr>
        <w:t>550 g harter Panir, in 1,5 cm große Würfel geschnitten</w:t>
      </w:r>
    </w:p>
    <w:p w14:paraId="3BE47120" w14:textId="77777777" w:rsidR="00A72611" w:rsidRDefault="00A72611" w:rsidP="00A72611">
      <w:pPr>
        <w:rPr>
          <w:sz w:val="24"/>
          <w:szCs w:val="24"/>
        </w:rPr>
      </w:pPr>
      <w:r>
        <w:rPr>
          <w:sz w:val="24"/>
          <w:szCs w:val="24"/>
        </w:rPr>
        <w:t>400 g reife Tomaten, gehackt</w:t>
      </w:r>
    </w:p>
    <w:p w14:paraId="45D4AF64" w14:textId="77777777" w:rsidR="00A72611" w:rsidRDefault="00A72611" w:rsidP="00A72611">
      <w:pPr>
        <w:rPr>
          <w:sz w:val="24"/>
          <w:szCs w:val="24"/>
        </w:rPr>
      </w:pPr>
      <w:r>
        <w:rPr>
          <w:sz w:val="24"/>
          <w:szCs w:val="24"/>
        </w:rPr>
        <w:t>1 TL Salz</w:t>
      </w:r>
    </w:p>
    <w:p w14:paraId="0B597635" w14:textId="77777777" w:rsidR="00A72611" w:rsidRDefault="00A72611" w:rsidP="00A72611">
      <w:pPr>
        <w:rPr>
          <w:sz w:val="24"/>
          <w:szCs w:val="24"/>
        </w:rPr>
      </w:pPr>
      <w:r>
        <w:rPr>
          <w:sz w:val="24"/>
          <w:szCs w:val="24"/>
        </w:rPr>
        <w:t>½ TL gemahlener schwarzer Pfeffer</w:t>
      </w:r>
    </w:p>
    <w:p w14:paraId="021891CB" w14:textId="77777777" w:rsidR="00A72611" w:rsidRDefault="00A72611" w:rsidP="00A72611">
      <w:pPr>
        <w:rPr>
          <w:sz w:val="24"/>
          <w:szCs w:val="24"/>
        </w:rPr>
      </w:pPr>
      <w:r>
        <w:rPr>
          <w:sz w:val="24"/>
          <w:szCs w:val="24"/>
        </w:rPr>
        <w:t>1 TL gemahlener Kreuzkümmel</w:t>
      </w:r>
    </w:p>
    <w:p w14:paraId="039DD79D" w14:textId="77777777" w:rsidR="00A72611" w:rsidRDefault="00A72611" w:rsidP="00A72611">
      <w:pPr>
        <w:rPr>
          <w:sz w:val="24"/>
          <w:szCs w:val="24"/>
        </w:rPr>
      </w:pPr>
      <w:r>
        <w:rPr>
          <w:sz w:val="24"/>
          <w:szCs w:val="24"/>
        </w:rPr>
        <w:t>1 TL Cayennepfeffer</w:t>
      </w:r>
    </w:p>
    <w:p w14:paraId="596564B9" w14:textId="77777777" w:rsidR="00A72611" w:rsidRDefault="00A72611" w:rsidP="00A72611">
      <w:pPr>
        <w:rPr>
          <w:sz w:val="24"/>
          <w:szCs w:val="24"/>
        </w:rPr>
      </w:pPr>
      <w:r>
        <w:rPr>
          <w:sz w:val="24"/>
          <w:szCs w:val="24"/>
        </w:rPr>
        <w:t>1/3 TL gemahlene Kurkuma</w:t>
      </w:r>
    </w:p>
    <w:p w14:paraId="21D5F101" w14:textId="77777777" w:rsidR="00A72611" w:rsidRDefault="00A72611" w:rsidP="00A72611">
      <w:pPr>
        <w:rPr>
          <w:sz w:val="24"/>
          <w:szCs w:val="24"/>
        </w:rPr>
      </w:pPr>
      <w:r>
        <w:rPr>
          <w:sz w:val="24"/>
          <w:szCs w:val="24"/>
        </w:rPr>
        <w:t>200 g grüne Bohnen</w:t>
      </w:r>
    </w:p>
    <w:p w14:paraId="278B7BD2" w14:textId="77777777" w:rsidR="00A72611" w:rsidRDefault="00A72611" w:rsidP="00A72611">
      <w:pPr>
        <w:rPr>
          <w:sz w:val="24"/>
          <w:szCs w:val="24"/>
        </w:rPr>
      </w:pPr>
      <w:r>
        <w:rPr>
          <w:sz w:val="24"/>
          <w:szCs w:val="24"/>
        </w:rPr>
        <w:t>200 g Zuckerschoten</w:t>
      </w:r>
    </w:p>
    <w:p w14:paraId="2D19F391" w14:textId="77777777" w:rsidR="00A72611" w:rsidRDefault="00A72611" w:rsidP="00A72611">
      <w:pPr>
        <w:rPr>
          <w:sz w:val="24"/>
          <w:szCs w:val="24"/>
        </w:rPr>
      </w:pPr>
      <w:r>
        <w:rPr>
          <w:sz w:val="24"/>
          <w:szCs w:val="24"/>
        </w:rPr>
        <w:t>200 g Erbsen (TK oder frisch)</w:t>
      </w:r>
    </w:p>
    <w:p w14:paraId="57A1D811" w14:textId="77777777" w:rsidR="00A72611" w:rsidRDefault="00A72611" w:rsidP="00A72611">
      <w:pPr>
        <w:rPr>
          <w:sz w:val="24"/>
          <w:szCs w:val="24"/>
        </w:rPr>
      </w:pPr>
      <w:r>
        <w:rPr>
          <w:sz w:val="24"/>
          <w:szCs w:val="24"/>
        </w:rPr>
        <w:t>1 rote Chilischote, entkernt und in feine Streifen geschnitten</w:t>
      </w:r>
    </w:p>
    <w:p w14:paraId="76EAEE92" w14:textId="77777777" w:rsidR="00A72611" w:rsidRDefault="00A72611" w:rsidP="00A72611">
      <w:pPr>
        <w:rPr>
          <w:sz w:val="24"/>
          <w:szCs w:val="24"/>
        </w:rPr>
      </w:pPr>
    </w:p>
    <w:p w14:paraId="2DCF548C" w14:textId="77777777" w:rsidR="00A72611" w:rsidRDefault="00A72611" w:rsidP="00A72611">
      <w:pPr>
        <w:rPr>
          <w:sz w:val="24"/>
          <w:szCs w:val="24"/>
        </w:rPr>
      </w:pPr>
      <w:r>
        <w:rPr>
          <w:sz w:val="24"/>
          <w:szCs w:val="24"/>
        </w:rPr>
        <w:t>Zubereitung:</w:t>
      </w:r>
    </w:p>
    <w:p w14:paraId="05EB3BEE" w14:textId="77777777" w:rsidR="00A72611" w:rsidRPr="00A0351A" w:rsidRDefault="00A72611" w:rsidP="00B40E8C">
      <w:pPr>
        <w:pStyle w:val="ListParagraph"/>
        <w:numPr>
          <w:ilvl w:val="0"/>
          <w:numId w:val="1458"/>
        </w:numPr>
        <w:spacing w:after="120"/>
        <w:ind w:left="714" w:hanging="357"/>
        <w:contextualSpacing w:val="0"/>
        <w:jc w:val="both"/>
        <w:rPr>
          <w:sz w:val="24"/>
          <w:szCs w:val="24"/>
        </w:rPr>
      </w:pPr>
      <w:r w:rsidRPr="00A0351A">
        <w:rPr>
          <w:sz w:val="24"/>
          <w:szCs w:val="24"/>
        </w:rPr>
        <w:t>Etwas Öl in der Pfanne erhitzen, Panir bei mittlerer Hitze etwa 4 Minuten braten, bis er goldbraun und knusprig ist. Dabei jede Minute wenden. Mit dem Schaumlöffel herausnehmen und auf einen Teller geben.</w:t>
      </w:r>
    </w:p>
    <w:p w14:paraId="2C66CE5D" w14:textId="77777777" w:rsidR="00A72611" w:rsidRPr="00A0351A" w:rsidRDefault="00A72611" w:rsidP="00B40E8C">
      <w:pPr>
        <w:pStyle w:val="ListParagraph"/>
        <w:numPr>
          <w:ilvl w:val="0"/>
          <w:numId w:val="1458"/>
        </w:numPr>
        <w:spacing w:after="120"/>
        <w:ind w:left="714" w:hanging="357"/>
        <w:contextualSpacing w:val="0"/>
        <w:jc w:val="both"/>
        <w:rPr>
          <w:sz w:val="24"/>
          <w:szCs w:val="24"/>
        </w:rPr>
      </w:pPr>
      <w:r w:rsidRPr="00A0351A">
        <w:rPr>
          <w:sz w:val="24"/>
          <w:szCs w:val="24"/>
        </w:rPr>
        <w:t>Für die Sauce 1 EL Öl in einem Topf erhitzen, den Knoblauch hineingeben und unter Rühren anbraten. Die Tomaten hinzufügen und 6 Minuten andünsten, bis sie weich sind und zerfallen. Salz, Pfeffer, Kreuzkümmel, Cayennepfeffer und Kurkuma unterrühren und 1 Minute kochen. Vom Herd nehmen.</w:t>
      </w:r>
    </w:p>
    <w:p w14:paraId="7F078266" w14:textId="77777777" w:rsidR="00A72611" w:rsidRPr="00A0351A" w:rsidRDefault="00A72611" w:rsidP="00B40E8C">
      <w:pPr>
        <w:pStyle w:val="ListParagraph"/>
        <w:numPr>
          <w:ilvl w:val="0"/>
          <w:numId w:val="1458"/>
        </w:numPr>
        <w:spacing w:after="120"/>
        <w:ind w:left="714" w:hanging="357"/>
        <w:contextualSpacing w:val="0"/>
        <w:jc w:val="both"/>
        <w:rPr>
          <w:sz w:val="24"/>
          <w:szCs w:val="24"/>
        </w:rPr>
      </w:pPr>
      <w:r w:rsidRPr="00A0351A">
        <w:rPr>
          <w:sz w:val="24"/>
          <w:szCs w:val="24"/>
        </w:rPr>
        <w:t>Einen Topf Wasser zum Kochen bringen, die Bohnen hineingeben und 2 Minuten köcheln lassen. Die Zuckerschoten hinzufügen und weitere 2 Minuten garen, anschließend die Erbsen dazugeben und nochmals 1 Minute köcheln lassen. Dann abgießen und das Gemüse ausdampfen lassen.</w:t>
      </w:r>
    </w:p>
    <w:p w14:paraId="5E22813B" w14:textId="77777777" w:rsidR="00A72611" w:rsidRPr="00A0351A" w:rsidRDefault="00A72611" w:rsidP="00B40E8C">
      <w:pPr>
        <w:pStyle w:val="ListParagraph"/>
        <w:numPr>
          <w:ilvl w:val="0"/>
          <w:numId w:val="1458"/>
        </w:numPr>
        <w:spacing w:after="120"/>
        <w:ind w:left="714" w:hanging="357"/>
        <w:contextualSpacing w:val="0"/>
        <w:jc w:val="both"/>
        <w:rPr>
          <w:sz w:val="24"/>
          <w:szCs w:val="24"/>
        </w:rPr>
      </w:pPr>
      <w:r w:rsidRPr="00A0351A">
        <w:rPr>
          <w:sz w:val="24"/>
          <w:szCs w:val="24"/>
        </w:rPr>
        <w:t xml:space="preserve">Die Sauce wieder erhitzen und den Panir hineingeben. Sobald beides heiß ist, das Gemüse unterheben. Mit Chiliringen bestreuen. </w:t>
      </w:r>
    </w:p>
    <w:p w14:paraId="6CC4B023" w14:textId="77777777" w:rsidR="00A72611" w:rsidRDefault="00A72611" w:rsidP="00A72611">
      <w:pPr>
        <w:rPr>
          <w:sz w:val="24"/>
          <w:szCs w:val="24"/>
        </w:rPr>
      </w:pPr>
    </w:p>
    <w:p w14:paraId="50A62AA5" w14:textId="77777777" w:rsidR="00A72611" w:rsidRDefault="00A72611" w:rsidP="00A72611">
      <w:pPr>
        <w:rPr>
          <w:rFonts w:asciiTheme="majorHAnsi" w:eastAsiaTheme="majorEastAsia" w:hAnsiTheme="majorHAnsi" w:cstheme="majorBidi"/>
          <w:color w:val="2F5496" w:themeColor="accent1" w:themeShade="BF"/>
          <w:sz w:val="26"/>
          <w:szCs w:val="26"/>
        </w:rPr>
      </w:pPr>
      <w:r>
        <w:rPr>
          <w:sz w:val="24"/>
          <w:szCs w:val="24"/>
        </w:rPr>
        <w:t>Kommentar:</w:t>
      </w:r>
      <w:r>
        <w:rPr>
          <w:sz w:val="24"/>
          <w:szCs w:val="24"/>
        </w:rPr>
        <w:tab/>
      </w:r>
      <w:r w:rsidRPr="00A0351A">
        <w:rPr>
          <w:sz w:val="24"/>
          <w:szCs w:val="24"/>
        </w:rPr>
        <w:t>Mit Chapati oder Reis und etwas Joghurt servieren.</w:t>
      </w:r>
      <w:r>
        <w:br w:type="page"/>
      </w:r>
    </w:p>
    <w:p w14:paraId="11BEE691" w14:textId="77777777" w:rsidR="00A72611" w:rsidRDefault="00A72611" w:rsidP="00A72611">
      <w:pPr>
        <w:pStyle w:val="Heading2"/>
        <w:spacing w:after="240"/>
      </w:pPr>
      <w:r>
        <w:lastRenderedPageBreak/>
        <w:t>Panir-Kebabs mit Minze und Koriander - Hara paneer tikka</w:t>
      </w:r>
      <w:r>
        <w:rPr>
          <w:rStyle w:val="FootnoteReference"/>
        </w:rPr>
        <w:footnoteReference w:id="1067"/>
      </w:r>
      <w:r>
        <w:t xml:space="preserve"> </w:t>
      </w:r>
    </w:p>
    <w:p w14:paraId="63A00E5B" w14:textId="77777777" w:rsidR="00A72611" w:rsidRDefault="00A72611" w:rsidP="00A72611">
      <w:pPr>
        <w:rPr>
          <w:sz w:val="24"/>
          <w:szCs w:val="24"/>
        </w:rPr>
      </w:pPr>
      <w:r w:rsidRPr="00257157">
        <w:rPr>
          <w:sz w:val="24"/>
          <w:szCs w:val="24"/>
          <w:u w:val="single"/>
        </w:rPr>
        <w:t>Zutaten</w:t>
      </w:r>
      <w:r>
        <w:rPr>
          <w:sz w:val="24"/>
          <w:szCs w:val="24"/>
        </w:rPr>
        <w:t xml:space="preserve"> (für 6 – 8 Stück):</w:t>
      </w:r>
    </w:p>
    <w:p w14:paraId="0E53B66B" w14:textId="77777777" w:rsidR="00A72611" w:rsidRDefault="00A72611" w:rsidP="00A72611">
      <w:pPr>
        <w:rPr>
          <w:sz w:val="24"/>
          <w:szCs w:val="24"/>
        </w:rPr>
      </w:pPr>
      <w:r>
        <w:rPr>
          <w:sz w:val="24"/>
          <w:szCs w:val="24"/>
        </w:rPr>
        <w:t>Rapsöl</w:t>
      </w:r>
    </w:p>
    <w:p w14:paraId="3C89D5ED" w14:textId="77777777" w:rsidR="00A72611" w:rsidRDefault="00A72611" w:rsidP="00A72611">
      <w:pPr>
        <w:rPr>
          <w:sz w:val="24"/>
          <w:szCs w:val="24"/>
        </w:rPr>
      </w:pPr>
      <w:r>
        <w:rPr>
          <w:sz w:val="24"/>
          <w:szCs w:val="24"/>
        </w:rPr>
        <w:t>2 EL Kichererbsenmehl</w:t>
      </w:r>
    </w:p>
    <w:p w14:paraId="0EE0C1A3" w14:textId="77777777" w:rsidR="00A72611" w:rsidRDefault="00A72611" w:rsidP="00A72611">
      <w:pPr>
        <w:rPr>
          <w:sz w:val="24"/>
          <w:szCs w:val="24"/>
        </w:rPr>
      </w:pPr>
      <w:r>
        <w:rPr>
          <w:sz w:val="24"/>
          <w:szCs w:val="24"/>
        </w:rPr>
        <w:t>60 g Koriandergrün</w:t>
      </w:r>
    </w:p>
    <w:p w14:paraId="5F714A34" w14:textId="77777777" w:rsidR="00A72611" w:rsidRDefault="00A72611" w:rsidP="00A72611">
      <w:pPr>
        <w:rPr>
          <w:sz w:val="24"/>
          <w:szCs w:val="24"/>
        </w:rPr>
      </w:pPr>
      <w:r>
        <w:rPr>
          <w:sz w:val="24"/>
          <w:szCs w:val="24"/>
        </w:rPr>
        <w:t>30 g Minzblätter</w:t>
      </w:r>
    </w:p>
    <w:p w14:paraId="18388B61" w14:textId="77777777" w:rsidR="00A72611" w:rsidRDefault="00A72611" w:rsidP="00A72611">
      <w:pPr>
        <w:rPr>
          <w:sz w:val="24"/>
          <w:szCs w:val="24"/>
        </w:rPr>
      </w:pPr>
      <w:r>
        <w:rPr>
          <w:sz w:val="24"/>
          <w:szCs w:val="24"/>
        </w:rPr>
        <w:t>100 g griechischer Joghurt</w:t>
      </w:r>
    </w:p>
    <w:p w14:paraId="4C47BD96" w14:textId="77777777" w:rsidR="00A72611" w:rsidRDefault="00A72611" w:rsidP="00A72611">
      <w:pPr>
        <w:rPr>
          <w:sz w:val="24"/>
          <w:szCs w:val="24"/>
        </w:rPr>
      </w:pPr>
      <w:r>
        <w:rPr>
          <w:sz w:val="24"/>
          <w:szCs w:val="24"/>
        </w:rPr>
        <w:t>2 grüne India-Jwala-Chilischoten, entkernt</w:t>
      </w:r>
    </w:p>
    <w:p w14:paraId="774109EB" w14:textId="77777777" w:rsidR="00A72611" w:rsidRDefault="00A72611" w:rsidP="00A72611">
      <w:pPr>
        <w:rPr>
          <w:sz w:val="24"/>
          <w:szCs w:val="24"/>
        </w:rPr>
      </w:pPr>
      <w:r>
        <w:rPr>
          <w:sz w:val="24"/>
          <w:szCs w:val="24"/>
        </w:rPr>
        <w:t>1 TL Salz</w:t>
      </w:r>
    </w:p>
    <w:p w14:paraId="152661D4" w14:textId="77777777" w:rsidR="00A72611" w:rsidRDefault="00A72611" w:rsidP="00A72611">
      <w:pPr>
        <w:rPr>
          <w:sz w:val="24"/>
          <w:szCs w:val="24"/>
        </w:rPr>
      </w:pPr>
      <w:r>
        <w:rPr>
          <w:sz w:val="24"/>
          <w:szCs w:val="24"/>
        </w:rPr>
        <w:t>2 EL Zitronensaft</w:t>
      </w:r>
    </w:p>
    <w:p w14:paraId="7C83B364" w14:textId="77777777" w:rsidR="00A72611" w:rsidRDefault="00A72611" w:rsidP="00A72611">
      <w:pPr>
        <w:rPr>
          <w:sz w:val="24"/>
          <w:szCs w:val="24"/>
        </w:rPr>
      </w:pPr>
      <w:r>
        <w:rPr>
          <w:sz w:val="24"/>
          <w:szCs w:val="24"/>
        </w:rPr>
        <w:t>600 g Panir, in 3 cm große Würfel geschnitten</w:t>
      </w:r>
    </w:p>
    <w:p w14:paraId="6385F811" w14:textId="77777777" w:rsidR="00A72611" w:rsidRDefault="00A72611" w:rsidP="00A72611">
      <w:pPr>
        <w:rPr>
          <w:sz w:val="24"/>
          <w:szCs w:val="24"/>
        </w:rPr>
      </w:pPr>
      <w:r>
        <w:rPr>
          <w:sz w:val="24"/>
          <w:szCs w:val="24"/>
        </w:rPr>
        <w:t>2 grüne oder gelbe Paprikaschoten, in 3 cm große Stücke geschnitten</w:t>
      </w:r>
    </w:p>
    <w:p w14:paraId="258A7E04" w14:textId="77777777" w:rsidR="00A72611" w:rsidRDefault="00A72611" w:rsidP="00A72611">
      <w:pPr>
        <w:rPr>
          <w:sz w:val="24"/>
          <w:szCs w:val="24"/>
        </w:rPr>
      </w:pPr>
    </w:p>
    <w:p w14:paraId="4D113120" w14:textId="77777777" w:rsidR="00A72611" w:rsidRDefault="00A72611" w:rsidP="00A72611">
      <w:pPr>
        <w:rPr>
          <w:sz w:val="24"/>
          <w:szCs w:val="24"/>
        </w:rPr>
      </w:pPr>
      <w:r>
        <w:rPr>
          <w:sz w:val="24"/>
          <w:szCs w:val="24"/>
        </w:rPr>
        <w:t>Zubereitung:</w:t>
      </w:r>
    </w:p>
    <w:p w14:paraId="27967204" w14:textId="77777777" w:rsidR="00A72611" w:rsidRPr="00DF2C20" w:rsidRDefault="00A72611" w:rsidP="00B40E8C">
      <w:pPr>
        <w:pStyle w:val="ListParagraph"/>
        <w:numPr>
          <w:ilvl w:val="0"/>
          <w:numId w:val="1976"/>
        </w:numPr>
        <w:spacing w:after="120"/>
        <w:contextualSpacing w:val="0"/>
        <w:jc w:val="both"/>
        <w:rPr>
          <w:sz w:val="24"/>
          <w:szCs w:val="24"/>
        </w:rPr>
      </w:pPr>
      <w:r w:rsidRPr="00DF2C20">
        <w:rPr>
          <w:sz w:val="24"/>
          <w:szCs w:val="24"/>
        </w:rPr>
        <w:t>In einer Pfanne 2 EL Öl erhitzen und das Kichererbsenmehl hineingeben. Das Mehl bei mittlerer Hitze einige Minuten anrösten, bis es nussig zu duften beginnt und die Farbe von Mandelschalen annimmt. Dann vom Herd nehmen.</w:t>
      </w:r>
    </w:p>
    <w:p w14:paraId="51A0D1AD" w14:textId="77777777" w:rsidR="00A72611" w:rsidRPr="00DF2C20" w:rsidRDefault="00A72611" w:rsidP="00B40E8C">
      <w:pPr>
        <w:pStyle w:val="ListParagraph"/>
        <w:numPr>
          <w:ilvl w:val="0"/>
          <w:numId w:val="1976"/>
        </w:numPr>
        <w:spacing w:after="120"/>
        <w:ind w:left="714" w:hanging="357"/>
        <w:contextualSpacing w:val="0"/>
        <w:jc w:val="both"/>
        <w:rPr>
          <w:sz w:val="24"/>
          <w:szCs w:val="24"/>
        </w:rPr>
      </w:pPr>
      <w:r w:rsidRPr="00DF2C20">
        <w:rPr>
          <w:sz w:val="24"/>
          <w:szCs w:val="24"/>
        </w:rPr>
        <w:t>Koriander, Minzeblätter, Joghurt, Knoblauch, Chilis, Salz und Zitronensaft zu einer feinen Paste pürieren. Zum Kichererbsenmehl geben und gründlich vermengen. Die Panir-Würfel mit der Masse bedecken und zwischen 15 Minuten und mehreren Stunden marinieren.</w:t>
      </w:r>
    </w:p>
    <w:p w14:paraId="2198CBF7" w14:textId="77777777" w:rsidR="00A72611" w:rsidRPr="00DF2C20" w:rsidRDefault="00A72611" w:rsidP="00B40E8C">
      <w:pPr>
        <w:pStyle w:val="ListParagraph"/>
        <w:numPr>
          <w:ilvl w:val="0"/>
          <w:numId w:val="1976"/>
        </w:numPr>
        <w:spacing w:after="120"/>
        <w:ind w:left="714" w:hanging="357"/>
        <w:contextualSpacing w:val="0"/>
        <w:jc w:val="both"/>
        <w:rPr>
          <w:sz w:val="24"/>
          <w:szCs w:val="24"/>
        </w:rPr>
      </w:pPr>
      <w:r w:rsidRPr="00DF2C20">
        <w:rPr>
          <w:sz w:val="24"/>
          <w:szCs w:val="24"/>
        </w:rPr>
        <w:t>Holzspieße in einer Schüssel mit kaltem Wasser quellen lassen. Den Backofen auf 220 Grad vorheizen und ein Backblech mit Backpapier belegen.</w:t>
      </w:r>
    </w:p>
    <w:p w14:paraId="7DD58EB4" w14:textId="77777777" w:rsidR="00A72611" w:rsidRDefault="00A72611" w:rsidP="00B40E8C">
      <w:pPr>
        <w:pStyle w:val="ListParagraph"/>
        <w:numPr>
          <w:ilvl w:val="0"/>
          <w:numId w:val="1976"/>
        </w:numPr>
        <w:spacing w:after="120"/>
        <w:ind w:left="714" w:hanging="357"/>
        <w:contextualSpacing w:val="0"/>
        <w:jc w:val="both"/>
        <w:rPr>
          <w:sz w:val="24"/>
          <w:szCs w:val="24"/>
        </w:rPr>
      </w:pPr>
      <w:r w:rsidRPr="00DF2C20">
        <w:rPr>
          <w:sz w:val="24"/>
          <w:szCs w:val="24"/>
        </w:rPr>
        <w:t xml:space="preserve">Panir und Paprika abwechselnd auf die Spieße stecken. Die Spieße auf das Backblech legen und 12 – 15 Minuten im Ofen backen. Nach der Hälfte der Zeit wenden. Der Panir sollte an den Rändern knusprig dunkel geröstet und innen ganz weich sein. </w:t>
      </w:r>
    </w:p>
    <w:p w14:paraId="014C16D0" w14:textId="68CF1D80" w:rsidR="00E86A12" w:rsidRPr="00DF2C20" w:rsidRDefault="00E86A12" w:rsidP="00B40E8C">
      <w:pPr>
        <w:pStyle w:val="ListParagraph"/>
        <w:numPr>
          <w:ilvl w:val="0"/>
          <w:numId w:val="1976"/>
        </w:numPr>
        <w:spacing w:after="120"/>
        <w:ind w:left="714" w:hanging="357"/>
        <w:contextualSpacing w:val="0"/>
        <w:jc w:val="both"/>
        <w:rPr>
          <w:sz w:val="24"/>
          <w:szCs w:val="24"/>
        </w:rPr>
      </w:pPr>
      <w:r>
        <w:rPr>
          <w:sz w:val="24"/>
          <w:szCs w:val="24"/>
        </w:rPr>
        <w:t xml:space="preserve">Dazu </w:t>
      </w:r>
      <w:r w:rsidRPr="00DF2C20">
        <w:rPr>
          <w:sz w:val="24"/>
          <w:szCs w:val="24"/>
        </w:rPr>
        <w:t>passt eine Gurken-Minze-Raita, Annan oder Salat oder Reis.</w:t>
      </w:r>
    </w:p>
    <w:p w14:paraId="04D096A4" w14:textId="6CABB8D3" w:rsidR="00A72611" w:rsidRDefault="00A72611" w:rsidP="00A72611">
      <w:pPr>
        <w:rPr>
          <w:rFonts w:asciiTheme="majorHAnsi" w:eastAsiaTheme="majorEastAsia" w:hAnsiTheme="majorHAnsi" w:cstheme="majorBidi"/>
          <w:color w:val="2F5496" w:themeColor="accent1" w:themeShade="BF"/>
          <w:sz w:val="26"/>
          <w:szCs w:val="26"/>
        </w:rPr>
      </w:pPr>
      <w:r>
        <w:br w:type="page"/>
      </w:r>
    </w:p>
    <w:p w14:paraId="512FBFCF" w14:textId="77777777" w:rsidR="00A72611" w:rsidRDefault="00A72611" w:rsidP="00A72611">
      <w:pPr>
        <w:pStyle w:val="Heading2"/>
        <w:spacing w:after="240"/>
      </w:pPr>
      <w:r>
        <w:lastRenderedPageBreak/>
        <w:t>Mango-Panir-Spieße - Aam ki chutney wala paneer</w:t>
      </w:r>
      <w:r>
        <w:rPr>
          <w:rStyle w:val="FootnoteReference"/>
        </w:rPr>
        <w:footnoteReference w:id="1068"/>
      </w:r>
      <w:r>
        <w:t xml:space="preserve"> </w:t>
      </w:r>
    </w:p>
    <w:p w14:paraId="2FDE44D0" w14:textId="77777777" w:rsidR="00A72611" w:rsidRDefault="00A72611" w:rsidP="00A72611">
      <w:pPr>
        <w:rPr>
          <w:sz w:val="24"/>
          <w:szCs w:val="24"/>
        </w:rPr>
      </w:pPr>
      <w:r w:rsidRPr="00281F06">
        <w:rPr>
          <w:sz w:val="24"/>
          <w:szCs w:val="24"/>
          <w:u w:val="single"/>
        </w:rPr>
        <w:t xml:space="preserve">Zutaten </w:t>
      </w:r>
      <w:r>
        <w:rPr>
          <w:sz w:val="24"/>
          <w:szCs w:val="24"/>
          <w:u w:val="single"/>
        </w:rPr>
        <w:t>(</w:t>
      </w:r>
      <w:r>
        <w:rPr>
          <w:sz w:val="24"/>
          <w:szCs w:val="24"/>
        </w:rPr>
        <w:t>für 6 – 8 Stück):</w:t>
      </w:r>
    </w:p>
    <w:p w14:paraId="7D02A684" w14:textId="77777777" w:rsidR="00A72611" w:rsidRDefault="00A72611" w:rsidP="00A72611">
      <w:pPr>
        <w:rPr>
          <w:sz w:val="24"/>
          <w:szCs w:val="24"/>
        </w:rPr>
      </w:pPr>
      <w:r>
        <w:rPr>
          <w:sz w:val="24"/>
          <w:szCs w:val="24"/>
        </w:rPr>
        <w:t>3 EL Rapsöl</w:t>
      </w:r>
    </w:p>
    <w:p w14:paraId="69BB16AD" w14:textId="77777777" w:rsidR="00A72611" w:rsidRDefault="00A72611" w:rsidP="00A72611">
      <w:pPr>
        <w:rPr>
          <w:sz w:val="24"/>
          <w:szCs w:val="24"/>
        </w:rPr>
      </w:pPr>
      <w:r>
        <w:rPr>
          <w:sz w:val="24"/>
          <w:szCs w:val="24"/>
        </w:rPr>
        <w:t>2 EL Kichererbsenmehl</w:t>
      </w:r>
    </w:p>
    <w:p w14:paraId="4961ED73" w14:textId="77777777" w:rsidR="00A72611" w:rsidRDefault="00A72611" w:rsidP="00A72611">
      <w:pPr>
        <w:rPr>
          <w:sz w:val="24"/>
          <w:szCs w:val="24"/>
        </w:rPr>
      </w:pPr>
      <w:r>
        <w:rPr>
          <w:sz w:val="24"/>
          <w:szCs w:val="24"/>
        </w:rPr>
        <w:t>600 g fester Panir, in 3 cm große Würfel geschnitten</w:t>
      </w:r>
    </w:p>
    <w:p w14:paraId="4CDF1F41" w14:textId="77777777" w:rsidR="00A72611" w:rsidRDefault="00A72611" w:rsidP="00A72611">
      <w:pPr>
        <w:rPr>
          <w:sz w:val="24"/>
          <w:szCs w:val="24"/>
        </w:rPr>
      </w:pPr>
      <w:r>
        <w:rPr>
          <w:sz w:val="24"/>
          <w:szCs w:val="24"/>
        </w:rPr>
        <w:t>1 Stück Ingwer (4 cm), geschält und gerieben</w:t>
      </w:r>
    </w:p>
    <w:p w14:paraId="26BEEF95" w14:textId="77777777" w:rsidR="00A72611" w:rsidRDefault="00A72611" w:rsidP="00A72611">
      <w:pPr>
        <w:rPr>
          <w:sz w:val="24"/>
          <w:szCs w:val="24"/>
        </w:rPr>
      </w:pPr>
      <w:r>
        <w:rPr>
          <w:sz w:val="24"/>
          <w:szCs w:val="24"/>
        </w:rPr>
        <w:t>6 Knoblauchzehen, zerdrückt</w:t>
      </w:r>
    </w:p>
    <w:p w14:paraId="05FA0159" w14:textId="77777777" w:rsidR="00A72611" w:rsidRDefault="00A72611" w:rsidP="00A72611">
      <w:pPr>
        <w:rPr>
          <w:sz w:val="24"/>
          <w:szCs w:val="24"/>
        </w:rPr>
      </w:pPr>
      <w:r>
        <w:rPr>
          <w:sz w:val="24"/>
          <w:szCs w:val="24"/>
        </w:rPr>
        <w:t>1 ¼ TL Cayennepfeffer</w:t>
      </w:r>
    </w:p>
    <w:p w14:paraId="63125B1E" w14:textId="77777777" w:rsidR="00A72611" w:rsidRDefault="00A72611" w:rsidP="00A72611">
      <w:pPr>
        <w:rPr>
          <w:sz w:val="24"/>
          <w:szCs w:val="24"/>
        </w:rPr>
      </w:pPr>
      <w:r>
        <w:rPr>
          <w:sz w:val="24"/>
          <w:szCs w:val="24"/>
        </w:rPr>
        <w:t>1 TL Salz</w:t>
      </w:r>
    </w:p>
    <w:p w14:paraId="523E790C" w14:textId="77777777" w:rsidR="00A72611" w:rsidRDefault="00A72611" w:rsidP="00A72611">
      <w:pPr>
        <w:rPr>
          <w:sz w:val="24"/>
          <w:szCs w:val="24"/>
        </w:rPr>
      </w:pPr>
      <w:r>
        <w:rPr>
          <w:sz w:val="24"/>
          <w:szCs w:val="24"/>
        </w:rPr>
        <w:t>1 ½ TL gemahlener Pfeffer</w:t>
      </w:r>
    </w:p>
    <w:p w14:paraId="41B69175" w14:textId="77777777" w:rsidR="00A72611" w:rsidRDefault="00A72611" w:rsidP="00A72611">
      <w:pPr>
        <w:rPr>
          <w:sz w:val="24"/>
          <w:szCs w:val="24"/>
        </w:rPr>
      </w:pPr>
      <w:r>
        <w:rPr>
          <w:sz w:val="24"/>
          <w:szCs w:val="24"/>
        </w:rPr>
        <w:t>2 EL Mango-Chutney</w:t>
      </w:r>
    </w:p>
    <w:p w14:paraId="13F71604" w14:textId="77777777" w:rsidR="00A72611" w:rsidRDefault="00A72611" w:rsidP="00A72611">
      <w:pPr>
        <w:rPr>
          <w:sz w:val="24"/>
          <w:szCs w:val="24"/>
        </w:rPr>
      </w:pPr>
      <w:r>
        <w:rPr>
          <w:sz w:val="24"/>
          <w:szCs w:val="24"/>
        </w:rPr>
        <w:t>½ TL gemahlene Kurkuma</w:t>
      </w:r>
    </w:p>
    <w:p w14:paraId="09144922" w14:textId="77777777" w:rsidR="00A72611" w:rsidRDefault="00A72611" w:rsidP="00A72611">
      <w:pPr>
        <w:rPr>
          <w:sz w:val="24"/>
          <w:szCs w:val="24"/>
        </w:rPr>
      </w:pPr>
      <w:r>
        <w:rPr>
          <w:sz w:val="24"/>
          <w:szCs w:val="24"/>
        </w:rPr>
        <w:t>2 EL Tomatenmark</w:t>
      </w:r>
    </w:p>
    <w:p w14:paraId="6A46613C" w14:textId="77777777" w:rsidR="00A72611" w:rsidRDefault="00A72611" w:rsidP="00A72611">
      <w:pPr>
        <w:rPr>
          <w:sz w:val="24"/>
          <w:szCs w:val="24"/>
        </w:rPr>
      </w:pPr>
      <w:r>
        <w:rPr>
          <w:sz w:val="24"/>
          <w:szCs w:val="24"/>
        </w:rPr>
        <w:t>2 EL Koriandergrün, gehackt</w:t>
      </w:r>
    </w:p>
    <w:p w14:paraId="290D2A5E" w14:textId="77777777" w:rsidR="00A72611" w:rsidRDefault="00A72611" w:rsidP="00A72611">
      <w:pPr>
        <w:rPr>
          <w:sz w:val="24"/>
          <w:szCs w:val="24"/>
        </w:rPr>
      </w:pPr>
      <w:r>
        <w:rPr>
          <w:sz w:val="24"/>
          <w:szCs w:val="24"/>
        </w:rPr>
        <w:t>1 ½ rote Paprikaschoten, in 3 c, große Würfel geschnitten</w:t>
      </w:r>
    </w:p>
    <w:p w14:paraId="791F1D61" w14:textId="77777777" w:rsidR="00A72611" w:rsidRDefault="00A72611" w:rsidP="00A72611">
      <w:pPr>
        <w:rPr>
          <w:sz w:val="24"/>
          <w:szCs w:val="24"/>
        </w:rPr>
      </w:pPr>
    </w:p>
    <w:p w14:paraId="39B70C26" w14:textId="77777777" w:rsidR="00A72611" w:rsidRDefault="00A72611" w:rsidP="00A72611">
      <w:pPr>
        <w:rPr>
          <w:sz w:val="24"/>
          <w:szCs w:val="24"/>
        </w:rPr>
      </w:pPr>
      <w:r>
        <w:rPr>
          <w:sz w:val="24"/>
          <w:szCs w:val="24"/>
        </w:rPr>
        <w:t>Zubereitung:</w:t>
      </w:r>
    </w:p>
    <w:p w14:paraId="3E59D5A9" w14:textId="77777777" w:rsidR="00A72611" w:rsidRPr="00190E85" w:rsidRDefault="00A72611" w:rsidP="00B40E8C">
      <w:pPr>
        <w:pStyle w:val="ListParagraph"/>
        <w:numPr>
          <w:ilvl w:val="0"/>
          <w:numId w:val="1362"/>
        </w:numPr>
        <w:spacing w:after="120"/>
        <w:ind w:left="714" w:hanging="357"/>
        <w:contextualSpacing w:val="0"/>
        <w:jc w:val="both"/>
        <w:rPr>
          <w:sz w:val="24"/>
          <w:szCs w:val="24"/>
        </w:rPr>
      </w:pPr>
      <w:r w:rsidRPr="00190E85">
        <w:rPr>
          <w:sz w:val="24"/>
          <w:szCs w:val="24"/>
        </w:rPr>
        <w:t>Das Öl in einer kleinen Pfanne erhitzen, das Kichererbsenmehl hinzugeben und bei schwacher Hitze unter Rühren anrösten, bis eine Paste entsteht. Sie soll nussig braun sein, aber nicht anbrennen, und der Marinade ihr herzhaftes Aroma verleihen. Etwa 3 Minuten abkühlen lassen.</w:t>
      </w:r>
    </w:p>
    <w:p w14:paraId="176695A7" w14:textId="77777777" w:rsidR="00A72611" w:rsidRPr="00190E85" w:rsidRDefault="00A72611" w:rsidP="00B40E8C">
      <w:pPr>
        <w:pStyle w:val="ListParagraph"/>
        <w:numPr>
          <w:ilvl w:val="0"/>
          <w:numId w:val="1362"/>
        </w:numPr>
        <w:spacing w:after="120"/>
        <w:ind w:left="714" w:hanging="357"/>
        <w:contextualSpacing w:val="0"/>
        <w:jc w:val="both"/>
        <w:rPr>
          <w:sz w:val="24"/>
          <w:szCs w:val="24"/>
        </w:rPr>
      </w:pPr>
      <w:r w:rsidRPr="00190E85">
        <w:rPr>
          <w:sz w:val="24"/>
          <w:szCs w:val="24"/>
        </w:rPr>
        <w:t>Die Kichererbsenpaste mit allen Zutaten bis auf die Paprika in eine Schüssel geben. Alles gründlich vermengen und mindestens 30 Minuten marinieren (länger ist besser). Holzspieße in kaltem Wasser quellen lassen.</w:t>
      </w:r>
    </w:p>
    <w:p w14:paraId="5587F8AA" w14:textId="77777777" w:rsidR="00A72611" w:rsidRPr="00190E85" w:rsidRDefault="00A72611" w:rsidP="00B40E8C">
      <w:pPr>
        <w:pStyle w:val="ListParagraph"/>
        <w:numPr>
          <w:ilvl w:val="0"/>
          <w:numId w:val="1362"/>
        </w:numPr>
        <w:spacing w:after="120"/>
        <w:ind w:left="714" w:hanging="357"/>
        <w:contextualSpacing w:val="0"/>
        <w:jc w:val="both"/>
        <w:rPr>
          <w:sz w:val="24"/>
          <w:szCs w:val="24"/>
        </w:rPr>
      </w:pPr>
      <w:r w:rsidRPr="00190E85">
        <w:rPr>
          <w:sz w:val="24"/>
          <w:szCs w:val="24"/>
        </w:rPr>
        <w:t>Panir und Paprika abwechselnd auf die Spieße fädeln. In der Zwischenzeit eine Grillpfanne/den Grill erhitzen. Die Kebabs unter mehrfachem Wenden 8 Minuten braten oder grillen, bis sie rundum geröstet sind.</w:t>
      </w:r>
    </w:p>
    <w:p w14:paraId="5C5B7928" w14:textId="77777777" w:rsidR="00A72611" w:rsidRPr="00190E85" w:rsidRDefault="00A72611" w:rsidP="00B40E8C">
      <w:pPr>
        <w:pStyle w:val="ListParagraph"/>
        <w:numPr>
          <w:ilvl w:val="0"/>
          <w:numId w:val="1362"/>
        </w:numPr>
        <w:spacing w:after="120"/>
        <w:ind w:left="714" w:hanging="357"/>
        <w:contextualSpacing w:val="0"/>
        <w:jc w:val="both"/>
        <w:rPr>
          <w:sz w:val="24"/>
          <w:szCs w:val="24"/>
        </w:rPr>
      </w:pPr>
      <w:r w:rsidRPr="00190E85">
        <w:rPr>
          <w:sz w:val="24"/>
          <w:szCs w:val="24"/>
        </w:rPr>
        <w:t>Sofort mit Naan oder Reis, Gurken-Minze-Raita und einem Salat servieren.</w:t>
      </w:r>
      <w:r w:rsidRPr="00190E85">
        <w:rPr>
          <w:sz w:val="24"/>
          <w:szCs w:val="24"/>
        </w:rPr>
        <w:br w:type="page"/>
      </w:r>
    </w:p>
    <w:p w14:paraId="13FBDB37" w14:textId="77777777" w:rsidR="00A72611" w:rsidRDefault="00A72611" w:rsidP="00A72611">
      <w:pPr>
        <w:pStyle w:val="Heading2"/>
        <w:spacing w:after="240"/>
      </w:pPr>
      <w:r>
        <w:lastRenderedPageBreak/>
        <w:t>Panir-Butter-Masala</w:t>
      </w:r>
      <w:r>
        <w:rPr>
          <w:rStyle w:val="FootnoteReference"/>
        </w:rPr>
        <w:footnoteReference w:id="1069"/>
      </w:r>
      <w:r>
        <w:t xml:space="preserve"> </w:t>
      </w:r>
    </w:p>
    <w:p w14:paraId="4015924A" w14:textId="77777777" w:rsidR="00A72611" w:rsidRDefault="00A72611" w:rsidP="00A72611">
      <w:pPr>
        <w:rPr>
          <w:sz w:val="24"/>
          <w:szCs w:val="24"/>
        </w:rPr>
      </w:pPr>
      <w:r w:rsidRPr="008521D1">
        <w:rPr>
          <w:sz w:val="24"/>
          <w:szCs w:val="24"/>
          <w:u w:val="single"/>
        </w:rPr>
        <w:t>Zutaten</w:t>
      </w:r>
      <w:r>
        <w:rPr>
          <w:sz w:val="24"/>
          <w:szCs w:val="24"/>
        </w:rPr>
        <w:t xml:space="preserve"> (für 4 Portionen):</w:t>
      </w:r>
    </w:p>
    <w:p w14:paraId="1699FB66" w14:textId="77777777" w:rsidR="00A72611" w:rsidRDefault="00A72611" w:rsidP="00A72611">
      <w:pPr>
        <w:rPr>
          <w:sz w:val="24"/>
          <w:szCs w:val="24"/>
        </w:rPr>
      </w:pPr>
      <w:r>
        <w:rPr>
          <w:sz w:val="24"/>
          <w:szCs w:val="24"/>
        </w:rPr>
        <w:t>500 g fester Panir, in 2 cm große Würfel geschnitten</w:t>
      </w:r>
    </w:p>
    <w:p w14:paraId="2C4E3BB7" w14:textId="77777777" w:rsidR="00A72611" w:rsidRDefault="00A72611" w:rsidP="00A72611">
      <w:pPr>
        <w:rPr>
          <w:sz w:val="24"/>
          <w:szCs w:val="24"/>
        </w:rPr>
      </w:pPr>
      <w:r>
        <w:rPr>
          <w:sz w:val="24"/>
          <w:szCs w:val="24"/>
        </w:rPr>
        <w:t>3 EL Butter</w:t>
      </w:r>
    </w:p>
    <w:p w14:paraId="5055B625" w14:textId="77777777" w:rsidR="00A72611" w:rsidRDefault="00A72611" w:rsidP="00A72611">
      <w:pPr>
        <w:rPr>
          <w:sz w:val="24"/>
          <w:szCs w:val="24"/>
        </w:rPr>
      </w:pPr>
      <w:r>
        <w:rPr>
          <w:sz w:val="24"/>
          <w:szCs w:val="24"/>
        </w:rPr>
        <w:t>1 Gemüsezwiebel, fein gehackt</w:t>
      </w:r>
    </w:p>
    <w:p w14:paraId="03397B0B" w14:textId="77777777" w:rsidR="00A72611" w:rsidRDefault="00A72611" w:rsidP="00A72611">
      <w:pPr>
        <w:rPr>
          <w:sz w:val="24"/>
          <w:szCs w:val="24"/>
        </w:rPr>
      </w:pPr>
      <w:r>
        <w:rPr>
          <w:sz w:val="24"/>
          <w:szCs w:val="24"/>
        </w:rPr>
        <w:t>1 Stück Ingwer (4 cm), geschält und gerieben</w:t>
      </w:r>
    </w:p>
    <w:p w14:paraId="4F32010E" w14:textId="77777777" w:rsidR="00A72611" w:rsidRDefault="00A72611" w:rsidP="00A72611">
      <w:pPr>
        <w:rPr>
          <w:sz w:val="24"/>
          <w:szCs w:val="24"/>
        </w:rPr>
      </w:pPr>
      <w:r>
        <w:rPr>
          <w:sz w:val="24"/>
          <w:szCs w:val="24"/>
        </w:rPr>
        <w:t>6 Knoblauchzehen, zerdrückt</w:t>
      </w:r>
    </w:p>
    <w:p w14:paraId="4C5F486F" w14:textId="77777777" w:rsidR="00A72611" w:rsidRDefault="00A72611" w:rsidP="00A72611">
      <w:pPr>
        <w:rPr>
          <w:sz w:val="24"/>
          <w:szCs w:val="24"/>
        </w:rPr>
      </w:pPr>
      <w:r>
        <w:rPr>
          <w:sz w:val="24"/>
          <w:szCs w:val="24"/>
        </w:rPr>
        <w:t>800 g passierte Tomaten</w:t>
      </w:r>
    </w:p>
    <w:p w14:paraId="7E6AACB4" w14:textId="77777777" w:rsidR="00A72611" w:rsidRDefault="00A72611" w:rsidP="00A72611">
      <w:pPr>
        <w:rPr>
          <w:sz w:val="24"/>
          <w:szCs w:val="24"/>
        </w:rPr>
      </w:pPr>
      <w:r>
        <w:rPr>
          <w:sz w:val="24"/>
          <w:szCs w:val="24"/>
        </w:rPr>
        <w:t>1 EL getrocknete Bockshornkleeblätter</w:t>
      </w:r>
    </w:p>
    <w:p w14:paraId="5D70622F" w14:textId="77777777" w:rsidR="00A72611" w:rsidRDefault="00A72611" w:rsidP="00A72611">
      <w:pPr>
        <w:rPr>
          <w:sz w:val="24"/>
          <w:szCs w:val="24"/>
        </w:rPr>
      </w:pPr>
      <w:r>
        <w:rPr>
          <w:sz w:val="24"/>
          <w:szCs w:val="24"/>
        </w:rPr>
        <w:t>1 TL Zimt</w:t>
      </w:r>
    </w:p>
    <w:p w14:paraId="3B739B63" w14:textId="77777777" w:rsidR="00A72611" w:rsidRDefault="00A72611" w:rsidP="00A72611">
      <w:pPr>
        <w:rPr>
          <w:sz w:val="24"/>
          <w:szCs w:val="24"/>
        </w:rPr>
      </w:pPr>
      <w:r>
        <w:rPr>
          <w:sz w:val="24"/>
          <w:szCs w:val="24"/>
        </w:rPr>
        <w:t>¼ TL gemahlene Gewürznelken</w:t>
      </w:r>
    </w:p>
    <w:p w14:paraId="5D1CF789" w14:textId="77777777" w:rsidR="00A72611" w:rsidRDefault="00A72611" w:rsidP="00A72611">
      <w:pPr>
        <w:rPr>
          <w:sz w:val="24"/>
          <w:szCs w:val="24"/>
        </w:rPr>
      </w:pPr>
      <w:r>
        <w:rPr>
          <w:sz w:val="24"/>
          <w:szCs w:val="24"/>
        </w:rPr>
        <w:t>½ TL Cayennepfeffer</w:t>
      </w:r>
    </w:p>
    <w:p w14:paraId="3B51230E" w14:textId="77777777" w:rsidR="00A72611" w:rsidRDefault="00A72611" w:rsidP="00A72611">
      <w:pPr>
        <w:rPr>
          <w:sz w:val="24"/>
          <w:szCs w:val="24"/>
        </w:rPr>
      </w:pPr>
      <w:r>
        <w:rPr>
          <w:sz w:val="24"/>
          <w:szCs w:val="24"/>
        </w:rPr>
        <w:t>2 EL Honig</w:t>
      </w:r>
    </w:p>
    <w:p w14:paraId="32BA9339" w14:textId="77777777" w:rsidR="00A72611" w:rsidRDefault="00A72611" w:rsidP="00A72611">
      <w:pPr>
        <w:rPr>
          <w:sz w:val="24"/>
          <w:szCs w:val="24"/>
        </w:rPr>
      </w:pPr>
      <w:r>
        <w:rPr>
          <w:sz w:val="24"/>
          <w:szCs w:val="24"/>
        </w:rPr>
        <w:t>1 TL Salz</w:t>
      </w:r>
    </w:p>
    <w:p w14:paraId="3AAEC1F5" w14:textId="77777777" w:rsidR="00A72611" w:rsidRDefault="00A72611" w:rsidP="00A72611">
      <w:pPr>
        <w:rPr>
          <w:sz w:val="24"/>
          <w:szCs w:val="24"/>
        </w:rPr>
      </w:pPr>
      <w:r>
        <w:rPr>
          <w:sz w:val="24"/>
          <w:szCs w:val="24"/>
        </w:rPr>
        <w:t>250 g Erbsen</w:t>
      </w:r>
    </w:p>
    <w:p w14:paraId="5D539C15" w14:textId="77777777" w:rsidR="00A72611" w:rsidRDefault="00A72611" w:rsidP="00A72611">
      <w:pPr>
        <w:rPr>
          <w:sz w:val="24"/>
          <w:szCs w:val="24"/>
        </w:rPr>
      </w:pPr>
      <w:r>
        <w:rPr>
          <w:sz w:val="24"/>
          <w:szCs w:val="24"/>
        </w:rPr>
        <w:t>100 g Sahne, plus Sahne zum Servieren</w:t>
      </w:r>
    </w:p>
    <w:p w14:paraId="6B97C7CA" w14:textId="77777777" w:rsidR="00A72611" w:rsidRDefault="00A72611" w:rsidP="00A72611">
      <w:pPr>
        <w:rPr>
          <w:sz w:val="24"/>
          <w:szCs w:val="24"/>
        </w:rPr>
      </w:pPr>
      <w:r>
        <w:rPr>
          <w:sz w:val="24"/>
          <w:szCs w:val="24"/>
        </w:rPr>
        <w:t>1 Handvoll geröstete Mandelblättchen</w:t>
      </w:r>
    </w:p>
    <w:p w14:paraId="38D87B62" w14:textId="77777777" w:rsidR="00A72611" w:rsidRDefault="00A72611" w:rsidP="00A72611">
      <w:pPr>
        <w:rPr>
          <w:sz w:val="24"/>
          <w:szCs w:val="24"/>
        </w:rPr>
      </w:pPr>
    </w:p>
    <w:p w14:paraId="640220C3" w14:textId="77777777" w:rsidR="00A72611" w:rsidRDefault="00A72611" w:rsidP="00A72611">
      <w:pPr>
        <w:rPr>
          <w:sz w:val="24"/>
          <w:szCs w:val="24"/>
        </w:rPr>
      </w:pPr>
      <w:r>
        <w:rPr>
          <w:sz w:val="24"/>
          <w:szCs w:val="24"/>
        </w:rPr>
        <w:t>Zubereitung:</w:t>
      </w:r>
    </w:p>
    <w:p w14:paraId="40AFC197" w14:textId="77777777" w:rsidR="00A72611" w:rsidRPr="004C039F" w:rsidRDefault="00A72611" w:rsidP="00B40E8C">
      <w:pPr>
        <w:pStyle w:val="ListParagraph"/>
        <w:numPr>
          <w:ilvl w:val="0"/>
          <w:numId w:val="1364"/>
        </w:numPr>
        <w:spacing w:after="120"/>
        <w:ind w:left="714" w:hanging="357"/>
        <w:contextualSpacing w:val="0"/>
        <w:jc w:val="both"/>
        <w:rPr>
          <w:sz w:val="24"/>
          <w:szCs w:val="24"/>
        </w:rPr>
      </w:pPr>
      <w:r w:rsidRPr="004C039F">
        <w:rPr>
          <w:sz w:val="24"/>
          <w:szCs w:val="24"/>
        </w:rPr>
        <w:t>In einer großen Pfanne 1 EL Öl erhitzen, dann die Panirwürfel hineingeben. Einige Minuten bei mittlerer Hitze braten, bis sie rundum goldbraun sind, aber regelmäßig wenden. Dann auf einen Teller geben.</w:t>
      </w:r>
    </w:p>
    <w:p w14:paraId="31A29526" w14:textId="77777777" w:rsidR="00A72611" w:rsidRPr="004C039F" w:rsidRDefault="00A72611" w:rsidP="00B40E8C">
      <w:pPr>
        <w:pStyle w:val="ListParagraph"/>
        <w:numPr>
          <w:ilvl w:val="0"/>
          <w:numId w:val="1364"/>
        </w:numPr>
        <w:spacing w:after="120"/>
        <w:ind w:left="714" w:hanging="357"/>
        <w:contextualSpacing w:val="0"/>
        <w:jc w:val="both"/>
        <w:rPr>
          <w:sz w:val="24"/>
          <w:szCs w:val="24"/>
        </w:rPr>
      </w:pPr>
      <w:r w:rsidRPr="004C039F">
        <w:rPr>
          <w:sz w:val="24"/>
          <w:szCs w:val="24"/>
        </w:rPr>
        <w:t>Die Butter bei mittlerer Hitze in derselben Pfanne zerlassen und die Zwiebeln 10 Minuten darin anschwitzen, bis sie glasig sind und zu bräunen beginnen. Ingwer und Knoblauch dazugeben und 2 – 3 Minuten unter Rühren anrösten, dann die passierten Tomaten hinzufügen. Den Deckel auflegen und 12 – 15 Minuten kochen, bis die Sauce dickflüssig ist.</w:t>
      </w:r>
    </w:p>
    <w:p w14:paraId="45409DBC" w14:textId="77777777" w:rsidR="00A72611" w:rsidRPr="004C039F" w:rsidRDefault="00A72611" w:rsidP="00B40E8C">
      <w:pPr>
        <w:pStyle w:val="ListParagraph"/>
        <w:numPr>
          <w:ilvl w:val="0"/>
          <w:numId w:val="1364"/>
        </w:numPr>
        <w:spacing w:after="120"/>
        <w:ind w:left="714" w:hanging="357"/>
        <w:contextualSpacing w:val="0"/>
        <w:jc w:val="both"/>
        <w:rPr>
          <w:sz w:val="24"/>
          <w:szCs w:val="24"/>
        </w:rPr>
      </w:pPr>
      <w:r w:rsidRPr="004C039F">
        <w:rPr>
          <w:sz w:val="24"/>
          <w:szCs w:val="24"/>
        </w:rPr>
        <w:t>Bockshornkleeblätter, Zimt, Nelken, Cayennepfeffer, Honig und Salz in die Sauce geben und unterrühren. Den Panir hinzufügen, den Deckel auflegen und 5 Minuten ziehen lassen, bis der Panir durchgewärmt ist. Erbsen und Sahne hinzugeben und weitere 5 Minuten köcheln lassen.</w:t>
      </w:r>
    </w:p>
    <w:p w14:paraId="5AF00159" w14:textId="77777777" w:rsidR="00A72611" w:rsidRPr="004C039F" w:rsidRDefault="00A72611" w:rsidP="00B40E8C">
      <w:pPr>
        <w:pStyle w:val="ListParagraph"/>
        <w:numPr>
          <w:ilvl w:val="0"/>
          <w:numId w:val="1364"/>
        </w:numPr>
        <w:spacing w:after="120"/>
        <w:ind w:left="714" w:hanging="357"/>
        <w:contextualSpacing w:val="0"/>
        <w:jc w:val="both"/>
        <w:rPr>
          <w:sz w:val="24"/>
          <w:szCs w:val="24"/>
        </w:rPr>
      </w:pPr>
      <w:r w:rsidRPr="004C039F">
        <w:rPr>
          <w:sz w:val="24"/>
          <w:szCs w:val="24"/>
        </w:rPr>
        <w:lastRenderedPageBreak/>
        <w:t>Mit Mandelblättchen bestreut und mit etwas Sahne beträufelt servieren. Dazu passt Reis.</w:t>
      </w:r>
    </w:p>
    <w:p w14:paraId="44709B2F" w14:textId="77777777" w:rsidR="00A72611" w:rsidRDefault="00A72611" w:rsidP="00A72611">
      <w:pPr>
        <w:rPr>
          <w:sz w:val="24"/>
          <w:szCs w:val="24"/>
        </w:rPr>
      </w:pPr>
      <w:r>
        <w:rPr>
          <w:sz w:val="24"/>
          <w:szCs w:val="24"/>
        </w:rPr>
        <w:br w:type="page"/>
      </w:r>
    </w:p>
    <w:p w14:paraId="2EFE2A79" w14:textId="77777777" w:rsidR="00A72611" w:rsidRDefault="00A72611" w:rsidP="00A72611">
      <w:pPr>
        <w:pStyle w:val="Heading2"/>
        <w:spacing w:after="240"/>
      </w:pPr>
      <w:r>
        <w:lastRenderedPageBreak/>
        <w:t>Park-Street Kati-Rollen</w:t>
      </w:r>
      <w:r>
        <w:rPr>
          <w:rStyle w:val="FootnoteReference"/>
        </w:rPr>
        <w:footnoteReference w:id="1070"/>
      </w:r>
      <w:r>
        <w:t xml:space="preserve"> </w:t>
      </w:r>
    </w:p>
    <w:p w14:paraId="67B039F9" w14:textId="77777777" w:rsidR="00A72611" w:rsidRDefault="00A72611" w:rsidP="00A72611">
      <w:pPr>
        <w:rPr>
          <w:sz w:val="24"/>
          <w:szCs w:val="24"/>
        </w:rPr>
      </w:pPr>
      <w:r w:rsidRPr="00221633">
        <w:rPr>
          <w:sz w:val="24"/>
          <w:szCs w:val="24"/>
          <w:u w:val="single"/>
        </w:rPr>
        <w:t xml:space="preserve">Zutaten </w:t>
      </w:r>
      <w:r>
        <w:rPr>
          <w:sz w:val="24"/>
          <w:szCs w:val="24"/>
        </w:rPr>
        <w:t>(für 4 Rollen):</w:t>
      </w:r>
    </w:p>
    <w:p w14:paraId="6EACF360" w14:textId="77777777" w:rsidR="00A72611" w:rsidRDefault="00A72611" w:rsidP="00A72611">
      <w:pPr>
        <w:rPr>
          <w:sz w:val="24"/>
          <w:szCs w:val="24"/>
        </w:rPr>
      </w:pPr>
      <w:r>
        <w:rPr>
          <w:sz w:val="24"/>
          <w:szCs w:val="24"/>
        </w:rPr>
        <w:t>80 g Koriandergrün, grob gehackt</w:t>
      </w:r>
    </w:p>
    <w:p w14:paraId="7C01959E" w14:textId="77777777" w:rsidR="00A72611" w:rsidRDefault="00A72611" w:rsidP="00A72611">
      <w:pPr>
        <w:rPr>
          <w:sz w:val="24"/>
          <w:szCs w:val="24"/>
        </w:rPr>
      </w:pPr>
      <w:r>
        <w:rPr>
          <w:sz w:val="24"/>
          <w:szCs w:val="24"/>
        </w:rPr>
        <w:t>2 EL Zitronensaft</w:t>
      </w:r>
    </w:p>
    <w:p w14:paraId="63D5D664" w14:textId="77777777" w:rsidR="00A72611" w:rsidRDefault="00A72611" w:rsidP="00A72611">
      <w:pPr>
        <w:rPr>
          <w:sz w:val="24"/>
          <w:szCs w:val="24"/>
        </w:rPr>
      </w:pPr>
      <w:r>
        <w:rPr>
          <w:sz w:val="24"/>
          <w:szCs w:val="24"/>
        </w:rPr>
        <w:t>Salz</w:t>
      </w:r>
    </w:p>
    <w:p w14:paraId="1D8EAE3F" w14:textId="77777777" w:rsidR="00A72611" w:rsidRDefault="00A72611" w:rsidP="00A72611">
      <w:pPr>
        <w:rPr>
          <w:sz w:val="24"/>
          <w:szCs w:val="24"/>
        </w:rPr>
      </w:pPr>
      <w:r>
        <w:rPr>
          <w:sz w:val="24"/>
          <w:szCs w:val="24"/>
        </w:rPr>
        <w:t>Rapsöl</w:t>
      </w:r>
    </w:p>
    <w:p w14:paraId="05BF5A4B" w14:textId="77777777" w:rsidR="00A72611" w:rsidRDefault="00A72611" w:rsidP="00A72611">
      <w:pPr>
        <w:rPr>
          <w:sz w:val="24"/>
          <w:szCs w:val="24"/>
        </w:rPr>
      </w:pPr>
      <w:r>
        <w:rPr>
          <w:sz w:val="24"/>
          <w:szCs w:val="24"/>
        </w:rPr>
        <w:t>2 grüne India-Jwala-Chilischoten, entkernt und gehackt</w:t>
      </w:r>
    </w:p>
    <w:p w14:paraId="18F79397" w14:textId="77777777" w:rsidR="00A72611" w:rsidRDefault="00A72611" w:rsidP="00A72611">
      <w:pPr>
        <w:rPr>
          <w:sz w:val="24"/>
          <w:szCs w:val="24"/>
        </w:rPr>
      </w:pPr>
      <w:r>
        <w:rPr>
          <w:sz w:val="24"/>
          <w:szCs w:val="24"/>
        </w:rPr>
        <w:t>2 Eier</w:t>
      </w:r>
    </w:p>
    <w:p w14:paraId="6CE5BF00" w14:textId="77777777" w:rsidR="00A72611" w:rsidRDefault="00A72611" w:rsidP="00A72611">
      <w:pPr>
        <w:rPr>
          <w:sz w:val="24"/>
          <w:szCs w:val="24"/>
        </w:rPr>
      </w:pPr>
      <w:r>
        <w:rPr>
          <w:sz w:val="24"/>
          <w:szCs w:val="24"/>
        </w:rPr>
        <w:t>225 fester Panir, in 8x1 cm große Streifen geschnitten</w:t>
      </w:r>
    </w:p>
    <w:p w14:paraId="44DD5737" w14:textId="77777777" w:rsidR="00A72611" w:rsidRDefault="00A72611" w:rsidP="00A72611">
      <w:pPr>
        <w:rPr>
          <w:sz w:val="24"/>
          <w:szCs w:val="24"/>
        </w:rPr>
      </w:pPr>
      <w:r>
        <w:rPr>
          <w:sz w:val="24"/>
          <w:szCs w:val="24"/>
        </w:rPr>
        <w:t>1 rote Zwiebel, in Streifen geschnitten</w:t>
      </w:r>
    </w:p>
    <w:p w14:paraId="7A67A854" w14:textId="77777777" w:rsidR="00A72611" w:rsidRDefault="00A72611" w:rsidP="00A72611">
      <w:pPr>
        <w:rPr>
          <w:sz w:val="24"/>
          <w:szCs w:val="24"/>
        </w:rPr>
      </w:pPr>
      <w:r>
        <w:rPr>
          <w:sz w:val="24"/>
          <w:szCs w:val="24"/>
        </w:rPr>
        <w:t>3 Paprikaschoten (rot und gelb), in Streifen geschnitten</w:t>
      </w:r>
    </w:p>
    <w:p w14:paraId="75B18610" w14:textId="77777777" w:rsidR="00A72611" w:rsidRDefault="00A72611" w:rsidP="00A72611">
      <w:pPr>
        <w:rPr>
          <w:sz w:val="24"/>
          <w:szCs w:val="24"/>
        </w:rPr>
      </w:pPr>
      <w:r>
        <w:rPr>
          <w:sz w:val="24"/>
          <w:szCs w:val="24"/>
        </w:rPr>
        <w:t>1 TL Cayennepfeffer</w:t>
      </w:r>
    </w:p>
    <w:p w14:paraId="36711537" w14:textId="77777777" w:rsidR="00A72611" w:rsidRDefault="00A72611" w:rsidP="00A72611">
      <w:pPr>
        <w:rPr>
          <w:sz w:val="24"/>
          <w:szCs w:val="24"/>
        </w:rPr>
      </w:pPr>
      <w:r>
        <w:rPr>
          <w:sz w:val="24"/>
          <w:szCs w:val="24"/>
        </w:rPr>
        <w:t>1 TL gemahlener Koriander</w:t>
      </w:r>
    </w:p>
    <w:p w14:paraId="2B47AD22" w14:textId="77777777" w:rsidR="00A72611" w:rsidRDefault="00A72611" w:rsidP="00A72611">
      <w:pPr>
        <w:rPr>
          <w:sz w:val="24"/>
          <w:szCs w:val="24"/>
        </w:rPr>
      </w:pPr>
      <w:r>
        <w:rPr>
          <w:sz w:val="24"/>
          <w:szCs w:val="24"/>
        </w:rPr>
        <w:t>1 TL gemahlener Kreuzkümmel</w:t>
      </w:r>
    </w:p>
    <w:p w14:paraId="77C9B622" w14:textId="77777777" w:rsidR="00A72611" w:rsidRDefault="00A72611" w:rsidP="00A72611">
      <w:pPr>
        <w:rPr>
          <w:sz w:val="24"/>
          <w:szCs w:val="24"/>
        </w:rPr>
      </w:pPr>
      <w:r>
        <w:rPr>
          <w:sz w:val="24"/>
          <w:szCs w:val="24"/>
        </w:rPr>
        <w:t>4 Parathos oder Tortilla-Wraps</w:t>
      </w:r>
    </w:p>
    <w:p w14:paraId="105D2CD1" w14:textId="77777777" w:rsidR="00A72611" w:rsidRDefault="00A72611" w:rsidP="00A72611">
      <w:pPr>
        <w:rPr>
          <w:sz w:val="24"/>
          <w:szCs w:val="24"/>
        </w:rPr>
      </w:pPr>
    </w:p>
    <w:p w14:paraId="618D0825" w14:textId="77777777" w:rsidR="00A72611" w:rsidRDefault="00A72611" w:rsidP="00A72611">
      <w:pPr>
        <w:rPr>
          <w:sz w:val="24"/>
          <w:szCs w:val="24"/>
        </w:rPr>
      </w:pPr>
      <w:r>
        <w:rPr>
          <w:sz w:val="24"/>
          <w:szCs w:val="24"/>
        </w:rPr>
        <w:t>Zubereitung:</w:t>
      </w:r>
    </w:p>
    <w:p w14:paraId="7A7E5272" w14:textId="77777777" w:rsidR="00A72611" w:rsidRPr="0055572A" w:rsidRDefault="00A72611" w:rsidP="00B40E8C">
      <w:pPr>
        <w:pStyle w:val="ListParagraph"/>
        <w:numPr>
          <w:ilvl w:val="0"/>
          <w:numId w:val="1977"/>
        </w:numPr>
        <w:spacing w:after="120"/>
        <w:contextualSpacing w:val="0"/>
        <w:jc w:val="both"/>
        <w:rPr>
          <w:sz w:val="24"/>
          <w:szCs w:val="24"/>
        </w:rPr>
      </w:pPr>
      <w:r w:rsidRPr="0055572A">
        <w:rPr>
          <w:sz w:val="24"/>
          <w:szCs w:val="24"/>
        </w:rPr>
        <w:t>Zuerst das Chutney vorbereiten. Koriander, Zitronensaft, ½ TL Salz, 4 EL Öl u</w:t>
      </w:r>
      <w:r>
        <w:rPr>
          <w:sz w:val="24"/>
          <w:szCs w:val="24"/>
        </w:rPr>
        <w:t>nd</w:t>
      </w:r>
      <w:r w:rsidRPr="0055572A">
        <w:rPr>
          <w:sz w:val="24"/>
          <w:szCs w:val="24"/>
        </w:rPr>
        <w:t xml:space="preserve"> die Chilischoten mit 4 EL Wasser zu einer glatten Paste pürieren.</w:t>
      </w:r>
    </w:p>
    <w:p w14:paraId="5B2DEBE7" w14:textId="77777777" w:rsidR="00A72611" w:rsidRPr="0055572A" w:rsidRDefault="00A72611" w:rsidP="00B40E8C">
      <w:pPr>
        <w:pStyle w:val="ListParagraph"/>
        <w:numPr>
          <w:ilvl w:val="0"/>
          <w:numId w:val="1977"/>
        </w:numPr>
        <w:spacing w:after="120"/>
        <w:ind w:left="714" w:hanging="357"/>
        <w:contextualSpacing w:val="0"/>
        <w:jc w:val="both"/>
        <w:rPr>
          <w:sz w:val="24"/>
          <w:szCs w:val="24"/>
        </w:rPr>
      </w:pPr>
      <w:r w:rsidRPr="0055572A">
        <w:rPr>
          <w:sz w:val="24"/>
          <w:szCs w:val="24"/>
        </w:rPr>
        <w:t>Die Eier in eine kleine Schüssel aufschlagen und mit der Gabel leicht verquirlen. 1 EL Öl in einer Pfanne erhitzen, den Panir hineingeben. Unter häufigem Wenden 3 – 4 Minuten braten, bis er goldbraun und knusprig ist, und auf einen Teller geben.</w:t>
      </w:r>
    </w:p>
    <w:p w14:paraId="0BBFECF0" w14:textId="77777777" w:rsidR="00A72611" w:rsidRPr="0055572A" w:rsidRDefault="00A72611" w:rsidP="00B40E8C">
      <w:pPr>
        <w:pStyle w:val="ListParagraph"/>
        <w:numPr>
          <w:ilvl w:val="0"/>
          <w:numId w:val="1977"/>
        </w:numPr>
        <w:spacing w:after="120"/>
        <w:ind w:left="714" w:hanging="357"/>
        <w:contextualSpacing w:val="0"/>
        <w:jc w:val="both"/>
        <w:rPr>
          <w:sz w:val="24"/>
          <w:szCs w:val="24"/>
        </w:rPr>
      </w:pPr>
      <w:r w:rsidRPr="0055572A">
        <w:rPr>
          <w:sz w:val="24"/>
          <w:szCs w:val="24"/>
        </w:rPr>
        <w:t>Erneut 1 EL Öl in der Pfanne erhitzen, dann Zwiebeln und Paprika hinzufügen und 8-10 Minuten braten, bis sie anfangen, weich zu werden. Cayennepfeffer, gemahlener Koriander, Kreuzkümmel und Salz unterrühren und dann den Panir dazugeben. Einige Minuten braten, dann vom Herd nehmen, abdecken und warm stellen.</w:t>
      </w:r>
    </w:p>
    <w:p w14:paraId="5CF17BDE" w14:textId="77777777" w:rsidR="00A72611" w:rsidRDefault="00A72611" w:rsidP="00B40E8C">
      <w:pPr>
        <w:pStyle w:val="ListParagraph"/>
        <w:numPr>
          <w:ilvl w:val="0"/>
          <w:numId w:val="1977"/>
        </w:numPr>
        <w:spacing w:after="120"/>
        <w:ind w:left="714" w:hanging="357"/>
        <w:contextualSpacing w:val="0"/>
        <w:jc w:val="both"/>
        <w:rPr>
          <w:sz w:val="24"/>
          <w:szCs w:val="24"/>
        </w:rPr>
      </w:pPr>
      <w:r w:rsidRPr="0055572A">
        <w:rPr>
          <w:sz w:val="24"/>
          <w:szCs w:val="24"/>
        </w:rPr>
        <w:t>Für die Eier-Parathos oder Wraps eine große Pfanne erhitzen. Dann ein Paratha 30 Sekunden bei mittlerer Hitze braten, wenden und ein Viertel der Eimasse darübergießen. Etwa 1 Minute warten, bis das Ei stockt, dann erneut wenden. Weiter 30 Sekunden braten – das Ei bläht sich langsam auf – dann auf einen Teller geben.</w:t>
      </w:r>
    </w:p>
    <w:p w14:paraId="64DF7271" w14:textId="37D9A352" w:rsidR="00E86A12" w:rsidRPr="0055572A" w:rsidRDefault="00E86A12" w:rsidP="00B40E8C">
      <w:pPr>
        <w:pStyle w:val="ListParagraph"/>
        <w:numPr>
          <w:ilvl w:val="0"/>
          <w:numId w:val="1977"/>
        </w:numPr>
        <w:spacing w:after="120"/>
        <w:ind w:left="714" w:hanging="357"/>
        <w:contextualSpacing w:val="0"/>
        <w:jc w:val="both"/>
        <w:rPr>
          <w:sz w:val="24"/>
          <w:szCs w:val="24"/>
        </w:rPr>
      </w:pPr>
      <w:r>
        <w:rPr>
          <w:sz w:val="24"/>
          <w:szCs w:val="24"/>
        </w:rPr>
        <w:lastRenderedPageBreak/>
        <w:t xml:space="preserve">Ein </w:t>
      </w:r>
      <w:r w:rsidRPr="0055572A">
        <w:rPr>
          <w:sz w:val="24"/>
          <w:szCs w:val="24"/>
        </w:rPr>
        <w:t>Viertel der Panir- und Paprikamischung in die Mitte des Paratha geben, einen Klecks Chutney daraufsetzen u</w:t>
      </w:r>
      <w:r>
        <w:rPr>
          <w:sz w:val="24"/>
          <w:szCs w:val="24"/>
        </w:rPr>
        <w:t xml:space="preserve">nd </w:t>
      </w:r>
      <w:r w:rsidRPr="0055572A">
        <w:rPr>
          <w:sz w:val="24"/>
          <w:szCs w:val="24"/>
        </w:rPr>
        <w:t xml:space="preserve">aufrollen. Zum Warmhalten fest in Alufolie wickeln. Dies mit den restlichen Parathas wiederholen </w:t>
      </w:r>
      <w:r>
        <w:rPr>
          <w:sz w:val="24"/>
          <w:szCs w:val="24"/>
        </w:rPr>
        <w:t xml:space="preserve">und </w:t>
      </w:r>
      <w:r w:rsidRPr="0055572A">
        <w:rPr>
          <w:sz w:val="24"/>
          <w:szCs w:val="24"/>
        </w:rPr>
        <w:t>die Kati-Rollen noch heiß essen.</w:t>
      </w:r>
    </w:p>
    <w:p w14:paraId="3729D4D5" w14:textId="335B4067" w:rsidR="00A72611" w:rsidRDefault="00A72611" w:rsidP="00A72611">
      <w:pPr>
        <w:rPr>
          <w:rFonts w:asciiTheme="majorHAnsi" w:eastAsiaTheme="majorEastAsia" w:hAnsiTheme="majorHAnsi" w:cstheme="majorBidi"/>
          <w:color w:val="2F5496" w:themeColor="accent1" w:themeShade="BF"/>
          <w:sz w:val="26"/>
          <w:szCs w:val="26"/>
        </w:rPr>
      </w:pPr>
      <w:r>
        <w:br w:type="page"/>
      </w:r>
    </w:p>
    <w:p w14:paraId="51E5775A" w14:textId="291FBC40" w:rsidR="001C3B77" w:rsidRDefault="001C3B77" w:rsidP="0001399F">
      <w:pPr>
        <w:pStyle w:val="Heading2"/>
        <w:spacing w:after="240"/>
      </w:pPr>
      <w:r>
        <w:lastRenderedPageBreak/>
        <w:t>Chiliwindbeutel mit Currygemüse</w:t>
      </w:r>
      <w:r w:rsidR="00CE6C59">
        <w:rPr>
          <w:rStyle w:val="FootnoteReference"/>
        </w:rPr>
        <w:footnoteReference w:id="1071"/>
      </w:r>
      <w:r>
        <w:t xml:space="preserve"> </w:t>
      </w:r>
    </w:p>
    <w:p w14:paraId="6B208F8C" w14:textId="110C98FB" w:rsidR="001C3B77" w:rsidRDefault="001C3B77" w:rsidP="001C3B77">
      <w:pPr>
        <w:rPr>
          <w:sz w:val="24"/>
          <w:szCs w:val="24"/>
        </w:rPr>
      </w:pPr>
      <w:r w:rsidRPr="0001399F">
        <w:rPr>
          <w:sz w:val="24"/>
          <w:szCs w:val="24"/>
          <w:u w:val="single"/>
        </w:rPr>
        <w:t>Zutaten</w:t>
      </w:r>
      <w:r>
        <w:rPr>
          <w:sz w:val="24"/>
          <w:szCs w:val="24"/>
        </w:rPr>
        <w:t xml:space="preserve"> </w:t>
      </w:r>
      <w:r w:rsidR="0001399F">
        <w:rPr>
          <w:sz w:val="24"/>
          <w:szCs w:val="24"/>
        </w:rPr>
        <w:t>(</w:t>
      </w:r>
      <w:r>
        <w:rPr>
          <w:sz w:val="24"/>
          <w:szCs w:val="24"/>
        </w:rPr>
        <w:t>für 12 Stück</w:t>
      </w:r>
      <w:r w:rsidR="0001399F">
        <w:rPr>
          <w:sz w:val="24"/>
          <w:szCs w:val="24"/>
        </w:rPr>
        <w:t>)</w:t>
      </w:r>
    </w:p>
    <w:p w14:paraId="55C7706C" w14:textId="77777777" w:rsidR="001C3B77" w:rsidRDefault="001C3B77" w:rsidP="001C3B77">
      <w:pPr>
        <w:rPr>
          <w:sz w:val="24"/>
          <w:szCs w:val="24"/>
        </w:rPr>
      </w:pPr>
      <w:r>
        <w:rPr>
          <w:sz w:val="24"/>
          <w:szCs w:val="24"/>
        </w:rPr>
        <w:t>90 g Butter</w:t>
      </w:r>
    </w:p>
    <w:p w14:paraId="5F30C296" w14:textId="77777777" w:rsidR="001C3B77" w:rsidRDefault="001C3B77" w:rsidP="001C3B77">
      <w:pPr>
        <w:rPr>
          <w:sz w:val="24"/>
          <w:szCs w:val="24"/>
        </w:rPr>
      </w:pPr>
      <w:r>
        <w:rPr>
          <w:sz w:val="24"/>
          <w:szCs w:val="24"/>
        </w:rPr>
        <w:t>310 ml Wasser</w:t>
      </w:r>
    </w:p>
    <w:p w14:paraId="6CA5EF26" w14:textId="77777777" w:rsidR="001C3B77" w:rsidRDefault="001C3B77" w:rsidP="001C3B77">
      <w:pPr>
        <w:rPr>
          <w:sz w:val="24"/>
          <w:szCs w:val="24"/>
        </w:rPr>
      </w:pPr>
      <w:r>
        <w:rPr>
          <w:sz w:val="24"/>
          <w:szCs w:val="24"/>
        </w:rPr>
        <w:t>160 g Mehl</w:t>
      </w:r>
    </w:p>
    <w:p w14:paraId="34D46BE8" w14:textId="77777777" w:rsidR="001C3B77" w:rsidRDefault="001C3B77" w:rsidP="001C3B77">
      <w:pPr>
        <w:rPr>
          <w:sz w:val="24"/>
          <w:szCs w:val="24"/>
        </w:rPr>
      </w:pPr>
      <w:r>
        <w:rPr>
          <w:sz w:val="24"/>
          <w:szCs w:val="24"/>
        </w:rPr>
        <w:t>¼ TL Chilipulver</w:t>
      </w:r>
    </w:p>
    <w:p w14:paraId="543C7AB9" w14:textId="77777777" w:rsidR="001C3B77" w:rsidRDefault="001C3B77" w:rsidP="001C3B77">
      <w:pPr>
        <w:rPr>
          <w:sz w:val="24"/>
          <w:szCs w:val="24"/>
        </w:rPr>
      </w:pPr>
      <w:r>
        <w:rPr>
          <w:sz w:val="24"/>
          <w:szCs w:val="24"/>
        </w:rPr>
        <w:t>4 Eier, leicht verquirlt</w:t>
      </w:r>
    </w:p>
    <w:p w14:paraId="2F3CE413" w14:textId="77777777" w:rsidR="001C3B77" w:rsidRDefault="001C3B77" w:rsidP="001C3B77">
      <w:pPr>
        <w:rPr>
          <w:sz w:val="24"/>
          <w:szCs w:val="24"/>
        </w:rPr>
      </w:pPr>
      <w:r>
        <w:rPr>
          <w:sz w:val="24"/>
          <w:szCs w:val="24"/>
        </w:rPr>
        <w:t>1 Zucchini oder 1 kleiner Kürbis</w:t>
      </w:r>
    </w:p>
    <w:p w14:paraId="4E0670B6" w14:textId="77777777" w:rsidR="001C3B77" w:rsidRDefault="001C3B77" w:rsidP="001C3B77">
      <w:pPr>
        <w:rPr>
          <w:sz w:val="24"/>
          <w:szCs w:val="24"/>
        </w:rPr>
      </w:pPr>
      <w:r>
        <w:rPr>
          <w:sz w:val="24"/>
          <w:szCs w:val="24"/>
        </w:rPr>
        <w:t>100 g Zuckererbsen</w:t>
      </w:r>
    </w:p>
    <w:p w14:paraId="681EDEB7" w14:textId="77777777" w:rsidR="001C3B77" w:rsidRDefault="001C3B77" w:rsidP="001C3B77">
      <w:pPr>
        <w:rPr>
          <w:sz w:val="24"/>
          <w:szCs w:val="24"/>
        </w:rPr>
      </w:pPr>
      <w:r>
        <w:rPr>
          <w:sz w:val="24"/>
          <w:szCs w:val="24"/>
        </w:rPr>
        <w:t>1 Mohrrübe</w:t>
      </w:r>
    </w:p>
    <w:p w14:paraId="03530234" w14:textId="77777777" w:rsidR="001C3B77" w:rsidRDefault="001C3B77" w:rsidP="001C3B77">
      <w:pPr>
        <w:rPr>
          <w:sz w:val="24"/>
          <w:szCs w:val="24"/>
        </w:rPr>
      </w:pPr>
      <w:r>
        <w:rPr>
          <w:sz w:val="24"/>
          <w:szCs w:val="24"/>
        </w:rPr>
        <w:t>50 g Butter</w:t>
      </w:r>
    </w:p>
    <w:p w14:paraId="228831B3" w14:textId="77777777" w:rsidR="001C3B77" w:rsidRDefault="001C3B77" w:rsidP="001C3B77">
      <w:pPr>
        <w:rPr>
          <w:sz w:val="24"/>
          <w:szCs w:val="24"/>
        </w:rPr>
      </w:pPr>
      <w:r>
        <w:rPr>
          <w:sz w:val="24"/>
          <w:szCs w:val="24"/>
        </w:rPr>
        <w:t>2 mittelgroße Zwiebeln in Scheiben geschnitten</w:t>
      </w:r>
    </w:p>
    <w:p w14:paraId="5DE76B55" w14:textId="77777777" w:rsidR="001C3B77" w:rsidRDefault="001C3B77" w:rsidP="001C3B77">
      <w:pPr>
        <w:rPr>
          <w:sz w:val="24"/>
          <w:szCs w:val="24"/>
        </w:rPr>
      </w:pPr>
      <w:r>
        <w:rPr>
          <w:sz w:val="24"/>
          <w:szCs w:val="24"/>
        </w:rPr>
        <w:t>2 EL milde Currypaste</w:t>
      </w:r>
    </w:p>
    <w:p w14:paraId="120D7B6A" w14:textId="77777777" w:rsidR="001C3B77" w:rsidRDefault="001C3B77" w:rsidP="001C3B77">
      <w:pPr>
        <w:rPr>
          <w:sz w:val="24"/>
          <w:szCs w:val="24"/>
        </w:rPr>
      </w:pPr>
      <w:r>
        <w:rPr>
          <w:sz w:val="24"/>
          <w:szCs w:val="24"/>
        </w:rPr>
        <w:t>300 g Austernpilze</w:t>
      </w:r>
    </w:p>
    <w:p w14:paraId="2A445BB0" w14:textId="77777777" w:rsidR="001C3B77" w:rsidRDefault="001C3B77" w:rsidP="001C3B77">
      <w:pPr>
        <w:rPr>
          <w:sz w:val="24"/>
          <w:szCs w:val="24"/>
        </w:rPr>
      </w:pPr>
      <w:r>
        <w:rPr>
          <w:sz w:val="24"/>
          <w:szCs w:val="24"/>
        </w:rPr>
        <w:t>1 EL Zitronensaft</w:t>
      </w:r>
    </w:p>
    <w:p w14:paraId="1B7E4209" w14:textId="77777777" w:rsidR="001C3B77" w:rsidRDefault="001C3B77" w:rsidP="001C3B77">
      <w:pPr>
        <w:rPr>
          <w:sz w:val="24"/>
          <w:szCs w:val="24"/>
        </w:rPr>
      </w:pPr>
    </w:p>
    <w:p w14:paraId="55B8179A" w14:textId="77777777" w:rsidR="001C3B77" w:rsidRDefault="001C3B77" w:rsidP="001C3B77">
      <w:pPr>
        <w:rPr>
          <w:sz w:val="24"/>
          <w:szCs w:val="24"/>
        </w:rPr>
      </w:pPr>
      <w:r>
        <w:rPr>
          <w:sz w:val="24"/>
          <w:szCs w:val="24"/>
        </w:rPr>
        <w:t>Zubereitungszeit: 1 Stunde 25 Minuten</w:t>
      </w:r>
    </w:p>
    <w:p w14:paraId="2FB0ED3D" w14:textId="77777777" w:rsidR="001C3B77" w:rsidRPr="00BA313F" w:rsidRDefault="001C3B77" w:rsidP="00B40E8C">
      <w:pPr>
        <w:pStyle w:val="ListParagraph"/>
        <w:numPr>
          <w:ilvl w:val="0"/>
          <w:numId w:val="649"/>
        </w:numPr>
        <w:spacing w:after="120"/>
        <w:ind w:left="714" w:hanging="357"/>
        <w:contextualSpacing w:val="0"/>
        <w:jc w:val="both"/>
        <w:rPr>
          <w:sz w:val="24"/>
          <w:szCs w:val="24"/>
        </w:rPr>
      </w:pPr>
      <w:r w:rsidRPr="00BA313F">
        <w:rPr>
          <w:sz w:val="24"/>
          <w:szCs w:val="24"/>
        </w:rPr>
        <w:t>Den Backofen auf 240 Grad vorheizen. 2 Backblech mit Backpapier auslegen. Butter und Wasser in einem Topf 5 Minuten bei geringer Hitze verrühren, bis die Butter sich aufgelöst hat und die Mischung aufkocht. Vom Herd nehmen; Mehl und Chilipulver zusammen hineingeben und kurz mit einem Holzlöffel verrühren.</w:t>
      </w:r>
    </w:p>
    <w:p w14:paraId="318A12F4" w14:textId="77777777" w:rsidR="001C3B77" w:rsidRPr="00BA313F" w:rsidRDefault="001C3B77" w:rsidP="00B40E8C">
      <w:pPr>
        <w:pStyle w:val="ListParagraph"/>
        <w:numPr>
          <w:ilvl w:val="0"/>
          <w:numId w:val="649"/>
        </w:numPr>
        <w:spacing w:after="120"/>
        <w:ind w:left="714" w:hanging="357"/>
        <w:contextualSpacing w:val="0"/>
        <w:jc w:val="both"/>
        <w:rPr>
          <w:sz w:val="24"/>
          <w:szCs w:val="24"/>
        </w:rPr>
      </w:pPr>
      <w:r w:rsidRPr="00BA313F">
        <w:rPr>
          <w:sz w:val="24"/>
          <w:szCs w:val="24"/>
        </w:rPr>
        <w:t>Den Topf wieder auf den Herd stellen und 3 Minuten stetig rühren, bis die Mischung andickt und sich von Wand und Boden des Topfes löst. Die Mischung in eine Schüssel füllen und 1 Minute auf höchste Stufe durchquirlen. Nach und nach die Eier zugeben und schlagen, bis die Mischung glänzt (ca. 5 Minuten).</w:t>
      </w:r>
    </w:p>
    <w:p w14:paraId="1905F3A8" w14:textId="77777777" w:rsidR="001C3B77" w:rsidRPr="00BA313F" w:rsidRDefault="001C3B77" w:rsidP="00B40E8C">
      <w:pPr>
        <w:pStyle w:val="ListParagraph"/>
        <w:numPr>
          <w:ilvl w:val="0"/>
          <w:numId w:val="649"/>
        </w:numPr>
        <w:spacing w:after="120"/>
        <w:ind w:left="714" w:hanging="357"/>
        <w:contextualSpacing w:val="0"/>
        <w:jc w:val="both"/>
        <w:rPr>
          <w:sz w:val="24"/>
          <w:szCs w:val="24"/>
        </w:rPr>
      </w:pPr>
      <w:r w:rsidRPr="00BA313F">
        <w:rPr>
          <w:sz w:val="24"/>
          <w:szCs w:val="24"/>
        </w:rPr>
        <w:t>Jeweils 2 gehäufte Esslöffel der Mischung im Abstand von 10 cm auf die vorbereiteten Backbleche geben. Auf der oberen Schiene 20 Minuten backen. Temperatur auf 210 Grad reduzieren und die Windbeutel weitere 30 Minuten knusprig backen. Nach der Hälfte der Backzeit jeden Windbeutel mit einem kleinen Schnitt versehen, damit Dampf entweichen kann. Die Windbeutel auf einem Kuchenrost abkühlen lassen.</w:t>
      </w:r>
    </w:p>
    <w:p w14:paraId="146145C8" w14:textId="77777777" w:rsidR="001C3B77" w:rsidRPr="00BA313F" w:rsidRDefault="001C3B77" w:rsidP="00B40E8C">
      <w:pPr>
        <w:pStyle w:val="ListParagraph"/>
        <w:numPr>
          <w:ilvl w:val="0"/>
          <w:numId w:val="649"/>
        </w:numPr>
        <w:spacing w:after="120"/>
        <w:ind w:left="714" w:hanging="357"/>
        <w:contextualSpacing w:val="0"/>
        <w:jc w:val="both"/>
        <w:rPr>
          <w:sz w:val="24"/>
          <w:szCs w:val="24"/>
        </w:rPr>
      </w:pPr>
      <w:r w:rsidRPr="00BA313F">
        <w:rPr>
          <w:sz w:val="24"/>
          <w:szCs w:val="24"/>
        </w:rPr>
        <w:lastRenderedPageBreak/>
        <w:t>Zucchini in dünne Scheiben schneiden, Zuckererbsen diagonal halbieren und Möhre in dünne Stifte schneiden. Butter in einem Topf erhitzen und die Zwiebel 5 Minuten goldgelb dünsten. Currypaste einrühren.</w:t>
      </w:r>
    </w:p>
    <w:p w14:paraId="72BEC3A6" w14:textId="77777777" w:rsidR="001C3B77" w:rsidRPr="00BA313F" w:rsidRDefault="001C3B77" w:rsidP="00B40E8C">
      <w:pPr>
        <w:pStyle w:val="ListParagraph"/>
        <w:numPr>
          <w:ilvl w:val="0"/>
          <w:numId w:val="649"/>
        </w:numPr>
        <w:spacing w:after="120"/>
        <w:ind w:left="714" w:hanging="357"/>
        <w:contextualSpacing w:val="0"/>
        <w:jc w:val="both"/>
        <w:rPr>
          <w:sz w:val="24"/>
          <w:szCs w:val="24"/>
        </w:rPr>
      </w:pPr>
      <w:r w:rsidRPr="00BA313F">
        <w:rPr>
          <w:sz w:val="24"/>
          <w:szCs w:val="24"/>
        </w:rPr>
        <w:t>Die Austernpilze und das vorbereitete Gemüse hineingeben und 1 Minute bei großer Hitze rühren. Zitronensaft hineingießen, vom Herd nehmen und umrühren. Die Windbetel in der Mitte aufschneiden. Die Windbeutel mit Gemüse füllen und gleich servieren.</w:t>
      </w:r>
    </w:p>
    <w:p w14:paraId="25CA0318" w14:textId="732BCC2B" w:rsidR="001C3B77" w:rsidRDefault="001C3B77" w:rsidP="001C3B77">
      <w:pPr>
        <w:rPr>
          <w:sz w:val="24"/>
          <w:szCs w:val="24"/>
        </w:rPr>
      </w:pPr>
      <w:r>
        <w:rPr>
          <w:sz w:val="24"/>
          <w:szCs w:val="24"/>
        </w:rPr>
        <w:br w:type="page"/>
      </w:r>
    </w:p>
    <w:p w14:paraId="1BCE52EE" w14:textId="7F76B915" w:rsidR="00607261" w:rsidRDefault="00607261" w:rsidP="00221633">
      <w:pPr>
        <w:pStyle w:val="Heading2"/>
        <w:spacing w:after="240"/>
      </w:pPr>
      <w:r>
        <w:lastRenderedPageBreak/>
        <w:t>Piadina</w:t>
      </w:r>
      <w:r w:rsidR="000A46F5">
        <w:rPr>
          <w:rStyle w:val="FootnoteReference"/>
        </w:rPr>
        <w:footnoteReference w:id="1072"/>
      </w:r>
      <w:r>
        <w:t xml:space="preserve"> </w:t>
      </w:r>
    </w:p>
    <w:p w14:paraId="57E51EC0" w14:textId="0B03BE16" w:rsidR="00607261" w:rsidRDefault="00607261">
      <w:pPr>
        <w:rPr>
          <w:sz w:val="24"/>
          <w:szCs w:val="24"/>
        </w:rPr>
      </w:pPr>
      <w:r w:rsidRPr="00221633">
        <w:rPr>
          <w:sz w:val="24"/>
          <w:szCs w:val="24"/>
          <w:u w:val="single"/>
        </w:rPr>
        <w:t>Zutaten</w:t>
      </w:r>
      <w:r>
        <w:rPr>
          <w:sz w:val="24"/>
          <w:szCs w:val="24"/>
        </w:rPr>
        <w:t xml:space="preserve"> </w:t>
      </w:r>
      <w:r w:rsidR="00221633">
        <w:rPr>
          <w:sz w:val="24"/>
          <w:szCs w:val="24"/>
        </w:rPr>
        <w:t>(</w:t>
      </w:r>
      <w:r>
        <w:rPr>
          <w:sz w:val="24"/>
          <w:szCs w:val="24"/>
        </w:rPr>
        <w:t>für 4 Portionen</w:t>
      </w:r>
      <w:r w:rsidR="00221633">
        <w:rPr>
          <w:sz w:val="24"/>
          <w:szCs w:val="24"/>
        </w:rPr>
        <w:t>):</w:t>
      </w:r>
    </w:p>
    <w:p w14:paraId="52072642" w14:textId="77777777" w:rsidR="00607261" w:rsidRDefault="00607261">
      <w:pPr>
        <w:rPr>
          <w:sz w:val="24"/>
          <w:szCs w:val="24"/>
        </w:rPr>
      </w:pPr>
      <w:r>
        <w:rPr>
          <w:sz w:val="24"/>
          <w:szCs w:val="24"/>
        </w:rPr>
        <w:t>220 g Mehl</w:t>
      </w:r>
    </w:p>
    <w:p w14:paraId="4D2C4E53" w14:textId="77777777" w:rsidR="00607261" w:rsidRDefault="00607261">
      <w:pPr>
        <w:rPr>
          <w:sz w:val="24"/>
          <w:szCs w:val="24"/>
        </w:rPr>
      </w:pPr>
      <w:r>
        <w:rPr>
          <w:sz w:val="24"/>
          <w:szCs w:val="24"/>
        </w:rPr>
        <w:t>½ TL Salz</w:t>
      </w:r>
    </w:p>
    <w:p w14:paraId="2D6819DE" w14:textId="778B81DC" w:rsidR="00607261" w:rsidRPr="00B83B54" w:rsidRDefault="00607261">
      <w:pPr>
        <w:rPr>
          <w:sz w:val="24"/>
          <w:szCs w:val="24"/>
        </w:rPr>
      </w:pPr>
      <w:r w:rsidRPr="00B83B54">
        <w:rPr>
          <w:sz w:val="24"/>
          <w:szCs w:val="24"/>
        </w:rPr>
        <w:t>¼ TL Backpulver</w:t>
      </w:r>
    </w:p>
    <w:p w14:paraId="03E355C1" w14:textId="77777777" w:rsidR="000C19B5" w:rsidRPr="00B83B54" w:rsidRDefault="000C19B5">
      <w:pPr>
        <w:rPr>
          <w:sz w:val="24"/>
          <w:szCs w:val="24"/>
        </w:rPr>
      </w:pPr>
      <w:r w:rsidRPr="00B83B54">
        <w:rPr>
          <w:sz w:val="24"/>
          <w:szCs w:val="24"/>
        </w:rPr>
        <w:t>120 ml warmes Wasser</w:t>
      </w:r>
    </w:p>
    <w:p w14:paraId="5737AB6E" w14:textId="77777777" w:rsidR="000C19B5" w:rsidRPr="00B83B54" w:rsidRDefault="000C19B5">
      <w:pPr>
        <w:rPr>
          <w:sz w:val="24"/>
          <w:szCs w:val="24"/>
        </w:rPr>
      </w:pPr>
      <w:r w:rsidRPr="00B83B54">
        <w:rPr>
          <w:sz w:val="24"/>
          <w:szCs w:val="24"/>
        </w:rPr>
        <w:t>30 ml plus 1 EL Olivenöl</w:t>
      </w:r>
    </w:p>
    <w:p w14:paraId="3055E26F" w14:textId="77777777" w:rsidR="000C19B5" w:rsidRDefault="000C19B5">
      <w:pPr>
        <w:rPr>
          <w:sz w:val="24"/>
          <w:szCs w:val="24"/>
        </w:rPr>
      </w:pPr>
      <w:r>
        <w:rPr>
          <w:sz w:val="24"/>
          <w:szCs w:val="24"/>
        </w:rPr>
        <w:t>2 Kugeln Mozzarella (à 125 g)</w:t>
      </w:r>
    </w:p>
    <w:p w14:paraId="610C4259" w14:textId="77777777" w:rsidR="000C19B5" w:rsidRDefault="000C19B5">
      <w:pPr>
        <w:rPr>
          <w:sz w:val="24"/>
          <w:szCs w:val="24"/>
        </w:rPr>
      </w:pPr>
      <w:r>
        <w:rPr>
          <w:sz w:val="24"/>
          <w:szCs w:val="24"/>
        </w:rPr>
        <w:t>400 g Kirschtomaten</w:t>
      </w:r>
    </w:p>
    <w:p w14:paraId="0CE98C6A" w14:textId="77777777" w:rsidR="000C19B5" w:rsidRDefault="000C19B5">
      <w:pPr>
        <w:rPr>
          <w:sz w:val="24"/>
          <w:szCs w:val="24"/>
        </w:rPr>
      </w:pPr>
      <w:r>
        <w:rPr>
          <w:sz w:val="24"/>
          <w:szCs w:val="24"/>
        </w:rPr>
        <w:t>1 EL getrockneter Oregano</w:t>
      </w:r>
    </w:p>
    <w:p w14:paraId="347F3877" w14:textId="77777777" w:rsidR="000C19B5" w:rsidRDefault="000C19B5" w:rsidP="009E391C">
      <w:pPr>
        <w:jc w:val="both"/>
        <w:rPr>
          <w:sz w:val="24"/>
          <w:szCs w:val="24"/>
        </w:rPr>
      </w:pPr>
    </w:p>
    <w:p w14:paraId="7A29E7D5" w14:textId="56C5737A" w:rsidR="00221633" w:rsidRDefault="00221633" w:rsidP="009E391C">
      <w:pPr>
        <w:jc w:val="both"/>
        <w:rPr>
          <w:sz w:val="24"/>
          <w:szCs w:val="24"/>
        </w:rPr>
      </w:pPr>
      <w:r>
        <w:rPr>
          <w:sz w:val="24"/>
          <w:szCs w:val="24"/>
        </w:rPr>
        <w:t>Zubereitung:</w:t>
      </w:r>
    </w:p>
    <w:p w14:paraId="21881698" w14:textId="61A728F5" w:rsidR="00474969" w:rsidRPr="009E391C" w:rsidRDefault="0052398E" w:rsidP="00B40E8C">
      <w:pPr>
        <w:pStyle w:val="ListParagraph"/>
        <w:numPr>
          <w:ilvl w:val="0"/>
          <w:numId w:val="1443"/>
        </w:numPr>
        <w:spacing w:after="120"/>
        <w:ind w:left="714" w:hanging="357"/>
        <w:contextualSpacing w:val="0"/>
        <w:jc w:val="both"/>
        <w:rPr>
          <w:sz w:val="24"/>
          <w:szCs w:val="24"/>
        </w:rPr>
      </w:pPr>
      <w:r w:rsidRPr="009E391C">
        <w:rPr>
          <w:sz w:val="24"/>
          <w:szCs w:val="24"/>
        </w:rPr>
        <w:t xml:space="preserve">In einer Schüssel Mehl, Salz und Backpulver vermischen. </w:t>
      </w:r>
      <w:r w:rsidR="006B5709" w:rsidRPr="009E391C">
        <w:rPr>
          <w:sz w:val="24"/>
          <w:szCs w:val="24"/>
        </w:rPr>
        <w:t>Warmes Wasser und 30 ml Öl hinzufügen, zu einem glatten Teig verkneten. Eine Kugel</w:t>
      </w:r>
      <w:r w:rsidR="009E391C" w:rsidRPr="009E391C">
        <w:rPr>
          <w:sz w:val="24"/>
          <w:szCs w:val="24"/>
        </w:rPr>
        <w:t xml:space="preserve"> f</w:t>
      </w:r>
      <w:r w:rsidR="00474969" w:rsidRPr="009E391C">
        <w:rPr>
          <w:sz w:val="24"/>
          <w:szCs w:val="24"/>
        </w:rPr>
        <w:t>ormen und zugedeckt für 20 Minuten ruhen lassen.</w:t>
      </w:r>
    </w:p>
    <w:p w14:paraId="22A0D5F8" w14:textId="3404077E" w:rsidR="008776A2" w:rsidRPr="009E391C" w:rsidRDefault="00474969" w:rsidP="00B40E8C">
      <w:pPr>
        <w:pStyle w:val="ListParagraph"/>
        <w:numPr>
          <w:ilvl w:val="0"/>
          <w:numId w:val="1443"/>
        </w:numPr>
        <w:spacing w:after="120"/>
        <w:ind w:left="714" w:hanging="357"/>
        <w:contextualSpacing w:val="0"/>
        <w:jc w:val="both"/>
        <w:rPr>
          <w:sz w:val="24"/>
          <w:szCs w:val="24"/>
        </w:rPr>
      </w:pPr>
      <w:r w:rsidRPr="009E391C">
        <w:rPr>
          <w:sz w:val="24"/>
          <w:szCs w:val="24"/>
        </w:rPr>
        <w:t>Den Mozzarella abtropfen lasse</w:t>
      </w:r>
      <w:r w:rsidR="009E391C" w:rsidRPr="009E391C">
        <w:rPr>
          <w:sz w:val="24"/>
          <w:szCs w:val="24"/>
        </w:rPr>
        <w:t>n und</w:t>
      </w:r>
      <w:r w:rsidRPr="009E391C">
        <w:rPr>
          <w:sz w:val="24"/>
          <w:szCs w:val="24"/>
        </w:rPr>
        <w:t xml:space="preserve"> in Stücke reißen. Die Kirschtomaten halbieren, 1 EL Olivenöl in einem Topf erwärmen</w:t>
      </w:r>
      <w:r w:rsidR="008776A2" w:rsidRPr="009E391C">
        <w:rPr>
          <w:sz w:val="24"/>
          <w:szCs w:val="24"/>
        </w:rPr>
        <w:t>, Tomaten hinzufügen, bei mittlerer Hitze für einige Minuten schmoren, sodass sie noch nicht zerfallen.</w:t>
      </w:r>
    </w:p>
    <w:p w14:paraId="22996FD0" w14:textId="19A03A54" w:rsidR="008776A2" w:rsidRPr="009E391C" w:rsidRDefault="008776A2" w:rsidP="00B40E8C">
      <w:pPr>
        <w:pStyle w:val="ListParagraph"/>
        <w:numPr>
          <w:ilvl w:val="0"/>
          <w:numId w:val="1443"/>
        </w:numPr>
        <w:spacing w:after="120"/>
        <w:ind w:left="714" w:hanging="357"/>
        <w:contextualSpacing w:val="0"/>
        <w:jc w:val="both"/>
        <w:rPr>
          <w:sz w:val="24"/>
          <w:szCs w:val="24"/>
        </w:rPr>
      </w:pPr>
      <w:r w:rsidRPr="009E391C">
        <w:rPr>
          <w:sz w:val="24"/>
          <w:szCs w:val="24"/>
        </w:rPr>
        <w:t xml:space="preserve">Den Teig in vier Stücke teilen und zu Kugeln formen. Die erste Kugel zu einer etwa 2 Millimeter dünnen Scheibe ausrollen, den Rest des Teiges abdecken. </w:t>
      </w:r>
    </w:p>
    <w:p w14:paraId="4E51BED1" w14:textId="77777777" w:rsidR="000E1EE1" w:rsidRPr="009E391C" w:rsidRDefault="008776A2" w:rsidP="00B40E8C">
      <w:pPr>
        <w:pStyle w:val="ListParagraph"/>
        <w:numPr>
          <w:ilvl w:val="0"/>
          <w:numId w:val="1443"/>
        </w:numPr>
        <w:spacing w:after="120"/>
        <w:ind w:left="714" w:hanging="357"/>
        <w:contextualSpacing w:val="0"/>
        <w:jc w:val="both"/>
        <w:rPr>
          <w:sz w:val="24"/>
          <w:szCs w:val="24"/>
        </w:rPr>
      </w:pPr>
      <w:r w:rsidRPr="009E391C">
        <w:rPr>
          <w:sz w:val="24"/>
          <w:szCs w:val="24"/>
        </w:rPr>
        <w:t>Eine gusseise</w:t>
      </w:r>
      <w:r w:rsidR="00564D95" w:rsidRPr="009E391C">
        <w:rPr>
          <w:sz w:val="24"/>
          <w:szCs w:val="24"/>
        </w:rPr>
        <w:t>rne (oder beschichtete) Pfanne ohne Fett erhitzen. Den Fladen 3-5 Minuten knusprig braun backen, wenden und die andere Seite bräunen. Kurz vor Ende der Backzeit je ein Viertel des Mozzarellas und der geschmorten T</w:t>
      </w:r>
      <w:r w:rsidR="000E1EE1" w:rsidRPr="009E391C">
        <w:rPr>
          <w:sz w:val="24"/>
          <w:szCs w:val="24"/>
        </w:rPr>
        <w:t>omaten auf einer Hälfte des Fladens verteilen, mit Oregano bestreuen, zuklappen. Mit den anderen Teigkugeln und der restlichen Füllung genauso verfahren.</w:t>
      </w:r>
    </w:p>
    <w:p w14:paraId="2578B66F" w14:textId="77777777" w:rsidR="000E1EE1" w:rsidRDefault="000E1EE1">
      <w:pPr>
        <w:rPr>
          <w:sz w:val="24"/>
          <w:szCs w:val="24"/>
        </w:rPr>
      </w:pPr>
    </w:p>
    <w:p w14:paraId="3F0B6A59" w14:textId="207D6A27" w:rsidR="003E3EC0" w:rsidRDefault="000E1EE1" w:rsidP="001002A2">
      <w:pPr>
        <w:ind w:left="1416" w:hanging="1416"/>
        <w:jc w:val="both"/>
        <w:rPr>
          <w:sz w:val="24"/>
          <w:szCs w:val="24"/>
        </w:rPr>
      </w:pPr>
      <w:r>
        <w:rPr>
          <w:sz w:val="24"/>
          <w:szCs w:val="24"/>
        </w:rPr>
        <w:t>Kommentar:</w:t>
      </w:r>
      <w:r>
        <w:rPr>
          <w:sz w:val="24"/>
          <w:szCs w:val="24"/>
        </w:rPr>
        <w:tab/>
      </w:r>
      <w:r w:rsidR="007A742B">
        <w:rPr>
          <w:sz w:val="24"/>
          <w:szCs w:val="24"/>
        </w:rPr>
        <w:t>Eines der ungelösten Menschheitsrätsel ist, dass die Deutschen liebend gern neapolitanische Pizza bestellen, nur um dann den Rand auf dem Teller li</w:t>
      </w:r>
      <w:r w:rsidR="009E391C">
        <w:rPr>
          <w:sz w:val="24"/>
          <w:szCs w:val="24"/>
        </w:rPr>
        <w:t>e</w:t>
      </w:r>
      <w:r w:rsidR="007A742B">
        <w:rPr>
          <w:sz w:val="24"/>
          <w:szCs w:val="24"/>
        </w:rPr>
        <w:t>gen zu lassen. Wie passt das zusammen? Neapolitan</w:t>
      </w:r>
      <w:r w:rsidR="009E391C">
        <w:rPr>
          <w:sz w:val="24"/>
          <w:szCs w:val="24"/>
        </w:rPr>
        <w:t>isc</w:t>
      </w:r>
      <w:r w:rsidR="007A742B">
        <w:rPr>
          <w:sz w:val="24"/>
          <w:szCs w:val="24"/>
        </w:rPr>
        <w:t>he Pizza besteht bekanntlich aus wenig anderem als Rand: aufgedunsen wie ein Rettungsring</w:t>
      </w:r>
      <w:r w:rsidR="003E3EC0">
        <w:rPr>
          <w:sz w:val="24"/>
          <w:szCs w:val="24"/>
        </w:rPr>
        <w:t>, in</w:t>
      </w:r>
      <w:r w:rsidR="009E391C">
        <w:rPr>
          <w:sz w:val="24"/>
          <w:szCs w:val="24"/>
        </w:rPr>
        <w:t xml:space="preserve"> de</w:t>
      </w:r>
      <w:r w:rsidR="003E3EC0">
        <w:rPr>
          <w:sz w:val="24"/>
          <w:szCs w:val="24"/>
        </w:rPr>
        <w:t xml:space="preserve">r </w:t>
      </w:r>
      <w:r w:rsidR="009E391C">
        <w:rPr>
          <w:sz w:val="24"/>
          <w:szCs w:val="24"/>
        </w:rPr>
        <w:t>Mi</w:t>
      </w:r>
      <w:r w:rsidR="003E3EC0">
        <w:rPr>
          <w:sz w:val="24"/>
          <w:szCs w:val="24"/>
        </w:rPr>
        <w:t>tte drängt sich ein Häuflein Tomaten, Käse und Basilikum (oder, wenn man in Berlin wohnt: Fior di Latte und Wildkräuter</w:t>
      </w:r>
      <w:r w:rsidR="003E3EC0" w:rsidRPr="003E3EC0">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sidR="003E3EC0">
        <w:rPr>
          <w:sz w:val="24"/>
          <w:szCs w:val="24"/>
        </w:rPr>
        <w:t xml:space="preserve">), das von Jahr zu Jahr </w:t>
      </w:r>
      <w:r w:rsidR="009E391C">
        <w:rPr>
          <w:sz w:val="24"/>
          <w:szCs w:val="24"/>
        </w:rPr>
        <w:t>kleiner</w:t>
      </w:r>
      <w:r w:rsidR="003E3EC0">
        <w:rPr>
          <w:sz w:val="24"/>
          <w:szCs w:val="24"/>
        </w:rPr>
        <w:t xml:space="preserve"> wird, während der Rand drum herum immer weiter aufzugehen scheint. Wenn man </w:t>
      </w:r>
      <w:r w:rsidR="003E3EC0">
        <w:rPr>
          <w:sz w:val="24"/>
          <w:szCs w:val="24"/>
        </w:rPr>
        <w:lastRenderedPageBreak/>
        <w:t xml:space="preserve">mal einen knusprigen Fladen zwischen die Zähne kriegen möchte, kann man lange suchen. </w:t>
      </w:r>
      <w:r w:rsidR="001002A2">
        <w:rPr>
          <w:sz w:val="24"/>
          <w:szCs w:val="24"/>
        </w:rPr>
        <w:t>Od</w:t>
      </w:r>
      <w:r w:rsidR="003E3EC0">
        <w:rPr>
          <w:sz w:val="24"/>
          <w:szCs w:val="24"/>
        </w:rPr>
        <w:t>er man bleibt zu Hause und backt Piadine.</w:t>
      </w:r>
    </w:p>
    <w:p w14:paraId="71EA598A" w14:textId="267E3275" w:rsidR="00B94B03" w:rsidRDefault="003E3EC0" w:rsidP="001002A2">
      <w:pPr>
        <w:ind w:left="1416"/>
        <w:jc w:val="both"/>
        <w:rPr>
          <w:sz w:val="24"/>
          <w:szCs w:val="24"/>
        </w:rPr>
      </w:pPr>
      <w:r>
        <w:rPr>
          <w:sz w:val="24"/>
          <w:szCs w:val="24"/>
        </w:rPr>
        <w:t>Die Piadine kommt aus der norditalienischen Region Emilia-Romagna und zeichnet sich dadurch aus, dass sie keinen Rand hat, sondern dünn wie ein Cr</w:t>
      </w:r>
      <w:r w:rsidR="00CE7D6B">
        <w:rPr>
          <w:sz w:val="24"/>
          <w:szCs w:val="24"/>
        </w:rPr>
        <w:t xml:space="preserve">êpe ist, aber eben kross, und gefüllt werden kann. Die Füllung ist deshalb auch der </w:t>
      </w:r>
      <w:r w:rsidR="001002A2">
        <w:rPr>
          <w:sz w:val="24"/>
          <w:szCs w:val="24"/>
        </w:rPr>
        <w:t>Hauptdarsteller</w:t>
      </w:r>
      <w:r w:rsidR="00CE7D6B">
        <w:rPr>
          <w:sz w:val="24"/>
          <w:szCs w:val="24"/>
        </w:rPr>
        <w:t>, während sich das Fladenbrot elegan</w:t>
      </w:r>
      <w:r w:rsidR="001002A2">
        <w:rPr>
          <w:sz w:val="24"/>
          <w:szCs w:val="24"/>
        </w:rPr>
        <w:t>t</w:t>
      </w:r>
      <w:r w:rsidR="00CE7D6B">
        <w:rPr>
          <w:sz w:val="24"/>
          <w:szCs w:val="24"/>
        </w:rPr>
        <w:t xml:space="preserve"> zurückhält, es ist eher</w:t>
      </w:r>
      <w:r w:rsidR="001002A2">
        <w:rPr>
          <w:sz w:val="24"/>
          <w:szCs w:val="24"/>
        </w:rPr>
        <w:t xml:space="preserve"> </w:t>
      </w:r>
      <w:r w:rsidR="00CE7D6B">
        <w:rPr>
          <w:sz w:val="24"/>
          <w:szCs w:val="24"/>
        </w:rPr>
        <w:t>der Hauch eines Fladenbrots. Wie alle italienische</w:t>
      </w:r>
      <w:r w:rsidR="001002A2">
        <w:rPr>
          <w:sz w:val="24"/>
          <w:szCs w:val="24"/>
        </w:rPr>
        <w:t>n</w:t>
      </w:r>
      <w:r w:rsidR="00CE7D6B">
        <w:rPr>
          <w:sz w:val="24"/>
          <w:szCs w:val="24"/>
        </w:rPr>
        <w:t xml:space="preserve"> Gerichte, die früher mal als Arme-Leute-Essen galten, schmeckt die Piadine fantastisch (vor allem mit dem langweiligsten und besten aller Beläge: Tomate-Mozzarella)</w:t>
      </w:r>
      <w:r w:rsidR="00B94B03">
        <w:rPr>
          <w:sz w:val="24"/>
          <w:szCs w:val="24"/>
        </w:rPr>
        <w:br w:type="page"/>
      </w:r>
    </w:p>
    <w:p w14:paraId="6C05DC03" w14:textId="002C722A" w:rsidR="00722F17" w:rsidRDefault="00EC4EE9" w:rsidP="00722F17">
      <w:pPr>
        <w:pStyle w:val="Heading2"/>
        <w:spacing w:after="240"/>
      </w:pPr>
      <w:r>
        <w:lastRenderedPageBreak/>
        <w:t>Eiercurry – Anda Kari</w:t>
      </w:r>
      <w:r w:rsidR="00F2158E">
        <w:rPr>
          <w:rStyle w:val="FootnoteReference"/>
        </w:rPr>
        <w:footnoteReference w:id="1073"/>
      </w:r>
      <w:r>
        <w:t xml:space="preserve"> </w:t>
      </w:r>
    </w:p>
    <w:p w14:paraId="6A1B7717" w14:textId="3D6BCF8B" w:rsidR="00EC4EE9" w:rsidRDefault="00EC4EE9" w:rsidP="00EE64F2">
      <w:r w:rsidRPr="00187FA8">
        <w:rPr>
          <w:u w:val="single"/>
        </w:rPr>
        <w:t>Zutaten</w:t>
      </w:r>
      <w:r>
        <w:t xml:space="preserve"> für 4 Portionen</w:t>
      </w:r>
      <w:r w:rsidR="00187FA8">
        <w:t>:</w:t>
      </w:r>
    </w:p>
    <w:p w14:paraId="281EA5C7" w14:textId="4F8D96FE" w:rsidR="00EC4EE9" w:rsidRDefault="00EC4EE9" w:rsidP="00EC4EE9">
      <w:pPr>
        <w:rPr>
          <w:sz w:val="24"/>
          <w:szCs w:val="24"/>
        </w:rPr>
      </w:pPr>
      <w:r>
        <w:rPr>
          <w:sz w:val="24"/>
          <w:szCs w:val="24"/>
        </w:rPr>
        <w:t>4 Eier</w:t>
      </w:r>
    </w:p>
    <w:p w14:paraId="493AB2E0" w14:textId="5EE9AFB5" w:rsidR="00EC4EE9" w:rsidRDefault="00EC4EE9" w:rsidP="00EC4EE9">
      <w:pPr>
        <w:rPr>
          <w:sz w:val="24"/>
          <w:szCs w:val="24"/>
        </w:rPr>
      </w:pPr>
      <w:r>
        <w:rPr>
          <w:sz w:val="24"/>
          <w:szCs w:val="24"/>
        </w:rPr>
        <w:t>½ TL Kurkumapulver</w:t>
      </w:r>
    </w:p>
    <w:p w14:paraId="0796AF00" w14:textId="4CCC1BFB" w:rsidR="00EC4EE9" w:rsidRDefault="00EC4EE9" w:rsidP="00EC4EE9">
      <w:pPr>
        <w:rPr>
          <w:sz w:val="24"/>
          <w:szCs w:val="24"/>
        </w:rPr>
      </w:pPr>
      <w:r>
        <w:rPr>
          <w:sz w:val="24"/>
          <w:szCs w:val="24"/>
        </w:rPr>
        <w:t>200 ml Öl</w:t>
      </w:r>
    </w:p>
    <w:p w14:paraId="1A3A717E" w14:textId="531700A0" w:rsidR="00EC4EE9" w:rsidRDefault="00EC4EE9" w:rsidP="00EC4EE9">
      <w:pPr>
        <w:rPr>
          <w:sz w:val="24"/>
          <w:szCs w:val="24"/>
        </w:rPr>
      </w:pPr>
      <w:r>
        <w:rPr>
          <w:sz w:val="24"/>
          <w:szCs w:val="24"/>
        </w:rPr>
        <w:t>400 g Kartoffeln, mehligkochend</w:t>
      </w:r>
    </w:p>
    <w:p w14:paraId="2769571A" w14:textId="569D9973" w:rsidR="00EC4EE9" w:rsidRDefault="00EC4EE9" w:rsidP="00EC4EE9">
      <w:pPr>
        <w:rPr>
          <w:sz w:val="24"/>
          <w:szCs w:val="24"/>
        </w:rPr>
      </w:pPr>
      <w:r>
        <w:rPr>
          <w:sz w:val="24"/>
          <w:szCs w:val="24"/>
        </w:rPr>
        <w:t>3 EL Ghee oder Butterschmalz</w:t>
      </w:r>
    </w:p>
    <w:p w14:paraId="72603BC6" w14:textId="3F722C7C" w:rsidR="00EC4EE9" w:rsidRDefault="00651C02" w:rsidP="00EC4EE9">
      <w:pPr>
        <w:rPr>
          <w:sz w:val="24"/>
          <w:szCs w:val="24"/>
        </w:rPr>
      </w:pPr>
      <w:r>
        <w:rPr>
          <w:sz w:val="24"/>
          <w:szCs w:val="24"/>
        </w:rPr>
        <w:t>3 grüne Kardamomkapseln</w:t>
      </w:r>
    </w:p>
    <w:p w14:paraId="0CBE32C8" w14:textId="4AD54965" w:rsidR="00651C02" w:rsidRDefault="00651C02" w:rsidP="00EC4EE9">
      <w:pPr>
        <w:rPr>
          <w:sz w:val="24"/>
          <w:szCs w:val="24"/>
        </w:rPr>
      </w:pPr>
      <w:r>
        <w:rPr>
          <w:sz w:val="24"/>
          <w:szCs w:val="24"/>
        </w:rPr>
        <w:t>3 Nelken</w:t>
      </w:r>
    </w:p>
    <w:p w14:paraId="4A3A59A6" w14:textId="4218DADE" w:rsidR="00651C02" w:rsidRDefault="00651C02" w:rsidP="00EC4EE9">
      <w:pPr>
        <w:rPr>
          <w:sz w:val="24"/>
          <w:szCs w:val="24"/>
        </w:rPr>
      </w:pPr>
      <w:r>
        <w:rPr>
          <w:sz w:val="24"/>
          <w:szCs w:val="24"/>
        </w:rPr>
        <w:t>3 Zimtstangen (je 4 cm)</w:t>
      </w:r>
    </w:p>
    <w:p w14:paraId="359ED60B" w14:textId="021DB021" w:rsidR="00651C02" w:rsidRDefault="00651C02" w:rsidP="00EC4EE9">
      <w:pPr>
        <w:rPr>
          <w:sz w:val="24"/>
          <w:szCs w:val="24"/>
        </w:rPr>
      </w:pPr>
      <w:r>
        <w:rPr>
          <w:sz w:val="24"/>
          <w:szCs w:val="24"/>
        </w:rPr>
        <w:t>2 Lorbeerblätter</w:t>
      </w:r>
    </w:p>
    <w:p w14:paraId="711FC09A" w14:textId="36B5035D" w:rsidR="00651C02" w:rsidRDefault="00651C02" w:rsidP="00EC4EE9">
      <w:pPr>
        <w:rPr>
          <w:sz w:val="24"/>
          <w:szCs w:val="24"/>
        </w:rPr>
      </w:pPr>
      <w:r>
        <w:rPr>
          <w:sz w:val="24"/>
          <w:szCs w:val="24"/>
        </w:rPr>
        <w:t>250 g pikante Gewürzpaste</w:t>
      </w:r>
    </w:p>
    <w:p w14:paraId="42D562BF" w14:textId="6111C48A" w:rsidR="00651C02" w:rsidRDefault="00651C02" w:rsidP="00EC4EE9">
      <w:pPr>
        <w:rPr>
          <w:sz w:val="24"/>
          <w:szCs w:val="24"/>
        </w:rPr>
      </w:pPr>
      <w:r>
        <w:rPr>
          <w:sz w:val="24"/>
          <w:szCs w:val="24"/>
        </w:rPr>
        <w:t>1 TL Kreuzkümmelpulver</w:t>
      </w:r>
    </w:p>
    <w:p w14:paraId="096FDFDB" w14:textId="707CADED" w:rsidR="00651C02" w:rsidRDefault="00651C02" w:rsidP="00EC4EE9">
      <w:pPr>
        <w:rPr>
          <w:sz w:val="24"/>
          <w:szCs w:val="24"/>
        </w:rPr>
      </w:pPr>
      <w:r>
        <w:rPr>
          <w:sz w:val="24"/>
          <w:szCs w:val="24"/>
        </w:rPr>
        <w:t>1 TL Paprikapulver, edelsüß</w:t>
      </w:r>
    </w:p>
    <w:p w14:paraId="6E0F9493" w14:textId="767C957D" w:rsidR="00651C02" w:rsidRDefault="00651C02" w:rsidP="00EC4EE9">
      <w:pPr>
        <w:rPr>
          <w:sz w:val="24"/>
          <w:szCs w:val="24"/>
        </w:rPr>
      </w:pPr>
      <w:r>
        <w:rPr>
          <w:sz w:val="24"/>
          <w:szCs w:val="24"/>
        </w:rPr>
        <w:t>1 TL Kurkumapulver</w:t>
      </w:r>
    </w:p>
    <w:p w14:paraId="354B76C1" w14:textId="17C2B955" w:rsidR="00651C02" w:rsidRDefault="00651C02" w:rsidP="00EC4EE9">
      <w:pPr>
        <w:rPr>
          <w:sz w:val="24"/>
          <w:szCs w:val="24"/>
        </w:rPr>
      </w:pPr>
      <w:r>
        <w:rPr>
          <w:sz w:val="24"/>
          <w:szCs w:val="24"/>
        </w:rPr>
        <w:t>1 TL Garam masala</w:t>
      </w:r>
    </w:p>
    <w:p w14:paraId="2DEE8906" w14:textId="77777777" w:rsidR="00651C02" w:rsidRDefault="00651C02" w:rsidP="00EC4EE9">
      <w:pPr>
        <w:rPr>
          <w:sz w:val="24"/>
          <w:szCs w:val="24"/>
        </w:rPr>
      </w:pPr>
    </w:p>
    <w:p w14:paraId="570A1B64" w14:textId="62A82620" w:rsidR="00651C02" w:rsidRDefault="00651C02" w:rsidP="00EC4EE9">
      <w:pPr>
        <w:rPr>
          <w:sz w:val="24"/>
          <w:szCs w:val="24"/>
        </w:rPr>
      </w:pPr>
      <w:r>
        <w:rPr>
          <w:sz w:val="24"/>
          <w:szCs w:val="24"/>
        </w:rPr>
        <w:t>Zubereitungszeit:</w:t>
      </w:r>
      <w:r>
        <w:rPr>
          <w:sz w:val="24"/>
          <w:szCs w:val="24"/>
        </w:rPr>
        <w:tab/>
      </w:r>
      <w:r w:rsidR="001369D2">
        <w:rPr>
          <w:sz w:val="24"/>
          <w:szCs w:val="24"/>
        </w:rPr>
        <w:t>40 Minuten plus 15 Minuten für die Gewürzpaste</w:t>
      </w:r>
    </w:p>
    <w:p w14:paraId="0F093474" w14:textId="179B1B5E" w:rsidR="001369D2" w:rsidRPr="00F26DE2" w:rsidRDefault="001369D2" w:rsidP="00B40E8C">
      <w:pPr>
        <w:pStyle w:val="ListParagraph"/>
        <w:numPr>
          <w:ilvl w:val="0"/>
          <w:numId w:val="1412"/>
        </w:numPr>
        <w:spacing w:after="120"/>
        <w:ind w:left="714" w:hanging="357"/>
        <w:contextualSpacing w:val="0"/>
        <w:jc w:val="both"/>
        <w:rPr>
          <w:sz w:val="24"/>
          <w:szCs w:val="24"/>
        </w:rPr>
      </w:pPr>
      <w:r w:rsidRPr="00F26DE2">
        <w:rPr>
          <w:sz w:val="24"/>
          <w:szCs w:val="24"/>
        </w:rPr>
        <w:t>Eier in etwa 8 Minuten hart kochen und schälen. Der Länge nach viermal in gleichen Abständen einritzen und ¼ TL Kurkumapulver darüberstreuen. In einer Pfanne Öl (bis auf 3 EL) erhitzen und die Eier darin von allen Seiten kurz anbraten, wieder herausnehmen. Öl in der Pfanne lassen.</w:t>
      </w:r>
    </w:p>
    <w:p w14:paraId="7F8220D8" w14:textId="3475A404" w:rsidR="001369D2" w:rsidRPr="00F26DE2" w:rsidRDefault="001369D2" w:rsidP="00B40E8C">
      <w:pPr>
        <w:pStyle w:val="ListParagraph"/>
        <w:numPr>
          <w:ilvl w:val="0"/>
          <w:numId w:val="1412"/>
        </w:numPr>
        <w:spacing w:after="120"/>
        <w:ind w:left="714" w:hanging="357"/>
        <w:contextualSpacing w:val="0"/>
        <w:jc w:val="both"/>
        <w:rPr>
          <w:sz w:val="24"/>
          <w:szCs w:val="24"/>
        </w:rPr>
      </w:pPr>
      <w:r w:rsidRPr="00F26DE2">
        <w:rPr>
          <w:sz w:val="24"/>
          <w:szCs w:val="24"/>
        </w:rPr>
        <w:t>Kartoffeln waschen, schälen und in etwa 3 cm große Würfel schneiden. Die Würfel mit ¼ TL Kurkumapulver vermischen und im Öl der Pfanne bei mittlerer Hitze 2 – 3 Minuten anbraten, bis sie hellbraun sind, herausnehmen.</w:t>
      </w:r>
    </w:p>
    <w:p w14:paraId="6E569EA4" w14:textId="7CE5D58B" w:rsidR="001369D2" w:rsidRPr="00F26DE2" w:rsidRDefault="001369D2" w:rsidP="00B40E8C">
      <w:pPr>
        <w:pStyle w:val="ListParagraph"/>
        <w:numPr>
          <w:ilvl w:val="0"/>
          <w:numId w:val="1412"/>
        </w:numPr>
        <w:spacing w:after="120"/>
        <w:ind w:left="714" w:hanging="357"/>
        <w:contextualSpacing w:val="0"/>
        <w:jc w:val="both"/>
        <w:rPr>
          <w:sz w:val="24"/>
          <w:szCs w:val="24"/>
        </w:rPr>
      </w:pPr>
      <w:r w:rsidRPr="00F26DE2">
        <w:rPr>
          <w:sz w:val="24"/>
          <w:szCs w:val="24"/>
        </w:rPr>
        <w:t>Ghee oder Butterschmalz in einem Topf erhitzen, Kardamomkapseln, Nelken, Zimt und Lorbeerblätter bei mittlerer Hitze etwa ½ Minute anbraten. Pikante Gewürzpaste dazugeben und alles etwa 5 Minuten bei schwacher Hitze köcheln lassen. Gemahlene Gewürze bis auf das Garam masala dazugeben.</w:t>
      </w:r>
    </w:p>
    <w:p w14:paraId="1A163E5E" w14:textId="395F01B9" w:rsidR="001369D2" w:rsidRPr="00F26DE2" w:rsidRDefault="001369D2" w:rsidP="00B40E8C">
      <w:pPr>
        <w:pStyle w:val="ListParagraph"/>
        <w:numPr>
          <w:ilvl w:val="0"/>
          <w:numId w:val="1412"/>
        </w:numPr>
        <w:spacing w:after="120"/>
        <w:ind w:left="714" w:hanging="357"/>
        <w:contextualSpacing w:val="0"/>
        <w:jc w:val="both"/>
        <w:rPr>
          <w:sz w:val="24"/>
          <w:szCs w:val="24"/>
        </w:rPr>
      </w:pPr>
      <w:r w:rsidRPr="00F26DE2">
        <w:rPr>
          <w:sz w:val="24"/>
          <w:szCs w:val="24"/>
        </w:rPr>
        <w:t xml:space="preserve">Kartoffeln, Eier, reichlich Salz und 200 ml Wasser hinzufügen und alles etwa 10 Minuten zugedeckt bei mittlerer Hitze kochen lassen, bis die Kartoffeln gar sind. </w:t>
      </w:r>
      <w:r w:rsidRPr="00F26DE2">
        <w:rPr>
          <w:sz w:val="24"/>
          <w:szCs w:val="24"/>
        </w:rPr>
        <w:lastRenderedPageBreak/>
        <w:t>Inzwischen Garam masala mit 3 EL Öl in einer Pfanne bei mittlerer Hitze kurz anbraten. Zu dem Eiercurry geben und gut verrühren. Mit Naan und Apfelchutney servieren.</w:t>
      </w:r>
    </w:p>
    <w:p w14:paraId="621073C1" w14:textId="77777777" w:rsidR="00722F17" w:rsidRDefault="00722F17" w:rsidP="00EC4EE9">
      <w:pPr>
        <w:rPr>
          <w:i/>
          <w:iCs/>
          <w:sz w:val="24"/>
          <w:szCs w:val="24"/>
        </w:rPr>
      </w:pPr>
    </w:p>
    <w:p w14:paraId="0A4CEC52" w14:textId="3571993C" w:rsidR="001369D2" w:rsidRPr="00187FA8" w:rsidRDefault="001369D2" w:rsidP="00EC4EE9">
      <w:pPr>
        <w:rPr>
          <w:i/>
          <w:iCs/>
          <w:sz w:val="24"/>
          <w:szCs w:val="24"/>
        </w:rPr>
      </w:pPr>
      <w:r w:rsidRPr="00187FA8">
        <w:rPr>
          <w:i/>
          <w:iCs/>
          <w:sz w:val="24"/>
          <w:szCs w:val="24"/>
        </w:rPr>
        <w:t>Für die Gewürzpaste:</w:t>
      </w:r>
    </w:p>
    <w:p w14:paraId="77EB67B4" w14:textId="21B83CFD" w:rsidR="001369D2" w:rsidRDefault="0086394F" w:rsidP="00EC4EE9">
      <w:pPr>
        <w:rPr>
          <w:sz w:val="24"/>
          <w:szCs w:val="24"/>
        </w:rPr>
      </w:pPr>
      <w:r w:rsidRPr="00187FA8">
        <w:rPr>
          <w:sz w:val="24"/>
          <w:szCs w:val="24"/>
          <w:u w:val="single"/>
        </w:rPr>
        <w:t>Zutaten</w:t>
      </w:r>
      <w:r>
        <w:rPr>
          <w:sz w:val="24"/>
          <w:szCs w:val="24"/>
        </w:rPr>
        <w:t xml:space="preserve"> </w:t>
      </w:r>
      <w:r w:rsidR="00187FA8">
        <w:rPr>
          <w:sz w:val="24"/>
          <w:szCs w:val="24"/>
        </w:rPr>
        <w:t>(</w:t>
      </w:r>
      <w:r>
        <w:rPr>
          <w:sz w:val="24"/>
          <w:szCs w:val="24"/>
        </w:rPr>
        <w:t>für etwa 850 g Paste</w:t>
      </w:r>
      <w:r w:rsidR="00187FA8">
        <w:rPr>
          <w:sz w:val="24"/>
          <w:szCs w:val="24"/>
        </w:rPr>
        <w:t>)</w:t>
      </w:r>
    </w:p>
    <w:p w14:paraId="3DFD4882" w14:textId="152B64CF" w:rsidR="0086394F" w:rsidRDefault="0086394F" w:rsidP="00EC4EE9">
      <w:pPr>
        <w:rPr>
          <w:sz w:val="24"/>
          <w:szCs w:val="24"/>
        </w:rPr>
      </w:pPr>
      <w:r>
        <w:rPr>
          <w:sz w:val="24"/>
          <w:szCs w:val="24"/>
        </w:rPr>
        <w:t>4 große Zwiebeln</w:t>
      </w:r>
    </w:p>
    <w:p w14:paraId="3ECA71A7" w14:textId="4B54268A" w:rsidR="0086394F" w:rsidRDefault="0086394F" w:rsidP="00EC4EE9">
      <w:pPr>
        <w:rPr>
          <w:sz w:val="24"/>
          <w:szCs w:val="24"/>
        </w:rPr>
      </w:pPr>
      <w:r>
        <w:rPr>
          <w:sz w:val="24"/>
          <w:szCs w:val="24"/>
        </w:rPr>
        <w:t>4 Stück Ingwer (3 cm)</w:t>
      </w:r>
    </w:p>
    <w:p w14:paraId="12B77E88" w14:textId="46E9ACBE" w:rsidR="0086394F" w:rsidRDefault="0086394F" w:rsidP="00EC4EE9">
      <w:pPr>
        <w:rPr>
          <w:sz w:val="24"/>
          <w:szCs w:val="24"/>
        </w:rPr>
      </w:pPr>
      <w:r>
        <w:rPr>
          <w:sz w:val="24"/>
          <w:szCs w:val="24"/>
        </w:rPr>
        <w:t>8 Knoblauchzehen</w:t>
      </w:r>
    </w:p>
    <w:p w14:paraId="220FD79B" w14:textId="1F1FDE4A" w:rsidR="0086394F" w:rsidRDefault="0086394F" w:rsidP="00EC4EE9">
      <w:pPr>
        <w:rPr>
          <w:sz w:val="24"/>
          <w:szCs w:val="24"/>
        </w:rPr>
      </w:pPr>
      <w:r>
        <w:rPr>
          <w:sz w:val="24"/>
          <w:szCs w:val="24"/>
        </w:rPr>
        <w:t>5 mittelgroße Tomaten</w:t>
      </w:r>
    </w:p>
    <w:p w14:paraId="139ACB9D" w14:textId="6C0DC0C6" w:rsidR="0086394F" w:rsidRDefault="0086394F" w:rsidP="00EC4EE9">
      <w:pPr>
        <w:rPr>
          <w:sz w:val="24"/>
          <w:szCs w:val="24"/>
        </w:rPr>
      </w:pPr>
      <w:r>
        <w:rPr>
          <w:sz w:val="24"/>
          <w:szCs w:val="24"/>
        </w:rPr>
        <w:t>4 frische Chilischoten</w:t>
      </w:r>
    </w:p>
    <w:p w14:paraId="08E6114C" w14:textId="321DFE4F" w:rsidR="0086394F" w:rsidRDefault="0086394F" w:rsidP="00EC4EE9">
      <w:pPr>
        <w:rPr>
          <w:sz w:val="24"/>
          <w:szCs w:val="24"/>
        </w:rPr>
      </w:pPr>
      <w:r>
        <w:rPr>
          <w:sz w:val="24"/>
          <w:szCs w:val="24"/>
        </w:rPr>
        <w:t>6 EL Weißwein- oder Obstessig</w:t>
      </w:r>
    </w:p>
    <w:p w14:paraId="1CEA2234" w14:textId="77777777" w:rsidR="0086394F" w:rsidRDefault="0086394F" w:rsidP="00EC4EE9">
      <w:pPr>
        <w:rPr>
          <w:sz w:val="24"/>
          <w:szCs w:val="24"/>
        </w:rPr>
      </w:pPr>
    </w:p>
    <w:p w14:paraId="6CDE3566" w14:textId="577526CB" w:rsidR="0086394F" w:rsidRDefault="0086394F" w:rsidP="00EC4EE9">
      <w:pPr>
        <w:rPr>
          <w:sz w:val="24"/>
          <w:szCs w:val="24"/>
        </w:rPr>
      </w:pPr>
      <w:r>
        <w:rPr>
          <w:sz w:val="24"/>
          <w:szCs w:val="24"/>
        </w:rPr>
        <w:t>Zubereitungszeit: 15 Minuten</w:t>
      </w:r>
    </w:p>
    <w:p w14:paraId="67841A46" w14:textId="3BE12BBD" w:rsidR="0086394F" w:rsidRPr="004B5265" w:rsidRDefault="0086394F" w:rsidP="00B40E8C">
      <w:pPr>
        <w:pStyle w:val="ListParagraph"/>
        <w:numPr>
          <w:ilvl w:val="0"/>
          <w:numId w:val="1411"/>
        </w:numPr>
        <w:spacing w:after="120"/>
        <w:ind w:left="714" w:hanging="357"/>
        <w:contextualSpacing w:val="0"/>
        <w:jc w:val="both"/>
        <w:rPr>
          <w:sz w:val="24"/>
          <w:szCs w:val="24"/>
        </w:rPr>
      </w:pPr>
      <w:r w:rsidRPr="004B5265">
        <w:rPr>
          <w:sz w:val="24"/>
          <w:szCs w:val="24"/>
        </w:rPr>
        <w:t>Zwiebeln schälen, längs halbieren und in Halbringe schneiden. Ingwer und Knoblauch schälen und grob hacken.</w:t>
      </w:r>
    </w:p>
    <w:p w14:paraId="67A5E785" w14:textId="391FC84E" w:rsidR="0086394F" w:rsidRPr="004B5265" w:rsidRDefault="0086394F" w:rsidP="00B40E8C">
      <w:pPr>
        <w:pStyle w:val="ListParagraph"/>
        <w:numPr>
          <w:ilvl w:val="0"/>
          <w:numId w:val="1411"/>
        </w:numPr>
        <w:spacing w:after="120"/>
        <w:ind w:left="714" w:hanging="357"/>
        <w:contextualSpacing w:val="0"/>
        <w:jc w:val="both"/>
        <w:rPr>
          <w:sz w:val="24"/>
          <w:szCs w:val="24"/>
        </w:rPr>
      </w:pPr>
      <w:r w:rsidRPr="004B5265">
        <w:rPr>
          <w:sz w:val="24"/>
          <w:szCs w:val="24"/>
        </w:rPr>
        <w:t>Tomaten waschen, vierteln und vom Stiel</w:t>
      </w:r>
      <w:r w:rsidR="00007A42" w:rsidRPr="004B5265">
        <w:rPr>
          <w:sz w:val="24"/>
          <w:szCs w:val="24"/>
        </w:rPr>
        <w:t>ansatz befreien. Chilischoten w</w:t>
      </w:r>
      <w:r w:rsidR="004B5265" w:rsidRPr="004B5265">
        <w:rPr>
          <w:sz w:val="24"/>
          <w:szCs w:val="24"/>
        </w:rPr>
        <w:t>a</w:t>
      </w:r>
      <w:r w:rsidR="00007A42" w:rsidRPr="004B5265">
        <w:rPr>
          <w:sz w:val="24"/>
          <w:szCs w:val="24"/>
        </w:rPr>
        <w:t xml:space="preserve">schen, Stielansatz abschneiden. </w:t>
      </w:r>
    </w:p>
    <w:p w14:paraId="3B1DE99C" w14:textId="45F73E59" w:rsidR="00007A42" w:rsidRPr="004B5265" w:rsidRDefault="00007A42" w:rsidP="00B40E8C">
      <w:pPr>
        <w:pStyle w:val="ListParagraph"/>
        <w:numPr>
          <w:ilvl w:val="0"/>
          <w:numId w:val="1411"/>
        </w:numPr>
        <w:spacing w:after="120"/>
        <w:ind w:left="714" w:hanging="357"/>
        <w:contextualSpacing w:val="0"/>
        <w:jc w:val="both"/>
        <w:rPr>
          <w:sz w:val="24"/>
          <w:szCs w:val="24"/>
        </w:rPr>
      </w:pPr>
      <w:r w:rsidRPr="004B5265">
        <w:rPr>
          <w:sz w:val="24"/>
          <w:szCs w:val="24"/>
        </w:rPr>
        <w:t>Alle Zutaten mit Essig zu</w:t>
      </w:r>
      <w:r w:rsidR="004B5265" w:rsidRPr="004B5265">
        <w:rPr>
          <w:sz w:val="24"/>
          <w:szCs w:val="24"/>
        </w:rPr>
        <w:t xml:space="preserve"> einer feinen Paste pürieren. In ein verschließbares Glas umfüllen und kühl aufbewahren. Hält sich im Kühlschrank bis zu 3 Wochen.</w:t>
      </w:r>
    </w:p>
    <w:p w14:paraId="72C7B431" w14:textId="77777777" w:rsidR="00EC4EE9" w:rsidRDefault="00EC4EE9" w:rsidP="00EC4EE9">
      <w:pPr>
        <w:rPr>
          <w:sz w:val="24"/>
          <w:szCs w:val="24"/>
        </w:rPr>
      </w:pPr>
    </w:p>
    <w:p w14:paraId="535233FF" w14:textId="77777777" w:rsidR="00285F19" w:rsidRDefault="00285F19">
      <w:pPr>
        <w:rPr>
          <w:sz w:val="24"/>
          <w:szCs w:val="24"/>
        </w:rPr>
      </w:pPr>
      <w:r>
        <w:rPr>
          <w:sz w:val="24"/>
          <w:szCs w:val="24"/>
        </w:rPr>
        <w:br w:type="page"/>
      </w:r>
    </w:p>
    <w:p w14:paraId="36CB76E6" w14:textId="27FB3114" w:rsidR="00285F19" w:rsidRDefault="00285F19" w:rsidP="0005102F">
      <w:pPr>
        <w:pStyle w:val="Heading2"/>
        <w:spacing w:after="240"/>
      </w:pPr>
      <w:r>
        <w:lastRenderedPageBreak/>
        <w:t>Eiercurry Nr. 2</w:t>
      </w:r>
      <w:r w:rsidR="006A71DB">
        <w:rPr>
          <w:rStyle w:val="FootnoteReference"/>
        </w:rPr>
        <w:footnoteReference w:id="1074"/>
      </w:r>
    </w:p>
    <w:p w14:paraId="1FFCD26C" w14:textId="3F3E7EC3" w:rsidR="009F4EB6" w:rsidRDefault="009F4EB6">
      <w:pPr>
        <w:rPr>
          <w:sz w:val="24"/>
          <w:szCs w:val="24"/>
        </w:rPr>
      </w:pPr>
      <w:r w:rsidRPr="0005102F">
        <w:rPr>
          <w:sz w:val="24"/>
          <w:szCs w:val="24"/>
          <w:u w:val="single"/>
        </w:rPr>
        <w:t>Zutaten</w:t>
      </w:r>
      <w:r>
        <w:rPr>
          <w:sz w:val="24"/>
          <w:szCs w:val="24"/>
        </w:rPr>
        <w:t xml:space="preserve"> </w:t>
      </w:r>
      <w:r w:rsidR="0005102F">
        <w:rPr>
          <w:sz w:val="24"/>
          <w:szCs w:val="24"/>
        </w:rPr>
        <w:t>(</w:t>
      </w:r>
      <w:r>
        <w:rPr>
          <w:sz w:val="24"/>
          <w:szCs w:val="24"/>
        </w:rPr>
        <w:t>für 4 Portionen</w:t>
      </w:r>
      <w:r w:rsidR="0005102F">
        <w:rPr>
          <w:sz w:val="24"/>
          <w:szCs w:val="24"/>
        </w:rPr>
        <w:t>):</w:t>
      </w:r>
    </w:p>
    <w:p w14:paraId="5F931579" w14:textId="77777777" w:rsidR="009F4EB6" w:rsidRDefault="009F4EB6">
      <w:pPr>
        <w:rPr>
          <w:sz w:val="24"/>
          <w:szCs w:val="24"/>
        </w:rPr>
      </w:pPr>
      <w:r>
        <w:rPr>
          <w:sz w:val="24"/>
          <w:szCs w:val="24"/>
        </w:rPr>
        <w:t>2 EL Ghee oder Kokosfett</w:t>
      </w:r>
    </w:p>
    <w:p w14:paraId="2BEAD086" w14:textId="77777777" w:rsidR="009F4EB6" w:rsidRDefault="009F4EB6">
      <w:pPr>
        <w:rPr>
          <w:sz w:val="24"/>
          <w:szCs w:val="24"/>
        </w:rPr>
      </w:pPr>
      <w:r>
        <w:rPr>
          <w:sz w:val="24"/>
          <w:szCs w:val="24"/>
        </w:rPr>
        <w:t>½ TL gelbe Senfsamen</w:t>
      </w:r>
    </w:p>
    <w:p w14:paraId="58916810" w14:textId="77777777" w:rsidR="009F4EB6" w:rsidRDefault="009F4EB6">
      <w:pPr>
        <w:rPr>
          <w:sz w:val="24"/>
          <w:szCs w:val="24"/>
        </w:rPr>
      </w:pPr>
      <w:r>
        <w:rPr>
          <w:sz w:val="24"/>
          <w:szCs w:val="24"/>
        </w:rPr>
        <w:t>1 Zwiebel, fein gehackt</w:t>
      </w:r>
    </w:p>
    <w:p w14:paraId="3AD4DA78" w14:textId="77777777" w:rsidR="009F4EB6" w:rsidRDefault="009F4EB6">
      <w:pPr>
        <w:rPr>
          <w:sz w:val="24"/>
          <w:szCs w:val="24"/>
        </w:rPr>
      </w:pPr>
      <w:r>
        <w:rPr>
          <w:sz w:val="24"/>
          <w:szCs w:val="24"/>
        </w:rPr>
        <w:t>2 Knoblauchzehen, fein gehackt</w:t>
      </w:r>
    </w:p>
    <w:p w14:paraId="0579278D" w14:textId="77777777" w:rsidR="009F4EB6" w:rsidRDefault="009F4EB6">
      <w:pPr>
        <w:rPr>
          <w:sz w:val="24"/>
          <w:szCs w:val="24"/>
        </w:rPr>
      </w:pPr>
      <w:r>
        <w:rPr>
          <w:sz w:val="24"/>
          <w:szCs w:val="24"/>
        </w:rPr>
        <w:t>1 TL frischer Ingwer, fein gehackt</w:t>
      </w:r>
    </w:p>
    <w:p w14:paraId="3724009E" w14:textId="77777777" w:rsidR="009F4EB6" w:rsidRDefault="009F4EB6">
      <w:pPr>
        <w:rPr>
          <w:sz w:val="24"/>
          <w:szCs w:val="24"/>
        </w:rPr>
      </w:pPr>
      <w:r>
        <w:rPr>
          <w:sz w:val="24"/>
          <w:szCs w:val="24"/>
        </w:rPr>
        <w:t>½ TL Chilipulver</w:t>
      </w:r>
    </w:p>
    <w:p w14:paraId="35FFE751" w14:textId="77777777" w:rsidR="009F4EB6" w:rsidRDefault="009F4EB6">
      <w:pPr>
        <w:rPr>
          <w:sz w:val="24"/>
          <w:szCs w:val="24"/>
        </w:rPr>
      </w:pPr>
      <w:r>
        <w:rPr>
          <w:sz w:val="24"/>
          <w:szCs w:val="24"/>
        </w:rPr>
        <w:t>½ TL gemahlener Kurkuma</w:t>
      </w:r>
    </w:p>
    <w:p w14:paraId="52F1FA52" w14:textId="77777777" w:rsidR="00DF6BFC" w:rsidRDefault="009F4EB6">
      <w:pPr>
        <w:rPr>
          <w:sz w:val="24"/>
          <w:szCs w:val="24"/>
        </w:rPr>
      </w:pPr>
      <w:r>
        <w:rPr>
          <w:sz w:val="24"/>
          <w:szCs w:val="24"/>
        </w:rPr>
        <w:t>½ TL Garam Masala</w:t>
      </w:r>
    </w:p>
    <w:p w14:paraId="17430215" w14:textId="77777777" w:rsidR="00DF6BFC" w:rsidRDefault="00DF6BFC">
      <w:pPr>
        <w:rPr>
          <w:sz w:val="24"/>
          <w:szCs w:val="24"/>
        </w:rPr>
      </w:pPr>
      <w:r>
        <w:rPr>
          <w:sz w:val="24"/>
          <w:szCs w:val="24"/>
        </w:rPr>
        <w:t>2 Dosen geschälte Tomaten</w:t>
      </w:r>
    </w:p>
    <w:p w14:paraId="646D99D7" w14:textId="77777777" w:rsidR="00DF6BFC" w:rsidRDefault="00DF6BFC">
      <w:pPr>
        <w:rPr>
          <w:sz w:val="24"/>
          <w:szCs w:val="24"/>
        </w:rPr>
      </w:pPr>
      <w:r>
        <w:rPr>
          <w:sz w:val="24"/>
          <w:szCs w:val="24"/>
        </w:rPr>
        <w:t>1 TL Salz</w:t>
      </w:r>
    </w:p>
    <w:p w14:paraId="77C5E5B1" w14:textId="77777777" w:rsidR="00DF6BFC" w:rsidRDefault="00DF6BFC">
      <w:pPr>
        <w:rPr>
          <w:sz w:val="24"/>
          <w:szCs w:val="24"/>
        </w:rPr>
      </w:pPr>
      <w:r>
        <w:rPr>
          <w:sz w:val="24"/>
          <w:szCs w:val="24"/>
        </w:rPr>
        <w:t>Blätter von 4 Zweigen Minze, grob gehackt</w:t>
      </w:r>
    </w:p>
    <w:p w14:paraId="15266E00" w14:textId="77777777" w:rsidR="00DF6BFC" w:rsidRDefault="00DF6BFC">
      <w:pPr>
        <w:rPr>
          <w:sz w:val="24"/>
          <w:szCs w:val="24"/>
        </w:rPr>
      </w:pPr>
      <w:r>
        <w:rPr>
          <w:sz w:val="24"/>
          <w:szCs w:val="24"/>
        </w:rPr>
        <w:t>300 g frische oder TK-Erbsen</w:t>
      </w:r>
    </w:p>
    <w:p w14:paraId="71FAC298" w14:textId="3A540295" w:rsidR="00DF6BFC" w:rsidRDefault="00DF6BFC">
      <w:pPr>
        <w:rPr>
          <w:sz w:val="24"/>
          <w:szCs w:val="24"/>
        </w:rPr>
      </w:pPr>
      <w:r>
        <w:rPr>
          <w:sz w:val="24"/>
          <w:szCs w:val="24"/>
        </w:rPr>
        <w:t xml:space="preserve">4 EL </w:t>
      </w:r>
      <w:r w:rsidR="00E86A12">
        <w:rPr>
          <w:sz w:val="24"/>
          <w:szCs w:val="24"/>
        </w:rPr>
        <w:t>K</w:t>
      </w:r>
      <w:r>
        <w:rPr>
          <w:sz w:val="24"/>
          <w:szCs w:val="24"/>
        </w:rPr>
        <w:t>okoscreme (die feste obere Schicht von vollfetter Kokosmilch)</w:t>
      </w:r>
    </w:p>
    <w:p w14:paraId="58AD8117" w14:textId="77777777" w:rsidR="00DF6BFC" w:rsidRDefault="00DF6BFC">
      <w:pPr>
        <w:rPr>
          <w:sz w:val="24"/>
          <w:szCs w:val="24"/>
        </w:rPr>
      </w:pPr>
      <w:r>
        <w:rPr>
          <w:sz w:val="24"/>
          <w:szCs w:val="24"/>
        </w:rPr>
        <w:t>6 Eier</w:t>
      </w:r>
    </w:p>
    <w:p w14:paraId="567989E6" w14:textId="77777777" w:rsidR="00DF6BFC" w:rsidRDefault="00DF6BFC">
      <w:pPr>
        <w:rPr>
          <w:sz w:val="24"/>
          <w:szCs w:val="24"/>
        </w:rPr>
      </w:pPr>
    </w:p>
    <w:p w14:paraId="39CEE700" w14:textId="77777777" w:rsidR="00DF6BFC" w:rsidRDefault="00DF6BFC">
      <w:pPr>
        <w:rPr>
          <w:sz w:val="24"/>
          <w:szCs w:val="24"/>
        </w:rPr>
      </w:pPr>
      <w:r>
        <w:rPr>
          <w:sz w:val="24"/>
          <w:szCs w:val="24"/>
        </w:rPr>
        <w:t>Zubereitung:</w:t>
      </w:r>
    </w:p>
    <w:p w14:paraId="05722180" w14:textId="19E52C52" w:rsidR="00EC4EE9" w:rsidRPr="0005102F" w:rsidRDefault="00DF6BFC" w:rsidP="00B40E8C">
      <w:pPr>
        <w:pStyle w:val="ListParagraph"/>
        <w:numPr>
          <w:ilvl w:val="0"/>
          <w:numId w:val="1779"/>
        </w:numPr>
        <w:spacing w:after="120"/>
        <w:ind w:left="714" w:hanging="357"/>
        <w:contextualSpacing w:val="0"/>
        <w:jc w:val="both"/>
        <w:rPr>
          <w:sz w:val="24"/>
          <w:szCs w:val="24"/>
        </w:rPr>
      </w:pPr>
      <w:r w:rsidRPr="0005102F">
        <w:rPr>
          <w:sz w:val="24"/>
          <w:szCs w:val="24"/>
        </w:rPr>
        <w:t xml:space="preserve">In </w:t>
      </w:r>
      <w:r w:rsidR="0005102F" w:rsidRPr="0005102F">
        <w:rPr>
          <w:sz w:val="24"/>
          <w:szCs w:val="24"/>
        </w:rPr>
        <w:t>einer</w:t>
      </w:r>
      <w:r w:rsidRPr="0005102F">
        <w:rPr>
          <w:sz w:val="24"/>
          <w:szCs w:val="24"/>
        </w:rPr>
        <w:t xml:space="preserve"> Pfanne auf mittlerer Stufe das Fett erhitzen. Die Senfsamen hinzufügen und etwa 1 Minute braten, bis sie anfangen aufzuplatzen. Zwiebel, Knoblauch und Ingwer dazugeben </w:t>
      </w:r>
      <w:r w:rsidR="00906498" w:rsidRPr="0005102F">
        <w:rPr>
          <w:sz w:val="24"/>
          <w:szCs w:val="24"/>
        </w:rPr>
        <w:t>und anbraten, bis die Mischung aromatisch duftet. Chilipulver, Kurkuma und Garam Masala unterrühren und etwa 30 Sekunden mitbraten. 120 ml Wasser angießen und nach etwa 5 M</w:t>
      </w:r>
      <w:r w:rsidR="0005102F" w:rsidRPr="0005102F">
        <w:rPr>
          <w:sz w:val="24"/>
          <w:szCs w:val="24"/>
        </w:rPr>
        <w:t>i</w:t>
      </w:r>
      <w:r w:rsidR="00906498" w:rsidRPr="0005102F">
        <w:rPr>
          <w:sz w:val="24"/>
          <w:szCs w:val="24"/>
        </w:rPr>
        <w:t>nuten</w:t>
      </w:r>
      <w:r w:rsidR="0005102F" w:rsidRPr="0005102F">
        <w:rPr>
          <w:sz w:val="24"/>
          <w:szCs w:val="24"/>
        </w:rPr>
        <w:t xml:space="preserve"> Tomaten und Meersalz unterrühren.</w:t>
      </w:r>
    </w:p>
    <w:p w14:paraId="59BF226D" w14:textId="415500D3" w:rsidR="0005102F" w:rsidRPr="0005102F" w:rsidRDefault="0005102F" w:rsidP="00B40E8C">
      <w:pPr>
        <w:pStyle w:val="ListParagraph"/>
        <w:numPr>
          <w:ilvl w:val="0"/>
          <w:numId w:val="1779"/>
        </w:numPr>
        <w:spacing w:after="120"/>
        <w:ind w:left="714" w:hanging="357"/>
        <w:contextualSpacing w:val="0"/>
        <w:jc w:val="both"/>
        <w:rPr>
          <w:sz w:val="24"/>
          <w:szCs w:val="24"/>
        </w:rPr>
      </w:pPr>
      <w:r w:rsidRPr="0005102F">
        <w:rPr>
          <w:sz w:val="24"/>
          <w:szCs w:val="24"/>
        </w:rPr>
        <w:t>Den Deckel auflegen und das Curry 20 Minuten köcheln lassen. Erbsen, Kokoscreme und die Hälfte der Minze einrühren. 6 Vertiefungen ins Curry drücken und die Eier direkt über den Mulden aufschlagen. Den Deckel auflegen und das Curry nochmals etwa 5 Minuten sanft köcheln lassen, bis die Eiweiße gestockt sind.</w:t>
      </w:r>
    </w:p>
    <w:p w14:paraId="1FF41589" w14:textId="78B0EC1A" w:rsidR="0005102F" w:rsidRPr="0005102F" w:rsidRDefault="0005102F" w:rsidP="00B40E8C">
      <w:pPr>
        <w:pStyle w:val="ListParagraph"/>
        <w:numPr>
          <w:ilvl w:val="0"/>
          <w:numId w:val="1779"/>
        </w:numPr>
        <w:spacing w:after="120"/>
        <w:ind w:left="714" w:hanging="357"/>
        <w:contextualSpacing w:val="0"/>
        <w:jc w:val="both"/>
        <w:rPr>
          <w:sz w:val="24"/>
          <w:szCs w:val="24"/>
        </w:rPr>
      </w:pPr>
      <w:r w:rsidRPr="0005102F">
        <w:rPr>
          <w:sz w:val="24"/>
          <w:szCs w:val="24"/>
        </w:rPr>
        <w:t>Mit der restlichen Minze bestreuen und mit Beilagen (Salat, Reis, Chapati oder Naan) servieren.</w:t>
      </w:r>
    </w:p>
    <w:p w14:paraId="365EA70B" w14:textId="732E1C6C" w:rsidR="00832F10" w:rsidRPr="00823241" w:rsidRDefault="0005102F" w:rsidP="00F0325B">
      <w:pPr>
        <w:pStyle w:val="Heading2"/>
        <w:spacing w:after="240"/>
        <w:rPr>
          <w:sz w:val="24"/>
          <w:szCs w:val="24"/>
        </w:rPr>
      </w:pPr>
      <w:r>
        <w:br w:type="page"/>
      </w:r>
    </w:p>
    <w:p w14:paraId="6D588074" w14:textId="77777777" w:rsidR="005F12A6" w:rsidRDefault="005F12A6" w:rsidP="005F12A6">
      <w:pPr>
        <w:pStyle w:val="Heading2"/>
        <w:spacing w:after="240"/>
      </w:pPr>
      <w:r>
        <w:lastRenderedPageBreak/>
        <w:t>Eier-Curry aus Bengalen Dimer johl</w:t>
      </w:r>
      <w:r>
        <w:rPr>
          <w:rStyle w:val="FootnoteReference"/>
        </w:rPr>
        <w:footnoteReference w:id="1075"/>
      </w:r>
      <w:r>
        <w:t xml:space="preserve"> </w:t>
      </w:r>
    </w:p>
    <w:p w14:paraId="7744D993" w14:textId="77777777" w:rsidR="005F12A6" w:rsidRDefault="005F12A6" w:rsidP="005F12A6">
      <w:pPr>
        <w:rPr>
          <w:sz w:val="24"/>
          <w:szCs w:val="24"/>
        </w:rPr>
      </w:pPr>
      <w:r w:rsidRPr="00825EB3">
        <w:rPr>
          <w:sz w:val="24"/>
          <w:szCs w:val="24"/>
          <w:u w:val="single"/>
        </w:rPr>
        <w:t>Zutaten</w:t>
      </w:r>
      <w:r>
        <w:rPr>
          <w:sz w:val="24"/>
          <w:szCs w:val="24"/>
        </w:rPr>
        <w:t xml:space="preserve"> (für 4 Portionen):</w:t>
      </w:r>
    </w:p>
    <w:p w14:paraId="275BCAEC" w14:textId="77777777" w:rsidR="005F12A6" w:rsidRDefault="005F12A6" w:rsidP="005F12A6">
      <w:pPr>
        <w:rPr>
          <w:sz w:val="24"/>
          <w:szCs w:val="24"/>
        </w:rPr>
      </w:pPr>
      <w:r>
        <w:rPr>
          <w:sz w:val="24"/>
          <w:szCs w:val="24"/>
        </w:rPr>
        <w:t>1 Stück Ingwer (4 cm) geschält und gehackt</w:t>
      </w:r>
    </w:p>
    <w:p w14:paraId="07849694" w14:textId="77777777" w:rsidR="005F12A6" w:rsidRDefault="005F12A6" w:rsidP="005F12A6">
      <w:pPr>
        <w:rPr>
          <w:sz w:val="24"/>
          <w:szCs w:val="24"/>
        </w:rPr>
      </w:pPr>
      <w:r>
        <w:rPr>
          <w:sz w:val="24"/>
          <w:szCs w:val="24"/>
        </w:rPr>
        <w:t>5 Knoblauchzehen, gehackt</w:t>
      </w:r>
    </w:p>
    <w:p w14:paraId="04917340" w14:textId="77777777" w:rsidR="005F12A6" w:rsidRDefault="005F12A6" w:rsidP="005F12A6">
      <w:pPr>
        <w:rPr>
          <w:sz w:val="24"/>
          <w:szCs w:val="24"/>
        </w:rPr>
      </w:pPr>
      <w:r>
        <w:rPr>
          <w:sz w:val="24"/>
          <w:szCs w:val="24"/>
        </w:rPr>
        <w:t>Salz</w:t>
      </w:r>
    </w:p>
    <w:p w14:paraId="5AFF1CAA" w14:textId="77777777" w:rsidR="005F12A6" w:rsidRDefault="005F12A6" w:rsidP="005F12A6">
      <w:pPr>
        <w:rPr>
          <w:sz w:val="24"/>
          <w:szCs w:val="24"/>
        </w:rPr>
      </w:pPr>
      <w:r>
        <w:rPr>
          <w:sz w:val="24"/>
          <w:szCs w:val="24"/>
        </w:rPr>
        <w:t>3 EL Rapsöl</w:t>
      </w:r>
    </w:p>
    <w:p w14:paraId="07FB8B5D" w14:textId="77777777" w:rsidR="005F12A6" w:rsidRDefault="005F12A6" w:rsidP="005F12A6">
      <w:pPr>
        <w:rPr>
          <w:sz w:val="24"/>
          <w:szCs w:val="24"/>
        </w:rPr>
      </w:pPr>
      <w:r>
        <w:rPr>
          <w:sz w:val="24"/>
          <w:szCs w:val="24"/>
        </w:rPr>
        <w:t>2 rote Zwiebeln, fein gewürfelt</w:t>
      </w:r>
    </w:p>
    <w:p w14:paraId="581E2DF3" w14:textId="77777777" w:rsidR="005F12A6" w:rsidRDefault="005F12A6" w:rsidP="005F12A6">
      <w:pPr>
        <w:rPr>
          <w:sz w:val="24"/>
          <w:szCs w:val="24"/>
        </w:rPr>
      </w:pPr>
      <w:r>
        <w:rPr>
          <w:sz w:val="24"/>
          <w:szCs w:val="24"/>
        </w:rPr>
        <w:t>2 indische Lorbeerblätter</w:t>
      </w:r>
    </w:p>
    <w:p w14:paraId="18D5A1D7" w14:textId="77777777" w:rsidR="005F12A6" w:rsidRDefault="005F12A6" w:rsidP="005F12A6">
      <w:pPr>
        <w:rPr>
          <w:sz w:val="24"/>
          <w:szCs w:val="24"/>
        </w:rPr>
      </w:pPr>
      <w:r>
        <w:rPr>
          <w:sz w:val="24"/>
          <w:szCs w:val="24"/>
        </w:rPr>
        <w:t>500 g passierte Tomaten</w:t>
      </w:r>
    </w:p>
    <w:p w14:paraId="56AE716C" w14:textId="77777777" w:rsidR="005F12A6" w:rsidRDefault="005F12A6" w:rsidP="005F12A6">
      <w:pPr>
        <w:rPr>
          <w:sz w:val="24"/>
          <w:szCs w:val="24"/>
        </w:rPr>
      </w:pPr>
      <w:r>
        <w:rPr>
          <w:sz w:val="24"/>
          <w:szCs w:val="24"/>
        </w:rPr>
        <w:t>1 TL Cayennepfeffer</w:t>
      </w:r>
    </w:p>
    <w:p w14:paraId="7D421E89" w14:textId="77777777" w:rsidR="005F12A6" w:rsidRDefault="005F12A6" w:rsidP="005F12A6">
      <w:pPr>
        <w:rPr>
          <w:sz w:val="24"/>
          <w:szCs w:val="24"/>
        </w:rPr>
      </w:pPr>
      <w:r>
        <w:rPr>
          <w:sz w:val="24"/>
          <w:szCs w:val="24"/>
        </w:rPr>
        <w:t>½ TL gemahlener Zimt</w:t>
      </w:r>
    </w:p>
    <w:p w14:paraId="6C9A79F5" w14:textId="77777777" w:rsidR="005F12A6" w:rsidRDefault="005F12A6" w:rsidP="005F12A6">
      <w:pPr>
        <w:rPr>
          <w:sz w:val="24"/>
          <w:szCs w:val="24"/>
        </w:rPr>
      </w:pPr>
      <w:r>
        <w:rPr>
          <w:sz w:val="24"/>
          <w:szCs w:val="24"/>
        </w:rPr>
        <w:t>1 ½ TL gemahlener Kreuzkümmel</w:t>
      </w:r>
    </w:p>
    <w:p w14:paraId="7D45A682" w14:textId="77777777" w:rsidR="005F12A6" w:rsidRDefault="005F12A6" w:rsidP="005F12A6">
      <w:pPr>
        <w:rPr>
          <w:sz w:val="24"/>
          <w:szCs w:val="24"/>
        </w:rPr>
      </w:pPr>
      <w:r>
        <w:rPr>
          <w:sz w:val="24"/>
          <w:szCs w:val="24"/>
        </w:rPr>
        <w:t>1 ½ Garam Masala</w:t>
      </w:r>
    </w:p>
    <w:p w14:paraId="7411C8D4" w14:textId="77777777" w:rsidR="005F12A6" w:rsidRDefault="005F12A6" w:rsidP="005F12A6">
      <w:pPr>
        <w:rPr>
          <w:sz w:val="24"/>
          <w:szCs w:val="24"/>
        </w:rPr>
      </w:pPr>
      <w:r>
        <w:rPr>
          <w:sz w:val="24"/>
          <w:szCs w:val="24"/>
        </w:rPr>
        <w:t>½ TL gemahlene Kurkuma</w:t>
      </w:r>
    </w:p>
    <w:p w14:paraId="695253BD" w14:textId="77777777" w:rsidR="005F12A6" w:rsidRDefault="005F12A6" w:rsidP="005F12A6">
      <w:pPr>
        <w:rPr>
          <w:sz w:val="24"/>
          <w:szCs w:val="24"/>
        </w:rPr>
      </w:pPr>
      <w:r>
        <w:rPr>
          <w:sz w:val="24"/>
          <w:szCs w:val="24"/>
        </w:rPr>
        <w:t>½ TL Zucker</w:t>
      </w:r>
    </w:p>
    <w:p w14:paraId="16637B10" w14:textId="77777777" w:rsidR="005F12A6" w:rsidRDefault="005F12A6" w:rsidP="005F12A6">
      <w:pPr>
        <w:rPr>
          <w:sz w:val="24"/>
          <w:szCs w:val="24"/>
        </w:rPr>
      </w:pPr>
      <w:r>
        <w:rPr>
          <w:sz w:val="24"/>
          <w:szCs w:val="24"/>
        </w:rPr>
        <w:t>8 Eier</w:t>
      </w:r>
    </w:p>
    <w:p w14:paraId="0174E2E4" w14:textId="77777777" w:rsidR="005F12A6" w:rsidRDefault="005F12A6" w:rsidP="005F12A6">
      <w:pPr>
        <w:rPr>
          <w:sz w:val="24"/>
          <w:szCs w:val="24"/>
        </w:rPr>
      </w:pPr>
    </w:p>
    <w:p w14:paraId="7C3102A4" w14:textId="77777777" w:rsidR="005F12A6" w:rsidRDefault="005F12A6" w:rsidP="005F12A6">
      <w:pPr>
        <w:rPr>
          <w:sz w:val="24"/>
          <w:szCs w:val="24"/>
        </w:rPr>
      </w:pPr>
      <w:r>
        <w:rPr>
          <w:sz w:val="24"/>
          <w:szCs w:val="24"/>
        </w:rPr>
        <w:t>Zubereitung:</w:t>
      </w:r>
    </w:p>
    <w:p w14:paraId="7F3F4829" w14:textId="77777777" w:rsidR="005F12A6" w:rsidRPr="00466AF7" w:rsidRDefault="005F12A6" w:rsidP="00B40E8C">
      <w:pPr>
        <w:pStyle w:val="ListParagraph"/>
        <w:numPr>
          <w:ilvl w:val="0"/>
          <w:numId w:val="1359"/>
        </w:numPr>
        <w:spacing w:after="120"/>
        <w:ind w:left="714" w:hanging="357"/>
        <w:contextualSpacing w:val="0"/>
        <w:jc w:val="both"/>
        <w:rPr>
          <w:sz w:val="24"/>
          <w:szCs w:val="24"/>
        </w:rPr>
      </w:pPr>
      <w:r w:rsidRPr="00466AF7">
        <w:rPr>
          <w:sz w:val="24"/>
          <w:szCs w:val="24"/>
        </w:rPr>
        <w:t>Ingwer und Knoblauch mit ¼ TL Salz zu einer Paste zerstoßen und beiseitestellen.</w:t>
      </w:r>
    </w:p>
    <w:p w14:paraId="39C03891" w14:textId="77777777" w:rsidR="005F12A6" w:rsidRPr="00466AF7" w:rsidRDefault="005F12A6" w:rsidP="00B40E8C">
      <w:pPr>
        <w:pStyle w:val="ListParagraph"/>
        <w:numPr>
          <w:ilvl w:val="0"/>
          <w:numId w:val="1359"/>
        </w:numPr>
        <w:spacing w:after="120"/>
        <w:ind w:left="714" w:hanging="357"/>
        <w:contextualSpacing w:val="0"/>
        <w:jc w:val="both"/>
        <w:rPr>
          <w:sz w:val="24"/>
          <w:szCs w:val="24"/>
        </w:rPr>
      </w:pPr>
      <w:r w:rsidRPr="00466AF7">
        <w:rPr>
          <w:sz w:val="24"/>
          <w:szCs w:val="24"/>
        </w:rPr>
        <w:t>Das Öl in einem großen Topf erhitzen, Zwiebeln und Lorbeerblätter hineingeben und bei mittlerer Hitze 10 Minuten anbraten, bis die Zwiebeln glasig sind und zu bräunen beginnen. Die Ingwer-Knoblauch-Paste hinzufügen, gründlich verrühren und einige Minuten braten, dann die passierten Tomaten unterheben.</w:t>
      </w:r>
    </w:p>
    <w:p w14:paraId="1E46ED44" w14:textId="77777777" w:rsidR="005F12A6" w:rsidRPr="00466AF7" w:rsidRDefault="005F12A6" w:rsidP="00B40E8C">
      <w:pPr>
        <w:pStyle w:val="ListParagraph"/>
        <w:numPr>
          <w:ilvl w:val="0"/>
          <w:numId w:val="1359"/>
        </w:numPr>
        <w:spacing w:after="120"/>
        <w:ind w:left="714" w:hanging="357"/>
        <w:contextualSpacing w:val="0"/>
        <w:jc w:val="both"/>
        <w:rPr>
          <w:sz w:val="24"/>
          <w:szCs w:val="24"/>
        </w:rPr>
      </w:pPr>
      <w:r w:rsidRPr="00466AF7">
        <w:rPr>
          <w:sz w:val="24"/>
          <w:szCs w:val="24"/>
        </w:rPr>
        <w:t>Etwa 10 Minuten köcheln lassen, bis die Tomaten gut einreduziert sind. Cayennepfeffer, Zimt, Kreuzkümmel, Garam masala, Kurkuma, 1 TL Salz und Zucker hinzugeben und weitere 10 Minuten köcheln lassen.</w:t>
      </w:r>
    </w:p>
    <w:p w14:paraId="22091455" w14:textId="77777777" w:rsidR="005F12A6" w:rsidRPr="00466AF7" w:rsidRDefault="005F12A6" w:rsidP="00B40E8C">
      <w:pPr>
        <w:pStyle w:val="ListParagraph"/>
        <w:numPr>
          <w:ilvl w:val="0"/>
          <w:numId w:val="1359"/>
        </w:numPr>
        <w:spacing w:after="120"/>
        <w:ind w:left="714" w:hanging="357"/>
        <w:contextualSpacing w:val="0"/>
        <w:jc w:val="both"/>
        <w:rPr>
          <w:sz w:val="24"/>
          <w:szCs w:val="24"/>
        </w:rPr>
      </w:pPr>
      <w:r w:rsidRPr="00466AF7">
        <w:rPr>
          <w:sz w:val="24"/>
          <w:szCs w:val="24"/>
        </w:rPr>
        <w:t>Eier zum Kochen bringen und ca. 5 – 6 Minuten köcheln lassen, sodass die Eigelbe noch weich, aber nicht flüssig sind. Unter kaltem Wasser abschrecken, dann schälen.</w:t>
      </w:r>
    </w:p>
    <w:p w14:paraId="515DD76C" w14:textId="77777777" w:rsidR="005F12A6" w:rsidRPr="00466AF7" w:rsidRDefault="005F12A6" w:rsidP="00B40E8C">
      <w:pPr>
        <w:pStyle w:val="ListParagraph"/>
        <w:numPr>
          <w:ilvl w:val="0"/>
          <w:numId w:val="1359"/>
        </w:numPr>
        <w:spacing w:after="120"/>
        <w:ind w:left="714" w:hanging="357"/>
        <w:contextualSpacing w:val="0"/>
        <w:jc w:val="both"/>
        <w:rPr>
          <w:sz w:val="24"/>
          <w:szCs w:val="24"/>
        </w:rPr>
      </w:pPr>
      <w:r w:rsidRPr="00466AF7">
        <w:rPr>
          <w:sz w:val="24"/>
          <w:szCs w:val="24"/>
        </w:rPr>
        <w:t xml:space="preserve">Die Eier halbieren und unter das Curry heben, dann sofort mit Naan oder </w:t>
      </w:r>
      <w:r>
        <w:rPr>
          <w:sz w:val="24"/>
          <w:szCs w:val="24"/>
        </w:rPr>
        <w:t>Re</w:t>
      </w:r>
      <w:r w:rsidRPr="00466AF7">
        <w:rPr>
          <w:sz w:val="24"/>
          <w:szCs w:val="24"/>
        </w:rPr>
        <w:t>is servieren.</w:t>
      </w:r>
      <w:r w:rsidRPr="00466AF7">
        <w:rPr>
          <w:sz w:val="24"/>
          <w:szCs w:val="24"/>
        </w:rPr>
        <w:br w:type="page"/>
      </w:r>
    </w:p>
    <w:p w14:paraId="249AB71F" w14:textId="77777777" w:rsidR="0013223C" w:rsidRDefault="0013223C" w:rsidP="0013223C">
      <w:pPr>
        <w:pStyle w:val="Heading2"/>
        <w:spacing w:after="240"/>
      </w:pPr>
      <w:r>
        <w:lastRenderedPageBreak/>
        <w:t>Indisches Eier-Curry</w:t>
      </w:r>
      <w:r>
        <w:rPr>
          <w:rStyle w:val="FootnoteReference"/>
        </w:rPr>
        <w:footnoteReference w:id="1076"/>
      </w:r>
      <w:r>
        <w:t xml:space="preserve"> </w:t>
      </w:r>
    </w:p>
    <w:p w14:paraId="5E6FF71A" w14:textId="77777777" w:rsidR="0013223C" w:rsidRDefault="0013223C" w:rsidP="0013223C">
      <w:pPr>
        <w:rPr>
          <w:sz w:val="24"/>
          <w:szCs w:val="24"/>
        </w:rPr>
      </w:pPr>
      <w:r w:rsidRPr="00BB2AA5">
        <w:rPr>
          <w:sz w:val="24"/>
          <w:szCs w:val="24"/>
          <w:u w:val="single"/>
        </w:rPr>
        <w:t>Zutaten</w:t>
      </w:r>
      <w:r>
        <w:rPr>
          <w:sz w:val="24"/>
          <w:szCs w:val="24"/>
        </w:rPr>
        <w:t xml:space="preserve"> (für 2 Portionen)</w:t>
      </w:r>
    </w:p>
    <w:p w14:paraId="08678E4B" w14:textId="77777777" w:rsidR="0013223C" w:rsidRDefault="0013223C" w:rsidP="0013223C">
      <w:pPr>
        <w:rPr>
          <w:sz w:val="24"/>
          <w:szCs w:val="24"/>
        </w:rPr>
      </w:pPr>
      <w:r>
        <w:rPr>
          <w:sz w:val="24"/>
          <w:szCs w:val="24"/>
        </w:rPr>
        <w:t>Etwas Sonnenblumenöl</w:t>
      </w:r>
    </w:p>
    <w:p w14:paraId="07CA91AA" w14:textId="77777777" w:rsidR="0013223C" w:rsidRDefault="0013223C" w:rsidP="0013223C">
      <w:pPr>
        <w:rPr>
          <w:sz w:val="24"/>
          <w:szCs w:val="24"/>
        </w:rPr>
      </w:pPr>
      <w:r>
        <w:rPr>
          <w:sz w:val="24"/>
          <w:szCs w:val="24"/>
        </w:rPr>
        <w:t>½ TL Kreuzkümmelsamen</w:t>
      </w:r>
    </w:p>
    <w:p w14:paraId="0142E600" w14:textId="77777777" w:rsidR="0013223C" w:rsidRDefault="0013223C" w:rsidP="0013223C">
      <w:pPr>
        <w:rPr>
          <w:sz w:val="24"/>
          <w:szCs w:val="24"/>
        </w:rPr>
      </w:pPr>
      <w:r>
        <w:rPr>
          <w:sz w:val="24"/>
          <w:szCs w:val="24"/>
        </w:rPr>
        <w:t>½ TL Fenchelsamen</w:t>
      </w:r>
    </w:p>
    <w:p w14:paraId="7E7E4D29" w14:textId="77777777" w:rsidR="0013223C" w:rsidRDefault="0013223C" w:rsidP="0013223C">
      <w:pPr>
        <w:rPr>
          <w:sz w:val="24"/>
          <w:szCs w:val="24"/>
        </w:rPr>
      </w:pPr>
      <w:r>
        <w:rPr>
          <w:sz w:val="24"/>
          <w:szCs w:val="24"/>
        </w:rPr>
        <w:t>5 schwarze Pfefferkörner</w:t>
      </w:r>
    </w:p>
    <w:p w14:paraId="4E6322D1" w14:textId="77777777" w:rsidR="0013223C" w:rsidRDefault="0013223C" w:rsidP="0013223C">
      <w:pPr>
        <w:rPr>
          <w:sz w:val="24"/>
          <w:szCs w:val="24"/>
        </w:rPr>
      </w:pPr>
      <w:r>
        <w:rPr>
          <w:sz w:val="24"/>
          <w:szCs w:val="24"/>
        </w:rPr>
        <w:t>4 mittelgroße Zwiebeln</w:t>
      </w:r>
    </w:p>
    <w:p w14:paraId="4C3B9A25" w14:textId="77777777" w:rsidR="0013223C" w:rsidRDefault="0013223C" w:rsidP="0013223C">
      <w:pPr>
        <w:rPr>
          <w:sz w:val="24"/>
          <w:szCs w:val="24"/>
        </w:rPr>
      </w:pPr>
      <w:r>
        <w:rPr>
          <w:sz w:val="24"/>
          <w:szCs w:val="24"/>
        </w:rPr>
        <w:t>3 Knoblauchzehen</w:t>
      </w:r>
    </w:p>
    <w:p w14:paraId="25955EB3" w14:textId="77777777" w:rsidR="0013223C" w:rsidRDefault="0013223C" w:rsidP="0013223C">
      <w:pPr>
        <w:rPr>
          <w:sz w:val="24"/>
          <w:szCs w:val="24"/>
        </w:rPr>
      </w:pPr>
      <w:r>
        <w:rPr>
          <w:sz w:val="24"/>
          <w:szCs w:val="24"/>
        </w:rPr>
        <w:t>Ingwer, 2 cm</w:t>
      </w:r>
    </w:p>
    <w:p w14:paraId="6E5ECA06" w14:textId="77777777" w:rsidR="0013223C" w:rsidRDefault="0013223C" w:rsidP="0013223C">
      <w:pPr>
        <w:rPr>
          <w:sz w:val="24"/>
          <w:szCs w:val="24"/>
        </w:rPr>
      </w:pPr>
      <w:r>
        <w:rPr>
          <w:sz w:val="24"/>
          <w:szCs w:val="24"/>
        </w:rPr>
        <w:t>1 kleine rote Chilischote</w:t>
      </w:r>
    </w:p>
    <w:p w14:paraId="45792F95" w14:textId="77777777" w:rsidR="0013223C" w:rsidRDefault="0013223C" w:rsidP="0013223C">
      <w:pPr>
        <w:rPr>
          <w:sz w:val="24"/>
          <w:szCs w:val="24"/>
        </w:rPr>
      </w:pPr>
      <w:r>
        <w:rPr>
          <w:sz w:val="24"/>
          <w:szCs w:val="24"/>
        </w:rPr>
        <w:t>5 Tomaten</w:t>
      </w:r>
    </w:p>
    <w:p w14:paraId="55233414" w14:textId="77777777" w:rsidR="0013223C" w:rsidRDefault="0013223C" w:rsidP="0013223C">
      <w:pPr>
        <w:rPr>
          <w:sz w:val="24"/>
          <w:szCs w:val="24"/>
        </w:rPr>
      </w:pPr>
      <w:r>
        <w:rPr>
          <w:sz w:val="24"/>
          <w:szCs w:val="24"/>
        </w:rPr>
        <w:t>1 Lorbeerblatt</w:t>
      </w:r>
    </w:p>
    <w:p w14:paraId="4291D203" w14:textId="77777777" w:rsidR="0013223C" w:rsidRDefault="0013223C" w:rsidP="0013223C">
      <w:pPr>
        <w:rPr>
          <w:sz w:val="24"/>
          <w:szCs w:val="24"/>
        </w:rPr>
      </w:pPr>
      <w:r>
        <w:rPr>
          <w:sz w:val="24"/>
          <w:szCs w:val="24"/>
        </w:rPr>
        <w:t>1 TL gemahlener Kurkuma</w:t>
      </w:r>
    </w:p>
    <w:p w14:paraId="6F328265" w14:textId="77777777" w:rsidR="0013223C" w:rsidRDefault="0013223C" w:rsidP="0013223C">
      <w:pPr>
        <w:rPr>
          <w:sz w:val="24"/>
          <w:szCs w:val="24"/>
        </w:rPr>
      </w:pPr>
      <w:r>
        <w:rPr>
          <w:sz w:val="24"/>
          <w:szCs w:val="24"/>
        </w:rPr>
        <w:t>4 hartgekochte Eier</w:t>
      </w:r>
    </w:p>
    <w:p w14:paraId="7FC15D91" w14:textId="77777777" w:rsidR="0013223C" w:rsidRDefault="0013223C" w:rsidP="0013223C">
      <w:pPr>
        <w:rPr>
          <w:sz w:val="24"/>
          <w:szCs w:val="24"/>
        </w:rPr>
      </w:pPr>
      <w:r>
        <w:rPr>
          <w:sz w:val="24"/>
          <w:szCs w:val="24"/>
        </w:rPr>
        <w:t>2 Handvoll grüne Erbsen (Frisch oder TK)</w:t>
      </w:r>
    </w:p>
    <w:p w14:paraId="382F6DB3" w14:textId="77777777" w:rsidR="0013223C" w:rsidRDefault="0013223C" w:rsidP="0013223C">
      <w:pPr>
        <w:rPr>
          <w:sz w:val="24"/>
          <w:szCs w:val="24"/>
        </w:rPr>
      </w:pPr>
      <w:r>
        <w:rPr>
          <w:sz w:val="24"/>
          <w:szCs w:val="24"/>
        </w:rPr>
        <w:t>Etwas Salz</w:t>
      </w:r>
    </w:p>
    <w:p w14:paraId="0E9046C5" w14:textId="77777777" w:rsidR="0013223C" w:rsidRDefault="0013223C" w:rsidP="0013223C">
      <w:pPr>
        <w:rPr>
          <w:sz w:val="24"/>
          <w:szCs w:val="24"/>
        </w:rPr>
      </w:pPr>
      <w:r>
        <w:rPr>
          <w:sz w:val="24"/>
          <w:szCs w:val="24"/>
        </w:rPr>
        <w:t>Evtl. frischen Koriander</w:t>
      </w:r>
    </w:p>
    <w:p w14:paraId="4FF7A5C5" w14:textId="77777777" w:rsidR="0013223C" w:rsidRDefault="0013223C" w:rsidP="0013223C">
      <w:pPr>
        <w:rPr>
          <w:sz w:val="24"/>
          <w:szCs w:val="24"/>
        </w:rPr>
      </w:pPr>
    </w:p>
    <w:p w14:paraId="6A9F44DD" w14:textId="77777777" w:rsidR="0013223C" w:rsidRDefault="0013223C" w:rsidP="0013223C">
      <w:pPr>
        <w:rPr>
          <w:sz w:val="24"/>
          <w:szCs w:val="24"/>
        </w:rPr>
      </w:pPr>
      <w:r>
        <w:rPr>
          <w:sz w:val="24"/>
          <w:szCs w:val="24"/>
        </w:rPr>
        <w:t>Zubereitung:</w:t>
      </w:r>
    </w:p>
    <w:p w14:paraId="7B21CB5E" w14:textId="77777777" w:rsidR="0013223C" w:rsidRPr="00004922" w:rsidRDefault="0013223C" w:rsidP="00B40E8C">
      <w:pPr>
        <w:pStyle w:val="ListParagraph"/>
        <w:numPr>
          <w:ilvl w:val="0"/>
          <w:numId w:val="1142"/>
        </w:numPr>
        <w:spacing w:after="120"/>
        <w:ind w:left="714" w:hanging="357"/>
        <w:contextualSpacing w:val="0"/>
        <w:jc w:val="both"/>
        <w:rPr>
          <w:sz w:val="24"/>
          <w:szCs w:val="24"/>
        </w:rPr>
      </w:pPr>
      <w:r w:rsidRPr="00004922">
        <w:rPr>
          <w:sz w:val="24"/>
          <w:szCs w:val="24"/>
        </w:rPr>
        <w:t>Öl in einem Topf erhitzen. Kreuzkümmel- und Fenchelsamen sowie Pfefferkörner darin erhitzen. Fein geschnittene Zwiebeln, gehackten Ingwer und gehackte Chilischote in den Topf geben und unter Rühren andünsten.</w:t>
      </w:r>
    </w:p>
    <w:p w14:paraId="5A83C35E" w14:textId="77777777" w:rsidR="0013223C" w:rsidRPr="00004922" w:rsidRDefault="0013223C" w:rsidP="00B40E8C">
      <w:pPr>
        <w:pStyle w:val="ListParagraph"/>
        <w:numPr>
          <w:ilvl w:val="0"/>
          <w:numId w:val="1142"/>
        </w:numPr>
        <w:spacing w:after="120"/>
        <w:ind w:left="714" w:hanging="357"/>
        <w:contextualSpacing w:val="0"/>
        <w:jc w:val="both"/>
        <w:rPr>
          <w:sz w:val="24"/>
          <w:szCs w:val="24"/>
        </w:rPr>
      </w:pPr>
      <w:r w:rsidRPr="00004922">
        <w:rPr>
          <w:sz w:val="24"/>
          <w:szCs w:val="24"/>
        </w:rPr>
        <w:t>Klein geschnittene Tomaten hinzufügen und alles etwa 5 Minuten lang mit Deckel simmern lassen. Dann Salz, Lorbeer und Kurkuma hinzufügen und noch mal 6 bis 7 Minuten köcheln lassen. 200 ml Wasser hinzugießen.</w:t>
      </w:r>
    </w:p>
    <w:p w14:paraId="0BEACE7C" w14:textId="77777777" w:rsidR="0013223C" w:rsidRPr="00004922" w:rsidRDefault="0013223C" w:rsidP="00B40E8C">
      <w:pPr>
        <w:pStyle w:val="ListParagraph"/>
        <w:numPr>
          <w:ilvl w:val="0"/>
          <w:numId w:val="1142"/>
        </w:numPr>
        <w:spacing w:after="120"/>
        <w:ind w:left="714" w:hanging="357"/>
        <w:contextualSpacing w:val="0"/>
        <w:jc w:val="both"/>
        <w:rPr>
          <w:sz w:val="24"/>
          <w:szCs w:val="24"/>
        </w:rPr>
      </w:pPr>
      <w:r w:rsidRPr="00004922">
        <w:rPr>
          <w:sz w:val="24"/>
          <w:szCs w:val="24"/>
        </w:rPr>
        <w:t>Die geschälten hart gekochten Eier in den Topf geben sowie die Erbsen. Noch mal 5 bis 6 Minuten köcheln lassen. Man kann das Curry zum Servieren mit frischem Koriander bestreuen. Dazu schmeckt natürlich Reis.</w:t>
      </w:r>
    </w:p>
    <w:p w14:paraId="4A001CA6" w14:textId="77777777" w:rsidR="0013223C" w:rsidRDefault="0013223C" w:rsidP="0013223C">
      <w:pPr>
        <w:jc w:val="both"/>
        <w:rPr>
          <w:sz w:val="24"/>
          <w:szCs w:val="24"/>
        </w:rPr>
      </w:pPr>
    </w:p>
    <w:p w14:paraId="0157EF97" w14:textId="77777777" w:rsidR="0013223C" w:rsidRDefault="0013223C" w:rsidP="0013223C">
      <w:pPr>
        <w:ind w:left="1416" w:hanging="1416"/>
        <w:jc w:val="both"/>
        <w:rPr>
          <w:sz w:val="24"/>
          <w:szCs w:val="24"/>
        </w:rPr>
      </w:pPr>
      <w:r>
        <w:rPr>
          <w:sz w:val="24"/>
          <w:szCs w:val="24"/>
        </w:rPr>
        <w:t xml:space="preserve">Kommentar: </w:t>
      </w:r>
      <w:r>
        <w:rPr>
          <w:sz w:val="24"/>
          <w:szCs w:val="24"/>
        </w:rPr>
        <w:tab/>
        <w:t xml:space="preserve">Eigentlich eine simple Sache. In eine schnell zubereitete Sauce werden hart gekochte Eier gegeben. Für mich sind hart gekochte Eier das, was Deutsche auf </w:t>
      </w:r>
      <w:r>
        <w:rPr>
          <w:sz w:val="24"/>
          <w:szCs w:val="24"/>
        </w:rPr>
        <w:lastRenderedPageBreak/>
        <w:t xml:space="preserve">Bahnreisen essen, aber so ein Ei - wer hätte ihm das zugetraut – macht sich gut in einem scharfwürzigen südasiatischen Curry. </w:t>
      </w:r>
    </w:p>
    <w:p w14:paraId="258F1AD2" w14:textId="77777777" w:rsidR="0013223C" w:rsidRDefault="0013223C" w:rsidP="0013223C">
      <w:pPr>
        <w:rPr>
          <w:rFonts w:asciiTheme="majorHAnsi" w:eastAsiaTheme="majorEastAsia" w:hAnsiTheme="majorHAnsi" w:cstheme="majorBidi"/>
          <w:color w:val="2F5496" w:themeColor="accent1" w:themeShade="BF"/>
          <w:sz w:val="26"/>
          <w:szCs w:val="26"/>
        </w:rPr>
      </w:pPr>
      <w:r>
        <w:br w:type="page"/>
      </w:r>
    </w:p>
    <w:p w14:paraId="3472C64E" w14:textId="22BA97E5" w:rsidR="006438B0" w:rsidRDefault="006438B0" w:rsidP="006438B0">
      <w:pPr>
        <w:pStyle w:val="Heading2"/>
        <w:spacing w:after="240"/>
      </w:pPr>
      <w:r>
        <w:lastRenderedPageBreak/>
        <w:t>Bananen-Curry aus Mangalore - kele ki subji</w:t>
      </w:r>
      <w:r>
        <w:rPr>
          <w:rStyle w:val="FootnoteReference"/>
        </w:rPr>
        <w:footnoteReference w:id="1077"/>
      </w:r>
      <w:r>
        <w:t xml:space="preserve"> </w:t>
      </w:r>
    </w:p>
    <w:p w14:paraId="322E7494" w14:textId="77777777" w:rsidR="006438B0" w:rsidRDefault="006438B0" w:rsidP="006438B0">
      <w:pPr>
        <w:rPr>
          <w:sz w:val="24"/>
          <w:szCs w:val="24"/>
        </w:rPr>
      </w:pPr>
      <w:r w:rsidRPr="004F5D5C">
        <w:rPr>
          <w:sz w:val="24"/>
          <w:szCs w:val="24"/>
          <w:u w:val="single"/>
        </w:rPr>
        <w:t>Zutaten</w:t>
      </w:r>
      <w:r>
        <w:rPr>
          <w:sz w:val="24"/>
          <w:szCs w:val="24"/>
        </w:rPr>
        <w:t xml:space="preserve"> (für 4 Portionen)</w:t>
      </w:r>
    </w:p>
    <w:p w14:paraId="3B3B2E3A" w14:textId="77777777" w:rsidR="006438B0" w:rsidRDefault="006438B0" w:rsidP="006438B0">
      <w:pPr>
        <w:rPr>
          <w:sz w:val="24"/>
          <w:szCs w:val="24"/>
        </w:rPr>
      </w:pPr>
      <w:r>
        <w:rPr>
          <w:sz w:val="24"/>
          <w:szCs w:val="24"/>
        </w:rPr>
        <w:t>1,2 kg Kochbananen</w:t>
      </w:r>
    </w:p>
    <w:p w14:paraId="68694674" w14:textId="77777777" w:rsidR="006438B0" w:rsidRDefault="006438B0" w:rsidP="006438B0">
      <w:pPr>
        <w:rPr>
          <w:sz w:val="24"/>
          <w:szCs w:val="24"/>
        </w:rPr>
      </w:pPr>
      <w:r>
        <w:rPr>
          <w:sz w:val="24"/>
          <w:szCs w:val="24"/>
        </w:rPr>
        <w:t>Saft von 1 Zitrone</w:t>
      </w:r>
    </w:p>
    <w:p w14:paraId="29C0B2BF" w14:textId="77777777" w:rsidR="006438B0" w:rsidRDefault="006438B0" w:rsidP="006438B0">
      <w:pPr>
        <w:rPr>
          <w:sz w:val="24"/>
          <w:szCs w:val="24"/>
        </w:rPr>
      </w:pPr>
      <w:r>
        <w:rPr>
          <w:sz w:val="24"/>
          <w:szCs w:val="24"/>
        </w:rPr>
        <w:t>2 TL Kreuzkümmelsamen</w:t>
      </w:r>
    </w:p>
    <w:p w14:paraId="609624B9" w14:textId="77777777" w:rsidR="006438B0" w:rsidRDefault="006438B0" w:rsidP="006438B0">
      <w:pPr>
        <w:rPr>
          <w:sz w:val="24"/>
          <w:szCs w:val="24"/>
        </w:rPr>
      </w:pPr>
      <w:r>
        <w:rPr>
          <w:sz w:val="24"/>
          <w:szCs w:val="24"/>
        </w:rPr>
        <w:t>2 TL Koriandersamen</w:t>
      </w:r>
    </w:p>
    <w:p w14:paraId="7B0BB727" w14:textId="77777777" w:rsidR="006438B0" w:rsidRDefault="006438B0" w:rsidP="006438B0">
      <w:pPr>
        <w:rPr>
          <w:sz w:val="24"/>
          <w:szCs w:val="24"/>
        </w:rPr>
      </w:pPr>
      <w:r>
        <w:rPr>
          <w:sz w:val="24"/>
          <w:szCs w:val="24"/>
        </w:rPr>
        <w:t>2 EL getrocknete oder frische Kokosraspel</w:t>
      </w:r>
    </w:p>
    <w:p w14:paraId="0B7E4D3B" w14:textId="77777777" w:rsidR="006438B0" w:rsidRDefault="006438B0" w:rsidP="006438B0">
      <w:pPr>
        <w:rPr>
          <w:sz w:val="24"/>
          <w:szCs w:val="24"/>
        </w:rPr>
      </w:pPr>
      <w:r>
        <w:rPr>
          <w:sz w:val="24"/>
          <w:szCs w:val="24"/>
        </w:rPr>
        <w:t>4 große reife Tomaten</w:t>
      </w:r>
    </w:p>
    <w:p w14:paraId="07657FDE" w14:textId="77777777" w:rsidR="006438B0" w:rsidRDefault="006438B0" w:rsidP="006438B0">
      <w:pPr>
        <w:rPr>
          <w:sz w:val="24"/>
          <w:szCs w:val="24"/>
        </w:rPr>
      </w:pPr>
      <w:r>
        <w:rPr>
          <w:sz w:val="24"/>
          <w:szCs w:val="24"/>
        </w:rPr>
        <w:t>Raps- oder Kokosöl</w:t>
      </w:r>
    </w:p>
    <w:p w14:paraId="5BE71A4C" w14:textId="77777777" w:rsidR="006438B0" w:rsidRDefault="006438B0" w:rsidP="006438B0">
      <w:pPr>
        <w:rPr>
          <w:sz w:val="24"/>
          <w:szCs w:val="24"/>
        </w:rPr>
      </w:pPr>
      <w:r>
        <w:rPr>
          <w:sz w:val="24"/>
          <w:szCs w:val="24"/>
        </w:rPr>
        <w:t>1 TL schwarze Senfsamen</w:t>
      </w:r>
    </w:p>
    <w:p w14:paraId="4BE8CDB8" w14:textId="77777777" w:rsidR="006438B0" w:rsidRDefault="006438B0" w:rsidP="006438B0">
      <w:pPr>
        <w:rPr>
          <w:sz w:val="24"/>
          <w:szCs w:val="24"/>
        </w:rPr>
      </w:pPr>
      <w:r>
        <w:rPr>
          <w:sz w:val="24"/>
          <w:szCs w:val="24"/>
        </w:rPr>
        <w:t>250 g Schalotten, in dünne Streifen geschnitten</w:t>
      </w:r>
    </w:p>
    <w:p w14:paraId="3D28EC34" w14:textId="77777777" w:rsidR="006438B0" w:rsidRDefault="006438B0" w:rsidP="006438B0">
      <w:pPr>
        <w:rPr>
          <w:sz w:val="24"/>
          <w:szCs w:val="24"/>
        </w:rPr>
      </w:pPr>
      <w:r>
        <w:rPr>
          <w:sz w:val="24"/>
          <w:szCs w:val="24"/>
        </w:rPr>
        <w:t>4 Knoblauchzehen, zerdrückt</w:t>
      </w:r>
    </w:p>
    <w:p w14:paraId="65FA50FE" w14:textId="77777777" w:rsidR="006438B0" w:rsidRDefault="006438B0" w:rsidP="006438B0">
      <w:pPr>
        <w:rPr>
          <w:sz w:val="24"/>
          <w:szCs w:val="24"/>
        </w:rPr>
      </w:pPr>
      <w:r>
        <w:rPr>
          <w:sz w:val="24"/>
          <w:szCs w:val="24"/>
        </w:rPr>
        <w:t>1 ¼ TL Cayennepfeffer</w:t>
      </w:r>
    </w:p>
    <w:p w14:paraId="4F0212C3" w14:textId="77777777" w:rsidR="006438B0" w:rsidRDefault="006438B0" w:rsidP="006438B0">
      <w:pPr>
        <w:rPr>
          <w:sz w:val="24"/>
          <w:szCs w:val="24"/>
        </w:rPr>
      </w:pPr>
      <w:r>
        <w:rPr>
          <w:sz w:val="24"/>
          <w:szCs w:val="24"/>
        </w:rPr>
        <w:t>¼ TL gemahlene Kurkuma</w:t>
      </w:r>
    </w:p>
    <w:p w14:paraId="1D96B1A9" w14:textId="77777777" w:rsidR="006438B0" w:rsidRDefault="006438B0" w:rsidP="006438B0">
      <w:pPr>
        <w:rPr>
          <w:sz w:val="24"/>
          <w:szCs w:val="24"/>
        </w:rPr>
      </w:pPr>
      <w:r>
        <w:rPr>
          <w:sz w:val="24"/>
          <w:szCs w:val="24"/>
        </w:rPr>
        <w:t>1 1/3 TL Salz</w:t>
      </w:r>
    </w:p>
    <w:p w14:paraId="392A6CAC" w14:textId="77777777" w:rsidR="006438B0" w:rsidRDefault="006438B0" w:rsidP="006438B0">
      <w:pPr>
        <w:rPr>
          <w:sz w:val="24"/>
          <w:szCs w:val="24"/>
        </w:rPr>
      </w:pPr>
      <w:r>
        <w:rPr>
          <w:sz w:val="24"/>
          <w:szCs w:val="24"/>
        </w:rPr>
        <w:t>200 ml Kokosmilch</w:t>
      </w:r>
    </w:p>
    <w:p w14:paraId="2B97D8E1" w14:textId="77777777" w:rsidR="006438B0" w:rsidRDefault="006438B0" w:rsidP="006438B0">
      <w:pPr>
        <w:rPr>
          <w:sz w:val="24"/>
          <w:szCs w:val="24"/>
        </w:rPr>
      </w:pPr>
      <w:r>
        <w:rPr>
          <w:sz w:val="24"/>
          <w:szCs w:val="24"/>
        </w:rPr>
        <w:t>15 frische Curryblätter</w:t>
      </w:r>
    </w:p>
    <w:p w14:paraId="7B67F3C5" w14:textId="77777777" w:rsidR="006438B0" w:rsidRDefault="006438B0" w:rsidP="006438B0">
      <w:pPr>
        <w:rPr>
          <w:sz w:val="24"/>
          <w:szCs w:val="24"/>
        </w:rPr>
      </w:pPr>
    </w:p>
    <w:p w14:paraId="5DFFCA12" w14:textId="77777777" w:rsidR="006438B0" w:rsidRDefault="006438B0" w:rsidP="006438B0">
      <w:pPr>
        <w:rPr>
          <w:sz w:val="24"/>
          <w:szCs w:val="24"/>
        </w:rPr>
      </w:pPr>
      <w:r>
        <w:rPr>
          <w:sz w:val="24"/>
          <w:szCs w:val="24"/>
        </w:rPr>
        <w:t>Zubereitung:</w:t>
      </w:r>
    </w:p>
    <w:p w14:paraId="38F7F7F8" w14:textId="77777777" w:rsidR="006438B0" w:rsidRPr="00DA7B40" w:rsidRDefault="006438B0" w:rsidP="00B40E8C">
      <w:pPr>
        <w:pStyle w:val="ListParagraph"/>
        <w:numPr>
          <w:ilvl w:val="0"/>
          <w:numId w:val="1344"/>
        </w:numPr>
        <w:spacing w:after="120"/>
        <w:ind w:left="714" w:hanging="357"/>
        <w:contextualSpacing w:val="0"/>
        <w:jc w:val="both"/>
        <w:rPr>
          <w:sz w:val="24"/>
          <w:szCs w:val="24"/>
        </w:rPr>
      </w:pPr>
      <w:r w:rsidRPr="00DA7B40">
        <w:rPr>
          <w:sz w:val="24"/>
          <w:szCs w:val="24"/>
        </w:rPr>
        <w:t>Die Enden der ungeschälten Bananen abschneiden und die Bananen in Drittel schneiden, dann die Stücke halbieren. Erst kurz vor dem Braten schälen, damit das Fruchtfleisch sich nicht verfärbt.</w:t>
      </w:r>
    </w:p>
    <w:p w14:paraId="1BF0C05C" w14:textId="77777777" w:rsidR="006438B0" w:rsidRPr="00DA7B40" w:rsidRDefault="006438B0" w:rsidP="00B40E8C">
      <w:pPr>
        <w:pStyle w:val="ListParagraph"/>
        <w:numPr>
          <w:ilvl w:val="0"/>
          <w:numId w:val="1344"/>
        </w:numPr>
        <w:spacing w:after="120"/>
        <w:ind w:left="714" w:hanging="357"/>
        <w:contextualSpacing w:val="0"/>
        <w:jc w:val="both"/>
        <w:rPr>
          <w:sz w:val="24"/>
          <w:szCs w:val="24"/>
        </w:rPr>
      </w:pPr>
      <w:r w:rsidRPr="00DA7B40">
        <w:rPr>
          <w:sz w:val="24"/>
          <w:szCs w:val="24"/>
        </w:rPr>
        <w:t>Eine große Pfanne erhitzen, Kreuzkümmel- und Koriandersamen hineingeben. Bei mittlerer Hitze einige Minuten anrösten, bis der Kreuzkümmel etwas dunkler wird und der Koriander sich goldbraun färbt. Die Kokosraspel hinzugeben und eine weiter Minute rösten, dann alles in einen Mörser geben du so fein wie möglich zerstoßen.</w:t>
      </w:r>
    </w:p>
    <w:p w14:paraId="7E104609" w14:textId="77777777" w:rsidR="006438B0" w:rsidRPr="00DA7B40" w:rsidRDefault="006438B0" w:rsidP="00B40E8C">
      <w:pPr>
        <w:pStyle w:val="ListParagraph"/>
        <w:numPr>
          <w:ilvl w:val="0"/>
          <w:numId w:val="1344"/>
        </w:numPr>
        <w:spacing w:after="120"/>
        <w:ind w:left="714" w:hanging="357"/>
        <w:contextualSpacing w:val="0"/>
        <w:jc w:val="both"/>
        <w:rPr>
          <w:sz w:val="24"/>
          <w:szCs w:val="24"/>
        </w:rPr>
      </w:pPr>
      <w:r w:rsidRPr="00DA7B40">
        <w:rPr>
          <w:sz w:val="24"/>
          <w:szCs w:val="24"/>
        </w:rPr>
        <w:t>Die Tomaten achteln. 2 EL Öl in der Pfanne erhitzen, Senfsamen und Schalotten hineingeben und 6 Minuten anschwitzen, bis die Schalotten glasig sind. Den Knoblauch hinzugeben und weitere 2 Minuten braten, dann die Tomaten dazugeben. Etwa 6 Minuten köcheln lassen, bis sie zusammenfallen. Die Kokosmischung, Cayennepfeffer, Kurkuma und Salz sorgfältig unterrühren.</w:t>
      </w:r>
    </w:p>
    <w:p w14:paraId="515BC573" w14:textId="77777777" w:rsidR="006438B0" w:rsidRPr="00DA7B40" w:rsidRDefault="006438B0" w:rsidP="00B40E8C">
      <w:pPr>
        <w:pStyle w:val="ListParagraph"/>
        <w:numPr>
          <w:ilvl w:val="0"/>
          <w:numId w:val="1344"/>
        </w:numPr>
        <w:spacing w:after="120"/>
        <w:ind w:left="714" w:hanging="357"/>
        <w:contextualSpacing w:val="0"/>
        <w:jc w:val="both"/>
        <w:rPr>
          <w:sz w:val="24"/>
          <w:szCs w:val="24"/>
        </w:rPr>
      </w:pPr>
      <w:r w:rsidRPr="00DA7B40">
        <w:rPr>
          <w:sz w:val="24"/>
          <w:szCs w:val="24"/>
        </w:rPr>
        <w:lastRenderedPageBreak/>
        <w:t>Die Bananen schälen und in die Pfanne geben. Gut in der Mischung wenden, dann Kokosmilch und 100 ml Wasser hinzugießen, bis die Bananen gerade bedeckt sind. Abdecken und 8 – 10 Minuten köcheln lassen, bis die Bananen gar sind. Mit Cayennepfeffer und Salz abschmecken und vom Herd nehmen.</w:t>
      </w:r>
    </w:p>
    <w:p w14:paraId="48B2A21F" w14:textId="77777777" w:rsidR="006438B0" w:rsidRPr="00DA7B40" w:rsidRDefault="006438B0" w:rsidP="00B40E8C">
      <w:pPr>
        <w:pStyle w:val="ListParagraph"/>
        <w:numPr>
          <w:ilvl w:val="0"/>
          <w:numId w:val="1344"/>
        </w:numPr>
        <w:spacing w:after="120"/>
        <w:ind w:left="714" w:hanging="357"/>
        <w:contextualSpacing w:val="0"/>
        <w:jc w:val="both"/>
        <w:rPr>
          <w:sz w:val="24"/>
          <w:szCs w:val="24"/>
        </w:rPr>
      </w:pPr>
      <w:r w:rsidRPr="00DA7B40">
        <w:rPr>
          <w:sz w:val="24"/>
          <w:szCs w:val="24"/>
        </w:rPr>
        <w:t>Das Curry in eine Servierschüssel geben. Nun noch 1 EL Öl in einer kleinen Pfanne erhitzen u</w:t>
      </w:r>
      <w:r>
        <w:rPr>
          <w:sz w:val="24"/>
          <w:szCs w:val="24"/>
        </w:rPr>
        <w:t>nd</w:t>
      </w:r>
      <w:r w:rsidRPr="00DA7B40">
        <w:rPr>
          <w:sz w:val="24"/>
          <w:szCs w:val="24"/>
        </w:rPr>
        <w:t xml:space="preserve"> die Curryblätter hineingeben. Bei mittlerer Hitze braten bis sie hart sind und nicht mehr knistern. Öl und Blätter über das fertige Curry gießen. Mit Reis und Blattsalat servieren.</w:t>
      </w:r>
    </w:p>
    <w:p w14:paraId="080254D5" w14:textId="77777777" w:rsidR="006438B0" w:rsidRPr="00DA7B40" w:rsidRDefault="006438B0" w:rsidP="006438B0">
      <w:pPr>
        <w:rPr>
          <w:sz w:val="24"/>
          <w:szCs w:val="24"/>
        </w:rPr>
      </w:pPr>
      <w:r w:rsidRPr="00DA7B40">
        <w:rPr>
          <w:sz w:val="24"/>
          <w:szCs w:val="24"/>
        </w:rPr>
        <w:br w:type="page"/>
      </w:r>
    </w:p>
    <w:p w14:paraId="3C942E48" w14:textId="77777777" w:rsidR="00E523FC" w:rsidRDefault="00E523FC" w:rsidP="00E523FC">
      <w:pPr>
        <w:pStyle w:val="Heading2"/>
        <w:spacing w:after="240"/>
      </w:pPr>
      <w:r w:rsidRPr="00625A53">
        <w:lastRenderedPageBreak/>
        <w:t>Rotes Thai-Curry mit Gemüse und T</w:t>
      </w:r>
      <w:r>
        <w:t>ofu</w:t>
      </w:r>
      <w:r>
        <w:rPr>
          <w:rStyle w:val="FootnoteReference"/>
        </w:rPr>
        <w:footnoteReference w:id="1078"/>
      </w:r>
      <w:r>
        <w:t xml:space="preserve"> </w:t>
      </w:r>
    </w:p>
    <w:p w14:paraId="1BC06649" w14:textId="77777777" w:rsidR="00E523FC" w:rsidRDefault="00E523FC" w:rsidP="00E523FC">
      <w:pPr>
        <w:rPr>
          <w:sz w:val="26"/>
          <w:szCs w:val="26"/>
        </w:rPr>
      </w:pPr>
      <w:r w:rsidRPr="00263670">
        <w:rPr>
          <w:sz w:val="26"/>
          <w:szCs w:val="26"/>
          <w:u w:val="single"/>
        </w:rPr>
        <w:t>Zutaten</w:t>
      </w:r>
      <w:r>
        <w:rPr>
          <w:sz w:val="26"/>
          <w:szCs w:val="26"/>
        </w:rPr>
        <w:t xml:space="preserve"> (für 4 Portionen)</w:t>
      </w:r>
    </w:p>
    <w:p w14:paraId="3F20C819" w14:textId="77777777" w:rsidR="00E523FC" w:rsidRPr="006979AC" w:rsidRDefault="00E523FC" w:rsidP="00E523FC">
      <w:pPr>
        <w:rPr>
          <w:sz w:val="26"/>
          <w:szCs w:val="26"/>
          <w:lang w:val="en-US"/>
        </w:rPr>
      </w:pPr>
      <w:r w:rsidRPr="006979AC">
        <w:rPr>
          <w:sz w:val="26"/>
          <w:szCs w:val="26"/>
          <w:lang w:val="en-US"/>
        </w:rPr>
        <w:t>Rote Curry-Paste</w:t>
      </w:r>
    </w:p>
    <w:p w14:paraId="67A94F28" w14:textId="77777777" w:rsidR="00E523FC" w:rsidRPr="006979AC" w:rsidRDefault="00E523FC" w:rsidP="00E523FC">
      <w:pPr>
        <w:rPr>
          <w:sz w:val="26"/>
          <w:szCs w:val="26"/>
          <w:lang w:val="en-US"/>
        </w:rPr>
      </w:pPr>
      <w:r w:rsidRPr="006979AC">
        <w:rPr>
          <w:sz w:val="26"/>
          <w:szCs w:val="26"/>
          <w:lang w:val="en-US"/>
        </w:rPr>
        <w:t xml:space="preserve">6 </w:t>
      </w:r>
      <w:proofErr w:type="spellStart"/>
      <w:r w:rsidRPr="006979AC">
        <w:rPr>
          <w:sz w:val="26"/>
          <w:szCs w:val="26"/>
          <w:lang w:val="en-US"/>
        </w:rPr>
        <w:t>getrocknete</w:t>
      </w:r>
      <w:proofErr w:type="spellEnd"/>
      <w:r w:rsidRPr="006979AC">
        <w:rPr>
          <w:sz w:val="26"/>
          <w:szCs w:val="26"/>
          <w:lang w:val="en-US"/>
        </w:rPr>
        <w:t xml:space="preserve"> rote Chilis</w:t>
      </w:r>
    </w:p>
    <w:p w14:paraId="654E96D5" w14:textId="77777777" w:rsidR="00E523FC" w:rsidRDefault="00E523FC" w:rsidP="00E523FC">
      <w:pPr>
        <w:rPr>
          <w:sz w:val="26"/>
          <w:szCs w:val="26"/>
        </w:rPr>
      </w:pPr>
      <w:r>
        <w:rPr>
          <w:sz w:val="26"/>
          <w:szCs w:val="26"/>
        </w:rPr>
        <w:t>2 rote Peperoni (milde Chilis)</w:t>
      </w:r>
    </w:p>
    <w:p w14:paraId="12FD5966" w14:textId="77777777" w:rsidR="00E523FC" w:rsidRDefault="00E523FC" w:rsidP="00E523FC">
      <w:pPr>
        <w:rPr>
          <w:sz w:val="26"/>
          <w:szCs w:val="26"/>
        </w:rPr>
      </w:pPr>
      <w:r>
        <w:rPr>
          <w:sz w:val="26"/>
          <w:szCs w:val="26"/>
        </w:rPr>
        <w:t>1 TL Koriandersamen</w:t>
      </w:r>
    </w:p>
    <w:p w14:paraId="1C5B66BD" w14:textId="77777777" w:rsidR="00E523FC" w:rsidRDefault="00E523FC" w:rsidP="00E523FC">
      <w:pPr>
        <w:rPr>
          <w:sz w:val="26"/>
          <w:szCs w:val="26"/>
        </w:rPr>
      </w:pPr>
      <w:r>
        <w:rPr>
          <w:sz w:val="26"/>
          <w:szCs w:val="26"/>
        </w:rPr>
        <w:t>1 TL Kreuzkümmelsamen</w:t>
      </w:r>
    </w:p>
    <w:p w14:paraId="79811B7A" w14:textId="77777777" w:rsidR="00E523FC" w:rsidRDefault="00E523FC" w:rsidP="00E523FC">
      <w:pPr>
        <w:rPr>
          <w:sz w:val="26"/>
          <w:szCs w:val="26"/>
        </w:rPr>
      </w:pPr>
      <w:r>
        <w:rPr>
          <w:sz w:val="26"/>
          <w:szCs w:val="26"/>
        </w:rPr>
        <w:t>½ TL weiße Pfefferkörner</w:t>
      </w:r>
    </w:p>
    <w:p w14:paraId="690807B6" w14:textId="77777777" w:rsidR="00E523FC" w:rsidRDefault="00E523FC" w:rsidP="00E523FC">
      <w:pPr>
        <w:rPr>
          <w:sz w:val="26"/>
          <w:szCs w:val="26"/>
        </w:rPr>
      </w:pPr>
      <w:r>
        <w:rPr>
          <w:sz w:val="26"/>
          <w:szCs w:val="26"/>
        </w:rPr>
        <w:t>¼ Muskatnuss</w:t>
      </w:r>
    </w:p>
    <w:p w14:paraId="741CBCA3" w14:textId="77777777" w:rsidR="00E523FC" w:rsidRDefault="00E523FC" w:rsidP="00E523FC">
      <w:pPr>
        <w:rPr>
          <w:sz w:val="26"/>
          <w:szCs w:val="26"/>
        </w:rPr>
      </w:pPr>
      <w:r>
        <w:rPr>
          <w:sz w:val="26"/>
          <w:szCs w:val="26"/>
        </w:rPr>
        <w:t>1 große Prise Salz</w:t>
      </w:r>
    </w:p>
    <w:p w14:paraId="0D7DAC29" w14:textId="77777777" w:rsidR="00E523FC" w:rsidRDefault="00E523FC" w:rsidP="00E523FC">
      <w:pPr>
        <w:rPr>
          <w:sz w:val="26"/>
          <w:szCs w:val="26"/>
        </w:rPr>
      </w:pPr>
      <w:r>
        <w:rPr>
          <w:sz w:val="26"/>
          <w:szCs w:val="26"/>
        </w:rPr>
        <w:t>2 Stängel Zitronengras</w:t>
      </w:r>
    </w:p>
    <w:p w14:paraId="29424696" w14:textId="77777777" w:rsidR="00E523FC" w:rsidRDefault="00E523FC" w:rsidP="00E523FC">
      <w:pPr>
        <w:rPr>
          <w:sz w:val="26"/>
          <w:szCs w:val="26"/>
        </w:rPr>
      </w:pPr>
      <w:r>
        <w:rPr>
          <w:sz w:val="26"/>
          <w:szCs w:val="26"/>
        </w:rPr>
        <w:t>25 g Ingwer</w:t>
      </w:r>
    </w:p>
    <w:p w14:paraId="6E9AA9FA" w14:textId="77777777" w:rsidR="00E523FC" w:rsidRDefault="00E523FC" w:rsidP="00E523FC">
      <w:pPr>
        <w:rPr>
          <w:sz w:val="26"/>
          <w:szCs w:val="26"/>
        </w:rPr>
      </w:pPr>
      <w:r>
        <w:rPr>
          <w:sz w:val="26"/>
          <w:szCs w:val="26"/>
        </w:rPr>
        <w:t>6 Korianderwurzeln oder -stiele</w:t>
      </w:r>
    </w:p>
    <w:p w14:paraId="3E77D295" w14:textId="77777777" w:rsidR="00E523FC" w:rsidRDefault="00E523FC" w:rsidP="00E523FC">
      <w:pPr>
        <w:rPr>
          <w:sz w:val="26"/>
          <w:szCs w:val="26"/>
        </w:rPr>
      </w:pPr>
      <w:r>
        <w:rPr>
          <w:sz w:val="26"/>
          <w:szCs w:val="26"/>
        </w:rPr>
        <w:t>4 Kaffirlimettenblätter</w:t>
      </w:r>
    </w:p>
    <w:p w14:paraId="15D67439" w14:textId="77777777" w:rsidR="00E523FC" w:rsidRDefault="00E523FC" w:rsidP="00E523FC">
      <w:pPr>
        <w:rPr>
          <w:sz w:val="26"/>
          <w:szCs w:val="26"/>
        </w:rPr>
      </w:pPr>
      <w:r>
        <w:rPr>
          <w:sz w:val="26"/>
          <w:szCs w:val="26"/>
        </w:rPr>
        <w:t>2 Schalotten</w:t>
      </w:r>
    </w:p>
    <w:p w14:paraId="5F357D3B" w14:textId="77777777" w:rsidR="00E523FC" w:rsidRDefault="00E523FC" w:rsidP="00E523FC">
      <w:pPr>
        <w:rPr>
          <w:sz w:val="26"/>
          <w:szCs w:val="26"/>
        </w:rPr>
      </w:pPr>
      <w:r>
        <w:rPr>
          <w:sz w:val="26"/>
          <w:szCs w:val="26"/>
        </w:rPr>
        <w:t>2 Knoblauchzehen</w:t>
      </w:r>
    </w:p>
    <w:p w14:paraId="22122810" w14:textId="77777777" w:rsidR="00E523FC" w:rsidRDefault="00E523FC" w:rsidP="00E523FC">
      <w:pPr>
        <w:rPr>
          <w:sz w:val="26"/>
          <w:szCs w:val="26"/>
        </w:rPr>
      </w:pPr>
    </w:p>
    <w:p w14:paraId="2D97A94F" w14:textId="77777777" w:rsidR="00E523FC" w:rsidRPr="00263670" w:rsidRDefault="00E523FC" w:rsidP="00E523FC">
      <w:pPr>
        <w:rPr>
          <w:i/>
          <w:iCs/>
          <w:sz w:val="26"/>
          <w:szCs w:val="26"/>
        </w:rPr>
      </w:pPr>
      <w:r w:rsidRPr="00263670">
        <w:rPr>
          <w:i/>
          <w:iCs/>
          <w:sz w:val="26"/>
          <w:szCs w:val="26"/>
        </w:rPr>
        <w:t>Für das Curry</w:t>
      </w:r>
    </w:p>
    <w:p w14:paraId="2E46F7B8" w14:textId="77777777" w:rsidR="00E523FC" w:rsidRDefault="00E523FC" w:rsidP="00E523FC">
      <w:pPr>
        <w:rPr>
          <w:sz w:val="26"/>
          <w:szCs w:val="26"/>
        </w:rPr>
      </w:pPr>
      <w:r>
        <w:rPr>
          <w:sz w:val="26"/>
          <w:szCs w:val="26"/>
        </w:rPr>
        <w:t>400 g fester Tofu natur</w:t>
      </w:r>
    </w:p>
    <w:p w14:paraId="739A1446" w14:textId="77777777" w:rsidR="00E523FC" w:rsidRDefault="00E523FC" w:rsidP="00E523FC">
      <w:pPr>
        <w:rPr>
          <w:sz w:val="26"/>
          <w:szCs w:val="26"/>
        </w:rPr>
      </w:pPr>
      <w:r>
        <w:rPr>
          <w:sz w:val="26"/>
          <w:szCs w:val="26"/>
        </w:rPr>
        <w:t>100 ml Erdnussöl</w:t>
      </w:r>
    </w:p>
    <w:p w14:paraId="7908B7BD" w14:textId="77777777" w:rsidR="00E523FC" w:rsidRDefault="00E523FC" w:rsidP="00E523FC">
      <w:pPr>
        <w:rPr>
          <w:sz w:val="26"/>
          <w:szCs w:val="26"/>
        </w:rPr>
      </w:pPr>
      <w:r>
        <w:rPr>
          <w:sz w:val="26"/>
          <w:szCs w:val="26"/>
        </w:rPr>
        <w:t>400 g grüne Bohnen</w:t>
      </w:r>
    </w:p>
    <w:p w14:paraId="5E7DC6AB" w14:textId="77777777" w:rsidR="00E523FC" w:rsidRDefault="00E523FC" w:rsidP="00E523FC">
      <w:pPr>
        <w:rPr>
          <w:sz w:val="26"/>
          <w:szCs w:val="26"/>
        </w:rPr>
      </w:pPr>
      <w:r>
        <w:rPr>
          <w:sz w:val="26"/>
          <w:szCs w:val="26"/>
        </w:rPr>
        <w:t>10 Minimaiskolben</w:t>
      </w:r>
    </w:p>
    <w:p w14:paraId="1A3B7573" w14:textId="77777777" w:rsidR="00E523FC" w:rsidRDefault="00E523FC" w:rsidP="00E523FC">
      <w:pPr>
        <w:rPr>
          <w:sz w:val="26"/>
          <w:szCs w:val="26"/>
        </w:rPr>
      </w:pPr>
      <w:r>
        <w:rPr>
          <w:sz w:val="26"/>
          <w:szCs w:val="26"/>
        </w:rPr>
        <w:t>8 kleine Thai-Auberginen</w:t>
      </w:r>
    </w:p>
    <w:p w14:paraId="761582C2" w14:textId="77777777" w:rsidR="00E523FC" w:rsidRDefault="00E523FC" w:rsidP="00E523FC">
      <w:pPr>
        <w:rPr>
          <w:sz w:val="26"/>
          <w:szCs w:val="26"/>
        </w:rPr>
      </w:pPr>
      <w:r>
        <w:rPr>
          <w:sz w:val="26"/>
          <w:szCs w:val="26"/>
        </w:rPr>
        <w:t>1 Bund Frühlingszwiebeln</w:t>
      </w:r>
    </w:p>
    <w:p w14:paraId="32463F58" w14:textId="77777777" w:rsidR="00E523FC" w:rsidRDefault="00E523FC" w:rsidP="00E523FC">
      <w:pPr>
        <w:rPr>
          <w:sz w:val="26"/>
          <w:szCs w:val="26"/>
        </w:rPr>
      </w:pPr>
      <w:r>
        <w:rPr>
          <w:sz w:val="26"/>
          <w:szCs w:val="26"/>
        </w:rPr>
        <w:t>1 Handvoll Sojasprossen</w:t>
      </w:r>
    </w:p>
    <w:p w14:paraId="4BF8D7FA" w14:textId="77777777" w:rsidR="00E523FC" w:rsidRDefault="00E523FC" w:rsidP="00E523FC">
      <w:pPr>
        <w:rPr>
          <w:sz w:val="26"/>
          <w:szCs w:val="26"/>
        </w:rPr>
      </w:pPr>
      <w:r>
        <w:rPr>
          <w:sz w:val="26"/>
          <w:szCs w:val="26"/>
        </w:rPr>
        <w:t>4 Kaffirlimettenblätter</w:t>
      </w:r>
    </w:p>
    <w:p w14:paraId="248276D3" w14:textId="77777777" w:rsidR="00E523FC" w:rsidRDefault="00E523FC" w:rsidP="00E523FC">
      <w:pPr>
        <w:rPr>
          <w:sz w:val="26"/>
          <w:szCs w:val="26"/>
        </w:rPr>
      </w:pPr>
      <w:r>
        <w:rPr>
          <w:sz w:val="26"/>
          <w:szCs w:val="26"/>
        </w:rPr>
        <w:t>2 EL Kokosfett</w:t>
      </w:r>
    </w:p>
    <w:p w14:paraId="3C1550CC" w14:textId="77777777" w:rsidR="00E523FC" w:rsidRPr="00E8193E" w:rsidRDefault="00E523FC" w:rsidP="00E523FC">
      <w:pPr>
        <w:rPr>
          <w:sz w:val="26"/>
          <w:szCs w:val="26"/>
        </w:rPr>
      </w:pPr>
      <w:r w:rsidRPr="00E8193E">
        <w:rPr>
          <w:sz w:val="26"/>
          <w:szCs w:val="26"/>
        </w:rPr>
        <w:lastRenderedPageBreak/>
        <w:t>2 EL rote Currypaste (wie oben)</w:t>
      </w:r>
    </w:p>
    <w:p w14:paraId="18C97B47" w14:textId="77777777" w:rsidR="00E523FC" w:rsidRPr="00F57A43" w:rsidRDefault="00E523FC" w:rsidP="00E523FC">
      <w:pPr>
        <w:rPr>
          <w:sz w:val="26"/>
          <w:szCs w:val="26"/>
        </w:rPr>
      </w:pPr>
      <w:r w:rsidRPr="00F57A43">
        <w:rPr>
          <w:sz w:val="26"/>
          <w:szCs w:val="26"/>
        </w:rPr>
        <w:t>500 ml Kokosmilch</w:t>
      </w:r>
    </w:p>
    <w:p w14:paraId="048B0C1E" w14:textId="77777777" w:rsidR="00E523FC" w:rsidRPr="00F57A43" w:rsidRDefault="00E523FC" w:rsidP="00E523FC">
      <w:pPr>
        <w:rPr>
          <w:sz w:val="26"/>
          <w:szCs w:val="26"/>
        </w:rPr>
      </w:pPr>
      <w:r w:rsidRPr="00F57A43">
        <w:rPr>
          <w:sz w:val="26"/>
          <w:szCs w:val="26"/>
        </w:rPr>
        <w:t>6 EL Fischsauce (oder Sojasauce)</w:t>
      </w:r>
    </w:p>
    <w:p w14:paraId="655C8CA6" w14:textId="77777777" w:rsidR="00E523FC" w:rsidRPr="00F57A43" w:rsidRDefault="00E523FC" w:rsidP="00E523FC">
      <w:pPr>
        <w:rPr>
          <w:sz w:val="26"/>
          <w:szCs w:val="26"/>
        </w:rPr>
      </w:pPr>
      <w:r w:rsidRPr="00F57A43">
        <w:rPr>
          <w:sz w:val="26"/>
          <w:szCs w:val="26"/>
        </w:rPr>
        <w:t>2 EL Kokosblütenzucker</w:t>
      </w:r>
    </w:p>
    <w:p w14:paraId="2A8CAD86" w14:textId="77777777" w:rsidR="00E523FC" w:rsidRPr="00F57A43" w:rsidRDefault="00E523FC" w:rsidP="00E523FC">
      <w:pPr>
        <w:rPr>
          <w:sz w:val="26"/>
          <w:szCs w:val="26"/>
        </w:rPr>
      </w:pPr>
      <w:r w:rsidRPr="00F57A43">
        <w:rPr>
          <w:sz w:val="26"/>
          <w:szCs w:val="26"/>
        </w:rPr>
        <w:t>1 Bund Thai-Basilikum</w:t>
      </w:r>
    </w:p>
    <w:p w14:paraId="71E9B2C3" w14:textId="77777777" w:rsidR="00E523FC" w:rsidRPr="00F57A43" w:rsidRDefault="00E523FC" w:rsidP="00E523FC">
      <w:pPr>
        <w:rPr>
          <w:sz w:val="26"/>
          <w:szCs w:val="26"/>
        </w:rPr>
      </w:pPr>
    </w:p>
    <w:p w14:paraId="2D7BCED0" w14:textId="77777777" w:rsidR="00E523FC" w:rsidRDefault="00E523FC" w:rsidP="00E523FC">
      <w:pPr>
        <w:rPr>
          <w:sz w:val="26"/>
          <w:szCs w:val="26"/>
        </w:rPr>
      </w:pPr>
      <w:r w:rsidRPr="00F57A43">
        <w:rPr>
          <w:sz w:val="26"/>
          <w:szCs w:val="26"/>
        </w:rPr>
        <w:t>Zubereitungszeit:</w:t>
      </w:r>
      <w:r w:rsidRPr="00F57A43">
        <w:rPr>
          <w:sz w:val="26"/>
          <w:szCs w:val="26"/>
        </w:rPr>
        <w:tab/>
      </w:r>
      <w:r w:rsidRPr="00F57A43">
        <w:rPr>
          <w:sz w:val="26"/>
          <w:szCs w:val="26"/>
        </w:rPr>
        <w:tab/>
        <w:t>55 Minuten</w:t>
      </w:r>
    </w:p>
    <w:p w14:paraId="01B9D1AA" w14:textId="77777777" w:rsidR="00E523FC" w:rsidRPr="0061629E" w:rsidRDefault="00E523FC" w:rsidP="00B40E8C">
      <w:pPr>
        <w:pStyle w:val="ListParagraph"/>
        <w:numPr>
          <w:ilvl w:val="0"/>
          <w:numId w:val="1319"/>
        </w:numPr>
        <w:spacing w:after="120"/>
        <w:ind w:left="714" w:hanging="357"/>
        <w:contextualSpacing w:val="0"/>
        <w:jc w:val="both"/>
        <w:rPr>
          <w:sz w:val="26"/>
          <w:szCs w:val="26"/>
        </w:rPr>
      </w:pPr>
      <w:r w:rsidRPr="0061629E">
        <w:rPr>
          <w:sz w:val="26"/>
          <w:szCs w:val="26"/>
        </w:rPr>
        <w:t>Die getrockneten Chilischoten aufschneiden, entkernen und 30 Minuten in heißes Wasser einlegen, damit sie weich werden. Dann grob hacken. Die Peperoni entkernen und das Fruchtfleisch fein würfeln. Koriandersamen, Kreuzkümmel und Pfefferkörner in einer Pfanne ohne fett rösten, bis es knistert und gut duftet. Die Gewürze samt der Muskatnuss und dem Salz im Mörser zu einem feinen Gewürzpulver mahlen. Vom Zitronengras das Ende und den Wurzelansatz abscheiden. Das Zitronengras schälen und sehr fein hacken. Den Ingwer schälen und fein würfeln. Die Korianderwurzeln oder -stiele fein hacken. Von den Kaffirlimettenblättern den Stiel entfernen, die Blätter fein hacken. Schalotten und Knoblauch fein hacken. Zuerst die getrockneten und die frischen Chilischoten zum Gewürzpulver in den Mörser geben und zu einem feinen Brei zerstoßen. Zuletzt Schalotten und Knoblauch beifügen du alles zu einer geschmeidigen Paste stoßen.</w:t>
      </w:r>
    </w:p>
    <w:p w14:paraId="50AD20E7" w14:textId="77777777" w:rsidR="00E523FC" w:rsidRPr="0061629E" w:rsidRDefault="00E523FC" w:rsidP="00B40E8C">
      <w:pPr>
        <w:pStyle w:val="ListParagraph"/>
        <w:numPr>
          <w:ilvl w:val="0"/>
          <w:numId w:val="1319"/>
        </w:numPr>
        <w:spacing w:after="120"/>
        <w:ind w:left="714" w:hanging="357"/>
        <w:contextualSpacing w:val="0"/>
        <w:jc w:val="both"/>
        <w:rPr>
          <w:sz w:val="24"/>
          <w:szCs w:val="24"/>
        </w:rPr>
      </w:pPr>
      <w:r w:rsidRPr="0061629E">
        <w:rPr>
          <w:sz w:val="26"/>
          <w:szCs w:val="26"/>
        </w:rPr>
        <w:t>Für das Curry den Tofu trocken tupfen und in gleich große Würfel schneiden. In einer Pfanne das Erdnussöl erhitzen und den Tofu knusprig und goldgelb braten. Auf Küchenpapier abtropfen lassen. Die Bohnen in grobe Stücke schneiden. In gut gesalzenem Wasser bissfest kochen, herausnehmen und in Eiswasser abschrecken. Die Maiskolben in Stücke schneiden. Die Auberginen achteln, den Stiel entfernen. Die Frühlingszwiebeln in grobe Stücke schneiden. Die Sprossen etwa 10 Minuten in kaltes Wasser legen, damit sie knackig werden. Die Kaffirlimettenblätter leicht einreißen. In einer Pfanne das Kokosfett erhitzen und die Currypaste sanft anrösten, bis es gut duftet. Das Gemüse hinzugeben, etwa 1 Minute mitrösten. Die Kaffirlimettenblätter hinzugeben und mit der Kokosmilch auffüllen. Fischsauce bzw. Sojasauce sowie Zucker hinzugeben und einmal aufkochen. Die gebratenene Tofuwür</w:t>
      </w:r>
      <w:r>
        <w:rPr>
          <w:sz w:val="26"/>
          <w:szCs w:val="26"/>
        </w:rPr>
        <w:t>f</w:t>
      </w:r>
      <w:r w:rsidRPr="0061629E">
        <w:rPr>
          <w:sz w:val="26"/>
          <w:szCs w:val="26"/>
        </w:rPr>
        <w:t>el beifügen. Die Basilikumblätter vom Stiel abzupfen und zuletzt dazugeben. Falls nötig mit Salz oder Fischsauce abschmecken.</w:t>
      </w:r>
      <w:r w:rsidRPr="0061629E">
        <w:rPr>
          <w:sz w:val="24"/>
          <w:szCs w:val="24"/>
        </w:rPr>
        <w:br w:type="page"/>
      </w:r>
    </w:p>
    <w:p w14:paraId="1CD415F7" w14:textId="77777777" w:rsidR="00E523FC" w:rsidRPr="00776160" w:rsidRDefault="00E523FC" w:rsidP="00E523FC">
      <w:pPr>
        <w:pStyle w:val="Heading2"/>
        <w:spacing w:after="240"/>
      </w:pPr>
      <w:r w:rsidRPr="00776160">
        <w:lastRenderedPageBreak/>
        <w:t>Cashewnuss-Curry</w:t>
      </w:r>
      <w:r>
        <w:rPr>
          <w:rStyle w:val="FootnoteReference"/>
        </w:rPr>
        <w:footnoteReference w:id="1079"/>
      </w:r>
      <w:r w:rsidRPr="00776160">
        <w:t xml:space="preserve"> </w:t>
      </w:r>
    </w:p>
    <w:p w14:paraId="0F5B5942" w14:textId="77777777" w:rsidR="00E523FC" w:rsidRDefault="00E523FC" w:rsidP="00E523FC">
      <w:pPr>
        <w:rPr>
          <w:sz w:val="24"/>
          <w:szCs w:val="24"/>
        </w:rPr>
      </w:pPr>
      <w:r w:rsidRPr="00776160">
        <w:rPr>
          <w:sz w:val="24"/>
          <w:szCs w:val="24"/>
          <w:u w:val="single"/>
        </w:rPr>
        <w:t>Zutaten</w:t>
      </w:r>
      <w:r>
        <w:rPr>
          <w:sz w:val="24"/>
          <w:szCs w:val="24"/>
        </w:rPr>
        <w:t xml:space="preserve"> (für 2-4 Portionen)</w:t>
      </w:r>
    </w:p>
    <w:p w14:paraId="3E7BF91E" w14:textId="77777777" w:rsidR="00E523FC" w:rsidRDefault="00E523FC" w:rsidP="00E523FC">
      <w:pPr>
        <w:rPr>
          <w:sz w:val="24"/>
          <w:szCs w:val="24"/>
        </w:rPr>
      </w:pPr>
      <w:r>
        <w:rPr>
          <w:sz w:val="24"/>
          <w:szCs w:val="24"/>
        </w:rPr>
        <w:t>225 g rohe Cashewkerne</w:t>
      </w:r>
    </w:p>
    <w:p w14:paraId="3510B9F5" w14:textId="77777777" w:rsidR="00E523FC" w:rsidRDefault="00E523FC" w:rsidP="00E523FC">
      <w:pPr>
        <w:rPr>
          <w:sz w:val="24"/>
          <w:szCs w:val="24"/>
        </w:rPr>
      </w:pPr>
      <w:r>
        <w:rPr>
          <w:sz w:val="24"/>
          <w:szCs w:val="24"/>
        </w:rPr>
        <w:t>2 EL Kokosöl (oder anderes pflanzliches Öl)</w:t>
      </w:r>
    </w:p>
    <w:p w14:paraId="5DBABF79" w14:textId="77777777" w:rsidR="00E523FC" w:rsidRDefault="00E523FC" w:rsidP="00E523FC">
      <w:pPr>
        <w:rPr>
          <w:sz w:val="24"/>
          <w:szCs w:val="24"/>
        </w:rPr>
      </w:pPr>
      <w:r>
        <w:rPr>
          <w:sz w:val="24"/>
          <w:szCs w:val="24"/>
        </w:rPr>
        <w:t>1 Zwiebel, geschält und fein geschnitten</w:t>
      </w:r>
    </w:p>
    <w:p w14:paraId="60506C22" w14:textId="77777777" w:rsidR="00E523FC" w:rsidRDefault="00E523FC" w:rsidP="00E523FC">
      <w:pPr>
        <w:rPr>
          <w:sz w:val="24"/>
          <w:szCs w:val="24"/>
        </w:rPr>
      </w:pPr>
      <w:r>
        <w:rPr>
          <w:sz w:val="24"/>
          <w:szCs w:val="24"/>
        </w:rPr>
        <w:t>3 Knoblauchzehen, geschält und halbiert</w:t>
      </w:r>
    </w:p>
    <w:p w14:paraId="085132C4" w14:textId="77777777" w:rsidR="00E523FC" w:rsidRDefault="00E523FC" w:rsidP="00E523FC">
      <w:pPr>
        <w:rPr>
          <w:sz w:val="24"/>
          <w:szCs w:val="24"/>
        </w:rPr>
      </w:pPr>
      <w:r>
        <w:rPr>
          <w:sz w:val="24"/>
          <w:szCs w:val="24"/>
        </w:rPr>
        <w:t>5 frische Curryblätter</w:t>
      </w:r>
    </w:p>
    <w:p w14:paraId="2E153796" w14:textId="77777777" w:rsidR="00E523FC" w:rsidRDefault="00E523FC" w:rsidP="00E523FC">
      <w:pPr>
        <w:rPr>
          <w:sz w:val="24"/>
          <w:szCs w:val="24"/>
        </w:rPr>
      </w:pPr>
      <w:r>
        <w:rPr>
          <w:sz w:val="24"/>
          <w:szCs w:val="24"/>
        </w:rPr>
        <w:t>1-2 grüne Chilischoten, geschnitten</w:t>
      </w:r>
    </w:p>
    <w:p w14:paraId="7F0239AC" w14:textId="77777777" w:rsidR="00E523FC" w:rsidRDefault="00E523FC" w:rsidP="00E523FC">
      <w:pPr>
        <w:rPr>
          <w:sz w:val="24"/>
          <w:szCs w:val="24"/>
        </w:rPr>
      </w:pPr>
      <w:r>
        <w:rPr>
          <w:sz w:val="24"/>
          <w:szCs w:val="24"/>
        </w:rPr>
        <w:t>½ TL Bockshornkleesamen</w:t>
      </w:r>
    </w:p>
    <w:p w14:paraId="136B86EE" w14:textId="77777777" w:rsidR="00E523FC" w:rsidRDefault="00E523FC" w:rsidP="00E523FC">
      <w:pPr>
        <w:rPr>
          <w:sz w:val="24"/>
          <w:szCs w:val="24"/>
        </w:rPr>
      </w:pPr>
      <w:r>
        <w:rPr>
          <w:sz w:val="24"/>
          <w:szCs w:val="24"/>
        </w:rPr>
        <w:t>½ TL Fenchelsamen</w:t>
      </w:r>
    </w:p>
    <w:p w14:paraId="1F240D4A" w14:textId="77777777" w:rsidR="00E523FC" w:rsidRDefault="00E523FC" w:rsidP="00E523FC">
      <w:pPr>
        <w:rPr>
          <w:sz w:val="24"/>
          <w:szCs w:val="24"/>
        </w:rPr>
      </w:pPr>
      <w:r>
        <w:rPr>
          <w:sz w:val="24"/>
          <w:szCs w:val="24"/>
        </w:rPr>
        <w:t>2 ganze Kardamomkapseln, mit Stößel im Mörser zerdrückt</w:t>
      </w:r>
    </w:p>
    <w:p w14:paraId="451E8588" w14:textId="77777777" w:rsidR="00E523FC" w:rsidRDefault="00E523FC" w:rsidP="00E523FC">
      <w:pPr>
        <w:rPr>
          <w:sz w:val="24"/>
          <w:szCs w:val="24"/>
        </w:rPr>
      </w:pPr>
      <w:r>
        <w:rPr>
          <w:sz w:val="24"/>
          <w:szCs w:val="24"/>
        </w:rPr>
        <w:t>½ TL sri-lankisches Currypulver</w:t>
      </w:r>
    </w:p>
    <w:p w14:paraId="3EF58E58" w14:textId="77777777" w:rsidR="00E523FC" w:rsidRDefault="00E523FC" w:rsidP="00E523FC">
      <w:pPr>
        <w:rPr>
          <w:sz w:val="24"/>
          <w:szCs w:val="24"/>
        </w:rPr>
      </w:pPr>
      <w:r>
        <w:rPr>
          <w:sz w:val="24"/>
          <w:szCs w:val="24"/>
        </w:rPr>
        <w:t>½ TL Kurkuma, gemahlen</w:t>
      </w:r>
    </w:p>
    <w:p w14:paraId="6D629AEF" w14:textId="77777777" w:rsidR="00E523FC" w:rsidRDefault="00E523FC" w:rsidP="00E523FC">
      <w:pPr>
        <w:rPr>
          <w:sz w:val="24"/>
          <w:szCs w:val="24"/>
        </w:rPr>
      </w:pPr>
      <w:r>
        <w:rPr>
          <w:sz w:val="24"/>
          <w:szCs w:val="24"/>
        </w:rPr>
        <w:t>½ Zimtstange</w:t>
      </w:r>
    </w:p>
    <w:p w14:paraId="7ADEC246" w14:textId="77777777" w:rsidR="00E523FC" w:rsidRDefault="00E523FC" w:rsidP="00E523FC">
      <w:pPr>
        <w:rPr>
          <w:sz w:val="24"/>
          <w:szCs w:val="24"/>
        </w:rPr>
      </w:pPr>
      <w:r>
        <w:rPr>
          <w:sz w:val="24"/>
          <w:szCs w:val="24"/>
        </w:rPr>
        <w:t>250 ml Kokosmilch</w:t>
      </w:r>
    </w:p>
    <w:p w14:paraId="4ECFF695" w14:textId="77777777" w:rsidR="00E523FC" w:rsidRDefault="00E523FC" w:rsidP="00E523FC">
      <w:pPr>
        <w:rPr>
          <w:sz w:val="24"/>
          <w:szCs w:val="24"/>
        </w:rPr>
      </w:pPr>
      <w:r>
        <w:rPr>
          <w:sz w:val="24"/>
          <w:szCs w:val="24"/>
        </w:rPr>
        <w:t>1 Limette, geviertelt</w:t>
      </w:r>
    </w:p>
    <w:p w14:paraId="1B339569" w14:textId="77777777" w:rsidR="00E523FC" w:rsidRDefault="00E523FC" w:rsidP="00E523FC">
      <w:pPr>
        <w:rPr>
          <w:sz w:val="24"/>
          <w:szCs w:val="24"/>
        </w:rPr>
      </w:pPr>
    </w:p>
    <w:p w14:paraId="24F7AA79" w14:textId="77777777" w:rsidR="00E523FC" w:rsidRPr="008F0BC5" w:rsidRDefault="00E523FC" w:rsidP="00E523FC">
      <w:pPr>
        <w:rPr>
          <w:i/>
          <w:iCs/>
          <w:sz w:val="24"/>
          <w:szCs w:val="24"/>
        </w:rPr>
      </w:pPr>
      <w:r w:rsidRPr="008F0BC5">
        <w:rPr>
          <w:i/>
          <w:iCs/>
          <w:sz w:val="24"/>
          <w:szCs w:val="24"/>
        </w:rPr>
        <w:t>Für das Gewürztopping (Tarka):</w:t>
      </w:r>
    </w:p>
    <w:p w14:paraId="4C53A8D1" w14:textId="77777777" w:rsidR="00E523FC" w:rsidRDefault="00E523FC" w:rsidP="00E523FC">
      <w:pPr>
        <w:rPr>
          <w:sz w:val="24"/>
          <w:szCs w:val="24"/>
        </w:rPr>
      </w:pPr>
      <w:r>
        <w:rPr>
          <w:sz w:val="24"/>
          <w:szCs w:val="24"/>
        </w:rPr>
        <w:t>1 EL Kokosnuss- oder anderes pflanzliches Öl</w:t>
      </w:r>
    </w:p>
    <w:p w14:paraId="408030FE" w14:textId="77777777" w:rsidR="00E523FC" w:rsidRDefault="00E523FC" w:rsidP="00E523FC">
      <w:pPr>
        <w:rPr>
          <w:sz w:val="24"/>
          <w:szCs w:val="24"/>
        </w:rPr>
      </w:pPr>
      <w:r>
        <w:rPr>
          <w:sz w:val="24"/>
          <w:szCs w:val="24"/>
        </w:rPr>
        <w:t>10 frische Curryblätter</w:t>
      </w:r>
    </w:p>
    <w:p w14:paraId="10E45CAA" w14:textId="77777777" w:rsidR="00E523FC" w:rsidRDefault="00E523FC" w:rsidP="00E523FC">
      <w:pPr>
        <w:rPr>
          <w:sz w:val="24"/>
          <w:szCs w:val="24"/>
        </w:rPr>
      </w:pPr>
      <w:r>
        <w:rPr>
          <w:sz w:val="24"/>
          <w:szCs w:val="24"/>
        </w:rPr>
        <w:t>2 ganze Kardamomkapseln, mit Stößel im Mörser zerdrückt</w:t>
      </w:r>
    </w:p>
    <w:p w14:paraId="23C397D0" w14:textId="77777777" w:rsidR="00E523FC" w:rsidRDefault="00E523FC" w:rsidP="00E523FC">
      <w:pPr>
        <w:rPr>
          <w:sz w:val="24"/>
          <w:szCs w:val="24"/>
        </w:rPr>
      </w:pPr>
      <w:r>
        <w:rPr>
          <w:sz w:val="24"/>
          <w:szCs w:val="24"/>
        </w:rPr>
        <w:t>½ TL Cumin</w:t>
      </w:r>
    </w:p>
    <w:p w14:paraId="21A3C6EE" w14:textId="77777777" w:rsidR="00E523FC" w:rsidRDefault="00E523FC" w:rsidP="00E523FC">
      <w:pPr>
        <w:rPr>
          <w:sz w:val="24"/>
          <w:szCs w:val="24"/>
        </w:rPr>
      </w:pPr>
    </w:p>
    <w:p w14:paraId="23134D10" w14:textId="77777777" w:rsidR="00E523FC" w:rsidRPr="008F0BC5" w:rsidRDefault="00E523FC" w:rsidP="00E523FC">
      <w:pPr>
        <w:rPr>
          <w:i/>
          <w:iCs/>
          <w:sz w:val="24"/>
          <w:szCs w:val="24"/>
        </w:rPr>
      </w:pPr>
      <w:r w:rsidRPr="008F0BC5">
        <w:rPr>
          <w:i/>
          <w:iCs/>
          <w:sz w:val="24"/>
          <w:szCs w:val="24"/>
        </w:rPr>
        <w:t>Optional: sri-lankisches Currypulver</w:t>
      </w:r>
    </w:p>
    <w:p w14:paraId="368025EC" w14:textId="77777777" w:rsidR="00E523FC" w:rsidRDefault="00E523FC" w:rsidP="00E523FC">
      <w:pPr>
        <w:rPr>
          <w:sz w:val="24"/>
          <w:szCs w:val="24"/>
        </w:rPr>
      </w:pPr>
      <w:r>
        <w:rPr>
          <w:sz w:val="24"/>
          <w:szCs w:val="24"/>
        </w:rPr>
        <w:t>30 g Koriandersamen</w:t>
      </w:r>
    </w:p>
    <w:p w14:paraId="6D3B90AB" w14:textId="77777777" w:rsidR="00E523FC" w:rsidRDefault="00E523FC" w:rsidP="00E523FC">
      <w:pPr>
        <w:rPr>
          <w:sz w:val="24"/>
          <w:szCs w:val="24"/>
        </w:rPr>
      </w:pPr>
      <w:r>
        <w:rPr>
          <w:sz w:val="24"/>
          <w:szCs w:val="24"/>
        </w:rPr>
        <w:t>15 g Fenchelsamen</w:t>
      </w:r>
    </w:p>
    <w:p w14:paraId="2129EA55" w14:textId="77777777" w:rsidR="00E523FC" w:rsidRDefault="00E523FC" w:rsidP="00E523FC">
      <w:pPr>
        <w:rPr>
          <w:sz w:val="24"/>
          <w:szCs w:val="24"/>
        </w:rPr>
      </w:pPr>
      <w:r>
        <w:rPr>
          <w:sz w:val="24"/>
          <w:szCs w:val="24"/>
        </w:rPr>
        <w:t>15 g schwarzer Pfeffer (grob)</w:t>
      </w:r>
    </w:p>
    <w:p w14:paraId="600F7C3E" w14:textId="77777777" w:rsidR="00E523FC" w:rsidRDefault="00E523FC" w:rsidP="00E523FC">
      <w:pPr>
        <w:rPr>
          <w:sz w:val="24"/>
          <w:szCs w:val="24"/>
        </w:rPr>
      </w:pPr>
      <w:r>
        <w:rPr>
          <w:sz w:val="24"/>
          <w:szCs w:val="24"/>
        </w:rPr>
        <w:t>2 EL Kokosnuss- oder anderes pflanzliches Öl</w:t>
      </w:r>
    </w:p>
    <w:p w14:paraId="4D1E4DA9" w14:textId="77777777" w:rsidR="00E523FC" w:rsidRDefault="00E523FC" w:rsidP="00E523FC">
      <w:pPr>
        <w:rPr>
          <w:sz w:val="24"/>
          <w:szCs w:val="24"/>
        </w:rPr>
      </w:pPr>
      <w:r>
        <w:rPr>
          <w:sz w:val="24"/>
          <w:szCs w:val="24"/>
        </w:rPr>
        <w:lastRenderedPageBreak/>
        <w:t>8-10 frische Curryblätter</w:t>
      </w:r>
    </w:p>
    <w:p w14:paraId="1E961EE5" w14:textId="77777777" w:rsidR="00E523FC" w:rsidRDefault="00E523FC" w:rsidP="00E523FC">
      <w:pPr>
        <w:rPr>
          <w:sz w:val="24"/>
          <w:szCs w:val="24"/>
        </w:rPr>
      </w:pPr>
      <w:r>
        <w:rPr>
          <w:sz w:val="24"/>
          <w:szCs w:val="24"/>
        </w:rPr>
        <w:t>70 g getrocknete Kasmiri-Chilischoten</w:t>
      </w:r>
    </w:p>
    <w:p w14:paraId="002BEA26" w14:textId="77777777" w:rsidR="00E523FC" w:rsidRDefault="00E523FC" w:rsidP="00E523FC">
      <w:pPr>
        <w:rPr>
          <w:sz w:val="24"/>
          <w:szCs w:val="24"/>
        </w:rPr>
      </w:pPr>
      <w:r>
        <w:rPr>
          <w:sz w:val="24"/>
          <w:szCs w:val="24"/>
        </w:rPr>
        <w:t>¼ TL Kurkuma, gemahlen</w:t>
      </w:r>
    </w:p>
    <w:p w14:paraId="2FC254B3" w14:textId="77777777" w:rsidR="00E523FC" w:rsidRDefault="00E523FC" w:rsidP="00E523FC">
      <w:pPr>
        <w:rPr>
          <w:sz w:val="24"/>
          <w:szCs w:val="24"/>
        </w:rPr>
      </w:pPr>
    </w:p>
    <w:p w14:paraId="4D3826E7" w14:textId="77777777" w:rsidR="00E523FC" w:rsidRDefault="00E523FC" w:rsidP="00E523FC">
      <w:pPr>
        <w:rPr>
          <w:sz w:val="24"/>
          <w:szCs w:val="24"/>
        </w:rPr>
      </w:pPr>
      <w:r>
        <w:rPr>
          <w:sz w:val="24"/>
          <w:szCs w:val="24"/>
        </w:rPr>
        <w:t>Zubereitung:</w:t>
      </w:r>
    </w:p>
    <w:p w14:paraId="7E3945E7" w14:textId="77777777" w:rsidR="00E523FC" w:rsidRPr="007642F8" w:rsidRDefault="00E523FC" w:rsidP="00B40E8C">
      <w:pPr>
        <w:pStyle w:val="ListParagraph"/>
        <w:numPr>
          <w:ilvl w:val="0"/>
          <w:numId w:val="1554"/>
        </w:numPr>
        <w:spacing w:after="120"/>
        <w:ind w:left="714" w:hanging="357"/>
        <w:contextualSpacing w:val="0"/>
        <w:jc w:val="both"/>
        <w:rPr>
          <w:sz w:val="24"/>
          <w:szCs w:val="24"/>
        </w:rPr>
      </w:pPr>
      <w:r w:rsidRPr="007642F8">
        <w:rPr>
          <w:sz w:val="24"/>
          <w:szCs w:val="24"/>
        </w:rPr>
        <w:t>Cashewkerne eine Stunde lang in einer Schüssel Wasser einweichen lassen. Gut abtropfen lassen.</w:t>
      </w:r>
    </w:p>
    <w:p w14:paraId="763BB4E3" w14:textId="77777777" w:rsidR="00E523FC" w:rsidRPr="007642F8" w:rsidRDefault="00E523FC" w:rsidP="00B40E8C">
      <w:pPr>
        <w:pStyle w:val="ListParagraph"/>
        <w:numPr>
          <w:ilvl w:val="0"/>
          <w:numId w:val="1554"/>
        </w:numPr>
        <w:spacing w:after="120"/>
        <w:ind w:left="714" w:hanging="357"/>
        <w:contextualSpacing w:val="0"/>
        <w:jc w:val="both"/>
        <w:rPr>
          <w:sz w:val="24"/>
          <w:szCs w:val="24"/>
        </w:rPr>
      </w:pPr>
      <w:r w:rsidRPr="007642F8">
        <w:rPr>
          <w:sz w:val="24"/>
          <w:szCs w:val="24"/>
        </w:rPr>
        <w:t>Öl in einem Wok (oder eine mittelgroße Pfanne) auf mittlerer Stufe erhitzen. Dann Zwiebel, Knoblauch, Curryblätter, grüne Chilischoten, Bockshornklee, Fenchel und Kardamom hinzugeben. Drei bis vier Minuten anbraten, bis alles weich ist, die Curryblätter aber noch hellgrün sind.</w:t>
      </w:r>
    </w:p>
    <w:p w14:paraId="6B975FF9" w14:textId="77777777" w:rsidR="00E523FC" w:rsidRPr="007642F8" w:rsidRDefault="00E523FC" w:rsidP="00B40E8C">
      <w:pPr>
        <w:pStyle w:val="ListParagraph"/>
        <w:numPr>
          <w:ilvl w:val="0"/>
          <w:numId w:val="1554"/>
        </w:numPr>
        <w:spacing w:after="120"/>
        <w:ind w:left="714" w:hanging="357"/>
        <w:contextualSpacing w:val="0"/>
        <w:jc w:val="both"/>
        <w:rPr>
          <w:sz w:val="24"/>
          <w:szCs w:val="24"/>
        </w:rPr>
      </w:pPr>
      <w:r w:rsidRPr="007642F8">
        <w:rPr>
          <w:sz w:val="24"/>
          <w:szCs w:val="24"/>
        </w:rPr>
        <w:t>Cashews dazugeben. Sri</w:t>
      </w:r>
      <w:r>
        <w:rPr>
          <w:sz w:val="24"/>
          <w:szCs w:val="24"/>
        </w:rPr>
        <w:t xml:space="preserve"> L</w:t>
      </w:r>
      <w:r w:rsidRPr="007642F8">
        <w:rPr>
          <w:sz w:val="24"/>
          <w:szCs w:val="24"/>
        </w:rPr>
        <w:t>ankisches Currypulver, Kurkuma, Zimt und 125 ml Wasser dazumischen. Auf leichte bis mittlerer Hitze reduzieren und für 5 Minuten köcheln lassen.</w:t>
      </w:r>
    </w:p>
    <w:p w14:paraId="2949C8DF" w14:textId="77777777" w:rsidR="00E523FC" w:rsidRPr="007642F8" w:rsidRDefault="00E523FC" w:rsidP="00B40E8C">
      <w:pPr>
        <w:pStyle w:val="ListParagraph"/>
        <w:numPr>
          <w:ilvl w:val="0"/>
          <w:numId w:val="1554"/>
        </w:numPr>
        <w:spacing w:after="120"/>
        <w:ind w:left="714" w:hanging="357"/>
        <w:contextualSpacing w:val="0"/>
        <w:jc w:val="both"/>
        <w:rPr>
          <w:sz w:val="24"/>
          <w:szCs w:val="24"/>
        </w:rPr>
      </w:pPr>
      <w:r w:rsidRPr="007642F8">
        <w:rPr>
          <w:sz w:val="24"/>
          <w:szCs w:val="24"/>
        </w:rPr>
        <w:t xml:space="preserve">Kokosmilch hinzufügen, sanft aufkochen lassen, dann die Hitze reduzieren und für 10 bis 15 Minuten köcheln lassen. Dabei umrühren, bis die Soße dickflüssig ist, mit Salz abschmecken. </w:t>
      </w:r>
    </w:p>
    <w:p w14:paraId="0EABDEC4" w14:textId="77777777" w:rsidR="00E523FC" w:rsidRPr="007642F8" w:rsidRDefault="00E523FC" w:rsidP="00B40E8C">
      <w:pPr>
        <w:pStyle w:val="ListParagraph"/>
        <w:numPr>
          <w:ilvl w:val="0"/>
          <w:numId w:val="1554"/>
        </w:numPr>
        <w:spacing w:after="120"/>
        <w:ind w:left="714" w:hanging="357"/>
        <w:contextualSpacing w:val="0"/>
        <w:jc w:val="both"/>
        <w:rPr>
          <w:sz w:val="24"/>
          <w:szCs w:val="24"/>
        </w:rPr>
      </w:pPr>
      <w:r w:rsidRPr="007642F8">
        <w:rPr>
          <w:sz w:val="24"/>
          <w:szCs w:val="24"/>
        </w:rPr>
        <w:t>Währenddessen für das Gewürztopping Öl in einer kleinen Pfanne auf mittlerer Stufe erhitzen. Dann die Curryblätter hinzufügen und knusprig braten, Kardamom und Cumin dazugeben und kochen, bis sie brutzeln. Das Topping auf das fertige Curry geben und servieren. Mit einem Spritzer Limettensaft verfeinern.</w:t>
      </w:r>
    </w:p>
    <w:p w14:paraId="728DD12D" w14:textId="77777777" w:rsidR="00E523FC" w:rsidRPr="007642F8" w:rsidRDefault="00E523FC" w:rsidP="00B40E8C">
      <w:pPr>
        <w:pStyle w:val="ListParagraph"/>
        <w:numPr>
          <w:ilvl w:val="0"/>
          <w:numId w:val="1554"/>
        </w:numPr>
        <w:spacing w:after="120"/>
        <w:ind w:left="714" w:hanging="357"/>
        <w:contextualSpacing w:val="0"/>
        <w:jc w:val="both"/>
        <w:rPr>
          <w:sz w:val="24"/>
          <w:szCs w:val="24"/>
        </w:rPr>
      </w:pPr>
      <w:r w:rsidRPr="007642F8">
        <w:rPr>
          <w:sz w:val="24"/>
          <w:szCs w:val="24"/>
        </w:rPr>
        <w:t xml:space="preserve">Dazu passt Reis, frittierter Blumenkohl oder Süßkartoffelspalten aus dem Ofen. Außerdem ein Dip aus Joghurt, Kräutern, Salz und einem Schuss Olivenöl. </w:t>
      </w:r>
    </w:p>
    <w:p w14:paraId="459EB298" w14:textId="77777777" w:rsidR="00E523FC" w:rsidRPr="007642F8" w:rsidRDefault="00E523FC" w:rsidP="00B40E8C">
      <w:pPr>
        <w:pStyle w:val="ListParagraph"/>
        <w:numPr>
          <w:ilvl w:val="0"/>
          <w:numId w:val="1554"/>
        </w:numPr>
        <w:spacing w:after="120"/>
        <w:ind w:left="714" w:hanging="357"/>
        <w:contextualSpacing w:val="0"/>
        <w:jc w:val="both"/>
        <w:rPr>
          <w:sz w:val="24"/>
          <w:szCs w:val="24"/>
        </w:rPr>
      </w:pPr>
      <w:r w:rsidRPr="007642F8">
        <w:rPr>
          <w:sz w:val="24"/>
          <w:szCs w:val="24"/>
        </w:rPr>
        <w:t>Für das Currypulver Koriander, Cumin, Fenchel und Pfefferkörner in einer trockenen Pfanne für ein bis zwei Minuten bei leichter bis mittlerer Hitze anbraten, dabei regelmäßig umrühren. Wenn es intensiv zu duften beginnt, in eine Schüssel füllen.</w:t>
      </w:r>
    </w:p>
    <w:p w14:paraId="743645CF" w14:textId="77777777" w:rsidR="00E523FC" w:rsidRPr="007642F8" w:rsidRDefault="00E523FC" w:rsidP="00B40E8C">
      <w:pPr>
        <w:pStyle w:val="ListParagraph"/>
        <w:numPr>
          <w:ilvl w:val="0"/>
          <w:numId w:val="1554"/>
        </w:numPr>
        <w:spacing w:after="120"/>
        <w:ind w:left="714" w:hanging="357"/>
        <w:contextualSpacing w:val="0"/>
        <w:jc w:val="both"/>
        <w:rPr>
          <w:sz w:val="24"/>
          <w:szCs w:val="24"/>
        </w:rPr>
      </w:pPr>
      <w:r w:rsidRPr="007642F8">
        <w:rPr>
          <w:sz w:val="24"/>
          <w:szCs w:val="24"/>
        </w:rPr>
        <w:t xml:space="preserve">Öl in die Pfanne geben, Curryblätter und Chilischoten für 2-3 Minuten anbraten, dabei häufig umrühren. Vom Herd nehmen und abkühlen lassen, dann fein mahlen. Kurkuma dazugeben, alles vermischen und in ein Glas tun. </w:t>
      </w:r>
    </w:p>
    <w:p w14:paraId="6121192C" w14:textId="77777777" w:rsidR="00E523FC" w:rsidRDefault="00E523FC" w:rsidP="00E523FC">
      <w:pPr>
        <w:jc w:val="both"/>
        <w:rPr>
          <w:sz w:val="24"/>
          <w:szCs w:val="24"/>
        </w:rPr>
      </w:pPr>
    </w:p>
    <w:p w14:paraId="4DCF9A4E" w14:textId="77777777" w:rsidR="00E523FC" w:rsidRDefault="00E523FC" w:rsidP="00E523FC">
      <w:pPr>
        <w:jc w:val="both"/>
        <w:rPr>
          <w:sz w:val="24"/>
          <w:szCs w:val="24"/>
        </w:rPr>
      </w:pPr>
      <w:r>
        <w:rPr>
          <w:sz w:val="24"/>
          <w:szCs w:val="24"/>
        </w:rPr>
        <w:t>Info:</w:t>
      </w:r>
      <w:r>
        <w:rPr>
          <w:sz w:val="24"/>
          <w:szCs w:val="24"/>
        </w:rPr>
        <w:tab/>
        <w:t>Aus Rambutan/Sri Lanka.</w:t>
      </w:r>
    </w:p>
    <w:p w14:paraId="305F7CB3" w14:textId="77777777" w:rsidR="00E523FC" w:rsidRDefault="00E523FC" w:rsidP="00E523FC">
      <w:pPr>
        <w:rPr>
          <w:sz w:val="24"/>
          <w:szCs w:val="24"/>
        </w:rPr>
      </w:pPr>
      <w:r>
        <w:rPr>
          <w:sz w:val="24"/>
          <w:szCs w:val="24"/>
        </w:rPr>
        <w:br w:type="page"/>
      </w:r>
    </w:p>
    <w:p w14:paraId="5A3FBB1D" w14:textId="77777777" w:rsidR="00E523FC" w:rsidRDefault="00E523FC" w:rsidP="00E523FC">
      <w:pPr>
        <w:pStyle w:val="Heading2"/>
        <w:spacing w:after="240"/>
      </w:pPr>
      <w:r>
        <w:lastRenderedPageBreak/>
        <w:t>Gebratenes Gemüsecurry mit Tofu</w:t>
      </w:r>
      <w:r>
        <w:rPr>
          <w:rStyle w:val="FootnoteReference"/>
        </w:rPr>
        <w:footnoteReference w:id="1080"/>
      </w:r>
      <w:r>
        <w:t xml:space="preserve"> </w:t>
      </w:r>
    </w:p>
    <w:p w14:paraId="59FA2A70" w14:textId="77777777" w:rsidR="00E523FC" w:rsidRDefault="00E523FC" w:rsidP="00E523FC">
      <w:pPr>
        <w:rPr>
          <w:sz w:val="24"/>
          <w:szCs w:val="24"/>
        </w:rPr>
      </w:pPr>
      <w:r w:rsidRPr="00263670">
        <w:rPr>
          <w:sz w:val="24"/>
          <w:szCs w:val="24"/>
          <w:u w:val="single"/>
        </w:rPr>
        <w:t>Zutaten</w:t>
      </w:r>
      <w:r>
        <w:rPr>
          <w:sz w:val="24"/>
          <w:szCs w:val="24"/>
        </w:rPr>
        <w:t xml:space="preserve"> (für 4 Portionen):</w:t>
      </w:r>
    </w:p>
    <w:p w14:paraId="6D3B01E5" w14:textId="77777777" w:rsidR="00E523FC" w:rsidRDefault="00E523FC" w:rsidP="00E523FC">
      <w:pPr>
        <w:rPr>
          <w:sz w:val="24"/>
          <w:szCs w:val="24"/>
        </w:rPr>
      </w:pPr>
      <w:r>
        <w:rPr>
          <w:sz w:val="24"/>
          <w:szCs w:val="24"/>
        </w:rPr>
        <w:t>2 Karotten</w:t>
      </w:r>
    </w:p>
    <w:p w14:paraId="0BC4AE06" w14:textId="77777777" w:rsidR="00E523FC" w:rsidRDefault="00E523FC" w:rsidP="00E523FC">
      <w:pPr>
        <w:rPr>
          <w:sz w:val="24"/>
          <w:szCs w:val="24"/>
        </w:rPr>
      </w:pPr>
      <w:r>
        <w:rPr>
          <w:sz w:val="24"/>
          <w:szCs w:val="24"/>
        </w:rPr>
        <w:t>¼ Blumenkohl</w:t>
      </w:r>
    </w:p>
    <w:p w14:paraId="1354CB2A" w14:textId="77777777" w:rsidR="00E523FC" w:rsidRDefault="00E523FC" w:rsidP="00E523FC">
      <w:pPr>
        <w:rPr>
          <w:sz w:val="24"/>
          <w:szCs w:val="24"/>
        </w:rPr>
      </w:pPr>
      <w:r>
        <w:rPr>
          <w:sz w:val="24"/>
          <w:szCs w:val="24"/>
        </w:rPr>
        <w:t>250 g grüner Spargel</w:t>
      </w:r>
    </w:p>
    <w:p w14:paraId="3702B977" w14:textId="77777777" w:rsidR="00E523FC" w:rsidRDefault="00E523FC" w:rsidP="00E523FC">
      <w:pPr>
        <w:rPr>
          <w:sz w:val="24"/>
          <w:szCs w:val="24"/>
        </w:rPr>
      </w:pPr>
      <w:r>
        <w:rPr>
          <w:sz w:val="24"/>
          <w:szCs w:val="24"/>
        </w:rPr>
        <w:t>1 Gemüsezwiebel</w:t>
      </w:r>
    </w:p>
    <w:p w14:paraId="7E91CE56" w14:textId="77777777" w:rsidR="00E523FC" w:rsidRDefault="00E523FC" w:rsidP="00E523FC">
      <w:pPr>
        <w:rPr>
          <w:sz w:val="24"/>
          <w:szCs w:val="24"/>
        </w:rPr>
      </w:pPr>
      <w:r>
        <w:rPr>
          <w:sz w:val="24"/>
          <w:szCs w:val="24"/>
        </w:rPr>
        <w:t>8 Mini-Maiskolben</w:t>
      </w:r>
    </w:p>
    <w:p w14:paraId="3AA5BDB7" w14:textId="77777777" w:rsidR="00E523FC" w:rsidRDefault="00E523FC" w:rsidP="00E523FC">
      <w:pPr>
        <w:rPr>
          <w:sz w:val="24"/>
          <w:szCs w:val="24"/>
        </w:rPr>
      </w:pPr>
      <w:r>
        <w:rPr>
          <w:sz w:val="24"/>
          <w:szCs w:val="24"/>
        </w:rPr>
        <w:t>200 g Tofufilets</w:t>
      </w:r>
    </w:p>
    <w:p w14:paraId="036BF4B8" w14:textId="77777777" w:rsidR="00E523FC" w:rsidRDefault="00E523FC" w:rsidP="00E523FC">
      <w:pPr>
        <w:rPr>
          <w:sz w:val="24"/>
          <w:szCs w:val="24"/>
        </w:rPr>
      </w:pPr>
      <w:r>
        <w:rPr>
          <w:sz w:val="24"/>
          <w:szCs w:val="24"/>
        </w:rPr>
        <w:t>2 EL Kokosfett</w:t>
      </w:r>
    </w:p>
    <w:p w14:paraId="5F97E526" w14:textId="77777777" w:rsidR="00E523FC" w:rsidRDefault="00E523FC" w:rsidP="00E523FC">
      <w:pPr>
        <w:rPr>
          <w:sz w:val="24"/>
          <w:szCs w:val="24"/>
        </w:rPr>
      </w:pPr>
      <w:r>
        <w:rPr>
          <w:sz w:val="24"/>
          <w:szCs w:val="24"/>
        </w:rPr>
        <w:t>1 EL gelbe Currypaste</w:t>
      </w:r>
    </w:p>
    <w:p w14:paraId="613EC662" w14:textId="77777777" w:rsidR="00E523FC" w:rsidRDefault="00E523FC" w:rsidP="00E523FC">
      <w:pPr>
        <w:rPr>
          <w:sz w:val="24"/>
          <w:szCs w:val="24"/>
        </w:rPr>
      </w:pPr>
      <w:r>
        <w:rPr>
          <w:sz w:val="24"/>
          <w:szCs w:val="24"/>
        </w:rPr>
        <w:t>50 ml Gemüsebrühe</w:t>
      </w:r>
    </w:p>
    <w:p w14:paraId="404D86CD" w14:textId="77777777" w:rsidR="00E523FC" w:rsidRDefault="00E523FC" w:rsidP="00E523FC">
      <w:pPr>
        <w:rPr>
          <w:sz w:val="24"/>
          <w:szCs w:val="24"/>
        </w:rPr>
      </w:pPr>
      <w:r>
        <w:rPr>
          <w:sz w:val="24"/>
          <w:szCs w:val="24"/>
        </w:rPr>
        <w:t>2 EL Fisch- oder Sojasauce</w:t>
      </w:r>
    </w:p>
    <w:p w14:paraId="79394135" w14:textId="77777777" w:rsidR="00E523FC" w:rsidRDefault="00E523FC" w:rsidP="00E523FC">
      <w:pPr>
        <w:rPr>
          <w:sz w:val="24"/>
          <w:szCs w:val="24"/>
        </w:rPr>
      </w:pPr>
      <w:r>
        <w:rPr>
          <w:sz w:val="24"/>
          <w:szCs w:val="24"/>
        </w:rPr>
        <w:t>1 TL Kokosblütenzucker</w:t>
      </w:r>
    </w:p>
    <w:p w14:paraId="24878D2F" w14:textId="77777777" w:rsidR="00E523FC" w:rsidRDefault="00E523FC" w:rsidP="00E523FC">
      <w:pPr>
        <w:rPr>
          <w:sz w:val="24"/>
          <w:szCs w:val="24"/>
        </w:rPr>
      </w:pPr>
    </w:p>
    <w:p w14:paraId="7F401285" w14:textId="77777777" w:rsidR="00E523FC" w:rsidRDefault="00E523FC" w:rsidP="00E523FC">
      <w:pPr>
        <w:rPr>
          <w:sz w:val="24"/>
          <w:szCs w:val="24"/>
        </w:rPr>
      </w:pPr>
      <w:r>
        <w:rPr>
          <w:sz w:val="24"/>
          <w:szCs w:val="24"/>
        </w:rPr>
        <w:t>Zubereitung:</w:t>
      </w:r>
      <w:r>
        <w:rPr>
          <w:sz w:val="24"/>
          <w:szCs w:val="24"/>
        </w:rPr>
        <w:tab/>
        <w:t>30 Minuten</w:t>
      </w:r>
    </w:p>
    <w:p w14:paraId="58137F56" w14:textId="77777777" w:rsidR="00E523FC" w:rsidRPr="0061629E" w:rsidRDefault="00E523FC" w:rsidP="00B40E8C">
      <w:pPr>
        <w:pStyle w:val="ListParagraph"/>
        <w:numPr>
          <w:ilvl w:val="0"/>
          <w:numId w:val="1320"/>
        </w:numPr>
        <w:spacing w:after="120"/>
        <w:ind w:left="714" w:hanging="357"/>
        <w:contextualSpacing w:val="0"/>
        <w:jc w:val="both"/>
        <w:rPr>
          <w:sz w:val="24"/>
          <w:szCs w:val="24"/>
        </w:rPr>
      </w:pPr>
      <w:r w:rsidRPr="0061629E">
        <w:rPr>
          <w:sz w:val="24"/>
          <w:szCs w:val="24"/>
        </w:rPr>
        <w:t>Die Karotten schälen und in Scheiben schneiden. Den Blumenkohl in feine Röschen schneiden. Den Spargel am unteren Ende schälen und in grobe Stücke schneiden. Die Gemüsezwiebel schälen, vierteln und die einzelnen Schichten ablösen. Den Mais in grobe Scheiben schneiden. Die Tofufilets halbieren und längs in Scheiben schneiden.</w:t>
      </w:r>
    </w:p>
    <w:p w14:paraId="7F08EC5E" w14:textId="77777777" w:rsidR="00E523FC" w:rsidRPr="0061629E" w:rsidRDefault="00E523FC" w:rsidP="00B40E8C">
      <w:pPr>
        <w:pStyle w:val="ListParagraph"/>
        <w:numPr>
          <w:ilvl w:val="0"/>
          <w:numId w:val="1320"/>
        </w:numPr>
        <w:spacing w:after="120"/>
        <w:ind w:left="714" w:hanging="357"/>
        <w:contextualSpacing w:val="0"/>
        <w:jc w:val="both"/>
        <w:rPr>
          <w:sz w:val="24"/>
          <w:szCs w:val="24"/>
        </w:rPr>
      </w:pPr>
      <w:r w:rsidRPr="0061629E">
        <w:rPr>
          <w:sz w:val="24"/>
          <w:szCs w:val="24"/>
        </w:rPr>
        <w:t>Das Kokosfett in einer Pfanne erhitzen und den Tofu knusprig anbraten. Die Currypaste dazugeben und mit anrösten, bis es fein duftet. Das vorbereitete Gemüse dazugeben und 2 – 3 Minuten mitrösten. Mit Gemüsebrühe ablöschen und die Flüssigkeit leicht einköcheln lassen. Mit Fischsauce oder Sojasauce und Kokosblütenzucker abschmecken.</w:t>
      </w:r>
      <w:r w:rsidRPr="0061629E">
        <w:rPr>
          <w:sz w:val="24"/>
          <w:szCs w:val="24"/>
        </w:rPr>
        <w:br w:type="page"/>
      </w:r>
    </w:p>
    <w:p w14:paraId="7648D84A" w14:textId="77777777" w:rsidR="00CE2887" w:rsidRDefault="00CE2887" w:rsidP="00CE2887">
      <w:pPr>
        <w:pStyle w:val="Heading2"/>
        <w:spacing w:after="240"/>
      </w:pPr>
      <w:r>
        <w:lastRenderedPageBreak/>
        <w:t>Linsencurry mit Gurkenraita</w:t>
      </w:r>
    </w:p>
    <w:p w14:paraId="639E8C3C" w14:textId="77777777" w:rsidR="00CE2887" w:rsidRPr="00BD2C90" w:rsidRDefault="00CE2887" w:rsidP="00CE2887">
      <w:pPr>
        <w:jc w:val="both"/>
        <w:rPr>
          <w:sz w:val="24"/>
          <w:szCs w:val="24"/>
          <w:u w:val="single"/>
        </w:rPr>
      </w:pPr>
      <w:r w:rsidRPr="00BD2C90">
        <w:rPr>
          <w:sz w:val="24"/>
          <w:szCs w:val="24"/>
          <w:u w:val="single"/>
        </w:rPr>
        <w:t>Zutaten</w:t>
      </w:r>
      <w:r>
        <w:rPr>
          <w:sz w:val="24"/>
          <w:szCs w:val="24"/>
          <w:u w:val="single"/>
        </w:rPr>
        <w:t>:</w:t>
      </w:r>
    </w:p>
    <w:p w14:paraId="5476D5A7" w14:textId="77777777" w:rsidR="00CE2887" w:rsidRPr="00232E2F" w:rsidRDefault="00CE2887" w:rsidP="00CE2887">
      <w:pPr>
        <w:jc w:val="both"/>
        <w:rPr>
          <w:sz w:val="24"/>
          <w:szCs w:val="24"/>
        </w:rPr>
      </w:pPr>
      <w:r w:rsidRPr="00232E2F">
        <w:rPr>
          <w:sz w:val="24"/>
          <w:szCs w:val="24"/>
        </w:rPr>
        <w:t>4 Zwiebeln</w:t>
      </w:r>
    </w:p>
    <w:p w14:paraId="6DEF4B2C" w14:textId="77777777" w:rsidR="00CE2887" w:rsidRPr="00232E2F" w:rsidRDefault="00CE2887" w:rsidP="00CE2887">
      <w:pPr>
        <w:jc w:val="both"/>
        <w:rPr>
          <w:sz w:val="24"/>
          <w:szCs w:val="24"/>
        </w:rPr>
      </w:pPr>
      <w:r w:rsidRPr="00232E2F">
        <w:rPr>
          <w:sz w:val="24"/>
          <w:szCs w:val="24"/>
        </w:rPr>
        <w:t>1 kleine Chilisch</w:t>
      </w:r>
      <w:r>
        <w:rPr>
          <w:sz w:val="24"/>
          <w:szCs w:val="24"/>
        </w:rPr>
        <w:t>schote</w:t>
      </w:r>
    </w:p>
    <w:p w14:paraId="1023B938" w14:textId="77777777" w:rsidR="00CE2887" w:rsidRPr="00232E2F" w:rsidRDefault="00CE2887" w:rsidP="00CE2887">
      <w:pPr>
        <w:jc w:val="both"/>
        <w:rPr>
          <w:sz w:val="24"/>
          <w:szCs w:val="24"/>
        </w:rPr>
      </w:pPr>
      <w:r w:rsidRPr="00232E2F">
        <w:rPr>
          <w:sz w:val="24"/>
          <w:szCs w:val="24"/>
        </w:rPr>
        <w:t>3 Knoblauchzehen</w:t>
      </w:r>
    </w:p>
    <w:p w14:paraId="458551EA" w14:textId="77777777" w:rsidR="00CE2887" w:rsidRPr="00232E2F" w:rsidRDefault="00CE2887" w:rsidP="00CE2887">
      <w:pPr>
        <w:jc w:val="both"/>
        <w:rPr>
          <w:sz w:val="24"/>
          <w:szCs w:val="24"/>
        </w:rPr>
      </w:pPr>
      <w:r w:rsidRPr="00232E2F">
        <w:rPr>
          <w:sz w:val="24"/>
          <w:szCs w:val="24"/>
        </w:rPr>
        <w:t>1 Stück Ingwer</w:t>
      </w:r>
    </w:p>
    <w:p w14:paraId="26A45D2B" w14:textId="77777777" w:rsidR="00CE2887" w:rsidRPr="00232E2F" w:rsidRDefault="00CE2887" w:rsidP="00CE2887">
      <w:pPr>
        <w:jc w:val="both"/>
        <w:rPr>
          <w:sz w:val="24"/>
          <w:szCs w:val="24"/>
        </w:rPr>
      </w:pPr>
      <w:r w:rsidRPr="00232E2F">
        <w:rPr>
          <w:sz w:val="24"/>
          <w:szCs w:val="24"/>
        </w:rPr>
        <w:t>Gemahlener Piment</w:t>
      </w:r>
    </w:p>
    <w:p w14:paraId="0A970853" w14:textId="77777777" w:rsidR="00CE2887" w:rsidRPr="00232E2F" w:rsidRDefault="00CE2887" w:rsidP="00CE2887">
      <w:pPr>
        <w:jc w:val="both"/>
        <w:rPr>
          <w:sz w:val="24"/>
          <w:szCs w:val="24"/>
        </w:rPr>
      </w:pPr>
      <w:r w:rsidRPr="00232E2F">
        <w:rPr>
          <w:sz w:val="24"/>
          <w:szCs w:val="24"/>
        </w:rPr>
        <w:t>Gemahlener Koriander</w:t>
      </w:r>
    </w:p>
    <w:p w14:paraId="5F27197D" w14:textId="77777777" w:rsidR="00CE2887" w:rsidRPr="00232E2F" w:rsidRDefault="00CE2887" w:rsidP="00CE2887">
      <w:pPr>
        <w:jc w:val="both"/>
        <w:rPr>
          <w:sz w:val="24"/>
          <w:szCs w:val="24"/>
        </w:rPr>
      </w:pPr>
      <w:r w:rsidRPr="00232E2F">
        <w:rPr>
          <w:sz w:val="24"/>
          <w:szCs w:val="24"/>
        </w:rPr>
        <w:t>Zimt</w:t>
      </w:r>
    </w:p>
    <w:p w14:paraId="7A09B93B" w14:textId="77777777" w:rsidR="00CE2887" w:rsidRPr="00232E2F" w:rsidRDefault="00CE2887" w:rsidP="00CE2887">
      <w:pPr>
        <w:jc w:val="both"/>
        <w:rPr>
          <w:sz w:val="24"/>
          <w:szCs w:val="24"/>
        </w:rPr>
      </w:pPr>
      <w:r w:rsidRPr="00232E2F">
        <w:rPr>
          <w:sz w:val="24"/>
          <w:szCs w:val="24"/>
        </w:rPr>
        <w:t>Kumin</w:t>
      </w:r>
    </w:p>
    <w:p w14:paraId="6214110E" w14:textId="77777777" w:rsidR="00CE2887" w:rsidRPr="00232E2F" w:rsidRDefault="00CE2887" w:rsidP="00CE2887">
      <w:pPr>
        <w:jc w:val="both"/>
        <w:rPr>
          <w:sz w:val="24"/>
          <w:szCs w:val="24"/>
        </w:rPr>
      </w:pPr>
      <w:r w:rsidRPr="00232E2F">
        <w:rPr>
          <w:sz w:val="24"/>
          <w:szCs w:val="24"/>
        </w:rPr>
        <w:t>Olivenöl</w:t>
      </w:r>
    </w:p>
    <w:p w14:paraId="36DF3368" w14:textId="77777777" w:rsidR="00CE2887" w:rsidRPr="00232E2F" w:rsidRDefault="00CE2887" w:rsidP="00CE2887">
      <w:pPr>
        <w:jc w:val="both"/>
        <w:rPr>
          <w:sz w:val="24"/>
          <w:szCs w:val="24"/>
        </w:rPr>
      </w:pPr>
      <w:r w:rsidRPr="00232E2F">
        <w:rPr>
          <w:sz w:val="24"/>
          <w:szCs w:val="24"/>
        </w:rPr>
        <w:t>800 g Kartoffeln</w:t>
      </w:r>
    </w:p>
    <w:p w14:paraId="2BC3F725" w14:textId="77777777" w:rsidR="00CE2887" w:rsidRPr="00232E2F" w:rsidRDefault="00CE2887" w:rsidP="00CE2887">
      <w:pPr>
        <w:jc w:val="both"/>
        <w:rPr>
          <w:sz w:val="24"/>
          <w:szCs w:val="24"/>
        </w:rPr>
      </w:pPr>
      <w:r w:rsidRPr="00232E2F">
        <w:rPr>
          <w:sz w:val="24"/>
          <w:szCs w:val="24"/>
        </w:rPr>
        <w:t>300 g rote Linsen</w:t>
      </w:r>
    </w:p>
    <w:p w14:paraId="17ED2288" w14:textId="77777777" w:rsidR="00CE2887" w:rsidRPr="00232E2F" w:rsidRDefault="00CE2887" w:rsidP="00CE2887">
      <w:pPr>
        <w:jc w:val="both"/>
        <w:rPr>
          <w:sz w:val="24"/>
          <w:szCs w:val="24"/>
        </w:rPr>
      </w:pPr>
      <w:r w:rsidRPr="00232E2F">
        <w:rPr>
          <w:sz w:val="24"/>
          <w:szCs w:val="24"/>
        </w:rPr>
        <w:t>8 getrocknete Datteln</w:t>
      </w:r>
    </w:p>
    <w:p w14:paraId="7F5277F2" w14:textId="77777777" w:rsidR="00CE2887" w:rsidRPr="00232E2F" w:rsidRDefault="00CE2887" w:rsidP="00CE2887">
      <w:pPr>
        <w:jc w:val="both"/>
        <w:rPr>
          <w:sz w:val="24"/>
          <w:szCs w:val="24"/>
        </w:rPr>
      </w:pPr>
    </w:p>
    <w:p w14:paraId="19D07621" w14:textId="77777777" w:rsidR="00CE2887" w:rsidRPr="00232E2F" w:rsidRDefault="00CE2887" w:rsidP="00CE2887">
      <w:pPr>
        <w:jc w:val="both"/>
        <w:rPr>
          <w:i/>
          <w:iCs/>
          <w:sz w:val="24"/>
          <w:szCs w:val="24"/>
        </w:rPr>
      </w:pPr>
      <w:r w:rsidRPr="00232E2F">
        <w:rPr>
          <w:i/>
          <w:iCs/>
          <w:sz w:val="24"/>
          <w:szCs w:val="24"/>
        </w:rPr>
        <w:t>Für die Raita</w:t>
      </w:r>
    </w:p>
    <w:p w14:paraId="6D508329" w14:textId="77777777" w:rsidR="00CE2887" w:rsidRPr="00232E2F" w:rsidRDefault="00CE2887" w:rsidP="00CE2887">
      <w:pPr>
        <w:jc w:val="both"/>
        <w:rPr>
          <w:sz w:val="24"/>
          <w:szCs w:val="24"/>
        </w:rPr>
      </w:pPr>
      <w:r w:rsidRPr="00232E2F">
        <w:rPr>
          <w:sz w:val="24"/>
          <w:szCs w:val="24"/>
        </w:rPr>
        <w:t>1 Salatgurke</w:t>
      </w:r>
    </w:p>
    <w:p w14:paraId="44C4BE6B" w14:textId="77777777" w:rsidR="00CE2887" w:rsidRPr="00232E2F" w:rsidRDefault="00CE2887" w:rsidP="00CE2887">
      <w:pPr>
        <w:jc w:val="both"/>
        <w:rPr>
          <w:sz w:val="24"/>
          <w:szCs w:val="24"/>
        </w:rPr>
      </w:pPr>
      <w:r w:rsidRPr="00232E2F">
        <w:rPr>
          <w:sz w:val="24"/>
          <w:szCs w:val="24"/>
        </w:rPr>
        <w:t>400 g Joghurt (3,5 %)</w:t>
      </w:r>
    </w:p>
    <w:p w14:paraId="4AC9F8E5" w14:textId="77777777" w:rsidR="00CE2887" w:rsidRPr="00232E2F" w:rsidRDefault="00CE2887" w:rsidP="00CE2887">
      <w:pPr>
        <w:jc w:val="both"/>
        <w:rPr>
          <w:sz w:val="24"/>
          <w:szCs w:val="24"/>
        </w:rPr>
      </w:pPr>
      <w:r w:rsidRPr="00232E2F">
        <w:rPr>
          <w:sz w:val="24"/>
          <w:szCs w:val="24"/>
        </w:rPr>
        <w:t>Zitronensaft</w:t>
      </w:r>
    </w:p>
    <w:p w14:paraId="415E43DB" w14:textId="77777777" w:rsidR="00CE2887" w:rsidRDefault="00CE2887" w:rsidP="00CE2887">
      <w:pPr>
        <w:jc w:val="both"/>
        <w:rPr>
          <w:sz w:val="24"/>
          <w:szCs w:val="24"/>
        </w:rPr>
      </w:pPr>
    </w:p>
    <w:p w14:paraId="585DFA28" w14:textId="77777777" w:rsidR="00CE2887" w:rsidRPr="00232E2F" w:rsidRDefault="00CE2887" w:rsidP="00CE2887">
      <w:pPr>
        <w:jc w:val="both"/>
        <w:rPr>
          <w:sz w:val="24"/>
          <w:szCs w:val="24"/>
        </w:rPr>
      </w:pPr>
      <w:r>
        <w:rPr>
          <w:sz w:val="24"/>
          <w:szCs w:val="24"/>
        </w:rPr>
        <w:t>Zubereitung:</w:t>
      </w:r>
    </w:p>
    <w:p w14:paraId="2852A2F4" w14:textId="77777777" w:rsidR="00CE2887" w:rsidRPr="00007236" w:rsidRDefault="00CE2887" w:rsidP="00B40E8C">
      <w:pPr>
        <w:pStyle w:val="ListParagraph"/>
        <w:numPr>
          <w:ilvl w:val="0"/>
          <w:numId w:val="1589"/>
        </w:numPr>
        <w:spacing w:after="120"/>
        <w:ind w:left="714" w:hanging="357"/>
        <w:contextualSpacing w:val="0"/>
        <w:jc w:val="both"/>
        <w:rPr>
          <w:sz w:val="24"/>
          <w:szCs w:val="24"/>
        </w:rPr>
      </w:pPr>
      <w:r w:rsidRPr="00007236">
        <w:rPr>
          <w:sz w:val="24"/>
          <w:szCs w:val="24"/>
        </w:rPr>
        <w:t>Zwiebeln, Chili, Knoblauch und Ingwer hacken und zusammen mit den Gewürzen in Olivenöl anschwitzen.  Die in Würfel geschnittenen, geschälten Kartoffeln dazugeben und sofort mit Wasser angießen, sodass sie fast bedeckt sind. Zugedeckt köcheln lassen. Nach 10 Minuten Linsen und klein geschnittene Datteln dazugeben und mit Wasser bedecken. Weiter köcheln lassen, bis die Kartoffeln und die Linsen gar sind. (ca. 15-20 Minuten)</w:t>
      </w:r>
    </w:p>
    <w:p w14:paraId="05423CFE" w14:textId="77777777" w:rsidR="00CE2887" w:rsidRPr="00007236" w:rsidRDefault="00CE2887" w:rsidP="00B40E8C">
      <w:pPr>
        <w:pStyle w:val="ListParagraph"/>
        <w:numPr>
          <w:ilvl w:val="0"/>
          <w:numId w:val="1589"/>
        </w:numPr>
        <w:spacing w:after="120"/>
        <w:ind w:left="714" w:hanging="357"/>
        <w:contextualSpacing w:val="0"/>
        <w:jc w:val="both"/>
        <w:rPr>
          <w:sz w:val="24"/>
          <w:szCs w:val="24"/>
        </w:rPr>
      </w:pPr>
      <w:r w:rsidRPr="00007236">
        <w:rPr>
          <w:sz w:val="24"/>
          <w:szCs w:val="24"/>
        </w:rPr>
        <w:t>Für die Raita die Gurke fein hacken. Joghurt mit dem Schneebesen aufschlagen und mit der Gurke vermengen. Mit Salz und Zitronensaft abschmecken.</w:t>
      </w:r>
    </w:p>
    <w:p w14:paraId="592A8149" w14:textId="77777777" w:rsidR="00CE2887" w:rsidRPr="00007236" w:rsidRDefault="00CE2887" w:rsidP="00B40E8C">
      <w:pPr>
        <w:pStyle w:val="ListParagraph"/>
        <w:numPr>
          <w:ilvl w:val="0"/>
          <w:numId w:val="1589"/>
        </w:numPr>
        <w:spacing w:after="120"/>
        <w:ind w:left="714" w:hanging="357"/>
        <w:contextualSpacing w:val="0"/>
        <w:jc w:val="both"/>
        <w:rPr>
          <w:sz w:val="24"/>
          <w:szCs w:val="24"/>
        </w:rPr>
      </w:pPr>
      <w:r w:rsidRPr="00007236">
        <w:rPr>
          <w:sz w:val="24"/>
          <w:szCs w:val="24"/>
        </w:rPr>
        <w:t>Mit Kräutern (Dill, Minze, Koriander) bestreuen.</w:t>
      </w:r>
    </w:p>
    <w:p w14:paraId="4EAEC362" w14:textId="77777777" w:rsidR="00CE2887" w:rsidRPr="00033CC1" w:rsidRDefault="00CE2887" w:rsidP="00CE2887">
      <w:pPr>
        <w:pStyle w:val="ListParagraph"/>
        <w:jc w:val="both"/>
        <w:rPr>
          <w:sz w:val="24"/>
          <w:szCs w:val="24"/>
        </w:rPr>
      </w:pPr>
      <w:r w:rsidRPr="00033CC1">
        <w:rPr>
          <w:sz w:val="24"/>
          <w:szCs w:val="24"/>
        </w:rPr>
        <w:br w:type="page"/>
      </w:r>
    </w:p>
    <w:p w14:paraId="56086747" w14:textId="77777777" w:rsidR="00106AEC" w:rsidRDefault="00106AEC" w:rsidP="00106AEC">
      <w:pPr>
        <w:pStyle w:val="Heading2"/>
        <w:spacing w:after="240"/>
      </w:pPr>
      <w:r>
        <w:lastRenderedPageBreak/>
        <w:t>Linsen-Spinat-Curry</w:t>
      </w:r>
      <w:r>
        <w:rPr>
          <w:rStyle w:val="FootnoteReference"/>
        </w:rPr>
        <w:footnoteReference w:id="1081"/>
      </w:r>
      <w:r>
        <w:t xml:space="preserve"> </w:t>
      </w:r>
    </w:p>
    <w:p w14:paraId="1B6EEA22" w14:textId="77777777" w:rsidR="00106AEC" w:rsidRDefault="00106AEC" w:rsidP="00106AEC">
      <w:pPr>
        <w:rPr>
          <w:sz w:val="24"/>
          <w:szCs w:val="24"/>
        </w:rPr>
      </w:pPr>
      <w:r w:rsidRPr="000C2B07">
        <w:rPr>
          <w:sz w:val="24"/>
          <w:szCs w:val="24"/>
          <w:u w:val="single"/>
        </w:rPr>
        <w:t>Zutaten</w:t>
      </w:r>
      <w:r>
        <w:rPr>
          <w:sz w:val="24"/>
          <w:szCs w:val="24"/>
        </w:rPr>
        <w:t xml:space="preserve"> (für 4 Portionen)</w:t>
      </w:r>
    </w:p>
    <w:p w14:paraId="0918DDF1" w14:textId="77777777" w:rsidR="00106AEC" w:rsidRDefault="00106AEC" w:rsidP="00106AEC">
      <w:pPr>
        <w:rPr>
          <w:sz w:val="24"/>
          <w:szCs w:val="24"/>
        </w:rPr>
      </w:pPr>
      <w:r>
        <w:rPr>
          <w:sz w:val="24"/>
          <w:szCs w:val="24"/>
        </w:rPr>
        <w:t>150 g Zwiebeln</w:t>
      </w:r>
    </w:p>
    <w:p w14:paraId="1A0713E3" w14:textId="77777777" w:rsidR="00106AEC" w:rsidRDefault="00106AEC" w:rsidP="00106AEC">
      <w:pPr>
        <w:rPr>
          <w:sz w:val="24"/>
          <w:szCs w:val="24"/>
        </w:rPr>
      </w:pPr>
      <w:r>
        <w:rPr>
          <w:sz w:val="24"/>
          <w:szCs w:val="24"/>
        </w:rPr>
        <w:t>500 g Möhren</w:t>
      </w:r>
    </w:p>
    <w:p w14:paraId="1C929AD2" w14:textId="77777777" w:rsidR="00106AEC" w:rsidRDefault="00106AEC" w:rsidP="00106AEC">
      <w:pPr>
        <w:rPr>
          <w:sz w:val="24"/>
          <w:szCs w:val="24"/>
        </w:rPr>
      </w:pPr>
      <w:r>
        <w:rPr>
          <w:sz w:val="24"/>
          <w:szCs w:val="24"/>
        </w:rPr>
        <w:t>2 EL Öl</w:t>
      </w:r>
    </w:p>
    <w:p w14:paraId="3F4A3C56" w14:textId="77777777" w:rsidR="00106AEC" w:rsidRDefault="00106AEC" w:rsidP="00106AEC">
      <w:pPr>
        <w:rPr>
          <w:sz w:val="24"/>
          <w:szCs w:val="24"/>
        </w:rPr>
      </w:pPr>
      <w:r>
        <w:rPr>
          <w:sz w:val="24"/>
          <w:szCs w:val="24"/>
        </w:rPr>
        <w:t>3 TL fruchtiges Currypulver (z.B. Ingwercurry)</w:t>
      </w:r>
    </w:p>
    <w:p w14:paraId="1DF9851D" w14:textId="77777777" w:rsidR="00106AEC" w:rsidRDefault="00106AEC" w:rsidP="00106AEC">
      <w:pPr>
        <w:rPr>
          <w:sz w:val="24"/>
          <w:szCs w:val="24"/>
        </w:rPr>
      </w:pPr>
      <w:r>
        <w:rPr>
          <w:sz w:val="24"/>
          <w:szCs w:val="24"/>
        </w:rPr>
        <w:t>200 g gelbe/rote Linsen</w:t>
      </w:r>
    </w:p>
    <w:p w14:paraId="08746329" w14:textId="77777777" w:rsidR="00106AEC" w:rsidRDefault="00106AEC" w:rsidP="00106AEC">
      <w:pPr>
        <w:rPr>
          <w:sz w:val="24"/>
          <w:szCs w:val="24"/>
        </w:rPr>
      </w:pPr>
      <w:r>
        <w:rPr>
          <w:sz w:val="24"/>
          <w:szCs w:val="24"/>
        </w:rPr>
        <w:t>500 ml Gemüsefond</w:t>
      </w:r>
    </w:p>
    <w:p w14:paraId="740CC327" w14:textId="77777777" w:rsidR="00106AEC" w:rsidRDefault="00106AEC" w:rsidP="00106AEC">
      <w:pPr>
        <w:rPr>
          <w:sz w:val="24"/>
          <w:szCs w:val="24"/>
        </w:rPr>
      </w:pPr>
      <w:r>
        <w:rPr>
          <w:sz w:val="24"/>
          <w:szCs w:val="24"/>
        </w:rPr>
        <w:t>200 g Blattspinat</w:t>
      </w:r>
    </w:p>
    <w:p w14:paraId="28A7B644" w14:textId="77777777" w:rsidR="00106AEC" w:rsidRDefault="00106AEC" w:rsidP="00106AEC">
      <w:pPr>
        <w:rPr>
          <w:sz w:val="24"/>
          <w:szCs w:val="24"/>
        </w:rPr>
      </w:pPr>
      <w:r>
        <w:rPr>
          <w:sz w:val="24"/>
          <w:szCs w:val="24"/>
        </w:rPr>
        <w:t>1 Limette</w:t>
      </w:r>
    </w:p>
    <w:p w14:paraId="4508155C" w14:textId="77777777" w:rsidR="00106AEC" w:rsidRDefault="00106AEC" w:rsidP="00106AEC">
      <w:pPr>
        <w:rPr>
          <w:sz w:val="24"/>
          <w:szCs w:val="24"/>
        </w:rPr>
      </w:pPr>
      <w:r>
        <w:rPr>
          <w:sz w:val="24"/>
          <w:szCs w:val="24"/>
        </w:rPr>
        <w:t>200 g Joghurt</w:t>
      </w:r>
    </w:p>
    <w:p w14:paraId="62284F46" w14:textId="77777777" w:rsidR="00106AEC" w:rsidRDefault="00106AEC" w:rsidP="00106AEC">
      <w:pPr>
        <w:rPr>
          <w:sz w:val="24"/>
          <w:szCs w:val="24"/>
        </w:rPr>
      </w:pPr>
      <w:r>
        <w:rPr>
          <w:sz w:val="24"/>
          <w:szCs w:val="24"/>
        </w:rPr>
        <w:t>Salz</w:t>
      </w:r>
    </w:p>
    <w:p w14:paraId="3F761D00" w14:textId="77777777" w:rsidR="00106AEC" w:rsidRDefault="00106AEC" w:rsidP="00106AEC">
      <w:pPr>
        <w:jc w:val="both"/>
        <w:rPr>
          <w:sz w:val="24"/>
          <w:szCs w:val="24"/>
        </w:rPr>
      </w:pPr>
    </w:p>
    <w:p w14:paraId="31436A68" w14:textId="77777777" w:rsidR="00106AEC" w:rsidRDefault="00106AEC" w:rsidP="00106AEC">
      <w:pPr>
        <w:jc w:val="both"/>
        <w:rPr>
          <w:sz w:val="24"/>
          <w:szCs w:val="24"/>
        </w:rPr>
      </w:pPr>
      <w:r>
        <w:rPr>
          <w:sz w:val="24"/>
          <w:szCs w:val="24"/>
        </w:rPr>
        <w:t>Zubereitung:</w:t>
      </w:r>
    </w:p>
    <w:p w14:paraId="0255F6B8" w14:textId="77777777" w:rsidR="00106AEC" w:rsidRPr="009E64CB" w:rsidRDefault="00106AEC" w:rsidP="00B40E8C">
      <w:pPr>
        <w:pStyle w:val="ListParagraph"/>
        <w:numPr>
          <w:ilvl w:val="0"/>
          <w:numId w:val="410"/>
        </w:numPr>
        <w:spacing w:after="120"/>
        <w:ind w:left="714" w:hanging="357"/>
        <w:contextualSpacing w:val="0"/>
        <w:jc w:val="both"/>
        <w:rPr>
          <w:sz w:val="24"/>
          <w:szCs w:val="24"/>
        </w:rPr>
      </w:pPr>
      <w:r w:rsidRPr="009E64CB">
        <w:rPr>
          <w:sz w:val="24"/>
          <w:szCs w:val="24"/>
        </w:rPr>
        <w:t>Zwiebeln halbieren und in 5 mm breite Streifen schneiden. Möhren schälen und schräg in 1 cm dicke Scheiben schneiden. Öl in einem großen Topf erhitzen, Zwiebeln darin bei mittlerer Hitze 3 Minuten glasig dünsten. Möhren unterrühren und 2 Minuten mitdünsten.</w:t>
      </w:r>
    </w:p>
    <w:p w14:paraId="36E6A9A4" w14:textId="77777777" w:rsidR="00106AEC" w:rsidRPr="009E64CB" w:rsidRDefault="00106AEC" w:rsidP="00B40E8C">
      <w:pPr>
        <w:pStyle w:val="ListParagraph"/>
        <w:numPr>
          <w:ilvl w:val="0"/>
          <w:numId w:val="410"/>
        </w:numPr>
        <w:spacing w:after="120"/>
        <w:ind w:left="714" w:hanging="357"/>
        <w:contextualSpacing w:val="0"/>
        <w:jc w:val="both"/>
        <w:rPr>
          <w:sz w:val="24"/>
          <w:szCs w:val="24"/>
        </w:rPr>
      </w:pPr>
      <w:r w:rsidRPr="009E64CB">
        <w:rPr>
          <w:sz w:val="24"/>
          <w:szCs w:val="24"/>
        </w:rPr>
        <w:t>2 TL Currypulver unterrühren, Linsen zugeben und unterrühren. Fond und 300 ml Wasser zugeben, zugedeckt aufkochen und bei milder Hitze 25 Minuten kochen lassen (Vielleicht auch weniger lang).</w:t>
      </w:r>
    </w:p>
    <w:p w14:paraId="4A06C648" w14:textId="77777777" w:rsidR="00106AEC" w:rsidRPr="009E64CB" w:rsidRDefault="00106AEC" w:rsidP="00B40E8C">
      <w:pPr>
        <w:pStyle w:val="ListParagraph"/>
        <w:numPr>
          <w:ilvl w:val="0"/>
          <w:numId w:val="410"/>
        </w:numPr>
        <w:spacing w:after="120"/>
        <w:ind w:left="714" w:hanging="357"/>
        <w:contextualSpacing w:val="0"/>
        <w:jc w:val="both"/>
        <w:rPr>
          <w:sz w:val="24"/>
          <w:szCs w:val="24"/>
        </w:rPr>
      </w:pPr>
      <w:r w:rsidRPr="009E64CB">
        <w:rPr>
          <w:sz w:val="24"/>
          <w:szCs w:val="24"/>
        </w:rPr>
        <w:t>Inzwischen Spinat verlesen, waschen und trockenschleudern. Spinat unter das Curry rühre und zusammenfallen lassen. Limette heiß waschen, trocken tupfen und 2 TL Schale fein abreiben. Limettenschale und Joghurt verrühren.</w:t>
      </w:r>
    </w:p>
    <w:p w14:paraId="00F19080" w14:textId="77777777" w:rsidR="00106AEC" w:rsidRPr="009E64CB" w:rsidRDefault="00106AEC" w:rsidP="00B40E8C">
      <w:pPr>
        <w:pStyle w:val="ListParagraph"/>
        <w:numPr>
          <w:ilvl w:val="0"/>
          <w:numId w:val="410"/>
        </w:numPr>
        <w:spacing w:after="120"/>
        <w:ind w:left="714" w:hanging="357"/>
        <w:contextualSpacing w:val="0"/>
        <w:jc w:val="both"/>
        <w:rPr>
          <w:sz w:val="24"/>
          <w:szCs w:val="24"/>
        </w:rPr>
      </w:pPr>
      <w:r w:rsidRPr="009E64CB">
        <w:rPr>
          <w:sz w:val="24"/>
          <w:szCs w:val="24"/>
        </w:rPr>
        <w:t xml:space="preserve">Restliches Currypulver unter das Curry rühren und mit Salz würzen. </w:t>
      </w:r>
    </w:p>
    <w:p w14:paraId="5425A789" w14:textId="77777777" w:rsidR="00613312" w:rsidRDefault="00613312" w:rsidP="00106AEC">
      <w:pPr>
        <w:rPr>
          <w:sz w:val="24"/>
          <w:szCs w:val="24"/>
        </w:rPr>
      </w:pPr>
    </w:p>
    <w:p w14:paraId="736A749C" w14:textId="35C568C3" w:rsidR="00106AEC" w:rsidRDefault="00613312" w:rsidP="00106AEC">
      <w:pPr>
        <w:rPr>
          <w:rFonts w:asciiTheme="majorHAnsi" w:eastAsiaTheme="majorEastAsia" w:hAnsiTheme="majorHAnsi" w:cstheme="majorBidi"/>
          <w:color w:val="2F5496" w:themeColor="accent1" w:themeShade="BF"/>
          <w:sz w:val="26"/>
          <w:szCs w:val="26"/>
        </w:rPr>
      </w:pPr>
      <w:r>
        <w:rPr>
          <w:sz w:val="24"/>
          <w:szCs w:val="24"/>
        </w:rPr>
        <w:t>Kommentar:</w:t>
      </w:r>
      <w:r>
        <w:rPr>
          <w:sz w:val="24"/>
          <w:szCs w:val="24"/>
        </w:rPr>
        <w:tab/>
      </w:r>
      <w:r w:rsidR="00106AEC" w:rsidRPr="009E64CB">
        <w:rPr>
          <w:sz w:val="24"/>
          <w:szCs w:val="24"/>
        </w:rPr>
        <w:t>Curry mit Joghurt-Dip servieren. Gut dazu passen auch Chapatis oder Naan</w:t>
      </w:r>
      <w:r w:rsidR="00106AEC">
        <w:br w:type="page"/>
      </w:r>
    </w:p>
    <w:p w14:paraId="4D2D411B" w14:textId="77777777" w:rsidR="0008510A" w:rsidRDefault="0008510A" w:rsidP="0008510A">
      <w:pPr>
        <w:pStyle w:val="Heading2"/>
        <w:spacing w:after="240"/>
      </w:pPr>
      <w:r>
        <w:lastRenderedPageBreak/>
        <w:t>Linsen-Kokos-Curry mit Mango</w:t>
      </w:r>
      <w:r>
        <w:rPr>
          <w:rStyle w:val="FootnoteReference"/>
        </w:rPr>
        <w:footnoteReference w:id="1082"/>
      </w:r>
      <w:r>
        <w:t xml:space="preserve"> </w:t>
      </w:r>
    </w:p>
    <w:p w14:paraId="5C277B87" w14:textId="77777777" w:rsidR="0008510A" w:rsidRDefault="0008510A" w:rsidP="0008510A">
      <w:pPr>
        <w:rPr>
          <w:sz w:val="24"/>
          <w:szCs w:val="24"/>
        </w:rPr>
      </w:pPr>
      <w:r w:rsidRPr="007903CC">
        <w:rPr>
          <w:sz w:val="24"/>
          <w:szCs w:val="24"/>
          <w:u w:val="single"/>
        </w:rPr>
        <w:t>Zutaten</w:t>
      </w:r>
      <w:r>
        <w:rPr>
          <w:sz w:val="24"/>
          <w:szCs w:val="24"/>
        </w:rPr>
        <w:t xml:space="preserve"> (für 4 Personen)</w:t>
      </w:r>
    </w:p>
    <w:p w14:paraId="71BAD843" w14:textId="77777777" w:rsidR="0008510A" w:rsidRDefault="0008510A" w:rsidP="0008510A">
      <w:pPr>
        <w:rPr>
          <w:sz w:val="24"/>
          <w:szCs w:val="24"/>
        </w:rPr>
      </w:pPr>
      <w:r>
        <w:rPr>
          <w:sz w:val="24"/>
          <w:szCs w:val="24"/>
        </w:rPr>
        <w:t>2 Schalotten</w:t>
      </w:r>
    </w:p>
    <w:p w14:paraId="28076399" w14:textId="77777777" w:rsidR="0008510A" w:rsidRDefault="0008510A" w:rsidP="0008510A">
      <w:pPr>
        <w:rPr>
          <w:sz w:val="24"/>
          <w:szCs w:val="24"/>
        </w:rPr>
      </w:pPr>
      <w:r>
        <w:rPr>
          <w:sz w:val="24"/>
          <w:szCs w:val="24"/>
        </w:rPr>
        <w:t>2 Knoblauchzehen</w:t>
      </w:r>
    </w:p>
    <w:p w14:paraId="3E84B5BB" w14:textId="77777777" w:rsidR="0008510A" w:rsidRDefault="0008510A" w:rsidP="0008510A">
      <w:pPr>
        <w:rPr>
          <w:sz w:val="24"/>
          <w:szCs w:val="24"/>
        </w:rPr>
      </w:pPr>
      <w:r>
        <w:rPr>
          <w:sz w:val="24"/>
          <w:szCs w:val="24"/>
        </w:rPr>
        <w:t>2 Mohrrüben</w:t>
      </w:r>
    </w:p>
    <w:p w14:paraId="043C95E9" w14:textId="77777777" w:rsidR="0008510A" w:rsidRDefault="0008510A" w:rsidP="0008510A">
      <w:pPr>
        <w:rPr>
          <w:sz w:val="24"/>
          <w:szCs w:val="24"/>
        </w:rPr>
      </w:pPr>
      <w:r>
        <w:rPr>
          <w:sz w:val="24"/>
          <w:szCs w:val="24"/>
        </w:rPr>
        <w:t>2 EL Butter</w:t>
      </w:r>
    </w:p>
    <w:p w14:paraId="234FD05B" w14:textId="77777777" w:rsidR="0008510A" w:rsidRDefault="0008510A" w:rsidP="0008510A">
      <w:pPr>
        <w:rPr>
          <w:sz w:val="24"/>
          <w:szCs w:val="24"/>
        </w:rPr>
      </w:pPr>
      <w:r>
        <w:rPr>
          <w:sz w:val="24"/>
          <w:szCs w:val="24"/>
        </w:rPr>
        <w:t>1 TL geriebener Ingwer</w:t>
      </w:r>
    </w:p>
    <w:p w14:paraId="47F8FC30" w14:textId="77777777" w:rsidR="0008510A" w:rsidRDefault="0008510A" w:rsidP="0008510A">
      <w:pPr>
        <w:rPr>
          <w:sz w:val="24"/>
          <w:szCs w:val="24"/>
        </w:rPr>
      </w:pPr>
      <w:r>
        <w:rPr>
          <w:sz w:val="24"/>
          <w:szCs w:val="24"/>
        </w:rPr>
        <w:t>300 g rote Linsen</w:t>
      </w:r>
    </w:p>
    <w:p w14:paraId="35EFA211" w14:textId="77777777" w:rsidR="0008510A" w:rsidRDefault="0008510A" w:rsidP="0008510A">
      <w:pPr>
        <w:rPr>
          <w:sz w:val="24"/>
          <w:szCs w:val="24"/>
        </w:rPr>
      </w:pPr>
      <w:r>
        <w:rPr>
          <w:sz w:val="24"/>
          <w:szCs w:val="24"/>
        </w:rPr>
        <w:t>1 TL Currypulver</w:t>
      </w:r>
    </w:p>
    <w:p w14:paraId="45293DD8" w14:textId="77777777" w:rsidR="0008510A" w:rsidRDefault="0008510A" w:rsidP="0008510A">
      <w:pPr>
        <w:rPr>
          <w:sz w:val="24"/>
          <w:szCs w:val="24"/>
        </w:rPr>
      </w:pPr>
      <w:r>
        <w:rPr>
          <w:sz w:val="24"/>
          <w:szCs w:val="24"/>
        </w:rPr>
        <w:t>½ TL gemahlene Kurkuma</w:t>
      </w:r>
    </w:p>
    <w:p w14:paraId="5A364EE0" w14:textId="77777777" w:rsidR="0008510A" w:rsidRDefault="0008510A" w:rsidP="0008510A">
      <w:pPr>
        <w:rPr>
          <w:sz w:val="24"/>
          <w:szCs w:val="24"/>
        </w:rPr>
      </w:pPr>
      <w:r>
        <w:rPr>
          <w:sz w:val="24"/>
          <w:szCs w:val="24"/>
        </w:rPr>
        <w:t>½ TL gemahlener Kreuzkümmel</w:t>
      </w:r>
    </w:p>
    <w:p w14:paraId="707CC52F" w14:textId="77777777" w:rsidR="0008510A" w:rsidRDefault="0008510A" w:rsidP="0008510A">
      <w:pPr>
        <w:rPr>
          <w:sz w:val="24"/>
          <w:szCs w:val="24"/>
        </w:rPr>
      </w:pPr>
      <w:r>
        <w:rPr>
          <w:sz w:val="24"/>
          <w:szCs w:val="24"/>
        </w:rPr>
        <w:t>Ca. 600 ml Gemüsebrühe</w:t>
      </w:r>
    </w:p>
    <w:p w14:paraId="7DA585CB" w14:textId="77777777" w:rsidR="0008510A" w:rsidRDefault="0008510A" w:rsidP="0008510A">
      <w:pPr>
        <w:rPr>
          <w:sz w:val="24"/>
          <w:szCs w:val="24"/>
        </w:rPr>
      </w:pPr>
      <w:r>
        <w:rPr>
          <w:sz w:val="24"/>
          <w:szCs w:val="24"/>
        </w:rPr>
        <w:t>100 ml Kokosmilch</w:t>
      </w:r>
    </w:p>
    <w:p w14:paraId="520AC856" w14:textId="77777777" w:rsidR="0008510A" w:rsidRDefault="0008510A" w:rsidP="0008510A">
      <w:pPr>
        <w:rPr>
          <w:sz w:val="24"/>
          <w:szCs w:val="24"/>
        </w:rPr>
      </w:pPr>
      <w:r>
        <w:rPr>
          <w:sz w:val="24"/>
          <w:szCs w:val="24"/>
        </w:rPr>
        <w:t>Salz, Pfeffer aus der Mühle</w:t>
      </w:r>
    </w:p>
    <w:p w14:paraId="02B4745F" w14:textId="77777777" w:rsidR="0008510A" w:rsidRDefault="0008510A" w:rsidP="0008510A">
      <w:pPr>
        <w:rPr>
          <w:sz w:val="24"/>
          <w:szCs w:val="24"/>
        </w:rPr>
      </w:pPr>
      <w:r>
        <w:rPr>
          <w:sz w:val="24"/>
          <w:szCs w:val="24"/>
        </w:rPr>
        <w:t>1 Mango</w:t>
      </w:r>
    </w:p>
    <w:p w14:paraId="5FE10DEB" w14:textId="77777777" w:rsidR="0008510A" w:rsidRDefault="0008510A" w:rsidP="0008510A">
      <w:pPr>
        <w:rPr>
          <w:sz w:val="24"/>
          <w:szCs w:val="24"/>
        </w:rPr>
      </w:pPr>
      <w:r>
        <w:rPr>
          <w:sz w:val="24"/>
          <w:szCs w:val="24"/>
        </w:rPr>
        <w:t>100 g geraspeltes Kokosfleisch (muss nicht)</w:t>
      </w:r>
    </w:p>
    <w:p w14:paraId="57DFCD0F" w14:textId="77777777" w:rsidR="0008510A" w:rsidRDefault="0008510A" w:rsidP="0008510A">
      <w:pPr>
        <w:rPr>
          <w:sz w:val="24"/>
          <w:szCs w:val="24"/>
        </w:rPr>
      </w:pPr>
      <w:r>
        <w:rPr>
          <w:sz w:val="24"/>
          <w:szCs w:val="24"/>
        </w:rPr>
        <w:t>2 EL gehackte Petersilie (muss nicht)</w:t>
      </w:r>
    </w:p>
    <w:p w14:paraId="3FCA9D61" w14:textId="77777777" w:rsidR="0008510A" w:rsidRDefault="0008510A" w:rsidP="0008510A">
      <w:pPr>
        <w:spacing w:after="120"/>
        <w:rPr>
          <w:sz w:val="24"/>
          <w:szCs w:val="24"/>
        </w:rPr>
      </w:pPr>
    </w:p>
    <w:p w14:paraId="5B045F6A" w14:textId="77777777" w:rsidR="0008510A" w:rsidRDefault="0008510A" w:rsidP="0008510A">
      <w:pPr>
        <w:rPr>
          <w:sz w:val="24"/>
          <w:szCs w:val="24"/>
        </w:rPr>
      </w:pPr>
      <w:r>
        <w:rPr>
          <w:sz w:val="24"/>
          <w:szCs w:val="24"/>
        </w:rPr>
        <w:t>Zubereitungszeit: ca. 30 Minuten</w:t>
      </w:r>
    </w:p>
    <w:p w14:paraId="51CD42CB" w14:textId="77777777" w:rsidR="0008510A" w:rsidRPr="007903CC" w:rsidRDefault="0008510A" w:rsidP="00B40E8C">
      <w:pPr>
        <w:pStyle w:val="ListParagraph"/>
        <w:numPr>
          <w:ilvl w:val="0"/>
          <w:numId w:val="1618"/>
        </w:numPr>
        <w:spacing w:after="120"/>
        <w:ind w:left="714" w:hanging="357"/>
        <w:contextualSpacing w:val="0"/>
        <w:jc w:val="both"/>
        <w:rPr>
          <w:sz w:val="24"/>
          <w:szCs w:val="24"/>
        </w:rPr>
      </w:pPr>
      <w:r w:rsidRPr="007903CC">
        <w:rPr>
          <w:sz w:val="24"/>
          <w:szCs w:val="24"/>
        </w:rPr>
        <w:t>Die Schalotten und den Knoblauch schälen und in feine Würfel schneiden. Die Möhren putzen, schälen und in sehr kleine Würfel schneiden.</w:t>
      </w:r>
    </w:p>
    <w:p w14:paraId="4A88450E" w14:textId="77777777" w:rsidR="0008510A" w:rsidRPr="007903CC" w:rsidRDefault="0008510A" w:rsidP="00B40E8C">
      <w:pPr>
        <w:pStyle w:val="ListParagraph"/>
        <w:numPr>
          <w:ilvl w:val="0"/>
          <w:numId w:val="1618"/>
        </w:numPr>
        <w:spacing w:after="120"/>
        <w:ind w:left="714" w:hanging="357"/>
        <w:contextualSpacing w:val="0"/>
        <w:jc w:val="both"/>
        <w:rPr>
          <w:sz w:val="24"/>
          <w:szCs w:val="24"/>
        </w:rPr>
      </w:pPr>
      <w:r w:rsidRPr="007903CC">
        <w:rPr>
          <w:sz w:val="24"/>
          <w:szCs w:val="24"/>
        </w:rPr>
        <w:t>Die Butter in einem Topf erhitzen und die Schalotten, den Knoblauch, den Ingwer und die Möhren darin 1 bis 2 Minuten andünsten. Die Linsen hinzufügen, das Currypulver, die Kurkuma und den Kreuzkümmel unterrühren und alles mit der Brühe ablöschen. Die Kokosmilch dazugeben, mit Salz und Pfeffer würzen und etwa 10 Minuten leicht köcheln lassen.</w:t>
      </w:r>
    </w:p>
    <w:p w14:paraId="68CE05B9" w14:textId="77777777" w:rsidR="0008510A" w:rsidRDefault="0008510A" w:rsidP="00B40E8C">
      <w:pPr>
        <w:pStyle w:val="ListParagraph"/>
        <w:numPr>
          <w:ilvl w:val="0"/>
          <w:numId w:val="1618"/>
        </w:numPr>
        <w:spacing w:after="120"/>
        <w:ind w:left="714" w:hanging="357"/>
        <w:contextualSpacing w:val="0"/>
        <w:jc w:val="both"/>
        <w:rPr>
          <w:sz w:val="24"/>
          <w:szCs w:val="24"/>
        </w:rPr>
      </w:pPr>
      <w:r w:rsidRPr="00574BFD">
        <w:rPr>
          <w:sz w:val="24"/>
          <w:szCs w:val="24"/>
        </w:rPr>
        <w:t xml:space="preserve">Inzwischen die Mango schälen, das Fruchtfleisch auf den flachen Seiten vom Stein schneiden. Das Fruchtfleisch in mundgerechte Würfel schneiden. Mit etwa der Hälfte des Kokosfleisch und der Petersilie zum Curry geben und weitere 5 Minuten ziehen lassen. </w:t>
      </w:r>
    </w:p>
    <w:p w14:paraId="42BE69AA" w14:textId="77777777" w:rsidR="0008510A" w:rsidRDefault="0008510A" w:rsidP="00B40E8C">
      <w:pPr>
        <w:pStyle w:val="ListParagraph"/>
        <w:numPr>
          <w:ilvl w:val="0"/>
          <w:numId w:val="1618"/>
        </w:numPr>
        <w:spacing w:after="120"/>
        <w:ind w:left="714" w:hanging="357"/>
        <w:contextualSpacing w:val="0"/>
        <w:jc w:val="both"/>
        <w:rPr>
          <w:sz w:val="24"/>
          <w:szCs w:val="24"/>
        </w:rPr>
      </w:pPr>
      <w:r w:rsidRPr="00574BFD">
        <w:rPr>
          <w:sz w:val="24"/>
          <w:szCs w:val="24"/>
        </w:rPr>
        <w:lastRenderedPageBreak/>
        <w:t>Das Curry mit Salz und Pfeffer abschmecken, auf Schälchen verteilen und mit dem restlichen Kokosfleisch und der Petersilie garnieren.</w:t>
      </w:r>
    </w:p>
    <w:p w14:paraId="1DE88856" w14:textId="77777777" w:rsidR="0008510A" w:rsidRPr="00574BFD" w:rsidRDefault="0008510A" w:rsidP="0008510A">
      <w:pPr>
        <w:pStyle w:val="ListParagraph"/>
        <w:spacing w:after="120"/>
        <w:ind w:left="714"/>
        <w:contextualSpacing w:val="0"/>
        <w:jc w:val="both"/>
        <w:rPr>
          <w:sz w:val="24"/>
          <w:szCs w:val="24"/>
        </w:rPr>
      </w:pPr>
    </w:p>
    <w:p w14:paraId="7CC2FC18" w14:textId="77777777" w:rsidR="0008510A" w:rsidRDefault="0008510A" w:rsidP="0008510A">
      <w:pPr>
        <w:ind w:left="705" w:hanging="705"/>
        <w:jc w:val="both"/>
        <w:rPr>
          <w:sz w:val="24"/>
          <w:szCs w:val="24"/>
        </w:rPr>
      </w:pPr>
      <w:r>
        <w:rPr>
          <w:sz w:val="24"/>
          <w:szCs w:val="24"/>
        </w:rPr>
        <w:t>Tipp:</w:t>
      </w:r>
      <w:r>
        <w:rPr>
          <w:sz w:val="24"/>
          <w:szCs w:val="24"/>
        </w:rPr>
        <w:tab/>
        <w:t>Rote Linsen sind geschält, daher garen sie im Gegensatz zu anderen Linsensorten sehr schnell und müssen auch nicht eingeweicht werden. Sie sind gut für Suppen, Currys aber auch als Beilage.</w:t>
      </w:r>
    </w:p>
    <w:p w14:paraId="5F4E0F0A" w14:textId="77777777" w:rsidR="0008510A" w:rsidRDefault="0008510A" w:rsidP="0008510A">
      <w:pPr>
        <w:rPr>
          <w:sz w:val="24"/>
          <w:szCs w:val="24"/>
        </w:rPr>
      </w:pPr>
      <w:r>
        <w:rPr>
          <w:sz w:val="24"/>
          <w:szCs w:val="24"/>
        </w:rPr>
        <w:br w:type="page"/>
      </w:r>
    </w:p>
    <w:p w14:paraId="73CB1C5A" w14:textId="1166BB9A" w:rsidR="00F73E08" w:rsidRDefault="00F73E08" w:rsidP="00257157">
      <w:pPr>
        <w:pStyle w:val="Heading2"/>
        <w:spacing w:after="240"/>
      </w:pPr>
      <w:r>
        <w:lastRenderedPageBreak/>
        <w:t>Rote Linsen mit Koriander – Masoor Dal</w:t>
      </w:r>
      <w:r w:rsidR="00A75227">
        <w:rPr>
          <w:rStyle w:val="FootnoteReference"/>
        </w:rPr>
        <w:footnoteReference w:id="1083"/>
      </w:r>
      <w:r>
        <w:t xml:space="preserve"> </w:t>
      </w:r>
    </w:p>
    <w:p w14:paraId="176E8228" w14:textId="336D9F11" w:rsidR="00F73E08" w:rsidRDefault="00F73E08">
      <w:pPr>
        <w:rPr>
          <w:sz w:val="24"/>
          <w:szCs w:val="24"/>
        </w:rPr>
      </w:pPr>
      <w:r w:rsidRPr="00257157">
        <w:rPr>
          <w:sz w:val="24"/>
          <w:szCs w:val="24"/>
          <w:u w:val="single"/>
        </w:rPr>
        <w:t>Zutaten</w:t>
      </w:r>
      <w:r>
        <w:rPr>
          <w:sz w:val="24"/>
          <w:szCs w:val="24"/>
        </w:rPr>
        <w:t xml:space="preserve"> </w:t>
      </w:r>
      <w:r w:rsidR="00257157">
        <w:rPr>
          <w:sz w:val="24"/>
          <w:szCs w:val="24"/>
        </w:rPr>
        <w:t>(</w:t>
      </w:r>
      <w:r>
        <w:rPr>
          <w:sz w:val="24"/>
          <w:szCs w:val="24"/>
        </w:rPr>
        <w:t>für 4 Portionen</w:t>
      </w:r>
      <w:r w:rsidR="00257157">
        <w:rPr>
          <w:sz w:val="24"/>
          <w:szCs w:val="24"/>
        </w:rPr>
        <w:t>):</w:t>
      </w:r>
    </w:p>
    <w:p w14:paraId="29BF5A2F" w14:textId="77777777" w:rsidR="00F73E08" w:rsidRPr="00994CE6" w:rsidRDefault="00F73E08">
      <w:pPr>
        <w:rPr>
          <w:sz w:val="24"/>
          <w:szCs w:val="24"/>
        </w:rPr>
      </w:pPr>
      <w:r w:rsidRPr="00994CE6">
        <w:rPr>
          <w:sz w:val="24"/>
          <w:szCs w:val="24"/>
        </w:rPr>
        <w:t>175 g Masoor Dal (rote Linsen)</w:t>
      </w:r>
    </w:p>
    <w:p w14:paraId="275BE565" w14:textId="77777777" w:rsidR="00F73E08" w:rsidRPr="00F73E08" w:rsidRDefault="00F73E08">
      <w:pPr>
        <w:rPr>
          <w:sz w:val="24"/>
          <w:szCs w:val="24"/>
        </w:rPr>
      </w:pPr>
      <w:r w:rsidRPr="00F73E08">
        <w:rPr>
          <w:sz w:val="24"/>
          <w:szCs w:val="24"/>
        </w:rPr>
        <w:t>1 Stück frischer Ingwer (4 cm)</w:t>
      </w:r>
    </w:p>
    <w:p w14:paraId="7E131646" w14:textId="77777777" w:rsidR="00F73E08" w:rsidRPr="00F73E08" w:rsidRDefault="00F73E08">
      <w:pPr>
        <w:rPr>
          <w:sz w:val="24"/>
          <w:szCs w:val="24"/>
        </w:rPr>
      </w:pPr>
      <w:r w:rsidRPr="00F73E08">
        <w:rPr>
          <w:sz w:val="24"/>
          <w:szCs w:val="24"/>
        </w:rPr>
        <w:t>1 TL Kurkumapulver</w:t>
      </w:r>
    </w:p>
    <w:p w14:paraId="0EB2DF19" w14:textId="6ED5AD98" w:rsidR="00F73E08" w:rsidRPr="00F73E08" w:rsidRDefault="00F73E08">
      <w:pPr>
        <w:rPr>
          <w:sz w:val="24"/>
          <w:szCs w:val="24"/>
        </w:rPr>
      </w:pPr>
      <w:r w:rsidRPr="00F73E08">
        <w:rPr>
          <w:sz w:val="24"/>
          <w:szCs w:val="24"/>
        </w:rPr>
        <w:t>Salz</w:t>
      </w:r>
    </w:p>
    <w:p w14:paraId="2C453CC1" w14:textId="5A0D169B" w:rsidR="00F73E08" w:rsidRPr="00F73E08" w:rsidRDefault="00F73E08">
      <w:pPr>
        <w:rPr>
          <w:sz w:val="24"/>
          <w:szCs w:val="24"/>
        </w:rPr>
      </w:pPr>
      <w:r w:rsidRPr="00F73E08">
        <w:rPr>
          <w:sz w:val="24"/>
          <w:szCs w:val="24"/>
        </w:rPr>
        <w:t xml:space="preserve">3-6 </w:t>
      </w:r>
      <w:r w:rsidR="00511DAE" w:rsidRPr="00F73E08">
        <w:rPr>
          <w:sz w:val="24"/>
          <w:szCs w:val="24"/>
        </w:rPr>
        <w:t>Stängel</w:t>
      </w:r>
      <w:r w:rsidRPr="00F73E08">
        <w:rPr>
          <w:sz w:val="24"/>
          <w:szCs w:val="24"/>
        </w:rPr>
        <w:t xml:space="preserve"> frischer Koriander</w:t>
      </w:r>
    </w:p>
    <w:p w14:paraId="0E204904" w14:textId="77777777" w:rsidR="00F73E08" w:rsidRPr="00F73E08" w:rsidRDefault="00F73E08">
      <w:pPr>
        <w:rPr>
          <w:sz w:val="24"/>
          <w:szCs w:val="24"/>
        </w:rPr>
      </w:pPr>
      <w:r w:rsidRPr="00F73E08">
        <w:rPr>
          <w:sz w:val="24"/>
          <w:szCs w:val="24"/>
        </w:rPr>
        <w:t>3 EL Butterschmalz</w:t>
      </w:r>
    </w:p>
    <w:p w14:paraId="1BD362F5" w14:textId="77777777" w:rsidR="00F73E08" w:rsidRPr="00F73E08" w:rsidRDefault="00F73E08">
      <w:pPr>
        <w:rPr>
          <w:sz w:val="24"/>
          <w:szCs w:val="24"/>
        </w:rPr>
      </w:pPr>
      <w:r w:rsidRPr="00F73E08">
        <w:rPr>
          <w:sz w:val="24"/>
          <w:szCs w:val="24"/>
        </w:rPr>
        <w:t>1 TL Kreuzkümmelsamen</w:t>
      </w:r>
    </w:p>
    <w:p w14:paraId="51253388" w14:textId="77777777" w:rsidR="00F73E08" w:rsidRPr="00F73E08" w:rsidRDefault="00F73E08">
      <w:pPr>
        <w:rPr>
          <w:sz w:val="24"/>
          <w:szCs w:val="24"/>
        </w:rPr>
      </w:pPr>
      <w:r w:rsidRPr="00F73E08">
        <w:rPr>
          <w:sz w:val="24"/>
          <w:szCs w:val="24"/>
        </w:rPr>
        <w:t>¼ TL Chilipulver</w:t>
      </w:r>
    </w:p>
    <w:p w14:paraId="65F13CC6" w14:textId="77777777" w:rsidR="00F73E08" w:rsidRPr="00F73E08" w:rsidRDefault="00F73E08">
      <w:pPr>
        <w:rPr>
          <w:sz w:val="24"/>
          <w:szCs w:val="24"/>
        </w:rPr>
      </w:pPr>
      <w:r w:rsidRPr="00F73E08">
        <w:rPr>
          <w:sz w:val="24"/>
          <w:szCs w:val="24"/>
        </w:rPr>
        <w:t>2 TL Korianderpulver</w:t>
      </w:r>
    </w:p>
    <w:p w14:paraId="3627C986" w14:textId="77777777" w:rsidR="00F73E08" w:rsidRPr="00F73E08" w:rsidRDefault="00F73E08">
      <w:pPr>
        <w:rPr>
          <w:sz w:val="24"/>
          <w:szCs w:val="24"/>
        </w:rPr>
      </w:pPr>
    </w:p>
    <w:p w14:paraId="6C2F8E7B" w14:textId="43291405" w:rsidR="00F73E08" w:rsidRPr="00F73E08" w:rsidRDefault="00F73E08">
      <w:pPr>
        <w:rPr>
          <w:sz w:val="24"/>
          <w:szCs w:val="24"/>
        </w:rPr>
      </w:pPr>
      <w:r w:rsidRPr="00F73E08">
        <w:rPr>
          <w:sz w:val="24"/>
          <w:szCs w:val="24"/>
        </w:rPr>
        <w:t>Zubereitun</w:t>
      </w:r>
      <w:r w:rsidR="00511DAE">
        <w:rPr>
          <w:sz w:val="24"/>
          <w:szCs w:val="24"/>
        </w:rPr>
        <w:t>g</w:t>
      </w:r>
      <w:r w:rsidRPr="00F73E08">
        <w:rPr>
          <w:sz w:val="24"/>
          <w:szCs w:val="24"/>
        </w:rPr>
        <w:t>szeit: 25 Minuten</w:t>
      </w:r>
    </w:p>
    <w:p w14:paraId="04C05752" w14:textId="36F9808F" w:rsidR="00F73E08" w:rsidRPr="00F73E08" w:rsidRDefault="00F73E08" w:rsidP="00B40E8C">
      <w:pPr>
        <w:pStyle w:val="ListParagraph"/>
        <w:numPr>
          <w:ilvl w:val="0"/>
          <w:numId w:val="1402"/>
        </w:numPr>
        <w:spacing w:after="120"/>
        <w:ind w:left="714" w:hanging="357"/>
        <w:contextualSpacing w:val="0"/>
        <w:jc w:val="both"/>
        <w:rPr>
          <w:sz w:val="24"/>
          <w:szCs w:val="24"/>
        </w:rPr>
      </w:pPr>
      <w:r w:rsidRPr="00F73E08">
        <w:rPr>
          <w:sz w:val="24"/>
          <w:szCs w:val="24"/>
        </w:rPr>
        <w:t>Masoor Dal in ein Sieb geben und unter kaltem Wasser waschen. Dann mit ½ l Wasser in einen Topf geben, das Wasser zum Kochen bringen. Ingwer schälen und auf der Gemüsereibe reiben. Ingwer, Kurkuma und reichlich Salz zum Dal geben und unterrühren. Alles bei mittlerer Hitze etwa 10 Minuten kochen lassen, bis die Linsen weich sind. Den Topf vom Herd nehmen.</w:t>
      </w:r>
    </w:p>
    <w:p w14:paraId="2B2FBF76" w14:textId="77777777" w:rsidR="00F73E08" w:rsidRPr="00F73E08" w:rsidRDefault="00F73E08" w:rsidP="00B40E8C">
      <w:pPr>
        <w:pStyle w:val="ListParagraph"/>
        <w:numPr>
          <w:ilvl w:val="0"/>
          <w:numId w:val="1402"/>
        </w:numPr>
        <w:spacing w:after="120"/>
        <w:ind w:left="714" w:hanging="357"/>
        <w:contextualSpacing w:val="0"/>
        <w:jc w:val="both"/>
        <w:rPr>
          <w:sz w:val="24"/>
          <w:szCs w:val="24"/>
        </w:rPr>
      </w:pPr>
      <w:r w:rsidRPr="00F73E08">
        <w:rPr>
          <w:sz w:val="24"/>
          <w:szCs w:val="24"/>
        </w:rPr>
        <w:t>Koriander waschen, trockenschütteln, die Blätter abzupfen und fein hacken. Butterschmalz in einer kleinen Pfanne erhitzen. Kreuzkümmel, Chilipulver und Korianderpulver hineingeben und bei mittlerer Hitze etwa 1 Minute unter ständige, Rühren anbraten, dann unter das Dal mischen.</w:t>
      </w:r>
    </w:p>
    <w:p w14:paraId="1F8168D2" w14:textId="09B32DE4" w:rsidR="00F73E08" w:rsidRPr="00F73E08" w:rsidRDefault="00F73E08" w:rsidP="00B40E8C">
      <w:pPr>
        <w:pStyle w:val="ListParagraph"/>
        <w:numPr>
          <w:ilvl w:val="0"/>
          <w:numId w:val="1402"/>
        </w:numPr>
        <w:spacing w:after="120"/>
        <w:ind w:left="714" w:hanging="357"/>
        <w:contextualSpacing w:val="0"/>
        <w:jc w:val="both"/>
        <w:rPr>
          <w:sz w:val="24"/>
          <w:szCs w:val="24"/>
        </w:rPr>
      </w:pPr>
      <w:r w:rsidRPr="00F73E08">
        <w:rPr>
          <w:sz w:val="24"/>
          <w:szCs w:val="24"/>
        </w:rPr>
        <w:t>Das Gericht in eine Servierschüssel geben, einen großen Teil Koriander unterrühren, den Rest darüber streuen. Mit Reis servieren.</w:t>
      </w:r>
      <w:r w:rsidRPr="00F73E08">
        <w:rPr>
          <w:sz w:val="24"/>
          <w:szCs w:val="24"/>
        </w:rPr>
        <w:br w:type="page"/>
      </w:r>
    </w:p>
    <w:p w14:paraId="53FE915C" w14:textId="40650B79" w:rsidR="00CA5572" w:rsidRPr="00CF3E25" w:rsidRDefault="00CA5572" w:rsidP="004F7305">
      <w:pPr>
        <w:pStyle w:val="Heading2"/>
        <w:spacing w:after="240"/>
        <w:rPr>
          <w:lang w:val="en-US"/>
        </w:rPr>
      </w:pPr>
      <w:r w:rsidRPr="00CF3E25">
        <w:rPr>
          <w:lang w:val="en-US"/>
        </w:rPr>
        <w:lastRenderedPageBreak/>
        <w:t xml:space="preserve">Moong Dal </w:t>
      </w:r>
      <w:proofErr w:type="spellStart"/>
      <w:r w:rsidRPr="00CF3E25">
        <w:rPr>
          <w:lang w:val="en-US"/>
        </w:rPr>
        <w:t>mit</w:t>
      </w:r>
      <w:proofErr w:type="spellEnd"/>
      <w:r w:rsidRPr="00CF3E25">
        <w:rPr>
          <w:lang w:val="en-US"/>
        </w:rPr>
        <w:t xml:space="preserve"> Knoblauch Tarka – moon dal tarka</w:t>
      </w:r>
      <w:r w:rsidR="0004379C">
        <w:rPr>
          <w:rStyle w:val="FootnoteReference"/>
        </w:rPr>
        <w:footnoteReference w:id="1084"/>
      </w:r>
      <w:r w:rsidRPr="00CF3E25">
        <w:rPr>
          <w:lang w:val="en-US"/>
        </w:rPr>
        <w:t xml:space="preserve"> </w:t>
      </w:r>
    </w:p>
    <w:p w14:paraId="4EA65758" w14:textId="2C352765" w:rsidR="00CA5572" w:rsidRDefault="00CA5572">
      <w:pPr>
        <w:rPr>
          <w:sz w:val="24"/>
          <w:szCs w:val="24"/>
        </w:rPr>
      </w:pPr>
      <w:r w:rsidRPr="004F7305">
        <w:rPr>
          <w:sz w:val="24"/>
          <w:szCs w:val="24"/>
          <w:u w:val="single"/>
        </w:rPr>
        <w:t>Zutaten</w:t>
      </w:r>
      <w:r>
        <w:rPr>
          <w:sz w:val="24"/>
          <w:szCs w:val="24"/>
        </w:rPr>
        <w:t xml:space="preserve"> </w:t>
      </w:r>
      <w:r w:rsidR="004F7305">
        <w:rPr>
          <w:sz w:val="24"/>
          <w:szCs w:val="24"/>
        </w:rPr>
        <w:t>(</w:t>
      </w:r>
      <w:r>
        <w:rPr>
          <w:sz w:val="24"/>
          <w:szCs w:val="24"/>
        </w:rPr>
        <w:t>für 4 Portionen</w:t>
      </w:r>
      <w:r w:rsidR="004F7305">
        <w:rPr>
          <w:sz w:val="24"/>
          <w:szCs w:val="24"/>
        </w:rPr>
        <w:t>)</w:t>
      </w:r>
    </w:p>
    <w:p w14:paraId="056B3DC1" w14:textId="77777777" w:rsidR="00CA5572" w:rsidRDefault="00CA5572">
      <w:pPr>
        <w:rPr>
          <w:sz w:val="24"/>
          <w:szCs w:val="24"/>
        </w:rPr>
      </w:pPr>
      <w:r>
        <w:rPr>
          <w:sz w:val="24"/>
          <w:szCs w:val="24"/>
        </w:rPr>
        <w:t>300 g Moong Dal</w:t>
      </w:r>
    </w:p>
    <w:p w14:paraId="2D46C99A" w14:textId="77777777" w:rsidR="00CA5572" w:rsidRDefault="00CA5572">
      <w:pPr>
        <w:rPr>
          <w:sz w:val="24"/>
          <w:szCs w:val="24"/>
        </w:rPr>
      </w:pPr>
      <w:r>
        <w:rPr>
          <w:sz w:val="24"/>
          <w:szCs w:val="24"/>
        </w:rPr>
        <w:t>4 EL Butter</w:t>
      </w:r>
    </w:p>
    <w:p w14:paraId="588DF7F6" w14:textId="77777777" w:rsidR="00CA5572" w:rsidRDefault="00CA5572">
      <w:pPr>
        <w:rPr>
          <w:sz w:val="24"/>
          <w:szCs w:val="24"/>
        </w:rPr>
      </w:pPr>
      <w:r>
        <w:rPr>
          <w:sz w:val="24"/>
          <w:szCs w:val="24"/>
        </w:rPr>
        <w:t>1,5 TL Kreuzkümmelsamen</w:t>
      </w:r>
    </w:p>
    <w:p w14:paraId="0B744037" w14:textId="77777777" w:rsidR="00CA5572" w:rsidRDefault="00CA5572">
      <w:pPr>
        <w:rPr>
          <w:sz w:val="24"/>
          <w:szCs w:val="24"/>
        </w:rPr>
      </w:pPr>
      <w:r>
        <w:rPr>
          <w:sz w:val="24"/>
          <w:szCs w:val="24"/>
        </w:rPr>
        <w:t>3 Schalotten, klein geschnitten</w:t>
      </w:r>
    </w:p>
    <w:p w14:paraId="404B1CFB" w14:textId="77777777" w:rsidR="00CA5572" w:rsidRDefault="00CA5572">
      <w:pPr>
        <w:rPr>
          <w:sz w:val="24"/>
          <w:szCs w:val="24"/>
        </w:rPr>
      </w:pPr>
      <w:r>
        <w:rPr>
          <w:sz w:val="24"/>
          <w:szCs w:val="24"/>
        </w:rPr>
        <w:t>2 grüne India-Jwala-Chilischoten, entkernt und in sehr feine Streifen geschnitten</w:t>
      </w:r>
    </w:p>
    <w:p w14:paraId="552DEBC4" w14:textId="77777777" w:rsidR="00CA5572" w:rsidRDefault="00CA5572">
      <w:pPr>
        <w:rPr>
          <w:sz w:val="24"/>
          <w:szCs w:val="24"/>
        </w:rPr>
      </w:pPr>
      <w:r>
        <w:rPr>
          <w:sz w:val="24"/>
          <w:szCs w:val="24"/>
        </w:rPr>
        <w:t>5 Knoblauchzehen, zerdrückt</w:t>
      </w:r>
    </w:p>
    <w:p w14:paraId="344130BA" w14:textId="77777777" w:rsidR="00CA5572" w:rsidRDefault="00CA5572">
      <w:pPr>
        <w:rPr>
          <w:sz w:val="24"/>
          <w:szCs w:val="24"/>
        </w:rPr>
      </w:pPr>
      <w:r>
        <w:rPr>
          <w:sz w:val="24"/>
          <w:szCs w:val="24"/>
        </w:rPr>
        <w:t>½ TL gemahlene Kurkuma</w:t>
      </w:r>
    </w:p>
    <w:p w14:paraId="156774A7" w14:textId="77777777" w:rsidR="00CA5572" w:rsidRDefault="00CA5572">
      <w:pPr>
        <w:rPr>
          <w:sz w:val="24"/>
          <w:szCs w:val="24"/>
        </w:rPr>
      </w:pPr>
      <w:r>
        <w:rPr>
          <w:sz w:val="24"/>
          <w:szCs w:val="24"/>
        </w:rPr>
        <w:t>1 TL Garam masala</w:t>
      </w:r>
    </w:p>
    <w:p w14:paraId="789C2907" w14:textId="77777777" w:rsidR="00CA5572" w:rsidRDefault="00CA5572">
      <w:pPr>
        <w:rPr>
          <w:sz w:val="24"/>
          <w:szCs w:val="24"/>
        </w:rPr>
      </w:pPr>
      <w:r>
        <w:rPr>
          <w:sz w:val="24"/>
          <w:szCs w:val="24"/>
        </w:rPr>
        <w:t>Salz</w:t>
      </w:r>
    </w:p>
    <w:p w14:paraId="16383D61" w14:textId="77777777" w:rsidR="00CA5572" w:rsidRDefault="00CA5572" w:rsidP="00CA5572">
      <w:pPr>
        <w:jc w:val="both"/>
        <w:rPr>
          <w:sz w:val="24"/>
          <w:szCs w:val="24"/>
        </w:rPr>
      </w:pPr>
    </w:p>
    <w:p w14:paraId="25CA9A25" w14:textId="12E496AD" w:rsidR="004F7305" w:rsidRDefault="004F7305" w:rsidP="00CA5572">
      <w:pPr>
        <w:jc w:val="both"/>
        <w:rPr>
          <w:sz w:val="24"/>
          <w:szCs w:val="24"/>
        </w:rPr>
      </w:pPr>
      <w:r>
        <w:rPr>
          <w:sz w:val="24"/>
          <w:szCs w:val="24"/>
        </w:rPr>
        <w:t>Zubereitung:</w:t>
      </w:r>
    </w:p>
    <w:p w14:paraId="1B4A0A5D" w14:textId="77777777" w:rsidR="00CA5572" w:rsidRPr="00CA5572" w:rsidRDefault="00CA5572" w:rsidP="00B40E8C">
      <w:pPr>
        <w:pStyle w:val="ListParagraph"/>
        <w:numPr>
          <w:ilvl w:val="0"/>
          <w:numId w:val="1366"/>
        </w:numPr>
        <w:spacing w:after="120"/>
        <w:ind w:left="714" w:hanging="357"/>
        <w:contextualSpacing w:val="0"/>
        <w:jc w:val="both"/>
        <w:rPr>
          <w:sz w:val="24"/>
          <w:szCs w:val="24"/>
        </w:rPr>
      </w:pPr>
      <w:r w:rsidRPr="00CA5572">
        <w:rPr>
          <w:sz w:val="24"/>
          <w:szCs w:val="24"/>
        </w:rPr>
        <w:t>Das Dal waschen, bis das Wasser klar abläuft, dann abtropfen lassen und in einem hohen Topf mit 1,5 l Wasser bedecken. Aufkochen lassen, die Temperatur reduzieren und 30 – 40 Minuten gar köcheln lassen.</w:t>
      </w:r>
    </w:p>
    <w:p w14:paraId="747C0555" w14:textId="292590FB" w:rsidR="00CA5572" w:rsidRPr="00CA5572" w:rsidRDefault="00CA5572" w:rsidP="00B40E8C">
      <w:pPr>
        <w:pStyle w:val="ListParagraph"/>
        <w:numPr>
          <w:ilvl w:val="0"/>
          <w:numId w:val="1366"/>
        </w:numPr>
        <w:spacing w:after="120"/>
        <w:ind w:left="714" w:hanging="357"/>
        <w:contextualSpacing w:val="0"/>
        <w:jc w:val="both"/>
        <w:rPr>
          <w:sz w:val="24"/>
          <w:szCs w:val="24"/>
        </w:rPr>
      </w:pPr>
      <w:r w:rsidRPr="00CA5572">
        <w:rPr>
          <w:sz w:val="24"/>
          <w:szCs w:val="24"/>
        </w:rPr>
        <w:t>Butter in einer Pfanne zerlassen, Kreuzkümmel und Schalotten hineingeben. Bei mittlerer Hitze 5 Minuten anschwitzen, dann Chilis du Knoblauch dazugeben und weitere 5 Minuten andünsten, bis die Schalotten zu bräunen beginnen. Nun Kurkuma und Gram masala hinzufügen.</w:t>
      </w:r>
    </w:p>
    <w:p w14:paraId="501D0CCC" w14:textId="7E6FFC0E" w:rsidR="00655E56" w:rsidRPr="00CA5572" w:rsidRDefault="00CA5572" w:rsidP="00B40E8C">
      <w:pPr>
        <w:pStyle w:val="ListParagraph"/>
        <w:numPr>
          <w:ilvl w:val="0"/>
          <w:numId w:val="1366"/>
        </w:numPr>
        <w:spacing w:after="120"/>
        <w:ind w:left="714" w:hanging="357"/>
        <w:contextualSpacing w:val="0"/>
        <w:jc w:val="both"/>
        <w:rPr>
          <w:sz w:val="24"/>
          <w:szCs w:val="24"/>
        </w:rPr>
      </w:pPr>
      <w:r w:rsidRPr="00CA5572">
        <w:rPr>
          <w:sz w:val="24"/>
          <w:szCs w:val="24"/>
        </w:rPr>
        <w:t>Die Mischung mit dem Dal verrühren und salzen. Das Dal bei Bedarf mit heißem Wasser verdünnen. Mit Reis oder Naan servieren.</w:t>
      </w:r>
      <w:r w:rsidR="00655E56" w:rsidRPr="00CA5572">
        <w:rPr>
          <w:sz w:val="24"/>
          <w:szCs w:val="24"/>
        </w:rPr>
        <w:br w:type="page"/>
      </w:r>
    </w:p>
    <w:p w14:paraId="416AB895" w14:textId="4969998F" w:rsidR="00F73E08" w:rsidRDefault="00F73E08" w:rsidP="00E81F05">
      <w:pPr>
        <w:pStyle w:val="Heading2"/>
        <w:spacing w:after="240"/>
      </w:pPr>
      <w:r>
        <w:lastRenderedPageBreak/>
        <w:t>Moong Dal – Mungolinsen</w:t>
      </w:r>
      <w:r w:rsidR="001F741A">
        <w:rPr>
          <w:rStyle w:val="FootnoteReference"/>
        </w:rPr>
        <w:footnoteReference w:id="1085"/>
      </w:r>
      <w:r>
        <w:t xml:space="preserve"> </w:t>
      </w:r>
    </w:p>
    <w:p w14:paraId="3FBCB98C" w14:textId="507F6F7B" w:rsidR="00F73E08" w:rsidRDefault="00F73E08">
      <w:pPr>
        <w:rPr>
          <w:sz w:val="24"/>
          <w:szCs w:val="24"/>
        </w:rPr>
      </w:pPr>
      <w:r w:rsidRPr="00E81F05">
        <w:rPr>
          <w:sz w:val="24"/>
          <w:szCs w:val="24"/>
          <w:u w:val="single"/>
        </w:rPr>
        <w:t>Zutaten</w:t>
      </w:r>
      <w:r>
        <w:rPr>
          <w:sz w:val="24"/>
          <w:szCs w:val="24"/>
        </w:rPr>
        <w:t xml:space="preserve"> </w:t>
      </w:r>
      <w:r w:rsidR="00E81F05">
        <w:rPr>
          <w:sz w:val="24"/>
          <w:szCs w:val="24"/>
        </w:rPr>
        <w:t>(</w:t>
      </w:r>
      <w:r>
        <w:rPr>
          <w:sz w:val="24"/>
          <w:szCs w:val="24"/>
        </w:rPr>
        <w:t>für 4 Portionen</w:t>
      </w:r>
      <w:r w:rsidR="00E81F05">
        <w:rPr>
          <w:sz w:val="24"/>
          <w:szCs w:val="24"/>
        </w:rPr>
        <w:t>):</w:t>
      </w:r>
    </w:p>
    <w:p w14:paraId="5DA1210D" w14:textId="77777777" w:rsidR="00F73E08" w:rsidRDefault="00F73E08">
      <w:pPr>
        <w:rPr>
          <w:sz w:val="24"/>
          <w:szCs w:val="24"/>
        </w:rPr>
      </w:pPr>
      <w:r>
        <w:rPr>
          <w:sz w:val="24"/>
          <w:szCs w:val="24"/>
        </w:rPr>
        <w:t>1 mittelgroße Zwiebel</w:t>
      </w:r>
    </w:p>
    <w:p w14:paraId="434C1F55" w14:textId="77777777" w:rsidR="00F73E08" w:rsidRDefault="00F73E08">
      <w:pPr>
        <w:rPr>
          <w:sz w:val="24"/>
          <w:szCs w:val="24"/>
        </w:rPr>
      </w:pPr>
      <w:r>
        <w:rPr>
          <w:sz w:val="24"/>
          <w:szCs w:val="24"/>
        </w:rPr>
        <w:t>1 Stück frischer Ingwer (4 cm)</w:t>
      </w:r>
    </w:p>
    <w:p w14:paraId="76DD15CD" w14:textId="77777777" w:rsidR="00F73E08" w:rsidRDefault="00F73E08">
      <w:pPr>
        <w:rPr>
          <w:sz w:val="24"/>
          <w:szCs w:val="24"/>
        </w:rPr>
      </w:pPr>
      <w:r>
        <w:rPr>
          <w:sz w:val="24"/>
          <w:szCs w:val="24"/>
        </w:rPr>
        <w:t>2 Knoblauchzehen</w:t>
      </w:r>
    </w:p>
    <w:p w14:paraId="1CAC2308" w14:textId="77777777" w:rsidR="00F73E08" w:rsidRDefault="00F73E08">
      <w:pPr>
        <w:rPr>
          <w:sz w:val="24"/>
          <w:szCs w:val="24"/>
        </w:rPr>
      </w:pPr>
      <w:r>
        <w:rPr>
          <w:sz w:val="24"/>
          <w:szCs w:val="24"/>
        </w:rPr>
        <w:t>3 EL Ghee oder Butterschmalz</w:t>
      </w:r>
    </w:p>
    <w:p w14:paraId="4BF20E38" w14:textId="77777777" w:rsidR="00F73E08" w:rsidRDefault="00F73E08">
      <w:pPr>
        <w:rPr>
          <w:sz w:val="24"/>
          <w:szCs w:val="24"/>
        </w:rPr>
      </w:pPr>
      <w:r>
        <w:rPr>
          <w:sz w:val="24"/>
          <w:szCs w:val="24"/>
        </w:rPr>
        <w:t>2 TL Currypulver</w:t>
      </w:r>
    </w:p>
    <w:p w14:paraId="48133C8B" w14:textId="77777777" w:rsidR="00F73E08" w:rsidRPr="00E72064" w:rsidRDefault="00F73E08">
      <w:pPr>
        <w:rPr>
          <w:sz w:val="24"/>
          <w:szCs w:val="24"/>
          <w:lang w:val="en-US"/>
        </w:rPr>
      </w:pPr>
      <w:r w:rsidRPr="00E72064">
        <w:rPr>
          <w:sz w:val="24"/>
          <w:szCs w:val="24"/>
          <w:lang w:val="en-US"/>
        </w:rPr>
        <w:t>250 Moong Dal (</w:t>
      </w:r>
      <w:proofErr w:type="spellStart"/>
      <w:r w:rsidRPr="00E72064">
        <w:rPr>
          <w:sz w:val="24"/>
          <w:szCs w:val="24"/>
          <w:lang w:val="en-US"/>
        </w:rPr>
        <w:t>Mungolinsen</w:t>
      </w:r>
      <w:proofErr w:type="spellEnd"/>
      <w:r w:rsidRPr="00E72064">
        <w:rPr>
          <w:sz w:val="24"/>
          <w:szCs w:val="24"/>
          <w:lang w:val="en-US"/>
        </w:rPr>
        <w:t>)</w:t>
      </w:r>
    </w:p>
    <w:p w14:paraId="6E42CA22" w14:textId="238A8C2B" w:rsidR="00F73E08" w:rsidRPr="00E72064" w:rsidRDefault="00F73E08">
      <w:pPr>
        <w:rPr>
          <w:sz w:val="24"/>
          <w:szCs w:val="24"/>
          <w:lang w:val="en-US"/>
        </w:rPr>
      </w:pPr>
      <w:r w:rsidRPr="00E72064">
        <w:rPr>
          <w:sz w:val="24"/>
          <w:szCs w:val="24"/>
          <w:lang w:val="en-US"/>
        </w:rPr>
        <w:t>½ TL Garam masala</w:t>
      </w:r>
    </w:p>
    <w:p w14:paraId="34F4ACA5" w14:textId="77777777" w:rsidR="00F73E08" w:rsidRPr="00E72064" w:rsidRDefault="00F73E08">
      <w:pPr>
        <w:rPr>
          <w:sz w:val="24"/>
          <w:szCs w:val="24"/>
          <w:lang w:val="en-US"/>
        </w:rPr>
      </w:pPr>
    </w:p>
    <w:p w14:paraId="5DB238E6" w14:textId="77777777" w:rsidR="00F73E08" w:rsidRDefault="00F73E08">
      <w:pPr>
        <w:rPr>
          <w:sz w:val="24"/>
          <w:szCs w:val="24"/>
        </w:rPr>
      </w:pPr>
      <w:r>
        <w:rPr>
          <w:sz w:val="24"/>
          <w:szCs w:val="24"/>
        </w:rPr>
        <w:t>Zubereitungszeit:</w:t>
      </w:r>
      <w:r>
        <w:rPr>
          <w:sz w:val="24"/>
          <w:szCs w:val="24"/>
        </w:rPr>
        <w:tab/>
        <w:t>45 Minuten</w:t>
      </w:r>
    </w:p>
    <w:p w14:paraId="0F9579EC" w14:textId="6D667B74" w:rsidR="00F73E08" w:rsidRPr="00F73E08" w:rsidRDefault="00F73E08" w:rsidP="00B40E8C">
      <w:pPr>
        <w:pStyle w:val="ListParagraph"/>
        <w:numPr>
          <w:ilvl w:val="0"/>
          <w:numId w:val="1403"/>
        </w:numPr>
        <w:spacing w:after="120"/>
        <w:ind w:left="714" w:hanging="357"/>
        <w:contextualSpacing w:val="0"/>
        <w:jc w:val="both"/>
        <w:rPr>
          <w:sz w:val="24"/>
          <w:szCs w:val="24"/>
        </w:rPr>
      </w:pPr>
      <w:r w:rsidRPr="00F73E08">
        <w:rPr>
          <w:sz w:val="24"/>
          <w:szCs w:val="24"/>
        </w:rPr>
        <w:t>Zwiebel schälen und kleinschneiden. Ingwer schälen und auf der Gemüsereibe fein reiben. Knoblauchzehen schälen und fein hacken.</w:t>
      </w:r>
    </w:p>
    <w:p w14:paraId="0F9B098E" w14:textId="7A230CC5" w:rsidR="00F73E08" w:rsidRPr="00F73E08" w:rsidRDefault="00F73E08" w:rsidP="00B40E8C">
      <w:pPr>
        <w:pStyle w:val="ListParagraph"/>
        <w:numPr>
          <w:ilvl w:val="0"/>
          <w:numId w:val="1403"/>
        </w:numPr>
        <w:spacing w:after="120"/>
        <w:ind w:left="714" w:hanging="357"/>
        <w:contextualSpacing w:val="0"/>
        <w:jc w:val="both"/>
        <w:rPr>
          <w:sz w:val="24"/>
          <w:szCs w:val="24"/>
        </w:rPr>
      </w:pPr>
      <w:r w:rsidRPr="00F73E08">
        <w:rPr>
          <w:sz w:val="24"/>
          <w:szCs w:val="24"/>
        </w:rPr>
        <w:t>2 EL Butterschmalz in einem Topf erhitzen. Zwiebel, Knoblauch und Ingwer dazugeben und alles bei mittlerer Hitze anbraten, bis die Zwiebeln dunkelbraun sind. Currypulver hinzufügen und unter ständigem Rühren etwa 2 Minuten anbraten.</w:t>
      </w:r>
    </w:p>
    <w:p w14:paraId="2DADE00C" w14:textId="696FCD68" w:rsidR="00F73E08" w:rsidRPr="00F73E08" w:rsidRDefault="00F73E08" w:rsidP="00B40E8C">
      <w:pPr>
        <w:pStyle w:val="ListParagraph"/>
        <w:numPr>
          <w:ilvl w:val="0"/>
          <w:numId w:val="1403"/>
        </w:numPr>
        <w:spacing w:after="120"/>
        <w:ind w:left="714" w:hanging="357"/>
        <w:contextualSpacing w:val="0"/>
        <w:jc w:val="both"/>
        <w:rPr>
          <w:sz w:val="24"/>
          <w:szCs w:val="24"/>
        </w:rPr>
      </w:pPr>
      <w:r w:rsidRPr="00F73E08">
        <w:rPr>
          <w:sz w:val="24"/>
          <w:szCs w:val="24"/>
        </w:rPr>
        <w:t>Moong Dal hineingeben und etwa 2 Minuten anbraten. Dann 800 ml Wasser und reichlich Salz dazugeben. Wasser aufkochen. Gerichte etwa 25 Minuten zugedeckt bei schwacher Hitze köcheln lassen, bis die Linsen weich sind. Ab und zu umrühren. Zwiebelringe in 1 EL Butterschmalz braun braten. Kurz vor dem Servieren Garam masala und Zwiebelringe darüber streuen. Mit Reis oder Naan servieren.</w:t>
      </w:r>
    </w:p>
    <w:p w14:paraId="38E50FA9" w14:textId="72750D8B" w:rsidR="00F73E08" w:rsidRDefault="00F73E08">
      <w:pPr>
        <w:rPr>
          <w:sz w:val="24"/>
          <w:szCs w:val="24"/>
        </w:rPr>
      </w:pPr>
      <w:r>
        <w:rPr>
          <w:sz w:val="24"/>
          <w:szCs w:val="24"/>
        </w:rPr>
        <w:br w:type="page"/>
      </w:r>
    </w:p>
    <w:p w14:paraId="024EA3A1" w14:textId="4EC7C513" w:rsidR="00F73E08" w:rsidRPr="00CF3E25" w:rsidRDefault="00F73E08" w:rsidP="000D7190">
      <w:pPr>
        <w:pStyle w:val="Heading2"/>
        <w:spacing w:after="240"/>
        <w:rPr>
          <w:lang w:val="en-US"/>
        </w:rPr>
      </w:pPr>
      <w:proofErr w:type="spellStart"/>
      <w:r w:rsidRPr="00CF3E25">
        <w:rPr>
          <w:lang w:val="en-US"/>
        </w:rPr>
        <w:lastRenderedPageBreak/>
        <w:t>Linsen</w:t>
      </w:r>
      <w:proofErr w:type="spellEnd"/>
      <w:r w:rsidRPr="00CF3E25">
        <w:rPr>
          <w:lang w:val="en-US"/>
        </w:rPr>
        <w:t xml:space="preserve"> in </w:t>
      </w:r>
      <w:proofErr w:type="spellStart"/>
      <w:r w:rsidRPr="00CF3E25">
        <w:rPr>
          <w:lang w:val="en-US"/>
        </w:rPr>
        <w:t>Currysauce</w:t>
      </w:r>
      <w:proofErr w:type="spellEnd"/>
      <w:r w:rsidRPr="00CF3E25">
        <w:rPr>
          <w:lang w:val="en-US"/>
        </w:rPr>
        <w:t xml:space="preserve"> – Toor Dal</w:t>
      </w:r>
      <w:r w:rsidR="00BE628A">
        <w:rPr>
          <w:rStyle w:val="FootnoteReference"/>
        </w:rPr>
        <w:footnoteReference w:id="1086"/>
      </w:r>
      <w:r w:rsidRPr="00CF3E25">
        <w:rPr>
          <w:lang w:val="en-US"/>
        </w:rPr>
        <w:t xml:space="preserve"> </w:t>
      </w:r>
    </w:p>
    <w:p w14:paraId="24C5B6E7" w14:textId="3C755C7A" w:rsidR="00F73E08" w:rsidRDefault="00F73E08">
      <w:pPr>
        <w:rPr>
          <w:sz w:val="24"/>
          <w:szCs w:val="24"/>
        </w:rPr>
      </w:pPr>
      <w:r w:rsidRPr="000D7190">
        <w:rPr>
          <w:sz w:val="24"/>
          <w:szCs w:val="24"/>
          <w:u w:val="single"/>
        </w:rPr>
        <w:t>Zutaten</w:t>
      </w:r>
      <w:r>
        <w:rPr>
          <w:sz w:val="24"/>
          <w:szCs w:val="24"/>
        </w:rPr>
        <w:t xml:space="preserve"> </w:t>
      </w:r>
      <w:r w:rsidR="000D7190">
        <w:rPr>
          <w:sz w:val="24"/>
          <w:szCs w:val="24"/>
        </w:rPr>
        <w:t>(</w:t>
      </w:r>
      <w:r>
        <w:rPr>
          <w:sz w:val="24"/>
          <w:szCs w:val="24"/>
        </w:rPr>
        <w:t>für 4 Portionen</w:t>
      </w:r>
      <w:r w:rsidR="000D7190">
        <w:rPr>
          <w:sz w:val="24"/>
          <w:szCs w:val="24"/>
        </w:rPr>
        <w:t>)</w:t>
      </w:r>
    </w:p>
    <w:p w14:paraId="0A59D5EC" w14:textId="23D57DFE" w:rsidR="00F73E08" w:rsidRDefault="00F73E08">
      <w:pPr>
        <w:rPr>
          <w:sz w:val="24"/>
          <w:szCs w:val="24"/>
        </w:rPr>
      </w:pPr>
      <w:r>
        <w:rPr>
          <w:sz w:val="24"/>
          <w:szCs w:val="24"/>
        </w:rPr>
        <w:t xml:space="preserve">250 g </w:t>
      </w:r>
      <w:r w:rsidR="00F22D82">
        <w:rPr>
          <w:sz w:val="24"/>
          <w:szCs w:val="24"/>
        </w:rPr>
        <w:t>To</w:t>
      </w:r>
      <w:r>
        <w:rPr>
          <w:sz w:val="24"/>
          <w:szCs w:val="24"/>
        </w:rPr>
        <w:t>or Dal (Linsen)</w:t>
      </w:r>
    </w:p>
    <w:p w14:paraId="0918C652" w14:textId="77777777" w:rsidR="00F73E08" w:rsidRDefault="00F73E08">
      <w:pPr>
        <w:rPr>
          <w:sz w:val="24"/>
          <w:szCs w:val="24"/>
        </w:rPr>
      </w:pPr>
      <w:r>
        <w:rPr>
          <w:sz w:val="24"/>
          <w:szCs w:val="24"/>
        </w:rPr>
        <w:t>½ TL Kurkumapulver</w:t>
      </w:r>
    </w:p>
    <w:p w14:paraId="30D56A6A" w14:textId="77777777" w:rsidR="00F73E08" w:rsidRDefault="00F73E08">
      <w:pPr>
        <w:rPr>
          <w:sz w:val="24"/>
          <w:szCs w:val="24"/>
        </w:rPr>
      </w:pPr>
      <w:r>
        <w:rPr>
          <w:sz w:val="24"/>
          <w:szCs w:val="24"/>
        </w:rPr>
        <w:t>½ TL Chilipulver</w:t>
      </w:r>
    </w:p>
    <w:p w14:paraId="59EA4E71" w14:textId="77777777" w:rsidR="00F73E08" w:rsidRDefault="00F73E08">
      <w:pPr>
        <w:rPr>
          <w:sz w:val="24"/>
          <w:szCs w:val="24"/>
        </w:rPr>
      </w:pPr>
      <w:r>
        <w:rPr>
          <w:sz w:val="24"/>
          <w:szCs w:val="24"/>
        </w:rPr>
        <w:t>1 TL Paprikapulver, edelsüß</w:t>
      </w:r>
    </w:p>
    <w:p w14:paraId="281744AC" w14:textId="77777777" w:rsidR="00F73E08" w:rsidRDefault="00F73E08">
      <w:pPr>
        <w:rPr>
          <w:sz w:val="24"/>
          <w:szCs w:val="24"/>
        </w:rPr>
      </w:pPr>
      <w:r>
        <w:rPr>
          <w:sz w:val="24"/>
          <w:szCs w:val="24"/>
        </w:rPr>
        <w:t>1 frische Chilischote</w:t>
      </w:r>
    </w:p>
    <w:p w14:paraId="140C3570" w14:textId="47865609" w:rsidR="00F73E08" w:rsidRDefault="00F73E08">
      <w:pPr>
        <w:rPr>
          <w:sz w:val="24"/>
          <w:szCs w:val="24"/>
        </w:rPr>
      </w:pPr>
      <w:r>
        <w:rPr>
          <w:sz w:val="24"/>
          <w:szCs w:val="24"/>
        </w:rPr>
        <w:t>2 EL Ghee oder Butterschmalz</w:t>
      </w:r>
    </w:p>
    <w:p w14:paraId="079F6C64" w14:textId="47A58D05" w:rsidR="00F73E08" w:rsidRDefault="00F73E08">
      <w:pPr>
        <w:rPr>
          <w:sz w:val="24"/>
          <w:szCs w:val="24"/>
        </w:rPr>
      </w:pPr>
      <w:r>
        <w:rPr>
          <w:sz w:val="24"/>
          <w:szCs w:val="24"/>
        </w:rPr>
        <w:t>1 TL Kreuzkümmelsamen</w:t>
      </w:r>
    </w:p>
    <w:p w14:paraId="351FDEF2" w14:textId="428F0723" w:rsidR="00F73E08" w:rsidRDefault="00F73E08">
      <w:pPr>
        <w:rPr>
          <w:sz w:val="24"/>
          <w:szCs w:val="24"/>
        </w:rPr>
      </w:pPr>
      <w:r>
        <w:rPr>
          <w:sz w:val="24"/>
          <w:szCs w:val="24"/>
        </w:rPr>
        <w:t>3 Lorbeerblätter</w:t>
      </w:r>
    </w:p>
    <w:p w14:paraId="0411AECC" w14:textId="66DE228E" w:rsidR="00F73E08" w:rsidRDefault="00F73E08">
      <w:pPr>
        <w:rPr>
          <w:sz w:val="24"/>
          <w:szCs w:val="24"/>
        </w:rPr>
      </w:pPr>
      <w:r>
        <w:rPr>
          <w:sz w:val="24"/>
          <w:szCs w:val="24"/>
        </w:rPr>
        <w:t>Salz</w:t>
      </w:r>
    </w:p>
    <w:p w14:paraId="72E09293" w14:textId="470A8ECD" w:rsidR="00F73E08" w:rsidRDefault="00F73E08">
      <w:pPr>
        <w:rPr>
          <w:sz w:val="24"/>
          <w:szCs w:val="24"/>
        </w:rPr>
      </w:pPr>
      <w:r>
        <w:rPr>
          <w:sz w:val="24"/>
          <w:szCs w:val="24"/>
        </w:rPr>
        <w:t>1 TL Zucker</w:t>
      </w:r>
    </w:p>
    <w:p w14:paraId="7B151A4C" w14:textId="6AA0B781" w:rsidR="00F73E08" w:rsidRDefault="00F73E08">
      <w:pPr>
        <w:rPr>
          <w:sz w:val="24"/>
          <w:szCs w:val="24"/>
        </w:rPr>
      </w:pPr>
      <w:r>
        <w:rPr>
          <w:sz w:val="24"/>
          <w:szCs w:val="24"/>
        </w:rPr>
        <w:t>1 TL Garam masala</w:t>
      </w:r>
    </w:p>
    <w:p w14:paraId="32ACBB16" w14:textId="27921210" w:rsidR="00F73E08" w:rsidRDefault="00F73E08">
      <w:pPr>
        <w:rPr>
          <w:sz w:val="24"/>
          <w:szCs w:val="24"/>
        </w:rPr>
      </w:pPr>
    </w:p>
    <w:p w14:paraId="29CBA5D6" w14:textId="2BC2576D" w:rsidR="00F73E08" w:rsidRDefault="00F73E08">
      <w:pPr>
        <w:rPr>
          <w:sz w:val="24"/>
          <w:szCs w:val="24"/>
        </w:rPr>
      </w:pPr>
      <w:r>
        <w:rPr>
          <w:sz w:val="24"/>
          <w:szCs w:val="24"/>
        </w:rPr>
        <w:t>Zubereitungszeit:</w:t>
      </w:r>
      <w:r>
        <w:rPr>
          <w:sz w:val="24"/>
          <w:szCs w:val="24"/>
        </w:rPr>
        <w:tab/>
        <w:t>20 Minuten</w:t>
      </w:r>
    </w:p>
    <w:p w14:paraId="7E9F016B" w14:textId="647270A9" w:rsidR="00F73E08" w:rsidRPr="003A3150" w:rsidRDefault="00F73E08" w:rsidP="00B40E8C">
      <w:pPr>
        <w:pStyle w:val="ListParagraph"/>
        <w:numPr>
          <w:ilvl w:val="0"/>
          <w:numId w:val="1404"/>
        </w:numPr>
        <w:spacing w:after="120"/>
        <w:ind w:left="714" w:hanging="357"/>
        <w:contextualSpacing w:val="0"/>
        <w:jc w:val="both"/>
        <w:rPr>
          <w:sz w:val="24"/>
          <w:szCs w:val="24"/>
        </w:rPr>
      </w:pPr>
      <w:r w:rsidRPr="003A3150">
        <w:rPr>
          <w:sz w:val="24"/>
          <w:szCs w:val="24"/>
        </w:rPr>
        <w:t>In einem Topf 1 l Wasser zum Kochen bringen. Toor Dal hineingeben und zugedeckt bei mittlerer Hitze etwa 20 Minuten kochen lassen, dabei gelegentlich umrühren.</w:t>
      </w:r>
    </w:p>
    <w:p w14:paraId="155902B3" w14:textId="097F6A53" w:rsidR="00F73E08" w:rsidRPr="003A3150" w:rsidRDefault="00F73E08" w:rsidP="00B40E8C">
      <w:pPr>
        <w:pStyle w:val="ListParagraph"/>
        <w:numPr>
          <w:ilvl w:val="0"/>
          <w:numId w:val="1404"/>
        </w:numPr>
        <w:spacing w:after="120"/>
        <w:ind w:left="714" w:hanging="357"/>
        <w:contextualSpacing w:val="0"/>
        <w:jc w:val="both"/>
        <w:rPr>
          <w:sz w:val="24"/>
          <w:szCs w:val="24"/>
        </w:rPr>
      </w:pPr>
      <w:r w:rsidRPr="003A3150">
        <w:rPr>
          <w:sz w:val="24"/>
          <w:szCs w:val="24"/>
        </w:rPr>
        <w:t>Kurkuma, Chilipulver und Paprika dazugeben</w:t>
      </w:r>
      <w:r w:rsidR="003A3150" w:rsidRPr="003A3150">
        <w:rPr>
          <w:sz w:val="24"/>
          <w:szCs w:val="24"/>
        </w:rPr>
        <w:t xml:space="preserve">, mit dem Toor Dal mischen und alles etwa 10 Minuten bei schwacher Hitze kochen lassen. Wenn das Dal weich ist, den Topf </w:t>
      </w:r>
      <w:r w:rsidR="00961641" w:rsidRPr="003A3150">
        <w:rPr>
          <w:sz w:val="24"/>
          <w:szCs w:val="24"/>
        </w:rPr>
        <w:t>beiseitestellen</w:t>
      </w:r>
      <w:r w:rsidR="003A3150" w:rsidRPr="003A3150">
        <w:rPr>
          <w:sz w:val="24"/>
          <w:szCs w:val="24"/>
        </w:rPr>
        <w:t>.</w:t>
      </w:r>
    </w:p>
    <w:p w14:paraId="63A2BDA8" w14:textId="6EDF853D" w:rsidR="003A3150" w:rsidRPr="003A3150" w:rsidRDefault="003A3150" w:rsidP="00B40E8C">
      <w:pPr>
        <w:pStyle w:val="ListParagraph"/>
        <w:numPr>
          <w:ilvl w:val="0"/>
          <w:numId w:val="1404"/>
        </w:numPr>
        <w:spacing w:after="120"/>
        <w:ind w:left="714" w:hanging="357"/>
        <w:contextualSpacing w:val="0"/>
        <w:jc w:val="both"/>
        <w:rPr>
          <w:sz w:val="24"/>
          <w:szCs w:val="24"/>
        </w:rPr>
      </w:pPr>
      <w:r w:rsidRPr="003A3150">
        <w:rPr>
          <w:sz w:val="24"/>
          <w:szCs w:val="24"/>
        </w:rPr>
        <w:t>Chilischote waschen, vom Stielansatz befreien und kleinschneiden. Ghee in einem kleinen Topf erhitzen. Chilischote, Kreuzkümmel und Lorbeerblätter zum Ghee geben und etwa 1 Minute anbraten, bis die Gewürze leicht bräunlich sind. Diese Mischung zum Dal geben und gut verrühren.</w:t>
      </w:r>
    </w:p>
    <w:p w14:paraId="7AB6AA31" w14:textId="100762EF" w:rsidR="003A3150" w:rsidRPr="003A3150" w:rsidRDefault="003A3150" w:rsidP="00B40E8C">
      <w:pPr>
        <w:pStyle w:val="ListParagraph"/>
        <w:numPr>
          <w:ilvl w:val="0"/>
          <w:numId w:val="1404"/>
        </w:numPr>
        <w:spacing w:after="120"/>
        <w:ind w:left="714" w:hanging="357"/>
        <w:contextualSpacing w:val="0"/>
        <w:jc w:val="both"/>
        <w:rPr>
          <w:sz w:val="24"/>
          <w:szCs w:val="24"/>
        </w:rPr>
      </w:pPr>
      <w:r w:rsidRPr="003A3150">
        <w:rPr>
          <w:sz w:val="24"/>
          <w:szCs w:val="24"/>
        </w:rPr>
        <w:t xml:space="preserve">Gericht mit Salz und Zucker abschmecken. Kurz vor dem Servieren Garam masala darüber streuen. Mit Reis oder Naan servieren. </w:t>
      </w:r>
    </w:p>
    <w:p w14:paraId="5AC5C3A0" w14:textId="762567CE" w:rsidR="00F73E08" w:rsidRPr="00F73E08" w:rsidRDefault="00F73E08">
      <w:pPr>
        <w:rPr>
          <w:sz w:val="24"/>
          <w:szCs w:val="24"/>
        </w:rPr>
      </w:pPr>
      <w:r w:rsidRPr="00F73E08">
        <w:rPr>
          <w:sz w:val="24"/>
          <w:szCs w:val="24"/>
        </w:rPr>
        <w:br w:type="page"/>
      </w:r>
    </w:p>
    <w:p w14:paraId="6164D068" w14:textId="5E30BA7F" w:rsidR="00A3181A" w:rsidRDefault="00A3181A" w:rsidP="000D7190">
      <w:pPr>
        <w:pStyle w:val="Heading2"/>
        <w:spacing w:after="240"/>
      </w:pPr>
      <w:r>
        <w:lastRenderedPageBreak/>
        <w:t>Dal aus Sri Lanka</w:t>
      </w:r>
      <w:r w:rsidR="00C432E0">
        <w:rPr>
          <w:rStyle w:val="FootnoteReference"/>
        </w:rPr>
        <w:footnoteReference w:id="1087"/>
      </w:r>
      <w:r>
        <w:t xml:space="preserve"> </w:t>
      </w:r>
    </w:p>
    <w:p w14:paraId="38190096" w14:textId="0AA3EEF6" w:rsidR="00A3181A" w:rsidRDefault="00A3181A">
      <w:pPr>
        <w:rPr>
          <w:sz w:val="24"/>
          <w:szCs w:val="24"/>
        </w:rPr>
      </w:pPr>
      <w:r w:rsidRPr="000D7190">
        <w:rPr>
          <w:sz w:val="24"/>
          <w:szCs w:val="24"/>
          <w:u w:val="single"/>
        </w:rPr>
        <w:t>Zutaten</w:t>
      </w:r>
      <w:r>
        <w:rPr>
          <w:sz w:val="24"/>
          <w:szCs w:val="24"/>
        </w:rPr>
        <w:t xml:space="preserve"> </w:t>
      </w:r>
      <w:r w:rsidR="000D7190">
        <w:rPr>
          <w:sz w:val="24"/>
          <w:szCs w:val="24"/>
        </w:rPr>
        <w:t>(</w:t>
      </w:r>
      <w:r>
        <w:rPr>
          <w:sz w:val="24"/>
          <w:szCs w:val="24"/>
        </w:rPr>
        <w:t>für 4 Portionen</w:t>
      </w:r>
      <w:r w:rsidR="000D7190">
        <w:rPr>
          <w:sz w:val="24"/>
          <w:szCs w:val="24"/>
        </w:rPr>
        <w:t>):</w:t>
      </w:r>
    </w:p>
    <w:p w14:paraId="43FC62C0" w14:textId="77777777" w:rsidR="00A3181A" w:rsidRDefault="00A3181A">
      <w:pPr>
        <w:rPr>
          <w:sz w:val="24"/>
          <w:szCs w:val="24"/>
        </w:rPr>
      </w:pPr>
      <w:r>
        <w:rPr>
          <w:sz w:val="24"/>
          <w:szCs w:val="24"/>
        </w:rPr>
        <w:t>450 g rote Linsen</w:t>
      </w:r>
    </w:p>
    <w:p w14:paraId="198F1C7C" w14:textId="39679122" w:rsidR="00A3181A" w:rsidRDefault="00A3181A">
      <w:pPr>
        <w:rPr>
          <w:sz w:val="24"/>
          <w:szCs w:val="24"/>
        </w:rPr>
      </w:pPr>
      <w:r>
        <w:rPr>
          <w:sz w:val="24"/>
          <w:szCs w:val="24"/>
        </w:rPr>
        <w:t>3 Kardamomkapseln</w:t>
      </w:r>
    </w:p>
    <w:p w14:paraId="3AFF13FF" w14:textId="77777777" w:rsidR="00A3181A" w:rsidRDefault="00A3181A">
      <w:pPr>
        <w:rPr>
          <w:sz w:val="24"/>
          <w:szCs w:val="24"/>
        </w:rPr>
      </w:pPr>
      <w:r>
        <w:rPr>
          <w:sz w:val="24"/>
          <w:szCs w:val="24"/>
        </w:rPr>
        <w:t>Kokosöl</w:t>
      </w:r>
    </w:p>
    <w:p w14:paraId="0C40D2C7" w14:textId="77777777" w:rsidR="00A3181A" w:rsidRDefault="00A3181A">
      <w:pPr>
        <w:rPr>
          <w:sz w:val="24"/>
          <w:szCs w:val="24"/>
        </w:rPr>
      </w:pPr>
      <w:r>
        <w:rPr>
          <w:sz w:val="24"/>
          <w:szCs w:val="24"/>
        </w:rPr>
        <w:t>1 Zimtstange</w:t>
      </w:r>
    </w:p>
    <w:p w14:paraId="7EE2E533" w14:textId="305E28EA" w:rsidR="00A3181A" w:rsidRDefault="00A3181A">
      <w:pPr>
        <w:rPr>
          <w:sz w:val="24"/>
          <w:szCs w:val="24"/>
        </w:rPr>
      </w:pPr>
      <w:r>
        <w:rPr>
          <w:sz w:val="24"/>
          <w:szCs w:val="24"/>
        </w:rPr>
        <w:t>3 ganze Gewürznelken</w:t>
      </w:r>
    </w:p>
    <w:p w14:paraId="2B7CB320" w14:textId="77777777" w:rsidR="00A3181A" w:rsidRDefault="00A3181A">
      <w:pPr>
        <w:rPr>
          <w:sz w:val="24"/>
          <w:szCs w:val="24"/>
        </w:rPr>
      </w:pPr>
      <w:r>
        <w:rPr>
          <w:sz w:val="24"/>
          <w:szCs w:val="24"/>
        </w:rPr>
        <w:t>2 Zwiebeln, in dünne Streifen geschnitten</w:t>
      </w:r>
    </w:p>
    <w:p w14:paraId="4D3D422B" w14:textId="77777777" w:rsidR="00A3181A" w:rsidRDefault="00A3181A">
      <w:pPr>
        <w:rPr>
          <w:sz w:val="24"/>
          <w:szCs w:val="24"/>
        </w:rPr>
      </w:pPr>
      <w:r>
        <w:rPr>
          <w:sz w:val="24"/>
          <w:szCs w:val="24"/>
        </w:rPr>
        <w:t>4 Knoblauchzehen, zerdrückt</w:t>
      </w:r>
    </w:p>
    <w:p w14:paraId="7D1C1CB0" w14:textId="77777777" w:rsidR="00A3181A" w:rsidRDefault="00A3181A">
      <w:pPr>
        <w:rPr>
          <w:sz w:val="24"/>
          <w:szCs w:val="24"/>
        </w:rPr>
      </w:pPr>
      <w:r>
        <w:rPr>
          <w:sz w:val="24"/>
          <w:szCs w:val="24"/>
        </w:rPr>
        <w:t>1 Stück Ingwer (2 cm), geschält und gerieben</w:t>
      </w:r>
    </w:p>
    <w:p w14:paraId="366A8183" w14:textId="77777777" w:rsidR="00A3181A" w:rsidRDefault="00A3181A">
      <w:pPr>
        <w:rPr>
          <w:sz w:val="24"/>
          <w:szCs w:val="24"/>
        </w:rPr>
      </w:pPr>
      <w:r>
        <w:rPr>
          <w:sz w:val="24"/>
          <w:szCs w:val="24"/>
        </w:rPr>
        <w:t>2 grüne India-Jwala-Chilischoten, entkernt und in feine Streifen geschnitten</w:t>
      </w:r>
    </w:p>
    <w:p w14:paraId="028F5FCE" w14:textId="77777777" w:rsidR="00A3181A" w:rsidRDefault="00A3181A">
      <w:pPr>
        <w:rPr>
          <w:sz w:val="24"/>
          <w:szCs w:val="24"/>
        </w:rPr>
      </w:pPr>
      <w:r>
        <w:rPr>
          <w:sz w:val="24"/>
          <w:szCs w:val="24"/>
        </w:rPr>
        <w:t>1/3 TL gemahlene Kurkuma</w:t>
      </w:r>
    </w:p>
    <w:p w14:paraId="3FA82BEF" w14:textId="48FC6B0F" w:rsidR="00A3181A" w:rsidRDefault="00A3181A">
      <w:pPr>
        <w:rPr>
          <w:sz w:val="24"/>
          <w:szCs w:val="24"/>
        </w:rPr>
      </w:pPr>
      <w:r>
        <w:rPr>
          <w:sz w:val="24"/>
          <w:szCs w:val="24"/>
        </w:rPr>
        <w:t>250 g Grünkohl</w:t>
      </w:r>
    </w:p>
    <w:p w14:paraId="42A7D277" w14:textId="77777777" w:rsidR="00A3181A" w:rsidRDefault="00A3181A">
      <w:pPr>
        <w:rPr>
          <w:sz w:val="24"/>
          <w:szCs w:val="24"/>
        </w:rPr>
      </w:pPr>
      <w:r>
        <w:rPr>
          <w:sz w:val="24"/>
          <w:szCs w:val="24"/>
        </w:rPr>
        <w:t>200 ml Kokosmilch</w:t>
      </w:r>
    </w:p>
    <w:p w14:paraId="7F2670B9" w14:textId="77777777" w:rsidR="00A3181A" w:rsidRDefault="00A3181A">
      <w:pPr>
        <w:rPr>
          <w:sz w:val="24"/>
          <w:szCs w:val="24"/>
        </w:rPr>
      </w:pPr>
      <w:r>
        <w:rPr>
          <w:sz w:val="24"/>
          <w:szCs w:val="24"/>
        </w:rPr>
        <w:t>Salz</w:t>
      </w:r>
    </w:p>
    <w:p w14:paraId="249BBC2B" w14:textId="2AC6C893" w:rsidR="00A3181A" w:rsidRDefault="00A3181A">
      <w:pPr>
        <w:rPr>
          <w:sz w:val="24"/>
          <w:szCs w:val="24"/>
        </w:rPr>
      </w:pPr>
      <w:r>
        <w:rPr>
          <w:sz w:val="24"/>
          <w:szCs w:val="24"/>
        </w:rPr>
        <w:t>½ TL Senfsamen</w:t>
      </w:r>
    </w:p>
    <w:p w14:paraId="27097BC2" w14:textId="5CCB8042" w:rsidR="00A3181A" w:rsidRDefault="00A3181A">
      <w:pPr>
        <w:rPr>
          <w:sz w:val="24"/>
          <w:szCs w:val="24"/>
        </w:rPr>
      </w:pPr>
      <w:r>
        <w:rPr>
          <w:sz w:val="24"/>
          <w:szCs w:val="24"/>
        </w:rPr>
        <w:t>2 EL getrocknete oder frische Kokosraspel</w:t>
      </w:r>
    </w:p>
    <w:p w14:paraId="6B1E2EBC" w14:textId="060456C5" w:rsidR="00A3181A" w:rsidRDefault="00A3181A">
      <w:pPr>
        <w:rPr>
          <w:sz w:val="24"/>
          <w:szCs w:val="24"/>
        </w:rPr>
      </w:pPr>
      <w:r>
        <w:rPr>
          <w:sz w:val="24"/>
          <w:szCs w:val="24"/>
        </w:rPr>
        <w:t>Saft von 1 Limette</w:t>
      </w:r>
    </w:p>
    <w:p w14:paraId="6F818188" w14:textId="56532090" w:rsidR="00A3181A" w:rsidRDefault="00A3181A">
      <w:pPr>
        <w:rPr>
          <w:sz w:val="24"/>
          <w:szCs w:val="24"/>
        </w:rPr>
      </w:pPr>
    </w:p>
    <w:p w14:paraId="4C396FC9" w14:textId="6FB4D5CD" w:rsidR="000D7190" w:rsidRDefault="000D7190">
      <w:pPr>
        <w:rPr>
          <w:sz w:val="24"/>
          <w:szCs w:val="24"/>
        </w:rPr>
      </w:pPr>
      <w:r>
        <w:rPr>
          <w:sz w:val="24"/>
          <w:szCs w:val="24"/>
        </w:rPr>
        <w:t>Zubereitung:</w:t>
      </w:r>
    </w:p>
    <w:p w14:paraId="4E150C5A" w14:textId="101F1716" w:rsidR="00A3181A" w:rsidRPr="00A3181A" w:rsidRDefault="00A3181A" w:rsidP="00B40E8C">
      <w:pPr>
        <w:pStyle w:val="ListParagraph"/>
        <w:numPr>
          <w:ilvl w:val="0"/>
          <w:numId w:val="1368"/>
        </w:numPr>
        <w:spacing w:after="120"/>
        <w:ind w:left="714" w:hanging="357"/>
        <w:contextualSpacing w:val="0"/>
        <w:jc w:val="both"/>
        <w:rPr>
          <w:sz w:val="24"/>
          <w:szCs w:val="24"/>
        </w:rPr>
      </w:pPr>
      <w:r w:rsidRPr="00A3181A">
        <w:rPr>
          <w:sz w:val="24"/>
          <w:szCs w:val="24"/>
        </w:rPr>
        <w:t>Die Linsen waschen, bis das Wasser klar abläuft, dann mit frischem Wasser bedecken und beiseitestellen. Die Kardamomkapseln im Mörser aufbrechen.</w:t>
      </w:r>
    </w:p>
    <w:p w14:paraId="4013468E" w14:textId="67FDD69C" w:rsidR="00A3181A" w:rsidRPr="00A3181A" w:rsidRDefault="00A3181A" w:rsidP="00B40E8C">
      <w:pPr>
        <w:pStyle w:val="ListParagraph"/>
        <w:numPr>
          <w:ilvl w:val="0"/>
          <w:numId w:val="1368"/>
        </w:numPr>
        <w:spacing w:after="120"/>
        <w:ind w:left="714" w:hanging="357"/>
        <w:contextualSpacing w:val="0"/>
        <w:jc w:val="both"/>
        <w:rPr>
          <w:sz w:val="24"/>
          <w:szCs w:val="24"/>
        </w:rPr>
      </w:pPr>
      <w:r w:rsidRPr="00A3181A">
        <w:rPr>
          <w:sz w:val="24"/>
          <w:szCs w:val="24"/>
        </w:rPr>
        <w:t>In einem hohen Topf 2 EL Kokosöl erhitzen, Kardamom, Zimtstange und Nelken hineingeben. Bei mittlerer Hitze 1 Minute unter Rühren rösten, dann die Zwiebel dazugeben. Etwa 10 Minuten anschwitzen, bis sie zu bräunen anfängt. Knoblauch, Ingwer und Chilis hinzufügen und einige Minuten unter Rühren anbraten. Ein Drittel der Mischung herausnehmen und beiseitestellen.</w:t>
      </w:r>
    </w:p>
    <w:p w14:paraId="20294943" w14:textId="67B8AE78" w:rsidR="00A3181A" w:rsidRPr="00A3181A" w:rsidRDefault="00A3181A" w:rsidP="00B40E8C">
      <w:pPr>
        <w:pStyle w:val="ListParagraph"/>
        <w:numPr>
          <w:ilvl w:val="0"/>
          <w:numId w:val="1368"/>
        </w:numPr>
        <w:spacing w:after="120"/>
        <w:ind w:left="714" w:hanging="357"/>
        <w:contextualSpacing w:val="0"/>
        <w:jc w:val="both"/>
        <w:rPr>
          <w:sz w:val="24"/>
          <w:szCs w:val="24"/>
        </w:rPr>
      </w:pPr>
      <w:r w:rsidRPr="00A3181A">
        <w:rPr>
          <w:sz w:val="24"/>
          <w:szCs w:val="24"/>
        </w:rPr>
        <w:t xml:space="preserve">Die Linsen abgießen und mit Kurkuma und 1 l heißem Wasser in den Topf geben. Aufkochen lassen, die Temperatur reduzieren und 20 – 25 Minuten köcheln lassen, bis die Linsen weich und cremig sind. Den Kohl waschen, die Blätter in 5 cm breite Streifen </w:t>
      </w:r>
      <w:r w:rsidRPr="00A3181A">
        <w:rPr>
          <w:sz w:val="24"/>
          <w:szCs w:val="24"/>
        </w:rPr>
        <w:lastRenderedPageBreak/>
        <w:t>schneiden und harte Stücke entfernen. Wenn die Linsen gar sind, die Kokosmilch und Salz hinzugeben, weiter 5 Minuten kochen du dann vom Herd nehmen. Warmhalten.</w:t>
      </w:r>
    </w:p>
    <w:p w14:paraId="330A1D7E" w14:textId="698544E2" w:rsidR="00A3181A" w:rsidRPr="00A3181A" w:rsidRDefault="00A3181A" w:rsidP="00B40E8C">
      <w:pPr>
        <w:pStyle w:val="ListParagraph"/>
        <w:numPr>
          <w:ilvl w:val="0"/>
          <w:numId w:val="1368"/>
        </w:numPr>
        <w:spacing w:after="120"/>
        <w:ind w:left="714" w:hanging="357"/>
        <w:contextualSpacing w:val="0"/>
        <w:jc w:val="both"/>
        <w:rPr>
          <w:sz w:val="24"/>
          <w:szCs w:val="24"/>
        </w:rPr>
      </w:pPr>
      <w:r w:rsidRPr="00A3181A">
        <w:rPr>
          <w:sz w:val="24"/>
          <w:szCs w:val="24"/>
        </w:rPr>
        <w:t>Für das Kohl-Mallum 1 EL Kokosöl in der Pfanne erhitzen und die Senfsamen hineingeben. Sobald sie zu platzen beginnen, die zurückbehaltene Zwiebelmischung dazugeben und bei mittlerer Hitze einige Minuten braten. Kohl und Kokosraspel hinzufügen und 1 Minute unter Rühren braten, dann 50 ml Wasser angießen und abdecken. Etwa 4 Minuten dämpfen, danach Limettensaft und ½ TL Salz unterrühren. Wieder Abdecken und weitere 2 Minuten dämpfen, bis der Kohl zart ist.</w:t>
      </w:r>
    </w:p>
    <w:p w14:paraId="7177EB27" w14:textId="7FF462D6" w:rsidR="00A3181A" w:rsidRDefault="00A3181A" w:rsidP="00B40E8C">
      <w:pPr>
        <w:pStyle w:val="ListParagraph"/>
        <w:numPr>
          <w:ilvl w:val="0"/>
          <w:numId w:val="1368"/>
        </w:numPr>
        <w:spacing w:after="120"/>
        <w:ind w:left="714" w:hanging="357"/>
        <w:contextualSpacing w:val="0"/>
        <w:jc w:val="both"/>
        <w:rPr>
          <w:sz w:val="24"/>
          <w:szCs w:val="24"/>
        </w:rPr>
      </w:pPr>
      <w:r w:rsidRPr="00A3181A">
        <w:rPr>
          <w:sz w:val="24"/>
          <w:szCs w:val="24"/>
        </w:rPr>
        <w:t>Mit Reis servieren.</w:t>
      </w:r>
    </w:p>
    <w:p w14:paraId="5D80A7AC" w14:textId="6AE5D81C" w:rsidR="0096478F" w:rsidRDefault="0096478F" w:rsidP="0096478F">
      <w:pPr>
        <w:jc w:val="both"/>
        <w:rPr>
          <w:sz w:val="24"/>
          <w:szCs w:val="24"/>
        </w:rPr>
      </w:pPr>
    </w:p>
    <w:p w14:paraId="0EA0934D" w14:textId="7BACFF4A" w:rsidR="0096478F" w:rsidRPr="0096478F" w:rsidRDefault="0096478F" w:rsidP="0096478F">
      <w:pPr>
        <w:ind w:left="708" w:hanging="348"/>
        <w:jc w:val="both"/>
        <w:rPr>
          <w:sz w:val="24"/>
          <w:szCs w:val="24"/>
        </w:rPr>
      </w:pPr>
      <w:r>
        <w:rPr>
          <w:sz w:val="24"/>
          <w:szCs w:val="24"/>
        </w:rPr>
        <w:t>Info:</w:t>
      </w:r>
      <w:r>
        <w:rPr>
          <w:sz w:val="24"/>
          <w:szCs w:val="24"/>
        </w:rPr>
        <w:tab/>
        <w:t>Auf Sri Lanka nimmt man alle möglichen Blattgemüse für Mallum, von</w:t>
      </w:r>
      <w:r>
        <w:rPr>
          <w:sz w:val="24"/>
          <w:szCs w:val="24"/>
        </w:rPr>
        <w:tab/>
        <w:t>Chrysanthemenblättern bis zu Rübenblättern.</w:t>
      </w:r>
    </w:p>
    <w:p w14:paraId="105CD07C" w14:textId="77777777" w:rsidR="00A3181A" w:rsidRDefault="00A3181A">
      <w:pPr>
        <w:rPr>
          <w:sz w:val="24"/>
          <w:szCs w:val="24"/>
        </w:rPr>
      </w:pPr>
    </w:p>
    <w:p w14:paraId="3064B89C" w14:textId="0BBFEC11" w:rsidR="00A3181A" w:rsidRDefault="002160E5">
      <w:pPr>
        <w:rPr>
          <w:sz w:val="24"/>
          <w:szCs w:val="24"/>
        </w:rPr>
      </w:pPr>
      <w:r>
        <w:rPr>
          <w:sz w:val="24"/>
          <w:szCs w:val="24"/>
        </w:rPr>
        <w:br w:type="page"/>
      </w:r>
    </w:p>
    <w:p w14:paraId="003AF2BC" w14:textId="47A37292" w:rsidR="006B6285" w:rsidRDefault="006B6285" w:rsidP="00AB7B20">
      <w:pPr>
        <w:pStyle w:val="Heading2"/>
        <w:spacing w:after="240"/>
      </w:pPr>
      <w:r>
        <w:lastRenderedPageBreak/>
        <w:t>Bengalisches Kokos-</w:t>
      </w:r>
      <w:r w:rsidR="00961641">
        <w:t>Dal -</w:t>
      </w:r>
      <w:r>
        <w:t xml:space="preserve"> cholar dal</w:t>
      </w:r>
      <w:r w:rsidR="00D109B6">
        <w:rPr>
          <w:rStyle w:val="FootnoteReference"/>
        </w:rPr>
        <w:footnoteReference w:id="1088"/>
      </w:r>
      <w:r>
        <w:t xml:space="preserve"> </w:t>
      </w:r>
    </w:p>
    <w:p w14:paraId="252047AD" w14:textId="4750FF4F" w:rsidR="006B6285" w:rsidRDefault="006B6285">
      <w:pPr>
        <w:rPr>
          <w:sz w:val="24"/>
          <w:szCs w:val="24"/>
        </w:rPr>
      </w:pPr>
      <w:r w:rsidRPr="00AB7B20">
        <w:rPr>
          <w:sz w:val="24"/>
          <w:szCs w:val="24"/>
          <w:u w:val="single"/>
        </w:rPr>
        <w:t>Zutaten</w:t>
      </w:r>
      <w:r>
        <w:rPr>
          <w:sz w:val="24"/>
          <w:szCs w:val="24"/>
        </w:rPr>
        <w:t xml:space="preserve"> </w:t>
      </w:r>
      <w:r w:rsidR="00AB7B20">
        <w:rPr>
          <w:sz w:val="24"/>
          <w:szCs w:val="24"/>
        </w:rPr>
        <w:t>(</w:t>
      </w:r>
      <w:r>
        <w:rPr>
          <w:sz w:val="24"/>
          <w:szCs w:val="24"/>
        </w:rPr>
        <w:t>für 4 Portionen</w:t>
      </w:r>
      <w:r w:rsidR="00AB7B20">
        <w:rPr>
          <w:sz w:val="24"/>
          <w:szCs w:val="24"/>
        </w:rPr>
        <w:t>):</w:t>
      </w:r>
    </w:p>
    <w:p w14:paraId="2B0993A6" w14:textId="5EF1B21C" w:rsidR="006B6285" w:rsidRDefault="006B6285">
      <w:pPr>
        <w:rPr>
          <w:sz w:val="24"/>
          <w:szCs w:val="24"/>
        </w:rPr>
      </w:pPr>
      <w:r>
        <w:rPr>
          <w:sz w:val="24"/>
          <w:szCs w:val="24"/>
        </w:rPr>
        <w:t xml:space="preserve">300 g Chana </w:t>
      </w:r>
      <w:r w:rsidR="00AB7B20">
        <w:rPr>
          <w:sz w:val="24"/>
          <w:szCs w:val="24"/>
        </w:rPr>
        <w:t>Da</w:t>
      </w:r>
      <w:r>
        <w:rPr>
          <w:sz w:val="24"/>
          <w:szCs w:val="24"/>
        </w:rPr>
        <w:t>l</w:t>
      </w:r>
    </w:p>
    <w:p w14:paraId="258F98CF" w14:textId="77777777" w:rsidR="006B6285" w:rsidRDefault="006B6285">
      <w:pPr>
        <w:rPr>
          <w:sz w:val="24"/>
          <w:szCs w:val="24"/>
        </w:rPr>
      </w:pPr>
      <w:r>
        <w:rPr>
          <w:sz w:val="24"/>
          <w:szCs w:val="24"/>
        </w:rPr>
        <w:t>4 EL getrocknete oder frische Kokosraspel</w:t>
      </w:r>
    </w:p>
    <w:p w14:paraId="4AD8B1A1" w14:textId="77777777" w:rsidR="006B6285" w:rsidRDefault="006B6285">
      <w:pPr>
        <w:rPr>
          <w:sz w:val="24"/>
          <w:szCs w:val="24"/>
        </w:rPr>
      </w:pPr>
      <w:r>
        <w:rPr>
          <w:sz w:val="24"/>
          <w:szCs w:val="24"/>
        </w:rPr>
        <w:t>2 EL Rapsöl</w:t>
      </w:r>
    </w:p>
    <w:p w14:paraId="2870B284" w14:textId="77777777" w:rsidR="006B6285" w:rsidRDefault="006B6285">
      <w:pPr>
        <w:rPr>
          <w:sz w:val="24"/>
          <w:szCs w:val="24"/>
        </w:rPr>
      </w:pPr>
      <w:r>
        <w:rPr>
          <w:sz w:val="24"/>
          <w:szCs w:val="24"/>
        </w:rPr>
        <w:t>3 Knoblauchzehen, in dünne Scheiben geschnitten</w:t>
      </w:r>
    </w:p>
    <w:p w14:paraId="77CA0FF7" w14:textId="77777777" w:rsidR="006B6285" w:rsidRDefault="006B6285">
      <w:pPr>
        <w:rPr>
          <w:sz w:val="24"/>
          <w:szCs w:val="24"/>
        </w:rPr>
      </w:pPr>
      <w:r>
        <w:rPr>
          <w:sz w:val="24"/>
          <w:szCs w:val="24"/>
        </w:rPr>
        <w:t>1 Stück Ingwer (4 cm), geschält und gerieben</w:t>
      </w:r>
    </w:p>
    <w:p w14:paraId="315988DD" w14:textId="77777777" w:rsidR="006B6285" w:rsidRDefault="006B6285">
      <w:pPr>
        <w:rPr>
          <w:sz w:val="24"/>
          <w:szCs w:val="24"/>
        </w:rPr>
      </w:pPr>
      <w:r>
        <w:rPr>
          <w:sz w:val="24"/>
          <w:szCs w:val="24"/>
        </w:rPr>
        <w:t>2 rote Vogelaugen-Chilischoten, halbiert und entkernt</w:t>
      </w:r>
    </w:p>
    <w:p w14:paraId="16BF50ED" w14:textId="77777777" w:rsidR="006B6285" w:rsidRDefault="006B6285">
      <w:pPr>
        <w:rPr>
          <w:sz w:val="24"/>
          <w:szCs w:val="24"/>
        </w:rPr>
      </w:pPr>
      <w:r>
        <w:rPr>
          <w:sz w:val="24"/>
          <w:szCs w:val="24"/>
        </w:rPr>
        <w:t>3 mittelgroße reife Tomaten, gehackt</w:t>
      </w:r>
    </w:p>
    <w:p w14:paraId="56B23400" w14:textId="77777777" w:rsidR="006B6285" w:rsidRDefault="006B6285">
      <w:pPr>
        <w:rPr>
          <w:sz w:val="24"/>
          <w:szCs w:val="24"/>
        </w:rPr>
      </w:pPr>
      <w:r>
        <w:rPr>
          <w:sz w:val="24"/>
          <w:szCs w:val="24"/>
        </w:rPr>
        <w:t>½ TL gemahlene Kurkuma</w:t>
      </w:r>
    </w:p>
    <w:p w14:paraId="44B36ABE" w14:textId="77777777" w:rsidR="006B6285" w:rsidRDefault="006B6285">
      <w:pPr>
        <w:rPr>
          <w:sz w:val="24"/>
          <w:szCs w:val="24"/>
        </w:rPr>
      </w:pPr>
      <w:r>
        <w:rPr>
          <w:sz w:val="24"/>
          <w:szCs w:val="24"/>
        </w:rPr>
        <w:t>1 TL gemahlener Zimt</w:t>
      </w:r>
    </w:p>
    <w:p w14:paraId="0C908542" w14:textId="356FB138" w:rsidR="006B6285" w:rsidRDefault="006B6285">
      <w:pPr>
        <w:rPr>
          <w:sz w:val="24"/>
          <w:szCs w:val="24"/>
        </w:rPr>
      </w:pPr>
      <w:r>
        <w:rPr>
          <w:sz w:val="24"/>
          <w:szCs w:val="24"/>
        </w:rPr>
        <w:t>1/3 gemahlene Gewürznelken</w:t>
      </w:r>
    </w:p>
    <w:p w14:paraId="1B3AEE52" w14:textId="2220566C" w:rsidR="006B6285" w:rsidRDefault="006B6285">
      <w:pPr>
        <w:rPr>
          <w:sz w:val="24"/>
          <w:szCs w:val="24"/>
        </w:rPr>
      </w:pPr>
      <w:r>
        <w:rPr>
          <w:sz w:val="24"/>
          <w:szCs w:val="24"/>
        </w:rPr>
        <w:t>½ TL gemahlener Kardamom</w:t>
      </w:r>
    </w:p>
    <w:p w14:paraId="13AEAC9E" w14:textId="517D7F4B" w:rsidR="006B6285" w:rsidRDefault="006B6285">
      <w:pPr>
        <w:rPr>
          <w:sz w:val="24"/>
          <w:szCs w:val="24"/>
        </w:rPr>
      </w:pPr>
      <w:r>
        <w:rPr>
          <w:sz w:val="24"/>
          <w:szCs w:val="24"/>
        </w:rPr>
        <w:t>Salz</w:t>
      </w:r>
      <w:r w:rsidR="00AB7B20">
        <w:rPr>
          <w:sz w:val="24"/>
          <w:szCs w:val="24"/>
        </w:rPr>
        <w:t xml:space="preserve">, </w:t>
      </w:r>
      <w:r>
        <w:rPr>
          <w:sz w:val="24"/>
          <w:szCs w:val="24"/>
        </w:rPr>
        <w:t>Zucker</w:t>
      </w:r>
    </w:p>
    <w:p w14:paraId="1D30533F" w14:textId="77777777" w:rsidR="006B6285" w:rsidRDefault="006B6285">
      <w:pPr>
        <w:rPr>
          <w:sz w:val="24"/>
          <w:szCs w:val="24"/>
        </w:rPr>
      </w:pPr>
    </w:p>
    <w:p w14:paraId="69CE0C6E" w14:textId="528606D0" w:rsidR="00AB7B20" w:rsidRDefault="00AB7B20">
      <w:pPr>
        <w:rPr>
          <w:sz w:val="24"/>
          <w:szCs w:val="24"/>
        </w:rPr>
      </w:pPr>
      <w:r>
        <w:rPr>
          <w:sz w:val="24"/>
          <w:szCs w:val="24"/>
        </w:rPr>
        <w:t>Zubereitung:</w:t>
      </w:r>
    </w:p>
    <w:p w14:paraId="0A8CE9E4" w14:textId="39AEF188" w:rsidR="006B6285" w:rsidRPr="0096478F" w:rsidRDefault="006B6285" w:rsidP="00B40E8C">
      <w:pPr>
        <w:pStyle w:val="ListParagraph"/>
        <w:numPr>
          <w:ilvl w:val="0"/>
          <w:numId w:val="1369"/>
        </w:numPr>
        <w:spacing w:after="120"/>
        <w:ind w:left="714" w:hanging="357"/>
        <w:contextualSpacing w:val="0"/>
        <w:jc w:val="both"/>
        <w:rPr>
          <w:sz w:val="24"/>
          <w:szCs w:val="24"/>
        </w:rPr>
      </w:pPr>
      <w:r w:rsidRPr="0096478F">
        <w:rPr>
          <w:sz w:val="24"/>
          <w:szCs w:val="24"/>
        </w:rPr>
        <w:t xml:space="preserve">Das Chana </w:t>
      </w:r>
      <w:r w:rsidR="00AB7B20">
        <w:rPr>
          <w:sz w:val="24"/>
          <w:szCs w:val="24"/>
        </w:rPr>
        <w:t>D</w:t>
      </w:r>
      <w:r w:rsidRPr="0096478F">
        <w:rPr>
          <w:sz w:val="24"/>
          <w:szCs w:val="24"/>
        </w:rPr>
        <w:t>al mehrmals in kaltem Wasser waschen, bis das Wasser klar abläuft, dann 1 Stunde in warmem Wasser einweichen. In einem Topf mit der doppelten Menge Wasser bedecken und 45 Minuten garen, dann beiseitestellen.</w:t>
      </w:r>
    </w:p>
    <w:p w14:paraId="0B417E82" w14:textId="3A411F5B" w:rsidR="006B6285" w:rsidRPr="0096478F" w:rsidRDefault="006B6285" w:rsidP="00B40E8C">
      <w:pPr>
        <w:pStyle w:val="ListParagraph"/>
        <w:numPr>
          <w:ilvl w:val="0"/>
          <w:numId w:val="1369"/>
        </w:numPr>
        <w:spacing w:after="120"/>
        <w:ind w:left="714" w:hanging="357"/>
        <w:contextualSpacing w:val="0"/>
        <w:jc w:val="both"/>
        <w:rPr>
          <w:sz w:val="24"/>
          <w:szCs w:val="24"/>
        </w:rPr>
      </w:pPr>
      <w:r w:rsidRPr="0096478F">
        <w:rPr>
          <w:sz w:val="24"/>
          <w:szCs w:val="24"/>
        </w:rPr>
        <w:t>Eine Pfanne erhitzen und die Kokosraspel darin bei mittlerer Hitze unter ständigem Rühren rösten, bis sie bräunen, dann in eine Schüssel geben. Öl, Knoblauch, Ingwer und Chilis in die Pfanne geben und unter Rühren anbraten, bis der Knoblauch zu bräunen anfängt. Die Tomaten hinzufügen und 5 Minuten köcheln lassen, bis sie zerfallen.</w:t>
      </w:r>
    </w:p>
    <w:p w14:paraId="273EE1AD" w14:textId="2B93274C" w:rsidR="006B6285" w:rsidRPr="0096478F" w:rsidRDefault="006B6285" w:rsidP="00B40E8C">
      <w:pPr>
        <w:pStyle w:val="ListParagraph"/>
        <w:numPr>
          <w:ilvl w:val="0"/>
          <w:numId w:val="1369"/>
        </w:numPr>
        <w:spacing w:after="120"/>
        <w:ind w:left="714" w:hanging="357"/>
        <w:contextualSpacing w:val="0"/>
        <w:jc w:val="both"/>
        <w:rPr>
          <w:sz w:val="24"/>
          <w:szCs w:val="24"/>
        </w:rPr>
      </w:pPr>
      <w:r w:rsidRPr="0096478F">
        <w:rPr>
          <w:sz w:val="24"/>
          <w:szCs w:val="24"/>
        </w:rPr>
        <w:t>Gewürze, Salz und Zucker untermischen und noch einige Minuten unter Rühren garen, dann die Mischung mit den Kokosraspeln zum Dal geben und gut unterrühren.</w:t>
      </w:r>
    </w:p>
    <w:p w14:paraId="30D69446" w14:textId="460EAE18" w:rsidR="006B6285" w:rsidRPr="0096478F" w:rsidRDefault="006B6285" w:rsidP="00B40E8C">
      <w:pPr>
        <w:pStyle w:val="ListParagraph"/>
        <w:numPr>
          <w:ilvl w:val="0"/>
          <w:numId w:val="1369"/>
        </w:numPr>
        <w:spacing w:after="120"/>
        <w:ind w:left="714" w:hanging="357"/>
        <w:contextualSpacing w:val="0"/>
        <w:jc w:val="both"/>
        <w:rPr>
          <w:sz w:val="24"/>
          <w:szCs w:val="24"/>
        </w:rPr>
      </w:pPr>
      <w:r w:rsidRPr="0096478F">
        <w:rPr>
          <w:sz w:val="24"/>
          <w:szCs w:val="24"/>
        </w:rPr>
        <w:t>Das Dal abschmecken und bei Bedarf mit heißem Wasser verdünnen. Bei mittlerer Hitze weitere 5 Minuten köcheln lassen, damit sich die Geschmacksnoten verbinden können.</w:t>
      </w:r>
      <w:r w:rsidRPr="0096478F">
        <w:rPr>
          <w:sz w:val="24"/>
          <w:szCs w:val="24"/>
        </w:rPr>
        <w:br w:type="page"/>
      </w:r>
    </w:p>
    <w:p w14:paraId="7E104551" w14:textId="77777777" w:rsidR="003D4F7D" w:rsidRPr="00FE7906" w:rsidRDefault="003D4F7D" w:rsidP="003D4F7D">
      <w:pPr>
        <w:pStyle w:val="Heading2"/>
        <w:spacing w:after="240"/>
      </w:pPr>
      <w:r w:rsidRPr="00FE7906">
        <w:lastRenderedPageBreak/>
        <w:t>Kokos-Dal</w:t>
      </w:r>
      <w:r>
        <w:rPr>
          <w:rStyle w:val="FootnoteReference"/>
          <w:lang w:val="en-US"/>
        </w:rPr>
        <w:footnoteReference w:id="1089"/>
      </w:r>
      <w:r w:rsidRPr="00FE7906">
        <w:t xml:space="preserve"> </w:t>
      </w:r>
    </w:p>
    <w:p w14:paraId="5140293D" w14:textId="77777777" w:rsidR="003D4F7D" w:rsidRPr="00FE48F1" w:rsidRDefault="003D4F7D" w:rsidP="003D4F7D">
      <w:pPr>
        <w:rPr>
          <w:sz w:val="24"/>
          <w:szCs w:val="24"/>
        </w:rPr>
      </w:pPr>
      <w:r w:rsidRPr="00551E81">
        <w:rPr>
          <w:sz w:val="24"/>
          <w:szCs w:val="24"/>
          <w:u w:val="single"/>
        </w:rPr>
        <w:t>Zutaten</w:t>
      </w:r>
      <w:r w:rsidRPr="00FE48F1">
        <w:rPr>
          <w:sz w:val="24"/>
          <w:szCs w:val="24"/>
        </w:rPr>
        <w:t xml:space="preserve"> </w:t>
      </w:r>
      <w:r>
        <w:rPr>
          <w:sz w:val="24"/>
          <w:szCs w:val="24"/>
        </w:rPr>
        <w:t>(</w:t>
      </w:r>
      <w:r w:rsidRPr="00FE48F1">
        <w:rPr>
          <w:sz w:val="24"/>
          <w:szCs w:val="24"/>
        </w:rPr>
        <w:t>für 4 Portionen</w:t>
      </w:r>
      <w:r>
        <w:rPr>
          <w:sz w:val="24"/>
          <w:szCs w:val="24"/>
        </w:rPr>
        <w:t>)</w:t>
      </w:r>
    </w:p>
    <w:p w14:paraId="257AE9E5" w14:textId="77777777" w:rsidR="003D4F7D" w:rsidRDefault="003D4F7D" w:rsidP="003D4F7D">
      <w:pPr>
        <w:rPr>
          <w:sz w:val="24"/>
          <w:szCs w:val="24"/>
        </w:rPr>
      </w:pPr>
      <w:r w:rsidRPr="00FE48F1">
        <w:rPr>
          <w:sz w:val="24"/>
          <w:szCs w:val="24"/>
        </w:rPr>
        <w:t xml:space="preserve">3 EL </w:t>
      </w:r>
      <w:r>
        <w:rPr>
          <w:sz w:val="24"/>
          <w:szCs w:val="24"/>
        </w:rPr>
        <w:t>O</w:t>
      </w:r>
      <w:r w:rsidRPr="00FE48F1">
        <w:rPr>
          <w:sz w:val="24"/>
          <w:szCs w:val="24"/>
        </w:rPr>
        <w:t>liven</w:t>
      </w:r>
      <w:r>
        <w:rPr>
          <w:sz w:val="24"/>
          <w:szCs w:val="24"/>
        </w:rPr>
        <w:t>öl</w:t>
      </w:r>
    </w:p>
    <w:p w14:paraId="776BBCC5" w14:textId="77777777" w:rsidR="003D4F7D" w:rsidRDefault="003D4F7D" w:rsidP="003D4F7D">
      <w:pPr>
        <w:rPr>
          <w:sz w:val="24"/>
          <w:szCs w:val="24"/>
        </w:rPr>
      </w:pPr>
      <w:r>
        <w:rPr>
          <w:sz w:val="24"/>
          <w:szCs w:val="24"/>
        </w:rPr>
        <w:t>5 Schalotten, geschält und fein gewürfelt</w:t>
      </w:r>
    </w:p>
    <w:p w14:paraId="7B35D5D0" w14:textId="77777777" w:rsidR="003D4F7D" w:rsidRDefault="003D4F7D" w:rsidP="003D4F7D">
      <w:pPr>
        <w:rPr>
          <w:sz w:val="24"/>
          <w:szCs w:val="24"/>
        </w:rPr>
      </w:pPr>
      <w:r>
        <w:rPr>
          <w:sz w:val="24"/>
          <w:szCs w:val="24"/>
        </w:rPr>
        <w:t>45 g Ingwer, geschält und fein gehackt</w:t>
      </w:r>
    </w:p>
    <w:p w14:paraId="5B587D54" w14:textId="77777777" w:rsidR="003D4F7D" w:rsidRDefault="003D4F7D" w:rsidP="003D4F7D">
      <w:pPr>
        <w:rPr>
          <w:sz w:val="24"/>
          <w:szCs w:val="24"/>
        </w:rPr>
      </w:pPr>
      <w:r>
        <w:rPr>
          <w:sz w:val="24"/>
          <w:szCs w:val="24"/>
        </w:rPr>
        <w:t>2 rote Chilischoten, fein gehackt</w:t>
      </w:r>
    </w:p>
    <w:p w14:paraId="6CCCE797" w14:textId="77777777" w:rsidR="003D4F7D" w:rsidRDefault="003D4F7D" w:rsidP="003D4F7D">
      <w:pPr>
        <w:rPr>
          <w:sz w:val="24"/>
          <w:szCs w:val="24"/>
        </w:rPr>
      </w:pPr>
      <w:r>
        <w:rPr>
          <w:sz w:val="24"/>
          <w:szCs w:val="24"/>
        </w:rPr>
        <w:t>30 frische Curryblätter</w:t>
      </w:r>
    </w:p>
    <w:p w14:paraId="0BDD7129" w14:textId="77777777" w:rsidR="003D4F7D" w:rsidRDefault="003D4F7D" w:rsidP="003D4F7D">
      <w:pPr>
        <w:rPr>
          <w:sz w:val="24"/>
          <w:szCs w:val="24"/>
        </w:rPr>
      </w:pPr>
      <w:r>
        <w:rPr>
          <w:sz w:val="24"/>
          <w:szCs w:val="24"/>
        </w:rPr>
        <w:t>1 TL schwarze Senfsamen</w:t>
      </w:r>
    </w:p>
    <w:p w14:paraId="494AFB8C" w14:textId="77777777" w:rsidR="003D4F7D" w:rsidRDefault="003D4F7D" w:rsidP="003D4F7D">
      <w:pPr>
        <w:rPr>
          <w:sz w:val="24"/>
          <w:szCs w:val="24"/>
        </w:rPr>
      </w:pPr>
      <w:r>
        <w:rPr>
          <w:sz w:val="24"/>
          <w:szCs w:val="24"/>
        </w:rPr>
        <w:t>1 TL Kreuzkümmel</w:t>
      </w:r>
    </w:p>
    <w:p w14:paraId="5CA118E7" w14:textId="77777777" w:rsidR="003D4F7D" w:rsidRDefault="003D4F7D" w:rsidP="003D4F7D">
      <w:pPr>
        <w:rPr>
          <w:sz w:val="24"/>
          <w:szCs w:val="24"/>
        </w:rPr>
      </w:pPr>
      <w:r>
        <w:rPr>
          <w:sz w:val="24"/>
          <w:szCs w:val="24"/>
        </w:rPr>
        <w:t>1 TL Koriander</w:t>
      </w:r>
    </w:p>
    <w:p w14:paraId="2B45371A" w14:textId="77777777" w:rsidR="003D4F7D" w:rsidRDefault="003D4F7D" w:rsidP="003D4F7D">
      <w:pPr>
        <w:rPr>
          <w:sz w:val="24"/>
          <w:szCs w:val="24"/>
        </w:rPr>
      </w:pPr>
      <w:r>
        <w:rPr>
          <w:sz w:val="24"/>
          <w:szCs w:val="24"/>
        </w:rPr>
        <w:t>½ TL Kurkuma</w:t>
      </w:r>
    </w:p>
    <w:p w14:paraId="195FAA7A" w14:textId="77777777" w:rsidR="003D4F7D" w:rsidRPr="00741396" w:rsidRDefault="003D4F7D" w:rsidP="003D4F7D">
      <w:pPr>
        <w:rPr>
          <w:sz w:val="24"/>
          <w:szCs w:val="24"/>
        </w:rPr>
      </w:pPr>
      <w:r w:rsidRPr="00741396">
        <w:rPr>
          <w:sz w:val="24"/>
          <w:szCs w:val="24"/>
        </w:rPr>
        <w:t>2 TL Currypulver</w:t>
      </w:r>
    </w:p>
    <w:p w14:paraId="061BCF7C" w14:textId="77777777" w:rsidR="003D4F7D" w:rsidRPr="00741396" w:rsidRDefault="003D4F7D" w:rsidP="003D4F7D">
      <w:pPr>
        <w:rPr>
          <w:sz w:val="24"/>
          <w:szCs w:val="24"/>
        </w:rPr>
      </w:pPr>
      <w:r w:rsidRPr="00741396">
        <w:rPr>
          <w:sz w:val="24"/>
          <w:szCs w:val="24"/>
        </w:rPr>
        <w:t>2 TL Tomatenmark</w:t>
      </w:r>
    </w:p>
    <w:p w14:paraId="73F36E42" w14:textId="77777777" w:rsidR="003D4F7D" w:rsidRPr="00741396" w:rsidRDefault="003D4F7D" w:rsidP="003D4F7D">
      <w:pPr>
        <w:rPr>
          <w:sz w:val="24"/>
          <w:szCs w:val="24"/>
        </w:rPr>
      </w:pPr>
      <w:r w:rsidRPr="00741396">
        <w:rPr>
          <w:sz w:val="24"/>
          <w:szCs w:val="24"/>
        </w:rPr>
        <w:t>100 g rote Linsen</w:t>
      </w:r>
    </w:p>
    <w:p w14:paraId="5CD9CC3E" w14:textId="77777777" w:rsidR="003D4F7D" w:rsidRDefault="003D4F7D" w:rsidP="003D4F7D">
      <w:pPr>
        <w:rPr>
          <w:sz w:val="24"/>
          <w:szCs w:val="24"/>
        </w:rPr>
      </w:pPr>
      <w:r>
        <w:rPr>
          <w:sz w:val="24"/>
          <w:szCs w:val="24"/>
        </w:rPr>
        <w:t>1 Dose Kokosmilch (400 g)</w:t>
      </w:r>
    </w:p>
    <w:p w14:paraId="2A7D4084" w14:textId="77777777" w:rsidR="003D4F7D" w:rsidRDefault="003D4F7D" w:rsidP="003D4F7D">
      <w:pPr>
        <w:rPr>
          <w:sz w:val="24"/>
          <w:szCs w:val="24"/>
        </w:rPr>
      </w:pPr>
    </w:p>
    <w:p w14:paraId="2220C133" w14:textId="77777777" w:rsidR="003D4F7D" w:rsidRDefault="003D4F7D" w:rsidP="003D4F7D">
      <w:pPr>
        <w:spacing w:after="120"/>
        <w:rPr>
          <w:sz w:val="24"/>
          <w:szCs w:val="24"/>
        </w:rPr>
      </w:pPr>
      <w:r>
        <w:rPr>
          <w:sz w:val="24"/>
          <w:szCs w:val="24"/>
        </w:rPr>
        <w:t>Zubereitung:</w:t>
      </w:r>
    </w:p>
    <w:p w14:paraId="5DA092AC" w14:textId="77777777" w:rsidR="003D4F7D" w:rsidRPr="00555AAE" w:rsidRDefault="003D4F7D" w:rsidP="00B40E8C">
      <w:pPr>
        <w:pStyle w:val="ListParagraph"/>
        <w:numPr>
          <w:ilvl w:val="0"/>
          <w:numId w:val="1512"/>
        </w:numPr>
        <w:spacing w:after="120"/>
        <w:contextualSpacing w:val="0"/>
        <w:jc w:val="both"/>
        <w:rPr>
          <w:sz w:val="24"/>
          <w:szCs w:val="24"/>
        </w:rPr>
      </w:pPr>
      <w:r w:rsidRPr="00555AAE">
        <w:rPr>
          <w:sz w:val="24"/>
          <w:szCs w:val="24"/>
        </w:rPr>
        <w:t>Zwei EL Öl in einer großen Pfanne bei mittlerer bis hoher Temperatur erhitzen. Die Schalottenwürfel darin 8 Minuten braten, bis sie goldbraun sind. Den Ingwer, die Hälfte der Chilischoten und die Hälfte der Curryblätter hinzufügen. Zwei Minuten anbraten, dann die Gewürze, das Tomatenmark und die Linsen dazugeben. Eine Minute rühren, anschließend Kokosmilch, 600 ml Wasser und ¾ TL Salz dazugeben.</w:t>
      </w:r>
    </w:p>
    <w:p w14:paraId="7427C5D2" w14:textId="77777777" w:rsidR="003D4F7D" w:rsidRDefault="003D4F7D" w:rsidP="00B40E8C">
      <w:pPr>
        <w:pStyle w:val="ListParagraph"/>
        <w:numPr>
          <w:ilvl w:val="0"/>
          <w:numId w:val="1512"/>
        </w:numPr>
        <w:spacing w:after="120"/>
        <w:contextualSpacing w:val="0"/>
        <w:jc w:val="both"/>
        <w:rPr>
          <w:sz w:val="24"/>
          <w:szCs w:val="24"/>
        </w:rPr>
      </w:pPr>
      <w:r w:rsidRPr="00555AAE">
        <w:rPr>
          <w:sz w:val="24"/>
          <w:szCs w:val="24"/>
        </w:rPr>
        <w:t xml:space="preserve">Aufkochen und bei mittlerer Hitze 20 Minuten köcheln lassen, bis die Linsen weich sind und die Sauce eingedickt ist; gelegentlich umrühren. </w:t>
      </w:r>
    </w:p>
    <w:p w14:paraId="34DCF45D" w14:textId="77777777" w:rsidR="003D4F7D" w:rsidRDefault="003D4F7D" w:rsidP="003D4F7D">
      <w:pPr>
        <w:jc w:val="both"/>
        <w:rPr>
          <w:sz w:val="24"/>
          <w:szCs w:val="24"/>
        </w:rPr>
      </w:pPr>
    </w:p>
    <w:p w14:paraId="261E9393" w14:textId="1B975CFE" w:rsidR="003D4F7D" w:rsidRDefault="003D4F7D" w:rsidP="003D4F7D">
      <w:pPr>
        <w:rPr>
          <w:rFonts w:asciiTheme="majorHAnsi" w:eastAsiaTheme="majorEastAsia" w:hAnsiTheme="majorHAnsi" w:cstheme="majorBidi"/>
          <w:color w:val="2F5496" w:themeColor="accent1" w:themeShade="BF"/>
          <w:sz w:val="26"/>
          <w:szCs w:val="26"/>
        </w:rPr>
      </w:pPr>
      <w:r>
        <w:rPr>
          <w:sz w:val="24"/>
          <w:szCs w:val="24"/>
        </w:rPr>
        <w:t>Kommentar:</w:t>
      </w:r>
      <w:r>
        <w:rPr>
          <w:sz w:val="24"/>
          <w:szCs w:val="24"/>
        </w:rPr>
        <w:tab/>
        <w:t>Kurz und knackig, ääh lecker.</w:t>
      </w:r>
      <w:r>
        <w:br w:type="page"/>
      </w:r>
    </w:p>
    <w:p w14:paraId="0BA9D672" w14:textId="5BCFB36B" w:rsidR="0096478F" w:rsidRDefault="0096478F" w:rsidP="00AB7B20">
      <w:pPr>
        <w:pStyle w:val="Heading2"/>
        <w:spacing w:after="240"/>
      </w:pPr>
      <w:r>
        <w:lastRenderedPageBreak/>
        <w:t>Dal aus Gujarat mit Erdnüssen und Sternanis</w:t>
      </w:r>
      <w:r w:rsidR="00EC58BA">
        <w:rPr>
          <w:rStyle w:val="FootnoteReference"/>
        </w:rPr>
        <w:footnoteReference w:id="1090"/>
      </w:r>
      <w:r>
        <w:t xml:space="preserve"> </w:t>
      </w:r>
    </w:p>
    <w:p w14:paraId="1655F8AC" w14:textId="188DF5B8" w:rsidR="0096478F" w:rsidRDefault="0096478F">
      <w:pPr>
        <w:rPr>
          <w:sz w:val="24"/>
          <w:szCs w:val="24"/>
        </w:rPr>
      </w:pPr>
      <w:r w:rsidRPr="00AB7B20">
        <w:rPr>
          <w:sz w:val="24"/>
          <w:szCs w:val="24"/>
          <w:u w:val="single"/>
        </w:rPr>
        <w:t>Zutaten</w:t>
      </w:r>
      <w:r>
        <w:rPr>
          <w:sz w:val="24"/>
          <w:szCs w:val="24"/>
        </w:rPr>
        <w:t xml:space="preserve"> </w:t>
      </w:r>
      <w:r w:rsidR="00AB7B20">
        <w:rPr>
          <w:sz w:val="24"/>
          <w:szCs w:val="24"/>
        </w:rPr>
        <w:t>(</w:t>
      </w:r>
      <w:r>
        <w:rPr>
          <w:sz w:val="24"/>
          <w:szCs w:val="24"/>
        </w:rPr>
        <w:t>für 4 Portionen</w:t>
      </w:r>
      <w:r w:rsidR="00AB7B20">
        <w:rPr>
          <w:sz w:val="24"/>
          <w:szCs w:val="24"/>
        </w:rPr>
        <w:t>)</w:t>
      </w:r>
    </w:p>
    <w:p w14:paraId="7F74E6F1" w14:textId="77777777" w:rsidR="0096478F" w:rsidRDefault="0096478F">
      <w:pPr>
        <w:rPr>
          <w:sz w:val="24"/>
          <w:szCs w:val="24"/>
        </w:rPr>
      </w:pPr>
      <w:r>
        <w:rPr>
          <w:sz w:val="24"/>
          <w:szCs w:val="24"/>
        </w:rPr>
        <w:t>300 g gelbe Toor-Linsen</w:t>
      </w:r>
    </w:p>
    <w:p w14:paraId="01C08D3E" w14:textId="77777777" w:rsidR="0096478F" w:rsidRDefault="0096478F">
      <w:pPr>
        <w:rPr>
          <w:sz w:val="24"/>
          <w:szCs w:val="24"/>
        </w:rPr>
      </w:pPr>
      <w:r>
        <w:rPr>
          <w:sz w:val="24"/>
          <w:szCs w:val="24"/>
        </w:rPr>
        <w:t>2 Sternanis</w:t>
      </w:r>
    </w:p>
    <w:p w14:paraId="5F714EB6" w14:textId="77777777" w:rsidR="0096478F" w:rsidRDefault="0096478F">
      <w:pPr>
        <w:rPr>
          <w:sz w:val="24"/>
          <w:szCs w:val="24"/>
        </w:rPr>
      </w:pPr>
      <w:r>
        <w:rPr>
          <w:sz w:val="24"/>
          <w:szCs w:val="24"/>
        </w:rPr>
        <w:t>Rapsöl</w:t>
      </w:r>
    </w:p>
    <w:p w14:paraId="6F404CF7" w14:textId="77777777" w:rsidR="0096478F" w:rsidRDefault="0096478F">
      <w:pPr>
        <w:rPr>
          <w:sz w:val="24"/>
          <w:szCs w:val="24"/>
        </w:rPr>
      </w:pPr>
      <w:r>
        <w:rPr>
          <w:sz w:val="24"/>
          <w:szCs w:val="24"/>
        </w:rPr>
        <w:t>½ TL Senfsamen</w:t>
      </w:r>
    </w:p>
    <w:p w14:paraId="38A85E79" w14:textId="77777777" w:rsidR="0096478F" w:rsidRDefault="0096478F">
      <w:pPr>
        <w:rPr>
          <w:sz w:val="24"/>
          <w:szCs w:val="24"/>
        </w:rPr>
      </w:pPr>
      <w:r>
        <w:rPr>
          <w:sz w:val="24"/>
          <w:szCs w:val="24"/>
        </w:rPr>
        <w:t>¾ TL Kreuzkümmelsamen</w:t>
      </w:r>
    </w:p>
    <w:p w14:paraId="0F304C33" w14:textId="77777777" w:rsidR="0096478F" w:rsidRDefault="0096478F">
      <w:pPr>
        <w:rPr>
          <w:sz w:val="24"/>
          <w:szCs w:val="24"/>
        </w:rPr>
      </w:pPr>
      <w:r>
        <w:rPr>
          <w:sz w:val="24"/>
          <w:szCs w:val="24"/>
        </w:rPr>
        <w:t>4 ganze Gewürznelken</w:t>
      </w:r>
    </w:p>
    <w:p w14:paraId="36FA7193" w14:textId="77777777" w:rsidR="0096478F" w:rsidRDefault="0096478F">
      <w:pPr>
        <w:rPr>
          <w:sz w:val="24"/>
          <w:szCs w:val="24"/>
        </w:rPr>
      </w:pPr>
      <w:r>
        <w:rPr>
          <w:sz w:val="24"/>
          <w:szCs w:val="24"/>
        </w:rPr>
        <w:t>1 grüne India-Jwala-Chilischote, halbiert und entkernt</w:t>
      </w:r>
    </w:p>
    <w:p w14:paraId="4CE96303" w14:textId="77777777" w:rsidR="0096478F" w:rsidRDefault="0096478F">
      <w:pPr>
        <w:rPr>
          <w:sz w:val="24"/>
          <w:szCs w:val="24"/>
        </w:rPr>
      </w:pPr>
      <w:r>
        <w:rPr>
          <w:sz w:val="24"/>
          <w:szCs w:val="24"/>
        </w:rPr>
        <w:t>2 Zweige frischen Curryblätter</w:t>
      </w:r>
    </w:p>
    <w:p w14:paraId="5B2C81E0" w14:textId="77777777" w:rsidR="0096478F" w:rsidRDefault="0096478F">
      <w:pPr>
        <w:rPr>
          <w:sz w:val="24"/>
          <w:szCs w:val="24"/>
        </w:rPr>
      </w:pPr>
      <w:r>
        <w:rPr>
          <w:sz w:val="24"/>
          <w:szCs w:val="24"/>
        </w:rPr>
        <w:t>3 große reife Tomaten, gehackt</w:t>
      </w:r>
    </w:p>
    <w:p w14:paraId="5F58D855" w14:textId="77777777" w:rsidR="0096478F" w:rsidRDefault="0096478F">
      <w:pPr>
        <w:rPr>
          <w:sz w:val="24"/>
          <w:szCs w:val="24"/>
        </w:rPr>
      </w:pPr>
      <w:r>
        <w:rPr>
          <w:sz w:val="24"/>
          <w:szCs w:val="24"/>
        </w:rPr>
        <w:t>½ TL Kurkuma</w:t>
      </w:r>
    </w:p>
    <w:p w14:paraId="3CBE604B" w14:textId="3A20DA78" w:rsidR="0096478F" w:rsidRDefault="0096478F">
      <w:pPr>
        <w:rPr>
          <w:sz w:val="24"/>
          <w:szCs w:val="24"/>
        </w:rPr>
      </w:pPr>
      <w:r>
        <w:rPr>
          <w:sz w:val="24"/>
          <w:szCs w:val="24"/>
        </w:rPr>
        <w:t xml:space="preserve">2 ½ TL </w:t>
      </w:r>
      <w:r w:rsidR="00981CFD">
        <w:rPr>
          <w:sz w:val="24"/>
          <w:szCs w:val="24"/>
        </w:rPr>
        <w:t>f</w:t>
      </w:r>
      <w:r>
        <w:rPr>
          <w:sz w:val="24"/>
          <w:szCs w:val="24"/>
        </w:rPr>
        <w:t>lüssiger Honig</w:t>
      </w:r>
    </w:p>
    <w:p w14:paraId="699E2C95" w14:textId="77777777" w:rsidR="0096478F" w:rsidRDefault="0096478F">
      <w:pPr>
        <w:rPr>
          <w:sz w:val="24"/>
          <w:szCs w:val="24"/>
        </w:rPr>
      </w:pPr>
      <w:r>
        <w:rPr>
          <w:sz w:val="24"/>
          <w:szCs w:val="24"/>
        </w:rPr>
        <w:t>1 ½ EL Zitronensaft</w:t>
      </w:r>
    </w:p>
    <w:p w14:paraId="352C6C5A" w14:textId="77777777" w:rsidR="0096478F" w:rsidRDefault="0096478F">
      <w:pPr>
        <w:rPr>
          <w:sz w:val="24"/>
          <w:szCs w:val="24"/>
        </w:rPr>
      </w:pPr>
      <w:r>
        <w:rPr>
          <w:sz w:val="24"/>
          <w:szCs w:val="24"/>
        </w:rPr>
        <w:t>30 g Erdnüsse mit roter Schale, zerstoßen</w:t>
      </w:r>
    </w:p>
    <w:p w14:paraId="7D6C53EB" w14:textId="77777777" w:rsidR="0096478F" w:rsidRDefault="0096478F">
      <w:pPr>
        <w:rPr>
          <w:sz w:val="24"/>
          <w:szCs w:val="24"/>
        </w:rPr>
      </w:pPr>
    </w:p>
    <w:p w14:paraId="54DC364B" w14:textId="6EB5C017" w:rsidR="00AB7B20" w:rsidRDefault="00AB7B20">
      <w:pPr>
        <w:rPr>
          <w:sz w:val="24"/>
          <w:szCs w:val="24"/>
        </w:rPr>
      </w:pPr>
      <w:r>
        <w:rPr>
          <w:sz w:val="24"/>
          <w:szCs w:val="24"/>
        </w:rPr>
        <w:t>Zubereitung:</w:t>
      </w:r>
    </w:p>
    <w:p w14:paraId="099714F4" w14:textId="751670D9" w:rsidR="0096478F" w:rsidRPr="0096478F" w:rsidRDefault="0096478F" w:rsidP="00B40E8C">
      <w:pPr>
        <w:pStyle w:val="ListParagraph"/>
        <w:numPr>
          <w:ilvl w:val="0"/>
          <w:numId w:val="1371"/>
        </w:numPr>
        <w:spacing w:after="120"/>
        <w:ind w:left="714" w:hanging="357"/>
        <w:contextualSpacing w:val="0"/>
        <w:jc w:val="both"/>
        <w:rPr>
          <w:sz w:val="24"/>
          <w:szCs w:val="24"/>
        </w:rPr>
      </w:pPr>
      <w:r w:rsidRPr="0096478F">
        <w:rPr>
          <w:sz w:val="24"/>
          <w:szCs w:val="24"/>
        </w:rPr>
        <w:t>Die Linsen über Nacht in kaltem Wasser oder 1 Stunde im warmen Wasser einweichen. Anschließend mehrmals in kaltem Wasser waschen, bis das Wasser klar abläuft, dann in einem Topf 4 cm hoch mit frischem Wasser bedecken. Den Sternanis dazugeben und die Linsen bei mittlerer Hitze zum Kochen bringen. Sie brauchen etwa 1 Stunde, bis sie gar sind. Unter Umständen zwischendurch Schaum abschöpfen.</w:t>
      </w:r>
    </w:p>
    <w:p w14:paraId="1E21EEC7" w14:textId="48007AFE" w:rsidR="0096478F" w:rsidRPr="0096478F" w:rsidRDefault="0096478F" w:rsidP="00B40E8C">
      <w:pPr>
        <w:pStyle w:val="ListParagraph"/>
        <w:numPr>
          <w:ilvl w:val="0"/>
          <w:numId w:val="1371"/>
        </w:numPr>
        <w:spacing w:after="120"/>
        <w:ind w:left="714" w:hanging="357"/>
        <w:contextualSpacing w:val="0"/>
        <w:jc w:val="both"/>
        <w:rPr>
          <w:sz w:val="24"/>
          <w:szCs w:val="24"/>
        </w:rPr>
      </w:pPr>
      <w:r w:rsidRPr="0096478F">
        <w:rPr>
          <w:sz w:val="24"/>
          <w:szCs w:val="24"/>
        </w:rPr>
        <w:t>Für die Würze 2 EL Öl in einer Pfanne erhitzen, Senfsamen, Kreuzkümmelsamen, Nelken, Chil</w:t>
      </w:r>
      <w:r>
        <w:rPr>
          <w:sz w:val="24"/>
          <w:szCs w:val="24"/>
        </w:rPr>
        <w:t>i</w:t>
      </w:r>
      <w:r w:rsidRPr="0096478F">
        <w:rPr>
          <w:sz w:val="24"/>
          <w:szCs w:val="24"/>
        </w:rPr>
        <w:t xml:space="preserve"> und 6 Curryblätter hineingeben. Bei mittlerer Hitze 2 – 3 Minuten unter Rühren anrösten, bis die Gewürze duften. Dann die Tomaten hinzufügen und 5 Minuten köcheln lassen, bis die Tomaten zerkocht sind. Kurkuma, Salz, Honig und Zitronensaft unterrühren, einige Minuten köcheln lassen und dann vom Herd nehmen.</w:t>
      </w:r>
    </w:p>
    <w:p w14:paraId="1603B570" w14:textId="27288B69" w:rsidR="0096478F" w:rsidRPr="00981CFD" w:rsidRDefault="0096478F" w:rsidP="00B40E8C">
      <w:pPr>
        <w:pStyle w:val="ListParagraph"/>
        <w:numPr>
          <w:ilvl w:val="0"/>
          <w:numId w:val="1371"/>
        </w:numPr>
        <w:spacing w:after="120"/>
        <w:ind w:left="714" w:hanging="357"/>
        <w:contextualSpacing w:val="0"/>
        <w:jc w:val="both"/>
        <w:rPr>
          <w:sz w:val="24"/>
          <w:szCs w:val="24"/>
        </w:rPr>
      </w:pPr>
      <w:r w:rsidRPr="00AB7B20">
        <w:rPr>
          <w:sz w:val="24"/>
          <w:szCs w:val="24"/>
        </w:rPr>
        <w:t xml:space="preserve">Die gegarten Linsen kräftig durchrühren, damit sie zerfallen und die Würze hinzugeben. Die Mischung wird recht dickflüssig und muss mit mindestens 200 ml heißem Wasser verdünnt werden. Dann weitere 15 Minuten köcheln lassen. Einen weiteren EL Öl in einer zweiten Pfanne erhitzen und einen Curryzweig und die zerstoßenen Nüsse hineingeben. Rösten, bis die Curryblätter knusprig und die Nüsse </w:t>
      </w:r>
      <w:r w:rsidRPr="00AB7B20">
        <w:rPr>
          <w:sz w:val="24"/>
          <w:szCs w:val="24"/>
        </w:rPr>
        <w:lastRenderedPageBreak/>
        <w:t xml:space="preserve">gebräunt sind, dann vom Herd nehmen. Das Dal in eine Schüssel füllen und mit Curryblättern und Nüssen bestreuen. </w:t>
      </w:r>
    </w:p>
    <w:p w14:paraId="3BA8978B" w14:textId="77777777" w:rsidR="008106A1" w:rsidRDefault="008106A1">
      <w:pPr>
        <w:rPr>
          <w:rFonts w:asciiTheme="majorHAnsi" w:eastAsiaTheme="majorEastAsia" w:hAnsiTheme="majorHAnsi" w:cstheme="majorBidi"/>
          <w:color w:val="2F5496" w:themeColor="accent1" w:themeShade="BF"/>
          <w:sz w:val="26"/>
          <w:szCs w:val="26"/>
        </w:rPr>
      </w:pPr>
      <w:r>
        <w:br w:type="page"/>
      </w:r>
    </w:p>
    <w:p w14:paraId="6D8ED07C" w14:textId="769142C7" w:rsidR="0096478F" w:rsidRDefault="0096478F" w:rsidP="00981CFD">
      <w:pPr>
        <w:pStyle w:val="Heading2"/>
        <w:spacing w:after="240"/>
      </w:pPr>
      <w:r>
        <w:lastRenderedPageBreak/>
        <w:t>Linsen Dal</w:t>
      </w:r>
      <w:r w:rsidR="00F31662">
        <w:rPr>
          <w:rStyle w:val="FootnoteReference"/>
        </w:rPr>
        <w:footnoteReference w:id="1091"/>
      </w:r>
      <w:r>
        <w:t xml:space="preserve"> </w:t>
      </w:r>
    </w:p>
    <w:p w14:paraId="53FA237A" w14:textId="34729F2B" w:rsidR="0096478F" w:rsidRDefault="0096478F">
      <w:pPr>
        <w:rPr>
          <w:sz w:val="24"/>
          <w:szCs w:val="24"/>
        </w:rPr>
      </w:pPr>
      <w:r w:rsidRPr="00981CFD">
        <w:rPr>
          <w:sz w:val="24"/>
          <w:szCs w:val="24"/>
          <w:u w:val="single"/>
        </w:rPr>
        <w:t>Zutaten</w:t>
      </w:r>
      <w:r>
        <w:rPr>
          <w:sz w:val="24"/>
          <w:szCs w:val="24"/>
        </w:rPr>
        <w:t xml:space="preserve"> </w:t>
      </w:r>
      <w:r w:rsidR="00981CFD">
        <w:rPr>
          <w:sz w:val="24"/>
          <w:szCs w:val="24"/>
          <w:u w:val="single"/>
        </w:rPr>
        <w:t>(</w:t>
      </w:r>
      <w:r>
        <w:rPr>
          <w:sz w:val="24"/>
          <w:szCs w:val="24"/>
        </w:rPr>
        <w:t>für 2 Portionen</w:t>
      </w:r>
      <w:r w:rsidR="00981CFD">
        <w:rPr>
          <w:sz w:val="24"/>
          <w:szCs w:val="24"/>
        </w:rPr>
        <w:t>)</w:t>
      </w:r>
    </w:p>
    <w:p w14:paraId="67457C60" w14:textId="77777777" w:rsidR="0096478F" w:rsidRDefault="0096478F">
      <w:pPr>
        <w:rPr>
          <w:sz w:val="24"/>
          <w:szCs w:val="24"/>
        </w:rPr>
      </w:pPr>
      <w:r>
        <w:rPr>
          <w:sz w:val="24"/>
          <w:szCs w:val="24"/>
        </w:rPr>
        <w:t>2 EL Rapsöl</w:t>
      </w:r>
    </w:p>
    <w:p w14:paraId="6225BEAA" w14:textId="1F3F127B" w:rsidR="0096478F" w:rsidRDefault="0096478F">
      <w:pPr>
        <w:rPr>
          <w:sz w:val="24"/>
          <w:szCs w:val="24"/>
        </w:rPr>
      </w:pPr>
      <w:r>
        <w:rPr>
          <w:sz w:val="24"/>
          <w:szCs w:val="24"/>
        </w:rPr>
        <w:t>1 große rote Zwiebel, in dünne Streifen geschnitten</w:t>
      </w:r>
    </w:p>
    <w:p w14:paraId="5F318CA1" w14:textId="77777777" w:rsidR="0096478F" w:rsidRDefault="0096478F">
      <w:pPr>
        <w:rPr>
          <w:sz w:val="24"/>
          <w:szCs w:val="24"/>
        </w:rPr>
      </w:pPr>
      <w:r>
        <w:rPr>
          <w:sz w:val="24"/>
          <w:szCs w:val="24"/>
        </w:rPr>
        <w:t>4 EL Zitronensaft</w:t>
      </w:r>
    </w:p>
    <w:p w14:paraId="3E0A4F4A" w14:textId="77777777" w:rsidR="0096478F" w:rsidRDefault="0096478F">
      <w:pPr>
        <w:rPr>
          <w:sz w:val="24"/>
          <w:szCs w:val="24"/>
        </w:rPr>
      </w:pPr>
      <w:r>
        <w:rPr>
          <w:sz w:val="24"/>
          <w:szCs w:val="24"/>
        </w:rPr>
        <w:t>2 grüne India-Jwala-Chilischoten, entkernt und fein gehackt</w:t>
      </w:r>
    </w:p>
    <w:p w14:paraId="40A4AD85" w14:textId="77777777" w:rsidR="0096478F" w:rsidRDefault="0096478F">
      <w:pPr>
        <w:rPr>
          <w:sz w:val="24"/>
          <w:szCs w:val="24"/>
        </w:rPr>
      </w:pPr>
      <w:r>
        <w:rPr>
          <w:sz w:val="24"/>
          <w:szCs w:val="24"/>
        </w:rPr>
        <w:t>2 Knoblauchzehen, fein gehackt</w:t>
      </w:r>
    </w:p>
    <w:p w14:paraId="6E917F26" w14:textId="77777777" w:rsidR="0096478F" w:rsidRDefault="0096478F">
      <w:pPr>
        <w:rPr>
          <w:sz w:val="24"/>
          <w:szCs w:val="24"/>
        </w:rPr>
      </w:pPr>
      <w:r>
        <w:rPr>
          <w:sz w:val="24"/>
          <w:szCs w:val="24"/>
        </w:rPr>
        <w:t>200 g reife Cocktailtomaten, halbiert</w:t>
      </w:r>
    </w:p>
    <w:p w14:paraId="3EB36C58" w14:textId="77777777" w:rsidR="0096478F" w:rsidRDefault="0096478F">
      <w:pPr>
        <w:rPr>
          <w:sz w:val="24"/>
          <w:szCs w:val="24"/>
        </w:rPr>
      </w:pPr>
      <w:r>
        <w:rPr>
          <w:sz w:val="24"/>
          <w:szCs w:val="24"/>
        </w:rPr>
        <w:t>1 TL gemahlener Kreuzkümmel</w:t>
      </w:r>
    </w:p>
    <w:p w14:paraId="11BF4D65" w14:textId="77777777" w:rsidR="0096478F" w:rsidRDefault="0096478F">
      <w:pPr>
        <w:rPr>
          <w:sz w:val="24"/>
          <w:szCs w:val="24"/>
        </w:rPr>
      </w:pPr>
      <w:r>
        <w:rPr>
          <w:sz w:val="24"/>
          <w:szCs w:val="24"/>
        </w:rPr>
        <w:t>Salz</w:t>
      </w:r>
    </w:p>
    <w:p w14:paraId="7C37B739" w14:textId="77777777" w:rsidR="0096478F" w:rsidRDefault="0096478F">
      <w:pPr>
        <w:rPr>
          <w:sz w:val="24"/>
          <w:szCs w:val="24"/>
        </w:rPr>
      </w:pPr>
      <w:r>
        <w:rPr>
          <w:sz w:val="24"/>
          <w:szCs w:val="24"/>
        </w:rPr>
        <w:t>500 g Linsensprossen oder Mungbohnensprossen</w:t>
      </w:r>
    </w:p>
    <w:p w14:paraId="55A60537" w14:textId="51B4BC31" w:rsidR="0096478F" w:rsidRDefault="0096478F">
      <w:pPr>
        <w:rPr>
          <w:sz w:val="24"/>
          <w:szCs w:val="24"/>
        </w:rPr>
      </w:pPr>
      <w:r>
        <w:rPr>
          <w:sz w:val="24"/>
          <w:szCs w:val="24"/>
        </w:rPr>
        <w:t>40 g Koriandergrün, fein gehackt</w:t>
      </w:r>
    </w:p>
    <w:p w14:paraId="1DA496E5" w14:textId="4E3D82AB" w:rsidR="0096478F" w:rsidRDefault="0096478F">
      <w:pPr>
        <w:rPr>
          <w:sz w:val="24"/>
          <w:szCs w:val="24"/>
        </w:rPr>
      </w:pPr>
    </w:p>
    <w:p w14:paraId="3909E00E" w14:textId="3F59EFF3" w:rsidR="00981CFD" w:rsidRDefault="00981CFD">
      <w:pPr>
        <w:rPr>
          <w:sz w:val="24"/>
          <w:szCs w:val="24"/>
        </w:rPr>
      </w:pPr>
      <w:r>
        <w:rPr>
          <w:sz w:val="24"/>
          <w:szCs w:val="24"/>
        </w:rPr>
        <w:t>Zubereitung:</w:t>
      </w:r>
    </w:p>
    <w:p w14:paraId="28CAABCB" w14:textId="7BD5912F" w:rsidR="0096478F" w:rsidRPr="0096478F" w:rsidRDefault="0096478F" w:rsidP="00B40E8C">
      <w:pPr>
        <w:pStyle w:val="ListParagraph"/>
        <w:numPr>
          <w:ilvl w:val="0"/>
          <w:numId w:val="1372"/>
        </w:numPr>
        <w:spacing w:after="120"/>
        <w:ind w:left="714" w:hanging="357"/>
        <w:contextualSpacing w:val="0"/>
        <w:jc w:val="both"/>
        <w:rPr>
          <w:sz w:val="24"/>
          <w:szCs w:val="24"/>
        </w:rPr>
      </w:pPr>
      <w:r w:rsidRPr="0096478F">
        <w:rPr>
          <w:sz w:val="24"/>
          <w:szCs w:val="24"/>
        </w:rPr>
        <w:t>Das Öl in einer Pfanne erhitzen und die Zwiebel hineingeben. Bei mittlerer Hitze 5 Minuten anschwitzen, dann den Zitronensaft hinzugießen und weitere 5 Minuten dünsten.</w:t>
      </w:r>
    </w:p>
    <w:p w14:paraId="4B2FC517" w14:textId="0A6B4EF3" w:rsidR="0096478F" w:rsidRPr="0096478F" w:rsidRDefault="0096478F" w:rsidP="00B40E8C">
      <w:pPr>
        <w:pStyle w:val="ListParagraph"/>
        <w:numPr>
          <w:ilvl w:val="0"/>
          <w:numId w:val="1372"/>
        </w:numPr>
        <w:spacing w:after="120"/>
        <w:ind w:left="714" w:hanging="357"/>
        <w:contextualSpacing w:val="0"/>
        <w:jc w:val="both"/>
        <w:rPr>
          <w:sz w:val="24"/>
          <w:szCs w:val="24"/>
        </w:rPr>
      </w:pPr>
      <w:r w:rsidRPr="0096478F">
        <w:rPr>
          <w:sz w:val="24"/>
          <w:szCs w:val="24"/>
        </w:rPr>
        <w:t>Chilis und Knoblauch dazugeben und 3 Minuten dünsten, bis der Knoblauch nicht mehr roh riecht. Die Tomaten und 6 EL Wasser hinzufügen und unter ständigem Rühren 5 Minuten braten, bis die Tomaten zerfallen. Kreuzkümmel, Salz und dann die Sprossen hinzugeben und gründlich vermengen. Etwa 3 Minuten kochen, bis die sprossen heiß sind, dann den gehackten Koriander hinzugeben. Umrühren und vom Herd nehmen.</w:t>
      </w:r>
    </w:p>
    <w:p w14:paraId="71F454F9" w14:textId="4F50464E" w:rsidR="0096478F" w:rsidRDefault="0096478F">
      <w:pPr>
        <w:rPr>
          <w:sz w:val="24"/>
          <w:szCs w:val="24"/>
        </w:rPr>
      </w:pPr>
      <w:r>
        <w:rPr>
          <w:sz w:val="24"/>
          <w:szCs w:val="24"/>
        </w:rPr>
        <w:br w:type="page"/>
      </w:r>
    </w:p>
    <w:p w14:paraId="0D6ED73E" w14:textId="77777777" w:rsidR="005F12A6" w:rsidRDefault="005F12A6" w:rsidP="005F12A6">
      <w:pPr>
        <w:pStyle w:val="Heading2"/>
        <w:spacing w:after="240"/>
      </w:pPr>
      <w:r>
        <w:lastRenderedPageBreak/>
        <w:t>Masoor Dhal (rote Linsen mit Koriander)</w:t>
      </w:r>
      <w:r>
        <w:rPr>
          <w:rStyle w:val="FootnoteReference"/>
        </w:rPr>
        <w:footnoteReference w:id="1092"/>
      </w:r>
      <w:r>
        <w:t xml:space="preserve"> </w:t>
      </w:r>
    </w:p>
    <w:p w14:paraId="70442AD5" w14:textId="77777777" w:rsidR="005F12A6" w:rsidRDefault="005F12A6" w:rsidP="005F12A6">
      <w:pPr>
        <w:rPr>
          <w:sz w:val="24"/>
          <w:szCs w:val="24"/>
        </w:rPr>
      </w:pPr>
      <w:r w:rsidRPr="00D22C11">
        <w:rPr>
          <w:sz w:val="24"/>
          <w:szCs w:val="24"/>
          <w:u w:val="single"/>
        </w:rPr>
        <w:t>Zutaten</w:t>
      </w:r>
      <w:r>
        <w:rPr>
          <w:sz w:val="24"/>
          <w:szCs w:val="24"/>
        </w:rPr>
        <w:t xml:space="preserve"> (für 4 Portionen)</w:t>
      </w:r>
    </w:p>
    <w:p w14:paraId="022C1EE6" w14:textId="77777777" w:rsidR="005F12A6" w:rsidRDefault="005F12A6" w:rsidP="005F12A6">
      <w:pPr>
        <w:rPr>
          <w:sz w:val="24"/>
          <w:szCs w:val="24"/>
        </w:rPr>
      </w:pPr>
      <w:r>
        <w:rPr>
          <w:sz w:val="24"/>
          <w:szCs w:val="24"/>
        </w:rPr>
        <w:t>175 g rote Linsen</w:t>
      </w:r>
    </w:p>
    <w:p w14:paraId="71AA1839" w14:textId="77777777" w:rsidR="005F12A6" w:rsidRDefault="005F12A6" w:rsidP="005F12A6">
      <w:pPr>
        <w:rPr>
          <w:sz w:val="24"/>
          <w:szCs w:val="24"/>
        </w:rPr>
      </w:pPr>
      <w:r>
        <w:rPr>
          <w:sz w:val="24"/>
          <w:szCs w:val="24"/>
        </w:rPr>
        <w:t>1 Stück frischer Ingwer (ca. 4 cm)</w:t>
      </w:r>
    </w:p>
    <w:p w14:paraId="2570252B" w14:textId="77777777" w:rsidR="005F12A6" w:rsidRDefault="005F12A6" w:rsidP="005F12A6">
      <w:pPr>
        <w:rPr>
          <w:sz w:val="24"/>
          <w:szCs w:val="24"/>
        </w:rPr>
      </w:pPr>
      <w:r>
        <w:rPr>
          <w:sz w:val="24"/>
          <w:szCs w:val="24"/>
        </w:rPr>
        <w:t>1 TL Kurkumapulver</w:t>
      </w:r>
    </w:p>
    <w:p w14:paraId="5A4EA0BC" w14:textId="77777777" w:rsidR="005F12A6" w:rsidRDefault="005F12A6" w:rsidP="005F12A6">
      <w:pPr>
        <w:rPr>
          <w:sz w:val="24"/>
          <w:szCs w:val="24"/>
        </w:rPr>
      </w:pPr>
      <w:r>
        <w:rPr>
          <w:sz w:val="24"/>
          <w:szCs w:val="24"/>
        </w:rPr>
        <w:t>Salz</w:t>
      </w:r>
    </w:p>
    <w:p w14:paraId="15793C64" w14:textId="77777777" w:rsidR="005F12A6" w:rsidRDefault="005F12A6" w:rsidP="005F12A6">
      <w:pPr>
        <w:rPr>
          <w:sz w:val="24"/>
          <w:szCs w:val="24"/>
        </w:rPr>
      </w:pPr>
      <w:r>
        <w:rPr>
          <w:sz w:val="24"/>
          <w:szCs w:val="24"/>
        </w:rPr>
        <w:t>3-6 Stängel frischer Koriander</w:t>
      </w:r>
    </w:p>
    <w:p w14:paraId="670E97FA" w14:textId="77777777" w:rsidR="005F12A6" w:rsidRDefault="005F12A6" w:rsidP="005F12A6">
      <w:pPr>
        <w:rPr>
          <w:sz w:val="24"/>
          <w:szCs w:val="24"/>
        </w:rPr>
      </w:pPr>
      <w:r>
        <w:rPr>
          <w:sz w:val="24"/>
          <w:szCs w:val="24"/>
        </w:rPr>
        <w:t>3 EL Butterschmalz</w:t>
      </w:r>
    </w:p>
    <w:p w14:paraId="35E92EE2" w14:textId="77777777" w:rsidR="005F12A6" w:rsidRDefault="005F12A6" w:rsidP="005F12A6">
      <w:pPr>
        <w:rPr>
          <w:sz w:val="24"/>
          <w:szCs w:val="24"/>
        </w:rPr>
      </w:pPr>
      <w:r>
        <w:rPr>
          <w:sz w:val="24"/>
          <w:szCs w:val="24"/>
        </w:rPr>
        <w:t>1 TL Kreuzkümmelsamen</w:t>
      </w:r>
    </w:p>
    <w:p w14:paraId="4DB85E81" w14:textId="77777777" w:rsidR="005F12A6" w:rsidRDefault="005F12A6" w:rsidP="005F12A6">
      <w:pPr>
        <w:rPr>
          <w:sz w:val="24"/>
          <w:szCs w:val="24"/>
        </w:rPr>
      </w:pPr>
      <w:r>
        <w:rPr>
          <w:sz w:val="24"/>
          <w:szCs w:val="24"/>
        </w:rPr>
        <w:t>¼ TL Chilipulver</w:t>
      </w:r>
    </w:p>
    <w:p w14:paraId="350E62DD" w14:textId="77777777" w:rsidR="005F12A6" w:rsidRDefault="005F12A6" w:rsidP="005F12A6">
      <w:pPr>
        <w:rPr>
          <w:sz w:val="24"/>
          <w:szCs w:val="24"/>
        </w:rPr>
      </w:pPr>
      <w:r>
        <w:rPr>
          <w:sz w:val="24"/>
          <w:szCs w:val="24"/>
        </w:rPr>
        <w:t>2 TL Korianderpulver</w:t>
      </w:r>
    </w:p>
    <w:p w14:paraId="03F396A0" w14:textId="77777777" w:rsidR="005F12A6" w:rsidRDefault="005F12A6" w:rsidP="005F12A6">
      <w:pPr>
        <w:rPr>
          <w:sz w:val="24"/>
          <w:szCs w:val="24"/>
        </w:rPr>
      </w:pPr>
    </w:p>
    <w:p w14:paraId="32E61F8A" w14:textId="77777777" w:rsidR="005F12A6" w:rsidRDefault="005F12A6" w:rsidP="005F12A6">
      <w:pPr>
        <w:rPr>
          <w:sz w:val="24"/>
          <w:szCs w:val="24"/>
        </w:rPr>
      </w:pPr>
      <w:r>
        <w:rPr>
          <w:sz w:val="24"/>
          <w:szCs w:val="24"/>
        </w:rPr>
        <w:t>Zubereitungszeit: ca. 25 Minuten</w:t>
      </w:r>
    </w:p>
    <w:p w14:paraId="4154B970" w14:textId="77777777" w:rsidR="005F12A6" w:rsidRPr="00467470" w:rsidRDefault="005F12A6" w:rsidP="00B40E8C">
      <w:pPr>
        <w:pStyle w:val="ListParagraph"/>
        <w:numPr>
          <w:ilvl w:val="0"/>
          <w:numId w:val="317"/>
        </w:numPr>
        <w:spacing w:after="120"/>
        <w:ind w:left="714" w:hanging="357"/>
        <w:contextualSpacing w:val="0"/>
        <w:jc w:val="both"/>
        <w:rPr>
          <w:sz w:val="24"/>
          <w:szCs w:val="24"/>
        </w:rPr>
      </w:pPr>
      <w:r w:rsidRPr="00467470">
        <w:rPr>
          <w:sz w:val="24"/>
          <w:szCs w:val="24"/>
        </w:rPr>
        <w:t>Rote Linsen in ein Sieb geben und unter kaltem Wasser waschen. Dann mit ½ l Wasser in einen Topf geben und zum Kochen bringen. Ingwer schälen und fein reiben. Ingwer, Kurkuma und reichlich Salz zum Dhal geben und unterrühren. Alles bei mittlerer Hitze etwa 10 Minuten kochen lassen, bis die Linsen weich sind. Den Topf vom Herd nehmen.</w:t>
      </w:r>
    </w:p>
    <w:p w14:paraId="6A5AE264" w14:textId="77777777" w:rsidR="005F12A6" w:rsidRPr="00467470" w:rsidRDefault="005F12A6" w:rsidP="00B40E8C">
      <w:pPr>
        <w:pStyle w:val="ListParagraph"/>
        <w:numPr>
          <w:ilvl w:val="0"/>
          <w:numId w:val="317"/>
        </w:numPr>
        <w:spacing w:after="120"/>
        <w:ind w:left="714" w:hanging="357"/>
        <w:contextualSpacing w:val="0"/>
        <w:jc w:val="both"/>
        <w:rPr>
          <w:sz w:val="24"/>
          <w:szCs w:val="24"/>
        </w:rPr>
      </w:pPr>
      <w:r w:rsidRPr="00467470">
        <w:rPr>
          <w:sz w:val="24"/>
          <w:szCs w:val="24"/>
        </w:rPr>
        <w:t>Koriander waschen und trocken schütteln, die Blätter abzupfen und fein hacken. Butterschmalz in einer kleinen Pfanne erhitzen. Kreuzkümmel, Chilipulver und Korianderpulver hineingeben und bei mittlerer Hitze etwa 1 Minute unter ständigem Rühren anbraten dann unter das Dhal mischen.</w:t>
      </w:r>
    </w:p>
    <w:p w14:paraId="3BABF4F7" w14:textId="77777777" w:rsidR="005F12A6" w:rsidRDefault="005F12A6" w:rsidP="00B40E8C">
      <w:pPr>
        <w:pStyle w:val="ListParagraph"/>
        <w:numPr>
          <w:ilvl w:val="0"/>
          <w:numId w:val="317"/>
        </w:numPr>
        <w:spacing w:after="120"/>
        <w:ind w:left="714" w:hanging="357"/>
        <w:contextualSpacing w:val="0"/>
        <w:jc w:val="both"/>
        <w:rPr>
          <w:sz w:val="24"/>
          <w:szCs w:val="24"/>
        </w:rPr>
      </w:pPr>
      <w:r w:rsidRPr="00467470">
        <w:rPr>
          <w:sz w:val="24"/>
          <w:szCs w:val="24"/>
        </w:rPr>
        <w:t>Koriander unterrühren und mit Reis servieren</w:t>
      </w:r>
      <w:r>
        <w:rPr>
          <w:sz w:val="24"/>
          <w:szCs w:val="24"/>
        </w:rPr>
        <w:t>.</w:t>
      </w:r>
    </w:p>
    <w:p w14:paraId="4EE16B04" w14:textId="77777777" w:rsidR="005F12A6" w:rsidRDefault="005F12A6" w:rsidP="005F12A6">
      <w:pPr>
        <w:rPr>
          <w:sz w:val="24"/>
          <w:szCs w:val="24"/>
        </w:rPr>
      </w:pPr>
    </w:p>
    <w:p w14:paraId="38D356A4" w14:textId="77777777" w:rsidR="005F12A6" w:rsidRDefault="005F12A6" w:rsidP="005F12A6">
      <w:pPr>
        <w:ind w:left="708" w:hanging="708"/>
        <w:jc w:val="both"/>
        <w:rPr>
          <w:sz w:val="24"/>
          <w:szCs w:val="24"/>
        </w:rPr>
      </w:pPr>
      <w:r>
        <w:rPr>
          <w:sz w:val="24"/>
          <w:szCs w:val="24"/>
        </w:rPr>
        <w:t>Tipp:</w:t>
      </w:r>
      <w:r>
        <w:rPr>
          <w:sz w:val="24"/>
          <w:szCs w:val="24"/>
        </w:rPr>
        <w:tab/>
        <w:t xml:space="preserve">Kurkuma oder Gelbwurz ist der Wurzelstock der in Südindien beheimateten Kurkumapflanze, die über 2 Meter groß wird. Sowohl die Wurzelknollen als auch die Seitentriebe der Wurzeln werden verkauft, daher gibt es Kurkuma in runder und länglicher Form. Die wurzeln werden gesäubert, getrocknet und dann im Ganzen gemahlen. Gemahlenes Kurkuma hat eine kräftige gelbe Farbe und ist ein wichtiger Bestandteil des Currypulvers. Kurkuma würzt fast alle indischen Gerichte. Es wird in kleinen Mengen verwendet und verleiht den Speisen ein leicht bitteres, pikantes Aroma. Kurkuma enthält ätherisches Öl, Bittersoff und Harz. Das Gewürz ist lichtempfindlich und sollte daher immer im Dunkeln bzw. im dunklen Glas aufbewahrt werden. </w:t>
      </w:r>
    </w:p>
    <w:p w14:paraId="1EAF916B" w14:textId="77777777" w:rsidR="005F12A6" w:rsidRDefault="005F12A6" w:rsidP="005F12A6">
      <w:pPr>
        <w:pStyle w:val="Heading2"/>
        <w:spacing w:after="240"/>
      </w:pPr>
      <w:r>
        <w:lastRenderedPageBreak/>
        <w:t>Moong Dhal (Mungolinsen Dhal)</w:t>
      </w:r>
      <w:r>
        <w:rPr>
          <w:rStyle w:val="FootnoteReference"/>
        </w:rPr>
        <w:footnoteReference w:id="1093"/>
      </w:r>
      <w:r>
        <w:t xml:space="preserve"> </w:t>
      </w:r>
    </w:p>
    <w:p w14:paraId="506A866B" w14:textId="77777777" w:rsidR="005F12A6" w:rsidRDefault="005F12A6" w:rsidP="005F12A6">
      <w:pPr>
        <w:rPr>
          <w:sz w:val="24"/>
          <w:szCs w:val="24"/>
        </w:rPr>
      </w:pPr>
      <w:r w:rsidRPr="00AA6219">
        <w:rPr>
          <w:sz w:val="24"/>
          <w:szCs w:val="24"/>
          <w:u w:val="single"/>
        </w:rPr>
        <w:t>Zutaten</w:t>
      </w:r>
      <w:r>
        <w:rPr>
          <w:sz w:val="24"/>
          <w:szCs w:val="24"/>
        </w:rPr>
        <w:t xml:space="preserve"> (für 4 Personen)</w:t>
      </w:r>
    </w:p>
    <w:p w14:paraId="21B39AD4" w14:textId="77777777" w:rsidR="005F12A6" w:rsidRDefault="005F12A6" w:rsidP="005F12A6">
      <w:pPr>
        <w:rPr>
          <w:sz w:val="24"/>
          <w:szCs w:val="24"/>
        </w:rPr>
      </w:pPr>
      <w:r>
        <w:rPr>
          <w:sz w:val="24"/>
          <w:szCs w:val="24"/>
        </w:rPr>
        <w:t>1 mittelgroße Zwiebel</w:t>
      </w:r>
    </w:p>
    <w:p w14:paraId="02477656" w14:textId="77777777" w:rsidR="005F12A6" w:rsidRDefault="005F12A6" w:rsidP="005F12A6">
      <w:pPr>
        <w:rPr>
          <w:sz w:val="24"/>
          <w:szCs w:val="24"/>
        </w:rPr>
      </w:pPr>
      <w:r>
        <w:rPr>
          <w:sz w:val="24"/>
          <w:szCs w:val="24"/>
        </w:rPr>
        <w:t>1 Stück frischer Ingwer (4 cm)</w:t>
      </w:r>
    </w:p>
    <w:p w14:paraId="0A936104" w14:textId="77777777" w:rsidR="005F12A6" w:rsidRDefault="005F12A6" w:rsidP="005F12A6">
      <w:pPr>
        <w:rPr>
          <w:sz w:val="24"/>
          <w:szCs w:val="24"/>
        </w:rPr>
      </w:pPr>
      <w:r>
        <w:rPr>
          <w:sz w:val="24"/>
          <w:szCs w:val="24"/>
        </w:rPr>
        <w:t>2 Knoblauchzehen</w:t>
      </w:r>
    </w:p>
    <w:p w14:paraId="52FD8A88" w14:textId="77777777" w:rsidR="005F12A6" w:rsidRDefault="005F12A6" w:rsidP="005F12A6">
      <w:pPr>
        <w:rPr>
          <w:sz w:val="24"/>
          <w:szCs w:val="24"/>
        </w:rPr>
      </w:pPr>
      <w:r>
        <w:rPr>
          <w:sz w:val="24"/>
          <w:szCs w:val="24"/>
        </w:rPr>
        <w:t>3 EL Butterschmalz</w:t>
      </w:r>
    </w:p>
    <w:p w14:paraId="63B85717" w14:textId="77777777" w:rsidR="005F12A6" w:rsidRDefault="005F12A6" w:rsidP="005F12A6">
      <w:pPr>
        <w:rPr>
          <w:sz w:val="24"/>
          <w:szCs w:val="24"/>
        </w:rPr>
      </w:pPr>
      <w:r>
        <w:rPr>
          <w:sz w:val="24"/>
          <w:szCs w:val="24"/>
        </w:rPr>
        <w:t>250 g Mungolinsen</w:t>
      </w:r>
    </w:p>
    <w:p w14:paraId="31F1FA27" w14:textId="77777777" w:rsidR="005F12A6" w:rsidRDefault="005F12A6" w:rsidP="005F12A6">
      <w:pPr>
        <w:rPr>
          <w:sz w:val="24"/>
          <w:szCs w:val="24"/>
        </w:rPr>
      </w:pPr>
      <w:r>
        <w:rPr>
          <w:sz w:val="24"/>
          <w:szCs w:val="24"/>
        </w:rPr>
        <w:t>Salz</w:t>
      </w:r>
    </w:p>
    <w:p w14:paraId="2B167A1E" w14:textId="77777777" w:rsidR="005F12A6" w:rsidRDefault="005F12A6" w:rsidP="005F12A6">
      <w:pPr>
        <w:rPr>
          <w:sz w:val="24"/>
          <w:szCs w:val="24"/>
        </w:rPr>
      </w:pPr>
      <w:r>
        <w:rPr>
          <w:sz w:val="24"/>
          <w:szCs w:val="24"/>
        </w:rPr>
        <w:t>2 TL Kurkuma (oder auch Currypulver)</w:t>
      </w:r>
    </w:p>
    <w:p w14:paraId="1857A379" w14:textId="77777777" w:rsidR="005F12A6" w:rsidRDefault="005F12A6" w:rsidP="005F12A6">
      <w:pPr>
        <w:rPr>
          <w:sz w:val="24"/>
          <w:szCs w:val="24"/>
        </w:rPr>
      </w:pPr>
      <w:r>
        <w:rPr>
          <w:sz w:val="24"/>
          <w:szCs w:val="24"/>
        </w:rPr>
        <w:t>1 TL Kreuzkümmel</w:t>
      </w:r>
    </w:p>
    <w:p w14:paraId="752712E0" w14:textId="77777777" w:rsidR="005F12A6" w:rsidRDefault="005F12A6" w:rsidP="005F12A6">
      <w:pPr>
        <w:rPr>
          <w:sz w:val="24"/>
          <w:szCs w:val="24"/>
        </w:rPr>
      </w:pPr>
    </w:p>
    <w:p w14:paraId="770C04DF" w14:textId="77777777" w:rsidR="005F12A6" w:rsidRDefault="005F12A6" w:rsidP="005F12A6">
      <w:pPr>
        <w:rPr>
          <w:sz w:val="24"/>
          <w:szCs w:val="24"/>
        </w:rPr>
      </w:pPr>
      <w:r>
        <w:rPr>
          <w:sz w:val="24"/>
          <w:szCs w:val="24"/>
        </w:rPr>
        <w:t>Zubereitungszeit: 45 Minuten</w:t>
      </w:r>
    </w:p>
    <w:p w14:paraId="2323D5A0" w14:textId="77777777" w:rsidR="005F12A6" w:rsidRPr="0018237D" w:rsidRDefault="005F12A6" w:rsidP="00B40E8C">
      <w:pPr>
        <w:pStyle w:val="ListParagraph"/>
        <w:numPr>
          <w:ilvl w:val="0"/>
          <w:numId w:val="318"/>
        </w:numPr>
        <w:spacing w:after="120"/>
        <w:ind w:left="714" w:hanging="357"/>
        <w:contextualSpacing w:val="0"/>
        <w:jc w:val="both"/>
        <w:rPr>
          <w:sz w:val="24"/>
          <w:szCs w:val="24"/>
        </w:rPr>
      </w:pPr>
      <w:r w:rsidRPr="0018237D">
        <w:rPr>
          <w:sz w:val="24"/>
          <w:szCs w:val="24"/>
        </w:rPr>
        <w:t xml:space="preserve">Zwiebel schälen und klein schneiden. Ingwer schälen und fein </w:t>
      </w:r>
      <w:r>
        <w:rPr>
          <w:sz w:val="24"/>
          <w:szCs w:val="24"/>
        </w:rPr>
        <w:t>r</w:t>
      </w:r>
      <w:r w:rsidRPr="0018237D">
        <w:rPr>
          <w:sz w:val="24"/>
          <w:szCs w:val="24"/>
        </w:rPr>
        <w:t>eiben. Knoblauchzehen schälen und fein hacken.</w:t>
      </w:r>
    </w:p>
    <w:p w14:paraId="30C72348" w14:textId="77777777" w:rsidR="005F12A6" w:rsidRPr="0018237D" w:rsidRDefault="005F12A6" w:rsidP="00B40E8C">
      <w:pPr>
        <w:pStyle w:val="ListParagraph"/>
        <w:numPr>
          <w:ilvl w:val="0"/>
          <w:numId w:val="318"/>
        </w:numPr>
        <w:spacing w:after="120"/>
        <w:ind w:left="714" w:hanging="357"/>
        <w:contextualSpacing w:val="0"/>
        <w:jc w:val="both"/>
        <w:rPr>
          <w:sz w:val="24"/>
          <w:szCs w:val="24"/>
        </w:rPr>
      </w:pPr>
      <w:r w:rsidRPr="0018237D">
        <w:rPr>
          <w:sz w:val="24"/>
          <w:szCs w:val="24"/>
        </w:rPr>
        <w:t xml:space="preserve">2 EL Butterschmalz in einem Topf erhitzen. Zwiebel, Knoblauch und Ingwer dazugeben und alles bei mittlerer Hitze anbraten, bis die Zwiebeln </w:t>
      </w:r>
      <w:r>
        <w:rPr>
          <w:sz w:val="24"/>
          <w:szCs w:val="24"/>
        </w:rPr>
        <w:t>goldbraun</w:t>
      </w:r>
      <w:r w:rsidRPr="0018237D">
        <w:rPr>
          <w:sz w:val="24"/>
          <w:szCs w:val="24"/>
        </w:rPr>
        <w:t xml:space="preserve"> sind. </w:t>
      </w:r>
      <w:r>
        <w:rPr>
          <w:sz w:val="24"/>
          <w:szCs w:val="24"/>
        </w:rPr>
        <w:t>Kurkuma</w:t>
      </w:r>
      <w:r w:rsidRPr="0018237D">
        <w:rPr>
          <w:sz w:val="24"/>
          <w:szCs w:val="24"/>
        </w:rPr>
        <w:t xml:space="preserve"> </w:t>
      </w:r>
      <w:r>
        <w:rPr>
          <w:sz w:val="24"/>
          <w:szCs w:val="24"/>
        </w:rPr>
        <w:t xml:space="preserve">und Kreuzkümmel </w:t>
      </w:r>
      <w:r w:rsidRPr="0018237D">
        <w:rPr>
          <w:sz w:val="24"/>
          <w:szCs w:val="24"/>
        </w:rPr>
        <w:t xml:space="preserve">hinzufügen und unter ständigem Rühren etwa 2 Minuten anbraten. </w:t>
      </w:r>
    </w:p>
    <w:p w14:paraId="62A157EC" w14:textId="77777777" w:rsidR="005F12A6" w:rsidRPr="0018237D" w:rsidRDefault="005F12A6" w:rsidP="00B40E8C">
      <w:pPr>
        <w:pStyle w:val="ListParagraph"/>
        <w:numPr>
          <w:ilvl w:val="0"/>
          <w:numId w:val="318"/>
        </w:numPr>
        <w:spacing w:after="120"/>
        <w:ind w:left="714" w:hanging="357"/>
        <w:contextualSpacing w:val="0"/>
        <w:jc w:val="both"/>
        <w:rPr>
          <w:sz w:val="24"/>
          <w:szCs w:val="24"/>
        </w:rPr>
      </w:pPr>
      <w:r w:rsidRPr="0018237D">
        <w:rPr>
          <w:sz w:val="24"/>
          <w:szCs w:val="24"/>
        </w:rPr>
        <w:t xml:space="preserve">Mungolinsen hineingeben und etwa 2 Minuten anbraten. Dann 800 ml Wasser und reichlich salz dazugeben. Wasser aufkochen. Gericht etwa 25 Minuten zugedeckt bei schwacher Hitze köcheln lassen, bis die Linsen weich sind. </w:t>
      </w:r>
    </w:p>
    <w:p w14:paraId="62B6DF9C" w14:textId="77777777" w:rsidR="005F12A6" w:rsidRDefault="005F12A6" w:rsidP="00B40E8C">
      <w:pPr>
        <w:pStyle w:val="ListParagraph"/>
        <w:numPr>
          <w:ilvl w:val="0"/>
          <w:numId w:val="318"/>
        </w:numPr>
        <w:spacing w:after="120"/>
        <w:ind w:left="714" w:hanging="357"/>
        <w:contextualSpacing w:val="0"/>
        <w:jc w:val="both"/>
        <w:rPr>
          <w:sz w:val="24"/>
          <w:szCs w:val="24"/>
        </w:rPr>
      </w:pPr>
      <w:r w:rsidRPr="0018237D">
        <w:rPr>
          <w:sz w:val="24"/>
          <w:szCs w:val="24"/>
        </w:rPr>
        <w:t>Kurz vor dem Servieren Garam Masala darüber streuen und mit Reis oder Chapati servieren</w:t>
      </w:r>
      <w:r>
        <w:rPr>
          <w:sz w:val="24"/>
          <w:szCs w:val="24"/>
        </w:rPr>
        <w:t>.</w:t>
      </w:r>
    </w:p>
    <w:p w14:paraId="1CAD4C93" w14:textId="77777777" w:rsidR="005F12A6" w:rsidRDefault="005F12A6" w:rsidP="005F12A6">
      <w:pPr>
        <w:rPr>
          <w:sz w:val="24"/>
          <w:szCs w:val="24"/>
        </w:rPr>
      </w:pPr>
      <w:r>
        <w:rPr>
          <w:sz w:val="24"/>
          <w:szCs w:val="24"/>
        </w:rPr>
        <w:br w:type="page"/>
      </w:r>
    </w:p>
    <w:p w14:paraId="74B53E64" w14:textId="07095D68" w:rsidR="00033CC1" w:rsidRDefault="00033CC1" w:rsidP="00BD2C90">
      <w:pPr>
        <w:pStyle w:val="Heading2"/>
        <w:spacing w:after="240"/>
      </w:pPr>
      <w:r>
        <w:lastRenderedPageBreak/>
        <w:t>Daal Makani aus dem Kana Kasana in Kampala</w:t>
      </w:r>
    </w:p>
    <w:p w14:paraId="4ACAFAFD" w14:textId="4AC52271" w:rsidR="00033CC1" w:rsidRPr="00741396" w:rsidRDefault="00BD2C90">
      <w:pPr>
        <w:rPr>
          <w:sz w:val="24"/>
          <w:szCs w:val="24"/>
          <w:lang w:val="en-US"/>
        </w:rPr>
      </w:pPr>
      <w:proofErr w:type="spellStart"/>
      <w:r w:rsidRPr="00741396">
        <w:rPr>
          <w:sz w:val="24"/>
          <w:szCs w:val="24"/>
          <w:lang w:val="en-US"/>
        </w:rPr>
        <w:t>Zutaten</w:t>
      </w:r>
      <w:proofErr w:type="spellEnd"/>
      <w:r w:rsidRPr="00741396">
        <w:rPr>
          <w:sz w:val="24"/>
          <w:szCs w:val="24"/>
          <w:lang w:val="en-US"/>
        </w:rPr>
        <w:t>:</w:t>
      </w:r>
    </w:p>
    <w:p w14:paraId="495C2907" w14:textId="7C8422A7" w:rsidR="00033CC1" w:rsidRPr="00033CC1" w:rsidRDefault="00033CC1">
      <w:pPr>
        <w:rPr>
          <w:sz w:val="24"/>
          <w:szCs w:val="24"/>
          <w:lang w:val="en-US"/>
        </w:rPr>
      </w:pPr>
      <w:r w:rsidRPr="00033CC1">
        <w:rPr>
          <w:sz w:val="24"/>
          <w:szCs w:val="24"/>
          <w:lang w:val="en-US"/>
        </w:rPr>
        <w:t xml:space="preserve">500 g Black </w:t>
      </w:r>
      <w:r w:rsidR="00BD2C90">
        <w:rPr>
          <w:sz w:val="24"/>
          <w:szCs w:val="24"/>
          <w:lang w:val="en-US"/>
        </w:rPr>
        <w:t>D</w:t>
      </w:r>
      <w:r w:rsidRPr="00033CC1">
        <w:rPr>
          <w:sz w:val="24"/>
          <w:szCs w:val="24"/>
          <w:lang w:val="en-US"/>
        </w:rPr>
        <w:t>al</w:t>
      </w:r>
    </w:p>
    <w:p w14:paraId="5CE8AC83" w14:textId="77777777" w:rsidR="00033CC1" w:rsidRPr="00033CC1" w:rsidRDefault="00033CC1">
      <w:pPr>
        <w:rPr>
          <w:sz w:val="24"/>
          <w:szCs w:val="24"/>
          <w:lang w:val="en-US"/>
        </w:rPr>
      </w:pPr>
      <w:r w:rsidRPr="00033CC1">
        <w:rPr>
          <w:sz w:val="24"/>
          <w:szCs w:val="24"/>
          <w:lang w:val="en-US"/>
        </w:rPr>
        <w:t>200 g Butter</w:t>
      </w:r>
    </w:p>
    <w:p w14:paraId="2081DF63" w14:textId="77777777" w:rsidR="00033CC1" w:rsidRPr="00033CC1" w:rsidRDefault="00033CC1">
      <w:pPr>
        <w:rPr>
          <w:sz w:val="24"/>
          <w:szCs w:val="24"/>
          <w:lang w:val="en-US"/>
        </w:rPr>
      </w:pPr>
      <w:r w:rsidRPr="00033CC1">
        <w:rPr>
          <w:sz w:val="24"/>
          <w:szCs w:val="24"/>
          <w:lang w:val="en-US"/>
        </w:rPr>
        <w:t>1 l Cream</w:t>
      </w:r>
    </w:p>
    <w:p w14:paraId="22423C01" w14:textId="77777777" w:rsidR="00033CC1" w:rsidRPr="00033CC1" w:rsidRDefault="00033CC1">
      <w:pPr>
        <w:rPr>
          <w:sz w:val="24"/>
          <w:szCs w:val="24"/>
          <w:lang w:val="en-US"/>
        </w:rPr>
      </w:pPr>
      <w:r w:rsidRPr="00033CC1">
        <w:rPr>
          <w:sz w:val="24"/>
          <w:szCs w:val="24"/>
          <w:lang w:val="en-US"/>
        </w:rPr>
        <w:t>1 l milk</w:t>
      </w:r>
    </w:p>
    <w:p w14:paraId="5E18BA6E" w14:textId="77777777" w:rsidR="00033CC1" w:rsidRDefault="00033CC1">
      <w:pPr>
        <w:rPr>
          <w:sz w:val="24"/>
          <w:szCs w:val="24"/>
          <w:lang w:val="en-US"/>
        </w:rPr>
      </w:pPr>
      <w:r w:rsidRPr="00033CC1">
        <w:rPr>
          <w:sz w:val="24"/>
          <w:szCs w:val="24"/>
          <w:lang w:val="en-US"/>
        </w:rPr>
        <w:t>½ l tomato (blanched and puree)</w:t>
      </w:r>
    </w:p>
    <w:p w14:paraId="3B35923A" w14:textId="77777777" w:rsidR="00033CC1" w:rsidRDefault="00033CC1">
      <w:pPr>
        <w:rPr>
          <w:sz w:val="24"/>
          <w:szCs w:val="24"/>
          <w:lang w:val="en-US"/>
        </w:rPr>
      </w:pPr>
    </w:p>
    <w:p w14:paraId="4C399711" w14:textId="058294CF" w:rsidR="00BD2C90" w:rsidRDefault="00BD2C90">
      <w:pPr>
        <w:rPr>
          <w:sz w:val="24"/>
          <w:szCs w:val="24"/>
          <w:lang w:val="en-US"/>
        </w:rPr>
      </w:pPr>
      <w:r>
        <w:rPr>
          <w:sz w:val="24"/>
          <w:szCs w:val="24"/>
          <w:lang w:val="en-US"/>
        </w:rPr>
        <w:t>Preparation:</w:t>
      </w:r>
    </w:p>
    <w:p w14:paraId="4156D372" w14:textId="18367A27" w:rsidR="00033CC1" w:rsidRPr="00BD2C90" w:rsidRDefault="00033CC1" w:rsidP="00B40E8C">
      <w:pPr>
        <w:pStyle w:val="ListParagraph"/>
        <w:numPr>
          <w:ilvl w:val="0"/>
          <w:numId w:val="1588"/>
        </w:numPr>
        <w:spacing w:after="120"/>
        <w:ind w:left="714" w:hanging="357"/>
        <w:contextualSpacing w:val="0"/>
        <w:jc w:val="both"/>
        <w:rPr>
          <w:sz w:val="24"/>
          <w:szCs w:val="24"/>
          <w:lang w:val="en-US"/>
        </w:rPr>
      </w:pPr>
      <w:r w:rsidRPr="00BD2C90">
        <w:rPr>
          <w:sz w:val="24"/>
          <w:szCs w:val="24"/>
          <w:lang w:val="en-US"/>
        </w:rPr>
        <w:t xml:space="preserve">Soak dal for 4 hours. Boil it till soft and </w:t>
      </w:r>
      <w:proofErr w:type="spellStart"/>
      <w:r w:rsidRPr="00BD2C90">
        <w:rPr>
          <w:sz w:val="24"/>
          <w:szCs w:val="24"/>
          <w:lang w:val="en-US"/>
        </w:rPr>
        <w:t>strat</w:t>
      </w:r>
      <w:proofErr w:type="spellEnd"/>
      <w:r w:rsidRPr="00BD2C90">
        <w:rPr>
          <w:sz w:val="24"/>
          <w:szCs w:val="24"/>
          <w:lang w:val="en-US"/>
        </w:rPr>
        <w:t xml:space="preserve"> breaking.</w:t>
      </w:r>
    </w:p>
    <w:p w14:paraId="7CF8F3F8" w14:textId="3BDD8269" w:rsidR="00033CC1" w:rsidRPr="00BD2C90" w:rsidRDefault="00033CC1" w:rsidP="00B40E8C">
      <w:pPr>
        <w:pStyle w:val="ListParagraph"/>
        <w:numPr>
          <w:ilvl w:val="0"/>
          <w:numId w:val="1588"/>
        </w:numPr>
        <w:spacing w:after="120"/>
        <w:ind w:left="714" w:hanging="357"/>
        <w:contextualSpacing w:val="0"/>
        <w:jc w:val="both"/>
        <w:rPr>
          <w:sz w:val="24"/>
          <w:szCs w:val="24"/>
          <w:lang w:val="en-US"/>
        </w:rPr>
      </w:pPr>
      <w:r w:rsidRPr="00BD2C90">
        <w:rPr>
          <w:sz w:val="24"/>
          <w:szCs w:val="24"/>
          <w:lang w:val="en-US"/>
        </w:rPr>
        <w:t>Heat oil, add tomato, make it dry.</w:t>
      </w:r>
    </w:p>
    <w:p w14:paraId="3BE0B8D5" w14:textId="774D18B5" w:rsidR="00033CC1" w:rsidRPr="00BD2C90" w:rsidRDefault="00033CC1" w:rsidP="00B40E8C">
      <w:pPr>
        <w:pStyle w:val="ListParagraph"/>
        <w:numPr>
          <w:ilvl w:val="0"/>
          <w:numId w:val="1588"/>
        </w:numPr>
        <w:spacing w:after="120"/>
        <w:ind w:left="714" w:hanging="357"/>
        <w:contextualSpacing w:val="0"/>
        <w:jc w:val="both"/>
        <w:rPr>
          <w:sz w:val="24"/>
          <w:szCs w:val="24"/>
          <w:lang w:val="en-US"/>
        </w:rPr>
      </w:pPr>
      <w:r w:rsidRPr="00BD2C90">
        <w:rPr>
          <w:sz w:val="24"/>
          <w:szCs w:val="24"/>
          <w:lang w:val="en-US"/>
        </w:rPr>
        <w:t>Add Dal (soaked).</w:t>
      </w:r>
    </w:p>
    <w:p w14:paraId="6BDB02B0" w14:textId="1F639464" w:rsidR="00033CC1" w:rsidRPr="00BD2C90" w:rsidRDefault="00033CC1" w:rsidP="00B40E8C">
      <w:pPr>
        <w:pStyle w:val="ListParagraph"/>
        <w:numPr>
          <w:ilvl w:val="0"/>
          <w:numId w:val="1588"/>
        </w:numPr>
        <w:spacing w:after="120"/>
        <w:ind w:left="714" w:hanging="357"/>
        <w:contextualSpacing w:val="0"/>
        <w:jc w:val="both"/>
        <w:rPr>
          <w:sz w:val="24"/>
          <w:szCs w:val="24"/>
          <w:lang w:val="en-US"/>
        </w:rPr>
      </w:pPr>
      <w:r w:rsidRPr="00BD2C90">
        <w:rPr>
          <w:sz w:val="24"/>
          <w:szCs w:val="24"/>
          <w:lang w:val="en-US"/>
        </w:rPr>
        <w:t xml:space="preserve">Add milk. </w:t>
      </w:r>
      <w:proofErr w:type="spellStart"/>
      <w:r w:rsidRPr="00BD2C90">
        <w:rPr>
          <w:sz w:val="24"/>
          <w:szCs w:val="24"/>
          <w:lang w:val="en-US"/>
        </w:rPr>
        <w:t>Thicking</w:t>
      </w:r>
      <w:proofErr w:type="spellEnd"/>
      <w:r w:rsidRPr="00BD2C90">
        <w:rPr>
          <w:sz w:val="24"/>
          <w:szCs w:val="24"/>
          <w:lang w:val="en-US"/>
        </w:rPr>
        <w:t xml:space="preserve"> the </w:t>
      </w:r>
      <w:r w:rsidR="00DE51A8" w:rsidRPr="00BD2C90">
        <w:rPr>
          <w:sz w:val="24"/>
          <w:szCs w:val="24"/>
          <w:lang w:val="en-US"/>
        </w:rPr>
        <w:t>consistency</w:t>
      </w:r>
      <w:r w:rsidRPr="00BD2C90">
        <w:rPr>
          <w:sz w:val="24"/>
          <w:szCs w:val="24"/>
          <w:lang w:val="en-US"/>
        </w:rPr>
        <w:t>.</w:t>
      </w:r>
    </w:p>
    <w:p w14:paraId="17D32079" w14:textId="09DE3BFF" w:rsidR="00033CC1" w:rsidRPr="00BD2C90" w:rsidRDefault="00033CC1" w:rsidP="00B40E8C">
      <w:pPr>
        <w:pStyle w:val="ListParagraph"/>
        <w:numPr>
          <w:ilvl w:val="0"/>
          <w:numId w:val="1588"/>
        </w:numPr>
        <w:spacing w:after="120"/>
        <w:ind w:left="714" w:hanging="357"/>
        <w:contextualSpacing w:val="0"/>
        <w:jc w:val="both"/>
        <w:rPr>
          <w:sz w:val="24"/>
          <w:szCs w:val="24"/>
          <w:lang w:val="en-US"/>
        </w:rPr>
      </w:pPr>
      <w:r w:rsidRPr="00BD2C90">
        <w:rPr>
          <w:sz w:val="24"/>
          <w:szCs w:val="24"/>
          <w:lang w:val="en-US"/>
        </w:rPr>
        <w:t xml:space="preserve">Add Indian spices (half </w:t>
      </w:r>
      <w:proofErr w:type="gramStart"/>
      <w:r w:rsidRPr="00BD2C90">
        <w:rPr>
          <w:sz w:val="24"/>
          <w:szCs w:val="24"/>
          <w:lang w:val="en-US"/>
        </w:rPr>
        <w:t>table spoon</w:t>
      </w:r>
      <w:proofErr w:type="gramEnd"/>
      <w:r w:rsidRPr="00BD2C90">
        <w:rPr>
          <w:sz w:val="24"/>
          <w:szCs w:val="24"/>
          <w:lang w:val="en-US"/>
        </w:rPr>
        <w:t>) and salt to taste.</w:t>
      </w:r>
    </w:p>
    <w:p w14:paraId="2DB059DD" w14:textId="79516EC0" w:rsidR="00033CC1" w:rsidRPr="00BD2C90" w:rsidRDefault="00033CC1" w:rsidP="00B40E8C">
      <w:pPr>
        <w:pStyle w:val="ListParagraph"/>
        <w:numPr>
          <w:ilvl w:val="0"/>
          <w:numId w:val="1588"/>
        </w:numPr>
        <w:spacing w:after="120"/>
        <w:ind w:left="714" w:hanging="357"/>
        <w:contextualSpacing w:val="0"/>
        <w:jc w:val="both"/>
        <w:rPr>
          <w:sz w:val="24"/>
          <w:szCs w:val="24"/>
          <w:lang w:val="en-US"/>
        </w:rPr>
      </w:pPr>
      <w:r w:rsidRPr="00BD2C90">
        <w:rPr>
          <w:sz w:val="24"/>
          <w:szCs w:val="24"/>
          <w:lang w:val="en-US"/>
        </w:rPr>
        <w:t>Add cream and butter. Boil it once and serve.</w:t>
      </w:r>
    </w:p>
    <w:p w14:paraId="4412A241" w14:textId="63B9C7D8" w:rsidR="00033CC1" w:rsidRPr="00BD2C90" w:rsidRDefault="00033CC1" w:rsidP="00B40E8C">
      <w:pPr>
        <w:pStyle w:val="ListParagraph"/>
        <w:numPr>
          <w:ilvl w:val="0"/>
          <w:numId w:val="1588"/>
        </w:numPr>
        <w:spacing w:after="120"/>
        <w:ind w:left="714" w:hanging="357"/>
        <w:contextualSpacing w:val="0"/>
        <w:jc w:val="both"/>
        <w:rPr>
          <w:sz w:val="24"/>
          <w:szCs w:val="24"/>
          <w:lang w:val="en-US"/>
        </w:rPr>
      </w:pPr>
      <w:r w:rsidRPr="00BD2C90">
        <w:rPr>
          <w:sz w:val="24"/>
          <w:szCs w:val="24"/>
          <w:lang w:val="en-US"/>
        </w:rPr>
        <w:t>Garnish: cream and white butter</w:t>
      </w:r>
    </w:p>
    <w:p w14:paraId="12C0818F" w14:textId="77777777" w:rsidR="00BD2C90" w:rsidRDefault="00BD2C90">
      <w:pPr>
        <w:rPr>
          <w:sz w:val="24"/>
          <w:szCs w:val="24"/>
          <w:lang w:val="en-US"/>
        </w:rPr>
      </w:pPr>
    </w:p>
    <w:p w14:paraId="6FD7B3AA" w14:textId="03954408" w:rsidR="00033CC1" w:rsidRPr="00277D24" w:rsidRDefault="00BD2C90" w:rsidP="00277D24">
      <w:pPr>
        <w:rPr>
          <w:sz w:val="24"/>
          <w:szCs w:val="24"/>
        </w:rPr>
      </w:pPr>
      <w:r w:rsidRPr="00BD2C90">
        <w:rPr>
          <w:sz w:val="24"/>
          <w:szCs w:val="24"/>
        </w:rPr>
        <w:t>Kommentar:</w:t>
      </w:r>
      <w:r w:rsidRPr="00BD2C90">
        <w:rPr>
          <w:sz w:val="24"/>
          <w:szCs w:val="24"/>
        </w:rPr>
        <w:tab/>
        <w:t>Was soll man d</w:t>
      </w:r>
      <w:r>
        <w:rPr>
          <w:sz w:val="24"/>
          <w:szCs w:val="24"/>
        </w:rPr>
        <w:t>azu sagen. Das ist eindeutig das beste Dal auf der Welt!</w:t>
      </w:r>
      <w:r w:rsidR="00033CC1" w:rsidRPr="00BD2C90">
        <w:rPr>
          <w:sz w:val="24"/>
          <w:szCs w:val="24"/>
        </w:rPr>
        <w:br w:type="page"/>
      </w:r>
    </w:p>
    <w:p w14:paraId="70C325ED" w14:textId="6F93E96F" w:rsidR="00033CC1" w:rsidRDefault="00033CC1" w:rsidP="00BD717B">
      <w:pPr>
        <w:pStyle w:val="Heading2"/>
        <w:spacing w:after="240"/>
      </w:pPr>
      <w:r>
        <w:lastRenderedPageBreak/>
        <w:t>Polenta</w:t>
      </w:r>
    </w:p>
    <w:p w14:paraId="73025584" w14:textId="7E8ECAC2" w:rsidR="00BD717B" w:rsidRPr="00BD717B" w:rsidRDefault="00BD717B">
      <w:pPr>
        <w:rPr>
          <w:sz w:val="24"/>
          <w:szCs w:val="24"/>
          <w:u w:val="single"/>
        </w:rPr>
      </w:pPr>
      <w:r w:rsidRPr="00BD717B">
        <w:rPr>
          <w:sz w:val="24"/>
          <w:szCs w:val="24"/>
          <w:u w:val="single"/>
        </w:rPr>
        <w:t>Zutaten:</w:t>
      </w:r>
    </w:p>
    <w:p w14:paraId="55B30ADC" w14:textId="417CFCFD" w:rsidR="00033CC1" w:rsidRDefault="00033CC1">
      <w:pPr>
        <w:rPr>
          <w:sz w:val="24"/>
          <w:szCs w:val="24"/>
        </w:rPr>
      </w:pPr>
      <w:r>
        <w:rPr>
          <w:sz w:val="24"/>
          <w:szCs w:val="24"/>
        </w:rPr>
        <w:t>1 l Wasser (oder ½ l Milch und ½ l Wasser)</w:t>
      </w:r>
    </w:p>
    <w:p w14:paraId="5FEFAF29" w14:textId="77777777" w:rsidR="00033CC1" w:rsidRDefault="00033CC1">
      <w:pPr>
        <w:rPr>
          <w:sz w:val="24"/>
          <w:szCs w:val="24"/>
        </w:rPr>
      </w:pPr>
      <w:r>
        <w:rPr>
          <w:sz w:val="24"/>
          <w:szCs w:val="24"/>
        </w:rPr>
        <w:t>1 TL Salz</w:t>
      </w:r>
    </w:p>
    <w:p w14:paraId="1D814433" w14:textId="77777777" w:rsidR="00033CC1" w:rsidRDefault="00033CC1">
      <w:pPr>
        <w:rPr>
          <w:sz w:val="24"/>
          <w:szCs w:val="24"/>
        </w:rPr>
      </w:pPr>
      <w:r>
        <w:rPr>
          <w:sz w:val="24"/>
          <w:szCs w:val="24"/>
        </w:rPr>
        <w:t>250 g Polenta</w:t>
      </w:r>
    </w:p>
    <w:p w14:paraId="08BCE7A1" w14:textId="77777777" w:rsidR="00033CC1" w:rsidRDefault="00033CC1">
      <w:pPr>
        <w:rPr>
          <w:sz w:val="24"/>
          <w:szCs w:val="24"/>
        </w:rPr>
      </w:pPr>
      <w:r>
        <w:rPr>
          <w:sz w:val="24"/>
          <w:szCs w:val="24"/>
        </w:rPr>
        <w:t>50 g Butter</w:t>
      </w:r>
    </w:p>
    <w:p w14:paraId="19FD6433" w14:textId="77777777" w:rsidR="00033CC1" w:rsidRDefault="00033CC1">
      <w:pPr>
        <w:rPr>
          <w:sz w:val="24"/>
          <w:szCs w:val="24"/>
        </w:rPr>
      </w:pPr>
    </w:p>
    <w:p w14:paraId="371ACBCE" w14:textId="44AC8582" w:rsidR="00BD717B" w:rsidRDefault="00BD717B">
      <w:pPr>
        <w:rPr>
          <w:sz w:val="24"/>
          <w:szCs w:val="24"/>
        </w:rPr>
      </w:pPr>
      <w:r>
        <w:rPr>
          <w:sz w:val="24"/>
          <w:szCs w:val="24"/>
        </w:rPr>
        <w:t>Zubereitung:</w:t>
      </w:r>
    </w:p>
    <w:p w14:paraId="7FEDF5AB" w14:textId="77777777" w:rsidR="00033CC1" w:rsidRDefault="00033CC1" w:rsidP="00033CC1">
      <w:pPr>
        <w:jc w:val="both"/>
        <w:rPr>
          <w:sz w:val="24"/>
          <w:szCs w:val="24"/>
        </w:rPr>
      </w:pPr>
      <w:r>
        <w:rPr>
          <w:sz w:val="24"/>
          <w:szCs w:val="24"/>
        </w:rPr>
        <w:t>Wasser kochen und Salz hinzufügen. Polenta einrühren. Unter Rühren aufkochen und zum Schluss zerlassene Butter darübergießen.</w:t>
      </w:r>
    </w:p>
    <w:p w14:paraId="4B4B2395" w14:textId="600B5B82" w:rsidR="00033CC1" w:rsidRDefault="00033CC1" w:rsidP="00D72500">
      <w:pPr>
        <w:pStyle w:val="Heading2"/>
        <w:spacing w:after="240"/>
        <w:rPr>
          <w:sz w:val="24"/>
          <w:szCs w:val="24"/>
        </w:rPr>
      </w:pPr>
      <w:r>
        <w:br w:type="page"/>
      </w:r>
    </w:p>
    <w:p w14:paraId="0292807C" w14:textId="77777777" w:rsidR="00C9510E" w:rsidRDefault="00C9510E" w:rsidP="00C9510E">
      <w:pPr>
        <w:pStyle w:val="Heading2"/>
        <w:spacing w:after="240"/>
      </w:pPr>
      <w:r>
        <w:lastRenderedPageBreak/>
        <w:t>Polenta-Auflauf</w:t>
      </w:r>
      <w:r>
        <w:rPr>
          <w:rStyle w:val="FootnoteReference"/>
        </w:rPr>
        <w:footnoteReference w:id="1094"/>
      </w:r>
    </w:p>
    <w:p w14:paraId="4957B856" w14:textId="77777777" w:rsidR="00C9510E" w:rsidRDefault="00C9510E" w:rsidP="00C9510E">
      <w:pPr>
        <w:rPr>
          <w:sz w:val="24"/>
          <w:szCs w:val="24"/>
        </w:rPr>
      </w:pPr>
      <w:r w:rsidRPr="00901ACA">
        <w:rPr>
          <w:sz w:val="24"/>
          <w:szCs w:val="24"/>
          <w:u w:val="single"/>
        </w:rPr>
        <w:t>Zutaten</w:t>
      </w:r>
      <w:r>
        <w:rPr>
          <w:sz w:val="24"/>
          <w:szCs w:val="24"/>
        </w:rPr>
        <w:t xml:space="preserve"> (für 6 Portionen)</w:t>
      </w:r>
    </w:p>
    <w:p w14:paraId="4547AA4A" w14:textId="77777777" w:rsidR="00C9510E" w:rsidRDefault="00C9510E" w:rsidP="00C9510E">
      <w:pPr>
        <w:rPr>
          <w:sz w:val="24"/>
          <w:szCs w:val="24"/>
        </w:rPr>
      </w:pPr>
      <w:r>
        <w:rPr>
          <w:sz w:val="24"/>
          <w:szCs w:val="24"/>
        </w:rPr>
        <w:t>350 g Rinderhackfleisch</w:t>
      </w:r>
    </w:p>
    <w:p w14:paraId="695CAAB4" w14:textId="77777777" w:rsidR="00C9510E" w:rsidRDefault="00C9510E" w:rsidP="00C9510E">
      <w:pPr>
        <w:rPr>
          <w:sz w:val="24"/>
          <w:szCs w:val="24"/>
        </w:rPr>
      </w:pPr>
      <w:r>
        <w:rPr>
          <w:sz w:val="24"/>
          <w:szCs w:val="24"/>
        </w:rPr>
        <w:t>150 g Kalbsbrät (kann man auch weglassen)</w:t>
      </w:r>
    </w:p>
    <w:p w14:paraId="230DA2B8" w14:textId="77777777" w:rsidR="00C9510E" w:rsidRDefault="00C9510E" w:rsidP="00C9510E">
      <w:pPr>
        <w:rPr>
          <w:sz w:val="24"/>
          <w:szCs w:val="24"/>
        </w:rPr>
      </w:pPr>
      <w:r>
        <w:rPr>
          <w:sz w:val="24"/>
          <w:szCs w:val="24"/>
        </w:rPr>
        <w:t>100 g frisch geriebenen Parmesan</w:t>
      </w:r>
    </w:p>
    <w:p w14:paraId="5D2832D3" w14:textId="77777777" w:rsidR="00C9510E" w:rsidRDefault="00C9510E" w:rsidP="00C9510E">
      <w:pPr>
        <w:rPr>
          <w:sz w:val="24"/>
          <w:szCs w:val="24"/>
        </w:rPr>
      </w:pPr>
      <w:r>
        <w:rPr>
          <w:sz w:val="24"/>
          <w:szCs w:val="24"/>
        </w:rPr>
        <w:t>250 g Polenta (Maisgrieß)</w:t>
      </w:r>
    </w:p>
    <w:p w14:paraId="6A32BB84" w14:textId="77777777" w:rsidR="00C9510E" w:rsidRDefault="00C9510E" w:rsidP="00C9510E">
      <w:pPr>
        <w:rPr>
          <w:sz w:val="24"/>
          <w:szCs w:val="24"/>
        </w:rPr>
      </w:pPr>
      <w:r>
        <w:rPr>
          <w:sz w:val="24"/>
          <w:szCs w:val="24"/>
        </w:rPr>
        <w:t>1 Zwiebel</w:t>
      </w:r>
    </w:p>
    <w:p w14:paraId="3750A240" w14:textId="77777777" w:rsidR="00C9510E" w:rsidRDefault="00C9510E" w:rsidP="00C9510E">
      <w:pPr>
        <w:rPr>
          <w:sz w:val="24"/>
          <w:szCs w:val="24"/>
        </w:rPr>
      </w:pPr>
      <w:r>
        <w:rPr>
          <w:sz w:val="24"/>
          <w:szCs w:val="24"/>
        </w:rPr>
        <w:t>2 EL Tomatenmark</w:t>
      </w:r>
    </w:p>
    <w:p w14:paraId="2B6D4F49" w14:textId="77777777" w:rsidR="00C9510E" w:rsidRDefault="00C9510E" w:rsidP="00C9510E">
      <w:pPr>
        <w:rPr>
          <w:sz w:val="24"/>
          <w:szCs w:val="24"/>
        </w:rPr>
      </w:pPr>
      <w:r>
        <w:rPr>
          <w:sz w:val="24"/>
          <w:szCs w:val="24"/>
        </w:rPr>
        <w:t>100 g Butter</w:t>
      </w:r>
    </w:p>
    <w:p w14:paraId="1B877BCA" w14:textId="77777777" w:rsidR="00C9510E" w:rsidRDefault="00C9510E" w:rsidP="00C9510E">
      <w:pPr>
        <w:rPr>
          <w:sz w:val="24"/>
          <w:szCs w:val="24"/>
        </w:rPr>
      </w:pPr>
      <w:r>
        <w:rPr>
          <w:sz w:val="24"/>
          <w:szCs w:val="24"/>
        </w:rPr>
        <w:t>Salz, Pfeffer aus der Mühle</w:t>
      </w:r>
    </w:p>
    <w:p w14:paraId="37A4A6CF" w14:textId="77777777" w:rsidR="00C9510E" w:rsidRDefault="00C9510E" w:rsidP="00C9510E">
      <w:pPr>
        <w:rPr>
          <w:sz w:val="24"/>
          <w:szCs w:val="24"/>
        </w:rPr>
      </w:pPr>
    </w:p>
    <w:p w14:paraId="42A03668" w14:textId="77777777" w:rsidR="00C9510E" w:rsidRDefault="00C9510E" w:rsidP="00C9510E">
      <w:pPr>
        <w:rPr>
          <w:sz w:val="24"/>
          <w:szCs w:val="24"/>
        </w:rPr>
      </w:pPr>
      <w:r>
        <w:rPr>
          <w:sz w:val="24"/>
          <w:szCs w:val="24"/>
        </w:rPr>
        <w:t>Zubereitungszeit: 1,5 Stunden</w:t>
      </w:r>
    </w:p>
    <w:p w14:paraId="1753FA24" w14:textId="77777777" w:rsidR="00C9510E" w:rsidRPr="006E34A1" w:rsidRDefault="00C9510E" w:rsidP="00C9510E">
      <w:pPr>
        <w:pStyle w:val="ListParagraph"/>
        <w:numPr>
          <w:ilvl w:val="0"/>
          <w:numId w:val="85"/>
        </w:numPr>
        <w:spacing w:after="120"/>
        <w:ind w:left="714" w:hanging="357"/>
        <w:contextualSpacing w:val="0"/>
        <w:jc w:val="both"/>
        <w:rPr>
          <w:sz w:val="24"/>
          <w:szCs w:val="24"/>
        </w:rPr>
      </w:pPr>
      <w:r w:rsidRPr="006E34A1">
        <w:rPr>
          <w:sz w:val="24"/>
          <w:szCs w:val="24"/>
        </w:rPr>
        <w:t>In einem schweren Topf gut 1 l Salzwasser aufkochen. 250 g Maisgrieß einrieseln lassen, dabei ständig mit einem langen, schmalen Holzlöffel rühren. Vorsicht: Spritzgefahr!</w:t>
      </w:r>
    </w:p>
    <w:p w14:paraId="0BB00010" w14:textId="77777777" w:rsidR="00C9510E" w:rsidRPr="006E34A1" w:rsidRDefault="00C9510E" w:rsidP="00C9510E">
      <w:pPr>
        <w:pStyle w:val="ListParagraph"/>
        <w:numPr>
          <w:ilvl w:val="0"/>
          <w:numId w:val="85"/>
        </w:numPr>
        <w:spacing w:after="120"/>
        <w:ind w:left="714" w:hanging="357"/>
        <w:contextualSpacing w:val="0"/>
        <w:jc w:val="both"/>
        <w:rPr>
          <w:sz w:val="24"/>
          <w:szCs w:val="24"/>
        </w:rPr>
      </w:pPr>
      <w:r w:rsidRPr="006E34A1">
        <w:rPr>
          <w:sz w:val="24"/>
          <w:szCs w:val="24"/>
        </w:rPr>
        <w:t>Nun die Temperatur verringern, Polenta 30 Minuten köcheln lassen, so oft wie möglich kräftig rühren. Dabei bildet sich eine Kruste im Topf, und der Maisbrei beginnt, sich vom Topfboden und der Wandung zu lösen. Wird der Brei beim Rühren zu fest, löffelweise kochendes Wasser nachgießen, ist er zu weich, noch etwas Maisgrieß unterrühren. Fertigen Maisbrei auf ein großes Holzbrett oder auf ein mit Grieß bestreutes Tuch stürzen, etwa 5 cm hoch glattstreichen und auskühlen lassen.</w:t>
      </w:r>
    </w:p>
    <w:p w14:paraId="79FF1623" w14:textId="77777777" w:rsidR="00C9510E" w:rsidRPr="006E34A1" w:rsidRDefault="00C9510E" w:rsidP="00C9510E">
      <w:pPr>
        <w:pStyle w:val="ListParagraph"/>
        <w:numPr>
          <w:ilvl w:val="0"/>
          <w:numId w:val="85"/>
        </w:numPr>
        <w:spacing w:after="120"/>
        <w:ind w:left="714" w:hanging="357"/>
        <w:contextualSpacing w:val="0"/>
        <w:jc w:val="both"/>
        <w:rPr>
          <w:sz w:val="24"/>
          <w:szCs w:val="24"/>
        </w:rPr>
      </w:pPr>
      <w:r w:rsidRPr="006E34A1">
        <w:rPr>
          <w:sz w:val="24"/>
          <w:szCs w:val="24"/>
        </w:rPr>
        <w:t>1 Zwiebel fein hacken. In einer Pfanne 2 EL Butter erhitzen, Zwiebel glasig dünsten. In kleinen Portionen Rinderhack und eventuell Kalbsbrät einrühren und krümelig braten. Salzen und pfeffern, 2 EL Tomatenmark und 2 EL Wasser einrühren. 5 Minuten köcheln. Backofen auf 150 °C vorheizen.</w:t>
      </w:r>
    </w:p>
    <w:p w14:paraId="4A0142FC" w14:textId="77777777" w:rsidR="00C9510E" w:rsidRPr="006E34A1" w:rsidRDefault="00C9510E" w:rsidP="00C9510E">
      <w:pPr>
        <w:pStyle w:val="ListParagraph"/>
        <w:numPr>
          <w:ilvl w:val="0"/>
          <w:numId w:val="85"/>
        </w:numPr>
        <w:spacing w:after="120"/>
        <w:ind w:left="714" w:hanging="357"/>
        <w:contextualSpacing w:val="0"/>
        <w:jc w:val="both"/>
        <w:rPr>
          <w:sz w:val="24"/>
          <w:szCs w:val="24"/>
        </w:rPr>
      </w:pPr>
      <w:r w:rsidRPr="006E34A1">
        <w:rPr>
          <w:sz w:val="24"/>
          <w:szCs w:val="24"/>
        </w:rPr>
        <w:t>Restliche Butter schmelzen. Eine große feuerfeste Form mit 2 EL geschmolzener Butter ausstreichen. Den abgekühlten und fest gewordenen Maisbrei in 1 cm breite Scheiben schneiden. (Geht am besten mit einem Zwirnfaden)</w:t>
      </w:r>
    </w:p>
    <w:p w14:paraId="2D73AA92" w14:textId="77777777" w:rsidR="00C9510E" w:rsidRPr="006E34A1" w:rsidRDefault="00C9510E" w:rsidP="00C9510E">
      <w:pPr>
        <w:pStyle w:val="ListParagraph"/>
        <w:numPr>
          <w:ilvl w:val="0"/>
          <w:numId w:val="85"/>
        </w:numPr>
        <w:spacing w:after="120"/>
        <w:ind w:left="714" w:hanging="357"/>
        <w:contextualSpacing w:val="0"/>
        <w:jc w:val="both"/>
        <w:rPr>
          <w:sz w:val="24"/>
          <w:szCs w:val="24"/>
        </w:rPr>
      </w:pPr>
      <w:r w:rsidRPr="006E34A1">
        <w:rPr>
          <w:sz w:val="24"/>
          <w:szCs w:val="24"/>
        </w:rPr>
        <w:t>Eine Schicht Polentascheiben in die gefettete Form legen. Mit etwas zerlassener Butter beträufeln, einige EL frisch geriebenen Parmesan beiseite nehmen, erst beim Servieren aufstreuen. Wieder eine Lage Polentascheiben einschichten, mit flüssiger Butter beträufeln, Parmesan aufstreuen und Hackfleisch hineingeben. Auf diese Weise alle Zutaten aufbrauchen. Mit Polenta abschließen, restliche Butter aufstreichen.</w:t>
      </w:r>
    </w:p>
    <w:p w14:paraId="49636187" w14:textId="77777777" w:rsidR="00C9510E" w:rsidRDefault="00C9510E" w:rsidP="00C9510E">
      <w:pPr>
        <w:pStyle w:val="ListParagraph"/>
        <w:numPr>
          <w:ilvl w:val="0"/>
          <w:numId w:val="85"/>
        </w:numPr>
        <w:spacing w:after="120"/>
        <w:ind w:left="714" w:hanging="357"/>
        <w:contextualSpacing w:val="0"/>
        <w:jc w:val="both"/>
        <w:rPr>
          <w:sz w:val="24"/>
          <w:szCs w:val="24"/>
        </w:rPr>
      </w:pPr>
      <w:r w:rsidRPr="006E34A1">
        <w:rPr>
          <w:sz w:val="24"/>
          <w:szCs w:val="24"/>
        </w:rPr>
        <w:lastRenderedPageBreak/>
        <w:t>Im vorgeheizten Backofen (Gas Stufe 1) etwa 30 Minuten garen. Restlichen Parmesan aufstreuen und den Polentaauflauf sehr heiß in der Form servieren.</w:t>
      </w:r>
    </w:p>
    <w:p w14:paraId="04A1649E" w14:textId="77777777" w:rsidR="00C9510E" w:rsidRPr="008C11D1" w:rsidRDefault="00C9510E" w:rsidP="00C9510E">
      <w:pPr>
        <w:rPr>
          <w:sz w:val="24"/>
          <w:szCs w:val="24"/>
        </w:rPr>
      </w:pPr>
      <w:r w:rsidRPr="008C11D1">
        <w:rPr>
          <w:sz w:val="24"/>
          <w:szCs w:val="24"/>
        </w:rPr>
        <w:br w:type="page"/>
      </w:r>
    </w:p>
    <w:p w14:paraId="3E9DBC71" w14:textId="77777777" w:rsidR="00C9510E" w:rsidRPr="00F0625D" w:rsidRDefault="00C9510E" w:rsidP="00C9510E">
      <w:pPr>
        <w:pStyle w:val="Heading2"/>
        <w:spacing w:after="240"/>
      </w:pPr>
      <w:r w:rsidRPr="00F0625D">
        <w:lastRenderedPageBreak/>
        <w:t>Thymian-Polenta</w:t>
      </w:r>
      <w:r>
        <w:rPr>
          <w:rStyle w:val="FootnoteReference"/>
          <w:lang w:val="en-US"/>
        </w:rPr>
        <w:footnoteReference w:id="1095"/>
      </w:r>
      <w:r w:rsidRPr="00F0625D">
        <w:t xml:space="preserve"> </w:t>
      </w:r>
    </w:p>
    <w:p w14:paraId="445319FC" w14:textId="77777777" w:rsidR="00C9510E" w:rsidRPr="006604C4" w:rsidRDefault="00C9510E" w:rsidP="00C9510E">
      <w:pPr>
        <w:rPr>
          <w:sz w:val="24"/>
          <w:szCs w:val="24"/>
        </w:rPr>
      </w:pPr>
      <w:r w:rsidRPr="00901ACA">
        <w:rPr>
          <w:sz w:val="24"/>
          <w:szCs w:val="24"/>
          <w:u w:val="single"/>
        </w:rPr>
        <w:t>Zutaten</w:t>
      </w:r>
      <w:r w:rsidRPr="006604C4">
        <w:rPr>
          <w:sz w:val="24"/>
          <w:szCs w:val="24"/>
        </w:rPr>
        <w:t xml:space="preserve"> </w:t>
      </w:r>
      <w:r>
        <w:rPr>
          <w:sz w:val="24"/>
          <w:szCs w:val="24"/>
        </w:rPr>
        <w:t>(</w:t>
      </w:r>
      <w:r w:rsidRPr="006604C4">
        <w:rPr>
          <w:sz w:val="24"/>
          <w:szCs w:val="24"/>
        </w:rPr>
        <w:t>für 4 Portionen</w:t>
      </w:r>
      <w:r>
        <w:rPr>
          <w:sz w:val="24"/>
          <w:szCs w:val="24"/>
        </w:rPr>
        <w:t>)</w:t>
      </w:r>
    </w:p>
    <w:p w14:paraId="4318B7B5" w14:textId="77777777" w:rsidR="00C9510E" w:rsidRPr="006604C4" w:rsidRDefault="00C9510E" w:rsidP="00C9510E">
      <w:pPr>
        <w:rPr>
          <w:sz w:val="24"/>
          <w:szCs w:val="24"/>
        </w:rPr>
      </w:pPr>
      <w:r w:rsidRPr="006604C4">
        <w:rPr>
          <w:sz w:val="24"/>
          <w:szCs w:val="24"/>
        </w:rPr>
        <w:t>Salz</w:t>
      </w:r>
      <w:r>
        <w:rPr>
          <w:sz w:val="24"/>
          <w:szCs w:val="24"/>
        </w:rPr>
        <w:t>, Pfeffer</w:t>
      </w:r>
    </w:p>
    <w:p w14:paraId="264C6875" w14:textId="77777777" w:rsidR="00C9510E" w:rsidRPr="006604C4" w:rsidRDefault="00C9510E" w:rsidP="00C9510E">
      <w:pPr>
        <w:rPr>
          <w:sz w:val="24"/>
          <w:szCs w:val="24"/>
        </w:rPr>
      </w:pPr>
      <w:r w:rsidRPr="006604C4">
        <w:rPr>
          <w:sz w:val="24"/>
          <w:szCs w:val="24"/>
        </w:rPr>
        <w:t>1 Bund Thymian</w:t>
      </w:r>
    </w:p>
    <w:p w14:paraId="5C5011D7" w14:textId="77777777" w:rsidR="00C9510E" w:rsidRPr="006604C4" w:rsidRDefault="00C9510E" w:rsidP="00C9510E">
      <w:pPr>
        <w:rPr>
          <w:sz w:val="24"/>
          <w:szCs w:val="24"/>
        </w:rPr>
      </w:pPr>
      <w:r w:rsidRPr="006604C4">
        <w:rPr>
          <w:sz w:val="24"/>
          <w:szCs w:val="24"/>
        </w:rPr>
        <w:t>200 g Polenta</w:t>
      </w:r>
    </w:p>
    <w:p w14:paraId="06C94DEF" w14:textId="77777777" w:rsidR="00C9510E" w:rsidRPr="006604C4" w:rsidRDefault="00C9510E" w:rsidP="00C9510E">
      <w:pPr>
        <w:rPr>
          <w:sz w:val="24"/>
          <w:szCs w:val="24"/>
        </w:rPr>
      </w:pPr>
      <w:r w:rsidRPr="006604C4">
        <w:rPr>
          <w:sz w:val="24"/>
          <w:szCs w:val="24"/>
        </w:rPr>
        <w:t>40 g Butter</w:t>
      </w:r>
    </w:p>
    <w:p w14:paraId="73BF81B8" w14:textId="77777777" w:rsidR="00C9510E" w:rsidRPr="006604C4" w:rsidRDefault="00C9510E" w:rsidP="00C9510E">
      <w:pPr>
        <w:rPr>
          <w:sz w:val="24"/>
          <w:szCs w:val="24"/>
        </w:rPr>
      </w:pPr>
    </w:p>
    <w:p w14:paraId="14E05D04" w14:textId="77777777" w:rsidR="00C9510E" w:rsidRPr="006604C4" w:rsidRDefault="00C9510E" w:rsidP="00C9510E">
      <w:pPr>
        <w:rPr>
          <w:sz w:val="24"/>
          <w:szCs w:val="24"/>
        </w:rPr>
      </w:pPr>
      <w:r w:rsidRPr="006604C4">
        <w:rPr>
          <w:sz w:val="24"/>
          <w:szCs w:val="24"/>
        </w:rPr>
        <w:t>Zubereitungszeit: 30 Minuten</w:t>
      </w:r>
    </w:p>
    <w:p w14:paraId="7E5D2EF4" w14:textId="77777777" w:rsidR="00C9510E" w:rsidRPr="00D955B1" w:rsidRDefault="00C9510E" w:rsidP="00B40E8C">
      <w:pPr>
        <w:pStyle w:val="ListParagraph"/>
        <w:numPr>
          <w:ilvl w:val="0"/>
          <w:numId w:val="661"/>
        </w:numPr>
        <w:jc w:val="both"/>
        <w:rPr>
          <w:sz w:val="24"/>
          <w:szCs w:val="24"/>
        </w:rPr>
      </w:pPr>
      <w:r w:rsidRPr="00D955B1">
        <w:rPr>
          <w:sz w:val="24"/>
          <w:szCs w:val="24"/>
        </w:rPr>
        <w:t>600 ml Wasser mit 1 TL Salz in einem großen Topf aufkochen. Thymian waschen, Blättchen von den Stielen zupfen und zugeben. Polenta unter Rühren einrieseln lassen und aufkochen. Polenta 20 Minuten leise kochen lassen, dabei immer wieder umrühren. Butter zugeben, kräftig mit Salz und Pfeffer abschmecken. Falls die Polenta zu dick wird, unter rühren noch etwas Wasser dazugeben.</w:t>
      </w:r>
      <w:r w:rsidRPr="00D955B1">
        <w:rPr>
          <w:sz w:val="24"/>
          <w:szCs w:val="24"/>
        </w:rPr>
        <w:br w:type="page"/>
      </w:r>
    </w:p>
    <w:p w14:paraId="57DF31F0" w14:textId="77777777" w:rsidR="00C9510E" w:rsidRDefault="00C9510E" w:rsidP="00C9510E">
      <w:pPr>
        <w:pStyle w:val="Heading2"/>
        <w:spacing w:after="240"/>
      </w:pPr>
      <w:r>
        <w:lastRenderedPageBreak/>
        <w:t>Polenta mit Pilzen und Artischocken</w:t>
      </w:r>
      <w:r>
        <w:rPr>
          <w:rStyle w:val="FootnoteReference"/>
        </w:rPr>
        <w:footnoteReference w:id="1096"/>
      </w:r>
      <w:r>
        <w:t xml:space="preserve"> </w:t>
      </w:r>
    </w:p>
    <w:p w14:paraId="288BA239" w14:textId="77777777" w:rsidR="00C9510E" w:rsidRPr="00FA2FFE" w:rsidRDefault="00C9510E" w:rsidP="00C9510E">
      <w:pPr>
        <w:rPr>
          <w:i/>
          <w:iCs/>
          <w:sz w:val="24"/>
          <w:szCs w:val="24"/>
        </w:rPr>
      </w:pPr>
      <w:r w:rsidRPr="00FA2FFE">
        <w:rPr>
          <w:i/>
          <w:iCs/>
          <w:sz w:val="24"/>
          <w:szCs w:val="24"/>
        </w:rPr>
        <w:t>Für die Polenta:</w:t>
      </w:r>
    </w:p>
    <w:p w14:paraId="0FDB3CFA" w14:textId="77777777" w:rsidR="00C9510E" w:rsidRDefault="00C9510E" w:rsidP="00C9510E">
      <w:pPr>
        <w:rPr>
          <w:sz w:val="24"/>
          <w:szCs w:val="24"/>
        </w:rPr>
      </w:pPr>
      <w:r>
        <w:rPr>
          <w:sz w:val="24"/>
          <w:szCs w:val="24"/>
        </w:rPr>
        <w:t>150 g grober Polentagrieß</w:t>
      </w:r>
    </w:p>
    <w:p w14:paraId="68BEF53F" w14:textId="77777777" w:rsidR="00C9510E" w:rsidRDefault="00C9510E" w:rsidP="00C9510E">
      <w:pPr>
        <w:rPr>
          <w:sz w:val="24"/>
          <w:szCs w:val="24"/>
        </w:rPr>
      </w:pPr>
      <w:r>
        <w:rPr>
          <w:sz w:val="24"/>
          <w:szCs w:val="24"/>
        </w:rPr>
        <w:t>1-2 TL feines Meersalz (nach Geschmack)</w:t>
      </w:r>
    </w:p>
    <w:p w14:paraId="00D35519" w14:textId="77777777" w:rsidR="00C9510E" w:rsidRDefault="00C9510E" w:rsidP="00C9510E">
      <w:pPr>
        <w:rPr>
          <w:sz w:val="24"/>
          <w:szCs w:val="24"/>
        </w:rPr>
      </w:pPr>
      <w:r>
        <w:rPr>
          <w:sz w:val="24"/>
          <w:szCs w:val="24"/>
        </w:rPr>
        <w:t>4 EL Olivenöl</w:t>
      </w:r>
    </w:p>
    <w:p w14:paraId="46744014" w14:textId="77777777" w:rsidR="00C9510E" w:rsidRDefault="00C9510E" w:rsidP="00C9510E">
      <w:pPr>
        <w:rPr>
          <w:sz w:val="24"/>
          <w:szCs w:val="24"/>
        </w:rPr>
      </w:pPr>
    </w:p>
    <w:p w14:paraId="74CB083E" w14:textId="77777777" w:rsidR="00C9510E" w:rsidRPr="00FA2FFE" w:rsidRDefault="00C9510E" w:rsidP="00C9510E">
      <w:pPr>
        <w:rPr>
          <w:i/>
          <w:iCs/>
          <w:sz w:val="24"/>
          <w:szCs w:val="24"/>
        </w:rPr>
      </w:pPr>
      <w:r w:rsidRPr="00FA2FFE">
        <w:rPr>
          <w:i/>
          <w:iCs/>
          <w:sz w:val="24"/>
          <w:szCs w:val="24"/>
        </w:rPr>
        <w:t>Für das Topping</w:t>
      </w:r>
    </w:p>
    <w:p w14:paraId="2C083B0B" w14:textId="77777777" w:rsidR="00C9510E" w:rsidRDefault="00C9510E" w:rsidP="00C9510E">
      <w:pPr>
        <w:rPr>
          <w:sz w:val="24"/>
          <w:szCs w:val="24"/>
        </w:rPr>
      </w:pPr>
      <w:r>
        <w:rPr>
          <w:sz w:val="24"/>
          <w:szCs w:val="24"/>
        </w:rPr>
        <w:t>2 Knoblauchzehen, zerdrückt</w:t>
      </w:r>
    </w:p>
    <w:p w14:paraId="52CDED09" w14:textId="77777777" w:rsidR="00C9510E" w:rsidRDefault="00C9510E" w:rsidP="00C9510E">
      <w:pPr>
        <w:rPr>
          <w:sz w:val="24"/>
          <w:szCs w:val="24"/>
        </w:rPr>
      </w:pPr>
      <w:r>
        <w:rPr>
          <w:sz w:val="24"/>
          <w:szCs w:val="24"/>
        </w:rPr>
        <w:t>250 g braune Champignons, geviertelt</w:t>
      </w:r>
    </w:p>
    <w:p w14:paraId="410B5C85" w14:textId="77777777" w:rsidR="00C9510E" w:rsidRDefault="00C9510E" w:rsidP="00C9510E">
      <w:pPr>
        <w:rPr>
          <w:sz w:val="24"/>
          <w:szCs w:val="24"/>
        </w:rPr>
      </w:pPr>
      <w:r>
        <w:rPr>
          <w:sz w:val="24"/>
          <w:szCs w:val="24"/>
        </w:rPr>
        <w:t>150 g Artischockenherzen, abgetropft und geviertelt</w:t>
      </w:r>
    </w:p>
    <w:p w14:paraId="6BE92385" w14:textId="77777777" w:rsidR="00C9510E" w:rsidRDefault="00C9510E" w:rsidP="00C9510E">
      <w:pPr>
        <w:rPr>
          <w:sz w:val="24"/>
          <w:szCs w:val="24"/>
        </w:rPr>
      </w:pPr>
      <w:r>
        <w:rPr>
          <w:sz w:val="24"/>
          <w:szCs w:val="24"/>
        </w:rPr>
        <w:t>Blätter von 4 Zweigen frischem Thymian, abgezupft</w:t>
      </w:r>
    </w:p>
    <w:p w14:paraId="6A0490E9" w14:textId="77777777" w:rsidR="00C9510E" w:rsidRDefault="00C9510E" w:rsidP="00C9510E">
      <w:pPr>
        <w:rPr>
          <w:sz w:val="24"/>
          <w:szCs w:val="24"/>
        </w:rPr>
      </w:pPr>
      <w:r>
        <w:rPr>
          <w:sz w:val="24"/>
          <w:szCs w:val="24"/>
        </w:rPr>
        <w:t>4-8 Scheiben Ziegenkäse, je nach Größe</w:t>
      </w:r>
    </w:p>
    <w:p w14:paraId="4C38348D" w14:textId="77777777" w:rsidR="00C9510E" w:rsidRDefault="00C9510E" w:rsidP="00C9510E">
      <w:pPr>
        <w:rPr>
          <w:sz w:val="24"/>
          <w:szCs w:val="24"/>
        </w:rPr>
      </w:pPr>
      <w:r>
        <w:rPr>
          <w:sz w:val="24"/>
          <w:szCs w:val="24"/>
        </w:rPr>
        <w:t>Olivenöl zum Beträufeln</w:t>
      </w:r>
    </w:p>
    <w:p w14:paraId="2344F35F" w14:textId="77777777" w:rsidR="00C9510E" w:rsidRDefault="00C9510E" w:rsidP="00C9510E">
      <w:pPr>
        <w:rPr>
          <w:sz w:val="24"/>
          <w:szCs w:val="24"/>
        </w:rPr>
      </w:pPr>
    </w:p>
    <w:p w14:paraId="27393770" w14:textId="77777777" w:rsidR="00C9510E" w:rsidRDefault="00C9510E" w:rsidP="00C9510E">
      <w:pPr>
        <w:rPr>
          <w:sz w:val="24"/>
          <w:szCs w:val="24"/>
        </w:rPr>
      </w:pPr>
      <w:r>
        <w:rPr>
          <w:sz w:val="24"/>
          <w:szCs w:val="24"/>
        </w:rPr>
        <w:t>Zubereitung:</w:t>
      </w:r>
    </w:p>
    <w:p w14:paraId="591098CE" w14:textId="77777777" w:rsidR="00C9510E" w:rsidRPr="00491EB1" w:rsidRDefault="00C9510E" w:rsidP="00C9510E">
      <w:pPr>
        <w:pStyle w:val="ListParagraph"/>
        <w:numPr>
          <w:ilvl w:val="0"/>
          <w:numId w:val="133"/>
        </w:numPr>
        <w:spacing w:after="120"/>
        <w:ind w:left="714" w:hanging="357"/>
        <w:contextualSpacing w:val="0"/>
        <w:jc w:val="both"/>
        <w:rPr>
          <w:sz w:val="24"/>
          <w:szCs w:val="24"/>
        </w:rPr>
      </w:pPr>
      <w:r w:rsidRPr="00491EB1">
        <w:rPr>
          <w:sz w:val="24"/>
          <w:szCs w:val="24"/>
        </w:rPr>
        <w:t xml:space="preserve">In einem Topf mit schweren Boden 1 l Wasser zum Kochen bringen, gleichzeitig 0,5 l Wasser in einem separaten Topf erhitzen. Polenta und Salz in den ersten Topf einrühren. Die Hitze sofort stark reduzieren und die Polenta unter ständigem Rühren köcheln lassen, bis der Grieß das Wasser aufgesogen hat. Die Polenta weiter köcheln lassen und alle 5 Minuten etwas heißes Wasser aus dem zweiten topf angießen, bis der Maisbrei nach etwa 45 Minuten dick und cremig ist uns dich vom Topfrand löst (oder Polenta einfach nach Packungsanweisung kochen </w:t>
      </w:r>
      <w:r w:rsidRPr="00137589">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Pr="00491EB1">
        <w:rPr>
          <w:sz w:val="24"/>
          <w:szCs w:val="24"/>
        </w:rPr>
        <w:t>) Dann das Olivenöl einrühren.</w:t>
      </w:r>
    </w:p>
    <w:p w14:paraId="6CC2FDDC" w14:textId="77777777" w:rsidR="00C9510E" w:rsidRPr="00491EB1" w:rsidRDefault="00C9510E" w:rsidP="00C9510E">
      <w:pPr>
        <w:pStyle w:val="ListParagraph"/>
        <w:numPr>
          <w:ilvl w:val="0"/>
          <w:numId w:val="133"/>
        </w:numPr>
        <w:spacing w:after="120"/>
        <w:ind w:left="714" w:hanging="357"/>
        <w:contextualSpacing w:val="0"/>
        <w:jc w:val="both"/>
        <w:rPr>
          <w:sz w:val="24"/>
          <w:szCs w:val="24"/>
        </w:rPr>
      </w:pPr>
      <w:r w:rsidRPr="00491EB1">
        <w:rPr>
          <w:sz w:val="24"/>
          <w:szCs w:val="24"/>
        </w:rPr>
        <w:t xml:space="preserve">Das restliche Öl in einem separaten Topf auf mittlerer Stufe erhitzen. Knoblauch und Pilze darin einige Minuten anbraten. Dann Artischockenherzen und Thymian dazugeben und mitbraten, bis das Gemüse zart und saftig ist. </w:t>
      </w:r>
    </w:p>
    <w:p w14:paraId="0F91D7C3" w14:textId="77777777" w:rsidR="00C9510E" w:rsidRPr="00491EB1" w:rsidRDefault="00C9510E" w:rsidP="00C9510E">
      <w:pPr>
        <w:pStyle w:val="ListParagraph"/>
        <w:numPr>
          <w:ilvl w:val="0"/>
          <w:numId w:val="133"/>
        </w:numPr>
        <w:spacing w:after="120"/>
        <w:ind w:left="714" w:hanging="357"/>
        <w:contextualSpacing w:val="0"/>
        <w:jc w:val="both"/>
        <w:rPr>
          <w:sz w:val="24"/>
          <w:szCs w:val="24"/>
        </w:rPr>
      </w:pPr>
      <w:r w:rsidRPr="00491EB1">
        <w:rPr>
          <w:sz w:val="24"/>
          <w:szCs w:val="24"/>
        </w:rPr>
        <w:t>Das Gemüse an den Topfrand schieben und die Ziegenkäsescheiben auf beiden Seiten etwa 1 Minute in der Topfmitte bräunen.</w:t>
      </w:r>
    </w:p>
    <w:p w14:paraId="690F0A9C" w14:textId="77777777" w:rsidR="00C9510E" w:rsidRPr="00491EB1" w:rsidRDefault="00C9510E" w:rsidP="00C9510E">
      <w:pPr>
        <w:pStyle w:val="ListParagraph"/>
        <w:numPr>
          <w:ilvl w:val="0"/>
          <w:numId w:val="133"/>
        </w:numPr>
        <w:spacing w:after="120"/>
        <w:ind w:left="714" w:hanging="357"/>
        <w:contextualSpacing w:val="0"/>
        <w:jc w:val="both"/>
        <w:rPr>
          <w:sz w:val="24"/>
          <w:szCs w:val="24"/>
        </w:rPr>
      </w:pPr>
      <w:r w:rsidRPr="00491EB1">
        <w:rPr>
          <w:sz w:val="24"/>
          <w:szCs w:val="24"/>
        </w:rPr>
        <w:t>Die Polenta auf Teller verteilen und das Gemüse und den Ziegenkäse darauf anrichten. Das Gericht mit etwas Olivenöl beträufeln und servieren.</w:t>
      </w:r>
    </w:p>
    <w:p w14:paraId="0116FA69" w14:textId="77777777" w:rsidR="00C9510E" w:rsidRDefault="00C9510E" w:rsidP="00C9510E">
      <w:pPr>
        <w:rPr>
          <w:sz w:val="24"/>
          <w:szCs w:val="24"/>
        </w:rPr>
      </w:pPr>
    </w:p>
    <w:p w14:paraId="63605B11" w14:textId="0CF7DF3A" w:rsidR="00C9510E" w:rsidRDefault="00C9510E" w:rsidP="00C9510E">
      <w:pPr>
        <w:rPr>
          <w:rFonts w:asciiTheme="majorHAnsi" w:eastAsiaTheme="majorEastAsia" w:hAnsiTheme="majorHAnsi" w:cstheme="majorBidi"/>
          <w:color w:val="2F5496" w:themeColor="accent1" w:themeShade="BF"/>
          <w:sz w:val="26"/>
          <w:szCs w:val="26"/>
        </w:rPr>
      </w:pPr>
      <w:r w:rsidRPr="00F0625D">
        <w:rPr>
          <w:lang w:val="en-US"/>
        </w:rPr>
        <w:br w:type="page"/>
      </w:r>
    </w:p>
    <w:p w14:paraId="4FDAE89E" w14:textId="2D605317" w:rsidR="00AB2E9C" w:rsidRDefault="00AB2E9C" w:rsidP="00890F7F">
      <w:pPr>
        <w:pStyle w:val="Heading2"/>
        <w:spacing w:after="240"/>
      </w:pPr>
      <w:r>
        <w:lastRenderedPageBreak/>
        <w:t>Kräuter-Bulgur-Bowl mit Zucchini-Keftedes</w:t>
      </w:r>
      <w:r w:rsidR="00004CD7">
        <w:rPr>
          <w:rStyle w:val="FootnoteReference"/>
        </w:rPr>
        <w:footnoteReference w:id="1097"/>
      </w:r>
    </w:p>
    <w:p w14:paraId="470C5900" w14:textId="69F52967" w:rsidR="00AB2E9C" w:rsidRDefault="00AB2E9C">
      <w:pPr>
        <w:rPr>
          <w:sz w:val="24"/>
          <w:szCs w:val="24"/>
        </w:rPr>
      </w:pPr>
      <w:r w:rsidRPr="00890F7F">
        <w:rPr>
          <w:sz w:val="24"/>
          <w:szCs w:val="24"/>
          <w:u w:val="single"/>
        </w:rPr>
        <w:t>Zutaten</w:t>
      </w:r>
      <w:r>
        <w:rPr>
          <w:sz w:val="24"/>
          <w:szCs w:val="24"/>
        </w:rPr>
        <w:t xml:space="preserve"> </w:t>
      </w:r>
      <w:r w:rsidR="00890F7F">
        <w:rPr>
          <w:sz w:val="24"/>
          <w:szCs w:val="24"/>
        </w:rPr>
        <w:t>(</w:t>
      </w:r>
      <w:r>
        <w:rPr>
          <w:sz w:val="24"/>
          <w:szCs w:val="24"/>
        </w:rPr>
        <w:t>für 4 Portionen</w:t>
      </w:r>
      <w:r w:rsidR="00890F7F">
        <w:rPr>
          <w:sz w:val="24"/>
          <w:szCs w:val="24"/>
        </w:rPr>
        <w:t>)</w:t>
      </w:r>
    </w:p>
    <w:p w14:paraId="1CB166C1" w14:textId="77777777" w:rsidR="00AB2E9C" w:rsidRDefault="00AB2E9C">
      <w:pPr>
        <w:rPr>
          <w:sz w:val="24"/>
          <w:szCs w:val="24"/>
        </w:rPr>
      </w:pPr>
      <w:r>
        <w:rPr>
          <w:sz w:val="24"/>
          <w:szCs w:val="24"/>
        </w:rPr>
        <w:t>200 g Bulgur</w:t>
      </w:r>
    </w:p>
    <w:p w14:paraId="594FF8AA" w14:textId="77777777" w:rsidR="00AB2E9C" w:rsidRDefault="00AB2E9C">
      <w:pPr>
        <w:rPr>
          <w:sz w:val="24"/>
          <w:szCs w:val="24"/>
        </w:rPr>
      </w:pPr>
      <w:r>
        <w:rPr>
          <w:sz w:val="24"/>
          <w:szCs w:val="24"/>
        </w:rPr>
        <w:t>250 ml Gemüsebrühe</w:t>
      </w:r>
    </w:p>
    <w:p w14:paraId="1906C8C0" w14:textId="77777777" w:rsidR="00AB2E9C" w:rsidRDefault="00AB2E9C">
      <w:pPr>
        <w:rPr>
          <w:sz w:val="24"/>
          <w:szCs w:val="24"/>
        </w:rPr>
      </w:pPr>
      <w:r>
        <w:rPr>
          <w:sz w:val="24"/>
          <w:szCs w:val="24"/>
        </w:rPr>
        <w:t>25 g Pinienkerne</w:t>
      </w:r>
    </w:p>
    <w:p w14:paraId="655A1309" w14:textId="77777777" w:rsidR="00AB2E9C" w:rsidRDefault="00AB2E9C">
      <w:pPr>
        <w:rPr>
          <w:sz w:val="24"/>
          <w:szCs w:val="24"/>
        </w:rPr>
      </w:pPr>
      <w:r>
        <w:rPr>
          <w:sz w:val="24"/>
          <w:szCs w:val="24"/>
        </w:rPr>
        <w:t>2EL Kürbiskerne</w:t>
      </w:r>
    </w:p>
    <w:p w14:paraId="1C916290" w14:textId="77777777" w:rsidR="00AB2E9C" w:rsidRDefault="00AB2E9C">
      <w:pPr>
        <w:rPr>
          <w:sz w:val="24"/>
          <w:szCs w:val="24"/>
        </w:rPr>
      </w:pPr>
      <w:r>
        <w:rPr>
          <w:sz w:val="24"/>
          <w:szCs w:val="24"/>
        </w:rPr>
        <w:t>1 kleine rote Zwiebel</w:t>
      </w:r>
    </w:p>
    <w:p w14:paraId="034F5DE6" w14:textId="77777777" w:rsidR="00AB2E9C" w:rsidRDefault="00AB2E9C">
      <w:pPr>
        <w:rPr>
          <w:sz w:val="24"/>
          <w:szCs w:val="24"/>
        </w:rPr>
      </w:pPr>
      <w:r>
        <w:rPr>
          <w:sz w:val="24"/>
          <w:szCs w:val="24"/>
        </w:rPr>
        <w:t>225 g reife Pflaumentomaten</w:t>
      </w:r>
    </w:p>
    <w:p w14:paraId="7DA21781" w14:textId="77777777" w:rsidR="00AB2E9C" w:rsidRDefault="00AB2E9C">
      <w:pPr>
        <w:rPr>
          <w:sz w:val="24"/>
          <w:szCs w:val="24"/>
        </w:rPr>
      </w:pPr>
      <w:r>
        <w:rPr>
          <w:sz w:val="24"/>
          <w:szCs w:val="24"/>
        </w:rPr>
        <w:t>¼ Gurke</w:t>
      </w:r>
    </w:p>
    <w:p w14:paraId="1B00B722" w14:textId="7A26B6A4" w:rsidR="00AB2E9C" w:rsidRDefault="00AB2E9C">
      <w:pPr>
        <w:rPr>
          <w:sz w:val="24"/>
          <w:szCs w:val="24"/>
        </w:rPr>
      </w:pPr>
      <w:r>
        <w:rPr>
          <w:sz w:val="24"/>
          <w:szCs w:val="24"/>
        </w:rPr>
        <w:t>1 Handvoll glatte Petersilie</w:t>
      </w:r>
    </w:p>
    <w:p w14:paraId="531BF8F6" w14:textId="52D0728B" w:rsidR="00AB2E9C" w:rsidRDefault="00AB2E9C">
      <w:pPr>
        <w:rPr>
          <w:sz w:val="24"/>
          <w:szCs w:val="24"/>
        </w:rPr>
      </w:pPr>
      <w:r>
        <w:rPr>
          <w:sz w:val="24"/>
          <w:szCs w:val="24"/>
        </w:rPr>
        <w:t xml:space="preserve">1 </w:t>
      </w:r>
      <w:r w:rsidR="00D84057">
        <w:rPr>
          <w:sz w:val="24"/>
          <w:szCs w:val="24"/>
        </w:rPr>
        <w:t>H</w:t>
      </w:r>
      <w:r>
        <w:rPr>
          <w:sz w:val="24"/>
          <w:szCs w:val="24"/>
        </w:rPr>
        <w:t>andvoll Minze</w:t>
      </w:r>
    </w:p>
    <w:p w14:paraId="5185C8D9" w14:textId="77777777" w:rsidR="00AB2E9C" w:rsidRDefault="00AB2E9C">
      <w:pPr>
        <w:rPr>
          <w:sz w:val="24"/>
          <w:szCs w:val="24"/>
        </w:rPr>
      </w:pPr>
      <w:r>
        <w:rPr>
          <w:sz w:val="24"/>
          <w:szCs w:val="24"/>
        </w:rPr>
        <w:t>Saft von 2 Zitronen</w:t>
      </w:r>
    </w:p>
    <w:p w14:paraId="2FA0AF79" w14:textId="77777777" w:rsidR="00AB2E9C" w:rsidRDefault="00AB2E9C">
      <w:pPr>
        <w:rPr>
          <w:sz w:val="24"/>
          <w:szCs w:val="24"/>
        </w:rPr>
      </w:pPr>
      <w:r>
        <w:rPr>
          <w:sz w:val="24"/>
          <w:szCs w:val="24"/>
        </w:rPr>
        <w:t>2 EL Olivenöl</w:t>
      </w:r>
    </w:p>
    <w:p w14:paraId="444566E4" w14:textId="77777777" w:rsidR="00AB2E9C" w:rsidRDefault="00AB2E9C">
      <w:pPr>
        <w:rPr>
          <w:sz w:val="24"/>
          <w:szCs w:val="24"/>
        </w:rPr>
      </w:pPr>
      <w:r>
        <w:rPr>
          <w:sz w:val="24"/>
          <w:szCs w:val="24"/>
        </w:rPr>
        <w:t>Salz, Pfeffer</w:t>
      </w:r>
    </w:p>
    <w:p w14:paraId="68B7839B" w14:textId="77777777" w:rsidR="00AB2E9C" w:rsidRDefault="00AB2E9C">
      <w:pPr>
        <w:rPr>
          <w:sz w:val="24"/>
          <w:szCs w:val="24"/>
        </w:rPr>
      </w:pPr>
    </w:p>
    <w:p w14:paraId="54A5D741" w14:textId="189CB6E4" w:rsidR="00AB2E9C" w:rsidRDefault="00890F7F">
      <w:pPr>
        <w:rPr>
          <w:sz w:val="24"/>
          <w:szCs w:val="24"/>
        </w:rPr>
      </w:pPr>
      <w:r>
        <w:rPr>
          <w:sz w:val="24"/>
          <w:szCs w:val="24"/>
        </w:rPr>
        <w:t xml:space="preserve">Für die </w:t>
      </w:r>
      <w:r w:rsidR="00AB2E9C">
        <w:rPr>
          <w:sz w:val="24"/>
          <w:szCs w:val="24"/>
        </w:rPr>
        <w:t>Keftedes:</w:t>
      </w:r>
    </w:p>
    <w:p w14:paraId="6096ED48" w14:textId="77777777" w:rsidR="00AB2E9C" w:rsidRDefault="00AB2E9C">
      <w:pPr>
        <w:rPr>
          <w:sz w:val="24"/>
          <w:szCs w:val="24"/>
        </w:rPr>
      </w:pPr>
      <w:r>
        <w:rPr>
          <w:sz w:val="24"/>
          <w:szCs w:val="24"/>
        </w:rPr>
        <w:t>2 große Zucchini</w:t>
      </w:r>
    </w:p>
    <w:p w14:paraId="3C9C2E25" w14:textId="13ED0B7C" w:rsidR="00AB2E9C" w:rsidRDefault="00AB2E9C">
      <w:pPr>
        <w:rPr>
          <w:sz w:val="24"/>
          <w:szCs w:val="24"/>
        </w:rPr>
      </w:pPr>
      <w:r>
        <w:rPr>
          <w:sz w:val="24"/>
          <w:szCs w:val="24"/>
        </w:rPr>
        <w:t>1 kleine rote Zwiebel</w:t>
      </w:r>
    </w:p>
    <w:p w14:paraId="1BC5D0A9" w14:textId="51C568AF" w:rsidR="00AB2E9C" w:rsidRDefault="00AB2E9C">
      <w:pPr>
        <w:rPr>
          <w:sz w:val="24"/>
          <w:szCs w:val="24"/>
        </w:rPr>
      </w:pPr>
      <w:r>
        <w:rPr>
          <w:sz w:val="24"/>
          <w:szCs w:val="24"/>
        </w:rPr>
        <w:t>Je 1 Bund glatte Petersilie, Minze und Dill</w:t>
      </w:r>
    </w:p>
    <w:p w14:paraId="1ABDB698" w14:textId="77777777" w:rsidR="00AB2E9C" w:rsidRDefault="00AB2E9C">
      <w:pPr>
        <w:rPr>
          <w:sz w:val="24"/>
          <w:szCs w:val="24"/>
        </w:rPr>
      </w:pPr>
      <w:r>
        <w:rPr>
          <w:sz w:val="24"/>
          <w:szCs w:val="24"/>
        </w:rPr>
        <w:t>1 Knoblauchzehe</w:t>
      </w:r>
    </w:p>
    <w:p w14:paraId="75C46CC3" w14:textId="77777777" w:rsidR="00AB2E9C" w:rsidRDefault="00AB2E9C">
      <w:pPr>
        <w:rPr>
          <w:sz w:val="24"/>
          <w:szCs w:val="24"/>
        </w:rPr>
      </w:pPr>
      <w:r>
        <w:rPr>
          <w:sz w:val="24"/>
          <w:szCs w:val="24"/>
        </w:rPr>
        <w:t>4 EL geriebener Parmesan</w:t>
      </w:r>
    </w:p>
    <w:p w14:paraId="06CF2308" w14:textId="77777777" w:rsidR="00AB2E9C" w:rsidRDefault="00AB2E9C">
      <w:pPr>
        <w:rPr>
          <w:sz w:val="24"/>
          <w:szCs w:val="24"/>
        </w:rPr>
      </w:pPr>
      <w:r>
        <w:rPr>
          <w:sz w:val="24"/>
          <w:szCs w:val="24"/>
        </w:rPr>
        <w:t>Abrieb von 1 Zitrone</w:t>
      </w:r>
    </w:p>
    <w:p w14:paraId="3E7144BE" w14:textId="77777777" w:rsidR="00AB2E9C" w:rsidRDefault="00AB2E9C">
      <w:pPr>
        <w:rPr>
          <w:sz w:val="24"/>
          <w:szCs w:val="24"/>
        </w:rPr>
      </w:pPr>
      <w:r>
        <w:rPr>
          <w:sz w:val="24"/>
          <w:szCs w:val="24"/>
        </w:rPr>
        <w:t>1 TL Sumach</w:t>
      </w:r>
    </w:p>
    <w:p w14:paraId="4F0808F5" w14:textId="77777777" w:rsidR="00AB2E9C" w:rsidRDefault="00AB2E9C">
      <w:pPr>
        <w:rPr>
          <w:sz w:val="24"/>
          <w:szCs w:val="24"/>
        </w:rPr>
      </w:pPr>
      <w:r>
        <w:rPr>
          <w:sz w:val="24"/>
          <w:szCs w:val="24"/>
        </w:rPr>
        <w:t>2 Eier</w:t>
      </w:r>
    </w:p>
    <w:p w14:paraId="0781EC34" w14:textId="77777777" w:rsidR="00AB2E9C" w:rsidRDefault="00AB2E9C">
      <w:pPr>
        <w:rPr>
          <w:sz w:val="24"/>
          <w:szCs w:val="24"/>
        </w:rPr>
      </w:pPr>
      <w:r>
        <w:rPr>
          <w:sz w:val="24"/>
          <w:szCs w:val="24"/>
        </w:rPr>
        <w:t>80 g Mehl</w:t>
      </w:r>
    </w:p>
    <w:p w14:paraId="3E207FE6" w14:textId="4D6BD440" w:rsidR="00AB2E9C" w:rsidRDefault="00AB2E9C">
      <w:pPr>
        <w:rPr>
          <w:sz w:val="24"/>
          <w:szCs w:val="24"/>
        </w:rPr>
      </w:pPr>
      <w:r>
        <w:rPr>
          <w:sz w:val="24"/>
          <w:szCs w:val="24"/>
        </w:rPr>
        <w:t>3-4 EL Olivenöl</w:t>
      </w:r>
    </w:p>
    <w:p w14:paraId="62E36E7C" w14:textId="77777777" w:rsidR="00AB2E9C" w:rsidRDefault="00AB2E9C">
      <w:pPr>
        <w:rPr>
          <w:sz w:val="24"/>
          <w:szCs w:val="24"/>
        </w:rPr>
      </w:pPr>
      <w:r>
        <w:rPr>
          <w:sz w:val="24"/>
          <w:szCs w:val="24"/>
        </w:rPr>
        <w:t>Meersalz, Pfeffer</w:t>
      </w:r>
    </w:p>
    <w:p w14:paraId="42F3B940" w14:textId="77777777" w:rsidR="00AB2E9C" w:rsidRDefault="00AB2E9C">
      <w:pPr>
        <w:rPr>
          <w:sz w:val="24"/>
          <w:szCs w:val="24"/>
        </w:rPr>
      </w:pPr>
    </w:p>
    <w:p w14:paraId="5ADC7AB1" w14:textId="77777777" w:rsidR="00890F7F" w:rsidRDefault="00890F7F">
      <w:pPr>
        <w:rPr>
          <w:sz w:val="24"/>
          <w:szCs w:val="24"/>
        </w:rPr>
      </w:pPr>
    </w:p>
    <w:p w14:paraId="40EBFD74" w14:textId="778C2188" w:rsidR="00890F7F" w:rsidRDefault="00890F7F">
      <w:pPr>
        <w:rPr>
          <w:sz w:val="24"/>
          <w:szCs w:val="24"/>
        </w:rPr>
      </w:pPr>
      <w:r>
        <w:rPr>
          <w:sz w:val="24"/>
          <w:szCs w:val="24"/>
        </w:rPr>
        <w:t>Zubereitung</w:t>
      </w:r>
    </w:p>
    <w:p w14:paraId="5C5D9E7F" w14:textId="3DE1AAAB" w:rsidR="00AB2E9C" w:rsidRPr="00D84057" w:rsidRDefault="00AB2E9C" w:rsidP="00B40E8C">
      <w:pPr>
        <w:pStyle w:val="ListParagraph"/>
        <w:numPr>
          <w:ilvl w:val="0"/>
          <w:numId w:val="1221"/>
        </w:numPr>
        <w:spacing w:after="120"/>
        <w:ind w:left="714" w:hanging="357"/>
        <w:contextualSpacing w:val="0"/>
        <w:jc w:val="both"/>
        <w:rPr>
          <w:sz w:val="24"/>
          <w:szCs w:val="24"/>
        </w:rPr>
      </w:pPr>
      <w:r w:rsidRPr="00D84057">
        <w:rPr>
          <w:sz w:val="24"/>
          <w:szCs w:val="24"/>
        </w:rPr>
        <w:t xml:space="preserve">Bulgur und </w:t>
      </w:r>
      <w:r w:rsidR="00D84057" w:rsidRPr="00D84057">
        <w:rPr>
          <w:sz w:val="24"/>
          <w:szCs w:val="24"/>
        </w:rPr>
        <w:t>G</w:t>
      </w:r>
      <w:r w:rsidRPr="00D84057">
        <w:rPr>
          <w:sz w:val="24"/>
          <w:szCs w:val="24"/>
        </w:rPr>
        <w:t xml:space="preserve">emüsebrühe in einem Topf zum Kochen bringen, den Herd ausschalten und zugedeckt auf der heißen Platte 5 Minuten ziehen lassen. Von der Herdplatte nehmen und weitere 5 Minuten im zugedeckten Topf stehen lassen, bis der Bulgur bissfest ist. Pinienkerne und Kürbiskerne in einer kleinen Pfanne bei </w:t>
      </w:r>
      <w:r w:rsidR="00D84057" w:rsidRPr="00D84057">
        <w:rPr>
          <w:sz w:val="24"/>
          <w:szCs w:val="24"/>
        </w:rPr>
        <w:t>m</w:t>
      </w:r>
      <w:r w:rsidRPr="00D84057">
        <w:rPr>
          <w:sz w:val="24"/>
          <w:szCs w:val="24"/>
        </w:rPr>
        <w:t>ittlerer Temperatur rösten, bis die Kerne goldbraun sind und duften. Dabei häufig umrühren, damit nichts anbrennt. Zwiebel fein hacken, Tomaten und gurke würfeln, Petersilie und Minze ebenfalls fein hacken. Alles</w:t>
      </w:r>
      <w:r w:rsidR="00D84057" w:rsidRPr="00D84057">
        <w:rPr>
          <w:sz w:val="24"/>
          <w:szCs w:val="24"/>
        </w:rPr>
        <w:t xml:space="preserve"> </w:t>
      </w:r>
      <w:r w:rsidRPr="00D84057">
        <w:rPr>
          <w:sz w:val="24"/>
          <w:szCs w:val="24"/>
        </w:rPr>
        <w:t>in einer großen Schüssel unter den warmen Bulgur mischen. Zitronensaf</w:t>
      </w:r>
      <w:r w:rsidR="00D84057" w:rsidRPr="00D84057">
        <w:rPr>
          <w:sz w:val="24"/>
          <w:szCs w:val="24"/>
        </w:rPr>
        <w:t>t</w:t>
      </w:r>
      <w:r w:rsidRPr="00D84057">
        <w:rPr>
          <w:sz w:val="24"/>
          <w:szCs w:val="24"/>
        </w:rPr>
        <w:t xml:space="preserve"> und Olivenöl dazugeben. Mit Salz und Pfeffer abschmecken. In eine flache </w:t>
      </w:r>
      <w:r w:rsidR="00D84057" w:rsidRPr="00D84057">
        <w:rPr>
          <w:sz w:val="24"/>
          <w:szCs w:val="24"/>
        </w:rPr>
        <w:t>S</w:t>
      </w:r>
      <w:r w:rsidRPr="00D84057">
        <w:rPr>
          <w:sz w:val="24"/>
          <w:szCs w:val="24"/>
        </w:rPr>
        <w:t>chüssel geben und mit den Pinien- u</w:t>
      </w:r>
      <w:r w:rsidR="00D84057" w:rsidRPr="00D84057">
        <w:rPr>
          <w:sz w:val="24"/>
          <w:szCs w:val="24"/>
        </w:rPr>
        <w:t xml:space="preserve">nd </w:t>
      </w:r>
      <w:r w:rsidRPr="00D84057">
        <w:rPr>
          <w:sz w:val="24"/>
          <w:szCs w:val="24"/>
        </w:rPr>
        <w:t xml:space="preserve">Kürbiskernen </w:t>
      </w:r>
      <w:r w:rsidR="00D84057" w:rsidRPr="00D84057">
        <w:rPr>
          <w:sz w:val="24"/>
          <w:szCs w:val="24"/>
        </w:rPr>
        <w:t>be</w:t>
      </w:r>
      <w:r w:rsidRPr="00D84057">
        <w:rPr>
          <w:sz w:val="24"/>
          <w:szCs w:val="24"/>
        </w:rPr>
        <w:t>streuen.</w:t>
      </w:r>
    </w:p>
    <w:p w14:paraId="1AFD0E13" w14:textId="3E01D4BD" w:rsidR="004D46E5" w:rsidRPr="00277D24" w:rsidRDefault="00AB2E9C" w:rsidP="00B40E8C">
      <w:pPr>
        <w:pStyle w:val="ListParagraph"/>
        <w:numPr>
          <w:ilvl w:val="0"/>
          <w:numId w:val="1221"/>
        </w:numPr>
        <w:spacing w:after="120"/>
        <w:ind w:left="714" w:hanging="357"/>
        <w:contextualSpacing w:val="0"/>
        <w:jc w:val="both"/>
        <w:rPr>
          <w:sz w:val="24"/>
          <w:szCs w:val="24"/>
        </w:rPr>
      </w:pPr>
      <w:r w:rsidRPr="00D84057">
        <w:rPr>
          <w:sz w:val="24"/>
          <w:szCs w:val="24"/>
        </w:rPr>
        <w:t>Für die Keftedes die Zucchini gro</w:t>
      </w:r>
      <w:r w:rsidR="00D84057" w:rsidRPr="00D84057">
        <w:rPr>
          <w:sz w:val="24"/>
          <w:szCs w:val="24"/>
        </w:rPr>
        <w:t>b</w:t>
      </w:r>
      <w:r w:rsidRPr="00D84057">
        <w:rPr>
          <w:sz w:val="24"/>
          <w:szCs w:val="24"/>
        </w:rPr>
        <w:t xml:space="preserve"> reiben und mit den Händen das überschüssige Wasser ausdrücken. Zwieb</w:t>
      </w:r>
      <w:r w:rsidR="00D84057" w:rsidRPr="00D84057">
        <w:rPr>
          <w:sz w:val="24"/>
          <w:szCs w:val="24"/>
        </w:rPr>
        <w:t>e</w:t>
      </w:r>
      <w:r w:rsidRPr="00D84057">
        <w:rPr>
          <w:sz w:val="24"/>
          <w:szCs w:val="24"/>
        </w:rPr>
        <w:t>l und Krä</w:t>
      </w:r>
      <w:r w:rsidR="00D84057" w:rsidRPr="00D84057">
        <w:rPr>
          <w:sz w:val="24"/>
          <w:szCs w:val="24"/>
        </w:rPr>
        <w:t>u</w:t>
      </w:r>
      <w:r w:rsidRPr="00D84057">
        <w:rPr>
          <w:sz w:val="24"/>
          <w:szCs w:val="24"/>
        </w:rPr>
        <w:t>ter fein hacken und mit gepresstem Knoblauch, gerieben Käse, Zitronenabrieb und Sumach in eine Schüssel geben. Eier verschlagen und dazugeben, dann vorsichtig das Mehl einrühren, b</w:t>
      </w:r>
      <w:r w:rsidR="00D84057" w:rsidRPr="00D84057">
        <w:rPr>
          <w:sz w:val="24"/>
          <w:szCs w:val="24"/>
        </w:rPr>
        <w:t>i</w:t>
      </w:r>
      <w:r w:rsidRPr="00D84057">
        <w:rPr>
          <w:sz w:val="24"/>
          <w:szCs w:val="24"/>
        </w:rPr>
        <w:t>s keine Klumpen mehr zu sehen sind. Mit Salz und Pfeffer abschmecken. Öl in ei</w:t>
      </w:r>
      <w:r w:rsidR="00D84057" w:rsidRPr="00D84057">
        <w:rPr>
          <w:sz w:val="24"/>
          <w:szCs w:val="24"/>
        </w:rPr>
        <w:t>ne</w:t>
      </w:r>
      <w:r w:rsidRPr="00D84057">
        <w:rPr>
          <w:sz w:val="24"/>
          <w:szCs w:val="24"/>
        </w:rPr>
        <w:t>r großen Pfanne bei mittlerer Temperatur erhitzen. Sobald es heiß ist, viermal jeweils einen gehäuften EL des Zucchini-</w:t>
      </w:r>
      <w:r w:rsidR="00D84057" w:rsidRPr="00D84057">
        <w:rPr>
          <w:sz w:val="24"/>
          <w:szCs w:val="24"/>
        </w:rPr>
        <w:t>T</w:t>
      </w:r>
      <w:r w:rsidRPr="00D84057">
        <w:rPr>
          <w:sz w:val="24"/>
          <w:szCs w:val="24"/>
        </w:rPr>
        <w:t>eigs hineingeben. 2 bis 3 Minuten braten, bis die Keftedes untern fest und goldbraun s</w:t>
      </w:r>
      <w:r w:rsidR="00D84057" w:rsidRPr="00D84057">
        <w:rPr>
          <w:sz w:val="24"/>
          <w:szCs w:val="24"/>
        </w:rPr>
        <w:t>i</w:t>
      </w:r>
      <w:r w:rsidRPr="00D84057">
        <w:rPr>
          <w:sz w:val="24"/>
          <w:szCs w:val="24"/>
        </w:rPr>
        <w:t xml:space="preserve">nd, dann wenden. Aus der Pfanne nehmen und mit Zewa abtupfen. Im vorgewärmten </w:t>
      </w:r>
      <w:r w:rsidR="00D84057" w:rsidRPr="00D84057">
        <w:rPr>
          <w:sz w:val="24"/>
          <w:szCs w:val="24"/>
        </w:rPr>
        <w:t>O</w:t>
      </w:r>
      <w:r w:rsidRPr="00D84057">
        <w:rPr>
          <w:sz w:val="24"/>
          <w:szCs w:val="24"/>
        </w:rPr>
        <w:t xml:space="preserve">fen </w:t>
      </w:r>
      <w:r w:rsidR="008C5577" w:rsidRPr="00D84057">
        <w:rPr>
          <w:sz w:val="24"/>
          <w:szCs w:val="24"/>
        </w:rPr>
        <w:t>warmhalten</w:t>
      </w:r>
      <w:r w:rsidRPr="00D84057">
        <w:rPr>
          <w:sz w:val="24"/>
          <w:szCs w:val="24"/>
        </w:rPr>
        <w:t>, während die n</w:t>
      </w:r>
      <w:r w:rsidR="00D84057" w:rsidRPr="00D84057">
        <w:rPr>
          <w:sz w:val="24"/>
          <w:szCs w:val="24"/>
        </w:rPr>
        <w:t>ächs</w:t>
      </w:r>
      <w:r w:rsidRPr="00D84057">
        <w:rPr>
          <w:sz w:val="24"/>
          <w:szCs w:val="24"/>
        </w:rPr>
        <w:t xml:space="preserve">ten braten. Die </w:t>
      </w:r>
      <w:r w:rsidR="00D84057" w:rsidRPr="00D84057">
        <w:rPr>
          <w:sz w:val="24"/>
          <w:szCs w:val="24"/>
        </w:rPr>
        <w:t>K</w:t>
      </w:r>
      <w:r w:rsidRPr="00D84057">
        <w:rPr>
          <w:sz w:val="24"/>
          <w:szCs w:val="24"/>
        </w:rPr>
        <w:t>eftedes mit Bulgur anrichten.</w:t>
      </w:r>
      <w:r w:rsidRPr="00D84057">
        <w:rPr>
          <w:sz w:val="24"/>
          <w:szCs w:val="24"/>
        </w:rPr>
        <w:br w:type="page"/>
      </w:r>
    </w:p>
    <w:p w14:paraId="4C840FE4" w14:textId="77777777" w:rsidR="008C7699" w:rsidRDefault="008C7699" w:rsidP="008C7699">
      <w:pPr>
        <w:pStyle w:val="Heading2"/>
        <w:spacing w:after="240"/>
      </w:pPr>
      <w:r>
        <w:lastRenderedPageBreak/>
        <w:t>Bulgur mit Tomaten und Auberginen</w:t>
      </w:r>
      <w:r>
        <w:rPr>
          <w:rStyle w:val="FootnoteReference"/>
        </w:rPr>
        <w:footnoteReference w:id="1098"/>
      </w:r>
      <w:r>
        <w:t xml:space="preserve"> </w:t>
      </w:r>
    </w:p>
    <w:p w14:paraId="016286A8" w14:textId="77777777" w:rsidR="008C7699" w:rsidRDefault="008C7699" w:rsidP="008C7699">
      <w:pPr>
        <w:rPr>
          <w:sz w:val="24"/>
          <w:szCs w:val="24"/>
        </w:rPr>
      </w:pPr>
      <w:r w:rsidRPr="00A95DEE">
        <w:rPr>
          <w:sz w:val="24"/>
          <w:szCs w:val="24"/>
          <w:u w:val="single"/>
        </w:rPr>
        <w:t>Zutaten</w:t>
      </w:r>
      <w:r>
        <w:rPr>
          <w:sz w:val="24"/>
          <w:szCs w:val="24"/>
        </w:rPr>
        <w:t xml:space="preserve"> (für 4 Portionen als Hauptgericht):</w:t>
      </w:r>
    </w:p>
    <w:p w14:paraId="3BD492EE" w14:textId="77777777" w:rsidR="008C7699" w:rsidRDefault="008C7699" w:rsidP="008C7699">
      <w:pPr>
        <w:rPr>
          <w:sz w:val="24"/>
          <w:szCs w:val="24"/>
        </w:rPr>
      </w:pPr>
      <w:r>
        <w:rPr>
          <w:sz w:val="24"/>
          <w:szCs w:val="24"/>
        </w:rPr>
        <w:t>2 Auberginen, in 3 cm große Stücke geschnitten</w:t>
      </w:r>
    </w:p>
    <w:p w14:paraId="65157B44" w14:textId="77777777" w:rsidR="008C7699" w:rsidRDefault="008C7699" w:rsidP="008C7699">
      <w:pPr>
        <w:rPr>
          <w:sz w:val="24"/>
          <w:szCs w:val="24"/>
        </w:rPr>
      </w:pPr>
      <w:r>
        <w:rPr>
          <w:sz w:val="24"/>
          <w:szCs w:val="24"/>
        </w:rPr>
        <w:t>7 EL Olivenöl</w:t>
      </w:r>
    </w:p>
    <w:p w14:paraId="0426DDF6" w14:textId="77777777" w:rsidR="008C7699" w:rsidRDefault="008C7699" w:rsidP="008C7699">
      <w:pPr>
        <w:rPr>
          <w:sz w:val="24"/>
          <w:szCs w:val="24"/>
        </w:rPr>
      </w:pPr>
      <w:r>
        <w:rPr>
          <w:sz w:val="24"/>
          <w:szCs w:val="24"/>
        </w:rPr>
        <w:t>2 Zwiebeln, in dünne Scheiben geschnitten</w:t>
      </w:r>
    </w:p>
    <w:p w14:paraId="621DDC50" w14:textId="77777777" w:rsidR="008C7699" w:rsidRDefault="008C7699" w:rsidP="008C7699">
      <w:pPr>
        <w:rPr>
          <w:sz w:val="24"/>
          <w:szCs w:val="24"/>
        </w:rPr>
      </w:pPr>
      <w:r>
        <w:rPr>
          <w:sz w:val="24"/>
          <w:szCs w:val="24"/>
        </w:rPr>
        <w:t>3 Knoblauchzehen, zerdrückt</w:t>
      </w:r>
    </w:p>
    <w:p w14:paraId="2E99E0E0" w14:textId="77777777" w:rsidR="008C7699" w:rsidRDefault="008C7699" w:rsidP="008C7699">
      <w:pPr>
        <w:rPr>
          <w:sz w:val="24"/>
          <w:szCs w:val="24"/>
        </w:rPr>
      </w:pPr>
      <w:r>
        <w:rPr>
          <w:sz w:val="24"/>
          <w:szCs w:val="24"/>
        </w:rPr>
        <w:t>1 TL gemahlener Piment</w:t>
      </w:r>
    </w:p>
    <w:p w14:paraId="6054B5DC" w14:textId="77777777" w:rsidR="008C7699" w:rsidRDefault="008C7699" w:rsidP="008C7699">
      <w:pPr>
        <w:rPr>
          <w:sz w:val="24"/>
          <w:szCs w:val="24"/>
        </w:rPr>
      </w:pPr>
      <w:r>
        <w:rPr>
          <w:sz w:val="24"/>
          <w:szCs w:val="24"/>
        </w:rPr>
        <w:t>400 g Kirschtomaten</w:t>
      </w:r>
    </w:p>
    <w:p w14:paraId="2CD19383" w14:textId="77777777" w:rsidR="008C7699" w:rsidRDefault="008C7699" w:rsidP="008C7699">
      <w:pPr>
        <w:rPr>
          <w:sz w:val="24"/>
          <w:szCs w:val="24"/>
        </w:rPr>
      </w:pPr>
      <w:r>
        <w:rPr>
          <w:sz w:val="24"/>
          <w:szCs w:val="24"/>
        </w:rPr>
        <w:t>1 EL Tomatenmark</w:t>
      </w:r>
    </w:p>
    <w:p w14:paraId="7F14D337" w14:textId="77777777" w:rsidR="008C7699" w:rsidRDefault="008C7699" w:rsidP="008C7699">
      <w:pPr>
        <w:rPr>
          <w:sz w:val="24"/>
          <w:szCs w:val="24"/>
        </w:rPr>
      </w:pPr>
      <w:r>
        <w:rPr>
          <w:sz w:val="24"/>
          <w:szCs w:val="24"/>
        </w:rPr>
        <w:t>250 g Bulgur</w:t>
      </w:r>
    </w:p>
    <w:p w14:paraId="5CF7E1E2" w14:textId="77777777" w:rsidR="008C7699" w:rsidRDefault="008C7699" w:rsidP="008C7699">
      <w:pPr>
        <w:rPr>
          <w:sz w:val="24"/>
          <w:szCs w:val="24"/>
        </w:rPr>
      </w:pPr>
      <w:r>
        <w:rPr>
          <w:sz w:val="24"/>
          <w:szCs w:val="24"/>
        </w:rPr>
        <w:t>200 g griechischer Joghurt</w:t>
      </w:r>
    </w:p>
    <w:p w14:paraId="2CA19383" w14:textId="77777777" w:rsidR="008C7699" w:rsidRDefault="008C7699" w:rsidP="008C7699">
      <w:pPr>
        <w:rPr>
          <w:sz w:val="24"/>
          <w:szCs w:val="24"/>
        </w:rPr>
      </w:pPr>
      <w:r>
        <w:rPr>
          <w:sz w:val="24"/>
          <w:szCs w:val="24"/>
        </w:rPr>
        <w:t>1 kleine eingelegte Zitrone, entkernt, Schale und Fruchtfleisch fein gehackt</w:t>
      </w:r>
    </w:p>
    <w:p w14:paraId="4DA4DE75" w14:textId="77777777" w:rsidR="008C7699" w:rsidRDefault="008C7699" w:rsidP="008C7699">
      <w:pPr>
        <w:rPr>
          <w:sz w:val="24"/>
          <w:szCs w:val="24"/>
        </w:rPr>
      </w:pPr>
      <w:r>
        <w:rPr>
          <w:sz w:val="24"/>
          <w:szCs w:val="24"/>
        </w:rPr>
        <w:t>10 g Minzeblätter, in feine Streifen geschnitten</w:t>
      </w:r>
    </w:p>
    <w:p w14:paraId="48F70E7D" w14:textId="77777777" w:rsidR="008C7699" w:rsidRDefault="008C7699" w:rsidP="008C7699">
      <w:pPr>
        <w:rPr>
          <w:sz w:val="24"/>
          <w:szCs w:val="24"/>
        </w:rPr>
      </w:pPr>
      <w:r>
        <w:rPr>
          <w:sz w:val="24"/>
          <w:szCs w:val="24"/>
        </w:rPr>
        <w:t>Salz, Pfeffer</w:t>
      </w:r>
    </w:p>
    <w:p w14:paraId="48F39F09" w14:textId="77777777" w:rsidR="008C7699" w:rsidRDefault="008C7699" w:rsidP="008C7699">
      <w:pPr>
        <w:rPr>
          <w:sz w:val="24"/>
          <w:szCs w:val="24"/>
        </w:rPr>
      </w:pPr>
    </w:p>
    <w:p w14:paraId="4528FD01" w14:textId="77777777" w:rsidR="008C7699" w:rsidRDefault="008C7699" w:rsidP="008C7699">
      <w:pPr>
        <w:rPr>
          <w:sz w:val="24"/>
          <w:szCs w:val="24"/>
        </w:rPr>
      </w:pPr>
      <w:r>
        <w:rPr>
          <w:sz w:val="24"/>
          <w:szCs w:val="24"/>
        </w:rPr>
        <w:t>Zubereitung:</w:t>
      </w:r>
    </w:p>
    <w:p w14:paraId="507ED5F2" w14:textId="77777777" w:rsidR="008C7699" w:rsidRPr="00AD100F" w:rsidRDefault="008C7699" w:rsidP="00B40E8C">
      <w:pPr>
        <w:pStyle w:val="ListParagraph"/>
        <w:numPr>
          <w:ilvl w:val="0"/>
          <w:numId w:val="1042"/>
        </w:numPr>
        <w:spacing w:after="120"/>
        <w:ind w:left="714" w:hanging="357"/>
        <w:contextualSpacing w:val="0"/>
        <w:jc w:val="both"/>
        <w:rPr>
          <w:sz w:val="24"/>
          <w:szCs w:val="24"/>
        </w:rPr>
      </w:pPr>
      <w:r w:rsidRPr="00AD100F">
        <w:rPr>
          <w:sz w:val="24"/>
          <w:szCs w:val="24"/>
        </w:rPr>
        <w:t>Den Backofen auf 200 Grad Umluft vorheizen.</w:t>
      </w:r>
      <w:r>
        <w:rPr>
          <w:sz w:val="24"/>
          <w:szCs w:val="24"/>
        </w:rPr>
        <w:t xml:space="preserve"> </w:t>
      </w:r>
      <w:r w:rsidRPr="00AD100F">
        <w:rPr>
          <w:sz w:val="24"/>
          <w:szCs w:val="24"/>
        </w:rPr>
        <w:t>Die Auberginen in einer großen Schüssel mit 4 EL Olivenöl, ½ TL Salz und 1 kräftigen Prise Pfeffer sorgfältig vermengen. Auf einem großen, mit Backpapier belegten Blech verteilen und im Ofen 35 bis 40 Minuten rösten, bis die Aubergine goldbraun und weich sind. Nach der Hälfte der Zeit einmal durchrühren. Aus dem Ofennehmen und beiseitestellen.</w:t>
      </w:r>
    </w:p>
    <w:p w14:paraId="2CE282CD" w14:textId="77777777" w:rsidR="008C7699" w:rsidRPr="00F62725" w:rsidRDefault="008C7699" w:rsidP="00B40E8C">
      <w:pPr>
        <w:pStyle w:val="ListParagraph"/>
        <w:numPr>
          <w:ilvl w:val="0"/>
          <w:numId w:val="1042"/>
        </w:numPr>
        <w:spacing w:after="120"/>
        <w:ind w:left="714" w:hanging="357"/>
        <w:contextualSpacing w:val="0"/>
        <w:jc w:val="both"/>
        <w:rPr>
          <w:sz w:val="24"/>
          <w:szCs w:val="24"/>
        </w:rPr>
      </w:pPr>
      <w:r w:rsidRPr="00F62725">
        <w:rPr>
          <w:sz w:val="24"/>
          <w:szCs w:val="24"/>
        </w:rPr>
        <w:t>Das restliche Öl (3 EL) in einer großen Pfanne bei mittlerer bis hoher Temperatur erhitzen du die Zwiebeln 8 Minuten anbraten, bis sie gebräunt und weich sind. Ab und zu umrühren. Knoblauch und Piment zugeben und unter Rühren 1 Minuten mitbräunen, bis der Knoblauch duftet. Die Kirschtomaten hinzufügen und mit einem Kartoffelstampfer zerdrücken. Das Tomatenmark, 400 ml Wasser und 1 TL Salz unterrühren, alles zum Kochen bringen und zugedeckt bei schwacher bis mittlerer Hitze 12 Minuten garen. Den Bulgur untermischen, sodass er vollständig von der Flüssigkeit bedeckt ist. Die Pfanne vom Herd nehmen und den Bulgur 20 Minuten quellen lassen, bis er die Sauce aufgenommen hat.</w:t>
      </w:r>
    </w:p>
    <w:p w14:paraId="08C0BCCE" w14:textId="77777777" w:rsidR="008C7699" w:rsidRPr="00F62725" w:rsidRDefault="008C7699" w:rsidP="00B40E8C">
      <w:pPr>
        <w:pStyle w:val="ListParagraph"/>
        <w:numPr>
          <w:ilvl w:val="0"/>
          <w:numId w:val="1042"/>
        </w:numPr>
        <w:spacing w:after="120"/>
        <w:ind w:left="714" w:hanging="357"/>
        <w:contextualSpacing w:val="0"/>
        <w:jc w:val="both"/>
        <w:rPr>
          <w:sz w:val="24"/>
          <w:szCs w:val="24"/>
        </w:rPr>
      </w:pPr>
      <w:r w:rsidRPr="00F62725">
        <w:rPr>
          <w:sz w:val="24"/>
          <w:szCs w:val="24"/>
        </w:rPr>
        <w:t>Den Joghurt in einer Schüssel mit der eingelegten Zitrone, der Hälfte der Minze und 1 Prise Salz verrühren.</w:t>
      </w:r>
    </w:p>
    <w:p w14:paraId="6517E581" w14:textId="77777777" w:rsidR="008C7699" w:rsidRDefault="008C7699" w:rsidP="00B40E8C">
      <w:pPr>
        <w:pStyle w:val="ListParagraph"/>
        <w:numPr>
          <w:ilvl w:val="0"/>
          <w:numId w:val="1042"/>
        </w:numPr>
        <w:spacing w:after="120"/>
        <w:ind w:left="714" w:hanging="357"/>
        <w:contextualSpacing w:val="0"/>
        <w:jc w:val="both"/>
        <w:rPr>
          <w:sz w:val="24"/>
          <w:szCs w:val="24"/>
        </w:rPr>
      </w:pPr>
      <w:r w:rsidRPr="00F62725">
        <w:rPr>
          <w:sz w:val="24"/>
          <w:szCs w:val="24"/>
        </w:rPr>
        <w:lastRenderedPageBreak/>
        <w:t>Den Bulgur auf Teller verteilen, Joghurt und Auberginen darauf anrichten, mit der restlichen Minze bestreuen und servieren.</w:t>
      </w:r>
    </w:p>
    <w:p w14:paraId="60CC6851" w14:textId="77777777" w:rsidR="008C7699" w:rsidRDefault="008C7699" w:rsidP="008C7699">
      <w:pPr>
        <w:rPr>
          <w:rFonts w:asciiTheme="majorHAnsi" w:eastAsiaTheme="majorEastAsia" w:hAnsiTheme="majorHAnsi" w:cstheme="majorBidi"/>
          <w:color w:val="2F5496" w:themeColor="accent1" w:themeShade="BF"/>
          <w:sz w:val="26"/>
          <w:szCs w:val="26"/>
        </w:rPr>
      </w:pPr>
      <w:r>
        <w:br w:type="page"/>
      </w:r>
    </w:p>
    <w:p w14:paraId="1CCADF31" w14:textId="77777777" w:rsidR="008C7699" w:rsidRDefault="008C7699" w:rsidP="008C7699">
      <w:pPr>
        <w:pStyle w:val="Heading2"/>
        <w:spacing w:after="240"/>
      </w:pPr>
      <w:r>
        <w:lastRenderedPageBreak/>
        <w:t>Bulgur mit Pilzen und Feta</w:t>
      </w:r>
      <w:r>
        <w:rPr>
          <w:rStyle w:val="FootnoteReference"/>
        </w:rPr>
        <w:footnoteReference w:id="1099"/>
      </w:r>
      <w:r>
        <w:t xml:space="preserve"> </w:t>
      </w:r>
    </w:p>
    <w:p w14:paraId="2DE126A1" w14:textId="77777777" w:rsidR="008C7699" w:rsidRDefault="008C7699" w:rsidP="008C7699">
      <w:pPr>
        <w:rPr>
          <w:sz w:val="24"/>
          <w:szCs w:val="24"/>
        </w:rPr>
      </w:pPr>
      <w:r w:rsidRPr="00AD100F">
        <w:rPr>
          <w:sz w:val="24"/>
          <w:szCs w:val="24"/>
          <w:u w:val="single"/>
        </w:rPr>
        <w:t>Zutaten</w:t>
      </w:r>
      <w:r>
        <w:rPr>
          <w:sz w:val="24"/>
          <w:szCs w:val="24"/>
        </w:rPr>
        <w:t xml:space="preserve"> (für 4 Portionen als Beilage):</w:t>
      </w:r>
    </w:p>
    <w:p w14:paraId="3193C16F" w14:textId="77777777" w:rsidR="008C7699" w:rsidRDefault="008C7699" w:rsidP="008C7699">
      <w:pPr>
        <w:rPr>
          <w:sz w:val="24"/>
          <w:szCs w:val="24"/>
        </w:rPr>
      </w:pPr>
      <w:r>
        <w:rPr>
          <w:sz w:val="24"/>
          <w:szCs w:val="24"/>
        </w:rPr>
        <w:t>150 g Bulgur</w:t>
      </w:r>
    </w:p>
    <w:p w14:paraId="0C709C17" w14:textId="77777777" w:rsidR="008C7699" w:rsidRDefault="008C7699" w:rsidP="008C7699">
      <w:pPr>
        <w:rPr>
          <w:sz w:val="24"/>
          <w:szCs w:val="24"/>
        </w:rPr>
      </w:pPr>
      <w:r>
        <w:rPr>
          <w:sz w:val="24"/>
          <w:szCs w:val="24"/>
        </w:rPr>
        <w:t>4 EL Olivenöl</w:t>
      </w:r>
    </w:p>
    <w:p w14:paraId="5720CCE3" w14:textId="77777777" w:rsidR="008C7699" w:rsidRDefault="008C7699" w:rsidP="008C7699">
      <w:pPr>
        <w:rPr>
          <w:sz w:val="24"/>
          <w:szCs w:val="24"/>
        </w:rPr>
      </w:pPr>
      <w:r>
        <w:rPr>
          <w:sz w:val="24"/>
          <w:szCs w:val="24"/>
        </w:rPr>
        <w:t>1 große Zwiebel, in dünne Ringe geschnitten</w:t>
      </w:r>
    </w:p>
    <w:p w14:paraId="2060F297" w14:textId="77777777" w:rsidR="008C7699" w:rsidRDefault="008C7699" w:rsidP="008C7699">
      <w:pPr>
        <w:rPr>
          <w:sz w:val="24"/>
          <w:szCs w:val="24"/>
        </w:rPr>
      </w:pPr>
      <w:r>
        <w:rPr>
          <w:sz w:val="24"/>
          <w:szCs w:val="24"/>
        </w:rPr>
        <w:t>1 TL Kreuzkümmelsamen</w:t>
      </w:r>
    </w:p>
    <w:p w14:paraId="42474154" w14:textId="77777777" w:rsidR="008C7699" w:rsidRDefault="008C7699" w:rsidP="008C7699">
      <w:pPr>
        <w:rPr>
          <w:sz w:val="24"/>
          <w:szCs w:val="24"/>
        </w:rPr>
      </w:pPr>
      <w:r>
        <w:rPr>
          <w:sz w:val="24"/>
          <w:szCs w:val="24"/>
        </w:rPr>
        <w:t>500 g gemischte Pilze, in 4 -5 mm dünne Scheiben geschnitten</w:t>
      </w:r>
    </w:p>
    <w:p w14:paraId="42A20F61" w14:textId="77777777" w:rsidR="008C7699" w:rsidRDefault="008C7699" w:rsidP="008C7699">
      <w:pPr>
        <w:rPr>
          <w:sz w:val="24"/>
          <w:szCs w:val="24"/>
        </w:rPr>
      </w:pPr>
      <w:r>
        <w:rPr>
          <w:sz w:val="24"/>
          <w:szCs w:val="24"/>
        </w:rPr>
        <w:t>2 EL Thymianblätter</w:t>
      </w:r>
    </w:p>
    <w:p w14:paraId="5E34CA3D" w14:textId="77777777" w:rsidR="008C7699" w:rsidRDefault="008C7699" w:rsidP="008C7699">
      <w:pPr>
        <w:rPr>
          <w:sz w:val="24"/>
          <w:szCs w:val="24"/>
        </w:rPr>
      </w:pPr>
      <w:r>
        <w:rPr>
          <w:sz w:val="24"/>
          <w:szCs w:val="24"/>
        </w:rPr>
        <w:t>2 EL Balsamico-Essig</w:t>
      </w:r>
    </w:p>
    <w:p w14:paraId="2A3F635F" w14:textId="77777777" w:rsidR="008C7699" w:rsidRDefault="008C7699" w:rsidP="008C7699">
      <w:pPr>
        <w:rPr>
          <w:sz w:val="24"/>
          <w:szCs w:val="24"/>
        </w:rPr>
      </w:pPr>
      <w:r>
        <w:rPr>
          <w:sz w:val="24"/>
          <w:szCs w:val="24"/>
        </w:rPr>
        <w:t>10 g Dill, grob gehackt</w:t>
      </w:r>
    </w:p>
    <w:p w14:paraId="5CD40BDA" w14:textId="77777777" w:rsidR="008C7699" w:rsidRDefault="008C7699" w:rsidP="008C7699">
      <w:pPr>
        <w:rPr>
          <w:sz w:val="24"/>
          <w:szCs w:val="24"/>
        </w:rPr>
      </w:pPr>
      <w:r>
        <w:rPr>
          <w:sz w:val="24"/>
          <w:szCs w:val="24"/>
        </w:rPr>
        <w:t>60 g Feta, in 1 -2 cm große Stücke gebröckelt</w:t>
      </w:r>
    </w:p>
    <w:p w14:paraId="4DD789F4" w14:textId="77777777" w:rsidR="008C7699" w:rsidRDefault="008C7699" w:rsidP="008C7699">
      <w:pPr>
        <w:rPr>
          <w:sz w:val="24"/>
          <w:szCs w:val="24"/>
        </w:rPr>
      </w:pPr>
      <w:r>
        <w:rPr>
          <w:sz w:val="24"/>
          <w:szCs w:val="24"/>
        </w:rPr>
        <w:t>½ TL Chiliflocken</w:t>
      </w:r>
    </w:p>
    <w:p w14:paraId="60D434B9" w14:textId="77777777" w:rsidR="008C7699" w:rsidRDefault="008C7699" w:rsidP="008C7699">
      <w:pPr>
        <w:rPr>
          <w:sz w:val="24"/>
          <w:szCs w:val="24"/>
        </w:rPr>
      </w:pPr>
      <w:r>
        <w:rPr>
          <w:sz w:val="24"/>
          <w:szCs w:val="24"/>
        </w:rPr>
        <w:t>Salz, Pfeffer</w:t>
      </w:r>
    </w:p>
    <w:p w14:paraId="47F78A4D" w14:textId="77777777" w:rsidR="008C7699" w:rsidRDefault="008C7699" w:rsidP="008C7699">
      <w:pPr>
        <w:jc w:val="both"/>
        <w:rPr>
          <w:sz w:val="24"/>
          <w:szCs w:val="24"/>
        </w:rPr>
      </w:pPr>
    </w:p>
    <w:p w14:paraId="7E8197CA" w14:textId="77777777" w:rsidR="008C7699" w:rsidRDefault="008C7699" w:rsidP="008C7699">
      <w:pPr>
        <w:jc w:val="both"/>
        <w:rPr>
          <w:sz w:val="24"/>
          <w:szCs w:val="24"/>
        </w:rPr>
      </w:pPr>
      <w:r>
        <w:rPr>
          <w:sz w:val="24"/>
          <w:szCs w:val="24"/>
        </w:rPr>
        <w:t>Zubereitung:</w:t>
      </w:r>
    </w:p>
    <w:p w14:paraId="4CA92F32" w14:textId="77777777" w:rsidR="008C7699" w:rsidRPr="002D4199" w:rsidRDefault="008C7699" w:rsidP="00B40E8C">
      <w:pPr>
        <w:pStyle w:val="ListParagraph"/>
        <w:numPr>
          <w:ilvl w:val="0"/>
          <w:numId w:val="1043"/>
        </w:numPr>
        <w:spacing w:after="120"/>
        <w:ind w:left="714" w:hanging="357"/>
        <w:contextualSpacing w:val="0"/>
        <w:jc w:val="both"/>
        <w:rPr>
          <w:sz w:val="24"/>
          <w:szCs w:val="24"/>
        </w:rPr>
      </w:pPr>
      <w:r w:rsidRPr="002D4199">
        <w:rPr>
          <w:sz w:val="24"/>
          <w:szCs w:val="24"/>
        </w:rPr>
        <w:t>Den Bulgur waschen und in einer großen Schüssel mit ¼ TL Salz und 1 kräftigen Prise Pfeffer würzen. 250 ml Wasser zum Kochen bringen und den Bulgur damit übergießen. Die Schüssel mit Frischhaltefolie zudecken und den Bulgur 20 Minuten quellen lassen, bis er die Flüssigkeit aufgenommen hat und weich ist. Den Bulgur beiseitestellen.</w:t>
      </w:r>
    </w:p>
    <w:p w14:paraId="11847319" w14:textId="77777777" w:rsidR="008C7699" w:rsidRPr="002D4199" w:rsidRDefault="008C7699" w:rsidP="00B40E8C">
      <w:pPr>
        <w:pStyle w:val="ListParagraph"/>
        <w:numPr>
          <w:ilvl w:val="0"/>
          <w:numId w:val="1043"/>
        </w:numPr>
        <w:spacing w:after="120"/>
        <w:ind w:left="714" w:hanging="357"/>
        <w:contextualSpacing w:val="0"/>
        <w:jc w:val="both"/>
        <w:rPr>
          <w:sz w:val="24"/>
          <w:szCs w:val="24"/>
        </w:rPr>
      </w:pPr>
      <w:r w:rsidRPr="002D4199">
        <w:rPr>
          <w:sz w:val="24"/>
          <w:szCs w:val="24"/>
        </w:rPr>
        <w:t>Inzwischen 2 EL Öl in der Pfanne bei hoher Temperatur erhitzen. Die Zwiebelringe darin 7 – 8 Minuten goldbraun anbraten, ½ TL Kreuzkümmelsamen zugeben und weitere 1 – 2 Minuten kräftig bräunen. Aus der Pfanne nehmen und beiseitestellen.</w:t>
      </w:r>
    </w:p>
    <w:p w14:paraId="21404912" w14:textId="77777777" w:rsidR="008C7699" w:rsidRPr="002D4199" w:rsidRDefault="008C7699" w:rsidP="00B40E8C">
      <w:pPr>
        <w:pStyle w:val="ListParagraph"/>
        <w:numPr>
          <w:ilvl w:val="0"/>
          <w:numId w:val="1043"/>
        </w:numPr>
        <w:spacing w:after="120"/>
        <w:ind w:left="714" w:hanging="357"/>
        <w:contextualSpacing w:val="0"/>
        <w:jc w:val="both"/>
        <w:rPr>
          <w:sz w:val="24"/>
          <w:szCs w:val="24"/>
        </w:rPr>
      </w:pPr>
      <w:r w:rsidRPr="002D4199">
        <w:rPr>
          <w:sz w:val="24"/>
          <w:szCs w:val="24"/>
        </w:rPr>
        <w:t>Weitere 2 EL Öl in der Pfanne bei hoher Temperatur erhitzen. Die Pilze hineingeben, mit ½ TL Salz würzen und 6 – 7 Minuten braten, bis sie Farbe angenommen haben und weich sind. Mit dem restlichen Kreuzkümmel (1/2 TL) und Thymian bestreuen und 1 Minute unter Rühren weitergaren. Den Balsamicoessig zugießen und 30 Sekunden verkochen lassen – er sollte fast restlos verdampfen. Bulgur, Zwiebelringe, Dill, Feta und Chiliflocken unterrühren, alles noch einmal erwärmen.</w:t>
      </w:r>
    </w:p>
    <w:p w14:paraId="3A3FF9DA" w14:textId="77777777" w:rsidR="008C7699" w:rsidRDefault="008C7699" w:rsidP="00B40E8C">
      <w:pPr>
        <w:pStyle w:val="ListParagraph"/>
        <w:numPr>
          <w:ilvl w:val="0"/>
          <w:numId w:val="1043"/>
        </w:numPr>
        <w:spacing w:after="120"/>
        <w:ind w:left="714" w:hanging="357"/>
        <w:contextualSpacing w:val="0"/>
        <w:jc w:val="both"/>
        <w:rPr>
          <w:sz w:val="24"/>
          <w:szCs w:val="24"/>
        </w:rPr>
      </w:pPr>
      <w:r w:rsidRPr="002D4199">
        <w:rPr>
          <w:sz w:val="24"/>
          <w:szCs w:val="24"/>
        </w:rPr>
        <w:t>Den Bulgur und die Pilze auf einer großen Platte anrichten. Mit weiterem Dill bestreuen, mit Öl beträufeln und servieren.</w:t>
      </w:r>
    </w:p>
    <w:p w14:paraId="4360F085" w14:textId="77777777" w:rsidR="008C7699" w:rsidRDefault="008C7699" w:rsidP="008C7699">
      <w:pPr>
        <w:rPr>
          <w:sz w:val="24"/>
          <w:szCs w:val="24"/>
        </w:rPr>
      </w:pPr>
      <w:r>
        <w:rPr>
          <w:sz w:val="24"/>
          <w:szCs w:val="24"/>
        </w:rPr>
        <w:br w:type="page"/>
      </w:r>
    </w:p>
    <w:p w14:paraId="2FF47221" w14:textId="77777777" w:rsidR="0032418C" w:rsidRPr="00965FB5" w:rsidRDefault="0032418C" w:rsidP="0032418C">
      <w:pPr>
        <w:pStyle w:val="Heading2"/>
        <w:spacing w:after="240"/>
      </w:pPr>
      <w:r>
        <w:lastRenderedPageBreak/>
        <w:t>Offene Kibbeh</w:t>
      </w:r>
      <w:r>
        <w:rPr>
          <w:rStyle w:val="FootnoteReference"/>
        </w:rPr>
        <w:footnoteReference w:id="1100"/>
      </w:r>
      <w:r>
        <w:t xml:space="preserve"> </w:t>
      </w:r>
    </w:p>
    <w:p w14:paraId="4FCB16E2" w14:textId="77777777" w:rsidR="0032418C" w:rsidRPr="00965FB5" w:rsidRDefault="0032418C" w:rsidP="0032418C">
      <w:pPr>
        <w:rPr>
          <w:sz w:val="24"/>
          <w:szCs w:val="24"/>
        </w:rPr>
      </w:pPr>
      <w:r w:rsidRPr="00F77C1B">
        <w:rPr>
          <w:sz w:val="24"/>
          <w:szCs w:val="24"/>
          <w:u w:val="single"/>
        </w:rPr>
        <w:t>Zutaten</w:t>
      </w:r>
      <w:r w:rsidRPr="00965FB5">
        <w:rPr>
          <w:sz w:val="24"/>
          <w:szCs w:val="24"/>
        </w:rPr>
        <w:t xml:space="preserve"> </w:t>
      </w:r>
      <w:r>
        <w:rPr>
          <w:sz w:val="24"/>
          <w:szCs w:val="24"/>
        </w:rPr>
        <w:t>(</w:t>
      </w:r>
      <w:r w:rsidRPr="00965FB5">
        <w:rPr>
          <w:sz w:val="24"/>
          <w:szCs w:val="24"/>
        </w:rPr>
        <w:t>für 6 Portionen</w:t>
      </w:r>
      <w:r>
        <w:rPr>
          <w:sz w:val="24"/>
          <w:szCs w:val="24"/>
        </w:rPr>
        <w:t>):</w:t>
      </w:r>
    </w:p>
    <w:p w14:paraId="3D39AD19" w14:textId="77777777" w:rsidR="0032418C" w:rsidRPr="00965FB5" w:rsidRDefault="0032418C" w:rsidP="0032418C">
      <w:pPr>
        <w:rPr>
          <w:sz w:val="24"/>
          <w:szCs w:val="24"/>
        </w:rPr>
      </w:pPr>
      <w:r w:rsidRPr="00965FB5">
        <w:rPr>
          <w:sz w:val="24"/>
          <w:szCs w:val="24"/>
        </w:rPr>
        <w:t>125 g feiner Bulgur</w:t>
      </w:r>
    </w:p>
    <w:p w14:paraId="68B27F7B" w14:textId="77777777" w:rsidR="0032418C" w:rsidRPr="00965FB5" w:rsidRDefault="0032418C" w:rsidP="0032418C">
      <w:pPr>
        <w:rPr>
          <w:sz w:val="24"/>
          <w:szCs w:val="24"/>
        </w:rPr>
      </w:pPr>
      <w:r w:rsidRPr="00965FB5">
        <w:rPr>
          <w:sz w:val="24"/>
          <w:szCs w:val="24"/>
        </w:rPr>
        <w:t>90 ml Olivenöl</w:t>
      </w:r>
    </w:p>
    <w:p w14:paraId="22D18500" w14:textId="77777777" w:rsidR="0032418C" w:rsidRPr="00965FB5" w:rsidRDefault="0032418C" w:rsidP="0032418C">
      <w:pPr>
        <w:rPr>
          <w:sz w:val="24"/>
          <w:szCs w:val="24"/>
        </w:rPr>
      </w:pPr>
      <w:r w:rsidRPr="00965FB5">
        <w:rPr>
          <w:sz w:val="24"/>
          <w:szCs w:val="24"/>
        </w:rPr>
        <w:t>2 Knoblauchzehen, zerdrückt</w:t>
      </w:r>
    </w:p>
    <w:p w14:paraId="5AE81961" w14:textId="77777777" w:rsidR="0032418C" w:rsidRDefault="0032418C" w:rsidP="0032418C">
      <w:pPr>
        <w:rPr>
          <w:sz w:val="24"/>
          <w:szCs w:val="24"/>
        </w:rPr>
      </w:pPr>
      <w:r w:rsidRPr="00174039">
        <w:rPr>
          <w:sz w:val="24"/>
          <w:szCs w:val="24"/>
        </w:rPr>
        <w:t>2 mittelgroße Zwiebeln, fein g</w:t>
      </w:r>
      <w:r>
        <w:rPr>
          <w:sz w:val="24"/>
          <w:szCs w:val="24"/>
        </w:rPr>
        <w:t>ehackt</w:t>
      </w:r>
    </w:p>
    <w:p w14:paraId="152289EA" w14:textId="77777777" w:rsidR="0032418C" w:rsidRDefault="0032418C" w:rsidP="0032418C">
      <w:pPr>
        <w:rPr>
          <w:sz w:val="24"/>
          <w:szCs w:val="24"/>
        </w:rPr>
      </w:pPr>
      <w:r>
        <w:rPr>
          <w:sz w:val="24"/>
          <w:szCs w:val="24"/>
        </w:rPr>
        <w:t>1 grüne Chilischote, fein gehackt</w:t>
      </w:r>
    </w:p>
    <w:p w14:paraId="69118A28" w14:textId="77777777" w:rsidR="0032418C" w:rsidRDefault="0032418C" w:rsidP="0032418C">
      <w:pPr>
        <w:rPr>
          <w:sz w:val="24"/>
          <w:szCs w:val="24"/>
        </w:rPr>
      </w:pPr>
      <w:r>
        <w:rPr>
          <w:sz w:val="24"/>
          <w:szCs w:val="24"/>
        </w:rPr>
        <w:t>350 g Hackfleisch (Lamm oder Rind)</w:t>
      </w:r>
    </w:p>
    <w:p w14:paraId="60EE0A8E" w14:textId="77777777" w:rsidR="0032418C" w:rsidRDefault="0032418C" w:rsidP="0032418C">
      <w:pPr>
        <w:rPr>
          <w:sz w:val="24"/>
          <w:szCs w:val="24"/>
        </w:rPr>
      </w:pPr>
      <w:r>
        <w:rPr>
          <w:sz w:val="24"/>
          <w:szCs w:val="24"/>
        </w:rPr>
        <w:t>1 TL gemahlener Piment</w:t>
      </w:r>
    </w:p>
    <w:p w14:paraId="2717C440" w14:textId="77777777" w:rsidR="0032418C" w:rsidRDefault="0032418C" w:rsidP="0032418C">
      <w:pPr>
        <w:rPr>
          <w:sz w:val="24"/>
          <w:szCs w:val="24"/>
        </w:rPr>
      </w:pPr>
      <w:r>
        <w:rPr>
          <w:sz w:val="24"/>
          <w:szCs w:val="24"/>
        </w:rPr>
        <w:t>1 TL Zimt</w:t>
      </w:r>
    </w:p>
    <w:p w14:paraId="55D09CD9" w14:textId="77777777" w:rsidR="0032418C" w:rsidRDefault="0032418C" w:rsidP="0032418C">
      <w:pPr>
        <w:rPr>
          <w:sz w:val="24"/>
          <w:szCs w:val="24"/>
        </w:rPr>
      </w:pPr>
      <w:r>
        <w:rPr>
          <w:sz w:val="24"/>
          <w:szCs w:val="24"/>
        </w:rPr>
        <w:t>1 TL gemahlener Koriander</w:t>
      </w:r>
    </w:p>
    <w:p w14:paraId="3F1E0341" w14:textId="77777777" w:rsidR="0032418C" w:rsidRDefault="0032418C" w:rsidP="0032418C">
      <w:pPr>
        <w:rPr>
          <w:sz w:val="24"/>
          <w:szCs w:val="24"/>
        </w:rPr>
      </w:pPr>
      <w:r>
        <w:rPr>
          <w:sz w:val="24"/>
          <w:szCs w:val="24"/>
        </w:rPr>
        <w:t>2 EL grob gehacktes Koriandergrün</w:t>
      </w:r>
    </w:p>
    <w:p w14:paraId="7D6FA6F5" w14:textId="77777777" w:rsidR="0032418C" w:rsidRDefault="0032418C" w:rsidP="0032418C">
      <w:pPr>
        <w:rPr>
          <w:sz w:val="24"/>
          <w:szCs w:val="24"/>
        </w:rPr>
      </w:pPr>
      <w:r>
        <w:rPr>
          <w:sz w:val="24"/>
          <w:szCs w:val="24"/>
        </w:rPr>
        <w:t>60 g Pinienkerne</w:t>
      </w:r>
    </w:p>
    <w:p w14:paraId="3F64F6BF" w14:textId="77777777" w:rsidR="0032418C" w:rsidRDefault="0032418C" w:rsidP="0032418C">
      <w:pPr>
        <w:rPr>
          <w:sz w:val="24"/>
          <w:szCs w:val="24"/>
        </w:rPr>
      </w:pPr>
      <w:r>
        <w:rPr>
          <w:sz w:val="24"/>
          <w:szCs w:val="24"/>
        </w:rPr>
        <w:t>3 EL grob gehackte Petersilie</w:t>
      </w:r>
    </w:p>
    <w:p w14:paraId="1F5ACD0A" w14:textId="77777777" w:rsidR="0032418C" w:rsidRDefault="0032418C" w:rsidP="0032418C">
      <w:pPr>
        <w:rPr>
          <w:sz w:val="24"/>
          <w:szCs w:val="24"/>
        </w:rPr>
      </w:pPr>
      <w:r>
        <w:rPr>
          <w:sz w:val="24"/>
          <w:szCs w:val="24"/>
        </w:rPr>
        <w:t>2 EL Mehl</w:t>
      </w:r>
    </w:p>
    <w:p w14:paraId="7978AF54" w14:textId="77777777" w:rsidR="0032418C" w:rsidRDefault="0032418C" w:rsidP="0032418C">
      <w:pPr>
        <w:rPr>
          <w:sz w:val="24"/>
          <w:szCs w:val="24"/>
        </w:rPr>
      </w:pPr>
      <w:r>
        <w:rPr>
          <w:sz w:val="24"/>
          <w:szCs w:val="24"/>
        </w:rPr>
        <w:t>50 g helles Tahini</w:t>
      </w:r>
    </w:p>
    <w:p w14:paraId="25EB1A49" w14:textId="77777777" w:rsidR="0032418C" w:rsidRDefault="0032418C" w:rsidP="0032418C">
      <w:pPr>
        <w:rPr>
          <w:sz w:val="24"/>
          <w:szCs w:val="24"/>
        </w:rPr>
      </w:pPr>
      <w:r>
        <w:rPr>
          <w:sz w:val="24"/>
          <w:szCs w:val="24"/>
        </w:rPr>
        <w:t>2 TL Sesampaste</w:t>
      </w:r>
    </w:p>
    <w:p w14:paraId="475C243B" w14:textId="77777777" w:rsidR="0032418C" w:rsidRDefault="0032418C" w:rsidP="0032418C">
      <w:pPr>
        <w:rPr>
          <w:sz w:val="24"/>
          <w:szCs w:val="24"/>
        </w:rPr>
      </w:pPr>
      <w:r>
        <w:rPr>
          <w:sz w:val="24"/>
          <w:szCs w:val="24"/>
        </w:rPr>
        <w:t>1 TL gemahlener Sumach</w:t>
      </w:r>
    </w:p>
    <w:p w14:paraId="34E6D0BD" w14:textId="77777777" w:rsidR="0032418C" w:rsidRDefault="0032418C" w:rsidP="0032418C">
      <w:pPr>
        <w:rPr>
          <w:sz w:val="24"/>
          <w:szCs w:val="24"/>
        </w:rPr>
      </w:pPr>
      <w:r>
        <w:rPr>
          <w:sz w:val="24"/>
          <w:szCs w:val="24"/>
        </w:rPr>
        <w:t>Salz, Pfeffer</w:t>
      </w:r>
    </w:p>
    <w:p w14:paraId="15E2AC51" w14:textId="77777777" w:rsidR="0032418C" w:rsidRDefault="0032418C" w:rsidP="0032418C">
      <w:pPr>
        <w:rPr>
          <w:sz w:val="24"/>
          <w:szCs w:val="24"/>
        </w:rPr>
      </w:pPr>
    </w:p>
    <w:p w14:paraId="33F9681B" w14:textId="77777777" w:rsidR="0032418C" w:rsidRDefault="0032418C" w:rsidP="0032418C">
      <w:pPr>
        <w:rPr>
          <w:sz w:val="24"/>
          <w:szCs w:val="24"/>
        </w:rPr>
      </w:pPr>
      <w:r>
        <w:rPr>
          <w:sz w:val="24"/>
          <w:szCs w:val="24"/>
        </w:rPr>
        <w:t>Zubereitung:</w:t>
      </w:r>
    </w:p>
    <w:p w14:paraId="021BB4FF" w14:textId="77777777" w:rsidR="0032418C" w:rsidRPr="00B1029F" w:rsidRDefault="0032418C" w:rsidP="00B40E8C">
      <w:pPr>
        <w:pStyle w:val="ListParagraph"/>
        <w:numPr>
          <w:ilvl w:val="0"/>
          <w:numId w:val="881"/>
        </w:numPr>
        <w:spacing w:after="120"/>
        <w:ind w:left="714" w:hanging="357"/>
        <w:contextualSpacing w:val="0"/>
        <w:jc w:val="both"/>
        <w:rPr>
          <w:sz w:val="24"/>
          <w:szCs w:val="24"/>
        </w:rPr>
      </w:pPr>
      <w:r w:rsidRPr="00B1029F">
        <w:rPr>
          <w:sz w:val="24"/>
          <w:szCs w:val="24"/>
        </w:rPr>
        <w:t>Den Backofen auf 200 Grad vorheizen. Eine Springform (20 cm Durchmesser) mit Backpapier auslegen.</w:t>
      </w:r>
    </w:p>
    <w:p w14:paraId="7BFB3E4D" w14:textId="77777777" w:rsidR="0032418C" w:rsidRPr="00B1029F" w:rsidRDefault="0032418C" w:rsidP="00B40E8C">
      <w:pPr>
        <w:pStyle w:val="ListParagraph"/>
        <w:numPr>
          <w:ilvl w:val="0"/>
          <w:numId w:val="881"/>
        </w:numPr>
        <w:spacing w:after="120"/>
        <w:ind w:left="714" w:hanging="357"/>
        <w:contextualSpacing w:val="0"/>
        <w:jc w:val="both"/>
        <w:rPr>
          <w:sz w:val="24"/>
          <w:szCs w:val="24"/>
        </w:rPr>
      </w:pPr>
      <w:r w:rsidRPr="00B1029F">
        <w:rPr>
          <w:sz w:val="24"/>
          <w:szCs w:val="24"/>
        </w:rPr>
        <w:t>Den Bulgur 30 Minuten in 200 ml Wasser einweichen.</w:t>
      </w:r>
    </w:p>
    <w:p w14:paraId="7091FB7F" w14:textId="77777777" w:rsidR="0032418C" w:rsidRPr="00B1029F" w:rsidRDefault="0032418C" w:rsidP="00B40E8C">
      <w:pPr>
        <w:pStyle w:val="ListParagraph"/>
        <w:numPr>
          <w:ilvl w:val="0"/>
          <w:numId w:val="881"/>
        </w:numPr>
        <w:spacing w:after="120"/>
        <w:ind w:left="714" w:hanging="357"/>
        <w:contextualSpacing w:val="0"/>
        <w:jc w:val="both"/>
        <w:rPr>
          <w:sz w:val="24"/>
          <w:szCs w:val="24"/>
        </w:rPr>
      </w:pPr>
      <w:r w:rsidRPr="00B1029F">
        <w:rPr>
          <w:sz w:val="24"/>
          <w:szCs w:val="24"/>
        </w:rPr>
        <w:t>Inzwischen 4 EL Öl in einer großen Pfanne erhitzen. Knoblauch, Zwiebeln und Chili darin bei mittlerer bis starker Hitze anschwitzen, bis alles weich ist, dann aus der Pfanne nehmen. Das Fleisch bei hoher Temperatur 5 Minuten unter stetigem Rühren in der Pfanne anbräunen.</w:t>
      </w:r>
    </w:p>
    <w:p w14:paraId="2B6A1AB8" w14:textId="77777777" w:rsidR="0032418C" w:rsidRPr="00B1029F" w:rsidRDefault="0032418C" w:rsidP="00B40E8C">
      <w:pPr>
        <w:pStyle w:val="ListParagraph"/>
        <w:numPr>
          <w:ilvl w:val="0"/>
          <w:numId w:val="881"/>
        </w:numPr>
        <w:spacing w:after="120"/>
        <w:ind w:left="714" w:hanging="357"/>
        <w:contextualSpacing w:val="0"/>
        <w:jc w:val="both"/>
        <w:rPr>
          <w:sz w:val="24"/>
          <w:szCs w:val="24"/>
        </w:rPr>
      </w:pPr>
      <w:r w:rsidRPr="00B1029F">
        <w:rPr>
          <w:sz w:val="24"/>
          <w:szCs w:val="24"/>
        </w:rPr>
        <w:lastRenderedPageBreak/>
        <w:t>Die Zwiebelmischung zum Fleisch geben, Gewürze, Koriandergrün, ½ TL Salz, 1 kräftige Prise Pfeffer und den größten Teil der Pinienkerne und der Petersilie hinzufügen und das Ganze einige Minuten erhitzen. Vom Herd nehmen und noch einmal abschmecken.</w:t>
      </w:r>
    </w:p>
    <w:p w14:paraId="208FC7C2" w14:textId="77777777" w:rsidR="0032418C" w:rsidRPr="00B1029F" w:rsidRDefault="0032418C" w:rsidP="00B40E8C">
      <w:pPr>
        <w:pStyle w:val="ListParagraph"/>
        <w:numPr>
          <w:ilvl w:val="0"/>
          <w:numId w:val="881"/>
        </w:numPr>
        <w:spacing w:after="120"/>
        <w:ind w:left="714" w:hanging="357"/>
        <w:contextualSpacing w:val="0"/>
        <w:jc w:val="both"/>
        <w:rPr>
          <w:sz w:val="24"/>
          <w:szCs w:val="24"/>
        </w:rPr>
      </w:pPr>
      <w:r w:rsidRPr="00B1029F">
        <w:rPr>
          <w:sz w:val="24"/>
          <w:szCs w:val="24"/>
        </w:rPr>
        <w:t>Wenn der Bulgur das Wasser vollständig aufgesogen hat, Mehl, 1 EL Öl, ¼ TL Salz sowie 1 Prise Pfeffer hinzufügen und die Zutaten zu einem elastischen Teig verarbeiten. Ist er zu klebrig, noch etwas Mehl hinzufügen. Den Teig gleichmäßig auf dem Boden der Form verteilen und gut andrücken. Die Fleischmischung daraufgeben, glattstreichen und dabei leicht andrücken. Die Form für 20 Minuten in den Backofen schieben, bis das Fleisch schön gebräunt und sehr heiß ist.</w:t>
      </w:r>
    </w:p>
    <w:p w14:paraId="46EF18D2" w14:textId="77777777" w:rsidR="0032418C" w:rsidRPr="00B1029F" w:rsidRDefault="0032418C" w:rsidP="00B40E8C">
      <w:pPr>
        <w:pStyle w:val="ListParagraph"/>
        <w:numPr>
          <w:ilvl w:val="0"/>
          <w:numId w:val="881"/>
        </w:numPr>
        <w:spacing w:after="120"/>
        <w:ind w:left="714" w:hanging="357"/>
        <w:contextualSpacing w:val="0"/>
        <w:jc w:val="both"/>
        <w:rPr>
          <w:sz w:val="24"/>
          <w:szCs w:val="24"/>
        </w:rPr>
      </w:pPr>
      <w:r w:rsidRPr="00B1029F">
        <w:rPr>
          <w:sz w:val="24"/>
          <w:szCs w:val="24"/>
        </w:rPr>
        <w:t>Inzwischen Tahini mit Zitronensaft, 50 ml Wasser und 1 Prise Salz zu einer dicken Sauce verrühren.</w:t>
      </w:r>
    </w:p>
    <w:p w14:paraId="5D9804BB" w14:textId="77777777" w:rsidR="0032418C" w:rsidRPr="00B1029F" w:rsidRDefault="0032418C" w:rsidP="00B40E8C">
      <w:pPr>
        <w:pStyle w:val="ListParagraph"/>
        <w:numPr>
          <w:ilvl w:val="0"/>
          <w:numId w:val="881"/>
        </w:numPr>
        <w:spacing w:after="120"/>
        <w:ind w:left="714" w:hanging="357"/>
        <w:contextualSpacing w:val="0"/>
        <w:jc w:val="both"/>
        <w:rPr>
          <w:sz w:val="24"/>
          <w:szCs w:val="24"/>
        </w:rPr>
      </w:pPr>
      <w:r w:rsidRPr="00B1029F">
        <w:rPr>
          <w:sz w:val="24"/>
          <w:szCs w:val="24"/>
        </w:rPr>
        <w:t>Die Kibbeh aus dem Ofen nehmen, die Tahinisauce gleichmäßig darauf verteilen, mit den restlichen Pinienkernen und der Petersilie bestreuen und die Form sofort wieder in den Ofen schieben. 10 -12 Minuten weiterbacken, bis die Sauce gerade stockt und etwas Farbe angenommen hat.</w:t>
      </w:r>
    </w:p>
    <w:p w14:paraId="2BFA6EF9" w14:textId="77777777" w:rsidR="0032418C" w:rsidRPr="00B1029F" w:rsidRDefault="0032418C" w:rsidP="00B40E8C">
      <w:pPr>
        <w:pStyle w:val="ListParagraph"/>
        <w:numPr>
          <w:ilvl w:val="0"/>
          <w:numId w:val="881"/>
        </w:numPr>
        <w:spacing w:after="120"/>
        <w:ind w:left="714" w:hanging="357"/>
        <w:contextualSpacing w:val="0"/>
        <w:jc w:val="both"/>
        <w:rPr>
          <w:sz w:val="24"/>
          <w:szCs w:val="24"/>
        </w:rPr>
      </w:pPr>
      <w:r w:rsidRPr="00B1029F">
        <w:rPr>
          <w:sz w:val="24"/>
          <w:szCs w:val="24"/>
        </w:rPr>
        <w:t>Aus dem Ofen nehmen und leicht abkühlen lassen. Mit Sumach bestreuen und mit Olivenöl beträufeln. Den Rand der Springform vorsichtig abnehmen und die Kibbeh aufschneiden.</w:t>
      </w:r>
    </w:p>
    <w:p w14:paraId="418015A8" w14:textId="77777777" w:rsidR="0032418C" w:rsidRDefault="0032418C" w:rsidP="0032418C">
      <w:pPr>
        <w:rPr>
          <w:sz w:val="24"/>
          <w:szCs w:val="24"/>
        </w:rPr>
      </w:pPr>
    </w:p>
    <w:p w14:paraId="69CBA7A5" w14:textId="77777777" w:rsidR="0032418C" w:rsidRDefault="0032418C" w:rsidP="0032418C">
      <w:pPr>
        <w:rPr>
          <w:sz w:val="24"/>
          <w:szCs w:val="24"/>
        </w:rPr>
      </w:pPr>
    </w:p>
    <w:p w14:paraId="44EB4812" w14:textId="77777777" w:rsidR="0032418C" w:rsidRPr="00174039" w:rsidRDefault="0032418C" w:rsidP="0032418C">
      <w:pPr>
        <w:rPr>
          <w:sz w:val="24"/>
          <w:szCs w:val="24"/>
        </w:rPr>
      </w:pPr>
    </w:p>
    <w:p w14:paraId="1138C04B" w14:textId="77777777" w:rsidR="0032418C" w:rsidRDefault="0032418C" w:rsidP="0032418C">
      <w:pPr>
        <w:rPr>
          <w:sz w:val="24"/>
          <w:szCs w:val="24"/>
        </w:rPr>
      </w:pPr>
      <w:r>
        <w:rPr>
          <w:sz w:val="24"/>
          <w:szCs w:val="24"/>
        </w:rPr>
        <w:br w:type="page"/>
      </w:r>
    </w:p>
    <w:p w14:paraId="1708903E" w14:textId="3BB0B690" w:rsidR="00367177" w:rsidRDefault="00A02B5C" w:rsidP="00D66258">
      <w:pPr>
        <w:pStyle w:val="Heading2"/>
        <w:spacing w:after="240"/>
      </w:pPr>
      <w:r>
        <w:lastRenderedPageBreak/>
        <w:t>Ägyptische Linsen (</w:t>
      </w:r>
      <w:r w:rsidR="00D86AC4">
        <w:t>B</w:t>
      </w:r>
      <w:r>
        <w:t>ewusst kochen, herzhaft essen</w:t>
      </w:r>
      <w:r w:rsidR="00D86AC4">
        <w:t>, Zürich, S. 53)</w:t>
      </w:r>
    </w:p>
    <w:p w14:paraId="53D1C1F5" w14:textId="4414F3AD" w:rsidR="00C73DB0" w:rsidRDefault="00FF3F21">
      <w:pPr>
        <w:rPr>
          <w:sz w:val="24"/>
          <w:szCs w:val="24"/>
        </w:rPr>
      </w:pPr>
      <w:r w:rsidRPr="00D66258">
        <w:rPr>
          <w:sz w:val="24"/>
          <w:szCs w:val="24"/>
          <w:u w:val="single"/>
        </w:rPr>
        <w:t>Zutaten</w:t>
      </w:r>
      <w:r>
        <w:rPr>
          <w:sz w:val="24"/>
          <w:szCs w:val="24"/>
        </w:rPr>
        <w:t xml:space="preserve"> </w:t>
      </w:r>
      <w:r w:rsidR="00D66258">
        <w:rPr>
          <w:sz w:val="24"/>
          <w:szCs w:val="24"/>
        </w:rPr>
        <w:t>(</w:t>
      </w:r>
      <w:r>
        <w:rPr>
          <w:sz w:val="24"/>
          <w:szCs w:val="24"/>
        </w:rPr>
        <w:t>für 4 Portionen</w:t>
      </w:r>
      <w:r w:rsidR="00D66258">
        <w:rPr>
          <w:sz w:val="24"/>
          <w:szCs w:val="24"/>
        </w:rPr>
        <w:t>)</w:t>
      </w:r>
    </w:p>
    <w:p w14:paraId="1B83FC85" w14:textId="364BD5CC" w:rsidR="00FF3F21" w:rsidRDefault="00FF3F21">
      <w:pPr>
        <w:rPr>
          <w:sz w:val="24"/>
          <w:szCs w:val="24"/>
        </w:rPr>
      </w:pPr>
      <w:r>
        <w:rPr>
          <w:sz w:val="24"/>
          <w:szCs w:val="24"/>
        </w:rPr>
        <w:t>300 Linsen</w:t>
      </w:r>
    </w:p>
    <w:p w14:paraId="22A7F9CD" w14:textId="0EDB538F" w:rsidR="00FF3F21" w:rsidRDefault="00FF3F21">
      <w:pPr>
        <w:rPr>
          <w:sz w:val="24"/>
          <w:szCs w:val="24"/>
        </w:rPr>
      </w:pPr>
      <w:r>
        <w:rPr>
          <w:sz w:val="24"/>
          <w:szCs w:val="24"/>
        </w:rPr>
        <w:t>Salz</w:t>
      </w:r>
      <w:r w:rsidR="00D66258">
        <w:rPr>
          <w:sz w:val="24"/>
          <w:szCs w:val="24"/>
        </w:rPr>
        <w:t xml:space="preserve">, </w:t>
      </w:r>
      <w:r>
        <w:rPr>
          <w:sz w:val="24"/>
          <w:szCs w:val="24"/>
        </w:rPr>
        <w:t>Paprika</w:t>
      </w:r>
      <w:r w:rsidR="00D66258">
        <w:rPr>
          <w:sz w:val="24"/>
          <w:szCs w:val="24"/>
        </w:rPr>
        <w:t xml:space="preserve">, </w:t>
      </w:r>
      <w:r>
        <w:rPr>
          <w:sz w:val="24"/>
          <w:szCs w:val="24"/>
        </w:rPr>
        <w:t>Chilipulver</w:t>
      </w:r>
    </w:p>
    <w:p w14:paraId="6E92ED76" w14:textId="7DEFFBC8" w:rsidR="00FF3F21" w:rsidRDefault="00FF3F21">
      <w:pPr>
        <w:rPr>
          <w:sz w:val="24"/>
          <w:szCs w:val="24"/>
        </w:rPr>
      </w:pPr>
      <w:r>
        <w:rPr>
          <w:sz w:val="24"/>
          <w:szCs w:val="24"/>
        </w:rPr>
        <w:t>Eventuell Tomatenmark</w:t>
      </w:r>
    </w:p>
    <w:p w14:paraId="29D9DCC3" w14:textId="7E9F1860" w:rsidR="00FF3F21" w:rsidRDefault="00FF3F21">
      <w:pPr>
        <w:rPr>
          <w:sz w:val="24"/>
          <w:szCs w:val="24"/>
        </w:rPr>
      </w:pPr>
      <w:r>
        <w:rPr>
          <w:sz w:val="24"/>
          <w:szCs w:val="24"/>
        </w:rPr>
        <w:t>2</w:t>
      </w:r>
      <w:r w:rsidR="00DB4D01">
        <w:rPr>
          <w:sz w:val="24"/>
          <w:szCs w:val="24"/>
        </w:rPr>
        <w:t xml:space="preserve"> Peperoni, in feine Ringe geschnitten</w:t>
      </w:r>
    </w:p>
    <w:p w14:paraId="1BF81736" w14:textId="4B4E2BE9" w:rsidR="00DB4D01" w:rsidRDefault="00DB4D01">
      <w:pPr>
        <w:rPr>
          <w:sz w:val="24"/>
          <w:szCs w:val="24"/>
        </w:rPr>
      </w:pPr>
      <w:r>
        <w:rPr>
          <w:sz w:val="24"/>
          <w:szCs w:val="24"/>
        </w:rPr>
        <w:t>4 Tomaten, in feine Scheiben geschnitten</w:t>
      </w:r>
    </w:p>
    <w:p w14:paraId="6DE0744B" w14:textId="1D797E65" w:rsidR="00DB4D01" w:rsidRDefault="00DB4D01">
      <w:pPr>
        <w:rPr>
          <w:sz w:val="24"/>
          <w:szCs w:val="24"/>
        </w:rPr>
      </w:pPr>
      <w:r>
        <w:rPr>
          <w:sz w:val="24"/>
          <w:szCs w:val="24"/>
        </w:rPr>
        <w:t>2 EL Honig oder Zucker</w:t>
      </w:r>
    </w:p>
    <w:p w14:paraId="6F7A827D" w14:textId="13756049" w:rsidR="00DB4D01" w:rsidRDefault="00DB4D01">
      <w:pPr>
        <w:rPr>
          <w:sz w:val="24"/>
          <w:szCs w:val="24"/>
        </w:rPr>
      </w:pPr>
      <w:r>
        <w:rPr>
          <w:sz w:val="24"/>
          <w:szCs w:val="24"/>
        </w:rPr>
        <w:t>3 EL Zitronensaft oder Essig</w:t>
      </w:r>
    </w:p>
    <w:p w14:paraId="03CA21E6" w14:textId="77777777" w:rsidR="00DB4D01" w:rsidRDefault="00DB4D01">
      <w:pPr>
        <w:rPr>
          <w:sz w:val="24"/>
          <w:szCs w:val="24"/>
        </w:rPr>
      </w:pPr>
    </w:p>
    <w:p w14:paraId="58D5AE9D" w14:textId="09480F67" w:rsidR="00B3001C" w:rsidRDefault="00B3001C">
      <w:pPr>
        <w:rPr>
          <w:sz w:val="24"/>
          <w:szCs w:val="24"/>
        </w:rPr>
      </w:pPr>
      <w:r>
        <w:rPr>
          <w:sz w:val="24"/>
          <w:szCs w:val="24"/>
        </w:rPr>
        <w:t>Zubereitung:</w:t>
      </w:r>
    </w:p>
    <w:p w14:paraId="451E39C5" w14:textId="77777777" w:rsidR="001B4F4C" w:rsidRPr="001B4F4C" w:rsidRDefault="00DB4D01" w:rsidP="00B40E8C">
      <w:pPr>
        <w:pStyle w:val="ListParagraph"/>
        <w:numPr>
          <w:ilvl w:val="0"/>
          <w:numId w:val="981"/>
        </w:numPr>
        <w:spacing w:after="120"/>
        <w:ind w:left="714" w:hanging="357"/>
        <w:contextualSpacing w:val="0"/>
        <w:jc w:val="both"/>
        <w:rPr>
          <w:sz w:val="24"/>
          <w:szCs w:val="24"/>
        </w:rPr>
      </w:pPr>
      <w:r w:rsidRPr="001B4F4C">
        <w:rPr>
          <w:sz w:val="24"/>
          <w:szCs w:val="24"/>
        </w:rPr>
        <w:t>Linsen mit dreifacher Menge Wasser aufkochen und weichkochen. Mit Salz, Paprika, Chilipulver, eventuell Tomatenmark, würzen.</w:t>
      </w:r>
    </w:p>
    <w:p w14:paraId="3AF91CE7" w14:textId="3F268DE4" w:rsidR="001B4F4C" w:rsidRPr="001B4F4C" w:rsidRDefault="00DB4D01" w:rsidP="00B40E8C">
      <w:pPr>
        <w:pStyle w:val="ListParagraph"/>
        <w:numPr>
          <w:ilvl w:val="0"/>
          <w:numId w:val="981"/>
        </w:numPr>
        <w:spacing w:after="120"/>
        <w:ind w:left="714" w:hanging="357"/>
        <w:contextualSpacing w:val="0"/>
        <w:jc w:val="both"/>
        <w:rPr>
          <w:sz w:val="24"/>
          <w:szCs w:val="24"/>
        </w:rPr>
      </w:pPr>
      <w:r w:rsidRPr="001B4F4C">
        <w:rPr>
          <w:sz w:val="24"/>
          <w:szCs w:val="24"/>
        </w:rPr>
        <w:t xml:space="preserve">Peperoni und </w:t>
      </w:r>
      <w:r w:rsidR="001B4F4C" w:rsidRPr="001B4F4C">
        <w:rPr>
          <w:sz w:val="24"/>
          <w:szCs w:val="24"/>
        </w:rPr>
        <w:t>T</w:t>
      </w:r>
      <w:r w:rsidRPr="001B4F4C">
        <w:rPr>
          <w:sz w:val="24"/>
          <w:szCs w:val="24"/>
        </w:rPr>
        <w:t xml:space="preserve">omaten hinzufügen und </w:t>
      </w:r>
      <w:r w:rsidR="001B4F4C" w:rsidRPr="001B4F4C">
        <w:rPr>
          <w:sz w:val="24"/>
          <w:szCs w:val="24"/>
        </w:rPr>
        <w:t>mitkochen.</w:t>
      </w:r>
    </w:p>
    <w:p w14:paraId="62F461BE" w14:textId="3D40F7C1" w:rsidR="001B4F4C" w:rsidRPr="001B4F4C" w:rsidRDefault="001B4F4C" w:rsidP="00B40E8C">
      <w:pPr>
        <w:pStyle w:val="ListParagraph"/>
        <w:numPr>
          <w:ilvl w:val="0"/>
          <w:numId w:val="981"/>
        </w:numPr>
        <w:spacing w:after="120"/>
        <w:ind w:left="714" w:hanging="357"/>
        <w:contextualSpacing w:val="0"/>
        <w:jc w:val="both"/>
        <w:rPr>
          <w:sz w:val="24"/>
          <w:szCs w:val="24"/>
        </w:rPr>
      </w:pPr>
      <w:r w:rsidRPr="001B4F4C">
        <w:rPr>
          <w:sz w:val="24"/>
          <w:szCs w:val="24"/>
        </w:rPr>
        <w:t>Gegen Schluss Honig und Zitronensaft dazugeben.</w:t>
      </w:r>
    </w:p>
    <w:p w14:paraId="7C40F099" w14:textId="77777777" w:rsidR="00D86AC4" w:rsidRDefault="00D86AC4">
      <w:pPr>
        <w:rPr>
          <w:sz w:val="24"/>
          <w:szCs w:val="24"/>
        </w:rPr>
      </w:pPr>
    </w:p>
    <w:p w14:paraId="74A42BCF" w14:textId="77777777" w:rsidR="00A02B5C" w:rsidRDefault="00A02B5C">
      <w:pPr>
        <w:rPr>
          <w:sz w:val="24"/>
          <w:szCs w:val="24"/>
        </w:rPr>
      </w:pPr>
      <w:r>
        <w:rPr>
          <w:sz w:val="24"/>
          <w:szCs w:val="24"/>
        </w:rPr>
        <w:br w:type="page"/>
      </w:r>
    </w:p>
    <w:p w14:paraId="515FCDC8" w14:textId="733C29DB" w:rsidR="000E1D82" w:rsidRDefault="00657600" w:rsidP="00DE5896">
      <w:pPr>
        <w:pStyle w:val="Heading2"/>
        <w:spacing w:after="240"/>
      </w:pPr>
      <w:r>
        <w:lastRenderedPageBreak/>
        <w:t>Malai Kofta in M</w:t>
      </w:r>
      <w:r w:rsidR="000E1D82">
        <w:t>a</w:t>
      </w:r>
      <w:r>
        <w:t>ndelsa</w:t>
      </w:r>
      <w:r w:rsidR="000E1D82">
        <w:t>uce</w:t>
      </w:r>
      <w:r w:rsidR="004467BD">
        <w:rPr>
          <w:rStyle w:val="FootnoteReference"/>
        </w:rPr>
        <w:footnoteReference w:id="1101"/>
      </w:r>
      <w:r w:rsidR="000E1D82">
        <w:t xml:space="preserve"> </w:t>
      </w:r>
    </w:p>
    <w:p w14:paraId="598AC53C" w14:textId="53566D77" w:rsidR="000E1D82" w:rsidRDefault="000E1D82">
      <w:pPr>
        <w:rPr>
          <w:sz w:val="24"/>
          <w:szCs w:val="24"/>
        </w:rPr>
      </w:pPr>
      <w:r w:rsidRPr="00DE5896">
        <w:rPr>
          <w:sz w:val="24"/>
          <w:szCs w:val="24"/>
          <w:u w:val="single"/>
        </w:rPr>
        <w:t>Zutaten</w:t>
      </w:r>
      <w:r>
        <w:rPr>
          <w:sz w:val="24"/>
          <w:szCs w:val="24"/>
        </w:rPr>
        <w:t xml:space="preserve"> </w:t>
      </w:r>
      <w:r w:rsidR="00DE5896">
        <w:rPr>
          <w:sz w:val="24"/>
          <w:szCs w:val="24"/>
        </w:rPr>
        <w:t>(</w:t>
      </w:r>
      <w:r>
        <w:rPr>
          <w:sz w:val="24"/>
          <w:szCs w:val="24"/>
        </w:rPr>
        <w:t>für 4 Portionen</w:t>
      </w:r>
      <w:r w:rsidR="00DE5896">
        <w:rPr>
          <w:sz w:val="24"/>
          <w:szCs w:val="24"/>
        </w:rPr>
        <w:t>)</w:t>
      </w:r>
    </w:p>
    <w:p w14:paraId="24E3908B" w14:textId="77777777" w:rsidR="000E1D82" w:rsidRPr="00DE5896" w:rsidRDefault="000E1D82">
      <w:pPr>
        <w:rPr>
          <w:i/>
          <w:iCs/>
          <w:sz w:val="24"/>
          <w:szCs w:val="24"/>
        </w:rPr>
      </w:pPr>
      <w:r w:rsidRPr="00DE5896">
        <w:rPr>
          <w:i/>
          <w:iCs/>
          <w:sz w:val="24"/>
          <w:szCs w:val="24"/>
        </w:rPr>
        <w:t>Für die Bällchen:</w:t>
      </w:r>
    </w:p>
    <w:p w14:paraId="0150954E" w14:textId="77777777" w:rsidR="0031617E" w:rsidRDefault="0031617E">
      <w:pPr>
        <w:rPr>
          <w:sz w:val="24"/>
          <w:szCs w:val="24"/>
        </w:rPr>
      </w:pPr>
      <w:r>
        <w:rPr>
          <w:sz w:val="24"/>
          <w:szCs w:val="24"/>
        </w:rPr>
        <w:t>100 g rote Linsen</w:t>
      </w:r>
    </w:p>
    <w:p w14:paraId="1BBB9E33" w14:textId="77777777" w:rsidR="00A3617C" w:rsidRDefault="0031617E">
      <w:pPr>
        <w:rPr>
          <w:sz w:val="24"/>
          <w:szCs w:val="24"/>
        </w:rPr>
      </w:pPr>
      <w:r>
        <w:rPr>
          <w:sz w:val="24"/>
          <w:szCs w:val="24"/>
        </w:rPr>
        <w:t xml:space="preserve">2 mittelgroße </w:t>
      </w:r>
      <w:r w:rsidR="00A3617C">
        <w:rPr>
          <w:sz w:val="24"/>
          <w:szCs w:val="24"/>
        </w:rPr>
        <w:t>Kartoffeln</w:t>
      </w:r>
    </w:p>
    <w:p w14:paraId="35697214" w14:textId="77777777" w:rsidR="00A3617C" w:rsidRDefault="00A3617C">
      <w:pPr>
        <w:rPr>
          <w:sz w:val="24"/>
          <w:szCs w:val="24"/>
        </w:rPr>
      </w:pPr>
      <w:r>
        <w:rPr>
          <w:sz w:val="24"/>
          <w:szCs w:val="24"/>
        </w:rPr>
        <w:t>100 g Blumenkohlröschen</w:t>
      </w:r>
    </w:p>
    <w:p w14:paraId="2AF1AA02" w14:textId="77777777" w:rsidR="00A3617C" w:rsidRDefault="00A3617C">
      <w:pPr>
        <w:rPr>
          <w:sz w:val="24"/>
          <w:szCs w:val="24"/>
        </w:rPr>
      </w:pPr>
      <w:r>
        <w:rPr>
          <w:sz w:val="24"/>
          <w:szCs w:val="24"/>
        </w:rPr>
        <w:t>1 TL Koriandersamen</w:t>
      </w:r>
    </w:p>
    <w:p w14:paraId="575773FA" w14:textId="77777777" w:rsidR="00A3617C" w:rsidRDefault="00A3617C">
      <w:pPr>
        <w:rPr>
          <w:sz w:val="24"/>
          <w:szCs w:val="24"/>
        </w:rPr>
      </w:pPr>
      <w:r>
        <w:rPr>
          <w:sz w:val="24"/>
          <w:szCs w:val="24"/>
        </w:rPr>
        <w:t>1 TL Kreuzkümmelsamen</w:t>
      </w:r>
    </w:p>
    <w:p w14:paraId="5A6E755D" w14:textId="77777777" w:rsidR="00A3617C" w:rsidRDefault="00A3617C">
      <w:pPr>
        <w:rPr>
          <w:sz w:val="24"/>
          <w:szCs w:val="24"/>
        </w:rPr>
      </w:pPr>
      <w:r>
        <w:rPr>
          <w:sz w:val="24"/>
          <w:szCs w:val="24"/>
        </w:rPr>
        <w:t>1 TL Fenchelsamen</w:t>
      </w:r>
    </w:p>
    <w:p w14:paraId="1A8CD15D" w14:textId="24F8B5D8" w:rsidR="004C56D9" w:rsidRDefault="004C56D9">
      <w:pPr>
        <w:rPr>
          <w:sz w:val="24"/>
          <w:szCs w:val="24"/>
        </w:rPr>
      </w:pPr>
      <w:r>
        <w:rPr>
          <w:sz w:val="24"/>
          <w:szCs w:val="24"/>
        </w:rPr>
        <w:t>2 EL gemahlene Mandeln</w:t>
      </w:r>
    </w:p>
    <w:p w14:paraId="589035E2" w14:textId="77777777" w:rsidR="004C56D9" w:rsidRDefault="004C56D9">
      <w:pPr>
        <w:rPr>
          <w:sz w:val="24"/>
          <w:szCs w:val="24"/>
        </w:rPr>
      </w:pPr>
      <w:r>
        <w:rPr>
          <w:sz w:val="24"/>
          <w:szCs w:val="24"/>
        </w:rPr>
        <w:t>2 Knoblauchzehen, zerdrückt</w:t>
      </w:r>
    </w:p>
    <w:p w14:paraId="675E0875" w14:textId="77777777" w:rsidR="004C56D9" w:rsidRDefault="004C56D9">
      <w:pPr>
        <w:rPr>
          <w:sz w:val="24"/>
          <w:szCs w:val="24"/>
        </w:rPr>
      </w:pPr>
      <w:r>
        <w:rPr>
          <w:sz w:val="24"/>
          <w:szCs w:val="24"/>
        </w:rPr>
        <w:t>1 Stück frischer Ingwer (2 cm), fein gerieben</w:t>
      </w:r>
    </w:p>
    <w:p w14:paraId="0788F443" w14:textId="77777777" w:rsidR="004C56D9" w:rsidRDefault="004C56D9">
      <w:pPr>
        <w:rPr>
          <w:sz w:val="24"/>
          <w:szCs w:val="24"/>
        </w:rPr>
      </w:pPr>
      <w:r>
        <w:rPr>
          <w:sz w:val="24"/>
          <w:szCs w:val="24"/>
        </w:rPr>
        <w:t>1 Msp. Chilipulver</w:t>
      </w:r>
    </w:p>
    <w:p w14:paraId="64CF471D" w14:textId="77777777" w:rsidR="008524B8" w:rsidRDefault="008524B8">
      <w:pPr>
        <w:rPr>
          <w:sz w:val="24"/>
          <w:szCs w:val="24"/>
        </w:rPr>
      </w:pPr>
      <w:r>
        <w:rPr>
          <w:sz w:val="24"/>
          <w:szCs w:val="24"/>
        </w:rPr>
        <w:t>½ TL gemahlene Kurkuma</w:t>
      </w:r>
    </w:p>
    <w:p w14:paraId="042F3469" w14:textId="77777777" w:rsidR="008524B8" w:rsidRDefault="008524B8">
      <w:pPr>
        <w:rPr>
          <w:sz w:val="24"/>
          <w:szCs w:val="24"/>
        </w:rPr>
      </w:pPr>
      <w:r>
        <w:rPr>
          <w:sz w:val="24"/>
          <w:szCs w:val="24"/>
        </w:rPr>
        <w:t>½ TL Garam masala</w:t>
      </w:r>
    </w:p>
    <w:p w14:paraId="0DF9FF59" w14:textId="77777777" w:rsidR="008524B8" w:rsidRDefault="008524B8">
      <w:pPr>
        <w:rPr>
          <w:sz w:val="24"/>
          <w:szCs w:val="24"/>
        </w:rPr>
      </w:pPr>
      <w:r>
        <w:rPr>
          <w:sz w:val="24"/>
          <w:szCs w:val="24"/>
        </w:rPr>
        <w:t>1 TL Meersalz</w:t>
      </w:r>
    </w:p>
    <w:p w14:paraId="0E1EEF23" w14:textId="77777777" w:rsidR="00154FA5" w:rsidRDefault="00154FA5">
      <w:pPr>
        <w:rPr>
          <w:sz w:val="24"/>
          <w:szCs w:val="24"/>
        </w:rPr>
      </w:pPr>
      <w:r>
        <w:rPr>
          <w:sz w:val="24"/>
          <w:szCs w:val="24"/>
        </w:rPr>
        <w:t>2 EL Kichererbsenmehl, in 2 EL Wasser aufgelöst</w:t>
      </w:r>
    </w:p>
    <w:p w14:paraId="53C86E85" w14:textId="77777777" w:rsidR="00154FA5" w:rsidRDefault="00154FA5">
      <w:pPr>
        <w:rPr>
          <w:sz w:val="24"/>
          <w:szCs w:val="24"/>
        </w:rPr>
      </w:pPr>
      <w:r>
        <w:rPr>
          <w:sz w:val="24"/>
          <w:szCs w:val="24"/>
        </w:rPr>
        <w:t>16 Rosinen</w:t>
      </w:r>
    </w:p>
    <w:p w14:paraId="6C62F83F" w14:textId="77777777" w:rsidR="00154FA5" w:rsidRDefault="00154FA5">
      <w:pPr>
        <w:rPr>
          <w:sz w:val="24"/>
          <w:szCs w:val="24"/>
        </w:rPr>
      </w:pPr>
      <w:r>
        <w:rPr>
          <w:sz w:val="24"/>
          <w:szCs w:val="24"/>
        </w:rPr>
        <w:t>3 EL Sonnenblumenöl</w:t>
      </w:r>
    </w:p>
    <w:p w14:paraId="7A62622B" w14:textId="77777777" w:rsidR="00154FA5" w:rsidRDefault="00154FA5">
      <w:pPr>
        <w:rPr>
          <w:sz w:val="24"/>
          <w:szCs w:val="24"/>
        </w:rPr>
      </w:pPr>
    </w:p>
    <w:p w14:paraId="48364342" w14:textId="69354016" w:rsidR="008B36EB" w:rsidRPr="00DE5896" w:rsidRDefault="008B36EB">
      <w:pPr>
        <w:rPr>
          <w:i/>
          <w:iCs/>
          <w:sz w:val="24"/>
          <w:szCs w:val="24"/>
        </w:rPr>
      </w:pPr>
      <w:r w:rsidRPr="00DE5896">
        <w:rPr>
          <w:i/>
          <w:iCs/>
          <w:sz w:val="24"/>
          <w:szCs w:val="24"/>
        </w:rPr>
        <w:t>Für die Mande</w:t>
      </w:r>
      <w:r w:rsidR="00237EAE" w:rsidRPr="00DE5896">
        <w:rPr>
          <w:i/>
          <w:iCs/>
          <w:sz w:val="24"/>
          <w:szCs w:val="24"/>
        </w:rPr>
        <w:t>l</w:t>
      </w:r>
      <w:r w:rsidRPr="00DE5896">
        <w:rPr>
          <w:i/>
          <w:iCs/>
          <w:sz w:val="24"/>
          <w:szCs w:val="24"/>
        </w:rPr>
        <w:t>sauce</w:t>
      </w:r>
    </w:p>
    <w:p w14:paraId="4BB78154" w14:textId="77777777" w:rsidR="008B36EB" w:rsidRDefault="008B36EB">
      <w:pPr>
        <w:rPr>
          <w:sz w:val="24"/>
          <w:szCs w:val="24"/>
        </w:rPr>
      </w:pPr>
      <w:r>
        <w:rPr>
          <w:sz w:val="24"/>
          <w:szCs w:val="24"/>
        </w:rPr>
        <w:t>2 mittelgroße Zwiebeln, sehr fein gehackt</w:t>
      </w:r>
    </w:p>
    <w:p w14:paraId="7DF561D6" w14:textId="77777777" w:rsidR="008B36EB" w:rsidRDefault="008B36EB">
      <w:pPr>
        <w:rPr>
          <w:sz w:val="24"/>
          <w:szCs w:val="24"/>
        </w:rPr>
      </w:pPr>
      <w:r>
        <w:rPr>
          <w:sz w:val="24"/>
          <w:szCs w:val="24"/>
        </w:rPr>
        <w:t>1 Stück frischer Ingwer (4 cm), fein gerieben</w:t>
      </w:r>
    </w:p>
    <w:p w14:paraId="4A483E15" w14:textId="43B3ED54" w:rsidR="0042347B" w:rsidRPr="0042347B" w:rsidRDefault="0042347B" w:rsidP="0042347B">
      <w:pPr>
        <w:rPr>
          <w:sz w:val="24"/>
          <w:szCs w:val="24"/>
        </w:rPr>
      </w:pPr>
      <w:r>
        <w:rPr>
          <w:sz w:val="24"/>
          <w:szCs w:val="24"/>
        </w:rPr>
        <w:t xml:space="preserve">4 </w:t>
      </w:r>
      <w:r w:rsidR="008B36EB" w:rsidRPr="0042347B">
        <w:rPr>
          <w:sz w:val="24"/>
          <w:szCs w:val="24"/>
        </w:rPr>
        <w:t>Knoblauchzehen, zerdrückt</w:t>
      </w:r>
    </w:p>
    <w:p w14:paraId="0B46F07D" w14:textId="77777777" w:rsidR="00EE788F" w:rsidRDefault="00EE788F" w:rsidP="0042347B">
      <w:pPr>
        <w:rPr>
          <w:sz w:val="24"/>
          <w:szCs w:val="24"/>
        </w:rPr>
      </w:pPr>
      <w:r>
        <w:rPr>
          <w:sz w:val="24"/>
          <w:szCs w:val="24"/>
        </w:rPr>
        <w:t>2 EL Tomatenmark</w:t>
      </w:r>
    </w:p>
    <w:p w14:paraId="556C947B" w14:textId="4153669F" w:rsidR="00EE788F" w:rsidRDefault="00EE788F" w:rsidP="0042347B">
      <w:pPr>
        <w:rPr>
          <w:sz w:val="24"/>
          <w:szCs w:val="24"/>
        </w:rPr>
      </w:pPr>
      <w:r>
        <w:rPr>
          <w:sz w:val="24"/>
          <w:szCs w:val="24"/>
        </w:rPr>
        <w:t>100 g gemahlene Mandeln</w:t>
      </w:r>
    </w:p>
    <w:p w14:paraId="4273C0C9" w14:textId="77777777" w:rsidR="00EE788F" w:rsidRDefault="00EE788F" w:rsidP="0042347B">
      <w:pPr>
        <w:rPr>
          <w:sz w:val="24"/>
          <w:szCs w:val="24"/>
        </w:rPr>
      </w:pPr>
      <w:r>
        <w:rPr>
          <w:sz w:val="24"/>
          <w:szCs w:val="24"/>
        </w:rPr>
        <w:t>½ TL Garam masala</w:t>
      </w:r>
    </w:p>
    <w:p w14:paraId="7B4E21F0" w14:textId="77777777" w:rsidR="00EE788F" w:rsidRDefault="00EE788F" w:rsidP="0042347B">
      <w:pPr>
        <w:rPr>
          <w:sz w:val="24"/>
          <w:szCs w:val="24"/>
        </w:rPr>
      </w:pPr>
      <w:r>
        <w:rPr>
          <w:sz w:val="24"/>
          <w:szCs w:val="24"/>
        </w:rPr>
        <w:t>1 Lorbeerblatt</w:t>
      </w:r>
    </w:p>
    <w:p w14:paraId="2732E71E" w14:textId="77777777" w:rsidR="00EE788F" w:rsidRDefault="00EE788F" w:rsidP="0042347B">
      <w:pPr>
        <w:rPr>
          <w:sz w:val="24"/>
          <w:szCs w:val="24"/>
        </w:rPr>
      </w:pPr>
      <w:r>
        <w:rPr>
          <w:sz w:val="24"/>
          <w:szCs w:val="24"/>
        </w:rPr>
        <w:lastRenderedPageBreak/>
        <w:t>300 ml Kokosmilch</w:t>
      </w:r>
    </w:p>
    <w:p w14:paraId="69A3737E" w14:textId="17C5FA66" w:rsidR="00EE788F" w:rsidRDefault="00EE788F" w:rsidP="0042347B">
      <w:pPr>
        <w:rPr>
          <w:sz w:val="24"/>
          <w:szCs w:val="24"/>
        </w:rPr>
      </w:pPr>
      <w:r>
        <w:rPr>
          <w:sz w:val="24"/>
          <w:szCs w:val="24"/>
        </w:rPr>
        <w:t>300 ml Gemüsebrühe</w:t>
      </w:r>
    </w:p>
    <w:p w14:paraId="748656C9" w14:textId="0DFACC3D" w:rsidR="00EE788F" w:rsidRPr="002E3B43" w:rsidRDefault="005C1375" w:rsidP="005C1375">
      <w:pPr>
        <w:rPr>
          <w:sz w:val="24"/>
          <w:szCs w:val="24"/>
          <w:lang w:val="en-US"/>
        </w:rPr>
      </w:pPr>
      <w:r w:rsidRPr="002E3B43">
        <w:rPr>
          <w:sz w:val="24"/>
          <w:szCs w:val="24"/>
          <w:lang w:val="en-US"/>
        </w:rPr>
        <w:t xml:space="preserve">4 </w:t>
      </w:r>
      <w:proofErr w:type="spellStart"/>
      <w:r w:rsidRPr="002E3B43">
        <w:rPr>
          <w:sz w:val="24"/>
          <w:szCs w:val="24"/>
          <w:lang w:val="en-US"/>
        </w:rPr>
        <w:t>Curryblätter</w:t>
      </w:r>
      <w:proofErr w:type="spellEnd"/>
    </w:p>
    <w:p w14:paraId="7430C00E" w14:textId="4708CAD5" w:rsidR="005C1375" w:rsidRPr="002E3B43" w:rsidRDefault="005C1375" w:rsidP="005C1375">
      <w:pPr>
        <w:rPr>
          <w:sz w:val="24"/>
          <w:szCs w:val="24"/>
          <w:lang w:val="en-US"/>
        </w:rPr>
      </w:pPr>
      <w:r w:rsidRPr="002E3B43">
        <w:rPr>
          <w:sz w:val="24"/>
          <w:szCs w:val="24"/>
          <w:lang w:val="en-US"/>
        </w:rPr>
        <w:t xml:space="preserve">½ TL </w:t>
      </w:r>
      <w:proofErr w:type="spellStart"/>
      <w:r w:rsidRPr="002E3B43">
        <w:rPr>
          <w:sz w:val="24"/>
          <w:szCs w:val="24"/>
          <w:lang w:val="en-US"/>
        </w:rPr>
        <w:t>Meersalz</w:t>
      </w:r>
      <w:proofErr w:type="spellEnd"/>
    </w:p>
    <w:p w14:paraId="1A76CBCF" w14:textId="61550116" w:rsidR="005C1375" w:rsidRPr="002E3B43" w:rsidRDefault="005C1375" w:rsidP="005C1375">
      <w:pPr>
        <w:rPr>
          <w:sz w:val="24"/>
          <w:szCs w:val="24"/>
          <w:lang w:val="en-US"/>
        </w:rPr>
      </w:pPr>
      <w:r w:rsidRPr="002E3B43">
        <w:rPr>
          <w:sz w:val="24"/>
          <w:szCs w:val="24"/>
          <w:lang w:val="en-US"/>
        </w:rPr>
        <w:t xml:space="preserve">¼ TL </w:t>
      </w:r>
      <w:proofErr w:type="spellStart"/>
      <w:r w:rsidRPr="002E3B43">
        <w:rPr>
          <w:sz w:val="24"/>
          <w:szCs w:val="24"/>
          <w:lang w:val="en-US"/>
        </w:rPr>
        <w:t>Chilipulver</w:t>
      </w:r>
      <w:proofErr w:type="spellEnd"/>
    </w:p>
    <w:p w14:paraId="462A8733" w14:textId="755BFD72" w:rsidR="005C1375" w:rsidRPr="002E3B43" w:rsidRDefault="005C1375" w:rsidP="005C1375">
      <w:pPr>
        <w:rPr>
          <w:sz w:val="24"/>
          <w:szCs w:val="24"/>
          <w:lang w:val="en-US"/>
        </w:rPr>
      </w:pPr>
      <w:r w:rsidRPr="002E3B43">
        <w:rPr>
          <w:sz w:val="24"/>
          <w:szCs w:val="24"/>
          <w:lang w:val="en-US"/>
        </w:rPr>
        <w:t xml:space="preserve">1 EL </w:t>
      </w:r>
      <w:proofErr w:type="spellStart"/>
      <w:r w:rsidRPr="002E3B43">
        <w:rPr>
          <w:sz w:val="24"/>
          <w:szCs w:val="24"/>
          <w:lang w:val="en-US"/>
        </w:rPr>
        <w:t>Agavendicksaft</w:t>
      </w:r>
      <w:proofErr w:type="spellEnd"/>
    </w:p>
    <w:p w14:paraId="3BBA6199" w14:textId="77777777" w:rsidR="005C1375" w:rsidRPr="002E3B43" w:rsidRDefault="005C1375" w:rsidP="005C1375">
      <w:pPr>
        <w:rPr>
          <w:sz w:val="24"/>
          <w:szCs w:val="24"/>
          <w:lang w:val="en-US"/>
        </w:rPr>
      </w:pPr>
    </w:p>
    <w:p w14:paraId="237721F8" w14:textId="74406195" w:rsidR="005C1375" w:rsidRDefault="005C1375" w:rsidP="005C1375">
      <w:pPr>
        <w:rPr>
          <w:sz w:val="24"/>
          <w:szCs w:val="24"/>
        </w:rPr>
      </w:pPr>
      <w:r>
        <w:rPr>
          <w:sz w:val="24"/>
          <w:szCs w:val="24"/>
        </w:rPr>
        <w:t>Zub</w:t>
      </w:r>
      <w:r w:rsidR="00437A2A">
        <w:rPr>
          <w:sz w:val="24"/>
          <w:szCs w:val="24"/>
        </w:rPr>
        <w:t>e</w:t>
      </w:r>
      <w:r>
        <w:rPr>
          <w:sz w:val="24"/>
          <w:szCs w:val="24"/>
        </w:rPr>
        <w:t>reitungszeit: 45 Minuten plus 30 Minuten Kochzeit</w:t>
      </w:r>
    </w:p>
    <w:p w14:paraId="7D19040A" w14:textId="3B8E5DC0" w:rsidR="005C1375" w:rsidRPr="000E0AED" w:rsidRDefault="00437A2A" w:rsidP="00B40E8C">
      <w:pPr>
        <w:pStyle w:val="ListParagraph"/>
        <w:numPr>
          <w:ilvl w:val="0"/>
          <w:numId w:val="953"/>
        </w:numPr>
        <w:spacing w:after="120"/>
        <w:ind w:left="714" w:hanging="357"/>
        <w:contextualSpacing w:val="0"/>
        <w:jc w:val="both"/>
        <w:rPr>
          <w:sz w:val="24"/>
          <w:szCs w:val="24"/>
        </w:rPr>
      </w:pPr>
      <w:r w:rsidRPr="000E0AED">
        <w:rPr>
          <w:sz w:val="24"/>
          <w:szCs w:val="24"/>
        </w:rPr>
        <w:t>Die Linsen nach Anweisung kochen. Die Kartoffeln bürsten und mit Schale würfeln. 10 – 12 Minuten garen. Die Blumenkohlröschen 2 Minuten blanchiere</w:t>
      </w:r>
      <w:r w:rsidR="00286AA8" w:rsidRPr="000E0AED">
        <w:rPr>
          <w:sz w:val="24"/>
          <w:szCs w:val="24"/>
        </w:rPr>
        <w:t>n. Die Koriander-, die Kreuzkümmel- und die Fenchelsamen in einer kleinen Pfanne ohne Öl rösten, bis sie duften. Vom Herd nehmen und im Mörser grob zerstoßen.</w:t>
      </w:r>
    </w:p>
    <w:p w14:paraId="6929650F" w14:textId="04A7FF3D" w:rsidR="00286AA8" w:rsidRPr="000E0AED" w:rsidRDefault="00286AA8" w:rsidP="00B40E8C">
      <w:pPr>
        <w:pStyle w:val="ListParagraph"/>
        <w:numPr>
          <w:ilvl w:val="0"/>
          <w:numId w:val="953"/>
        </w:numPr>
        <w:spacing w:after="120"/>
        <w:ind w:left="714" w:hanging="357"/>
        <w:contextualSpacing w:val="0"/>
        <w:jc w:val="both"/>
        <w:rPr>
          <w:sz w:val="24"/>
          <w:szCs w:val="24"/>
        </w:rPr>
      </w:pPr>
      <w:r w:rsidRPr="000E0AED">
        <w:rPr>
          <w:sz w:val="24"/>
          <w:szCs w:val="24"/>
        </w:rPr>
        <w:t>Den Backofen auf 180 Grad vorheizen (Umluft 160 Grad)</w:t>
      </w:r>
      <w:r w:rsidR="00AD2DC8" w:rsidRPr="000E0AED">
        <w:rPr>
          <w:sz w:val="24"/>
          <w:szCs w:val="24"/>
        </w:rPr>
        <w:t xml:space="preserve">. Alle </w:t>
      </w:r>
      <w:r w:rsidR="00890166" w:rsidRPr="000E0AED">
        <w:rPr>
          <w:sz w:val="24"/>
          <w:szCs w:val="24"/>
        </w:rPr>
        <w:t>Zutaten</w:t>
      </w:r>
      <w:r w:rsidR="00AD2DC8" w:rsidRPr="000E0AED">
        <w:rPr>
          <w:sz w:val="24"/>
          <w:szCs w:val="24"/>
        </w:rPr>
        <w:t xml:space="preserve"> für die Bällchen mit Ausnahme der Rosinen und des Öls gut vermischen und mit einem Kartoffelstampfer zu einer festen Masse zerdrücken. </w:t>
      </w:r>
      <w:r w:rsidR="002D44C6" w:rsidRPr="000E0AED">
        <w:rPr>
          <w:sz w:val="24"/>
          <w:szCs w:val="24"/>
        </w:rPr>
        <w:t xml:space="preserve">Bei Bedarf etwas Wasser hinzufügen, um den </w:t>
      </w:r>
      <w:r w:rsidR="00890166" w:rsidRPr="000E0AED">
        <w:rPr>
          <w:sz w:val="24"/>
          <w:szCs w:val="24"/>
        </w:rPr>
        <w:t>Teig</w:t>
      </w:r>
      <w:r w:rsidR="002D44C6" w:rsidRPr="000E0AED">
        <w:rPr>
          <w:sz w:val="24"/>
          <w:szCs w:val="24"/>
        </w:rPr>
        <w:t xml:space="preserve"> gut zu binden. Aus dem Teig 16 kleinen Bällchen formen und in jedes eine Rosine </w:t>
      </w:r>
      <w:r w:rsidR="00003B5C" w:rsidRPr="000E0AED">
        <w:rPr>
          <w:sz w:val="24"/>
          <w:szCs w:val="24"/>
        </w:rPr>
        <w:t xml:space="preserve">drücken. Etwas Sonnenblumenöl auf einen Teller gießen und die </w:t>
      </w:r>
      <w:r w:rsidR="00237EAE">
        <w:rPr>
          <w:sz w:val="24"/>
          <w:szCs w:val="24"/>
        </w:rPr>
        <w:t>K</w:t>
      </w:r>
      <w:r w:rsidR="00003B5C" w:rsidRPr="000E0AED">
        <w:rPr>
          <w:sz w:val="24"/>
          <w:szCs w:val="24"/>
        </w:rPr>
        <w:t>oftas darin wälzen. Auf ein mit Backpapier belegtes Blech legen. Im vorgeheizten Backofen 25 Minuten goldbraun braten, zwischendurch einmal wenden.</w:t>
      </w:r>
    </w:p>
    <w:p w14:paraId="4FA8F62D" w14:textId="00602580" w:rsidR="00003B5C" w:rsidRPr="000E0AED" w:rsidRDefault="00003B5C" w:rsidP="00B40E8C">
      <w:pPr>
        <w:pStyle w:val="ListParagraph"/>
        <w:numPr>
          <w:ilvl w:val="0"/>
          <w:numId w:val="953"/>
        </w:numPr>
        <w:spacing w:after="120"/>
        <w:ind w:left="714" w:hanging="357"/>
        <w:contextualSpacing w:val="0"/>
        <w:jc w:val="both"/>
        <w:rPr>
          <w:sz w:val="24"/>
          <w:szCs w:val="24"/>
        </w:rPr>
      </w:pPr>
      <w:r w:rsidRPr="000E0AED">
        <w:rPr>
          <w:sz w:val="24"/>
          <w:szCs w:val="24"/>
        </w:rPr>
        <w:t xml:space="preserve">In der Zwischenzeit für die Mandelsauce die Zwiebeln, den Ingwer und den </w:t>
      </w:r>
      <w:r w:rsidR="000E0AED" w:rsidRPr="000E0AED">
        <w:rPr>
          <w:sz w:val="24"/>
          <w:szCs w:val="24"/>
        </w:rPr>
        <w:t>Knoblauch</w:t>
      </w:r>
      <w:r w:rsidRPr="000E0AED">
        <w:rPr>
          <w:sz w:val="24"/>
          <w:szCs w:val="24"/>
        </w:rPr>
        <w:t xml:space="preserve"> jeweils </w:t>
      </w:r>
      <w:r w:rsidR="00DB652D" w:rsidRPr="000E0AED">
        <w:rPr>
          <w:sz w:val="24"/>
          <w:szCs w:val="24"/>
        </w:rPr>
        <w:t xml:space="preserve">fein hacken. Das Öl in </w:t>
      </w:r>
      <w:r w:rsidR="000E0AED" w:rsidRPr="000E0AED">
        <w:rPr>
          <w:sz w:val="24"/>
          <w:szCs w:val="24"/>
        </w:rPr>
        <w:t>einer</w:t>
      </w:r>
      <w:r w:rsidR="00DB652D" w:rsidRPr="000E0AED">
        <w:rPr>
          <w:sz w:val="24"/>
          <w:szCs w:val="24"/>
        </w:rPr>
        <w:t xml:space="preserve"> Pfanne erhitzen und darin die Zwiebelpaste anbräunen. Die Ingwer- und Knoblauchpaste dazugeben und mitrösten</w:t>
      </w:r>
      <w:r w:rsidR="000E0AED" w:rsidRPr="000E0AED">
        <w:rPr>
          <w:sz w:val="24"/>
          <w:szCs w:val="24"/>
        </w:rPr>
        <w:t>, bis alles goldbraun ist und intensiv duftet. Die restlichen Zutaten für die Sauce dazugeben und alles etwa 10 Minuten unter Rühren einkochen lassen. Anschließend das Lorbeerblatt entfernen und die Mischung zu einer glatten Sauce pürieren.</w:t>
      </w:r>
    </w:p>
    <w:p w14:paraId="1CAC7342" w14:textId="038B5155" w:rsidR="000E0AED" w:rsidRPr="000E0AED" w:rsidRDefault="000E0AED" w:rsidP="00B40E8C">
      <w:pPr>
        <w:pStyle w:val="ListParagraph"/>
        <w:numPr>
          <w:ilvl w:val="0"/>
          <w:numId w:val="953"/>
        </w:numPr>
        <w:spacing w:after="120"/>
        <w:ind w:left="714" w:hanging="357"/>
        <w:contextualSpacing w:val="0"/>
        <w:jc w:val="both"/>
        <w:rPr>
          <w:sz w:val="24"/>
          <w:szCs w:val="24"/>
        </w:rPr>
      </w:pPr>
      <w:r w:rsidRPr="000E0AED">
        <w:rPr>
          <w:sz w:val="24"/>
          <w:szCs w:val="24"/>
        </w:rPr>
        <w:t>In einer kleine Pfanne Mandelblättchen goldbraun anrösten. Die Sauce auf vier Schälchen verteilen und jede Portion mit den Mandelblättchen und einem Schuss Kokosmilch garnieren. Mit warmen chapatis oder Reis servieren.</w:t>
      </w:r>
    </w:p>
    <w:p w14:paraId="785071F1" w14:textId="77777777" w:rsidR="005C1375" w:rsidRPr="005C1375" w:rsidRDefault="005C1375" w:rsidP="005C1375"/>
    <w:p w14:paraId="47720BB1" w14:textId="6EE1DB35" w:rsidR="00EC0F02" w:rsidRPr="0042347B" w:rsidRDefault="00EC0F02" w:rsidP="0042347B">
      <w:pPr>
        <w:rPr>
          <w:sz w:val="24"/>
          <w:szCs w:val="24"/>
        </w:rPr>
      </w:pPr>
      <w:r w:rsidRPr="0042347B">
        <w:rPr>
          <w:sz w:val="24"/>
          <w:szCs w:val="24"/>
        </w:rPr>
        <w:br w:type="page"/>
      </w:r>
    </w:p>
    <w:p w14:paraId="4F574128" w14:textId="77777777" w:rsidR="008C7699" w:rsidRDefault="008C7699" w:rsidP="008C7699">
      <w:pPr>
        <w:pStyle w:val="Heading2"/>
        <w:spacing w:after="240"/>
      </w:pPr>
      <w:r>
        <w:lastRenderedPageBreak/>
        <w:t>Linsen mit Auberginen, Tomaten und Joghurt</w:t>
      </w:r>
      <w:r>
        <w:rPr>
          <w:rStyle w:val="FootnoteReference"/>
        </w:rPr>
        <w:footnoteReference w:id="1102"/>
      </w:r>
      <w:r>
        <w:t xml:space="preserve"> </w:t>
      </w:r>
    </w:p>
    <w:p w14:paraId="616B8A46" w14:textId="77777777" w:rsidR="008C7699" w:rsidRDefault="008C7699" w:rsidP="008C7699">
      <w:pPr>
        <w:rPr>
          <w:sz w:val="24"/>
          <w:szCs w:val="24"/>
        </w:rPr>
      </w:pPr>
      <w:r w:rsidRPr="00AD100F">
        <w:rPr>
          <w:sz w:val="24"/>
          <w:szCs w:val="24"/>
          <w:u w:val="single"/>
        </w:rPr>
        <w:t>Zutaten</w:t>
      </w:r>
      <w:r>
        <w:rPr>
          <w:sz w:val="24"/>
          <w:szCs w:val="24"/>
        </w:rPr>
        <w:t xml:space="preserve"> (für 4 Portionen als Vorspeise):</w:t>
      </w:r>
    </w:p>
    <w:p w14:paraId="75A48B19" w14:textId="77777777" w:rsidR="008C7699" w:rsidRDefault="008C7699" w:rsidP="008C7699">
      <w:pPr>
        <w:rPr>
          <w:sz w:val="24"/>
          <w:szCs w:val="24"/>
        </w:rPr>
      </w:pPr>
      <w:r>
        <w:rPr>
          <w:sz w:val="24"/>
          <w:szCs w:val="24"/>
        </w:rPr>
        <w:t>4 Auberginen, mit dem Messer mehrfach eingestochen</w:t>
      </w:r>
    </w:p>
    <w:p w14:paraId="44793EF5" w14:textId="77777777" w:rsidR="008C7699" w:rsidRDefault="008C7699" w:rsidP="008C7699">
      <w:pPr>
        <w:rPr>
          <w:sz w:val="24"/>
          <w:szCs w:val="24"/>
        </w:rPr>
      </w:pPr>
      <w:r>
        <w:rPr>
          <w:sz w:val="24"/>
          <w:szCs w:val="24"/>
        </w:rPr>
        <w:t>300 g Kirschtomaten</w:t>
      </w:r>
    </w:p>
    <w:p w14:paraId="7A712706" w14:textId="77777777" w:rsidR="008C7699" w:rsidRDefault="008C7699" w:rsidP="008C7699">
      <w:pPr>
        <w:rPr>
          <w:sz w:val="24"/>
          <w:szCs w:val="24"/>
        </w:rPr>
      </w:pPr>
      <w:r>
        <w:rPr>
          <w:sz w:val="24"/>
          <w:szCs w:val="24"/>
        </w:rPr>
        <w:t>160 g schwarze Linsen</w:t>
      </w:r>
    </w:p>
    <w:p w14:paraId="61F31234" w14:textId="77777777" w:rsidR="008C7699" w:rsidRDefault="008C7699" w:rsidP="008C7699">
      <w:pPr>
        <w:rPr>
          <w:sz w:val="24"/>
          <w:szCs w:val="24"/>
        </w:rPr>
      </w:pPr>
      <w:r>
        <w:rPr>
          <w:sz w:val="24"/>
          <w:szCs w:val="24"/>
        </w:rPr>
        <w:t>2 EL Olivenöl</w:t>
      </w:r>
    </w:p>
    <w:p w14:paraId="450E4D00" w14:textId="77777777" w:rsidR="008C7699" w:rsidRDefault="008C7699" w:rsidP="008C7699">
      <w:pPr>
        <w:rPr>
          <w:sz w:val="24"/>
          <w:szCs w:val="24"/>
        </w:rPr>
      </w:pPr>
      <w:r>
        <w:rPr>
          <w:sz w:val="24"/>
          <w:szCs w:val="24"/>
        </w:rPr>
        <w:t>1,5 EL Zitronensaft</w:t>
      </w:r>
    </w:p>
    <w:p w14:paraId="50ACD95B" w14:textId="77777777" w:rsidR="008C7699" w:rsidRDefault="008C7699" w:rsidP="008C7699">
      <w:pPr>
        <w:rPr>
          <w:sz w:val="24"/>
          <w:szCs w:val="24"/>
        </w:rPr>
      </w:pPr>
      <w:r>
        <w:rPr>
          <w:sz w:val="24"/>
          <w:szCs w:val="24"/>
        </w:rPr>
        <w:t>1 kleine Knoblauchzehe, zerdrückt</w:t>
      </w:r>
    </w:p>
    <w:p w14:paraId="121B6887" w14:textId="77777777" w:rsidR="008C7699" w:rsidRDefault="008C7699" w:rsidP="008C7699">
      <w:pPr>
        <w:rPr>
          <w:sz w:val="24"/>
          <w:szCs w:val="24"/>
        </w:rPr>
      </w:pPr>
      <w:r>
        <w:rPr>
          <w:sz w:val="24"/>
          <w:szCs w:val="24"/>
        </w:rPr>
        <w:t>3 EL Oregano</w:t>
      </w:r>
    </w:p>
    <w:p w14:paraId="4085CF2C" w14:textId="77777777" w:rsidR="008C7699" w:rsidRDefault="008C7699" w:rsidP="008C7699">
      <w:pPr>
        <w:rPr>
          <w:sz w:val="24"/>
          <w:szCs w:val="24"/>
        </w:rPr>
      </w:pPr>
      <w:r>
        <w:rPr>
          <w:sz w:val="24"/>
          <w:szCs w:val="24"/>
        </w:rPr>
        <w:t>100 g griechischer Joghurt</w:t>
      </w:r>
    </w:p>
    <w:p w14:paraId="68699370" w14:textId="77777777" w:rsidR="008C7699" w:rsidRDefault="008C7699" w:rsidP="008C7699">
      <w:pPr>
        <w:rPr>
          <w:sz w:val="24"/>
          <w:szCs w:val="24"/>
        </w:rPr>
      </w:pPr>
      <w:r>
        <w:rPr>
          <w:sz w:val="24"/>
          <w:szCs w:val="24"/>
        </w:rPr>
        <w:t>Salz, Pfeffer</w:t>
      </w:r>
    </w:p>
    <w:p w14:paraId="354A2254" w14:textId="77777777" w:rsidR="008C7699" w:rsidRDefault="008C7699" w:rsidP="008C7699">
      <w:pPr>
        <w:rPr>
          <w:sz w:val="24"/>
          <w:szCs w:val="24"/>
        </w:rPr>
      </w:pPr>
    </w:p>
    <w:p w14:paraId="7813C6E8" w14:textId="77777777" w:rsidR="008C7699" w:rsidRDefault="008C7699" w:rsidP="008C7699">
      <w:pPr>
        <w:rPr>
          <w:sz w:val="24"/>
          <w:szCs w:val="24"/>
        </w:rPr>
      </w:pPr>
      <w:r>
        <w:rPr>
          <w:sz w:val="24"/>
          <w:szCs w:val="24"/>
        </w:rPr>
        <w:t>Zubereitung:</w:t>
      </w:r>
    </w:p>
    <w:p w14:paraId="29C29CAE" w14:textId="77777777" w:rsidR="008C7699" w:rsidRPr="00B213DE" w:rsidRDefault="008C7699" w:rsidP="00B40E8C">
      <w:pPr>
        <w:pStyle w:val="ListParagraph"/>
        <w:numPr>
          <w:ilvl w:val="0"/>
          <w:numId w:val="1044"/>
        </w:numPr>
        <w:spacing w:after="120"/>
        <w:ind w:left="714" w:hanging="357"/>
        <w:contextualSpacing w:val="0"/>
        <w:jc w:val="both"/>
        <w:rPr>
          <w:sz w:val="24"/>
          <w:szCs w:val="24"/>
        </w:rPr>
      </w:pPr>
      <w:r w:rsidRPr="00B213DE">
        <w:rPr>
          <w:sz w:val="24"/>
          <w:szCs w:val="24"/>
        </w:rPr>
        <w:t>Den Backofen auf 230 Grad Umluft vorheizen.</w:t>
      </w:r>
    </w:p>
    <w:p w14:paraId="2A01965B" w14:textId="77777777" w:rsidR="008C7699" w:rsidRPr="00B213DE" w:rsidRDefault="008C7699" w:rsidP="00B40E8C">
      <w:pPr>
        <w:pStyle w:val="ListParagraph"/>
        <w:numPr>
          <w:ilvl w:val="0"/>
          <w:numId w:val="1044"/>
        </w:numPr>
        <w:spacing w:after="120"/>
        <w:ind w:left="714" w:hanging="357"/>
        <w:contextualSpacing w:val="0"/>
        <w:jc w:val="both"/>
        <w:rPr>
          <w:sz w:val="24"/>
          <w:szCs w:val="24"/>
        </w:rPr>
      </w:pPr>
      <w:r w:rsidRPr="00B213DE">
        <w:rPr>
          <w:sz w:val="24"/>
          <w:szCs w:val="24"/>
        </w:rPr>
        <w:t>Die Auberginen auf ein Backblech legen und im Ofen 1 Stunde rösten, bis das Fruchtfleisch sehr weich ist und ein rauchiges Aroma angenommen hat. Nach 30 Minuten wenden. Aus dem Ofen nehmen und etwas abkühlen lassen, anschließend das Fruchtfleisch aus der Schale lösen und auf einer Schüssel 30 Minuten abtropfen lassen. Die Schale wegwerfen.</w:t>
      </w:r>
    </w:p>
    <w:p w14:paraId="19F1DE0E" w14:textId="77777777" w:rsidR="008C7699" w:rsidRPr="00B213DE" w:rsidRDefault="008C7699" w:rsidP="00B40E8C">
      <w:pPr>
        <w:pStyle w:val="ListParagraph"/>
        <w:numPr>
          <w:ilvl w:val="0"/>
          <w:numId w:val="1044"/>
        </w:numPr>
        <w:spacing w:after="120"/>
        <w:ind w:left="714" w:hanging="357"/>
        <w:contextualSpacing w:val="0"/>
        <w:jc w:val="both"/>
        <w:rPr>
          <w:sz w:val="24"/>
          <w:szCs w:val="24"/>
        </w:rPr>
      </w:pPr>
      <w:r w:rsidRPr="00B213DE">
        <w:rPr>
          <w:sz w:val="24"/>
          <w:szCs w:val="24"/>
        </w:rPr>
        <w:t>Auf demselben Blech die Kirschtomaten 12 Minuten im Ofen rösten, bis sie stellenweise dunkel und aufgeplatzt sind. Herausnehmen und beiseitestellen.</w:t>
      </w:r>
    </w:p>
    <w:p w14:paraId="6EE06D04" w14:textId="77777777" w:rsidR="008C7699" w:rsidRDefault="008C7699" w:rsidP="00B40E8C">
      <w:pPr>
        <w:pStyle w:val="ListParagraph"/>
        <w:numPr>
          <w:ilvl w:val="0"/>
          <w:numId w:val="1044"/>
        </w:numPr>
        <w:spacing w:after="120"/>
        <w:ind w:left="714" w:hanging="357"/>
        <w:contextualSpacing w:val="0"/>
        <w:jc w:val="both"/>
        <w:rPr>
          <w:sz w:val="24"/>
          <w:szCs w:val="24"/>
        </w:rPr>
      </w:pPr>
      <w:r w:rsidRPr="00B213DE">
        <w:rPr>
          <w:sz w:val="24"/>
          <w:szCs w:val="24"/>
        </w:rPr>
        <w:t>Inzwischen für die Linsen in einem Topf reichlich Wasser zum Kochen bringen. Die Linsen hineingeben und bei mittlerer Hitze 20 Minuten garen, bis sie weich sind, jedoch noch etwas Biss haben. Abgießen und ein wenig trocknen lassen. Bereits gegarte Linsen einfach in einer großen Schüssel mit dem Auberginenfleisch sowie Tomaten, Öl, Zitronensaft, Knoblauch, 2 EL Oregano, ¾ TL Salz und 1 kräftigen Prise Pfeffer sorgfältig vermengen. In einer großen flachen Schale anrichten, den Joghurt grob unterziehen, sodass eine Art Marmoreffekt entsteht. Mit den restlichen Oreganoblättern (1 EL) und ein paar Tropfen Olivenöl abrunden und servieren.</w:t>
      </w:r>
    </w:p>
    <w:p w14:paraId="2327F7B9" w14:textId="12B0C969" w:rsidR="008C7699" w:rsidRDefault="008C7699" w:rsidP="008C7699">
      <w:pPr>
        <w:rPr>
          <w:rFonts w:asciiTheme="majorHAnsi" w:eastAsiaTheme="majorEastAsia" w:hAnsiTheme="majorHAnsi" w:cstheme="majorBidi"/>
          <w:color w:val="2F5496" w:themeColor="accent1" w:themeShade="BF"/>
          <w:sz w:val="26"/>
          <w:szCs w:val="26"/>
        </w:rPr>
      </w:pPr>
      <w:r>
        <w:rPr>
          <w:sz w:val="24"/>
          <w:szCs w:val="24"/>
        </w:rPr>
        <w:br w:type="page"/>
      </w:r>
    </w:p>
    <w:p w14:paraId="66412A24" w14:textId="0D0F687B" w:rsidR="004625EF" w:rsidRDefault="00890166" w:rsidP="0007247D">
      <w:pPr>
        <w:pStyle w:val="Heading2"/>
        <w:spacing w:after="240"/>
      </w:pPr>
      <w:r>
        <w:lastRenderedPageBreak/>
        <w:t xml:space="preserve">Linsen </w:t>
      </w:r>
      <w:r w:rsidR="00C70BE9">
        <w:t>mit Spätzle</w:t>
      </w:r>
      <w:r>
        <w:t>-</w:t>
      </w:r>
      <w:r w:rsidR="004625EF">
        <w:t xml:space="preserve"> schwäbisches Nationalgericht</w:t>
      </w:r>
      <w:r w:rsidR="009A5AAF">
        <w:rPr>
          <w:rStyle w:val="FootnoteReference"/>
        </w:rPr>
        <w:footnoteReference w:id="1103"/>
      </w:r>
    </w:p>
    <w:p w14:paraId="47E9DF2C" w14:textId="511716DD" w:rsidR="00FD2A76" w:rsidRDefault="00FD2A76">
      <w:pPr>
        <w:rPr>
          <w:sz w:val="24"/>
          <w:szCs w:val="24"/>
        </w:rPr>
      </w:pPr>
      <w:r w:rsidRPr="0007247D">
        <w:rPr>
          <w:sz w:val="24"/>
          <w:szCs w:val="24"/>
          <w:u w:val="single"/>
        </w:rPr>
        <w:t>Zutaten</w:t>
      </w:r>
      <w:r>
        <w:rPr>
          <w:sz w:val="24"/>
          <w:szCs w:val="24"/>
        </w:rPr>
        <w:t xml:space="preserve"> </w:t>
      </w:r>
      <w:r w:rsidR="0007247D">
        <w:rPr>
          <w:sz w:val="24"/>
          <w:szCs w:val="24"/>
        </w:rPr>
        <w:t>(</w:t>
      </w:r>
      <w:r>
        <w:rPr>
          <w:sz w:val="24"/>
          <w:szCs w:val="24"/>
        </w:rPr>
        <w:t>für 4 Portionen</w:t>
      </w:r>
      <w:r w:rsidR="0007247D">
        <w:rPr>
          <w:sz w:val="24"/>
          <w:szCs w:val="24"/>
        </w:rPr>
        <w:t>)</w:t>
      </w:r>
    </w:p>
    <w:p w14:paraId="489B897E" w14:textId="3B73F8E5" w:rsidR="00FD2A76" w:rsidRDefault="00FD2A76">
      <w:pPr>
        <w:rPr>
          <w:sz w:val="24"/>
          <w:szCs w:val="24"/>
        </w:rPr>
      </w:pPr>
      <w:r>
        <w:rPr>
          <w:sz w:val="24"/>
          <w:szCs w:val="24"/>
        </w:rPr>
        <w:t>250 g Linsen (am besten Schwarze Puy-Linsen oder Berglinsen)</w:t>
      </w:r>
    </w:p>
    <w:p w14:paraId="4D34788C" w14:textId="314413C0" w:rsidR="00FD2A76" w:rsidRDefault="00FD2A76">
      <w:pPr>
        <w:rPr>
          <w:sz w:val="24"/>
          <w:szCs w:val="24"/>
        </w:rPr>
      </w:pPr>
      <w:r>
        <w:rPr>
          <w:sz w:val="24"/>
          <w:szCs w:val="24"/>
        </w:rPr>
        <w:t>1 Zwiebel</w:t>
      </w:r>
    </w:p>
    <w:p w14:paraId="405F6E2E" w14:textId="45E7C8F6" w:rsidR="00FD2A76" w:rsidRDefault="00FD2A76">
      <w:pPr>
        <w:rPr>
          <w:sz w:val="24"/>
          <w:szCs w:val="24"/>
        </w:rPr>
      </w:pPr>
      <w:r>
        <w:rPr>
          <w:sz w:val="24"/>
          <w:szCs w:val="24"/>
        </w:rPr>
        <w:t>100 g magerer geräucherter Speck</w:t>
      </w:r>
    </w:p>
    <w:p w14:paraId="156877A5" w14:textId="1B19DC55" w:rsidR="00FD2A76" w:rsidRDefault="00FD2A76">
      <w:pPr>
        <w:rPr>
          <w:sz w:val="24"/>
          <w:szCs w:val="24"/>
        </w:rPr>
      </w:pPr>
      <w:r>
        <w:rPr>
          <w:sz w:val="24"/>
          <w:szCs w:val="24"/>
        </w:rPr>
        <w:t>1 EL Butter</w:t>
      </w:r>
    </w:p>
    <w:p w14:paraId="3EE54762" w14:textId="00E185CB" w:rsidR="00FD2A76" w:rsidRDefault="00FD2A76">
      <w:pPr>
        <w:rPr>
          <w:sz w:val="24"/>
          <w:szCs w:val="24"/>
        </w:rPr>
      </w:pPr>
      <w:r>
        <w:rPr>
          <w:sz w:val="24"/>
          <w:szCs w:val="24"/>
        </w:rPr>
        <w:t>1 Lorbeerblatt</w:t>
      </w:r>
    </w:p>
    <w:p w14:paraId="4B0C52D9" w14:textId="6CC28228" w:rsidR="00FD2A76" w:rsidRDefault="00FD2A76">
      <w:pPr>
        <w:rPr>
          <w:sz w:val="24"/>
          <w:szCs w:val="24"/>
        </w:rPr>
      </w:pPr>
      <w:r w:rsidRPr="00FD2A76">
        <w:rPr>
          <w:sz w:val="24"/>
          <w:szCs w:val="24"/>
        </w:rPr>
        <w:t xml:space="preserve">Je 1 TL Majoran, </w:t>
      </w:r>
      <w:r>
        <w:rPr>
          <w:sz w:val="24"/>
          <w:szCs w:val="24"/>
        </w:rPr>
        <w:t>T</w:t>
      </w:r>
      <w:r w:rsidRPr="00FD2A76">
        <w:rPr>
          <w:sz w:val="24"/>
          <w:szCs w:val="24"/>
        </w:rPr>
        <w:t>hymian Bohnenkr</w:t>
      </w:r>
      <w:r>
        <w:rPr>
          <w:sz w:val="24"/>
          <w:szCs w:val="24"/>
        </w:rPr>
        <w:t>aut</w:t>
      </w:r>
    </w:p>
    <w:p w14:paraId="3E27E50C" w14:textId="3E0009D7" w:rsidR="00FD2A76" w:rsidRDefault="00FD2A76">
      <w:pPr>
        <w:rPr>
          <w:sz w:val="24"/>
          <w:szCs w:val="24"/>
        </w:rPr>
      </w:pPr>
      <w:r>
        <w:rPr>
          <w:sz w:val="24"/>
          <w:szCs w:val="24"/>
        </w:rPr>
        <w:t>¾ l Brühe</w:t>
      </w:r>
    </w:p>
    <w:p w14:paraId="17B3C8BA" w14:textId="470B9FFA" w:rsidR="00FD2A76" w:rsidRDefault="00FD2A76">
      <w:pPr>
        <w:rPr>
          <w:sz w:val="24"/>
          <w:szCs w:val="24"/>
        </w:rPr>
      </w:pPr>
      <w:r>
        <w:rPr>
          <w:sz w:val="24"/>
          <w:szCs w:val="24"/>
        </w:rPr>
        <w:t>Salz, Pfeffer</w:t>
      </w:r>
    </w:p>
    <w:p w14:paraId="739637A1" w14:textId="0FD51AAF" w:rsidR="00FD2A76" w:rsidRDefault="00FD2A76">
      <w:pPr>
        <w:rPr>
          <w:sz w:val="24"/>
          <w:szCs w:val="24"/>
        </w:rPr>
      </w:pPr>
      <w:r>
        <w:rPr>
          <w:sz w:val="24"/>
          <w:szCs w:val="24"/>
        </w:rPr>
        <w:t>2 EL Essig</w:t>
      </w:r>
    </w:p>
    <w:p w14:paraId="68010619" w14:textId="77777777" w:rsidR="00FD2A76" w:rsidRDefault="00FD2A76">
      <w:pPr>
        <w:rPr>
          <w:sz w:val="24"/>
          <w:szCs w:val="24"/>
        </w:rPr>
      </w:pPr>
    </w:p>
    <w:p w14:paraId="504460E2" w14:textId="225E6932" w:rsidR="00FD2A76" w:rsidRDefault="00FD2A76">
      <w:pPr>
        <w:rPr>
          <w:sz w:val="24"/>
          <w:szCs w:val="24"/>
        </w:rPr>
      </w:pPr>
      <w:r>
        <w:rPr>
          <w:sz w:val="24"/>
          <w:szCs w:val="24"/>
        </w:rPr>
        <w:t>Zubereitung 1,5 Stunden</w:t>
      </w:r>
    </w:p>
    <w:p w14:paraId="656AC3B4" w14:textId="098914AF" w:rsidR="00B30CCC" w:rsidRPr="001D3316" w:rsidRDefault="00B30CCC" w:rsidP="00B40E8C">
      <w:pPr>
        <w:pStyle w:val="ListParagraph"/>
        <w:numPr>
          <w:ilvl w:val="0"/>
          <w:numId w:val="909"/>
        </w:numPr>
        <w:spacing w:after="120"/>
        <w:ind w:left="714" w:hanging="357"/>
        <w:contextualSpacing w:val="0"/>
        <w:jc w:val="both"/>
        <w:rPr>
          <w:sz w:val="24"/>
          <w:szCs w:val="24"/>
        </w:rPr>
      </w:pPr>
      <w:r w:rsidRPr="001D3316">
        <w:rPr>
          <w:sz w:val="24"/>
          <w:szCs w:val="24"/>
        </w:rPr>
        <w:t>Zwiebel</w:t>
      </w:r>
      <w:r w:rsidR="00351D87">
        <w:rPr>
          <w:sz w:val="24"/>
          <w:szCs w:val="24"/>
        </w:rPr>
        <w:t xml:space="preserve"> </w:t>
      </w:r>
      <w:r w:rsidRPr="001D3316">
        <w:rPr>
          <w:sz w:val="24"/>
          <w:szCs w:val="24"/>
        </w:rPr>
        <w:t xml:space="preserve">schälen und in feine Würfel schneiden. Speck fein würfeln. (wenn man </w:t>
      </w:r>
      <w:r w:rsidR="00890166" w:rsidRPr="001D3316">
        <w:rPr>
          <w:sz w:val="24"/>
          <w:szCs w:val="24"/>
        </w:rPr>
        <w:t>will,</w:t>
      </w:r>
      <w:r w:rsidRPr="001D3316">
        <w:rPr>
          <w:sz w:val="24"/>
          <w:szCs w:val="24"/>
        </w:rPr>
        <w:t xml:space="preserve"> kann man auch noch 1 Karotte</w:t>
      </w:r>
      <w:r w:rsidR="00C70BE9">
        <w:rPr>
          <w:sz w:val="24"/>
          <w:szCs w:val="24"/>
        </w:rPr>
        <w:t xml:space="preserve"> </w:t>
      </w:r>
      <w:r w:rsidRPr="001D3316">
        <w:rPr>
          <w:sz w:val="24"/>
          <w:szCs w:val="24"/>
        </w:rPr>
        <w:t xml:space="preserve"> fein </w:t>
      </w:r>
      <w:r w:rsidR="00C70BE9">
        <w:rPr>
          <w:sz w:val="24"/>
          <w:szCs w:val="24"/>
        </w:rPr>
        <w:t>w</w:t>
      </w:r>
      <w:r w:rsidRPr="001D3316">
        <w:rPr>
          <w:sz w:val="24"/>
          <w:szCs w:val="24"/>
        </w:rPr>
        <w:t>ürfeln und dazutun).</w:t>
      </w:r>
    </w:p>
    <w:p w14:paraId="51794467" w14:textId="6A107477" w:rsidR="00B30CCC" w:rsidRPr="001D3316" w:rsidRDefault="00B30CCC" w:rsidP="00B40E8C">
      <w:pPr>
        <w:pStyle w:val="ListParagraph"/>
        <w:numPr>
          <w:ilvl w:val="0"/>
          <w:numId w:val="909"/>
        </w:numPr>
        <w:spacing w:after="120"/>
        <w:ind w:left="714" w:hanging="357"/>
        <w:contextualSpacing w:val="0"/>
        <w:jc w:val="both"/>
        <w:rPr>
          <w:sz w:val="24"/>
          <w:szCs w:val="24"/>
        </w:rPr>
      </w:pPr>
      <w:r w:rsidRPr="001D3316">
        <w:rPr>
          <w:sz w:val="24"/>
          <w:szCs w:val="24"/>
        </w:rPr>
        <w:t xml:space="preserve">Butter in einem Topf erhitzen. Zwiebeln und Speck darin anbraten. Die Linsen </w:t>
      </w:r>
      <w:r w:rsidR="00AB688F" w:rsidRPr="001D3316">
        <w:rPr>
          <w:sz w:val="24"/>
          <w:szCs w:val="24"/>
        </w:rPr>
        <w:t>hinzugeben. Mit Brühe ablöschen und die Kräuter und das Lorbeerblatt mit in den Topf geben.</w:t>
      </w:r>
      <w:r w:rsidR="00A374F2" w:rsidRPr="001D3316">
        <w:rPr>
          <w:sz w:val="24"/>
          <w:szCs w:val="24"/>
        </w:rPr>
        <w:t xml:space="preserve"> Linsen in 50 Minuten garen (Kommt einfach auf die Sorte an)</w:t>
      </w:r>
    </w:p>
    <w:p w14:paraId="334751DD" w14:textId="7F30A381" w:rsidR="00A374F2" w:rsidRPr="001D3316" w:rsidRDefault="00A374F2" w:rsidP="00B40E8C">
      <w:pPr>
        <w:pStyle w:val="ListParagraph"/>
        <w:numPr>
          <w:ilvl w:val="0"/>
          <w:numId w:val="909"/>
        </w:numPr>
        <w:spacing w:after="120"/>
        <w:ind w:left="714" w:hanging="357"/>
        <w:contextualSpacing w:val="0"/>
        <w:jc w:val="both"/>
        <w:rPr>
          <w:sz w:val="24"/>
          <w:szCs w:val="24"/>
        </w:rPr>
      </w:pPr>
      <w:r w:rsidRPr="001D3316">
        <w:rPr>
          <w:sz w:val="24"/>
          <w:szCs w:val="24"/>
        </w:rPr>
        <w:t>Mit Salz, Pfeffer und Essig abschmecken.</w:t>
      </w:r>
    </w:p>
    <w:p w14:paraId="25019934" w14:textId="77777777" w:rsidR="00A374F2" w:rsidRDefault="00A374F2">
      <w:pPr>
        <w:rPr>
          <w:sz w:val="24"/>
          <w:szCs w:val="24"/>
        </w:rPr>
      </w:pPr>
    </w:p>
    <w:p w14:paraId="620ED0F2" w14:textId="74E8158E" w:rsidR="00A374F2" w:rsidRDefault="00A374F2">
      <w:pPr>
        <w:rPr>
          <w:sz w:val="24"/>
          <w:szCs w:val="24"/>
        </w:rPr>
      </w:pPr>
      <w:r>
        <w:rPr>
          <w:sz w:val="24"/>
          <w:szCs w:val="24"/>
        </w:rPr>
        <w:t>Tipp:</w:t>
      </w:r>
      <w:r w:rsidR="00B40927">
        <w:rPr>
          <w:sz w:val="24"/>
          <w:szCs w:val="24"/>
        </w:rPr>
        <w:tab/>
        <w:t>1 Tasse Linsen auf 3 Tassen Wasser.</w:t>
      </w:r>
    </w:p>
    <w:p w14:paraId="34991A8F" w14:textId="12EAB97B" w:rsidR="00B40927" w:rsidRDefault="00B40927" w:rsidP="001D3316">
      <w:pPr>
        <w:ind w:left="708" w:hanging="708"/>
        <w:rPr>
          <w:sz w:val="24"/>
          <w:szCs w:val="24"/>
        </w:rPr>
      </w:pPr>
      <w:r>
        <w:rPr>
          <w:sz w:val="24"/>
          <w:szCs w:val="24"/>
        </w:rPr>
        <w:t>Info:</w:t>
      </w:r>
      <w:r>
        <w:rPr>
          <w:sz w:val="24"/>
          <w:szCs w:val="24"/>
        </w:rPr>
        <w:tab/>
      </w:r>
      <w:r w:rsidR="00F74191">
        <w:rPr>
          <w:sz w:val="24"/>
          <w:szCs w:val="24"/>
        </w:rPr>
        <w:t>Oder wenn man das Rezept vorges</w:t>
      </w:r>
      <w:r w:rsidR="001D3316">
        <w:rPr>
          <w:sz w:val="24"/>
          <w:szCs w:val="24"/>
        </w:rPr>
        <w:t xml:space="preserve">ungen haben will: </w:t>
      </w:r>
      <w:hyperlink r:id="rId8" w:history="1">
        <w:r w:rsidR="001D3316" w:rsidRPr="00F07286">
          <w:rPr>
            <w:rStyle w:val="Hyperlink"/>
            <w:sz w:val="24"/>
            <w:szCs w:val="24"/>
          </w:rPr>
          <w:t>https://www.youtube.com/watch?v=ucu_RkQ7ImE</w:t>
        </w:r>
      </w:hyperlink>
    </w:p>
    <w:p w14:paraId="0B5E8A6D" w14:textId="77777777" w:rsidR="001D3316" w:rsidRPr="00FD2A76" w:rsidRDefault="001D3316">
      <w:pPr>
        <w:rPr>
          <w:sz w:val="24"/>
          <w:szCs w:val="24"/>
        </w:rPr>
      </w:pPr>
    </w:p>
    <w:p w14:paraId="45C81C9C" w14:textId="11216139" w:rsidR="004625EF" w:rsidRPr="00FD2A76" w:rsidRDefault="004625EF">
      <w:pPr>
        <w:rPr>
          <w:sz w:val="24"/>
          <w:szCs w:val="24"/>
        </w:rPr>
      </w:pPr>
      <w:r w:rsidRPr="00FD2A76">
        <w:rPr>
          <w:sz w:val="24"/>
          <w:szCs w:val="24"/>
        </w:rPr>
        <w:br w:type="page"/>
      </w:r>
    </w:p>
    <w:p w14:paraId="6D98B42C" w14:textId="2B8DD262" w:rsidR="006408DC" w:rsidRDefault="006408DC" w:rsidP="00E852F9">
      <w:pPr>
        <w:pStyle w:val="Heading2"/>
        <w:spacing w:after="240"/>
      </w:pPr>
      <w:r>
        <w:lastRenderedPageBreak/>
        <w:t>Graupenrisotto mit mariniertem Feta</w:t>
      </w:r>
      <w:r w:rsidR="00185503">
        <w:rPr>
          <w:rStyle w:val="FootnoteReference"/>
        </w:rPr>
        <w:footnoteReference w:id="1104"/>
      </w:r>
      <w:r>
        <w:t xml:space="preserve"> </w:t>
      </w:r>
    </w:p>
    <w:p w14:paraId="2D4446C7" w14:textId="123F76B4" w:rsidR="006408DC" w:rsidRDefault="006408DC" w:rsidP="006408DC">
      <w:pPr>
        <w:rPr>
          <w:sz w:val="24"/>
          <w:szCs w:val="24"/>
        </w:rPr>
      </w:pPr>
      <w:r w:rsidRPr="00E852F9">
        <w:rPr>
          <w:sz w:val="24"/>
          <w:szCs w:val="24"/>
          <w:u w:val="single"/>
        </w:rPr>
        <w:t>Zutaten</w:t>
      </w:r>
      <w:r>
        <w:rPr>
          <w:sz w:val="24"/>
          <w:szCs w:val="24"/>
        </w:rPr>
        <w:t xml:space="preserve"> </w:t>
      </w:r>
      <w:r w:rsidR="00E852F9">
        <w:rPr>
          <w:sz w:val="24"/>
          <w:szCs w:val="24"/>
        </w:rPr>
        <w:t>(</w:t>
      </w:r>
      <w:r>
        <w:rPr>
          <w:sz w:val="24"/>
          <w:szCs w:val="24"/>
        </w:rPr>
        <w:t>für 4 Portionen</w:t>
      </w:r>
      <w:r w:rsidR="00E852F9">
        <w:rPr>
          <w:sz w:val="24"/>
          <w:szCs w:val="24"/>
        </w:rPr>
        <w:t>)</w:t>
      </w:r>
    </w:p>
    <w:p w14:paraId="4B7F705C" w14:textId="7D9941C8" w:rsidR="006408DC" w:rsidRDefault="006408DC" w:rsidP="006408DC">
      <w:pPr>
        <w:rPr>
          <w:sz w:val="24"/>
          <w:szCs w:val="24"/>
        </w:rPr>
      </w:pPr>
      <w:r>
        <w:rPr>
          <w:sz w:val="24"/>
          <w:szCs w:val="24"/>
        </w:rPr>
        <w:t>200 g Perlgraupen</w:t>
      </w:r>
    </w:p>
    <w:p w14:paraId="7B7D9FE5" w14:textId="0C30151A" w:rsidR="006408DC" w:rsidRDefault="006408DC" w:rsidP="006408DC">
      <w:pPr>
        <w:rPr>
          <w:sz w:val="24"/>
          <w:szCs w:val="24"/>
        </w:rPr>
      </w:pPr>
      <w:r>
        <w:rPr>
          <w:sz w:val="24"/>
          <w:szCs w:val="24"/>
        </w:rPr>
        <w:t>30 g Butter</w:t>
      </w:r>
    </w:p>
    <w:p w14:paraId="2BA63308" w14:textId="2438954C" w:rsidR="006408DC" w:rsidRDefault="006408DC" w:rsidP="006408DC">
      <w:pPr>
        <w:rPr>
          <w:sz w:val="24"/>
          <w:szCs w:val="24"/>
        </w:rPr>
      </w:pPr>
      <w:r>
        <w:rPr>
          <w:sz w:val="24"/>
          <w:szCs w:val="24"/>
        </w:rPr>
        <w:t>90 ml Olivenöl</w:t>
      </w:r>
    </w:p>
    <w:p w14:paraId="29C455FC" w14:textId="628802BD" w:rsidR="006408DC" w:rsidRDefault="006408DC" w:rsidP="006408DC">
      <w:pPr>
        <w:rPr>
          <w:sz w:val="24"/>
          <w:szCs w:val="24"/>
        </w:rPr>
      </w:pPr>
      <w:r>
        <w:rPr>
          <w:sz w:val="24"/>
          <w:szCs w:val="24"/>
        </w:rPr>
        <w:t>2 kleine Stangen Sellerie, in 5 mm große Würfel geschnitten</w:t>
      </w:r>
    </w:p>
    <w:p w14:paraId="16DE0A3E" w14:textId="3188E529" w:rsidR="00B03D53" w:rsidRDefault="00B03D53" w:rsidP="006408DC">
      <w:pPr>
        <w:rPr>
          <w:sz w:val="24"/>
          <w:szCs w:val="24"/>
        </w:rPr>
      </w:pPr>
      <w:r>
        <w:rPr>
          <w:sz w:val="24"/>
          <w:szCs w:val="24"/>
        </w:rPr>
        <w:t>2 kleine Schalotten, in 5 mm große Würfel geschnitten</w:t>
      </w:r>
    </w:p>
    <w:p w14:paraId="6BCC2192" w14:textId="1369C56B" w:rsidR="00B03D53" w:rsidRDefault="00B03D53" w:rsidP="006408DC">
      <w:pPr>
        <w:rPr>
          <w:sz w:val="24"/>
          <w:szCs w:val="24"/>
        </w:rPr>
      </w:pPr>
      <w:r>
        <w:rPr>
          <w:sz w:val="24"/>
          <w:szCs w:val="24"/>
        </w:rPr>
        <w:t>4 Knoblauchzehen, in 2 mm große Würfel geschnitten</w:t>
      </w:r>
    </w:p>
    <w:p w14:paraId="5BC75B5B" w14:textId="13F4799E" w:rsidR="00B03D53" w:rsidRDefault="00B03D53" w:rsidP="006408DC">
      <w:pPr>
        <w:rPr>
          <w:sz w:val="24"/>
          <w:szCs w:val="24"/>
        </w:rPr>
      </w:pPr>
      <w:r>
        <w:rPr>
          <w:sz w:val="24"/>
          <w:szCs w:val="24"/>
        </w:rPr>
        <w:t xml:space="preserve">4 </w:t>
      </w:r>
      <w:r w:rsidR="00E852F9">
        <w:rPr>
          <w:sz w:val="24"/>
          <w:szCs w:val="24"/>
        </w:rPr>
        <w:t>T</w:t>
      </w:r>
      <w:r>
        <w:rPr>
          <w:sz w:val="24"/>
          <w:szCs w:val="24"/>
        </w:rPr>
        <w:t>hymianzweige</w:t>
      </w:r>
    </w:p>
    <w:p w14:paraId="44792190" w14:textId="69D849E2" w:rsidR="00B03D53" w:rsidRDefault="00B03D53" w:rsidP="006408DC">
      <w:pPr>
        <w:rPr>
          <w:sz w:val="24"/>
          <w:szCs w:val="24"/>
        </w:rPr>
      </w:pPr>
      <w:r>
        <w:rPr>
          <w:sz w:val="24"/>
          <w:szCs w:val="24"/>
        </w:rPr>
        <w:t>½ TL geräuchertes Paprikapulver</w:t>
      </w:r>
    </w:p>
    <w:p w14:paraId="29976507" w14:textId="41650B69" w:rsidR="00B03D53" w:rsidRDefault="00B03D53" w:rsidP="006408DC">
      <w:pPr>
        <w:rPr>
          <w:sz w:val="24"/>
          <w:szCs w:val="24"/>
        </w:rPr>
      </w:pPr>
      <w:r>
        <w:rPr>
          <w:sz w:val="24"/>
          <w:szCs w:val="24"/>
        </w:rPr>
        <w:t>1 Lorbeerblatt</w:t>
      </w:r>
    </w:p>
    <w:p w14:paraId="5C73852C" w14:textId="4605DE54" w:rsidR="00B03D53" w:rsidRDefault="00B03D53" w:rsidP="006408DC">
      <w:pPr>
        <w:rPr>
          <w:sz w:val="24"/>
          <w:szCs w:val="24"/>
        </w:rPr>
      </w:pPr>
      <w:r>
        <w:rPr>
          <w:sz w:val="24"/>
          <w:szCs w:val="24"/>
        </w:rPr>
        <w:t>4 Streifen Schale von 1 Zitrone</w:t>
      </w:r>
    </w:p>
    <w:p w14:paraId="6A2F21E4" w14:textId="4A2602BE" w:rsidR="00B03D53" w:rsidRDefault="00B03D53" w:rsidP="006408DC">
      <w:pPr>
        <w:rPr>
          <w:sz w:val="24"/>
          <w:szCs w:val="24"/>
        </w:rPr>
      </w:pPr>
      <w:r w:rsidRPr="00B03D53">
        <w:rPr>
          <w:sz w:val="24"/>
          <w:szCs w:val="24"/>
        </w:rPr>
        <w:t>¼ TL Chiliflocken#1 Dose (400g) Tomatenstü</w:t>
      </w:r>
      <w:r>
        <w:rPr>
          <w:sz w:val="24"/>
          <w:szCs w:val="24"/>
        </w:rPr>
        <w:t>cke</w:t>
      </w:r>
    </w:p>
    <w:p w14:paraId="2F43FF01" w14:textId="01278196" w:rsidR="00B03D53" w:rsidRDefault="00B03D53" w:rsidP="006408DC">
      <w:pPr>
        <w:rPr>
          <w:sz w:val="24"/>
          <w:szCs w:val="24"/>
        </w:rPr>
      </w:pPr>
      <w:r>
        <w:rPr>
          <w:sz w:val="24"/>
          <w:szCs w:val="24"/>
        </w:rPr>
        <w:t>300 g passierte Tomaten aus der Dose</w:t>
      </w:r>
    </w:p>
    <w:p w14:paraId="63A30499" w14:textId="65D8AA7B" w:rsidR="00B03D53" w:rsidRDefault="00B03D53" w:rsidP="006408DC">
      <w:pPr>
        <w:rPr>
          <w:sz w:val="24"/>
          <w:szCs w:val="24"/>
        </w:rPr>
      </w:pPr>
      <w:r>
        <w:rPr>
          <w:sz w:val="24"/>
          <w:szCs w:val="24"/>
        </w:rPr>
        <w:t>700 ml Gemüsebrühe</w:t>
      </w:r>
    </w:p>
    <w:p w14:paraId="44110D12" w14:textId="02BB4B55" w:rsidR="00B03D53" w:rsidRDefault="00B03D53" w:rsidP="006408DC">
      <w:pPr>
        <w:rPr>
          <w:sz w:val="24"/>
          <w:szCs w:val="24"/>
        </w:rPr>
      </w:pPr>
      <w:r>
        <w:rPr>
          <w:sz w:val="24"/>
          <w:szCs w:val="24"/>
        </w:rPr>
        <w:t>1 EL Kümmelsamen</w:t>
      </w:r>
    </w:p>
    <w:p w14:paraId="6645A935" w14:textId="4A285D09" w:rsidR="00B03D53" w:rsidRDefault="00B03D53" w:rsidP="006408DC">
      <w:pPr>
        <w:rPr>
          <w:sz w:val="24"/>
          <w:szCs w:val="24"/>
        </w:rPr>
      </w:pPr>
      <w:r>
        <w:rPr>
          <w:sz w:val="24"/>
          <w:szCs w:val="24"/>
        </w:rPr>
        <w:t>300 g Feta, in 2 cm große Stücke gebrochen</w:t>
      </w:r>
    </w:p>
    <w:p w14:paraId="09860375" w14:textId="503DE94C" w:rsidR="00B03D53" w:rsidRDefault="00B03D53" w:rsidP="006408DC">
      <w:pPr>
        <w:rPr>
          <w:sz w:val="24"/>
          <w:szCs w:val="24"/>
        </w:rPr>
      </w:pPr>
      <w:r>
        <w:rPr>
          <w:sz w:val="24"/>
          <w:szCs w:val="24"/>
        </w:rPr>
        <w:t>1 EL frische Oreganoblätter</w:t>
      </w:r>
    </w:p>
    <w:p w14:paraId="722BF6AD" w14:textId="434D9E35" w:rsidR="00B03D53" w:rsidRDefault="00B03D53" w:rsidP="006408DC">
      <w:pPr>
        <w:rPr>
          <w:sz w:val="24"/>
          <w:szCs w:val="24"/>
        </w:rPr>
      </w:pPr>
      <w:r>
        <w:rPr>
          <w:sz w:val="24"/>
          <w:szCs w:val="24"/>
        </w:rPr>
        <w:t>Salz</w:t>
      </w:r>
    </w:p>
    <w:p w14:paraId="13BB3F2F" w14:textId="11739F15" w:rsidR="00B03D53" w:rsidRDefault="00B03D53" w:rsidP="006408DC">
      <w:pPr>
        <w:rPr>
          <w:sz w:val="24"/>
          <w:szCs w:val="24"/>
        </w:rPr>
      </w:pPr>
    </w:p>
    <w:p w14:paraId="4D493FE8" w14:textId="64218D53" w:rsidR="00E852F9" w:rsidRDefault="00E852F9" w:rsidP="006408DC">
      <w:pPr>
        <w:rPr>
          <w:sz w:val="24"/>
          <w:szCs w:val="24"/>
        </w:rPr>
      </w:pPr>
      <w:r>
        <w:rPr>
          <w:sz w:val="24"/>
          <w:szCs w:val="24"/>
        </w:rPr>
        <w:t>Zubereitung:</w:t>
      </w:r>
    </w:p>
    <w:p w14:paraId="1BAA942A" w14:textId="3FF50052" w:rsidR="00B03D53" w:rsidRPr="00E852F9" w:rsidRDefault="00B03D53" w:rsidP="00B40E8C">
      <w:pPr>
        <w:pStyle w:val="ListParagraph"/>
        <w:numPr>
          <w:ilvl w:val="0"/>
          <w:numId w:val="1599"/>
        </w:numPr>
        <w:spacing w:after="120"/>
        <w:ind w:left="714" w:hanging="357"/>
        <w:contextualSpacing w:val="0"/>
        <w:jc w:val="both"/>
        <w:rPr>
          <w:sz w:val="24"/>
          <w:szCs w:val="24"/>
        </w:rPr>
      </w:pPr>
      <w:r w:rsidRPr="00E852F9">
        <w:rPr>
          <w:sz w:val="24"/>
          <w:szCs w:val="24"/>
        </w:rPr>
        <w:t>Die Graupen unter fließendem kaltem Wasser gründlich abspülen und abtropfen lassen.</w:t>
      </w:r>
    </w:p>
    <w:p w14:paraId="351A232E" w14:textId="261F6DF7" w:rsidR="00B03D53" w:rsidRPr="00E852F9" w:rsidRDefault="00B03D53" w:rsidP="00B40E8C">
      <w:pPr>
        <w:pStyle w:val="ListParagraph"/>
        <w:numPr>
          <w:ilvl w:val="0"/>
          <w:numId w:val="1599"/>
        </w:numPr>
        <w:spacing w:after="120"/>
        <w:ind w:left="714" w:hanging="357"/>
        <w:contextualSpacing w:val="0"/>
        <w:jc w:val="both"/>
        <w:rPr>
          <w:sz w:val="24"/>
          <w:szCs w:val="24"/>
        </w:rPr>
      </w:pPr>
      <w:r w:rsidRPr="00E852F9">
        <w:rPr>
          <w:sz w:val="24"/>
          <w:szCs w:val="24"/>
        </w:rPr>
        <w:t>In einem Topf die Butter mit 2 EL Esslöffeln Öl erhitzen und darin Sellerie, Schalotten und Knoblauch 5 Minuten bei geringer Hitze anschwitzen, bis sie weich sind. Graupen, Thymian, Paprikapulver, Lorbeer, Zitronenschale, Chiliflocke, Tomaten, passierte Tomaten, Brühe sowie ½ TL Salz dazugeben und die Zutaten gut verrühren. Das Ganze zum Kochen bringen</w:t>
      </w:r>
      <w:r w:rsidR="00C91591" w:rsidRPr="00E852F9">
        <w:rPr>
          <w:sz w:val="24"/>
          <w:szCs w:val="24"/>
        </w:rPr>
        <w:t xml:space="preserve"> und 45 Minuten bei sehr geringer Hitze köcheln lassen, bis die Graupen weich sind und die Flüssigkeit fast vollständig aufgesogen haben. Dabei regelmäßig umrühren, damit der Risotto nicht anhängt. Falls nötig, etwas Wasser dazugießen.</w:t>
      </w:r>
    </w:p>
    <w:p w14:paraId="1ECA56E1" w14:textId="01FA9917" w:rsidR="00C91591" w:rsidRPr="00E852F9" w:rsidRDefault="00C91591" w:rsidP="00B40E8C">
      <w:pPr>
        <w:pStyle w:val="ListParagraph"/>
        <w:numPr>
          <w:ilvl w:val="0"/>
          <w:numId w:val="1599"/>
        </w:numPr>
        <w:spacing w:after="120"/>
        <w:ind w:left="714" w:hanging="357"/>
        <w:contextualSpacing w:val="0"/>
        <w:jc w:val="both"/>
        <w:rPr>
          <w:sz w:val="24"/>
          <w:szCs w:val="24"/>
        </w:rPr>
      </w:pPr>
      <w:r w:rsidRPr="00E852F9">
        <w:rPr>
          <w:sz w:val="24"/>
          <w:szCs w:val="24"/>
        </w:rPr>
        <w:lastRenderedPageBreak/>
        <w:t>In der Zwischenzeit die Kümmelsamen einige Minuten ohne Fett in einer Pfanne rösten und danach grob zerstoßen. Mit dem restlichen Öl zum Feta geben und die Zutaten vorsichtig mischen.</w:t>
      </w:r>
    </w:p>
    <w:p w14:paraId="05CFC10E" w14:textId="7F5F293A" w:rsidR="00C91591" w:rsidRPr="00E852F9" w:rsidRDefault="00C91591" w:rsidP="00B40E8C">
      <w:pPr>
        <w:pStyle w:val="ListParagraph"/>
        <w:numPr>
          <w:ilvl w:val="0"/>
          <w:numId w:val="1599"/>
        </w:numPr>
        <w:spacing w:after="120"/>
        <w:ind w:left="714" w:hanging="357"/>
        <w:contextualSpacing w:val="0"/>
        <w:jc w:val="both"/>
        <w:rPr>
          <w:sz w:val="24"/>
          <w:szCs w:val="24"/>
        </w:rPr>
      </w:pPr>
      <w:r w:rsidRPr="00E852F9">
        <w:rPr>
          <w:sz w:val="24"/>
          <w:szCs w:val="24"/>
        </w:rPr>
        <w:t>Den fertigen Risotto noch einmal abschmecken und auf tiefe Teller verteilen. Den Feta mit der Marinade darauf verteilen und mit den Oreganoblättern bestreuen.</w:t>
      </w:r>
    </w:p>
    <w:p w14:paraId="00BD9DFF" w14:textId="77777777" w:rsidR="00C91591" w:rsidRDefault="00C91591">
      <w:pPr>
        <w:rPr>
          <w:sz w:val="24"/>
          <w:szCs w:val="24"/>
        </w:rPr>
      </w:pPr>
      <w:r>
        <w:rPr>
          <w:sz w:val="24"/>
          <w:szCs w:val="24"/>
        </w:rPr>
        <w:br w:type="page"/>
      </w:r>
    </w:p>
    <w:p w14:paraId="4E0D888D" w14:textId="067570FD" w:rsidR="00A55A8C" w:rsidRPr="003B3F98" w:rsidRDefault="00A55A8C" w:rsidP="00FC2CD5">
      <w:pPr>
        <w:pStyle w:val="Heading2"/>
        <w:spacing w:after="240"/>
      </w:pPr>
      <w:r w:rsidRPr="003B3F98">
        <w:lastRenderedPageBreak/>
        <w:t>Mejadra</w:t>
      </w:r>
      <w:r w:rsidR="00603FF1">
        <w:rPr>
          <w:rStyle w:val="FootnoteReference"/>
          <w:lang w:val="en-US"/>
        </w:rPr>
        <w:footnoteReference w:id="1105"/>
      </w:r>
      <w:r w:rsidRPr="003B3F98">
        <w:t xml:space="preserve"> </w:t>
      </w:r>
    </w:p>
    <w:p w14:paraId="2D5B8DC3" w14:textId="5DBA372D" w:rsidR="00A55A8C" w:rsidRPr="00497371" w:rsidRDefault="00A55A8C" w:rsidP="006408DC">
      <w:pPr>
        <w:rPr>
          <w:sz w:val="24"/>
          <w:szCs w:val="24"/>
        </w:rPr>
      </w:pPr>
      <w:r w:rsidRPr="00FC2CD5">
        <w:rPr>
          <w:sz w:val="24"/>
          <w:szCs w:val="24"/>
          <w:u w:val="single"/>
        </w:rPr>
        <w:t>Zutaten</w:t>
      </w:r>
      <w:r w:rsidRPr="00497371">
        <w:rPr>
          <w:sz w:val="24"/>
          <w:szCs w:val="24"/>
        </w:rPr>
        <w:t xml:space="preserve"> </w:t>
      </w:r>
      <w:r w:rsidR="00FC2CD5">
        <w:rPr>
          <w:sz w:val="24"/>
          <w:szCs w:val="24"/>
        </w:rPr>
        <w:t>(</w:t>
      </w:r>
      <w:r w:rsidRPr="00497371">
        <w:rPr>
          <w:sz w:val="24"/>
          <w:szCs w:val="24"/>
        </w:rPr>
        <w:t>für 6 Portionen</w:t>
      </w:r>
      <w:r w:rsidR="00FC2CD5">
        <w:rPr>
          <w:sz w:val="24"/>
          <w:szCs w:val="24"/>
        </w:rPr>
        <w:t>):</w:t>
      </w:r>
    </w:p>
    <w:p w14:paraId="65B23403" w14:textId="0DA815B1" w:rsidR="00A55A8C" w:rsidRDefault="00A55A8C" w:rsidP="006408DC">
      <w:pPr>
        <w:rPr>
          <w:sz w:val="24"/>
          <w:szCs w:val="24"/>
        </w:rPr>
      </w:pPr>
      <w:r w:rsidRPr="00A55A8C">
        <w:rPr>
          <w:sz w:val="24"/>
          <w:szCs w:val="24"/>
        </w:rPr>
        <w:t>250 g grüne oder braune L</w:t>
      </w:r>
      <w:r>
        <w:rPr>
          <w:sz w:val="24"/>
          <w:szCs w:val="24"/>
        </w:rPr>
        <w:t>insen</w:t>
      </w:r>
    </w:p>
    <w:p w14:paraId="0454DC5B" w14:textId="01BF939E" w:rsidR="00A55A8C" w:rsidRDefault="00A55A8C" w:rsidP="006408DC">
      <w:pPr>
        <w:rPr>
          <w:sz w:val="24"/>
          <w:szCs w:val="24"/>
        </w:rPr>
      </w:pPr>
      <w:r>
        <w:rPr>
          <w:sz w:val="24"/>
          <w:szCs w:val="24"/>
        </w:rPr>
        <w:t>4 mittelgroße Zwiebeln (700g)</w:t>
      </w:r>
    </w:p>
    <w:p w14:paraId="2D8EC45B" w14:textId="2E4D6544" w:rsidR="00A55A8C" w:rsidRDefault="00A55A8C" w:rsidP="006408DC">
      <w:pPr>
        <w:rPr>
          <w:sz w:val="24"/>
          <w:szCs w:val="24"/>
        </w:rPr>
      </w:pPr>
      <w:r>
        <w:rPr>
          <w:sz w:val="24"/>
          <w:szCs w:val="24"/>
        </w:rPr>
        <w:t>3 EL Mehl</w:t>
      </w:r>
    </w:p>
    <w:p w14:paraId="6A329EEB" w14:textId="17B1CB9A" w:rsidR="00A55A8C" w:rsidRDefault="00A55A8C" w:rsidP="006408DC">
      <w:pPr>
        <w:rPr>
          <w:sz w:val="24"/>
          <w:szCs w:val="24"/>
        </w:rPr>
      </w:pPr>
      <w:r>
        <w:rPr>
          <w:sz w:val="24"/>
          <w:szCs w:val="24"/>
        </w:rPr>
        <w:t>Etwa 250 ml Sonnenblumenöl</w:t>
      </w:r>
    </w:p>
    <w:p w14:paraId="1ADC7F75" w14:textId="0E7C6872" w:rsidR="00A55A8C" w:rsidRDefault="00A55A8C" w:rsidP="006408DC">
      <w:pPr>
        <w:rPr>
          <w:sz w:val="24"/>
          <w:szCs w:val="24"/>
        </w:rPr>
      </w:pPr>
      <w:r>
        <w:rPr>
          <w:sz w:val="24"/>
          <w:szCs w:val="24"/>
        </w:rPr>
        <w:t>2 TL Kreuzkümmelsamen</w:t>
      </w:r>
    </w:p>
    <w:p w14:paraId="55BF9C21" w14:textId="6A053AB8" w:rsidR="00A55A8C" w:rsidRDefault="00A55A8C" w:rsidP="006408DC">
      <w:pPr>
        <w:rPr>
          <w:sz w:val="24"/>
          <w:szCs w:val="24"/>
        </w:rPr>
      </w:pPr>
      <w:r>
        <w:rPr>
          <w:sz w:val="24"/>
          <w:szCs w:val="24"/>
        </w:rPr>
        <w:t>1,5 TL Koriandersamen</w:t>
      </w:r>
    </w:p>
    <w:p w14:paraId="65AA9310" w14:textId="1625D877" w:rsidR="00A55A8C" w:rsidRDefault="00A55A8C" w:rsidP="006408DC">
      <w:pPr>
        <w:rPr>
          <w:sz w:val="24"/>
          <w:szCs w:val="24"/>
        </w:rPr>
      </w:pPr>
      <w:r>
        <w:rPr>
          <w:sz w:val="24"/>
          <w:szCs w:val="24"/>
        </w:rPr>
        <w:t>200g Basmatireis</w:t>
      </w:r>
    </w:p>
    <w:p w14:paraId="1A1DCAB4" w14:textId="599E1D90" w:rsidR="00A55A8C" w:rsidRDefault="00A55A8C" w:rsidP="006408DC">
      <w:pPr>
        <w:rPr>
          <w:sz w:val="24"/>
          <w:szCs w:val="24"/>
        </w:rPr>
      </w:pPr>
      <w:r>
        <w:rPr>
          <w:sz w:val="24"/>
          <w:szCs w:val="24"/>
        </w:rPr>
        <w:t>2 EL Olivenöl</w:t>
      </w:r>
    </w:p>
    <w:p w14:paraId="21E10E15" w14:textId="794E2FB9" w:rsidR="00A55A8C" w:rsidRDefault="00A55A8C" w:rsidP="006408DC">
      <w:pPr>
        <w:rPr>
          <w:sz w:val="24"/>
          <w:szCs w:val="24"/>
        </w:rPr>
      </w:pPr>
      <w:r>
        <w:rPr>
          <w:sz w:val="24"/>
          <w:szCs w:val="24"/>
        </w:rPr>
        <w:t>½ TL gemahlene Kurkuma</w:t>
      </w:r>
    </w:p>
    <w:p w14:paraId="4789D780" w14:textId="5D355689" w:rsidR="00A55A8C" w:rsidRDefault="00A55A8C" w:rsidP="006408DC">
      <w:pPr>
        <w:rPr>
          <w:sz w:val="24"/>
          <w:szCs w:val="24"/>
        </w:rPr>
      </w:pPr>
      <w:r>
        <w:rPr>
          <w:sz w:val="24"/>
          <w:szCs w:val="24"/>
        </w:rPr>
        <w:t>1 ½ TL gemahlene Piment</w:t>
      </w:r>
    </w:p>
    <w:p w14:paraId="6245AEF8" w14:textId="0B508E1B" w:rsidR="00A55A8C" w:rsidRDefault="00A55A8C" w:rsidP="006408DC">
      <w:pPr>
        <w:rPr>
          <w:sz w:val="24"/>
          <w:szCs w:val="24"/>
        </w:rPr>
      </w:pPr>
      <w:r>
        <w:rPr>
          <w:sz w:val="24"/>
          <w:szCs w:val="24"/>
        </w:rPr>
        <w:t>1 ½ TL Zimt</w:t>
      </w:r>
    </w:p>
    <w:p w14:paraId="2C685F8D" w14:textId="153DDE5D" w:rsidR="00A55A8C" w:rsidRDefault="00A55A8C" w:rsidP="006408DC">
      <w:pPr>
        <w:rPr>
          <w:sz w:val="24"/>
          <w:szCs w:val="24"/>
        </w:rPr>
      </w:pPr>
      <w:r>
        <w:rPr>
          <w:sz w:val="24"/>
          <w:szCs w:val="24"/>
        </w:rPr>
        <w:t>1 TL Zucker</w:t>
      </w:r>
    </w:p>
    <w:p w14:paraId="018863F1" w14:textId="70C1D951" w:rsidR="00A55A8C" w:rsidRDefault="00A55A8C" w:rsidP="006408DC">
      <w:pPr>
        <w:rPr>
          <w:sz w:val="24"/>
          <w:szCs w:val="24"/>
        </w:rPr>
      </w:pPr>
      <w:r>
        <w:rPr>
          <w:sz w:val="24"/>
          <w:szCs w:val="24"/>
        </w:rPr>
        <w:t>Salz und Pfeffer</w:t>
      </w:r>
    </w:p>
    <w:p w14:paraId="57BAF9C0" w14:textId="23BEDB65" w:rsidR="00A55A8C" w:rsidRDefault="00A55A8C" w:rsidP="006408DC">
      <w:pPr>
        <w:rPr>
          <w:sz w:val="24"/>
          <w:szCs w:val="24"/>
        </w:rPr>
      </w:pPr>
    </w:p>
    <w:p w14:paraId="7994706D" w14:textId="6D34EA45" w:rsidR="00FC2CD5" w:rsidRDefault="00FC2CD5" w:rsidP="006408DC">
      <w:pPr>
        <w:rPr>
          <w:sz w:val="24"/>
          <w:szCs w:val="24"/>
        </w:rPr>
      </w:pPr>
      <w:r>
        <w:rPr>
          <w:sz w:val="24"/>
          <w:szCs w:val="24"/>
        </w:rPr>
        <w:t>Zubereitung:</w:t>
      </w:r>
    </w:p>
    <w:p w14:paraId="6BF36DEE" w14:textId="314CD5E0" w:rsidR="00A55A8C" w:rsidRPr="00FC2CD5" w:rsidRDefault="00A55A8C" w:rsidP="00B40E8C">
      <w:pPr>
        <w:pStyle w:val="ListParagraph"/>
        <w:numPr>
          <w:ilvl w:val="0"/>
          <w:numId w:val="1602"/>
        </w:numPr>
        <w:spacing w:after="120"/>
        <w:ind w:left="714" w:hanging="357"/>
        <w:contextualSpacing w:val="0"/>
        <w:jc w:val="both"/>
        <w:rPr>
          <w:sz w:val="24"/>
          <w:szCs w:val="24"/>
        </w:rPr>
      </w:pPr>
      <w:r w:rsidRPr="00FC2CD5">
        <w:rPr>
          <w:sz w:val="24"/>
          <w:szCs w:val="24"/>
        </w:rPr>
        <w:t>Die Linsen in einem kleinen Topf mit reichlich Wasser bedecken, aufkochen, 12-15 Minuten bissfest garen, dann in ein Sieb gießen.</w:t>
      </w:r>
    </w:p>
    <w:p w14:paraId="6BB5D162" w14:textId="2560EC93" w:rsidR="00A55A8C" w:rsidRPr="00FC2CD5" w:rsidRDefault="00A55A8C" w:rsidP="00B40E8C">
      <w:pPr>
        <w:pStyle w:val="ListParagraph"/>
        <w:numPr>
          <w:ilvl w:val="0"/>
          <w:numId w:val="1602"/>
        </w:numPr>
        <w:spacing w:after="120"/>
        <w:ind w:left="714" w:hanging="357"/>
        <w:contextualSpacing w:val="0"/>
        <w:jc w:val="both"/>
        <w:rPr>
          <w:sz w:val="24"/>
          <w:szCs w:val="24"/>
        </w:rPr>
      </w:pPr>
      <w:r w:rsidRPr="00FC2CD5">
        <w:rPr>
          <w:sz w:val="24"/>
          <w:szCs w:val="24"/>
        </w:rPr>
        <w:t>Die Zwiebeln schälen und in feine Ringe schneiden</w:t>
      </w:r>
      <w:r w:rsidR="0024000C" w:rsidRPr="00FC2CD5">
        <w:rPr>
          <w:sz w:val="24"/>
          <w:szCs w:val="24"/>
        </w:rPr>
        <w:t>. Auf einer großen Platte verteilen, mit Mehl bestäuben und mit 1 TL Salz würzen. Das Ganze dann mit den Händen durchmischen. In einem Topf mit schwerem Boden das Sonnenblumenöl bei hoher Temperatur erhitzen. Die Wärmezufuhr etwas verringern und die Zwiebelringe portionsweise 5-7 Minute im heißen Öl frittieren, bis sie goldbraun und knusprig sind. Dabei gelegentlich mit einem Schaumlöffel umrühren und die Temperatur, falls nötig, reduzieren, damit die Zwiebeln nicht zu dunkel werden. Mit dem Schaumlöffel aus dem Topf heben, auf Küchenpapier abtropfen lassen und noch einmal nachsalzen.</w:t>
      </w:r>
    </w:p>
    <w:p w14:paraId="126082B8" w14:textId="241AEC33" w:rsidR="0024000C" w:rsidRPr="00FC2CD5" w:rsidRDefault="0024000C" w:rsidP="00B40E8C">
      <w:pPr>
        <w:pStyle w:val="ListParagraph"/>
        <w:numPr>
          <w:ilvl w:val="0"/>
          <w:numId w:val="1602"/>
        </w:numPr>
        <w:spacing w:after="120"/>
        <w:ind w:left="714" w:hanging="357"/>
        <w:contextualSpacing w:val="0"/>
        <w:jc w:val="both"/>
        <w:rPr>
          <w:sz w:val="24"/>
          <w:szCs w:val="24"/>
        </w:rPr>
      </w:pPr>
      <w:r w:rsidRPr="00FC2CD5">
        <w:rPr>
          <w:sz w:val="24"/>
          <w:szCs w:val="24"/>
        </w:rPr>
        <w:t xml:space="preserve">Das restliche Öl aus dem Frittiertopf abgießen, den Boden mit Küchenpapier anreiben. Kreuzkümmel und Koriander hineingeben und 1-2 Minuten bei mittlerer Hitze rösten. </w:t>
      </w:r>
      <w:r w:rsidR="00B74DA3" w:rsidRPr="00FC2CD5">
        <w:rPr>
          <w:sz w:val="24"/>
          <w:szCs w:val="24"/>
        </w:rPr>
        <w:t>Reis, Olivenöl</w:t>
      </w:r>
      <w:r w:rsidRPr="00FC2CD5">
        <w:rPr>
          <w:sz w:val="24"/>
          <w:szCs w:val="24"/>
        </w:rPr>
        <w:t>, die Gewürze</w:t>
      </w:r>
      <w:r w:rsidR="0096129E" w:rsidRPr="00FC2CD5">
        <w:rPr>
          <w:sz w:val="24"/>
          <w:szCs w:val="24"/>
        </w:rPr>
        <w:t>, Zucker, ½ TL Salz und reichlich Pfeffer hinzufügen und das Ganze verrühren, bis die Reiskörner mit Öl überzogen sind. Die gekochten Linsen dazugeben und 350 ml Wasser angießen. Aufkochen und zugedeckt 15 Minuten bei sehr geringer Hitze köcheln lassen.</w:t>
      </w:r>
    </w:p>
    <w:p w14:paraId="2B5C5F25" w14:textId="32B5A344" w:rsidR="0096129E" w:rsidRPr="00FC2CD5" w:rsidRDefault="0096129E" w:rsidP="00B40E8C">
      <w:pPr>
        <w:pStyle w:val="ListParagraph"/>
        <w:numPr>
          <w:ilvl w:val="0"/>
          <w:numId w:val="1602"/>
        </w:numPr>
        <w:spacing w:after="120"/>
        <w:ind w:left="714" w:hanging="357"/>
        <w:contextualSpacing w:val="0"/>
        <w:jc w:val="both"/>
        <w:rPr>
          <w:sz w:val="24"/>
          <w:szCs w:val="24"/>
        </w:rPr>
      </w:pPr>
      <w:r w:rsidRPr="00FC2CD5">
        <w:rPr>
          <w:sz w:val="24"/>
          <w:szCs w:val="24"/>
        </w:rPr>
        <w:lastRenderedPageBreak/>
        <w:t>Den Topf vom Herd nehmen. Den Deckel abheben und den Topf sofort mit einem Geschirrtuch bedecken. Den Deckel wieder auflegen und den Reis 10 Minuten ruhen lassen.</w:t>
      </w:r>
    </w:p>
    <w:p w14:paraId="7D453E51" w14:textId="78058669" w:rsidR="0096129E" w:rsidRPr="00FC2CD5" w:rsidRDefault="0096129E" w:rsidP="00B40E8C">
      <w:pPr>
        <w:pStyle w:val="ListParagraph"/>
        <w:numPr>
          <w:ilvl w:val="0"/>
          <w:numId w:val="1602"/>
        </w:numPr>
        <w:spacing w:after="120"/>
        <w:ind w:left="714" w:hanging="357"/>
        <w:contextualSpacing w:val="0"/>
        <w:jc w:val="both"/>
        <w:rPr>
          <w:sz w:val="24"/>
          <w:szCs w:val="24"/>
        </w:rPr>
      </w:pPr>
      <w:r w:rsidRPr="00FC2CD5">
        <w:rPr>
          <w:sz w:val="24"/>
          <w:szCs w:val="24"/>
        </w:rPr>
        <w:t>Die Hälfte der frittierten Zwiebeln unterziehen. Den Linsenreis in einer Schüssel anrichten und mit den restlichen Zwiebelringen bestreuen.</w:t>
      </w:r>
    </w:p>
    <w:p w14:paraId="07026362" w14:textId="77777777" w:rsidR="0096129E" w:rsidRDefault="0096129E">
      <w:pPr>
        <w:rPr>
          <w:sz w:val="24"/>
          <w:szCs w:val="24"/>
        </w:rPr>
      </w:pPr>
      <w:r>
        <w:rPr>
          <w:sz w:val="24"/>
          <w:szCs w:val="24"/>
        </w:rPr>
        <w:br w:type="page"/>
      </w:r>
    </w:p>
    <w:p w14:paraId="06C84344" w14:textId="2F00E737" w:rsidR="0049536E" w:rsidRPr="003B3F98" w:rsidRDefault="0049536E" w:rsidP="007669F9">
      <w:pPr>
        <w:pStyle w:val="Heading2"/>
        <w:spacing w:after="240"/>
      </w:pPr>
      <w:r w:rsidRPr="003B3F98">
        <w:lastRenderedPageBreak/>
        <w:t>Tabbouleh</w:t>
      </w:r>
      <w:r w:rsidR="00D35B22">
        <w:rPr>
          <w:rStyle w:val="FootnoteReference"/>
          <w:lang w:val="en-US"/>
        </w:rPr>
        <w:footnoteReference w:id="1106"/>
      </w:r>
      <w:r w:rsidRPr="003B3F98">
        <w:t xml:space="preserve"> </w:t>
      </w:r>
    </w:p>
    <w:p w14:paraId="257F4387" w14:textId="4B361572" w:rsidR="0049536E" w:rsidRPr="003E1229" w:rsidRDefault="0049536E" w:rsidP="00503D63">
      <w:pPr>
        <w:rPr>
          <w:sz w:val="24"/>
          <w:szCs w:val="24"/>
        </w:rPr>
      </w:pPr>
      <w:r w:rsidRPr="007669F9">
        <w:rPr>
          <w:sz w:val="24"/>
          <w:szCs w:val="24"/>
          <w:u w:val="single"/>
        </w:rPr>
        <w:t>Zutaten</w:t>
      </w:r>
      <w:r w:rsidRPr="003E1229">
        <w:rPr>
          <w:sz w:val="24"/>
          <w:szCs w:val="24"/>
        </w:rPr>
        <w:t xml:space="preserve"> </w:t>
      </w:r>
      <w:r w:rsidR="007669F9">
        <w:rPr>
          <w:sz w:val="24"/>
          <w:szCs w:val="24"/>
        </w:rPr>
        <w:t>(</w:t>
      </w:r>
      <w:r w:rsidRPr="003E1229">
        <w:rPr>
          <w:sz w:val="24"/>
          <w:szCs w:val="24"/>
        </w:rPr>
        <w:t>für 4 Portionen</w:t>
      </w:r>
      <w:r w:rsidR="007669F9">
        <w:rPr>
          <w:sz w:val="24"/>
          <w:szCs w:val="24"/>
        </w:rPr>
        <w:t>):</w:t>
      </w:r>
    </w:p>
    <w:p w14:paraId="1686182D" w14:textId="77777777" w:rsidR="0049536E" w:rsidRPr="0049536E" w:rsidRDefault="0049536E" w:rsidP="00503D63">
      <w:pPr>
        <w:rPr>
          <w:sz w:val="24"/>
          <w:szCs w:val="24"/>
        </w:rPr>
      </w:pPr>
      <w:r w:rsidRPr="0049536E">
        <w:rPr>
          <w:sz w:val="24"/>
          <w:szCs w:val="24"/>
        </w:rPr>
        <w:t>30 g feiner Bulgur</w:t>
      </w:r>
    </w:p>
    <w:p w14:paraId="52B11F34" w14:textId="77777777" w:rsidR="0049536E" w:rsidRDefault="0049536E" w:rsidP="00503D63">
      <w:pPr>
        <w:rPr>
          <w:sz w:val="24"/>
          <w:szCs w:val="24"/>
        </w:rPr>
      </w:pPr>
      <w:r w:rsidRPr="0049536E">
        <w:rPr>
          <w:sz w:val="24"/>
          <w:szCs w:val="24"/>
        </w:rPr>
        <w:t>2 große r</w:t>
      </w:r>
      <w:r>
        <w:rPr>
          <w:sz w:val="24"/>
          <w:szCs w:val="24"/>
        </w:rPr>
        <w:t>eife, aber feste Tomaten (300g)</w:t>
      </w:r>
    </w:p>
    <w:p w14:paraId="395B54A0" w14:textId="46838354" w:rsidR="0049536E" w:rsidRDefault="0049536E" w:rsidP="00503D63">
      <w:pPr>
        <w:rPr>
          <w:sz w:val="24"/>
          <w:szCs w:val="24"/>
        </w:rPr>
      </w:pPr>
      <w:r>
        <w:rPr>
          <w:sz w:val="24"/>
          <w:szCs w:val="24"/>
        </w:rPr>
        <w:t>1 Schalotte, fein gehackt</w:t>
      </w:r>
    </w:p>
    <w:p w14:paraId="0F0422ED" w14:textId="77777777" w:rsidR="0049536E" w:rsidRDefault="0049536E" w:rsidP="00503D63">
      <w:pPr>
        <w:rPr>
          <w:sz w:val="24"/>
          <w:szCs w:val="24"/>
        </w:rPr>
      </w:pPr>
      <w:r>
        <w:rPr>
          <w:sz w:val="24"/>
          <w:szCs w:val="24"/>
        </w:rPr>
        <w:t>3 EL Zitronensaft, plus Zitronensaft zum Abschmecken</w:t>
      </w:r>
    </w:p>
    <w:p w14:paraId="5803733D" w14:textId="77777777" w:rsidR="0049536E" w:rsidRDefault="0049536E" w:rsidP="00503D63">
      <w:pPr>
        <w:rPr>
          <w:sz w:val="24"/>
          <w:szCs w:val="24"/>
        </w:rPr>
      </w:pPr>
      <w:r>
        <w:rPr>
          <w:sz w:val="24"/>
          <w:szCs w:val="24"/>
        </w:rPr>
        <w:t>4 große Bund glatte Petersilie (160 g)</w:t>
      </w:r>
    </w:p>
    <w:p w14:paraId="5B9A725A" w14:textId="77777777" w:rsidR="0049536E" w:rsidRDefault="0049536E" w:rsidP="00503D63">
      <w:pPr>
        <w:rPr>
          <w:sz w:val="24"/>
          <w:szCs w:val="24"/>
        </w:rPr>
      </w:pPr>
      <w:r>
        <w:rPr>
          <w:sz w:val="24"/>
          <w:szCs w:val="24"/>
        </w:rPr>
        <w:t>2 Bund Minze (30 g)</w:t>
      </w:r>
    </w:p>
    <w:p w14:paraId="293FF819" w14:textId="77777777" w:rsidR="0049536E" w:rsidRDefault="0049536E" w:rsidP="00503D63">
      <w:pPr>
        <w:rPr>
          <w:sz w:val="24"/>
          <w:szCs w:val="24"/>
        </w:rPr>
      </w:pPr>
      <w:r>
        <w:rPr>
          <w:sz w:val="24"/>
          <w:szCs w:val="24"/>
        </w:rPr>
        <w:t>2 TL gemahlener Piment</w:t>
      </w:r>
    </w:p>
    <w:p w14:paraId="237AEC93" w14:textId="7FBB2761" w:rsidR="001B0D31" w:rsidRDefault="0049536E" w:rsidP="00503D63">
      <w:pPr>
        <w:rPr>
          <w:sz w:val="24"/>
          <w:szCs w:val="24"/>
        </w:rPr>
      </w:pPr>
      <w:r>
        <w:rPr>
          <w:sz w:val="24"/>
          <w:szCs w:val="24"/>
        </w:rPr>
        <w:t xml:space="preserve">1 TL Baharat </w:t>
      </w:r>
    </w:p>
    <w:p w14:paraId="35722FA0" w14:textId="77777777" w:rsidR="001B0D31" w:rsidRDefault="001B0D31" w:rsidP="00503D63">
      <w:pPr>
        <w:rPr>
          <w:sz w:val="24"/>
          <w:szCs w:val="24"/>
        </w:rPr>
      </w:pPr>
      <w:r>
        <w:rPr>
          <w:sz w:val="24"/>
          <w:szCs w:val="24"/>
        </w:rPr>
        <w:t>80 ml Olivenöl</w:t>
      </w:r>
    </w:p>
    <w:p w14:paraId="53DEE9A0" w14:textId="77777777" w:rsidR="001B0D31" w:rsidRDefault="001B0D31" w:rsidP="00503D63">
      <w:pPr>
        <w:rPr>
          <w:sz w:val="24"/>
          <w:szCs w:val="24"/>
        </w:rPr>
      </w:pPr>
      <w:r>
        <w:rPr>
          <w:sz w:val="24"/>
          <w:szCs w:val="24"/>
        </w:rPr>
        <w:t>70 g Granatapfelkerne (wenn man will)</w:t>
      </w:r>
    </w:p>
    <w:p w14:paraId="6D6532C7" w14:textId="77777777" w:rsidR="001B0D31" w:rsidRDefault="001B0D31" w:rsidP="00503D63">
      <w:pPr>
        <w:rPr>
          <w:sz w:val="24"/>
          <w:szCs w:val="24"/>
        </w:rPr>
      </w:pPr>
      <w:r>
        <w:rPr>
          <w:sz w:val="24"/>
          <w:szCs w:val="24"/>
        </w:rPr>
        <w:t>Salz und Schwarzer Pfeffer</w:t>
      </w:r>
    </w:p>
    <w:p w14:paraId="3D6C238E" w14:textId="77777777" w:rsidR="001B0D31" w:rsidRDefault="001B0D31" w:rsidP="00503D63">
      <w:pPr>
        <w:rPr>
          <w:sz w:val="24"/>
          <w:szCs w:val="24"/>
        </w:rPr>
      </w:pPr>
    </w:p>
    <w:p w14:paraId="0F5EBD25" w14:textId="5B2CC443" w:rsidR="007669F9" w:rsidRDefault="007669F9" w:rsidP="00503D63">
      <w:pPr>
        <w:rPr>
          <w:sz w:val="24"/>
          <w:szCs w:val="24"/>
        </w:rPr>
      </w:pPr>
      <w:r>
        <w:rPr>
          <w:sz w:val="24"/>
          <w:szCs w:val="24"/>
        </w:rPr>
        <w:t>Zubereitung:</w:t>
      </w:r>
    </w:p>
    <w:p w14:paraId="527B9943" w14:textId="77777777" w:rsidR="001B0D31" w:rsidRPr="00C91400" w:rsidRDefault="001B0D31" w:rsidP="00B40E8C">
      <w:pPr>
        <w:pStyle w:val="ListParagraph"/>
        <w:numPr>
          <w:ilvl w:val="0"/>
          <w:numId w:val="1605"/>
        </w:numPr>
        <w:spacing w:after="120"/>
        <w:ind w:left="714" w:hanging="357"/>
        <w:contextualSpacing w:val="0"/>
        <w:jc w:val="both"/>
        <w:rPr>
          <w:sz w:val="24"/>
          <w:szCs w:val="24"/>
        </w:rPr>
      </w:pPr>
      <w:r w:rsidRPr="00C91400">
        <w:rPr>
          <w:sz w:val="24"/>
          <w:szCs w:val="24"/>
        </w:rPr>
        <w:t>Den Bulgur in ein feines Sieb geben und unter fließendem kaltem Wasser waschen, bis das Wasser klar bleibt und die Stärke weitgehend abgespült isst. Den Bulgur anschließend in eine Schüssel füllen.</w:t>
      </w:r>
    </w:p>
    <w:p w14:paraId="7E09E091" w14:textId="7C94D1FC" w:rsidR="001B0D31" w:rsidRPr="00C91400" w:rsidRDefault="001B0D31" w:rsidP="00B40E8C">
      <w:pPr>
        <w:pStyle w:val="ListParagraph"/>
        <w:numPr>
          <w:ilvl w:val="0"/>
          <w:numId w:val="1605"/>
        </w:numPr>
        <w:spacing w:after="120"/>
        <w:ind w:left="714" w:hanging="357"/>
        <w:contextualSpacing w:val="0"/>
        <w:jc w:val="both"/>
        <w:rPr>
          <w:sz w:val="24"/>
          <w:szCs w:val="24"/>
        </w:rPr>
      </w:pPr>
      <w:r w:rsidRPr="00C91400">
        <w:rPr>
          <w:sz w:val="24"/>
          <w:szCs w:val="24"/>
        </w:rPr>
        <w:t>Die Tomaten in 0,5 cm dicke Scheiben, dann in 0,5 cm breite Streifen und anschließend in Würfel schneiden (</w:t>
      </w:r>
      <w:r w:rsidRPr="001B0D31">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Pr="00C91400">
        <w:rPr>
          <w:sz w:val="24"/>
          <w:szCs w:val="24"/>
        </w:rPr>
        <w:t>). Die Tomatenwürfel mit ihrem Saft, der Schalotte und dem Zitronensaft zu dem Bulgur geben und alles gut durchmischen.</w:t>
      </w:r>
    </w:p>
    <w:p w14:paraId="7448AB6D" w14:textId="38ADABD6" w:rsidR="001B0D31" w:rsidRPr="00C91400" w:rsidRDefault="001B0D31" w:rsidP="00B40E8C">
      <w:pPr>
        <w:pStyle w:val="ListParagraph"/>
        <w:numPr>
          <w:ilvl w:val="0"/>
          <w:numId w:val="1605"/>
        </w:numPr>
        <w:spacing w:after="120"/>
        <w:ind w:left="714" w:hanging="357"/>
        <w:contextualSpacing w:val="0"/>
        <w:jc w:val="both"/>
        <w:rPr>
          <w:sz w:val="24"/>
          <w:szCs w:val="24"/>
        </w:rPr>
      </w:pPr>
      <w:r w:rsidRPr="00C91400">
        <w:rPr>
          <w:sz w:val="24"/>
          <w:szCs w:val="24"/>
        </w:rPr>
        <w:t>Ein paar Stängel Petersilie fest zusammendrücken, den größten Teil der Stiele abschneiden und wegwerfen. Die Blätter ans</w:t>
      </w:r>
      <w:r w:rsidR="00C01A7E" w:rsidRPr="00C91400">
        <w:rPr>
          <w:sz w:val="24"/>
          <w:szCs w:val="24"/>
        </w:rPr>
        <w:t>c</w:t>
      </w:r>
      <w:r w:rsidRPr="00C91400">
        <w:rPr>
          <w:sz w:val="24"/>
          <w:szCs w:val="24"/>
        </w:rPr>
        <w:t>hließend so fein wie möglich hacken (1 mm) und zu den übrigen zutaten in die Schüssel geben. Auf diese Weise die gesamte Petersilie zerkleinern.</w:t>
      </w:r>
    </w:p>
    <w:p w14:paraId="6A16F899" w14:textId="6DF1814D" w:rsidR="001B0D31" w:rsidRPr="00C91400" w:rsidRDefault="001B0D31" w:rsidP="00B40E8C">
      <w:pPr>
        <w:pStyle w:val="ListParagraph"/>
        <w:numPr>
          <w:ilvl w:val="0"/>
          <w:numId w:val="1605"/>
        </w:numPr>
        <w:spacing w:after="120"/>
        <w:ind w:left="714" w:hanging="357"/>
        <w:contextualSpacing w:val="0"/>
        <w:jc w:val="both"/>
        <w:rPr>
          <w:sz w:val="24"/>
          <w:szCs w:val="24"/>
        </w:rPr>
      </w:pPr>
      <w:r w:rsidRPr="00C91400">
        <w:rPr>
          <w:sz w:val="24"/>
          <w:szCs w:val="24"/>
        </w:rPr>
        <w:t>Die Minzeblätter abzupfen, zusammendrüc</w:t>
      </w:r>
      <w:r w:rsidR="00C01A7E" w:rsidRPr="00C91400">
        <w:rPr>
          <w:sz w:val="24"/>
          <w:szCs w:val="24"/>
        </w:rPr>
        <w:t>k</w:t>
      </w:r>
      <w:r w:rsidRPr="00C91400">
        <w:rPr>
          <w:sz w:val="24"/>
          <w:szCs w:val="24"/>
        </w:rPr>
        <w:t>e</w:t>
      </w:r>
      <w:r w:rsidR="00C01A7E" w:rsidRPr="00C91400">
        <w:rPr>
          <w:sz w:val="24"/>
          <w:szCs w:val="24"/>
        </w:rPr>
        <w:t>n</w:t>
      </w:r>
      <w:r w:rsidRPr="00C91400">
        <w:rPr>
          <w:sz w:val="24"/>
          <w:szCs w:val="24"/>
        </w:rPr>
        <w:t xml:space="preserve"> und ebenso fein hacken </w:t>
      </w:r>
      <w:r w:rsidR="00C01A7E" w:rsidRPr="00C91400">
        <w:rPr>
          <w:sz w:val="24"/>
          <w:szCs w:val="24"/>
        </w:rPr>
        <w:t>wie die Petersilie. Die Blätter dabei nicht zerquetschen, damit sie ihre schöne grüne Farbe behalten. Die gehackte Minze ebenfalls in die Schüssel geben-</w:t>
      </w:r>
    </w:p>
    <w:p w14:paraId="26AC233A" w14:textId="662A4EC2" w:rsidR="00C01A7E" w:rsidRPr="00C91400" w:rsidRDefault="00C01A7E" w:rsidP="00B40E8C">
      <w:pPr>
        <w:pStyle w:val="ListParagraph"/>
        <w:numPr>
          <w:ilvl w:val="0"/>
          <w:numId w:val="1605"/>
        </w:numPr>
        <w:spacing w:after="120"/>
        <w:ind w:left="714" w:hanging="357"/>
        <w:contextualSpacing w:val="0"/>
        <w:jc w:val="both"/>
        <w:rPr>
          <w:sz w:val="24"/>
          <w:szCs w:val="24"/>
        </w:rPr>
      </w:pPr>
      <w:r w:rsidRPr="00C91400">
        <w:rPr>
          <w:sz w:val="24"/>
          <w:szCs w:val="24"/>
        </w:rPr>
        <w:t>Zum Schluss Piment, Baharat, Olivenöl und nach Belieben Granatapfelkerne hinzufügen. Den Salat mit Salz und Pfeffer und eventuell noch etwas Zitronensaft abschmecken und servieren.</w:t>
      </w:r>
    </w:p>
    <w:p w14:paraId="001C6250" w14:textId="5BF457E0" w:rsidR="00C01A7E" w:rsidRDefault="00C01A7E" w:rsidP="00503D63">
      <w:pPr>
        <w:rPr>
          <w:sz w:val="24"/>
          <w:szCs w:val="24"/>
        </w:rPr>
      </w:pPr>
    </w:p>
    <w:p w14:paraId="47DC0AC9" w14:textId="54C05355" w:rsidR="00C01A7E" w:rsidRDefault="00C01A7E" w:rsidP="00C91400">
      <w:pPr>
        <w:ind w:left="1416" w:hanging="1416"/>
        <w:jc w:val="both"/>
        <w:rPr>
          <w:sz w:val="24"/>
          <w:szCs w:val="24"/>
        </w:rPr>
      </w:pPr>
      <w:r w:rsidRPr="00C91400">
        <w:rPr>
          <w:i/>
          <w:iCs/>
          <w:sz w:val="24"/>
          <w:szCs w:val="24"/>
        </w:rPr>
        <w:lastRenderedPageBreak/>
        <w:t>Baharat:</w:t>
      </w:r>
      <w:r>
        <w:rPr>
          <w:sz w:val="24"/>
          <w:szCs w:val="24"/>
        </w:rPr>
        <w:tab/>
        <w:t>(1 TL schwarze Pfefferkörner, 1 TL Koriandersamen, 1 kleine Zimtstange, hackt, ½ TL Gewürznelken, ½ TL gemahlener Piment, 1 TL Kardamonkapseln, ½ Muskatnuss, gerieben. Alles zu feinem Pulver zermahlen und fertig)</w:t>
      </w:r>
    </w:p>
    <w:p w14:paraId="0D8A2B0B" w14:textId="2E552989" w:rsidR="00952A1D" w:rsidRDefault="00017319" w:rsidP="00952A1D">
      <w:pPr>
        <w:pStyle w:val="Heading2"/>
        <w:spacing w:after="240"/>
        <w:rPr>
          <w:sz w:val="24"/>
          <w:szCs w:val="24"/>
        </w:rPr>
      </w:pPr>
      <w:r w:rsidRPr="0049536E">
        <w:br w:type="page"/>
      </w:r>
    </w:p>
    <w:p w14:paraId="6BDB5C20" w14:textId="77777777" w:rsidR="0096654F" w:rsidRDefault="0096654F" w:rsidP="0096654F">
      <w:pPr>
        <w:pStyle w:val="Heading2"/>
        <w:spacing w:after="240"/>
      </w:pPr>
      <w:r>
        <w:lastRenderedPageBreak/>
        <w:t>Taboulé</w:t>
      </w:r>
      <w:r>
        <w:rPr>
          <w:rStyle w:val="FootnoteReference"/>
        </w:rPr>
        <w:footnoteReference w:id="1107"/>
      </w:r>
    </w:p>
    <w:p w14:paraId="596A15CF" w14:textId="77777777" w:rsidR="0096654F" w:rsidRPr="0096654F" w:rsidRDefault="0096654F" w:rsidP="0096654F">
      <w:pPr>
        <w:rPr>
          <w:sz w:val="24"/>
          <w:szCs w:val="24"/>
        </w:rPr>
      </w:pPr>
      <w:r w:rsidRPr="0096654F">
        <w:rPr>
          <w:sz w:val="24"/>
          <w:szCs w:val="24"/>
          <w:u w:val="single"/>
        </w:rPr>
        <w:t>Zutaten</w:t>
      </w:r>
      <w:r w:rsidRPr="0096654F">
        <w:rPr>
          <w:sz w:val="24"/>
          <w:szCs w:val="24"/>
        </w:rPr>
        <w:t xml:space="preserve"> (für 2-3 Portionen):</w:t>
      </w:r>
    </w:p>
    <w:p w14:paraId="55D38C7A" w14:textId="77777777" w:rsidR="0096654F" w:rsidRPr="0096654F" w:rsidRDefault="0096654F" w:rsidP="0096654F">
      <w:pPr>
        <w:rPr>
          <w:sz w:val="24"/>
          <w:szCs w:val="24"/>
        </w:rPr>
      </w:pPr>
      <w:r w:rsidRPr="0096654F">
        <w:rPr>
          <w:sz w:val="24"/>
          <w:szCs w:val="24"/>
        </w:rPr>
        <w:t>1 großer Bund glatte Petersilie</w:t>
      </w:r>
    </w:p>
    <w:p w14:paraId="2FC0FBD6" w14:textId="77777777" w:rsidR="0096654F" w:rsidRPr="0096654F" w:rsidRDefault="0096654F" w:rsidP="0096654F">
      <w:pPr>
        <w:rPr>
          <w:sz w:val="24"/>
          <w:szCs w:val="24"/>
        </w:rPr>
      </w:pPr>
      <w:r w:rsidRPr="0096654F">
        <w:rPr>
          <w:sz w:val="24"/>
          <w:szCs w:val="24"/>
        </w:rPr>
        <w:t>Einige Zweige Minze</w:t>
      </w:r>
    </w:p>
    <w:p w14:paraId="198A2094" w14:textId="77777777" w:rsidR="0096654F" w:rsidRPr="0096654F" w:rsidRDefault="0096654F" w:rsidP="0096654F">
      <w:pPr>
        <w:rPr>
          <w:sz w:val="24"/>
          <w:szCs w:val="24"/>
        </w:rPr>
      </w:pPr>
      <w:r w:rsidRPr="0096654F">
        <w:rPr>
          <w:sz w:val="24"/>
          <w:szCs w:val="24"/>
        </w:rPr>
        <w:t>50 g Bulgur</w:t>
      </w:r>
    </w:p>
    <w:p w14:paraId="63108D74" w14:textId="77777777" w:rsidR="0096654F" w:rsidRPr="0096654F" w:rsidRDefault="0096654F" w:rsidP="0096654F">
      <w:pPr>
        <w:rPr>
          <w:sz w:val="24"/>
          <w:szCs w:val="24"/>
        </w:rPr>
      </w:pPr>
      <w:r w:rsidRPr="0096654F">
        <w:rPr>
          <w:sz w:val="24"/>
          <w:szCs w:val="24"/>
        </w:rPr>
        <w:t>1 kleine rote Zwiebel</w:t>
      </w:r>
    </w:p>
    <w:p w14:paraId="0D0F841E" w14:textId="77777777" w:rsidR="0096654F" w:rsidRPr="0096654F" w:rsidRDefault="0096654F" w:rsidP="0096654F">
      <w:pPr>
        <w:rPr>
          <w:sz w:val="24"/>
          <w:szCs w:val="24"/>
        </w:rPr>
      </w:pPr>
      <w:r w:rsidRPr="0096654F">
        <w:rPr>
          <w:sz w:val="24"/>
          <w:szCs w:val="24"/>
        </w:rPr>
        <w:t>2 kleine Tomaten</w:t>
      </w:r>
    </w:p>
    <w:p w14:paraId="274C38BC" w14:textId="77777777" w:rsidR="0096654F" w:rsidRPr="0096654F" w:rsidRDefault="0096654F" w:rsidP="0096654F">
      <w:pPr>
        <w:rPr>
          <w:sz w:val="24"/>
          <w:szCs w:val="24"/>
        </w:rPr>
      </w:pPr>
      <w:r w:rsidRPr="0096654F">
        <w:rPr>
          <w:sz w:val="24"/>
          <w:szCs w:val="24"/>
        </w:rPr>
        <w:t>Zitronensaft</w:t>
      </w:r>
    </w:p>
    <w:p w14:paraId="322942DD" w14:textId="77777777" w:rsidR="0096654F" w:rsidRPr="0096654F" w:rsidRDefault="0096654F" w:rsidP="0096654F">
      <w:pPr>
        <w:rPr>
          <w:sz w:val="24"/>
          <w:szCs w:val="24"/>
        </w:rPr>
      </w:pPr>
      <w:r w:rsidRPr="0096654F">
        <w:rPr>
          <w:sz w:val="24"/>
          <w:szCs w:val="24"/>
        </w:rPr>
        <w:t>Olivenöl</w:t>
      </w:r>
    </w:p>
    <w:p w14:paraId="73F6E575" w14:textId="77777777" w:rsidR="0096654F" w:rsidRPr="0096654F" w:rsidRDefault="0096654F" w:rsidP="0096654F">
      <w:pPr>
        <w:rPr>
          <w:sz w:val="24"/>
          <w:szCs w:val="24"/>
        </w:rPr>
      </w:pPr>
      <w:r w:rsidRPr="0096654F">
        <w:rPr>
          <w:sz w:val="24"/>
          <w:szCs w:val="24"/>
        </w:rPr>
        <w:t>Salz, Pfeffer</w:t>
      </w:r>
    </w:p>
    <w:p w14:paraId="61CDBD27" w14:textId="77777777" w:rsidR="0096654F" w:rsidRPr="0096654F" w:rsidRDefault="0096654F" w:rsidP="0096654F">
      <w:pPr>
        <w:rPr>
          <w:sz w:val="24"/>
          <w:szCs w:val="24"/>
        </w:rPr>
      </w:pPr>
    </w:p>
    <w:p w14:paraId="2CDE608E" w14:textId="77777777" w:rsidR="0096654F" w:rsidRPr="0096654F" w:rsidRDefault="0096654F" w:rsidP="0096654F">
      <w:pPr>
        <w:rPr>
          <w:sz w:val="24"/>
          <w:szCs w:val="24"/>
        </w:rPr>
      </w:pPr>
      <w:r w:rsidRPr="0096654F">
        <w:rPr>
          <w:sz w:val="24"/>
          <w:szCs w:val="24"/>
        </w:rPr>
        <w:t>Zubereitung:</w:t>
      </w:r>
    </w:p>
    <w:p w14:paraId="6A2AE3D3" w14:textId="77777777" w:rsidR="0096654F" w:rsidRPr="0096654F" w:rsidRDefault="0096654F" w:rsidP="00B40E8C">
      <w:pPr>
        <w:pStyle w:val="ListParagraph"/>
        <w:numPr>
          <w:ilvl w:val="0"/>
          <w:numId w:val="1806"/>
        </w:numPr>
        <w:spacing w:after="120"/>
        <w:contextualSpacing w:val="0"/>
        <w:jc w:val="both"/>
        <w:rPr>
          <w:sz w:val="24"/>
          <w:szCs w:val="24"/>
        </w:rPr>
      </w:pPr>
      <w:r w:rsidRPr="0096654F">
        <w:rPr>
          <w:sz w:val="24"/>
          <w:szCs w:val="24"/>
        </w:rPr>
        <w:t>Man nimmt ein sehr großes Bündel Petersilie, vielleicht sogar zwei, löst die Blätter von den Stielen und hackt die Blättchen klein. Das sollte man ausnahmsweise ordentlich machen: Wenn die Blätter zu grob geschnitten sind, lässt sich der Salat nicht essen. Es kommt jetzt noch etwas Minze hinzu, ebenfalls gehackt. Den Bulgur in Salzwasser gar kochen, abkühlen lassen und dazugeben. Zwiebel und Tomaten fein hacken und hinzufügen. Das Dressing besteht aus nicht mehr als Zitronensaft, etwas Olivenöl, Salz und Pfeffer.</w:t>
      </w:r>
    </w:p>
    <w:p w14:paraId="0A73175B" w14:textId="77777777" w:rsidR="0096654F" w:rsidRPr="0096654F" w:rsidRDefault="0096654F" w:rsidP="00B40E8C">
      <w:pPr>
        <w:pStyle w:val="ListParagraph"/>
        <w:numPr>
          <w:ilvl w:val="0"/>
          <w:numId w:val="1806"/>
        </w:numPr>
        <w:spacing w:after="120"/>
        <w:contextualSpacing w:val="0"/>
        <w:jc w:val="both"/>
        <w:rPr>
          <w:sz w:val="24"/>
          <w:szCs w:val="24"/>
        </w:rPr>
      </w:pPr>
      <w:r w:rsidRPr="0096654F">
        <w:rPr>
          <w:sz w:val="24"/>
          <w:szCs w:val="24"/>
        </w:rPr>
        <w:t>Man kann dazu ein paar Scheiben Halloumi braten oder man isst dazu in Gottes Namen ein paar Lammspieße, wenn man sonst befürchtet, bei so viel Grün zum Kaninchen zu werden.</w:t>
      </w:r>
    </w:p>
    <w:p w14:paraId="7C53C1A4" w14:textId="77777777" w:rsidR="0096654F" w:rsidRPr="0096654F" w:rsidRDefault="0096654F" w:rsidP="0096654F">
      <w:pPr>
        <w:spacing w:after="120"/>
        <w:jc w:val="both"/>
        <w:rPr>
          <w:sz w:val="24"/>
          <w:szCs w:val="24"/>
        </w:rPr>
      </w:pPr>
    </w:p>
    <w:p w14:paraId="3438AAA3" w14:textId="77777777" w:rsidR="0096654F" w:rsidRPr="0096654F" w:rsidRDefault="0096654F" w:rsidP="0096654F">
      <w:pPr>
        <w:spacing w:after="120"/>
        <w:ind w:left="1416" w:hanging="1416"/>
        <w:jc w:val="both"/>
        <w:rPr>
          <w:sz w:val="24"/>
          <w:szCs w:val="24"/>
        </w:rPr>
      </w:pPr>
      <w:r w:rsidRPr="0096654F">
        <w:rPr>
          <w:sz w:val="24"/>
          <w:szCs w:val="24"/>
        </w:rPr>
        <w:t>Kommentar:</w:t>
      </w:r>
      <w:r w:rsidRPr="0096654F">
        <w:rPr>
          <w:sz w:val="24"/>
          <w:szCs w:val="24"/>
        </w:rPr>
        <w:tab/>
        <w:t>Die Taboués in den Plastikschalen im Supermarkt und die meisten Taboulés, die zu WG-Partys mitgebracht werden, bestehen fast nur noch aus Bulgur oder Couscous, ein paar Tomaten und Zwiebeln. Das sind jedenfalls nicht mehr die grünen Salate der libanesischen Küche, in denen ab und an mal ein Bulgurkorn auftaucht.</w:t>
      </w:r>
    </w:p>
    <w:p w14:paraId="7CF70501" w14:textId="77777777" w:rsidR="0096654F" w:rsidRPr="0096654F" w:rsidRDefault="0096654F" w:rsidP="0096654F">
      <w:pPr>
        <w:rPr>
          <w:rFonts w:asciiTheme="majorHAnsi" w:eastAsiaTheme="majorEastAsia" w:hAnsiTheme="majorHAnsi" w:cstheme="majorBidi"/>
          <w:color w:val="2F5496" w:themeColor="accent1" w:themeShade="BF"/>
          <w:sz w:val="24"/>
          <w:szCs w:val="24"/>
        </w:rPr>
      </w:pPr>
      <w:r w:rsidRPr="0096654F">
        <w:rPr>
          <w:sz w:val="24"/>
          <w:szCs w:val="24"/>
        </w:rPr>
        <w:br w:type="page"/>
      </w:r>
    </w:p>
    <w:p w14:paraId="1640C1B5" w14:textId="77777777" w:rsidR="00830865" w:rsidRDefault="00830865" w:rsidP="00830865">
      <w:pPr>
        <w:pStyle w:val="Heading2"/>
        <w:spacing w:after="240"/>
      </w:pPr>
      <w:r>
        <w:lastRenderedPageBreak/>
        <w:t xml:space="preserve">Taboulé </w:t>
      </w:r>
      <w:r>
        <w:rPr>
          <w:rStyle w:val="FootnoteReference"/>
        </w:rPr>
        <w:footnoteReference w:id="1108"/>
      </w:r>
    </w:p>
    <w:p w14:paraId="4D53F420" w14:textId="77777777" w:rsidR="00830865" w:rsidRDefault="00830865" w:rsidP="00830865">
      <w:pPr>
        <w:rPr>
          <w:sz w:val="24"/>
          <w:szCs w:val="24"/>
        </w:rPr>
      </w:pPr>
      <w:r w:rsidRPr="00245428">
        <w:rPr>
          <w:sz w:val="24"/>
          <w:szCs w:val="24"/>
          <w:u w:val="single"/>
        </w:rPr>
        <w:t>Zutaten</w:t>
      </w:r>
      <w:r>
        <w:rPr>
          <w:sz w:val="24"/>
          <w:szCs w:val="24"/>
        </w:rPr>
        <w:t xml:space="preserve"> (für 2-3 Personen)</w:t>
      </w:r>
    </w:p>
    <w:p w14:paraId="28C95262" w14:textId="77777777" w:rsidR="00830865" w:rsidRDefault="00830865" w:rsidP="00830865">
      <w:pPr>
        <w:rPr>
          <w:sz w:val="24"/>
          <w:szCs w:val="24"/>
        </w:rPr>
      </w:pPr>
      <w:r>
        <w:rPr>
          <w:sz w:val="24"/>
          <w:szCs w:val="24"/>
        </w:rPr>
        <w:t>1 großer Bund Petersilie</w:t>
      </w:r>
    </w:p>
    <w:p w14:paraId="4E6A3C83" w14:textId="77777777" w:rsidR="00830865" w:rsidRDefault="00830865" w:rsidP="00830865">
      <w:pPr>
        <w:rPr>
          <w:sz w:val="24"/>
          <w:szCs w:val="24"/>
        </w:rPr>
      </w:pPr>
      <w:r>
        <w:rPr>
          <w:sz w:val="24"/>
          <w:szCs w:val="24"/>
        </w:rPr>
        <w:t>Einige Zweige Minze</w:t>
      </w:r>
    </w:p>
    <w:p w14:paraId="5CA04F4B" w14:textId="77777777" w:rsidR="00830865" w:rsidRDefault="00830865" w:rsidP="00830865">
      <w:pPr>
        <w:rPr>
          <w:sz w:val="24"/>
          <w:szCs w:val="24"/>
        </w:rPr>
      </w:pPr>
      <w:r>
        <w:rPr>
          <w:sz w:val="24"/>
          <w:szCs w:val="24"/>
        </w:rPr>
        <w:t>50 g Bulgur (oder Couscous)</w:t>
      </w:r>
    </w:p>
    <w:p w14:paraId="0D0EEB0F" w14:textId="77777777" w:rsidR="00830865" w:rsidRDefault="00830865" w:rsidP="00830865">
      <w:pPr>
        <w:rPr>
          <w:sz w:val="24"/>
          <w:szCs w:val="24"/>
        </w:rPr>
      </w:pPr>
      <w:r>
        <w:rPr>
          <w:sz w:val="24"/>
          <w:szCs w:val="24"/>
        </w:rPr>
        <w:t>1 kleine rote Zwiebel</w:t>
      </w:r>
    </w:p>
    <w:p w14:paraId="105C46C4" w14:textId="77777777" w:rsidR="00830865" w:rsidRDefault="00830865" w:rsidP="00830865">
      <w:pPr>
        <w:rPr>
          <w:sz w:val="24"/>
          <w:szCs w:val="24"/>
        </w:rPr>
      </w:pPr>
      <w:r>
        <w:rPr>
          <w:sz w:val="24"/>
          <w:szCs w:val="24"/>
        </w:rPr>
        <w:t>2 kleine Tomaten</w:t>
      </w:r>
    </w:p>
    <w:p w14:paraId="3F13760A" w14:textId="77777777" w:rsidR="00830865" w:rsidRDefault="00830865" w:rsidP="00830865">
      <w:pPr>
        <w:rPr>
          <w:sz w:val="24"/>
          <w:szCs w:val="24"/>
        </w:rPr>
      </w:pPr>
      <w:r>
        <w:rPr>
          <w:sz w:val="24"/>
          <w:szCs w:val="24"/>
        </w:rPr>
        <w:t>Zitronensaft</w:t>
      </w:r>
    </w:p>
    <w:p w14:paraId="68A4373F" w14:textId="77777777" w:rsidR="00830865" w:rsidRDefault="00830865" w:rsidP="00830865">
      <w:pPr>
        <w:rPr>
          <w:sz w:val="24"/>
          <w:szCs w:val="24"/>
        </w:rPr>
      </w:pPr>
      <w:r>
        <w:rPr>
          <w:sz w:val="24"/>
          <w:szCs w:val="24"/>
        </w:rPr>
        <w:t>Olivenöl</w:t>
      </w:r>
    </w:p>
    <w:p w14:paraId="7EE84F03" w14:textId="77777777" w:rsidR="00830865" w:rsidRDefault="00830865" w:rsidP="00830865">
      <w:pPr>
        <w:rPr>
          <w:sz w:val="24"/>
          <w:szCs w:val="24"/>
        </w:rPr>
      </w:pPr>
      <w:r>
        <w:rPr>
          <w:sz w:val="24"/>
          <w:szCs w:val="24"/>
        </w:rPr>
        <w:t>Salz, Pfeffer</w:t>
      </w:r>
    </w:p>
    <w:p w14:paraId="312C3235" w14:textId="77777777" w:rsidR="00830865" w:rsidRDefault="00830865" w:rsidP="00830865">
      <w:pPr>
        <w:rPr>
          <w:sz w:val="24"/>
          <w:szCs w:val="24"/>
        </w:rPr>
      </w:pPr>
    </w:p>
    <w:p w14:paraId="078EE882" w14:textId="77777777" w:rsidR="00830865" w:rsidRDefault="00830865" w:rsidP="00830865">
      <w:pPr>
        <w:rPr>
          <w:sz w:val="24"/>
          <w:szCs w:val="24"/>
        </w:rPr>
      </w:pPr>
      <w:r>
        <w:rPr>
          <w:sz w:val="24"/>
          <w:szCs w:val="24"/>
        </w:rPr>
        <w:t>Zubereitung:</w:t>
      </w:r>
    </w:p>
    <w:p w14:paraId="107A811F" w14:textId="77777777" w:rsidR="00830865" w:rsidRPr="00166AB1" w:rsidRDefault="00830865" w:rsidP="00B40E8C">
      <w:pPr>
        <w:pStyle w:val="ListParagraph"/>
        <w:numPr>
          <w:ilvl w:val="0"/>
          <w:numId w:val="1981"/>
        </w:numPr>
        <w:spacing w:after="120"/>
        <w:contextualSpacing w:val="0"/>
        <w:jc w:val="both"/>
        <w:rPr>
          <w:sz w:val="24"/>
          <w:szCs w:val="24"/>
        </w:rPr>
      </w:pPr>
      <w:r w:rsidRPr="00166AB1">
        <w:rPr>
          <w:sz w:val="24"/>
          <w:szCs w:val="24"/>
        </w:rPr>
        <w:t>Man nimmt ein sehr großen Bund Petersilie, vielleicht sogar zwei, löst die Blätter von den Stielen und hackt die Blättchen sehr klein. Das sollte man ausnahmsweise ordentlich machen: Wenn die Blätter zu grob geschnitten sind, lässt sich der Salat nicht essen. Es kommt jetzt noch etwas Minze hinzu, ebenfalls fein gehackt. Den Bulgur in Salzwasser garkochen (oder eben Couscous), abkühlen lassen und dazugeben. Zwiebel und Tomaten fein hacken und hinzufügen. Das Dressing besteht aus nicht mehr als etwas Zitronensaft, etwas Olivenöl, Salz und Pfeffer.</w:t>
      </w:r>
    </w:p>
    <w:p w14:paraId="46B83716" w14:textId="77777777" w:rsidR="00830865" w:rsidRDefault="00830865" w:rsidP="00830865">
      <w:pPr>
        <w:jc w:val="both"/>
        <w:rPr>
          <w:sz w:val="24"/>
          <w:szCs w:val="24"/>
        </w:rPr>
      </w:pPr>
    </w:p>
    <w:p w14:paraId="24262302" w14:textId="77777777" w:rsidR="00830865" w:rsidRDefault="00830865" w:rsidP="00830865">
      <w:pPr>
        <w:ind w:left="1416" w:hanging="1416"/>
        <w:jc w:val="both"/>
        <w:rPr>
          <w:sz w:val="24"/>
          <w:szCs w:val="24"/>
        </w:rPr>
      </w:pPr>
      <w:r>
        <w:rPr>
          <w:sz w:val="24"/>
          <w:szCs w:val="24"/>
        </w:rPr>
        <w:t>Kommentar:</w:t>
      </w:r>
      <w:r>
        <w:rPr>
          <w:sz w:val="24"/>
          <w:szCs w:val="24"/>
        </w:rPr>
        <w:tab/>
      </w:r>
      <w:r w:rsidRPr="001F6300">
        <w:rPr>
          <w:sz w:val="24"/>
          <w:szCs w:val="24"/>
        </w:rPr>
        <w:t>Man kann dazu ein paar Scheiben Halloumi braten, der in der Pfanne nicht schmilzt, sondern knusprig wird. Oder man isst dazu in Gottes Namen ein paar Lammspieße, wenn man befürchtet, bei so viel Grün zum Kaninchen zu werden.</w:t>
      </w:r>
    </w:p>
    <w:p w14:paraId="6619B94C" w14:textId="77777777" w:rsidR="00830865" w:rsidRDefault="00830865" w:rsidP="00830865">
      <w:pPr>
        <w:rPr>
          <w:sz w:val="24"/>
          <w:szCs w:val="24"/>
        </w:rPr>
      </w:pPr>
      <w:r>
        <w:rPr>
          <w:sz w:val="24"/>
          <w:szCs w:val="24"/>
        </w:rPr>
        <w:br w:type="page"/>
      </w:r>
    </w:p>
    <w:p w14:paraId="5BB89C80" w14:textId="430F8528" w:rsidR="00316776" w:rsidRPr="003E1229" w:rsidRDefault="00316776" w:rsidP="005E2BE1">
      <w:pPr>
        <w:pStyle w:val="Heading2"/>
        <w:spacing w:after="240"/>
      </w:pPr>
      <w:r>
        <w:lastRenderedPageBreak/>
        <w:t>Brotfrikadellen</w:t>
      </w:r>
      <w:r w:rsidR="005B0448">
        <w:rPr>
          <w:rStyle w:val="FootnoteReference"/>
        </w:rPr>
        <w:footnoteReference w:id="1109"/>
      </w:r>
      <w:r>
        <w:t xml:space="preserve"> </w:t>
      </w:r>
    </w:p>
    <w:p w14:paraId="76545960" w14:textId="579F89B0" w:rsidR="00316776" w:rsidRPr="003E1229" w:rsidRDefault="00316776">
      <w:pPr>
        <w:rPr>
          <w:sz w:val="24"/>
          <w:szCs w:val="24"/>
        </w:rPr>
      </w:pPr>
      <w:r w:rsidRPr="005E2BE1">
        <w:rPr>
          <w:sz w:val="24"/>
          <w:szCs w:val="24"/>
          <w:u w:val="single"/>
        </w:rPr>
        <w:t xml:space="preserve">Zutaten </w:t>
      </w:r>
      <w:r w:rsidR="005E2BE1">
        <w:rPr>
          <w:sz w:val="24"/>
          <w:szCs w:val="24"/>
        </w:rPr>
        <w:t>(</w:t>
      </w:r>
      <w:r w:rsidRPr="003E1229">
        <w:rPr>
          <w:sz w:val="24"/>
          <w:szCs w:val="24"/>
        </w:rPr>
        <w:t>für ca. 8 Stück</w:t>
      </w:r>
      <w:r w:rsidR="005E2BE1">
        <w:rPr>
          <w:sz w:val="24"/>
          <w:szCs w:val="24"/>
        </w:rPr>
        <w:t>)</w:t>
      </w:r>
    </w:p>
    <w:p w14:paraId="5213CA84" w14:textId="77777777" w:rsidR="00316776" w:rsidRPr="003E1229" w:rsidRDefault="00316776">
      <w:pPr>
        <w:rPr>
          <w:sz w:val="24"/>
          <w:szCs w:val="24"/>
        </w:rPr>
      </w:pPr>
      <w:r w:rsidRPr="003E1229">
        <w:rPr>
          <w:sz w:val="24"/>
          <w:szCs w:val="24"/>
        </w:rPr>
        <w:t>4 Scheiben Weißbrot, entrindet</w:t>
      </w:r>
    </w:p>
    <w:p w14:paraId="1026F038" w14:textId="77777777" w:rsidR="00316776" w:rsidRPr="003E1229" w:rsidRDefault="00316776">
      <w:pPr>
        <w:rPr>
          <w:sz w:val="24"/>
          <w:szCs w:val="24"/>
        </w:rPr>
      </w:pPr>
      <w:r w:rsidRPr="003E1229">
        <w:rPr>
          <w:sz w:val="24"/>
          <w:szCs w:val="24"/>
        </w:rPr>
        <w:t>4 Eier</w:t>
      </w:r>
    </w:p>
    <w:p w14:paraId="1EFE2A91" w14:textId="51537BA1" w:rsidR="00316776" w:rsidRPr="003E1229" w:rsidRDefault="00316776">
      <w:pPr>
        <w:rPr>
          <w:sz w:val="24"/>
          <w:szCs w:val="24"/>
        </w:rPr>
      </w:pPr>
      <w:r w:rsidRPr="003E1229">
        <w:rPr>
          <w:sz w:val="24"/>
          <w:szCs w:val="24"/>
        </w:rPr>
        <w:t>1,5 TL gemahlener Kreuzkümmel</w:t>
      </w:r>
    </w:p>
    <w:p w14:paraId="19577DDA" w14:textId="77777777" w:rsidR="00316776" w:rsidRPr="003E1229" w:rsidRDefault="00316776">
      <w:pPr>
        <w:rPr>
          <w:sz w:val="24"/>
          <w:szCs w:val="24"/>
        </w:rPr>
      </w:pPr>
      <w:r w:rsidRPr="003E1229">
        <w:rPr>
          <w:sz w:val="24"/>
          <w:szCs w:val="24"/>
        </w:rPr>
        <w:t>½ TL Paprikapulver, edelsüß</w:t>
      </w:r>
    </w:p>
    <w:p w14:paraId="1EFE557A" w14:textId="77777777" w:rsidR="00316776" w:rsidRPr="003E1229" w:rsidRDefault="00316776">
      <w:pPr>
        <w:rPr>
          <w:sz w:val="24"/>
          <w:szCs w:val="24"/>
        </w:rPr>
      </w:pPr>
      <w:r w:rsidRPr="003E1229">
        <w:rPr>
          <w:sz w:val="24"/>
          <w:szCs w:val="24"/>
        </w:rPr>
        <w:t>¼ TL Cayennepfeffer</w:t>
      </w:r>
    </w:p>
    <w:p w14:paraId="2248375C" w14:textId="77777777" w:rsidR="00316776" w:rsidRDefault="00316776">
      <w:pPr>
        <w:rPr>
          <w:sz w:val="24"/>
          <w:szCs w:val="24"/>
        </w:rPr>
      </w:pPr>
      <w:r w:rsidRPr="00316776">
        <w:rPr>
          <w:sz w:val="24"/>
          <w:szCs w:val="24"/>
        </w:rPr>
        <w:t>25 g Schnittlauch, in Röllchen g</w:t>
      </w:r>
      <w:r>
        <w:rPr>
          <w:sz w:val="24"/>
          <w:szCs w:val="24"/>
        </w:rPr>
        <w:t>eschnitten</w:t>
      </w:r>
    </w:p>
    <w:p w14:paraId="022E08BC" w14:textId="77777777" w:rsidR="00316776" w:rsidRDefault="00316776">
      <w:pPr>
        <w:rPr>
          <w:sz w:val="24"/>
          <w:szCs w:val="24"/>
        </w:rPr>
      </w:pPr>
      <w:r>
        <w:rPr>
          <w:sz w:val="24"/>
          <w:szCs w:val="24"/>
        </w:rPr>
        <w:t>25 g glatte Petersilie, gehackt</w:t>
      </w:r>
    </w:p>
    <w:p w14:paraId="4DF8C01F" w14:textId="77777777" w:rsidR="00316776" w:rsidRDefault="00316776">
      <w:pPr>
        <w:rPr>
          <w:sz w:val="24"/>
          <w:szCs w:val="24"/>
        </w:rPr>
      </w:pPr>
      <w:r>
        <w:rPr>
          <w:sz w:val="24"/>
          <w:szCs w:val="24"/>
        </w:rPr>
        <w:t>10 g Estragon, gehackt</w:t>
      </w:r>
    </w:p>
    <w:p w14:paraId="32724F28" w14:textId="1D46188C" w:rsidR="00316776" w:rsidRDefault="00316776">
      <w:pPr>
        <w:rPr>
          <w:sz w:val="24"/>
          <w:szCs w:val="24"/>
        </w:rPr>
      </w:pPr>
      <w:r>
        <w:rPr>
          <w:sz w:val="24"/>
          <w:szCs w:val="24"/>
        </w:rPr>
        <w:t xml:space="preserve">40 g </w:t>
      </w:r>
      <w:r w:rsidR="00B74DA3">
        <w:rPr>
          <w:sz w:val="24"/>
          <w:szCs w:val="24"/>
        </w:rPr>
        <w:t>Feta,</w:t>
      </w:r>
      <w:r>
        <w:rPr>
          <w:sz w:val="24"/>
          <w:szCs w:val="24"/>
        </w:rPr>
        <w:t xml:space="preserve"> zerkrümelt</w:t>
      </w:r>
    </w:p>
    <w:p w14:paraId="3B42EFF9" w14:textId="77777777" w:rsidR="00316776" w:rsidRDefault="00316776">
      <w:pPr>
        <w:rPr>
          <w:sz w:val="24"/>
          <w:szCs w:val="24"/>
        </w:rPr>
      </w:pPr>
      <w:r>
        <w:rPr>
          <w:sz w:val="24"/>
          <w:szCs w:val="24"/>
        </w:rPr>
        <w:t>Sonnenblumenöl zum Braten</w:t>
      </w:r>
    </w:p>
    <w:p w14:paraId="7380FD4B" w14:textId="77777777" w:rsidR="00584B9B" w:rsidRDefault="00316776">
      <w:pPr>
        <w:rPr>
          <w:sz w:val="24"/>
          <w:szCs w:val="24"/>
        </w:rPr>
      </w:pPr>
      <w:r>
        <w:rPr>
          <w:sz w:val="24"/>
          <w:szCs w:val="24"/>
        </w:rPr>
        <w:t>Salz und Pfeffer</w:t>
      </w:r>
    </w:p>
    <w:p w14:paraId="3968E2C4" w14:textId="77777777" w:rsidR="00584B9B" w:rsidRDefault="00584B9B">
      <w:pPr>
        <w:rPr>
          <w:sz w:val="24"/>
          <w:szCs w:val="24"/>
        </w:rPr>
      </w:pPr>
    </w:p>
    <w:p w14:paraId="18952F75" w14:textId="4A6A671D" w:rsidR="005E2BE1" w:rsidRDefault="005E2BE1">
      <w:pPr>
        <w:rPr>
          <w:sz w:val="24"/>
          <w:szCs w:val="24"/>
        </w:rPr>
      </w:pPr>
      <w:r>
        <w:rPr>
          <w:sz w:val="24"/>
          <w:szCs w:val="24"/>
        </w:rPr>
        <w:t>Zubereitung:</w:t>
      </w:r>
    </w:p>
    <w:p w14:paraId="5A52EAC8" w14:textId="19F8DAD3" w:rsidR="00584B9B" w:rsidRPr="00584B9B" w:rsidRDefault="00584B9B" w:rsidP="00B40E8C">
      <w:pPr>
        <w:pStyle w:val="ListParagraph"/>
        <w:numPr>
          <w:ilvl w:val="0"/>
          <w:numId w:val="758"/>
        </w:numPr>
        <w:spacing w:after="120"/>
        <w:ind w:left="714" w:hanging="357"/>
        <w:contextualSpacing w:val="0"/>
        <w:jc w:val="both"/>
        <w:rPr>
          <w:sz w:val="24"/>
          <w:szCs w:val="24"/>
        </w:rPr>
      </w:pPr>
      <w:r w:rsidRPr="00584B9B">
        <w:rPr>
          <w:sz w:val="24"/>
          <w:szCs w:val="24"/>
        </w:rPr>
        <w:t>Das Brot 1 Minute in reichlich kaltem Wasser einweichen und danach gut ausdrücken.</w:t>
      </w:r>
    </w:p>
    <w:p w14:paraId="044F066E" w14:textId="6C2FD217" w:rsidR="00584B9B" w:rsidRPr="00584B9B" w:rsidRDefault="00584B9B" w:rsidP="00B40E8C">
      <w:pPr>
        <w:pStyle w:val="ListParagraph"/>
        <w:numPr>
          <w:ilvl w:val="0"/>
          <w:numId w:val="758"/>
        </w:numPr>
        <w:spacing w:after="120"/>
        <w:ind w:left="714" w:hanging="357"/>
        <w:contextualSpacing w:val="0"/>
        <w:jc w:val="both"/>
        <w:rPr>
          <w:sz w:val="24"/>
          <w:szCs w:val="24"/>
        </w:rPr>
      </w:pPr>
      <w:r w:rsidRPr="00584B9B">
        <w:rPr>
          <w:sz w:val="24"/>
          <w:szCs w:val="24"/>
        </w:rPr>
        <w:t>Über einer mittelgroßen Schüssel zerkrümeln und mit Eiern, Gewürzen, ½ TL Salz und ¼ TL Pfeffer vermengen. Zum Schluss die Kräuter und en Feta untermischen.</w:t>
      </w:r>
    </w:p>
    <w:p w14:paraId="465EC78B" w14:textId="3A935E3A" w:rsidR="00584B9B" w:rsidRPr="00584B9B" w:rsidRDefault="00584B9B" w:rsidP="00B40E8C">
      <w:pPr>
        <w:pStyle w:val="ListParagraph"/>
        <w:numPr>
          <w:ilvl w:val="0"/>
          <w:numId w:val="758"/>
        </w:numPr>
        <w:spacing w:after="120"/>
        <w:ind w:left="714" w:hanging="357"/>
        <w:contextualSpacing w:val="0"/>
        <w:jc w:val="both"/>
        <w:rPr>
          <w:sz w:val="24"/>
          <w:szCs w:val="24"/>
        </w:rPr>
      </w:pPr>
      <w:r w:rsidRPr="00584B9B">
        <w:rPr>
          <w:sz w:val="24"/>
          <w:szCs w:val="24"/>
        </w:rPr>
        <w:t>1 EL Öl bei mittlerer bis starker Temperatur in einer mittelgroßen Pfanne erhitzen. Etwa 5 EL der Brotmischung in die Mitte der Pfanne geben, mit dem Löffelrücken zu einem 2-3 cm dicken Fladen flach drücken und auf jeder Seite 2-3 Minuten goldbraun backen. Auf diese Weise die gesamte Brotmischung verarbeiten.</w:t>
      </w:r>
    </w:p>
    <w:p w14:paraId="3F92A4E1" w14:textId="77777777" w:rsidR="00582769" w:rsidRDefault="00584B9B" w:rsidP="00B40E8C">
      <w:pPr>
        <w:pStyle w:val="ListParagraph"/>
        <w:numPr>
          <w:ilvl w:val="0"/>
          <w:numId w:val="758"/>
        </w:numPr>
        <w:spacing w:after="120"/>
        <w:ind w:left="714" w:hanging="357"/>
        <w:contextualSpacing w:val="0"/>
        <w:jc w:val="both"/>
        <w:rPr>
          <w:sz w:val="24"/>
          <w:szCs w:val="24"/>
        </w:rPr>
      </w:pPr>
      <w:r w:rsidRPr="00584B9B">
        <w:rPr>
          <w:sz w:val="24"/>
          <w:szCs w:val="24"/>
        </w:rPr>
        <w:t>Man kann den Teig nach Belieben auch wie ein großes Omelett auf einmal backen und danach in Stücke schneiden. In jedem Fall warm oder mit Zimmertemperatur servieren.</w:t>
      </w:r>
    </w:p>
    <w:p w14:paraId="6CB95CB9" w14:textId="77777777" w:rsidR="00582769" w:rsidRDefault="00582769">
      <w:pPr>
        <w:rPr>
          <w:sz w:val="24"/>
          <w:szCs w:val="24"/>
        </w:rPr>
      </w:pPr>
      <w:r>
        <w:rPr>
          <w:sz w:val="24"/>
          <w:szCs w:val="24"/>
        </w:rPr>
        <w:br w:type="page"/>
      </w:r>
    </w:p>
    <w:p w14:paraId="377D3CE7" w14:textId="2FEB42F3" w:rsidR="00E44A06" w:rsidRDefault="00CE5D6F" w:rsidP="00E70796">
      <w:pPr>
        <w:pStyle w:val="Heading2"/>
        <w:spacing w:after="240"/>
      </w:pPr>
      <w:r>
        <w:lastRenderedPageBreak/>
        <w:t>Musaká</w:t>
      </w:r>
      <w:r w:rsidR="00FE36D0">
        <w:rPr>
          <w:rStyle w:val="FootnoteReference"/>
        </w:rPr>
        <w:footnoteReference w:id="1110"/>
      </w:r>
      <w:r>
        <w:t xml:space="preserve"> </w:t>
      </w:r>
    </w:p>
    <w:p w14:paraId="02A5AA7E" w14:textId="1DF26530" w:rsidR="00E44A06" w:rsidRDefault="00E44A06">
      <w:pPr>
        <w:rPr>
          <w:sz w:val="24"/>
          <w:szCs w:val="24"/>
        </w:rPr>
      </w:pPr>
      <w:r w:rsidRPr="00E70796">
        <w:rPr>
          <w:sz w:val="24"/>
          <w:szCs w:val="24"/>
          <w:u w:val="single"/>
        </w:rPr>
        <w:t>Zutaten</w:t>
      </w:r>
      <w:r>
        <w:rPr>
          <w:sz w:val="24"/>
          <w:szCs w:val="24"/>
        </w:rPr>
        <w:t xml:space="preserve"> </w:t>
      </w:r>
      <w:r w:rsidR="00E70796">
        <w:rPr>
          <w:sz w:val="24"/>
          <w:szCs w:val="24"/>
        </w:rPr>
        <w:t>(</w:t>
      </w:r>
      <w:r>
        <w:rPr>
          <w:sz w:val="24"/>
          <w:szCs w:val="24"/>
        </w:rPr>
        <w:t>für 4 – 6 Portionen</w:t>
      </w:r>
      <w:r w:rsidR="00E70796">
        <w:rPr>
          <w:sz w:val="24"/>
          <w:szCs w:val="24"/>
        </w:rPr>
        <w:t>)</w:t>
      </w:r>
    </w:p>
    <w:p w14:paraId="05D1E04C" w14:textId="77777777" w:rsidR="00E44A06" w:rsidRDefault="00E44A06">
      <w:pPr>
        <w:rPr>
          <w:sz w:val="24"/>
          <w:szCs w:val="24"/>
        </w:rPr>
      </w:pPr>
      <w:r>
        <w:rPr>
          <w:sz w:val="24"/>
          <w:szCs w:val="24"/>
        </w:rPr>
        <w:t>800 g Auberginen</w:t>
      </w:r>
    </w:p>
    <w:p w14:paraId="73F3657F" w14:textId="77777777" w:rsidR="00E44A06" w:rsidRDefault="00E44A06">
      <w:pPr>
        <w:rPr>
          <w:sz w:val="24"/>
          <w:szCs w:val="24"/>
        </w:rPr>
      </w:pPr>
      <w:r>
        <w:rPr>
          <w:sz w:val="24"/>
          <w:szCs w:val="24"/>
        </w:rPr>
        <w:t>250 ml Olivenöl</w:t>
      </w:r>
    </w:p>
    <w:p w14:paraId="10356D62" w14:textId="77777777" w:rsidR="00E44A06" w:rsidRDefault="00E44A06">
      <w:pPr>
        <w:rPr>
          <w:sz w:val="24"/>
          <w:szCs w:val="24"/>
        </w:rPr>
      </w:pPr>
      <w:r>
        <w:rPr>
          <w:sz w:val="24"/>
          <w:szCs w:val="24"/>
        </w:rPr>
        <w:t>200 g Zwiebeln</w:t>
      </w:r>
    </w:p>
    <w:p w14:paraId="3EA97962" w14:textId="77777777" w:rsidR="00E44A06" w:rsidRDefault="00E44A06">
      <w:pPr>
        <w:rPr>
          <w:sz w:val="24"/>
          <w:szCs w:val="24"/>
        </w:rPr>
      </w:pPr>
      <w:r>
        <w:rPr>
          <w:sz w:val="24"/>
          <w:szCs w:val="24"/>
        </w:rPr>
        <w:t>600 g Tomaten</w:t>
      </w:r>
    </w:p>
    <w:p w14:paraId="24D9BC67" w14:textId="77777777" w:rsidR="00E44A06" w:rsidRDefault="00E44A06">
      <w:pPr>
        <w:rPr>
          <w:sz w:val="24"/>
          <w:szCs w:val="24"/>
        </w:rPr>
      </w:pPr>
      <w:r>
        <w:rPr>
          <w:sz w:val="24"/>
          <w:szCs w:val="24"/>
        </w:rPr>
        <w:t>600 g Rinderhackfleisch</w:t>
      </w:r>
    </w:p>
    <w:p w14:paraId="16189A36" w14:textId="77777777" w:rsidR="00E44A06" w:rsidRDefault="00E44A06">
      <w:pPr>
        <w:rPr>
          <w:sz w:val="24"/>
          <w:szCs w:val="24"/>
        </w:rPr>
      </w:pPr>
      <w:r>
        <w:rPr>
          <w:sz w:val="24"/>
          <w:szCs w:val="24"/>
        </w:rPr>
        <w:t>¼ l trockener Weißwein</w:t>
      </w:r>
    </w:p>
    <w:p w14:paraId="0D987E16" w14:textId="77777777" w:rsidR="00E44A06" w:rsidRDefault="00E44A06">
      <w:pPr>
        <w:rPr>
          <w:sz w:val="24"/>
          <w:szCs w:val="24"/>
        </w:rPr>
      </w:pPr>
      <w:r>
        <w:rPr>
          <w:sz w:val="24"/>
          <w:szCs w:val="24"/>
        </w:rPr>
        <w:t>¼ TL Zucker</w:t>
      </w:r>
    </w:p>
    <w:p w14:paraId="516F23D8" w14:textId="77777777" w:rsidR="00E44A06" w:rsidRDefault="00E44A06">
      <w:pPr>
        <w:rPr>
          <w:sz w:val="24"/>
          <w:szCs w:val="24"/>
        </w:rPr>
      </w:pPr>
      <w:r>
        <w:rPr>
          <w:sz w:val="24"/>
          <w:szCs w:val="24"/>
        </w:rPr>
        <w:t>½ TL Zimt</w:t>
      </w:r>
    </w:p>
    <w:p w14:paraId="3FF26427" w14:textId="3A5505B4" w:rsidR="00E44A06" w:rsidRDefault="00E70796">
      <w:pPr>
        <w:rPr>
          <w:sz w:val="24"/>
          <w:szCs w:val="24"/>
        </w:rPr>
      </w:pPr>
      <w:r>
        <w:rPr>
          <w:sz w:val="24"/>
          <w:szCs w:val="24"/>
        </w:rPr>
        <w:t xml:space="preserve">Salz, </w:t>
      </w:r>
      <w:r w:rsidR="00E44A06">
        <w:rPr>
          <w:sz w:val="24"/>
          <w:szCs w:val="24"/>
        </w:rPr>
        <w:t>Pfeffer</w:t>
      </w:r>
    </w:p>
    <w:p w14:paraId="06D57A5C" w14:textId="60722466" w:rsidR="00E44A06" w:rsidRDefault="00E44A06">
      <w:pPr>
        <w:rPr>
          <w:sz w:val="24"/>
          <w:szCs w:val="24"/>
        </w:rPr>
      </w:pPr>
      <w:r>
        <w:rPr>
          <w:sz w:val="24"/>
          <w:szCs w:val="24"/>
        </w:rPr>
        <w:t>1 kleiner Zweig frischer oder 1 TL getrockneter Oregano</w:t>
      </w:r>
    </w:p>
    <w:p w14:paraId="3AE85EF4" w14:textId="77777777" w:rsidR="00E44A06" w:rsidRDefault="00E44A06">
      <w:pPr>
        <w:rPr>
          <w:sz w:val="24"/>
          <w:szCs w:val="24"/>
        </w:rPr>
      </w:pPr>
      <w:r>
        <w:rPr>
          <w:sz w:val="24"/>
          <w:szCs w:val="24"/>
        </w:rPr>
        <w:t>1 Bund Petersilie</w:t>
      </w:r>
    </w:p>
    <w:p w14:paraId="31D94B51" w14:textId="77777777" w:rsidR="00E44A06" w:rsidRDefault="00E44A06">
      <w:pPr>
        <w:rPr>
          <w:sz w:val="24"/>
          <w:szCs w:val="24"/>
        </w:rPr>
      </w:pPr>
      <w:r>
        <w:rPr>
          <w:sz w:val="24"/>
          <w:szCs w:val="24"/>
        </w:rPr>
        <w:t>100 g Paniermehl</w:t>
      </w:r>
    </w:p>
    <w:p w14:paraId="4CBBCF4C" w14:textId="77777777" w:rsidR="00E44A06" w:rsidRDefault="00E44A06">
      <w:pPr>
        <w:rPr>
          <w:sz w:val="24"/>
          <w:szCs w:val="24"/>
        </w:rPr>
      </w:pPr>
      <w:r>
        <w:rPr>
          <w:sz w:val="24"/>
          <w:szCs w:val="24"/>
        </w:rPr>
        <w:t>100 g Parmesan, gerieben</w:t>
      </w:r>
    </w:p>
    <w:p w14:paraId="13BD917E" w14:textId="77777777" w:rsidR="00E44A06" w:rsidRDefault="00E44A06">
      <w:pPr>
        <w:rPr>
          <w:sz w:val="24"/>
          <w:szCs w:val="24"/>
        </w:rPr>
      </w:pPr>
      <w:r>
        <w:rPr>
          <w:sz w:val="24"/>
          <w:szCs w:val="24"/>
        </w:rPr>
        <w:t>40 g Butter und Butter für die Form</w:t>
      </w:r>
    </w:p>
    <w:p w14:paraId="63D3ED0C" w14:textId="77777777" w:rsidR="00E44A06" w:rsidRDefault="00E44A06">
      <w:pPr>
        <w:rPr>
          <w:sz w:val="24"/>
          <w:szCs w:val="24"/>
        </w:rPr>
      </w:pPr>
      <w:r>
        <w:rPr>
          <w:sz w:val="24"/>
          <w:szCs w:val="24"/>
        </w:rPr>
        <w:t>4 EL Mehl</w:t>
      </w:r>
    </w:p>
    <w:p w14:paraId="00D85958" w14:textId="77777777" w:rsidR="00E44A06" w:rsidRDefault="00E44A06">
      <w:pPr>
        <w:rPr>
          <w:sz w:val="24"/>
          <w:szCs w:val="24"/>
        </w:rPr>
      </w:pPr>
      <w:r>
        <w:rPr>
          <w:sz w:val="24"/>
          <w:szCs w:val="24"/>
        </w:rPr>
        <w:t>¾ l Milch</w:t>
      </w:r>
    </w:p>
    <w:p w14:paraId="0AFDFDB7" w14:textId="44D73B07" w:rsidR="00E44A06" w:rsidRDefault="00E44A06">
      <w:pPr>
        <w:rPr>
          <w:sz w:val="24"/>
          <w:szCs w:val="24"/>
        </w:rPr>
      </w:pPr>
      <w:r>
        <w:rPr>
          <w:sz w:val="24"/>
          <w:szCs w:val="24"/>
        </w:rPr>
        <w:t>Muskatnu</w:t>
      </w:r>
      <w:r w:rsidR="00714F3D">
        <w:rPr>
          <w:sz w:val="24"/>
          <w:szCs w:val="24"/>
        </w:rPr>
        <w:t>ss, frisch gerieben</w:t>
      </w:r>
    </w:p>
    <w:p w14:paraId="7BA47EFE" w14:textId="77777777" w:rsidR="00714F3D" w:rsidRDefault="00714F3D">
      <w:pPr>
        <w:rPr>
          <w:sz w:val="24"/>
          <w:szCs w:val="24"/>
        </w:rPr>
      </w:pPr>
      <w:r>
        <w:rPr>
          <w:sz w:val="24"/>
          <w:szCs w:val="24"/>
        </w:rPr>
        <w:t>2 TL Zitronensaft</w:t>
      </w:r>
    </w:p>
    <w:p w14:paraId="750122FD" w14:textId="77777777" w:rsidR="00714F3D" w:rsidRDefault="00714F3D">
      <w:pPr>
        <w:rPr>
          <w:sz w:val="24"/>
          <w:szCs w:val="24"/>
        </w:rPr>
      </w:pPr>
      <w:r>
        <w:rPr>
          <w:sz w:val="24"/>
          <w:szCs w:val="24"/>
        </w:rPr>
        <w:t>3 Eier</w:t>
      </w:r>
    </w:p>
    <w:p w14:paraId="0F038C8D" w14:textId="77777777" w:rsidR="00E70796" w:rsidRDefault="00E70796">
      <w:pPr>
        <w:rPr>
          <w:sz w:val="24"/>
          <w:szCs w:val="24"/>
        </w:rPr>
      </w:pPr>
    </w:p>
    <w:p w14:paraId="62DAE5B4" w14:textId="1B22542A" w:rsidR="00714F3D" w:rsidRDefault="00714F3D">
      <w:pPr>
        <w:rPr>
          <w:sz w:val="24"/>
          <w:szCs w:val="24"/>
        </w:rPr>
      </w:pPr>
      <w:r>
        <w:rPr>
          <w:sz w:val="24"/>
          <w:szCs w:val="24"/>
        </w:rPr>
        <w:t>Zubereitungszeit: 1 Stunde plus 20 Minuten Marinieren plus 1 Stunde Garen</w:t>
      </w:r>
    </w:p>
    <w:p w14:paraId="7A340F36" w14:textId="0C41D95E" w:rsidR="00714F3D" w:rsidRPr="00EA1F2F" w:rsidRDefault="00714F3D" w:rsidP="00B40E8C">
      <w:pPr>
        <w:pStyle w:val="ListParagraph"/>
        <w:numPr>
          <w:ilvl w:val="0"/>
          <w:numId w:val="444"/>
        </w:numPr>
        <w:spacing w:after="120"/>
        <w:ind w:left="714" w:hanging="357"/>
        <w:contextualSpacing w:val="0"/>
        <w:jc w:val="both"/>
        <w:rPr>
          <w:sz w:val="24"/>
          <w:szCs w:val="24"/>
        </w:rPr>
      </w:pPr>
      <w:r w:rsidRPr="00EA1F2F">
        <w:rPr>
          <w:sz w:val="24"/>
          <w:szCs w:val="24"/>
        </w:rPr>
        <w:t>Auberginen abspülen, Stielansätze entfernen und das Gemüse in etwa ½ cm dicke Längsscheiben schneiden, Etwa 20 Minuten in gesalzenem kaltem Wasser ziehen, dann abtropfen lassen und mit Küchenpapier trockentupfen.</w:t>
      </w:r>
    </w:p>
    <w:p w14:paraId="553CA73D" w14:textId="7DBEBA2A" w:rsidR="00714F3D" w:rsidRPr="00EA1F2F" w:rsidRDefault="00714F3D" w:rsidP="00B40E8C">
      <w:pPr>
        <w:pStyle w:val="ListParagraph"/>
        <w:numPr>
          <w:ilvl w:val="0"/>
          <w:numId w:val="444"/>
        </w:numPr>
        <w:spacing w:after="120"/>
        <w:ind w:left="714" w:hanging="357"/>
        <w:contextualSpacing w:val="0"/>
        <w:jc w:val="both"/>
        <w:rPr>
          <w:sz w:val="24"/>
          <w:szCs w:val="24"/>
        </w:rPr>
      </w:pPr>
      <w:r w:rsidRPr="00EA1F2F">
        <w:rPr>
          <w:sz w:val="24"/>
          <w:szCs w:val="24"/>
        </w:rPr>
        <w:t>3 – 4 EL Olivenöl in einer großen beschichteten Pfanne erhitzen, nach und nach die Auberginenscheiben unter Zugabe von weiterem Öl bei starker Hitze von beiden Seiten hellbraun braten. Die Scheiben auf Küchenpapier entfetten.</w:t>
      </w:r>
    </w:p>
    <w:p w14:paraId="18F8D5BF" w14:textId="5509ADAA" w:rsidR="00714F3D" w:rsidRPr="00EA1F2F" w:rsidRDefault="00714F3D" w:rsidP="00B40E8C">
      <w:pPr>
        <w:pStyle w:val="ListParagraph"/>
        <w:numPr>
          <w:ilvl w:val="0"/>
          <w:numId w:val="444"/>
        </w:numPr>
        <w:spacing w:after="120"/>
        <w:ind w:left="714" w:hanging="357"/>
        <w:contextualSpacing w:val="0"/>
        <w:jc w:val="both"/>
        <w:rPr>
          <w:sz w:val="24"/>
          <w:szCs w:val="24"/>
        </w:rPr>
      </w:pPr>
      <w:r w:rsidRPr="00EA1F2F">
        <w:rPr>
          <w:sz w:val="24"/>
          <w:szCs w:val="24"/>
        </w:rPr>
        <w:lastRenderedPageBreak/>
        <w:t>Zwiebeln schälen und würfeln. Tomaten mit heißem Wasser übergießen, häuten, Stielansätze entfernen und das Fruchtfleisch würfeln. Im restlichen Öl in der Pfanne Zwiebeln glasig dünsten, Hackfleisch untermischen, zerkleinern und bei starker Hitze braten, bis der Saft verdampft ist.</w:t>
      </w:r>
    </w:p>
    <w:p w14:paraId="6F582AB9" w14:textId="7347A150" w:rsidR="00714F3D" w:rsidRPr="00EA1F2F" w:rsidRDefault="00714F3D" w:rsidP="00B40E8C">
      <w:pPr>
        <w:pStyle w:val="ListParagraph"/>
        <w:numPr>
          <w:ilvl w:val="0"/>
          <w:numId w:val="444"/>
        </w:numPr>
        <w:spacing w:after="120"/>
        <w:ind w:left="714" w:hanging="357"/>
        <w:contextualSpacing w:val="0"/>
        <w:jc w:val="both"/>
        <w:rPr>
          <w:sz w:val="24"/>
          <w:szCs w:val="24"/>
        </w:rPr>
      </w:pPr>
      <w:r w:rsidRPr="00EA1F2F">
        <w:rPr>
          <w:sz w:val="24"/>
          <w:szCs w:val="24"/>
        </w:rPr>
        <w:t>Tomaten, Weißwein, Salz, Zucker, Zimtpulver und Pfeffer unterrühren, bei mittlerer Hitze zugedeckt</w:t>
      </w:r>
      <w:r w:rsidR="00EA1F2F" w:rsidRPr="00EA1F2F">
        <w:rPr>
          <w:sz w:val="24"/>
          <w:szCs w:val="24"/>
        </w:rPr>
        <w:t xml:space="preserve"> etwa 5 Minuten schmoren. Die Kräuter abspülen, trockenschütteln, Blättchen abzupfen, hacken und untermischen. Fleisch weiter 5 Minuten schmoren und dann abkühlen lassen.</w:t>
      </w:r>
    </w:p>
    <w:p w14:paraId="1E0472ED" w14:textId="1A050C1A" w:rsidR="00EA1F2F" w:rsidRPr="00EA1F2F" w:rsidRDefault="00EA1F2F" w:rsidP="00B40E8C">
      <w:pPr>
        <w:pStyle w:val="ListParagraph"/>
        <w:numPr>
          <w:ilvl w:val="0"/>
          <w:numId w:val="444"/>
        </w:numPr>
        <w:spacing w:after="120"/>
        <w:ind w:left="714" w:hanging="357"/>
        <w:contextualSpacing w:val="0"/>
        <w:jc w:val="both"/>
        <w:rPr>
          <w:sz w:val="24"/>
          <w:szCs w:val="24"/>
        </w:rPr>
      </w:pPr>
      <w:r w:rsidRPr="00EA1F2F">
        <w:rPr>
          <w:sz w:val="24"/>
          <w:szCs w:val="24"/>
        </w:rPr>
        <w:t xml:space="preserve">Backofen auf 180 Grad (Gas 2) vorheizen. Paniermehl bis auf 2 EL und die Hälfte </w:t>
      </w:r>
      <w:r w:rsidR="00CE5D6F" w:rsidRPr="00EA1F2F">
        <w:rPr>
          <w:sz w:val="24"/>
          <w:szCs w:val="24"/>
        </w:rPr>
        <w:t>des Käses</w:t>
      </w:r>
      <w:r w:rsidRPr="00EA1F2F">
        <w:rPr>
          <w:sz w:val="24"/>
          <w:szCs w:val="24"/>
        </w:rPr>
        <w:t xml:space="preserve"> unter das Hackfleisch mischen.</w:t>
      </w:r>
    </w:p>
    <w:p w14:paraId="1C2F7A38" w14:textId="5EA4AE1E" w:rsidR="00EA1F2F" w:rsidRPr="00EA1F2F" w:rsidRDefault="00EA1F2F" w:rsidP="00B40E8C">
      <w:pPr>
        <w:pStyle w:val="ListParagraph"/>
        <w:numPr>
          <w:ilvl w:val="0"/>
          <w:numId w:val="444"/>
        </w:numPr>
        <w:spacing w:after="120"/>
        <w:ind w:left="714" w:hanging="357"/>
        <w:contextualSpacing w:val="0"/>
        <w:jc w:val="both"/>
        <w:rPr>
          <w:sz w:val="24"/>
          <w:szCs w:val="24"/>
        </w:rPr>
      </w:pPr>
      <w:r w:rsidRPr="00EA1F2F">
        <w:rPr>
          <w:sz w:val="24"/>
          <w:szCs w:val="24"/>
        </w:rPr>
        <w:t>Butter in einer Kasserolle erhitzen, Mehl langsam unterrühren und anschwitzen. Milch langsam einrühren und aufkochen. Gut 5 Minuten unter Rühren bei schwacher Hitze kochen, mit Salz, Pfeffer, Muskat und Zitronensaft abschmecken, etwas abkühlen lassen.</w:t>
      </w:r>
    </w:p>
    <w:p w14:paraId="6EB88D89" w14:textId="560DAB8C" w:rsidR="00EA1F2F" w:rsidRPr="00EA1F2F" w:rsidRDefault="00EA1F2F" w:rsidP="00B40E8C">
      <w:pPr>
        <w:pStyle w:val="ListParagraph"/>
        <w:numPr>
          <w:ilvl w:val="0"/>
          <w:numId w:val="444"/>
        </w:numPr>
        <w:spacing w:after="120"/>
        <w:ind w:left="714" w:hanging="357"/>
        <w:contextualSpacing w:val="0"/>
        <w:jc w:val="both"/>
        <w:rPr>
          <w:sz w:val="24"/>
          <w:szCs w:val="24"/>
        </w:rPr>
      </w:pPr>
      <w:r w:rsidRPr="00EA1F2F">
        <w:rPr>
          <w:sz w:val="24"/>
          <w:szCs w:val="24"/>
        </w:rPr>
        <w:t>2 Eier verquirlen, mit dem restlichen Käse in die Sauce rühren. Eine Auflaufform mit Butter einpinseln, mit Paniermehl ausstreuen. 1 Ei unter das Hackfleisch mischen. Die Form mit der Hälfte der Auberginenscheiben auslegen. Das Hackfleisch darauf streichen, mit den restlichen Auberginen belegen und mit der Sauce bedecken. Im Backofen (Mitte) etwa 1 Stunde backen, dann in Quadrate schneiden und sofort servieren.</w:t>
      </w:r>
    </w:p>
    <w:p w14:paraId="657B00A9" w14:textId="3AD53554" w:rsidR="00EA1F2F" w:rsidRDefault="00EA1F2F">
      <w:pPr>
        <w:rPr>
          <w:sz w:val="24"/>
          <w:szCs w:val="24"/>
        </w:rPr>
      </w:pPr>
    </w:p>
    <w:p w14:paraId="206B9A81" w14:textId="497FBDB7" w:rsidR="00EA1F2F" w:rsidRDefault="00EA1F2F" w:rsidP="00E70796">
      <w:pPr>
        <w:ind w:left="708" w:hanging="708"/>
        <w:jc w:val="both"/>
        <w:rPr>
          <w:sz w:val="24"/>
          <w:szCs w:val="24"/>
        </w:rPr>
      </w:pPr>
      <w:r>
        <w:rPr>
          <w:sz w:val="24"/>
          <w:szCs w:val="24"/>
        </w:rPr>
        <w:t>Tipp:</w:t>
      </w:r>
      <w:r>
        <w:rPr>
          <w:sz w:val="24"/>
          <w:szCs w:val="24"/>
        </w:rPr>
        <w:tab/>
        <w:t>Man kann den Auflauf natürlich auch mit anderen Gemüsesorten wie Zucchini, Tomaten, Kartoffeln und grünen Bohnen zubereiten. Zucchini- und Kartoffelscheiben dann aber vorher anbraten und Bohnen blanchieren.</w:t>
      </w:r>
    </w:p>
    <w:p w14:paraId="3BDF1477" w14:textId="35BB18C6" w:rsidR="00EA1F2F" w:rsidRDefault="00EA1F2F">
      <w:pPr>
        <w:rPr>
          <w:sz w:val="24"/>
          <w:szCs w:val="24"/>
        </w:rPr>
      </w:pPr>
      <w:r>
        <w:rPr>
          <w:sz w:val="24"/>
          <w:szCs w:val="24"/>
        </w:rPr>
        <w:br w:type="page"/>
      </w:r>
    </w:p>
    <w:p w14:paraId="25C877A7" w14:textId="77777777" w:rsidR="005C481C" w:rsidRDefault="005C481C" w:rsidP="005C481C">
      <w:pPr>
        <w:pStyle w:val="Heading2"/>
        <w:spacing w:after="240"/>
      </w:pPr>
      <w:r>
        <w:lastRenderedPageBreak/>
        <w:t>Moussaka</w:t>
      </w:r>
      <w:r>
        <w:rPr>
          <w:rStyle w:val="FootnoteReference"/>
        </w:rPr>
        <w:footnoteReference w:id="1111"/>
      </w:r>
    </w:p>
    <w:p w14:paraId="16A30BB3" w14:textId="77777777" w:rsidR="005C481C" w:rsidRDefault="005C481C" w:rsidP="005C481C">
      <w:pPr>
        <w:rPr>
          <w:sz w:val="24"/>
          <w:szCs w:val="24"/>
        </w:rPr>
      </w:pPr>
      <w:r w:rsidRPr="00B25737">
        <w:rPr>
          <w:sz w:val="24"/>
          <w:szCs w:val="24"/>
          <w:u w:val="single"/>
        </w:rPr>
        <w:t>Zutaten</w:t>
      </w:r>
      <w:r>
        <w:rPr>
          <w:sz w:val="24"/>
          <w:szCs w:val="24"/>
        </w:rPr>
        <w:t xml:space="preserve"> (für 6 Portionen):</w:t>
      </w:r>
    </w:p>
    <w:p w14:paraId="08049731" w14:textId="77777777" w:rsidR="005C481C" w:rsidRDefault="005C481C" w:rsidP="005C481C">
      <w:pPr>
        <w:rPr>
          <w:sz w:val="24"/>
          <w:szCs w:val="24"/>
        </w:rPr>
      </w:pPr>
      <w:r>
        <w:rPr>
          <w:sz w:val="24"/>
          <w:szCs w:val="24"/>
        </w:rPr>
        <w:t>1 kg Auberginen</w:t>
      </w:r>
    </w:p>
    <w:p w14:paraId="3328D904" w14:textId="77777777" w:rsidR="005C481C" w:rsidRDefault="005C481C" w:rsidP="005C481C">
      <w:pPr>
        <w:rPr>
          <w:sz w:val="24"/>
          <w:szCs w:val="24"/>
        </w:rPr>
      </w:pPr>
      <w:r>
        <w:rPr>
          <w:sz w:val="24"/>
          <w:szCs w:val="24"/>
        </w:rPr>
        <w:t>Salz</w:t>
      </w:r>
    </w:p>
    <w:p w14:paraId="411A3A5B" w14:textId="77777777" w:rsidR="005C481C" w:rsidRDefault="005C481C" w:rsidP="005C481C">
      <w:pPr>
        <w:rPr>
          <w:sz w:val="24"/>
          <w:szCs w:val="24"/>
        </w:rPr>
      </w:pPr>
      <w:r>
        <w:rPr>
          <w:sz w:val="24"/>
          <w:szCs w:val="24"/>
        </w:rPr>
        <w:t>2 Zwiebeln</w:t>
      </w:r>
    </w:p>
    <w:p w14:paraId="263D8EF9" w14:textId="77777777" w:rsidR="005C481C" w:rsidRDefault="005C481C" w:rsidP="005C481C">
      <w:pPr>
        <w:rPr>
          <w:sz w:val="24"/>
          <w:szCs w:val="24"/>
        </w:rPr>
      </w:pPr>
      <w:r>
        <w:rPr>
          <w:sz w:val="24"/>
          <w:szCs w:val="24"/>
        </w:rPr>
        <w:t>Etwa 1/8 l Olivenöl plus Öl für die Form</w:t>
      </w:r>
    </w:p>
    <w:p w14:paraId="22A2BF19" w14:textId="77777777" w:rsidR="005C481C" w:rsidRDefault="005C481C" w:rsidP="005C481C">
      <w:pPr>
        <w:rPr>
          <w:sz w:val="24"/>
          <w:szCs w:val="24"/>
        </w:rPr>
      </w:pPr>
      <w:r>
        <w:rPr>
          <w:sz w:val="24"/>
          <w:szCs w:val="24"/>
        </w:rPr>
        <w:t>500 g Rinderhackfleisch</w:t>
      </w:r>
    </w:p>
    <w:p w14:paraId="5889F759" w14:textId="77777777" w:rsidR="005C481C" w:rsidRDefault="005C481C" w:rsidP="005C481C">
      <w:pPr>
        <w:rPr>
          <w:sz w:val="24"/>
          <w:szCs w:val="24"/>
        </w:rPr>
      </w:pPr>
      <w:r>
        <w:rPr>
          <w:sz w:val="24"/>
          <w:szCs w:val="24"/>
        </w:rPr>
        <w:t>Schwarzer Pfeffer aus der Mühle</w:t>
      </w:r>
    </w:p>
    <w:p w14:paraId="3FE3064C" w14:textId="77777777" w:rsidR="005C481C" w:rsidRDefault="005C481C" w:rsidP="005C481C">
      <w:pPr>
        <w:rPr>
          <w:sz w:val="24"/>
          <w:szCs w:val="24"/>
        </w:rPr>
      </w:pPr>
      <w:r>
        <w:rPr>
          <w:sz w:val="24"/>
          <w:szCs w:val="24"/>
        </w:rPr>
        <w:t>2 Lorbeerblätter</w:t>
      </w:r>
    </w:p>
    <w:p w14:paraId="037559D8" w14:textId="77777777" w:rsidR="005C481C" w:rsidRDefault="005C481C" w:rsidP="005C481C">
      <w:pPr>
        <w:rPr>
          <w:sz w:val="24"/>
          <w:szCs w:val="24"/>
        </w:rPr>
      </w:pPr>
      <w:r>
        <w:rPr>
          <w:sz w:val="24"/>
          <w:szCs w:val="24"/>
        </w:rPr>
        <w:t>1 kg reife Tomaten (oder eine große Dose geschälte Tomaten, 800 g)</w:t>
      </w:r>
    </w:p>
    <w:p w14:paraId="48046AD7" w14:textId="77777777" w:rsidR="005C481C" w:rsidRDefault="005C481C" w:rsidP="005C481C">
      <w:pPr>
        <w:rPr>
          <w:sz w:val="24"/>
          <w:szCs w:val="24"/>
        </w:rPr>
      </w:pPr>
      <w:r>
        <w:rPr>
          <w:sz w:val="24"/>
          <w:szCs w:val="24"/>
        </w:rPr>
        <w:t>Mehl zum Wenden der Auberginenscheiben</w:t>
      </w:r>
    </w:p>
    <w:p w14:paraId="6C839CDC" w14:textId="77777777" w:rsidR="005C481C" w:rsidRDefault="005C481C" w:rsidP="005C481C">
      <w:pPr>
        <w:rPr>
          <w:sz w:val="24"/>
          <w:szCs w:val="24"/>
        </w:rPr>
      </w:pPr>
      <w:r>
        <w:rPr>
          <w:sz w:val="24"/>
          <w:szCs w:val="24"/>
        </w:rPr>
        <w:t>2 Eier</w:t>
      </w:r>
    </w:p>
    <w:p w14:paraId="10258D33" w14:textId="77777777" w:rsidR="005C481C" w:rsidRDefault="005C481C" w:rsidP="005C481C">
      <w:pPr>
        <w:rPr>
          <w:sz w:val="24"/>
          <w:szCs w:val="24"/>
        </w:rPr>
      </w:pPr>
      <w:r>
        <w:rPr>
          <w:sz w:val="24"/>
          <w:szCs w:val="24"/>
        </w:rPr>
        <w:t>200 g griechischen Joghurt (erstsatzweise 150 g Vollmilch-joghurt, gemischt mit 50 g Crème fraîche)</w:t>
      </w:r>
    </w:p>
    <w:p w14:paraId="0BA698F3" w14:textId="77777777" w:rsidR="005C481C" w:rsidRDefault="005C481C" w:rsidP="005C481C">
      <w:pPr>
        <w:rPr>
          <w:sz w:val="24"/>
          <w:szCs w:val="24"/>
        </w:rPr>
      </w:pPr>
      <w:r>
        <w:rPr>
          <w:sz w:val="24"/>
          <w:szCs w:val="24"/>
        </w:rPr>
        <w:t>Frisch geriebene Muskatnuss</w:t>
      </w:r>
    </w:p>
    <w:p w14:paraId="11465754" w14:textId="77777777" w:rsidR="005C481C" w:rsidRDefault="005C481C" w:rsidP="005C481C">
      <w:pPr>
        <w:rPr>
          <w:sz w:val="24"/>
          <w:szCs w:val="24"/>
        </w:rPr>
      </w:pPr>
      <w:r>
        <w:rPr>
          <w:sz w:val="24"/>
          <w:szCs w:val="24"/>
        </w:rPr>
        <w:t>100 g frisch geriebener Parmesan</w:t>
      </w:r>
    </w:p>
    <w:p w14:paraId="5290FC12" w14:textId="77777777" w:rsidR="005C481C" w:rsidRDefault="005C481C" w:rsidP="005C481C">
      <w:pPr>
        <w:ind w:left="360"/>
        <w:rPr>
          <w:sz w:val="24"/>
          <w:szCs w:val="24"/>
        </w:rPr>
      </w:pPr>
    </w:p>
    <w:p w14:paraId="1F230E1E" w14:textId="77777777" w:rsidR="005C481C" w:rsidRDefault="005C481C" w:rsidP="005C481C">
      <w:pPr>
        <w:rPr>
          <w:sz w:val="24"/>
          <w:szCs w:val="24"/>
        </w:rPr>
      </w:pPr>
      <w:r>
        <w:rPr>
          <w:sz w:val="24"/>
          <w:szCs w:val="24"/>
        </w:rPr>
        <w:t>Zubereitungszeit: etwa 1 Std. 45 Min.</w:t>
      </w:r>
    </w:p>
    <w:p w14:paraId="1EE144A1" w14:textId="77777777" w:rsidR="005C481C" w:rsidRDefault="005C481C" w:rsidP="005C481C">
      <w:pPr>
        <w:pStyle w:val="ListParagraph"/>
        <w:numPr>
          <w:ilvl w:val="0"/>
          <w:numId w:val="16"/>
        </w:numPr>
        <w:spacing w:after="120"/>
        <w:ind w:left="714" w:hanging="357"/>
        <w:contextualSpacing w:val="0"/>
        <w:jc w:val="both"/>
        <w:rPr>
          <w:sz w:val="24"/>
          <w:szCs w:val="24"/>
        </w:rPr>
      </w:pPr>
      <w:r>
        <w:rPr>
          <w:sz w:val="24"/>
          <w:szCs w:val="24"/>
        </w:rPr>
        <w:t>Die Auberginen waschen, die Stängelansätze abschneiden. Die Auberginen längs in etwa 1 cm breite Scheiben schneiden, nebeneinander ausbreiten und mit Salz bestreuen.</w:t>
      </w:r>
    </w:p>
    <w:p w14:paraId="4312A303" w14:textId="77777777" w:rsidR="005C481C" w:rsidRDefault="005C481C" w:rsidP="005C481C">
      <w:pPr>
        <w:pStyle w:val="ListParagraph"/>
        <w:numPr>
          <w:ilvl w:val="0"/>
          <w:numId w:val="16"/>
        </w:numPr>
        <w:spacing w:after="120"/>
        <w:ind w:left="714" w:hanging="357"/>
        <w:contextualSpacing w:val="0"/>
        <w:jc w:val="both"/>
        <w:rPr>
          <w:sz w:val="24"/>
          <w:szCs w:val="24"/>
        </w:rPr>
      </w:pPr>
      <w:r>
        <w:rPr>
          <w:sz w:val="24"/>
          <w:szCs w:val="24"/>
        </w:rPr>
        <w:t>Die Zwiebeln hacken. In einer großen Pfanne etwa 4 EL Olivenöl erhitzen, die Zwiebeln darin glasig dünsten. Das Hackfleisch portionsweise dazugeben, unter rühren krümelig braten. Salzen und pfeffern, die Lorbeerblätter hineingeben.</w:t>
      </w:r>
    </w:p>
    <w:p w14:paraId="3D0491B7" w14:textId="77777777" w:rsidR="005C481C" w:rsidRDefault="005C481C" w:rsidP="005C481C">
      <w:pPr>
        <w:pStyle w:val="ListParagraph"/>
        <w:numPr>
          <w:ilvl w:val="0"/>
          <w:numId w:val="16"/>
        </w:numPr>
        <w:spacing w:after="120"/>
        <w:ind w:left="714" w:hanging="357"/>
        <w:contextualSpacing w:val="0"/>
        <w:jc w:val="both"/>
        <w:rPr>
          <w:sz w:val="24"/>
          <w:szCs w:val="24"/>
        </w:rPr>
      </w:pPr>
      <w:r>
        <w:rPr>
          <w:sz w:val="24"/>
          <w:szCs w:val="24"/>
        </w:rPr>
        <w:t>Die Tomaten einritzen und kurz in kochendes Wasser legen. Kalt abschrecken, enthäuten und halbieren. Die Kerne mit einem Löffel entfernen, das Fruchtfleisch hacken. (Dosentomaten abtropfen lassen und grob hacken.)</w:t>
      </w:r>
    </w:p>
    <w:p w14:paraId="7356FB56" w14:textId="77777777" w:rsidR="005C481C" w:rsidRDefault="005C481C" w:rsidP="005C481C">
      <w:pPr>
        <w:pStyle w:val="ListParagraph"/>
        <w:numPr>
          <w:ilvl w:val="0"/>
          <w:numId w:val="16"/>
        </w:numPr>
        <w:spacing w:after="120"/>
        <w:ind w:left="714" w:hanging="357"/>
        <w:contextualSpacing w:val="0"/>
        <w:jc w:val="both"/>
        <w:rPr>
          <w:sz w:val="24"/>
          <w:szCs w:val="24"/>
        </w:rPr>
      </w:pPr>
      <w:r>
        <w:rPr>
          <w:sz w:val="24"/>
          <w:szCs w:val="24"/>
        </w:rPr>
        <w:t>Die Auberginen kalt abspülen, auf küchenkrepp gut abtropfen lassen, abtrocknen. In einer Pfanne nach und nach das restliche Olivenöl erhitzen. Die Scheiben dünn in Mehl wenden, portionsweise ins heiße Öl geben und von beiden Seiten knusprig braten. Auf Küchenkrepp abtropfen lassen.</w:t>
      </w:r>
    </w:p>
    <w:p w14:paraId="6AF4F49F" w14:textId="77777777" w:rsidR="005C481C" w:rsidRDefault="005C481C" w:rsidP="005C481C">
      <w:pPr>
        <w:pStyle w:val="ListParagraph"/>
        <w:numPr>
          <w:ilvl w:val="0"/>
          <w:numId w:val="16"/>
        </w:numPr>
        <w:spacing w:after="120"/>
        <w:ind w:left="714" w:hanging="357"/>
        <w:contextualSpacing w:val="0"/>
        <w:jc w:val="both"/>
        <w:rPr>
          <w:sz w:val="24"/>
          <w:szCs w:val="24"/>
        </w:rPr>
      </w:pPr>
      <w:r>
        <w:rPr>
          <w:sz w:val="24"/>
          <w:szCs w:val="24"/>
        </w:rPr>
        <w:lastRenderedPageBreak/>
        <w:t>Den Backofen auf 220° vorheizen. Eine große, feuerfeste Form leicht einölen. Das Hackfleisch abschmecken, die Lorbeerblätter entfernen. Die Eier mit dem Joghurt verquirlen, mit Salz, Pfeffer und Muskat würzen.</w:t>
      </w:r>
    </w:p>
    <w:p w14:paraId="525964A2" w14:textId="77777777" w:rsidR="005C481C" w:rsidRDefault="005C481C" w:rsidP="005C481C">
      <w:pPr>
        <w:pStyle w:val="ListParagraph"/>
        <w:numPr>
          <w:ilvl w:val="0"/>
          <w:numId w:val="16"/>
        </w:numPr>
        <w:spacing w:after="120"/>
        <w:ind w:left="714" w:hanging="357"/>
        <w:contextualSpacing w:val="0"/>
        <w:jc w:val="both"/>
        <w:rPr>
          <w:sz w:val="24"/>
          <w:szCs w:val="24"/>
        </w:rPr>
      </w:pPr>
      <w:r>
        <w:rPr>
          <w:sz w:val="24"/>
          <w:szCs w:val="24"/>
        </w:rPr>
        <w:t>Abwechseln Auberginenescheiben und Hackfleisch in die Form schichten, jeweils mit etwas Tomatenfruchtfleisch und geriebenem Käse bestreuen, mit Auberginen abschließen. Die Joghurtsauce darüber verteilen und den restlichen Käse aufstreuen. Im Backofen (Gas Stufe 4) auf der mittleren Schiene etwa 30 Min. garen. Falls die Oberfläche zu dunkel wird, mit Pergamentpapier abdecken. Vorm Servieren im ausgeschalteten Backofen noch 5-10 Min. nachziehen lassen.</w:t>
      </w:r>
    </w:p>
    <w:p w14:paraId="4A7671D8" w14:textId="77777777" w:rsidR="005C481C" w:rsidRDefault="005C481C" w:rsidP="005C481C">
      <w:pPr>
        <w:rPr>
          <w:sz w:val="24"/>
          <w:szCs w:val="24"/>
        </w:rPr>
      </w:pPr>
      <w:r>
        <w:rPr>
          <w:sz w:val="24"/>
          <w:szCs w:val="24"/>
        </w:rPr>
        <w:br w:type="page"/>
      </w:r>
    </w:p>
    <w:p w14:paraId="3CFA40E3" w14:textId="77777777" w:rsidR="005C481C" w:rsidRDefault="005C481C" w:rsidP="005C481C">
      <w:pPr>
        <w:pStyle w:val="Heading2"/>
        <w:spacing w:after="240"/>
      </w:pPr>
      <w:r>
        <w:lastRenderedPageBreak/>
        <w:t>Vegane Moussaka mit Süßkartoffeln und Auberginen</w:t>
      </w:r>
      <w:r>
        <w:rPr>
          <w:rStyle w:val="FootnoteReference"/>
        </w:rPr>
        <w:footnoteReference w:id="1112"/>
      </w:r>
      <w:r>
        <w:t xml:space="preserve"> </w:t>
      </w:r>
    </w:p>
    <w:p w14:paraId="67982100" w14:textId="77777777" w:rsidR="005C481C" w:rsidRDefault="005C481C" w:rsidP="005C481C">
      <w:pPr>
        <w:rPr>
          <w:sz w:val="24"/>
          <w:szCs w:val="24"/>
        </w:rPr>
      </w:pPr>
      <w:r>
        <w:rPr>
          <w:sz w:val="24"/>
          <w:szCs w:val="24"/>
        </w:rPr>
        <w:t>Zutaten:</w:t>
      </w:r>
    </w:p>
    <w:p w14:paraId="5236E35A" w14:textId="77777777" w:rsidR="005C481C" w:rsidRDefault="005C481C" w:rsidP="005C481C">
      <w:pPr>
        <w:rPr>
          <w:sz w:val="24"/>
          <w:szCs w:val="24"/>
        </w:rPr>
      </w:pPr>
      <w:r>
        <w:rPr>
          <w:sz w:val="24"/>
          <w:szCs w:val="24"/>
        </w:rPr>
        <w:t>2 Auberginen, in sehr dünne Scheiben geschnitten</w:t>
      </w:r>
    </w:p>
    <w:p w14:paraId="1EBCD22F" w14:textId="77777777" w:rsidR="005C481C" w:rsidRDefault="005C481C" w:rsidP="005C481C">
      <w:pPr>
        <w:rPr>
          <w:sz w:val="24"/>
          <w:szCs w:val="24"/>
        </w:rPr>
      </w:pPr>
      <w:r>
        <w:rPr>
          <w:sz w:val="24"/>
          <w:szCs w:val="24"/>
        </w:rPr>
        <w:t>2 EL Olivenöl</w:t>
      </w:r>
    </w:p>
    <w:p w14:paraId="4CD80A6C" w14:textId="77777777" w:rsidR="005C481C" w:rsidRDefault="005C481C" w:rsidP="005C481C">
      <w:pPr>
        <w:rPr>
          <w:sz w:val="24"/>
          <w:szCs w:val="24"/>
        </w:rPr>
      </w:pPr>
      <w:r>
        <w:rPr>
          <w:sz w:val="24"/>
          <w:szCs w:val="24"/>
        </w:rPr>
        <w:t>Meersalz</w:t>
      </w:r>
    </w:p>
    <w:p w14:paraId="1714B7AA" w14:textId="77777777" w:rsidR="005C481C" w:rsidRDefault="005C481C" w:rsidP="005C481C">
      <w:pPr>
        <w:rPr>
          <w:sz w:val="24"/>
          <w:szCs w:val="24"/>
        </w:rPr>
      </w:pPr>
      <w:r>
        <w:rPr>
          <w:sz w:val="24"/>
          <w:szCs w:val="24"/>
        </w:rPr>
        <w:t>2 Süßkartoffeln, geschält und in sehr dünne Scheiben geschnitten (bis zur Weiterverarbeitung in einer Schüssel mit kaltem Wasser bedeckt)</w:t>
      </w:r>
    </w:p>
    <w:p w14:paraId="10D6B3DA" w14:textId="77777777" w:rsidR="005C481C" w:rsidRDefault="005C481C" w:rsidP="005C481C">
      <w:pPr>
        <w:rPr>
          <w:sz w:val="24"/>
          <w:szCs w:val="24"/>
        </w:rPr>
      </w:pPr>
    </w:p>
    <w:p w14:paraId="17BE636D" w14:textId="77777777" w:rsidR="005C481C" w:rsidRPr="00EC099F" w:rsidRDefault="005C481C" w:rsidP="005C481C">
      <w:pPr>
        <w:rPr>
          <w:i/>
          <w:iCs/>
          <w:sz w:val="24"/>
          <w:szCs w:val="24"/>
        </w:rPr>
      </w:pPr>
      <w:r w:rsidRPr="00EC099F">
        <w:rPr>
          <w:i/>
          <w:iCs/>
          <w:sz w:val="24"/>
          <w:szCs w:val="24"/>
        </w:rPr>
        <w:t>Für die Linsen-Tomaten-Sauce</w:t>
      </w:r>
      <w:r>
        <w:rPr>
          <w:i/>
          <w:iCs/>
          <w:sz w:val="24"/>
          <w:szCs w:val="24"/>
        </w:rPr>
        <w:t>:</w:t>
      </w:r>
    </w:p>
    <w:p w14:paraId="7DF90D08" w14:textId="77777777" w:rsidR="005C481C" w:rsidRDefault="005C481C" w:rsidP="005C481C">
      <w:pPr>
        <w:rPr>
          <w:sz w:val="24"/>
          <w:szCs w:val="24"/>
        </w:rPr>
      </w:pPr>
      <w:r>
        <w:rPr>
          <w:sz w:val="24"/>
          <w:szCs w:val="24"/>
        </w:rPr>
        <w:t>2 EL Olivenöl</w:t>
      </w:r>
    </w:p>
    <w:p w14:paraId="5675F433" w14:textId="77777777" w:rsidR="005C481C" w:rsidRDefault="005C481C" w:rsidP="005C481C">
      <w:pPr>
        <w:rPr>
          <w:sz w:val="24"/>
          <w:szCs w:val="24"/>
        </w:rPr>
      </w:pPr>
      <w:r>
        <w:rPr>
          <w:sz w:val="24"/>
          <w:szCs w:val="24"/>
        </w:rPr>
        <w:t>1 große Zwiebel</w:t>
      </w:r>
    </w:p>
    <w:p w14:paraId="062631F5" w14:textId="77777777" w:rsidR="005C481C" w:rsidRDefault="005C481C" w:rsidP="005C481C">
      <w:pPr>
        <w:rPr>
          <w:sz w:val="24"/>
          <w:szCs w:val="24"/>
        </w:rPr>
      </w:pPr>
      <w:r>
        <w:rPr>
          <w:sz w:val="24"/>
          <w:szCs w:val="24"/>
        </w:rPr>
        <w:t>2 Knoblauchzehen, fein gehackt</w:t>
      </w:r>
    </w:p>
    <w:p w14:paraId="025726ED" w14:textId="77777777" w:rsidR="005C481C" w:rsidRDefault="005C481C" w:rsidP="005C481C">
      <w:pPr>
        <w:rPr>
          <w:sz w:val="24"/>
          <w:szCs w:val="24"/>
        </w:rPr>
      </w:pPr>
      <w:r>
        <w:rPr>
          <w:sz w:val="24"/>
          <w:szCs w:val="24"/>
        </w:rPr>
        <w:t>1 TL Zimt</w:t>
      </w:r>
    </w:p>
    <w:p w14:paraId="647CF7EF" w14:textId="77777777" w:rsidR="005C481C" w:rsidRDefault="005C481C" w:rsidP="005C481C">
      <w:pPr>
        <w:rPr>
          <w:sz w:val="24"/>
          <w:szCs w:val="24"/>
        </w:rPr>
      </w:pPr>
      <w:r>
        <w:rPr>
          <w:sz w:val="24"/>
          <w:szCs w:val="24"/>
        </w:rPr>
        <w:t>2 TL getrockneter Oregano</w:t>
      </w:r>
    </w:p>
    <w:p w14:paraId="2940819E" w14:textId="77777777" w:rsidR="005C481C" w:rsidRDefault="005C481C" w:rsidP="005C481C">
      <w:pPr>
        <w:rPr>
          <w:sz w:val="24"/>
          <w:szCs w:val="24"/>
        </w:rPr>
      </w:pPr>
      <w:r>
        <w:rPr>
          <w:sz w:val="24"/>
          <w:szCs w:val="24"/>
        </w:rPr>
        <w:t>2 EL Tomatenmark</w:t>
      </w:r>
    </w:p>
    <w:p w14:paraId="2AB94332" w14:textId="77777777" w:rsidR="005C481C" w:rsidRDefault="005C481C" w:rsidP="005C481C">
      <w:pPr>
        <w:rPr>
          <w:sz w:val="24"/>
          <w:szCs w:val="24"/>
        </w:rPr>
      </w:pPr>
      <w:r>
        <w:rPr>
          <w:sz w:val="24"/>
          <w:szCs w:val="24"/>
        </w:rPr>
        <w:t>250 g grüne Linsen (vorzugsweise bereits 1-8 Stunden eingeweicht und dann abgegossen)</w:t>
      </w:r>
    </w:p>
    <w:p w14:paraId="2053A2DE" w14:textId="77777777" w:rsidR="005C481C" w:rsidRDefault="005C481C" w:rsidP="005C481C">
      <w:pPr>
        <w:rPr>
          <w:sz w:val="24"/>
          <w:szCs w:val="24"/>
        </w:rPr>
      </w:pPr>
      <w:r>
        <w:rPr>
          <w:sz w:val="24"/>
          <w:szCs w:val="24"/>
        </w:rPr>
        <w:t>1 Dose geschälte Tomaten (à 400 g)</w:t>
      </w:r>
    </w:p>
    <w:p w14:paraId="439BDFFC" w14:textId="77777777" w:rsidR="005C481C" w:rsidRDefault="005C481C" w:rsidP="005C481C">
      <w:pPr>
        <w:rPr>
          <w:sz w:val="24"/>
          <w:szCs w:val="24"/>
        </w:rPr>
      </w:pPr>
      <w:r>
        <w:rPr>
          <w:sz w:val="24"/>
          <w:szCs w:val="24"/>
        </w:rPr>
        <w:t>1 TL Salz</w:t>
      </w:r>
    </w:p>
    <w:p w14:paraId="4DECAF5F" w14:textId="77777777" w:rsidR="005C481C" w:rsidRDefault="005C481C" w:rsidP="005C481C">
      <w:pPr>
        <w:rPr>
          <w:sz w:val="24"/>
          <w:szCs w:val="24"/>
        </w:rPr>
      </w:pPr>
    </w:p>
    <w:p w14:paraId="0C10ADC6" w14:textId="77777777" w:rsidR="005C481C" w:rsidRPr="00EC099F" w:rsidRDefault="005C481C" w:rsidP="005C481C">
      <w:pPr>
        <w:rPr>
          <w:i/>
          <w:iCs/>
          <w:sz w:val="24"/>
          <w:szCs w:val="24"/>
        </w:rPr>
      </w:pPr>
      <w:r w:rsidRPr="00EC099F">
        <w:rPr>
          <w:i/>
          <w:iCs/>
          <w:sz w:val="24"/>
          <w:szCs w:val="24"/>
        </w:rPr>
        <w:t>Für die Béchamelsauce:</w:t>
      </w:r>
    </w:p>
    <w:p w14:paraId="76E74BBC" w14:textId="77777777" w:rsidR="005C481C" w:rsidRDefault="005C481C" w:rsidP="005C481C">
      <w:pPr>
        <w:rPr>
          <w:sz w:val="24"/>
          <w:szCs w:val="24"/>
        </w:rPr>
      </w:pPr>
      <w:r>
        <w:rPr>
          <w:sz w:val="24"/>
          <w:szCs w:val="24"/>
        </w:rPr>
        <w:t>2 EL Olivenöl und etwas Olivenöl zum Beträufeln</w:t>
      </w:r>
    </w:p>
    <w:p w14:paraId="22515E17" w14:textId="77777777" w:rsidR="005C481C" w:rsidRDefault="005C481C" w:rsidP="005C481C">
      <w:pPr>
        <w:rPr>
          <w:sz w:val="24"/>
          <w:szCs w:val="24"/>
        </w:rPr>
      </w:pPr>
      <w:r>
        <w:rPr>
          <w:sz w:val="24"/>
          <w:szCs w:val="24"/>
        </w:rPr>
        <w:t>4 EL Mehl</w:t>
      </w:r>
    </w:p>
    <w:p w14:paraId="26935653" w14:textId="77777777" w:rsidR="005C481C" w:rsidRDefault="005C481C" w:rsidP="005C481C">
      <w:pPr>
        <w:rPr>
          <w:sz w:val="24"/>
          <w:szCs w:val="24"/>
        </w:rPr>
      </w:pPr>
      <w:r>
        <w:rPr>
          <w:sz w:val="24"/>
          <w:szCs w:val="24"/>
        </w:rPr>
        <w:t>500 ml eigentlich vegane Milch, also Mandelmilch/Sojamilch etc., man kann aber auch einfach normale Milch nehmen, wenn es nicht vegan sein muss.</w:t>
      </w:r>
    </w:p>
    <w:p w14:paraId="7D6369F1" w14:textId="77777777" w:rsidR="005C481C" w:rsidRDefault="005C481C" w:rsidP="005C481C">
      <w:pPr>
        <w:rPr>
          <w:sz w:val="24"/>
          <w:szCs w:val="24"/>
        </w:rPr>
      </w:pPr>
      <w:r>
        <w:rPr>
          <w:sz w:val="24"/>
          <w:szCs w:val="24"/>
        </w:rPr>
        <w:t>¼ TL Muskat, frisch gerieben</w:t>
      </w:r>
    </w:p>
    <w:p w14:paraId="69E440CD" w14:textId="77777777" w:rsidR="005C481C" w:rsidRDefault="005C481C" w:rsidP="005C481C">
      <w:pPr>
        <w:rPr>
          <w:sz w:val="24"/>
          <w:szCs w:val="24"/>
        </w:rPr>
      </w:pPr>
      <w:r>
        <w:rPr>
          <w:sz w:val="24"/>
          <w:szCs w:val="24"/>
        </w:rPr>
        <w:t>Salz, Pfeffer aus der Mühle</w:t>
      </w:r>
    </w:p>
    <w:p w14:paraId="7496FB38" w14:textId="77777777" w:rsidR="005C481C" w:rsidRDefault="005C481C" w:rsidP="005C481C">
      <w:pPr>
        <w:rPr>
          <w:sz w:val="24"/>
          <w:szCs w:val="24"/>
        </w:rPr>
      </w:pPr>
    </w:p>
    <w:p w14:paraId="5F30921F" w14:textId="77777777" w:rsidR="005C481C" w:rsidRDefault="005C481C" w:rsidP="005C481C">
      <w:pPr>
        <w:rPr>
          <w:sz w:val="24"/>
          <w:szCs w:val="24"/>
        </w:rPr>
      </w:pPr>
      <w:r>
        <w:rPr>
          <w:sz w:val="24"/>
          <w:szCs w:val="24"/>
        </w:rPr>
        <w:t>Zubereitung:</w:t>
      </w:r>
    </w:p>
    <w:p w14:paraId="656295FD" w14:textId="77777777" w:rsidR="005C481C" w:rsidRPr="007E34B2" w:rsidRDefault="005C481C" w:rsidP="005C481C">
      <w:pPr>
        <w:pStyle w:val="ListParagraph"/>
        <w:numPr>
          <w:ilvl w:val="0"/>
          <w:numId w:val="135"/>
        </w:numPr>
        <w:spacing w:after="120"/>
        <w:ind w:left="714" w:hanging="357"/>
        <w:contextualSpacing w:val="0"/>
        <w:jc w:val="both"/>
        <w:rPr>
          <w:sz w:val="24"/>
          <w:szCs w:val="24"/>
        </w:rPr>
      </w:pPr>
      <w:r w:rsidRPr="007E34B2">
        <w:rPr>
          <w:sz w:val="24"/>
          <w:szCs w:val="24"/>
        </w:rPr>
        <w:lastRenderedPageBreak/>
        <w:t>Den Backofen auf 200°C (Gas Stufe 6) vorheizen. Die Auberginenscheiben über einem Backblech auf einen Grillrost legen. Dünn mit Öl bepinseln, mit Salz bestreuen und im Ofen rösten, bis sie weich und leicht gebräunt sind (etwa 10 Minuten, je nach Dicke).</w:t>
      </w:r>
    </w:p>
    <w:p w14:paraId="1220E5E0" w14:textId="77777777" w:rsidR="005C481C" w:rsidRPr="007E34B2" w:rsidRDefault="005C481C" w:rsidP="005C481C">
      <w:pPr>
        <w:pStyle w:val="ListParagraph"/>
        <w:numPr>
          <w:ilvl w:val="0"/>
          <w:numId w:val="135"/>
        </w:numPr>
        <w:spacing w:after="120"/>
        <w:ind w:left="714" w:hanging="357"/>
        <w:contextualSpacing w:val="0"/>
        <w:jc w:val="both"/>
        <w:rPr>
          <w:sz w:val="24"/>
          <w:szCs w:val="24"/>
        </w:rPr>
      </w:pPr>
      <w:r w:rsidRPr="007E34B2">
        <w:rPr>
          <w:sz w:val="24"/>
          <w:szCs w:val="24"/>
        </w:rPr>
        <w:t>Für die Linsen-Tomaten-Sauce in einem Topf das Öl erhitzen. Zwiebel, Knoblauch, Zimt und Oregano darin anbraten, bis sie duften, dabei gelegentlich umrühren. Das Tomatenmark unterrühren, dann Linsen, 600 ml Wasser und Tomaten dazugeben. Aufkochen lassen, die Hitze auf mittlerer Stufe reduzieren und alles 30-40 Minuten köcheln lassen, bis die Linsen weich sind und die Sauce sämig ist.</w:t>
      </w:r>
    </w:p>
    <w:p w14:paraId="131F897C" w14:textId="77777777" w:rsidR="005C481C" w:rsidRPr="007E34B2" w:rsidRDefault="005C481C" w:rsidP="005C481C">
      <w:pPr>
        <w:pStyle w:val="ListParagraph"/>
        <w:numPr>
          <w:ilvl w:val="0"/>
          <w:numId w:val="135"/>
        </w:numPr>
        <w:spacing w:after="120"/>
        <w:ind w:left="714" w:hanging="357"/>
        <w:contextualSpacing w:val="0"/>
        <w:jc w:val="both"/>
        <w:rPr>
          <w:sz w:val="24"/>
          <w:szCs w:val="24"/>
        </w:rPr>
      </w:pPr>
      <w:r w:rsidRPr="007E34B2">
        <w:rPr>
          <w:sz w:val="24"/>
          <w:szCs w:val="24"/>
        </w:rPr>
        <w:t>Für die Béchamelsauce in einem kleinen Topf auf mittlerer Stufe das Öl erhitzen. Mit einem Kochlöffel das Mehl einrühren, bis die Mehlschwitze zäh und leicht gebräunt ist. Unter ständigem Rühren mit einem Schneebesen zunächst die Hälfte der Milch, dann die restliche Milch einrühren. Die Béchamelsauce mit Muskat sowie Salz und Pfeffer abschmecken, dann unter ständigem Quirlen erhitzen, bis sie aufkocht und eindickt.</w:t>
      </w:r>
    </w:p>
    <w:p w14:paraId="3BEA1BFC" w14:textId="77777777" w:rsidR="005C481C" w:rsidRPr="007E34B2" w:rsidRDefault="005C481C" w:rsidP="005C481C">
      <w:pPr>
        <w:pStyle w:val="ListParagraph"/>
        <w:numPr>
          <w:ilvl w:val="0"/>
          <w:numId w:val="135"/>
        </w:numPr>
        <w:spacing w:after="120"/>
        <w:ind w:left="714" w:hanging="357"/>
        <w:contextualSpacing w:val="0"/>
        <w:jc w:val="both"/>
        <w:rPr>
          <w:sz w:val="24"/>
          <w:szCs w:val="24"/>
        </w:rPr>
      </w:pPr>
      <w:r w:rsidRPr="007E34B2">
        <w:rPr>
          <w:sz w:val="24"/>
          <w:szCs w:val="24"/>
        </w:rPr>
        <w:t>Den Backofen auf 180°C (Gas Stufe 4) herunterschalten. In einer Auflaufform ein Drittel der Auberginenscheiben auslegen. Mit der Hälfte der Süßkartoffelscheiben und der Hälfte der linsen-Tomaten-Sauce bedecken und diese Schichtung wiederholen. Die restlichen Auberginenscheiben darauf verteilen und die Béchamelsauce darübergießen.</w:t>
      </w:r>
    </w:p>
    <w:p w14:paraId="1F406665" w14:textId="77777777" w:rsidR="005C481C" w:rsidRPr="007E34B2" w:rsidRDefault="005C481C" w:rsidP="005C481C">
      <w:pPr>
        <w:pStyle w:val="ListParagraph"/>
        <w:numPr>
          <w:ilvl w:val="0"/>
          <w:numId w:val="135"/>
        </w:numPr>
        <w:spacing w:after="120"/>
        <w:ind w:left="714" w:hanging="357"/>
        <w:contextualSpacing w:val="0"/>
        <w:jc w:val="both"/>
        <w:rPr>
          <w:sz w:val="24"/>
          <w:szCs w:val="24"/>
        </w:rPr>
      </w:pPr>
      <w:r w:rsidRPr="007E34B2">
        <w:rPr>
          <w:sz w:val="24"/>
          <w:szCs w:val="24"/>
        </w:rPr>
        <w:t>35-40 Minuten backen. Mit einem scharfen Messer testen, ob die Süßkartoffeln weich geworden sind. Die Moussaka aus dem Ofen nehmen und 30 Minuten abkühlen lassen.</w:t>
      </w:r>
    </w:p>
    <w:p w14:paraId="04A4EDFD" w14:textId="77777777" w:rsidR="005C481C" w:rsidRPr="007E34B2" w:rsidRDefault="005C481C" w:rsidP="005C481C">
      <w:pPr>
        <w:pStyle w:val="ListParagraph"/>
        <w:numPr>
          <w:ilvl w:val="0"/>
          <w:numId w:val="135"/>
        </w:numPr>
        <w:spacing w:after="120"/>
        <w:ind w:left="714" w:hanging="357"/>
        <w:contextualSpacing w:val="0"/>
        <w:jc w:val="both"/>
        <w:rPr>
          <w:sz w:val="24"/>
          <w:szCs w:val="24"/>
        </w:rPr>
      </w:pPr>
      <w:r w:rsidRPr="007E34B2">
        <w:rPr>
          <w:sz w:val="24"/>
          <w:szCs w:val="24"/>
        </w:rPr>
        <w:t>Falls die Moussaka zu trocken wirkt, vor dem Servieren mit etwas Olivenöl beträufeln.</w:t>
      </w:r>
    </w:p>
    <w:p w14:paraId="464AA65A" w14:textId="77777777" w:rsidR="005C481C" w:rsidRDefault="005C481C" w:rsidP="005C481C">
      <w:pPr>
        <w:rPr>
          <w:sz w:val="24"/>
          <w:szCs w:val="24"/>
        </w:rPr>
      </w:pPr>
      <w:r>
        <w:rPr>
          <w:sz w:val="24"/>
          <w:szCs w:val="24"/>
        </w:rPr>
        <w:br w:type="page"/>
      </w:r>
    </w:p>
    <w:p w14:paraId="359F25F7" w14:textId="5A287A31" w:rsidR="00A75DC7" w:rsidRDefault="00A75DC7" w:rsidP="00A75DC7">
      <w:pPr>
        <w:pStyle w:val="Heading2"/>
        <w:spacing w:after="240"/>
      </w:pPr>
      <w:r>
        <w:lastRenderedPageBreak/>
        <w:t>Fruchtige Exotenpfanne</w:t>
      </w:r>
      <w:r>
        <w:rPr>
          <w:rStyle w:val="FootnoteReference"/>
        </w:rPr>
        <w:footnoteReference w:id="1113"/>
      </w:r>
    </w:p>
    <w:p w14:paraId="35803DC9" w14:textId="77777777" w:rsidR="00A75DC7" w:rsidRDefault="00A75DC7" w:rsidP="00A75DC7">
      <w:pPr>
        <w:rPr>
          <w:sz w:val="24"/>
          <w:szCs w:val="24"/>
        </w:rPr>
      </w:pPr>
      <w:r w:rsidRPr="00AA7A1F">
        <w:rPr>
          <w:sz w:val="24"/>
          <w:szCs w:val="24"/>
          <w:u w:val="single"/>
        </w:rPr>
        <w:t>Zutaten</w:t>
      </w:r>
      <w:r>
        <w:rPr>
          <w:sz w:val="24"/>
          <w:szCs w:val="24"/>
        </w:rPr>
        <w:t xml:space="preserve"> (für 4 Portionen):</w:t>
      </w:r>
    </w:p>
    <w:p w14:paraId="13CF25AF" w14:textId="77777777" w:rsidR="00A75DC7" w:rsidRDefault="00A75DC7" w:rsidP="00A75DC7">
      <w:pPr>
        <w:rPr>
          <w:sz w:val="24"/>
          <w:szCs w:val="24"/>
        </w:rPr>
      </w:pPr>
      <w:r>
        <w:rPr>
          <w:sz w:val="24"/>
          <w:szCs w:val="24"/>
        </w:rPr>
        <w:t>2 frische grüne Chilischoten</w:t>
      </w:r>
    </w:p>
    <w:p w14:paraId="0CE56000" w14:textId="77777777" w:rsidR="00A75DC7" w:rsidRDefault="00A75DC7" w:rsidP="00A75DC7">
      <w:pPr>
        <w:rPr>
          <w:sz w:val="24"/>
          <w:szCs w:val="24"/>
        </w:rPr>
      </w:pPr>
      <w:r>
        <w:rPr>
          <w:sz w:val="24"/>
          <w:szCs w:val="24"/>
        </w:rPr>
        <w:t>2 Hähnchenbrustfilets (etwa 300 g, ersatzweise Putenschnitzel)</w:t>
      </w:r>
    </w:p>
    <w:p w14:paraId="56A0A708" w14:textId="77777777" w:rsidR="00A75DC7" w:rsidRDefault="00A75DC7" w:rsidP="00A75DC7">
      <w:pPr>
        <w:rPr>
          <w:sz w:val="24"/>
          <w:szCs w:val="24"/>
        </w:rPr>
      </w:pPr>
      <w:r>
        <w:rPr>
          <w:sz w:val="24"/>
          <w:szCs w:val="24"/>
        </w:rPr>
        <w:t>Zitronenpfeffer (oder schwarzer Pfeffer aus der Mühle)</w:t>
      </w:r>
    </w:p>
    <w:p w14:paraId="6C34BF3C" w14:textId="77777777" w:rsidR="00A75DC7" w:rsidRDefault="00A75DC7" w:rsidP="00A75DC7">
      <w:pPr>
        <w:rPr>
          <w:sz w:val="24"/>
          <w:szCs w:val="24"/>
        </w:rPr>
      </w:pPr>
      <w:r>
        <w:rPr>
          <w:sz w:val="24"/>
          <w:szCs w:val="24"/>
        </w:rPr>
        <w:t>Eventuell 2 cl weißer Rum</w:t>
      </w:r>
    </w:p>
    <w:p w14:paraId="3E995F20" w14:textId="77777777" w:rsidR="00A75DC7" w:rsidRDefault="00A75DC7" w:rsidP="00A75DC7">
      <w:pPr>
        <w:rPr>
          <w:sz w:val="24"/>
          <w:szCs w:val="24"/>
        </w:rPr>
      </w:pPr>
      <w:r>
        <w:rPr>
          <w:sz w:val="24"/>
          <w:szCs w:val="24"/>
        </w:rPr>
        <w:t>1 Papaya (etwa 400 g)</w:t>
      </w:r>
    </w:p>
    <w:p w14:paraId="1CE3320F" w14:textId="77777777" w:rsidR="00A75DC7" w:rsidRDefault="00A75DC7" w:rsidP="00A75DC7">
      <w:pPr>
        <w:rPr>
          <w:sz w:val="24"/>
          <w:szCs w:val="24"/>
        </w:rPr>
      </w:pPr>
      <w:r>
        <w:rPr>
          <w:sz w:val="24"/>
          <w:szCs w:val="24"/>
        </w:rPr>
        <w:t>2 kleine Zucchini</w:t>
      </w:r>
    </w:p>
    <w:p w14:paraId="53041E59" w14:textId="77777777" w:rsidR="00A75DC7" w:rsidRDefault="00A75DC7" w:rsidP="00A75DC7">
      <w:pPr>
        <w:rPr>
          <w:sz w:val="24"/>
          <w:szCs w:val="24"/>
        </w:rPr>
      </w:pPr>
      <w:r>
        <w:rPr>
          <w:sz w:val="24"/>
          <w:szCs w:val="24"/>
        </w:rPr>
        <w:t>1 milde Gemüsezwiebel (etwa 200 g)</w:t>
      </w:r>
    </w:p>
    <w:p w14:paraId="600D1F50" w14:textId="77777777" w:rsidR="00A75DC7" w:rsidRPr="0091663D" w:rsidRDefault="00A75DC7" w:rsidP="00A75DC7">
      <w:pPr>
        <w:rPr>
          <w:sz w:val="24"/>
          <w:szCs w:val="24"/>
          <w:lang w:val="en-US"/>
        </w:rPr>
      </w:pPr>
      <w:r w:rsidRPr="0091663D">
        <w:rPr>
          <w:sz w:val="24"/>
          <w:szCs w:val="24"/>
          <w:lang w:val="en-US"/>
        </w:rPr>
        <w:t xml:space="preserve">4 EL </w:t>
      </w:r>
      <w:proofErr w:type="spellStart"/>
      <w:r w:rsidRPr="0091663D">
        <w:rPr>
          <w:sz w:val="24"/>
          <w:szCs w:val="24"/>
          <w:lang w:val="en-US"/>
        </w:rPr>
        <w:t>Öl</w:t>
      </w:r>
      <w:proofErr w:type="spellEnd"/>
    </w:p>
    <w:p w14:paraId="727717E0" w14:textId="77777777" w:rsidR="00A75DC7" w:rsidRPr="0091663D" w:rsidRDefault="00A75DC7" w:rsidP="00A75DC7">
      <w:pPr>
        <w:rPr>
          <w:sz w:val="24"/>
          <w:szCs w:val="24"/>
          <w:lang w:val="en-US"/>
        </w:rPr>
      </w:pPr>
      <w:r w:rsidRPr="0091663D">
        <w:rPr>
          <w:sz w:val="24"/>
          <w:szCs w:val="24"/>
          <w:lang w:val="en-US"/>
        </w:rPr>
        <w:t>Salz</w:t>
      </w:r>
    </w:p>
    <w:p w14:paraId="5DDBE815" w14:textId="77777777" w:rsidR="00A75DC7" w:rsidRPr="0091663D" w:rsidRDefault="00A75DC7" w:rsidP="00A75DC7">
      <w:pPr>
        <w:rPr>
          <w:sz w:val="24"/>
          <w:szCs w:val="24"/>
          <w:lang w:val="en-US"/>
        </w:rPr>
      </w:pPr>
      <w:r w:rsidRPr="0091663D">
        <w:rPr>
          <w:sz w:val="24"/>
          <w:szCs w:val="24"/>
          <w:lang w:val="en-US"/>
        </w:rPr>
        <w:t>½ rosa Grapefruit</w:t>
      </w:r>
    </w:p>
    <w:p w14:paraId="58634345" w14:textId="77777777" w:rsidR="00A75DC7" w:rsidRPr="0091663D" w:rsidRDefault="00A75DC7" w:rsidP="00A75DC7">
      <w:pPr>
        <w:rPr>
          <w:sz w:val="24"/>
          <w:szCs w:val="24"/>
          <w:lang w:val="en-US"/>
        </w:rPr>
      </w:pPr>
      <w:r w:rsidRPr="0091663D">
        <w:rPr>
          <w:sz w:val="24"/>
          <w:szCs w:val="24"/>
          <w:lang w:val="en-US"/>
        </w:rPr>
        <w:t>2 EL Crème double</w:t>
      </w:r>
    </w:p>
    <w:p w14:paraId="73189F81" w14:textId="77777777" w:rsidR="00A75DC7" w:rsidRDefault="00A75DC7" w:rsidP="00A75DC7">
      <w:pPr>
        <w:rPr>
          <w:sz w:val="24"/>
          <w:szCs w:val="24"/>
        </w:rPr>
      </w:pPr>
      <w:r>
        <w:rPr>
          <w:sz w:val="24"/>
          <w:szCs w:val="24"/>
        </w:rPr>
        <w:t>1 feste, nicht zu reife Banane</w:t>
      </w:r>
    </w:p>
    <w:p w14:paraId="12AC1838" w14:textId="77777777" w:rsidR="00A75DC7" w:rsidRDefault="00A75DC7" w:rsidP="00A75DC7">
      <w:pPr>
        <w:rPr>
          <w:sz w:val="24"/>
          <w:szCs w:val="24"/>
        </w:rPr>
      </w:pPr>
    </w:p>
    <w:p w14:paraId="6F29D5A9" w14:textId="77777777" w:rsidR="00A75DC7" w:rsidRDefault="00A75DC7" w:rsidP="00A75DC7">
      <w:pPr>
        <w:rPr>
          <w:sz w:val="24"/>
          <w:szCs w:val="24"/>
        </w:rPr>
      </w:pPr>
      <w:r>
        <w:rPr>
          <w:sz w:val="24"/>
          <w:szCs w:val="24"/>
        </w:rPr>
        <w:t>Zubereitungszeit: etwa 45 Min.</w:t>
      </w:r>
    </w:p>
    <w:p w14:paraId="32F6B2E0" w14:textId="77777777" w:rsidR="00A75DC7" w:rsidRDefault="00A75DC7" w:rsidP="00A75DC7">
      <w:pPr>
        <w:pStyle w:val="ListParagraph"/>
        <w:numPr>
          <w:ilvl w:val="0"/>
          <w:numId w:val="17"/>
        </w:numPr>
        <w:spacing w:after="120"/>
        <w:ind w:left="714" w:hanging="357"/>
        <w:contextualSpacing w:val="0"/>
        <w:jc w:val="both"/>
        <w:rPr>
          <w:sz w:val="24"/>
          <w:szCs w:val="24"/>
        </w:rPr>
      </w:pPr>
      <w:r>
        <w:rPr>
          <w:sz w:val="24"/>
          <w:szCs w:val="24"/>
        </w:rPr>
        <w:t>Die Chilischoten längs aufschlitzen, die Kerne und die Stiele entfernen. Die Schoten waschen und in sehr feine Streifchen schneiden. Die Hähnchenbrustfilets mit Zitronenpfeffer einreiben, in Würfel schneiden, die Chilischoten untermischen und nach Belieben mit weißem Rum beträufeln. Zugedeckt kühlstellen.</w:t>
      </w:r>
    </w:p>
    <w:p w14:paraId="3D39063B" w14:textId="77777777" w:rsidR="00A75DC7" w:rsidRDefault="00A75DC7" w:rsidP="00A75DC7">
      <w:pPr>
        <w:pStyle w:val="ListParagraph"/>
        <w:numPr>
          <w:ilvl w:val="0"/>
          <w:numId w:val="17"/>
        </w:numPr>
        <w:spacing w:after="120"/>
        <w:ind w:left="714" w:hanging="357"/>
        <w:contextualSpacing w:val="0"/>
        <w:jc w:val="both"/>
        <w:rPr>
          <w:sz w:val="24"/>
          <w:szCs w:val="24"/>
        </w:rPr>
      </w:pPr>
      <w:r>
        <w:rPr>
          <w:sz w:val="24"/>
          <w:szCs w:val="24"/>
        </w:rPr>
        <w:t>Die Papaya mit dem Sparschäler dünn schälen, längs halbieren und die Kerne entfernen. Das Fruchtfleisch in kleine Schnitze oder in Würfel schneiden. Die Zucchini waschen und putzen, in Scheiben schneiden. Die Zwiebel grob hacken.</w:t>
      </w:r>
    </w:p>
    <w:p w14:paraId="4FB0CA84" w14:textId="77777777" w:rsidR="00A75DC7" w:rsidRDefault="00A75DC7" w:rsidP="00A75DC7">
      <w:pPr>
        <w:pStyle w:val="ListParagraph"/>
        <w:numPr>
          <w:ilvl w:val="0"/>
          <w:numId w:val="17"/>
        </w:numPr>
        <w:spacing w:after="120"/>
        <w:ind w:left="714" w:hanging="357"/>
        <w:contextualSpacing w:val="0"/>
        <w:jc w:val="both"/>
        <w:rPr>
          <w:sz w:val="24"/>
          <w:szCs w:val="24"/>
        </w:rPr>
      </w:pPr>
      <w:r>
        <w:rPr>
          <w:sz w:val="24"/>
          <w:szCs w:val="24"/>
        </w:rPr>
        <w:t>In einer Pfanne das Öl erhitzen. Die Hähnchenwürfel scharf anbraten, dann die Zwiebel untermischen und bei mittlerer Hitze andünsten. Zucchini und Papaya dazugeben und kurz anbraten, alles salzen und kräftig mit Zitronenpfeffer würzen. Die halbe Grapefruit auspressen, den Saft in die Pfanne gießen und die Mischung 10 Min. garen.</w:t>
      </w:r>
    </w:p>
    <w:p w14:paraId="4C5615ED" w14:textId="77777777" w:rsidR="00A75DC7" w:rsidRDefault="00A75DC7" w:rsidP="00A75DC7">
      <w:pPr>
        <w:pStyle w:val="ListParagraph"/>
        <w:numPr>
          <w:ilvl w:val="0"/>
          <w:numId w:val="17"/>
        </w:numPr>
        <w:spacing w:after="120"/>
        <w:ind w:left="714" w:hanging="357"/>
        <w:contextualSpacing w:val="0"/>
        <w:jc w:val="both"/>
        <w:rPr>
          <w:sz w:val="24"/>
          <w:szCs w:val="24"/>
        </w:rPr>
      </w:pPr>
      <w:r>
        <w:rPr>
          <w:sz w:val="24"/>
          <w:szCs w:val="24"/>
        </w:rPr>
        <w:t>Die Crème double einrühren. Die Banane schälen, in Scheiben schneiden und vorsichtig untermischen. Alles 2-3 Min. richtig heiß werden lassen. Würzig abschmecken.</w:t>
      </w:r>
    </w:p>
    <w:p w14:paraId="36033F46" w14:textId="4946B7A2" w:rsidR="00A75DC7" w:rsidRDefault="00A75DC7" w:rsidP="00A75DC7">
      <w:pPr>
        <w:rPr>
          <w:rFonts w:asciiTheme="majorHAnsi" w:eastAsiaTheme="majorEastAsia" w:hAnsiTheme="majorHAnsi" w:cstheme="majorBidi"/>
          <w:color w:val="2F5496" w:themeColor="accent1" w:themeShade="BF"/>
          <w:sz w:val="26"/>
          <w:szCs w:val="26"/>
        </w:rPr>
      </w:pPr>
      <w:r>
        <w:rPr>
          <w:sz w:val="24"/>
          <w:szCs w:val="24"/>
        </w:rPr>
        <w:br w:type="page"/>
      </w:r>
    </w:p>
    <w:p w14:paraId="3C60F34B" w14:textId="66646F00" w:rsidR="00A33A2E" w:rsidRDefault="00A33A2E" w:rsidP="002B2CC2">
      <w:pPr>
        <w:pStyle w:val="Heading2"/>
        <w:spacing w:after="240"/>
      </w:pPr>
      <w:r>
        <w:lastRenderedPageBreak/>
        <w:t>Couscous und Spitzkohl mit Halloumi und Minzöl</w:t>
      </w:r>
      <w:r w:rsidR="00163DB2">
        <w:rPr>
          <w:rStyle w:val="FootnoteReference"/>
        </w:rPr>
        <w:footnoteReference w:id="1114"/>
      </w:r>
      <w:r>
        <w:t xml:space="preserve"> </w:t>
      </w:r>
    </w:p>
    <w:p w14:paraId="36050907" w14:textId="225172CE" w:rsidR="00A33A2E" w:rsidRDefault="00A33A2E" w:rsidP="00A33A2E">
      <w:pPr>
        <w:rPr>
          <w:sz w:val="24"/>
          <w:szCs w:val="24"/>
        </w:rPr>
      </w:pPr>
      <w:r w:rsidRPr="002B2CC2">
        <w:rPr>
          <w:sz w:val="24"/>
          <w:szCs w:val="24"/>
          <w:u w:val="single"/>
        </w:rPr>
        <w:t>Zutaten</w:t>
      </w:r>
      <w:r>
        <w:rPr>
          <w:sz w:val="24"/>
          <w:szCs w:val="24"/>
        </w:rPr>
        <w:t xml:space="preserve"> </w:t>
      </w:r>
      <w:r w:rsidR="002B2CC2">
        <w:rPr>
          <w:sz w:val="24"/>
          <w:szCs w:val="24"/>
        </w:rPr>
        <w:t>(</w:t>
      </w:r>
      <w:r>
        <w:rPr>
          <w:sz w:val="24"/>
          <w:szCs w:val="24"/>
        </w:rPr>
        <w:t>für 4 Portionen</w:t>
      </w:r>
      <w:r w:rsidR="002B2CC2">
        <w:rPr>
          <w:sz w:val="24"/>
          <w:szCs w:val="24"/>
        </w:rPr>
        <w:t>)</w:t>
      </w:r>
    </w:p>
    <w:p w14:paraId="5549B9AE" w14:textId="65FE6270" w:rsidR="00A33A2E" w:rsidRPr="002B2CC2" w:rsidRDefault="002B2CC2" w:rsidP="00A33A2E">
      <w:pPr>
        <w:rPr>
          <w:i/>
          <w:iCs/>
          <w:sz w:val="24"/>
          <w:szCs w:val="24"/>
        </w:rPr>
      </w:pPr>
      <w:r w:rsidRPr="002B2CC2">
        <w:rPr>
          <w:i/>
          <w:iCs/>
          <w:sz w:val="24"/>
          <w:szCs w:val="24"/>
        </w:rPr>
        <w:t xml:space="preserve">Für das </w:t>
      </w:r>
      <w:r w:rsidR="00A33A2E" w:rsidRPr="002B2CC2">
        <w:rPr>
          <w:i/>
          <w:iCs/>
          <w:sz w:val="24"/>
          <w:szCs w:val="24"/>
        </w:rPr>
        <w:t>Couscous:</w:t>
      </w:r>
    </w:p>
    <w:p w14:paraId="225E075B" w14:textId="1CE355FA" w:rsidR="00A33A2E" w:rsidRDefault="00A33A2E" w:rsidP="00A33A2E">
      <w:pPr>
        <w:rPr>
          <w:sz w:val="24"/>
          <w:szCs w:val="24"/>
        </w:rPr>
      </w:pPr>
      <w:r>
        <w:rPr>
          <w:sz w:val="24"/>
          <w:szCs w:val="24"/>
        </w:rPr>
        <w:t>1 rote Chilischote</w:t>
      </w:r>
    </w:p>
    <w:p w14:paraId="586615DC" w14:textId="2D8E304E" w:rsidR="00A33A2E" w:rsidRDefault="00A33A2E" w:rsidP="00A33A2E">
      <w:pPr>
        <w:rPr>
          <w:sz w:val="24"/>
          <w:szCs w:val="24"/>
        </w:rPr>
      </w:pPr>
      <w:r>
        <w:rPr>
          <w:sz w:val="24"/>
          <w:szCs w:val="24"/>
        </w:rPr>
        <w:t>30 g Orangenmarmelade</w:t>
      </w:r>
    </w:p>
    <w:p w14:paraId="42DFF228" w14:textId="1BE2C17F" w:rsidR="00A33A2E" w:rsidRDefault="00A33A2E" w:rsidP="00A33A2E">
      <w:pPr>
        <w:rPr>
          <w:sz w:val="24"/>
          <w:szCs w:val="24"/>
        </w:rPr>
      </w:pPr>
      <w:r>
        <w:rPr>
          <w:sz w:val="24"/>
          <w:szCs w:val="24"/>
        </w:rPr>
        <w:t>440 ml Möhrensaft</w:t>
      </w:r>
    </w:p>
    <w:p w14:paraId="76200471" w14:textId="447526A5" w:rsidR="00A33A2E" w:rsidRDefault="00A33A2E" w:rsidP="00A33A2E">
      <w:pPr>
        <w:rPr>
          <w:sz w:val="24"/>
          <w:szCs w:val="24"/>
        </w:rPr>
      </w:pPr>
      <w:r>
        <w:rPr>
          <w:sz w:val="24"/>
          <w:szCs w:val="24"/>
        </w:rPr>
        <w:t>320 g Couscous</w:t>
      </w:r>
    </w:p>
    <w:p w14:paraId="5D5860BB" w14:textId="4F374581" w:rsidR="00A33A2E" w:rsidRDefault="00A33A2E" w:rsidP="00A33A2E">
      <w:pPr>
        <w:rPr>
          <w:sz w:val="24"/>
          <w:szCs w:val="24"/>
        </w:rPr>
      </w:pPr>
      <w:r>
        <w:rPr>
          <w:sz w:val="24"/>
          <w:szCs w:val="24"/>
        </w:rPr>
        <w:t>2 – 3 EL Olivenöl</w:t>
      </w:r>
    </w:p>
    <w:p w14:paraId="16724566" w14:textId="7B899563" w:rsidR="00A33A2E" w:rsidRDefault="00A33A2E" w:rsidP="00A33A2E">
      <w:pPr>
        <w:rPr>
          <w:sz w:val="24"/>
          <w:szCs w:val="24"/>
        </w:rPr>
      </w:pPr>
      <w:r>
        <w:rPr>
          <w:sz w:val="24"/>
          <w:szCs w:val="24"/>
        </w:rPr>
        <w:t>4 EL Weißweinessig</w:t>
      </w:r>
    </w:p>
    <w:p w14:paraId="6834DE70" w14:textId="43E2F153" w:rsidR="00A33A2E" w:rsidRDefault="002B2CC2" w:rsidP="00A33A2E">
      <w:pPr>
        <w:rPr>
          <w:sz w:val="24"/>
          <w:szCs w:val="24"/>
        </w:rPr>
      </w:pPr>
      <w:r>
        <w:rPr>
          <w:sz w:val="24"/>
          <w:szCs w:val="24"/>
        </w:rPr>
        <w:t xml:space="preserve">Salz, </w:t>
      </w:r>
      <w:r w:rsidR="00A33A2E">
        <w:rPr>
          <w:sz w:val="24"/>
          <w:szCs w:val="24"/>
        </w:rPr>
        <w:t>Pfeffer</w:t>
      </w:r>
    </w:p>
    <w:p w14:paraId="77292DDC" w14:textId="4B4E1115" w:rsidR="00A33A2E" w:rsidRDefault="00A33A2E" w:rsidP="00A33A2E">
      <w:pPr>
        <w:rPr>
          <w:sz w:val="24"/>
          <w:szCs w:val="24"/>
        </w:rPr>
      </w:pPr>
      <w:r>
        <w:rPr>
          <w:sz w:val="24"/>
          <w:szCs w:val="24"/>
        </w:rPr>
        <w:t>2 – 3 TL Kümmelsaat</w:t>
      </w:r>
    </w:p>
    <w:p w14:paraId="0CF23A7C" w14:textId="572B83C6" w:rsidR="00A33A2E" w:rsidRDefault="00A33A2E" w:rsidP="00A33A2E">
      <w:pPr>
        <w:rPr>
          <w:sz w:val="24"/>
          <w:szCs w:val="24"/>
        </w:rPr>
      </w:pPr>
      <w:r>
        <w:rPr>
          <w:sz w:val="24"/>
          <w:szCs w:val="24"/>
        </w:rPr>
        <w:t>1 Halloumi (ca. 300 g)</w:t>
      </w:r>
    </w:p>
    <w:p w14:paraId="3B6B2A2E" w14:textId="0B286C66" w:rsidR="00A33A2E" w:rsidRDefault="00A33A2E" w:rsidP="00A33A2E">
      <w:pPr>
        <w:rPr>
          <w:sz w:val="24"/>
          <w:szCs w:val="24"/>
        </w:rPr>
      </w:pPr>
      <w:r>
        <w:rPr>
          <w:sz w:val="24"/>
          <w:szCs w:val="24"/>
        </w:rPr>
        <w:t>1 Spitzkohl (ca. 800 g)</w:t>
      </w:r>
    </w:p>
    <w:p w14:paraId="28D34F16" w14:textId="0B5EE852" w:rsidR="00A33A2E" w:rsidRDefault="00A33A2E" w:rsidP="00A33A2E">
      <w:pPr>
        <w:rPr>
          <w:sz w:val="24"/>
          <w:szCs w:val="24"/>
        </w:rPr>
      </w:pPr>
      <w:r>
        <w:rPr>
          <w:sz w:val="24"/>
          <w:szCs w:val="24"/>
        </w:rPr>
        <w:t>1 EL Traubenkernöl</w:t>
      </w:r>
    </w:p>
    <w:p w14:paraId="53034C9B" w14:textId="4342C79F" w:rsidR="00A33A2E" w:rsidRDefault="00A33A2E" w:rsidP="00A33A2E">
      <w:pPr>
        <w:rPr>
          <w:sz w:val="24"/>
          <w:szCs w:val="24"/>
        </w:rPr>
      </w:pPr>
      <w:r>
        <w:rPr>
          <w:sz w:val="24"/>
          <w:szCs w:val="24"/>
        </w:rPr>
        <w:t xml:space="preserve">¼ </w:t>
      </w:r>
      <w:r w:rsidR="0035733C">
        <w:rPr>
          <w:sz w:val="24"/>
          <w:szCs w:val="24"/>
        </w:rPr>
        <w:t>Wassermelone</w:t>
      </w:r>
      <w:r>
        <w:rPr>
          <w:sz w:val="24"/>
          <w:szCs w:val="24"/>
        </w:rPr>
        <w:t xml:space="preserve"> (ca. 800 g)</w:t>
      </w:r>
    </w:p>
    <w:p w14:paraId="2B97DF2D" w14:textId="7C598920" w:rsidR="00A33A2E" w:rsidRDefault="00A33A2E" w:rsidP="00A33A2E">
      <w:pPr>
        <w:rPr>
          <w:sz w:val="24"/>
          <w:szCs w:val="24"/>
        </w:rPr>
      </w:pPr>
    </w:p>
    <w:p w14:paraId="11EE9148" w14:textId="62EBA793" w:rsidR="00A33A2E" w:rsidRPr="002B2CC2" w:rsidRDefault="002B2CC2" w:rsidP="00A33A2E">
      <w:pPr>
        <w:rPr>
          <w:i/>
          <w:iCs/>
          <w:sz w:val="24"/>
          <w:szCs w:val="24"/>
        </w:rPr>
      </w:pPr>
      <w:r w:rsidRPr="002B2CC2">
        <w:rPr>
          <w:i/>
          <w:iCs/>
          <w:sz w:val="24"/>
          <w:szCs w:val="24"/>
        </w:rPr>
        <w:t xml:space="preserve">Für das </w:t>
      </w:r>
      <w:r w:rsidR="00A33A2E" w:rsidRPr="002B2CC2">
        <w:rPr>
          <w:i/>
          <w:iCs/>
          <w:sz w:val="24"/>
          <w:szCs w:val="24"/>
        </w:rPr>
        <w:t>Pesto:</w:t>
      </w:r>
    </w:p>
    <w:p w14:paraId="6237C976" w14:textId="5F39300E" w:rsidR="00A33A2E" w:rsidRDefault="00A33A2E" w:rsidP="00A33A2E">
      <w:pPr>
        <w:rPr>
          <w:sz w:val="24"/>
          <w:szCs w:val="24"/>
        </w:rPr>
      </w:pPr>
      <w:r>
        <w:rPr>
          <w:sz w:val="24"/>
          <w:szCs w:val="24"/>
        </w:rPr>
        <w:t>10 g Minze</w:t>
      </w:r>
    </w:p>
    <w:p w14:paraId="2FF5835F" w14:textId="73EE1BFC" w:rsidR="00A33A2E" w:rsidRDefault="00A33A2E" w:rsidP="00A33A2E">
      <w:pPr>
        <w:rPr>
          <w:sz w:val="24"/>
          <w:szCs w:val="24"/>
        </w:rPr>
      </w:pPr>
      <w:r>
        <w:rPr>
          <w:sz w:val="24"/>
          <w:szCs w:val="24"/>
        </w:rPr>
        <w:t>10 g glatte Petersilie</w:t>
      </w:r>
    </w:p>
    <w:p w14:paraId="10B475AE" w14:textId="6148AE6F" w:rsidR="00A33A2E" w:rsidRDefault="00A33A2E" w:rsidP="00A33A2E">
      <w:pPr>
        <w:rPr>
          <w:sz w:val="24"/>
          <w:szCs w:val="24"/>
        </w:rPr>
      </w:pPr>
      <w:r>
        <w:rPr>
          <w:sz w:val="24"/>
          <w:szCs w:val="24"/>
        </w:rPr>
        <w:t>Salz</w:t>
      </w:r>
      <w:r w:rsidR="002B2CC2">
        <w:rPr>
          <w:sz w:val="24"/>
          <w:szCs w:val="24"/>
        </w:rPr>
        <w:t>, Pfeffer</w:t>
      </w:r>
    </w:p>
    <w:p w14:paraId="05FD0462" w14:textId="69ADABC8" w:rsidR="00A33A2E" w:rsidRDefault="00A33A2E" w:rsidP="00A33A2E">
      <w:pPr>
        <w:rPr>
          <w:sz w:val="24"/>
          <w:szCs w:val="24"/>
        </w:rPr>
      </w:pPr>
      <w:r>
        <w:rPr>
          <w:sz w:val="24"/>
          <w:szCs w:val="24"/>
        </w:rPr>
        <w:t>20 g Pinienkerne</w:t>
      </w:r>
    </w:p>
    <w:p w14:paraId="46A40DE5" w14:textId="432E8C7F" w:rsidR="00A33A2E" w:rsidRDefault="00A33A2E" w:rsidP="00A33A2E">
      <w:pPr>
        <w:rPr>
          <w:sz w:val="24"/>
          <w:szCs w:val="24"/>
        </w:rPr>
      </w:pPr>
      <w:r>
        <w:rPr>
          <w:sz w:val="24"/>
          <w:szCs w:val="24"/>
        </w:rPr>
        <w:t>1 TL Schwarzkümmel</w:t>
      </w:r>
    </w:p>
    <w:p w14:paraId="6BD0BE33" w14:textId="70AA9598" w:rsidR="00A33A2E" w:rsidRDefault="00A33A2E" w:rsidP="00A33A2E">
      <w:pPr>
        <w:rPr>
          <w:sz w:val="24"/>
          <w:szCs w:val="24"/>
        </w:rPr>
      </w:pPr>
      <w:r>
        <w:rPr>
          <w:sz w:val="24"/>
          <w:szCs w:val="24"/>
        </w:rPr>
        <w:t>80 ml Traubenkernöl</w:t>
      </w:r>
    </w:p>
    <w:p w14:paraId="5B39DBAF" w14:textId="6CA932B7" w:rsidR="00A33A2E" w:rsidRDefault="00A33A2E" w:rsidP="00A33A2E">
      <w:pPr>
        <w:rPr>
          <w:sz w:val="24"/>
          <w:szCs w:val="24"/>
        </w:rPr>
      </w:pPr>
      <w:r>
        <w:rPr>
          <w:sz w:val="24"/>
          <w:szCs w:val="24"/>
        </w:rPr>
        <w:t>2 – 4 Olivenöl</w:t>
      </w:r>
    </w:p>
    <w:p w14:paraId="41A5A658" w14:textId="0AEB5DE2" w:rsidR="00A33A2E" w:rsidRDefault="00A33A2E" w:rsidP="00A33A2E">
      <w:pPr>
        <w:rPr>
          <w:sz w:val="24"/>
          <w:szCs w:val="24"/>
        </w:rPr>
      </w:pPr>
    </w:p>
    <w:p w14:paraId="027D5E67" w14:textId="142EDBAE" w:rsidR="00A33A2E" w:rsidRDefault="00A33A2E" w:rsidP="00A33A2E">
      <w:pPr>
        <w:rPr>
          <w:sz w:val="24"/>
          <w:szCs w:val="24"/>
        </w:rPr>
      </w:pPr>
      <w:r>
        <w:rPr>
          <w:sz w:val="24"/>
          <w:szCs w:val="24"/>
        </w:rPr>
        <w:t>Zubereitungszeit: 45 Minuten plus Garzeit 30 Minuten</w:t>
      </w:r>
    </w:p>
    <w:p w14:paraId="72EA2E21" w14:textId="5B87555F" w:rsidR="00A33A2E" w:rsidRPr="00E71301" w:rsidRDefault="00A33A2E" w:rsidP="00B40E8C">
      <w:pPr>
        <w:pStyle w:val="ListParagraph"/>
        <w:numPr>
          <w:ilvl w:val="0"/>
          <w:numId w:val="352"/>
        </w:numPr>
        <w:spacing w:after="120"/>
        <w:ind w:left="714" w:hanging="357"/>
        <w:contextualSpacing w:val="0"/>
        <w:jc w:val="both"/>
        <w:rPr>
          <w:sz w:val="24"/>
          <w:szCs w:val="24"/>
        </w:rPr>
      </w:pPr>
      <w:r w:rsidRPr="00E71301">
        <w:rPr>
          <w:sz w:val="24"/>
          <w:szCs w:val="24"/>
        </w:rPr>
        <w:t xml:space="preserve">Chili putzen und mit Kernen fein schneiden. Marmelade mit Chili in einem Topf bei mittlerer Hitze schmelzen lassen. Mit Möhrensaft ablöschen, mit Salz würzen und einmal aufkochen. Couscous zugeben und beiseitegestellt 5 – 10 Minuten abgedeckt </w:t>
      </w:r>
      <w:r w:rsidRPr="00E71301">
        <w:rPr>
          <w:sz w:val="24"/>
          <w:szCs w:val="24"/>
        </w:rPr>
        <w:lastRenderedPageBreak/>
        <w:t>quellen lassen. Couscous mit zwei gabeln auflockern, je 2 EL Öl und Essig locker unterheben. Leicht mit Salz und Pfeffer würzen.</w:t>
      </w:r>
    </w:p>
    <w:p w14:paraId="71E314CB" w14:textId="31F25D6A" w:rsidR="00A33A2E" w:rsidRPr="00E71301" w:rsidRDefault="00A33A2E" w:rsidP="00B40E8C">
      <w:pPr>
        <w:pStyle w:val="ListParagraph"/>
        <w:numPr>
          <w:ilvl w:val="0"/>
          <w:numId w:val="352"/>
        </w:numPr>
        <w:spacing w:after="120"/>
        <w:ind w:left="714" w:hanging="357"/>
        <w:contextualSpacing w:val="0"/>
        <w:jc w:val="both"/>
        <w:rPr>
          <w:sz w:val="24"/>
          <w:szCs w:val="24"/>
        </w:rPr>
      </w:pPr>
      <w:r w:rsidRPr="00E71301">
        <w:rPr>
          <w:sz w:val="24"/>
          <w:szCs w:val="24"/>
        </w:rPr>
        <w:t>Für den Pesto Minz- und Petersili</w:t>
      </w:r>
      <w:r w:rsidR="00E71301" w:rsidRPr="00E71301">
        <w:rPr>
          <w:sz w:val="24"/>
          <w:szCs w:val="24"/>
        </w:rPr>
        <w:t xml:space="preserve">enblätter von den Stielen zupfen, in kochendem Salzwasser blanchieren, in ein Sieb gießen, abschrecken und gut ausdrücken. Pinienkerne und Zwiebelsaat in einer Pfanne ohne Fett goldbraun rösten. Kräuter mit Pinienkernen und Zwiebelsaat in einem Rührbecher mit dem Traubenkernöl sehr fein pürieren. Mit Olivenöl auffüllen und mit Salz und Pfeffer würzen. Pesto </w:t>
      </w:r>
      <w:r w:rsidR="00CC729A" w:rsidRPr="00E71301">
        <w:rPr>
          <w:sz w:val="24"/>
          <w:szCs w:val="24"/>
        </w:rPr>
        <w:t>kaltstellen</w:t>
      </w:r>
      <w:r w:rsidR="00E71301" w:rsidRPr="00E71301">
        <w:rPr>
          <w:sz w:val="24"/>
          <w:szCs w:val="24"/>
        </w:rPr>
        <w:t>.</w:t>
      </w:r>
    </w:p>
    <w:p w14:paraId="7BE2747D" w14:textId="2F5743F1" w:rsidR="00A33A2E" w:rsidRPr="00E71301" w:rsidRDefault="00E71301" w:rsidP="00B40E8C">
      <w:pPr>
        <w:pStyle w:val="ListParagraph"/>
        <w:numPr>
          <w:ilvl w:val="0"/>
          <w:numId w:val="352"/>
        </w:numPr>
        <w:spacing w:after="120"/>
        <w:ind w:left="714" w:hanging="357"/>
        <w:contextualSpacing w:val="0"/>
        <w:jc w:val="both"/>
        <w:rPr>
          <w:sz w:val="24"/>
          <w:szCs w:val="24"/>
        </w:rPr>
      </w:pPr>
      <w:r w:rsidRPr="00E71301">
        <w:rPr>
          <w:sz w:val="24"/>
          <w:szCs w:val="24"/>
        </w:rPr>
        <w:t>Für den Spitzkohlsalat Kümmelsaat in einer Pfanne ohne Fett rösten und in einem Mörser fein zermahlen. Salz und Kümmel in einer Schüssel mit restlichem Essig verrühren, bis das Salz gelöst ist. Eine kleine Auflaufform mit etwas Öl bepinseln, Halloumi in die Form legen und im vorgeheizten Backofen bei 180 Grad (Ober- und Unterhitze) auf der 2. Schiene von untern 10 – 15 Minuten erwärmen. Inzwischen Spitzkohl putzen, die äußeren Blätter entfernen. Spitzkohl längs halbieren und quer bis zum Strunk in feine Streifen schneiden.</w:t>
      </w:r>
    </w:p>
    <w:p w14:paraId="4E8E52C4" w14:textId="043E16BE" w:rsidR="00E71301" w:rsidRPr="00E71301" w:rsidRDefault="00E71301" w:rsidP="00B40E8C">
      <w:pPr>
        <w:pStyle w:val="ListParagraph"/>
        <w:numPr>
          <w:ilvl w:val="0"/>
          <w:numId w:val="352"/>
        </w:numPr>
        <w:spacing w:after="120"/>
        <w:ind w:left="714" w:hanging="357"/>
        <w:contextualSpacing w:val="0"/>
        <w:jc w:val="both"/>
        <w:rPr>
          <w:sz w:val="24"/>
          <w:szCs w:val="24"/>
        </w:rPr>
      </w:pPr>
      <w:r w:rsidRPr="00E71301">
        <w:rPr>
          <w:sz w:val="24"/>
          <w:szCs w:val="24"/>
        </w:rPr>
        <w:t>Spitzkohl mit dem Kümmelessig mit den Händen 1 – 2 Minuten durchkneten. Traubenkernöl zugeben, erneut leicht durchkneten, leicht mit Salz würzen. Wassermelone in Scheiben schneiden. Halloumi aus dem Ofen nehmen und in ca. 5 mm dicke Scheiben schneiden.</w:t>
      </w:r>
    </w:p>
    <w:p w14:paraId="5CFB2DB8" w14:textId="02E7DDA5" w:rsidR="00E71301" w:rsidRPr="00E71301" w:rsidRDefault="00E71301" w:rsidP="00B40E8C">
      <w:pPr>
        <w:pStyle w:val="ListParagraph"/>
        <w:numPr>
          <w:ilvl w:val="0"/>
          <w:numId w:val="352"/>
        </w:numPr>
        <w:spacing w:after="120"/>
        <w:ind w:left="714" w:hanging="357"/>
        <w:contextualSpacing w:val="0"/>
        <w:jc w:val="both"/>
        <w:rPr>
          <w:sz w:val="24"/>
          <w:szCs w:val="24"/>
        </w:rPr>
      </w:pPr>
      <w:r w:rsidRPr="00E71301">
        <w:rPr>
          <w:sz w:val="24"/>
          <w:szCs w:val="24"/>
        </w:rPr>
        <w:t>Couscous mit etwas Spitzkohl, Melone und Halloumi auf einen Teller geben und mit Pesto beträufelt servieren.</w:t>
      </w:r>
    </w:p>
    <w:p w14:paraId="142EB05A" w14:textId="5E302305" w:rsidR="00E71301" w:rsidRDefault="00E71301">
      <w:pPr>
        <w:rPr>
          <w:sz w:val="24"/>
          <w:szCs w:val="24"/>
        </w:rPr>
      </w:pPr>
    </w:p>
    <w:p w14:paraId="77BC5BBE" w14:textId="10187B91" w:rsidR="00E71301" w:rsidRDefault="00E71301">
      <w:pPr>
        <w:rPr>
          <w:sz w:val="24"/>
          <w:szCs w:val="24"/>
        </w:rPr>
      </w:pPr>
      <w:r>
        <w:rPr>
          <w:sz w:val="24"/>
          <w:szCs w:val="24"/>
        </w:rPr>
        <w:br w:type="page"/>
      </w:r>
    </w:p>
    <w:p w14:paraId="2893A6ED" w14:textId="77777777" w:rsidR="004A2034" w:rsidRDefault="004A2034" w:rsidP="004A2034">
      <w:pPr>
        <w:pStyle w:val="Heading2"/>
        <w:spacing w:after="240"/>
      </w:pPr>
      <w:r>
        <w:lastRenderedPageBreak/>
        <w:t>Couscous mit Tomate und Zwiebel</w:t>
      </w:r>
      <w:r>
        <w:rPr>
          <w:rStyle w:val="FootnoteReference"/>
        </w:rPr>
        <w:footnoteReference w:id="1115"/>
      </w:r>
      <w:r>
        <w:t xml:space="preserve"> </w:t>
      </w:r>
    </w:p>
    <w:p w14:paraId="43778EDD" w14:textId="77777777" w:rsidR="004A2034" w:rsidRDefault="004A2034" w:rsidP="004A2034">
      <w:pPr>
        <w:rPr>
          <w:sz w:val="24"/>
          <w:szCs w:val="24"/>
        </w:rPr>
      </w:pPr>
      <w:r w:rsidRPr="00E852F9">
        <w:rPr>
          <w:sz w:val="24"/>
          <w:szCs w:val="24"/>
          <w:u w:val="single"/>
        </w:rPr>
        <w:t>Zutaten</w:t>
      </w:r>
      <w:r>
        <w:rPr>
          <w:sz w:val="24"/>
          <w:szCs w:val="24"/>
        </w:rPr>
        <w:t xml:space="preserve"> (für 4 Personen)</w:t>
      </w:r>
    </w:p>
    <w:p w14:paraId="5CB09A09" w14:textId="77777777" w:rsidR="004A2034" w:rsidRDefault="004A2034" w:rsidP="004A2034">
      <w:pPr>
        <w:rPr>
          <w:sz w:val="24"/>
          <w:szCs w:val="24"/>
        </w:rPr>
      </w:pPr>
      <w:r>
        <w:rPr>
          <w:sz w:val="24"/>
          <w:szCs w:val="24"/>
        </w:rPr>
        <w:t>3 EL Olivenöl</w:t>
      </w:r>
    </w:p>
    <w:p w14:paraId="7E123EBB" w14:textId="77777777" w:rsidR="004A2034" w:rsidRDefault="004A2034" w:rsidP="004A2034">
      <w:pPr>
        <w:rPr>
          <w:sz w:val="24"/>
          <w:szCs w:val="24"/>
        </w:rPr>
      </w:pPr>
      <w:r>
        <w:rPr>
          <w:sz w:val="24"/>
          <w:szCs w:val="24"/>
        </w:rPr>
        <w:t>1 mittelgroße Zwiebel, feingehackt</w:t>
      </w:r>
    </w:p>
    <w:p w14:paraId="1CFD889E" w14:textId="77777777" w:rsidR="004A2034" w:rsidRDefault="004A2034" w:rsidP="004A2034">
      <w:pPr>
        <w:rPr>
          <w:sz w:val="24"/>
          <w:szCs w:val="24"/>
        </w:rPr>
      </w:pPr>
      <w:r>
        <w:rPr>
          <w:sz w:val="24"/>
          <w:szCs w:val="24"/>
        </w:rPr>
        <w:t>1 EL Tomatenmark</w:t>
      </w:r>
    </w:p>
    <w:p w14:paraId="456ED277" w14:textId="77777777" w:rsidR="004A2034" w:rsidRDefault="004A2034" w:rsidP="004A2034">
      <w:pPr>
        <w:rPr>
          <w:sz w:val="24"/>
          <w:szCs w:val="24"/>
        </w:rPr>
      </w:pPr>
      <w:r>
        <w:rPr>
          <w:sz w:val="24"/>
          <w:szCs w:val="24"/>
        </w:rPr>
        <w:t>½ TL Zucker</w:t>
      </w:r>
    </w:p>
    <w:p w14:paraId="478CFA7E" w14:textId="77777777" w:rsidR="004A2034" w:rsidRDefault="004A2034" w:rsidP="004A2034">
      <w:pPr>
        <w:rPr>
          <w:sz w:val="24"/>
          <w:szCs w:val="24"/>
        </w:rPr>
      </w:pPr>
      <w:r>
        <w:rPr>
          <w:sz w:val="24"/>
          <w:szCs w:val="24"/>
        </w:rPr>
        <w:t>2 sehr reife Tomaten, in 0,5 cm große Würfel geschnitten</w:t>
      </w:r>
    </w:p>
    <w:p w14:paraId="067296C2" w14:textId="77777777" w:rsidR="004A2034" w:rsidRDefault="004A2034" w:rsidP="004A2034">
      <w:pPr>
        <w:rPr>
          <w:sz w:val="24"/>
          <w:szCs w:val="24"/>
        </w:rPr>
      </w:pPr>
      <w:r>
        <w:rPr>
          <w:sz w:val="24"/>
          <w:szCs w:val="24"/>
        </w:rPr>
        <w:t>150 g Couscous</w:t>
      </w:r>
    </w:p>
    <w:p w14:paraId="750E41ED" w14:textId="77777777" w:rsidR="004A2034" w:rsidRDefault="004A2034" w:rsidP="004A2034">
      <w:pPr>
        <w:rPr>
          <w:sz w:val="24"/>
          <w:szCs w:val="24"/>
        </w:rPr>
      </w:pPr>
      <w:r>
        <w:rPr>
          <w:sz w:val="24"/>
          <w:szCs w:val="24"/>
        </w:rPr>
        <w:t>220 ml kochende Gemüsebrühe</w:t>
      </w:r>
    </w:p>
    <w:p w14:paraId="3F041CCE" w14:textId="77777777" w:rsidR="004A2034" w:rsidRDefault="004A2034" w:rsidP="004A2034">
      <w:pPr>
        <w:rPr>
          <w:sz w:val="24"/>
          <w:szCs w:val="24"/>
        </w:rPr>
      </w:pPr>
      <w:r>
        <w:rPr>
          <w:sz w:val="24"/>
          <w:szCs w:val="24"/>
        </w:rPr>
        <w:t>40 g Butter</w:t>
      </w:r>
    </w:p>
    <w:p w14:paraId="1BD1E07B" w14:textId="77777777" w:rsidR="004A2034" w:rsidRDefault="004A2034" w:rsidP="004A2034">
      <w:pPr>
        <w:rPr>
          <w:sz w:val="24"/>
          <w:szCs w:val="24"/>
        </w:rPr>
      </w:pPr>
      <w:r>
        <w:rPr>
          <w:sz w:val="24"/>
          <w:szCs w:val="24"/>
        </w:rPr>
        <w:t>Salz und schwarzer Pfeffer</w:t>
      </w:r>
    </w:p>
    <w:p w14:paraId="5D9D99C3" w14:textId="77777777" w:rsidR="004A2034" w:rsidRDefault="004A2034" w:rsidP="004A2034">
      <w:pPr>
        <w:rPr>
          <w:sz w:val="24"/>
          <w:szCs w:val="24"/>
        </w:rPr>
      </w:pPr>
    </w:p>
    <w:p w14:paraId="0220A7D5" w14:textId="77777777" w:rsidR="004A2034" w:rsidRDefault="004A2034" w:rsidP="004A2034">
      <w:pPr>
        <w:rPr>
          <w:sz w:val="24"/>
          <w:szCs w:val="24"/>
        </w:rPr>
      </w:pPr>
      <w:r>
        <w:rPr>
          <w:sz w:val="24"/>
          <w:szCs w:val="24"/>
        </w:rPr>
        <w:t>Zubereitung:</w:t>
      </w:r>
    </w:p>
    <w:p w14:paraId="39D34FA0" w14:textId="77777777" w:rsidR="004A2034" w:rsidRPr="00E852F9" w:rsidRDefault="004A2034" w:rsidP="00B40E8C">
      <w:pPr>
        <w:pStyle w:val="ListParagraph"/>
        <w:numPr>
          <w:ilvl w:val="0"/>
          <w:numId w:val="1600"/>
        </w:numPr>
        <w:spacing w:after="120"/>
        <w:ind w:left="714" w:hanging="357"/>
        <w:contextualSpacing w:val="0"/>
        <w:jc w:val="both"/>
        <w:rPr>
          <w:sz w:val="24"/>
          <w:szCs w:val="24"/>
        </w:rPr>
      </w:pPr>
      <w:r w:rsidRPr="00E852F9">
        <w:rPr>
          <w:sz w:val="24"/>
          <w:szCs w:val="24"/>
        </w:rPr>
        <w:t>In einer beschichteten Pfanne 2 EL Olivenöl bei mittlerer Hitze erhitzen und die Zwiebel 5 Minuten unter häufigem Rühren glasig anschwitzen. Tomatenmark und Zucker einrühren und 1 Minute erhitzen. Die Tomaten hinzufügen, mit ½ TL Salz sowie etwas Pfeffer würzen und die Sauce 3 Minuten kochen lassen.</w:t>
      </w:r>
    </w:p>
    <w:p w14:paraId="7AA27E45" w14:textId="77777777" w:rsidR="004A2034" w:rsidRPr="00E852F9" w:rsidRDefault="004A2034" w:rsidP="00B40E8C">
      <w:pPr>
        <w:pStyle w:val="ListParagraph"/>
        <w:numPr>
          <w:ilvl w:val="0"/>
          <w:numId w:val="1600"/>
        </w:numPr>
        <w:spacing w:after="120"/>
        <w:ind w:left="714" w:hanging="357"/>
        <w:contextualSpacing w:val="0"/>
        <w:jc w:val="both"/>
        <w:rPr>
          <w:sz w:val="24"/>
          <w:szCs w:val="24"/>
        </w:rPr>
      </w:pPr>
      <w:r w:rsidRPr="00E852F9">
        <w:rPr>
          <w:sz w:val="24"/>
          <w:szCs w:val="24"/>
        </w:rPr>
        <w:t>Inzwischen den Couscous in einer flachen Schüssel mit der kochenden Brühe übergießen. Mit Frischhaltefolie abdecken und 10 Minuten quellen lassen. Anschließend mit einer Gabel auflockern und mit der Tomatensauce mischen.</w:t>
      </w:r>
    </w:p>
    <w:p w14:paraId="46D32968" w14:textId="77777777" w:rsidR="004A2034" w:rsidRPr="00E852F9" w:rsidRDefault="004A2034" w:rsidP="00B40E8C">
      <w:pPr>
        <w:pStyle w:val="ListParagraph"/>
        <w:numPr>
          <w:ilvl w:val="0"/>
          <w:numId w:val="1600"/>
        </w:numPr>
        <w:spacing w:after="120"/>
        <w:ind w:left="714" w:hanging="357"/>
        <w:contextualSpacing w:val="0"/>
        <w:jc w:val="both"/>
        <w:rPr>
          <w:sz w:val="24"/>
          <w:szCs w:val="24"/>
        </w:rPr>
      </w:pPr>
      <w:r w:rsidRPr="00E852F9">
        <w:rPr>
          <w:sz w:val="24"/>
          <w:szCs w:val="24"/>
        </w:rPr>
        <w:t>Die Pfanne mit Küchenpapier ausreiben und die Butter bei mittlerer Temperatur mit dem restlichen Öl erhitzen. Den Couscous in die Pfanne geben und mit einem Löffelrücken gleichmäßig darin verteilen, dabei vorsichtig andrücken. Den Deckel auflegen und den Couscous 10-12 Minuten bei sehr geringer Hitze braten, bis Boden und Rand leicht gebräunt und knusprig sind. Gegen Ende der Garzeit mit einer Palette oder einem Messer den Couscous vorsichtig vom Rand der Pfanne lösen, um zu prüfen, ob er knusprig genug ist.</w:t>
      </w:r>
    </w:p>
    <w:p w14:paraId="2DE85CDD" w14:textId="77777777" w:rsidR="004A2034" w:rsidRPr="00E852F9" w:rsidRDefault="004A2034" w:rsidP="00B40E8C">
      <w:pPr>
        <w:pStyle w:val="ListParagraph"/>
        <w:numPr>
          <w:ilvl w:val="0"/>
          <w:numId w:val="1600"/>
        </w:numPr>
        <w:spacing w:after="120"/>
        <w:ind w:left="714" w:hanging="357"/>
        <w:contextualSpacing w:val="0"/>
        <w:jc w:val="both"/>
        <w:rPr>
          <w:sz w:val="24"/>
          <w:szCs w:val="24"/>
        </w:rPr>
      </w:pPr>
      <w:r w:rsidRPr="00E852F9">
        <w:rPr>
          <w:sz w:val="24"/>
          <w:szCs w:val="24"/>
        </w:rPr>
        <w:t>Wenn es so weit ist, einen großen Teller umgekehrt auf die Pfanne setzen und den Couscous daraufstürzen. Warm oder mit Zimmertemperatur servieren.</w:t>
      </w:r>
    </w:p>
    <w:p w14:paraId="463F5B35" w14:textId="77777777" w:rsidR="004A2034" w:rsidRDefault="004A2034" w:rsidP="004A2034">
      <w:pPr>
        <w:rPr>
          <w:sz w:val="24"/>
          <w:szCs w:val="24"/>
        </w:rPr>
      </w:pPr>
      <w:r>
        <w:rPr>
          <w:sz w:val="24"/>
          <w:szCs w:val="24"/>
        </w:rPr>
        <w:br w:type="page"/>
      </w:r>
    </w:p>
    <w:p w14:paraId="69F41013" w14:textId="77777777" w:rsidR="00022DA5" w:rsidRDefault="00022DA5" w:rsidP="00022DA5">
      <w:pPr>
        <w:pStyle w:val="Heading2"/>
        <w:spacing w:after="240"/>
      </w:pPr>
      <w:r>
        <w:lastRenderedPageBreak/>
        <w:t>Gemüsecouscous mit Feta und Arganöl</w:t>
      </w:r>
      <w:r>
        <w:rPr>
          <w:rStyle w:val="FootnoteReference"/>
        </w:rPr>
        <w:footnoteReference w:id="1116"/>
      </w:r>
    </w:p>
    <w:p w14:paraId="53198909" w14:textId="77777777" w:rsidR="00022DA5" w:rsidRDefault="00022DA5" w:rsidP="00022DA5">
      <w:pPr>
        <w:spacing w:after="120"/>
        <w:jc w:val="both"/>
        <w:rPr>
          <w:sz w:val="24"/>
          <w:szCs w:val="24"/>
        </w:rPr>
      </w:pPr>
      <w:r w:rsidRPr="001F39FD">
        <w:rPr>
          <w:sz w:val="24"/>
          <w:szCs w:val="24"/>
          <w:u w:val="single"/>
        </w:rPr>
        <w:t>Zutaten</w:t>
      </w:r>
      <w:r>
        <w:rPr>
          <w:sz w:val="24"/>
          <w:szCs w:val="24"/>
        </w:rPr>
        <w:t xml:space="preserve"> (für 4 Portionen):</w:t>
      </w:r>
    </w:p>
    <w:p w14:paraId="15AAF9D6" w14:textId="77777777" w:rsidR="00022DA5" w:rsidRDefault="00022DA5" w:rsidP="00022DA5">
      <w:pPr>
        <w:spacing w:after="120"/>
        <w:jc w:val="both"/>
        <w:rPr>
          <w:sz w:val="24"/>
          <w:szCs w:val="24"/>
        </w:rPr>
      </w:pPr>
      <w:r>
        <w:rPr>
          <w:sz w:val="24"/>
          <w:szCs w:val="24"/>
        </w:rPr>
        <w:t>1 EL Rosinen</w:t>
      </w:r>
    </w:p>
    <w:p w14:paraId="5B3F38DE" w14:textId="77777777" w:rsidR="00022DA5" w:rsidRPr="007A69F2" w:rsidRDefault="00022DA5" w:rsidP="00022DA5">
      <w:pPr>
        <w:spacing w:after="120"/>
        <w:jc w:val="both"/>
        <w:rPr>
          <w:sz w:val="24"/>
          <w:szCs w:val="24"/>
        </w:rPr>
      </w:pPr>
      <w:r w:rsidRPr="007A69F2">
        <w:rPr>
          <w:sz w:val="24"/>
          <w:szCs w:val="24"/>
        </w:rPr>
        <w:t>175 ml Gemüsebrühe</w:t>
      </w:r>
    </w:p>
    <w:p w14:paraId="23758A58" w14:textId="77777777" w:rsidR="00022DA5" w:rsidRPr="007A69F2" w:rsidRDefault="00022DA5" w:rsidP="00022DA5">
      <w:pPr>
        <w:spacing w:after="120"/>
        <w:jc w:val="both"/>
        <w:rPr>
          <w:sz w:val="24"/>
          <w:szCs w:val="24"/>
        </w:rPr>
      </w:pPr>
      <w:r w:rsidRPr="007A69F2">
        <w:rPr>
          <w:sz w:val="24"/>
          <w:szCs w:val="24"/>
        </w:rPr>
        <w:t>100 g Couscous</w:t>
      </w:r>
    </w:p>
    <w:p w14:paraId="6F4928CF" w14:textId="77777777" w:rsidR="00022DA5" w:rsidRPr="007A69F2" w:rsidRDefault="00022DA5" w:rsidP="00022DA5">
      <w:pPr>
        <w:spacing w:after="120"/>
        <w:jc w:val="both"/>
        <w:rPr>
          <w:sz w:val="24"/>
          <w:szCs w:val="24"/>
        </w:rPr>
      </w:pPr>
      <w:r w:rsidRPr="007A69F2">
        <w:rPr>
          <w:sz w:val="24"/>
          <w:szCs w:val="24"/>
        </w:rPr>
        <w:t>150 g Staudensellerie (mit Grün)</w:t>
      </w:r>
    </w:p>
    <w:p w14:paraId="64AF7B0B" w14:textId="77777777" w:rsidR="00022DA5" w:rsidRPr="009A3D8E" w:rsidRDefault="00022DA5" w:rsidP="00022DA5">
      <w:pPr>
        <w:spacing w:after="120"/>
        <w:jc w:val="both"/>
        <w:rPr>
          <w:sz w:val="24"/>
          <w:szCs w:val="24"/>
        </w:rPr>
      </w:pPr>
      <w:r w:rsidRPr="009A3D8E">
        <w:rPr>
          <w:sz w:val="24"/>
          <w:szCs w:val="24"/>
        </w:rPr>
        <w:t>2 Tomaten</w:t>
      </w:r>
    </w:p>
    <w:p w14:paraId="3B1039ED" w14:textId="77777777" w:rsidR="00022DA5" w:rsidRPr="009A3D8E" w:rsidRDefault="00022DA5" w:rsidP="00022DA5">
      <w:pPr>
        <w:spacing w:after="120"/>
        <w:jc w:val="both"/>
        <w:rPr>
          <w:sz w:val="24"/>
          <w:szCs w:val="24"/>
        </w:rPr>
      </w:pPr>
      <w:r w:rsidRPr="009A3D8E">
        <w:rPr>
          <w:sz w:val="24"/>
          <w:szCs w:val="24"/>
        </w:rPr>
        <w:t>1 Salatgurke</w:t>
      </w:r>
    </w:p>
    <w:p w14:paraId="788B0645" w14:textId="77777777" w:rsidR="00022DA5" w:rsidRPr="009A3D8E" w:rsidRDefault="00022DA5" w:rsidP="00022DA5">
      <w:pPr>
        <w:spacing w:after="120"/>
        <w:jc w:val="both"/>
        <w:rPr>
          <w:sz w:val="24"/>
          <w:szCs w:val="24"/>
        </w:rPr>
      </w:pPr>
      <w:r w:rsidRPr="009A3D8E">
        <w:rPr>
          <w:sz w:val="24"/>
          <w:szCs w:val="24"/>
        </w:rPr>
        <w:t>2 Schalotten</w:t>
      </w:r>
    </w:p>
    <w:p w14:paraId="087C88B8" w14:textId="77777777" w:rsidR="00022DA5" w:rsidRDefault="00022DA5" w:rsidP="00022DA5">
      <w:pPr>
        <w:spacing w:after="120"/>
        <w:jc w:val="both"/>
        <w:rPr>
          <w:sz w:val="24"/>
          <w:szCs w:val="24"/>
        </w:rPr>
      </w:pPr>
      <w:r w:rsidRPr="009A3D8E">
        <w:rPr>
          <w:sz w:val="24"/>
          <w:szCs w:val="24"/>
        </w:rPr>
        <w:t>Je 50 g grüne un</w:t>
      </w:r>
      <w:r>
        <w:rPr>
          <w:sz w:val="24"/>
          <w:szCs w:val="24"/>
        </w:rPr>
        <w:t>d</w:t>
      </w:r>
      <w:r w:rsidRPr="009A3D8E">
        <w:rPr>
          <w:sz w:val="24"/>
          <w:szCs w:val="24"/>
        </w:rPr>
        <w:t xml:space="preserve"> s</w:t>
      </w:r>
      <w:r>
        <w:rPr>
          <w:sz w:val="24"/>
          <w:szCs w:val="24"/>
        </w:rPr>
        <w:t>chwarze Oliven (ohne Stein)</w:t>
      </w:r>
    </w:p>
    <w:p w14:paraId="2C95B3DE" w14:textId="77777777" w:rsidR="00022DA5" w:rsidRDefault="00022DA5" w:rsidP="00022DA5">
      <w:pPr>
        <w:spacing w:after="120"/>
        <w:jc w:val="both"/>
        <w:rPr>
          <w:sz w:val="24"/>
          <w:szCs w:val="24"/>
        </w:rPr>
      </w:pPr>
      <w:r>
        <w:rPr>
          <w:sz w:val="24"/>
          <w:szCs w:val="24"/>
        </w:rPr>
        <w:t>100 g Feta</w:t>
      </w:r>
    </w:p>
    <w:p w14:paraId="062207E5" w14:textId="77777777" w:rsidR="00022DA5" w:rsidRDefault="00022DA5" w:rsidP="00022DA5">
      <w:pPr>
        <w:spacing w:after="120"/>
        <w:jc w:val="both"/>
        <w:rPr>
          <w:sz w:val="24"/>
          <w:szCs w:val="24"/>
        </w:rPr>
      </w:pPr>
      <w:r>
        <w:rPr>
          <w:sz w:val="24"/>
          <w:szCs w:val="24"/>
        </w:rPr>
        <w:t>1 EL Mandelblättchen</w:t>
      </w:r>
    </w:p>
    <w:p w14:paraId="6295912A" w14:textId="77777777" w:rsidR="00022DA5" w:rsidRDefault="00022DA5" w:rsidP="00022DA5">
      <w:pPr>
        <w:spacing w:after="120"/>
        <w:jc w:val="both"/>
        <w:rPr>
          <w:sz w:val="24"/>
          <w:szCs w:val="24"/>
        </w:rPr>
      </w:pPr>
      <w:r>
        <w:rPr>
          <w:sz w:val="24"/>
          <w:szCs w:val="24"/>
        </w:rPr>
        <w:t>Je 4 Stiele Minze und Petersilie</w:t>
      </w:r>
    </w:p>
    <w:p w14:paraId="1EEEE235" w14:textId="77777777" w:rsidR="00022DA5" w:rsidRDefault="00022DA5" w:rsidP="00022DA5">
      <w:pPr>
        <w:spacing w:after="120"/>
        <w:jc w:val="both"/>
        <w:rPr>
          <w:sz w:val="24"/>
          <w:szCs w:val="24"/>
        </w:rPr>
      </w:pPr>
      <w:r>
        <w:rPr>
          <w:sz w:val="24"/>
          <w:szCs w:val="24"/>
        </w:rPr>
        <w:t>2 EL Olivenöl</w:t>
      </w:r>
    </w:p>
    <w:p w14:paraId="4D68DEF3" w14:textId="77777777" w:rsidR="00022DA5" w:rsidRDefault="00022DA5" w:rsidP="00022DA5">
      <w:pPr>
        <w:spacing w:after="120"/>
        <w:jc w:val="both"/>
        <w:rPr>
          <w:sz w:val="24"/>
          <w:szCs w:val="24"/>
        </w:rPr>
      </w:pPr>
      <w:r>
        <w:rPr>
          <w:sz w:val="24"/>
          <w:szCs w:val="24"/>
        </w:rPr>
        <w:t>Salz, Pfeffer</w:t>
      </w:r>
    </w:p>
    <w:p w14:paraId="4B3DE5FF" w14:textId="77777777" w:rsidR="00022DA5" w:rsidRDefault="00022DA5" w:rsidP="00022DA5">
      <w:pPr>
        <w:spacing w:after="120"/>
        <w:jc w:val="both"/>
        <w:rPr>
          <w:sz w:val="24"/>
          <w:szCs w:val="24"/>
        </w:rPr>
      </w:pPr>
      <w:r>
        <w:rPr>
          <w:sz w:val="24"/>
          <w:szCs w:val="24"/>
        </w:rPr>
        <w:t>1 EL Pistazienkerne</w:t>
      </w:r>
    </w:p>
    <w:p w14:paraId="20AD39AF" w14:textId="77777777" w:rsidR="00022DA5" w:rsidRDefault="00022DA5" w:rsidP="00022DA5">
      <w:pPr>
        <w:spacing w:after="120"/>
        <w:jc w:val="both"/>
        <w:rPr>
          <w:sz w:val="24"/>
          <w:szCs w:val="24"/>
        </w:rPr>
      </w:pPr>
      <w:r>
        <w:rPr>
          <w:sz w:val="24"/>
          <w:szCs w:val="24"/>
        </w:rPr>
        <w:t>Zucker</w:t>
      </w:r>
    </w:p>
    <w:p w14:paraId="308AC471" w14:textId="77777777" w:rsidR="00022DA5" w:rsidRDefault="00022DA5" w:rsidP="00022DA5">
      <w:pPr>
        <w:spacing w:after="120"/>
        <w:jc w:val="both"/>
        <w:rPr>
          <w:sz w:val="24"/>
          <w:szCs w:val="24"/>
        </w:rPr>
      </w:pPr>
      <w:r>
        <w:rPr>
          <w:sz w:val="24"/>
          <w:szCs w:val="24"/>
        </w:rPr>
        <w:t>2 EL Arganöl (muss aber nicht)</w:t>
      </w:r>
    </w:p>
    <w:p w14:paraId="569F0308" w14:textId="77777777" w:rsidR="00022DA5" w:rsidRDefault="00022DA5" w:rsidP="00022DA5">
      <w:pPr>
        <w:spacing w:after="120"/>
        <w:jc w:val="both"/>
        <w:rPr>
          <w:sz w:val="24"/>
          <w:szCs w:val="24"/>
        </w:rPr>
      </w:pPr>
      <w:r>
        <w:rPr>
          <w:sz w:val="24"/>
          <w:szCs w:val="24"/>
        </w:rPr>
        <w:t>1 Spritzer Zitronensaft</w:t>
      </w:r>
    </w:p>
    <w:p w14:paraId="2D443DE6" w14:textId="77777777" w:rsidR="00022DA5" w:rsidRDefault="00022DA5" w:rsidP="00022DA5">
      <w:pPr>
        <w:spacing w:after="120"/>
        <w:jc w:val="both"/>
        <w:rPr>
          <w:sz w:val="24"/>
          <w:szCs w:val="24"/>
        </w:rPr>
      </w:pPr>
      <w:r>
        <w:rPr>
          <w:sz w:val="24"/>
          <w:szCs w:val="24"/>
        </w:rPr>
        <w:t>Ras-el-Hanout</w:t>
      </w:r>
    </w:p>
    <w:p w14:paraId="2E075AED" w14:textId="77777777" w:rsidR="00022DA5" w:rsidRDefault="00022DA5" w:rsidP="00022DA5">
      <w:pPr>
        <w:spacing w:after="120"/>
        <w:jc w:val="both"/>
        <w:rPr>
          <w:sz w:val="24"/>
          <w:szCs w:val="24"/>
        </w:rPr>
      </w:pPr>
    </w:p>
    <w:p w14:paraId="6B37FCAE" w14:textId="77777777" w:rsidR="00022DA5" w:rsidRDefault="00022DA5" w:rsidP="00022DA5">
      <w:pPr>
        <w:spacing w:after="120"/>
        <w:jc w:val="both"/>
        <w:rPr>
          <w:sz w:val="24"/>
          <w:szCs w:val="24"/>
        </w:rPr>
      </w:pPr>
      <w:r>
        <w:rPr>
          <w:sz w:val="24"/>
          <w:szCs w:val="24"/>
        </w:rPr>
        <w:t>Zubereitung:</w:t>
      </w:r>
    </w:p>
    <w:p w14:paraId="5DE57D18" w14:textId="77777777" w:rsidR="00022DA5" w:rsidRPr="00BE7267" w:rsidRDefault="00022DA5" w:rsidP="00B40E8C">
      <w:pPr>
        <w:pStyle w:val="ListParagraph"/>
        <w:numPr>
          <w:ilvl w:val="0"/>
          <w:numId w:val="1754"/>
        </w:numPr>
        <w:spacing w:after="120"/>
        <w:ind w:left="714" w:hanging="357"/>
        <w:contextualSpacing w:val="0"/>
        <w:jc w:val="both"/>
        <w:rPr>
          <w:sz w:val="24"/>
          <w:szCs w:val="24"/>
        </w:rPr>
      </w:pPr>
      <w:r w:rsidRPr="00BE7267">
        <w:rPr>
          <w:sz w:val="24"/>
          <w:szCs w:val="24"/>
        </w:rPr>
        <w:t>Die Rosinen in einer Tasse mit kochendem Wasser übergießen und quellen lassen. Den Couscous in eine Schüssel geben, mit der Brühe übergießen und zugedeckt mindestens 7 Minuten quellen lassen.</w:t>
      </w:r>
    </w:p>
    <w:p w14:paraId="47FCF27C" w14:textId="77777777" w:rsidR="00022DA5" w:rsidRPr="00BE7267" w:rsidRDefault="00022DA5" w:rsidP="00B40E8C">
      <w:pPr>
        <w:pStyle w:val="ListParagraph"/>
        <w:numPr>
          <w:ilvl w:val="0"/>
          <w:numId w:val="1754"/>
        </w:numPr>
        <w:spacing w:after="120"/>
        <w:ind w:left="714" w:hanging="357"/>
        <w:contextualSpacing w:val="0"/>
        <w:jc w:val="both"/>
        <w:rPr>
          <w:sz w:val="24"/>
          <w:szCs w:val="24"/>
        </w:rPr>
      </w:pPr>
      <w:r w:rsidRPr="00BE7267">
        <w:rPr>
          <w:sz w:val="24"/>
          <w:szCs w:val="24"/>
        </w:rPr>
        <w:t>Den Staudensellerie putzen und waschen. Die Blätter abzupfen und grob hacken. Die Selleriestangen in dünne Scheiben schneiden. Die Tomaten waschen, vierteln und entkernen, dabei die Stielansätze entfernen. Das Fruchtfleisch in kleine Würfel schneiden.</w:t>
      </w:r>
    </w:p>
    <w:p w14:paraId="4DEF670C" w14:textId="77777777" w:rsidR="00022DA5" w:rsidRPr="00BE7267" w:rsidRDefault="00022DA5" w:rsidP="00B40E8C">
      <w:pPr>
        <w:pStyle w:val="ListParagraph"/>
        <w:numPr>
          <w:ilvl w:val="0"/>
          <w:numId w:val="1754"/>
        </w:numPr>
        <w:spacing w:after="120"/>
        <w:ind w:left="714" w:hanging="357"/>
        <w:contextualSpacing w:val="0"/>
        <w:jc w:val="both"/>
        <w:rPr>
          <w:sz w:val="24"/>
          <w:szCs w:val="24"/>
        </w:rPr>
      </w:pPr>
      <w:r w:rsidRPr="00BE7267">
        <w:rPr>
          <w:sz w:val="24"/>
          <w:szCs w:val="24"/>
        </w:rPr>
        <w:t>Die Gurke schälen, längs halbieren, entkernen und ebenfalls in Würfel schneiden. Die Oliven je nach Größe halbieren oder vierteln. Den Feta zerbröckeln. Die Mandelblättchen in einer Pfanne ohne Fett goldbraun rösten. Die Kräuter waschen, trocken tupfen, die Blätter abzupfen und fein hacken.</w:t>
      </w:r>
    </w:p>
    <w:p w14:paraId="745115B1" w14:textId="77777777" w:rsidR="00022DA5" w:rsidRPr="00BE7267" w:rsidRDefault="00022DA5" w:rsidP="00B40E8C">
      <w:pPr>
        <w:pStyle w:val="ListParagraph"/>
        <w:numPr>
          <w:ilvl w:val="0"/>
          <w:numId w:val="1754"/>
        </w:numPr>
        <w:spacing w:after="120"/>
        <w:ind w:left="714" w:hanging="357"/>
        <w:contextualSpacing w:val="0"/>
        <w:jc w:val="both"/>
        <w:rPr>
          <w:sz w:val="24"/>
          <w:szCs w:val="24"/>
        </w:rPr>
      </w:pPr>
      <w:r w:rsidRPr="00BE7267">
        <w:rPr>
          <w:sz w:val="24"/>
          <w:szCs w:val="24"/>
        </w:rPr>
        <w:lastRenderedPageBreak/>
        <w:t>Das Olivenöl in einer Pfanne erhitzen und das klein geschnittene Gemüse und die Oliven darin bei schwacher Hitze 5 Minuten andünsten. Mit Salz und Pfeffer würzen. Die Rosinen abgießen.</w:t>
      </w:r>
    </w:p>
    <w:p w14:paraId="65BA1B70" w14:textId="77777777" w:rsidR="00022DA5" w:rsidRPr="00BE7267" w:rsidRDefault="00022DA5" w:rsidP="00B40E8C">
      <w:pPr>
        <w:pStyle w:val="ListParagraph"/>
        <w:numPr>
          <w:ilvl w:val="0"/>
          <w:numId w:val="1754"/>
        </w:numPr>
        <w:spacing w:after="120"/>
        <w:ind w:left="714" w:hanging="357"/>
        <w:contextualSpacing w:val="0"/>
        <w:jc w:val="both"/>
        <w:rPr>
          <w:sz w:val="24"/>
          <w:szCs w:val="24"/>
        </w:rPr>
      </w:pPr>
      <w:r w:rsidRPr="00BE7267">
        <w:rPr>
          <w:sz w:val="24"/>
          <w:szCs w:val="24"/>
        </w:rPr>
        <w:t>Den Couscous mit einer Gabel auflockern und die Rosinen, das Gemüse, die Sellerieblätter, die Kräuter, die Mandelblättchen, die Pistazien und den Feta untermischen. Den Couscous mit Salz, Pfeffer, Zucker, Arganöl und Zitronensaft abschmecken und mit Ras-e-Hanout bestreut servieren.</w:t>
      </w:r>
    </w:p>
    <w:p w14:paraId="2FBB8682" w14:textId="77777777" w:rsidR="00022DA5" w:rsidRDefault="00022DA5" w:rsidP="00022DA5">
      <w:pPr>
        <w:spacing w:after="120"/>
        <w:jc w:val="both"/>
        <w:rPr>
          <w:sz w:val="24"/>
          <w:szCs w:val="24"/>
        </w:rPr>
      </w:pPr>
    </w:p>
    <w:p w14:paraId="3E735797" w14:textId="4823F581" w:rsidR="00022DA5" w:rsidRDefault="00022DA5" w:rsidP="00022DA5">
      <w:pPr>
        <w:rPr>
          <w:rFonts w:asciiTheme="majorHAnsi" w:eastAsiaTheme="majorEastAsia" w:hAnsiTheme="majorHAnsi" w:cstheme="majorBidi"/>
          <w:color w:val="2F5496" w:themeColor="accent1" w:themeShade="BF"/>
          <w:sz w:val="26"/>
          <w:szCs w:val="26"/>
        </w:rPr>
      </w:pPr>
      <w:r>
        <w:rPr>
          <w:sz w:val="24"/>
          <w:szCs w:val="24"/>
        </w:rPr>
        <w:t>Kommentar:</w:t>
      </w:r>
      <w:r>
        <w:rPr>
          <w:sz w:val="24"/>
          <w:szCs w:val="24"/>
        </w:rPr>
        <w:tab/>
        <w:t xml:space="preserve">Dies war immer ein gutes Leichtgewichtessen und das Sommergericht in dem Sommer, in dem immer wieder ein Ben im Garten war </w:t>
      </w:r>
      <w:r w:rsidRPr="00BE7267">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Pr>
          <w:sz w:val="24"/>
          <w:szCs w:val="24"/>
        </w:rPr>
        <w:t>.</w:t>
      </w:r>
      <w:r>
        <w:br w:type="page"/>
      </w:r>
    </w:p>
    <w:p w14:paraId="338D4BAA" w14:textId="4CF7187D" w:rsidR="00CB3B30" w:rsidRDefault="007E03DD" w:rsidP="00FF6517">
      <w:pPr>
        <w:pStyle w:val="Heading2"/>
        <w:spacing w:after="240"/>
      </w:pPr>
      <w:r>
        <w:lastRenderedPageBreak/>
        <w:t xml:space="preserve">Perlgraupenrisotto </w:t>
      </w:r>
      <w:r w:rsidR="00CB3B30">
        <w:t>mit gebratenem Gemüse und Kräuterpesto</w:t>
      </w:r>
      <w:r w:rsidR="002D25F3">
        <w:rPr>
          <w:rStyle w:val="FootnoteReference"/>
        </w:rPr>
        <w:footnoteReference w:id="1117"/>
      </w:r>
      <w:r w:rsidR="00CB3B30">
        <w:t xml:space="preserve"> </w:t>
      </w:r>
    </w:p>
    <w:p w14:paraId="7608EB90" w14:textId="72D98C76" w:rsidR="00CB3B30" w:rsidRDefault="00CB3B30">
      <w:pPr>
        <w:rPr>
          <w:sz w:val="24"/>
          <w:szCs w:val="24"/>
        </w:rPr>
      </w:pPr>
      <w:r w:rsidRPr="00FF6517">
        <w:rPr>
          <w:sz w:val="24"/>
          <w:szCs w:val="24"/>
          <w:u w:val="single"/>
        </w:rPr>
        <w:t>Zutaten</w:t>
      </w:r>
      <w:r>
        <w:rPr>
          <w:sz w:val="24"/>
          <w:szCs w:val="24"/>
        </w:rPr>
        <w:t xml:space="preserve"> </w:t>
      </w:r>
      <w:r w:rsidR="00555A14">
        <w:rPr>
          <w:sz w:val="24"/>
          <w:szCs w:val="24"/>
        </w:rPr>
        <w:t>(</w:t>
      </w:r>
      <w:r>
        <w:rPr>
          <w:sz w:val="24"/>
          <w:szCs w:val="24"/>
        </w:rPr>
        <w:t>für 4 Personen</w:t>
      </w:r>
      <w:r w:rsidR="00555A14">
        <w:rPr>
          <w:sz w:val="24"/>
          <w:szCs w:val="24"/>
        </w:rPr>
        <w:t>):</w:t>
      </w:r>
    </w:p>
    <w:p w14:paraId="45652AA4" w14:textId="5E7DC11D" w:rsidR="002D2533" w:rsidRPr="00555A14" w:rsidRDefault="00555A14">
      <w:pPr>
        <w:rPr>
          <w:i/>
          <w:iCs/>
          <w:sz w:val="24"/>
          <w:szCs w:val="24"/>
        </w:rPr>
      </w:pPr>
      <w:r w:rsidRPr="00555A14">
        <w:rPr>
          <w:i/>
          <w:iCs/>
          <w:sz w:val="24"/>
          <w:szCs w:val="24"/>
        </w:rPr>
        <w:t xml:space="preserve">Für das </w:t>
      </w:r>
      <w:r w:rsidR="00CB3B30" w:rsidRPr="00555A14">
        <w:rPr>
          <w:i/>
          <w:iCs/>
          <w:sz w:val="24"/>
          <w:szCs w:val="24"/>
        </w:rPr>
        <w:t xml:space="preserve">Perlgraupen-Risotto: </w:t>
      </w:r>
    </w:p>
    <w:p w14:paraId="770BF6BD" w14:textId="6FC3FE08" w:rsidR="002D2533" w:rsidRDefault="002D2533">
      <w:pPr>
        <w:rPr>
          <w:sz w:val="24"/>
          <w:szCs w:val="24"/>
        </w:rPr>
      </w:pPr>
      <w:r>
        <w:rPr>
          <w:sz w:val="24"/>
          <w:szCs w:val="24"/>
        </w:rPr>
        <w:t>1 Schalotte</w:t>
      </w:r>
    </w:p>
    <w:p w14:paraId="067A34C0" w14:textId="1814C8C0" w:rsidR="002D2533" w:rsidRDefault="002D2533">
      <w:pPr>
        <w:rPr>
          <w:sz w:val="24"/>
          <w:szCs w:val="24"/>
        </w:rPr>
      </w:pPr>
      <w:r>
        <w:rPr>
          <w:sz w:val="24"/>
          <w:szCs w:val="24"/>
        </w:rPr>
        <w:t>1 Zehe Knoblauch</w:t>
      </w:r>
    </w:p>
    <w:p w14:paraId="674A2AA2" w14:textId="77777777" w:rsidR="002D2533" w:rsidRDefault="002D2533">
      <w:pPr>
        <w:rPr>
          <w:sz w:val="24"/>
          <w:szCs w:val="24"/>
        </w:rPr>
      </w:pPr>
      <w:r>
        <w:rPr>
          <w:sz w:val="24"/>
          <w:szCs w:val="24"/>
        </w:rPr>
        <w:t>1 EL Olivenöl</w:t>
      </w:r>
    </w:p>
    <w:p w14:paraId="10B61B82" w14:textId="77777777" w:rsidR="002D2533" w:rsidRDefault="002D2533">
      <w:pPr>
        <w:rPr>
          <w:sz w:val="24"/>
          <w:szCs w:val="24"/>
        </w:rPr>
      </w:pPr>
      <w:r>
        <w:rPr>
          <w:sz w:val="24"/>
          <w:szCs w:val="24"/>
        </w:rPr>
        <w:t>80 g Butter</w:t>
      </w:r>
    </w:p>
    <w:p w14:paraId="2EAA318B" w14:textId="3B384F84" w:rsidR="002D2533" w:rsidRDefault="002D2533">
      <w:pPr>
        <w:rPr>
          <w:sz w:val="24"/>
          <w:szCs w:val="24"/>
        </w:rPr>
      </w:pPr>
      <w:r>
        <w:rPr>
          <w:sz w:val="24"/>
          <w:szCs w:val="24"/>
        </w:rPr>
        <w:t>150 g Perlgraupen</w:t>
      </w:r>
    </w:p>
    <w:p w14:paraId="2111121C" w14:textId="77777777" w:rsidR="003E374C" w:rsidRDefault="002D2533">
      <w:pPr>
        <w:rPr>
          <w:sz w:val="24"/>
          <w:szCs w:val="24"/>
        </w:rPr>
      </w:pPr>
      <w:r>
        <w:rPr>
          <w:sz w:val="24"/>
          <w:szCs w:val="24"/>
        </w:rPr>
        <w:t>150 ml trockener Weißwein</w:t>
      </w:r>
    </w:p>
    <w:p w14:paraId="361E1559" w14:textId="710F7EAA" w:rsidR="003E374C" w:rsidRDefault="003E374C">
      <w:pPr>
        <w:rPr>
          <w:sz w:val="24"/>
          <w:szCs w:val="24"/>
        </w:rPr>
      </w:pPr>
      <w:r>
        <w:rPr>
          <w:sz w:val="24"/>
          <w:szCs w:val="24"/>
        </w:rPr>
        <w:t>600 ml Hühner- oder Gemüsebrühe</w:t>
      </w:r>
    </w:p>
    <w:p w14:paraId="4B7F0687" w14:textId="77777777" w:rsidR="003E374C" w:rsidRDefault="003E374C">
      <w:pPr>
        <w:rPr>
          <w:sz w:val="24"/>
          <w:szCs w:val="24"/>
        </w:rPr>
      </w:pPr>
      <w:r>
        <w:rPr>
          <w:sz w:val="24"/>
          <w:szCs w:val="24"/>
        </w:rPr>
        <w:t>50 g Parmesan</w:t>
      </w:r>
    </w:p>
    <w:p w14:paraId="59CD7137" w14:textId="77777777" w:rsidR="003E374C" w:rsidRDefault="003E374C">
      <w:pPr>
        <w:rPr>
          <w:sz w:val="24"/>
          <w:szCs w:val="24"/>
        </w:rPr>
      </w:pPr>
      <w:r>
        <w:rPr>
          <w:sz w:val="24"/>
          <w:szCs w:val="24"/>
        </w:rPr>
        <w:t>40 g Butter</w:t>
      </w:r>
    </w:p>
    <w:p w14:paraId="7C951A0E" w14:textId="1D273FDD" w:rsidR="003E374C" w:rsidRDefault="003E374C">
      <w:pPr>
        <w:rPr>
          <w:sz w:val="24"/>
          <w:szCs w:val="24"/>
        </w:rPr>
      </w:pPr>
      <w:r>
        <w:rPr>
          <w:sz w:val="24"/>
          <w:szCs w:val="24"/>
        </w:rPr>
        <w:t>Salz und Pfeffer</w:t>
      </w:r>
    </w:p>
    <w:p w14:paraId="5420F20B" w14:textId="2978685D" w:rsidR="003E374C" w:rsidRDefault="003E374C">
      <w:pPr>
        <w:rPr>
          <w:sz w:val="24"/>
          <w:szCs w:val="24"/>
        </w:rPr>
      </w:pPr>
      <w:r>
        <w:rPr>
          <w:sz w:val="24"/>
          <w:szCs w:val="24"/>
        </w:rPr>
        <w:t>1 Bund Thymian</w:t>
      </w:r>
    </w:p>
    <w:p w14:paraId="75FF8739" w14:textId="77777777" w:rsidR="003E374C" w:rsidRDefault="003E374C">
      <w:pPr>
        <w:rPr>
          <w:sz w:val="24"/>
          <w:szCs w:val="24"/>
        </w:rPr>
      </w:pPr>
      <w:r>
        <w:rPr>
          <w:sz w:val="24"/>
          <w:szCs w:val="24"/>
        </w:rPr>
        <w:t>Schale von ½ Zitrone, fein abgerieben</w:t>
      </w:r>
    </w:p>
    <w:p w14:paraId="27389B15" w14:textId="77777777" w:rsidR="003E374C" w:rsidRDefault="003E374C">
      <w:pPr>
        <w:rPr>
          <w:sz w:val="24"/>
          <w:szCs w:val="24"/>
        </w:rPr>
      </w:pPr>
    </w:p>
    <w:p w14:paraId="006047FC" w14:textId="0AA2181E" w:rsidR="003E374C" w:rsidRPr="00555A14" w:rsidRDefault="00555A14">
      <w:pPr>
        <w:rPr>
          <w:i/>
          <w:iCs/>
          <w:sz w:val="24"/>
          <w:szCs w:val="24"/>
        </w:rPr>
      </w:pPr>
      <w:r w:rsidRPr="00555A14">
        <w:rPr>
          <w:i/>
          <w:iCs/>
          <w:sz w:val="24"/>
          <w:szCs w:val="24"/>
        </w:rPr>
        <w:t xml:space="preserve">Für das </w:t>
      </w:r>
      <w:r w:rsidR="003E374C" w:rsidRPr="00555A14">
        <w:rPr>
          <w:i/>
          <w:iCs/>
          <w:sz w:val="24"/>
          <w:szCs w:val="24"/>
        </w:rPr>
        <w:t>Kräuterpesto:</w:t>
      </w:r>
    </w:p>
    <w:p w14:paraId="151F281D" w14:textId="427D3ADC" w:rsidR="003E374C" w:rsidRDefault="003E374C">
      <w:pPr>
        <w:rPr>
          <w:sz w:val="24"/>
          <w:szCs w:val="24"/>
        </w:rPr>
      </w:pPr>
      <w:r>
        <w:rPr>
          <w:sz w:val="24"/>
          <w:szCs w:val="24"/>
        </w:rPr>
        <w:t>1 Bund frische Kräuter, z.B. B</w:t>
      </w:r>
      <w:r w:rsidR="00655850">
        <w:rPr>
          <w:sz w:val="24"/>
          <w:szCs w:val="24"/>
        </w:rPr>
        <w:t>as</w:t>
      </w:r>
      <w:r>
        <w:rPr>
          <w:sz w:val="24"/>
          <w:szCs w:val="24"/>
        </w:rPr>
        <w:t>ilikum, Blattpetersilie, Rucola</w:t>
      </w:r>
    </w:p>
    <w:p w14:paraId="0105F113" w14:textId="153066C3" w:rsidR="003E374C" w:rsidRDefault="003E374C">
      <w:pPr>
        <w:rPr>
          <w:sz w:val="24"/>
          <w:szCs w:val="24"/>
        </w:rPr>
      </w:pPr>
      <w:r>
        <w:rPr>
          <w:sz w:val="24"/>
          <w:szCs w:val="24"/>
        </w:rPr>
        <w:t>½ Knob</w:t>
      </w:r>
      <w:r w:rsidR="00655850">
        <w:rPr>
          <w:sz w:val="24"/>
          <w:szCs w:val="24"/>
        </w:rPr>
        <w:t>la</w:t>
      </w:r>
      <w:r>
        <w:rPr>
          <w:sz w:val="24"/>
          <w:szCs w:val="24"/>
        </w:rPr>
        <w:t>uchzehe</w:t>
      </w:r>
    </w:p>
    <w:p w14:paraId="5609F541" w14:textId="77777777" w:rsidR="00655850" w:rsidRDefault="003E374C">
      <w:pPr>
        <w:rPr>
          <w:sz w:val="24"/>
          <w:szCs w:val="24"/>
        </w:rPr>
      </w:pPr>
      <w:r>
        <w:rPr>
          <w:sz w:val="24"/>
          <w:szCs w:val="24"/>
        </w:rPr>
        <w:t>3-4 EL Olivenöl</w:t>
      </w:r>
    </w:p>
    <w:p w14:paraId="2E11757C" w14:textId="77777777" w:rsidR="00655850" w:rsidRDefault="00655850">
      <w:pPr>
        <w:rPr>
          <w:sz w:val="24"/>
          <w:szCs w:val="24"/>
        </w:rPr>
      </w:pPr>
      <w:r>
        <w:rPr>
          <w:sz w:val="24"/>
          <w:szCs w:val="24"/>
        </w:rPr>
        <w:t>1 Spritzer Zitronensaft</w:t>
      </w:r>
    </w:p>
    <w:p w14:paraId="2BD79985" w14:textId="77777777" w:rsidR="00655850" w:rsidRDefault="00655850">
      <w:pPr>
        <w:rPr>
          <w:sz w:val="24"/>
          <w:szCs w:val="24"/>
        </w:rPr>
      </w:pPr>
      <w:r>
        <w:rPr>
          <w:sz w:val="24"/>
          <w:szCs w:val="24"/>
        </w:rPr>
        <w:t>Salz und Pfeffer</w:t>
      </w:r>
    </w:p>
    <w:p w14:paraId="113E2C59" w14:textId="77777777" w:rsidR="00655850" w:rsidRDefault="00655850">
      <w:pPr>
        <w:rPr>
          <w:sz w:val="24"/>
          <w:szCs w:val="24"/>
        </w:rPr>
      </w:pPr>
    </w:p>
    <w:p w14:paraId="335AF6A7" w14:textId="66DED297" w:rsidR="00655850" w:rsidRPr="00E97E2E" w:rsidRDefault="00E97E2E">
      <w:pPr>
        <w:rPr>
          <w:i/>
          <w:iCs/>
          <w:sz w:val="24"/>
          <w:szCs w:val="24"/>
        </w:rPr>
      </w:pPr>
      <w:r w:rsidRPr="00E97E2E">
        <w:rPr>
          <w:i/>
          <w:iCs/>
          <w:sz w:val="24"/>
          <w:szCs w:val="24"/>
        </w:rPr>
        <w:t xml:space="preserve">Für das </w:t>
      </w:r>
      <w:r>
        <w:rPr>
          <w:i/>
          <w:iCs/>
          <w:sz w:val="24"/>
          <w:szCs w:val="24"/>
        </w:rPr>
        <w:t>g</w:t>
      </w:r>
      <w:r w:rsidR="00655850" w:rsidRPr="00E97E2E">
        <w:rPr>
          <w:i/>
          <w:iCs/>
          <w:sz w:val="24"/>
          <w:szCs w:val="24"/>
        </w:rPr>
        <w:t>ebratenes Gemüse</w:t>
      </w:r>
    </w:p>
    <w:p w14:paraId="5798F7FD" w14:textId="77777777" w:rsidR="00655850" w:rsidRDefault="00655850">
      <w:pPr>
        <w:rPr>
          <w:sz w:val="24"/>
          <w:szCs w:val="24"/>
        </w:rPr>
      </w:pPr>
      <w:r>
        <w:rPr>
          <w:sz w:val="24"/>
          <w:szCs w:val="24"/>
        </w:rPr>
        <w:t>1 rote Paprika</w:t>
      </w:r>
    </w:p>
    <w:p w14:paraId="0C56BC8A" w14:textId="3A4F00D0" w:rsidR="00655850" w:rsidRDefault="00655850">
      <w:pPr>
        <w:rPr>
          <w:sz w:val="24"/>
          <w:szCs w:val="24"/>
        </w:rPr>
      </w:pPr>
      <w:r>
        <w:rPr>
          <w:sz w:val="24"/>
          <w:szCs w:val="24"/>
        </w:rPr>
        <w:t>½ Bund Fingermöhren</w:t>
      </w:r>
    </w:p>
    <w:p w14:paraId="410F6BA5" w14:textId="77777777" w:rsidR="00065BB2" w:rsidRDefault="00655850">
      <w:pPr>
        <w:rPr>
          <w:sz w:val="24"/>
          <w:szCs w:val="24"/>
        </w:rPr>
      </w:pPr>
      <w:r>
        <w:rPr>
          <w:sz w:val="24"/>
          <w:szCs w:val="24"/>
        </w:rPr>
        <w:t>1 kleine Zucchini</w:t>
      </w:r>
    </w:p>
    <w:p w14:paraId="5727C1E4" w14:textId="77777777" w:rsidR="00065BB2" w:rsidRDefault="00065BB2">
      <w:pPr>
        <w:rPr>
          <w:sz w:val="24"/>
          <w:szCs w:val="24"/>
        </w:rPr>
      </w:pPr>
      <w:r>
        <w:rPr>
          <w:sz w:val="24"/>
          <w:szCs w:val="24"/>
        </w:rPr>
        <w:t>8 Datteltomaten</w:t>
      </w:r>
    </w:p>
    <w:p w14:paraId="6C0F49FE" w14:textId="261C2DEA" w:rsidR="00065BB2" w:rsidRDefault="00065BB2">
      <w:pPr>
        <w:rPr>
          <w:sz w:val="24"/>
          <w:szCs w:val="24"/>
        </w:rPr>
      </w:pPr>
      <w:r>
        <w:rPr>
          <w:sz w:val="24"/>
          <w:szCs w:val="24"/>
        </w:rPr>
        <w:lastRenderedPageBreak/>
        <w:t>2 EL Olivenöl</w:t>
      </w:r>
    </w:p>
    <w:p w14:paraId="48023771" w14:textId="0EE2A6F3" w:rsidR="00065BB2" w:rsidRDefault="00065BB2">
      <w:pPr>
        <w:rPr>
          <w:sz w:val="24"/>
          <w:szCs w:val="24"/>
        </w:rPr>
      </w:pPr>
      <w:r>
        <w:rPr>
          <w:sz w:val="24"/>
          <w:szCs w:val="24"/>
        </w:rPr>
        <w:t>1 Knoblauchzehe</w:t>
      </w:r>
    </w:p>
    <w:p w14:paraId="79055F2A" w14:textId="5B5DD595" w:rsidR="00065BB2" w:rsidRDefault="00065BB2">
      <w:pPr>
        <w:rPr>
          <w:sz w:val="24"/>
          <w:szCs w:val="24"/>
        </w:rPr>
      </w:pPr>
      <w:r>
        <w:rPr>
          <w:sz w:val="24"/>
          <w:szCs w:val="24"/>
        </w:rPr>
        <w:t>1 Zweig Thymian</w:t>
      </w:r>
    </w:p>
    <w:p w14:paraId="629025B0" w14:textId="1D5193F3" w:rsidR="00065BB2" w:rsidRDefault="00065BB2">
      <w:pPr>
        <w:rPr>
          <w:sz w:val="24"/>
          <w:szCs w:val="24"/>
        </w:rPr>
      </w:pPr>
      <w:r>
        <w:rPr>
          <w:sz w:val="24"/>
          <w:szCs w:val="24"/>
        </w:rPr>
        <w:t>Fleur de Sel</w:t>
      </w:r>
      <w:r w:rsidR="00E97E2E">
        <w:rPr>
          <w:sz w:val="24"/>
          <w:szCs w:val="24"/>
        </w:rPr>
        <w:t xml:space="preserve">, </w:t>
      </w:r>
      <w:r>
        <w:rPr>
          <w:sz w:val="24"/>
          <w:szCs w:val="24"/>
        </w:rPr>
        <w:t>Pfeffer</w:t>
      </w:r>
    </w:p>
    <w:p w14:paraId="34CE80EC" w14:textId="77777777" w:rsidR="00065BB2" w:rsidRDefault="00065BB2">
      <w:pPr>
        <w:rPr>
          <w:sz w:val="24"/>
          <w:szCs w:val="24"/>
        </w:rPr>
      </w:pPr>
    </w:p>
    <w:p w14:paraId="13EE878C" w14:textId="77777777" w:rsidR="00065BB2" w:rsidRDefault="00065BB2">
      <w:pPr>
        <w:rPr>
          <w:sz w:val="24"/>
          <w:szCs w:val="24"/>
        </w:rPr>
      </w:pPr>
      <w:r>
        <w:rPr>
          <w:sz w:val="24"/>
          <w:szCs w:val="24"/>
        </w:rPr>
        <w:t>Vorbereitungszeit: 10 Minuten, Zubereitungszeit: 30 Minuten</w:t>
      </w:r>
    </w:p>
    <w:p w14:paraId="456A1455" w14:textId="5E5B1A5C" w:rsidR="00065BB2" w:rsidRPr="00E97E2E" w:rsidRDefault="00E97E2E">
      <w:pPr>
        <w:rPr>
          <w:i/>
          <w:iCs/>
          <w:sz w:val="24"/>
          <w:szCs w:val="24"/>
        </w:rPr>
      </w:pPr>
      <w:r w:rsidRPr="00E97E2E">
        <w:rPr>
          <w:i/>
          <w:iCs/>
          <w:sz w:val="24"/>
          <w:szCs w:val="24"/>
        </w:rPr>
        <w:t xml:space="preserve"> Für das </w:t>
      </w:r>
      <w:r w:rsidR="00065BB2" w:rsidRPr="00E97E2E">
        <w:rPr>
          <w:i/>
          <w:iCs/>
          <w:sz w:val="24"/>
          <w:szCs w:val="24"/>
        </w:rPr>
        <w:t>Risotto:</w:t>
      </w:r>
    </w:p>
    <w:p w14:paraId="4C6F55D9" w14:textId="77777777" w:rsidR="00065BB2" w:rsidRPr="006A5939" w:rsidRDefault="00065BB2" w:rsidP="00B40E8C">
      <w:pPr>
        <w:pStyle w:val="ListParagraph"/>
        <w:numPr>
          <w:ilvl w:val="0"/>
          <w:numId w:val="283"/>
        </w:numPr>
        <w:spacing w:after="120"/>
        <w:ind w:left="714" w:hanging="357"/>
        <w:contextualSpacing w:val="0"/>
        <w:jc w:val="both"/>
        <w:rPr>
          <w:sz w:val="24"/>
          <w:szCs w:val="24"/>
        </w:rPr>
      </w:pPr>
      <w:r w:rsidRPr="006A5939">
        <w:rPr>
          <w:sz w:val="24"/>
          <w:szCs w:val="24"/>
        </w:rPr>
        <w:t>Schalotte und Knoblauch schälen und fein hacken.</w:t>
      </w:r>
    </w:p>
    <w:p w14:paraId="3801F040" w14:textId="77777777" w:rsidR="00974677" w:rsidRPr="006A5939" w:rsidRDefault="00065BB2" w:rsidP="00B40E8C">
      <w:pPr>
        <w:pStyle w:val="ListParagraph"/>
        <w:numPr>
          <w:ilvl w:val="0"/>
          <w:numId w:val="283"/>
        </w:numPr>
        <w:spacing w:after="120"/>
        <w:ind w:left="714" w:hanging="357"/>
        <w:contextualSpacing w:val="0"/>
        <w:jc w:val="both"/>
        <w:rPr>
          <w:sz w:val="24"/>
          <w:szCs w:val="24"/>
        </w:rPr>
      </w:pPr>
      <w:r w:rsidRPr="006A5939">
        <w:rPr>
          <w:sz w:val="24"/>
          <w:szCs w:val="24"/>
        </w:rPr>
        <w:t xml:space="preserve">Olivenöl und 40 g Butter in einem Topf erhitzen und Schalotte sowie Knoblauch darin </w:t>
      </w:r>
      <w:r w:rsidR="00974677" w:rsidRPr="006A5939">
        <w:rPr>
          <w:sz w:val="24"/>
          <w:szCs w:val="24"/>
        </w:rPr>
        <w:t>glasig andünsten.</w:t>
      </w:r>
    </w:p>
    <w:p w14:paraId="3199DE47" w14:textId="77777777" w:rsidR="004C755F" w:rsidRPr="006A5939" w:rsidRDefault="00974677" w:rsidP="00B40E8C">
      <w:pPr>
        <w:pStyle w:val="ListParagraph"/>
        <w:numPr>
          <w:ilvl w:val="0"/>
          <w:numId w:val="283"/>
        </w:numPr>
        <w:spacing w:after="120"/>
        <w:ind w:left="714" w:hanging="357"/>
        <w:contextualSpacing w:val="0"/>
        <w:jc w:val="both"/>
        <w:rPr>
          <w:sz w:val="24"/>
          <w:szCs w:val="24"/>
        </w:rPr>
      </w:pPr>
      <w:r w:rsidRPr="006A5939">
        <w:rPr>
          <w:sz w:val="24"/>
          <w:szCs w:val="24"/>
        </w:rPr>
        <w:t>Die Graupen dazugeben, salzen und etwa 2 Minuten dünsten, damit sie glasig werden.</w:t>
      </w:r>
    </w:p>
    <w:p w14:paraId="421CE367" w14:textId="77777777" w:rsidR="00B0018D" w:rsidRPr="006A5939" w:rsidRDefault="004C755F" w:rsidP="00B40E8C">
      <w:pPr>
        <w:pStyle w:val="ListParagraph"/>
        <w:numPr>
          <w:ilvl w:val="0"/>
          <w:numId w:val="283"/>
        </w:numPr>
        <w:spacing w:after="120"/>
        <w:ind w:left="714" w:hanging="357"/>
        <w:contextualSpacing w:val="0"/>
        <w:jc w:val="both"/>
        <w:rPr>
          <w:sz w:val="24"/>
          <w:szCs w:val="24"/>
        </w:rPr>
      </w:pPr>
      <w:r w:rsidRPr="006A5939">
        <w:rPr>
          <w:sz w:val="24"/>
          <w:szCs w:val="24"/>
        </w:rPr>
        <w:t>Den Wein angießen und komplett einkochen lassen.</w:t>
      </w:r>
      <w:r w:rsidRPr="006A5939">
        <w:rPr>
          <w:sz w:val="24"/>
          <w:szCs w:val="24"/>
        </w:rPr>
        <w:br/>
        <w:t>Die Brühe nach und nach dazugeben. Zugedeckt bei kleiner Hitze etwa 30</w:t>
      </w:r>
      <w:r w:rsidR="00B0018D" w:rsidRPr="006A5939">
        <w:rPr>
          <w:sz w:val="24"/>
          <w:szCs w:val="24"/>
        </w:rPr>
        <w:t xml:space="preserve"> Minuten köcheln lassen, zwischendurch umrühren.</w:t>
      </w:r>
    </w:p>
    <w:p w14:paraId="69DC60C0" w14:textId="7B0B23C8" w:rsidR="00002B60" w:rsidRPr="006A5939" w:rsidRDefault="00B0018D" w:rsidP="00B40E8C">
      <w:pPr>
        <w:pStyle w:val="ListParagraph"/>
        <w:numPr>
          <w:ilvl w:val="0"/>
          <w:numId w:val="283"/>
        </w:numPr>
        <w:spacing w:after="120"/>
        <w:ind w:left="714" w:hanging="357"/>
        <w:contextualSpacing w:val="0"/>
        <w:jc w:val="both"/>
        <w:rPr>
          <w:sz w:val="24"/>
          <w:szCs w:val="24"/>
        </w:rPr>
      </w:pPr>
      <w:r w:rsidRPr="006A5939">
        <w:rPr>
          <w:sz w:val="24"/>
          <w:szCs w:val="24"/>
        </w:rPr>
        <w:t xml:space="preserve">Parmesan fein reiben und zusammen mit der restlichen Butter unter die </w:t>
      </w:r>
      <w:r w:rsidR="002E15B4" w:rsidRPr="006A5939">
        <w:rPr>
          <w:sz w:val="24"/>
          <w:szCs w:val="24"/>
        </w:rPr>
        <w:t>G</w:t>
      </w:r>
      <w:r w:rsidRPr="006A5939">
        <w:rPr>
          <w:sz w:val="24"/>
          <w:szCs w:val="24"/>
        </w:rPr>
        <w:t>raupen rühren</w:t>
      </w:r>
      <w:r w:rsidR="002E15B4" w:rsidRPr="006A5939">
        <w:rPr>
          <w:sz w:val="24"/>
          <w:szCs w:val="24"/>
        </w:rPr>
        <w:t>. Mit Salz und Pfeffer abschmecken. Kurz vor dem Servieren den gehackten Thymian und die Zitronenschale hinzugeben.</w:t>
      </w:r>
      <w:r w:rsidR="004C755F" w:rsidRPr="006A5939">
        <w:rPr>
          <w:sz w:val="24"/>
          <w:szCs w:val="24"/>
        </w:rPr>
        <w:t xml:space="preserve"> </w:t>
      </w:r>
    </w:p>
    <w:p w14:paraId="7568A2E5" w14:textId="4A3E131E" w:rsidR="002E15B4" w:rsidRDefault="002E15B4">
      <w:pPr>
        <w:rPr>
          <w:sz w:val="24"/>
          <w:szCs w:val="24"/>
        </w:rPr>
      </w:pPr>
    </w:p>
    <w:p w14:paraId="4A703D57" w14:textId="5C43CEBB" w:rsidR="002E15B4" w:rsidRPr="00E97E2E" w:rsidRDefault="00E97E2E">
      <w:pPr>
        <w:rPr>
          <w:i/>
          <w:iCs/>
          <w:sz w:val="24"/>
          <w:szCs w:val="24"/>
        </w:rPr>
      </w:pPr>
      <w:r w:rsidRPr="00E97E2E">
        <w:rPr>
          <w:i/>
          <w:iCs/>
          <w:sz w:val="24"/>
          <w:szCs w:val="24"/>
        </w:rPr>
        <w:t xml:space="preserve">Für das </w:t>
      </w:r>
      <w:r w:rsidR="002E15B4" w:rsidRPr="00E97E2E">
        <w:rPr>
          <w:i/>
          <w:iCs/>
          <w:sz w:val="24"/>
          <w:szCs w:val="24"/>
        </w:rPr>
        <w:t>Kräuterpesto:</w:t>
      </w:r>
    </w:p>
    <w:p w14:paraId="3539EBE5" w14:textId="05276DC3" w:rsidR="002E15B4" w:rsidRPr="006A5939" w:rsidRDefault="002E15B4" w:rsidP="00B40E8C">
      <w:pPr>
        <w:pStyle w:val="ListParagraph"/>
        <w:numPr>
          <w:ilvl w:val="0"/>
          <w:numId w:val="284"/>
        </w:numPr>
        <w:spacing w:after="120"/>
        <w:ind w:left="714" w:hanging="357"/>
        <w:contextualSpacing w:val="0"/>
        <w:jc w:val="both"/>
        <w:rPr>
          <w:sz w:val="24"/>
          <w:szCs w:val="24"/>
        </w:rPr>
      </w:pPr>
      <w:r w:rsidRPr="006A5939">
        <w:rPr>
          <w:sz w:val="24"/>
          <w:szCs w:val="24"/>
        </w:rPr>
        <w:t>Die Kräuter waschen, vom Stiel entfernen und klein hacken. Knoblauch schälen und fein hacken.</w:t>
      </w:r>
    </w:p>
    <w:p w14:paraId="54AA8B16" w14:textId="53A43369" w:rsidR="002E15B4" w:rsidRPr="006A5939" w:rsidRDefault="002E15B4" w:rsidP="00B40E8C">
      <w:pPr>
        <w:pStyle w:val="ListParagraph"/>
        <w:numPr>
          <w:ilvl w:val="0"/>
          <w:numId w:val="284"/>
        </w:numPr>
        <w:spacing w:after="120"/>
        <w:ind w:left="714" w:hanging="357"/>
        <w:contextualSpacing w:val="0"/>
        <w:jc w:val="both"/>
        <w:rPr>
          <w:sz w:val="24"/>
          <w:szCs w:val="24"/>
        </w:rPr>
      </w:pPr>
      <w:r w:rsidRPr="006A5939">
        <w:rPr>
          <w:sz w:val="24"/>
          <w:szCs w:val="24"/>
        </w:rPr>
        <w:t>Alle Zutaten zusammen mit Olivenöl und Zitronensaft in einem hohen Becher mit dem Pürierstab fein mixen.</w:t>
      </w:r>
      <w:r w:rsidR="006A5939" w:rsidRPr="006A5939">
        <w:rPr>
          <w:sz w:val="24"/>
          <w:szCs w:val="24"/>
        </w:rPr>
        <w:t xml:space="preserve"> Mit Salz und Pfeffer abschmecken.</w:t>
      </w:r>
    </w:p>
    <w:p w14:paraId="592FA736" w14:textId="77777777" w:rsidR="00387868" w:rsidRDefault="00387868">
      <w:pPr>
        <w:rPr>
          <w:sz w:val="24"/>
          <w:szCs w:val="24"/>
        </w:rPr>
      </w:pPr>
    </w:p>
    <w:p w14:paraId="5D552DC4" w14:textId="15D06A33" w:rsidR="006A5939" w:rsidRPr="00387868" w:rsidRDefault="00387868">
      <w:pPr>
        <w:rPr>
          <w:i/>
          <w:iCs/>
          <w:sz w:val="24"/>
          <w:szCs w:val="24"/>
        </w:rPr>
      </w:pPr>
      <w:r w:rsidRPr="00387868">
        <w:rPr>
          <w:i/>
          <w:iCs/>
          <w:sz w:val="24"/>
          <w:szCs w:val="24"/>
        </w:rPr>
        <w:t>Für das g</w:t>
      </w:r>
      <w:r w:rsidR="006A5939" w:rsidRPr="00387868">
        <w:rPr>
          <w:i/>
          <w:iCs/>
          <w:sz w:val="24"/>
          <w:szCs w:val="24"/>
        </w:rPr>
        <w:t>ebratenes Gemüse</w:t>
      </w:r>
    </w:p>
    <w:p w14:paraId="5DBD52A5" w14:textId="2F4A1427" w:rsidR="006A5939" w:rsidRPr="005E5462" w:rsidRDefault="006A5939" w:rsidP="00B40E8C">
      <w:pPr>
        <w:pStyle w:val="ListParagraph"/>
        <w:numPr>
          <w:ilvl w:val="0"/>
          <w:numId w:val="285"/>
        </w:numPr>
        <w:spacing w:after="120"/>
        <w:ind w:left="714" w:hanging="357"/>
        <w:contextualSpacing w:val="0"/>
        <w:jc w:val="both"/>
        <w:rPr>
          <w:sz w:val="24"/>
          <w:szCs w:val="24"/>
        </w:rPr>
      </w:pPr>
      <w:r w:rsidRPr="005E5462">
        <w:rPr>
          <w:sz w:val="24"/>
          <w:szCs w:val="24"/>
        </w:rPr>
        <w:t xml:space="preserve">Paprika zerteilen und mit dem Gemüseschäler die </w:t>
      </w:r>
      <w:r w:rsidR="005E5462" w:rsidRPr="005E5462">
        <w:rPr>
          <w:sz w:val="24"/>
          <w:szCs w:val="24"/>
        </w:rPr>
        <w:t>Sch</w:t>
      </w:r>
      <w:r w:rsidRPr="005E5462">
        <w:rPr>
          <w:sz w:val="24"/>
          <w:szCs w:val="24"/>
        </w:rPr>
        <w:t>ale abziehen</w:t>
      </w:r>
      <w:r w:rsidR="005E5462" w:rsidRPr="005E5462">
        <w:rPr>
          <w:sz w:val="24"/>
          <w:szCs w:val="24"/>
        </w:rPr>
        <w:t>.</w:t>
      </w:r>
    </w:p>
    <w:p w14:paraId="47F3DDCE" w14:textId="5ED88B0F" w:rsidR="005E5462" w:rsidRPr="005E5462" w:rsidRDefault="005E5462" w:rsidP="00B40E8C">
      <w:pPr>
        <w:pStyle w:val="ListParagraph"/>
        <w:numPr>
          <w:ilvl w:val="0"/>
          <w:numId w:val="285"/>
        </w:numPr>
        <w:spacing w:after="120"/>
        <w:ind w:left="714" w:hanging="357"/>
        <w:contextualSpacing w:val="0"/>
        <w:jc w:val="both"/>
        <w:rPr>
          <w:sz w:val="24"/>
          <w:szCs w:val="24"/>
        </w:rPr>
      </w:pPr>
      <w:r w:rsidRPr="005E5462">
        <w:rPr>
          <w:sz w:val="24"/>
          <w:szCs w:val="24"/>
        </w:rPr>
        <w:t>Fingermöhren halbieren und Zucchini in dicke Streifen schneiden, Datteltomaten halbieren.</w:t>
      </w:r>
    </w:p>
    <w:p w14:paraId="345BB476" w14:textId="37BBAB6E" w:rsidR="005E5462" w:rsidRPr="005E5462" w:rsidRDefault="005E5462" w:rsidP="00B40E8C">
      <w:pPr>
        <w:pStyle w:val="ListParagraph"/>
        <w:numPr>
          <w:ilvl w:val="0"/>
          <w:numId w:val="285"/>
        </w:numPr>
        <w:spacing w:after="120"/>
        <w:ind w:left="714" w:hanging="357"/>
        <w:contextualSpacing w:val="0"/>
        <w:jc w:val="both"/>
        <w:rPr>
          <w:sz w:val="24"/>
          <w:szCs w:val="24"/>
        </w:rPr>
      </w:pPr>
      <w:r w:rsidRPr="005E5462">
        <w:rPr>
          <w:sz w:val="24"/>
          <w:szCs w:val="24"/>
        </w:rPr>
        <w:t>Das Olivenöl in einer Pfanne erhitzen und das Gemüse darin scharf und kurz anbraten. Knoblauch schälen, andrücken und zusammen mit dem Thymianzweig mitbraten. Mit Fleur de Sel und Pfeffer abschmecken.</w:t>
      </w:r>
    </w:p>
    <w:p w14:paraId="1B32CCA9" w14:textId="77777777" w:rsidR="006A5939" w:rsidRDefault="006A5939">
      <w:pPr>
        <w:rPr>
          <w:sz w:val="24"/>
          <w:szCs w:val="24"/>
        </w:rPr>
      </w:pPr>
    </w:p>
    <w:p w14:paraId="04D36C3E" w14:textId="77777777" w:rsidR="005E5462" w:rsidRDefault="005E5462">
      <w:pPr>
        <w:rPr>
          <w:sz w:val="24"/>
          <w:szCs w:val="24"/>
        </w:rPr>
      </w:pPr>
      <w:r>
        <w:rPr>
          <w:sz w:val="24"/>
          <w:szCs w:val="24"/>
        </w:rPr>
        <w:br w:type="page"/>
      </w:r>
    </w:p>
    <w:p w14:paraId="292319FB" w14:textId="77777777" w:rsidR="00E26A2A" w:rsidRDefault="00E26A2A" w:rsidP="00E26A2A">
      <w:pPr>
        <w:pStyle w:val="Heading2"/>
        <w:spacing w:after="240"/>
      </w:pPr>
      <w:r>
        <w:lastRenderedPageBreak/>
        <w:t>Graupenrisotto mit Pilzen</w:t>
      </w:r>
      <w:r>
        <w:rPr>
          <w:rStyle w:val="FootnoteReference"/>
        </w:rPr>
        <w:footnoteReference w:id="1118"/>
      </w:r>
      <w:r>
        <w:t xml:space="preserve"> </w:t>
      </w:r>
    </w:p>
    <w:p w14:paraId="42A88A26" w14:textId="77777777" w:rsidR="00E26A2A" w:rsidRDefault="00E26A2A" w:rsidP="00E26A2A">
      <w:pPr>
        <w:rPr>
          <w:sz w:val="24"/>
          <w:szCs w:val="24"/>
        </w:rPr>
      </w:pPr>
      <w:r w:rsidRPr="00213136">
        <w:rPr>
          <w:sz w:val="24"/>
          <w:szCs w:val="24"/>
          <w:u w:val="single"/>
        </w:rPr>
        <w:t>Zutaten</w:t>
      </w:r>
      <w:r>
        <w:rPr>
          <w:sz w:val="24"/>
          <w:szCs w:val="24"/>
        </w:rPr>
        <w:t xml:space="preserve"> (für 2-3 Personen):</w:t>
      </w:r>
    </w:p>
    <w:p w14:paraId="56C8B715" w14:textId="77777777" w:rsidR="00E26A2A" w:rsidRDefault="00E26A2A" w:rsidP="00E26A2A">
      <w:pPr>
        <w:rPr>
          <w:sz w:val="24"/>
          <w:szCs w:val="24"/>
        </w:rPr>
      </w:pPr>
      <w:r>
        <w:rPr>
          <w:sz w:val="24"/>
          <w:szCs w:val="24"/>
        </w:rPr>
        <w:t>1 Zwiebel</w:t>
      </w:r>
    </w:p>
    <w:p w14:paraId="6D249451" w14:textId="77777777" w:rsidR="00E26A2A" w:rsidRDefault="00E26A2A" w:rsidP="00E26A2A">
      <w:pPr>
        <w:rPr>
          <w:sz w:val="24"/>
          <w:szCs w:val="24"/>
        </w:rPr>
      </w:pPr>
      <w:r>
        <w:rPr>
          <w:sz w:val="24"/>
          <w:szCs w:val="24"/>
        </w:rPr>
        <w:t>Etwas Olivenöl</w:t>
      </w:r>
    </w:p>
    <w:p w14:paraId="2F5AD2A6" w14:textId="77777777" w:rsidR="00E26A2A" w:rsidRDefault="00E26A2A" w:rsidP="00E26A2A">
      <w:pPr>
        <w:rPr>
          <w:sz w:val="24"/>
          <w:szCs w:val="24"/>
        </w:rPr>
      </w:pPr>
      <w:r>
        <w:rPr>
          <w:sz w:val="24"/>
          <w:szCs w:val="24"/>
        </w:rPr>
        <w:t>200 g Perlgraupen</w:t>
      </w:r>
    </w:p>
    <w:p w14:paraId="4A500172" w14:textId="77777777" w:rsidR="00E26A2A" w:rsidRDefault="00E26A2A" w:rsidP="00E26A2A">
      <w:pPr>
        <w:rPr>
          <w:sz w:val="24"/>
          <w:szCs w:val="24"/>
        </w:rPr>
      </w:pPr>
      <w:r>
        <w:rPr>
          <w:sz w:val="24"/>
          <w:szCs w:val="24"/>
        </w:rPr>
        <w:t>150 ml Weißwein</w:t>
      </w:r>
    </w:p>
    <w:p w14:paraId="7A5455C4" w14:textId="77777777" w:rsidR="00E26A2A" w:rsidRDefault="00E26A2A" w:rsidP="00E26A2A">
      <w:pPr>
        <w:rPr>
          <w:sz w:val="24"/>
          <w:szCs w:val="24"/>
        </w:rPr>
      </w:pPr>
      <w:r>
        <w:rPr>
          <w:sz w:val="24"/>
          <w:szCs w:val="24"/>
        </w:rPr>
        <w:t>Salz und Pfeffer</w:t>
      </w:r>
    </w:p>
    <w:p w14:paraId="106B3ADD" w14:textId="77777777" w:rsidR="00E26A2A" w:rsidRDefault="00E26A2A" w:rsidP="00E26A2A">
      <w:pPr>
        <w:rPr>
          <w:sz w:val="24"/>
          <w:szCs w:val="24"/>
        </w:rPr>
      </w:pPr>
      <w:r>
        <w:rPr>
          <w:sz w:val="24"/>
          <w:szCs w:val="24"/>
        </w:rPr>
        <w:t>600 ml Gemüsebrühe</w:t>
      </w:r>
    </w:p>
    <w:p w14:paraId="7CBDF118" w14:textId="77777777" w:rsidR="00E26A2A" w:rsidRDefault="00E26A2A" w:rsidP="00E26A2A">
      <w:pPr>
        <w:rPr>
          <w:sz w:val="24"/>
          <w:szCs w:val="24"/>
        </w:rPr>
      </w:pPr>
      <w:r>
        <w:rPr>
          <w:sz w:val="24"/>
          <w:szCs w:val="24"/>
        </w:rPr>
        <w:t>300 g Pilze (Shiitake, Kräutersaitlinge, Champignons)</w:t>
      </w:r>
    </w:p>
    <w:p w14:paraId="1DD72A7E" w14:textId="77777777" w:rsidR="00E26A2A" w:rsidRDefault="00E26A2A" w:rsidP="00E26A2A">
      <w:pPr>
        <w:rPr>
          <w:sz w:val="24"/>
          <w:szCs w:val="24"/>
        </w:rPr>
      </w:pPr>
      <w:r>
        <w:rPr>
          <w:sz w:val="24"/>
          <w:szCs w:val="24"/>
        </w:rPr>
        <w:t>80 g Parmesan</w:t>
      </w:r>
    </w:p>
    <w:p w14:paraId="6285F884" w14:textId="77777777" w:rsidR="00E26A2A" w:rsidRDefault="00E26A2A" w:rsidP="00E26A2A">
      <w:pPr>
        <w:rPr>
          <w:sz w:val="24"/>
          <w:szCs w:val="24"/>
        </w:rPr>
      </w:pPr>
      <w:r>
        <w:rPr>
          <w:sz w:val="24"/>
          <w:szCs w:val="24"/>
        </w:rPr>
        <w:t>1 EL Butter</w:t>
      </w:r>
    </w:p>
    <w:p w14:paraId="489BCA80" w14:textId="77777777" w:rsidR="00E26A2A" w:rsidRDefault="00E26A2A" w:rsidP="00E26A2A">
      <w:pPr>
        <w:rPr>
          <w:sz w:val="24"/>
          <w:szCs w:val="24"/>
        </w:rPr>
      </w:pPr>
      <w:r>
        <w:rPr>
          <w:sz w:val="24"/>
          <w:szCs w:val="24"/>
        </w:rPr>
        <w:t>Petersilie (gehackt)</w:t>
      </w:r>
    </w:p>
    <w:p w14:paraId="1BB47595" w14:textId="77777777" w:rsidR="00E26A2A" w:rsidRDefault="00E26A2A" w:rsidP="00E26A2A">
      <w:pPr>
        <w:rPr>
          <w:sz w:val="24"/>
          <w:szCs w:val="24"/>
        </w:rPr>
      </w:pPr>
    </w:p>
    <w:p w14:paraId="750F89E0" w14:textId="77777777" w:rsidR="00E26A2A" w:rsidRDefault="00E26A2A" w:rsidP="00E26A2A">
      <w:pPr>
        <w:rPr>
          <w:sz w:val="24"/>
          <w:szCs w:val="24"/>
        </w:rPr>
      </w:pPr>
      <w:r>
        <w:rPr>
          <w:sz w:val="24"/>
          <w:szCs w:val="24"/>
        </w:rPr>
        <w:t>Zubereitung:</w:t>
      </w:r>
    </w:p>
    <w:p w14:paraId="702951C7" w14:textId="77777777" w:rsidR="00E26A2A" w:rsidRPr="00373FA1" w:rsidRDefault="00E26A2A" w:rsidP="00B40E8C">
      <w:pPr>
        <w:pStyle w:val="ListParagraph"/>
        <w:numPr>
          <w:ilvl w:val="0"/>
          <w:numId w:val="250"/>
        </w:numPr>
        <w:spacing w:after="120"/>
        <w:ind w:left="714" w:hanging="357"/>
        <w:contextualSpacing w:val="0"/>
        <w:jc w:val="both"/>
        <w:rPr>
          <w:sz w:val="24"/>
          <w:szCs w:val="24"/>
        </w:rPr>
      </w:pPr>
      <w:r w:rsidRPr="00373FA1">
        <w:rPr>
          <w:sz w:val="24"/>
          <w:szCs w:val="24"/>
        </w:rPr>
        <w:t>Zunächst Zwiebel hacken und in Öl andünsten, bis sie glasig ist. Die Graupen waschen, abtropfen lassen und dazugeben, eine Weile unter Rühren andünsten, bevor mit Weißwein abgelöscht wird. Salz und Pfeffer dazu geben. Weiterrühren, bis die Flüssigkeit verdampft ist, dann etwas Gemüsebrühe dazugeben, sodass die Graupen gerade mit Flüssigkeit bedeckt sind. Wenn die Brühe verdampft ist, etwas Brühe nachgießen. Diesen Vorgang wiederholen, bis die Graupen schließlich gar sind. Das ist nach ca. 25 Minuten der Fall.</w:t>
      </w:r>
    </w:p>
    <w:p w14:paraId="461184DE" w14:textId="7C3345C9" w:rsidR="00E26A2A" w:rsidRDefault="00E26A2A" w:rsidP="00E26A2A">
      <w:pPr>
        <w:rPr>
          <w:rFonts w:asciiTheme="majorHAnsi" w:eastAsiaTheme="majorEastAsia" w:hAnsiTheme="majorHAnsi" w:cstheme="majorBidi"/>
          <w:color w:val="2F5496" w:themeColor="accent1" w:themeShade="BF"/>
          <w:sz w:val="26"/>
          <w:szCs w:val="26"/>
        </w:rPr>
      </w:pPr>
      <w:r w:rsidRPr="00373FA1">
        <w:rPr>
          <w:sz w:val="24"/>
          <w:szCs w:val="24"/>
        </w:rPr>
        <w:t>In der Zwischenzeit die Pilze zerkleinern, kleine Pilze können ganz bleiben. In Olivenöl in einer beschichteten Pfanne dünsten, bis sie gar sind. Gemeinsam mit Parmesan und Butter zu den Graupen geben. Mit Salz und Pfeffer abschmecken. Vor dem Servieren gehackte Petersilie darübergeben.</w:t>
      </w:r>
      <w:r>
        <w:br w:type="page"/>
      </w:r>
    </w:p>
    <w:p w14:paraId="0DFDAB76" w14:textId="7E816BCD" w:rsidR="00E2323D" w:rsidRDefault="00E2323D" w:rsidP="00570518">
      <w:pPr>
        <w:pStyle w:val="Heading2"/>
        <w:spacing w:after="240"/>
      </w:pPr>
      <w:r>
        <w:lastRenderedPageBreak/>
        <w:t>Shakshuka</w:t>
      </w:r>
      <w:r w:rsidR="00AA31EE">
        <w:rPr>
          <w:rStyle w:val="FootnoteReference"/>
        </w:rPr>
        <w:footnoteReference w:id="1119"/>
      </w:r>
      <w:r>
        <w:t xml:space="preserve"> </w:t>
      </w:r>
    </w:p>
    <w:p w14:paraId="070351BF" w14:textId="5CB59253" w:rsidR="00E2323D" w:rsidRDefault="00E2323D">
      <w:pPr>
        <w:rPr>
          <w:sz w:val="24"/>
          <w:szCs w:val="24"/>
        </w:rPr>
      </w:pPr>
      <w:r w:rsidRPr="00570518">
        <w:rPr>
          <w:sz w:val="24"/>
          <w:szCs w:val="24"/>
          <w:u w:val="single"/>
        </w:rPr>
        <w:t>Zutaten</w:t>
      </w:r>
      <w:r>
        <w:rPr>
          <w:sz w:val="24"/>
          <w:szCs w:val="24"/>
        </w:rPr>
        <w:t xml:space="preserve"> </w:t>
      </w:r>
      <w:r w:rsidR="00570518">
        <w:rPr>
          <w:sz w:val="24"/>
          <w:szCs w:val="24"/>
        </w:rPr>
        <w:t>(</w:t>
      </w:r>
      <w:r>
        <w:rPr>
          <w:sz w:val="24"/>
          <w:szCs w:val="24"/>
        </w:rPr>
        <w:t>für 2 Personen</w:t>
      </w:r>
      <w:r w:rsidR="00570518">
        <w:rPr>
          <w:sz w:val="24"/>
          <w:szCs w:val="24"/>
        </w:rPr>
        <w:t>)</w:t>
      </w:r>
    </w:p>
    <w:p w14:paraId="53E6A528" w14:textId="77777777" w:rsidR="00E2323D" w:rsidRDefault="00E2323D">
      <w:pPr>
        <w:rPr>
          <w:sz w:val="24"/>
          <w:szCs w:val="24"/>
        </w:rPr>
      </w:pPr>
      <w:r>
        <w:rPr>
          <w:sz w:val="24"/>
          <w:szCs w:val="24"/>
        </w:rPr>
        <w:t>2-3 kleine Zwiebeln</w:t>
      </w:r>
    </w:p>
    <w:p w14:paraId="79E3F12F" w14:textId="77777777" w:rsidR="00E2323D" w:rsidRDefault="00E2323D">
      <w:pPr>
        <w:rPr>
          <w:sz w:val="24"/>
          <w:szCs w:val="24"/>
        </w:rPr>
      </w:pPr>
      <w:r>
        <w:rPr>
          <w:sz w:val="24"/>
          <w:szCs w:val="24"/>
        </w:rPr>
        <w:t>1 TL Kumin</w:t>
      </w:r>
    </w:p>
    <w:p w14:paraId="6FF34FE9" w14:textId="77777777" w:rsidR="00E2323D" w:rsidRDefault="00E2323D">
      <w:pPr>
        <w:rPr>
          <w:sz w:val="24"/>
          <w:szCs w:val="24"/>
        </w:rPr>
      </w:pPr>
      <w:r>
        <w:rPr>
          <w:sz w:val="24"/>
          <w:szCs w:val="24"/>
        </w:rPr>
        <w:t>Etwas Olivenöl</w:t>
      </w:r>
    </w:p>
    <w:p w14:paraId="3911B912" w14:textId="77777777" w:rsidR="00E2323D" w:rsidRDefault="00E2323D">
      <w:pPr>
        <w:rPr>
          <w:sz w:val="24"/>
          <w:szCs w:val="24"/>
        </w:rPr>
      </w:pPr>
      <w:r>
        <w:rPr>
          <w:sz w:val="24"/>
          <w:szCs w:val="24"/>
        </w:rPr>
        <w:t>3 rote Paprika</w:t>
      </w:r>
    </w:p>
    <w:p w14:paraId="5EF3E74D" w14:textId="77777777" w:rsidR="00E2323D" w:rsidRDefault="00E2323D">
      <w:pPr>
        <w:rPr>
          <w:sz w:val="24"/>
          <w:szCs w:val="24"/>
        </w:rPr>
      </w:pPr>
      <w:r>
        <w:rPr>
          <w:sz w:val="24"/>
          <w:szCs w:val="24"/>
        </w:rPr>
        <w:t>1-2 TL Zucker</w:t>
      </w:r>
    </w:p>
    <w:p w14:paraId="0D31745F" w14:textId="77777777" w:rsidR="00E2323D" w:rsidRDefault="00E2323D">
      <w:pPr>
        <w:rPr>
          <w:sz w:val="24"/>
          <w:szCs w:val="24"/>
        </w:rPr>
      </w:pPr>
      <w:r>
        <w:rPr>
          <w:sz w:val="24"/>
          <w:szCs w:val="24"/>
        </w:rPr>
        <w:t>2 Lorbeerblätter</w:t>
      </w:r>
    </w:p>
    <w:p w14:paraId="38B40EB2" w14:textId="5EEFAEE3" w:rsidR="00E2323D" w:rsidRDefault="00E2323D">
      <w:pPr>
        <w:rPr>
          <w:sz w:val="24"/>
          <w:szCs w:val="24"/>
        </w:rPr>
      </w:pPr>
      <w:r>
        <w:rPr>
          <w:sz w:val="24"/>
          <w:szCs w:val="24"/>
        </w:rPr>
        <w:t>1 TL Oregano</w:t>
      </w:r>
    </w:p>
    <w:p w14:paraId="4E598801" w14:textId="77777777" w:rsidR="00E2323D" w:rsidRDefault="00E2323D">
      <w:pPr>
        <w:rPr>
          <w:sz w:val="24"/>
          <w:szCs w:val="24"/>
        </w:rPr>
      </w:pPr>
      <w:r>
        <w:rPr>
          <w:sz w:val="24"/>
          <w:szCs w:val="24"/>
        </w:rPr>
        <w:t>1 Dose geschälte Tomaten</w:t>
      </w:r>
    </w:p>
    <w:p w14:paraId="10DE583C" w14:textId="5E854DE5" w:rsidR="00E2323D" w:rsidRDefault="00E2323D">
      <w:pPr>
        <w:rPr>
          <w:sz w:val="24"/>
          <w:szCs w:val="24"/>
        </w:rPr>
      </w:pPr>
      <w:r>
        <w:rPr>
          <w:sz w:val="24"/>
          <w:szCs w:val="24"/>
        </w:rPr>
        <w:t>½ kleine Chilischote (in ringe geschnitten, ohne Kerne)</w:t>
      </w:r>
    </w:p>
    <w:p w14:paraId="6D7559B8" w14:textId="77777777" w:rsidR="00E2323D" w:rsidRDefault="00E2323D">
      <w:pPr>
        <w:rPr>
          <w:sz w:val="24"/>
          <w:szCs w:val="24"/>
        </w:rPr>
      </w:pPr>
      <w:r>
        <w:rPr>
          <w:sz w:val="24"/>
          <w:szCs w:val="24"/>
        </w:rPr>
        <w:t>Pfeffer</w:t>
      </w:r>
    </w:p>
    <w:p w14:paraId="1D1B48E0" w14:textId="13F78053" w:rsidR="00E2323D" w:rsidRDefault="00E2323D">
      <w:pPr>
        <w:rPr>
          <w:sz w:val="24"/>
          <w:szCs w:val="24"/>
        </w:rPr>
      </w:pPr>
      <w:r>
        <w:rPr>
          <w:sz w:val="24"/>
          <w:szCs w:val="24"/>
        </w:rPr>
        <w:t>2-4 Eier</w:t>
      </w:r>
    </w:p>
    <w:p w14:paraId="16CA77F6" w14:textId="77777777" w:rsidR="00E2323D" w:rsidRDefault="00E2323D">
      <w:pPr>
        <w:rPr>
          <w:sz w:val="24"/>
          <w:szCs w:val="24"/>
        </w:rPr>
      </w:pPr>
      <w:r>
        <w:rPr>
          <w:sz w:val="24"/>
          <w:szCs w:val="24"/>
        </w:rPr>
        <w:t>Etwas gehackte Petersilie</w:t>
      </w:r>
    </w:p>
    <w:p w14:paraId="0368E0B7" w14:textId="77777777" w:rsidR="00E2323D" w:rsidRDefault="00E2323D">
      <w:pPr>
        <w:rPr>
          <w:sz w:val="24"/>
          <w:szCs w:val="24"/>
        </w:rPr>
      </w:pPr>
    </w:p>
    <w:p w14:paraId="7A4CE089" w14:textId="5DEC6216" w:rsidR="00570518" w:rsidRDefault="00570518">
      <w:pPr>
        <w:rPr>
          <w:sz w:val="24"/>
          <w:szCs w:val="24"/>
        </w:rPr>
      </w:pPr>
      <w:r>
        <w:rPr>
          <w:sz w:val="24"/>
          <w:szCs w:val="24"/>
        </w:rPr>
        <w:t>Zubereitung:</w:t>
      </w:r>
    </w:p>
    <w:p w14:paraId="0E7B87AA" w14:textId="7D5800BC" w:rsidR="00E2323D" w:rsidRPr="00E2323D" w:rsidRDefault="00E2323D" w:rsidP="00B40E8C">
      <w:pPr>
        <w:pStyle w:val="ListParagraph"/>
        <w:numPr>
          <w:ilvl w:val="0"/>
          <w:numId w:val="245"/>
        </w:numPr>
        <w:spacing w:after="120"/>
        <w:ind w:left="714" w:hanging="357"/>
        <w:contextualSpacing w:val="0"/>
        <w:jc w:val="both"/>
        <w:rPr>
          <w:sz w:val="24"/>
          <w:szCs w:val="24"/>
        </w:rPr>
      </w:pPr>
      <w:r w:rsidRPr="00E2323D">
        <w:rPr>
          <w:sz w:val="24"/>
          <w:szCs w:val="24"/>
        </w:rPr>
        <w:t xml:space="preserve">Die Zwiebeln in Streifen schneiden und in Olivenöl mit Kumin glasig dünsten. Paprika, in Streifen geschnitten, dazugeben. 10 Minuten lang braten, bis der Paprika etwas Farbe angenommen hat. Dabei oft rühren. </w:t>
      </w:r>
    </w:p>
    <w:p w14:paraId="1C48F6E1" w14:textId="77777777" w:rsidR="00E2323D" w:rsidRPr="00E2323D" w:rsidRDefault="00E2323D" w:rsidP="00B40E8C">
      <w:pPr>
        <w:pStyle w:val="ListParagraph"/>
        <w:numPr>
          <w:ilvl w:val="0"/>
          <w:numId w:val="245"/>
        </w:numPr>
        <w:spacing w:after="120"/>
        <w:ind w:left="714" w:hanging="357"/>
        <w:contextualSpacing w:val="0"/>
        <w:jc w:val="both"/>
        <w:rPr>
          <w:sz w:val="24"/>
          <w:szCs w:val="24"/>
        </w:rPr>
      </w:pPr>
      <w:r w:rsidRPr="00E2323D">
        <w:rPr>
          <w:sz w:val="24"/>
          <w:szCs w:val="24"/>
        </w:rPr>
        <w:t>Es kommen Zucker, Lorbeerblätter, Oregano dazu. Mit den Tomaten ablöschen. Chilischote, Pfeffer und Salz dazugeben.</w:t>
      </w:r>
    </w:p>
    <w:p w14:paraId="13E878FC" w14:textId="7C2A61AA" w:rsidR="00E2323D" w:rsidRPr="00E2323D" w:rsidRDefault="00E2323D" w:rsidP="00B40E8C">
      <w:pPr>
        <w:pStyle w:val="ListParagraph"/>
        <w:numPr>
          <w:ilvl w:val="0"/>
          <w:numId w:val="245"/>
        </w:numPr>
        <w:spacing w:after="120"/>
        <w:ind w:left="714" w:hanging="357"/>
        <w:contextualSpacing w:val="0"/>
        <w:jc w:val="both"/>
        <w:rPr>
          <w:sz w:val="24"/>
          <w:szCs w:val="24"/>
        </w:rPr>
      </w:pPr>
      <w:r w:rsidRPr="00E2323D">
        <w:rPr>
          <w:sz w:val="24"/>
          <w:szCs w:val="24"/>
        </w:rPr>
        <w:t xml:space="preserve">15 Minuten bei mittlerer Hitze köcheln </w:t>
      </w:r>
      <w:r w:rsidR="00CC729A" w:rsidRPr="00E2323D">
        <w:rPr>
          <w:sz w:val="24"/>
          <w:szCs w:val="24"/>
        </w:rPr>
        <w:t>lassen,</w:t>
      </w:r>
      <w:r w:rsidRPr="00E2323D">
        <w:rPr>
          <w:sz w:val="24"/>
          <w:szCs w:val="24"/>
        </w:rPr>
        <w:t xml:space="preserve"> bis die Sauce eindickt und der Paprika weich ist.</w:t>
      </w:r>
    </w:p>
    <w:p w14:paraId="70345EC8" w14:textId="7CA9A9EA" w:rsidR="00E2323D" w:rsidRPr="00E2323D" w:rsidRDefault="00E2323D" w:rsidP="00B40E8C">
      <w:pPr>
        <w:pStyle w:val="ListParagraph"/>
        <w:numPr>
          <w:ilvl w:val="0"/>
          <w:numId w:val="245"/>
        </w:numPr>
        <w:spacing w:after="120"/>
        <w:ind w:left="714" w:hanging="357"/>
        <w:contextualSpacing w:val="0"/>
        <w:jc w:val="both"/>
        <w:rPr>
          <w:sz w:val="24"/>
          <w:szCs w:val="24"/>
        </w:rPr>
      </w:pPr>
      <w:r w:rsidRPr="00E2323D">
        <w:rPr>
          <w:sz w:val="24"/>
          <w:szCs w:val="24"/>
        </w:rPr>
        <w:t>Dann die rohen Eier vorsichtig in die Sauce gleiten lassen. Bei niedriger Hitze die Eier durchgaren. Das dauert ca. 10 Minuten. Zum Schluss Petersilie darübergeben.</w:t>
      </w:r>
      <w:r w:rsidRPr="00E2323D">
        <w:rPr>
          <w:sz w:val="24"/>
          <w:szCs w:val="24"/>
        </w:rPr>
        <w:br w:type="page"/>
      </w:r>
    </w:p>
    <w:p w14:paraId="0B2AD976" w14:textId="77777777" w:rsidR="004A2034" w:rsidRPr="00A4335F" w:rsidRDefault="004A2034" w:rsidP="004A2034">
      <w:pPr>
        <w:pStyle w:val="Heading2"/>
        <w:spacing w:after="240"/>
      </w:pPr>
      <w:r w:rsidRPr="00A4335F">
        <w:lastRenderedPageBreak/>
        <w:t>Shakshuka</w:t>
      </w:r>
      <w:r>
        <w:rPr>
          <w:rStyle w:val="FootnoteReference"/>
          <w:lang w:val="en-US"/>
        </w:rPr>
        <w:footnoteReference w:id="1120"/>
      </w:r>
      <w:r w:rsidRPr="00A4335F">
        <w:t xml:space="preserve"> </w:t>
      </w:r>
    </w:p>
    <w:p w14:paraId="05E52BA8" w14:textId="77777777" w:rsidR="004A2034" w:rsidRPr="003E1229" w:rsidRDefault="004A2034" w:rsidP="004A2034">
      <w:pPr>
        <w:jc w:val="both"/>
        <w:rPr>
          <w:sz w:val="24"/>
          <w:szCs w:val="24"/>
        </w:rPr>
      </w:pPr>
      <w:r w:rsidRPr="005E2BE1">
        <w:rPr>
          <w:sz w:val="24"/>
          <w:szCs w:val="24"/>
          <w:u w:val="single"/>
        </w:rPr>
        <w:t>Zutaten</w:t>
      </w:r>
      <w:r w:rsidRPr="003E1229">
        <w:rPr>
          <w:sz w:val="24"/>
          <w:szCs w:val="24"/>
        </w:rPr>
        <w:t xml:space="preserve"> </w:t>
      </w:r>
      <w:r>
        <w:rPr>
          <w:sz w:val="24"/>
          <w:szCs w:val="24"/>
        </w:rPr>
        <w:t>(</w:t>
      </w:r>
      <w:r w:rsidRPr="003E1229">
        <w:rPr>
          <w:sz w:val="24"/>
          <w:szCs w:val="24"/>
        </w:rPr>
        <w:t>für 2-4 Portionen</w:t>
      </w:r>
      <w:r>
        <w:rPr>
          <w:sz w:val="24"/>
          <w:szCs w:val="24"/>
        </w:rPr>
        <w:t>):</w:t>
      </w:r>
    </w:p>
    <w:p w14:paraId="43C890D1" w14:textId="77777777" w:rsidR="004A2034" w:rsidRPr="003E1229" w:rsidRDefault="004A2034" w:rsidP="004A2034">
      <w:pPr>
        <w:jc w:val="both"/>
        <w:rPr>
          <w:sz w:val="24"/>
          <w:szCs w:val="24"/>
        </w:rPr>
      </w:pPr>
      <w:r w:rsidRPr="003E1229">
        <w:rPr>
          <w:sz w:val="24"/>
          <w:szCs w:val="24"/>
        </w:rPr>
        <w:t>2 EL Olivenöl</w:t>
      </w:r>
    </w:p>
    <w:p w14:paraId="00687207" w14:textId="77777777" w:rsidR="004A2034" w:rsidRPr="003E1229" w:rsidRDefault="004A2034" w:rsidP="004A2034">
      <w:pPr>
        <w:jc w:val="both"/>
        <w:rPr>
          <w:sz w:val="24"/>
          <w:szCs w:val="24"/>
        </w:rPr>
      </w:pPr>
      <w:r w:rsidRPr="003E1229">
        <w:rPr>
          <w:sz w:val="24"/>
          <w:szCs w:val="24"/>
        </w:rPr>
        <w:t>2 EL Harissa</w:t>
      </w:r>
    </w:p>
    <w:p w14:paraId="41EB30B0" w14:textId="77777777" w:rsidR="004A2034" w:rsidRPr="003E1229" w:rsidRDefault="004A2034" w:rsidP="004A2034">
      <w:pPr>
        <w:jc w:val="both"/>
        <w:rPr>
          <w:sz w:val="24"/>
          <w:szCs w:val="24"/>
        </w:rPr>
      </w:pPr>
      <w:r w:rsidRPr="003E1229">
        <w:rPr>
          <w:sz w:val="24"/>
          <w:szCs w:val="24"/>
        </w:rPr>
        <w:t>2 TL Tomatenmark</w:t>
      </w:r>
    </w:p>
    <w:p w14:paraId="76B7A7FA" w14:textId="77777777" w:rsidR="004A2034" w:rsidRDefault="004A2034" w:rsidP="004A2034">
      <w:pPr>
        <w:jc w:val="both"/>
        <w:rPr>
          <w:sz w:val="24"/>
          <w:szCs w:val="24"/>
        </w:rPr>
      </w:pPr>
      <w:r w:rsidRPr="00582769">
        <w:rPr>
          <w:sz w:val="24"/>
          <w:szCs w:val="24"/>
        </w:rPr>
        <w:t>2 große rote Paprikaschoten, in o</w:t>
      </w:r>
      <w:r>
        <w:rPr>
          <w:sz w:val="24"/>
          <w:szCs w:val="24"/>
        </w:rPr>
        <w:t>,5 cm große Würfel geschnitten</w:t>
      </w:r>
    </w:p>
    <w:p w14:paraId="7EB41A74" w14:textId="77777777" w:rsidR="004A2034" w:rsidRDefault="004A2034" w:rsidP="004A2034">
      <w:pPr>
        <w:jc w:val="both"/>
        <w:rPr>
          <w:sz w:val="24"/>
          <w:szCs w:val="24"/>
        </w:rPr>
      </w:pPr>
      <w:r>
        <w:rPr>
          <w:sz w:val="24"/>
          <w:szCs w:val="24"/>
        </w:rPr>
        <w:t>4 Knoblauchzehen, fein gehackt</w:t>
      </w:r>
    </w:p>
    <w:p w14:paraId="5E67BF10" w14:textId="77777777" w:rsidR="004A2034" w:rsidRDefault="004A2034" w:rsidP="004A2034">
      <w:pPr>
        <w:jc w:val="both"/>
        <w:rPr>
          <w:sz w:val="24"/>
          <w:szCs w:val="24"/>
        </w:rPr>
      </w:pPr>
      <w:r>
        <w:rPr>
          <w:sz w:val="24"/>
          <w:szCs w:val="24"/>
        </w:rPr>
        <w:t>1 TL gemahlener Kreuzkümmel</w:t>
      </w:r>
    </w:p>
    <w:p w14:paraId="4D19AA72" w14:textId="77777777" w:rsidR="004A2034" w:rsidRDefault="004A2034" w:rsidP="004A2034">
      <w:pPr>
        <w:jc w:val="both"/>
        <w:rPr>
          <w:sz w:val="24"/>
          <w:szCs w:val="24"/>
        </w:rPr>
      </w:pPr>
      <w:r>
        <w:rPr>
          <w:sz w:val="24"/>
          <w:szCs w:val="24"/>
        </w:rPr>
        <w:t>5 große, sehr reife Tomaten, gehackt oder 2 Dosen Tomatenstücke</w:t>
      </w:r>
    </w:p>
    <w:p w14:paraId="6CACA4E3" w14:textId="77777777" w:rsidR="004A2034" w:rsidRDefault="004A2034" w:rsidP="004A2034">
      <w:pPr>
        <w:jc w:val="both"/>
        <w:rPr>
          <w:sz w:val="24"/>
          <w:szCs w:val="24"/>
        </w:rPr>
      </w:pPr>
      <w:r>
        <w:rPr>
          <w:sz w:val="24"/>
          <w:szCs w:val="24"/>
        </w:rPr>
        <w:t>4 Eier</w:t>
      </w:r>
    </w:p>
    <w:p w14:paraId="363E91A0" w14:textId="77777777" w:rsidR="004A2034" w:rsidRDefault="004A2034" w:rsidP="004A2034">
      <w:pPr>
        <w:jc w:val="both"/>
        <w:rPr>
          <w:sz w:val="24"/>
          <w:szCs w:val="24"/>
        </w:rPr>
      </w:pPr>
      <w:r>
        <w:rPr>
          <w:sz w:val="24"/>
          <w:szCs w:val="24"/>
        </w:rPr>
        <w:t>4 Eigelb</w:t>
      </w:r>
    </w:p>
    <w:p w14:paraId="19657607" w14:textId="77777777" w:rsidR="004A2034" w:rsidRDefault="004A2034" w:rsidP="004A2034">
      <w:pPr>
        <w:jc w:val="both"/>
        <w:rPr>
          <w:sz w:val="24"/>
          <w:szCs w:val="24"/>
        </w:rPr>
      </w:pPr>
      <w:r>
        <w:rPr>
          <w:sz w:val="24"/>
          <w:szCs w:val="24"/>
        </w:rPr>
        <w:t>120 g stichfester Joghurt</w:t>
      </w:r>
    </w:p>
    <w:p w14:paraId="646DA848" w14:textId="77777777" w:rsidR="004A2034" w:rsidRDefault="004A2034" w:rsidP="004A2034">
      <w:pPr>
        <w:jc w:val="both"/>
        <w:rPr>
          <w:sz w:val="24"/>
          <w:szCs w:val="24"/>
        </w:rPr>
      </w:pPr>
    </w:p>
    <w:p w14:paraId="5DDDC5C5" w14:textId="77777777" w:rsidR="004A2034" w:rsidRDefault="004A2034" w:rsidP="004A2034">
      <w:pPr>
        <w:jc w:val="both"/>
        <w:rPr>
          <w:sz w:val="24"/>
          <w:szCs w:val="24"/>
        </w:rPr>
      </w:pPr>
      <w:r>
        <w:rPr>
          <w:sz w:val="24"/>
          <w:szCs w:val="24"/>
        </w:rPr>
        <w:t>Zubereitung:</w:t>
      </w:r>
    </w:p>
    <w:p w14:paraId="1FF8FAD3" w14:textId="77777777" w:rsidR="004A2034" w:rsidRPr="00EC0ADB" w:rsidRDefault="004A2034" w:rsidP="00B40E8C">
      <w:pPr>
        <w:pStyle w:val="ListParagraph"/>
        <w:numPr>
          <w:ilvl w:val="0"/>
          <w:numId w:val="759"/>
        </w:numPr>
        <w:spacing w:after="120"/>
        <w:ind w:left="714" w:hanging="357"/>
        <w:contextualSpacing w:val="0"/>
        <w:jc w:val="both"/>
        <w:rPr>
          <w:sz w:val="24"/>
          <w:szCs w:val="24"/>
        </w:rPr>
      </w:pPr>
      <w:r w:rsidRPr="00EC0ADB">
        <w:rPr>
          <w:sz w:val="24"/>
          <w:szCs w:val="24"/>
        </w:rPr>
        <w:t>Das Öl bei mittlerer Temperatur in einer großen Pfanne erhitzen. Harissa, Tomatenmark, Paprika, Knoblauch, Kreuzkümmel und ¾ TL Salz hineingeben, umrühren und das Ganze etwa 8 Minuten bei geringer Hitze anschwitzen, bis die Paprikawürfel weich sind. Die Tomaten dazugeben und die Mischung weitere 10 Minuten köcheln lassen, bis eine relativ dicke Sauce entstanden ist.</w:t>
      </w:r>
    </w:p>
    <w:p w14:paraId="2DBB257A" w14:textId="77777777" w:rsidR="004A2034" w:rsidRPr="00EC0ADB" w:rsidRDefault="004A2034" w:rsidP="00B40E8C">
      <w:pPr>
        <w:pStyle w:val="ListParagraph"/>
        <w:numPr>
          <w:ilvl w:val="0"/>
          <w:numId w:val="759"/>
        </w:numPr>
        <w:spacing w:after="120"/>
        <w:ind w:left="714" w:hanging="357"/>
        <w:contextualSpacing w:val="0"/>
        <w:jc w:val="both"/>
        <w:rPr>
          <w:sz w:val="24"/>
          <w:szCs w:val="24"/>
        </w:rPr>
      </w:pPr>
      <w:r w:rsidRPr="00EC0ADB">
        <w:rPr>
          <w:sz w:val="24"/>
          <w:szCs w:val="24"/>
        </w:rPr>
        <w:t>Die Sauce abschmecken, acht kleine Vertiefungen hineindrücken. Die Eier aufschlagen und vorsichtig in die Mulden gleiten lassen. Anschließend die Eigelbe auf die Vertiefungen verteilen. Mit einer Gabel die Eiweiße leicht mit der Sauce verquirlen. Dabei darauf achten, dass die Eigelbe nicht auslaufen. Das Gericht 8-10 Minuten köcheln lassen, bis die Eiweiße gestockt, die Eigelbe aber noch flüssig sind (um den Prozess zu beschleunigen, die Pfanne eventuell mit einem Deckel verschließen).</w:t>
      </w:r>
    </w:p>
    <w:p w14:paraId="7F999554" w14:textId="77777777" w:rsidR="004A2034" w:rsidRPr="00EC0ADB" w:rsidRDefault="004A2034" w:rsidP="00B40E8C">
      <w:pPr>
        <w:pStyle w:val="ListParagraph"/>
        <w:numPr>
          <w:ilvl w:val="0"/>
          <w:numId w:val="759"/>
        </w:numPr>
        <w:spacing w:after="120"/>
        <w:ind w:left="714" w:hanging="357"/>
        <w:contextualSpacing w:val="0"/>
        <w:jc w:val="both"/>
        <w:rPr>
          <w:sz w:val="24"/>
          <w:szCs w:val="24"/>
        </w:rPr>
      </w:pPr>
      <w:r w:rsidRPr="00EC0ADB">
        <w:rPr>
          <w:sz w:val="24"/>
          <w:szCs w:val="24"/>
        </w:rPr>
        <w:t>Die Pfanne anschließend vom Herd nehmen und ein paar Minuten stehen lassen. Shakshuka auf Tellern anrichten und mit Joghurt servieren.</w:t>
      </w:r>
    </w:p>
    <w:p w14:paraId="4202B9D1" w14:textId="77777777" w:rsidR="004A2034" w:rsidRPr="00EC0ADB" w:rsidRDefault="004A2034" w:rsidP="00B40E8C">
      <w:pPr>
        <w:pStyle w:val="ListParagraph"/>
        <w:numPr>
          <w:ilvl w:val="0"/>
          <w:numId w:val="759"/>
        </w:numPr>
        <w:spacing w:after="120"/>
        <w:ind w:left="714" w:hanging="357"/>
        <w:contextualSpacing w:val="0"/>
        <w:jc w:val="both"/>
        <w:rPr>
          <w:sz w:val="24"/>
          <w:szCs w:val="24"/>
        </w:rPr>
      </w:pPr>
      <w:r w:rsidRPr="00EC0ADB">
        <w:rPr>
          <w:sz w:val="24"/>
          <w:szCs w:val="24"/>
        </w:rPr>
        <w:t>Man kann übrigens auch noch andere Zutaten nehmen. So wird das Gericht im Winter gerne mit Kartoffeln und im Frühjahr mit Auberginen angereichert.</w:t>
      </w:r>
      <w:r w:rsidRPr="00EC0ADB">
        <w:rPr>
          <w:sz w:val="24"/>
          <w:szCs w:val="24"/>
        </w:rPr>
        <w:br w:type="page"/>
      </w:r>
    </w:p>
    <w:p w14:paraId="451F022A" w14:textId="2DBE7381" w:rsidR="00E017CE" w:rsidRDefault="00E017CE" w:rsidP="008D478F">
      <w:pPr>
        <w:pStyle w:val="Heading2"/>
        <w:spacing w:after="240"/>
      </w:pPr>
      <w:r>
        <w:lastRenderedPageBreak/>
        <w:t>Grünes Shakshuka</w:t>
      </w:r>
      <w:r w:rsidR="00786353">
        <w:rPr>
          <w:rStyle w:val="FootnoteReference"/>
        </w:rPr>
        <w:footnoteReference w:id="1121"/>
      </w:r>
    </w:p>
    <w:p w14:paraId="6AB5BDEB" w14:textId="41BD8A5E" w:rsidR="00E017CE" w:rsidRPr="00277D24" w:rsidRDefault="00E017CE">
      <w:pPr>
        <w:rPr>
          <w:sz w:val="24"/>
          <w:szCs w:val="24"/>
        </w:rPr>
      </w:pPr>
      <w:r w:rsidRPr="00277D24">
        <w:rPr>
          <w:sz w:val="24"/>
          <w:szCs w:val="24"/>
          <w:u w:val="single"/>
        </w:rPr>
        <w:t>Zutaten</w:t>
      </w:r>
      <w:r w:rsidRPr="00277D24">
        <w:rPr>
          <w:sz w:val="24"/>
          <w:szCs w:val="24"/>
        </w:rPr>
        <w:t xml:space="preserve"> </w:t>
      </w:r>
      <w:r w:rsidR="008D478F" w:rsidRPr="00277D24">
        <w:rPr>
          <w:sz w:val="24"/>
          <w:szCs w:val="24"/>
        </w:rPr>
        <w:t>(</w:t>
      </w:r>
      <w:r w:rsidRPr="00277D24">
        <w:rPr>
          <w:sz w:val="24"/>
          <w:szCs w:val="24"/>
        </w:rPr>
        <w:t>für 2 Portionen</w:t>
      </w:r>
      <w:r w:rsidR="008D478F" w:rsidRPr="00277D24">
        <w:rPr>
          <w:sz w:val="24"/>
          <w:szCs w:val="24"/>
        </w:rPr>
        <w:t>):</w:t>
      </w:r>
    </w:p>
    <w:p w14:paraId="1B668F83" w14:textId="31D85F91" w:rsidR="00E017CE" w:rsidRPr="00277D24" w:rsidRDefault="00E017CE">
      <w:pPr>
        <w:rPr>
          <w:sz w:val="24"/>
          <w:szCs w:val="24"/>
        </w:rPr>
      </w:pPr>
      <w:r w:rsidRPr="00277D24">
        <w:rPr>
          <w:sz w:val="24"/>
          <w:szCs w:val="24"/>
        </w:rPr>
        <w:t>400 g Mangold</w:t>
      </w:r>
    </w:p>
    <w:p w14:paraId="76F36B3C" w14:textId="52A05229" w:rsidR="00E017CE" w:rsidRPr="00277D24" w:rsidRDefault="00E017CE">
      <w:pPr>
        <w:rPr>
          <w:sz w:val="24"/>
          <w:szCs w:val="24"/>
        </w:rPr>
      </w:pPr>
      <w:r w:rsidRPr="00277D24">
        <w:rPr>
          <w:sz w:val="24"/>
          <w:szCs w:val="24"/>
        </w:rPr>
        <w:t>½ TL Kümmel</w:t>
      </w:r>
      <w:r w:rsidR="00DA45C2" w:rsidRPr="00277D24">
        <w:rPr>
          <w:sz w:val="24"/>
          <w:szCs w:val="24"/>
        </w:rPr>
        <w:t>körner</w:t>
      </w:r>
    </w:p>
    <w:p w14:paraId="51CFBA66" w14:textId="77777777" w:rsidR="00E017CE" w:rsidRPr="00277D24" w:rsidRDefault="00E017CE">
      <w:pPr>
        <w:rPr>
          <w:sz w:val="24"/>
          <w:szCs w:val="24"/>
        </w:rPr>
      </w:pPr>
      <w:r w:rsidRPr="00277D24">
        <w:rPr>
          <w:sz w:val="24"/>
          <w:szCs w:val="24"/>
        </w:rPr>
        <w:t>1 mittelgroße Zwiebel</w:t>
      </w:r>
    </w:p>
    <w:p w14:paraId="449C12B0" w14:textId="77777777" w:rsidR="00857B8F" w:rsidRPr="00277D24" w:rsidRDefault="00E017CE">
      <w:pPr>
        <w:rPr>
          <w:sz w:val="24"/>
          <w:szCs w:val="24"/>
        </w:rPr>
      </w:pPr>
      <w:r w:rsidRPr="00277D24">
        <w:rPr>
          <w:sz w:val="24"/>
          <w:szCs w:val="24"/>
        </w:rPr>
        <w:t>½ TL Chiliflocken</w:t>
      </w:r>
    </w:p>
    <w:p w14:paraId="340840FC" w14:textId="77777777" w:rsidR="00857B8F" w:rsidRPr="00277D24" w:rsidRDefault="00857B8F">
      <w:pPr>
        <w:rPr>
          <w:sz w:val="24"/>
          <w:szCs w:val="24"/>
        </w:rPr>
      </w:pPr>
      <w:r w:rsidRPr="00277D24">
        <w:rPr>
          <w:sz w:val="24"/>
          <w:szCs w:val="24"/>
        </w:rPr>
        <w:t>Salz</w:t>
      </w:r>
    </w:p>
    <w:p w14:paraId="2D7AC209" w14:textId="77777777" w:rsidR="00857B8F" w:rsidRPr="00277D24" w:rsidRDefault="00857B8F">
      <w:pPr>
        <w:rPr>
          <w:sz w:val="24"/>
          <w:szCs w:val="24"/>
        </w:rPr>
      </w:pPr>
      <w:r w:rsidRPr="00277D24">
        <w:rPr>
          <w:sz w:val="24"/>
          <w:szCs w:val="24"/>
        </w:rPr>
        <w:t>Olivenöl</w:t>
      </w:r>
    </w:p>
    <w:p w14:paraId="7E41073B" w14:textId="77777777" w:rsidR="00857B8F" w:rsidRPr="00277D24" w:rsidRDefault="00857B8F">
      <w:pPr>
        <w:rPr>
          <w:sz w:val="24"/>
          <w:szCs w:val="24"/>
        </w:rPr>
      </w:pPr>
      <w:r w:rsidRPr="00277D24">
        <w:rPr>
          <w:sz w:val="24"/>
          <w:szCs w:val="24"/>
        </w:rPr>
        <w:t>2 Eier</w:t>
      </w:r>
    </w:p>
    <w:p w14:paraId="01B1C8EC" w14:textId="77777777" w:rsidR="00857B8F" w:rsidRPr="00277D24" w:rsidRDefault="00857B8F">
      <w:pPr>
        <w:rPr>
          <w:sz w:val="24"/>
          <w:szCs w:val="24"/>
        </w:rPr>
      </w:pPr>
      <w:r w:rsidRPr="00277D24">
        <w:rPr>
          <w:sz w:val="24"/>
          <w:szCs w:val="24"/>
        </w:rPr>
        <w:t>Etwas Saft einer ausgepressten Zitrone</w:t>
      </w:r>
    </w:p>
    <w:p w14:paraId="441A9CAC" w14:textId="77777777" w:rsidR="00857B8F" w:rsidRPr="00277D24" w:rsidRDefault="00857B8F">
      <w:pPr>
        <w:rPr>
          <w:sz w:val="24"/>
          <w:szCs w:val="24"/>
        </w:rPr>
      </w:pPr>
      <w:r w:rsidRPr="00277D24">
        <w:rPr>
          <w:sz w:val="24"/>
          <w:szCs w:val="24"/>
        </w:rPr>
        <w:t>Dill</w:t>
      </w:r>
    </w:p>
    <w:p w14:paraId="33683B0E" w14:textId="77777777" w:rsidR="00857B8F" w:rsidRPr="00277D24" w:rsidRDefault="00857B8F">
      <w:pPr>
        <w:rPr>
          <w:sz w:val="24"/>
          <w:szCs w:val="24"/>
        </w:rPr>
      </w:pPr>
    </w:p>
    <w:p w14:paraId="6585C6C4" w14:textId="77777777" w:rsidR="00857B8F" w:rsidRPr="00277D24" w:rsidRDefault="00857B8F">
      <w:pPr>
        <w:rPr>
          <w:sz w:val="24"/>
          <w:szCs w:val="24"/>
        </w:rPr>
      </w:pPr>
      <w:r w:rsidRPr="00277D24">
        <w:rPr>
          <w:sz w:val="24"/>
          <w:szCs w:val="24"/>
        </w:rPr>
        <w:t>Zubereitung:</w:t>
      </w:r>
    </w:p>
    <w:p w14:paraId="4B96DCBB" w14:textId="4C136C67" w:rsidR="008D478F" w:rsidRDefault="008D478F" w:rsidP="00B40E8C">
      <w:pPr>
        <w:pStyle w:val="ListParagraph"/>
        <w:numPr>
          <w:ilvl w:val="0"/>
          <w:numId w:val="1718"/>
        </w:numPr>
        <w:spacing w:after="120"/>
        <w:ind w:left="714" w:hanging="357"/>
        <w:contextualSpacing w:val="0"/>
        <w:jc w:val="both"/>
        <w:rPr>
          <w:sz w:val="24"/>
          <w:szCs w:val="24"/>
        </w:rPr>
      </w:pPr>
      <w:r w:rsidRPr="00277D24">
        <w:rPr>
          <w:sz w:val="24"/>
          <w:szCs w:val="24"/>
        </w:rPr>
        <w:t>Mangold waschen. Blätter von den Stielen trennen, dann Blätter in feine Streifen und Stiele in Scheiben schneiden. Kümmel in einer beschichteten Pfanne kurz anrösten, etwas abkühlen lassen und im Mörser möglichst fein zerstoßen. Die Stiele zusammen mit einer fein geschnittenen Zwiebel, Kümmel Chiliflocken und Salz in der Pfanne mit Olivenöl ungefähr 5 Minuten lang andünsten.</w:t>
      </w:r>
    </w:p>
    <w:p w14:paraId="5442FD24" w14:textId="3C66B7CF" w:rsidR="00277D24" w:rsidRDefault="00277D24" w:rsidP="00B40E8C">
      <w:pPr>
        <w:pStyle w:val="ListParagraph"/>
        <w:numPr>
          <w:ilvl w:val="0"/>
          <w:numId w:val="1718"/>
        </w:numPr>
        <w:spacing w:after="120"/>
        <w:ind w:left="714" w:hanging="357"/>
        <w:contextualSpacing w:val="0"/>
        <w:jc w:val="both"/>
        <w:rPr>
          <w:sz w:val="24"/>
          <w:szCs w:val="24"/>
        </w:rPr>
      </w:pPr>
      <w:r>
        <w:rPr>
          <w:sz w:val="24"/>
          <w:szCs w:val="24"/>
        </w:rPr>
        <w:t xml:space="preserve">Dann </w:t>
      </w:r>
      <w:r w:rsidRPr="00277D24">
        <w:rPr>
          <w:sz w:val="24"/>
          <w:szCs w:val="24"/>
        </w:rPr>
        <w:t>mit einem Löffel zwei Mulden im Gemüse bilden, Eier aufschlagen und vorsichtig hineinsetzen. Bei niedriger Hitze ohne Deckel garen, ungefähr 7 Minuten lang oder bis das Eiklar weiß geworden ist. Mit etwas Zitronensaft abschmecken, eventuell nachsalzen, fein gehackten Dill darübergeben</w:t>
      </w:r>
      <w:r>
        <w:rPr>
          <w:sz w:val="24"/>
          <w:szCs w:val="24"/>
        </w:rPr>
        <w:t>.</w:t>
      </w:r>
    </w:p>
    <w:p w14:paraId="78AA5230" w14:textId="659BC5C3" w:rsidR="00277D24" w:rsidRPr="006356F7" w:rsidRDefault="00277D24" w:rsidP="006356F7">
      <w:pPr>
        <w:spacing w:after="120"/>
        <w:ind w:left="357"/>
        <w:jc w:val="both"/>
        <w:rPr>
          <w:rFonts w:asciiTheme="majorHAnsi" w:eastAsiaTheme="majorEastAsia" w:hAnsiTheme="majorHAnsi" w:cstheme="majorBidi"/>
          <w:color w:val="2F5496" w:themeColor="accent1" w:themeShade="BF"/>
          <w:sz w:val="24"/>
          <w:szCs w:val="24"/>
        </w:rPr>
      </w:pPr>
    </w:p>
    <w:p w14:paraId="3110101D" w14:textId="761782E2" w:rsidR="00E017CE" w:rsidRPr="00AA3733" w:rsidRDefault="000041A2" w:rsidP="00922166">
      <w:pPr>
        <w:spacing w:after="120"/>
        <w:ind w:left="1416" w:hanging="1416"/>
        <w:jc w:val="both"/>
        <w:rPr>
          <w:rFonts w:asciiTheme="majorHAnsi" w:eastAsiaTheme="majorEastAsia" w:hAnsiTheme="majorHAnsi" w:cstheme="majorBidi"/>
          <w:color w:val="2F5496" w:themeColor="accent1" w:themeShade="BF"/>
          <w:sz w:val="26"/>
          <w:szCs w:val="26"/>
        </w:rPr>
      </w:pPr>
      <w:r w:rsidRPr="00277D24">
        <w:rPr>
          <w:sz w:val="24"/>
          <w:szCs w:val="24"/>
        </w:rPr>
        <w:t>Kommentar:</w:t>
      </w:r>
      <w:r w:rsidRPr="00277D24">
        <w:rPr>
          <w:sz w:val="24"/>
          <w:szCs w:val="24"/>
        </w:rPr>
        <w:tab/>
        <w:t>Dies hier ist eine gewisse Europäisierung des nahöstlichen Sha</w:t>
      </w:r>
      <w:r w:rsidR="00922166" w:rsidRPr="00277D24">
        <w:rPr>
          <w:sz w:val="24"/>
          <w:szCs w:val="24"/>
        </w:rPr>
        <w:t>kshuka aus gebackenen Eiern und geschmorten Paprika, die hier durch gedünsteten Mangold ersetzt werden. Es eignet sich als Frühstück oder auch als zweites oder drittes Frühstück.</w:t>
      </w:r>
      <w:r w:rsidR="00922166">
        <w:t xml:space="preserve"> </w:t>
      </w:r>
      <w:r w:rsidR="00E017CE">
        <w:br w:type="page"/>
      </w:r>
    </w:p>
    <w:p w14:paraId="1FB68723" w14:textId="77777777" w:rsidR="00AA7E94" w:rsidRPr="00F0625D" w:rsidRDefault="00AA7E94" w:rsidP="00AA7E94">
      <w:pPr>
        <w:pStyle w:val="Heading2"/>
        <w:spacing w:after="240"/>
        <w:rPr>
          <w:lang w:val="en-US"/>
        </w:rPr>
      </w:pPr>
      <w:proofErr w:type="spellStart"/>
      <w:r w:rsidRPr="00F0625D">
        <w:rPr>
          <w:lang w:val="en-US"/>
        </w:rPr>
        <w:lastRenderedPageBreak/>
        <w:t>Indisches</w:t>
      </w:r>
      <w:proofErr w:type="spellEnd"/>
      <w:r w:rsidRPr="00F0625D">
        <w:rPr>
          <w:lang w:val="en-US"/>
        </w:rPr>
        <w:t xml:space="preserve"> Shakshuka - </w:t>
      </w:r>
      <w:proofErr w:type="spellStart"/>
      <w:r w:rsidRPr="00F0625D">
        <w:rPr>
          <w:lang w:val="en-US"/>
        </w:rPr>
        <w:t>Blumiges</w:t>
      </w:r>
      <w:proofErr w:type="spellEnd"/>
      <w:r w:rsidRPr="00F0625D">
        <w:rPr>
          <w:lang w:val="en-US"/>
        </w:rPr>
        <w:t xml:space="preserve"> </w:t>
      </w:r>
      <w:proofErr w:type="spellStart"/>
      <w:r w:rsidRPr="00F0625D">
        <w:rPr>
          <w:lang w:val="en-US"/>
        </w:rPr>
        <w:t>Eier</w:t>
      </w:r>
      <w:proofErr w:type="spellEnd"/>
      <w:r w:rsidRPr="00F0625D">
        <w:rPr>
          <w:lang w:val="en-US"/>
        </w:rPr>
        <w:t>-Curry</w:t>
      </w:r>
      <w:r>
        <w:rPr>
          <w:rStyle w:val="FootnoteReference"/>
        </w:rPr>
        <w:footnoteReference w:id="1122"/>
      </w:r>
      <w:r w:rsidRPr="00F0625D">
        <w:rPr>
          <w:lang w:val="en-US"/>
        </w:rPr>
        <w:t xml:space="preserve"> </w:t>
      </w:r>
    </w:p>
    <w:p w14:paraId="386AFDDE" w14:textId="77777777" w:rsidR="00AA7E94" w:rsidRPr="00150A18" w:rsidRDefault="00AA7E94" w:rsidP="00AA7E94">
      <w:pPr>
        <w:rPr>
          <w:sz w:val="24"/>
          <w:szCs w:val="24"/>
          <w:u w:val="single"/>
        </w:rPr>
      </w:pPr>
      <w:r w:rsidRPr="00150A18">
        <w:rPr>
          <w:sz w:val="24"/>
          <w:szCs w:val="24"/>
          <w:u w:val="single"/>
        </w:rPr>
        <w:t>Zutaten:</w:t>
      </w:r>
    </w:p>
    <w:p w14:paraId="7B99F14E" w14:textId="77777777" w:rsidR="00AA7E94" w:rsidRDefault="00AA7E94" w:rsidP="00AA7E94">
      <w:pPr>
        <w:rPr>
          <w:sz w:val="24"/>
          <w:szCs w:val="24"/>
        </w:rPr>
      </w:pPr>
      <w:r>
        <w:rPr>
          <w:sz w:val="24"/>
          <w:szCs w:val="24"/>
        </w:rPr>
        <w:t>2 EL Ghee/Kokosfett</w:t>
      </w:r>
    </w:p>
    <w:p w14:paraId="5BCB3E5C" w14:textId="77777777" w:rsidR="00AA7E94" w:rsidRDefault="00AA7E94" w:rsidP="00AA7E94">
      <w:pPr>
        <w:rPr>
          <w:sz w:val="24"/>
          <w:szCs w:val="24"/>
        </w:rPr>
      </w:pPr>
      <w:r>
        <w:rPr>
          <w:sz w:val="24"/>
          <w:szCs w:val="24"/>
        </w:rPr>
        <w:t>½ TL gelbe Senfsamen</w:t>
      </w:r>
    </w:p>
    <w:p w14:paraId="1F244789" w14:textId="77777777" w:rsidR="00AA7E94" w:rsidRDefault="00AA7E94" w:rsidP="00AA7E94">
      <w:pPr>
        <w:rPr>
          <w:sz w:val="24"/>
          <w:szCs w:val="24"/>
        </w:rPr>
      </w:pPr>
      <w:r>
        <w:rPr>
          <w:sz w:val="24"/>
          <w:szCs w:val="24"/>
        </w:rPr>
        <w:t>1 Zwiebel, fein gehackt</w:t>
      </w:r>
    </w:p>
    <w:p w14:paraId="4DD90CC3" w14:textId="77777777" w:rsidR="00AA7E94" w:rsidRDefault="00AA7E94" w:rsidP="00AA7E94">
      <w:pPr>
        <w:rPr>
          <w:sz w:val="24"/>
          <w:szCs w:val="24"/>
        </w:rPr>
      </w:pPr>
      <w:r>
        <w:rPr>
          <w:sz w:val="24"/>
          <w:szCs w:val="24"/>
        </w:rPr>
        <w:t>2 Knoblauchzehen, fein gehackt</w:t>
      </w:r>
    </w:p>
    <w:p w14:paraId="1ACB854F" w14:textId="77777777" w:rsidR="00AA7E94" w:rsidRDefault="00AA7E94" w:rsidP="00AA7E94">
      <w:pPr>
        <w:rPr>
          <w:sz w:val="24"/>
          <w:szCs w:val="24"/>
        </w:rPr>
      </w:pPr>
      <w:r>
        <w:rPr>
          <w:sz w:val="24"/>
          <w:szCs w:val="24"/>
        </w:rPr>
        <w:t>1 TL frischer Ingwer, fein gehackt</w:t>
      </w:r>
    </w:p>
    <w:p w14:paraId="0CC5F3D4" w14:textId="77777777" w:rsidR="00AA7E94" w:rsidRDefault="00AA7E94" w:rsidP="00AA7E94">
      <w:pPr>
        <w:rPr>
          <w:sz w:val="24"/>
          <w:szCs w:val="24"/>
        </w:rPr>
      </w:pPr>
      <w:r>
        <w:rPr>
          <w:sz w:val="24"/>
          <w:szCs w:val="24"/>
        </w:rPr>
        <w:t>½ TL Chilipulver (oder mehr nach Geschmack)</w:t>
      </w:r>
    </w:p>
    <w:p w14:paraId="2127D479" w14:textId="77777777" w:rsidR="00AA7E94" w:rsidRDefault="00AA7E94" w:rsidP="00AA7E94">
      <w:pPr>
        <w:rPr>
          <w:sz w:val="24"/>
          <w:szCs w:val="24"/>
        </w:rPr>
      </w:pPr>
      <w:r>
        <w:rPr>
          <w:sz w:val="24"/>
          <w:szCs w:val="24"/>
        </w:rPr>
        <w:t>½ TL Kurkuma</w:t>
      </w:r>
    </w:p>
    <w:p w14:paraId="100EF23D" w14:textId="77777777" w:rsidR="00AA7E94" w:rsidRDefault="00AA7E94" w:rsidP="00AA7E94">
      <w:pPr>
        <w:rPr>
          <w:sz w:val="24"/>
          <w:szCs w:val="24"/>
        </w:rPr>
      </w:pPr>
      <w:r>
        <w:rPr>
          <w:sz w:val="24"/>
          <w:szCs w:val="24"/>
        </w:rPr>
        <w:t>½ Garam Masala</w:t>
      </w:r>
    </w:p>
    <w:p w14:paraId="286FBE31" w14:textId="77777777" w:rsidR="00AA7E94" w:rsidRDefault="00AA7E94" w:rsidP="00AA7E94">
      <w:pPr>
        <w:rPr>
          <w:sz w:val="24"/>
          <w:szCs w:val="24"/>
        </w:rPr>
      </w:pPr>
      <w:r>
        <w:rPr>
          <w:sz w:val="24"/>
          <w:szCs w:val="24"/>
        </w:rPr>
        <w:t>2 Dosen geschälte Tomaten (à 400 g)</w:t>
      </w:r>
    </w:p>
    <w:p w14:paraId="61E021D5" w14:textId="77777777" w:rsidR="00AA7E94" w:rsidRDefault="00AA7E94" w:rsidP="00AA7E94">
      <w:pPr>
        <w:rPr>
          <w:sz w:val="24"/>
          <w:szCs w:val="24"/>
        </w:rPr>
      </w:pPr>
      <w:r>
        <w:rPr>
          <w:sz w:val="24"/>
          <w:szCs w:val="24"/>
        </w:rPr>
        <w:t>1 TL Meersalz</w:t>
      </w:r>
    </w:p>
    <w:p w14:paraId="6E7EE5E2" w14:textId="77777777" w:rsidR="00AA7E94" w:rsidRDefault="00AA7E94" w:rsidP="00AA7E94">
      <w:pPr>
        <w:rPr>
          <w:sz w:val="24"/>
          <w:szCs w:val="24"/>
        </w:rPr>
      </w:pPr>
      <w:r>
        <w:rPr>
          <w:sz w:val="24"/>
          <w:szCs w:val="24"/>
        </w:rPr>
        <w:t>Blätter von 4 Zweigen Minze, grob gehackt</w:t>
      </w:r>
    </w:p>
    <w:p w14:paraId="1545F276" w14:textId="77777777" w:rsidR="00AA7E94" w:rsidRDefault="00AA7E94" w:rsidP="00AA7E94">
      <w:pPr>
        <w:rPr>
          <w:sz w:val="24"/>
          <w:szCs w:val="24"/>
        </w:rPr>
      </w:pPr>
      <w:r>
        <w:rPr>
          <w:sz w:val="24"/>
          <w:szCs w:val="24"/>
        </w:rPr>
        <w:t>300 g frische Erbsen (oder aufgetaute TK-Erbsen)</w:t>
      </w:r>
    </w:p>
    <w:p w14:paraId="377346F3" w14:textId="77777777" w:rsidR="00AA7E94" w:rsidRDefault="00AA7E94" w:rsidP="00AA7E94">
      <w:pPr>
        <w:rPr>
          <w:sz w:val="24"/>
          <w:szCs w:val="24"/>
        </w:rPr>
      </w:pPr>
      <w:r>
        <w:rPr>
          <w:sz w:val="24"/>
          <w:szCs w:val="24"/>
        </w:rPr>
        <w:t>4 EL Kokoscreme (die feste obere Schicht der Kokosmilch)</w:t>
      </w:r>
    </w:p>
    <w:p w14:paraId="5C75A6F3" w14:textId="77777777" w:rsidR="00AA7E94" w:rsidRDefault="00AA7E94" w:rsidP="00AA7E94">
      <w:pPr>
        <w:rPr>
          <w:sz w:val="24"/>
          <w:szCs w:val="24"/>
        </w:rPr>
      </w:pPr>
      <w:r>
        <w:rPr>
          <w:sz w:val="24"/>
          <w:szCs w:val="24"/>
        </w:rPr>
        <w:t>6 Eier</w:t>
      </w:r>
    </w:p>
    <w:p w14:paraId="2892ADD7" w14:textId="77777777" w:rsidR="00AA7E94" w:rsidRDefault="00AA7E94" w:rsidP="00AA7E94">
      <w:pPr>
        <w:rPr>
          <w:sz w:val="24"/>
          <w:szCs w:val="24"/>
        </w:rPr>
      </w:pPr>
      <w:r>
        <w:rPr>
          <w:sz w:val="24"/>
          <w:szCs w:val="24"/>
        </w:rPr>
        <w:t>Optional ein paar Schwarzkümmelsamen</w:t>
      </w:r>
    </w:p>
    <w:p w14:paraId="1E23EAB9" w14:textId="77777777" w:rsidR="00AA7E94" w:rsidRDefault="00AA7E94" w:rsidP="00AA7E94">
      <w:pPr>
        <w:rPr>
          <w:sz w:val="24"/>
          <w:szCs w:val="24"/>
        </w:rPr>
      </w:pPr>
    </w:p>
    <w:p w14:paraId="62F077F9" w14:textId="77777777" w:rsidR="00AA7E94" w:rsidRDefault="00AA7E94" w:rsidP="00AA7E94">
      <w:pPr>
        <w:rPr>
          <w:sz w:val="24"/>
          <w:szCs w:val="24"/>
        </w:rPr>
      </w:pPr>
      <w:r>
        <w:rPr>
          <w:sz w:val="24"/>
          <w:szCs w:val="24"/>
        </w:rPr>
        <w:t>Zubereitung:</w:t>
      </w:r>
    </w:p>
    <w:p w14:paraId="3E377136" w14:textId="77777777" w:rsidR="00AA7E94" w:rsidRPr="00BE1D0D" w:rsidRDefault="00AA7E94" w:rsidP="00AA7E94">
      <w:pPr>
        <w:pStyle w:val="ListParagraph"/>
        <w:numPr>
          <w:ilvl w:val="0"/>
          <w:numId w:val="134"/>
        </w:numPr>
        <w:spacing w:after="120"/>
        <w:ind w:left="714" w:hanging="357"/>
        <w:contextualSpacing w:val="0"/>
        <w:jc w:val="both"/>
        <w:rPr>
          <w:sz w:val="24"/>
          <w:szCs w:val="24"/>
        </w:rPr>
      </w:pPr>
      <w:r w:rsidRPr="00BE1D0D">
        <w:rPr>
          <w:sz w:val="24"/>
          <w:szCs w:val="24"/>
        </w:rPr>
        <w:t>In einer Pfanne auf mittlerer Stufe das Fett erhitzen, die Senfsamen hinzufügen und etwa 1 Minuten braten, bis sie anfangen aufzuplatzen. Zwiebel, Knoblauch und Ingwer dazugeben und anbraten, bis die Mischung aromatisch duftet. Chilipulver, Kurkuma und Garam Masala unterrühren und etwa 30 Sekunden mitbraten. 120 ml Wasser angießen und nach etwa 5 Minuten Tomaten und Salz unterrühren.</w:t>
      </w:r>
    </w:p>
    <w:p w14:paraId="6FFEF1B7" w14:textId="77777777" w:rsidR="00AA7E94" w:rsidRPr="00BE1D0D" w:rsidRDefault="00AA7E94" w:rsidP="00AA7E94">
      <w:pPr>
        <w:pStyle w:val="ListParagraph"/>
        <w:numPr>
          <w:ilvl w:val="0"/>
          <w:numId w:val="134"/>
        </w:numPr>
        <w:spacing w:after="120"/>
        <w:ind w:left="714" w:hanging="357"/>
        <w:contextualSpacing w:val="0"/>
        <w:jc w:val="both"/>
        <w:rPr>
          <w:sz w:val="24"/>
          <w:szCs w:val="24"/>
        </w:rPr>
      </w:pPr>
      <w:r w:rsidRPr="00BE1D0D">
        <w:rPr>
          <w:sz w:val="24"/>
          <w:szCs w:val="24"/>
        </w:rPr>
        <w:t>Den Deckel auflegen und das Curry 20 Minuten köcheln lassen. Erbsen, Kokoscreme und die Hälfte der Minze einrühren. 6 Vertiefungen ins Curry drücken und die Eier direkt über den Mulden aufschlagen. Den Deckel auflegen und das Curry nochmals etwa 5 Minuten sanft köcheln lassen, bis die Eiweiß gestockt sind. Vorsicht: nicht zu lange, sonst wird auch das Eigelb hart.</w:t>
      </w:r>
    </w:p>
    <w:p w14:paraId="228BF62A" w14:textId="77777777" w:rsidR="00AA7E94" w:rsidRPr="00BE1D0D" w:rsidRDefault="00AA7E94" w:rsidP="00AA7E94">
      <w:pPr>
        <w:pStyle w:val="ListParagraph"/>
        <w:numPr>
          <w:ilvl w:val="0"/>
          <w:numId w:val="134"/>
        </w:numPr>
        <w:spacing w:after="120"/>
        <w:ind w:left="714" w:hanging="357"/>
        <w:contextualSpacing w:val="0"/>
        <w:jc w:val="both"/>
        <w:rPr>
          <w:sz w:val="24"/>
          <w:szCs w:val="24"/>
        </w:rPr>
      </w:pPr>
      <w:r w:rsidRPr="00BE1D0D">
        <w:rPr>
          <w:sz w:val="24"/>
          <w:szCs w:val="24"/>
        </w:rPr>
        <w:t>Mit der restlichen Minze (und optional mit Schwarzkümmelsamen) bestreuen und servieren.</w:t>
      </w:r>
    </w:p>
    <w:p w14:paraId="6E6F6652" w14:textId="77777777" w:rsidR="00AA7E94" w:rsidRDefault="00AA7E94" w:rsidP="00AA7E94">
      <w:pPr>
        <w:pStyle w:val="ListParagraph"/>
        <w:numPr>
          <w:ilvl w:val="0"/>
          <w:numId w:val="134"/>
        </w:numPr>
        <w:spacing w:after="120"/>
        <w:ind w:left="714" w:hanging="357"/>
        <w:contextualSpacing w:val="0"/>
        <w:jc w:val="both"/>
        <w:rPr>
          <w:sz w:val="24"/>
          <w:szCs w:val="24"/>
        </w:rPr>
      </w:pPr>
      <w:r w:rsidRPr="00634476">
        <w:rPr>
          <w:sz w:val="24"/>
          <w:szCs w:val="24"/>
        </w:rPr>
        <w:lastRenderedPageBreak/>
        <w:t>Dazu passt Reis, Chapati oder Naan.</w:t>
      </w:r>
    </w:p>
    <w:p w14:paraId="42B5596A" w14:textId="77777777" w:rsidR="00AA7E94" w:rsidRDefault="00AA7E94" w:rsidP="00AA7E94">
      <w:pPr>
        <w:rPr>
          <w:sz w:val="24"/>
          <w:szCs w:val="24"/>
        </w:rPr>
      </w:pPr>
      <w:r>
        <w:rPr>
          <w:sz w:val="24"/>
          <w:szCs w:val="24"/>
        </w:rPr>
        <w:br w:type="page"/>
      </w:r>
    </w:p>
    <w:p w14:paraId="02BCE9E4" w14:textId="73D4D001" w:rsidR="00D1199B" w:rsidRDefault="00D1199B" w:rsidP="00116DAA">
      <w:pPr>
        <w:pStyle w:val="Heading2"/>
        <w:spacing w:after="240"/>
      </w:pPr>
      <w:r>
        <w:lastRenderedPageBreak/>
        <w:t>Ratatouille</w:t>
      </w:r>
      <w:r w:rsidR="003B4E4E">
        <w:rPr>
          <w:rStyle w:val="FootnoteReference"/>
        </w:rPr>
        <w:footnoteReference w:id="1123"/>
      </w:r>
      <w:r>
        <w:t xml:space="preserve"> </w:t>
      </w:r>
    </w:p>
    <w:p w14:paraId="0028A69B" w14:textId="45712454" w:rsidR="00D1199B" w:rsidRDefault="00D1199B">
      <w:pPr>
        <w:rPr>
          <w:sz w:val="24"/>
          <w:szCs w:val="24"/>
        </w:rPr>
      </w:pPr>
      <w:r w:rsidRPr="00116DAA">
        <w:rPr>
          <w:sz w:val="24"/>
          <w:szCs w:val="24"/>
          <w:u w:val="single"/>
        </w:rPr>
        <w:t>Zutaten</w:t>
      </w:r>
      <w:r>
        <w:rPr>
          <w:sz w:val="24"/>
          <w:szCs w:val="24"/>
        </w:rPr>
        <w:t xml:space="preserve"> </w:t>
      </w:r>
      <w:r w:rsidR="00116DAA">
        <w:rPr>
          <w:sz w:val="24"/>
          <w:szCs w:val="24"/>
        </w:rPr>
        <w:t>(</w:t>
      </w:r>
      <w:r>
        <w:rPr>
          <w:sz w:val="24"/>
          <w:szCs w:val="24"/>
        </w:rPr>
        <w:t>für 2 bis 3 Personen</w:t>
      </w:r>
      <w:r w:rsidR="00116DAA">
        <w:rPr>
          <w:sz w:val="24"/>
          <w:szCs w:val="24"/>
        </w:rPr>
        <w:t>):</w:t>
      </w:r>
    </w:p>
    <w:p w14:paraId="0C895F8E" w14:textId="77777777" w:rsidR="00D1199B" w:rsidRDefault="00D1199B">
      <w:pPr>
        <w:rPr>
          <w:sz w:val="24"/>
          <w:szCs w:val="24"/>
        </w:rPr>
      </w:pPr>
      <w:r>
        <w:rPr>
          <w:sz w:val="24"/>
          <w:szCs w:val="24"/>
        </w:rPr>
        <w:t>2 Auberginen</w:t>
      </w:r>
    </w:p>
    <w:p w14:paraId="489C966C" w14:textId="77777777" w:rsidR="00D1199B" w:rsidRDefault="00D1199B">
      <w:pPr>
        <w:rPr>
          <w:sz w:val="24"/>
          <w:szCs w:val="24"/>
        </w:rPr>
      </w:pPr>
      <w:r>
        <w:rPr>
          <w:sz w:val="24"/>
          <w:szCs w:val="24"/>
        </w:rPr>
        <w:t>Olivenöl</w:t>
      </w:r>
    </w:p>
    <w:p w14:paraId="4557DBF2" w14:textId="77777777" w:rsidR="00D1199B" w:rsidRPr="00790A62" w:rsidRDefault="00D1199B">
      <w:pPr>
        <w:rPr>
          <w:sz w:val="24"/>
          <w:szCs w:val="24"/>
        </w:rPr>
      </w:pPr>
      <w:r w:rsidRPr="00790A62">
        <w:rPr>
          <w:sz w:val="24"/>
          <w:szCs w:val="24"/>
        </w:rPr>
        <w:t>1 Knoblauchknolle</w:t>
      </w:r>
    </w:p>
    <w:p w14:paraId="6BBEDC97" w14:textId="3AC7A0E7" w:rsidR="00D1199B" w:rsidRPr="00790A62" w:rsidRDefault="00D1199B" w:rsidP="001C3DB6">
      <w:pPr>
        <w:pStyle w:val="NoSpacing"/>
        <w:rPr>
          <w:sz w:val="24"/>
          <w:szCs w:val="24"/>
        </w:rPr>
      </w:pPr>
      <w:r w:rsidRPr="00790A62">
        <w:rPr>
          <w:sz w:val="24"/>
          <w:szCs w:val="24"/>
        </w:rPr>
        <w:t>1 kleine Zwiebel</w:t>
      </w:r>
    </w:p>
    <w:p w14:paraId="177493DD" w14:textId="77777777" w:rsidR="001E14FF" w:rsidRPr="00790A62" w:rsidRDefault="001E14FF" w:rsidP="001C3DB6">
      <w:pPr>
        <w:pStyle w:val="NoSpacing"/>
        <w:rPr>
          <w:sz w:val="24"/>
          <w:szCs w:val="24"/>
        </w:rPr>
      </w:pPr>
    </w:p>
    <w:p w14:paraId="3A8B424F" w14:textId="77777777" w:rsidR="00D1199B" w:rsidRPr="00790A62" w:rsidRDefault="00D1199B">
      <w:pPr>
        <w:rPr>
          <w:sz w:val="24"/>
          <w:szCs w:val="24"/>
        </w:rPr>
      </w:pPr>
      <w:r w:rsidRPr="00790A62">
        <w:rPr>
          <w:sz w:val="24"/>
          <w:szCs w:val="24"/>
        </w:rPr>
        <w:t>1 Zucchini</w:t>
      </w:r>
    </w:p>
    <w:p w14:paraId="097097E2" w14:textId="77777777" w:rsidR="00D1199B" w:rsidRPr="00790A62" w:rsidRDefault="00D1199B">
      <w:pPr>
        <w:rPr>
          <w:sz w:val="24"/>
          <w:szCs w:val="24"/>
        </w:rPr>
      </w:pPr>
      <w:r w:rsidRPr="00790A62">
        <w:rPr>
          <w:sz w:val="24"/>
          <w:szCs w:val="24"/>
        </w:rPr>
        <w:t>2 rote Spitzpaprika (oder 1 gewöhnliche rote Paprika)</w:t>
      </w:r>
    </w:p>
    <w:p w14:paraId="34F60974" w14:textId="76F58BF1" w:rsidR="00D1199B" w:rsidRPr="00790A62" w:rsidRDefault="00D1199B">
      <w:pPr>
        <w:rPr>
          <w:sz w:val="24"/>
          <w:szCs w:val="24"/>
        </w:rPr>
      </w:pPr>
      <w:r w:rsidRPr="00790A62">
        <w:rPr>
          <w:sz w:val="24"/>
          <w:szCs w:val="24"/>
        </w:rPr>
        <w:t>1 Dose Tomaten</w:t>
      </w:r>
    </w:p>
    <w:p w14:paraId="65D8A5A3" w14:textId="282BBBB5" w:rsidR="00D1199B" w:rsidRPr="00790A62" w:rsidRDefault="00D1199B">
      <w:pPr>
        <w:rPr>
          <w:sz w:val="24"/>
          <w:szCs w:val="24"/>
        </w:rPr>
      </w:pPr>
      <w:r w:rsidRPr="00790A62">
        <w:rPr>
          <w:sz w:val="24"/>
          <w:szCs w:val="24"/>
        </w:rPr>
        <w:t>1 EL Essig</w:t>
      </w:r>
    </w:p>
    <w:p w14:paraId="6F8F6677" w14:textId="3FFB4147" w:rsidR="00D1199B" w:rsidRDefault="00D1199B">
      <w:pPr>
        <w:rPr>
          <w:sz w:val="24"/>
          <w:szCs w:val="24"/>
        </w:rPr>
      </w:pPr>
      <w:r w:rsidRPr="00790A62">
        <w:rPr>
          <w:sz w:val="24"/>
          <w:szCs w:val="24"/>
        </w:rPr>
        <w:t>½ TL getrockneter</w:t>
      </w:r>
      <w:r>
        <w:rPr>
          <w:sz w:val="24"/>
          <w:szCs w:val="24"/>
        </w:rPr>
        <w:t xml:space="preserve"> Oregano oder Thymian</w:t>
      </w:r>
    </w:p>
    <w:p w14:paraId="545DBBBD" w14:textId="40EC19E3" w:rsidR="00D1199B" w:rsidRDefault="00D1199B">
      <w:pPr>
        <w:rPr>
          <w:sz w:val="24"/>
          <w:szCs w:val="24"/>
        </w:rPr>
      </w:pPr>
      <w:r>
        <w:rPr>
          <w:sz w:val="24"/>
          <w:szCs w:val="24"/>
        </w:rPr>
        <w:t>Pfeffer</w:t>
      </w:r>
      <w:r w:rsidR="00116DAA">
        <w:rPr>
          <w:sz w:val="24"/>
          <w:szCs w:val="24"/>
        </w:rPr>
        <w:t>, Salz</w:t>
      </w:r>
    </w:p>
    <w:p w14:paraId="5D532A31" w14:textId="2B4795F6" w:rsidR="00D1199B" w:rsidRDefault="00D1199B">
      <w:pPr>
        <w:rPr>
          <w:sz w:val="24"/>
          <w:szCs w:val="24"/>
        </w:rPr>
      </w:pPr>
      <w:r>
        <w:rPr>
          <w:sz w:val="24"/>
          <w:szCs w:val="24"/>
        </w:rPr>
        <w:t>1 EL Tahini (oder eben auch nicht)</w:t>
      </w:r>
    </w:p>
    <w:p w14:paraId="5BFC2101" w14:textId="77777777" w:rsidR="00D1199B" w:rsidRDefault="00D1199B">
      <w:pPr>
        <w:rPr>
          <w:sz w:val="24"/>
          <w:szCs w:val="24"/>
        </w:rPr>
      </w:pPr>
      <w:r>
        <w:rPr>
          <w:sz w:val="24"/>
          <w:szCs w:val="24"/>
        </w:rPr>
        <w:t>Ein paar Blättchen frische Minze</w:t>
      </w:r>
    </w:p>
    <w:p w14:paraId="595A02FA" w14:textId="77777777" w:rsidR="00D1199B" w:rsidRDefault="00D1199B">
      <w:pPr>
        <w:rPr>
          <w:sz w:val="24"/>
          <w:szCs w:val="24"/>
        </w:rPr>
      </w:pPr>
    </w:p>
    <w:p w14:paraId="6FACAB4F" w14:textId="28636AB0" w:rsidR="00116DAA" w:rsidRDefault="00116DAA">
      <w:pPr>
        <w:rPr>
          <w:sz w:val="24"/>
          <w:szCs w:val="24"/>
        </w:rPr>
      </w:pPr>
      <w:r>
        <w:rPr>
          <w:sz w:val="24"/>
          <w:szCs w:val="24"/>
        </w:rPr>
        <w:t>Zubereitung:</w:t>
      </w:r>
    </w:p>
    <w:p w14:paraId="136CDEAC" w14:textId="593F0B51" w:rsidR="00BB1188" w:rsidRPr="00C13DA5" w:rsidRDefault="00DD7C96" w:rsidP="00E76E01">
      <w:pPr>
        <w:pStyle w:val="ListParagraph"/>
        <w:numPr>
          <w:ilvl w:val="0"/>
          <w:numId w:val="224"/>
        </w:numPr>
        <w:spacing w:after="120"/>
        <w:ind w:left="714" w:hanging="357"/>
        <w:contextualSpacing w:val="0"/>
        <w:jc w:val="both"/>
        <w:rPr>
          <w:sz w:val="24"/>
          <w:szCs w:val="24"/>
        </w:rPr>
      </w:pPr>
      <w:r w:rsidRPr="00C13DA5">
        <w:rPr>
          <w:sz w:val="24"/>
          <w:szCs w:val="24"/>
        </w:rPr>
        <w:t>Die Auberginen im Ofen rösten. Das wirkt sich positiv auf ih</w:t>
      </w:r>
      <w:r w:rsidR="00C87CEB" w:rsidRPr="00C13DA5">
        <w:rPr>
          <w:sz w:val="24"/>
          <w:szCs w:val="24"/>
        </w:rPr>
        <w:t>r</w:t>
      </w:r>
      <w:r w:rsidRPr="00C13DA5">
        <w:rPr>
          <w:sz w:val="24"/>
          <w:szCs w:val="24"/>
        </w:rPr>
        <w:t>e Konsistenz aus. Sie werden längs halbiert und in möglichst gleich große Stücke von 1 bis 2 cm geschnitten</w:t>
      </w:r>
      <w:r w:rsidR="006C0928" w:rsidRPr="00C13DA5">
        <w:rPr>
          <w:sz w:val="24"/>
          <w:szCs w:val="24"/>
        </w:rPr>
        <w:t>. (oder in 1 cm dicke Scheiben). In ei</w:t>
      </w:r>
      <w:r w:rsidR="00C87CEB" w:rsidRPr="00C13DA5">
        <w:rPr>
          <w:sz w:val="24"/>
          <w:szCs w:val="24"/>
        </w:rPr>
        <w:t>ner</w:t>
      </w:r>
      <w:r w:rsidR="006C0928" w:rsidRPr="00C13DA5">
        <w:rPr>
          <w:sz w:val="24"/>
          <w:szCs w:val="24"/>
        </w:rPr>
        <w:t xml:space="preserve"> Schüssel mit 2 EL Olivenöl und Salz vermengen. Auberginen auf einem </w:t>
      </w:r>
      <w:r w:rsidR="00C87CEB" w:rsidRPr="00C13DA5">
        <w:rPr>
          <w:sz w:val="24"/>
          <w:szCs w:val="24"/>
        </w:rPr>
        <w:t>Ba</w:t>
      </w:r>
      <w:r w:rsidR="006C0928" w:rsidRPr="00C13DA5">
        <w:rPr>
          <w:sz w:val="24"/>
          <w:szCs w:val="24"/>
        </w:rPr>
        <w:t>ckpapier</w:t>
      </w:r>
      <w:r w:rsidR="001D75E4" w:rsidRPr="00C13DA5">
        <w:rPr>
          <w:sz w:val="24"/>
          <w:szCs w:val="24"/>
        </w:rPr>
        <w:t xml:space="preserve"> ausgelegtem B</w:t>
      </w:r>
      <w:r w:rsidR="00C87CEB" w:rsidRPr="00C13DA5">
        <w:rPr>
          <w:sz w:val="24"/>
          <w:szCs w:val="24"/>
        </w:rPr>
        <w:t>lec</w:t>
      </w:r>
      <w:r w:rsidR="001D75E4" w:rsidRPr="00C13DA5">
        <w:rPr>
          <w:sz w:val="24"/>
          <w:szCs w:val="24"/>
        </w:rPr>
        <w:t xml:space="preserve">h gleichmäßig verteilen. Bei 200°C Umluft 15 Minuten lang backen, herausnehmen, wenden, noch mal 15 Minuten </w:t>
      </w:r>
      <w:r w:rsidR="00CC729A" w:rsidRPr="00C13DA5">
        <w:rPr>
          <w:sz w:val="24"/>
          <w:szCs w:val="24"/>
        </w:rPr>
        <w:t>garen,</w:t>
      </w:r>
      <w:r w:rsidR="001D75E4" w:rsidRPr="00C13DA5">
        <w:rPr>
          <w:sz w:val="24"/>
          <w:szCs w:val="24"/>
        </w:rPr>
        <w:t xml:space="preserve"> bis die Aubergi</w:t>
      </w:r>
      <w:r w:rsidR="00C87CEB" w:rsidRPr="00C13DA5">
        <w:rPr>
          <w:sz w:val="24"/>
          <w:szCs w:val="24"/>
        </w:rPr>
        <w:t>ne</w:t>
      </w:r>
      <w:r w:rsidR="001D75E4" w:rsidRPr="00C13DA5">
        <w:rPr>
          <w:sz w:val="24"/>
          <w:szCs w:val="24"/>
        </w:rPr>
        <w:t xml:space="preserve">n weich sind. </w:t>
      </w:r>
    </w:p>
    <w:p w14:paraId="30432E0B" w14:textId="62A2082D" w:rsidR="00E0165A" w:rsidRPr="00C13DA5" w:rsidRDefault="00BB1188" w:rsidP="00E76E01">
      <w:pPr>
        <w:pStyle w:val="ListParagraph"/>
        <w:numPr>
          <w:ilvl w:val="0"/>
          <w:numId w:val="224"/>
        </w:numPr>
        <w:spacing w:after="120"/>
        <w:ind w:left="714" w:hanging="357"/>
        <w:contextualSpacing w:val="0"/>
        <w:jc w:val="both"/>
        <w:rPr>
          <w:sz w:val="24"/>
          <w:szCs w:val="24"/>
        </w:rPr>
      </w:pPr>
      <w:r w:rsidRPr="00C13DA5">
        <w:rPr>
          <w:sz w:val="24"/>
          <w:szCs w:val="24"/>
        </w:rPr>
        <w:t>Man legt zu den Auberginen ei</w:t>
      </w:r>
      <w:r w:rsidR="00C87CEB" w:rsidRPr="00C13DA5">
        <w:rPr>
          <w:sz w:val="24"/>
          <w:szCs w:val="24"/>
        </w:rPr>
        <w:t>ne</w:t>
      </w:r>
      <w:r w:rsidRPr="00C13DA5">
        <w:rPr>
          <w:sz w:val="24"/>
          <w:szCs w:val="24"/>
        </w:rPr>
        <w:t xml:space="preserve"> quer aufgeschnittene </w:t>
      </w:r>
      <w:r w:rsidR="00C87CEB" w:rsidRPr="00C13DA5">
        <w:rPr>
          <w:sz w:val="24"/>
          <w:szCs w:val="24"/>
        </w:rPr>
        <w:t>K</w:t>
      </w:r>
      <w:r w:rsidRPr="00C13DA5">
        <w:rPr>
          <w:sz w:val="24"/>
          <w:szCs w:val="24"/>
        </w:rPr>
        <w:t>noblauchknolle (ungeschält) auf</w:t>
      </w:r>
      <w:r w:rsidR="00C87CEB" w:rsidRPr="00C13DA5">
        <w:rPr>
          <w:sz w:val="24"/>
          <w:szCs w:val="24"/>
        </w:rPr>
        <w:t xml:space="preserve"> das </w:t>
      </w:r>
      <w:r w:rsidRPr="00C13DA5">
        <w:rPr>
          <w:sz w:val="24"/>
          <w:szCs w:val="24"/>
        </w:rPr>
        <w:t>Blech</w:t>
      </w:r>
      <w:r w:rsidR="00E0165A" w:rsidRPr="00C13DA5">
        <w:rPr>
          <w:sz w:val="24"/>
          <w:szCs w:val="24"/>
        </w:rPr>
        <w:t xml:space="preserve">. In der Schale wird der </w:t>
      </w:r>
      <w:r w:rsidR="00C87CEB" w:rsidRPr="00C13DA5">
        <w:rPr>
          <w:sz w:val="24"/>
          <w:szCs w:val="24"/>
        </w:rPr>
        <w:t>K</w:t>
      </w:r>
      <w:r w:rsidR="00E0165A" w:rsidRPr="00C13DA5">
        <w:rPr>
          <w:sz w:val="24"/>
          <w:szCs w:val="24"/>
        </w:rPr>
        <w:t>noblauch durch die Hitze zu einem süßlichen Mus, das sich leicht her</w:t>
      </w:r>
      <w:r w:rsidR="00C87CEB" w:rsidRPr="00C13DA5">
        <w:rPr>
          <w:sz w:val="24"/>
          <w:szCs w:val="24"/>
        </w:rPr>
        <w:t>au</w:t>
      </w:r>
      <w:r w:rsidR="00E0165A" w:rsidRPr="00C13DA5">
        <w:rPr>
          <w:sz w:val="24"/>
          <w:szCs w:val="24"/>
        </w:rPr>
        <w:t>sdrücken lässt, bevor man es weiterverarbeitet.</w:t>
      </w:r>
    </w:p>
    <w:p w14:paraId="4BD3616C" w14:textId="4C51D811" w:rsidR="00BE1B62" w:rsidRPr="00C13DA5" w:rsidRDefault="00E0165A" w:rsidP="00E76E01">
      <w:pPr>
        <w:pStyle w:val="ListParagraph"/>
        <w:numPr>
          <w:ilvl w:val="0"/>
          <w:numId w:val="224"/>
        </w:numPr>
        <w:spacing w:after="120"/>
        <w:ind w:left="714" w:hanging="357"/>
        <w:contextualSpacing w:val="0"/>
        <w:jc w:val="both"/>
        <w:rPr>
          <w:sz w:val="24"/>
          <w:szCs w:val="24"/>
        </w:rPr>
      </w:pPr>
      <w:r w:rsidRPr="00C13DA5">
        <w:rPr>
          <w:sz w:val="24"/>
          <w:szCs w:val="24"/>
        </w:rPr>
        <w:t xml:space="preserve">Während Auberginen und Knoblauch im Ofen sind, die Zwiebeln schälen und hacken. Zucchini waschen, putzen </w:t>
      </w:r>
      <w:r w:rsidR="00C13DA5" w:rsidRPr="00C13DA5">
        <w:rPr>
          <w:sz w:val="24"/>
          <w:szCs w:val="24"/>
        </w:rPr>
        <w:t>und</w:t>
      </w:r>
      <w:r w:rsidRPr="00C13DA5">
        <w:rPr>
          <w:sz w:val="24"/>
          <w:szCs w:val="24"/>
        </w:rPr>
        <w:t xml:space="preserve"> in Stücke schneiden. Paprika entkernen, waschen und würfeln. Öl in ei</w:t>
      </w:r>
      <w:r w:rsidR="00C13DA5" w:rsidRPr="00C13DA5">
        <w:rPr>
          <w:sz w:val="24"/>
          <w:szCs w:val="24"/>
        </w:rPr>
        <w:t xml:space="preserve">ner </w:t>
      </w:r>
      <w:r w:rsidRPr="00C13DA5">
        <w:rPr>
          <w:sz w:val="24"/>
          <w:szCs w:val="24"/>
        </w:rPr>
        <w:t xml:space="preserve">großen Pfanne erhitzen, Zwiebeln dazu, salzen, nach 2 Minuten </w:t>
      </w:r>
      <w:r w:rsidR="00C13DA5" w:rsidRPr="00C13DA5">
        <w:rPr>
          <w:sz w:val="24"/>
          <w:szCs w:val="24"/>
        </w:rPr>
        <w:t>H</w:t>
      </w:r>
      <w:r w:rsidRPr="00C13DA5">
        <w:rPr>
          <w:sz w:val="24"/>
          <w:szCs w:val="24"/>
        </w:rPr>
        <w:t xml:space="preserve">itze runterschalten, Zwiebeln unter </w:t>
      </w:r>
      <w:r w:rsidR="00C13DA5" w:rsidRPr="00C13DA5">
        <w:rPr>
          <w:sz w:val="24"/>
          <w:szCs w:val="24"/>
        </w:rPr>
        <w:t>R</w:t>
      </w:r>
      <w:r w:rsidRPr="00C13DA5">
        <w:rPr>
          <w:sz w:val="24"/>
          <w:szCs w:val="24"/>
        </w:rPr>
        <w:t>ühren dünsten</w:t>
      </w:r>
      <w:r w:rsidR="00BE1B62" w:rsidRPr="00C13DA5">
        <w:rPr>
          <w:sz w:val="24"/>
          <w:szCs w:val="24"/>
        </w:rPr>
        <w:t>.</w:t>
      </w:r>
    </w:p>
    <w:p w14:paraId="23658796" w14:textId="29B0F752" w:rsidR="00BE1B62" w:rsidRPr="00C13DA5" w:rsidRDefault="00BE1B62" w:rsidP="00E76E01">
      <w:pPr>
        <w:pStyle w:val="ListParagraph"/>
        <w:numPr>
          <w:ilvl w:val="0"/>
          <w:numId w:val="224"/>
        </w:numPr>
        <w:spacing w:after="120"/>
        <w:ind w:left="714" w:hanging="357"/>
        <w:contextualSpacing w:val="0"/>
        <w:jc w:val="both"/>
        <w:rPr>
          <w:sz w:val="24"/>
          <w:szCs w:val="24"/>
        </w:rPr>
      </w:pPr>
      <w:r w:rsidRPr="00C13DA5">
        <w:rPr>
          <w:sz w:val="24"/>
          <w:szCs w:val="24"/>
        </w:rPr>
        <w:t>N</w:t>
      </w:r>
      <w:r w:rsidR="00C13DA5" w:rsidRPr="00C13DA5">
        <w:rPr>
          <w:sz w:val="24"/>
          <w:szCs w:val="24"/>
        </w:rPr>
        <w:t>a</w:t>
      </w:r>
      <w:r w:rsidRPr="00C13DA5">
        <w:rPr>
          <w:sz w:val="24"/>
          <w:szCs w:val="24"/>
        </w:rPr>
        <w:t xml:space="preserve">ch 10 Minuten Zucchini und Paprika dazugeben sowie Dosentomaten, </w:t>
      </w:r>
      <w:r w:rsidR="00C13DA5" w:rsidRPr="00C13DA5">
        <w:rPr>
          <w:sz w:val="24"/>
          <w:szCs w:val="24"/>
        </w:rPr>
        <w:t>E</w:t>
      </w:r>
      <w:r w:rsidRPr="00C13DA5">
        <w:rPr>
          <w:sz w:val="24"/>
          <w:szCs w:val="24"/>
        </w:rPr>
        <w:t xml:space="preserve">ssig, Oregano und Pfeffer. </w:t>
      </w:r>
    </w:p>
    <w:p w14:paraId="06499E06" w14:textId="58138BB0" w:rsidR="00AF326C" w:rsidRPr="00C13DA5" w:rsidRDefault="00BE1B62" w:rsidP="00E76E01">
      <w:pPr>
        <w:pStyle w:val="ListParagraph"/>
        <w:numPr>
          <w:ilvl w:val="0"/>
          <w:numId w:val="224"/>
        </w:numPr>
        <w:spacing w:after="120"/>
        <w:ind w:left="714" w:hanging="357"/>
        <w:contextualSpacing w:val="0"/>
        <w:jc w:val="both"/>
        <w:rPr>
          <w:sz w:val="24"/>
          <w:szCs w:val="24"/>
        </w:rPr>
      </w:pPr>
      <w:r w:rsidRPr="00C13DA5">
        <w:rPr>
          <w:sz w:val="24"/>
          <w:szCs w:val="24"/>
        </w:rPr>
        <w:lastRenderedPageBreak/>
        <w:t xml:space="preserve">Das Ganze bei mittlerer Hitze </w:t>
      </w:r>
      <w:r w:rsidR="00AF326C" w:rsidRPr="00C13DA5">
        <w:rPr>
          <w:sz w:val="24"/>
          <w:szCs w:val="24"/>
        </w:rPr>
        <w:t xml:space="preserve">20 Minuten lang köcheln lassen. Das Ratatouille sollte nicht zu flüssig sein, die </w:t>
      </w:r>
      <w:r w:rsidR="00C13DA5" w:rsidRPr="00C13DA5">
        <w:rPr>
          <w:sz w:val="24"/>
          <w:szCs w:val="24"/>
        </w:rPr>
        <w:t>Z</w:t>
      </w:r>
      <w:r w:rsidR="00AF326C" w:rsidRPr="00C13DA5">
        <w:rPr>
          <w:sz w:val="24"/>
          <w:szCs w:val="24"/>
        </w:rPr>
        <w:t>ucchini hat sich praktisch aufgelöst und die Paprika ist weich.</w:t>
      </w:r>
    </w:p>
    <w:p w14:paraId="5C72A596" w14:textId="160B0E21" w:rsidR="00E33A3B" w:rsidRPr="00C13DA5" w:rsidRDefault="00AF326C" w:rsidP="00E76E01">
      <w:pPr>
        <w:pStyle w:val="ListParagraph"/>
        <w:numPr>
          <w:ilvl w:val="0"/>
          <w:numId w:val="224"/>
        </w:numPr>
        <w:spacing w:after="120"/>
        <w:ind w:left="714" w:hanging="357"/>
        <w:contextualSpacing w:val="0"/>
        <w:jc w:val="both"/>
        <w:rPr>
          <w:sz w:val="24"/>
          <w:szCs w:val="24"/>
        </w:rPr>
      </w:pPr>
      <w:r w:rsidRPr="00C13DA5">
        <w:rPr>
          <w:sz w:val="24"/>
          <w:szCs w:val="24"/>
        </w:rPr>
        <w:t xml:space="preserve">Die gebackenen Auberginen unter das </w:t>
      </w:r>
      <w:r w:rsidR="00C13DA5" w:rsidRPr="00C13DA5">
        <w:rPr>
          <w:sz w:val="24"/>
          <w:szCs w:val="24"/>
        </w:rPr>
        <w:t>G</w:t>
      </w:r>
      <w:r w:rsidRPr="00C13DA5">
        <w:rPr>
          <w:sz w:val="24"/>
          <w:szCs w:val="24"/>
        </w:rPr>
        <w:t>emüse rühren</w:t>
      </w:r>
      <w:r w:rsidR="00E33A3B" w:rsidRPr="00C13DA5">
        <w:rPr>
          <w:sz w:val="24"/>
          <w:szCs w:val="24"/>
        </w:rPr>
        <w:t>, ebenso den Knoblauchmus. Nachsalzen.</w:t>
      </w:r>
    </w:p>
    <w:p w14:paraId="39BA5D4E" w14:textId="4129CE6C" w:rsidR="00C87CEB" w:rsidRPr="00C13DA5" w:rsidRDefault="00E33A3B" w:rsidP="00E76E01">
      <w:pPr>
        <w:pStyle w:val="ListParagraph"/>
        <w:numPr>
          <w:ilvl w:val="0"/>
          <w:numId w:val="224"/>
        </w:numPr>
        <w:spacing w:after="120"/>
        <w:ind w:left="714" w:hanging="357"/>
        <w:contextualSpacing w:val="0"/>
        <w:jc w:val="both"/>
        <w:rPr>
          <w:sz w:val="24"/>
          <w:szCs w:val="24"/>
        </w:rPr>
      </w:pPr>
      <w:r w:rsidRPr="00C13DA5">
        <w:rPr>
          <w:sz w:val="24"/>
          <w:szCs w:val="24"/>
        </w:rPr>
        <w:t>Das Ratatouille gegebene</w:t>
      </w:r>
      <w:r w:rsidR="00C13DA5" w:rsidRPr="00C13DA5">
        <w:rPr>
          <w:sz w:val="24"/>
          <w:szCs w:val="24"/>
        </w:rPr>
        <w:t>n</w:t>
      </w:r>
      <w:r w:rsidRPr="00C13DA5">
        <w:rPr>
          <w:sz w:val="24"/>
          <w:szCs w:val="24"/>
        </w:rPr>
        <w:t>falls noch mal kurz erhitzen</w:t>
      </w:r>
      <w:r w:rsidR="00C87CEB" w:rsidRPr="00C13DA5">
        <w:rPr>
          <w:sz w:val="24"/>
          <w:szCs w:val="24"/>
        </w:rPr>
        <w:t>. Zum Schluss Tahini und fein gehackte Minze unterrühren.</w:t>
      </w:r>
    </w:p>
    <w:p w14:paraId="64225AC5" w14:textId="77777777" w:rsidR="00C87CEB" w:rsidRDefault="00C87CEB">
      <w:pPr>
        <w:rPr>
          <w:sz w:val="24"/>
          <w:szCs w:val="24"/>
        </w:rPr>
      </w:pPr>
    </w:p>
    <w:p w14:paraId="7EFE3E8A" w14:textId="77777777" w:rsidR="006D2E3F" w:rsidRDefault="00591998" w:rsidP="00591998">
      <w:pPr>
        <w:ind w:left="1416" w:hanging="1416"/>
        <w:jc w:val="both"/>
        <w:rPr>
          <w:sz w:val="24"/>
          <w:szCs w:val="24"/>
        </w:rPr>
      </w:pPr>
      <w:r>
        <w:rPr>
          <w:sz w:val="24"/>
          <w:szCs w:val="24"/>
        </w:rPr>
        <w:t>Kommentar:</w:t>
      </w:r>
      <w:r>
        <w:rPr>
          <w:sz w:val="24"/>
          <w:szCs w:val="24"/>
        </w:rPr>
        <w:tab/>
      </w:r>
      <w:r w:rsidR="00C87CEB">
        <w:rPr>
          <w:sz w:val="24"/>
          <w:szCs w:val="24"/>
        </w:rPr>
        <w:t xml:space="preserve">Ich weiß, </w:t>
      </w:r>
      <w:r w:rsidR="00C13DA5">
        <w:rPr>
          <w:sz w:val="24"/>
          <w:szCs w:val="24"/>
        </w:rPr>
        <w:t>R</w:t>
      </w:r>
      <w:r w:rsidR="00C87CEB">
        <w:rPr>
          <w:sz w:val="24"/>
          <w:szCs w:val="24"/>
        </w:rPr>
        <w:t>atatouille ist nicht so euer Lieblingsgericht. Mir schmeckt es aber immer gut. Und ich habe versuch</w:t>
      </w:r>
      <w:r w:rsidR="00C13DA5">
        <w:rPr>
          <w:sz w:val="24"/>
          <w:szCs w:val="24"/>
        </w:rPr>
        <w:t>t</w:t>
      </w:r>
      <w:r w:rsidR="00C87CEB">
        <w:rPr>
          <w:sz w:val="24"/>
          <w:szCs w:val="24"/>
        </w:rPr>
        <w:t xml:space="preserve">, das </w:t>
      </w:r>
      <w:r w:rsidR="00C13DA5">
        <w:rPr>
          <w:sz w:val="24"/>
          <w:szCs w:val="24"/>
        </w:rPr>
        <w:t>R</w:t>
      </w:r>
      <w:r w:rsidR="00C87CEB">
        <w:rPr>
          <w:sz w:val="24"/>
          <w:szCs w:val="24"/>
        </w:rPr>
        <w:t>ezept zu verbessern. Probiert mal, ob es so besser schmeckt. Das Tahini könnt ihr aber gut weglassen. Wichtig ist die Zubereitung der Auberginen und des Knoblauchs.</w:t>
      </w:r>
      <w:r w:rsidR="00E0165A">
        <w:rPr>
          <w:sz w:val="24"/>
          <w:szCs w:val="24"/>
        </w:rPr>
        <w:t xml:space="preserve"> </w:t>
      </w:r>
    </w:p>
    <w:p w14:paraId="6A5A0561" w14:textId="0EFB8F8A" w:rsidR="00DD19A0" w:rsidRDefault="006D2E3F" w:rsidP="00DD19A0">
      <w:pPr>
        <w:ind w:left="3536" w:hanging="2120"/>
        <w:jc w:val="both"/>
        <w:rPr>
          <w:sz w:val="24"/>
          <w:szCs w:val="24"/>
        </w:rPr>
      </w:pPr>
      <w:r>
        <w:rPr>
          <w:sz w:val="24"/>
          <w:szCs w:val="24"/>
        </w:rPr>
        <w:t>Weiterer Tipp:</w:t>
      </w:r>
      <w:r w:rsidR="00DD19A0">
        <w:rPr>
          <w:sz w:val="24"/>
          <w:szCs w:val="24"/>
        </w:rPr>
        <w:tab/>
      </w:r>
      <w:r w:rsidR="00010D72">
        <w:rPr>
          <w:sz w:val="24"/>
          <w:szCs w:val="24"/>
        </w:rPr>
        <w:t>Kühlstelle</w:t>
      </w:r>
      <w:r w:rsidR="00DD19A0">
        <w:rPr>
          <w:sz w:val="24"/>
          <w:szCs w:val="24"/>
        </w:rPr>
        <w:t>n</w:t>
      </w:r>
      <w:r w:rsidR="00010D72">
        <w:rPr>
          <w:sz w:val="24"/>
          <w:szCs w:val="24"/>
        </w:rPr>
        <w:t>, als Beilage zu kaltem Braten oder Fisch servieren. Oder in ein flaches Portionsförmchen füllen, mit mildem Schafskäse oder Crème fra</w:t>
      </w:r>
      <w:r w:rsidR="00DD19A0">
        <w:rPr>
          <w:sz w:val="24"/>
          <w:szCs w:val="24"/>
        </w:rPr>
        <w:t>îche überbacken.</w:t>
      </w:r>
    </w:p>
    <w:p w14:paraId="793AA03B" w14:textId="77777777" w:rsidR="0026577D" w:rsidRDefault="00DD19A0" w:rsidP="00DD19A0">
      <w:pPr>
        <w:ind w:left="1416"/>
        <w:jc w:val="both"/>
        <w:rPr>
          <w:sz w:val="24"/>
          <w:szCs w:val="24"/>
        </w:rPr>
      </w:pPr>
      <w:r>
        <w:rPr>
          <w:sz w:val="24"/>
          <w:szCs w:val="24"/>
        </w:rPr>
        <w:t>Und überhaupt ein junger frischer Rotwein z.B. Beaujolais oder italienischer Bardolino passt dazu sehr gut.</w:t>
      </w:r>
    </w:p>
    <w:p w14:paraId="06C43E5D" w14:textId="77777777" w:rsidR="0026577D" w:rsidRDefault="0026577D">
      <w:pPr>
        <w:rPr>
          <w:sz w:val="24"/>
          <w:szCs w:val="24"/>
        </w:rPr>
      </w:pPr>
      <w:r>
        <w:rPr>
          <w:sz w:val="24"/>
          <w:szCs w:val="24"/>
        </w:rPr>
        <w:br w:type="page"/>
      </w:r>
    </w:p>
    <w:p w14:paraId="03E389E2" w14:textId="607CAF20" w:rsidR="0026577D" w:rsidRDefault="0026577D" w:rsidP="009411BD">
      <w:pPr>
        <w:pStyle w:val="Heading2"/>
        <w:spacing w:after="240"/>
      </w:pPr>
      <w:r>
        <w:lastRenderedPageBreak/>
        <w:t>Ratatouille mit Safran</w:t>
      </w:r>
      <w:r w:rsidR="00ED2475">
        <w:rPr>
          <w:rStyle w:val="FootnoteReference"/>
        </w:rPr>
        <w:footnoteReference w:id="1124"/>
      </w:r>
    </w:p>
    <w:p w14:paraId="2E9B3349" w14:textId="77777777" w:rsidR="00D178C0" w:rsidRDefault="0026577D" w:rsidP="0026577D">
      <w:pPr>
        <w:jc w:val="both"/>
        <w:rPr>
          <w:sz w:val="24"/>
          <w:szCs w:val="24"/>
        </w:rPr>
      </w:pPr>
      <w:r w:rsidRPr="00D178C0">
        <w:rPr>
          <w:sz w:val="24"/>
          <w:szCs w:val="24"/>
          <w:u w:val="single"/>
        </w:rPr>
        <w:t>Zutaten</w:t>
      </w:r>
      <w:r>
        <w:rPr>
          <w:sz w:val="24"/>
          <w:szCs w:val="24"/>
        </w:rPr>
        <w:t xml:space="preserve"> </w:t>
      </w:r>
      <w:r w:rsidR="00D178C0">
        <w:rPr>
          <w:sz w:val="24"/>
          <w:szCs w:val="24"/>
        </w:rPr>
        <w:t>(</w:t>
      </w:r>
      <w:r>
        <w:rPr>
          <w:sz w:val="24"/>
          <w:szCs w:val="24"/>
        </w:rPr>
        <w:t>für 3 Portionen)</w:t>
      </w:r>
      <w:r w:rsidR="00D178C0">
        <w:rPr>
          <w:sz w:val="24"/>
          <w:szCs w:val="24"/>
        </w:rPr>
        <w:t>:</w:t>
      </w:r>
    </w:p>
    <w:p w14:paraId="0AA01BB8" w14:textId="77777777" w:rsidR="00D178C0" w:rsidRDefault="00D178C0" w:rsidP="0026577D">
      <w:pPr>
        <w:jc w:val="both"/>
        <w:rPr>
          <w:sz w:val="24"/>
          <w:szCs w:val="24"/>
        </w:rPr>
      </w:pPr>
      <w:r>
        <w:rPr>
          <w:sz w:val="24"/>
          <w:szCs w:val="24"/>
        </w:rPr>
        <w:t>2 Auberginen</w:t>
      </w:r>
    </w:p>
    <w:p w14:paraId="2F558403" w14:textId="77777777" w:rsidR="00D178C0" w:rsidRDefault="00D178C0" w:rsidP="0026577D">
      <w:pPr>
        <w:jc w:val="both"/>
        <w:rPr>
          <w:sz w:val="24"/>
          <w:szCs w:val="24"/>
        </w:rPr>
      </w:pPr>
      <w:r>
        <w:rPr>
          <w:sz w:val="24"/>
          <w:szCs w:val="24"/>
        </w:rPr>
        <w:t>1 Knolle Knoblauch</w:t>
      </w:r>
    </w:p>
    <w:p w14:paraId="2FB95EF2" w14:textId="77777777" w:rsidR="00D178C0" w:rsidRDefault="00D178C0" w:rsidP="0026577D">
      <w:pPr>
        <w:jc w:val="both"/>
        <w:rPr>
          <w:sz w:val="24"/>
          <w:szCs w:val="24"/>
        </w:rPr>
      </w:pPr>
      <w:r>
        <w:rPr>
          <w:sz w:val="24"/>
          <w:szCs w:val="24"/>
        </w:rPr>
        <w:t>Olivenöl</w:t>
      </w:r>
    </w:p>
    <w:p w14:paraId="3CF1BA64" w14:textId="113C1BC4" w:rsidR="00D178C0" w:rsidRDefault="00D178C0" w:rsidP="0026577D">
      <w:pPr>
        <w:jc w:val="both"/>
        <w:rPr>
          <w:sz w:val="24"/>
          <w:szCs w:val="24"/>
        </w:rPr>
      </w:pPr>
      <w:r>
        <w:rPr>
          <w:sz w:val="24"/>
          <w:szCs w:val="24"/>
        </w:rPr>
        <w:t>Salz</w:t>
      </w:r>
      <w:r w:rsidR="0073365C">
        <w:rPr>
          <w:sz w:val="24"/>
          <w:szCs w:val="24"/>
        </w:rPr>
        <w:t>, Pfeffer</w:t>
      </w:r>
    </w:p>
    <w:p w14:paraId="08577FE8" w14:textId="77777777" w:rsidR="00D178C0" w:rsidRDefault="00D178C0" w:rsidP="0026577D">
      <w:pPr>
        <w:jc w:val="both"/>
        <w:rPr>
          <w:sz w:val="24"/>
          <w:szCs w:val="24"/>
        </w:rPr>
      </w:pPr>
      <w:r>
        <w:rPr>
          <w:sz w:val="24"/>
          <w:szCs w:val="24"/>
        </w:rPr>
        <w:t>1 Zwiebel</w:t>
      </w:r>
    </w:p>
    <w:p w14:paraId="6A0475B6" w14:textId="77777777" w:rsidR="006823CA" w:rsidRDefault="006823CA" w:rsidP="0026577D">
      <w:pPr>
        <w:jc w:val="both"/>
        <w:rPr>
          <w:sz w:val="24"/>
          <w:szCs w:val="24"/>
        </w:rPr>
      </w:pPr>
      <w:r>
        <w:rPr>
          <w:sz w:val="24"/>
          <w:szCs w:val="24"/>
        </w:rPr>
        <w:t>1 rote Paprikaschote</w:t>
      </w:r>
    </w:p>
    <w:p w14:paraId="4FCDEF60" w14:textId="77777777" w:rsidR="006823CA" w:rsidRDefault="006823CA" w:rsidP="0026577D">
      <w:pPr>
        <w:jc w:val="both"/>
        <w:rPr>
          <w:sz w:val="24"/>
          <w:szCs w:val="24"/>
        </w:rPr>
      </w:pPr>
      <w:r>
        <w:rPr>
          <w:sz w:val="24"/>
          <w:szCs w:val="24"/>
        </w:rPr>
        <w:t>2 Zucchini</w:t>
      </w:r>
    </w:p>
    <w:p w14:paraId="6DD522BF" w14:textId="77777777" w:rsidR="006823CA" w:rsidRDefault="006823CA" w:rsidP="0026577D">
      <w:pPr>
        <w:jc w:val="both"/>
        <w:rPr>
          <w:sz w:val="24"/>
          <w:szCs w:val="24"/>
        </w:rPr>
      </w:pPr>
      <w:r>
        <w:rPr>
          <w:sz w:val="24"/>
          <w:szCs w:val="24"/>
        </w:rPr>
        <w:t>1 Dose Tomaten (400 g Abtropfgewicht)</w:t>
      </w:r>
    </w:p>
    <w:p w14:paraId="472FCB61" w14:textId="417B94FE" w:rsidR="0073365C" w:rsidRDefault="0073365C" w:rsidP="0026577D">
      <w:pPr>
        <w:jc w:val="both"/>
        <w:rPr>
          <w:sz w:val="24"/>
          <w:szCs w:val="24"/>
        </w:rPr>
      </w:pPr>
      <w:r>
        <w:rPr>
          <w:sz w:val="24"/>
          <w:szCs w:val="24"/>
        </w:rPr>
        <w:t>1 Prise Safranfäden (ca. ½ TL)</w:t>
      </w:r>
    </w:p>
    <w:p w14:paraId="1ADCDFA3" w14:textId="6419CEE5" w:rsidR="0073365C" w:rsidRDefault="0073365C" w:rsidP="0026577D">
      <w:pPr>
        <w:jc w:val="both"/>
        <w:rPr>
          <w:sz w:val="24"/>
          <w:szCs w:val="24"/>
        </w:rPr>
      </w:pPr>
      <w:r>
        <w:rPr>
          <w:sz w:val="24"/>
          <w:szCs w:val="24"/>
        </w:rPr>
        <w:t>2 EL Weißweinessig</w:t>
      </w:r>
    </w:p>
    <w:p w14:paraId="54BFEC7F" w14:textId="77777777" w:rsidR="0073365C" w:rsidRDefault="0073365C" w:rsidP="0026577D">
      <w:pPr>
        <w:jc w:val="both"/>
        <w:rPr>
          <w:sz w:val="24"/>
          <w:szCs w:val="24"/>
        </w:rPr>
      </w:pPr>
    </w:p>
    <w:p w14:paraId="03D991D0" w14:textId="20F8ED1A" w:rsidR="0073365C" w:rsidRDefault="0073365C" w:rsidP="0026577D">
      <w:pPr>
        <w:jc w:val="both"/>
        <w:rPr>
          <w:sz w:val="24"/>
          <w:szCs w:val="24"/>
        </w:rPr>
      </w:pPr>
      <w:r>
        <w:rPr>
          <w:sz w:val="24"/>
          <w:szCs w:val="24"/>
        </w:rPr>
        <w:t>Zubereitung:</w:t>
      </w:r>
    </w:p>
    <w:p w14:paraId="68BBC828" w14:textId="35A984A3" w:rsidR="0073365C" w:rsidRPr="009411BD" w:rsidRDefault="00767BF3" w:rsidP="00B40E8C">
      <w:pPr>
        <w:pStyle w:val="ListParagraph"/>
        <w:numPr>
          <w:ilvl w:val="0"/>
          <w:numId w:val="1933"/>
        </w:numPr>
        <w:spacing w:after="120"/>
        <w:ind w:left="714" w:hanging="357"/>
        <w:contextualSpacing w:val="0"/>
        <w:jc w:val="both"/>
        <w:rPr>
          <w:sz w:val="24"/>
          <w:szCs w:val="24"/>
        </w:rPr>
      </w:pPr>
      <w:r w:rsidRPr="009411BD">
        <w:rPr>
          <w:sz w:val="24"/>
          <w:szCs w:val="24"/>
        </w:rPr>
        <w:t>Den Backofen auf 190 grad Ober-/Unterhitze vorheizen. Auberginen putzen, waschen, abtrocknen, in 1 cm große Würfel schneiden, au</w:t>
      </w:r>
      <w:r w:rsidR="00824126" w:rsidRPr="009411BD">
        <w:rPr>
          <w:sz w:val="24"/>
          <w:szCs w:val="24"/>
        </w:rPr>
        <w:t>f</w:t>
      </w:r>
      <w:r w:rsidRPr="009411BD">
        <w:rPr>
          <w:sz w:val="24"/>
          <w:szCs w:val="24"/>
        </w:rPr>
        <w:t xml:space="preserve"> einem mit Backpapier ausgelegten Blech verteilen. Von der Knoblauchknolle quer das obere Drittel entfernen, Knolle und Auberginen auf das Blech legen. Salzen, mit etwas Olivenöl beträufeln und im B</w:t>
      </w:r>
      <w:r w:rsidR="000E4EED" w:rsidRPr="009411BD">
        <w:rPr>
          <w:sz w:val="24"/>
          <w:szCs w:val="24"/>
        </w:rPr>
        <w:t>a</w:t>
      </w:r>
      <w:r w:rsidRPr="009411BD">
        <w:rPr>
          <w:sz w:val="24"/>
          <w:szCs w:val="24"/>
        </w:rPr>
        <w:t>ckofen</w:t>
      </w:r>
      <w:r w:rsidR="000E4EED" w:rsidRPr="009411BD">
        <w:rPr>
          <w:sz w:val="24"/>
          <w:szCs w:val="24"/>
        </w:rPr>
        <w:t xml:space="preserve"> 20 – 25 Minuten lang backen (nicht zu schwarz werden lassen). </w:t>
      </w:r>
    </w:p>
    <w:p w14:paraId="43776371" w14:textId="2DAFBA8B" w:rsidR="000E4EED" w:rsidRPr="009411BD" w:rsidRDefault="000E4EED" w:rsidP="00B40E8C">
      <w:pPr>
        <w:pStyle w:val="ListParagraph"/>
        <w:numPr>
          <w:ilvl w:val="0"/>
          <w:numId w:val="1933"/>
        </w:numPr>
        <w:spacing w:after="120"/>
        <w:ind w:left="714" w:hanging="357"/>
        <w:contextualSpacing w:val="0"/>
        <w:jc w:val="both"/>
        <w:rPr>
          <w:sz w:val="24"/>
          <w:szCs w:val="24"/>
        </w:rPr>
      </w:pPr>
      <w:r w:rsidRPr="009411BD">
        <w:rPr>
          <w:sz w:val="24"/>
          <w:szCs w:val="24"/>
        </w:rPr>
        <w:t>Währenddessen Zwiebel schälen, Paprika w</w:t>
      </w:r>
      <w:r w:rsidR="00824126" w:rsidRPr="009411BD">
        <w:rPr>
          <w:sz w:val="24"/>
          <w:szCs w:val="24"/>
        </w:rPr>
        <w:t>as</w:t>
      </w:r>
      <w:r w:rsidRPr="009411BD">
        <w:rPr>
          <w:sz w:val="24"/>
          <w:szCs w:val="24"/>
        </w:rPr>
        <w:t>chen und entkernen. Beides in Streifen schneiden. Zucchini putzen, waschen und in dünne Streifen schneiden.</w:t>
      </w:r>
    </w:p>
    <w:p w14:paraId="74E8007D" w14:textId="77777777" w:rsidR="00824126" w:rsidRPr="009411BD" w:rsidRDefault="000E4EED" w:rsidP="00B40E8C">
      <w:pPr>
        <w:pStyle w:val="ListParagraph"/>
        <w:numPr>
          <w:ilvl w:val="0"/>
          <w:numId w:val="1933"/>
        </w:numPr>
        <w:spacing w:after="120"/>
        <w:ind w:left="714" w:hanging="357"/>
        <w:contextualSpacing w:val="0"/>
        <w:jc w:val="both"/>
        <w:rPr>
          <w:sz w:val="24"/>
          <w:szCs w:val="24"/>
        </w:rPr>
      </w:pPr>
      <w:r w:rsidRPr="009411BD">
        <w:rPr>
          <w:sz w:val="24"/>
          <w:szCs w:val="24"/>
        </w:rPr>
        <w:t>Zwiebel in et</w:t>
      </w:r>
      <w:r w:rsidR="003C0DB0" w:rsidRPr="009411BD">
        <w:rPr>
          <w:sz w:val="24"/>
          <w:szCs w:val="24"/>
        </w:rPr>
        <w:t>was Olivenöl in der Pfanne unge</w:t>
      </w:r>
      <w:r w:rsidR="00824126" w:rsidRPr="009411BD">
        <w:rPr>
          <w:sz w:val="24"/>
          <w:szCs w:val="24"/>
        </w:rPr>
        <w:t>f</w:t>
      </w:r>
      <w:r w:rsidR="003C0DB0" w:rsidRPr="009411BD">
        <w:rPr>
          <w:sz w:val="24"/>
          <w:szCs w:val="24"/>
        </w:rPr>
        <w:t>ähr 5 Minuten lang dünsten. Paprika und Zucchini dazugeben, ebenso die Dosentomaten. Salzen und pfeffern und das Ganze ungefähr 25 Minuten lang in der zugedeckten Pfanne schmoren.</w:t>
      </w:r>
    </w:p>
    <w:p w14:paraId="6D6CBF53" w14:textId="0E3E09F2" w:rsidR="000E4EED" w:rsidRPr="009411BD" w:rsidRDefault="003C0DB0" w:rsidP="00B40E8C">
      <w:pPr>
        <w:pStyle w:val="ListParagraph"/>
        <w:numPr>
          <w:ilvl w:val="0"/>
          <w:numId w:val="1933"/>
        </w:numPr>
        <w:spacing w:after="120"/>
        <w:ind w:left="714" w:hanging="357"/>
        <w:contextualSpacing w:val="0"/>
        <w:jc w:val="both"/>
        <w:rPr>
          <w:sz w:val="24"/>
          <w:szCs w:val="24"/>
        </w:rPr>
      </w:pPr>
      <w:r w:rsidRPr="009411BD">
        <w:rPr>
          <w:sz w:val="24"/>
          <w:szCs w:val="24"/>
        </w:rPr>
        <w:t xml:space="preserve">Safran in etwas warmem Wasser kurz einweichen, zum Ratatouille geben. Auberginenwürfel hinzufügen. Mit den Händen den weich gewordenen </w:t>
      </w:r>
      <w:r w:rsidR="00824126" w:rsidRPr="009411BD">
        <w:rPr>
          <w:sz w:val="24"/>
          <w:szCs w:val="24"/>
        </w:rPr>
        <w:t>Knoblauch</w:t>
      </w:r>
      <w:r w:rsidRPr="009411BD">
        <w:rPr>
          <w:sz w:val="24"/>
          <w:szCs w:val="24"/>
        </w:rPr>
        <w:t xml:space="preserve"> aus seiner Schale in die Pfanne drücken</w:t>
      </w:r>
      <w:r w:rsidR="00824126" w:rsidRPr="009411BD">
        <w:rPr>
          <w:sz w:val="24"/>
          <w:szCs w:val="24"/>
        </w:rPr>
        <w:t>.</w:t>
      </w:r>
      <w:r w:rsidRPr="009411BD">
        <w:rPr>
          <w:sz w:val="24"/>
          <w:szCs w:val="24"/>
        </w:rPr>
        <w:t xml:space="preserve"> </w:t>
      </w:r>
      <w:r w:rsidR="00824126" w:rsidRPr="009411BD">
        <w:rPr>
          <w:sz w:val="24"/>
          <w:szCs w:val="24"/>
        </w:rPr>
        <w:t>Fall</w:t>
      </w:r>
      <w:r w:rsidRPr="009411BD">
        <w:rPr>
          <w:sz w:val="24"/>
          <w:szCs w:val="24"/>
        </w:rPr>
        <w:t>s das Ganze zu dünnflüssig erscheint (es soll sämig, nicht suppig sein)</w:t>
      </w:r>
      <w:r w:rsidR="00824126" w:rsidRPr="009411BD">
        <w:rPr>
          <w:sz w:val="24"/>
          <w:szCs w:val="24"/>
        </w:rPr>
        <w:t>, noch einen Augenblick ohne Deckel einkochen lassen. Zum Schluss mit Essig abschmecken.</w:t>
      </w:r>
    </w:p>
    <w:p w14:paraId="754DDE73" w14:textId="77777777" w:rsidR="00824126" w:rsidRDefault="00824126" w:rsidP="0026577D">
      <w:pPr>
        <w:jc w:val="both"/>
        <w:rPr>
          <w:sz w:val="24"/>
          <w:szCs w:val="24"/>
        </w:rPr>
      </w:pPr>
    </w:p>
    <w:p w14:paraId="2B9A24B1" w14:textId="4D3D3A91" w:rsidR="00824126" w:rsidRDefault="00824126" w:rsidP="009411BD">
      <w:pPr>
        <w:ind w:left="1416" w:hanging="1416"/>
        <w:jc w:val="both"/>
        <w:rPr>
          <w:sz w:val="24"/>
          <w:szCs w:val="24"/>
        </w:rPr>
      </w:pPr>
      <w:r>
        <w:rPr>
          <w:sz w:val="24"/>
          <w:szCs w:val="24"/>
        </w:rPr>
        <w:t>Kommentar:</w:t>
      </w:r>
      <w:r>
        <w:rPr>
          <w:sz w:val="24"/>
          <w:szCs w:val="24"/>
        </w:rPr>
        <w:tab/>
      </w:r>
      <w:r w:rsidR="00256815">
        <w:rPr>
          <w:sz w:val="24"/>
          <w:szCs w:val="24"/>
        </w:rPr>
        <w:t>Diese Ratatouille schmeckt nach Sommer und einem schönen Leben. Und außerdem ist es gesund und leicht</w:t>
      </w:r>
      <w:r w:rsidR="00017091">
        <w:rPr>
          <w:sz w:val="24"/>
          <w:szCs w:val="24"/>
        </w:rPr>
        <w:t>, da es nur aus Gemüse besteht</w:t>
      </w:r>
      <w:r w:rsidR="00256815">
        <w:rPr>
          <w:sz w:val="24"/>
          <w:szCs w:val="24"/>
        </w:rPr>
        <w:t xml:space="preserve"> </w:t>
      </w:r>
      <w:r w:rsidR="00256815" w:rsidRPr="00256815">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sidR="00017091">
        <w:rPr>
          <w:sz w:val="24"/>
          <w:szCs w:val="24"/>
        </w:rPr>
        <w:t xml:space="preserve">. </w:t>
      </w:r>
    </w:p>
    <w:p w14:paraId="5AE0879A" w14:textId="7CA20FBD" w:rsidR="00017091" w:rsidRDefault="00017091" w:rsidP="009411BD">
      <w:pPr>
        <w:ind w:left="1416"/>
        <w:jc w:val="both"/>
        <w:rPr>
          <w:sz w:val="24"/>
          <w:szCs w:val="24"/>
        </w:rPr>
      </w:pPr>
      <w:r>
        <w:rPr>
          <w:sz w:val="24"/>
          <w:szCs w:val="24"/>
        </w:rPr>
        <w:lastRenderedPageBreak/>
        <w:t xml:space="preserve">Der Trick ist, dass die Auberginen, die oft ein </w:t>
      </w:r>
      <w:r w:rsidR="009411BD">
        <w:rPr>
          <w:sz w:val="24"/>
          <w:szCs w:val="24"/>
        </w:rPr>
        <w:t>R</w:t>
      </w:r>
      <w:r>
        <w:rPr>
          <w:sz w:val="24"/>
          <w:szCs w:val="24"/>
        </w:rPr>
        <w:t>atatouille verderben</w:t>
      </w:r>
      <w:r w:rsidR="00B45B37">
        <w:rPr>
          <w:sz w:val="24"/>
          <w:szCs w:val="24"/>
        </w:rPr>
        <w:t>, weil sie zu fettig sind und sich wie Gummi kauen, separat geröstet werden. Si werden sie süß und schmelzend</w:t>
      </w:r>
      <w:r w:rsidR="009411BD">
        <w:rPr>
          <w:sz w:val="24"/>
          <w:szCs w:val="24"/>
        </w:rPr>
        <w:t xml:space="preserve">, ebenso wie der Knoblauch. </w:t>
      </w:r>
    </w:p>
    <w:p w14:paraId="728E4DCC" w14:textId="3D9A91B8" w:rsidR="00D1199B" w:rsidRDefault="00D1199B" w:rsidP="0026577D">
      <w:pPr>
        <w:jc w:val="both"/>
        <w:rPr>
          <w:sz w:val="24"/>
          <w:szCs w:val="24"/>
        </w:rPr>
      </w:pPr>
      <w:r>
        <w:rPr>
          <w:sz w:val="24"/>
          <w:szCs w:val="24"/>
        </w:rPr>
        <w:br w:type="page"/>
      </w:r>
    </w:p>
    <w:p w14:paraId="025014BC" w14:textId="77777777" w:rsidR="004A2034" w:rsidRDefault="004A2034" w:rsidP="004A2034">
      <w:pPr>
        <w:pStyle w:val="Heading2"/>
        <w:spacing w:after="240"/>
      </w:pPr>
      <w:r>
        <w:lastRenderedPageBreak/>
        <w:t>Ratatouille mit Kokos-Salsa</w:t>
      </w:r>
      <w:r>
        <w:rPr>
          <w:rStyle w:val="FootnoteReference"/>
        </w:rPr>
        <w:footnoteReference w:id="1125"/>
      </w:r>
      <w:r>
        <w:t xml:space="preserve"> </w:t>
      </w:r>
    </w:p>
    <w:p w14:paraId="55382618" w14:textId="77777777" w:rsidR="004A2034" w:rsidRDefault="004A2034" w:rsidP="004A2034">
      <w:pPr>
        <w:jc w:val="both"/>
        <w:rPr>
          <w:sz w:val="24"/>
          <w:szCs w:val="24"/>
        </w:rPr>
      </w:pPr>
      <w:r w:rsidRPr="002C2582">
        <w:rPr>
          <w:sz w:val="24"/>
          <w:szCs w:val="24"/>
          <w:u w:val="single"/>
        </w:rPr>
        <w:t>Zutaten</w:t>
      </w:r>
      <w:r>
        <w:rPr>
          <w:sz w:val="24"/>
          <w:szCs w:val="24"/>
        </w:rPr>
        <w:t xml:space="preserve"> (für 4 Portionen):</w:t>
      </w:r>
    </w:p>
    <w:p w14:paraId="661A5098" w14:textId="77777777" w:rsidR="004A2034" w:rsidRDefault="004A2034" w:rsidP="004A2034">
      <w:pPr>
        <w:jc w:val="both"/>
        <w:rPr>
          <w:sz w:val="24"/>
          <w:szCs w:val="24"/>
        </w:rPr>
      </w:pPr>
      <w:r>
        <w:rPr>
          <w:sz w:val="24"/>
          <w:szCs w:val="24"/>
        </w:rPr>
        <w:t>4 Auberginen, in 2,5 c, große Würfel geschnitten</w:t>
      </w:r>
    </w:p>
    <w:p w14:paraId="1A92BAF3" w14:textId="77777777" w:rsidR="004A2034" w:rsidRDefault="004A2034" w:rsidP="004A2034">
      <w:pPr>
        <w:jc w:val="both"/>
        <w:rPr>
          <w:sz w:val="24"/>
          <w:szCs w:val="24"/>
        </w:rPr>
      </w:pPr>
      <w:r>
        <w:rPr>
          <w:sz w:val="24"/>
          <w:szCs w:val="24"/>
        </w:rPr>
        <w:t>4 Spitzpaprikaschoten (rot und gelb gemischt wegen der Farben), in 3 cm große Stücke geschnitten</w:t>
      </w:r>
    </w:p>
    <w:p w14:paraId="0A1ACD0E" w14:textId="77777777" w:rsidR="004A2034" w:rsidRDefault="004A2034" w:rsidP="004A2034">
      <w:pPr>
        <w:jc w:val="both"/>
        <w:rPr>
          <w:sz w:val="24"/>
          <w:szCs w:val="24"/>
        </w:rPr>
      </w:pPr>
      <w:r>
        <w:rPr>
          <w:sz w:val="24"/>
          <w:szCs w:val="24"/>
        </w:rPr>
        <w:t>2 Kohlrabi, geschält und in 1,5 cm große Würfel geschnitten</w:t>
      </w:r>
    </w:p>
    <w:p w14:paraId="41393E38" w14:textId="77777777" w:rsidR="004A2034" w:rsidRDefault="004A2034" w:rsidP="004A2034">
      <w:pPr>
        <w:jc w:val="both"/>
        <w:rPr>
          <w:sz w:val="24"/>
          <w:szCs w:val="24"/>
        </w:rPr>
      </w:pPr>
      <w:r>
        <w:rPr>
          <w:sz w:val="24"/>
          <w:szCs w:val="24"/>
        </w:rPr>
        <w:t>2 EL Berbere-Gewürzmischung</w:t>
      </w:r>
    </w:p>
    <w:p w14:paraId="4C14C3A8" w14:textId="77777777" w:rsidR="004A2034" w:rsidRDefault="004A2034" w:rsidP="004A2034">
      <w:pPr>
        <w:jc w:val="both"/>
        <w:rPr>
          <w:sz w:val="24"/>
          <w:szCs w:val="24"/>
        </w:rPr>
      </w:pPr>
      <w:r>
        <w:rPr>
          <w:sz w:val="24"/>
          <w:szCs w:val="24"/>
        </w:rPr>
        <w:t>200 ml Olivenöl</w:t>
      </w:r>
    </w:p>
    <w:p w14:paraId="53A2F1A7" w14:textId="77777777" w:rsidR="004A2034" w:rsidRDefault="004A2034" w:rsidP="004A2034">
      <w:pPr>
        <w:jc w:val="both"/>
        <w:rPr>
          <w:sz w:val="24"/>
          <w:szCs w:val="24"/>
        </w:rPr>
      </w:pPr>
      <w:r>
        <w:rPr>
          <w:sz w:val="24"/>
          <w:szCs w:val="24"/>
        </w:rPr>
        <w:t>10 g Ingwer, geschält und fein gehackt</w:t>
      </w:r>
    </w:p>
    <w:p w14:paraId="2D1D638B" w14:textId="77777777" w:rsidR="004A2034" w:rsidRDefault="004A2034" w:rsidP="004A2034">
      <w:pPr>
        <w:jc w:val="both"/>
        <w:rPr>
          <w:sz w:val="24"/>
          <w:szCs w:val="24"/>
        </w:rPr>
      </w:pPr>
      <w:r>
        <w:rPr>
          <w:sz w:val="24"/>
          <w:szCs w:val="24"/>
        </w:rPr>
        <w:t>3 kleine Knoblauchzehen, zerdrückt</w:t>
      </w:r>
    </w:p>
    <w:p w14:paraId="5B809719" w14:textId="77777777" w:rsidR="004A2034" w:rsidRDefault="004A2034" w:rsidP="004A2034">
      <w:pPr>
        <w:jc w:val="both"/>
        <w:rPr>
          <w:sz w:val="24"/>
          <w:szCs w:val="24"/>
        </w:rPr>
      </w:pPr>
      <w:r>
        <w:rPr>
          <w:sz w:val="24"/>
          <w:szCs w:val="24"/>
        </w:rPr>
        <w:t>3 EL Sojasauce</w:t>
      </w:r>
    </w:p>
    <w:p w14:paraId="6F317E7C" w14:textId="77777777" w:rsidR="004A2034" w:rsidRDefault="004A2034" w:rsidP="004A2034">
      <w:pPr>
        <w:jc w:val="both"/>
        <w:rPr>
          <w:sz w:val="24"/>
          <w:szCs w:val="24"/>
        </w:rPr>
      </w:pPr>
      <w:r>
        <w:rPr>
          <w:sz w:val="24"/>
          <w:szCs w:val="24"/>
        </w:rPr>
        <w:t>2,5 EL Ahornsirup</w:t>
      </w:r>
    </w:p>
    <w:p w14:paraId="58CE442C" w14:textId="77777777" w:rsidR="004A2034" w:rsidRDefault="004A2034" w:rsidP="004A2034">
      <w:pPr>
        <w:jc w:val="both"/>
        <w:rPr>
          <w:sz w:val="24"/>
          <w:szCs w:val="24"/>
        </w:rPr>
      </w:pPr>
      <w:r>
        <w:rPr>
          <w:sz w:val="24"/>
          <w:szCs w:val="24"/>
        </w:rPr>
        <w:t>300 g Kirschtomaten, grob zerkleinert</w:t>
      </w:r>
    </w:p>
    <w:p w14:paraId="7C1A1FD3" w14:textId="77777777" w:rsidR="004A2034" w:rsidRDefault="004A2034" w:rsidP="004A2034">
      <w:pPr>
        <w:jc w:val="both"/>
        <w:rPr>
          <w:sz w:val="24"/>
          <w:szCs w:val="24"/>
        </w:rPr>
      </w:pPr>
      <w:r>
        <w:rPr>
          <w:sz w:val="24"/>
          <w:szCs w:val="24"/>
        </w:rPr>
        <w:t>2 TL Schwarzkümmelsamen</w:t>
      </w:r>
    </w:p>
    <w:p w14:paraId="1143EBAC" w14:textId="77777777" w:rsidR="004A2034" w:rsidRDefault="004A2034" w:rsidP="004A2034">
      <w:pPr>
        <w:jc w:val="both"/>
        <w:rPr>
          <w:sz w:val="24"/>
          <w:szCs w:val="24"/>
        </w:rPr>
      </w:pPr>
      <w:r>
        <w:rPr>
          <w:sz w:val="24"/>
          <w:szCs w:val="24"/>
        </w:rPr>
        <w:t>3 milde Chilischoten</w:t>
      </w:r>
    </w:p>
    <w:p w14:paraId="75B4EF70" w14:textId="77777777" w:rsidR="004A2034" w:rsidRDefault="004A2034" w:rsidP="004A2034">
      <w:pPr>
        <w:jc w:val="both"/>
        <w:rPr>
          <w:sz w:val="24"/>
          <w:szCs w:val="24"/>
        </w:rPr>
      </w:pPr>
      <w:r>
        <w:rPr>
          <w:sz w:val="24"/>
          <w:szCs w:val="24"/>
        </w:rPr>
        <w:t>Salz</w:t>
      </w:r>
    </w:p>
    <w:p w14:paraId="3952803E" w14:textId="77777777" w:rsidR="004A2034" w:rsidRDefault="004A2034" w:rsidP="004A2034">
      <w:pPr>
        <w:jc w:val="both"/>
        <w:rPr>
          <w:sz w:val="24"/>
          <w:szCs w:val="24"/>
        </w:rPr>
      </w:pPr>
    </w:p>
    <w:p w14:paraId="2D0E9B5F" w14:textId="77777777" w:rsidR="004A2034" w:rsidRDefault="004A2034" w:rsidP="004A2034">
      <w:pPr>
        <w:jc w:val="both"/>
        <w:rPr>
          <w:sz w:val="24"/>
          <w:szCs w:val="24"/>
        </w:rPr>
      </w:pPr>
      <w:r>
        <w:rPr>
          <w:sz w:val="24"/>
          <w:szCs w:val="24"/>
        </w:rPr>
        <w:t>Zubereitung:</w:t>
      </w:r>
    </w:p>
    <w:p w14:paraId="246B64FA" w14:textId="77777777" w:rsidR="004A2034" w:rsidRPr="00825D30" w:rsidRDefault="004A2034" w:rsidP="00B40E8C">
      <w:pPr>
        <w:pStyle w:val="ListParagraph"/>
        <w:numPr>
          <w:ilvl w:val="0"/>
          <w:numId w:val="1524"/>
        </w:numPr>
        <w:spacing w:after="120"/>
        <w:contextualSpacing w:val="0"/>
        <w:jc w:val="both"/>
        <w:rPr>
          <w:sz w:val="24"/>
          <w:szCs w:val="24"/>
        </w:rPr>
      </w:pPr>
      <w:r w:rsidRPr="00825D30">
        <w:rPr>
          <w:sz w:val="24"/>
          <w:szCs w:val="24"/>
        </w:rPr>
        <w:t>Den Backofen auf 210 Grad (Umluft) vorheizen.</w:t>
      </w:r>
    </w:p>
    <w:p w14:paraId="470DA004" w14:textId="77777777" w:rsidR="004A2034" w:rsidRPr="00825D30" w:rsidRDefault="004A2034" w:rsidP="00B40E8C">
      <w:pPr>
        <w:pStyle w:val="ListParagraph"/>
        <w:numPr>
          <w:ilvl w:val="0"/>
          <w:numId w:val="1524"/>
        </w:numPr>
        <w:spacing w:after="120"/>
        <w:ind w:left="714" w:hanging="357"/>
        <w:contextualSpacing w:val="0"/>
        <w:jc w:val="both"/>
        <w:rPr>
          <w:sz w:val="24"/>
          <w:szCs w:val="24"/>
        </w:rPr>
      </w:pPr>
      <w:r w:rsidRPr="00825D30">
        <w:rPr>
          <w:sz w:val="24"/>
          <w:szCs w:val="24"/>
        </w:rPr>
        <w:t>Die ersten 5 Zutaten mit ¾ TL Salz in einer großen Schüssel mischen. Anschließend auf zwei mit Backpapier ausgelegte Bleche verteilen. 40 Minuten rösten, bis das Gemüse gar und kräftig gebräunt ist; nach der Hälfte der Zeit durchrühren und die Position der Bleche tauschen. Alles mit Ingwer, Knoblauch, Sojasauce, Ahornsirup, Kirschtomaten und Schwarzkümmel in eine große Schüssel geben.</w:t>
      </w:r>
    </w:p>
    <w:p w14:paraId="70C08115" w14:textId="77777777" w:rsidR="004A2034" w:rsidRPr="00825D30" w:rsidRDefault="004A2034" w:rsidP="00B40E8C">
      <w:pPr>
        <w:pStyle w:val="ListParagraph"/>
        <w:numPr>
          <w:ilvl w:val="0"/>
          <w:numId w:val="1524"/>
        </w:numPr>
        <w:spacing w:after="120"/>
        <w:ind w:left="714" w:hanging="357"/>
        <w:contextualSpacing w:val="0"/>
        <w:jc w:val="both"/>
        <w:rPr>
          <w:sz w:val="24"/>
          <w:szCs w:val="24"/>
        </w:rPr>
      </w:pPr>
      <w:r w:rsidRPr="00825D30">
        <w:rPr>
          <w:sz w:val="24"/>
          <w:szCs w:val="24"/>
        </w:rPr>
        <w:t xml:space="preserve">Während das Gemüse im Ofen ist, eine Pfanne bei hoher Temperatur sehr stark erhitzen. Die Chilis darin 12 Minuten braten und einige Male wenden, bis sie rundherum kräftig geröstet sind. Die Chilis fein hacken und unter das Gemüse rühren. Das Ratatouille für 30 Minuten beiseitestelllen, damit sich die Aromen verbinden. </w:t>
      </w:r>
    </w:p>
    <w:p w14:paraId="2424F559" w14:textId="77777777" w:rsidR="004A2034" w:rsidRPr="00825D30" w:rsidRDefault="004A2034" w:rsidP="00B40E8C">
      <w:pPr>
        <w:pStyle w:val="ListParagraph"/>
        <w:numPr>
          <w:ilvl w:val="0"/>
          <w:numId w:val="1524"/>
        </w:numPr>
        <w:spacing w:after="120"/>
        <w:ind w:left="714" w:hanging="357"/>
        <w:contextualSpacing w:val="0"/>
        <w:jc w:val="both"/>
        <w:rPr>
          <w:sz w:val="24"/>
          <w:szCs w:val="24"/>
        </w:rPr>
      </w:pPr>
      <w:r w:rsidRPr="00825D30">
        <w:rPr>
          <w:sz w:val="24"/>
          <w:szCs w:val="24"/>
        </w:rPr>
        <w:t>Das Ratatouille mit Kokos-Gurke</w:t>
      </w:r>
      <w:r>
        <w:rPr>
          <w:sz w:val="24"/>
          <w:szCs w:val="24"/>
        </w:rPr>
        <w:t>n</w:t>
      </w:r>
      <w:r w:rsidRPr="00825D30">
        <w:rPr>
          <w:sz w:val="24"/>
          <w:szCs w:val="24"/>
        </w:rPr>
        <w:t>-Salsa und warmen Fladenbroten servieren.</w:t>
      </w:r>
    </w:p>
    <w:p w14:paraId="38E50E68" w14:textId="77777777" w:rsidR="004A2034" w:rsidRDefault="004A2034" w:rsidP="004A2034">
      <w:pPr>
        <w:jc w:val="both"/>
        <w:rPr>
          <w:sz w:val="24"/>
          <w:szCs w:val="24"/>
        </w:rPr>
      </w:pPr>
    </w:p>
    <w:p w14:paraId="466672AA" w14:textId="77777777" w:rsidR="004A2034" w:rsidRDefault="004A2034" w:rsidP="004A2034">
      <w:pPr>
        <w:jc w:val="both"/>
        <w:rPr>
          <w:sz w:val="24"/>
          <w:szCs w:val="24"/>
        </w:rPr>
      </w:pPr>
      <w:r>
        <w:rPr>
          <w:sz w:val="24"/>
          <w:szCs w:val="24"/>
        </w:rPr>
        <w:t>Tipp:</w:t>
      </w:r>
      <w:r>
        <w:rPr>
          <w:sz w:val="24"/>
          <w:szCs w:val="24"/>
        </w:rPr>
        <w:tab/>
        <w:t xml:space="preserve"> Am besten passen dazu Injera, das gesäuerte Fladenbrot aus Äthiopien. </w:t>
      </w:r>
    </w:p>
    <w:p w14:paraId="21C0337A" w14:textId="2933E26B" w:rsidR="00133EDF" w:rsidRDefault="00133EDF" w:rsidP="004D1415">
      <w:pPr>
        <w:pStyle w:val="Heading2"/>
        <w:spacing w:after="240"/>
      </w:pPr>
      <w:r>
        <w:lastRenderedPageBreak/>
        <w:t>Sizilianische Caponata</w:t>
      </w:r>
      <w:r w:rsidR="00801345">
        <w:rPr>
          <w:rStyle w:val="FootnoteReference"/>
        </w:rPr>
        <w:footnoteReference w:id="1126"/>
      </w:r>
      <w:r>
        <w:t xml:space="preserve"> </w:t>
      </w:r>
    </w:p>
    <w:p w14:paraId="1182E163" w14:textId="7CF8112B" w:rsidR="00AB0CA5" w:rsidRPr="00AB0CA5" w:rsidRDefault="00AB0CA5">
      <w:pPr>
        <w:rPr>
          <w:sz w:val="24"/>
          <w:szCs w:val="24"/>
          <w:u w:val="single"/>
        </w:rPr>
      </w:pPr>
      <w:r w:rsidRPr="00AB0CA5">
        <w:rPr>
          <w:sz w:val="24"/>
          <w:szCs w:val="24"/>
          <w:u w:val="single"/>
        </w:rPr>
        <w:t>Zutaten:</w:t>
      </w:r>
    </w:p>
    <w:p w14:paraId="5F611C82" w14:textId="74022644" w:rsidR="00133EDF" w:rsidRDefault="00133EDF">
      <w:pPr>
        <w:rPr>
          <w:sz w:val="24"/>
          <w:szCs w:val="24"/>
        </w:rPr>
      </w:pPr>
      <w:r>
        <w:rPr>
          <w:sz w:val="24"/>
          <w:szCs w:val="24"/>
        </w:rPr>
        <w:t>2 EL Olivenöl plus etwas Öl zum Beträufeln</w:t>
      </w:r>
    </w:p>
    <w:p w14:paraId="38188134" w14:textId="7FEB6706" w:rsidR="00133EDF" w:rsidRDefault="00133EDF">
      <w:pPr>
        <w:rPr>
          <w:sz w:val="24"/>
          <w:szCs w:val="24"/>
        </w:rPr>
      </w:pPr>
      <w:r>
        <w:rPr>
          <w:sz w:val="24"/>
          <w:szCs w:val="24"/>
        </w:rPr>
        <w:t xml:space="preserve">1 große Aubergine, </w:t>
      </w:r>
      <w:r w:rsidR="00277147">
        <w:rPr>
          <w:sz w:val="24"/>
          <w:szCs w:val="24"/>
        </w:rPr>
        <w:t>in große Würfel geschnitten</w:t>
      </w:r>
    </w:p>
    <w:p w14:paraId="04DC3B35" w14:textId="7E375FC2" w:rsidR="00277147" w:rsidRDefault="00277147">
      <w:pPr>
        <w:rPr>
          <w:sz w:val="24"/>
          <w:szCs w:val="24"/>
        </w:rPr>
      </w:pPr>
      <w:r>
        <w:rPr>
          <w:sz w:val="24"/>
          <w:szCs w:val="24"/>
        </w:rPr>
        <w:t>1 rote Paprikaschote, in große Würfel geschnitten</w:t>
      </w:r>
    </w:p>
    <w:p w14:paraId="1F9858BA" w14:textId="35A72E1B" w:rsidR="00277147" w:rsidRDefault="00277147">
      <w:pPr>
        <w:rPr>
          <w:sz w:val="24"/>
          <w:szCs w:val="24"/>
        </w:rPr>
      </w:pPr>
      <w:r>
        <w:rPr>
          <w:sz w:val="24"/>
          <w:szCs w:val="24"/>
        </w:rPr>
        <w:t>2 TL getrockneter Oregano</w:t>
      </w:r>
    </w:p>
    <w:p w14:paraId="69A08D8F" w14:textId="225E018A" w:rsidR="00120F59" w:rsidRDefault="00120F59">
      <w:pPr>
        <w:rPr>
          <w:sz w:val="24"/>
          <w:szCs w:val="24"/>
        </w:rPr>
      </w:pPr>
      <w:r>
        <w:rPr>
          <w:sz w:val="24"/>
          <w:szCs w:val="24"/>
        </w:rPr>
        <w:t>½ TL getrocknete Chiliflocken</w:t>
      </w:r>
    </w:p>
    <w:p w14:paraId="0B6DC9A0" w14:textId="0F5AFEF5" w:rsidR="00120F59" w:rsidRDefault="00120F59">
      <w:pPr>
        <w:rPr>
          <w:sz w:val="24"/>
          <w:szCs w:val="24"/>
        </w:rPr>
      </w:pPr>
      <w:r>
        <w:rPr>
          <w:sz w:val="24"/>
          <w:szCs w:val="24"/>
        </w:rPr>
        <w:t xml:space="preserve">2 </w:t>
      </w:r>
      <w:r w:rsidR="00B43B9F">
        <w:rPr>
          <w:sz w:val="24"/>
          <w:szCs w:val="24"/>
        </w:rPr>
        <w:t>Knoblauch</w:t>
      </w:r>
      <w:r>
        <w:rPr>
          <w:sz w:val="24"/>
          <w:szCs w:val="24"/>
        </w:rPr>
        <w:t>zehen</w:t>
      </w:r>
      <w:r w:rsidR="00B43B9F">
        <w:rPr>
          <w:sz w:val="24"/>
          <w:szCs w:val="24"/>
        </w:rPr>
        <w:t>, in Scheiben geschnitten</w:t>
      </w:r>
    </w:p>
    <w:p w14:paraId="30F3B6ED" w14:textId="7F111726" w:rsidR="00B43B9F" w:rsidRDefault="00B43B9F">
      <w:pPr>
        <w:rPr>
          <w:sz w:val="24"/>
          <w:szCs w:val="24"/>
        </w:rPr>
      </w:pPr>
      <w:r>
        <w:rPr>
          <w:sz w:val="24"/>
          <w:szCs w:val="24"/>
        </w:rPr>
        <w:t>1 kleine Zwiebel, fein gehackt</w:t>
      </w:r>
    </w:p>
    <w:p w14:paraId="4DB1F9D4" w14:textId="5FC384AC" w:rsidR="00B43B9F" w:rsidRDefault="00B43B9F">
      <w:pPr>
        <w:rPr>
          <w:sz w:val="24"/>
          <w:szCs w:val="24"/>
        </w:rPr>
      </w:pPr>
      <w:r>
        <w:rPr>
          <w:sz w:val="24"/>
          <w:szCs w:val="24"/>
        </w:rPr>
        <w:t>1 Handvoll frische Petersilie, fein gehackt</w:t>
      </w:r>
    </w:p>
    <w:p w14:paraId="6AC5AF5F" w14:textId="6CBB1C64" w:rsidR="00B43B9F" w:rsidRDefault="00B43B9F">
      <w:pPr>
        <w:rPr>
          <w:sz w:val="24"/>
          <w:szCs w:val="24"/>
        </w:rPr>
      </w:pPr>
      <w:r>
        <w:rPr>
          <w:sz w:val="24"/>
          <w:szCs w:val="24"/>
        </w:rPr>
        <w:t>1 Handvoll frische Minzeblätter, fein gehackt</w:t>
      </w:r>
    </w:p>
    <w:p w14:paraId="40024A32" w14:textId="7CE575E9" w:rsidR="00B43B9F" w:rsidRDefault="00B43B9F">
      <w:pPr>
        <w:rPr>
          <w:sz w:val="24"/>
          <w:szCs w:val="24"/>
        </w:rPr>
      </w:pPr>
      <w:r>
        <w:rPr>
          <w:sz w:val="24"/>
          <w:szCs w:val="24"/>
        </w:rPr>
        <w:t>4 reife Tomaten, in große Würfel geschnitten</w:t>
      </w:r>
    </w:p>
    <w:p w14:paraId="09E959A5" w14:textId="3901D6FC" w:rsidR="009E10C8" w:rsidRDefault="009E10C8">
      <w:pPr>
        <w:rPr>
          <w:sz w:val="24"/>
          <w:szCs w:val="24"/>
        </w:rPr>
      </w:pPr>
      <w:r>
        <w:rPr>
          <w:sz w:val="24"/>
          <w:szCs w:val="24"/>
        </w:rPr>
        <w:t>1 große Handvoll grüne Oliven, entsteint</w:t>
      </w:r>
    </w:p>
    <w:p w14:paraId="16A14553" w14:textId="12205C67" w:rsidR="009E10C8" w:rsidRDefault="009E10C8">
      <w:pPr>
        <w:rPr>
          <w:sz w:val="24"/>
          <w:szCs w:val="24"/>
        </w:rPr>
      </w:pPr>
      <w:r>
        <w:rPr>
          <w:sz w:val="24"/>
          <w:szCs w:val="24"/>
        </w:rPr>
        <w:t>4 EL eingelegte Kapern, abgetropft</w:t>
      </w:r>
    </w:p>
    <w:p w14:paraId="7E8592B6" w14:textId="2E0D7AA0" w:rsidR="009E10C8" w:rsidRDefault="009E10C8">
      <w:pPr>
        <w:rPr>
          <w:sz w:val="24"/>
          <w:szCs w:val="24"/>
        </w:rPr>
      </w:pPr>
      <w:r>
        <w:rPr>
          <w:sz w:val="24"/>
          <w:szCs w:val="24"/>
        </w:rPr>
        <w:t>2 EL Apfelessig</w:t>
      </w:r>
    </w:p>
    <w:p w14:paraId="56260A64" w14:textId="0C6975FF" w:rsidR="009E10C8" w:rsidRDefault="009E10C8">
      <w:pPr>
        <w:rPr>
          <w:sz w:val="24"/>
          <w:szCs w:val="24"/>
        </w:rPr>
      </w:pPr>
    </w:p>
    <w:p w14:paraId="1BE6BF62" w14:textId="053E0072" w:rsidR="004D1415" w:rsidRDefault="004D1415">
      <w:pPr>
        <w:rPr>
          <w:sz w:val="24"/>
          <w:szCs w:val="24"/>
        </w:rPr>
      </w:pPr>
      <w:r>
        <w:rPr>
          <w:sz w:val="24"/>
          <w:szCs w:val="24"/>
        </w:rPr>
        <w:t>Zubereitung:</w:t>
      </w:r>
    </w:p>
    <w:p w14:paraId="44E07F0B" w14:textId="7ECC8E2D" w:rsidR="009E10C8" w:rsidRPr="006C1048" w:rsidRDefault="009E10C8" w:rsidP="00E76E01">
      <w:pPr>
        <w:pStyle w:val="ListParagraph"/>
        <w:numPr>
          <w:ilvl w:val="0"/>
          <w:numId w:val="128"/>
        </w:numPr>
        <w:spacing w:after="120"/>
        <w:ind w:left="714" w:hanging="357"/>
        <w:contextualSpacing w:val="0"/>
        <w:jc w:val="both"/>
        <w:rPr>
          <w:sz w:val="24"/>
          <w:szCs w:val="24"/>
        </w:rPr>
      </w:pPr>
      <w:r w:rsidRPr="006C1048">
        <w:rPr>
          <w:sz w:val="24"/>
          <w:szCs w:val="24"/>
        </w:rPr>
        <w:t>Das Öl in einer großen Pfanne erhitzen. Aubergine, Paprika, Oregano und Chiliflocken hineingeben</w:t>
      </w:r>
      <w:r w:rsidR="00B6006D" w:rsidRPr="006C1048">
        <w:rPr>
          <w:sz w:val="24"/>
          <w:szCs w:val="24"/>
        </w:rPr>
        <w:t>, bei mittlerer Hitze etwa 5 Minuten anbraten und dabei gelegentlich umrühren</w:t>
      </w:r>
      <w:r w:rsidR="003515D5" w:rsidRPr="006C1048">
        <w:rPr>
          <w:sz w:val="24"/>
          <w:szCs w:val="24"/>
        </w:rPr>
        <w:t xml:space="preserve">. Sobald die </w:t>
      </w:r>
      <w:r w:rsidR="00D17AD5" w:rsidRPr="006C1048">
        <w:rPr>
          <w:sz w:val="24"/>
          <w:szCs w:val="24"/>
        </w:rPr>
        <w:t>G</w:t>
      </w:r>
      <w:r w:rsidR="003515D5" w:rsidRPr="006C1048">
        <w:rPr>
          <w:sz w:val="24"/>
          <w:szCs w:val="24"/>
        </w:rPr>
        <w:t>emüsewürfel auf allen Seiten schön gebräunt sind, Knoblauch</w:t>
      </w:r>
      <w:r w:rsidR="00D17AD5" w:rsidRPr="006C1048">
        <w:rPr>
          <w:sz w:val="24"/>
          <w:szCs w:val="24"/>
        </w:rPr>
        <w:t>, Zwiebel, den Großteil der Petersilie und Minze (etwas für die Garnierung beiseitelegen) hinzufügen und alles 3 Minuten weiter garen, dabei gelegentlich umrühren.</w:t>
      </w:r>
    </w:p>
    <w:p w14:paraId="0877559A" w14:textId="17CD2E0C" w:rsidR="00D17AD5" w:rsidRPr="006C1048" w:rsidRDefault="00D17AD5" w:rsidP="00E76E01">
      <w:pPr>
        <w:pStyle w:val="ListParagraph"/>
        <w:numPr>
          <w:ilvl w:val="0"/>
          <w:numId w:val="128"/>
        </w:numPr>
        <w:spacing w:after="120"/>
        <w:ind w:left="714" w:hanging="357"/>
        <w:contextualSpacing w:val="0"/>
        <w:jc w:val="both"/>
        <w:rPr>
          <w:sz w:val="24"/>
          <w:szCs w:val="24"/>
        </w:rPr>
      </w:pPr>
      <w:r w:rsidRPr="006C1048">
        <w:rPr>
          <w:sz w:val="24"/>
          <w:szCs w:val="24"/>
        </w:rPr>
        <w:t>Tomaten, Oliven, Kapern und Apfelessig zuletzt dazugeben und alles nochmals 20 Minuten</w:t>
      </w:r>
      <w:r w:rsidR="00FB78DB" w:rsidRPr="006C1048">
        <w:rPr>
          <w:sz w:val="24"/>
          <w:szCs w:val="24"/>
        </w:rPr>
        <w:t xml:space="preserve"> garen, bis die Aubergine sehr weich ist.</w:t>
      </w:r>
    </w:p>
    <w:p w14:paraId="356C47D2" w14:textId="7423ABB7" w:rsidR="00FB78DB" w:rsidRPr="006C1048" w:rsidRDefault="00FB78DB" w:rsidP="00E76E01">
      <w:pPr>
        <w:pStyle w:val="ListParagraph"/>
        <w:numPr>
          <w:ilvl w:val="0"/>
          <w:numId w:val="128"/>
        </w:numPr>
        <w:spacing w:after="120"/>
        <w:ind w:left="714" w:hanging="357"/>
        <w:contextualSpacing w:val="0"/>
        <w:jc w:val="both"/>
        <w:rPr>
          <w:sz w:val="24"/>
          <w:szCs w:val="24"/>
        </w:rPr>
      </w:pPr>
      <w:r w:rsidRPr="006C1048">
        <w:rPr>
          <w:sz w:val="24"/>
          <w:szCs w:val="24"/>
        </w:rPr>
        <w:t>Die Caponata mit den restlichen Kräutern garnieren und etwas Olivenöl darüberträufeln.</w:t>
      </w:r>
    </w:p>
    <w:p w14:paraId="177F7116" w14:textId="763808DE" w:rsidR="00FB78DB" w:rsidRPr="006C1048" w:rsidRDefault="00FB78DB" w:rsidP="00E76E01">
      <w:pPr>
        <w:pStyle w:val="ListParagraph"/>
        <w:numPr>
          <w:ilvl w:val="0"/>
          <w:numId w:val="128"/>
        </w:numPr>
        <w:spacing w:after="120"/>
        <w:ind w:left="714" w:hanging="357"/>
        <w:contextualSpacing w:val="0"/>
        <w:jc w:val="both"/>
        <w:rPr>
          <w:sz w:val="24"/>
          <w:szCs w:val="24"/>
        </w:rPr>
      </w:pPr>
      <w:r w:rsidRPr="006C1048">
        <w:rPr>
          <w:sz w:val="24"/>
          <w:szCs w:val="24"/>
        </w:rPr>
        <w:t>Nach Belieben</w:t>
      </w:r>
      <w:r w:rsidR="0023198B" w:rsidRPr="006C1048">
        <w:rPr>
          <w:sz w:val="24"/>
          <w:szCs w:val="24"/>
        </w:rPr>
        <w:t xml:space="preserve"> mit Ciabatta oder Nudeln servieren. Hält sich im Kühlschrank </w:t>
      </w:r>
      <w:r w:rsidR="006C1048" w:rsidRPr="006C1048">
        <w:rPr>
          <w:sz w:val="24"/>
          <w:szCs w:val="24"/>
        </w:rPr>
        <w:t>3-5 Tage.</w:t>
      </w:r>
    </w:p>
    <w:p w14:paraId="2C49000B" w14:textId="079381A3" w:rsidR="00F0161C" w:rsidRDefault="00F0161C">
      <w:pPr>
        <w:rPr>
          <w:sz w:val="24"/>
          <w:szCs w:val="24"/>
        </w:rPr>
      </w:pPr>
    </w:p>
    <w:p w14:paraId="70EF5565" w14:textId="77777777" w:rsidR="005C432E" w:rsidRDefault="005C432E">
      <w:pPr>
        <w:rPr>
          <w:sz w:val="24"/>
          <w:szCs w:val="24"/>
        </w:rPr>
      </w:pPr>
      <w:r>
        <w:rPr>
          <w:sz w:val="24"/>
          <w:szCs w:val="24"/>
        </w:rPr>
        <w:br w:type="page"/>
      </w:r>
    </w:p>
    <w:p w14:paraId="0CB3EBE8" w14:textId="57250DEC" w:rsidR="005C432E" w:rsidRPr="005C432E" w:rsidRDefault="005C432E" w:rsidP="005C432E">
      <w:pPr>
        <w:pStyle w:val="Heading2"/>
        <w:spacing w:after="240"/>
      </w:pPr>
      <w:r w:rsidRPr="005C432E">
        <w:lastRenderedPageBreak/>
        <w:t>Caponata Nr. 2</w:t>
      </w:r>
      <w:r w:rsidR="00E543E8">
        <w:rPr>
          <w:rStyle w:val="FootnoteReference"/>
        </w:rPr>
        <w:footnoteReference w:id="1127"/>
      </w:r>
    </w:p>
    <w:p w14:paraId="415480C5" w14:textId="3939923F" w:rsidR="005C432E" w:rsidRDefault="005C432E">
      <w:pPr>
        <w:rPr>
          <w:sz w:val="24"/>
          <w:szCs w:val="24"/>
        </w:rPr>
      </w:pPr>
      <w:r w:rsidRPr="005C432E">
        <w:rPr>
          <w:sz w:val="24"/>
          <w:szCs w:val="24"/>
          <w:u w:val="single"/>
        </w:rPr>
        <w:t>Zutaten</w:t>
      </w:r>
      <w:r>
        <w:rPr>
          <w:sz w:val="24"/>
          <w:szCs w:val="24"/>
        </w:rPr>
        <w:t xml:space="preserve"> (für 4 Portionen):</w:t>
      </w:r>
    </w:p>
    <w:p w14:paraId="7AB46414" w14:textId="77777777" w:rsidR="005C432E" w:rsidRDefault="005C432E">
      <w:pPr>
        <w:rPr>
          <w:sz w:val="24"/>
          <w:szCs w:val="24"/>
        </w:rPr>
      </w:pPr>
      <w:r>
        <w:rPr>
          <w:sz w:val="24"/>
          <w:szCs w:val="24"/>
        </w:rPr>
        <w:t>Olivenöl</w:t>
      </w:r>
    </w:p>
    <w:p w14:paraId="71D7ADE7" w14:textId="77777777" w:rsidR="005C432E" w:rsidRDefault="005C432E">
      <w:pPr>
        <w:rPr>
          <w:sz w:val="24"/>
          <w:szCs w:val="24"/>
        </w:rPr>
      </w:pPr>
      <w:r>
        <w:rPr>
          <w:sz w:val="24"/>
          <w:szCs w:val="24"/>
        </w:rPr>
        <w:t>2 Auberginen</w:t>
      </w:r>
    </w:p>
    <w:p w14:paraId="28D45875" w14:textId="77777777" w:rsidR="005C432E" w:rsidRDefault="005C432E">
      <w:pPr>
        <w:rPr>
          <w:sz w:val="24"/>
          <w:szCs w:val="24"/>
        </w:rPr>
      </w:pPr>
      <w:r>
        <w:rPr>
          <w:sz w:val="24"/>
          <w:szCs w:val="24"/>
        </w:rPr>
        <w:t>1 Zwiebel, gehackt</w:t>
      </w:r>
    </w:p>
    <w:p w14:paraId="55918025" w14:textId="77777777" w:rsidR="005C432E" w:rsidRDefault="005C432E">
      <w:pPr>
        <w:rPr>
          <w:sz w:val="24"/>
          <w:szCs w:val="24"/>
        </w:rPr>
      </w:pPr>
      <w:r>
        <w:rPr>
          <w:sz w:val="24"/>
          <w:szCs w:val="24"/>
        </w:rPr>
        <w:t>3 Stangen Sellerie, in Scheiben geschnitten</w:t>
      </w:r>
    </w:p>
    <w:p w14:paraId="6E70A55B" w14:textId="77777777" w:rsidR="005C432E" w:rsidRDefault="005C432E">
      <w:pPr>
        <w:rPr>
          <w:sz w:val="24"/>
          <w:szCs w:val="24"/>
        </w:rPr>
      </w:pPr>
      <w:r>
        <w:rPr>
          <w:sz w:val="24"/>
          <w:szCs w:val="24"/>
        </w:rPr>
        <w:t>1 Bund Petersilie, gehackt</w:t>
      </w:r>
    </w:p>
    <w:p w14:paraId="33838C1D" w14:textId="7F1870D3" w:rsidR="005C432E" w:rsidRDefault="005C432E">
      <w:pPr>
        <w:rPr>
          <w:sz w:val="24"/>
          <w:szCs w:val="24"/>
        </w:rPr>
      </w:pPr>
      <w:r>
        <w:rPr>
          <w:sz w:val="24"/>
          <w:szCs w:val="24"/>
        </w:rPr>
        <w:t>2 EL Kapern</w:t>
      </w:r>
    </w:p>
    <w:p w14:paraId="5EE8AB28" w14:textId="77777777" w:rsidR="005C432E" w:rsidRDefault="005C432E">
      <w:pPr>
        <w:rPr>
          <w:sz w:val="24"/>
          <w:szCs w:val="24"/>
        </w:rPr>
      </w:pPr>
      <w:r>
        <w:rPr>
          <w:sz w:val="24"/>
          <w:szCs w:val="24"/>
        </w:rPr>
        <w:t>1 EL Rosinen</w:t>
      </w:r>
    </w:p>
    <w:p w14:paraId="472E3B2B" w14:textId="37A7DE1A" w:rsidR="005C432E" w:rsidRDefault="005C432E">
      <w:pPr>
        <w:rPr>
          <w:sz w:val="24"/>
          <w:szCs w:val="24"/>
        </w:rPr>
      </w:pPr>
      <w:r>
        <w:rPr>
          <w:sz w:val="24"/>
          <w:szCs w:val="24"/>
        </w:rPr>
        <w:t>1 Dose geschälte Tomaten</w:t>
      </w:r>
    </w:p>
    <w:p w14:paraId="11F48E54" w14:textId="77777777" w:rsidR="005C432E" w:rsidRDefault="005C432E">
      <w:pPr>
        <w:rPr>
          <w:sz w:val="24"/>
          <w:szCs w:val="24"/>
        </w:rPr>
      </w:pPr>
      <w:r>
        <w:rPr>
          <w:sz w:val="24"/>
          <w:szCs w:val="24"/>
        </w:rPr>
        <w:t>1 TL getrockneter Oregano</w:t>
      </w:r>
    </w:p>
    <w:p w14:paraId="0876A413" w14:textId="77777777" w:rsidR="005C432E" w:rsidRDefault="005C432E">
      <w:pPr>
        <w:rPr>
          <w:sz w:val="24"/>
          <w:szCs w:val="24"/>
        </w:rPr>
      </w:pPr>
      <w:r>
        <w:rPr>
          <w:sz w:val="24"/>
          <w:szCs w:val="24"/>
        </w:rPr>
        <w:t>2-3 EL Essig</w:t>
      </w:r>
    </w:p>
    <w:p w14:paraId="53D74966" w14:textId="77777777" w:rsidR="005C432E" w:rsidRDefault="005C432E">
      <w:pPr>
        <w:rPr>
          <w:sz w:val="24"/>
          <w:szCs w:val="24"/>
        </w:rPr>
      </w:pPr>
      <w:r>
        <w:rPr>
          <w:sz w:val="24"/>
          <w:szCs w:val="24"/>
        </w:rPr>
        <w:t>Salz, Pfeffer, etwas Zucker</w:t>
      </w:r>
    </w:p>
    <w:p w14:paraId="348A6DA2" w14:textId="55C79296" w:rsidR="005C432E" w:rsidRDefault="005C432E">
      <w:pPr>
        <w:rPr>
          <w:sz w:val="24"/>
          <w:szCs w:val="24"/>
        </w:rPr>
      </w:pPr>
      <w:r>
        <w:rPr>
          <w:sz w:val="24"/>
          <w:szCs w:val="24"/>
        </w:rPr>
        <w:t>2 EL Mandelscheibchen oder Pinienkerne, kurz in der Pfanne geröstet</w:t>
      </w:r>
    </w:p>
    <w:p w14:paraId="439FD3DB" w14:textId="77777777" w:rsidR="001F72F3" w:rsidRDefault="005C432E">
      <w:pPr>
        <w:rPr>
          <w:sz w:val="24"/>
          <w:szCs w:val="24"/>
        </w:rPr>
      </w:pPr>
      <w:r>
        <w:rPr>
          <w:sz w:val="24"/>
          <w:szCs w:val="24"/>
        </w:rPr>
        <w:t>Ein paar Scheiben Weißbrot, geröstet</w:t>
      </w:r>
    </w:p>
    <w:p w14:paraId="437BE5B4" w14:textId="77777777" w:rsidR="001F72F3" w:rsidRDefault="001F72F3">
      <w:pPr>
        <w:rPr>
          <w:sz w:val="24"/>
          <w:szCs w:val="24"/>
        </w:rPr>
      </w:pPr>
    </w:p>
    <w:p w14:paraId="451D3FD7" w14:textId="77777777" w:rsidR="001F72F3" w:rsidRDefault="001F72F3">
      <w:pPr>
        <w:rPr>
          <w:sz w:val="24"/>
          <w:szCs w:val="24"/>
        </w:rPr>
      </w:pPr>
      <w:r>
        <w:rPr>
          <w:sz w:val="24"/>
          <w:szCs w:val="24"/>
        </w:rPr>
        <w:t>Zubereitung:</w:t>
      </w:r>
    </w:p>
    <w:p w14:paraId="4D6F436F" w14:textId="0E3D6FF7" w:rsidR="001F72F3" w:rsidRPr="001F72F3" w:rsidRDefault="001F72F3" w:rsidP="00B40E8C">
      <w:pPr>
        <w:pStyle w:val="ListParagraph"/>
        <w:numPr>
          <w:ilvl w:val="0"/>
          <w:numId w:val="1810"/>
        </w:numPr>
        <w:spacing w:after="120"/>
        <w:ind w:left="714" w:hanging="357"/>
        <w:contextualSpacing w:val="0"/>
        <w:jc w:val="both"/>
        <w:rPr>
          <w:sz w:val="24"/>
          <w:szCs w:val="24"/>
        </w:rPr>
      </w:pPr>
      <w:r w:rsidRPr="001F72F3">
        <w:rPr>
          <w:sz w:val="24"/>
          <w:szCs w:val="24"/>
        </w:rPr>
        <w:t xml:space="preserve">Die Auberginen werden der Länge nach halbiert und 30 Minuten lang in kaltes Wasser eingelegt. Würfeln und in einer großen Pfanne das Olivenöl erhitzen. Die Auberginenwürfel darin dünsten, bis sie fast gar sind, aber noch nicht zerfallen. Zwiebel und Sellerie dazugeben. Ungefähr 15 Minuten lang weiterdünsten. Dann Kapern und Rosinen dazugeben sowie Tomaten, Oregano und Essig. Salzen und pfeffern. </w:t>
      </w:r>
    </w:p>
    <w:p w14:paraId="7C7A2437" w14:textId="22483F70" w:rsidR="0002037D" w:rsidRPr="001F72F3" w:rsidRDefault="001F72F3" w:rsidP="00B40E8C">
      <w:pPr>
        <w:pStyle w:val="ListParagraph"/>
        <w:numPr>
          <w:ilvl w:val="0"/>
          <w:numId w:val="1810"/>
        </w:numPr>
        <w:spacing w:after="120"/>
        <w:ind w:left="714" w:hanging="357"/>
        <w:contextualSpacing w:val="0"/>
        <w:jc w:val="both"/>
        <w:rPr>
          <w:sz w:val="24"/>
          <w:szCs w:val="24"/>
        </w:rPr>
      </w:pPr>
      <w:r w:rsidRPr="001F72F3">
        <w:rPr>
          <w:sz w:val="24"/>
          <w:szCs w:val="24"/>
        </w:rPr>
        <w:t>Bei kleiner Hitze soll das Ganze einkochen, was ungefähr 15 Minuten dauert. Die Caponata soll eine sämige Konsistenz haben. Am ende wird mit Essig und etwas Zucker abgeschmeckt. Vor dem Servieren Petersilie darübergeben. Mandelblättchen oder Pinienkerne in einer Pfanne ohne Fett rösten und ebenfalls über die Caponata geben.</w:t>
      </w:r>
      <w:r w:rsidR="0002037D" w:rsidRPr="001F72F3">
        <w:rPr>
          <w:sz w:val="24"/>
          <w:szCs w:val="24"/>
        </w:rPr>
        <w:br w:type="page"/>
      </w:r>
    </w:p>
    <w:p w14:paraId="6B3BBA37" w14:textId="77777777" w:rsidR="00A219A8" w:rsidRDefault="00A219A8" w:rsidP="00A219A8">
      <w:pPr>
        <w:pStyle w:val="Heading2"/>
        <w:spacing w:after="240"/>
      </w:pPr>
      <w:r>
        <w:lastRenderedPageBreak/>
        <w:t>Peperonata</w:t>
      </w:r>
      <w:r>
        <w:rPr>
          <w:rStyle w:val="FootnoteReference"/>
        </w:rPr>
        <w:footnoteReference w:id="1128"/>
      </w:r>
    </w:p>
    <w:p w14:paraId="6D63AD6A" w14:textId="77777777" w:rsidR="00A219A8" w:rsidRDefault="00A219A8" w:rsidP="00A219A8">
      <w:pPr>
        <w:rPr>
          <w:sz w:val="24"/>
          <w:szCs w:val="24"/>
        </w:rPr>
      </w:pPr>
      <w:r w:rsidRPr="00263670">
        <w:rPr>
          <w:sz w:val="24"/>
          <w:szCs w:val="24"/>
          <w:u w:val="single"/>
        </w:rPr>
        <w:t>Zutaten</w:t>
      </w:r>
      <w:r>
        <w:rPr>
          <w:sz w:val="24"/>
          <w:szCs w:val="24"/>
        </w:rPr>
        <w:t xml:space="preserve"> (für 4 Portionen):</w:t>
      </w:r>
    </w:p>
    <w:p w14:paraId="2400A8D5" w14:textId="77777777" w:rsidR="00A219A8" w:rsidRDefault="00A219A8" w:rsidP="00A219A8">
      <w:pPr>
        <w:rPr>
          <w:sz w:val="24"/>
          <w:szCs w:val="24"/>
        </w:rPr>
      </w:pPr>
      <w:r>
        <w:rPr>
          <w:sz w:val="24"/>
          <w:szCs w:val="24"/>
        </w:rPr>
        <w:t>1 große Aubergine (ca. 200-300 g)</w:t>
      </w:r>
    </w:p>
    <w:p w14:paraId="4859A774" w14:textId="77777777" w:rsidR="00A219A8" w:rsidRDefault="00A219A8" w:rsidP="00A219A8">
      <w:pPr>
        <w:rPr>
          <w:sz w:val="24"/>
          <w:szCs w:val="24"/>
        </w:rPr>
      </w:pPr>
      <w:r>
        <w:rPr>
          <w:sz w:val="24"/>
          <w:szCs w:val="24"/>
        </w:rPr>
        <w:t>1 grüne Paprika</w:t>
      </w:r>
    </w:p>
    <w:p w14:paraId="3279F032" w14:textId="77777777" w:rsidR="00A219A8" w:rsidRDefault="00A219A8" w:rsidP="00A219A8">
      <w:pPr>
        <w:rPr>
          <w:sz w:val="24"/>
          <w:szCs w:val="24"/>
        </w:rPr>
      </w:pPr>
      <w:r>
        <w:rPr>
          <w:sz w:val="24"/>
          <w:szCs w:val="24"/>
        </w:rPr>
        <w:t>1 rote Paprika</w:t>
      </w:r>
    </w:p>
    <w:p w14:paraId="0B008CF4" w14:textId="77777777" w:rsidR="00A219A8" w:rsidRDefault="00A219A8" w:rsidP="00A219A8">
      <w:pPr>
        <w:rPr>
          <w:sz w:val="24"/>
          <w:szCs w:val="24"/>
        </w:rPr>
      </w:pPr>
      <w:r>
        <w:rPr>
          <w:sz w:val="24"/>
          <w:szCs w:val="24"/>
        </w:rPr>
        <w:t>1 gelbe Paprika</w:t>
      </w:r>
    </w:p>
    <w:p w14:paraId="2F2C1780" w14:textId="77777777" w:rsidR="00A219A8" w:rsidRDefault="00A219A8" w:rsidP="00A219A8">
      <w:pPr>
        <w:rPr>
          <w:sz w:val="24"/>
          <w:szCs w:val="24"/>
        </w:rPr>
      </w:pPr>
      <w:r>
        <w:rPr>
          <w:sz w:val="24"/>
          <w:szCs w:val="24"/>
        </w:rPr>
        <w:t>100 – 150 g Tropea-Zwiebeln (oder Frühlingszwiebeln oder rote Zwiebeln)</w:t>
      </w:r>
    </w:p>
    <w:p w14:paraId="498E5F71" w14:textId="77777777" w:rsidR="00A219A8" w:rsidRDefault="00A219A8" w:rsidP="00A219A8">
      <w:pPr>
        <w:rPr>
          <w:sz w:val="24"/>
          <w:szCs w:val="24"/>
        </w:rPr>
      </w:pPr>
      <w:r>
        <w:rPr>
          <w:sz w:val="24"/>
          <w:szCs w:val="24"/>
        </w:rPr>
        <w:t>1 Knoblauchzehe</w:t>
      </w:r>
    </w:p>
    <w:p w14:paraId="75F05900" w14:textId="77777777" w:rsidR="00A219A8" w:rsidRDefault="00A219A8" w:rsidP="00A219A8">
      <w:pPr>
        <w:rPr>
          <w:sz w:val="24"/>
          <w:szCs w:val="24"/>
        </w:rPr>
      </w:pPr>
      <w:r>
        <w:rPr>
          <w:sz w:val="24"/>
          <w:szCs w:val="24"/>
        </w:rPr>
        <w:t>8 reife Tomaten (oder 400 g Tomaten aus der Dose)</w:t>
      </w:r>
    </w:p>
    <w:p w14:paraId="209344DF" w14:textId="77777777" w:rsidR="00A219A8" w:rsidRDefault="00A219A8" w:rsidP="00A219A8">
      <w:pPr>
        <w:rPr>
          <w:sz w:val="24"/>
          <w:szCs w:val="24"/>
        </w:rPr>
      </w:pPr>
      <w:r>
        <w:rPr>
          <w:sz w:val="24"/>
          <w:szCs w:val="24"/>
        </w:rPr>
        <w:t>4 Kartoffeln</w:t>
      </w:r>
    </w:p>
    <w:p w14:paraId="4CC5D9D4" w14:textId="77777777" w:rsidR="00A219A8" w:rsidRDefault="00A219A8" w:rsidP="00A219A8">
      <w:pPr>
        <w:rPr>
          <w:sz w:val="24"/>
          <w:szCs w:val="24"/>
        </w:rPr>
      </w:pPr>
      <w:r>
        <w:rPr>
          <w:sz w:val="24"/>
          <w:szCs w:val="24"/>
        </w:rPr>
        <w:t>2-3 getrocknete Lorbeerblätter</w:t>
      </w:r>
    </w:p>
    <w:p w14:paraId="5D428A68" w14:textId="77777777" w:rsidR="00A219A8" w:rsidRDefault="00A219A8" w:rsidP="00A219A8">
      <w:pPr>
        <w:rPr>
          <w:sz w:val="24"/>
          <w:szCs w:val="24"/>
        </w:rPr>
      </w:pPr>
      <w:r>
        <w:rPr>
          <w:sz w:val="24"/>
          <w:szCs w:val="24"/>
        </w:rPr>
        <w:t>Frisches Basilikum (oder getrockneter Oregano)</w:t>
      </w:r>
    </w:p>
    <w:p w14:paraId="5CC4A34D" w14:textId="77777777" w:rsidR="00A219A8" w:rsidRDefault="00A219A8" w:rsidP="00A219A8">
      <w:pPr>
        <w:rPr>
          <w:sz w:val="24"/>
          <w:szCs w:val="24"/>
        </w:rPr>
      </w:pPr>
      <w:r>
        <w:rPr>
          <w:sz w:val="24"/>
          <w:szCs w:val="24"/>
        </w:rPr>
        <w:t>Salz, Pfeffer, Evtl. etwas Gemüsebrühe</w:t>
      </w:r>
    </w:p>
    <w:p w14:paraId="7EB9B3E9" w14:textId="77777777" w:rsidR="00A219A8" w:rsidRDefault="00A219A8" w:rsidP="00A219A8">
      <w:pPr>
        <w:rPr>
          <w:sz w:val="24"/>
          <w:szCs w:val="24"/>
        </w:rPr>
      </w:pPr>
    </w:p>
    <w:p w14:paraId="3537E3E9" w14:textId="77777777" w:rsidR="00A219A8" w:rsidRDefault="00A219A8" w:rsidP="00A219A8">
      <w:pPr>
        <w:rPr>
          <w:sz w:val="24"/>
          <w:szCs w:val="24"/>
        </w:rPr>
      </w:pPr>
      <w:r>
        <w:rPr>
          <w:sz w:val="24"/>
          <w:szCs w:val="24"/>
        </w:rPr>
        <w:t>Zubereitung:</w:t>
      </w:r>
    </w:p>
    <w:p w14:paraId="3C2F3BA2" w14:textId="77777777" w:rsidR="00A219A8" w:rsidRPr="00C128CF" w:rsidRDefault="00A219A8" w:rsidP="00B40E8C">
      <w:pPr>
        <w:pStyle w:val="ListParagraph"/>
        <w:numPr>
          <w:ilvl w:val="0"/>
          <w:numId w:val="1289"/>
        </w:numPr>
        <w:spacing w:after="120"/>
        <w:ind w:left="714" w:hanging="357"/>
        <w:contextualSpacing w:val="0"/>
        <w:jc w:val="both"/>
        <w:rPr>
          <w:sz w:val="24"/>
          <w:szCs w:val="24"/>
        </w:rPr>
      </w:pPr>
      <w:r w:rsidRPr="00C128CF">
        <w:rPr>
          <w:sz w:val="24"/>
          <w:szCs w:val="24"/>
        </w:rPr>
        <w:t>Die Aubergine in ca. 1,5 cm große Würfel schneiden und mit reichlich Salz bestreuen, damit die Bitterstoffe später durch das Pressen ausgeschieden werden. Paprika waschen, Strunk und Kerngehäuse entfernen, in ca. 2,5 – 3 cm große Würfel schneiden. Die Zwiebeln ebenfalls in 2,5 cm große Stücke zerteilen.</w:t>
      </w:r>
    </w:p>
    <w:p w14:paraId="7B0F9575" w14:textId="77777777" w:rsidR="00A219A8" w:rsidRPr="00C128CF" w:rsidRDefault="00A219A8" w:rsidP="00B40E8C">
      <w:pPr>
        <w:pStyle w:val="ListParagraph"/>
        <w:numPr>
          <w:ilvl w:val="0"/>
          <w:numId w:val="1289"/>
        </w:numPr>
        <w:spacing w:after="120"/>
        <w:ind w:left="714" w:hanging="357"/>
        <w:contextualSpacing w:val="0"/>
        <w:jc w:val="both"/>
        <w:rPr>
          <w:sz w:val="24"/>
          <w:szCs w:val="24"/>
        </w:rPr>
      </w:pPr>
      <w:r w:rsidRPr="00C128CF">
        <w:rPr>
          <w:sz w:val="24"/>
          <w:szCs w:val="24"/>
        </w:rPr>
        <w:t>In einer hohen Pfanne etwas Olivenöl auf mittlerer Stufe erhitzen. Eine gepresste Knoblauchzehe (nur für den Geschmack) darin kurz anschwitzen und wieder rausnehmen. Die gewürfelten Tomaten in die Pfanne geben, anbraten und die Paprika-Zwiebel-Mischung hinzufügen. Die gesalzene Aubergine pressen, sodass das gesamte enthaltene Wasser ausgeschieden wird, kurz abwaschen, nochmals pressen, in die Pfanne geben.</w:t>
      </w:r>
    </w:p>
    <w:p w14:paraId="1FE5A104" w14:textId="77777777" w:rsidR="00A219A8" w:rsidRPr="0074421F" w:rsidRDefault="00A219A8" w:rsidP="00B40E8C">
      <w:pPr>
        <w:pStyle w:val="ListParagraph"/>
        <w:numPr>
          <w:ilvl w:val="0"/>
          <w:numId w:val="1289"/>
        </w:numPr>
        <w:spacing w:after="120"/>
        <w:ind w:left="714" w:hanging="357"/>
        <w:contextualSpacing w:val="0"/>
        <w:jc w:val="both"/>
        <w:rPr>
          <w:sz w:val="24"/>
          <w:szCs w:val="24"/>
        </w:rPr>
      </w:pPr>
      <w:r w:rsidRPr="0074421F">
        <w:rPr>
          <w:sz w:val="24"/>
          <w:szCs w:val="24"/>
        </w:rPr>
        <w:t>Als letztes kommen die geschälten und in kleine Würfel geschnittenen Kartoffeln und die Lorbeerblätter hinzu. Das Ganze lässt man ca. 40 Minuten auf niedriger Stufe schmoren. Zum Schluss wird das Gericht mit reichlich Basilikum verfeinert; mit Salz und Pfeffer abschmecken.</w:t>
      </w:r>
      <w:r>
        <w:rPr>
          <w:sz w:val="24"/>
          <w:szCs w:val="24"/>
        </w:rPr>
        <w:t xml:space="preserve"> </w:t>
      </w:r>
      <w:r w:rsidRPr="0074421F">
        <w:rPr>
          <w:sz w:val="24"/>
          <w:szCs w:val="24"/>
        </w:rPr>
        <w:t>Wichtig ist, dass die Zutaten nicht an der Pfanne kleben; bei Bedarf kann man etwas Gemüsebrühe oder mit mehr Olivenöl arbeiten.</w:t>
      </w:r>
    </w:p>
    <w:p w14:paraId="475EE581" w14:textId="77777777" w:rsidR="00A219A8" w:rsidRDefault="00A219A8" w:rsidP="00A219A8">
      <w:pPr>
        <w:ind w:left="708" w:hanging="708"/>
        <w:jc w:val="both"/>
        <w:rPr>
          <w:sz w:val="24"/>
          <w:szCs w:val="24"/>
        </w:rPr>
      </w:pPr>
    </w:p>
    <w:p w14:paraId="19A85E70" w14:textId="1E97518B" w:rsidR="00A219A8" w:rsidRDefault="00A219A8" w:rsidP="006356F7">
      <w:pPr>
        <w:ind w:left="708" w:hanging="708"/>
        <w:jc w:val="both"/>
        <w:rPr>
          <w:rFonts w:asciiTheme="majorHAnsi" w:eastAsiaTheme="majorEastAsia" w:hAnsiTheme="majorHAnsi" w:cstheme="majorBidi"/>
          <w:color w:val="2F5496" w:themeColor="accent1" w:themeShade="BF"/>
          <w:sz w:val="26"/>
          <w:szCs w:val="26"/>
        </w:rPr>
      </w:pPr>
      <w:r>
        <w:rPr>
          <w:sz w:val="24"/>
          <w:szCs w:val="24"/>
        </w:rPr>
        <w:lastRenderedPageBreak/>
        <w:t>Info:</w:t>
      </w:r>
      <w:r>
        <w:rPr>
          <w:sz w:val="24"/>
          <w:szCs w:val="24"/>
        </w:rPr>
        <w:tab/>
        <w:t>Peperonata ist ein relativ einfaches Gericht und wird in Süditalien von Ort zu Ort und von Koch zu Koch unterschiedlich zubereitet. Die traditionelle Basisversion besteht nur aus Paprika, Zwiebeln und Tomaten.</w:t>
      </w:r>
      <w:r>
        <w:br w:type="page"/>
      </w:r>
    </w:p>
    <w:p w14:paraId="7781EF6D" w14:textId="4E57CEE1" w:rsidR="000E007E" w:rsidRDefault="000E007E" w:rsidP="00AB0CA5">
      <w:pPr>
        <w:pStyle w:val="Heading2"/>
        <w:spacing w:after="240"/>
      </w:pPr>
      <w:r>
        <w:lastRenderedPageBreak/>
        <w:t>Gemüsepaella</w:t>
      </w:r>
      <w:r w:rsidR="0045088A">
        <w:rPr>
          <w:rStyle w:val="FootnoteReference"/>
        </w:rPr>
        <w:footnoteReference w:id="1129"/>
      </w:r>
      <w:r>
        <w:t xml:space="preserve"> </w:t>
      </w:r>
    </w:p>
    <w:p w14:paraId="2C79927E" w14:textId="16B9E13A" w:rsidR="000E007E" w:rsidRDefault="000E007E">
      <w:pPr>
        <w:rPr>
          <w:sz w:val="24"/>
          <w:szCs w:val="24"/>
        </w:rPr>
      </w:pPr>
      <w:r w:rsidRPr="00AB0CA5">
        <w:rPr>
          <w:sz w:val="24"/>
          <w:szCs w:val="24"/>
          <w:u w:val="single"/>
        </w:rPr>
        <w:t>Zutaten</w:t>
      </w:r>
      <w:r>
        <w:rPr>
          <w:sz w:val="24"/>
          <w:szCs w:val="24"/>
        </w:rPr>
        <w:t xml:space="preserve"> </w:t>
      </w:r>
      <w:r w:rsidR="00AB0CA5">
        <w:rPr>
          <w:sz w:val="24"/>
          <w:szCs w:val="24"/>
        </w:rPr>
        <w:t>(</w:t>
      </w:r>
      <w:r>
        <w:rPr>
          <w:sz w:val="24"/>
          <w:szCs w:val="24"/>
        </w:rPr>
        <w:t>für 4 Personen</w:t>
      </w:r>
      <w:r w:rsidR="00AB0CA5">
        <w:rPr>
          <w:sz w:val="24"/>
          <w:szCs w:val="24"/>
        </w:rPr>
        <w:t>)</w:t>
      </w:r>
    </w:p>
    <w:p w14:paraId="65660B18" w14:textId="77777777" w:rsidR="000E007E" w:rsidRDefault="000E007E">
      <w:pPr>
        <w:rPr>
          <w:sz w:val="24"/>
          <w:szCs w:val="24"/>
        </w:rPr>
      </w:pPr>
      <w:r>
        <w:rPr>
          <w:sz w:val="24"/>
          <w:szCs w:val="24"/>
        </w:rPr>
        <w:t>250 g Möhren</w:t>
      </w:r>
    </w:p>
    <w:p w14:paraId="47A918CE" w14:textId="77777777" w:rsidR="000E007E" w:rsidRDefault="000E007E">
      <w:pPr>
        <w:rPr>
          <w:sz w:val="24"/>
          <w:szCs w:val="24"/>
        </w:rPr>
      </w:pPr>
      <w:r>
        <w:rPr>
          <w:sz w:val="24"/>
          <w:szCs w:val="24"/>
        </w:rPr>
        <w:t>200 g Zucchini</w:t>
      </w:r>
    </w:p>
    <w:p w14:paraId="7208F94A" w14:textId="77777777" w:rsidR="000E007E" w:rsidRDefault="000E007E">
      <w:pPr>
        <w:rPr>
          <w:sz w:val="24"/>
          <w:szCs w:val="24"/>
        </w:rPr>
      </w:pPr>
      <w:r>
        <w:rPr>
          <w:sz w:val="24"/>
          <w:szCs w:val="24"/>
        </w:rPr>
        <w:t>150 g Champignons</w:t>
      </w:r>
    </w:p>
    <w:p w14:paraId="6653135A" w14:textId="77777777" w:rsidR="000E007E" w:rsidRDefault="000E007E">
      <w:pPr>
        <w:rPr>
          <w:sz w:val="24"/>
          <w:szCs w:val="24"/>
        </w:rPr>
      </w:pPr>
      <w:r>
        <w:rPr>
          <w:sz w:val="24"/>
          <w:szCs w:val="24"/>
        </w:rPr>
        <w:t>2 Knoblauchzehen</w:t>
      </w:r>
    </w:p>
    <w:p w14:paraId="2DF5F233" w14:textId="34700B09" w:rsidR="000E007E" w:rsidRDefault="000E007E">
      <w:pPr>
        <w:rPr>
          <w:sz w:val="24"/>
          <w:szCs w:val="24"/>
        </w:rPr>
      </w:pPr>
      <w:r>
        <w:rPr>
          <w:sz w:val="24"/>
          <w:szCs w:val="24"/>
        </w:rPr>
        <w:t>800 ml Gemüsebrühe</w:t>
      </w:r>
    </w:p>
    <w:p w14:paraId="496432A2" w14:textId="2673A6D7" w:rsidR="000E007E" w:rsidRDefault="000E007E">
      <w:pPr>
        <w:rPr>
          <w:sz w:val="24"/>
          <w:szCs w:val="24"/>
        </w:rPr>
      </w:pPr>
      <w:r>
        <w:rPr>
          <w:sz w:val="24"/>
          <w:szCs w:val="24"/>
        </w:rPr>
        <w:t>4 EL Olivenöl</w:t>
      </w:r>
    </w:p>
    <w:p w14:paraId="3DD44AE4" w14:textId="7B3837E8" w:rsidR="000E007E" w:rsidRDefault="000E007E">
      <w:pPr>
        <w:rPr>
          <w:sz w:val="24"/>
          <w:szCs w:val="24"/>
        </w:rPr>
      </w:pPr>
      <w:r>
        <w:rPr>
          <w:sz w:val="24"/>
          <w:szCs w:val="24"/>
        </w:rPr>
        <w:t>250 g Reis</w:t>
      </w:r>
    </w:p>
    <w:p w14:paraId="36C5C5EE" w14:textId="7993B889" w:rsidR="000E007E" w:rsidRDefault="000E007E">
      <w:pPr>
        <w:rPr>
          <w:sz w:val="24"/>
          <w:szCs w:val="24"/>
        </w:rPr>
      </w:pPr>
      <w:r>
        <w:rPr>
          <w:sz w:val="24"/>
          <w:szCs w:val="24"/>
        </w:rPr>
        <w:t>400 g rote Paprikaschoten</w:t>
      </w:r>
    </w:p>
    <w:p w14:paraId="331B4646" w14:textId="36BD06A2" w:rsidR="000E007E" w:rsidRDefault="000E007E">
      <w:pPr>
        <w:rPr>
          <w:sz w:val="24"/>
          <w:szCs w:val="24"/>
        </w:rPr>
      </w:pPr>
      <w:r>
        <w:rPr>
          <w:sz w:val="24"/>
          <w:szCs w:val="24"/>
        </w:rPr>
        <w:t>Sambal Oelek</w:t>
      </w:r>
    </w:p>
    <w:p w14:paraId="0CB44F38" w14:textId="6CCE82C8" w:rsidR="000E007E" w:rsidRDefault="000E007E">
      <w:pPr>
        <w:rPr>
          <w:sz w:val="24"/>
          <w:szCs w:val="24"/>
        </w:rPr>
      </w:pPr>
      <w:r>
        <w:rPr>
          <w:sz w:val="24"/>
          <w:szCs w:val="24"/>
        </w:rPr>
        <w:t>200 g Cocktailtomaten</w:t>
      </w:r>
    </w:p>
    <w:p w14:paraId="497C19C2" w14:textId="5FFA850A" w:rsidR="000E007E" w:rsidRDefault="000E007E">
      <w:pPr>
        <w:rPr>
          <w:sz w:val="24"/>
          <w:szCs w:val="24"/>
        </w:rPr>
      </w:pPr>
      <w:r>
        <w:rPr>
          <w:sz w:val="24"/>
          <w:szCs w:val="24"/>
        </w:rPr>
        <w:t>Salz, Pfeffer aus der Mühle</w:t>
      </w:r>
    </w:p>
    <w:p w14:paraId="59BB8C51" w14:textId="5A09C83E" w:rsidR="000E007E" w:rsidRDefault="000E007E">
      <w:pPr>
        <w:rPr>
          <w:sz w:val="24"/>
          <w:szCs w:val="24"/>
        </w:rPr>
      </w:pPr>
    </w:p>
    <w:p w14:paraId="4453DEB8" w14:textId="6938F3FE" w:rsidR="000E007E" w:rsidRDefault="000E007E">
      <w:pPr>
        <w:rPr>
          <w:sz w:val="24"/>
          <w:szCs w:val="24"/>
        </w:rPr>
      </w:pPr>
      <w:r>
        <w:rPr>
          <w:sz w:val="24"/>
          <w:szCs w:val="24"/>
        </w:rPr>
        <w:t>Zubereitungszeit: ca. 1 Stunde</w:t>
      </w:r>
    </w:p>
    <w:p w14:paraId="7E595BB5" w14:textId="265D215A" w:rsidR="000E007E" w:rsidRPr="000E007E" w:rsidRDefault="000E007E" w:rsidP="00E76E01">
      <w:pPr>
        <w:pStyle w:val="ListParagraph"/>
        <w:numPr>
          <w:ilvl w:val="0"/>
          <w:numId w:val="150"/>
        </w:numPr>
        <w:spacing w:after="120"/>
        <w:ind w:left="714" w:hanging="357"/>
        <w:contextualSpacing w:val="0"/>
        <w:jc w:val="both"/>
        <w:rPr>
          <w:sz w:val="24"/>
          <w:szCs w:val="24"/>
        </w:rPr>
      </w:pPr>
      <w:r w:rsidRPr="000E007E">
        <w:rPr>
          <w:sz w:val="24"/>
          <w:szCs w:val="24"/>
        </w:rPr>
        <w:t>Das Gemüse waschen, je nach Sorte putzen oder schälen. Champignons nur putzen und vierteln. Möhren und Zucchini längs in 4 cm lange Streifen schneiden. Den Knoblauch schälen und würfeln.</w:t>
      </w:r>
    </w:p>
    <w:p w14:paraId="3882C440" w14:textId="1EBFB05D" w:rsidR="000E007E" w:rsidRPr="000E007E" w:rsidRDefault="000E007E" w:rsidP="00E76E01">
      <w:pPr>
        <w:pStyle w:val="ListParagraph"/>
        <w:numPr>
          <w:ilvl w:val="0"/>
          <w:numId w:val="150"/>
        </w:numPr>
        <w:spacing w:after="120"/>
        <w:ind w:left="714" w:hanging="357"/>
        <w:contextualSpacing w:val="0"/>
        <w:jc w:val="both"/>
        <w:rPr>
          <w:sz w:val="24"/>
          <w:szCs w:val="24"/>
        </w:rPr>
      </w:pPr>
      <w:r w:rsidRPr="000E007E">
        <w:rPr>
          <w:sz w:val="24"/>
          <w:szCs w:val="24"/>
        </w:rPr>
        <w:t>Die Gemüsebrühe aufkochen lassen. Gleichzeitig 3 EL Öl in einer Paellapfanne oder großen Pfanne erhitzen. Knoblauch im Öl anbraten. Den Reis hinzufügen und unter Rühren glasig werden lassen. Vorbereitetes Gemüse und die Pilze dazugeben und kurz mitbraten. Salzen und pfeffern.</w:t>
      </w:r>
    </w:p>
    <w:p w14:paraId="65D6E854" w14:textId="00B5002D" w:rsidR="000E007E" w:rsidRPr="000E007E" w:rsidRDefault="000E007E" w:rsidP="00E76E01">
      <w:pPr>
        <w:pStyle w:val="ListParagraph"/>
        <w:numPr>
          <w:ilvl w:val="0"/>
          <w:numId w:val="150"/>
        </w:numPr>
        <w:spacing w:after="120"/>
        <w:ind w:left="714" w:hanging="357"/>
        <w:contextualSpacing w:val="0"/>
        <w:jc w:val="both"/>
        <w:rPr>
          <w:sz w:val="24"/>
          <w:szCs w:val="24"/>
        </w:rPr>
      </w:pPr>
      <w:r w:rsidRPr="000E007E">
        <w:rPr>
          <w:sz w:val="24"/>
          <w:szCs w:val="24"/>
        </w:rPr>
        <w:t>700 ml Brühe zum Reis gießen. Den Gemüsereis bei schwacher Hitze 20-25 Minuten köcheln lassen, bis der Reis gar ist i, aber noch Biss hat.</w:t>
      </w:r>
    </w:p>
    <w:p w14:paraId="3AD47B1D" w14:textId="1E345D12" w:rsidR="000E007E" w:rsidRPr="000E007E" w:rsidRDefault="000E007E" w:rsidP="00E76E01">
      <w:pPr>
        <w:pStyle w:val="ListParagraph"/>
        <w:numPr>
          <w:ilvl w:val="0"/>
          <w:numId w:val="150"/>
        </w:numPr>
        <w:spacing w:after="120"/>
        <w:ind w:left="714" w:hanging="357"/>
        <w:contextualSpacing w:val="0"/>
        <w:jc w:val="both"/>
        <w:rPr>
          <w:sz w:val="24"/>
          <w:szCs w:val="24"/>
        </w:rPr>
      </w:pPr>
      <w:r w:rsidRPr="000E007E">
        <w:rPr>
          <w:sz w:val="24"/>
          <w:szCs w:val="24"/>
        </w:rPr>
        <w:t>Inzwischen die Paprikaschoten waschen, halbieren, putzen und in Stücke schneiden. Restliches Öl erhitzen, die Paprika darin anbraten. 100 ml Brühe dazu gießen, 10 Minuten köcheln lassen und anschließend fein pürieren. Das Püree mit Sambal Oelek und Salz abschmecken.</w:t>
      </w:r>
    </w:p>
    <w:p w14:paraId="07D2DB96" w14:textId="5E780808" w:rsidR="000E007E" w:rsidRPr="000E007E" w:rsidRDefault="000E007E" w:rsidP="00E76E01">
      <w:pPr>
        <w:pStyle w:val="ListParagraph"/>
        <w:numPr>
          <w:ilvl w:val="0"/>
          <w:numId w:val="150"/>
        </w:numPr>
        <w:spacing w:after="120"/>
        <w:ind w:left="714" w:hanging="357"/>
        <w:contextualSpacing w:val="0"/>
        <w:jc w:val="both"/>
        <w:rPr>
          <w:sz w:val="24"/>
          <w:szCs w:val="24"/>
        </w:rPr>
      </w:pPr>
      <w:r w:rsidRPr="000E007E">
        <w:rPr>
          <w:sz w:val="24"/>
          <w:szCs w:val="24"/>
        </w:rPr>
        <w:t>Die Paella eventuell mit Salz und Pfeffer nachwürzen. Die Tomaten waschen und halbieren, auf der Paella verteilen. Das Paprikapüree dazu servieren.</w:t>
      </w:r>
    </w:p>
    <w:p w14:paraId="7806C702" w14:textId="77777777" w:rsidR="000E007E" w:rsidRDefault="000E007E">
      <w:pPr>
        <w:rPr>
          <w:sz w:val="24"/>
          <w:szCs w:val="24"/>
        </w:rPr>
      </w:pPr>
    </w:p>
    <w:p w14:paraId="36D54A1E" w14:textId="77777777" w:rsidR="00C976C5" w:rsidRDefault="00C976C5">
      <w:pPr>
        <w:rPr>
          <w:sz w:val="24"/>
          <w:szCs w:val="24"/>
        </w:rPr>
      </w:pPr>
      <w:r>
        <w:rPr>
          <w:sz w:val="24"/>
          <w:szCs w:val="24"/>
        </w:rPr>
        <w:br w:type="page"/>
      </w:r>
    </w:p>
    <w:p w14:paraId="6758AD52" w14:textId="3D6E70BB" w:rsidR="00C976C5" w:rsidRDefault="00C976C5" w:rsidP="00C976C5">
      <w:pPr>
        <w:pStyle w:val="Heading2"/>
        <w:spacing w:after="240"/>
      </w:pPr>
      <w:r>
        <w:lastRenderedPageBreak/>
        <w:t xml:space="preserve">Gemüsepaella </w:t>
      </w:r>
      <w:r w:rsidR="007C2887">
        <w:t xml:space="preserve">mit Kichererbsen </w:t>
      </w:r>
      <w:r>
        <w:t>Nr. 2</w:t>
      </w:r>
      <w:r w:rsidR="007C2887">
        <w:rPr>
          <w:rStyle w:val="FootnoteReference"/>
        </w:rPr>
        <w:footnoteReference w:id="1130"/>
      </w:r>
      <w:r>
        <w:t xml:space="preserve"> </w:t>
      </w:r>
    </w:p>
    <w:p w14:paraId="7C704109" w14:textId="57F9C664" w:rsidR="00C976C5" w:rsidRDefault="00C976C5">
      <w:pPr>
        <w:rPr>
          <w:sz w:val="24"/>
          <w:szCs w:val="24"/>
        </w:rPr>
      </w:pPr>
      <w:r w:rsidRPr="00C976C5">
        <w:rPr>
          <w:sz w:val="24"/>
          <w:szCs w:val="24"/>
          <w:u w:val="single"/>
        </w:rPr>
        <w:t>Zutaten</w:t>
      </w:r>
      <w:r>
        <w:rPr>
          <w:sz w:val="24"/>
          <w:szCs w:val="24"/>
        </w:rPr>
        <w:t xml:space="preserve"> (für 4 Portionen):</w:t>
      </w:r>
    </w:p>
    <w:p w14:paraId="3BFC8830" w14:textId="77777777" w:rsidR="00C976C5" w:rsidRDefault="00C976C5">
      <w:pPr>
        <w:rPr>
          <w:sz w:val="24"/>
          <w:szCs w:val="24"/>
        </w:rPr>
      </w:pPr>
      <w:r>
        <w:rPr>
          <w:sz w:val="24"/>
          <w:szCs w:val="24"/>
        </w:rPr>
        <w:t>2 Frühlingszwiebeln</w:t>
      </w:r>
    </w:p>
    <w:p w14:paraId="320CBD61" w14:textId="77777777" w:rsidR="00C976C5" w:rsidRDefault="00C976C5">
      <w:pPr>
        <w:rPr>
          <w:sz w:val="24"/>
          <w:szCs w:val="24"/>
        </w:rPr>
      </w:pPr>
      <w:r>
        <w:rPr>
          <w:sz w:val="24"/>
          <w:szCs w:val="24"/>
        </w:rPr>
        <w:t>2 Knoblauchzehen</w:t>
      </w:r>
    </w:p>
    <w:p w14:paraId="14183810" w14:textId="77777777" w:rsidR="00C976C5" w:rsidRDefault="00C976C5">
      <w:pPr>
        <w:rPr>
          <w:sz w:val="24"/>
          <w:szCs w:val="24"/>
        </w:rPr>
      </w:pPr>
      <w:r>
        <w:rPr>
          <w:sz w:val="24"/>
          <w:szCs w:val="24"/>
        </w:rPr>
        <w:t>2-3 EL Olivenöl</w:t>
      </w:r>
    </w:p>
    <w:p w14:paraId="2497B46E" w14:textId="77777777" w:rsidR="00C976C5" w:rsidRDefault="00C976C5">
      <w:pPr>
        <w:rPr>
          <w:sz w:val="24"/>
          <w:szCs w:val="24"/>
        </w:rPr>
      </w:pPr>
      <w:r>
        <w:rPr>
          <w:sz w:val="24"/>
          <w:szCs w:val="24"/>
        </w:rPr>
        <w:t>350 g Reis</w:t>
      </w:r>
    </w:p>
    <w:p w14:paraId="33D3E3B9" w14:textId="7C7275F1" w:rsidR="00C976C5" w:rsidRDefault="00C976C5">
      <w:pPr>
        <w:rPr>
          <w:sz w:val="24"/>
          <w:szCs w:val="24"/>
        </w:rPr>
      </w:pPr>
      <w:r>
        <w:rPr>
          <w:sz w:val="24"/>
          <w:szCs w:val="24"/>
        </w:rPr>
        <w:t>150 ml trockener Weißwein</w:t>
      </w:r>
    </w:p>
    <w:p w14:paraId="7174F2CC" w14:textId="68041E30" w:rsidR="00C976C5" w:rsidRDefault="00C976C5">
      <w:pPr>
        <w:rPr>
          <w:sz w:val="24"/>
          <w:szCs w:val="24"/>
        </w:rPr>
      </w:pPr>
      <w:r>
        <w:rPr>
          <w:sz w:val="24"/>
          <w:szCs w:val="24"/>
        </w:rPr>
        <w:t>Salz, Pfeffer</w:t>
      </w:r>
    </w:p>
    <w:p w14:paraId="639C96A1" w14:textId="77777777" w:rsidR="00C976C5" w:rsidRDefault="00C976C5">
      <w:pPr>
        <w:rPr>
          <w:sz w:val="24"/>
          <w:szCs w:val="24"/>
        </w:rPr>
      </w:pPr>
      <w:r>
        <w:rPr>
          <w:sz w:val="24"/>
          <w:szCs w:val="24"/>
        </w:rPr>
        <w:t>1 Msp. Safranpulver</w:t>
      </w:r>
    </w:p>
    <w:p w14:paraId="68A43DE0" w14:textId="07C50310" w:rsidR="00C976C5" w:rsidRDefault="00C976C5">
      <w:pPr>
        <w:rPr>
          <w:sz w:val="24"/>
          <w:szCs w:val="24"/>
        </w:rPr>
      </w:pPr>
      <w:r>
        <w:rPr>
          <w:sz w:val="24"/>
          <w:szCs w:val="24"/>
        </w:rPr>
        <w:t>400 ml Gemüsebrühe</w:t>
      </w:r>
    </w:p>
    <w:p w14:paraId="2D797363" w14:textId="26D2ECAF" w:rsidR="00C976C5" w:rsidRDefault="00C976C5">
      <w:pPr>
        <w:rPr>
          <w:sz w:val="24"/>
          <w:szCs w:val="24"/>
        </w:rPr>
      </w:pPr>
      <w:r>
        <w:rPr>
          <w:sz w:val="24"/>
          <w:szCs w:val="24"/>
        </w:rPr>
        <w:t>250 g passierte Tomaten</w:t>
      </w:r>
    </w:p>
    <w:p w14:paraId="15FDF3FD" w14:textId="77777777" w:rsidR="00C976C5" w:rsidRDefault="00C976C5">
      <w:pPr>
        <w:rPr>
          <w:sz w:val="24"/>
          <w:szCs w:val="24"/>
        </w:rPr>
      </w:pPr>
      <w:r>
        <w:rPr>
          <w:sz w:val="24"/>
          <w:szCs w:val="24"/>
        </w:rPr>
        <w:t>2 rote Paprikaschoten</w:t>
      </w:r>
    </w:p>
    <w:p w14:paraId="1027B336" w14:textId="77777777" w:rsidR="00C976C5" w:rsidRDefault="00C976C5">
      <w:pPr>
        <w:rPr>
          <w:sz w:val="24"/>
          <w:szCs w:val="24"/>
        </w:rPr>
      </w:pPr>
      <w:r>
        <w:rPr>
          <w:sz w:val="24"/>
          <w:szCs w:val="24"/>
        </w:rPr>
        <w:t>400 g Kichererbsen (aus der Dose)</w:t>
      </w:r>
    </w:p>
    <w:p w14:paraId="2B45AE84" w14:textId="77777777" w:rsidR="00C976C5" w:rsidRDefault="00C976C5">
      <w:pPr>
        <w:rPr>
          <w:sz w:val="24"/>
          <w:szCs w:val="24"/>
        </w:rPr>
      </w:pPr>
      <w:r>
        <w:rPr>
          <w:sz w:val="24"/>
          <w:szCs w:val="24"/>
        </w:rPr>
        <w:t>2 EL gehackte Petersilie</w:t>
      </w:r>
    </w:p>
    <w:p w14:paraId="4C2CB977" w14:textId="77777777" w:rsidR="00F50500" w:rsidRDefault="00C976C5">
      <w:pPr>
        <w:rPr>
          <w:sz w:val="24"/>
          <w:szCs w:val="24"/>
        </w:rPr>
      </w:pPr>
      <w:r>
        <w:rPr>
          <w:sz w:val="24"/>
          <w:szCs w:val="24"/>
        </w:rPr>
        <w:t>Zitronenspalten zum Garnieren</w:t>
      </w:r>
    </w:p>
    <w:p w14:paraId="5F7C65B7" w14:textId="77777777" w:rsidR="00F50500" w:rsidRDefault="00F50500">
      <w:pPr>
        <w:rPr>
          <w:sz w:val="24"/>
          <w:szCs w:val="24"/>
        </w:rPr>
      </w:pPr>
    </w:p>
    <w:p w14:paraId="14B11411" w14:textId="77777777" w:rsidR="00E01D57" w:rsidRDefault="00F50500">
      <w:pPr>
        <w:rPr>
          <w:sz w:val="24"/>
          <w:szCs w:val="24"/>
        </w:rPr>
      </w:pPr>
      <w:r>
        <w:rPr>
          <w:sz w:val="24"/>
          <w:szCs w:val="24"/>
        </w:rPr>
        <w:t xml:space="preserve">Zubereitung: </w:t>
      </w:r>
    </w:p>
    <w:p w14:paraId="2676C99D" w14:textId="78B434B4" w:rsidR="00571432" w:rsidRPr="00993961" w:rsidRDefault="00E01D57" w:rsidP="00B40E8C">
      <w:pPr>
        <w:pStyle w:val="ListParagraph"/>
        <w:numPr>
          <w:ilvl w:val="0"/>
          <w:numId w:val="1980"/>
        </w:numPr>
        <w:spacing w:after="120"/>
        <w:ind w:left="714" w:hanging="357"/>
        <w:contextualSpacing w:val="0"/>
        <w:jc w:val="both"/>
        <w:rPr>
          <w:sz w:val="24"/>
          <w:szCs w:val="24"/>
        </w:rPr>
      </w:pPr>
      <w:r w:rsidRPr="00993961">
        <w:rPr>
          <w:sz w:val="24"/>
          <w:szCs w:val="24"/>
        </w:rPr>
        <w:t>Frühlingszwiebeln putzen, waschen und das Grün sehr schräg in feine Ringe schneiden. Den weißen Teil fein hacken</w:t>
      </w:r>
      <w:r w:rsidR="00571432" w:rsidRPr="00993961">
        <w:rPr>
          <w:sz w:val="24"/>
          <w:szCs w:val="24"/>
        </w:rPr>
        <w:t>. Den Knoblauch schälen und in feine Würfel schneiden. DAS Olivenöl in einer großen Pfanne erhit</w:t>
      </w:r>
      <w:r w:rsidR="00993961" w:rsidRPr="00993961">
        <w:rPr>
          <w:sz w:val="24"/>
          <w:szCs w:val="24"/>
        </w:rPr>
        <w:t>z</w:t>
      </w:r>
      <w:r w:rsidR="00571432" w:rsidRPr="00993961">
        <w:rPr>
          <w:sz w:val="24"/>
          <w:szCs w:val="24"/>
        </w:rPr>
        <w:t>en und das Weiß der Frühlingszwiebeln und den Knoblauch darin andünsten. Den Reis hinzufügen, kurz mitbraten und mit dem Wein ablöschen. Mit Salz, Pfeffer und Safran würzen.</w:t>
      </w:r>
    </w:p>
    <w:p w14:paraId="0101A396" w14:textId="77777777" w:rsidR="00993961" w:rsidRPr="00993961" w:rsidRDefault="00571432" w:rsidP="00B40E8C">
      <w:pPr>
        <w:pStyle w:val="ListParagraph"/>
        <w:numPr>
          <w:ilvl w:val="0"/>
          <w:numId w:val="1980"/>
        </w:numPr>
        <w:spacing w:after="120"/>
        <w:ind w:left="714" w:hanging="357"/>
        <w:contextualSpacing w:val="0"/>
        <w:jc w:val="both"/>
        <w:rPr>
          <w:sz w:val="24"/>
          <w:szCs w:val="24"/>
        </w:rPr>
      </w:pPr>
      <w:r w:rsidRPr="00993961">
        <w:rPr>
          <w:sz w:val="24"/>
          <w:szCs w:val="24"/>
        </w:rPr>
        <w:t>Die Brühe angießen, die Tomaten hinzufügen und alles aufkochen. Die Paprikaschoten längs halbieren, entkernen, waschen und in Stücke schneiden. Die Kichererbsen in ein Sieb gießen</w:t>
      </w:r>
      <w:r w:rsidR="00993961" w:rsidRPr="00993961">
        <w:rPr>
          <w:sz w:val="24"/>
          <w:szCs w:val="24"/>
        </w:rPr>
        <w:t>, kalt abbrausen und abtropfen lassen.</w:t>
      </w:r>
    </w:p>
    <w:p w14:paraId="6BFE39A4" w14:textId="02914CA1" w:rsidR="00993961" w:rsidRPr="00993961" w:rsidRDefault="00993961" w:rsidP="00B40E8C">
      <w:pPr>
        <w:pStyle w:val="ListParagraph"/>
        <w:numPr>
          <w:ilvl w:val="0"/>
          <w:numId w:val="1980"/>
        </w:numPr>
        <w:spacing w:after="120"/>
        <w:ind w:left="714" w:hanging="357"/>
        <w:contextualSpacing w:val="0"/>
        <w:jc w:val="both"/>
        <w:rPr>
          <w:sz w:val="24"/>
          <w:szCs w:val="24"/>
        </w:rPr>
      </w:pPr>
      <w:r w:rsidRPr="00993961">
        <w:rPr>
          <w:sz w:val="24"/>
          <w:szCs w:val="24"/>
        </w:rPr>
        <w:t>Paprika und Kichererbsen unter den Reis mischen und unter gelegentlichem Rühren bei schwacher Hitze etwa 20 Minuten garen, bis der Reis die Flüssigkeit vollständig aufgesogen hat. Falls nötig, noch etwas Brühe angießen.</w:t>
      </w:r>
    </w:p>
    <w:p w14:paraId="40E1034F" w14:textId="251078EE" w:rsidR="00F0161C" w:rsidRPr="00993961" w:rsidRDefault="00993961" w:rsidP="00B40E8C">
      <w:pPr>
        <w:pStyle w:val="ListParagraph"/>
        <w:numPr>
          <w:ilvl w:val="0"/>
          <w:numId w:val="1980"/>
        </w:numPr>
        <w:spacing w:after="120"/>
        <w:ind w:left="714" w:hanging="357"/>
        <w:contextualSpacing w:val="0"/>
        <w:jc w:val="both"/>
        <w:rPr>
          <w:sz w:val="24"/>
          <w:szCs w:val="24"/>
        </w:rPr>
      </w:pPr>
      <w:r w:rsidRPr="00993961">
        <w:rPr>
          <w:sz w:val="24"/>
          <w:szCs w:val="24"/>
        </w:rPr>
        <w:t xml:space="preserve">Kurz vor Ende der Garzeit das Grün der Frühlingszwiebeln und die Petersilie unterrühren und die Paella mit Salz und Pfeffer abschmecken. Nach Belieben in der Pfanne servieren und mit den Zitronenspalten garnieren. </w:t>
      </w:r>
      <w:r w:rsidR="00F0161C" w:rsidRPr="00993961">
        <w:rPr>
          <w:sz w:val="24"/>
          <w:szCs w:val="24"/>
        </w:rPr>
        <w:br w:type="page"/>
      </w:r>
    </w:p>
    <w:p w14:paraId="3CC7A036" w14:textId="77777777" w:rsidR="004A2034" w:rsidRDefault="004A2034" w:rsidP="004A2034">
      <w:pPr>
        <w:pStyle w:val="Heading2"/>
        <w:spacing w:after="240"/>
      </w:pPr>
      <w:r>
        <w:lastRenderedPageBreak/>
        <w:t>Türkisches Linsenpüree</w:t>
      </w:r>
      <w:r>
        <w:rPr>
          <w:rStyle w:val="FootnoteReference"/>
        </w:rPr>
        <w:footnoteReference w:id="1131"/>
      </w:r>
      <w:r>
        <w:t xml:space="preserve"> </w:t>
      </w:r>
    </w:p>
    <w:p w14:paraId="5159FFFF" w14:textId="77777777" w:rsidR="004A2034" w:rsidRDefault="004A2034" w:rsidP="004A2034">
      <w:pPr>
        <w:rPr>
          <w:sz w:val="24"/>
          <w:szCs w:val="24"/>
        </w:rPr>
      </w:pPr>
      <w:r w:rsidRPr="000E0CBE">
        <w:rPr>
          <w:sz w:val="24"/>
          <w:szCs w:val="24"/>
          <w:u w:val="single"/>
        </w:rPr>
        <w:t>Zutaten</w:t>
      </w:r>
      <w:r>
        <w:rPr>
          <w:sz w:val="24"/>
          <w:szCs w:val="24"/>
        </w:rPr>
        <w:t xml:space="preserve"> (für eine Vorspeise für 4 Portionen):</w:t>
      </w:r>
    </w:p>
    <w:p w14:paraId="04BEC550" w14:textId="77777777" w:rsidR="004A2034" w:rsidRDefault="004A2034" w:rsidP="004A2034">
      <w:pPr>
        <w:rPr>
          <w:sz w:val="24"/>
          <w:szCs w:val="24"/>
        </w:rPr>
      </w:pPr>
      <w:r>
        <w:rPr>
          <w:sz w:val="24"/>
          <w:szCs w:val="24"/>
        </w:rPr>
        <w:t>200 g rote Linsen</w:t>
      </w:r>
    </w:p>
    <w:p w14:paraId="25A44237" w14:textId="77777777" w:rsidR="004A2034" w:rsidRDefault="004A2034" w:rsidP="004A2034">
      <w:pPr>
        <w:rPr>
          <w:sz w:val="24"/>
          <w:szCs w:val="24"/>
        </w:rPr>
      </w:pPr>
      <w:r>
        <w:rPr>
          <w:sz w:val="24"/>
          <w:szCs w:val="24"/>
        </w:rPr>
        <w:t>600 ml Wasser</w:t>
      </w:r>
    </w:p>
    <w:p w14:paraId="298CFBA4" w14:textId="77777777" w:rsidR="004A2034" w:rsidRDefault="004A2034" w:rsidP="004A2034">
      <w:pPr>
        <w:rPr>
          <w:sz w:val="24"/>
          <w:szCs w:val="24"/>
        </w:rPr>
      </w:pPr>
      <w:r>
        <w:rPr>
          <w:sz w:val="24"/>
          <w:szCs w:val="24"/>
        </w:rPr>
        <w:t>1,5 TL Salz</w:t>
      </w:r>
    </w:p>
    <w:p w14:paraId="209E9D3E" w14:textId="77777777" w:rsidR="004A2034" w:rsidRDefault="004A2034" w:rsidP="004A2034">
      <w:pPr>
        <w:rPr>
          <w:sz w:val="24"/>
          <w:szCs w:val="24"/>
        </w:rPr>
      </w:pPr>
      <w:r>
        <w:rPr>
          <w:sz w:val="24"/>
          <w:szCs w:val="24"/>
        </w:rPr>
        <w:t>2 Lorbeerblätter</w:t>
      </w:r>
    </w:p>
    <w:p w14:paraId="00032520" w14:textId="77777777" w:rsidR="004A2034" w:rsidRDefault="004A2034" w:rsidP="004A2034">
      <w:pPr>
        <w:rPr>
          <w:sz w:val="24"/>
          <w:szCs w:val="24"/>
        </w:rPr>
      </w:pPr>
      <w:r>
        <w:rPr>
          <w:sz w:val="24"/>
          <w:szCs w:val="24"/>
        </w:rPr>
        <w:t>2 Zwiebeln</w:t>
      </w:r>
    </w:p>
    <w:p w14:paraId="13B3E8B0" w14:textId="77777777" w:rsidR="004A2034" w:rsidRDefault="004A2034" w:rsidP="004A2034">
      <w:pPr>
        <w:rPr>
          <w:sz w:val="24"/>
          <w:szCs w:val="24"/>
        </w:rPr>
      </w:pPr>
      <w:r>
        <w:rPr>
          <w:sz w:val="24"/>
          <w:szCs w:val="24"/>
        </w:rPr>
        <w:t>2 Knoblauchzehen</w:t>
      </w:r>
    </w:p>
    <w:p w14:paraId="77F253EB" w14:textId="77777777" w:rsidR="004A2034" w:rsidRDefault="004A2034" w:rsidP="004A2034">
      <w:pPr>
        <w:rPr>
          <w:sz w:val="24"/>
          <w:szCs w:val="24"/>
        </w:rPr>
      </w:pPr>
      <w:r>
        <w:rPr>
          <w:sz w:val="24"/>
          <w:szCs w:val="24"/>
        </w:rPr>
        <w:t>4 EL Olivenöl</w:t>
      </w:r>
    </w:p>
    <w:p w14:paraId="268A5DF0" w14:textId="77777777" w:rsidR="004A2034" w:rsidRDefault="004A2034" w:rsidP="004A2034">
      <w:pPr>
        <w:rPr>
          <w:sz w:val="24"/>
          <w:szCs w:val="24"/>
        </w:rPr>
      </w:pPr>
      <w:r>
        <w:rPr>
          <w:sz w:val="24"/>
          <w:szCs w:val="24"/>
        </w:rPr>
        <w:t>2 EL Pinienkerne</w:t>
      </w:r>
    </w:p>
    <w:p w14:paraId="2542904A" w14:textId="77777777" w:rsidR="004A2034" w:rsidRDefault="004A2034" w:rsidP="004A2034">
      <w:pPr>
        <w:rPr>
          <w:sz w:val="24"/>
          <w:szCs w:val="24"/>
        </w:rPr>
      </w:pPr>
      <w:r>
        <w:rPr>
          <w:sz w:val="24"/>
          <w:szCs w:val="24"/>
        </w:rPr>
        <w:t>1 TL gemahlener Kreuzkümmel</w:t>
      </w:r>
    </w:p>
    <w:p w14:paraId="05A62108" w14:textId="77777777" w:rsidR="004A2034" w:rsidRDefault="004A2034" w:rsidP="004A2034">
      <w:pPr>
        <w:rPr>
          <w:sz w:val="24"/>
          <w:szCs w:val="24"/>
        </w:rPr>
      </w:pPr>
      <w:r>
        <w:rPr>
          <w:sz w:val="24"/>
          <w:szCs w:val="24"/>
        </w:rPr>
        <w:t>1 TL Zucker</w:t>
      </w:r>
    </w:p>
    <w:p w14:paraId="514DE195" w14:textId="77777777" w:rsidR="004A2034" w:rsidRDefault="004A2034" w:rsidP="004A2034">
      <w:pPr>
        <w:rPr>
          <w:sz w:val="24"/>
          <w:szCs w:val="24"/>
        </w:rPr>
      </w:pPr>
      <w:r>
        <w:rPr>
          <w:sz w:val="24"/>
          <w:szCs w:val="24"/>
        </w:rPr>
        <w:t>Saft von ½ Zitrone</w:t>
      </w:r>
    </w:p>
    <w:p w14:paraId="33D3FB61" w14:textId="77777777" w:rsidR="004A2034" w:rsidRDefault="004A2034" w:rsidP="004A2034">
      <w:pPr>
        <w:rPr>
          <w:sz w:val="24"/>
          <w:szCs w:val="24"/>
        </w:rPr>
      </w:pPr>
      <w:r>
        <w:rPr>
          <w:sz w:val="24"/>
          <w:szCs w:val="24"/>
        </w:rPr>
        <w:t>Etwas Dill, Chiliflocken</w:t>
      </w:r>
    </w:p>
    <w:p w14:paraId="665F8171" w14:textId="77777777" w:rsidR="004A2034" w:rsidRDefault="004A2034" w:rsidP="004A2034">
      <w:pPr>
        <w:rPr>
          <w:sz w:val="24"/>
          <w:szCs w:val="24"/>
        </w:rPr>
      </w:pPr>
    </w:p>
    <w:p w14:paraId="78F5B7A5" w14:textId="77777777" w:rsidR="004A2034" w:rsidRDefault="004A2034" w:rsidP="004A2034">
      <w:pPr>
        <w:rPr>
          <w:sz w:val="24"/>
          <w:szCs w:val="24"/>
        </w:rPr>
      </w:pPr>
      <w:r>
        <w:rPr>
          <w:sz w:val="24"/>
          <w:szCs w:val="24"/>
        </w:rPr>
        <w:t>Zubereitung:</w:t>
      </w:r>
    </w:p>
    <w:p w14:paraId="05932EDB" w14:textId="77777777" w:rsidR="004A2034" w:rsidRPr="00F72D99" w:rsidRDefault="004A2034" w:rsidP="00B40E8C">
      <w:pPr>
        <w:pStyle w:val="ListParagraph"/>
        <w:numPr>
          <w:ilvl w:val="0"/>
          <w:numId w:val="1978"/>
        </w:numPr>
        <w:spacing w:after="120"/>
        <w:contextualSpacing w:val="0"/>
        <w:jc w:val="both"/>
        <w:rPr>
          <w:sz w:val="24"/>
          <w:szCs w:val="24"/>
        </w:rPr>
      </w:pPr>
      <w:r w:rsidRPr="00F72D99">
        <w:rPr>
          <w:sz w:val="24"/>
          <w:szCs w:val="24"/>
        </w:rPr>
        <w:t>Die Linsen waschen und mit Wasser, Salz und Lorbeer bei mittlerer Hitze und geschlossenem Deckel 15 bis 20 Minuten lang weichkochen. Dabei immer wieder umrühren. Die Linsen saufen das Wasser komplett auf und zerfallen. Die Masse soll nicht anbrennen, deshalb zum Ende der Garzeit nicht aus den Augen lassen.</w:t>
      </w:r>
    </w:p>
    <w:p w14:paraId="7A79290C" w14:textId="77777777" w:rsidR="004A2034" w:rsidRDefault="004A2034" w:rsidP="00B40E8C">
      <w:pPr>
        <w:pStyle w:val="ListParagraph"/>
        <w:numPr>
          <w:ilvl w:val="0"/>
          <w:numId w:val="1978"/>
        </w:numPr>
        <w:spacing w:after="120"/>
        <w:ind w:left="714" w:hanging="357"/>
        <w:contextualSpacing w:val="0"/>
        <w:jc w:val="both"/>
        <w:rPr>
          <w:sz w:val="24"/>
          <w:szCs w:val="24"/>
        </w:rPr>
      </w:pPr>
      <w:r w:rsidRPr="00F72D99">
        <w:rPr>
          <w:sz w:val="24"/>
          <w:szCs w:val="24"/>
        </w:rPr>
        <w:t>Lorbeerblätter entfernen. Zwiebeln und Knoblauch schälen und klein schneiden. In einer Pfanne mit Olivenöl erhitzen.</w:t>
      </w:r>
    </w:p>
    <w:p w14:paraId="67FB1E3C" w14:textId="355361B6" w:rsidR="006356F7" w:rsidRPr="00F72D99" w:rsidRDefault="006356F7" w:rsidP="00B40E8C">
      <w:pPr>
        <w:pStyle w:val="ListParagraph"/>
        <w:numPr>
          <w:ilvl w:val="0"/>
          <w:numId w:val="1978"/>
        </w:numPr>
        <w:spacing w:after="120"/>
        <w:ind w:left="714" w:hanging="357"/>
        <w:contextualSpacing w:val="0"/>
        <w:jc w:val="both"/>
        <w:rPr>
          <w:sz w:val="24"/>
          <w:szCs w:val="24"/>
        </w:rPr>
      </w:pPr>
      <w:r>
        <w:rPr>
          <w:sz w:val="24"/>
          <w:szCs w:val="24"/>
        </w:rPr>
        <w:t>Pinien</w:t>
      </w:r>
      <w:r w:rsidRPr="00F72D99">
        <w:rPr>
          <w:sz w:val="24"/>
          <w:szCs w:val="24"/>
        </w:rPr>
        <w:t>kerne, Kreuzkümmel und Zucker dazugeben. Alles einige Minuten bei mittlerer Hitze dünsten, bis die Zwiebeln weich sind. Diese Mischung zu den Linsen geben, alles mit dem Stabmixer pürieren. Mit Zitronensaft abschmecken und mit gehacktem Dill und Chiliflocken bestreuen</w:t>
      </w:r>
      <w:r w:rsidR="002E681C">
        <w:rPr>
          <w:sz w:val="24"/>
          <w:szCs w:val="24"/>
        </w:rPr>
        <w:t>.</w:t>
      </w:r>
    </w:p>
    <w:p w14:paraId="232E282A" w14:textId="5AD84E7E" w:rsidR="004A2034" w:rsidRDefault="004A2034" w:rsidP="004A2034">
      <w:pPr>
        <w:rPr>
          <w:rFonts w:asciiTheme="majorHAnsi" w:eastAsiaTheme="majorEastAsia" w:hAnsiTheme="majorHAnsi" w:cstheme="majorBidi"/>
          <w:color w:val="2F5496" w:themeColor="accent1" w:themeShade="BF"/>
          <w:sz w:val="26"/>
          <w:szCs w:val="26"/>
        </w:rPr>
      </w:pPr>
      <w:r>
        <w:br w:type="page"/>
      </w:r>
    </w:p>
    <w:p w14:paraId="7AAD66AB" w14:textId="7DF460AF" w:rsidR="004F02FD" w:rsidRDefault="00CF3F55" w:rsidP="008C79B7">
      <w:pPr>
        <w:pStyle w:val="Heading2"/>
        <w:spacing w:after="240"/>
      </w:pPr>
      <w:r>
        <w:lastRenderedPageBreak/>
        <w:t>Rote Linsenbällchen mit Zitronenmelissen</w:t>
      </w:r>
      <w:r w:rsidR="004F02FD">
        <w:t>sauce</w:t>
      </w:r>
      <w:r w:rsidR="00796C89">
        <w:rPr>
          <w:rStyle w:val="FootnoteReference"/>
        </w:rPr>
        <w:footnoteReference w:id="1132"/>
      </w:r>
      <w:r w:rsidR="004F02FD">
        <w:t xml:space="preserve"> </w:t>
      </w:r>
    </w:p>
    <w:p w14:paraId="41077137" w14:textId="78F692D6" w:rsidR="004F02FD" w:rsidRDefault="004F02FD">
      <w:pPr>
        <w:rPr>
          <w:sz w:val="24"/>
          <w:szCs w:val="24"/>
        </w:rPr>
      </w:pPr>
      <w:r w:rsidRPr="008C79B7">
        <w:rPr>
          <w:sz w:val="24"/>
          <w:szCs w:val="24"/>
          <w:u w:val="single"/>
        </w:rPr>
        <w:t>Zutaten</w:t>
      </w:r>
      <w:r>
        <w:rPr>
          <w:sz w:val="24"/>
          <w:szCs w:val="24"/>
        </w:rPr>
        <w:t xml:space="preserve"> </w:t>
      </w:r>
      <w:r w:rsidR="008C79B7">
        <w:rPr>
          <w:sz w:val="24"/>
          <w:szCs w:val="24"/>
        </w:rPr>
        <w:t>(</w:t>
      </w:r>
      <w:r>
        <w:rPr>
          <w:sz w:val="24"/>
          <w:szCs w:val="24"/>
        </w:rPr>
        <w:t>für 15 Bällchen</w:t>
      </w:r>
      <w:r w:rsidR="008C79B7">
        <w:rPr>
          <w:sz w:val="24"/>
          <w:szCs w:val="24"/>
        </w:rPr>
        <w:t>):</w:t>
      </w:r>
    </w:p>
    <w:p w14:paraId="5C64FA91" w14:textId="77777777" w:rsidR="004F02FD" w:rsidRDefault="004F02FD">
      <w:pPr>
        <w:rPr>
          <w:sz w:val="24"/>
          <w:szCs w:val="24"/>
        </w:rPr>
      </w:pPr>
      <w:r>
        <w:rPr>
          <w:sz w:val="24"/>
          <w:szCs w:val="24"/>
        </w:rPr>
        <w:t>200 g rote Linsen</w:t>
      </w:r>
    </w:p>
    <w:p w14:paraId="6A402415" w14:textId="77777777" w:rsidR="009170A1" w:rsidRDefault="004F02FD">
      <w:pPr>
        <w:rPr>
          <w:sz w:val="24"/>
          <w:szCs w:val="24"/>
        </w:rPr>
      </w:pPr>
      <w:r>
        <w:rPr>
          <w:sz w:val="24"/>
          <w:szCs w:val="24"/>
        </w:rPr>
        <w:t xml:space="preserve">½ </w:t>
      </w:r>
      <w:r w:rsidR="009170A1">
        <w:rPr>
          <w:sz w:val="24"/>
          <w:szCs w:val="24"/>
        </w:rPr>
        <w:t>rote Zwiebel fein gehackt</w:t>
      </w:r>
    </w:p>
    <w:p w14:paraId="05DD1641" w14:textId="77777777" w:rsidR="009170A1" w:rsidRDefault="009170A1">
      <w:pPr>
        <w:rPr>
          <w:sz w:val="24"/>
          <w:szCs w:val="24"/>
        </w:rPr>
      </w:pPr>
      <w:r>
        <w:rPr>
          <w:sz w:val="24"/>
          <w:szCs w:val="24"/>
        </w:rPr>
        <w:t>2 Knoblauchzehen, gehackt</w:t>
      </w:r>
    </w:p>
    <w:p w14:paraId="79570F9C" w14:textId="77777777" w:rsidR="008634A9" w:rsidRDefault="008634A9">
      <w:pPr>
        <w:rPr>
          <w:sz w:val="24"/>
          <w:szCs w:val="24"/>
        </w:rPr>
      </w:pPr>
      <w:r>
        <w:rPr>
          <w:sz w:val="24"/>
          <w:szCs w:val="24"/>
        </w:rPr>
        <w:t>3 EL Olivenöl</w:t>
      </w:r>
    </w:p>
    <w:p w14:paraId="0C6F6858" w14:textId="77777777" w:rsidR="008634A9" w:rsidRDefault="008634A9">
      <w:pPr>
        <w:rPr>
          <w:sz w:val="24"/>
          <w:szCs w:val="24"/>
        </w:rPr>
      </w:pPr>
      <w:r>
        <w:rPr>
          <w:sz w:val="24"/>
          <w:szCs w:val="24"/>
        </w:rPr>
        <w:t>2 EL Tomatenmark</w:t>
      </w:r>
    </w:p>
    <w:p w14:paraId="4C55BCC7" w14:textId="4F67B450" w:rsidR="008634A9" w:rsidRDefault="008634A9">
      <w:pPr>
        <w:rPr>
          <w:sz w:val="24"/>
          <w:szCs w:val="24"/>
        </w:rPr>
      </w:pPr>
      <w:r>
        <w:rPr>
          <w:sz w:val="24"/>
          <w:szCs w:val="24"/>
        </w:rPr>
        <w:t>40 g Haferflocken</w:t>
      </w:r>
    </w:p>
    <w:p w14:paraId="241FA56C" w14:textId="77777777" w:rsidR="008634A9" w:rsidRDefault="008634A9">
      <w:pPr>
        <w:rPr>
          <w:sz w:val="24"/>
          <w:szCs w:val="24"/>
        </w:rPr>
      </w:pPr>
      <w:r>
        <w:rPr>
          <w:sz w:val="24"/>
          <w:szCs w:val="24"/>
        </w:rPr>
        <w:t>1 TL Paprikapulver</w:t>
      </w:r>
    </w:p>
    <w:p w14:paraId="0C8F7F95" w14:textId="77777777" w:rsidR="00E5378C" w:rsidRDefault="008634A9">
      <w:pPr>
        <w:rPr>
          <w:sz w:val="24"/>
          <w:szCs w:val="24"/>
        </w:rPr>
      </w:pPr>
      <w:r>
        <w:rPr>
          <w:sz w:val="24"/>
          <w:szCs w:val="24"/>
        </w:rPr>
        <w:t>1 Prise Cayennepfeffer</w:t>
      </w:r>
    </w:p>
    <w:p w14:paraId="7AB52C5C" w14:textId="77777777" w:rsidR="00E5378C" w:rsidRDefault="00E5378C">
      <w:pPr>
        <w:rPr>
          <w:sz w:val="24"/>
          <w:szCs w:val="24"/>
        </w:rPr>
      </w:pPr>
      <w:r>
        <w:rPr>
          <w:sz w:val="24"/>
          <w:szCs w:val="24"/>
        </w:rPr>
        <w:t>Salz</w:t>
      </w:r>
    </w:p>
    <w:p w14:paraId="58D95AAC" w14:textId="77777777" w:rsidR="00E5378C" w:rsidRDefault="00E5378C">
      <w:pPr>
        <w:rPr>
          <w:sz w:val="24"/>
          <w:szCs w:val="24"/>
        </w:rPr>
      </w:pPr>
    </w:p>
    <w:p w14:paraId="3AD80C60" w14:textId="68FA852C" w:rsidR="00497CEC" w:rsidRPr="008C79B7" w:rsidRDefault="008C79B7">
      <w:pPr>
        <w:rPr>
          <w:i/>
          <w:iCs/>
          <w:sz w:val="24"/>
          <w:szCs w:val="24"/>
        </w:rPr>
      </w:pPr>
      <w:r>
        <w:rPr>
          <w:i/>
          <w:iCs/>
          <w:sz w:val="24"/>
          <w:szCs w:val="24"/>
        </w:rPr>
        <w:t xml:space="preserve">Für die </w:t>
      </w:r>
      <w:r w:rsidR="00E5378C" w:rsidRPr="008C79B7">
        <w:rPr>
          <w:i/>
          <w:iCs/>
          <w:sz w:val="24"/>
          <w:szCs w:val="24"/>
        </w:rPr>
        <w:t>Zitronen</w:t>
      </w:r>
      <w:r w:rsidR="00497CEC" w:rsidRPr="008C79B7">
        <w:rPr>
          <w:i/>
          <w:iCs/>
          <w:sz w:val="24"/>
          <w:szCs w:val="24"/>
        </w:rPr>
        <w:t>melisse-Basilikum-Sauce</w:t>
      </w:r>
    </w:p>
    <w:p w14:paraId="0170F180" w14:textId="77777777" w:rsidR="00497CEC" w:rsidRDefault="00497CEC">
      <w:pPr>
        <w:rPr>
          <w:sz w:val="24"/>
          <w:szCs w:val="24"/>
        </w:rPr>
      </w:pPr>
      <w:r>
        <w:rPr>
          <w:sz w:val="24"/>
          <w:szCs w:val="24"/>
        </w:rPr>
        <w:t>1 Handvoll Zitronenmelisse, Blätter abgezupft</w:t>
      </w:r>
    </w:p>
    <w:p w14:paraId="59614E9B" w14:textId="77777777" w:rsidR="00391C38" w:rsidRDefault="00497CEC">
      <w:pPr>
        <w:rPr>
          <w:sz w:val="24"/>
          <w:szCs w:val="24"/>
        </w:rPr>
      </w:pPr>
      <w:r>
        <w:rPr>
          <w:sz w:val="24"/>
          <w:szCs w:val="24"/>
        </w:rPr>
        <w:t>1 Handvoll Basilikum, Blätter abgezupft</w:t>
      </w:r>
    </w:p>
    <w:p w14:paraId="11F19D27" w14:textId="3E629391" w:rsidR="00391C38" w:rsidRDefault="00391C38">
      <w:pPr>
        <w:rPr>
          <w:sz w:val="24"/>
          <w:szCs w:val="24"/>
        </w:rPr>
      </w:pPr>
      <w:r>
        <w:rPr>
          <w:sz w:val="24"/>
          <w:szCs w:val="24"/>
        </w:rPr>
        <w:t>60 ml Öl (Sonnenblumen- oder Rapsöl)</w:t>
      </w:r>
    </w:p>
    <w:p w14:paraId="185A323C" w14:textId="77777777" w:rsidR="00161874" w:rsidRDefault="00391C38">
      <w:pPr>
        <w:rPr>
          <w:sz w:val="24"/>
          <w:szCs w:val="24"/>
        </w:rPr>
      </w:pPr>
      <w:r>
        <w:rPr>
          <w:sz w:val="24"/>
          <w:szCs w:val="24"/>
        </w:rPr>
        <w:t>Saft von ½ Zitrone</w:t>
      </w:r>
    </w:p>
    <w:p w14:paraId="78E7EB36" w14:textId="77777777" w:rsidR="00161874" w:rsidRDefault="00161874">
      <w:pPr>
        <w:rPr>
          <w:sz w:val="24"/>
          <w:szCs w:val="24"/>
        </w:rPr>
      </w:pPr>
      <w:r>
        <w:rPr>
          <w:sz w:val="24"/>
          <w:szCs w:val="24"/>
        </w:rPr>
        <w:t>1 kleine Handvoll Haselnusskerne, geröstet und Haut abgerieben</w:t>
      </w:r>
    </w:p>
    <w:p w14:paraId="1A447BEC" w14:textId="77777777" w:rsidR="00161874" w:rsidRDefault="00161874">
      <w:pPr>
        <w:rPr>
          <w:sz w:val="24"/>
          <w:szCs w:val="24"/>
        </w:rPr>
      </w:pPr>
      <w:r>
        <w:rPr>
          <w:sz w:val="24"/>
          <w:szCs w:val="24"/>
        </w:rPr>
        <w:t xml:space="preserve">Salz </w:t>
      </w:r>
    </w:p>
    <w:p w14:paraId="1EFC2850" w14:textId="77777777" w:rsidR="00161874" w:rsidRDefault="00161874">
      <w:pPr>
        <w:rPr>
          <w:sz w:val="24"/>
          <w:szCs w:val="24"/>
        </w:rPr>
      </w:pPr>
      <w:r>
        <w:rPr>
          <w:sz w:val="24"/>
          <w:szCs w:val="24"/>
        </w:rPr>
        <w:t>Pfeffer aus der Mühle</w:t>
      </w:r>
    </w:p>
    <w:p w14:paraId="762F5019" w14:textId="77777777" w:rsidR="00161874" w:rsidRDefault="00161874">
      <w:pPr>
        <w:rPr>
          <w:sz w:val="24"/>
          <w:szCs w:val="24"/>
        </w:rPr>
      </w:pPr>
    </w:p>
    <w:p w14:paraId="35F3855F" w14:textId="77777777" w:rsidR="00161874" w:rsidRDefault="00161874">
      <w:pPr>
        <w:rPr>
          <w:sz w:val="24"/>
          <w:szCs w:val="24"/>
        </w:rPr>
      </w:pPr>
      <w:r>
        <w:rPr>
          <w:sz w:val="24"/>
          <w:szCs w:val="24"/>
        </w:rPr>
        <w:t>Zubereitung:</w:t>
      </w:r>
    </w:p>
    <w:p w14:paraId="63B21B89" w14:textId="73BC0C6B" w:rsidR="0048686D" w:rsidRPr="005E270B" w:rsidRDefault="00450C94" w:rsidP="00B40E8C">
      <w:pPr>
        <w:pStyle w:val="ListParagraph"/>
        <w:numPr>
          <w:ilvl w:val="0"/>
          <w:numId w:val="1617"/>
        </w:numPr>
        <w:spacing w:after="120"/>
        <w:ind w:left="714" w:hanging="357"/>
        <w:contextualSpacing w:val="0"/>
        <w:jc w:val="both"/>
        <w:rPr>
          <w:sz w:val="24"/>
          <w:szCs w:val="24"/>
        </w:rPr>
      </w:pPr>
      <w:r w:rsidRPr="005E270B">
        <w:rPr>
          <w:sz w:val="24"/>
          <w:szCs w:val="24"/>
        </w:rPr>
        <w:t xml:space="preserve">Für die Zubereitung der Bällchen zuerst die Linsen abspülen </w:t>
      </w:r>
      <w:r w:rsidR="00D81F0B" w:rsidRPr="005E270B">
        <w:rPr>
          <w:sz w:val="24"/>
          <w:szCs w:val="24"/>
        </w:rPr>
        <w:t xml:space="preserve">und mit 500 ml kaltem Wasser in einem </w:t>
      </w:r>
      <w:r w:rsidR="00A40CB7" w:rsidRPr="005E270B">
        <w:rPr>
          <w:sz w:val="24"/>
          <w:szCs w:val="24"/>
        </w:rPr>
        <w:t>T</w:t>
      </w:r>
      <w:r w:rsidR="00D81F0B" w:rsidRPr="005E270B">
        <w:rPr>
          <w:sz w:val="24"/>
          <w:szCs w:val="24"/>
        </w:rPr>
        <w:t xml:space="preserve">opf zum Kochen bringen. </w:t>
      </w:r>
      <w:r w:rsidR="0048686D" w:rsidRPr="005E270B">
        <w:rPr>
          <w:sz w:val="24"/>
          <w:szCs w:val="24"/>
        </w:rPr>
        <w:t>Die Hitze reduzieren und 15 Minuten köcheln lassen, bis die Linsen weich sind. Gut abtropfen lassen und leicht abkühlen lassen.</w:t>
      </w:r>
    </w:p>
    <w:p w14:paraId="40DBAF0B" w14:textId="77777777" w:rsidR="00E34AFE" w:rsidRPr="005E270B" w:rsidRDefault="002D47AA" w:rsidP="00B40E8C">
      <w:pPr>
        <w:pStyle w:val="ListParagraph"/>
        <w:numPr>
          <w:ilvl w:val="0"/>
          <w:numId w:val="1617"/>
        </w:numPr>
        <w:spacing w:after="120"/>
        <w:ind w:left="714" w:hanging="357"/>
        <w:contextualSpacing w:val="0"/>
        <w:jc w:val="both"/>
        <w:rPr>
          <w:sz w:val="24"/>
          <w:szCs w:val="24"/>
        </w:rPr>
      </w:pPr>
      <w:r w:rsidRPr="005E270B">
        <w:rPr>
          <w:sz w:val="24"/>
          <w:szCs w:val="24"/>
        </w:rPr>
        <w:t>Die Linsen entweder mit einer Gabel zerdrücken oder mit einem Pürierstab grob pürieren</w:t>
      </w:r>
      <w:r w:rsidR="00C24CCA" w:rsidRPr="005E270B">
        <w:rPr>
          <w:sz w:val="24"/>
          <w:szCs w:val="24"/>
        </w:rPr>
        <w:t>. Die Konsistenz sollte so sein, dass einige Linsen noch ganz sind. In eine Schüssel geben u</w:t>
      </w:r>
      <w:r w:rsidR="00C83037" w:rsidRPr="005E270B">
        <w:rPr>
          <w:sz w:val="24"/>
          <w:szCs w:val="24"/>
        </w:rPr>
        <w:t xml:space="preserve">nd </w:t>
      </w:r>
      <w:r w:rsidR="00C24CCA" w:rsidRPr="005E270B">
        <w:rPr>
          <w:sz w:val="24"/>
          <w:szCs w:val="24"/>
        </w:rPr>
        <w:t>mit den übrigen Zutaten für die Bällchen</w:t>
      </w:r>
      <w:r w:rsidR="00E34AFE" w:rsidRPr="005E270B">
        <w:rPr>
          <w:sz w:val="24"/>
          <w:szCs w:val="24"/>
        </w:rPr>
        <w:t xml:space="preserve"> mit einem Löffel gut verrühren. Für 30 Minuten in den Kühlschrank stellen.</w:t>
      </w:r>
    </w:p>
    <w:p w14:paraId="1C9ECD68" w14:textId="77777777" w:rsidR="004E2381" w:rsidRPr="005E270B" w:rsidRDefault="00E34AFE" w:rsidP="00B40E8C">
      <w:pPr>
        <w:pStyle w:val="ListParagraph"/>
        <w:numPr>
          <w:ilvl w:val="0"/>
          <w:numId w:val="1617"/>
        </w:numPr>
        <w:spacing w:after="120"/>
        <w:ind w:left="714" w:hanging="357"/>
        <w:contextualSpacing w:val="0"/>
        <w:jc w:val="both"/>
        <w:rPr>
          <w:sz w:val="24"/>
          <w:szCs w:val="24"/>
        </w:rPr>
      </w:pPr>
      <w:r w:rsidRPr="005E270B">
        <w:rPr>
          <w:sz w:val="24"/>
          <w:szCs w:val="24"/>
        </w:rPr>
        <w:lastRenderedPageBreak/>
        <w:t>Den Backofen auf 190°C (Gas Stufe 5)</w:t>
      </w:r>
      <w:r w:rsidR="005A0F6D" w:rsidRPr="005E270B">
        <w:rPr>
          <w:sz w:val="24"/>
          <w:szCs w:val="24"/>
        </w:rPr>
        <w:t xml:space="preserve"> vorheizen und </w:t>
      </w:r>
      <w:r w:rsidR="00CF36CF" w:rsidRPr="005E270B">
        <w:rPr>
          <w:sz w:val="24"/>
          <w:szCs w:val="24"/>
        </w:rPr>
        <w:t xml:space="preserve">ein Backblech mit Backpapier </w:t>
      </w:r>
      <w:r w:rsidR="004E2381" w:rsidRPr="005E270B">
        <w:rPr>
          <w:sz w:val="24"/>
          <w:szCs w:val="24"/>
        </w:rPr>
        <w:t>auslegen. Mit den Händen 15 Bällchen formen, auf das Backpapier legen und 15-20 Minuten backen. Alle 5 Minuten wenden, damit sie gleichmäßig bräunen und nicht die Form verlieren.</w:t>
      </w:r>
    </w:p>
    <w:p w14:paraId="6F4F35A0" w14:textId="77777777" w:rsidR="00451722" w:rsidRPr="005E270B" w:rsidRDefault="004E2381" w:rsidP="00B40E8C">
      <w:pPr>
        <w:pStyle w:val="ListParagraph"/>
        <w:numPr>
          <w:ilvl w:val="0"/>
          <w:numId w:val="1617"/>
        </w:numPr>
        <w:spacing w:after="120"/>
        <w:ind w:left="714" w:hanging="357"/>
        <w:contextualSpacing w:val="0"/>
        <w:jc w:val="both"/>
        <w:rPr>
          <w:sz w:val="24"/>
          <w:szCs w:val="24"/>
        </w:rPr>
      </w:pPr>
      <w:r w:rsidRPr="005E270B">
        <w:rPr>
          <w:sz w:val="24"/>
          <w:szCs w:val="24"/>
        </w:rPr>
        <w:t>Inzwischen die Zitronenmelisse-B</w:t>
      </w:r>
      <w:r w:rsidR="00451722" w:rsidRPr="005E270B">
        <w:rPr>
          <w:sz w:val="24"/>
          <w:szCs w:val="24"/>
        </w:rPr>
        <w:t>a</w:t>
      </w:r>
      <w:r w:rsidRPr="005E270B">
        <w:rPr>
          <w:sz w:val="24"/>
          <w:szCs w:val="24"/>
        </w:rPr>
        <w:t>silikum-Sa</w:t>
      </w:r>
      <w:r w:rsidR="00451722" w:rsidRPr="005E270B">
        <w:rPr>
          <w:sz w:val="24"/>
          <w:szCs w:val="24"/>
        </w:rPr>
        <w:t>uc</w:t>
      </w:r>
      <w:r w:rsidRPr="005E270B">
        <w:rPr>
          <w:sz w:val="24"/>
          <w:szCs w:val="24"/>
        </w:rPr>
        <w:t xml:space="preserve">e zubereiten. Alle Zutaten mit 2 EL Wasser in einem Mixer cremig pürieren. Wenn die Sauce </w:t>
      </w:r>
      <w:r w:rsidR="00451722" w:rsidRPr="005E270B">
        <w:rPr>
          <w:sz w:val="24"/>
          <w:szCs w:val="24"/>
        </w:rPr>
        <w:t>flüssiger sein soll, etwas Wasser hinzufügen.</w:t>
      </w:r>
    </w:p>
    <w:p w14:paraId="7DE9F971" w14:textId="77777777" w:rsidR="00451722" w:rsidRDefault="00451722">
      <w:pPr>
        <w:rPr>
          <w:sz w:val="24"/>
          <w:szCs w:val="24"/>
        </w:rPr>
      </w:pPr>
    </w:p>
    <w:p w14:paraId="7D2F0412" w14:textId="32E1BDE1" w:rsidR="00BF6413" w:rsidRDefault="00451722" w:rsidP="005E270B">
      <w:pPr>
        <w:ind w:left="705" w:hanging="705"/>
        <w:jc w:val="both"/>
        <w:rPr>
          <w:sz w:val="24"/>
          <w:szCs w:val="24"/>
        </w:rPr>
      </w:pPr>
      <w:r>
        <w:rPr>
          <w:sz w:val="24"/>
          <w:szCs w:val="24"/>
        </w:rPr>
        <w:t>Tipp:</w:t>
      </w:r>
      <w:r>
        <w:rPr>
          <w:sz w:val="24"/>
          <w:szCs w:val="24"/>
        </w:rPr>
        <w:tab/>
        <w:t>Falls es keine Zitronenmelisse gibt, einfach mehr Basilikum verwenden und Zitronensaft hinzufügen.</w:t>
      </w:r>
    </w:p>
    <w:p w14:paraId="193E4273" w14:textId="05893112" w:rsidR="00707A2B" w:rsidRDefault="00707A2B" w:rsidP="005E270B">
      <w:pPr>
        <w:pStyle w:val="Heading2"/>
        <w:spacing w:after="240"/>
      </w:pPr>
      <w:r>
        <w:br w:type="page"/>
      </w:r>
    </w:p>
    <w:p w14:paraId="6A049321" w14:textId="77777777" w:rsidR="003D4F7D" w:rsidRDefault="003D4F7D" w:rsidP="003D4F7D">
      <w:pPr>
        <w:pStyle w:val="Heading2"/>
        <w:spacing w:after="240"/>
      </w:pPr>
      <w:r>
        <w:lastRenderedPageBreak/>
        <w:t>Korma mit Tofuklösschen</w:t>
      </w:r>
      <w:r>
        <w:rPr>
          <w:rStyle w:val="FootnoteReference"/>
        </w:rPr>
        <w:footnoteReference w:id="1133"/>
      </w:r>
      <w:r>
        <w:t xml:space="preserve"> </w:t>
      </w:r>
    </w:p>
    <w:p w14:paraId="4C8D5A8A" w14:textId="77777777" w:rsidR="003D4F7D" w:rsidRDefault="003D4F7D" w:rsidP="003D4F7D">
      <w:pPr>
        <w:rPr>
          <w:sz w:val="24"/>
          <w:szCs w:val="24"/>
        </w:rPr>
      </w:pPr>
      <w:r w:rsidRPr="00E06E29">
        <w:rPr>
          <w:sz w:val="24"/>
          <w:szCs w:val="24"/>
          <w:u w:val="single"/>
        </w:rPr>
        <w:t>Zutaten</w:t>
      </w:r>
      <w:r>
        <w:rPr>
          <w:sz w:val="24"/>
          <w:szCs w:val="24"/>
        </w:rPr>
        <w:t xml:space="preserve"> (für 4 Portionen):</w:t>
      </w:r>
    </w:p>
    <w:p w14:paraId="65D73C25" w14:textId="77777777" w:rsidR="003D4F7D" w:rsidRDefault="003D4F7D" w:rsidP="003D4F7D">
      <w:pPr>
        <w:rPr>
          <w:sz w:val="24"/>
          <w:szCs w:val="24"/>
        </w:rPr>
      </w:pPr>
      <w:r>
        <w:rPr>
          <w:sz w:val="24"/>
          <w:szCs w:val="24"/>
        </w:rPr>
        <w:t>1 rote Zwiebel, in feine Streifen geschnitten</w:t>
      </w:r>
    </w:p>
    <w:p w14:paraId="0D2B3362" w14:textId="77777777" w:rsidR="003D4F7D" w:rsidRDefault="003D4F7D" w:rsidP="003D4F7D">
      <w:pPr>
        <w:rPr>
          <w:sz w:val="24"/>
          <w:szCs w:val="24"/>
        </w:rPr>
      </w:pPr>
      <w:r>
        <w:rPr>
          <w:sz w:val="24"/>
          <w:szCs w:val="24"/>
        </w:rPr>
        <w:t>2 EL Zitronensaft</w:t>
      </w:r>
    </w:p>
    <w:p w14:paraId="4D5EE535" w14:textId="77777777" w:rsidR="003D4F7D" w:rsidRDefault="003D4F7D" w:rsidP="003D4F7D">
      <w:pPr>
        <w:rPr>
          <w:sz w:val="24"/>
          <w:szCs w:val="24"/>
        </w:rPr>
      </w:pPr>
      <w:r>
        <w:rPr>
          <w:sz w:val="24"/>
          <w:szCs w:val="24"/>
        </w:rPr>
        <w:t>40 g Cashewkerne</w:t>
      </w:r>
    </w:p>
    <w:p w14:paraId="4C8BFB58" w14:textId="77777777" w:rsidR="003D4F7D" w:rsidRDefault="003D4F7D" w:rsidP="003D4F7D">
      <w:pPr>
        <w:rPr>
          <w:sz w:val="24"/>
          <w:szCs w:val="24"/>
        </w:rPr>
      </w:pPr>
      <w:r>
        <w:rPr>
          <w:sz w:val="24"/>
          <w:szCs w:val="24"/>
        </w:rPr>
        <w:t>20 g blanchierte Mandeln</w:t>
      </w:r>
    </w:p>
    <w:p w14:paraId="313637AF" w14:textId="77777777" w:rsidR="003D4F7D" w:rsidRDefault="003D4F7D" w:rsidP="003D4F7D">
      <w:pPr>
        <w:rPr>
          <w:sz w:val="24"/>
          <w:szCs w:val="24"/>
        </w:rPr>
      </w:pPr>
      <w:r>
        <w:rPr>
          <w:sz w:val="24"/>
          <w:szCs w:val="24"/>
        </w:rPr>
        <w:t>6 Kardamomkapseln</w:t>
      </w:r>
    </w:p>
    <w:p w14:paraId="080310D1" w14:textId="77777777" w:rsidR="003D4F7D" w:rsidRDefault="003D4F7D" w:rsidP="003D4F7D">
      <w:pPr>
        <w:rPr>
          <w:sz w:val="24"/>
          <w:szCs w:val="24"/>
        </w:rPr>
      </w:pPr>
      <w:r>
        <w:rPr>
          <w:sz w:val="24"/>
          <w:szCs w:val="24"/>
        </w:rPr>
        <w:t>2 TL Kreuzkümmelsamen</w:t>
      </w:r>
    </w:p>
    <w:p w14:paraId="78A8C60A" w14:textId="77777777" w:rsidR="003D4F7D" w:rsidRDefault="003D4F7D" w:rsidP="003D4F7D">
      <w:pPr>
        <w:rPr>
          <w:sz w:val="24"/>
          <w:szCs w:val="24"/>
        </w:rPr>
      </w:pPr>
      <w:r>
        <w:rPr>
          <w:sz w:val="24"/>
          <w:szCs w:val="24"/>
        </w:rPr>
        <w:t>2 TL Korianderkörner</w:t>
      </w:r>
    </w:p>
    <w:p w14:paraId="7DC25C99" w14:textId="77777777" w:rsidR="003D4F7D" w:rsidRDefault="003D4F7D" w:rsidP="003D4F7D">
      <w:pPr>
        <w:rPr>
          <w:sz w:val="24"/>
          <w:szCs w:val="24"/>
        </w:rPr>
      </w:pPr>
      <w:r>
        <w:rPr>
          <w:sz w:val="24"/>
          <w:szCs w:val="24"/>
        </w:rPr>
        <w:t>3 EL Olivenöl</w:t>
      </w:r>
    </w:p>
    <w:p w14:paraId="24675A3C" w14:textId="77777777" w:rsidR="003D4F7D" w:rsidRDefault="003D4F7D" w:rsidP="003D4F7D">
      <w:pPr>
        <w:rPr>
          <w:sz w:val="24"/>
          <w:szCs w:val="24"/>
        </w:rPr>
      </w:pPr>
      <w:r>
        <w:rPr>
          <w:sz w:val="24"/>
          <w:szCs w:val="24"/>
        </w:rPr>
        <w:t>1 Zwiebel, grob gewürfelt</w:t>
      </w:r>
    </w:p>
    <w:p w14:paraId="2BFD84FE" w14:textId="77777777" w:rsidR="003D4F7D" w:rsidRDefault="003D4F7D" w:rsidP="003D4F7D">
      <w:pPr>
        <w:rPr>
          <w:sz w:val="24"/>
          <w:szCs w:val="24"/>
        </w:rPr>
      </w:pPr>
      <w:r>
        <w:rPr>
          <w:sz w:val="24"/>
          <w:szCs w:val="24"/>
        </w:rPr>
        <w:t>4 Knoblauchzehen, zerdrückt</w:t>
      </w:r>
    </w:p>
    <w:p w14:paraId="37E3CBE8" w14:textId="77777777" w:rsidR="003D4F7D" w:rsidRDefault="003D4F7D" w:rsidP="003D4F7D">
      <w:pPr>
        <w:rPr>
          <w:sz w:val="24"/>
          <w:szCs w:val="24"/>
        </w:rPr>
      </w:pPr>
      <w:r>
        <w:rPr>
          <w:sz w:val="24"/>
          <w:szCs w:val="24"/>
        </w:rPr>
        <w:t>15 g Ingwer, geschält und gerieben</w:t>
      </w:r>
    </w:p>
    <w:p w14:paraId="39124FA2" w14:textId="77777777" w:rsidR="003D4F7D" w:rsidRDefault="003D4F7D" w:rsidP="003D4F7D">
      <w:pPr>
        <w:rPr>
          <w:sz w:val="24"/>
          <w:szCs w:val="24"/>
        </w:rPr>
      </w:pPr>
      <w:r>
        <w:rPr>
          <w:sz w:val="24"/>
          <w:szCs w:val="24"/>
        </w:rPr>
        <w:t>1 grüne Chilischote, fein gehackt</w:t>
      </w:r>
    </w:p>
    <w:p w14:paraId="0E85D737" w14:textId="77777777" w:rsidR="003D4F7D" w:rsidRDefault="003D4F7D" w:rsidP="003D4F7D">
      <w:pPr>
        <w:rPr>
          <w:sz w:val="24"/>
          <w:szCs w:val="24"/>
        </w:rPr>
      </w:pPr>
      <w:r>
        <w:rPr>
          <w:sz w:val="24"/>
          <w:szCs w:val="24"/>
        </w:rPr>
        <w:t>1 Zimtstange</w:t>
      </w:r>
    </w:p>
    <w:p w14:paraId="3F9E18E5" w14:textId="77777777" w:rsidR="003D4F7D" w:rsidRDefault="003D4F7D" w:rsidP="003D4F7D">
      <w:pPr>
        <w:rPr>
          <w:sz w:val="24"/>
          <w:szCs w:val="24"/>
        </w:rPr>
      </w:pPr>
      <w:r>
        <w:rPr>
          <w:sz w:val="24"/>
          <w:szCs w:val="24"/>
        </w:rPr>
        <w:t>¾ TL gemahlene Kurkuma</w:t>
      </w:r>
    </w:p>
    <w:p w14:paraId="2F2DE0B6" w14:textId="77777777" w:rsidR="003D4F7D" w:rsidRDefault="003D4F7D" w:rsidP="003D4F7D">
      <w:pPr>
        <w:rPr>
          <w:sz w:val="24"/>
          <w:szCs w:val="24"/>
        </w:rPr>
      </w:pPr>
      <w:r>
        <w:rPr>
          <w:sz w:val="24"/>
          <w:szCs w:val="24"/>
        </w:rPr>
        <w:t>2 Eiertomaten, geraspelt</w:t>
      </w:r>
    </w:p>
    <w:p w14:paraId="0E125F97" w14:textId="77777777" w:rsidR="003D4F7D" w:rsidRDefault="003D4F7D" w:rsidP="003D4F7D">
      <w:pPr>
        <w:rPr>
          <w:sz w:val="24"/>
          <w:szCs w:val="24"/>
        </w:rPr>
      </w:pPr>
      <w:r>
        <w:rPr>
          <w:sz w:val="24"/>
          <w:szCs w:val="24"/>
        </w:rPr>
        <w:t>2 EL gehackte Korianderblätter</w:t>
      </w:r>
    </w:p>
    <w:p w14:paraId="71E9E38B" w14:textId="77777777" w:rsidR="003D4F7D" w:rsidRDefault="003D4F7D" w:rsidP="003D4F7D">
      <w:pPr>
        <w:rPr>
          <w:sz w:val="24"/>
          <w:szCs w:val="24"/>
        </w:rPr>
      </w:pPr>
      <w:r>
        <w:rPr>
          <w:sz w:val="24"/>
          <w:szCs w:val="24"/>
        </w:rPr>
        <w:t>Salz, Pfeffer</w:t>
      </w:r>
    </w:p>
    <w:p w14:paraId="34CB3479" w14:textId="77777777" w:rsidR="003D4F7D" w:rsidRDefault="003D4F7D" w:rsidP="003D4F7D">
      <w:pPr>
        <w:rPr>
          <w:sz w:val="24"/>
          <w:szCs w:val="24"/>
        </w:rPr>
      </w:pPr>
    </w:p>
    <w:p w14:paraId="72A8CBDD" w14:textId="77777777" w:rsidR="003D4F7D" w:rsidRPr="0094504A" w:rsidRDefault="003D4F7D" w:rsidP="003D4F7D">
      <w:pPr>
        <w:rPr>
          <w:i/>
          <w:iCs/>
          <w:sz w:val="24"/>
          <w:szCs w:val="24"/>
        </w:rPr>
      </w:pPr>
      <w:r w:rsidRPr="0094504A">
        <w:rPr>
          <w:i/>
          <w:iCs/>
          <w:sz w:val="24"/>
          <w:szCs w:val="24"/>
        </w:rPr>
        <w:t>Für die Tofuklösschen:</w:t>
      </w:r>
    </w:p>
    <w:p w14:paraId="50A1C92E" w14:textId="77777777" w:rsidR="003D4F7D" w:rsidRDefault="003D4F7D" w:rsidP="003D4F7D">
      <w:pPr>
        <w:rPr>
          <w:sz w:val="24"/>
          <w:szCs w:val="24"/>
        </w:rPr>
      </w:pPr>
      <w:r>
        <w:rPr>
          <w:sz w:val="24"/>
          <w:szCs w:val="24"/>
        </w:rPr>
        <w:t>2 EL Olivenöl</w:t>
      </w:r>
    </w:p>
    <w:p w14:paraId="69AFD921" w14:textId="77777777" w:rsidR="003D4F7D" w:rsidRPr="00DB68C0" w:rsidRDefault="003D4F7D" w:rsidP="003D4F7D">
      <w:pPr>
        <w:rPr>
          <w:sz w:val="24"/>
          <w:szCs w:val="24"/>
        </w:rPr>
      </w:pPr>
      <w:r w:rsidRPr="00DB68C0">
        <w:rPr>
          <w:sz w:val="24"/>
          <w:szCs w:val="24"/>
        </w:rPr>
        <w:t>250 g braune Champignons, in 5 mm dicke Scheiben geschnitten</w:t>
      </w:r>
    </w:p>
    <w:p w14:paraId="1A29A4A7" w14:textId="77777777" w:rsidR="003D4F7D" w:rsidRDefault="003D4F7D" w:rsidP="003D4F7D">
      <w:pPr>
        <w:rPr>
          <w:sz w:val="24"/>
          <w:szCs w:val="24"/>
        </w:rPr>
      </w:pPr>
      <w:r w:rsidRPr="00DB68C0">
        <w:rPr>
          <w:sz w:val="24"/>
          <w:szCs w:val="24"/>
        </w:rPr>
        <w:t>200 g fester Tofu, trocken g</w:t>
      </w:r>
      <w:r>
        <w:rPr>
          <w:sz w:val="24"/>
          <w:szCs w:val="24"/>
        </w:rPr>
        <w:t>etupft, in große Stücke zerteilt</w:t>
      </w:r>
    </w:p>
    <w:p w14:paraId="4A9E5017" w14:textId="77777777" w:rsidR="003D4F7D" w:rsidRDefault="003D4F7D" w:rsidP="003D4F7D">
      <w:pPr>
        <w:rPr>
          <w:sz w:val="24"/>
          <w:szCs w:val="24"/>
        </w:rPr>
      </w:pPr>
      <w:r>
        <w:rPr>
          <w:sz w:val="24"/>
          <w:szCs w:val="24"/>
        </w:rPr>
        <w:t>3 Knoblauchzehen, zerdrückt</w:t>
      </w:r>
    </w:p>
    <w:p w14:paraId="36736FC0" w14:textId="77777777" w:rsidR="003D4F7D" w:rsidRDefault="003D4F7D" w:rsidP="003D4F7D">
      <w:pPr>
        <w:rPr>
          <w:sz w:val="24"/>
          <w:szCs w:val="24"/>
        </w:rPr>
      </w:pPr>
      <w:r>
        <w:rPr>
          <w:sz w:val="24"/>
          <w:szCs w:val="24"/>
        </w:rPr>
        <w:t>150 g Seidentofu</w:t>
      </w:r>
    </w:p>
    <w:p w14:paraId="0592FA16" w14:textId="77777777" w:rsidR="003D4F7D" w:rsidRDefault="003D4F7D" w:rsidP="003D4F7D">
      <w:pPr>
        <w:rPr>
          <w:sz w:val="24"/>
          <w:szCs w:val="24"/>
        </w:rPr>
      </w:pPr>
      <w:r>
        <w:rPr>
          <w:sz w:val="24"/>
          <w:szCs w:val="24"/>
        </w:rPr>
        <w:t>2 EL Tahin</w:t>
      </w:r>
    </w:p>
    <w:p w14:paraId="7290CF98" w14:textId="77777777" w:rsidR="003D4F7D" w:rsidRDefault="003D4F7D" w:rsidP="003D4F7D">
      <w:pPr>
        <w:rPr>
          <w:sz w:val="24"/>
          <w:szCs w:val="24"/>
        </w:rPr>
      </w:pPr>
      <w:r>
        <w:rPr>
          <w:sz w:val="24"/>
          <w:szCs w:val="24"/>
        </w:rPr>
        <w:t>1 EL Sojasauce</w:t>
      </w:r>
    </w:p>
    <w:p w14:paraId="3878DD80" w14:textId="77777777" w:rsidR="003D4F7D" w:rsidRDefault="003D4F7D" w:rsidP="003D4F7D">
      <w:pPr>
        <w:rPr>
          <w:sz w:val="24"/>
          <w:szCs w:val="24"/>
        </w:rPr>
      </w:pPr>
      <w:r>
        <w:rPr>
          <w:sz w:val="24"/>
          <w:szCs w:val="24"/>
        </w:rPr>
        <w:lastRenderedPageBreak/>
        <w:t>30 g Panko/Semmelbrösel</w:t>
      </w:r>
    </w:p>
    <w:p w14:paraId="0FD644E7" w14:textId="77777777" w:rsidR="003D4F7D" w:rsidRDefault="003D4F7D" w:rsidP="003D4F7D">
      <w:pPr>
        <w:rPr>
          <w:sz w:val="24"/>
          <w:szCs w:val="24"/>
        </w:rPr>
      </w:pPr>
      <w:r>
        <w:rPr>
          <w:sz w:val="24"/>
          <w:szCs w:val="24"/>
        </w:rPr>
        <w:t>½ TL Speisestärke</w:t>
      </w:r>
    </w:p>
    <w:p w14:paraId="2A1E1DBF" w14:textId="77777777" w:rsidR="003D4F7D" w:rsidRDefault="003D4F7D" w:rsidP="003D4F7D">
      <w:pPr>
        <w:rPr>
          <w:sz w:val="24"/>
          <w:szCs w:val="24"/>
        </w:rPr>
      </w:pPr>
      <w:r>
        <w:rPr>
          <w:sz w:val="24"/>
          <w:szCs w:val="24"/>
        </w:rPr>
        <w:t>5 Frühlingszwiebeln, in feine Scheiben geschnitten</w:t>
      </w:r>
    </w:p>
    <w:p w14:paraId="6067FB55" w14:textId="77777777" w:rsidR="003D4F7D" w:rsidRDefault="003D4F7D" w:rsidP="003D4F7D">
      <w:pPr>
        <w:rPr>
          <w:sz w:val="24"/>
          <w:szCs w:val="24"/>
        </w:rPr>
      </w:pPr>
      <w:r>
        <w:rPr>
          <w:sz w:val="24"/>
          <w:szCs w:val="24"/>
        </w:rPr>
        <w:t>10 g Koriandergrün, fein gehackt</w:t>
      </w:r>
    </w:p>
    <w:p w14:paraId="1021C8A5" w14:textId="77777777" w:rsidR="003D4F7D" w:rsidRDefault="003D4F7D" w:rsidP="003D4F7D">
      <w:pPr>
        <w:rPr>
          <w:sz w:val="24"/>
          <w:szCs w:val="24"/>
        </w:rPr>
      </w:pPr>
    </w:p>
    <w:p w14:paraId="7B1B1078" w14:textId="77777777" w:rsidR="003D4F7D" w:rsidRDefault="003D4F7D" w:rsidP="003D4F7D">
      <w:pPr>
        <w:rPr>
          <w:sz w:val="24"/>
          <w:szCs w:val="24"/>
        </w:rPr>
      </w:pPr>
      <w:r>
        <w:rPr>
          <w:sz w:val="24"/>
          <w:szCs w:val="24"/>
        </w:rPr>
        <w:t>Zubereitung:</w:t>
      </w:r>
    </w:p>
    <w:p w14:paraId="5853C414" w14:textId="77777777" w:rsidR="003D4F7D" w:rsidRPr="004928A8" w:rsidRDefault="003D4F7D" w:rsidP="00B40E8C">
      <w:pPr>
        <w:pStyle w:val="ListParagraph"/>
        <w:numPr>
          <w:ilvl w:val="0"/>
          <w:numId w:val="1535"/>
        </w:numPr>
        <w:spacing w:after="120"/>
        <w:ind w:left="714" w:hanging="357"/>
        <w:contextualSpacing w:val="0"/>
        <w:jc w:val="both"/>
        <w:rPr>
          <w:sz w:val="24"/>
          <w:szCs w:val="24"/>
        </w:rPr>
      </w:pPr>
      <w:r w:rsidRPr="004928A8">
        <w:rPr>
          <w:sz w:val="24"/>
          <w:szCs w:val="24"/>
        </w:rPr>
        <w:t>Den Backofen auf 200 Grad (Umluft) vorheizen. Die rote Zwiebel mit Zitronensaft und 1/8 TL Salz mischen. Beiseitestellen.</w:t>
      </w:r>
    </w:p>
    <w:p w14:paraId="2096101B" w14:textId="77777777" w:rsidR="003D4F7D" w:rsidRPr="004928A8" w:rsidRDefault="003D4F7D" w:rsidP="00B40E8C">
      <w:pPr>
        <w:pStyle w:val="ListParagraph"/>
        <w:numPr>
          <w:ilvl w:val="0"/>
          <w:numId w:val="1535"/>
        </w:numPr>
        <w:spacing w:after="120"/>
        <w:ind w:left="714" w:hanging="357"/>
        <w:contextualSpacing w:val="0"/>
        <w:jc w:val="both"/>
        <w:rPr>
          <w:sz w:val="24"/>
          <w:szCs w:val="24"/>
        </w:rPr>
      </w:pPr>
      <w:r w:rsidRPr="004928A8">
        <w:rPr>
          <w:sz w:val="24"/>
          <w:szCs w:val="24"/>
        </w:rPr>
        <w:t>Cashewkerne und Mandeln in einem kleinen Topf mit Wasser bedecken, bei mittlerer Hitze 20 Minuten köcheln lassen; in einem Sieb abtropfen lassen.</w:t>
      </w:r>
    </w:p>
    <w:p w14:paraId="37F4914F" w14:textId="77777777" w:rsidR="003D4F7D" w:rsidRPr="004928A8" w:rsidRDefault="003D4F7D" w:rsidP="00B40E8C">
      <w:pPr>
        <w:pStyle w:val="ListParagraph"/>
        <w:numPr>
          <w:ilvl w:val="0"/>
          <w:numId w:val="1535"/>
        </w:numPr>
        <w:spacing w:after="120"/>
        <w:ind w:left="714" w:hanging="357"/>
        <w:contextualSpacing w:val="0"/>
        <w:jc w:val="both"/>
        <w:rPr>
          <w:sz w:val="24"/>
          <w:szCs w:val="24"/>
        </w:rPr>
      </w:pPr>
      <w:r w:rsidRPr="004928A8">
        <w:rPr>
          <w:sz w:val="24"/>
          <w:szCs w:val="24"/>
        </w:rPr>
        <w:t>Für die Klößchen das Öl in einer Pfanne stark erhitzen. Die Pilze und den festen Tofu darin etwa 8 Minuten etwas Farbe annehmen lassen. Den Knoblauch dazufügen. 30 Sekunden rühren, dann die Pfanne vom Herd nehmen, Pilze und Tofu grob zerkleinern. Mit den restlichen Zutaten für die Klößchen, ¾ TL Salz und einer kräftigen Prise Pfeffer gründlich vermengen. Mit geölten Händen aus dem Teig 16 tischtennisballgroße Kugeln formen, dabei die Masse gut zusammendrücken. Mit etwas Abstand auf ein mit Backpapier belegtes Blech verteilen und im heißen Ofen etwa 25 Minuten backen, bis sie leicht gebräunt sind. Beiseitestellen.</w:t>
      </w:r>
    </w:p>
    <w:p w14:paraId="3C7751B3" w14:textId="77777777" w:rsidR="003D4F7D" w:rsidRPr="004928A8" w:rsidRDefault="003D4F7D" w:rsidP="00B40E8C">
      <w:pPr>
        <w:pStyle w:val="ListParagraph"/>
        <w:numPr>
          <w:ilvl w:val="0"/>
          <w:numId w:val="1535"/>
        </w:numPr>
        <w:spacing w:after="120"/>
        <w:ind w:left="714" w:hanging="357"/>
        <w:contextualSpacing w:val="0"/>
        <w:jc w:val="both"/>
        <w:rPr>
          <w:sz w:val="24"/>
          <w:szCs w:val="24"/>
        </w:rPr>
      </w:pPr>
      <w:r w:rsidRPr="004928A8">
        <w:rPr>
          <w:sz w:val="24"/>
          <w:szCs w:val="24"/>
        </w:rPr>
        <w:t>Für die Sauce die Kardamomkapseln aufbrechen und nur die Samen in den Mörser geben, zusammen mit Kreuzkümmel und Korianderkörnern fein zerstoßen. In einer großen hohen Pfanne mit passendem Deckel 1,5 EL Öl bei mittlerer bis hoher Temperatur erhitzen. Die Zwiebelwürfel darin 10 Minuten braten, bis sie weich und tiefbraun sind. Mit Cashewkernen, Mandeln und 200 ml Wasser pürieren.</w:t>
      </w:r>
    </w:p>
    <w:p w14:paraId="48861D3D" w14:textId="77777777" w:rsidR="003D4F7D" w:rsidRPr="004928A8" w:rsidRDefault="003D4F7D" w:rsidP="00B40E8C">
      <w:pPr>
        <w:pStyle w:val="ListParagraph"/>
        <w:numPr>
          <w:ilvl w:val="0"/>
          <w:numId w:val="1535"/>
        </w:numPr>
        <w:spacing w:after="120"/>
        <w:ind w:left="714" w:hanging="357"/>
        <w:contextualSpacing w:val="0"/>
        <w:jc w:val="both"/>
        <w:rPr>
          <w:sz w:val="24"/>
          <w:szCs w:val="24"/>
        </w:rPr>
      </w:pPr>
      <w:r w:rsidRPr="004928A8">
        <w:rPr>
          <w:sz w:val="24"/>
          <w:szCs w:val="24"/>
        </w:rPr>
        <w:t>Die restlichen 1,5 EL Öl in derselben Pfanne erhitzen. Knoblauch, Ingwer und grüne Chili darin 1 Minute braten, dann die Gewürze hinzufügen und 1 Minute mitbraten. Die Tomaten dazugeben und in etwa 4 Minuten dick einkochen lassen. Das Zwiebel-Nuss-Püree, 500 ml Wasser, 1 ½ TL Salz und eine kräftige Prise Pfeffer hinzufügen. Zum Köcheln bringen und die Sauce bei mittlerer Hitze in etwa 25 Minuten um ein Drittel einkochen lassen. Die Klößchen in den Topf geben und zugedeckt in 5 Minuten in der Sauce erhitzen. Mit gehacktem Koriander und Zwiebel bestreuen.</w:t>
      </w:r>
      <w:r w:rsidRPr="004928A8">
        <w:rPr>
          <w:sz w:val="24"/>
          <w:szCs w:val="24"/>
        </w:rPr>
        <w:br w:type="page"/>
      </w:r>
    </w:p>
    <w:p w14:paraId="4D3A5F42" w14:textId="77777777" w:rsidR="003D4F7D" w:rsidRPr="00FE7906" w:rsidRDefault="003D4F7D" w:rsidP="003D4F7D">
      <w:pPr>
        <w:pStyle w:val="Heading2"/>
        <w:spacing w:after="240"/>
      </w:pPr>
      <w:r w:rsidRPr="00FE7906">
        <w:lastRenderedPageBreak/>
        <w:t>Tofu mit Limette</w:t>
      </w:r>
      <w:r>
        <w:rPr>
          <w:rStyle w:val="FootnoteReference"/>
          <w:lang w:val="en-US"/>
        </w:rPr>
        <w:footnoteReference w:id="1134"/>
      </w:r>
      <w:r w:rsidRPr="00FE7906">
        <w:t xml:space="preserve"> </w:t>
      </w:r>
    </w:p>
    <w:p w14:paraId="5365460F" w14:textId="77777777" w:rsidR="003D4F7D" w:rsidRPr="005607F7" w:rsidRDefault="003D4F7D" w:rsidP="003D4F7D">
      <w:pPr>
        <w:rPr>
          <w:sz w:val="24"/>
          <w:szCs w:val="24"/>
        </w:rPr>
      </w:pPr>
      <w:r w:rsidRPr="00445F52">
        <w:rPr>
          <w:sz w:val="24"/>
          <w:szCs w:val="24"/>
          <w:u w:val="single"/>
        </w:rPr>
        <w:t>Zutaten</w:t>
      </w:r>
      <w:r w:rsidRPr="005607F7">
        <w:rPr>
          <w:sz w:val="24"/>
          <w:szCs w:val="24"/>
        </w:rPr>
        <w:t xml:space="preserve"> </w:t>
      </w:r>
      <w:r>
        <w:rPr>
          <w:sz w:val="24"/>
          <w:szCs w:val="24"/>
        </w:rPr>
        <w:t>(</w:t>
      </w:r>
      <w:r w:rsidRPr="005607F7">
        <w:rPr>
          <w:sz w:val="24"/>
          <w:szCs w:val="24"/>
        </w:rPr>
        <w:t>für 4 Portionen</w:t>
      </w:r>
      <w:r>
        <w:rPr>
          <w:sz w:val="24"/>
          <w:szCs w:val="24"/>
        </w:rPr>
        <w:t>):</w:t>
      </w:r>
    </w:p>
    <w:p w14:paraId="6F3D9A8B" w14:textId="77777777" w:rsidR="003D4F7D" w:rsidRDefault="003D4F7D" w:rsidP="003D4F7D">
      <w:pPr>
        <w:rPr>
          <w:sz w:val="24"/>
          <w:szCs w:val="24"/>
        </w:rPr>
      </w:pPr>
      <w:r w:rsidRPr="005607F7">
        <w:rPr>
          <w:sz w:val="24"/>
          <w:szCs w:val="24"/>
        </w:rPr>
        <w:t>100 g M</w:t>
      </w:r>
      <w:r>
        <w:rPr>
          <w:sz w:val="24"/>
          <w:szCs w:val="24"/>
        </w:rPr>
        <w:t>ehl</w:t>
      </w:r>
    </w:p>
    <w:p w14:paraId="295EB252" w14:textId="77777777" w:rsidR="003D4F7D" w:rsidRDefault="003D4F7D" w:rsidP="003D4F7D">
      <w:pPr>
        <w:rPr>
          <w:sz w:val="24"/>
          <w:szCs w:val="24"/>
        </w:rPr>
      </w:pPr>
      <w:r>
        <w:rPr>
          <w:sz w:val="24"/>
          <w:szCs w:val="24"/>
        </w:rPr>
        <w:t>100 g Speisestärke</w:t>
      </w:r>
    </w:p>
    <w:p w14:paraId="30EBB5F4" w14:textId="77777777" w:rsidR="003D4F7D" w:rsidRDefault="003D4F7D" w:rsidP="003D4F7D">
      <w:pPr>
        <w:rPr>
          <w:sz w:val="24"/>
          <w:szCs w:val="24"/>
        </w:rPr>
      </w:pPr>
      <w:r>
        <w:rPr>
          <w:sz w:val="24"/>
          <w:szCs w:val="24"/>
        </w:rPr>
        <w:t>1,5 EL gemahlener Kardamom</w:t>
      </w:r>
    </w:p>
    <w:p w14:paraId="5DB01407" w14:textId="77777777" w:rsidR="003D4F7D" w:rsidRDefault="003D4F7D" w:rsidP="003D4F7D">
      <w:pPr>
        <w:rPr>
          <w:sz w:val="24"/>
          <w:szCs w:val="24"/>
        </w:rPr>
      </w:pPr>
      <w:r>
        <w:rPr>
          <w:sz w:val="24"/>
          <w:szCs w:val="24"/>
        </w:rPr>
        <w:t>900 ml Sonnenblumenöl zum Frittieren</w:t>
      </w:r>
    </w:p>
    <w:p w14:paraId="46FD27D6" w14:textId="77777777" w:rsidR="003D4F7D" w:rsidRDefault="003D4F7D" w:rsidP="003D4F7D">
      <w:pPr>
        <w:rPr>
          <w:sz w:val="24"/>
          <w:szCs w:val="24"/>
        </w:rPr>
      </w:pPr>
      <w:r>
        <w:rPr>
          <w:sz w:val="24"/>
          <w:szCs w:val="24"/>
        </w:rPr>
        <w:t>700 g fester Seidentofu, in 2,5 cm große Würfel geschnitten</w:t>
      </w:r>
    </w:p>
    <w:p w14:paraId="78EE07AB" w14:textId="77777777" w:rsidR="003D4F7D" w:rsidRDefault="003D4F7D" w:rsidP="003D4F7D">
      <w:pPr>
        <w:rPr>
          <w:sz w:val="24"/>
          <w:szCs w:val="24"/>
        </w:rPr>
      </w:pPr>
      <w:r>
        <w:rPr>
          <w:sz w:val="24"/>
          <w:szCs w:val="24"/>
        </w:rPr>
        <w:t>6 Knoblauchzehen, in feine Scheiben geschnitten</w:t>
      </w:r>
    </w:p>
    <w:p w14:paraId="5EA91D89" w14:textId="77777777" w:rsidR="003D4F7D" w:rsidRDefault="003D4F7D" w:rsidP="003D4F7D">
      <w:pPr>
        <w:rPr>
          <w:sz w:val="24"/>
          <w:szCs w:val="24"/>
        </w:rPr>
      </w:pPr>
      <w:r>
        <w:rPr>
          <w:sz w:val="24"/>
          <w:szCs w:val="24"/>
        </w:rPr>
        <w:t>2 rote Chilischoten, in feine Ringe geschnitten</w:t>
      </w:r>
    </w:p>
    <w:p w14:paraId="18DEF8B3" w14:textId="77777777" w:rsidR="003D4F7D" w:rsidRDefault="003D4F7D" w:rsidP="003D4F7D">
      <w:pPr>
        <w:rPr>
          <w:sz w:val="24"/>
          <w:szCs w:val="24"/>
        </w:rPr>
      </w:pPr>
      <w:r>
        <w:rPr>
          <w:sz w:val="24"/>
          <w:szCs w:val="24"/>
        </w:rPr>
        <w:t>600 g große Spinatblätter, Blätter und Stiele getrennt, in 5 cm Stücke geschnitten</w:t>
      </w:r>
    </w:p>
    <w:p w14:paraId="3CF79C08" w14:textId="77777777" w:rsidR="003D4F7D" w:rsidRDefault="003D4F7D" w:rsidP="003D4F7D">
      <w:pPr>
        <w:rPr>
          <w:sz w:val="24"/>
          <w:szCs w:val="24"/>
        </w:rPr>
      </w:pPr>
      <w:r>
        <w:rPr>
          <w:sz w:val="24"/>
          <w:szCs w:val="24"/>
        </w:rPr>
        <w:t>2 EL Chilisauce</w:t>
      </w:r>
    </w:p>
    <w:p w14:paraId="0229B0CF" w14:textId="77777777" w:rsidR="003D4F7D" w:rsidRDefault="003D4F7D" w:rsidP="003D4F7D">
      <w:pPr>
        <w:rPr>
          <w:sz w:val="24"/>
          <w:szCs w:val="24"/>
        </w:rPr>
      </w:pPr>
      <w:r>
        <w:rPr>
          <w:sz w:val="24"/>
          <w:szCs w:val="24"/>
        </w:rPr>
        <w:t>3 EL Sojasauce</w:t>
      </w:r>
    </w:p>
    <w:p w14:paraId="147096C5" w14:textId="77777777" w:rsidR="003D4F7D" w:rsidRDefault="003D4F7D" w:rsidP="003D4F7D">
      <w:pPr>
        <w:rPr>
          <w:sz w:val="24"/>
          <w:szCs w:val="24"/>
        </w:rPr>
      </w:pPr>
      <w:r>
        <w:rPr>
          <w:sz w:val="24"/>
          <w:szCs w:val="24"/>
        </w:rPr>
        <w:t>2 Limetten, 2 TL Saft, der Rest in Spalten geschnitten</w:t>
      </w:r>
    </w:p>
    <w:p w14:paraId="3E54C56E" w14:textId="77777777" w:rsidR="003D4F7D" w:rsidRDefault="003D4F7D" w:rsidP="003D4F7D">
      <w:pPr>
        <w:rPr>
          <w:sz w:val="24"/>
          <w:szCs w:val="24"/>
        </w:rPr>
      </w:pPr>
      <w:r>
        <w:rPr>
          <w:sz w:val="24"/>
          <w:szCs w:val="24"/>
        </w:rPr>
        <w:t>Salz, Pfeffer</w:t>
      </w:r>
    </w:p>
    <w:p w14:paraId="5526F0D7" w14:textId="77777777" w:rsidR="003D4F7D" w:rsidRDefault="003D4F7D" w:rsidP="003D4F7D">
      <w:pPr>
        <w:rPr>
          <w:sz w:val="24"/>
          <w:szCs w:val="24"/>
        </w:rPr>
      </w:pPr>
    </w:p>
    <w:p w14:paraId="51F246D0" w14:textId="77777777" w:rsidR="003D4F7D" w:rsidRDefault="003D4F7D" w:rsidP="003D4F7D">
      <w:pPr>
        <w:rPr>
          <w:sz w:val="24"/>
          <w:szCs w:val="24"/>
        </w:rPr>
      </w:pPr>
      <w:r>
        <w:rPr>
          <w:sz w:val="24"/>
          <w:szCs w:val="24"/>
        </w:rPr>
        <w:t>Zubereitung:</w:t>
      </w:r>
    </w:p>
    <w:p w14:paraId="56938A2E" w14:textId="77777777" w:rsidR="003D4F7D" w:rsidRPr="006A1A15" w:rsidRDefault="003D4F7D" w:rsidP="00B40E8C">
      <w:pPr>
        <w:pStyle w:val="ListParagraph"/>
        <w:numPr>
          <w:ilvl w:val="0"/>
          <w:numId w:val="1517"/>
        </w:numPr>
        <w:spacing w:after="120"/>
        <w:ind w:left="714" w:hanging="357"/>
        <w:contextualSpacing w:val="0"/>
        <w:jc w:val="both"/>
        <w:rPr>
          <w:sz w:val="24"/>
          <w:szCs w:val="24"/>
        </w:rPr>
      </w:pPr>
      <w:r w:rsidRPr="006A1A15">
        <w:rPr>
          <w:sz w:val="24"/>
          <w:szCs w:val="24"/>
        </w:rPr>
        <w:t>Mehl, Speisestärke, Kardamom, 2,5 TL Salz und reichlich Pfeffer in eine Schüssel geben und gut vermischen.</w:t>
      </w:r>
    </w:p>
    <w:p w14:paraId="7528E0C6" w14:textId="77777777" w:rsidR="003D4F7D" w:rsidRPr="006A1A15" w:rsidRDefault="003D4F7D" w:rsidP="00B40E8C">
      <w:pPr>
        <w:pStyle w:val="ListParagraph"/>
        <w:numPr>
          <w:ilvl w:val="0"/>
          <w:numId w:val="1517"/>
        </w:numPr>
        <w:spacing w:after="120"/>
        <w:ind w:left="714" w:hanging="357"/>
        <w:contextualSpacing w:val="0"/>
        <w:jc w:val="both"/>
        <w:rPr>
          <w:sz w:val="24"/>
          <w:szCs w:val="24"/>
        </w:rPr>
      </w:pPr>
      <w:r w:rsidRPr="006A1A15">
        <w:rPr>
          <w:sz w:val="24"/>
          <w:szCs w:val="24"/>
        </w:rPr>
        <w:t>In einer großen Pfanne mit hohem Rand oder in einem Wok 900 ml Öl bei mittlerer Temperatur erhitzen. Sobald es heiß isst, den Tofu in der Mehlmischung wenden. Die Tofuwürfel portionsweise vorsichtig in das heiße Öl geben und jeweils 3-4 Minuten frittieren, bis sie knusprig und goldbraun sind; nach der Hälfte der Zeit wenden. Den Tofu mit einem Schaumlöffel herausholen und abtropfen lassen. Warmhalten.</w:t>
      </w:r>
    </w:p>
    <w:p w14:paraId="3C43F282" w14:textId="77777777" w:rsidR="003D4F7D" w:rsidRPr="006A1A15" w:rsidRDefault="003D4F7D" w:rsidP="00B40E8C">
      <w:pPr>
        <w:pStyle w:val="ListParagraph"/>
        <w:numPr>
          <w:ilvl w:val="0"/>
          <w:numId w:val="1517"/>
        </w:numPr>
        <w:spacing w:after="120"/>
        <w:ind w:left="714" w:hanging="357"/>
        <w:contextualSpacing w:val="0"/>
        <w:jc w:val="both"/>
        <w:rPr>
          <w:sz w:val="24"/>
          <w:szCs w:val="24"/>
        </w:rPr>
      </w:pPr>
      <w:r w:rsidRPr="006A1A15">
        <w:rPr>
          <w:sz w:val="24"/>
          <w:szCs w:val="24"/>
        </w:rPr>
        <w:t xml:space="preserve">Die Pfanne spülen und gut abtrocknen. Die restlichen 2,5 EL Öl darin bei hoher Temperatur erhitzen. Knoblauch und Chilis darin 1-2 Minuten braten, bis der Knoblauch leicht goldbraun ist. Die Spinatstiele hinzufügen und 4 Minuten rühren, dann die Blätter dazugeben und weiterrühren, bis sie nach ca. 2 Minuten zusammenfallen. </w:t>
      </w:r>
    </w:p>
    <w:p w14:paraId="15BB3255" w14:textId="77777777" w:rsidR="003D4F7D" w:rsidRPr="006A1A15" w:rsidRDefault="003D4F7D" w:rsidP="00B40E8C">
      <w:pPr>
        <w:pStyle w:val="ListParagraph"/>
        <w:numPr>
          <w:ilvl w:val="0"/>
          <w:numId w:val="1517"/>
        </w:numPr>
        <w:spacing w:after="120"/>
        <w:ind w:left="714" w:hanging="357"/>
        <w:contextualSpacing w:val="0"/>
        <w:jc w:val="both"/>
        <w:rPr>
          <w:sz w:val="24"/>
          <w:szCs w:val="24"/>
        </w:rPr>
      </w:pPr>
      <w:r w:rsidRPr="006A1A15">
        <w:rPr>
          <w:sz w:val="24"/>
          <w:szCs w:val="24"/>
        </w:rPr>
        <w:t>Sojasauce und Chilisauce, Limettensaft und 1 EL Wasser hinzufügen. 1 Minute rühren, bis die Flüssigkeit kocht. Das Gemüse auf Tellern verteilen du den knusprigen Tofu darauf anrichten. Sofort servieren, die Limettenspalten darüber ausdrücken.</w:t>
      </w:r>
    </w:p>
    <w:p w14:paraId="498696D5" w14:textId="77777777" w:rsidR="003D4F7D" w:rsidRDefault="003D4F7D" w:rsidP="003D4F7D">
      <w:pPr>
        <w:rPr>
          <w:sz w:val="24"/>
          <w:szCs w:val="24"/>
        </w:rPr>
      </w:pPr>
    </w:p>
    <w:p w14:paraId="193317E7" w14:textId="77777777" w:rsidR="00157E25" w:rsidRPr="000D4467" w:rsidRDefault="00157E25" w:rsidP="00157E25">
      <w:pPr>
        <w:pStyle w:val="Heading2"/>
        <w:spacing w:after="240"/>
      </w:pPr>
      <w:r w:rsidRPr="000D4467">
        <w:lastRenderedPageBreak/>
        <w:t>Nackte Ravioli – Gnudi</w:t>
      </w:r>
      <w:r>
        <w:rPr>
          <w:rStyle w:val="FootnoteReference"/>
        </w:rPr>
        <w:footnoteReference w:id="1135"/>
      </w:r>
      <w:r w:rsidRPr="000D4467">
        <w:t xml:space="preserve"> </w:t>
      </w:r>
    </w:p>
    <w:p w14:paraId="5828C6C4" w14:textId="77777777" w:rsidR="00157E25" w:rsidRPr="000D4467" w:rsidRDefault="00157E25" w:rsidP="00157E25">
      <w:pPr>
        <w:rPr>
          <w:sz w:val="24"/>
          <w:szCs w:val="24"/>
        </w:rPr>
      </w:pPr>
      <w:r w:rsidRPr="00174702">
        <w:rPr>
          <w:sz w:val="24"/>
          <w:szCs w:val="24"/>
          <w:u w:val="single"/>
        </w:rPr>
        <w:t>Zutaten</w:t>
      </w:r>
      <w:r w:rsidRPr="000D4467">
        <w:rPr>
          <w:sz w:val="24"/>
          <w:szCs w:val="24"/>
        </w:rPr>
        <w:t xml:space="preserve"> </w:t>
      </w:r>
      <w:r>
        <w:rPr>
          <w:sz w:val="24"/>
          <w:szCs w:val="24"/>
        </w:rPr>
        <w:t>(</w:t>
      </w:r>
      <w:r w:rsidRPr="000D4467">
        <w:rPr>
          <w:sz w:val="24"/>
          <w:szCs w:val="24"/>
        </w:rPr>
        <w:t>für 6 Portionen</w:t>
      </w:r>
      <w:r>
        <w:rPr>
          <w:sz w:val="24"/>
          <w:szCs w:val="24"/>
        </w:rPr>
        <w:t>):</w:t>
      </w:r>
    </w:p>
    <w:p w14:paraId="2F5E42D8" w14:textId="77777777" w:rsidR="00157E25" w:rsidRPr="00CD385F" w:rsidRDefault="00157E25" w:rsidP="00157E25">
      <w:pPr>
        <w:rPr>
          <w:sz w:val="24"/>
          <w:szCs w:val="24"/>
        </w:rPr>
      </w:pPr>
      <w:r w:rsidRPr="00CD385F">
        <w:rPr>
          <w:sz w:val="24"/>
          <w:szCs w:val="24"/>
        </w:rPr>
        <w:t>2 Bund frisches Basilikum (etwa 60 g)</w:t>
      </w:r>
    </w:p>
    <w:p w14:paraId="4E3712B0" w14:textId="77777777" w:rsidR="00157E25" w:rsidRPr="00D477CD" w:rsidRDefault="00157E25" w:rsidP="00157E25">
      <w:pPr>
        <w:rPr>
          <w:sz w:val="24"/>
          <w:szCs w:val="24"/>
        </w:rPr>
      </w:pPr>
      <w:r w:rsidRPr="00D477CD">
        <w:rPr>
          <w:sz w:val="24"/>
          <w:szCs w:val="24"/>
        </w:rPr>
        <w:t>350 g Ricotta</w:t>
      </w:r>
    </w:p>
    <w:p w14:paraId="31D4C8F3" w14:textId="77777777" w:rsidR="00157E25" w:rsidRPr="00D477CD" w:rsidRDefault="00157E25" w:rsidP="00157E25">
      <w:pPr>
        <w:rPr>
          <w:sz w:val="24"/>
          <w:szCs w:val="24"/>
        </w:rPr>
      </w:pPr>
      <w:r w:rsidRPr="00D477CD">
        <w:rPr>
          <w:sz w:val="24"/>
          <w:szCs w:val="24"/>
        </w:rPr>
        <w:t xml:space="preserve">2 Eier </w:t>
      </w:r>
    </w:p>
    <w:p w14:paraId="4B2DD20A" w14:textId="77777777" w:rsidR="00157E25" w:rsidRPr="00D477CD" w:rsidRDefault="00157E25" w:rsidP="00157E25">
      <w:pPr>
        <w:rPr>
          <w:sz w:val="24"/>
          <w:szCs w:val="24"/>
        </w:rPr>
      </w:pPr>
      <w:r w:rsidRPr="00D477CD">
        <w:rPr>
          <w:sz w:val="24"/>
          <w:szCs w:val="24"/>
        </w:rPr>
        <w:t>1 Eigelb</w:t>
      </w:r>
    </w:p>
    <w:p w14:paraId="37DFB994" w14:textId="77777777" w:rsidR="00157E25" w:rsidRDefault="00157E25" w:rsidP="00157E25">
      <w:pPr>
        <w:rPr>
          <w:sz w:val="24"/>
          <w:szCs w:val="24"/>
        </w:rPr>
      </w:pPr>
      <w:r w:rsidRPr="00CD385F">
        <w:rPr>
          <w:sz w:val="24"/>
          <w:szCs w:val="24"/>
        </w:rPr>
        <w:t>125 g Parmesan (plus etwas zum Servieren)</w:t>
      </w:r>
    </w:p>
    <w:p w14:paraId="1CDF247B" w14:textId="77777777" w:rsidR="00157E25" w:rsidRDefault="00157E25" w:rsidP="00157E25">
      <w:pPr>
        <w:rPr>
          <w:sz w:val="24"/>
          <w:szCs w:val="24"/>
        </w:rPr>
      </w:pPr>
      <w:r>
        <w:rPr>
          <w:sz w:val="24"/>
          <w:szCs w:val="24"/>
        </w:rPr>
        <w:t>75 g Mehl</w:t>
      </w:r>
    </w:p>
    <w:p w14:paraId="378741A0" w14:textId="77777777" w:rsidR="00157E25" w:rsidRDefault="00157E25" w:rsidP="00157E25">
      <w:pPr>
        <w:rPr>
          <w:sz w:val="24"/>
          <w:szCs w:val="24"/>
        </w:rPr>
      </w:pPr>
      <w:r>
        <w:rPr>
          <w:sz w:val="24"/>
          <w:szCs w:val="24"/>
        </w:rPr>
        <w:t>2-3 EL Grieß</w:t>
      </w:r>
    </w:p>
    <w:p w14:paraId="5AED60C7" w14:textId="77777777" w:rsidR="00157E25" w:rsidRDefault="00157E25" w:rsidP="00157E25">
      <w:pPr>
        <w:rPr>
          <w:sz w:val="24"/>
          <w:szCs w:val="24"/>
        </w:rPr>
      </w:pPr>
      <w:r>
        <w:rPr>
          <w:sz w:val="24"/>
          <w:szCs w:val="24"/>
        </w:rPr>
        <w:t>Salz</w:t>
      </w:r>
    </w:p>
    <w:p w14:paraId="5FA6A156" w14:textId="77777777" w:rsidR="00157E25" w:rsidRDefault="00157E25" w:rsidP="00157E25">
      <w:pPr>
        <w:rPr>
          <w:sz w:val="24"/>
          <w:szCs w:val="24"/>
        </w:rPr>
      </w:pPr>
    </w:p>
    <w:p w14:paraId="1688416D" w14:textId="77777777" w:rsidR="00157E25" w:rsidRPr="00174702" w:rsidRDefault="00157E25" w:rsidP="00157E25">
      <w:pPr>
        <w:rPr>
          <w:i/>
          <w:iCs/>
          <w:sz w:val="24"/>
          <w:szCs w:val="24"/>
        </w:rPr>
      </w:pPr>
      <w:r w:rsidRPr="00174702">
        <w:rPr>
          <w:i/>
          <w:iCs/>
          <w:sz w:val="24"/>
          <w:szCs w:val="24"/>
        </w:rPr>
        <w:t>Für die Sauce:</w:t>
      </w:r>
    </w:p>
    <w:p w14:paraId="0442BCA1" w14:textId="77777777" w:rsidR="00157E25" w:rsidRDefault="00157E25" w:rsidP="00157E25">
      <w:pPr>
        <w:rPr>
          <w:sz w:val="24"/>
          <w:szCs w:val="24"/>
        </w:rPr>
      </w:pPr>
      <w:r>
        <w:rPr>
          <w:sz w:val="24"/>
          <w:szCs w:val="24"/>
        </w:rPr>
        <w:t>Etwas Butter</w:t>
      </w:r>
    </w:p>
    <w:p w14:paraId="0F4B31A7" w14:textId="77777777" w:rsidR="00157E25" w:rsidRDefault="00157E25" w:rsidP="00157E25">
      <w:pPr>
        <w:rPr>
          <w:sz w:val="24"/>
          <w:szCs w:val="24"/>
        </w:rPr>
      </w:pPr>
      <w:r>
        <w:rPr>
          <w:sz w:val="24"/>
          <w:szCs w:val="24"/>
        </w:rPr>
        <w:t>Etwas Olivenöl</w:t>
      </w:r>
    </w:p>
    <w:p w14:paraId="52BC79E1" w14:textId="77777777" w:rsidR="00157E25" w:rsidRDefault="00157E25" w:rsidP="00157E25">
      <w:pPr>
        <w:rPr>
          <w:sz w:val="24"/>
          <w:szCs w:val="24"/>
        </w:rPr>
      </w:pPr>
      <w:r>
        <w:rPr>
          <w:sz w:val="24"/>
          <w:szCs w:val="24"/>
        </w:rPr>
        <w:t>Abrieb und etwas Saft von 1 Biozitrone</w:t>
      </w:r>
    </w:p>
    <w:p w14:paraId="239C9F02" w14:textId="77777777" w:rsidR="00157E25" w:rsidRDefault="00157E25" w:rsidP="00157E25">
      <w:pPr>
        <w:rPr>
          <w:sz w:val="24"/>
          <w:szCs w:val="24"/>
        </w:rPr>
      </w:pPr>
      <w:r>
        <w:rPr>
          <w:sz w:val="24"/>
          <w:szCs w:val="24"/>
        </w:rPr>
        <w:t>Salz, Pfeffer</w:t>
      </w:r>
    </w:p>
    <w:p w14:paraId="4A8CC347" w14:textId="77777777" w:rsidR="00157E25" w:rsidRDefault="00157E25" w:rsidP="00157E25">
      <w:pPr>
        <w:rPr>
          <w:sz w:val="24"/>
          <w:szCs w:val="24"/>
        </w:rPr>
      </w:pPr>
    </w:p>
    <w:p w14:paraId="152C5370" w14:textId="77777777" w:rsidR="00157E25" w:rsidRDefault="00157E25" w:rsidP="00157E25">
      <w:pPr>
        <w:rPr>
          <w:sz w:val="24"/>
          <w:szCs w:val="24"/>
        </w:rPr>
      </w:pPr>
      <w:r>
        <w:rPr>
          <w:sz w:val="24"/>
          <w:szCs w:val="24"/>
        </w:rPr>
        <w:t>Zubereitung:</w:t>
      </w:r>
    </w:p>
    <w:p w14:paraId="60899E97" w14:textId="77777777" w:rsidR="00157E25" w:rsidRPr="009A5729" w:rsidRDefault="00157E25" w:rsidP="00B40E8C">
      <w:pPr>
        <w:pStyle w:val="ListParagraph"/>
        <w:numPr>
          <w:ilvl w:val="0"/>
          <w:numId w:val="1439"/>
        </w:numPr>
        <w:spacing w:after="120"/>
        <w:ind w:left="714" w:hanging="357"/>
        <w:contextualSpacing w:val="0"/>
        <w:jc w:val="both"/>
        <w:rPr>
          <w:sz w:val="24"/>
          <w:szCs w:val="24"/>
        </w:rPr>
      </w:pPr>
      <w:r w:rsidRPr="009A5729">
        <w:rPr>
          <w:sz w:val="24"/>
          <w:szCs w:val="24"/>
        </w:rPr>
        <w:t>Basilikumblättchen von den Zweigen zupfen, waschen, trocken schütteln. Etwa 2/3 davon in einer Pfanne mit einem Spritzer Wasser kurz dünsten, bis die Blätter zusammenfallen. Wenn sie ausgekühlt sind, mit den Händen das Wasser rausdrücken. Dann zusammen mit 75 g Ricotta pürieren. In eine größere Schüssel geben und mit dem restlichen Ricotta, den Eiern, dem Eigelb und dem geriebenen Parmesan vermengen, alles mit einem Löffel glatt rühren.</w:t>
      </w:r>
    </w:p>
    <w:p w14:paraId="1A95FBD2" w14:textId="77777777" w:rsidR="00157E25" w:rsidRPr="009A5729" w:rsidRDefault="00157E25" w:rsidP="00B40E8C">
      <w:pPr>
        <w:pStyle w:val="ListParagraph"/>
        <w:numPr>
          <w:ilvl w:val="0"/>
          <w:numId w:val="1439"/>
        </w:numPr>
        <w:spacing w:after="120"/>
        <w:ind w:left="714" w:hanging="357"/>
        <w:contextualSpacing w:val="0"/>
        <w:jc w:val="both"/>
        <w:rPr>
          <w:sz w:val="24"/>
          <w:szCs w:val="24"/>
        </w:rPr>
      </w:pPr>
      <w:r w:rsidRPr="009A5729">
        <w:rPr>
          <w:sz w:val="24"/>
          <w:szCs w:val="24"/>
        </w:rPr>
        <w:t>Das Mehl unterheben. Grieß auf einen Teller geben. Mit den Händen aus dem Teig walnussgroße Kugeln formen, diese im Grieß rollen, sodass sie von allen Seiten bedeckt sind. Die Teigkugeln auf eine Platte setzen, mit einem sauberen Küchentuch abdecken und 30 Minuten lang ruhen lassen.</w:t>
      </w:r>
    </w:p>
    <w:p w14:paraId="06EA6F86" w14:textId="77777777" w:rsidR="00157E25" w:rsidRPr="009A5729" w:rsidRDefault="00157E25" w:rsidP="00B40E8C">
      <w:pPr>
        <w:pStyle w:val="ListParagraph"/>
        <w:numPr>
          <w:ilvl w:val="0"/>
          <w:numId w:val="1439"/>
        </w:numPr>
        <w:spacing w:after="120"/>
        <w:ind w:left="714" w:hanging="357"/>
        <w:contextualSpacing w:val="0"/>
        <w:jc w:val="both"/>
        <w:rPr>
          <w:sz w:val="24"/>
          <w:szCs w:val="24"/>
        </w:rPr>
      </w:pPr>
      <w:r w:rsidRPr="009A5729">
        <w:rPr>
          <w:sz w:val="24"/>
          <w:szCs w:val="24"/>
        </w:rPr>
        <w:t xml:space="preserve">Einen großen Topf mit gesalzenem Wasser aufsetzen; wenn es sprudelt, die Knödelchen hineingeben, bis sie nach wenigen Minuten an die Oberfläche steigen. Butter und Olivenöl in einer Pfanne erhitzen, dann die restlichen Basilikumblättchen in der Pfanne „frittieren“. Zitronenschale dazureiben. Mit Salz und Pfeffer abschmecken. </w:t>
      </w:r>
      <w:r w:rsidRPr="009A5729">
        <w:rPr>
          <w:sz w:val="24"/>
          <w:szCs w:val="24"/>
        </w:rPr>
        <w:lastRenderedPageBreak/>
        <w:t>Das ist die Soße für die Gnudis. Man kann von der Zitrone, die man übrighat, außerdem noch etwas Saft darübergeben.</w:t>
      </w:r>
    </w:p>
    <w:p w14:paraId="6AC51F0D" w14:textId="77777777" w:rsidR="00157E25" w:rsidRDefault="00157E25" w:rsidP="00157E25">
      <w:pPr>
        <w:ind w:left="1416" w:hanging="1416"/>
        <w:jc w:val="both"/>
        <w:rPr>
          <w:sz w:val="24"/>
          <w:szCs w:val="24"/>
        </w:rPr>
      </w:pPr>
      <w:r>
        <w:rPr>
          <w:sz w:val="24"/>
          <w:szCs w:val="24"/>
        </w:rPr>
        <w:t>Kommentar:</w:t>
      </w:r>
      <w:r>
        <w:rPr>
          <w:sz w:val="24"/>
          <w:szCs w:val="24"/>
        </w:rPr>
        <w:tab/>
        <w:t xml:space="preserve">Die Basilikumbünde schmelzen in der Pfanne zu einem nicht mal faustgroßen grünen Klumpen zusammen. Sie geben diesen Ricotta-Knödelchen einen interessanten Geschmack, allerdings nicht so interessant, dass man sich abwendet </w:t>
      </w:r>
      <w:r w:rsidRPr="009A5729">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Pr>
          <w:sz w:val="24"/>
          <w:szCs w:val="24"/>
        </w:rPr>
        <w:t>. Und niemand muss sich Sorgen machen, dass die Gnudi im sprudelnden Wasser auseinanderfallen oder irgendwie nix werden – das Rezept ist idiotensicher. Gnudi kommt vom dem italienischen Wort nudi, das wiederum nackt bedeutet – denn man isst hier sozusagen das Innere der Ravioli, nackte Ravioli also.</w:t>
      </w:r>
    </w:p>
    <w:p w14:paraId="2745187B" w14:textId="77777777" w:rsidR="00157E25" w:rsidRPr="00CD385F" w:rsidRDefault="00157E25" w:rsidP="00157E25">
      <w:pPr>
        <w:rPr>
          <w:sz w:val="24"/>
          <w:szCs w:val="24"/>
        </w:rPr>
      </w:pPr>
    </w:p>
    <w:p w14:paraId="20C8E9BF" w14:textId="77777777" w:rsidR="00157E25" w:rsidRPr="00CD385F" w:rsidRDefault="00157E25" w:rsidP="00157E25">
      <w:pPr>
        <w:rPr>
          <w:sz w:val="24"/>
          <w:szCs w:val="24"/>
        </w:rPr>
      </w:pPr>
      <w:r w:rsidRPr="00CD385F">
        <w:rPr>
          <w:sz w:val="24"/>
          <w:szCs w:val="24"/>
        </w:rPr>
        <w:br w:type="page"/>
      </w:r>
    </w:p>
    <w:p w14:paraId="31386884" w14:textId="159E6700" w:rsidR="00C22720" w:rsidRDefault="00C22720" w:rsidP="00C22720">
      <w:pPr>
        <w:pStyle w:val="Heading2"/>
        <w:spacing w:after="240"/>
      </w:pPr>
      <w:r>
        <w:lastRenderedPageBreak/>
        <w:t>Böhmische Serviettenknödel</w:t>
      </w:r>
      <w:r>
        <w:rPr>
          <w:rStyle w:val="FootnoteReference"/>
        </w:rPr>
        <w:footnoteReference w:id="1136"/>
      </w:r>
      <w:r>
        <w:t xml:space="preserve"> </w:t>
      </w:r>
    </w:p>
    <w:p w14:paraId="5C0E5017" w14:textId="77777777" w:rsidR="00C22720" w:rsidRDefault="00C22720" w:rsidP="00C22720">
      <w:pPr>
        <w:rPr>
          <w:sz w:val="24"/>
          <w:szCs w:val="24"/>
        </w:rPr>
      </w:pPr>
      <w:r w:rsidRPr="0099105B">
        <w:rPr>
          <w:sz w:val="24"/>
          <w:szCs w:val="24"/>
          <w:u w:val="single"/>
        </w:rPr>
        <w:t>Zutaten</w:t>
      </w:r>
      <w:r>
        <w:rPr>
          <w:sz w:val="24"/>
          <w:szCs w:val="24"/>
        </w:rPr>
        <w:t xml:space="preserve"> (für 8 Portionen):</w:t>
      </w:r>
    </w:p>
    <w:p w14:paraId="2C236EC7" w14:textId="77777777" w:rsidR="00C22720" w:rsidRDefault="00C22720" w:rsidP="00C22720">
      <w:pPr>
        <w:rPr>
          <w:sz w:val="24"/>
          <w:szCs w:val="24"/>
        </w:rPr>
      </w:pPr>
      <w:r>
        <w:rPr>
          <w:sz w:val="24"/>
          <w:szCs w:val="24"/>
        </w:rPr>
        <w:t>5 Scheiben Toastbrot</w:t>
      </w:r>
    </w:p>
    <w:p w14:paraId="665D9BC3" w14:textId="77777777" w:rsidR="00C22720" w:rsidRDefault="00C22720" w:rsidP="00C22720">
      <w:pPr>
        <w:rPr>
          <w:sz w:val="24"/>
          <w:szCs w:val="24"/>
        </w:rPr>
      </w:pPr>
      <w:r>
        <w:rPr>
          <w:sz w:val="24"/>
          <w:szCs w:val="24"/>
        </w:rPr>
        <w:t>80 g Butter</w:t>
      </w:r>
    </w:p>
    <w:p w14:paraId="302D6F04" w14:textId="77777777" w:rsidR="00C22720" w:rsidRDefault="00C22720" w:rsidP="00C22720">
      <w:pPr>
        <w:rPr>
          <w:sz w:val="24"/>
          <w:szCs w:val="24"/>
        </w:rPr>
      </w:pPr>
      <w:r>
        <w:rPr>
          <w:sz w:val="24"/>
          <w:szCs w:val="24"/>
        </w:rPr>
        <w:t>250 g Mehl</w:t>
      </w:r>
    </w:p>
    <w:p w14:paraId="5A08CADD" w14:textId="77777777" w:rsidR="00C22720" w:rsidRDefault="00C22720" w:rsidP="00C22720">
      <w:pPr>
        <w:rPr>
          <w:sz w:val="24"/>
          <w:szCs w:val="24"/>
        </w:rPr>
      </w:pPr>
      <w:r>
        <w:rPr>
          <w:sz w:val="24"/>
          <w:szCs w:val="24"/>
        </w:rPr>
        <w:t>Salz, Zucker</w:t>
      </w:r>
    </w:p>
    <w:p w14:paraId="1E5B5508" w14:textId="77777777" w:rsidR="00C22720" w:rsidRDefault="00C22720" w:rsidP="00C22720">
      <w:pPr>
        <w:rPr>
          <w:sz w:val="24"/>
          <w:szCs w:val="24"/>
        </w:rPr>
      </w:pPr>
      <w:r>
        <w:rPr>
          <w:sz w:val="24"/>
          <w:szCs w:val="24"/>
        </w:rPr>
        <w:t>Frisch geriebene Muskatnuss</w:t>
      </w:r>
    </w:p>
    <w:p w14:paraId="30D9D818" w14:textId="77777777" w:rsidR="00C22720" w:rsidRDefault="00C22720" w:rsidP="00C22720">
      <w:pPr>
        <w:rPr>
          <w:sz w:val="24"/>
          <w:szCs w:val="24"/>
        </w:rPr>
      </w:pPr>
      <w:r>
        <w:rPr>
          <w:sz w:val="24"/>
          <w:szCs w:val="24"/>
        </w:rPr>
        <w:t>20 g Hefe</w:t>
      </w:r>
    </w:p>
    <w:p w14:paraId="3043CF6F" w14:textId="77777777" w:rsidR="00C22720" w:rsidRDefault="00C22720" w:rsidP="00C22720">
      <w:pPr>
        <w:rPr>
          <w:sz w:val="24"/>
          <w:szCs w:val="24"/>
        </w:rPr>
      </w:pPr>
      <w:r>
        <w:rPr>
          <w:sz w:val="24"/>
          <w:szCs w:val="24"/>
        </w:rPr>
        <w:t>175 lauwarme Milch</w:t>
      </w:r>
    </w:p>
    <w:p w14:paraId="3479B070" w14:textId="77777777" w:rsidR="00C22720" w:rsidRDefault="00C22720" w:rsidP="00C22720">
      <w:pPr>
        <w:rPr>
          <w:sz w:val="24"/>
          <w:szCs w:val="24"/>
        </w:rPr>
      </w:pPr>
      <w:r>
        <w:rPr>
          <w:sz w:val="24"/>
          <w:szCs w:val="24"/>
        </w:rPr>
        <w:t>1 Ei</w:t>
      </w:r>
    </w:p>
    <w:p w14:paraId="3B728DBB" w14:textId="77777777" w:rsidR="00C22720" w:rsidRDefault="00C22720" w:rsidP="00C22720">
      <w:pPr>
        <w:rPr>
          <w:sz w:val="24"/>
          <w:szCs w:val="24"/>
        </w:rPr>
      </w:pPr>
      <w:r>
        <w:rPr>
          <w:sz w:val="24"/>
          <w:szCs w:val="24"/>
        </w:rPr>
        <w:t>1 Eigelb</w:t>
      </w:r>
    </w:p>
    <w:p w14:paraId="34B41EFE" w14:textId="77777777" w:rsidR="00C22720" w:rsidRDefault="00C22720" w:rsidP="00C22720">
      <w:pPr>
        <w:rPr>
          <w:sz w:val="24"/>
          <w:szCs w:val="24"/>
        </w:rPr>
      </w:pPr>
      <w:r>
        <w:rPr>
          <w:sz w:val="24"/>
          <w:szCs w:val="24"/>
        </w:rPr>
        <w:t>Flüssige Butter zum Bestreichen</w:t>
      </w:r>
    </w:p>
    <w:p w14:paraId="7D15CADD" w14:textId="77777777" w:rsidR="00C22720" w:rsidRDefault="00C22720" w:rsidP="00C22720">
      <w:pPr>
        <w:rPr>
          <w:sz w:val="24"/>
          <w:szCs w:val="24"/>
        </w:rPr>
      </w:pPr>
      <w:r>
        <w:rPr>
          <w:sz w:val="24"/>
          <w:szCs w:val="24"/>
        </w:rPr>
        <w:t>Mehl zum Formen</w:t>
      </w:r>
    </w:p>
    <w:p w14:paraId="48148342" w14:textId="77777777" w:rsidR="00C22720" w:rsidRDefault="00C22720" w:rsidP="00C22720">
      <w:pPr>
        <w:rPr>
          <w:sz w:val="24"/>
          <w:szCs w:val="24"/>
        </w:rPr>
      </w:pPr>
    </w:p>
    <w:p w14:paraId="55FC684C" w14:textId="77777777" w:rsidR="00C22720" w:rsidRDefault="00C22720" w:rsidP="00C22720">
      <w:pPr>
        <w:rPr>
          <w:sz w:val="24"/>
          <w:szCs w:val="24"/>
        </w:rPr>
      </w:pPr>
      <w:r>
        <w:rPr>
          <w:sz w:val="24"/>
          <w:szCs w:val="24"/>
        </w:rPr>
        <w:t>Zubereitung:</w:t>
      </w:r>
    </w:p>
    <w:p w14:paraId="4F3A05F9" w14:textId="77777777" w:rsidR="00C22720" w:rsidRPr="007F3426" w:rsidRDefault="00C22720" w:rsidP="00B40E8C">
      <w:pPr>
        <w:pStyle w:val="ListParagraph"/>
        <w:numPr>
          <w:ilvl w:val="0"/>
          <w:numId w:val="1193"/>
        </w:numPr>
        <w:spacing w:after="120"/>
        <w:ind w:left="714" w:hanging="357"/>
        <w:contextualSpacing w:val="0"/>
        <w:jc w:val="both"/>
        <w:rPr>
          <w:sz w:val="24"/>
          <w:szCs w:val="24"/>
        </w:rPr>
      </w:pPr>
      <w:r w:rsidRPr="007F3426">
        <w:rPr>
          <w:sz w:val="24"/>
          <w:szCs w:val="24"/>
        </w:rPr>
        <w:t>Das Toastbrot in kleine Würfel schneiden. Die Toastbrotwürfel mit der Butter in einer Pfanne bei milder Hitze goldbraun rösten und auf Küchenpapier abtropfen lassen.</w:t>
      </w:r>
    </w:p>
    <w:p w14:paraId="0003FD8C" w14:textId="77777777" w:rsidR="00C22720" w:rsidRPr="007F3426" w:rsidRDefault="00C22720" w:rsidP="00B40E8C">
      <w:pPr>
        <w:pStyle w:val="ListParagraph"/>
        <w:numPr>
          <w:ilvl w:val="0"/>
          <w:numId w:val="1193"/>
        </w:numPr>
        <w:spacing w:after="120"/>
        <w:ind w:left="714" w:hanging="357"/>
        <w:contextualSpacing w:val="0"/>
        <w:jc w:val="both"/>
        <w:rPr>
          <w:sz w:val="24"/>
          <w:szCs w:val="24"/>
        </w:rPr>
      </w:pPr>
      <w:r w:rsidRPr="007F3426">
        <w:rPr>
          <w:sz w:val="24"/>
          <w:szCs w:val="24"/>
        </w:rPr>
        <w:t>Das Mehl mit ½ TL Salz, 1 Prise Zucker und etwas Muskatnuss in einer Schüssel vermischen. Die Hefe mit den Fingern zerbröseln und in der lauwarmen Milch auflösen. Die Hefemischung mit dem Ei und dem Eigelb unter das Mehl rühren und alles mit dem Knethaken des Handrührgeräts zu einem glatten teig verkneten. Die gerösteten Brotwürfel untermischen und den Teig zugedeckt an einem warmen Ort etwa 20 Minuten gehen lassen.</w:t>
      </w:r>
    </w:p>
    <w:p w14:paraId="3422A067" w14:textId="77777777" w:rsidR="00C22720" w:rsidRPr="007F3426" w:rsidRDefault="00C22720" w:rsidP="00B40E8C">
      <w:pPr>
        <w:pStyle w:val="ListParagraph"/>
        <w:numPr>
          <w:ilvl w:val="0"/>
          <w:numId w:val="1193"/>
        </w:numPr>
        <w:spacing w:after="120"/>
        <w:ind w:left="714" w:hanging="357"/>
        <w:contextualSpacing w:val="0"/>
        <w:jc w:val="both"/>
        <w:rPr>
          <w:sz w:val="24"/>
          <w:szCs w:val="24"/>
        </w:rPr>
      </w:pPr>
      <w:r w:rsidRPr="007F3426">
        <w:rPr>
          <w:sz w:val="24"/>
          <w:szCs w:val="24"/>
        </w:rPr>
        <w:t>In einem breiten oder länglichen, flachen Topf reichlich Salzwasser zum Kochen bringen. Die Teigrollen nicht allzu fest in die Serviette wickeln, sodass der Teig beim Garen noch etwas aufgehen kann. Die Serviettenenden mit Küchengarn locker zubinden. Die Serviettenknödel in den Topf geben und im sanft siedenden Wasser etwa 35 Minuten garen, dabei gelegentlich wenden.</w:t>
      </w:r>
    </w:p>
    <w:p w14:paraId="2F706045" w14:textId="77777777" w:rsidR="00C22720" w:rsidRPr="007F3426" w:rsidRDefault="00C22720" w:rsidP="00B40E8C">
      <w:pPr>
        <w:pStyle w:val="ListParagraph"/>
        <w:numPr>
          <w:ilvl w:val="0"/>
          <w:numId w:val="1193"/>
        </w:numPr>
        <w:spacing w:after="120"/>
        <w:ind w:left="714" w:hanging="357"/>
        <w:contextualSpacing w:val="0"/>
        <w:jc w:val="both"/>
        <w:rPr>
          <w:sz w:val="24"/>
          <w:szCs w:val="24"/>
        </w:rPr>
      </w:pPr>
      <w:r w:rsidRPr="007F3426">
        <w:rPr>
          <w:sz w:val="24"/>
          <w:szCs w:val="24"/>
        </w:rPr>
        <w:t>Die Knödelrollen mit dem Schaumlöffel herausheben und gut abtropfen lassen. Aus der Serviette rollen und mit einem Scharfen Messer oder einem Nylonfaden in Scheiben schneiden.</w:t>
      </w:r>
    </w:p>
    <w:p w14:paraId="0529F7FF" w14:textId="77777777" w:rsidR="00C22720" w:rsidRDefault="00C22720" w:rsidP="00C22720">
      <w:pPr>
        <w:ind w:left="708" w:hanging="708"/>
        <w:jc w:val="both"/>
        <w:rPr>
          <w:sz w:val="24"/>
          <w:szCs w:val="24"/>
        </w:rPr>
      </w:pPr>
      <w:r>
        <w:rPr>
          <w:sz w:val="24"/>
          <w:szCs w:val="24"/>
        </w:rPr>
        <w:t>Info:</w:t>
      </w:r>
      <w:r>
        <w:rPr>
          <w:sz w:val="24"/>
          <w:szCs w:val="24"/>
        </w:rPr>
        <w:tab/>
        <w:t xml:space="preserve"> Ich mag diese Knödel sehr. Und die Serviette sollte übrigens keine Papierserviette sein </w:t>
      </w:r>
      <w:r w:rsidRPr="00AF2261">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5CC0B510" w14:textId="77777777" w:rsidR="003C1580" w:rsidRDefault="003C1580" w:rsidP="003C1580">
      <w:pPr>
        <w:pStyle w:val="Heading2"/>
        <w:spacing w:after="240"/>
      </w:pPr>
      <w:r>
        <w:lastRenderedPageBreak/>
        <w:t>Knödel</w:t>
      </w:r>
    </w:p>
    <w:p w14:paraId="67EF193A" w14:textId="77777777" w:rsidR="003C1580" w:rsidRDefault="003C1580" w:rsidP="003C1580">
      <w:pPr>
        <w:rPr>
          <w:sz w:val="24"/>
          <w:szCs w:val="24"/>
        </w:rPr>
      </w:pPr>
      <w:r>
        <w:rPr>
          <w:sz w:val="24"/>
          <w:szCs w:val="24"/>
        </w:rPr>
        <w:t>Zutaten:</w:t>
      </w:r>
    </w:p>
    <w:p w14:paraId="5AA7ADEB" w14:textId="77777777" w:rsidR="003C1580" w:rsidRDefault="003C1580" w:rsidP="003C1580">
      <w:pPr>
        <w:rPr>
          <w:sz w:val="24"/>
          <w:szCs w:val="24"/>
        </w:rPr>
      </w:pPr>
      <w:r>
        <w:rPr>
          <w:sz w:val="24"/>
          <w:szCs w:val="24"/>
        </w:rPr>
        <w:t>1 kleine Zwiebel</w:t>
      </w:r>
    </w:p>
    <w:p w14:paraId="6DC80721" w14:textId="77777777" w:rsidR="003C1580" w:rsidRDefault="003C1580" w:rsidP="003C1580">
      <w:pPr>
        <w:rPr>
          <w:sz w:val="24"/>
          <w:szCs w:val="24"/>
        </w:rPr>
      </w:pPr>
      <w:r>
        <w:rPr>
          <w:sz w:val="24"/>
          <w:szCs w:val="24"/>
        </w:rPr>
        <w:t>1 EL Butter</w:t>
      </w:r>
    </w:p>
    <w:p w14:paraId="2DC6795F" w14:textId="77777777" w:rsidR="003C1580" w:rsidRDefault="003C1580" w:rsidP="003C1580">
      <w:pPr>
        <w:rPr>
          <w:sz w:val="24"/>
          <w:szCs w:val="24"/>
        </w:rPr>
      </w:pPr>
      <w:r>
        <w:rPr>
          <w:sz w:val="24"/>
          <w:szCs w:val="24"/>
        </w:rPr>
        <w:t>150 ml Milch</w:t>
      </w:r>
    </w:p>
    <w:p w14:paraId="322AF912" w14:textId="77777777" w:rsidR="003C1580" w:rsidRDefault="003C1580" w:rsidP="003C1580">
      <w:pPr>
        <w:rPr>
          <w:sz w:val="24"/>
          <w:szCs w:val="24"/>
        </w:rPr>
      </w:pPr>
      <w:r>
        <w:rPr>
          <w:sz w:val="24"/>
          <w:szCs w:val="24"/>
        </w:rPr>
        <w:t>4 Semmeln</w:t>
      </w:r>
    </w:p>
    <w:p w14:paraId="35A1ECEC" w14:textId="77777777" w:rsidR="003C1580" w:rsidRDefault="003C1580" w:rsidP="003C1580">
      <w:pPr>
        <w:rPr>
          <w:sz w:val="24"/>
          <w:szCs w:val="24"/>
        </w:rPr>
      </w:pPr>
      <w:r>
        <w:rPr>
          <w:sz w:val="24"/>
          <w:szCs w:val="24"/>
        </w:rPr>
        <w:t>2 Eier</w:t>
      </w:r>
    </w:p>
    <w:p w14:paraId="200AFB38" w14:textId="77777777" w:rsidR="003C1580" w:rsidRDefault="003C1580" w:rsidP="003C1580">
      <w:pPr>
        <w:rPr>
          <w:sz w:val="24"/>
          <w:szCs w:val="24"/>
        </w:rPr>
      </w:pPr>
      <w:r>
        <w:rPr>
          <w:sz w:val="24"/>
          <w:szCs w:val="24"/>
        </w:rPr>
        <w:t>1 EL Petersilie</w:t>
      </w:r>
    </w:p>
    <w:p w14:paraId="605452E2" w14:textId="77777777" w:rsidR="003C1580" w:rsidRDefault="003C1580" w:rsidP="003C1580">
      <w:pPr>
        <w:rPr>
          <w:sz w:val="24"/>
          <w:szCs w:val="24"/>
        </w:rPr>
      </w:pPr>
      <w:r>
        <w:rPr>
          <w:sz w:val="24"/>
          <w:szCs w:val="24"/>
        </w:rPr>
        <w:t>Etwas griffiges Mehl</w:t>
      </w:r>
    </w:p>
    <w:p w14:paraId="1DFC8324" w14:textId="77777777" w:rsidR="003C1580" w:rsidRDefault="003C1580" w:rsidP="003C1580">
      <w:pPr>
        <w:rPr>
          <w:sz w:val="24"/>
          <w:szCs w:val="24"/>
        </w:rPr>
      </w:pPr>
      <w:r>
        <w:rPr>
          <w:sz w:val="24"/>
          <w:szCs w:val="24"/>
        </w:rPr>
        <w:t>Salz, Pfeffer, Muskat</w:t>
      </w:r>
    </w:p>
    <w:p w14:paraId="7B3FCA26" w14:textId="77777777" w:rsidR="003C1580" w:rsidRDefault="003C1580" w:rsidP="003C1580">
      <w:pPr>
        <w:rPr>
          <w:sz w:val="24"/>
          <w:szCs w:val="24"/>
        </w:rPr>
      </w:pPr>
    </w:p>
    <w:p w14:paraId="593B1E59" w14:textId="77777777" w:rsidR="003C1580" w:rsidRDefault="003C1580" w:rsidP="003C1580">
      <w:pPr>
        <w:rPr>
          <w:sz w:val="24"/>
          <w:szCs w:val="24"/>
        </w:rPr>
      </w:pPr>
      <w:r>
        <w:rPr>
          <w:sz w:val="24"/>
          <w:szCs w:val="24"/>
        </w:rPr>
        <w:t>Zubereitung:</w:t>
      </w:r>
    </w:p>
    <w:p w14:paraId="4C0810A0" w14:textId="77777777" w:rsidR="003C1580" w:rsidRPr="00C12D3B" w:rsidRDefault="003C1580" w:rsidP="00B40E8C">
      <w:pPr>
        <w:pStyle w:val="ListParagraph"/>
        <w:numPr>
          <w:ilvl w:val="0"/>
          <w:numId w:val="832"/>
        </w:numPr>
        <w:spacing w:after="120"/>
        <w:ind w:left="714" w:hanging="357"/>
        <w:contextualSpacing w:val="0"/>
        <w:jc w:val="both"/>
        <w:rPr>
          <w:sz w:val="24"/>
          <w:szCs w:val="24"/>
        </w:rPr>
      </w:pPr>
      <w:r w:rsidRPr="00C12D3B">
        <w:rPr>
          <w:sz w:val="24"/>
          <w:szCs w:val="24"/>
        </w:rPr>
        <w:t>Zwiebel fein schneiden, in Butter anschwitzen und mit Milch ablöschen.</w:t>
      </w:r>
    </w:p>
    <w:p w14:paraId="6C72B139" w14:textId="77777777" w:rsidR="003C1580" w:rsidRPr="00C12D3B" w:rsidRDefault="003C1580" w:rsidP="00B40E8C">
      <w:pPr>
        <w:pStyle w:val="ListParagraph"/>
        <w:numPr>
          <w:ilvl w:val="0"/>
          <w:numId w:val="832"/>
        </w:numPr>
        <w:spacing w:after="120"/>
        <w:ind w:left="714" w:hanging="357"/>
        <w:contextualSpacing w:val="0"/>
        <w:jc w:val="both"/>
        <w:rPr>
          <w:sz w:val="24"/>
          <w:szCs w:val="24"/>
        </w:rPr>
      </w:pPr>
      <w:r w:rsidRPr="00C12D3B">
        <w:rPr>
          <w:sz w:val="24"/>
          <w:szCs w:val="24"/>
        </w:rPr>
        <w:t>Semmeln in Würfel schneiden und mit der Zwiebelmilch übergießen.</w:t>
      </w:r>
    </w:p>
    <w:p w14:paraId="0705D584" w14:textId="77777777" w:rsidR="003C1580" w:rsidRPr="00C12D3B" w:rsidRDefault="003C1580" w:rsidP="00B40E8C">
      <w:pPr>
        <w:pStyle w:val="ListParagraph"/>
        <w:numPr>
          <w:ilvl w:val="0"/>
          <w:numId w:val="832"/>
        </w:numPr>
        <w:spacing w:after="120"/>
        <w:ind w:left="714" w:hanging="357"/>
        <w:contextualSpacing w:val="0"/>
        <w:jc w:val="both"/>
        <w:rPr>
          <w:sz w:val="24"/>
          <w:szCs w:val="24"/>
        </w:rPr>
      </w:pPr>
      <w:r w:rsidRPr="00C12D3B">
        <w:rPr>
          <w:sz w:val="24"/>
          <w:szCs w:val="24"/>
        </w:rPr>
        <w:t>Eier und fein gehackte Petersilie untermischen und mit Salz, Pfeffer und Muskat abschmecken.</w:t>
      </w:r>
    </w:p>
    <w:p w14:paraId="05DCDB89" w14:textId="77777777" w:rsidR="003C1580" w:rsidRPr="00C12D3B" w:rsidRDefault="003C1580" w:rsidP="00B40E8C">
      <w:pPr>
        <w:pStyle w:val="ListParagraph"/>
        <w:numPr>
          <w:ilvl w:val="0"/>
          <w:numId w:val="832"/>
        </w:numPr>
        <w:spacing w:after="120"/>
        <w:ind w:left="714" w:hanging="357"/>
        <w:contextualSpacing w:val="0"/>
        <w:jc w:val="both"/>
        <w:rPr>
          <w:sz w:val="24"/>
          <w:szCs w:val="24"/>
        </w:rPr>
      </w:pPr>
      <w:r w:rsidRPr="00C12D3B">
        <w:rPr>
          <w:sz w:val="24"/>
          <w:szCs w:val="24"/>
        </w:rPr>
        <w:t>Ganz leicht mit Mehl bestäuben und 5 Minuten ziehen lassen.</w:t>
      </w:r>
    </w:p>
    <w:p w14:paraId="04DEBB30" w14:textId="77777777" w:rsidR="003C1580" w:rsidRPr="00C12D3B" w:rsidRDefault="003C1580" w:rsidP="00B40E8C">
      <w:pPr>
        <w:pStyle w:val="ListParagraph"/>
        <w:numPr>
          <w:ilvl w:val="0"/>
          <w:numId w:val="832"/>
        </w:numPr>
        <w:spacing w:after="120"/>
        <w:ind w:left="714" w:hanging="357"/>
        <w:contextualSpacing w:val="0"/>
        <w:jc w:val="both"/>
        <w:rPr>
          <w:sz w:val="24"/>
          <w:szCs w:val="24"/>
        </w:rPr>
      </w:pPr>
      <w:r w:rsidRPr="00C12D3B">
        <w:rPr>
          <w:sz w:val="24"/>
          <w:szCs w:val="24"/>
        </w:rPr>
        <w:t>Knödel formen und in gesalzenem Wasser 15 Minuten leicht kochen lassen.</w:t>
      </w:r>
    </w:p>
    <w:p w14:paraId="6FBFDE8D" w14:textId="78BAD4DA" w:rsidR="0011294E" w:rsidRDefault="0011294E">
      <w:pPr>
        <w:rPr>
          <w:sz w:val="24"/>
          <w:szCs w:val="24"/>
        </w:rPr>
      </w:pPr>
      <w:r>
        <w:rPr>
          <w:sz w:val="24"/>
          <w:szCs w:val="24"/>
        </w:rPr>
        <w:br w:type="page"/>
      </w:r>
    </w:p>
    <w:p w14:paraId="2FE13E4E" w14:textId="635F24C3" w:rsidR="00033CC1" w:rsidRDefault="00033CC1" w:rsidP="00574BFD">
      <w:pPr>
        <w:pStyle w:val="Heading2"/>
        <w:spacing w:after="240"/>
      </w:pPr>
      <w:r>
        <w:lastRenderedPageBreak/>
        <w:t>Französisches Käsefondue</w:t>
      </w:r>
    </w:p>
    <w:p w14:paraId="595124B9" w14:textId="2E41D152" w:rsidR="00033CC1" w:rsidRDefault="00033CC1">
      <w:pPr>
        <w:rPr>
          <w:sz w:val="24"/>
          <w:szCs w:val="24"/>
        </w:rPr>
      </w:pPr>
      <w:r w:rsidRPr="00574BFD">
        <w:rPr>
          <w:sz w:val="24"/>
          <w:szCs w:val="24"/>
          <w:u w:val="single"/>
        </w:rPr>
        <w:t xml:space="preserve">Zutaten </w:t>
      </w:r>
      <w:r w:rsidR="00574BFD">
        <w:rPr>
          <w:sz w:val="24"/>
          <w:szCs w:val="24"/>
          <w:u w:val="single"/>
        </w:rPr>
        <w:t>(</w:t>
      </w:r>
      <w:r>
        <w:rPr>
          <w:sz w:val="24"/>
          <w:szCs w:val="24"/>
        </w:rPr>
        <w:t>für 4 Portionen</w:t>
      </w:r>
      <w:r w:rsidR="00574BFD">
        <w:rPr>
          <w:sz w:val="24"/>
          <w:szCs w:val="24"/>
        </w:rPr>
        <w:t>):</w:t>
      </w:r>
    </w:p>
    <w:p w14:paraId="54894B65" w14:textId="77777777" w:rsidR="00033CC1" w:rsidRPr="00AC74B1" w:rsidRDefault="00033CC1">
      <w:pPr>
        <w:rPr>
          <w:sz w:val="24"/>
          <w:szCs w:val="24"/>
          <w:lang w:val="en-US"/>
        </w:rPr>
      </w:pPr>
      <w:r w:rsidRPr="00AC74B1">
        <w:rPr>
          <w:sz w:val="24"/>
          <w:szCs w:val="24"/>
          <w:lang w:val="en-US"/>
        </w:rPr>
        <w:t>200 g Gruyère</w:t>
      </w:r>
    </w:p>
    <w:p w14:paraId="321A6087" w14:textId="77777777" w:rsidR="00033CC1" w:rsidRPr="00AC74B1" w:rsidRDefault="00033CC1">
      <w:pPr>
        <w:rPr>
          <w:sz w:val="24"/>
          <w:szCs w:val="24"/>
          <w:lang w:val="en-US"/>
        </w:rPr>
      </w:pPr>
      <w:r w:rsidRPr="00AC74B1">
        <w:rPr>
          <w:sz w:val="24"/>
          <w:szCs w:val="24"/>
          <w:lang w:val="en-US"/>
        </w:rPr>
        <w:t>250 g Brie</w:t>
      </w:r>
    </w:p>
    <w:p w14:paraId="0C8B6E0B" w14:textId="77777777" w:rsidR="00033CC1" w:rsidRPr="00AC74B1" w:rsidRDefault="00033CC1">
      <w:pPr>
        <w:rPr>
          <w:sz w:val="24"/>
          <w:szCs w:val="24"/>
          <w:lang w:val="en-US"/>
        </w:rPr>
      </w:pPr>
      <w:r w:rsidRPr="00AC74B1">
        <w:rPr>
          <w:sz w:val="24"/>
          <w:szCs w:val="24"/>
          <w:lang w:val="en-US"/>
        </w:rPr>
        <w:t xml:space="preserve">200 g </w:t>
      </w:r>
      <w:proofErr w:type="spellStart"/>
      <w:r w:rsidRPr="00AC74B1">
        <w:rPr>
          <w:sz w:val="24"/>
          <w:szCs w:val="24"/>
          <w:lang w:val="en-US"/>
        </w:rPr>
        <w:t>Raclettekäse</w:t>
      </w:r>
      <w:proofErr w:type="spellEnd"/>
    </w:p>
    <w:p w14:paraId="2899BEAA" w14:textId="77777777" w:rsidR="00033CC1" w:rsidRPr="00AC74B1" w:rsidRDefault="00033CC1">
      <w:pPr>
        <w:rPr>
          <w:sz w:val="24"/>
          <w:szCs w:val="24"/>
          <w:lang w:val="en-US"/>
        </w:rPr>
      </w:pPr>
      <w:r w:rsidRPr="00AC74B1">
        <w:rPr>
          <w:sz w:val="24"/>
          <w:szCs w:val="24"/>
          <w:lang w:val="en-US"/>
        </w:rPr>
        <w:t>300 ml Cidre</w:t>
      </w:r>
    </w:p>
    <w:p w14:paraId="0A7147B4" w14:textId="77777777" w:rsidR="00033CC1" w:rsidRDefault="00033CC1">
      <w:pPr>
        <w:rPr>
          <w:sz w:val="24"/>
          <w:szCs w:val="24"/>
        </w:rPr>
      </w:pPr>
      <w:r>
        <w:rPr>
          <w:sz w:val="24"/>
          <w:szCs w:val="24"/>
        </w:rPr>
        <w:t>2 TL Obstessig</w:t>
      </w:r>
    </w:p>
    <w:p w14:paraId="22B77733" w14:textId="77777777" w:rsidR="00033CC1" w:rsidRDefault="00033CC1">
      <w:pPr>
        <w:rPr>
          <w:sz w:val="24"/>
          <w:szCs w:val="24"/>
        </w:rPr>
      </w:pPr>
      <w:r>
        <w:rPr>
          <w:sz w:val="24"/>
          <w:szCs w:val="24"/>
        </w:rPr>
        <w:t>2 TL Speisestärke</w:t>
      </w:r>
    </w:p>
    <w:p w14:paraId="027CA172" w14:textId="0E67B58E" w:rsidR="00033CC1" w:rsidRDefault="00033CC1">
      <w:pPr>
        <w:rPr>
          <w:sz w:val="24"/>
          <w:szCs w:val="24"/>
        </w:rPr>
      </w:pPr>
      <w:r>
        <w:rPr>
          <w:sz w:val="24"/>
          <w:szCs w:val="24"/>
        </w:rPr>
        <w:t>2 EL Calvados (Weinbrand)</w:t>
      </w:r>
    </w:p>
    <w:p w14:paraId="3BACB8EA" w14:textId="55C88189" w:rsidR="00033CC1" w:rsidRDefault="00033CC1">
      <w:pPr>
        <w:rPr>
          <w:sz w:val="24"/>
          <w:szCs w:val="24"/>
        </w:rPr>
      </w:pPr>
      <w:r>
        <w:rPr>
          <w:sz w:val="24"/>
          <w:szCs w:val="24"/>
        </w:rPr>
        <w:t>Weißer Pfeffer</w:t>
      </w:r>
    </w:p>
    <w:p w14:paraId="081E3A31" w14:textId="0AAB1FFA" w:rsidR="00033CC1" w:rsidRDefault="00033CC1">
      <w:pPr>
        <w:rPr>
          <w:sz w:val="24"/>
          <w:szCs w:val="24"/>
        </w:rPr>
      </w:pPr>
    </w:p>
    <w:p w14:paraId="01B2D8DE" w14:textId="33AE826D" w:rsidR="00574BFD" w:rsidRDefault="00574BFD">
      <w:pPr>
        <w:rPr>
          <w:sz w:val="24"/>
          <w:szCs w:val="24"/>
        </w:rPr>
      </w:pPr>
      <w:r>
        <w:rPr>
          <w:sz w:val="24"/>
          <w:szCs w:val="24"/>
        </w:rPr>
        <w:t>Zubereitung:</w:t>
      </w:r>
    </w:p>
    <w:p w14:paraId="61F679CF" w14:textId="5372810E" w:rsidR="00033CC1" w:rsidRPr="00033CC1" w:rsidRDefault="00033CC1" w:rsidP="00B40E8C">
      <w:pPr>
        <w:pStyle w:val="ListParagraph"/>
        <w:numPr>
          <w:ilvl w:val="0"/>
          <w:numId w:val="1265"/>
        </w:numPr>
        <w:spacing w:after="120"/>
        <w:ind w:left="714" w:hanging="357"/>
        <w:contextualSpacing w:val="0"/>
        <w:jc w:val="both"/>
        <w:rPr>
          <w:sz w:val="24"/>
          <w:szCs w:val="24"/>
        </w:rPr>
      </w:pPr>
      <w:r w:rsidRPr="00033CC1">
        <w:rPr>
          <w:sz w:val="24"/>
          <w:szCs w:val="24"/>
        </w:rPr>
        <w:t>Gruyère und Raclettekäse reiben, vom Brie die Rinde entfernen und diesen in Stücke schneiden. Cidre zum Kochen bringen. Essig und dann den Käse hinzufügen. In langsamen Achten rühren.</w:t>
      </w:r>
    </w:p>
    <w:p w14:paraId="6ACDD385" w14:textId="516CBD45" w:rsidR="00033CC1" w:rsidRPr="00033CC1" w:rsidRDefault="00033CC1" w:rsidP="00B40E8C">
      <w:pPr>
        <w:pStyle w:val="ListParagraph"/>
        <w:numPr>
          <w:ilvl w:val="0"/>
          <w:numId w:val="1265"/>
        </w:numPr>
        <w:spacing w:after="120"/>
        <w:ind w:left="714" w:hanging="357"/>
        <w:contextualSpacing w:val="0"/>
        <w:jc w:val="both"/>
        <w:rPr>
          <w:sz w:val="24"/>
          <w:szCs w:val="24"/>
        </w:rPr>
      </w:pPr>
      <w:r w:rsidRPr="00033CC1">
        <w:rPr>
          <w:sz w:val="24"/>
          <w:szCs w:val="24"/>
        </w:rPr>
        <w:t>Die Speisestärke mit Calvados verrühren, zur Käsemischung geben und alles einmal aufkochen. Mit Pfeffer würzen.</w:t>
      </w:r>
    </w:p>
    <w:p w14:paraId="7A300755" w14:textId="77777777" w:rsidR="00F33AB9" w:rsidRDefault="00F33AB9">
      <w:pPr>
        <w:rPr>
          <w:sz w:val="24"/>
          <w:szCs w:val="24"/>
        </w:rPr>
      </w:pPr>
      <w:r>
        <w:rPr>
          <w:sz w:val="24"/>
          <w:szCs w:val="24"/>
        </w:rPr>
        <w:br w:type="page"/>
      </w:r>
    </w:p>
    <w:p w14:paraId="3F3AB657" w14:textId="638175D3" w:rsidR="00F33AB9" w:rsidRDefault="00F33AB9" w:rsidP="00186B46">
      <w:pPr>
        <w:pStyle w:val="Heading2"/>
        <w:spacing w:after="240"/>
      </w:pPr>
      <w:r>
        <w:lastRenderedPageBreak/>
        <w:t>Italienisches Käsefondue Fonduta</w:t>
      </w:r>
      <w:r w:rsidR="00DF7B7B">
        <w:rPr>
          <w:rStyle w:val="FootnoteReference"/>
        </w:rPr>
        <w:footnoteReference w:id="1137"/>
      </w:r>
    </w:p>
    <w:p w14:paraId="65A81299" w14:textId="095C6047" w:rsidR="00F33AB9" w:rsidRDefault="00F33AB9">
      <w:pPr>
        <w:rPr>
          <w:sz w:val="24"/>
          <w:szCs w:val="24"/>
        </w:rPr>
      </w:pPr>
      <w:r w:rsidRPr="00186B46">
        <w:rPr>
          <w:sz w:val="24"/>
          <w:szCs w:val="24"/>
          <w:u w:val="single"/>
        </w:rPr>
        <w:t>Zutaten</w:t>
      </w:r>
      <w:r>
        <w:rPr>
          <w:sz w:val="24"/>
          <w:szCs w:val="24"/>
        </w:rPr>
        <w:t xml:space="preserve"> </w:t>
      </w:r>
      <w:r w:rsidR="00186B46">
        <w:rPr>
          <w:sz w:val="24"/>
          <w:szCs w:val="24"/>
        </w:rPr>
        <w:t>(</w:t>
      </w:r>
      <w:r>
        <w:rPr>
          <w:sz w:val="24"/>
          <w:szCs w:val="24"/>
        </w:rPr>
        <w:t>für 4 – 6 Portionen</w:t>
      </w:r>
      <w:r w:rsidR="00186B46">
        <w:rPr>
          <w:sz w:val="24"/>
          <w:szCs w:val="24"/>
        </w:rPr>
        <w:t>)</w:t>
      </w:r>
    </w:p>
    <w:p w14:paraId="4C4F2EE2" w14:textId="77777777" w:rsidR="00F33AB9" w:rsidRDefault="00F33AB9">
      <w:pPr>
        <w:rPr>
          <w:sz w:val="24"/>
          <w:szCs w:val="24"/>
        </w:rPr>
      </w:pPr>
      <w:r>
        <w:rPr>
          <w:sz w:val="24"/>
          <w:szCs w:val="24"/>
        </w:rPr>
        <w:t>300 g Fontinakäse (ersatzweise Provolone oder italienischer Bergkäse mit mindestens 40 % Fett)</w:t>
      </w:r>
    </w:p>
    <w:p w14:paraId="2028D9A0" w14:textId="77777777" w:rsidR="00F33AB9" w:rsidRDefault="00F33AB9">
      <w:pPr>
        <w:rPr>
          <w:sz w:val="24"/>
          <w:szCs w:val="24"/>
        </w:rPr>
      </w:pPr>
      <w:r>
        <w:rPr>
          <w:sz w:val="24"/>
          <w:szCs w:val="24"/>
        </w:rPr>
        <w:t>100 ml Milch</w:t>
      </w:r>
    </w:p>
    <w:p w14:paraId="5775E360" w14:textId="77777777" w:rsidR="00F33AB9" w:rsidRDefault="00F33AB9">
      <w:pPr>
        <w:rPr>
          <w:sz w:val="24"/>
          <w:szCs w:val="24"/>
        </w:rPr>
      </w:pPr>
      <w:r>
        <w:rPr>
          <w:sz w:val="24"/>
          <w:szCs w:val="24"/>
        </w:rPr>
        <w:t>1 EL Butter</w:t>
      </w:r>
    </w:p>
    <w:p w14:paraId="48B9ADC8" w14:textId="1F68411C" w:rsidR="00F33AB9" w:rsidRDefault="00F33AB9">
      <w:pPr>
        <w:rPr>
          <w:sz w:val="24"/>
          <w:szCs w:val="24"/>
        </w:rPr>
      </w:pPr>
      <w:r>
        <w:rPr>
          <w:sz w:val="24"/>
          <w:szCs w:val="24"/>
        </w:rPr>
        <w:t>3 kleine Eigelb</w:t>
      </w:r>
    </w:p>
    <w:p w14:paraId="5F2C66F2" w14:textId="655ECFE8" w:rsidR="00F33AB9" w:rsidRDefault="00F33AB9">
      <w:pPr>
        <w:rPr>
          <w:sz w:val="24"/>
          <w:szCs w:val="24"/>
        </w:rPr>
      </w:pPr>
      <w:r>
        <w:rPr>
          <w:sz w:val="24"/>
          <w:szCs w:val="24"/>
        </w:rPr>
        <w:t>Pfeffer</w:t>
      </w:r>
    </w:p>
    <w:p w14:paraId="13C578F8" w14:textId="77777777" w:rsidR="00F33AB9" w:rsidRDefault="00F33AB9">
      <w:pPr>
        <w:rPr>
          <w:sz w:val="24"/>
          <w:szCs w:val="24"/>
        </w:rPr>
      </w:pPr>
      <w:r>
        <w:rPr>
          <w:sz w:val="24"/>
          <w:szCs w:val="24"/>
        </w:rPr>
        <w:t>8 kleine Brotscheiben</w:t>
      </w:r>
    </w:p>
    <w:p w14:paraId="3BD66685" w14:textId="77777777" w:rsidR="00F33AB9" w:rsidRDefault="00F33AB9">
      <w:pPr>
        <w:rPr>
          <w:sz w:val="24"/>
          <w:szCs w:val="24"/>
        </w:rPr>
      </w:pPr>
    </w:p>
    <w:p w14:paraId="7EB523A5" w14:textId="77777777" w:rsidR="00422288" w:rsidRDefault="00F33AB9">
      <w:pPr>
        <w:rPr>
          <w:sz w:val="24"/>
          <w:szCs w:val="24"/>
        </w:rPr>
      </w:pPr>
      <w:r>
        <w:rPr>
          <w:sz w:val="24"/>
          <w:szCs w:val="24"/>
        </w:rPr>
        <w:t>Zubereitungszeit:</w:t>
      </w:r>
      <w:r>
        <w:rPr>
          <w:sz w:val="24"/>
          <w:szCs w:val="24"/>
        </w:rPr>
        <w:tab/>
        <w:t>30 Minuten plus 12 Stunden Käse einlegen</w:t>
      </w:r>
    </w:p>
    <w:p w14:paraId="1BD44A14" w14:textId="77777777" w:rsidR="00422288" w:rsidRPr="00186B46" w:rsidRDefault="00422288" w:rsidP="00B40E8C">
      <w:pPr>
        <w:pStyle w:val="ListParagraph"/>
        <w:numPr>
          <w:ilvl w:val="0"/>
          <w:numId w:val="1831"/>
        </w:numPr>
        <w:spacing w:after="120"/>
        <w:ind w:left="714" w:hanging="357"/>
        <w:contextualSpacing w:val="0"/>
        <w:jc w:val="both"/>
        <w:rPr>
          <w:sz w:val="24"/>
          <w:szCs w:val="24"/>
        </w:rPr>
      </w:pPr>
      <w:r w:rsidRPr="00186B46">
        <w:rPr>
          <w:sz w:val="24"/>
          <w:szCs w:val="24"/>
        </w:rPr>
        <w:t>Fontinakäse in kleine Würfel schneiden, in eine Schüssel geben und 100 ml Milch angießen. Zugedeckt an einem kühlen Ort einige Stunden oder über Nacht durchziehen lassen.</w:t>
      </w:r>
    </w:p>
    <w:p w14:paraId="423E1219" w14:textId="77777777" w:rsidR="001F634F" w:rsidRPr="00186B46" w:rsidRDefault="00422288" w:rsidP="00B40E8C">
      <w:pPr>
        <w:pStyle w:val="ListParagraph"/>
        <w:numPr>
          <w:ilvl w:val="0"/>
          <w:numId w:val="1831"/>
        </w:numPr>
        <w:spacing w:after="120"/>
        <w:ind w:left="714" w:hanging="357"/>
        <w:contextualSpacing w:val="0"/>
        <w:jc w:val="both"/>
        <w:rPr>
          <w:sz w:val="24"/>
          <w:szCs w:val="24"/>
        </w:rPr>
      </w:pPr>
      <w:r w:rsidRPr="00186B46">
        <w:rPr>
          <w:sz w:val="24"/>
          <w:szCs w:val="24"/>
        </w:rPr>
        <w:t xml:space="preserve">Für die weitere Zubereitung auf jeden Fall Wasserbad verwenden. Eine Schüssel aus Edelstahl </w:t>
      </w:r>
      <w:r w:rsidR="001F634F" w:rsidRPr="00186B46">
        <w:rPr>
          <w:sz w:val="24"/>
          <w:szCs w:val="24"/>
        </w:rPr>
        <w:t>mit abgerundetem Boden ins warme Wasserbad stellen. Die Butter hineingeben und zergehen lassen.</w:t>
      </w:r>
    </w:p>
    <w:p w14:paraId="2BB194A5" w14:textId="3020BEFB" w:rsidR="001F634F" w:rsidRPr="00186B46" w:rsidRDefault="001F634F" w:rsidP="00B40E8C">
      <w:pPr>
        <w:pStyle w:val="ListParagraph"/>
        <w:numPr>
          <w:ilvl w:val="0"/>
          <w:numId w:val="1831"/>
        </w:numPr>
        <w:spacing w:after="120"/>
        <w:ind w:left="714" w:hanging="357"/>
        <w:contextualSpacing w:val="0"/>
        <w:jc w:val="both"/>
        <w:rPr>
          <w:sz w:val="24"/>
          <w:szCs w:val="24"/>
        </w:rPr>
      </w:pPr>
      <w:r w:rsidRPr="00186B46">
        <w:rPr>
          <w:sz w:val="24"/>
          <w:szCs w:val="24"/>
        </w:rPr>
        <w:t>Käsewürfel mit der Milch dazugeben, bei niedriger Temperatur langsam schmelzen lassen und dabei ständig mit e</w:t>
      </w:r>
      <w:r w:rsidR="00186B46" w:rsidRPr="00186B46">
        <w:rPr>
          <w:sz w:val="24"/>
          <w:szCs w:val="24"/>
        </w:rPr>
        <w:t>i</w:t>
      </w:r>
      <w:r w:rsidRPr="00186B46">
        <w:rPr>
          <w:sz w:val="24"/>
          <w:szCs w:val="24"/>
        </w:rPr>
        <w:t>nem Schneebesen kräftig rühren.</w:t>
      </w:r>
    </w:p>
    <w:p w14:paraId="689C2BA3" w14:textId="77777777" w:rsidR="009A309C" w:rsidRPr="00186B46" w:rsidRDefault="001F634F" w:rsidP="00B40E8C">
      <w:pPr>
        <w:pStyle w:val="ListParagraph"/>
        <w:numPr>
          <w:ilvl w:val="0"/>
          <w:numId w:val="1831"/>
        </w:numPr>
        <w:spacing w:after="120"/>
        <w:ind w:left="714" w:hanging="357"/>
        <w:contextualSpacing w:val="0"/>
        <w:jc w:val="both"/>
        <w:rPr>
          <w:sz w:val="24"/>
          <w:szCs w:val="24"/>
        </w:rPr>
      </w:pPr>
      <w:r w:rsidRPr="00186B46">
        <w:rPr>
          <w:sz w:val="24"/>
          <w:szCs w:val="24"/>
        </w:rPr>
        <w:t>Sobald der Käse geschmolzen ist und Fäden zieht, die Temperatur des Wasserbades erhöhen. Nacheinander die Eigelbe hineingeben und mit einem Holzlöffel kräftig unterrühren. So lange rühren, bis der Käse eine schöne, sämige</w:t>
      </w:r>
      <w:r w:rsidR="009A309C" w:rsidRPr="00186B46">
        <w:rPr>
          <w:sz w:val="24"/>
          <w:szCs w:val="24"/>
        </w:rPr>
        <w:t xml:space="preserve"> Konsistenz hat und keine Fäden mehr zieht.</w:t>
      </w:r>
    </w:p>
    <w:p w14:paraId="1B79C02C" w14:textId="77777777" w:rsidR="009A309C" w:rsidRPr="00186B46" w:rsidRDefault="009A309C" w:rsidP="00B40E8C">
      <w:pPr>
        <w:pStyle w:val="ListParagraph"/>
        <w:numPr>
          <w:ilvl w:val="0"/>
          <w:numId w:val="1831"/>
        </w:numPr>
        <w:spacing w:after="120"/>
        <w:ind w:left="714" w:hanging="357"/>
        <w:contextualSpacing w:val="0"/>
        <w:jc w:val="both"/>
        <w:rPr>
          <w:sz w:val="24"/>
          <w:szCs w:val="24"/>
        </w:rPr>
      </w:pPr>
      <w:r w:rsidRPr="00186B46">
        <w:rPr>
          <w:sz w:val="24"/>
          <w:szCs w:val="24"/>
        </w:rPr>
        <w:t>Käsecreme in Portionsschüsselchen füllen, aus der Mühle pfeffern. Brot toasten und dazu servieren.</w:t>
      </w:r>
    </w:p>
    <w:p w14:paraId="35F16383" w14:textId="77777777" w:rsidR="00186B46" w:rsidRDefault="00186B46">
      <w:pPr>
        <w:rPr>
          <w:sz w:val="24"/>
          <w:szCs w:val="24"/>
        </w:rPr>
      </w:pPr>
    </w:p>
    <w:p w14:paraId="6FAA055E" w14:textId="2BF04209" w:rsidR="00033CC1" w:rsidRDefault="00186B46" w:rsidP="00186B46">
      <w:pPr>
        <w:ind w:left="1416" w:hanging="1416"/>
        <w:jc w:val="both"/>
        <w:rPr>
          <w:sz w:val="24"/>
          <w:szCs w:val="24"/>
        </w:rPr>
      </w:pPr>
      <w:r>
        <w:rPr>
          <w:sz w:val="24"/>
          <w:szCs w:val="24"/>
        </w:rPr>
        <w:t>Kommentar:</w:t>
      </w:r>
      <w:r>
        <w:rPr>
          <w:sz w:val="24"/>
          <w:szCs w:val="24"/>
        </w:rPr>
        <w:tab/>
        <w:t xml:space="preserve">Also dieses Käsefondue </w:t>
      </w:r>
      <w:r w:rsidR="008B1E2D">
        <w:rPr>
          <w:sz w:val="24"/>
          <w:szCs w:val="24"/>
        </w:rPr>
        <w:t xml:space="preserve">aus den italienischen Alpen (Piemont) </w:t>
      </w:r>
      <w:r>
        <w:rPr>
          <w:sz w:val="24"/>
          <w:szCs w:val="24"/>
        </w:rPr>
        <w:t>ist sehr aufwändig, aber gut. Man muss halt Geduld haben und ausdauernd Rühren bei genau richtig dosierter Temperatur. Aber man kann es machen, ohne die Fondueausstattung zu haben.</w:t>
      </w:r>
      <w:r w:rsidR="00033CC1">
        <w:rPr>
          <w:sz w:val="24"/>
          <w:szCs w:val="24"/>
        </w:rPr>
        <w:br w:type="page"/>
      </w:r>
    </w:p>
    <w:p w14:paraId="464C0FC3" w14:textId="663DE5E9" w:rsidR="00036508" w:rsidRDefault="00036508" w:rsidP="00574BFD">
      <w:pPr>
        <w:pStyle w:val="Heading2"/>
        <w:spacing w:after="240"/>
      </w:pPr>
      <w:r>
        <w:lastRenderedPageBreak/>
        <w:t>Käsefondue</w:t>
      </w:r>
    </w:p>
    <w:p w14:paraId="5EE2B096" w14:textId="25ED3700" w:rsidR="00574B14" w:rsidRDefault="00036508">
      <w:pPr>
        <w:rPr>
          <w:sz w:val="24"/>
          <w:szCs w:val="24"/>
        </w:rPr>
      </w:pPr>
      <w:r w:rsidRPr="00574BFD">
        <w:rPr>
          <w:sz w:val="24"/>
          <w:szCs w:val="24"/>
          <w:u w:val="single"/>
        </w:rPr>
        <w:t>Zutaten</w:t>
      </w:r>
      <w:r>
        <w:rPr>
          <w:sz w:val="24"/>
          <w:szCs w:val="24"/>
        </w:rPr>
        <w:t xml:space="preserve"> </w:t>
      </w:r>
      <w:r w:rsidR="00574BFD">
        <w:rPr>
          <w:sz w:val="24"/>
          <w:szCs w:val="24"/>
        </w:rPr>
        <w:t>(</w:t>
      </w:r>
      <w:r>
        <w:rPr>
          <w:sz w:val="24"/>
          <w:szCs w:val="24"/>
        </w:rPr>
        <w:t>für ca. 4 Portionen</w:t>
      </w:r>
      <w:r w:rsidR="00574BFD">
        <w:rPr>
          <w:sz w:val="24"/>
          <w:szCs w:val="24"/>
        </w:rPr>
        <w:t>)</w:t>
      </w:r>
    </w:p>
    <w:p w14:paraId="58CC567D" w14:textId="77777777" w:rsidR="009007D2" w:rsidRDefault="00574B14">
      <w:pPr>
        <w:rPr>
          <w:sz w:val="24"/>
          <w:szCs w:val="24"/>
        </w:rPr>
      </w:pPr>
      <w:r>
        <w:rPr>
          <w:sz w:val="24"/>
          <w:szCs w:val="24"/>
        </w:rPr>
        <w:t>1 Knoblauchzehe</w:t>
      </w:r>
      <w:r w:rsidR="009007D2">
        <w:rPr>
          <w:sz w:val="24"/>
          <w:szCs w:val="24"/>
        </w:rPr>
        <w:t>, gepellt</w:t>
      </w:r>
    </w:p>
    <w:p w14:paraId="70B24DAD" w14:textId="77777777" w:rsidR="009007D2" w:rsidRDefault="009007D2">
      <w:pPr>
        <w:rPr>
          <w:sz w:val="24"/>
          <w:szCs w:val="24"/>
        </w:rPr>
      </w:pPr>
      <w:r>
        <w:rPr>
          <w:sz w:val="24"/>
          <w:szCs w:val="24"/>
        </w:rPr>
        <w:t>350 ml Weißwein</w:t>
      </w:r>
    </w:p>
    <w:p w14:paraId="08AC0F45" w14:textId="0655A874" w:rsidR="009007D2" w:rsidRDefault="009007D2">
      <w:pPr>
        <w:rPr>
          <w:sz w:val="24"/>
          <w:szCs w:val="24"/>
        </w:rPr>
      </w:pPr>
      <w:r>
        <w:rPr>
          <w:sz w:val="24"/>
          <w:szCs w:val="24"/>
        </w:rPr>
        <w:t xml:space="preserve">400 g </w:t>
      </w:r>
      <w:r w:rsidR="00AA6D4D">
        <w:rPr>
          <w:sz w:val="24"/>
          <w:szCs w:val="24"/>
        </w:rPr>
        <w:t>G</w:t>
      </w:r>
      <w:r>
        <w:rPr>
          <w:sz w:val="24"/>
          <w:szCs w:val="24"/>
        </w:rPr>
        <w:t>reyerzer, mittelfein gerieben</w:t>
      </w:r>
    </w:p>
    <w:p w14:paraId="29B6E7DC" w14:textId="77777777" w:rsidR="009007D2" w:rsidRDefault="009007D2">
      <w:pPr>
        <w:rPr>
          <w:sz w:val="24"/>
          <w:szCs w:val="24"/>
        </w:rPr>
      </w:pPr>
      <w:r>
        <w:rPr>
          <w:sz w:val="24"/>
          <w:szCs w:val="24"/>
        </w:rPr>
        <w:t>300 g Appenzeller, mittelfein gerieben</w:t>
      </w:r>
    </w:p>
    <w:p w14:paraId="7B6FECC8" w14:textId="77777777" w:rsidR="00AA6D4D" w:rsidRDefault="009007D2">
      <w:pPr>
        <w:rPr>
          <w:sz w:val="24"/>
          <w:szCs w:val="24"/>
        </w:rPr>
      </w:pPr>
      <w:r>
        <w:rPr>
          <w:sz w:val="24"/>
          <w:szCs w:val="24"/>
        </w:rPr>
        <w:t>1 EL Speisestärke</w:t>
      </w:r>
    </w:p>
    <w:p w14:paraId="0EF18AE8" w14:textId="77777777" w:rsidR="00AA6D4D" w:rsidRDefault="00AA6D4D">
      <w:pPr>
        <w:rPr>
          <w:sz w:val="24"/>
          <w:szCs w:val="24"/>
        </w:rPr>
      </w:pPr>
      <w:r>
        <w:rPr>
          <w:sz w:val="24"/>
          <w:szCs w:val="24"/>
        </w:rPr>
        <w:t>2 – 3 EL Kirschwasser</w:t>
      </w:r>
    </w:p>
    <w:p w14:paraId="79A1252C" w14:textId="47BF7554" w:rsidR="00AA6D4D" w:rsidRDefault="00AA6D4D">
      <w:pPr>
        <w:rPr>
          <w:sz w:val="24"/>
          <w:szCs w:val="24"/>
        </w:rPr>
      </w:pPr>
      <w:r>
        <w:rPr>
          <w:sz w:val="24"/>
          <w:szCs w:val="24"/>
        </w:rPr>
        <w:t>Frisch geriebene Muskatnuss</w:t>
      </w:r>
      <w:r w:rsidR="00574BFD">
        <w:rPr>
          <w:sz w:val="24"/>
          <w:szCs w:val="24"/>
        </w:rPr>
        <w:t xml:space="preserve">, </w:t>
      </w:r>
      <w:r>
        <w:rPr>
          <w:sz w:val="24"/>
          <w:szCs w:val="24"/>
        </w:rPr>
        <w:t>Pfeffer</w:t>
      </w:r>
    </w:p>
    <w:p w14:paraId="78795F16" w14:textId="77777777" w:rsidR="00AA6D4D" w:rsidRDefault="00AA6D4D">
      <w:pPr>
        <w:rPr>
          <w:sz w:val="24"/>
          <w:szCs w:val="24"/>
        </w:rPr>
      </w:pPr>
      <w:r>
        <w:rPr>
          <w:sz w:val="24"/>
          <w:szCs w:val="24"/>
        </w:rPr>
        <w:t>1 Baguette, in 2 cm große Würfel geschnitten</w:t>
      </w:r>
    </w:p>
    <w:p w14:paraId="6F577BAB" w14:textId="77777777" w:rsidR="00AA6D4D" w:rsidRDefault="00AA6D4D">
      <w:pPr>
        <w:rPr>
          <w:sz w:val="24"/>
          <w:szCs w:val="24"/>
        </w:rPr>
      </w:pPr>
    </w:p>
    <w:p w14:paraId="23C154C3" w14:textId="77777777" w:rsidR="00AA6D4D" w:rsidRDefault="00AA6D4D">
      <w:pPr>
        <w:rPr>
          <w:sz w:val="24"/>
          <w:szCs w:val="24"/>
        </w:rPr>
      </w:pPr>
      <w:r>
        <w:rPr>
          <w:sz w:val="24"/>
          <w:szCs w:val="24"/>
        </w:rPr>
        <w:t>Zubereitungszeit: 20 Minuten</w:t>
      </w:r>
    </w:p>
    <w:p w14:paraId="4A6BC556" w14:textId="5B4BE31D" w:rsidR="001C6FE6" w:rsidRPr="001C6FE6" w:rsidRDefault="00AA6D4D" w:rsidP="00B40E8C">
      <w:pPr>
        <w:pStyle w:val="ListParagraph"/>
        <w:numPr>
          <w:ilvl w:val="0"/>
          <w:numId w:val="1176"/>
        </w:numPr>
        <w:spacing w:after="120"/>
        <w:ind w:left="714" w:hanging="357"/>
        <w:contextualSpacing w:val="0"/>
        <w:jc w:val="both"/>
        <w:rPr>
          <w:sz w:val="24"/>
          <w:szCs w:val="24"/>
        </w:rPr>
      </w:pPr>
      <w:r w:rsidRPr="001C6FE6">
        <w:rPr>
          <w:sz w:val="24"/>
          <w:szCs w:val="24"/>
        </w:rPr>
        <w:t xml:space="preserve">Knoblauch halbieren und den Fonduetopf damit ausreiben. Auf den Herd setzen und </w:t>
      </w:r>
      <w:r w:rsidR="00946B0F" w:rsidRPr="001C6FE6">
        <w:rPr>
          <w:sz w:val="24"/>
          <w:szCs w:val="24"/>
        </w:rPr>
        <w:t>Wein</w:t>
      </w:r>
      <w:r w:rsidRPr="001C6FE6">
        <w:rPr>
          <w:sz w:val="24"/>
          <w:szCs w:val="24"/>
        </w:rPr>
        <w:t xml:space="preserve"> da</w:t>
      </w:r>
      <w:r w:rsidR="001C6FE6" w:rsidRPr="001C6FE6">
        <w:rPr>
          <w:sz w:val="24"/>
          <w:szCs w:val="24"/>
        </w:rPr>
        <w:t xml:space="preserve">rin erhitzen. Käse unter Rühren nach und nach einstreuen und schmelzen. Stärke mit Kirschwasser </w:t>
      </w:r>
      <w:r w:rsidR="00946B0F" w:rsidRPr="001C6FE6">
        <w:rPr>
          <w:sz w:val="24"/>
          <w:szCs w:val="24"/>
        </w:rPr>
        <w:t>glattrühren</w:t>
      </w:r>
      <w:r w:rsidR="001C6FE6" w:rsidRPr="001C6FE6">
        <w:rPr>
          <w:sz w:val="24"/>
          <w:szCs w:val="24"/>
        </w:rPr>
        <w:t>, unter den Käse rühren und 5 Minuten weiterrühren. Mit Muskat und Pfeffer abschmecken.</w:t>
      </w:r>
    </w:p>
    <w:p w14:paraId="10A132CA" w14:textId="11348B11" w:rsidR="001C6FE6" w:rsidRPr="001C6FE6" w:rsidRDefault="001C6FE6" w:rsidP="00B40E8C">
      <w:pPr>
        <w:pStyle w:val="ListParagraph"/>
        <w:numPr>
          <w:ilvl w:val="0"/>
          <w:numId w:val="1176"/>
        </w:numPr>
        <w:spacing w:after="120"/>
        <w:ind w:left="714" w:hanging="357"/>
        <w:contextualSpacing w:val="0"/>
        <w:jc w:val="both"/>
        <w:rPr>
          <w:sz w:val="24"/>
          <w:szCs w:val="24"/>
        </w:rPr>
      </w:pPr>
      <w:r w:rsidRPr="001C6FE6">
        <w:rPr>
          <w:sz w:val="24"/>
          <w:szCs w:val="24"/>
        </w:rPr>
        <w:t xml:space="preserve">Fonduetopf auf ein Rechaud stellen und bei kleiner Hitze </w:t>
      </w:r>
      <w:r w:rsidR="00946B0F" w:rsidRPr="001C6FE6">
        <w:rPr>
          <w:sz w:val="24"/>
          <w:szCs w:val="24"/>
        </w:rPr>
        <w:t>warmhalten</w:t>
      </w:r>
      <w:r w:rsidRPr="001C6FE6">
        <w:rPr>
          <w:sz w:val="24"/>
          <w:szCs w:val="24"/>
        </w:rPr>
        <w:t>. Brot aufspießen und los geht’s</w:t>
      </w:r>
    </w:p>
    <w:p w14:paraId="04A2B9AE" w14:textId="77777777" w:rsidR="001C6FE6" w:rsidRDefault="001C6FE6">
      <w:pPr>
        <w:rPr>
          <w:sz w:val="24"/>
          <w:szCs w:val="24"/>
        </w:rPr>
      </w:pPr>
    </w:p>
    <w:p w14:paraId="60C08281" w14:textId="50B14993" w:rsidR="00036508" w:rsidRDefault="001C6FE6">
      <w:pPr>
        <w:rPr>
          <w:sz w:val="24"/>
          <w:szCs w:val="24"/>
        </w:rPr>
      </w:pPr>
      <w:r>
        <w:rPr>
          <w:sz w:val="24"/>
          <w:szCs w:val="24"/>
        </w:rPr>
        <w:t>Tipp:</w:t>
      </w:r>
      <w:r>
        <w:rPr>
          <w:sz w:val="24"/>
          <w:szCs w:val="24"/>
        </w:rPr>
        <w:tab/>
        <w:t xml:space="preserve"> Wird der Käse während des Essens dickflüssig, einfach etwas Weißwein zugeben.</w:t>
      </w:r>
      <w:r w:rsidR="00036508">
        <w:rPr>
          <w:sz w:val="24"/>
          <w:szCs w:val="24"/>
        </w:rPr>
        <w:br w:type="page"/>
      </w:r>
    </w:p>
    <w:p w14:paraId="1C33E828" w14:textId="15EC20BD" w:rsidR="003329E9" w:rsidRDefault="003329E9" w:rsidP="00574BFD">
      <w:pPr>
        <w:pStyle w:val="Heading2"/>
        <w:spacing w:after="240"/>
      </w:pPr>
      <w:r>
        <w:lastRenderedPageBreak/>
        <w:t>Neuenburger Käsefondue</w:t>
      </w:r>
      <w:r w:rsidR="00700C2A">
        <w:rPr>
          <w:rStyle w:val="FootnoteReference"/>
        </w:rPr>
        <w:footnoteReference w:id="1138"/>
      </w:r>
      <w:r>
        <w:t xml:space="preserve"> </w:t>
      </w:r>
    </w:p>
    <w:p w14:paraId="02D2B206" w14:textId="1C6016B8" w:rsidR="003329E9" w:rsidRDefault="003329E9">
      <w:pPr>
        <w:rPr>
          <w:sz w:val="24"/>
          <w:szCs w:val="24"/>
        </w:rPr>
      </w:pPr>
      <w:r w:rsidRPr="00245F6C">
        <w:rPr>
          <w:sz w:val="24"/>
          <w:szCs w:val="24"/>
          <w:u w:val="single"/>
        </w:rPr>
        <w:t>Zutaten</w:t>
      </w:r>
      <w:r>
        <w:rPr>
          <w:sz w:val="24"/>
          <w:szCs w:val="24"/>
        </w:rPr>
        <w:t xml:space="preserve"> </w:t>
      </w:r>
      <w:r w:rsidR="00245F6C">
        <w:rPr>
          <w:sz w:val="24"/>
          <w:szCs w:val="24"/>
        </w:rPr>
        <w:t>(</w:t>
      </w:r>
      <w:r>
        <w:rPr>
          <w:sz w:val="24"/>
          <w:szCs w:val="24"/>
        </w:rPr>
        <w:t>für 8 Portionen</w:t>
      </w:r>
      <w:r w:rsidR="00245F6C">
        <w:rPr>
          <w:sz w:val="24"/>
          <w:szCs w:val="24"/>
        </w:rPr>
        <w:t>):</w:t>
      </w:r>
    </w:p>
    <w:p w14:paraId="681A870F" w14:textId="7C4361E1" w:rsidR="003329E9" w:rsidRDefault="003329E9">
      <w:pPr>
        <w:rPr>
          <w:sz w:val="24"/>
          <w:szCs w:val="24"/>
        </w:rPr>
      </w:pPr>
      <w:r>
        <w:rPr>
          <w:sz w:val="24"/>
          <w:szCs w:val="24"/>
        </w:rPr>
        <w:t xml:space="preserve">400 g </w:t>
      </w:r>
      <w:r w:rsidR="00703D5C">
        <w:rPr>
          <w:sz w:val="24"/>
          <w:szCs w:val="24"/>
        </w:rPr>
        <w:t>Greyerzer</w:t>
      </w:r>
      <w:r>
        <w:rPr>
          <w:sz w:val="24"/>
          <w:szCs w:val="24"/>
        </w:rPr>
        <w:t xml:space="preserve"> Käse</w:t>
      </w:r>
    </w:p>
    <w:p w14:paraId="69F74CAC" w14:textId="77777777" w:rsidR="003329E9" w:rsidRDefault="003329E9">
      <w:pPr>
        <w:rPr>
          <w:sz w:val="24"/>
          <w:szCs w:val="24"/>
        </w:rPr>
      </w:pPr>
      <w:r>
        <w:rPr>
          <w:sz w:val="24"/>
          <w:szCs w:val="24"/>
        </w:rPr>
        <w:t>300 g Emmentaler Käse</w:t>
      </w:r>
    </w:p>
    <w:p w14:paraId="796BF75A" w14:textId="3492F8AE" w:rsidR="003329E9" w:rsidRDefault="003329E9">
      <w:pPr>
        <w:rPr>
          <w:sz w:val="24"/>
          <w:szCs w:val="24"/>
        </w:rPr>
      </w:pPr>
      <w:r>
        <w:rPr>
          <w:sz w:val="24"/>
          <w:szCs w:val="24"/>
        </w:rPr>
        <w:t>800 g Baguette</w:t>
      </w:r>
    </w:p>
    <w:p w14:paraId="39598B50" w14:textId="77777777" w:rsidR="003329E9" w:rsidRDefault="003329E9">
      <w:pPr>
        <w:rPr>
          <w:sz w:val="24"/>
          <w:szCs w:val="24"/>
        </w:rPr>
      </w:pPr>
      <w:r>
        <w:rPr>
          <w:sz w:val="24"/>
          <w:szCs w:val="24"/>
        </w:rPr>
        <w:t>1 Knoblauchzehe</w:t>
      </w:r>
    </w:p>
    <w:p w14:paraId="3AF9C1E8" w14:textId="77777777" w:rsidR="003329E9" w:rsidRDefault="003329E9">
      <w:pPr>
        <w:rPr>
          <w:sz w:val="24"/>
          <w:szCs w:val="24"/>
        </w:rPr>
      </w:pPr>
      <w:r>
        <w:rPr>
          <w:sz w:val="24"/>
          <w:szCs w:val="24"/>
        </w:rPr>
        <w:t>1 TL Zitronensaft</w:t>
      </w:r>
    </w:p>
    <w:p w14:paraId="5094A9F9" w14:textId="77777777" w:rsidR="003329E9" w:rsidRDefault="003329E9">
      <w:pPr>
        <w:rPr>
          <w:sz w:val="24"/>
          <w:szCs w:val="24"/>
        </w:rPr>
      </w:pPr>
      <w:r>
        <w:rPr>
          <w:sz w:val="24"/>
          <w:szCs w:val="24"/>
        </w:rPr>
        <w:t>4 TL Speisestärke</w:t>
      </w:r>
    </w:p>
    <w:p w14:paraId="351D4CB0" w14:textId="7FBBA5F8" w:rsidR="003329E9" w:rsidRDefault="003329E9">
      <w:pPr>
        <w:rPr>
          <w:sz w:val="24"/>
          <w:szCs w:val="24"/>
        </w:rPr>
      </w:pPr>
      <w:r>
        <w:rPr>
          <w:sz w:val="24"/>
          <w:szCs w:val="24"/>
        </w:rPr>
        <w:t>0,2 l trockener Weißwein</w:t>
      </w:r>
    </w:p>
    <w:p w14:paraId="03A61C12" w14:textId="5CDB2ACE" w:rsidR="003329E9" w:rsidRDefault="003329E9">
      <w:pPr>
        <w:rPr>
          <w:sz w:val="24"/>
          <w:szCs w:val="24"/>
        </w:rPr>
      </w:pPr>
      <w:r>
        <w:rPr>
          <w:sz w:val="24"/>
          <w:szCs w:val="24"/>
        </w:rPr>
        <w:t>1 Schnapsglas Kirschwasser</w:t>
      </w:r>
    </w:p>
    <w:p w14:paraId="258FADB6" w14:textId="77777777" w:rsidR="003329E9" w:rsidRDefault="003329E9">
      <w:pPr>
        <w:rPr>
          <w:sz w:val="24"/>
          <w:szCs w:val="24"/>
        </w:rPr>
      </w:pPr>
      <w:r>
        <w:rPr>
          <w:sz w:val="24"/>
          <w:szCs w:val="24"/>
        </w:rPr>
        <w:t>1 Msp. Geriebene Muskatnuss</w:t>
      </w:r>
    </w:p>
    <w:p w14:paraId="3D1162E4" w14:textId="5F0609A9" w:rsidR="003329E9" w:rsidRDefault="003329E9">
      <w:pPr>
        <w:rPr>
          <w:sz w:val="24"/>
          <w:szCs w:val="24"/>
        </w:rPr>
      </w:pPr>
      <w:r>
        <w:rPr>
          <w:sz w:val="24"/>
          <w:szCs w:val="24"/>
        </w:rPr>
        <w:t>1 Msp. Weißer Pfeffer</w:t>
      </w:r>
    </w:p>
    <w:p w14:paraId="05AD76A9" w14:textId="6AADD1D6" w:rsidR="003329E9" w:rsidRDefault="003329E9">
      <w:pPr>
        <w:rPr>
          <w:sz w:val="24"/>
          <w:szCs w:val="24"/>
        </w:rPr>
      </w:pPr>
    </w:p>
    <w:p w14:paraId="18B62275" w14:textId="346F8392" w:rsidR="00245F6C" w:rsidRDefault="00245F6C">
      <w:pPr>
        <w:rPr>
          <w:sz w:val="24"/>
          <w:szCs w:val="24"/>
        </w:rPr>
      </w:pPr>
      <w:r>
        <w:rPr>
          <w:sz w:val="24"/>
          <w:szCs w:val="24"/>
        </w:rPr>
        <w:t>Zubereitung:</w:t>
      </w:r>
    </w:p>
    <w:p w14:paraId="1BCD2746" w14:textId="77777777" w:rsidR="003329E9" w:rsidRDefault="003329E9" w:rsidP="00B40E8C">
      <w:pPr>
        <w:pStyle w:val="ListParagraph"/>
        <w:numPr>
          <w:ilvl w:val="0"/>
          <w:numId w:val="583"/>
        </w:numPr>
        <w:spacing w:after="120"/>
        <w:ind w:left="714" w:hanging="357"/>
        <w:contextualSpacing w:val="0"/>
        <w:jc w:val="both"/>
        <w:rPr>
          <w:sz w:val="24"/>
          <w:szCs w:val="24"/>
        </w:rPr>
      </w:pPr>
      <w:r w:rsidRPr="003329E9">
        <w:rPr>
          <w:sz w:val="24"/>
          <w:szCs w:val="24"/>
        </w:rPr>
        <w:t>Die beiden Käsesorten auf einer Reibe fein raspeln. Vom Weißbrot die Rinde abreiben und das Brot in nicht zu kleine Würfel schneiden.</w:t>
      </w:r>
    </w:p>
    <w:p w14:paraId="175C8AF5" w14:textId="77777777" w:rsidR="003329E9" w:rsidRDefault="003329E9" w:rsidP="00B40E8C">
      <w:pPr>
        <w:pStyle w:val="ListParagraph"/>
        <w:numPr>
          <w:ilvl w:val="0"/>
          <w:numId w:val="583"/>
        </w:numPr>
        <w:spacing w:after="120"/>
        <w:ind w:left="714" w:hanging="357"/>
        <w:contextualSpacing w:val="0"/>
        <w:jc w:val="both"/>
        <w:rPr>
          <w:sz w:val="24"/>
          <w:szCs w:val="24"/>
        </w:rPr>
      </w:pPr>
      <w:r w:rsidRPr="003329E9">
        <w:rPr>
          <w:sz w:val="24"/>
          <w:szCs w:val="24"/>
        </w:rPr>
        <w:t>Die Knoblauchzehe schälen, halbieren und mit den Schnittflächen einen Fonduetopf gründlich ausreiben.</w:t>
      </w:r>
    </w:p>
    <w:p w14:paraId="25794322" w14:textId="77777777" w:rsidR="003329E9" w:rsidRDefault="003329E9" w:rsidP="00B40E8C">
      <w:pPr>
        <w:pStyle w:val="ListParagraph"/>
        <w:numPr>
          <w:ilvl w:val="0"/>
          <w:numId w:val="583"/>
        </w:numPr>
        <w:spacing w:after="120"/>
        <w:ind w:left="714" w:hanging="357"/>
        <w:contextualSpacing w:val="0"/>
        <w:jc w:val="both"/>
        <w:rPr>
          <w:sz w:val="24"/>
          <w:szCs w:val="24"/>
        </w:rPr>
      </w:pPr>
      <w:r w:rsidRPr="003329E9">
        <w:rPr>
          <w:sz w:val="24"/>
          <w:szCs w:val="24"/>
        </w:rPr>
        <w:t>Den Käse mit dem Zitronensaft bei äußerst schwacher Hitze auf dem Herd unter ständigem Rühren mit dem Schneebesen schmelzen lassen. Die Speisestärke darüberstäuben und unterrühren.</w:t>
      </w:r>
    </w:p>
    <w:p w14:paraId="102BD6BC" w14:textId="4AD17234" w:rsidR="003329E9" w:rsidRPr="003329E9" w:rsidRDefault="003329E9" w:rsidP="00B40E8C">
      <w:pPr>
        <w:pStyle w:val="ListParagraph"/>
        <w:numPr>
          <w:ilvl w:val="0"/>
          <w:numId w:val="583"/>
        </w:numPr>
        <w:spacing w:after="120"/>
        <w:ind w:left="714" w:hanging="357"/>
        <w:contextualSpacing w:val="0"/>
        <w:jc w:val="both"/>
        <w:rPr>
          <w:sz w:val="24"/>
          <w:szCs w:val="24"/>
        </w:rPr>
      </w:pPr>
      <w:r w:rsidRPr="003329E9">
        <w:rPr>
          <w:sz w:val="24"/>
          <w:szCs w:val="24"/>
        </w:rPr>
        <w:t>Nach und nach den Wein und das zuletzt das Kirschwasser, den Muskat du den Pfeffer unter die Käsemasse rühren. Der Käse miss ganz geschmolzen sein und die Oberfläche soll sich leicht kräuseln.</w:t>
      </w:r>
    </w:p>
    <w:p w14:paraId="339EAD92" w14:textId="773FD5B0" w:rsidR="003329E9" w:rsidRPr="003329E9" w:rsidRDefault="003329E9" w:rsidP="00B40E8C">
      <w:pPr>
        <w:pStyle w:val="ListParagraph"/>
        <w:numPr>
          <w:ilvl w:val="0"/>
          <w:numId w:val="583"/>
        </w:numPr>
        <w:spacing w:after="120"/>
        <w:ind w:left="714" w:hanging="357"/>
        <w:contextualSpacing w:val="0"/>
        <w:jc w:val="both"/>
        <w:rPr>
          <w:sz w:val="24"/>
          <w:szCs w:val="24"/>
        </w:rPr>
      </w:pPr>
      <w:r w:rsidRPr="003329E9">
        <w:rPr>
          <w:sz w:val="24"/>
          <w:szCs w:val="24"/>
        </w:rPr>
        <w:t>Den Fonduetopf auf den Rechaud stellen und die Flamme so regulieren, dass der Käse gut heiß bleibt, da er sonst leicht zu fest wird. Und los geht`s</w:t>
      </w:r>
      <w:r w:rsidRPr="003329E9">
        <w:rPr>
          <w:sz w:val="24"/>
          <w:szCs w:val="24"/>
        </w:rPr>
        <w:br w:type="page"/>
      </w:r>
    </w:p>
    <w:p w14:paraId="489E3C31" w14:textId="74A0D7E6" w:rsidR="003329E9" w:rsidRDefault="003329E9" w:rsidP="001918D0">
      <w:pPr>
        <w:pStyle w:val="Heading2"/>
        <w:spacing w:after="240"/>
      </w:pPr>
      <w:r>
        <w:lastRenderedPageBreak/>
        <w:t xml:space="preserve">Tessiner </w:t>
      </w:r>
      <w:r w:rsidR="008C1434">
        <w:t>Fondue</w:t>
      </w:r>
    </w:p>
    <w:p w14:paraId="5987771B" w14:textId="6A05D5F8" w:rsidR="008C1434" w:rsidRDefault="008C1434">
      <w:pPr>
        <w:rPr>
          <w:sz w:val="24"/>
          <w:szCs w:val="24"/>
        </w:rPr>
      </w:pPr>
      <w:r w:rsidRPr="001918D0">
        <w:rPr>
          <w:sz w:val="24"/>
          <w:szCs w:val="24"/>
          <w:u w:val="single"/>
        </w:rPr>
        <w:t>Zutaten</w:t>
      </w:r>
      <w:r>
        <w:rPr>
          <w:sz w:val="24"/>
          <w:szCs w:val="24"/>
        </w:rPr>
        <w:t xml:space="preserve"> </w:t>
      </w:r>
      <w:r w:rsidR="001918D0">
        <w:rPr>
          <w:sz w:val="24"/>
          <w:szCs w:val="24"/>
        </w:rPr>
        <w:t>(</w:t>
      </w:r>
      <w:r>
        <w:rPr>
          <w:sz w:val="24"/>
          <w:szCs w:val="24"/>
        </w:rPr>
        <w:t>für 8 Portionen</w:t>
      </w:r>
      <w:r w:rsidR="001918D0">
        <w:rPr>
          <w:sz w:val="24"/>
          <w:szCs w:val="24"/>
        </w:rPr>
        <w:t>):</w:t>
      </w:r>
    </w:p>
    <w:p w14:paraId="2BEB0F28" w14:textId="582F3440" w:rsidR="008C1434" w:rsidRDefault="008C1434">
      <w:pPr>
        <w:rPr>
          <w:sz w:val="24"/>
          <w:szCs w:val="24"/>
        </w:rPr>
      </w:pPr>
      <w:r>
        <w:rPr>
          <w:sz w:val="24"/>
          <w:szCs w:val="24"/>
        </w:rPr>
        <w:t xml:space="preserve">Je 400 g </w:t>
      </w:r>
      <w:r w:rsidR="00703D5C">
        <w:rPr>
          <w:sz w:val="24"/>
          <w:szCs w:val="24"/>
        </w:rPr>
        <w:t>Greyerzer</w:t>
      </w:r>
      <w:r>
        <w:rPr>
          <w:sz w:val="24"/>
          <w:szCs w:val="24"/>
        </w:rPr>
        <w:t xml:space="preserve"> und Emmentaler Käse</w:t>
      </w:r>
    </w:p>
    <w:p w14:paraId="739BBD7C" w14:textId="7F106211" w:rsidR="008C1434" w:rsidRDefault="008C1434">
      <w:pPr>
        <w:rPr>
          <w:sz w:val="24"/>
          <w:szCs w:val="24"/>
        </w:rPr>
      </w:pPr>
      <w:r>
        <w:rPr>
          <w:sz w:val="24"/>
          <w:szCs w:val="24"/>
        </w:rPr>
        <w:t>1/8 – ¼ l Milch</w:t>
      </w:r>
    </w:p>
    <w:p w14:paraId="328F1046" w14:textId="03F98B0E" w:rsidR="008C1434" w:rsidRDefault="008C1434">
      <w:pPr>
        <w:rPr>
          <w:sz w:val="24"/>
          <w:szCs w:val="24"/>
        </w:rPr>
      </w:pPr>
      <w:r>
        <w:rPr>
          <w:sz w:val="24"/>
          <w:szCs w:val="24"/>
        </w:rPr>
        <w:t>4 EL flüssige Butter</w:t>
      </w:r>
    </w:p>
    <w:p w14:paraId="17583E4D" w14:textId="0EF5E3E4" w:rsidR="008C1434" w:rsidRDefault="008C1434">
      <w:pPr>
        <w:rPr>
          <w:sz w:val="24"/>
          <w:szCs w:val="24"/>
        </w:rPr>
      </w:pPr>
      <w:r>
        <w:rPr>
          <w:sz w:val="24"/>
          <w:szCs w:val="24"/>
        </w:rPr>
        <w:t>½ TL weißer Pfeffer</w:t>
      </w:r>
    </w:p>
    <w:p w14:paraId="0A346A70" w14:textId="429DCE6B" w:rsidR="008C1434" w:rsidRDefault="008C1434">
      <w:pPr>
        <w:rPr>
          <w:sz w:val="24"/>
          <w:szCs w:val="24"/>
        </w:rPr>
      </w:pPr>
      <w:r>
        <w:rPr>
          <w:sz w:val="24"/>
          <w:szCs w:val="24"/>
        </w:rPr>
        <w:t>1 TL Paprikapulver, edelsüß</w:t>
      </w:r>
    </w:p>
    <w:p w14:paraId="3B04B244" w14:textId="30E9558A" w:rsidR="008C1434" w:rsidRDefault="008C1434">
      <w:pPr>
        <w:rPr>
          <w:sz w:val="24"/>
          <w:szCs w:val="24"/>
        </w:rPr>
      </w:pPr>
      <w:r>
        <w:rPr>
          <w:sz w:val="24"/>
          <w:szCs w:val="24"/>
        </w:rPr>
        <w:t>4 EL feingewürfelte Zwiebel</w:t>
      </w:r>
    </w:p>
    <w:p w14:paraId="02835C8A" w14:textId="3386E8F5" w:rsidR="008C1434" w:rsidRDefault="008C1434">
      <w:pPr>
        <w:rPr>
          <w:sz w:val="24"/>
          <w:szCs w:val="24"/>
        </w:rPr>
      </w:pPr>
      <w:r>
        <w:rPr>
          <w:sz w:val="24"/>
          <w:szCs w:val="24"/>
        </w:rPr>
        <w:t>1 EL Speisestärke</w:t>
      </w:r>
    </w:p>
    <w:p w14:paraId="59A3D6F8" w14:textId="6DD08C1C" w:rsidR="008C1434" w:rsidRDefault="008C1434">
      <w:pPr>
        <w:rPr>
          <w:sz w:val="24"/>
          <w:szCs w:val="24"/>
        </w:rPr>
      </w:pPr>
      <w:r>
        <w:rPr>
          <w:sz w:val="24"/>
          <w:szCs w:val="24"/>
        </w:rPr>
        <w:t>1/8 l Weißwein</w:t>
      </w:r>
    </w:p>
    <w:p w14:paraId="749BFE26" w14:textId="4C165AD4" w:rsidR="008C1434" w:rsidRDefault="008C1434">
      <w:pPr>
        <w:rPr>
          <w:sz w:val="24"/>
          <w:szCs w:val="24"/>
        </w:rPr>
      </w:pPr>
      <w:r>
        <w:rPr>
          <w:sz w:val="24"/>
          <w:szCs w:val="24"/>
        </w:rPr>
        <w:t>1 Schnapsglas Kirschwasser</w:t>
      </w:r>
    </w:p>
    <w:p w14:paraId="10A74D7C" w14:textId="3BD9437F" w:rsidR="008C1434" w:rsidRDefault="008C1434">
      <w:pPr>
        <w:rPr>
          <w:sz w:val="24"/>
          <w:szCs w:val="24"/>
        </w:rPr>
      </w:pPr>
      <w:r>
        <w:rPr>
          <w:sz w:val="24"/>
          <w:szCs w:val="24"/>
        </w:rPr>
        <w:t>800 g Baguette</w:t>
      </w:r>
    </w:p>
    <w:p w14:paraId="049E94D5" w14:textId="73A3B5A0" w:rsidR="008C1434" w:rsidRDefault="008C1434">
      <w:pPr>
        <w:rPr>
          <w:sz w:val="24"/>
          <w:szCs w:val="24"/>
        </w:rPr>
      </w:pPr>
    </w:p>
    <w:p w14:paraId="65462115" w14:textId="160569B0" w:rsidR="001918D0" w:rsidRDefault="001918D0">
      <w:pPr>
        <w:rPr>
          <w:sz w:val="24"/>
          <w:szCs w:val="24"/>
        </w:rPr>
      </w:pPr>
      <w:r>
        <w:rPr>
          <w:sz w:val="24"/>
          <w:szCs w:val="24"/>
        </w:rPr>
        <w:t>Zubereitung:</w:t>
      </w:r>
    </w:p>
    <w:p w14:paraId="6340F3B0" w14:textId="77777777" w:rsidR="008C1434" w:rsidRDefault="008C1434" w:rsidP="00B40E8C">
      <w:pPr>
        <w:pStyle w:val="ListParagraph"/>
        <w:numPr>
          <w:ilvl w:val="0"/>
          <w:numId w:val="584"/>
        </w:numPr>
        <w:spacing w:after="120"/>
        <w:ind w:left="714" w:hanging="357"/>
        <w:contextualSpacing w:val="0"/>
        <w:jc w:val="both"/>
        <w:rPr>
          <w:sz w:val="24"/>
          <w:szCs w:val="24"/>
        </w:rPr>
      </w:pPr>
      <w:r w:rsidRPr="008C1434">
        <w:rPr>
          <w:sz w:val="24"/>
          <w:szCs w:val="24"/>
        </w:rPr>
        <w:t>Den ganzen Käse grob raspeln und mit der Milch, der Butter, dem Pfeffer, dem Paprikapulver und den Zwiebelwürfeln in einem Käsefonduetopf auf dem Herd bei schwacher Hitze unter ständigem Rühren schmelzen lassen.</w:t>
      </w:r>
    </w:p>
    <w:p w14:paraId="1BE49404" w14:textId="77777777" w:rsidR="008C1434" w:rsidRDefault="008C1434" w:rsidP="00B40E8C">
      <w:pPr>
        <w:pStyle w:val="ListParagraph"/>
        <w:numPr>
          <w:ilvl w:val="0"/>
          <w:numId w:val="584"/>
        </w:numPr>
        <w:spacing w:after="120"/>
        <w:ind w:left="714" w:hanging="357"/>
        <w:contextualSpacing w:val="0"/>
        <w:jc w:val="both"/>
        <w:rPr>
          <w:sz w:val="24"/>
          <w:szCs w:val="24"/>
        </w:rPr>
      </w:pPr>
      <w:r w:rsidRPr="008C1434">
        <w:rPr>
          <w:sz w:val="24"/>
          <w:szCs w:val="24"/>
        </w:rPr>
        <w:t>Das Fondue muss gut erhitzt werden; dabei am besten mit einem Kochlöffel kräftig rühren, damit die Käsemasse nicht ansetzt.</w:t>
      </w:r>
    </w:p>
    <w:p w14:paraId="6A7BA239" w14:textId="7E36EB0F" w:rsidR="008C1434" w:rsidRPr="008C1434" w:rsidRDefault="008C1434" w:rsidP="00B40E8C">
      <w:pPr>
        <w:pStyle w:val="ListParagraph"/>
        <w:numPr>
          <w:ilvl w:val="0"/>
          <w:numId w:val="584"/>
        </w:numPr>
        <w:spacing w:after="120"/>
        <w:ind w:left="714" w:hanging="357"/>
        <w:contextualSpacing w:val="0"/>
        <w:jc w:val="both"/>
        <w:rPr>
          <w:sz w:val="24"/>
          <w:szCs w:val="24"/>
        </w:rPr>
      </w:pPr>
      <w:r w:rsidRPr="008C1434">
        <w:rPr>
          <w:sz w:val="24"/>
          <w:szCs w:val="24"/>
        </w:rPr>
        <w:t>Die Speisestärke mit wenig Weißwein anrühren. Den Weißwein in das Fondue mischen, die angerührte Speisestärke und das Kirschwasser unterrühren und alles noch kurz aufkochen lassen. Das heiße Fondue dann auf den Rechaud stellen. Und los geht`s.</w:t>
      </w:r>
    </w:p>
    <w:p w14:paraId="0FFD9A3B" w14:textId="77777777" w:rsidR="008C1434" w:rsidRDefault="008C1434">
      <w:pPr>
        <w:rPr>
          <w:sz w:val="24"/>
          <w:szCs w:val="24"/>
        </w:rPr>
      </w:pPr>
    </w:p>
    <w:p w14:paraId="7D416092" w14:textId="77777777" w:rsidR="003329E9" w:rsidRDefault="003329E9">
      <w:pPr>
        <w:rPr>
          <w:sz w:val="24"/>
          <w:szCs w:val="24"/>
        </w:rPr>
      </w:pPr>
      <w:r>
        <w:rPr>
          <w:sz w:val="24"/>
          <w:szCs w:val="24"/>
        </w:rPr>
        <w:br w:type="page"/>
      </w:r>
    </w:p>
    <w:p w14:paraId="4805125A" w14:textId="54B1FBB1" w:rsidR="00E661F0" w:rsidRDefault="00E661F0" w:rsidP="00CE1B20">
      <w:pPr>
        <w:pStyle w:val="Heading2"/>
        <w:spacing w:after="240"/>
      </w:pPr>
      <w:r>
        <w:lastRenderedPageBreak/>
        <w:t>Käsefondue</w:t>
      </w:r>
      <w:r w:rsidR="00106EC7">
        <w:rPr>
          <w:rStyle w:val="FootnoteReference"/>
        </w:rPr>
        <w:footnoteReference w:id="1139"/>
      </w:r>
      <w:r>
        <w:t xml:space="preserve"> </w:t>
      </w:r>
    </w:p>
    <w:p w14:paraId="6CBBFCA3" w14:textId="43F5C0D0" w:rsidR="00E661F0" w:rsidRDefault="00E661F0">
      <w:pPr>
        <w:rPr>
          <w:sz w:val="24"/>
          <w:szCs w:val="24"/>
        </w:rPr>
      </w:pPr>
      <w:r w:rsidRPr="00CE1B20">
        <w:rPr>
          <w:sz w:val="24"/>
          <w:szCs w:val="24"/>
          <w:u w:val="single"/>
        </w:rPr>
        <w:t>Zutaten</w:t>
      </w:r>
      <w:r>
        <w:rPr>
          <w:sz w:val="24"/>
          <w:szCs w:val="24"/>
        </w:rPr>
        <w:t xml:space="preserve"> </w:t>
      </w:r>
      <w:r w:rsidR="00CE1B20">
        <w:rPr>
          <w:sz w:val="24"/>
          <w:szCs w:val="24"/>
        </w:rPr>
        <w:t>(</w:t>
      </w:r>
      <w:r>
        <w:rPr>
          <w:sz w:val="24"/>
          <w:szCs w:val="24"/>
        </w:rPr>
        <w:t>für 3 Personen</w:t>
      </w:r>
      <w:r w:rsidR="00CE1B20">
        <w:rPr>
          <w:sz w:val="24"/>
          <w:szCs w:val="24"/>
        </w:rPr>
        <w:t>):</w:t>
      </w:r>
    </w:p>
    <w:p w14:paraId="3EBF8068" w14:textId="77777777" w:rsidR="00E661F0" w:rsidRDefault="00E661F0">
      <w:pPr>
        <w:rPr>
          <w:sz w:val="24"/>
          <w:szCs w:val="24"/>
        </w:rPr>
      </w:pPr>
      <w:r>
        <w:rPr>
          <w:sz w:val="24"/>
          <w:szCs w:val="24"/>
        </w:rPr>
        <w:t>400 g Beaufort</w:t>
      </w:r>
    </w:p>
    <w:p w14:paraId="37BB7E66" w14:textId="77777777" w:rsidR="00E661F0" w:rsidRPr="003B3F98" w:rsidRDefault="00E661F0">
      <w:pPr>
        <w:rPr>
          <w:sz w:val="24"/>
          <w:szCs w:val="24"/>
          <w:lang w:val="en-US"/>
        </w:rPr>
      </w:pPr>
      <w:r w:rsidRPr="003B3F98">
        <w:rPr>
          <w:sz w:val="24"/>
          <w:szCs w:val="24"/>
          <w:lang w:val="en-US"/>
        </w:rPr>
        <w:t>300 g Comté</w:t>
      </w:r>
    </w:p>
    <w:p w14:paraId="1DE05C5A" w14:textId="7FE619B1" w:rsidR="00E661F0" w:rsidRPr="003B3F98" w:rsidRDefault="00E661F0">
      <w:pPr>
        <w:rPr>
          <w:sz w:val="24"/>
          <w:szCs w:val="24"/>
          <w:lang w:val="en-US"/>
        </w:rPr>
      </w:pPr>
      <w:r w:rsidRPr="003B3F98">
        <w:rPr>
          <w:sz w:val="24"/>
          <w:szCs w:val="24"/>
          <w:lang w:val="en-US"/>
        </w:rPr>
        <w:t>200 g Tomme de Savoie</w:t>
      </w:r>
    </w:p>
    <w:p w14:paraId="2D8A824C" w14:textId="77777777" w:rsidR="00E661F0" w:rsidRDefault="00E661F0">
      <w:pPr>
        <w:rPr>
          <w:sz w:val="24"/>
          <w:szCs w:val="24"/>
        </w:rPr>
      </w:pPr>
      <w:r>
        <w:rPr>
          <w:sz w:val="24"/>
          <w:szCs w:val="24"/>
        </w:rPr>
        <w:t>200 ml Weißwein</w:t>
      </w:r>
    </w:p>
    <w:p w14:paraId="1EB7C83F" w14:textId="76E7822B" w:rsidR="00E661F0" w:rsidRDefault="00E661F0">
      <w:pPr>
        <w:rPr>
          <w:sz w:val="24"/>
          <w:szCs w:val="24"/>
        </w:rPr>
      </w:pPr>
      <w:r>
        <w:rPr>
          <w:sz w:val="24"/>
          <w:szCs w:val="24"/>
        </w:rPr>
        <w:t>2 Knoblauchzehen (zerdrückt)</w:t>
      </w:r>
    </w:p>
    <w:p w14:paraId="73E8B522" w14:textId="77777777" w:rsidR="00E661F0" w:rsidRDefault="00E661F0">
      <w:pPr>
        <w:rPr>
          <w:sz w:val="24"/>
          <w:szCs w:val="24"/>
        </w:rPr>
      </w:pPr>
      <w:r>
        <w:rPr>
          <w:sz w:val="24"/>
          <w:szCs w:val="24"/>
        </w:rPr>
        <w:t>Etwas geriebene Muskatnuss</w:t>
      </w:r>
    </w:p>
    <w:p w14:paraId="21C80D65" w14:textId="4F112622" w:rsidR="00E661F0" w:rsidRDefault="00E661F0">
      <w:pPr>
        <w:rPr>
          <w:sz w:val="24"/>
          <w:szCs w:val="24"/>
        </w:rPr>
      </w:pPr>
      <w:r>
        <w:rPr>
          <w:sz w:val="24"/>
          <w:szCs w:val="24"/>
        </w:rPr>
        <w:t>20 ml Kirschwasser</w:t>
      </w:r>
    </w:p>
    <w:p w14:paraId="337CB8CA" w14:textId="77777777" w:rsidR="00E661F0" w:rsidRDefault="00E661F0">
      <w:pPr>
        <w:rPr>
          <w:sz w:val="24"/>
          <w:szCs w:val="24"/>
        </w:rPr>
      </w:pPr>
      <w:r>
        <w:rPr>
          <w:sz w:val="24"/>
          <w:szCs w:val="24"/>
        </w:rPr>
        <w:t>1 Messerspitze Backpulver</w:t>
      </w:r>
    </w:p>
    <w:p w14:paraId="29DEAEB7" w14:textId="77777777" w:rsidR="00E661F0" w:rsidRDefault="00E661F0">
      <w:pPr>
        <w:rPr>
          <w:sz w:val="24"/>
          <w:szCs w:val="24"/>
        </w:rPr>
      </w:pPr>
    </w:p>
    <w:p w14:paraId="64F3C314" w14:textId="4D7A0F10" w:rsidR="00E14B28" w:rsidRDefault="00E14B28">
      <w:pPr>
        <w:rPr>
          <w:sz w:val="24"/>
          <w:szCs w:val="24"/>
        </w:rPr>
      </w:pPr>
      <w:r>
        <w:rPr>
          <w:sz w:val="24"/>
          <w:szCs w:val="24"/>
        </w:rPr>
        <w:t>Zubereitung:</w:t>
      </w:r>
    </w:p>
    <w:p w14:paraId="58E3626B" w14:textId="77777777" w:rsidR="00E14B28" w:rsidRDefault="00E661F0" w:rsidP="00B40E8C">
      <w:pPr>
        <w:pStyle w:val="ListParagraph"/>
        <w:numPr>
          <w:ilvl w:val="0"/>
          <w:numId w:val="1619"/>
        </w:numPr>
        <w:spacing w:after="120"/>
        <w:ind w:left="714" w:hanging="357"/>
        <w:contextualSpacing w:val="0"/>
        <w:jc w:val="both"/>
        <w:rPr>
          <w:sz w:val="24"/>
          <w:szCs w:val="24"/>
        </w:rPr>
      </w:pPr>
      <w:r w:rsidRPr="00E14B28">
        <w:rPr>
          <w:sz w:val="24"/>
          <w:szCs w:val="24"/>
        </w:rPr>
        <w:t>Käse in Scheiben schneiden und dann in eine Schüssel fein reiben. Man gibt Weißwein, Knoblauchzehen sowie etwas Muskat dazu und lässt die Mischung eine Stunde marinieren.</w:t>
      </w:r>
    </w:p>
    <w:p w14:paraId="0CE983F6" w14:textId="77777777" w:rsidR="00260C18" w:rsidRDefault="00E661F0" w:rsidP="00B40E8C">
      <w:pPr>
        <w:pStyle w:val="ListParagraph"/>
        <w:numPr>
          <w:ilvl w:val="0"/>
          <w:numId w:val="1619"/>
        </w:numPr>
        <w:spacing w:after="120"/>
        <w:ind w:left="714" w:hanging="357"/>
        <w:contextualSpacing w:val="0"/>
        <w:jc w:val="both"/>
        <w:rPr>
          <w:sz w:val="24"/>
          <w:szCs w:val="24"/>
        </w:rPr>
      </w:pPr>
      <w:r w:rsidRPr="00E14B28">
        <w:rPr>
          <w:sz w:val="24"/>
          <w:szCs w:val="24"/>
        </w:rPr>
        <w:t>Dann wird das Ganze in einem Topf unter ständigem Rühren erhitzt, bis der Käse schmilzt. Schließlich kommt das Kirschwasser dazu. Mit Backpulver kann man für eine cremige Konsistenz sorgen, wenn das Fondue zu flüssig geworden ist.</w:t>
      </w:r>
    </w:p>
    <w:p w14:paraId="1D9D5B25" w14:textId="77777777" w:rsidR="00260C18" w:rsidRDefault="00260C18">
      <w:pPr>
        <w:rPr>
          <w:sz w:val="24"/>
          <w:szCs w:val="24"/>
        </w:rPr>
      </w:pPr>
      <w:r>
        <w:rPr>
          <w:sz w:val="24"/>
          <w:szCs w:val="24"/>
        </w:rPr>
        <w:br w:type="page"/>
      </w:r>
    </w:p>
    <w:p w14:paraId="3E1A8DB5" w14:textId="77777777" w:rsidR="005732B6" w:rsidRDefault="005732B6" w:rsidP="005732B6">
      <w:pPr>
        <w:pStyle w:val="Heading2"/>
        <w:spacing w:after="240"/>
      </w:pPr>
      <w:r>
        <w:lastRenderedPageBreak/>
        <w:t>Gedämpfte Hefeteigbrötchen mit vegetarischer Füllung – Su Shi Jin Zheng Bao</w:t>
      </w:r>
      <w:r>
        <w:rPr>
          <w:rStyle w:val="FootnoteReference"/>
        </w:rPr>
        <w:footnoteReference w:id="1140"/>
      </w:r>
      <w:r>
        <w:t xml:space="preserve"> </w:t>
      </w:r>
    </w:p>
    <w:p w14:paraId="1BBB2269" w14:textId="77777777" w:rsidR="005732B6" w:rsidRDefault="005732B6" w:rsidP="005732B6">
      <w:pPr>
        <w:rPr>
          <w:sz w:val="24"/>
          <w:szCs w:val="24"/>
        </w:rPr>
      </w:pPr>
      <w:r w:rsidRPr="004137EF">
        <w:rPr>
          <w:sz w:val="24"/>
          <w:szCs w:val="24"/>
          <w:u w:val="single"/>
        </w:rPr>
        <w:t>Zutaten</w:t>
      </w:r>
      <w:r>
        <w:rPr>
          <w:sz w:val="24"/>
          <w:szCs w:val="24"/>
        </w:rPr>
        <w:t xml:space="preserve"> (für 5 Portionen):</w:t>
      </w:r>
    </w:p>
    <w:p w14:paraId="7523DED2" w14:textId="77777777" w:rsidR="005732B6" w:rsidRDefault="005732B6" w:rsidP="005732B6">
      <w:pPr>
        <w:rPr>
          <w:sz w:val="24"/>
          <w:szCs w:val="24"/>
        </w:rPr>
      </w:pPr>
      <w:r>
        <w:rPr>
          <w:sz w:val="24"/>
          <w:szCs w:val="24"/>
        </w:rPr>
        <w:t>250 g Mehl plus 50 g Mehl für die Arbeitsfläche</w:t>
      </w:r>
    </w:p>
    <w:p w14:paraId="7C2825D5" w14:textId="77777777" w:rsidR="005732B6" w:rsidRDefault="005732B6" w:rsidP="005732B6">
      <w:pPr>
        <w:rPr>
          <w:sz w:val="24"/>
          <w:szCs w:val="24"/>
        </w:rPr>
      </w:pPr>
      <w:r>
        <w:rPr>
          <w:sz w:val="24"/>
          <w:szCs w:val="24"/>
        </w:rPr>
        <w:t>½ Päckchen Trockenhefe</w:t>
      </w:r>
    </w:p>
    <w:p w14:paraId="2B404CD9" w14:textId="77777777" w:rsidR="005732B6" w:rsidRDefault="005732B6" w:rsidP="005732B6">
      <w:pPr>
        <w:rPr>
          <w:sz w:val="24"/>
          <w:szCs w:val="24"/>
        </w:rPr>
      </w:pPr>
      <w:r>
        <w:rPr>
          <w:sz w:val="24"/>
          <w:szCs w:val="24"/>
        </w:rPr>
        <w:t>50 g getrocknete Glasnudeln</w:t>
      </w:r>
    </w:p>
    <w:p w14:paraId="5CD0ED08" w14:textId="77777777" w:rsidR="005732B6" w:rsidRDefault="005732B6" w:rsidP="005732B6">
      <w:pPr>
        <w:rPr>
          <w:sz w:val="24"/>
          <w:szCs w:val="24"/>
        </w:rPr>
      </w:pPr>
      <w:r>
        <w:rPr>
          <w:sz w:val="24"/>
          <w:szCs w:val="24"/>
        </w:rPr>
        <w:t>5 g getrocknete Shiitake-Pilze</w:t>
      </w:r>
    </w:p>
    <w:p w14:paraId="562241B1" w14:textId="77777777" w:rsidR="005732B6" w:rsidRDefault="005732B6" w:rsidP="005732B6">
      <w:pPr>
        <w:rPr>
          <w:sz w:val="24"/>
          <w:szCs w:val="24"/>
        </w:rPr>
      </w:pPr>
      <w:r>
        <w:rPr>
          <w:sz w:val="24"/>
          <w:szCs w:val="24"/>
        </w:rPr>
        <w:t>50 g Bambussprossen</w:t>
      </w:r>
    </w:p>
    <w:p w14:paraId="7B3F11D1" w14:textId="77777777" w:rsidR="005732B6" w:rsidRDefault="005732B6" w:rsidP="005732B6">
      <w:pPr>
        <w:rPr>
          <w:sz w:val="24"/>
          <w:szCs w:val="24"/>
        </w:rPr>
      </w:pPr>
      <w:r>
        <w:rPr>
          <w:sz w:val="24"/>
          <w:szCs w:val="24"/>
        </w:rPr>
        <w:t>1 Ei</w:t>
      </w:r>
    </w:p>
    <w:p w14:paraId="3D9B7C0E" w14:textId="77777777" w:rsidR="005732B6" w:rsidRDefault="005732B6" w:rsidP="005732B6">
      <w:pPr>
        <w:rPr>
          <w:sz w:val="24"/>
          <w:szCs w:val="24"/>
        </w:rPr>
      </w:pPr>
      <w:r>
        <w:rPr>
          <w:sz w:val="24"/>
          <w:szCs w:val="24"/>
        </w:rPr>
        <w:t>1 EL Pflanzenöl</w:t>
      </w:r>
    </w:p>
    <w:p w14:paraId="10F30C1E" w14:textId="77777777" w:rsidR="005732B6" w:rsidRDefault="005732B6" w:rsidP="005732B6">
      <w:pPr>
        <w:rPr>
          <w:sz w:val="24"/>
          <w:szCs w:val="24"/>
        </w:rPr>
      </w:pPr>
      <w:r>
        <w:rPr>
          <w:sz w:val="24"/>
          <w:szCs w:val="24"/>
        </w:rPr>
        <w:t>30 g Lauch</w:t>
      </w:r>
    </w:p>
    <w:p w14:paraId="57248502" w14:textId="77777777" w:rsidR="005732B6" w:rsidRDefault="005732B6" w:rsidP="005732B6">
      <w:pPr>
        <w:rPr>
          <w:sz w:val="24"/>
          <w:szCs w:val="24"/>
        </w:rPr>
      </w:pPr>
      <w:r>
        <w:rPr>
          <w:sz w:val="24"/>
          <w:szCs w:val="24"/>
        </w:rPr>
        <w:t>1 EL Sesamöl</w:t>
      </w:r>
    </w:p>
    <w:p w14:paraId="2F0F7AB7" w14:textId="77777777" w:rsidR="005732B6" w:rsidRDefault="005732B6" w:rsidP="005732B6">
      <w:pPr>
        <w:rPr>
          <w:sz w:val="24"/>
          <w:szCs w:val="24"/>
        </w:rPr>
      </w:pPr>
      <w:r>
        <w:rPr>
          <w:sz w:val="24"/>
          <w:szCs w:val="24"/>
        </w:rPr>
        <w:t>1 TL Reiswein</w:t>
      </w:r>
    </w:p>
    <w:p w14:paraId="7FE381EA" w14:textId="77777777" w:rsidR="005732B6" w:rsidRDefault="005732B6" w:rsidP="005732B6">
      <w:pPr>
        <w:rPr>
          <w:sz w:val="24"/>
          <w:szCs w:val="24"/>
        </w:rPr>
      </w:pPr>
      <w:r>
        <w:rPr>
          <w:sz w:val="24"/>
          <w:szCs w:val="24"/>
        </w:rPr>
        <w:t>Salz</w:t>
      </w:r>
    </w:p>
    <w:p w14:paraId="55FBDA21" w14:textId="77777777" w:rsidR="005732B6" w:rsidRDefault="005732B6" w:rsidP="005732B6">
      <w:pPr>
        <w:rPr>
          <w:sz w:val="24"/>
          <w:szCs w:val="24"/>
        </w:rPr>
      </w:pPr>
      <w:r>
        <w:rPr>
          <w:sz w:val="24"/>
          <w:szCs w:val="24"/>
        </w:rPr>
        <w:t>Pfeffer</w:t>
      </w:r>
    </w:p>
    <w:p w14:paraId="39EC0206" w14:textId="77777777" w:rsidR="005732B6" w:rsidRDefault="005732B6" w:rsidP="005732B6">
      <w:pPr>
        <w:rPr>
          <w:sz w:val="24"/>
          <w:szCs w:val="24"/>
        </w:rPr>
      </w:pPr>
    </w:p>
    <w:p w14:paraId="2E167872" w14:textId="77777777" w:rsidR="005732B6" w:rsidRDefault="005732B6" w:rsidP="005732B6">
      <w:pPr>
        <w:rPr>
          <w:sz w:val="24"/>
          <w:szCs w:val="24"/>
        </w:rPr>
      </w:pPr>
      <w:r>
        <w:rPr>
          <w:sz w:val="24"/>
          <w:szCs w:val="24"/>
        </w:rPr>
        <w:t>Zubereitungszeit: 1 Stunde</w:t>
      </w:r>
    </w:p>
    <w:p w14:paraId="2F178635" w14:textId="77777777" w:rsidR="005732B6" w:rsidRPr="003E35F1" w:rsidRDefault="005732B6" w:rsidP="00B40E8C">
      <w:pPr>
        <w:pStyle w:val="ListParagraph"/>
        <w:numPr>
          <w:ilvl w:val="0"/>
          <w:numId w:val="587"/>
        </w:numPr>
        <w:spacing w:after="120"/>
        <w:ind w:left="714" w:hanging="357"/>
        <w:contextualSpacing w:val="0"/>
        <w:jc w:val="both"/>
        <w:rPr>
          <w:sz w:val="24"/>
          <w:szCs w:val="24"/>
        </w:rPr>
      </w:pPr>
      <w:r w:rsidRPr="003E35F1">
        <w:rPr>
          <w:sz w:val="24"/>
          <w:szCs w:val="24"/>
        </w:rPr>
        <w:t>Das Mehl in eine Schüssel geben. Hefe in 125 ml lauwarmen Wasser anrühren, dann unter das Mehl mischen. Den Teig kneten, bis er glatt und elastisch ist und nicht mehr an den Fingern klebt. Teig mit einem feuchten Tuch bedecken und ruhen lassen.</w:t>
      </w:r>
    </w:p>
    <w:p w14:paraId="34845C19" w14:textId="77777777" w:rsidR="005732B6" w:rsidRPr="003E35F1" w:rsidRDefault="005732B6" w:rsidP="00B40E8C">
      <w:pPr>
        <w:pStyle w:val="ListParagraph"/>
        <w:numPr>
          <w:ilvl w:val="0"/>
          <w:numId w:val="587"/>
        </w:numPr>
        <w:spacing w:after="120"/>
        <w:ind w:left="714" w:hanging="357"/>
        <w:contextualSpacing w:val="0"/>
        <w:jc w:val="both"/>
        <w:rPr>
          <w:sz w:val="24"/>
          <w:szCs w:val="24"/>
        </w:rPr>
      </w:pPr>
      <w:r w:rsidRPr="003E35F1">
        <w:rPr>
          <w:sz w:val="24"/>
          <w:szCs w:val="24"/>
        </w:rPr>
        <w:t>Glasnudeln und Pilze getrennt mit heißem Wasser übergießen und etwa 10 Minuten quellen lassen. Dann abtropfen und kleinschneiden. Die Bambussprossen ebenfalls fein zerkleinern.</w:t>
      </w:r>
    </w:p>
    <w:p w14:paraId="54CDF170" w14:textId="77777777" w:rsidR="005732B6" w:rsidRPr="003E35F1" w:rsidRDefault="005732B6" w:rsidP="00B40E8C">
      <w:pPr>
        <w:pStyle w:val="ListParagraph"/>
        <w:numPr>
          <w:ilvl w:val="0"/>
          <w:numId w:val="587"/>
        </w:numPr>
        <w:spacing w:after="120"/>
        <w:ind w:left="714" w:hanging="357"/>
        <w:contextualSpacing w:val="0"/>
        <w:jc w:val="both"/>
        <w:rPr>
          <w:sz w:val="24"/>
          <w:szCs w:val="24"/>
        </w:rPr>
      </w:pPr>
      <w:r w:rsidRPr="003E35F1">
        <w:rPr>
          <w:sz w:val="24"/>
          <w:szCs w:val="24"/>
        </w:rPr>
        <w:t>Ei verquirlen. Pflanzenöl im Wok oder in einer Pfanne erhitzen. Ei darin unter Rühren nur so lange braten, bis es gestockt ist. Dann herausnehmen und in eine Schüssel geben.</w:t>
      </w:r>
    </w:p>
    <w:p w14:paraId="7BB44507" w14:textId="77777777" w:rsidR="005732B6" w:rsidRPr="003E35F1" w:rsidRDefault="005732B6" w:rsidP="00B40E8C">
      <w:pPr>
        <w:pStyle w:val="ListParagraph"/>
        <w:numPr>
          <w:ilvl w:val="0"/>
          <w:numId w:val="587"/>
        </w:numPr>
        <w:spacing w:after="120"/>
        <w:ind w:left="714" w:hanging="357"/>
        <w:contextualSpacing w:val="0"/>
        <w:jc w:val="both"/>
        <w:rPr>
          <w:sz w:val="24"/>
          <w:szCs w:val="24"/>
        </w:rPr>
      </w:pPr>
      <w:r w:rsidRPr="003E35F1">
        <w:rPr>
          <w:sz w:val="24"/>
          <w:szCs w:val="24"/>
        </w:rPr>
        <w:t>Lauch putzen, waschen und fein hacken. Mit zerkleinerten Glasnudeln, Pilzen und Bambussprossen zum Ei geben. Alles mit 1 EL Sesamöl, 1 TL Reiswein, Salz und Pfeffer würzen.</w:t>
      </w:r>
    </w:p>
    <w:p w14:paraId="4DC91A99" w14:textId="77777777" w:rsidR="005732B6" w:rsidRPr="003E35F1" w:rsidRDefault="005732B6" w:rsidP="00B40E8C">
      <w:pPr>
        <w:pStyle w:val="ListParagraph"/>
        <w:numPr>
          <w:ilvl w:val="0"/>
          <w:numId w:val="587"/>
        </w:numPr>
        <w:spacing w:after="120"/>
        <w:ind w:left="714" w:hanging="357"/>
        <w:contextualSpacing w:val="0"/>
        <w:jc w:val="both"/>
        <w:rPr>
          <w:sz w:val="24"/>
          <w:szCs w:val="24"/>
        </w:rPr>
      </w:pPr>
      <w:r w:rsidRPr="003E35F1">
        <w:rPr>
          <w:sz w:val="24"/>
          <w:szCs w:val="24"/>
        </w:rPr>
        <w:t>Den Teig noch einmal durchkneten, dann auf einem mit 50 g Mehl bestäubten Brett zu einer Rolle von etwa 2 cm Durchmesser formen. Die Rolle in 10 gleich große Stücke schneiden.</w:t>
      </w:r>
    </w:p>
    <w:p w14:paraId="370E3F91" w14:textId="77777777" w:rsidR="005732B6" w:rsidRPr="003E35F1" w:rsidRDefault="005732B6" w:rsidP="00B40E8C">
      <w:pPr>
        <w:pStyle w:val="ListParagraph"/>
        <w:numPr>
          <w:ilvl w:val="0"/>
          <w:numId w:val="587"/>
        </w:numPr>
        <w:spacing w:after="120"/>
        <w:ind w:left="714" w:hanging="357"/>
        <w:contextualSpacing w:val="0"/>
        <w:jc w:val="both"/>
        <w:rPr>
          <w:sz w:val="24"/>
          <w:szCs w:val="24"/>
        </w:rPr>
      </w:pPr>
      <w:r w:rsidRPr="003E35F1">
        <w:rPr>
          <w:sz w:val="24"/>
          <w:szCs w:val="24"/>
        </w:rPr>
        <w:lastRenderedPageBreak/>
        <w:t>Die Teigstücke zu runden Teigplättchen von etwa 8 cm Durchmesser ausrollen. Die Plättchen in eine Hand nehmen und etwas Füllung in der Mitte verteilen. Den Teigrand hochziehen und über der Füllung zusammendrehen. Die Ränder zusammendrücken.</w:t>
      </w:r>
    </w:p>
    <w:p w14:paraId="38A96B4D" w14:textId="77777777" w:rsidR="005732B6" w:rsidRPr="003E35F1" w:rsidRDefault="005732B6" w:rsidP="00B40E8C">
      <w:pPr>
        <w:pStyle w:val="ListParagraph"/>
        <w:numPr>
          <w:ilvl w:val="0"/>
          <w:numId w:val="587"/>
        </w:numPr>
        <w:spacing w:after="120"/>
        <w:contextualSpacing w:val="0"/>
        <w:jc w:val="both"/>
        <w:rPr>
          <w:sz w:val="24"/>
          <w:szCs w:val="24"/>
        </w:rPr>
      </w:pPr>
      <w:r w:rsidRPr="003E35F1">
        <w:rPr>
          <w:sz w:val="24"/>
          <w:szCs w:val="24"/>
        </w:rPr>
        <w:t>Einen Bambusdämpfer oder einen Siebeinsatz mit einem feuchten Tuch auslegen. Die Teigtaschen darauf geben und in einen Wok oder einen Topf stellen. Etwa 2 cm hoch Wasser angießen und die Hefebrötchen zugedeckt bei starker Hitze etwa 10 Minuten dämpfen. Dazu schmeckt eine süßsaure Sauce oder Chilisauce.</w:t>
      </w:r>
    </w:p>
    <w:p w14:paraId="568649B4" w14:textId="77777777" w:rsidR="005732B6" w:rsidRDefault="005732B6" w:rsidP="005732B6">
      <w:pPr>
        <w:rPr>
          <w:sz w:val="24"/>
          <w:szCs w:val="24"/>
        </w:rPr>
      </w:pPr>
      <w:r>
        <w:rPr>
          <w:sz w:val="24"/>
          <w:szCs w:val="24"/>
        </w:rPr>
        <w:br w:type="page"/>
      </w:r>
    </w:p>
    <w:p w14:paraId="78C66B55" w14:textId="77777777" w:rsidR="005732B6" w:rsidRDefault="005732B6" w:rsidP="005732B6">
      <w:pPr>
        <w:pStyle w:val="Heading2"/>
        <w:spacing w:after="240"/>
      </w:pPr>
      <w:r>
        <w:lastRenderedPageBreak/>
        <w:t>Gedämpfte Hefeteigbrötchen mit Bohnenpaste - Dou Sha Xiao Long Zheng Bao</w:t>
      </w:r>
      <w:r>
        <w:rPr>
          <w:rStyle w:val="FootnoteReference"/>
        </w:rPr>
        <w:footnoteReference w:id="1141"/>
      </w:r>
      <w:r>
        <w:t xml:space="preserve"> </w:t>
      </w:r>
    </w:p>
    <w:p w14:paraId="6F10A020" w14:textId="77777777" w:rsidR="005732B6" w:rsidRDefault="005732B6" w:rsidP="005732B6">
      <w:pPr>
        <w:rPr>
          <w:sz w:val="24"/>
          <w:szCs w:val="24"/>
        </w:rPr>
      </w:pPr>
      <w:r w:rsidRPr="004137EF">
        <w:rPr>
          <w:sz w:val="24"/>
          <w:szCs w:val="24"/>
          <w:u w:val="single"/>
        </w:rPr>
        <w:t>Zutaten</w:t>
      </w:r>
      <w:r>
        <w:rPr>
          <w:sz w:val="24"/>
          <w:szCs w:val="24"/>
        </w:rPr>
        <w:t xml:space="preserve"> (für 5 Portionen):</w:t>
      </w:r>
    </w:p>
    <w:p w14:paraId="6BDBDC64" w14:textId="77777777" w:rsidR="005732B6" w:rsidRDefault="005732B6" w:rsidP="005732B6">
      <w:pPr>
        <w:rPr>
          <w:sz w:val="24"/>
          <w:szCs w:val="24"/>
        </w:rPr>
      </w:pPr>
      <w:r>
        <w:rPr>
          <w:sz w:val="24"/>
          <w:szCs w:val="24"/>
        </w:rPr>
        <w:t>250 g Mehl plus 50 g Mehl für die Arbeitsfläche</w:t>
      </w:r>
    </w:p>
    <w:p w14:paraId="6CA2D067" w14:textId="77777777" w:rsidR="005732B6" w:rsidRDefault="005732B6" w:rsidP="005732B6">
      <w:pPr>
        <w:rPr>
          <w:sz w:val="24"/>
          <w:szCs w:val="24"/>
        </w:rPr>
      </w:pPr>
      <w:r>
        <w:rPr>
          <w:sz w:val="24"/>
          <w:szCs w:val="24"/>
        </w:rPr>
        <w:t>½ Päckchen Trockenhefe</w:t>
      </w:r>
    </w:p>
    <w:p w14:paraId="3D21E4CC" w14:textId="77777777" w:rsidR="005732B6" w:rsidRDefault="005732B6" w:rsidP="005732B6">
      <w:pPr>
        <w:rPr>
          <w:sz w:val="24"/>
          <w:szCs w:val="24"/>
        </w:rPr>
      </w:pPr>
      <w:r>
        <w:rPr>
          <w:sz w:val="24"/>
          <w:szCs w:val="24"/>
        </w:rPr>
        <w:t>200 g süße Bohnenpaste</w:t>
      </w:r>
    </w:p>
    <w:p w14:paraId="585336CE" w14:textId="77777777" w:rsidR="005732B6" w:rsidRDefault="005732B6" w:rsidP="005732B6">
      <w:pPr>
        <w:rPr>
          <w:sz w:val="24"/>
          <w:szCs w:val="24"/>
        </w:rPr>
      </w:pPr>
    </w:p>
    <w:p w14:paraId="0B6A6EBB" w14:textId="77777777" w:rsidR="005732B6" w:rsidRDefault="005732B6" w:rsidP="005732B6">
      <w:pPr>
        <w:rPr>
          <w:sz w:val="24"/>
          <w:szCs w:val="24"/>
        </w:rPr>
      </w:pPr>
      <w:r>
        <w:rPr>
          <w:sz w:val="24"/>
          <w:szCs w:val="24"/>
        </w:rPr>
        <w:t>Zubereitungszeit: 35 Minuten</w:t>
      </w:r>
    </w:p>
    <w:p w14:paraId="0D26B302" w14:textId="77777777" w:rsidR="005732B6" w:rsidRDefault="005732B6" w:rsidP="00B40E8C">
      <w:pPr>
        <w:pStyle w:val="ListParagraph"/>
        <w:numPr>
          <w:ilvl w:val="0"/>
          <w:numId w:val="588"/>
        </w:numPr>
        <w:spacing w:after="120"/>
        <w:ind w:left="714" w:hanging="357"/>
        <w:contextualSpacing w:val="0"/>
        <w:jc w:val="both"/>
        <w:rPr>
          <w:sz w:val="24"/>
          <w:szCs w:val="24"/>
        </w:rPr>
      </w:pPr>
      <w:r w:rsidRPr="003E35F1">
        <w:rPr>
          <w:sz w:val="24"/>
          <w:szCs w:val="24"/>
        </w:rPr>
        <w:t>Das Mehl in eine Schüssel geben. Hefe in 125 ml lauwarmen Wasser anrühren, dann unter das Mehl mischen. Den Teig kneten, bis er glatt und elastisch ist und nicht mehr an den Fingern klebt. Teig mit einem feuchten Tuch bedecken und</w:t>
      </w:r>
      <w:r>
        <w:rPr>
          <w:sz w:val="24"/>
          <w:szCs w:val="24"/>
        </w:rPr>
        <w:t xml:space="preserve"> etwa 15 Minuten</w:t>
      </w:r>
      <w:r w:rsidRPr="003E35F1">
        <w:rPr>
          <w:sz w:val="24"/>
          <w:szCs w:val="24"/>
        </w:rPr>
        <w:t xml:space="preserve"> ruhen lassen.</w:t>
      </w:r>
    </w:p>
    <w:p w14:paraId="20AE1A9C" w14:textId="77777777" w:rsidR="005732B6" w:rsidRDefault="005732B6" w:rsidP="00B40E8C">
      <w:pPr>
        <w:pStyle w:val="ListParagraph"/>
        <w:numPr>
          <w:ilvl w:val="0"/>
          <w:numId w:val="588"/>
        </w:numPr>
        <w:spacing w:after="120"/>
        <w:ind w:left="714" w:hanging="357"/>
        <w:contextualSpacing w:val="0"/>
        <w:jc w:val="both"/>
        <w:rPr>
          <w:sz w:val="24"/>
          <w:szCs w:val="24"/>
        </w:rPr>
      </w:pPr>
      <w:r>
        <w:rPr>
          <w:sz w:val="24"/>
          <w:szCs w:val="24"/>
        </w:rPr>
        <w:t>Den Teig noch einmal durchkneten, dann auf einem mit 50 g Mehl bestäubten Brett zu einer Rolle von etwa 2 cm Durchmesser formen. Die Rolle in 10 gleich große Stücke schneiden.</w:t>
      </w:r>
    </w:p>
    <w:p w14:paraId="523FA611" w14:textId="77777777" w:rsidR="005732B6" w:rsidRDefault="005732B6" w:rsidP="00B40E8C">
      <w:pPr>
        <w:pStyle w:val="ListParagraph"/>
        <w:numPr>
          <w:ilvl w:val="0"/>
          <w:numId w:val="588"/>
        </w:numPr>
        <w:spacing w:after="120"/>
        <w:ind w:left="714" w:hanging="357"/>
        <w:contextualSpacing w:val="0"/>
        <w:jc w:val="both"/>
        <w:rPr>
          <w:sz w:val="24"/>
          <w:szCs w:val="24"/>
        </w:rPr>
      </w:pPr>
      <w:r>
        <w:rPr>
          <w:sz w:val="24"/>
          <w:szCs w:val="24"/>
        </w:rPr>
        <w:t>Die Teigstücke zu runden Teigplättchen von etwa 8 cm Durchmesser ausrollen. Die Plättchen in eine Hand nehmen und etwas Bohnenpaste in der Mitte verteilen. Den Teigrand hochziehen und über der Füllung zusammendrehen. Die Ränder oben gut zusammendrücken.</w:t>
      </w:r>
    </w:p>
    <w:p w14:paraId="6ED2BA62" w14:textId="77777777" w:rsidR="005732B6" w:rsidRDefault="005732B6" w:rsidP="00B40E8C">
      <w:pPr>
        <w:pStyle w:val="ListParagraph"/>
        <w:numPr>
          <w:ilvl w:val="0"/>
          <w:numId w:val="588"/>
        </w:numPr>
        <w:spacing w:after="120"/>
        <w:ind w:left="714" w:hanging="357"/>
        <w:contextualSpacing w:val="0"/>
        <w:jc w:val="both"/>
        <w:rPr>
          <w:sz w:val="24"/>
          <w:szCs w:val="24"/>
        </w:rPr>
      </w:pPr>
      <w:r>
        <w:rPr>
          <w:sz w:val="24"/>
          <w:szCs w:val="24"/>
        </w:rPr>
        <w:t>Einen Bambusdämpfer oder einen Siebeinsatz mit einem feuchten Tuch auslegen. Die Teigtaschen darauf geben und in einen Wok oder einen Topf stellen. Etwa 2 cm hoch Wasser in den Topf gießen und die Hefebrötchen etwa 10 Minuten dämpfen.</w:t>
      </w:r>
    </w:p>
    <w:p w14:paraId="25452422" w14:textId="77777777" w:rsidR="005732B6" w:rsidRDefault="005732B6" w:rsidP="005732B6">
      <w:pPr>
        <w:ind w:left="708" w:hanging="708"/>
        <w:jc w:val="both"/>
        <w:rPr>
          <w:sz w:val="24"/>
          <w:szCs w:val="24"/>
        </w:rPr>
      </w:pPr>
    </w:p>
    <w:p w14:paraId="688800CB" w14:textId="77777777" w:rsidR="005732B6" w:rsidRPr="008E0BC3" w:rsidRDefault="005732B6" w:rsidP="005732B6">
      <w:pPr>
        <w:ind w:left="708" w:hanging="708"/>
        <w:jc w:val="both"/>
        <w:rPr>
          <w:sz w:val="24"/>
          <w:szCs w:val="24"/>
        </w:rPr>
      </w:pPr>
      <w:r>
        <w:rPr>
          <w:sz w:val="24"/>
          <w:szCs w:val="24"/>
        </w:rPr>
        <w:t>Tipp:</w:t>
      </w:r>
      <w:r>
        <w:rPr>
          <w:sz w:val="24"/>
          <w:szCs w:val="24"/>
        </w:rPr>
        <w:tab/>
        <w:t>Süße Bohnenpaste kann man auch selbst herstellen. Dazu 200 g kleine rote Bohnen über Nacht in Wasser einweichen. Dann mit 1/8 l frischem Wasser und 50 g Zucker in einem Topf zum Kochen bringen und bei schwacher Hitze zugedeckt garen, bis sie sehr weich sind. Dabei, falls nötig, noch Wasser angießen. Die gegarten Bohnen abtropfen lassen und durch ein Sieb streichen.</w:t>
      </w:r>
    </w:p>
    <w:p w14:paraId="449360C9" w14:textId="77777777" w:rsidR="005732B6" w:rsidRDefault="005732B6" w:rsidP="005732B6">
      <w:pPr>
        <w:rPr>
          <w:sz w:val="24"/>
          <w:szCs w:val="24"/>
        </w:rPr>
      </w:pPr>
    </w:p>
    <w:p w14:paraId="64F4CE38" w14:textId="77777777" w:rsidR="005732B6" w:rsidRDefault="005732B6" w:rsidP="005732B6">
      <w:pPr>
        <w:rPr>
          <w:sz w:val="24"/>
          <w:szCs w:val="24"/>
        </w:rPr>
      </w:pPr>
    </w:p>
    <w:p w14:paraId="1E9813F6" w14:textId="77777777" w:rsidR="005732B6" w:rsidRDefault="005732B6" w:rsidP="005732B6">
      <w:pPr>
        <w:rPr>
          <w:sz w:val="24"/>
          <w:szCs w:val="24"/>
        </w:rPr>
      </w:pPr>
    </w:p>
    <w:p w14:paraId="3DFA1593" w14:textId="77777777" w:rsidR="005732B6" w:rsidRDefault="005732B6">
      <w:pPr>
        <w:rPr>
          <w:rFonts w:asciiTheme="majorHAnsi" w:eastAsiaTheme="majorEastAsia" w:hAnsiTheme="majorHAnsi" w:cstheme="majorBidi"/>
          <w:color w:val="2F5496" w:themeColor="accent1" w:themeShade="BF"/>
          <w:sz w:val="26"/>
          <w:szCs w:val="26"/>
        </w:rPr>
      </w:pPr>
      <w:r>
        <w:br w:type="page"/>
      </w:r>
    </w:p>
    <w:p w14:paraId="01E9604B" w14:textId="582CF76D" w:rsidR="00AB5AB3" w:rsidRDefault="00FF53E4" w:rsidP="00AB5AB3">
      <w:pPr>
        <w:pStyle w:val="Heading1"/>
      </w:pPr>
      <w:r>
        <w:lastRenderedPageBreak/>
        <w:t>Nudeln, Kartoffel</w:t>
      </w:r>
      <w:r w:rsidR="00AB5AB3">
        <w:t>n</w:t>
      </w:r>
      <w:r w:rsidR="002B1CB0">
        <w:t xml:space="preserve"> un</w:t>
      </w:r>
      <w:r w:rsidR="001D34B2">
        <w:t>d</w:t>
      </w:r>
      <w:r w:rsidR="00AB5AB3">
        <w:t xml:space="preserve"> Reis </w:t>
      </w:r>
      <w:r w:rsidR="00AB5AB3">
        <w:br w:type="page"/>
      </w:r>
    </w:p>
    <w:p w14:paraId="1E6CEFE1" w14:textId="77777777" w:rsidR="00022DA5" w:rsidRDefault="00022DA5" w:rsidP="00022DA5">
      <w:pPr>
        <w:pStyle w:val="Heading2"/>
        <w:spacing w:after="240"/>
      </w:pPr>
      <w:r w:rsidRPr="000D4467">
        <w:lastRenderedPageBreak/>
        <w:t>S</w:t>
      </w:r>
      <w:r>
        <w:t>p</w:t>
      </w:r>
      <w:r w:rsidRPr="000D4467">
        <w:t>ä</w:t>
      </w:r>
      <w:r>
        <w:t>tsommerliches Kartoffelgratin – Patate arraganate</w:t>
      </w:r>
      <w:r>
        <w:rPr>
          <w:rStyle w:val="FootnoteReference"/>
        </w:rPr>
        <w:footnoteReference w:id="1142"/>
      </w:r>
      <w:r>
        <w:t xml:space="preserve"> </w:t>
      </w:r>
    </w:p>
    <w:p w14:paraId="543B4E66" w14:textId="77777777" w:rsidR="00022DA5" w:rsidRDefault="00022DA5" w:rsidP="00022DA5">
      <w:pPr>
        <w:rPr>
          <w:sz w:val="24"/>
          <w:szCs w:val="24"/>
        </w:rPr>
      </w:pPr>
      <w:r w:rsidRPr="00C5665F">
        <w:rPr>
          <w:sz w:val="24"/>
          <w:szCs w:val="24"/>
          <w:u w:val="single"/>
        </w:rPr>
        <w:t>Zutaten</w:t>
      </w:r>
      <w:r>
        <w:rPr>
          <w:sz w:val="24"/>
          <w:szCs w:val="24"/>
        </w:rPr>
        <w:t xml:space="preserve"> (für 4 Portionen)</w:t>
      </w:r>
    </w:p>
    <w:p w14:paraId="023B79B9" w14:textId="77777777" w:rsidR="00022DA5" w:rsidRDefault="00022DA5" w:rsidP="00022DA5">
      <w:pPr>
        <w:rPr>
          <w:sz w:val="24"/>
          <w:szCs w:val="24"/>
        </w:rPr>
      </w:pPr>
      <w:r>
        <w:rPr>
          <w:sz w:val="24"/>
          <w:szCs w:val="24"/>
        </w:rPr>
        <w:t>500 g Kartoffeln</w:t>
      </w:r>
    </w:p>
    <w:p w14:paraId="3EB95971" w14:textId="77777777" w:rsidR="00022DA5" w:rsidRDefault="00022DA5" w:rsidP="00022DA5">
      <w:pPr>
        <w:rPr>
          <w:sz w:val="24"/>
          <w:szCs w:val="24"/>
        </w:rPr>
      </w:pPr>
      <w:r>
        <w:rPr>
          <w:sz w:val="24"/>
          <w:szCs w:val="24"/>
        </w:rPr>
        <w:t>300 g rote Zwiebeln</w:t>
      </w:r>
    </w:p>
    <w:p w14:paraId="67A91679" w14:textId="77777777" w:rsidR="00022DA5" w:rsidRDefault="00022DA5" w:rsidP="00022DA5">
      <w:pPr>
        <w:rPr>
          <w:sz w:val="24"/>
          <w:szCs w:val="24"/>
        </w:rPr>
      </w:pPr>
      <w:r>
        <w:rPr>
          <w:sz w:val="24"/>
          <w:szCs w:val="24"/>
        </w:rPr>
        <w:t>400 g kleine Tomaten</w:t>
      </w:r>
    </w:p>
    <w:p w14:paraId="5CD0094E" w14:textId="77777777" w:rsidR="00022DA5" w:rsidRDefault="00022DA5" w:rsidP="00022DA5">
      <w:pPr>
        <w:rPr>
          <w:sz w:val="24"/>
          <w:szCs w:val="24"/>
        </w:rPr>
      </w:pPr>
      <w:r>
        <w:rPr>
          <w:sz w:val="24"/>
          <w:szCs w:val="24"/>
        </w:rPr>
        <w:t>Ein paar EL Olivenöl</w:t>
      </w:r>
    </w:p>
    <w:p w14:paraId="3401DE03" w14:textId="77777777" w:rsidR="00022DA5" w:rsidRDefault="00022DA5" w:rsidP="00022DA5">
      <w:pPr>
        <w:rPr>
          <w:sz w:val="24"/>
          <w:szCs w:val="24"/>
        </w:rPr>
      </w:pPr>
      <w:r>
        <w:rPr>
          <w:sz w:val="24"/>
          <w:szCs w:val="24"/>
        </w:rPr>
        <w:t>Salz, frisch gemahlener Pfeffer</w:t>
      </w:r>
    </w:p>
    <w:p w14:paraId="46AEE96A" w14:textId="77777777" w:rsidR="00022DA5" w:rsidRDefault="00022DA5" w:rsidP="00022DA5">
      <w:pPr>
        <w:rPr>
          <w:sz w:val="24"/>
          <w:szCs w:val="24"/>
        </w:rPr>
      </w:pPr>
      <w:r>
        <w:rPr>
          <w:sz w:val="24"/>
          <w:szCs w:val="24"/>
        </w:rPr>
        <w:t>1 TL Oregano (getrocknet)</w:t>
      </w:r>
    </w:p>
    <w:p w14:paraId="3F3D568F" w14:textId="77777777" w:rsidR="00022DA5" w:rsidRDefault="00022DA5" w:rsidP="00022DA5">
      <w:pPr>
        <w:rPr>
          <w:sz w:val="24"/>
          <w:szCs w:val="24"/>
        </w:rPr>
      </w:pPr>
      <w:r>
        <w:rPr>
          <w:sz w:val="24"/>
          <w:szCs w:val="24"/>
        </w:rPr>
        <w:t>1 Handvoll Basilikum</w:t>
      </w:r>
    </w:p>
    <w:p w14:paraId="2F2E77A1" w14:textId="77777777" w:rsidR="00022DA5" w:rsidRDefault="00022DA5" w:rsidP="00022DA5">
      <w:pPr>
        <w:rPr>
          <w:sz w:val="24"/>
          <w:szCs w:val="24"/>
        </w:rPr>
      </w:pPr>
      <w:r>
        <w:rPr>
          <w:sz w:val="24"/>
          <w:szCs w:val="24"/>
        </w:rPr>
        <w:t>1 EL Weißwein</w:t>
      </w:r>
    </w:p>
    <w:p w14:paraId="24B02080" w14:textId="77777777" w:rsidR="00022DA5" w:rsidRDefault="00022DA5" w:rsidP="00022DA5">
      <w:pPr>
        <w:rPr>
          <w:sz w:val="24"/>
          <w:szCs w:val="24"/>
        </w:rPr>
      </w:pPr>
    </w:p>
    <w:p w14:paraId="13DB8D25" w14:textId="77777777" w:rsidR="00022DA5" w:rsidRDefault="00022DA5" w:rsidP="00022DA5">
      <w:pPr>
        <w:rPr>
          <w:sz w:val="24"/>
          <w:szCs w:val="24"/>
        </w:rPr>
      </w:pPr>
      <w:r>
        <w:rPr>
          <w:sz w:val="24"/>
          <w:szCs w:val="24"/>
        </w:rPr>
        <w:t>Zubereitung:</w:t>
      </w:r>
    </w:p>
    <w:p w14:paraId="68C27238" w14:textId="77777777" w:rsidR="00022DA5" w:rsidRPr="00C5665F" w:rsidRDefault="00022DA5" w:rsidP="00B40E8C">
      <w:pPr>
        <w:pStyle w:val="ListParagraph"/>
        <w:numPr>
          <w:ilvl w:val="0"/>
          <w:numId w:val="1444"/>
        </w:numPr>
        <w:spacing w:after="120"/>
        <w:ind w:left="714" w:hanging="357"/>
        <w:contextualSpacing w:val="0"/>
        <w:jc w:val="both"/>
        <w:rPr>
          <w:sz w:val="24"/>
          <w:szCs w:val="24"/>
        </w:rPr>
      </w:pPr>
      <w:r w:rsidRPr="00C5665F">
        <w:rPr>
          <w:sz w:val="24"/>
          <w:szCs w:val="24"/>
        </w:rPr>
        <w:t>Den Ofen auf 180 Grad Umluft heizen. Kartoffeln schälen und in sehr dünne Scheiben schneiden. Die Zwiebeln schälen und in sehr feine Streifen oder Ringe schneiden. Tomaten halbieren und entkernen.</w:t>
      </w:r>
    </w:p>
    <w:p w14:paraId="06A4CDE0" w14:textId="77777777" w:rsidR="00022DA5" w:rsidRPr="00F756B8" w:rsidRDefault="00022DA5" w:rsidP="00B40E8C">
      <w:pPr>
        <w:pStyle w:val="ListParagraph"/>
        <w:numPr>
          <w:ilvl w:val="0"/>
          <w:numId w:val="1444"/>
        </w:numPr>
        <w:spacing w:after="120"/>
        <w:ind w:left="714" w:hanging="357"/>
        <w:contextualSpacing w:val="0"/>
        <w:jc w:val="both"/>
        <w:rPr>
          <w:sz w:val="24"/>
          <w:szCs w:val="24"/>
        </w:rPr>
      </w:pPr>
      <w:r w:rsidRPr="00F756B8">
        <w:rPr>
          <w:sz w:val="24"/>
          <w:szCs w:val="24"/>
        </w:rPr>
        <w:t>In einer Auflaufform etwas Olivenöl verteilen. Dann wird das Gemüse in die Auflaufform geschichtet, und zwar so: Zunächst den Boden der Form mit einigen Kartoffelscheiben bedecken. Salzen und pfeffern. Ein bisschen Oregano darauf geben. Dann eine Schicht Zwiebelstreifen, ein paar Tomatenhälften ebenso wie ein paar mit den Fingern gerupfte Basilikumblättchen auf den Kartoffeln verteilen, es folgen einige Spritzer Olivenöl, mehr Öl schmeckt meiner Meinung nach besser. Die Tomaten kann man ein bisschen platt drücken oder in kleinere Stücke rupfen, wenn sie zu viel Platz einnehmen.</w:t>
      </w:r>
    </w:p>
    <w:p w14:paraId="7B7AC3B1" w14:textId="77777777" w:rsidR="00022DA5" w:rsidRPr="00F756B8" w:rsidRDefault="00022DA5" w:rsidP="00B40E8C">
      <w:pPr>
        <w:pStyle w:val="ListParagraph"/>
        <w:numPr>
          <w:ilvl w:val="0"/>
          <w:numId w:val="1444"/>
        </w:numPr>
        <w:spacing w:after="120"/>
        <w:ind w:left="714" w:hanging="357"/>
        <w:contextualSpacing w:val="0"/>
        <w:jc w:val="both"/>
        <w:rPr>
          <w:sz w:val="24"/>
          <w:szCs w:val="24"/>
        </w:rPr>
      </w:pPr>
      <w:r w:rsidRPr="00F756B8">
        <w:rPr>
          <w:sz w:val="24"/>
          <w:szCs w:val="24"/>
        </w:rPr>
        <w:t>Dann geht es von vorn los: Kartoffeln einschichten, Salz, Pfeffer und Oregano drauf, dann Zwiebeln, Tomaten, Basilikum. Das wiederholt man, bis sämtliches Gemüse verbraucht ist. Zum Schluss Weißwein darüber gießen.</w:t>
      </w:r>
    </w:p>
    <w:p w14:paraId="2FB25BC8" w14:textId="77777777" w:rsidR="00022DA5" w:rsidRPr="00F756B8" w:rsidRDefault="00022DA5" w:rsidP="00B40E8C">
      <w:pPr>
        <w:pStyle w:val="ListParagraph"/>
        <w:numPr>
          <w:ilvl w:val="0"/>
          <w:numId w:val="1444"/>
        </w:numPr>
        <w:spacing w:after="120"/>
        <w:ind w:left="714" w:hanging="357"/>
        <w:contextualSpacing w:val="0"/>
        <w:jc w:val="both"/>
        <w:rPr>
          <w:sz w:val="24"/>
          <w:szCs w:val="24"/>
        </w:rPr>
      </w:pPr>
      <w:r w:rsidRPr="00F756B8">
        <w:rPr>
          <w:sz w:val="24"/>
          <w:szCs w:val="24"/>
        </w:rPr>
        <w:t>Die Auflaufform fest mit Alufolie abdecken und das Ganze 45 Minuten lang im Ofen garen. Dann die Folie entfernen, noch mal 15 bis 20 Minuten backen. Das Gratin am besten zusammen mit einem grünen Salat servieren.</w:t>
      </w:r>
    </w:p>
    <w:p w14:paraId="6877D282" w14:textId="77777777" w:rsidR="00022DA5" w:rsidRDefault="00022DA5" w:rsidP="00022DA5">
      <w:pPr>
        <w:rPr>
          <w:sz w:val="24"/>
          <w:szCs w:val="24"/>
        </w:rPr>
      </w:pPr>
    </w:p>
    <w:p w14:paraId="57D3B0AC" w14:textId="77777777" w:rsidR="00022DA5" w:rsidRDefault="00022DA5" w:rsidP="00022DA5">
      <w:pPr>
        <w:ind w:left="1416" w:hanging="1416"/>
        <w:jc w:val="both"/>
        <w:rPr>
          <w:sz w:val="24"/>
          <w:szCs w:val="24"/>
        </w:rPr>
      </w:pPr>
      <w:r>
        <w:rPr>
          <w:sz w:val="24"/>
          <w:szCs w:val="24"/>
        </w:rPr>
        <w:t>Kommentar:</w:t>
      </w:r>
      <w:r>
        <w:rPr>
          <w:sz w:val="24"/>
          <w:szCs w:val="24"/>
        </w:rPr>
        <w:tab/>
        <w:t xml:space="preserve">Im Karneval der Tiere, dem berühmten Werk des Komponisten Camille Saint-Saens, tanzen die Elefanten zum tiefen Klang des Kontrabasses Ballett und glauben, sie seine Elfen, und ein bisschen stimmt es. So macht es auch die Kartoffel in diesem Gratin: In hauchdünne Scheiben geschnitten ist sie nicht </w:t>
      </w:r>
      <w:r>
        <w:rPr>
          <w:sz w:val="24"/>
          <w:szCs w:val="24"/>
        </w:rPr>
        <w:lastRenderedPageBreak/>
        <w:t>mehr eine Runzelknolle, sondern ein zartes Gewächs, ein samtenes Bett für Tomaten und Zwiebeln, die auch sogleich dahinschmelzen.</w:t>
      </w:r>
    </w:p>
    <w:p w14:paraId="6F2DA274" w14:textId="77777777" w:rsidR="00022DA5" w:rsidRPr="000D4467" w:rsidRDefault="00022DA5" w:rsidP="00022DA5">
      <w:pPr>
        <w:ind w:left="1416"/>
        <w:jc w:val="both"/>
        <w:rPr>
          <w:sz w:val="24"/>
          <w:szCs w:val="24"/>
        </w:rPr>
      </w:pPr>
      <w:r>
        <w:rPr>
          <w:sz w:val="24"/>
          <w:szCs w:val="24"/>
        </w:rPr>
        <w:t>Mit war neu, dass ein Gratin auch ohne Käse auskommt. Aber so ist es. Das italienische Gericht heißt Patate arraganate, und es schmeckt frisch und ein bisschen süßlich, wie der späte Spätsommer.</w:t>
      </w:r>
      <w:r w:rsidRPr="000D4467">
        <w:rPr>
          <w:sz w:val="24"/>
          <w:szCs w:val="24"/>
        </w:rPr>
        <w:br w:type="page"/>
      </w:r>
    </w:p>
    <w:p w14:paraId="5AF76671" w14:textId="77777777" w:rsidR="00022DA5" w:rsidRDefault="00022DA5" w:rsidP="00022DA5">
      <w:pPr>
        <w:pStyle w:val="Heading2"/>
        <w:spacing w:after="240"/>
      </w:pPr>
      <w:r>
        <w:lastRenderedPageBreak/>
        <w:t>Kartoffelgratin mit Kokos und Limette</w:t>
      </w:r>
      <w:r>
        <w:rPr>
          <w:rStyle w:val="FootnoteReference"/>
        </w:rPr>
        <w:footnoteReference w:id="1143"/>
      </w:r>
      <w:r>
        <w:t xml:space="preserve"> </w:t>
      </w:r>
    </w:p>
    <w:p w14:paraId="6021D863" w14:textId="77777777" w:rsidR="00022DA5" w:rsidRDefault="00022DA5" w:rsidP="00022DA5">
      <w:pPr>
        <w:rPr>
          <w:sz w:val="24"/>
          <w:szCs w:val="24"/>
        </w:rPr>
      </w:pPr>
      <w:r w:rsidRPr="004F4711">
        <w:rPr>
          <w:sz w:val="24"/>
          <w:szCs w:val="24"/>
          <w:u w:val="single"/>
        </w:rPr>
        <w:t>Zutaten</w:t>
      </w:r>
      <w:r>
        <w:rPr>
          <w:sz w:val="24"/>
          <w:szCs w:val="24"/>
        </w:rPr>
        <w:t xml:space="preserve"> (für 6 Portionen)</w:t>
      </w:r>
    </w:p>
    <w:p w14:paraId="0D7737EB" w14:textId="77777777" w:rsidR="00022DA5" w:rsidRDefault="00022DA5" w:rsidP="00022DA5">
      <w:pPr>
        <w:rPr>
          <w:sz w:val="24"/>
          <w:szCs w:val="24"/>
        </w:rPr>
      </w:pPr>
      <w:r>
        <w:rPr>
          <w:sz w:val="24"/>
          <w:szCs w:val="24"/>
        </w:rPr>
        <w:t>4-5 Schalotten, in 3 mm dicke Scheiben geschnitten</w:t>
      </w:r>
    </w:p>
    <w:p w14:paraId="31A8DFB4" w14:textId="77777777" w:rsidR="00022DA5" w:rsidRDefault="00022DA5" w:rsidP="00022DA5">
      <w:pPr>
        <w:rPr>
          <w:sz w:val="24"/>
          <w:szCs w:val="24"/>
        </w:rPr>
      </w:pPr>
      <w:r>
        <w:rPr>
          <w:sz w:val="24"/>
          <w:szCs w:val="24"/>
        </w:rPr>
        <w:t>2 Knoblauchzehen, zerstoßen</w:t>
      </w:r>
    </w:p>
    <w:p w14:paraId="369AD21C" w14:textId="77777777" w:rsidR="00022DA5" w:rsidRDefault="00022DA5" w:rsidP="00022DA5">
      <w:pPr>
        <w:rPr>
          <w:sz w:val="24"/>
          <w:szCs w:val="24"/>
        </w:rPr>
      </w:pPr>
      <w:r>
        <w:rPr>
          <w:sz w:val="24"/>
          <w:szCs w:val="24"/>
        </w:rPr>
        <w:t>2 EL Olivenöl</w:t>
      </w:r>
    </w:p>
    <w:p w14:paraId="6C7B4E37" w14:textId="77777777" w:rsidR="00022DA5" w:rsidRDefault="00022DA5" w:rsidP="00022DA5">
      <w:pPr>
        <w:rPr>
          <w:sz w:val="24"/>
          <w:szCs w:val="24"/>
        </w:rPr>
      </w:pPr>
      <w:r>
        <w:rPr>
          <w:sz w:val="24"/>
          <w:szCs w:val="24"/>
        </w:rPr>
        <w:t>1,4 kg festkochende Kartoffeln, ungeschält in 3 mm dicke Scheiben geschnitten</w:t>
      </w:r>
    </w:p>
    <w:p w14:paraId="51749036" w14:textId="77777777" w:rsidR="00022DA5" w:rsidRDefault="00022DA5" w:rsidP="00022DA5">
      <w:pPr>
        <w:rPr>
          <w:sz w:val="24"/>
          <w:szCs w:val="24"/>
        </w:rPr>
      </w:pPr>
      <w:r>
        <w:rPr>
          <w:sz w:val="24"/>
          <w:szCs w:val="24"/>
        </w:rPr>
        <w:t>100 g Kokoscreme, zerlassen</w:t>
      </w:r>
    </w:p>
    <w:p w14:paraId="7FCD47BF" w14:textId="77777777" w:rsidR="00022DA5" w:rsidRDefault="00022DA5" w:rsidP="00022DA5">
      <w:pPr>
        <w:rPr>
          <w:sz w:val="24"/>
          <w:szCs w:val="24"/>
        </w:rPr>
      </w:pPr>
      <w:r>
        <w:rPr>
          <w:sz w:val="24"/>
          <w:szCs w:val="24"/>
        </w:rPr>
        <w:t>3 Limetten, 1,5 TL Schale fein abgerieben, dann 60 ml Saft ausgepresst</w:t>
      </w:r>
    </w:p>
    <w:p w14:paraId="01466C51" w14:textId="77777777" w:rsidR="00022DA5" w:rsidRDefault="00022DA5" w:rsidP="00022DA5">
      <w:pPr>
        <w:rPr>
          <w:sz w:val="24"/>
          <w:szCs w:val="24"/>
        </w:rPr>
      </w:pPr>
      <w:r>
        <w:rPr>
          <w:sz w:val="24"/>
          <w:szCs w:val="24"/>
        </w:rPr>
        <w:t>200 ml Gemüsebrühe</w:t>
      </w:r>
    </w:p>
    <w:p w14:paraId="05B611B5" w14:textId="77777777" w:rsidR="00022DA5" w:rsidRDefault="00022DA5" w:rsidP="00022DA5">
      <w:pPr>
        <w:rPr>
          <w:sz w:val="24"/>
          <w:szCs w:val="24"/>
        </w:rPr>
      </w:pPr>
      <w:r>
        <w:rPr>
          <w:sz w:val="24"/>
          <w:szCs w:val="24"/>
        </w:rPr>
        <w:t>Salz, Pfeffer</w:t>
      </w:r>
    </w:p>
    <w:p w14:paraId="34D1FBA9" w14:textId="77777777" w:rsidR="00022DA5" w:rsidRDefault="00022DA5" w:rsidP="00022DA5">
      <w:pPr>
        <w:rPr>
          <w:sz w:val="24"/>
          <w:szCs w:val="24"/>
        </w:rPr>
      </w:pPr>
    </w:p>
    <w:p w14:paraId="76B05C7D" w14:textId="77777777" w:rsidR="00022DA5" w:rsidRPr="004F4711" w:rsidRDefault="00022DA5" w:rsidP="00022DA5">
      <w:pPr>
        <w:rPr>
          <w:i/>
          <w:iCs/>
          <w:sz w:val="24"/>
          <w:szCs w:val="24"/>
        </w:rPr>
      </w:pPr>
      <w:r>
        <w:rPr>
          <w:i/>
          <w:iCs/>
          <w:sz w:val="24"/>
          <w:szCs w:val="24"/>
        </w:rPr>
        <w:t>Für die k</w:t>
      </w:r>
      <w:r w:rsidRPr="004F4711">
        <w:rPr>
          <w:i/>
          <w:iCs/>
          <w:sz w:val="24"/>
          <w:szCs w:val="24"/>
        </w:rPr>
        <w:t>nusprige</w:t>
      </w:r>
      <w:r>
        <w:rPr>
          <w:i/>
          <w:iCs/>
          <w:sz w:val="24"/>
          <w:szCs w:val="24"/>
        </w:rPr>
        <w:t>n</w:t>
      </w:r>
      <w:r w:rsidRPr="004F4711">
        <w:rPr>
          <w:i/>
          <w:iCs/>
          <w:sz w:val="24"/>
          <w:szCs w:val="24"/>
        </w:rPr>
        <w:t xml:space="preserve"> Aromate</w:t>
      </w:r>
    </w:p>
    <w:p w14:paraId="66D91D02" w14:textId="77777777" w:rsidR="00022DA5" w:rsidRDefault="00022DA5" w:rsidP="00022DA5">
      <w:pPr>
        <w:rPr>
          <w:sz w:val="24"/>
          <w:szCs w:val="24"/>
        </w:rPr>
      </w:pPr>
      <w:r>
        <w:rPr>
          <w:sz w:val="24"/>
          <w:szCs w:val="24"/>
        </w:rPr>
        <w:t>150 ml Olivenöl</w:t>
      </w:r>
    </w:p>
    <w:p w14:paraId="323AC60C" w14:textId="77777777" w:rsidR="00022DA5" w:rsidRDefault="00022DA5" w:rsidP="00022DA5">
      <w:pPr>
        <w:rPr>
          <w:sz w:val="24"/>
          <w:szCs w:val="24"/>
        </w:rPr>
      </w:pPr>
      <w:r>
        <w:rPr>
          <w:sz w:val="24"/>
          <w:szCs w:val="24"/>
        </w:rPr>
        <w:t>2 rote Chilischoten, in feine Ringe geschnitten</w:t>
      </w:r>
    </w:p>
    <w:p w14:paraId="13CC788E" w14:textId="77777777" w:rsidR="00022DA5" w:rsidRDefault="00022DA5" w:rsidP="00022DA5">
      <w:pPr>
        <w:rPr>
          <w:sz w:val="24"/>
          <w:szCs w:val="24"/>
        </w:rPr>
      </w:pPr>
      <w:r>
        <w:rPr>
          <w:sz w:val="24"/>
          <w:szCs w:val="24"/>
        </w:rPr>
        <w:t>3 Knoblauchzehen, in feine Scheiben geschnitten</w:t>
      </w:r>
    </w:p>
    <w:p w14:paraId="263989EC" w14:textId="77777777" w:rsidR="00022DA5" w:rsidRDefault="00022DA5" w:rsidP="00022DA5">
      <w:pPr>
        <w:rPr>
          <w:sz w:val="24"/>
          <w:szCs w:val="24"/>
        </w:rPr>
      </w:pPr>
      <w:r>
        <w:rPr>
          <w:sz w:val="24"/>
          <w:szCs w:val="24"/>
        </w:rPr>
        <w:t>5 g Ingwer, geschält und in feine Streifen geschnitten</w:t>
      </w:r>
    </w:p>
    <w:p w14:paraId="086CEE44" w14:textId="77777777" w:rsidR="00022DA5" w:rsidRDefault="00022DA5" w:rsidP="00022DA5">
      <w:pPr>
        <w:rPr>
          <w:sz w:val="24"/>
          <w:szCs w:val="24"/>
        </w:rPr>
      </w:pPr>
      <w:r>
        <w:rPr>
          <w:sz w:val="24"/>
          <w:szCs w:val="24"/>
        </w:rPr>
        <w:t>4 Frühlingszwiebeln, schräg in feine Scheiben geschnitten</w:t>
      </w:r>
    </w:p>
    <w:p w14:paraId="55FD5DC6" w14:textId="77777777" w:rsidR="00022DA5" w:rsidRDefault="00022DA5" w:rsidP="00022DA5">
      <w:pPr>
        <w:rPr>
          <w:sz w:val="24"/>
          <w:szCs w:val="24"/>
        </w:rPr>
      </w:pPr>
    </w:p>
    <w:p w14:paraId="7403622C" w14:textId="77777777" w:rsidR="00022DA5" w:rsidRDefault="00022DA5" w:rsidP="00022DA5">
      <w:pPr>
        <w:rPr>
          <w:sz w:val="24"/>
          <w:szCs w:val="24"/>
        </w:rPr>
      </w:pPr>
      <w:r>
        <w:rPr>
          <w:sz w:val="24"/>
          <w:szCs w:val="24"/>
        </w:rPr>
        <w:t>Zubereitung:</w:t>
      </w:r>
    </w:p>
    <w:p w14:paraId="40DA2BBE" w14:textId="77777777" w:rsidR="00022DA5" w:rsidRPr="00867AA0" w:rsidRDefault="00022DA5" w:rsidP="00B40E8C">
      <w:pPr>
        <w:pStyle w:val="ListParagraph"/>
        <w:numPr>
          <w:ilvl w:val="0"/>
          <w:numId w:val="1499"/>
        </w:numPr>
        <w:spacing w:after="120"/>
        <w:ind w:left="714" w:hanging="357"/>
        <w:contextualSpacing w:val="0"/>
        <w:jc w:val="both"/>
        <w:rPr>
          <w:sz w:val="24"/>
          <w:szCs w:val="24"/>
        </w:rPr>
      </w:pPr>
      <w:r w:rsidRPr="00867AA0">
        <w:rPr>
          <w:sz w:val="24"/>
          <w:szCs w:val="24"/>
        </w:rPr>
        <w:t>Den Backofen auf 180 Grad (Umluft) vorheizen. Schalotten, Knoblauch, Öl und ¼ TL Salz in einer ofenfesten Pfanne vermengen und alles bei mittlerer Hitze in 8-10 Minuten goldbraun anbraten. Ab und zu umrühren. Die Mischung in eine große Schüssel umfüllen.</w:t>
      </w:r>
    </w:p>
    <w:p w14:paraId="0CCCF84F" w14:textId="77777777" w:rsidR="00022DA5" w:rsidRPr="00867AA0" w:rsidRDefault="00022DA5" w:rsidP="00B40E8C">
      <w:pPr>
        <w:pStyle w:val="ListParagraph"/>
        <w:numPr>
          <w:ilvl w:val="0"/>
          <w:numId w:val="1499"/>
        </w:numPr>
        <w:spacing w:after="120"/>
        <w:ind w:left="714" w:hanging="357"/>
        <w:contextualSpacing w:val="0"/>
        <w:jc w:val="both"/>
        <w:rPr>
          <w:sz w:val="24"/>
          <w:szCs w:val="24"/>
        </w:rPr>
      </w:pPr>
      <w:r w:rsidRPr="00867AA0">
        <w:rPr>
          <w:sz w:val="24"/>
          <w:szCs w:val="24"/>
        </w:rPr>
        <w:t>Kartoffeln, Kokoscreme, Limettensaft, 2 TL Salz sowie reichlich Pfeffer zu den Schalotten in die Schüssel geben und sehr behutsam untermengen.</w:t>
      </w:r>
    </w:p>
    <w:p w14:paraId="2E5EB1D6" w14:textId="77777777" w:rsidR="00022DA5" w:rsidRPr="00867AA0" w:rsidRDefault="00022DA5" w:rsidP="00B40E8C">
      <w:pPr>
        <w:pStyle w:val="ListParagraph"/>
        <w:numPr>
          <w:ilvl w:val="0"/>
          <w:numId w:val="1499"/>
        </w:numPr>
        <w:spacing w:after="120"/>
        <w:ind w:left="714" w:hanging="357"/>
        <w:contextualSpacing w:val="0"/>
        <w:jc w:val="both"/>
        <w:rPr>
          <w:sz w:val="24"/>
          <w:szCs w:val="24"/>
        </w:rPr>
      </w:pPr>
      <w:r w:rsidRPr="00867AA0">
        <w:rPr>
          <w:sz w:val="24"/>
          <w:szCs w:val="24"/>
        </w:rPr>
        <w:t>Ein Viertel der Mischung in die Pfanne füllen. Gleichmäßig verteilen und dann die restlichen drei Viertel spiralförmig wie eine Rosette leicht überlappend darauflegen. Mit der Brühe übergießen, die Pfanne sorgfältig mit Alufolie zudecken und das Gratin im Ofen 40 Minuten backen.</w:t>
      </w:r>
    </w:p>
    <w:p w14:paraId="01D92EFF" w14:textId="77777777" w:rsidR="00022DA5" w:rsidRPr="00867AA0" w:rsidRDefault="00022DA5" w:rsidP="00B40E8C">
      <w:pPr>
        <w:pStyle w:val="ListParagraph"/>
        <w:numPr>
          <w:ilvl w:val="0"/>
          <w:numId w:val="1499"/>
        </w:numPr>
        <w:spacing w:after="120"/>
        <w:ind w:left="714" w:hanging="357"/>
        <w:contextualSpacing w:val="0"/>
        <w:jc w:val="both"/>
        <w:rPr>
          <w:sz w:val="24"/>
          <w:szCs w:val="24"/>
        </w:rPr>
      </w:pPr>
      <w:r w:rsidRPr="00867AA0">
        <w:rPr>
          <w:sz w:val="24"/>
          <w:szCs w:val="24"/>
        </w:rPr>
        <w:t xml:space="preserve">Für die knusprige Aromate das Öl in einer mittelgroßen Pfanne bei mittlerer Temperatur erhitzen. Chilis, Knoblauch und Ingwer hineingeben und 5 Minuten frittieren. Hin und wieder umrühren dann mit einem Schaumlöffel auf einen Teller </w:t>
      </w:r>
      <w:r w:rsidRPr="00867AA0">
        <w:rPr>
          <w:sz w:val="24"/>
          <w:szCs w:val="24"/>
        </w:rPr>
        <w:lastRenderedPageBreak/>
        <w:t>legen. Anschließend die Frühlingszwiebeln unter Rühren 2 Minuten frittieren. Zu den anderen Zutaten geben und alles mit Meersalzflocken bestreuen. Die Folie vom Gratin entfernen, die Kartoffeln gleichmäßig mit 60 ml des aromatisierten Öls übergießen und weitere 50 Minuten backen. Die Temperatur für die letzten 5 Minuten auf 200 Grad erhöhen.</w:t>
      </w:r>
    </w:p>
    <w:p w14:paraId="03EC8E5C" w14:textId="77777777" w:rsidR="00022DA5" w:rsidRPr="00867AA0" w:rsidRDefault="00022DA5" w:rsidP="00B40E8C">
      <w:pPr>
        <w:pStyle w:val="ListParagraph"/>
        <w:numPr>
          <w:ilvl w:val="0"/>
          <w:numId w:val="1499"/>
        </w:numPr>
        <w:spacing w:after="120"/>
        <w:ind w:left="714" w:hanging="357"/>
        <w:contextualSpacing w:val="0"/>
        <w:jc w:val="both"/>
        <w:rPr>
          <w:sz w:val="24"/>
          <w:szCs w:val="24"/>
        </w:rPr>
      </w:pPr>
      <w:r w:rsidRPr="00867AA0">
        <w:rPr>
          <w:sz w:val="24"/>
          <w:szCs w:val="24"/>
        </w:rPr>
        <w:t>Das Gratin 10 Minuten abkühlen lassen, mit den knusprigen Aromaten garnieren und mit Limettenschale und Meersalzflocken bestreuen</w:t>
      </w:r>
      <w:r>
        <w:rPr>
          <w:sz w:val="24"/>
          <w:szCs w:val="24"/>
        </w:rPr>
        <w:t>.</w:t>
      </w:r>
    </w:p>
    <w:p w14:paraId="251E08DD" w14:textId="77777777" w:rsidR="00022DA5" w:rsidRDefault="00022DA5" w:rsidP="00022DA5">
      <w:pPr>
        <w:rPr>
          <w:sz w:val="24"/>
          <w:szCs w:val="24"/>
        </w:rPr>
      </w:pPr>
      <w:r>
        <w:rPr>
          <w:sz w:val="24"/>
          <w:szCs w:val="24"/>
        </w:rPr>
        <w:br w:type="page"/>
      </w:r>
    </w:p>
    <w:p w14:paraId="410A005D" w14:textId="77777777" w:rsidR="00D350C4" w:rsidRDefault="00D350C4" w:rsidP="00D350C4">
      <w:pPr>
        <w:pStyle w:val="Heading2"/>
        <w:spacing w:after="240"/>
      </w:pPr>
      <w:r>
        <w:lastRenderedPageBreak/>
        <w:t>Kartoffelgratin mit Gruyère und Thymian</w:t>
      </w:r>
      <w:r>
        <w:rPr>
          <w:rStyle w:val="FootnoteReference"/>
        </w:rPr>
        <w:footnoteReference w:id="1144"/>
      </w:r>
      <w:r>
        <w:t xml:space="preserve"> </w:t>
      </w:r>
    </w:p>
    <w:p w14:paraId="37BCD96F" w14:textId="77777777" w:rsidR="00D350C4" w:rsidRDefault="00D350C4" w:rsidP="00D350C4">
      <w:pPr>
        <w:rPr>
          <w:sz w:val="24"/>
          <w:szCs w:val="24"/>
        </w:rPr>
      </w:pPr>
      <w:r w:rsidRPr="00AC4BA8">
        <w:rPr>
          <w:sz w:val="24"/>
          <w:szCs w:val="24"/>
          <w:u w:val="single"/>
        </w:rPr>
        <w:t>Zutaten</w:t>
      </w:r>
      <w:r>
        <w:rPr>
          <w:sz w:val="24"/>
          <w:szCs w:val="24"/>
        </w:rPr>
        <w:t xml:space="preserve"> (für 4 Personen):</w:t>
      </w:r>
    </w:p>
    <w:p w14:paraId="62EE5582" w14:textId="77777777" w:rsidR="00D350C4" w:rsidRDefault="00D350C4" w:rsidP="00D350C4">
      <w:pPr>
        <w:rPr>
          <w:sz w:val="24"/>
          <w:szCs w:val="24"/>
        </w:rPr>
      </w:pPr>
      <w:r>
        <w:rPr>
          <w:sz w:val="24"/>
          <w:szCs w:val="24"/>
        </w:rPr>
        <w:t>Butter für die Form</w:t>
      </w:r>
    </w:p>
    <w:p w14:paraId="6C53426D" w14:textId="77777777" w:rsidR="00D350C4" w:rsidRDefault="00D350C4" w:rsidP="00D350C4">
      <w:pPr>
        <w:rPr>
          <w:sz w:val="24"/>
          <w:szCs w:val="24"/>
        </w:rPr>
      </w:pPr>
      <w:r>
        <w:rPr>
          <w:sz w:val="24"/>
          <w:szCs w:val="24"/>
        </w:rPr>
        <w:t>400 g Sahne</w:t>
      </w:r>
    </w:p>
    <w:p w14:paraId="51284682" w14:textId="77777777" w:rsidR="00D350C4" w:rsidRDefault="00D350C4" w:rsidP="00D350C4">
      <w:pPr>
        <w:rPr>
          <w:sz w:val="24"/>
          <w:szCs w:val="24"/>
        </w:rPr>
      </w:pPr>
      <w:r>
        <w:rPr>
          <w:sz w:val="24"/>
          <w:szCs w:val="24"/>
        </w:rPr>
        <w:t>1 Knoblauchzehe1 TL gehackter Thymian</w:t>
      </w:r>
    </w:p>
    <w:p w14:paraId="1125CD42" w14:textId="77777777" w:rsidR="00D350C4" w:rsidRDefault="00D350C4" w:rsidP="00D350C4">
      <w:pPr>
        <w:rPr>
          <w:sz w:val="24"/>
          <w:szCs w:val="24"/>
        </w:rPr>
      </w:pPr>
      <w:r>
        <w:rPr>
          <w:sz w:val="24"/>
          <w:szCs w:val="24"/>
        </w:rPr>
        <w:t>1 TL abgeriebene Bio-Zitronenschale</w:t>
      </w:r>
    </w:p>
    <w:p w14:paraId="72402342" w14:textId="77777777" w:rsidR="00D350C4" w:rsidRDefault="00D350C4" w:rsidP="00D350C4">
      <w:pPr>
        <w:rPr>
          <w:sz w:val="24"/>
          <w:szCs w:val="24"/>
        </w:rPr>
      </w:pPr>
      <w:r>
        <w:rPr>
          <w:sz w:val="24"/>
          <w:szCs w:val="24"/>
        </w:rPr>
        <w:t>Salz, Pfeffer aus der Mühle</w:t>
      </w:r>
    </w:p>
    <w:p w14:paraId="2195835B" w14:textId="77777777" w:rsidR="00D350C4" w:rsidRDefault="00D350C4" w:rsidP="00D350C4">
      <w:pPr>
        <w:rPr>
          <w:sz w:val="24"/>
          <w:szCs w:val="24"/>
        </w:rPr>
      </w:pPr>
      <w:r>
        <w:rPr>
          <w:sz w:val="24"/>
          <w:szCs w:val="24"/>
        </w:rPr>
        <w:t>Frisch geriebene Muskatnuss</w:t>
      </w:r>
    </w:p>
    <w:p w14:paraId="7FDCEE94" w14:textId="77777777" w:rsidR="00D350C4" w:rsidRDefault="00D350C4" w:rsidP="00D350C4">
      <w:pPr>
        <w:rPr>
          <w:sz w:val="24"/>
          <w:szCs w:val="24"/>
        </w:rPr>
      </w:pPr>
      <w:r>
        <w:rPr>
          <w:sz w:val="24"/>
          <w:szCs w:val="24"/>
        </w:rPr>
        <w:t>150 g Gruyère (am Stück)</w:t>
      </w:r>
    </w:p>
    <w:p w14:paraId="59B9B0A1" w14:textId="77777777" w:rsidR="00D350C4" w:rsidRDefault="00D350C4" w:rsidP="00D350C4">
      <w:pPr>
        <w:rPr>
          <w:sz w:val="24"/>
          <w:szCs w:val="24"/>
        </w:rPr>
      </w:pPr>
      <w:r>
        <w:rPr>
          <w:sz w:val="24"/>
          <w:szCs w:val="24"/>
        </w:rPr>
        <w:t>1 kg mehligkochende Kartoffeln</w:t>
      </w:r>
    </w:p>
    <w:p w14:paraId="43B9FCE9" w14:textId="77777777" w:rsidR="00D350C4" w:rsidRDefault="00D350C4" w:rsidP="00D350C4">
      <w:pPr>
        <w:rPr>
          <w:sz w:val="24"/>
          <w:szCs w:val="24"/>
        </w:rPr>
      </w:pPr>
    </w:p>
    <w:p w14:paraId="51284A1D" w14:textId="77777777" w:rsidR="00D350C4" w:rsidRDefault="00D350C4" w:rsidP="00D350C4">
      <w:pPr>
        <w:rPr>
          <w:sz w:val="24"/>
          <w:szCs w:val="24"/>
        </w:rPr>
      </w:pPr>
      <w:r>
        <w:rPr>
          <w:sz w:val="24"/>
          <w:szCs w:val="24"/>
        </w:rPr>
        <w:t>Zubereitungszeit: ca. 60 Minuten</w:t>
      </w:r>
    </w:p>
    <w:p w14:paraId="11B021B7" w14:textId="77777777" w:rsidR="00D350C4" w:rsidRPr="00881022" w:rsidRDefault="00D350C4" w:rsidP="00D350C4">
      <w:pPr>
        <w:pStyle w:val="ListParagraph"/>
        <w:numPr>
          <w:ilvl w:val="0"/>
          <w:numId w:val="48"/>
        </w:numPr>
        <w:spacing w:after="120"/>
        <w:ind w:left="714" w:hanging="357"/>
        <w:contextualSpacing w:val="0"/>
        <w:jc w:val="both"/>
        <w:rPr>
          <w:sz w:val="24"/>
          <w:szCs w:val="24"/>
        </w:rPr>
      </w:pPr>
      <w:r w:rsidRPr="00881022">
        <w:rPr>
          <w:sz w:val="24"/>
          <w:szCs w:val="24"/>
        </w:rPr>
        <w:t>Eine feuerfeste Form einfetten. Die sahne in einem Topf aufkochen und vom Herd nehmen. Den Knoblauch schälen und dazu pressen. Den Thymian hinzufügen und die sahne 5 Minuten ziehen lassen. Die Zitronenschale dazugeben und die Sahne kräftig mit Salz, Pfeffer und Muskatnuss würzen.</w:t>
      </w:r>
    </w:p>
    <w:p w14:paraId="2D0A2187" w14:textId="77777777" w:rsidR="00D350C4" w:rsidRPr="00881022" w:rsidRDefault="00D350C4" w:rsidP="00D350C4">
      <w:pPr>
        <w:pStyle w:val="ListParagraph"/>
        <w:numPr>
          <w:ilvl w:val="0"/>
          <w:numId w:val="48"/>
        </w:numPr>
        <w:spacing w:after="120"/>
        <w:ind w:left="714" w:hanging="357"/>
        <w:contextualSpacing w:val="0"/>
        <w:jc w:val="both"/>
        <w:rPr>
          <w:sz w:val="24"/>
          <w:szCs w:val="24"/>
        </w:rPr>
      </w:pPr>
      <w:r w:rsidRPr="00881022">
        <w:rPr>
          <w:sz w:val="24"/>
          <w:szCs w:val="24"/>
        </w:rPr>
        <w:t>Den Backofen auf 180°C vorheizen. Den Käse grob reiben. Die Kartoffeln schälen, waschen und in dünne Scheiben schneiden.</w:t>
      </w:r>
    </w:p>
    <w:p w14:paraId="78B50CC9" w14:textId="77777777" w:rsidR="00D350C4" w:rsidRPr="00881022" w:rsidRDefault="00D350C4" w:rsidP="00D350C4">
      <w:pPr>
        <w:pStyle w:val="ListParagraph"/>
        <w:numPr>
          <w:ilvl w:val="0"/>
          <w:numId w:val="48"/>
        </w:numPr>
        <w:spacing w:after="120"/>
        <w:ind w:left="714" w:hanging="357"/>
        <w:contextualSpacing w:val="0"/>
        <w:jc w:val="both"/>
        <w:rPr>
          <w:sz w:val="24"/>
          <w:szCs w:val="24"/>
        </w:rPr>
      </w:pPr>
      <w:r w:rsidRPr="00881022">
        <w:rPr>
          <w:sz w:val="24"/>
          <w:szCs w:val="24"/>
        </w:rPr>
        <w:t>Die Kartoffelscheiben und den Käse mit der Sahne mischen und in die Form füllen. Das Gratin im Ofen auf der mittleren Schiene etwa 40 Minuten goldbraun backen. Man kann auch andere Käsesorten nehmen, z.B. Emmentaler oder Edamer.</w:t>
      </w:r>
    </w:p>
    <w:p w14:paraId="54B86591" w14:textId="77777777" w:rsidR="00D350C4" w:rsidRDefault="00D350C4" w:rsidP="00D350C4">
      <w:pPr>
        <w:rPr>
          <w:sz w:val="24"/>
          <w:szCs w:val="24"/>
        </w:rPr>
      </w:pPr>
      <w:r>
        <w:rPr>
          <w:sz w:val="24"/>
          <w:szCs w:val="24"/>
        </w:rPr>
        <w:br w:type="page"/>
      </w:r>
    </w:p>
    <w:p w14:paraId="411D50E7" w14:textId="77777777" w:rsidR="00D350C4" w:rsidRDefault="00D350C4" w:rsidP="00D350C4">
      <w:pPr>
        <w:pStyle w:val="Heading2"/>
        <w:spacing w:after="240"/>
      </w:pPr>
      <w:r>
        <w:lastRenderedPageBreak/>
        <w:t>Kartoffelgratin aus der Dauphiné</w:t>
      </w:r>
      <w:r>
        <w:rPr>
          <w:rStyle w:val="FootnoteReference"/>
        </w:rPr>
        <w:footnoteReference w:id="1145"/>
      </w:r>
    </w:p>
    <w:p w14:paraId="1CB596F8" w14:textId="77777777" w:rsidR="00D350C4" w:rsidRDefault="00D350C4" w:rsidP="00D350C4">
      <w:pPr>
        <w:rPr>
          <w:sz w:val="24"/>
          <w:szCs w:val="24"/>
        </w:rPr>
      </w:pPr>
      <w:r w:rsidRPr="00222860">
        <w:rPr>
          <w:sz w:val="24"/>
          <w:szCs w:val="24"/>
          <w:u w:val="single"/>
        </w:rPr>
        <w:t>Zutaten</w:t>
      </w:r>
      <w:r>
        <w:rPr>
          <w:sz w:val="24"/>
          <w:szCs w:val="24"/>
        </w:rPr>
        <w:t xml:space="preserve"> für 4 Portionen</w:t>
      </w:r>
    </w:p>
    <w:p w14:paraId="7D6D74E4" w14:textId="77777777" w:rsidR="00D350C4" w:rsidRDefault="00D350C4" w:rsidP="00D350C4">
      <w:pPr>
        <w:rPr>
          <w:sz w:val="24"/>
          <w:szCs w:val="24"/>
        </w:rPr>
      </w:pPr>
      <w:r>
        <w:rPr>
          <w:sz w:val="24"/>
          <w:szCs w:val="24"/>
        </w:rPr>
        <w:t>1 Knoblauchzehe</w:t>
      </w:r>
    </w:p>
    <w:p w14:paraId="6B2A55FF" w14:textId="77777777" w:rsidR="00D350C4" w:rsidRDefault="00D350C4" w:rsidP="00D350C4">
      <w:pPr>
        <w:rPr>
          <w:sz w:val="24"/>
          <w:szCs w:val="24"/>
        </w:rPr>
      </w:pPr>
      <w:r>
        <w:rPr>
          <w:sz w:val="24"/>
          <w:szCs w:val="24"/>
        </w:rPr>
        <w:t>50 g Butter</w:t>
      </w:r>
    </w:p>
    <w:p w14:paraId="52320B8D" w14:textId="77777777" w:rsidR="00D350C4" w:rsidRDefault="00D350C4" w:rsidP="00D350C4">
      <w:pPr>
        <w:rPr>
          <w:sz w:val="24"/>
          <w:szCs w:val="24"/>
        </w:rPr>
      </w:pPr>
      <w:r>
        <w:rPr>
          <w:sz w:val="24"/>
          <w:szCs w:val="24"/>
        </w:rPr>
        <w:t>1 kg Kartoffeln, festkochend</w:t>
      </w:r>
    </w:p>
    <w:p w14:paraId="64F1FA0F" w14:textId="77777777" w:rsidR="00D350C4" w:rsidRDefault="00D350C4" w:rsidP="00D350C4">
      <w:pPr>
        <w:rPr>
          <w:sz w:val="24"/>
          <w:szCs w:val="24"/>
        </w:rPr>
      </w:pPr>
      <w:r>
        <w:rPr>
          <w:sz w:val="24"/>
          <w:szCs w:val="24"/>
        </w:rPr>
        <w:t>2 Eier</w:t>
      </w:r>
    </w:p>
    <w:p w14:paraId="3213097C" w14:textId="77777777" w:rsidR="00D350C4" w:rsidRDefault="00D350C4" w:rsidP="00D350C4">
      <w:pPr>
        <w:rPr>
          <w:sz w:val="24"/>
          <w:szCs w:val="24"/>
        </w:rPr>
      </w:pPr>
      <w:r>
        <w:rPr>
          <w:sz w:val="24"/>
          <w:szCs w:val="24"/>
        </w:rPr>
        <w:t>Etwa 0,5 l Milch</w:t>
      </w:r>
    </w:p>
    <w:p w14:paraId="1F5FB370" w14:textId="77777777" w:rsidR="00D350C4" w:rsidRDefault="00D350C4" w:rsidP="00D350C4">
      <w:pPr>
        <w:rPr>
          <w:sz w:val="24"/>
          <w:szCs w:val="24"/>
        </w:rPr>
      </w:pPr>
      <w:r>
        <w:rPr>
          <w:sz w:val="24"/>
          <w:szCs w:val="24"/>
        </w:rPr>
        <w:t>1 EL Crème double</w:t>
      </w:r>
    </w:p>
    <w:p w14:paraId="35739DEA" w14:textId="77777777" w:rsidR="00D350C4" w:rsidRDefault="00D350C4" w:rsidP="00D350C4">
      <w:pPr>
        <w:rPr>
          <w:sz w:val="24"/>
          <w:szCs w:val="24"/>
        </w:rPr>
      </w:pPr>
      <w:r>
        <w:rPr>
          <w:sz w:val="24"/>
          <w:szCs w:val="24"/>
        </w:rPr>
        <w:t>Salz, Pfeffer</w:t>
      </w:r>
    </w:p>
    <w:p w14:paraId="2F7DE5C3" w14:textId="77777777" w:rsidR="00D350C4" w:rsidRDefault="00D350C4" w:rsidP="00D350C4">
      <w:pPr>
        <w:rPr>
          <w:sz w:val="24"/>
          <w:szCs w:val="24"/>
        </w:rPr>
      </w:pPr>
    </w:p>
    <w:p w14:paraId="0BE435D2" w14:textId="77777777" w:rsidR="00D350C4" w:rsidRDefault="00D350C4" w:rsidP="00D350C4">
      <w:pPr>
        <w:rPr>
          <w:sz w:val="24"/>
          <w:szCs w:val="24"/>
        </w:rPr>
      </w:pPr>
      <w:r>
        <w:rPr>
          <w:sz w:val="24"/>
          <w:szCs w:val="24"/>
        </w:rPr>
        <w:t>Zubereitungszeit:</w:t>
      </w:r>
      <w:r>
        <w:rPr>
          <w:sz w:val="24"/>
          <w:szCs w:val="24"/>
        </w:rPr>
        <w:tab/>
        <w:t>1 Stunde</w:t>
      </w:r>
    </w:p>
    <w:p w14:paraId="4CF173CF" w14:textId="77777777" w:rsidR="00D350C4" w:rsidRPr="00222860" w:rsidRDefault="00D350C4" w:rsidP="00B40E8C">
      <w:pPr>
        <w:pStyle w:val="ListParagraph"/>
        <w:numPr>
          <w:ilvl w:val="0"/>
          <w:numId w:val="1845"/>
        </w:numPr>
        <w:spacing w:after="120"/>
        <w:ind w:left="714" w:hanging="357"/>
        <w:contextualSpacing w:val="0"/>
        <w:jc w:val="both"/>
        <w:rPr>
          <w:sz w:val="24"/>
          <w:szCs w:val="24"/>
        </w:rPr>
      </w:pPr>
      <w:r w:rsidRPr="00222860">
        <w:rPr>
          <w:sz w:val="24"/>
          <w:szCs w:val="24"/>
        </w:rPr>
        <w:t>Den Knoblauch schälen und quer halbieren. Eine flache Auflaufform damit ausstreichen. Die Form dünn ausbuttern.</w:t>
      </w:r>
    </w:p>
    <w:p w14:paraId="65F4A0B7" w14:textId="77777777" w:rsidR="00D350C4" w:rsidRPr="00222860" w:rsidRDefault="00D350C4" w:rsidP="00B40E8C">
      <w:pPr>
        <w:pStyle w:val="ListParagraph"/>
        <w:numPr>
          <w:ilvl w:val="0"/>
          <w:numId w:val="1845"/>
        </w:numPr>
        <w:spacing w:after="120"/>
        <w:ind w:left="714" w:hanging="357"/>
        <w:contextualSpacing w:val="0"/>
        <w:jc w:val="both"/>
        <w:rPr>
          <w:sz w:val="24"/>
          <w:szCs w:val="24"/>
        </w:rPr>
      </w:pPr>
      <w:r w:rsidRPr="00222860">
        <w:rPr>
          <w:sz w:val="24"/>
          <w:szCs w:val="24"/>
        </w:rPr>
        <w:t>Die Kartoffeln schälen, nur sauber abreiben, nicht waschen. In sehr feine Scheiben schneiden oder hobeln. In der Form dachziegelartig anordnen. Salzen, pfeffern. Den Backofen auf 180 Grad vorheizen.</w:t>
      </w:r>
    </w:p>
    <w:p w14:paraId="74C6887C" w14:textId="77777777" w:rsidR="00D350C4" w:rsidRPr="00222860" w:rsidRDefault="00D350C4" w:rsidP="00B40E8C">
      <w:pPr>
        <w:pStyle w:val="ListParagraph"/>
        <w:numPr>
          <w:ilvl w:val="0"/>
          <w:numId w:val="1845"/>
        </w:numPr>
        <w:spacing w:after="120"/>
        <w:ind w:left="714" w:hanging="357"/>
        <w:contextualSpacing w:val="0"/>
        <w:jc w:val="both"/>
        <w:rPr>
          <w:sz w:val="24"/>
          <w:szCs w:val="24"/>
        </w:rPr>
      </w:pPr>
      <w:r w:rsidRPr="00222860">
        <w:rPr>
          <w:sz w:val="24"/>
          <w:szCs w:val="24"/>
        </w:rPr>
        <w:t>Die Eier in eine Schüssel aufschlagen und mit der Milch und der Crème double mischen. Mit einer Gabel leicht schlagen. Die Flüssigkeit über den Kartoffeln verteilen. Die restliche Bitter in Flöckchen obenauf setzen.</w:t>
      </w:r>
    </w:p>
    <w:p w14:paraId="7F6EEE7C" w14:textId="77777777" w:rsidR="00D350C4" w:rsidRPr="00222860" w:rsidRDefault="00D350C4" w:rsidP="00B40E8C">
      <w:pPr>
        <w:pStyle w:val="ListParagraph"/>
        <w:numPr>
          <w:ilvl w:val="0"/>
          <w:numId w:val="1845"/>
        </w:numPr>
        <w:spacing w:after="120"/>
        <w:ind w:left="714" w:hanging="357"/>
        <w:contextualSpacing w:val="0"/>
        <w:jc w:val="both"/>
        <w:rPr>
          <w:sz w:val="24"/>
          <w:szCs w:val="24"/>
        </w:rPr>
      </w:pPr>
      <w:r w:rsidRPr="00222860">
        <w:rPr>
          <w:sz w:val="24"/>
          <w:szCs w:val="24"/>
        </w:rPr>
        <w:t>D</w:t>
      </w:r>
      <w:r>
        <w:rPr>
          <w:sz w:val="24"/>
          <w:szCs w:val="24"/>
        </w:rPr>
        <w:t>as</w:t>
      </w:r>
      <w:r w:rsidRPr="00222860">
        <w:rPr>
          <w:sz w:val="24"/>
          <w:szCs w:val="24"/>
        </w:rPr>
        <w:t xml:space="preserve"> Gratin im Backofen in etwa 45 Minuten garen. Sehr heiß servieren. </w:t>
      </w:r>
    </w:p>
    <w:p w14:paraId="5DC00B8C" w14:textId="77777777" w:rsidR="00D350C4" w:rsidRDefault="00D350C4" w:rsidP="00D350C4">
      <w:pPr>
        <w:rPr>
          <w:sz w:val="24"/>
          <w:szCs w:val="24"/>
        </w:rPr>
      </w:pPr>
    </w:p>
    <w:p w14:paraId="2B87E77B" w14:textId="77777777" w:rsidR="00D350C4" w:rsidRDefault="00D350C4" w:rsidP="00D350C4">
      <w:pPr>
        <w:rPr>
          <w:sz w:val="24"/>
          <w:szCs w:val="24"/>
        </w:rPr>
      </w:pPr>
      <w:r>
        <w:rPr>
          <w:sz w:val="24"/>
          <w:szCs w:val="24"/>
        </w:rPr>
        <w:t>Info:</w:t>
      </w:r>
      <w:r>
        <w:rPr>
          <w:sz w:val="24"/>
          <w:szCs w:val="24"/>
        </w:rPr>
        <w:tab/>
        <w:t>Variante: mit geriebenem Gruyère bestreuen.</w:t>
      </w:r>
    </w:p>
    <w:p w14:paraId="17C8298F" w14:textId="77777777" w:rsidR="00D350C4" w:rsidRDefault="00D350C4" w:rsidP="00D350C4">
      <w:pPr>
        <w:rPr>
          <w:sz w:val="24"/>
          <w:szCs w:val="24"/>
        </w:rPr>
      </w:pPr>
      <w:r>
        <w:rPr>
          <w:sz w:val="24"/>
          <w:szCs w:val="24"/>
        </w:rPr>
        <w:br w:type="page"/>
      </w:r>
    </w:p>
    <w:p w14:paraId="3A5980BC" w14:textId="77777777" w:rsidR="009E66AD" w:rsidRDefault="009E66AD" w:rsidP="009E66AD">
      <w:pPr>
        <w:pStyle w:val="Heading2"/>
        <w:spacing w:after="240"/>
      </w:pPr>
      <w:r>
        <w:lastRenderedPageBreak/>
        <w:t>Kartoffel-Birnen-Gratin</w:t>
      </w:r>
      <w:r>
        <w:rPr>
          <w:rStyle w:val="FootnoteReference"/>
        </w:rPr>
        <w:footnoteReference w:id="1146"/>
      </w:r>
    </w:p>
    <w:p w14:paraId="16AC767B" w14:textId="77777777" w:rsidR="009E66AD" w:rsidRDefault="009E66AD" w:rsidP="009E66AD">
      <w:pPr>
        <w:rPr>
          <w:sz w:val="24"/>
          <w:szCs w:val="24"/>
        </w:rPr>
      </w:pPr>
      <w:r w:rsidRPr="00AC4BA8">
        <w:rPr>
          <w:sz w:val="24"/>
          <w:szCs w:val="24"/>
          <w:u w:val="single"/>
        </w:rPr>
        <w:t>Zutaten</w:t>
      </w:r>
      <w:r>
        <w:rPr>
          <w:sz w:val="24"/>
          <w:szCs w:val="24"/>
        </w:rPr>
        <w:t xml:space="preserve"> (für 4 Portionen)</w:t>
      </w:r>
    </w:p>
    <w:p w14:paraId="7149F96A" w14:textId="77777777" w:rsidR="009E66AD" w:rsidRDefault="009E66AD" w:rsidP="009E66AD">
      <w:pPr>
        <w:rPr>
          <w:sz w:val="24"/>
          <w:szCs w:val="24"/>
        </w:rPr>
      </w:pPr>
      <w:r>
        <w:rPr>
          <w:sz w:val="24"/>
          <w:szCs w:val="24"/>
        </w:rPr>
        <w:t>750 g Kartoffeln (festkochende Sorte)</w:t>
      </w:r>
    </w:p>
    <w:p w14:paraId="3DF24235" w14:textId="77777777" w:rsidR="009E66AD" w:rsidRDefault="009E66AD" w:rsidP="009E66AD">
      <w:pPr>
        <w:rPr>
          <w:sz w:val="24"/>
          <w:szCs w:val="24"/>
        </w:rPr>
      </w:pPr>
      <w:r>
        <w:rPr>
          <w:sz w:val="24"/>
          <w:szCs w:val="24"/>
        </w:rPr>
        <w:t>3 kleine, nicht zu reife Birnen</w:t>
      </w:r>
    </w:p>
    <w:p w14:paraId="11E2B7E9" w14:textId="77777777" w:rsidR="009E66AD" w:rsidRDefault="009E66AD" w:rsidP="009E66AD">
      <w:pPr>
        <w:rPr>
          <w:sz w:val="24"/>
          <w:szCs w:val="24"/>
        </w:rPr>
      </w:pPr>
      <w:r>
        <w:rPr>
          <w:sz w:val="24"/>
          <w:szCs w:val="24"/>
        </w:rPr>
        <w:t>2 EL Zitronensaft</w:t>
      </w:r>
    </w:p>
    <w:p w14:paraId="41B61227" w14:textId="77777777" w:rsidR="009E66AD" w:rsidRDefault="009E66AD" w:rsidP="009E66AD">
      <w:pPr>
        <w:rPr>
          <w:sz w:val="24"/>
          <w:szCs w:val="24"/>
        </w:rPr>
      </w:pPr>
      <w:r>
        <w:rPr>
          <w:sz w:val="24"/>
          <w:szCs w:val="24"/>
        </w:rPr>
        <w:t>1 Zwiebel</w:t>
      </w:r>
    </w:p>
    <w:p w14:paraId="00E337F7" w14:textId="77777777" w:rsidR="009E66AD" w:rsidRDefault="009E66AD" w:rsidP="009E66AD">
      <w:pPr>
        <w:rPr>
          <w:sz w:val="24"/>
          <w:szCs w:val="24"/>
        </w:rPr>
      </w:pPr>
      <w:r>
        <w:rPr>
          <w:sz w:val="24"/>
          <w:szCs w:val="24"/>
        </w:rPr>
        <w:t>2 EL Butter und Butter für das Pergamentpapier</w:t>
      </w:r>
    </w:p>
    <w:p w14:paraId="27E6B162" w14:textId="77777777" w:rsidR="009E66AD" w:rsidRDefault="009E66AD" w:rsidP="009E66AD">
      <w:pPr>
        <w:rPr>
          <w:sz w:val="24"/>
          <w:szCs w:val="24"/>
        </w:rPr>
      </w:pPr>
      <w:r>
        <w:rPr>
          <w:sz w:val="24"/>
          <w:szCs w:val="24"/>
        </w:rPr>
        <w:t>3 Eier</w:t>
      </w:r>
    </w:p>
    <w:p w14:paraId="582FCE59" w14:textId="77777777" w:rsidR="009E66AD" w:rsidRDefault="009E66AD" w:rsidP="009E66AD">
      <w:pPr>
        <w:rPr>
          <w:sz w:val="24"/>
          <w:szCs w:val="24"/>
        </w:rPr>
      </w:pPr>
      <w:r>
        <w:rPr>
          <w:sz w:val="24"/>
          <w:szCs w:val="24"/>
        </w:rPr>
        <w:t>150 g Sahne</w:t>
      </w:r>
    </w:p>
    <w:p w14:paraId="3D0C1831" w14:textId="77777777" w:rsidR="009E66AD" w:rsidRDefault="009E66AD" w:rsidP="009E66AD">
      <w:pPr>
        <w:rPr>
          <w:sz w:val="24"/>
          <w:szCs w:val="24"/>
        </w:rPr>
      </w:pPr>
      <w:r>
        <w:rPr>
          <w:sz w:val="24"/>
          <w:szCs w:val="24"/>
        </w:rPr>
        <w:t xml:space="preserve">Salz, Weißer Pfeffer </w:t>
      </w:r>
    </w:p>
    <w:p w14:paraId="1408E885" w14:textId="77777777" w:rsidR="009E66AD" w:rsidRDefault="009E66AD" w:rsidP="009E66AD">
      <w:pPr>
        <w:rPr>
          <w:sz w:val="24"/>
          <w:szCs w:val="24"/>
        </w:rPr>
      </w:pPr>
      <w:r>
        <w:rPr>
          <w:sz w:val="24"/>
          <w:szCs w:val="24"/>
        </w:rPr>
        <w:t>Etwa 12 Salbeiblättchen</w:t>
      </w:r>
    </w:p>
    <w:p w14:paraId="34CCEC31" w14:textId="77777777" w:rsidR="009E66AD" w:rsidRDefault="009E66AD" w:rsidP="009E66AD">
      <w:pPr>
        <w:rPr>
          <w:sz w:val="24"/>
          <w:szCs w:val="24"/>
        </w:rPr>
      </w:pPr>
    </w:p>
    <w:p w14:paraId="348DDE48" w14:textId="77777777" w:rsidR="009E66AD" w:rsidRDefault="009E66AD" w:rsidP="009E66AD">
      <w:pPr>
        <w:rPr>
          <w:sz w:val="24"/>
          <w:szCs w:val="24"/>
        </w:rPr>
      </w:pPr>
      <w:r>
        <w:rPr>
          <w:sz w:val="24"/>
          <w:szCs w:val="24"/>
        </w:rPr>
        <w:t>Zubereitungszeit: etwa 1 Std. 15 Min.</w:t>
      </w:r>
    </w:p>
    <w:p w14:paraId="419538C3" w14:textId="77777777" w:rsidR="009E66AD" w:rsidRDefault="009E66AD" w:rsidP="009E66AD">
      <w:pPr>
        <w:pStyle w:val="ListParagraph"/>
        <w:numPr>
          <w:ilvl w:val="0"/>
          <w:numId w:val="25"/>
        </w:numPr>
        <w:spacing w:after="120"/>
        <w:ind w:left="714" w:hanging="357"/>
        <w:contextualSpacing w:val="0"/>
        <w:jc w:val="both"/>
        <w:rPr>
          <w:sz w:val="24"/>
          <w:szCs w:val="24"/>
        </w:rPr>
      </w:pPr>
      <w:r>
        <w:rPr>
          <w:sz w:val="24"/>
          <w:szCs w:val="24"/>
        </w:rPr>
        <w:t>Den Backofen auf 200° vorheizen. Die Kartoffeln schälen, waschen und in dünne Scheiben hobeln.</w:t>
      </w:r>
    </w:p>
    <w:p w14:paraId="14AF6B0E" w14:textId="77777777" w:rsidR="009E66AD" w:rsidRDefault="009E66AD" w:rsidP="009E66AD">
      <w:pPr>
        <w:pStyle w:val="ListParagraph"/>
        <w:numPr>
          <w:ilvl w:val="0"/>
          <w:numId w:val="25"/>
        </w:numPr>
        <w:spacing w:after="120"/>
        <w:ind w:left="714" w:hanging="357"/>
        <w:contextualSpacing w:val="0"/>
        <w:jc w:val="both"/>
        <w:rPr>
          <w:sz w:val="24"/>
          <w:szCs w:val="24"/>
        </w:rPr>
      </w:pPr>
      <w:r>
        <w:rPr>
          <w:sz w:val="24"/>
          <w:szCs w:val="24"/>
        </w:rPr>
        <w:t>Die Birnen schälen und viertel, die Kerngehäuse herausschneiden. Die Viertel in dünne Schnitze schneiden, die ähnlich groß wie die Kartoffelscheiben sind. Sofort mit Zitronensaft beträufeln.</w:t>
      </w:r>
    </w:p>
    <w:p w14:paraId="28AAC63D" w14:textId="77777777" w:rsidR="009E66AD" w:rsidRDefault="009E66AD" w:rsidP="009E66AD">
      <w:pPr>
        <w:pStyle w:val="ListParagraph"/>
        <w:numPr>
          <w:ilvl w:val="0"/>
          <w:numId w:val="25"/>
        </w:numPr>
        <w:spacing w:after="120"/>
        <w:ind w:left="714" w:hanging="357"/>
        <w:contextualSpacing w:val="0"/>
        <w:jc w:val="both"/>
        <w:rPr>
          <w:sz w:val="24"/>
          <w:szCs w:val="24"/>
        </w:rPr>
      </w:pPr>
      <w:r>
        <w:rPr>
          <w:sz w:val="24"/>
          <w:szCs w:val="24"/>
        </w:rPr>
        <w:t>Die Zwiebel sehr fein würfeln. Die Butter in einer Pfanne aufschäumen, die Zwiebelwürfel darin glasig werden lassen. In eine Gratinform mit geradem Boden umfüllen und gründlich darin verteilen, die Form dadurch fetten.</w:t>
      </w:r>
    </w:p>
    <w:p w14:paraId="3A83D6F2" w14:textId="77777777" w:rsidR="009E66AD" w:rsidRDefault="009E66AD" w:rsidP="009E66AD">
      <w:pPr>
        <w:pStyle w:val="ListParagraph"/>
        <w:numPr>
          <w:ilvl w:val="0"/>
          <w:numId w:val="25"/>
        </w:numPr>
        <w:spacing w:after="120"/>
        <w:ind w:left="714" w:hanging="357"/>
        <w:contextualSpacing w:val="0"/>
        <w:jc w:val="both"/>
        <w:rPr>
          <w:sz w:val="24"/>
          <w:szCs w:val="24"/>
        </w:rPr>
      </w:pPr>
      <w:r>
        <w:rPr>
          <w:sz w:val="24"/>
          <w:szCs w:val="24"/>
        </w:rPr>
        <w:t>Die Kartoffelscheiben und die Birnenschnitze überlappend und kreisförmig in die Form schichten.</w:t>
      </w:r>
    </w:p>
    <w:p w14:paraId="6ED9D203" w14:textId="77777777" w:rsidR="009E66AD" w:rsidRDefault="009E66AD" w:rsidP="009E66AD">
      <w:pPr>
        <w:pStyle w:val="ListParagraph"/>
        <w:numPr>
          <w:ilvl w:val="0"/>
          <w:numId w:val="25"/>
        </w:numPr>
        <w:spacing w:after="120"/>
        <w:ind w:left="714" w:hanging="357"/>
        <w:contextualSpacing w:val="0"/>
        <w:jc w:val="both"/>
        <w:rPr>
          <w:sz w:val="24"/>
          <w:szCs w:val="24"/>
        </w:rPr>
      </w:pPr>
      <w:r>
        <w:rPr>
          <w:sz w:val="24"/>
          <w:szCs w:val="24"/>
        </w:rPr>
        <w:t>Die Eier mit der Sahne verquirlen, mit Salz und Pfeffer sehr kräftig würzen. Die Salbeiblättchen in feine Streifen schneiden und untermischen. Die Eiermilch gleichmäßig über die Kartoffeln und die Birnen träufeln. Mit gefettetem Pergamentpapier abdecken. Im Backofen auf mittlerer Schiene (Gas Stufe 3) etwa 20 Min. garen.</w:t>
      </w:r>
    </w:p>
    <w:p w14:paraId="355A9D99" w14:textId="77777777" w:rsidR="009E66AD" w:rsidRDefault="009E66AD" w:rsidP="009E66AD">
      <w:pPr>
        <w:pStyle w:val="ListParagraph"/>
        <w:numPr>
          <w:ilvl w:val="0"/>
          <w:numId w:val="25"/>
        </w:numPr>
        <w:spacing w:after="120"/>
        <w:ind w:left="714" w:hanging="357"/>
        <w:contextualSpacing w:val="0"/>
        <w:jc w:val="both"/>
        <w:rPr>
          <w:sz w:val="24"/>
          <w:szCs w:val="24"/>
        </w:rPr>
      </w:pPr>
      <w:r>
        <w:rPr>
          <w:sz w:val="24"/>
          <w:szCs w:val="24"/>
        </w:rPr>
        <w:t>Pergamentpapier entfernen, das Kartoffel-Birnen-Gratin weitere 30-40 Min. backen, bis die Kartoffeln gar und goldbraun sind. Mit einem spitzen Messer prüfen, ob die Kartoffeln weich sind, die Backzeit eventuell verlängern.</w:t>
      </w:r>
    </w:p>
    <w:p w14:paraId="705CCE9F" w14:textId="48DCF74F" w:rsidR="009E66AD" w:rsidRDefault="00BA07D4" w:rsidP="009E66AD">
      <w:pPr>
        <w:rPr>
          <w:sz w:val="24"/>
          <w:szCs w:val="24"/>
        </w:rPr>
      </w:pPr>
      <w:r>
        <w:rPr>
          <w:sz w:val="24"/>
          <w:szCs w:val="24"/>
        </w:rPr>
        <w:t xml:space="preserve">Info: </w:t>
      </w:r>
      <w:r>
        <w:rPr>
          <w:sz w:val="24"/>
          <w:szCs w:val="24"/>
        </w:rPr>
        <w:tab/>
        <w:t>Sieht immer sehr beeindruckend aus und schmeckt auch wirklich gut</w:t>
      </w:r>
      <w:r w:rsidRPr="00BA07D4">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sidR="009E66AD">
        <w:rPr>
          <w:sz w:val="24"/>
          <w:szCs w:val="24"/>
        </w:rPr>
        <w:br w:type="page"/>
      </w:r>
    </w:p>
    <w:p w14:paraId="74EF1E8D" w14:textId="36FE3C0B" w:rsidR="00D350C4" w:rsidRDefault="00D350C4" w:rsidP="00D350C4">
      <w:pPr>
        <w:pStyle w:val="Heading2"/>
        <w:spacing w:after="240"/>
      </w:pPr>
      <w:r>
        <w:lastRenderedPageBreak/>
        <w:t>Kartoffel-Zwiebel Gratin - Galette lyonnaise</w:t>
      </w:r>
      <w:r>
        <w:rPr>
          <w:rStyle w:val="FootnoteReference"/>
        </w:rPr>
        <w:footnoteReference w:id="1147"/>
      </w:r>
      <w:r>
        <w:t xml:space="preserve"> </w:t>
      </w:r>
    </w:p>
    <w:p w14:paraId="1473EBA1" w14:textId="77777777" w:rsidR="00D350C4" w:rsidRDefault="00D350C4" w:rsidP="00D350C4">
      <w:pPr>
        <w:rPr>
          <w:sz w:val="24"/>
          <w:szCs w:val="24"/>
        </w:rPr>
      </w:pPr>
      <w:r w:rsidRPr="007C55E4">
        <w:rPr>
          <w:sz w:val="24"/>
          <w:szCs w:val="24"/>
          <w:u w:val="single"/>
        </w:rPr>
        <w:t>Zutaten</w:t>
      </w:r>
      <w:r>
        <w:rPr>
          <w:sz w:val="24"/>
          <w:szCs w:val="24"/>
        </w:rPr>
        <w:t xml:space="preserve"> (für 4 Portionen):</w:t>
      </w:r>
    </w:p>
    <w:p w14:paraId="3E234240" w14:textId="77777777" w:rsidR="00D350C4" w:rsidRDefault="00D350C4" w:rsidP="00D350C4">
      <w:pPr>
        <w:rPr>
          <w:sz w:val="24"/>
          <w:szCs w:val="24"/>
        </w:rPr>
      </w:pPr>
      <w:r>
        <w:rPr>
          <w:sz w:val="24"/>
          <w:szCs w:val="24"/>
        </w:rPr>
        <w:t>1 kg Kartoffeln, mehligkochend</w:t>
      </w:r>
    </w:p>
    <w:p w14:paraId="69B16505" w14:textId="77777777" w:rsidR="00D350C4" w:rsidRDefault="00D350C4" w:rsidP="00D350C4">
      <w:pPr>
        <w:rPr>
          <w:sz w:val="24"/>
          <w:szCs w:val="24"/>
        </w:rPr>
      </w:pPr>
      <w:r>
        <w:rPr>
          <w:sz w:val="24"/>
          <w:szCs w:val="24"/>
        </w:rPr>
        <w:t>500 g Zwiebeln</w:t>
      </w:r>
    </w:p>
    <w:p w14:paraId="557D4D80" w14:textId="77777777" w:rsidR="00D350C4" w:rsidRDefault="00D350C4" w:rsidP="00D350C4">
      <w:pPr>
        <w:rPr>
          <w:sz w:val="24"/>
          <w:szCs w:val="24"/>
        </w:rPr>
      </w:pPr>
      <w:r>
        <w:rPr>
          <w:sz w:val="24"/>
          <w:szCs w:val="24"/>
        </w:rPr>
        <w:t>100 g Butter</w:t>
      </w:r>
    </w:p>
    <w:p w14:paraId="43131BCA" w14:textId="77777777" w:rsidR="00D350C4" w:rsidRDefault="00D350C4" w:rsidP="00D350C4">
      <w:pPr>
        <w:rPr>
          <w:sz w:val="24"/>
          <w:szCs w:val="24"/>
        </w:rPr>
      </w:pPr>
      <w:r>
        <w:rPr>
          <w:sz w:val="24"/>
          <w:szCs w:val="24"/>
        </w:rPr>
        <w:t>Frisch geriebene Muskatnuss</w:t>
      </w:r>
    </w:p>
    <w:p w14:paraId="4F1DEAA0" w14:textId="77777777" w:rsidR="00D350C4" w:rsidRDefault="00D350C4" w:rsidP="00D350C4">
      <w:pPr>
        <w:rPr>
          <w:sz w:val="24"/>
          <w:szCs w:val="24"/>
        </w:rPr>
      </w:pPr>
      <w:r>
        <w:rPr>
          <w:sz w:val="24"/>
          <w:szCs w:val="24"/>
        </w:rPr>
        <w:t>2 EL Semmelbrösel</w:t>
      </w:r>
    </w:p>
    <w:p w14:paraId="49BED896" w14:textId="77777777" w:rsidR="00D350C4" w:rsidRDefault="00D350C4" w:rsidP="00D350C4">
      <w:pPr>
        <w:rPr>
          <w:sz w:val="24"/>
          <w:szCs w:val="24"/>
        </w:rPr>
      </w:pPr>
      <w:r>
        <w:rPr>
          <w:sz w:val="24"/>
          <w:szCs w:val="24"/>
        </w:rPr>
        <w:t>Salz, Pfeffer</w:t>
      </w:r>
    </w:p>
    <w:p w14:paraId="3987D1E0" w14:textId="77777777" w:rsidR="00D350C4" w:rsidRDefault="00D350C4" w:rsidP="00D350C4">
      <w:pPr>
        <w:rPr>
          <w:sz w:val="24"/>
          <w:szCs w:val="24"/>
        </w:rPr>
      </w:pPr>
    </w:p>
    <w:p w14:paraId="2A8B60FB" w14:textId="77777777" w:rsidR="00D350C4" w:rsidRDefault="00D350C4" w:rsidP="00D350C4">
      <w:pPr>
        <w:rPr>
          <w:sz w:val="24"/>
          <w:szCs w:val="24"/>
        </w:rPr>
      </w:pPr>
      <w:r>
        <w:rPr>
          <w:sz w:val="24"/>
          <w:szCs w:val="24"/>
        </w:rPr>
        <w:t>Zubereitungszeit:</w:t>
      </w:r>
      <w:r>
        <w:rPr>
          <w:sz w:val="24"/>
          <w:szCs w:val="24"/>
        </w:rPr>
        <w:tab/>
        <w:t>1 Stunde</w:t>
      </w:r>
    </w:p>
    <w:p w14:paraId="40145886" w14:textId="77777777" w:rsidR="00D350C4" w:rsidRPr="007C55E4" w:rsidRDefault="00D350C4" w:rsidP="00B40E8C">
      <w:pPr>
        <w:pStyle w:val="ListParagraph"/>
        <w:numPr>
          <w:ilvl w:val="0"/>
          <w:numId w:val="1846"/>
        </w:numPr>
        <w:spacing w:after="120"/>
        <w:ind w:left="714" w:hanging="357"/>
        <w:contextualSpacing w:val="0"/>
        <w:jc w:val="both"/>
        <w:rPr>
          <w:sz w:val="24"/>
          <w:szCs w:val="24"/>
        </w:rPr>
      </w:pPr>
      <w:r w:rsidRPr="007C55E4">
        <w:rPr>
          <w:sz w:val="24"/>
          <w:szCs w:val="24"/>
        </w:rPr>
        <w:t>Die Kartoffeln waschen und ungeschält in Wasser in etwa 20 Minuten weich kochen.</w:t>
      </w:r>
    </w:p>
    <w:p w14:paraId="6794D043" w14:textId="77777777" w:rsidR="00D350C4" w:rsidRPr="007C55E4" w:rsidRDefault="00D350C4" w:rsidP="00B40E8C">
      <w:pPr>
        <w:pStyle w:val="ListParagraph"/>
        <w:numPr>
          <w:ilvl w:val="0"/>
          <w:numId w:val="1846"/>
        </w:numPr>
        <w:spacing w:after="120"/>
        <w:ind w:left="714" w:hanging="357"/>
        <w:contextualSpacing w:val="0"/>
        <w:jc w:val="both"/>
        <w:rPr>
          <w:sz w:val="24"/>
          <w:szCs w:val="24"/>
        </w:rPr>
      </w:pPr>
      <w:r w:rsidRPr="007C55E4">
        <w:rPr>
          <w:sz w:val="24"/>
          <w:szCs w:val="24"/>
        </w:rPr>
        <w:t>Die Zwiebeln schälen und fein hacken. In 1-2 EL Butter in einer Pfanne bei schwacher Hitze in etwa 20 Minuten weich dünsten, nicht bräunen lassen.</w:t>
      </w:r>
    </w:p>
    <w:p w14:paraId="53069466" w14:textId="77777777" w:rsidR="00D350C4" w:rsidRPr="007C55E4" w:rsidRDefault="00D350C4" w:rsidP="00B40E8C">
      <w:pPr>
        <w:pStyle w:val="ListParagraph"/>
        <w:numPr>
          <w:ilvl w:val="0"/>
          <w:numId w:val="1846"/>
        </w:numPr>
        <w:spacing w:after="120"/>
        <w:ind w:left="714" w:hanging="357"/>
        <w:contextualSpacing w:val="0"/>
        <w:jc w:val="both"/>
        <w:rPr>
          <w:sz w:val="24"/>
          <w:szCs w:val="24"/>
        </w:rPr>
      </w:pPr>
      <w:r w:rsidRPr="007C55E4">
        <w:rPr>
          <w:sz w:val="24"/>
          <w:szCs w:val="24"/>
        </w:rPr>
        <w:t>Die Kartoffeln abgießen, kalt abschrecken, pellen. Durch die Kartoffelpresse drücken. Die Zwiebeln pürieren. Beides mischen. 1 El Butter, Muskat, Salz und Pfeffer dazugeben.</w:t>
      </w:r>
    </w:p>
    <w:p w14:paraId="3E77E2C6" w14:textId="77777777" w:rsidR="00D350C4" w:rsidRPr="007C55E4" w:rsidRDefault="00D350C4" w:rsidP="00B40E8C">
      <w:pPr>
        <w:pStyle w:val="ListParagraph"/>
        <w:numPr>
          <w:ilvl w:val="0"/>
          <w:numId w:val="1846"/>
        </w:numPr>
        <w:spacing w:after="120"/>
        <w:ind w:left="714" w:hanging="357"/>
        <w:contextualSpacing w:val="0"/>
        <w:jc w:val="both"/>
        <w:rPr>
          <w:sz w:val="24"/>
          <w:szCs w:val="24"/>
        </w:rPr>
      </w:pPr>
      <w:r w:rsidRPr="007C55E4">
        <w:rPr>
          <w:sz w:val="24"/>
          <w:szCs w:val="24"/>
        </w:rPr>
        <w:t>Den Backofen auf 200 Grad vorheizen. Eine flache Auflaufform ausbuttern. Das Püree hineingeben, etwas zusammendrücken. Die Semmelbrösel darüber streuen. Die restliche Butter in Flöckchen darauf verteilen.</w:t>
      </w:r>
    </w:p>
    <w:p w14:paraId="184397FB" w14:textId="77777777" w:rsidR="00D350C4" w:rsidRPr="007C55E4" w:rsidRDefault="00D350C4" w:rsidP="00B40E8C">
      <w:pPr>
        <w:pStyle w:val="ListParagraph"/>
        <w:numPr>
          <w:ilvl w:val="0"/>
          <w:numId w:val="1846"/>
        </w:numPr>
        <w:spacing w:after="120"/>
        <w:ind w:left="714" w:hanging="357"/>
        <w:contextualSpacing w:val="0"/>
        <w:jc w:val="both"/>
        <w:rPr>
          <w:sz w:val="24"/>
          <w:szCs w:val="24"/>
        </w:rPr>
      </w:pPr>
      <w:r w:rsidRPr="007C55E4">
        <w:rPr>
          <w:sz w:val="24"/>
          <w:szCs w:val="24"/>
        </w:rPr>
        <w:t xml:space="preserve">Das Püree im vorgeheizten Backofen in etwa 15 Minuten goldgelb überbacken. </w:t>
      </w:r>
    </w:p>
    <w:p w14:paraId="742A27AF" w14:textId="77777777" w:rsidR="00D350C4" w:rsidRDefault="00D350C4" w:rsidP="00D350C4">
      <w:pPr>
        <w:rPr>
          <w:sz w:val="24"/>
          <w:szCs w:val="24"/>
        </w:rPr>
      </w:pPr>
      <w:r>
        <w:rPr>
          <w:sz w:val="24"/>
          <w:szCs w:val="24"/>
        </w:rPr>
        <w:br w:type="page"/>
      </w:r>
    </w:p>
    <w:p w14:paraId="459964CA" w14:textId="75E1FEB7" w:rsidR="00367F87" w:rsidRDefault="00367F87" w:rsidP="00367F87">
      <w:pPr>
        <w:pStyle w:val="Heading2"/>
        <w:spacing w:after="240"/>
      </w:pPr>
      <w:r>
        <w:lastRenderedPageBreak/>
        <w:t>Kartoffelgratin</w:t>
      </w:r>
      <w:r w:rsidR="00815ECD">
        <w:t xml:space="preserve"> Nr. 1</w:t>
      </w:r>
      <w:r>
        <w:rPr>
          <w:rStyle w:val="FootnoteReference"/>
        </w:rPr>
        <w:footnoteReference w:id="1148"/>
      </w:r>
      <w:r>
        <w:t xml:space="preserve"> </w:t>
      </w:r>
    </w:p>
    <w:p w14:paraId="28BC7C97" w14:textId="77777777" w:rsidR="00367F87" w:rsidRDefault="00367F87" w:rsidP="00367F87">
      <w:pPr>
        <w:jc w:val="both"/>
        <w:rPr>
          <w:sz w:val="24"/>
          <w:szCs w:val="24"/>
        </w:rPr>
      </w:pPr>
      <w:r w:rsidRPr="0099105B">
        <w:rPr>
          <w:sz w:val="24"/>
          <w:szCs w:val="24"/>
          <w:u w:val="single"/>
        </w:rPr>
        <w:t>Zutaten</w:t>
      </w:r>
      <w:r>
        <w:rPr>
          <w:sz w:val="24"/>
          <w:szCs w:val="24"/>
        </w:rPr>
        <w:t xml:space="preserve"> (für 4 Portionen):</w:t>
      </w:r>
    </w:p>
    <w:p w14:paraId="62047336" w14:textId="77777777" w:rsidR="00367F87" w:rsidRDefault="00367F87" w:rsidP="00367F87">
      <w:pPr>
        <w:jc w:val="both"/>
        <w:rPr>
          <w:sz w:val="24"/>
          <w:szCs w:val="24"/>
        </w:rPr>
      </w:pPr>
      <w:r>
        <w:rPr>
          <w:sz w:val="24"/>
          <w:szCs w:val="24"/>
        </w:rPr>
        <w:t>1 EL Butter für die Form</w:t>
      </w:r>
    </w:p>
    <w:p w14:paraId="5FC4CDF6" w14:textId="77777777" w:rsidR="00367F87" w:rsidRDefault="00367F87" w:rsidP="00367F87">
      <w:pPr>
        <w:jc w:val="both"/>
        <w:rPr>
          <w:sz w:val="24"/>
          <w:szCs w:val="24"/>
        </w:rPr>
      </w:pPr>
      <w:r>
        <w:rPr>
          <w:sz w:val="24"/>
          <w:szCs w:val="24"/>
        </w:rPr>
        <w:t>1 kg vorwiegend festkochende Kartoffeln</w:t>
      </w:r>
    </w:p>
    <w:p w14:paraId="1C1E2D10" w14:textId="77777777" w:rsidR="00367F87" w:rsidRDefault="00367F87" w:rsidP="00367F87">
      <w:pPr>
        <w:jc w:val="both"/>
        <w:rPr>
          <w:sz w:val="24"/>
          <w:szCs w:val="24"/>
        </w:rPr>
      </w:pPr>
      <w:r>
        <w:rPr>
          <w:sz w:val="24"/>
          <w:szCs w:val="24"/>
        </w:rPr>
        <w:t>400 g Sahne</w:t>
      </w:r>
    </w:p>
    <w:p w14:paraId="4CB3785B" w14:textId="77777777" w:rsidR="00367F87" w:rsidRDefault="00367F87" w:rsidP="00367F87">
      <w:pPr>
        <w:jc w:val="both"/>
        <w:rPr>
          <w:sz w:val="24"/>
          <w:szCs w:val="24"/>
        </w:rPr>
      </w:pPr>
      <w:r>
        <w:rPr>
          <w:sz w:val="24"/>
          <w:szCs w:val="24"/>
        </w:rPr>
        <w:t>1 TL Thymianblättchen, fein geschnitten</w:t>
      </w:r>
    </w:p>
    <w:p w14:paraId="1C1D2815" w14:textId="77777777" w:rsidR="00367F87" w:rsidRDefault="00367F87" w:rsidP="00367F87">
      <w:pPr>
        <w:jc w:val="both"/>
        <w:rPr>
          <w:sz w:val="24"/>
          <w:szCs w:val="24"/>
        </w:rPr>
      </w:pPr>
      <w:r>
        <w:rPr>
          <w:sz w:val="24"/>
          <w:szCs w:val="24"/>
        </w:rPr>
        <w:t>Salz, Pfeffer, Muskatnuss</w:t>
      </w:r>
    </w:p>
    <w:p w14:paraId="25976C1F" w14:textId="77777777" w:rsidR="00367F87" w:rsidRDefault="00367F87" w:rsidP="00367F87">
      <w:pPr>
        <w:jc w:val="both"/>
        <w:rPr>
          <w:sz w:val="24"/>
          <w:szCs w:val="24"/>
        </w:rPr>
      </w:pPr>
    </w:p>
    <w:p w14:paraId="3D1BA778" w14:textId="77777777" w:rsidR="00367F87" w:rsidRDefault="00367F87" w:rsidP="00367F87">
      <w:pPr>
        <w:jc w:val="both"/>
        <w:rPr>
          <w:sz w:val="24"/>
          <w:szCs w:val="24"/>
        </w:rPr>
      </w:pPr>
      <w:r>
        <w:rPr>
          <w:sz w:val="24"/>
          <w:szCs w:val="24"/>
        </w:rPr>
        <w:t>Zubereitung:</w:t>
      </w:r>
    </w:p>
    <w:p w14:paraId="68F48800" w14:textId="77777777" w:rsidR="00367F87" w:rsidRPr="00FB057A" w:rsidRDefault="00367F87" w:rsidP="00B40E8C">
      <w:pPr>
        <w:pStyle w:val="ListParagraph"/>
        <w:numPr>
          <w:ilvl w:val="0"/>
          <w:numId w:val="1194"/>
        </w:numPr>
        <w:spacing w:after="120"/>
        <w:ind w:left="714" w:hanging="357"/>
        <w:contextualSpacing w:val="0"/>
        <w:jc w:val="both"/>
        <w:rPr>
          <w:sz w:val="24"/>
          <w:szCs w:val="24"/>
        </w:rPr>
      </w:pPr>
      <w:r w:rsidRPr="00FB057A">
        <w:rPr>
          <w:sz w:val="24"/>
          <w:szCs w:val="24"/>
        </w:rPr>
        <w:t>Den Backofen auf 180 Grad vorheizen. Eine ofenfeste Form mit Butter einfetten. Die Kartoffeln schälen, waschen und in 2 mm dicke Scheiben hobeln. Die Kartoffelscheiben mit der Sahne und dem Thymian vermischen und mit Salz, Pfeffer und etwas Muskatnuss würzen.</w:t>
      </w:r>
    </w:p>
    <w:p w14:paraId="081246F0" w14:textId="77777777" w:rsidR="00367F87" w:rsidRDefault="00367F87" w:rsidP="00B40E8C">
      <w:pPr>
        <w:pStyle w:val="ListParagraph"/>
        <w:numPr>
          <w:ilvl w:val="0"/>
          <w:numId w:val="1194"/>
        </w:numPr>
        <w:spacing w:after="120"/>
        <w:ind w:left="714" w:hanging="357"/>
        <w:contextualSpacing w:val="0"/>
        <w:jc w:val="both"/>
        <w:rPr>
          <w:sz w:val="24"/>
          <w:szCs w:val="24"/>
        </w:rPr>
      </w:pPr>
      <w:r w:rsidRPr="00FB057A">
        <w:rPr>
          <w:sz w:val="24"/>
          <w:szCs w:val="24"/>
        </w:rPr>
        <w:t>Die Kartoffelmischung in die Form geben und im Ofen auf mittlerer Schiene etwa 40 Minuten goldbraun backen. Bach Belieben das Gratin vor dem Backen mit 100 g geriebene Bergkäse bestreuen. Noch würzige wird das Gratin mit 1 Prise Oregano.</w:t>
      </w:r>
    </w:p>
    <w:p w14:paraId="0A292FF8" w14:textId="40381DFC" w:rsidR="00E659E2" w:rsidRDefault="00367F87" w:rsidP="00367F87">
      <w:pPr>
        <w:rPr>
          <w:sz w:val="24"/>
          <w:szCs w:val="24"/>
        </w:rPr>
      </w:pPr>
      <w:r>
        <w:rPr>
          <w:sz w:val="24"/>
          <w:szCs w:val="24"/>
        </w:rPr>
        <w:br w:type="page"/>
      </w:r>
    </w:p>
    <w:p w14:paraId="739476F7" w14:textId="0934ED16" w:rsidR="00815ECD" w:rsidRDefault="00815ECD" w:rsidP="00815ECD">
      <w:pPr>
        <w:pStyle w:val="Heading2"/>
        <w:spacing w:after="240"/>
      </w:pPr>
      <w:r>
        <w:lastRenderedPageBreak/>
        <w:t>Kartoffelgratin Nr. 2</w:t>
      </w:r>
      <w:r>
        <w:rPr>
          <w:rStyle w:val="FootnoteReference"/>
        </w:rPr>
        <w:footnoteReference w:id="1149"/>
      </w:r>
      <w:r>
        <w:t xml:space="preserve"> </w:t>
      </w:r>
    </w:p>
    <w:p w14:paraId="21A4D546" w14:textId="77777777" w:rsidR="00815ECD" w:rsidRDefault="00815ECD" w:rsidP="00815ECD">
      <w:pPr>
        <w:jc w:val="both"/>
        <w:rPr>
          <w:sz w:val="24"/>
          <w:szCs w:val="24"/>
        </w:rPr>
      </w:pPr>
      <w:r w:rsidRPr="00224ADE">
        <w:rPr>
          <w:sz w:val="24"/>
          <w:szCs w:val="24"/>
          <w:u w:val="single"/>
        </w:rPr>
        <w:t>Zutaten</w:t>
      </w:r>
      <w:r>
        <w:rPr>
          <w:sz w:val="24"/>
          <w:szCs w:val="24"/>
        </w:rPr>
        <w:t xml:space="preserve"> (für 4 Portionen):</w:t>
      </w:r>
    </w:p>
    <w:p w14:paraId="4B969580" w14:textId="77777777" w:rsidR="00815ECD" w:rsidRDefault="00815ECD" w:rsidP="00815ECD">
      <w:pPr>
        <w:jc w:val="both"/>
        <w:rPr>
          <w:sz w:val="24"/>
          <w:szCs w:val="24"/>
        </w:rPr>
      </w:pPr>
      <w:r>
        <w:rPr>
          <w:sz w:val="24"/>
          <w:szCs w:val="24"/>
        </w:rPr>
        <w:t>1 kg mehlig kochende Kartoffeln</w:t>
      </w:r>
    </w:p>
    <w:p w14:paraId="6AF23CBE" w14:textId="77777777" w:rsidR="00815ECD" w:rsidRDefault="00815ECD" w:rsidP="00815ECD">
      <w:pPr>
        <w:jc w:val="both"/>
        <w:rPr>
          <w:sz w:val="24"/>
          <w:szCs w:val="24"/>
        </w:rPr>
      </w:pPr>
      <w:r>
        <w:rPr>
          <w:sz w:val="24"/>
          <w:szCs w:val="24"/>
        </w:rPr>
        <w:t>Salz, Pfeffer</w:t>
      </w:r>
    </w:p>
    <w:p w14:paraId="6A113EC8" w14:textId="77777777" w:rsidR="00815ECD" w:rsidRDefault="00815ECD" w:rsidP="00815ECD">
      <w:pPr>
        <w:jc w:val="both"/>
        <w:rPr>
          <w:sz w:val="24"/>
          <w:szCs w:val="24"/>
        </w:rPr>
      </w:pPr>
      <w:r>
        <w:rPr>
          <w:sz w:val="24"/>
          <w:szCs w:val="24"/>
        </w:rPr>
        <w:t>Muskatnuss</w:t>
      </w:r>
    </w:p>
    <w:p w14:paraId="32A25EF1" w14:textId="77777777" w:rsidR="00815ECD" w:rsidRDefault="00815ECD" w:rsidP="00815ECD">
      <w:pPr>
        <w:jc w:val="both"/>
        <w:rPr>
          <w:sz w:val="24"/>
          <w:szCs w:val="24"/>
        </w:rPr>
      </w:pPr>
      <w:r>
        <w:rPr>
          <w:sz w:val="24"/>
          <w:szCs w:val="24"/>
        </w:rPr>
        <w:t>400 g Sahne</w:t>
      </w:r>
    </w:p>
    <w:p w14:paraId="1A2106B0" w14:textId="77777777" w:rsidR="00815ECD" w:rsidRDefault="00815ECD" w:rsidP="00815ECD">
      <w:pPr>
        <w:jc w:val="both"/>
        <w:rPr>
          <w:sz w:val="24"/>
          <w:szCs w:val="24"/>
        </w:rPr>
      </w:pPr>
      <w:r>
        <w:rPr>
          <w:sz w:val="24"/>
          <w:szCs w:val="24"/>
        </w:rPr>
        <w:t>Butter für die Form</w:t>
      </w:r>
    </w:p>
    <w:p w14:paraId="000A5E31" w14:textId="77777777" w:rsidR="00815ECD" w:rsidRDefault="00815ECD" w:rsidP="00815ECD">
      <w:pPr>
        <w:jc w:val="both"/>
        <w:rPr>
          <w:sz w:val="24"/>
          <w:szCs w:val="24"/>
        </w:rPr>
      </w:pPr>
    </w:p>
    <w:p w14:paraId="28CC1F85" w14:textId="77777777" w:rsidR="00815ECD" w:rsidRDefault="00815ECD" w:rsidP="00815ECD">
      <w:pPr>
        <w:jc w:val="both"/>
        <w:rPr>
          <w:sz w:val="24"/>
          <w:szCs w:val="24"/>
        </w:rPr>
      </w:pPr>
      <w:r>
        <w:rPr>
          <w:sz w:val="24"/>
          <w:szCs w:val="24"/>
        </w:rPr>
        <w:t>Zubereitungszeit: 15 Minuten plus 45 Minuten Backzeit</w:t>
      </w:r>
    </w:p>
    <w:p w14:paraId="39E2011E" w14:textId="77777777" w:rsidR="00815ECD" w:rsidRPr="005E18B8" w:rsidRDefault="00815ECD" w:rsidP="00B40E8C">
      <w:pPr>
        <w:pStyle w:val="ListParagraph"/>
        <w:numPr>
          <w:ilvl w:val="0"/>
          <w:numId w:val="512"/>
        </w:numPr>
        <w:spacing w:after="120"/>
        <w:ind w:left="714" w:hanging="357"/>
        <w:contextualSpacing w:val="0"/>
        <w:jc w:val="both"/>
        <w:rPr>
          <w:sz w:val="24"/>
          <w:szCs w:val="24"/>
        </w:rPr>
      </w:pPr>
      <w:r w:rsidRPr="005E18B8">
        <w:rPr>
          <w:sz w:val="24"/>
          <w:szCs w:val="24"/>
        </w:rPr>
        <w:t>Backofen auf 200 Grad vorheizen, eine ofenfeste Form mit Butter ausstreichen. Kartoffeln schälen, in sehr dünne Scheiben hobeln. Gleichmäßig mit Salz, Pfeffer und etwas Muskat würzen, in die Form geben.</w:t>
      </w:r>
    </w:p>
    <w:p w14:paraId="2E51AE2C" w14:textId="77777777" w:rsidR="00815ECD" w:rsidRPr="005E18B8" w:rsidRDefault="00815ECD" w:rsidP="00B40E8C">
      <w:pPr>
        <w:pStyle w:val="ListParagraph"/>
        <w:numPr>
          <w:ilvl w:val="0"/>
          <w:numId w:val="512"/>
        </w:numPr>
        <w:spacing w:after="120"/>
        <w:ind w:left="714" w:hanging="357"/>
        <w:contextualSpacing w:val="0"/>
        <w:jc w:val="both"/>
        <w:rPr>
          <w:sz w:val="24"/>
          <w:szCs w:val="24"/>
        </w:rPr>
      </w:pPr>
      <w:r w:rsidRPr="005E18B8">
        <w:rPr>
          <w:sz w:val="24"/>
          <w:szCs w:val="24"/>
        </w:rPr>
        <w:t xml:space="preserve">Die Sahne mit Salz, Pfeffer und 1 Msp. Geriebenen Muskat würzen, über die Kartoffeln gießen. Das Gratin </w:t>
      </w:r>
      <w:r>
        <w:rPr>
          <w:sz w:val="24"/>
          <w:szCs w:val="24"/>
        </w:rPr>
        <w:t>im</w:t>
      </w:r>
      <w:r w:rsidRPr="005E18B8">
        <w:rPr>
          <w:sz w:val="24"/>
          <w:szCs w:val="24"/>
        </w:rPr>
        <w:t xml:space="preserve"> Ofen (Mitte, Umluft 180 Grad) in 35 – 45 Minuten goldbraun backen.</w:t>
      </w:r>
    </w:p>
    <w:p w14:paraId="0E939266" w14:textId="77777777" w:rsidR="00815ECD" w:rsidRDefault="00815ECD" w:rsidP="00815ECD">
      <w:pPr>
        <w:jc w:val="both"/>
        <w:rPr>
          <w:sz w:val="24"/>
          <w:szCs w:val="24"/>
        </w:rPr>
      </w:pPr>
    </w:p>
    <w:p w14:paraId="4E640050" w14:textId="60086EC2" w:rsidR="00815ECD" w:rsidRDefault="00815ECD" w:rsidP="00815ECD">
      <w:pPr>
        <w:ind w:left="708" w:hanging="708"/>
        <w:jc w:val="both"/>
        <w:rPr>
          <w:sz w:val="24"/>
          <w:szCs w:val="24"/>
        </w:rPr>
      </w:pPr>
      <w:r>
        <w:rPr>
          <w:sz w:val="24"/>
          <w:szCs w:val="24"/>
        </w:rPr>
        <w:t>Tipps:</w:t>
      </w:r>
      <w:r>
        <w:rPr>
          <w:sz w:val="24"/>
          <w:szCs w:val="24"/>
        </w:rPr>
        <w:tab/>
        <w:t>Man kann auch die Hälfte der Kartoffeln durch Birnen ersetzen (Schälen, Kerngehäuse rausschneiden, Fruchtfleisch in dünne Scheiben schneiden, abwechselnd schichten) oder eben auch ein anderes Gemüse. Wenn es ganz schnell gehen muss: Sahne aufkochen, Kartoffelscheiben dazugeben, gut würzen und alles heiß in die Form und dann in den vorgeheizten Ofen geben. Dann muss es nur 20 – 30 Minuten backen.</w:t>
      </w:r>
    </w:p>
    <w:p w14:paraId="6D6CCBCF" w14:textId="77777777" w:rsidR="00815ECD" w:rsidRDefault="00815ECD" w:rsidP="00815ECD">
      <w:pPr>
        <w:jc w:val="both"/>
        <w:rPr>
          <w:sz w:val="24"/>
          <w:szCs w:val="24"/>
        </w:rPr>
      </w:pPr>
    </w:p>
    <w:p w14:paraId="01D3C0BC" w14:textId="77777777" w:rsidR="00815ECD" w:rsidRDefault="00815ECD" w:rsidP="00815ECD">
      <w:pPr>
        <w:rPr>
          <w:sz w:val="24"/>
          <w:szCs w:val="24"/>
        </w:rPr>
      </w:pPr>
      <w:r>
        <w:rPr>
          <w:sz w:val="24"/>
          <w:szCs w:val="24"/>
        </w:rPr>
        <w:br w:type="page"/>
      </w:r>
    </w:p>
    <w:p w14:paraId="10416AED" w14:textId="148208E1" w:rsidR="00D350C4" w:rsidRDefault="00D350C4" w:rsidP="00D350C4">
      <w:pPr>
        <w:pStyle w:val="Heading2"/>
        <w:spacing w:after="240"/>
      </w:pPr>
      <w:r>
        <w:lastRenderedPageBreak/>
        <w:t>Kartoffelpüree</w:t>
      </w:r>
      <w:r w:rsidR="00E15641">
        <w:t xml:space="preserve"> Nr. 1</w:t>
      </w:r>
      <w:r>
        <w:rPr>
          <w:rStyle w:val="FootnoteReference"/>
        </w:rPr>
        <w:footnoteReference w:id="1150"/>
      </w:r>
    </w:p>
    <w:p w14:paraId="38AFAD70" w14:textId="77777777" w:rsidR="00D350C4" w:rsidRPr="00CB7C84" w:rsidRDefault="00D350C4" w:rsidP="00D350C4">
      <w:pPr>
        <w:rPr>
          <w:sz w:val="24"/>
          <w:szCs w:val="24"/>
        </w:rPr>
      </w:pPr>
      <w:r w:rsidRPr="00CB7C84">
        <w:rPr>
          <w:sz w:val="24"/>
          <w:szCs w:val="24"/>
          <w:u w:val="single"/>
        </w:rPr>
        <w:t>Zutaten</w:t>
      </w:r>
      <w:r w:rsidRPr="00CB7C84">
        <w:rPr>
          <w:sz w:val="24"/>
          <w:szCs w:val="24"/>
        </w:rPr>
        <w:t xml:space="preserve"> </w:t>
      </w:r>
      <w:r>
        <w:rPr>
          <w:sz w:val="24"/>
          <w:szCs w:val="24"/>
        </w:rPr>
        <w:t>(</w:t>
      </w:r>
      <w:r w:rsidRPr="00CB7C84">
        <w:rPr>
          <w:sz w:val="24"/>
          <w:szCs w:val="24"/>
        </w:rPr>
        <w:t>für 4 Portionen</w:t>
      </w:r>
      <w:r>
        <w:rPr>
          <w:sz w:val="24"/>
          <w:szCs w:val="24"/>
        </w:rPr>
        <w:t>)</w:t>
      </w:r>
      <w:r w:rsidRPr="00CB7C84">
        <w:rPr>
          <w:sz w:val="24"/>
          <w:szCs w:val="24"/>
        </w:rPr>
        <w:t>:</w:t>
      </w:r>
    </w:p>
    <w:p w14:paraId="469D6306" w14:textId="77777777" w:rsidR="00D350C4" w:rsidRPr="00CB7C84" w:rsidRDefault="00D350C4" w:rsidP="00D350C4">
      <w:pPr>
        <w:rPr>
          <w:sz w:val="24"/>
          <w:szCs w:val="24"/>
        </w:rPr>
      </w:pPr>
      <w:r w:rsidRPr="00CB7C84">
        <w:rPr>
          <w:sz w:val="24"/>
          <w:szCs w:val="24"/>
        </w:rPr>
        <w:t>1 kg Kartoffeln</w:t>
      </w:r>
    </w:p>
    <w:p w14:paraId="1EECC602" w14:textId="77777777" w:rsidR="00D350C4" w:rsidRPr="00CB7C84" w:rsidRDefault="00D350C4" w:rsidP="00D350C4">
      <w:pPr>
        <w:rPr>
          <w:sz w:val="24"/>
          <w:szCs w:val="24"/>
        </w:rPr>
      </w:pPr>
      <w:r w:rsidRPr="00CB7C84">
        <w:rPr>
          <w:sz w:val="24"/>
          <w:szCs w:val="24"/>
        </w:rPr>
        <w:t>Salz</w:t>
      </w:r>
    </w:p>
    <w:p w14:paraId="7C74F29F" w14:textId="77777777" w:rsidR="00D350C4" w:rsidRPr="00CB7C84" w:rsidRDefault="00D350C4" w:rsidP="00D350C4">
      <w:pPr>
        <w:rPr>
          <w:sz w:val="24"/>
          <w:szCs w:val="24"/>
        </w:rPr>
      </w:pPr>
      <w:r w:rsidRPr="00CB7C84">
        <w:rPr>
          <w:sz w:val="24"/>
          <w:szCs w:val="24"/>
        </w:rPr>
        <w:t>200 ml Milch</w:t>
      </w:r>
    </w:p>
    <w:p w14:paraId="2D8CAAEF" w14:textId="77777777" w:rsidR="00D350C4" w:rsidRPr="00CB7C84" w:rsidRDefault="00D350C4" w:rsidP="00D350C4">
      <w:pPr>
        <w:rPr>
          <w:sz w:val="24"/>
          <w:szCs w:val="24"/>
        </w:rPr>
      </w:pPr>
      <w:r w:rsidRPr="00CB7C84">
        <w:rPr>
          <w:sz w:val="24"/>
          <w:szCs w:val="24"/>
        </w:rPr>
        <w:t>40 g Butter</w:t>
      </w:r>
    </w:p>
    <w:p w14:paraId="08865F54" w14:textId="77777777" w:rsidR="00D350C4" w:rsidRPr="00CB7C84" w:rsidRDefault="00D350C4" w:rsidP="00D350C4">
      <w:pPr>
        <w:rPr>
          <w:sz w:val="24"/>
          <w:szCs w:val="24"/>
        </w:rPr>
      </w:pPr>
      <w:r w:rsidRPr="00CB7C84">
        <w:rPr>
          <w:sz w:val="24"/>
          <w:szCs w:val="24"/>
        </w:rPr>
        <w:t>Schwarzer Pfeffer aus der Mühle</w:t>
      </w:r>
    </w:p>
    <w:p w14:paraId="2603DE74" w14:textId="77777777" w:rsidR="00D350C4" w:rsidRPr="00CB7C84" w:rsidRDefault="00D350C4" w:rsidP="00D350C4">
      <w:pPr>
        <w:rPr>
          <w:sz w:val="24"/>
          <w:szCs w:val="24"/>
        </w:rPr>
      </w:pPr>
      <w:r w:rsidRPr="00CB7C84">
        <w:rPr>
          <w:sz w:val="24"/>
          <w:szCs w:val="24"/>
        </w:rPr>
        <w:t>Frisch geriebene Muskatnuss</w:t>
      </w:r>
    </w:p>
    <w:p w14:paraId="7D79BFCF" w14:textId="77777777" w:rsidR="00D350C4" w:rsidRDefault="00D350C4" w:rsidP="00D350C4">
      <w:pPr>
        <w:pStyle w:val="ListParagraph"/>
        <w:rPr>
          <w:sz w:val="24"/>
          <w:szCs w:val="24"/>
        </w:rPr>
      </w:pPr>
    </w:p>
    <w:p w14:paraId="42C066D4" w14:textId="77777777" w:rsidR="00D350C4" w:rsidRPr="00CB7C84" w:rsidRDefault="00D350C4" w:rsidP="00D350C4">
      <w:pPr>
        <w:rPr>
          <w:sz w:val="24"/>
          <w:szCs w:val="24"/>
        </w:rPr>
      </w:pPr>
      <w:r w:rsidRPr="00CB7C84">
        <w:rPr>
          <w:sz w:val="24"/>
          <w:szCs w:val="24"/>
        </w:rPr>
        <w:t>Zubereitungszeit ca. 25 Min.</w:t>
      </w:r>
    </w:p>
    <w:p w14:paraId="6A35ABF4" w14:textId="77777777" w:rsidR="00D350C4" w:rsidRPr="000A0BF2" w:rsidRDefault="00D350C4" w:rsidP="00B40E8C">
      <w:pPr>
        <w:pStyle w:val="ListParagraph"/>
        <w:numPr>
          <w:ilvl w:val="0"/>
          <w:numId w:val="1633"/>
        </w:numPr>
        <w:spacing w:after="120"/>
        <w:ind w:left="714" w:hanging="357"/>
        <w:contextualSpacing w:val="0"/>
        <w:jc w:val="both"/>
        <w:rPr>
          <w:sz w:val="24"/>
          <w:szCs w:val="24"/>
        </w:rPr>
      </w:pPr>
      <w:r w:rsidRPr="000A0BF2">
        <w:rPr>
          <w:sz w:val="24"/>
          <w:szCs w:val="24"/>
        </w:rPr>
        <w:t xml:space="preserve">Die Kartoffeln waschen, schälen und etwas zerkleinern. In Salzwasser zugedeckt kochen. In einem Sieb sehr gut abtropfen lassen und sofort durch die Kartoffelpresse drücken oder im Topf zerstampfen. </w:t>
      </w:r>
    </w:p>
    <w:p w14:paraId="2812A0C9" w14:textId="77777777" w:rsidR="00D350C4" w:rsidRPr="000A0BF2" w:rsidRDefault="00D350C4" w:rsidP="00B40E8C">
      <w:pPr>
        <w:pStyle w:val="ListParagraph"/>
        <w:numPr>
          <w:ilvl w:val="0"/>
          <w:numId w:val="1633"/>
        </w:numPr>
        <w:spacing w:after="120"/>
        <w:ind w:left="714" w:hanging="357"/>
        <w:contextualSpacing w:val="0"/>
        <w:jc w:val="both"/>
        <w:rPr>
          <w:sz w:val="24"/>
          <w:szCs w:val="24"/>
        </w:rPr>
      </w:pPr>
      <w:r w:rsidRPr="000A0BF2">
        <w:rPr>
          <w:sz w:val="24"/>
          <w:szCs w:val="24"/>
        </w:rPr>
        <w:t xml:space="preserve">Die Milch erhitzen und unter den Kartoffelschnee rühren. Die Butter in kleine Stückchenschneiden und dazugeben. Mit Salz, Pfeffer und etwas Muskat würzen, alles mit einem Schneebesen kräftig verrühren. </w:t>
      </w:r>
    </w:p>
    <w:p w14:paraId="6DAEFD22" w14:textId="77777777" w:rsidR="00D350C4" w:rsidRDefault="00D350C4" w:rsidP="00D350C4">
      <w:pPr>
        <w:rPr>
          <w:rFonts w:asciiTheme="majorHAnsi" w:eastAsiaTheme="majorEastAsia" w:hAnsiTheme="majorHAnsi" w:cstheme="majorBidi"/>
          <w:color w:val="2F5496" w:themeColor="accent1" w:themeShade="BF"/>
          <w:sz w:val="26"/>
          <w:szCs w:val="26"/>
        </w:rPr>
      </w:pPr>
      <w:r>
        <w:br w:type="page"/>
      </w:r>
    </w:p>
    <w:p w14:paraId="5905194F" w14:textId="1E171A68" w:rsidR="00E15641" w:rsidRDefault="00E15641" w:rsidP="00E15641">
      <w:pPr>
        <w:pStyle w:val="Heading2"/>
        <w:spacing w:after="240"/>
      </w:pPr>
      <w:r>
        <w:lastRenderedPageBreak/>
        <w:t>Kartoffelpüree Nr. 2</w:t>
      </w:r>
      <w:r>
        <w:rPr>
          <w:rStyle w:val="FootnoteReference"/>
        </w:rPr>
        <w:footnoteReference w:id="1151"/>
      </w:r>
      <w:r>
        <w:t xml:space="preserve"> </w:t>
      </w:r>
    </w:p>
    <w:p w14:paraId="33A8E1A3" w14:textId="77777777" w:rsidR="00E15641" w:rsidRDefault="00E15641" w:rsidP="00E15641">
      <w:pPr>
        <w:rPr>
          <w:sz w:val="24"/>
          <w:szCs w:val="24"/>
        </w:rPr>
      </w:pPr>
      <w:r w:rsidRPr="007F2B0B">
        <w:rPr>
          <w:sz w:val="24"/>
          <w:szCs w:val="24"/>
          <w:u w:val="single"/>
        </w:rPr>
        <w:t>Zutaten</w:t>
      </w:r>
      <w:r>
        <w:rPr>
          <w:sz w:val="24"/>
          <w:szCs w:val="24"/>
        </w:rPr>
        <w:t xml:space="preserve"> (für 4 Portionen):</w:t>
      </w:r>
    </w:p>
    <w:p w14:paraId="70E5004E" w14:textId="77777777" w:rsidR="00E15641" w:rsidRDefault="00E15641" w:rsidP="00E15641">
      <w:pPr>
        <w:rPr>
          <w:sz w:val="24"/>
          <w:szCs w:val="24"/>
        </w:rPr>
      </w:pPr>
      <w:r>
        <w:rPr>
          <w:sz w:val="24"/>
          <w:szCs w:val="24"/>
        </w:rPr>
        <w:t>1 kg mehligkochende Kartoffeln, geschält und in 3 cm große Stücke geschnitten</w:t>
      </w:r>
    </w:p>
    <w:p w14:paraId="1C49A53A" w14:textId="77777777" w:rsidR="00E15641" w:rsidRDefault="00E15641" w:rsidP="00E15641">
      <w:pPr>
        <w:rPr>
          <w:sz w:val="24"/>
          <w:szCs w:val="24"/>
        </w:rPr>
      </w:pPr>
      <w:r>
        <w:rPr>
          <w:sz w:val="24"/>
          <w:szCs w:val="24"/>
        </w:rPr>
        <w:t>6 Zweige Thymian</w:t>
      </w:r>
    </w:p>
    <w:p w14:paraId="50546355" w14:textId="77777777" w:rsidR="00E15641" w:rsidRDefault="00E15641" w:rsidP="00E15641">
      <w:pPr>
        <w:rPr>
          <w:sz w:val="24"/>
          <w:szCs w:val="24"/>
        </w:rPr>
      </w:pPr>
      <w:r>
        <w:rPr>
          <w:sz w:val="24"/>
          <w:szCs w:val="24"/>
        </w:rPr>
        <w:t>3 Stängel Minze</w:t>
      </w:r>
    </w:p>
    <w:p w14:paraId="507395BC" w14:textId="77777777" w:rsidR="00E15641" w:rsidRDefault="00E15641" w:rsidP="00E15641">
      <w:pPr>
        <w:rPr>
          <w:sz w:val="24"/>
          <w:szCs w:val="24"/>
        </w:rPr>
      </w:pPr>
      <w:r>
        <w:rPr>
          <w:sz w:val="24"/>
          <w:szCs w:val="24"/>
        </w:rPr>
        <w:t>4 Knoblauchzehen, geschält</w:t>
      </w:r>
    </w:p>
    <w:p w14:paraId="7D442FAD" w14:textId="77777777" w:rsidR="00E15641" w:rsidRDefault="00E15641" w:rsidP="00E15641">
      <w:pPr>
        <w:rPr>
          <w:sz w:val="24"/>
          <w:szCs w:val="24"/>
        </w:rPr>
      </w:pPr>
      <w:r>
        <w:rPr>
          <w:sz w:val="24"/>
          <w:szCs w:val="24"/>
        </w:rPr>
        <w:t>1 Bio-Zitrone, 5 Streifen Schale dünn abgeschnitten</w:t>
      </w:r>
    </w:p>
    <w:p w14:paraId="3BE5ECA5" w14:textId="77777777" w:rsidR="00E15641" w:rsidRPr="00DE2D7A" w:rsidRDefault="00E15641" w:rsidP="00E15641">
      <w:pPr>
        <w:rPr>
          <w:sz w:val="24"/>
          <w:szCs w:val="24"/>
        </w:rPr>
      </w:pPr>
      <w:r w:rsidRPr="00DE2D7A">
        <w:rPr>
          <w:sz w:val="24"/>
          <w:szCs w:val="24"/>
        </w:rPr>
        <w:t>100 ml Olivenöl</w:t>
      </w:r>
    </w:p>
    <w:p w14:paraId="7EB445E3" w14:textId="77777777" w:rsidR="00E15641" w:rsidRPr="00DE2D7A" w:rsidRDefault="00E15641" w:rsidP="00E15641">
      <w:pPr>
        <w:rPr>
          <w:sz w:val="24"/>
          <w:szCs w:val="24"/>
        </w:rPr>
      </w:pPr>
      <w:r w:rsidRPr="00DE2D7A">
        <w:rPr>
          <w:sz w:val="24"/>
          <w:szCs w:val="24"/>
        </w:rPr>
        <w:t>Salz, Pfeffer</w:t>
      </w:r>
    </w:p>
    <w:p w14:paraId="64EA0E66" w14:textId="77777777" w:rsidR="00E15641" w:rsidRPr="00DE2D7A" w:rsidRDefault="00E15641" w:rsidP="00E15641">
      <w:pPr>
        <w:rPr>
          <w:sz w:val="24"/>
          <w:szCs w:val="24"/>
        </w:rPr>
      </w:pPr>
    </w:p>
    <w:p w14:paraId="02373F7E" w14:textId="77777777" w:rsidR="00E15641" w:rsidRPr="00DE2D7A" w:rsidRDefault="00E15641" w:rsidP="00E15641">
      <w:pPr>
        <w:rPr>
          <w:i/>
          <w:iCs/>
          <w:sz w:val="24"/>
          <w:szCs w:val="24"/>
        </w:rPr>
      </w:pPr>
      <w:r w:rsidRPr="00DE2D7A">
        <w:rPr>
          <w:i/>
          <w:iCs/>
          <w:sz w:val="24"/>
          <w:szCs w:val="24"/>
        </w:rPr>
        <w:t>Für das Topping:</w:t>
      </w:r>
    </w:p>
    <w:p w14:paraId="1C8B6F7C" w14:textId="77777777" w:rsidR="00E15641" w:rsidRDefault="00E15641" w:rsidP="00E15641">
      <w:pPr>
        <w:rPr>
          <w:sz w:val="24"/>
          <w:szCs w:val="24"/>
        </w:rPr>
      </w:pPr>
      <w:r>
        <w:rPr>
          <w:sz w:val="24"/>
          <w:szCs w:val="24"/>
        </w:rPr>
        <w:t>4 EL Olivenöl</w:t>
      </w:r>
    </w:p>
    <w:p w14:paraId="2C40B00F" w14:textId="77777777" w:rsidR="00E15641" w:rsidRDefault="00E15641" w:rsidP="00E15641">
      <w:pPr>
        <w:rPr>
          <w:sz w:val="24"/>
          <w:szCs w:val="24"/>
        </w:rPr>
      </w:pPr>
      <w:r>
        <w:rPr>
          <w:sz w:val="24"/>
          <w:szCs w:val="24"/>
        </w:rPr>
        <w:t>1 Knoblauchzehe, zerdrückt</w:t>
      </w:r>
    </w:p>
    <w:p w14:paraId="48AEE8EB" w14:textId="77777777" w:rsidR="00E15641" w:rsidRDefault="00E15641" w:rsidP="00E15641">
      <w:pPr>
        <w:rPr>
          <w:sz w:val="24"/>
          <w:szCs w:val="24"/>
        </w:rPr>
      </w:pPr>
      <w:r>
        <w:rPr>
          <w:sz w:val="24"/>
          <w:szCs w:val="24"/>
        </w:rPr>
        <w:t>2 TL Thymianblätter, fein gehackt</w:t>
      </w:r>
    </w:p>
    <w:p w14:paraId="792A656C" w14:textId="77777777" w:rsidR="00E15641" w:rsidRDefault="00E15641" w:rsidP="00E15641">
      <w:pPr>
        <w:rPr>
          <w:sz w:val="24"/>
          <w:szCs w:val="24"/>
        </w:rPr>
      </w:pPr>
      <w:r>
        <w:rPr>
          <w:sz w:val="24"/>
          <w:szCs w:val="24"/>
        </w:rPr>
        <w:t>2 TL Minzeblätter, fein gehackt</w:t>
      </w:r>
    </w:p>
    <w:p w14:paraId="6A81C935" w14:textId="77777777" w:rsidR="00E15641" w:rsidRDefault="00E15641" w:rsidP="00E15641">
      <w:pPr>
        <w:rPr>
          <w:sz w:val="24"/>
          <w:szCs w:val="24"/>
        </w:rPr>
      </w:pPr>
      <w:r>
        <w:rPr>
          <w:sz w:val="24"/>
          <w:szCs w:val="24"/>
        </w:rPr>
        <w:t>1 Bio-Zitrone, 1 EL Schale abgerieben, dann 1 EL Saft ausgepresst</w:t>
      </w:r>
    </w:p>
    <w:p w14:paraId="1010E287" w14:textId="77777777" w:rsidR="00E15641" w:rsidRDefault="00E15641" w:rsidP="00E15641">
      <w:pPr>
        <w:rPr>
          <w:sz w:val="24"/>
          <w:szCs w:val="24"/>
        </w:rPr>
      </w:pPr>
    </w:p>
    <w:p w14:paraId="72CF1A93" w14:textId="77777777" w:rsidR="00E15641" w:rsidRDefault="00E15641" w:rsidP="00E15641">
      <w:pPr>
        <w:rPr>
          <w:sz w:val="24"/>
          <w:szCs w:val="24"/>
        </w:rPr>
      </w:pPr>
      <w:r>
        <w:rPr>
          <w:sz w:val="24"/>
          <w:szCs w:val="24"/>
        </w:rPr>
        <w:t>Zubereitung:</w:t>
      </w:r>
    </w:p>
    <w:p w14:paraId="0E3B68D3" w14:textId="77777777" w:rsidR="00E15641" w:rsidRPr="00FC2E26" w:rsidRDefault="00E15641" w:rsidP="00B40E8C">
      <w:pPr>
        <w:pStyle w:val="ListParagraph"/>
        <w:numPr>
          <w:ilvl w:val="0"/>
          <w:numId w:val="1032"/>
        </w:numPr>
        <w:spacing w:after="120"/>
        <w:ind w:left="714" w:hanging="357"/>
        <w:contextualSpacing w:val="0"/>
        <w:jc w:val="both"/>
        <w:rPr>
          <w:sz w:val="24"/>
          <w:szCs w:val="24"/>
        </w:rPr>
      </w:pPr>
      <w:r w:rsidRPr="00FC2E26">
        <w:rPr>
          <w:sz w:val="24"/>
          <w:szCs w:val="24"/>
        </w:rPr>
        <w:t>Die Kartoffeln mit Thymianzweigen, Minzestängeln, Knoblauch, Zitronenschake und 2 TL Salz in einen großen Topf geben. Kochend heißes Wasser dazugießen, bis sie 2 cm hoch bedeckt sind. Etwa 25 Minuten köcheln lassen, bis die Kartoffeln weich genug zum Zerstampfen sind.</w:t>
      </w:r>
    </w:p>
    <w:p w14:paraId="18311E07" w14:textId="3E8DF93E" w:rsidR="00E15641" w:rsidRPr="00FC2E26" w:rsidRDefault="00E15641" w:rsidP="00B40E8C">
      <w:pPr>
        <w:pStyle w:val="ListParagraph"/>
        <w:numPr>
          <w:ilvl w:val="0"/>
          <w:numId w:val="1032"/>
        </w:numPr>
        <w:spacing w:after="120"/>
        <w:ind w:left="714" w:hanging="357"/>
        <w:contextualSpacing w:val="0"/>
        <w:jc w:val="both"/>
        <w:rPr>
          <w:sz w:val="24"/>
          <w:szCs w:val="24"/>
        </w:rPr>
      </w:pPr>
      <w:r w:rsidRPr="00FC2E26">
        <w:rPr>
          <w:sz w:val="24"/>
          <w:szCs w:val="24"/>
        </w:rPr>
        <w:t>Inzwischen für das Topping Öl, Knoblauch, Thymianblätter, Minzeblätter, Zitronenschale und -saft mit 1/8 TL Salz und 1 kräftigen Prise frisch gemahlenen Pfeffer in eine kleine Schüssel geben. Alles verrühren. Beiseitestellen.</w:t>
      </w:r>
    </w:p>
    <w:p w14:paraId="2F59AEF0" w14:textId="77777777" w:rsidR="00E15641" w:rsidRPr="00FC2E26" w:rsidRDefault="00E15641" w:rsidP="00B40E8C">
      <w:pPr>
        <w:pStyle w:val="ListParagraph"/>
        <w:numPr>
          <w:ilvl w:val="0"/>
          <w:numId w:val="1032"/>
        </w:numPr>
        <w:spacing w:after="120"/>
        <w:ind w:left="714" w:hanging="357"/>
        <w:contextualSpacing w:val="0"/>
        <w:jc w:val="both"/>
        <w:rPr>
          <w:sz w:val="24"/>
          <w:szCs w:val="24"/>
        </w:rPr>
      </w:pPr>
      <w:r w:rsidRPr="00FC2E26">
        <w:rPr>
          <w:sz w:val="24"/>
          <w:szCs w:val="24"/>
        </w:rPr>
        <w:t>Ein Sieb auf eine große Schüssel setzen und die Kartoffeln (etwas von dem Kochwasser braucht man noch). Thymian und Minze entfernen. Die Kartoffeln wieder in den Topf geben (Mit Knoblauch und Zitronenschale) und mit einem Kartoffelstampfer zerdrücken, dabei nach und nach 100 ml Öl sowie etwa 140 ml Kochwasser hinzufügen, bis ein glattes Püree entsteht.</w:t>
      </w:r>
    </w:p>
    <w:p w14:paraId="1E98F01A" w14:textId="77777777" w:rsidR="00E15641" w:rsidRDefault="00E15641" w:rsidP="00B40E8C">
      <w:pPr>
        <w:pStyle w:val="ListParagraph"/>
        <w:numPr>
          <w:ilvl w:val="0"/>
          <w:numId w:val="1032"/>
        </w:numPr>
        <w:spacing w:after="120"/>
        <w:ind w:left="714" w:hanging="357"/>
        <w:contextualSpacing w:val="0"/>
        <w:jc w:val="both"/>
        <w:rPr>
          <w:sz w:val="24"/>
          <w:szCs w:val="24"/>
        </w:rPr>
      </w:pPr>
      <w:r w:rsidRPr="00FC2E26">
        <w:rPr>
          <w:sz w:val="24"/>
          <w:szCs w:val="24"/>
        </w:rPr>
        <w:lastRenderedPageBreak/>
        <w:t xml:space="preserve">Das Püree auf eine Platte geben und mit einem Löffelrücken Mulden hineindrücken. Gleichmäßig mit dem Topping beträufeln und zum Schluss mit einer kräftigen Prise Pfeffer bestreuen. </w:t>
      </w:r>
    </w:p>
    <w:p w14:paraId="6C3FD0C9" w14:textId="77777777" w:rsidR="00E15641" w:rsidRDefault="00E15641" w:rsidP="00E15641">
      <w:pPr>
        <w:rPr>
          <w:rFonts w:asciiTheme="majorHAnsi" w:eastAsiaTheme="majorEastAsia" w:hAnsiTheme="majorHAnsi" w:cstheme="majorBidi"/>
          <w:color w:val="2F5496" w:themeColor="accent1" w:themeShade="BF"/>
          <w:sz w:val="26"/>
          <w:szCs w:val="26"/>
        </w:rPr>
      </w:pPr>
      <w:r>
        <w:br w:type="page"/>
      </w:r>
    </w:p>
    <w:p w14:paraId="081E449F" w14:textId="4DC99340" w:rsidR="005C3788" w:rsidRDefault="005C3788" w:rsidP="005C3788">
      <w:pPr>
        <w:pStyle w:val="Heading2"/>
        <w:spacing w:after="240"/>
      </w:pPr>
      <w:r>
        <w:lastRenderedPageBreak/>
        <w:t>Stampfkartoffeln mit Pfifferlingen</w:t>
      </w:r>
      <w:r>
        <w:rPr>
          <w:rStyle w:val="FootnoteReference"/>
        </w:rPr>
        <w:footnoteReference w:id="1152"/>
      </w:r>
      <w:r>
        <w:t xml:space="preserve"> </w:t>
      </w:r>
    </w:p>
    <w:p w14:paraId="0C3B2F54" w14:textId="77777777" w:rsidR="005C3788" w:rsidRDefault="005C3788" w:rsidP="005C3788">
      <w:pPr>
        <w:rPr>
          <w:sz w:val="24"/>
          <w:szCs w:val="24"/>
        </w:rPr>
      </w:pPr>
      <w:r w:rsidRPr="000A0BF2">
        <w:rPr>
          <w:sz w:val="24"/>
          <w:szCs w:val="24"/>
          <w:u w:val="single"/>
        </w:rPr>
        <w:t xml:space="preserve">Zutaten </w:t>
      </w:r>
      <w:r>
        <w:rPr>
          <w:sz w:val="24"/>
          <w:szCs w:val="24"/>
        </w:rPr>
        <w:t>(für 2-3 Portionen):</w:t>
      </w:r>
    </w:p>
    <w:p w14:paraId="55935965" w14:textId="77777777" w:rsidR="005C3788" w:rsidRDefault="005C3788" w:rsidP="005C3788">
      <w:pPr>
        <w:rPr>
          <w:sz w:val="24"/>
          <w:szCs w:val="24"/>
        </w:rPr>
      </w:pPr>
      <w:r>
        <w:rPr>
          <w:sz w:val="24"/>
          <w:szCs w:val="24"/>
        </w:rPr>
        <w:t>600 g neue Kartoffeln</w:t>
      </w:r>
    </w:p>
    <w:p w14:paraId="10D95428" w14:textId="77777777" w:rsidR="005C3788" w:rsidRDefault="005C3788" w:rsidP="005C3788">
      <w:pPr>
        <w:rPr>
          <w:sz w:val="24"/>
          <w:szCs w:val="24"/>
        </w:rPr>
      </w:pPr>
      <w:r>
        <w:rPr>
          <w:sz w:val="24"/>
          <w:szCs w:val="24"/>
        </w:rPr>
        <w:t>1 rote Chilischote</w:t>
      </w:r>
    </w:p>
    <w:p w14:paraId="7C7E3B8C" w14:textId="77777777" w:rsidR="005C3788" w:rsidRDefault="005C3788" w:rsidP="005C3788">
      <w:pPr>
        <w:rPr>
          <w:sz w:val="24"/>
          <w:szCs w:val="24"/>
        </w:rPr>
      </w:pPr>
      <w:r>
        <w:rPr>
          <w:sz w:val="24"/>
          <w:szCs w:val="24"/>
        </w:rPr>
        <w:t>250 g Pfifferlinge</w:t>
      </w:r>
    </w:p>
    <w:p w14:paraId="11BF72D5" w14:textId="77777777" w:rsidR="005C3788" w:rsidRDefault="005C3788" w:rsidP="005C3788">
      <w:pPr>
        <w:rPr>
          <w:sz w:val="24"/>
          <w:szCs w:val="24"/>
        </w:rPr>
      </w:pPr>
      <w:r>
        <w:rPr>
          <w:sz w:val="24"/>
          <w:szCs w:val="24"/>
        </w:rPr>
        <w:t>¼ Bund krause Petersilie</w:t>
      </w:r>
    </w:p>
    <w:p w14:paraId="78A50A5A" w14:textId="77777777" w:rsidR="005C3788" w:rsidRDefault="005C3788" w:rsidP="005C3788">
      <w:pPr>
        <w:rPr>
          <w:sz w:val="24"/>
          <w:szCs w:val="24"/>
        </w:rPr>
      </w:pPr>
      <w:r>
        <w:rPr>
          <w:sz w:val="24"/>
          <w:szCs w:val="24"/>
        </w:rPr>
        <w:t>40 g schwarze Oliven entsteint</w:t>
      </w:r>
    </w:p>
    <w:p w14:paraId="6E8B08A4" w14:textId="77777777" w:rsidR="005C3788" w:rsidRPr="005C3788" w:rsidRDefault="005C3788" w:rsidP="005C3788">
      <w:pPr>
        <w:rPr>
          <w:sz w:val="24"/>
          <w:szCs w:val="24"/>
          <w:lang w:val="en-US"/>
        </w:rPr>
      </w:pPr>
      <w:r w:rsidRPr="005C3788">
        <w:rPr>
          <w:sz w:val="24"/>
          <w:szCs w:val="24"/>
          <w:lang w:val="en-US"/>
        </w:rPr>
        <w:t xml:space="preserve">100 g Crème </w:t>
      </w:r>
      <w:proofErr w:type="spellStart"/>
      <w:r w:rsidRPr="005C3788">
        <w:rPr>
          <w:sz w:val="24"/>
          <w:szCs w:val="24"/>
          <w:lang w:val="en-US"/>
        </w:rPr>
        <w:t>fraîche</w:t>
      </w:r>
      <w:proofErr w:type="spellEnd"/>
    </w:p>
    <w:p w14:paraId="66D775C9" w14:textId="77777777" w:rsidR="005C3788" w:rsidRPr="0091663D" w:rsidRDefault="005C3788" w:rsidP="005C3788">
      <w:pPr>
        <w:rPr>
          <w:sz w:val="24"/>
          <w:szCs w:val="24"/>
          <w:lang w:val="en-US"/>
        </w:rPr>
      </w:pPr>
      <w:r w:rsidRPr="0091663D">
        <w:rPr>
          <w:sz w:val="24"/>
          <w:szCs w:val="24"/>
          <w:lang w:val="en-US"/>
        </w:rPr>
        <w:t xml:space="preserve">5 EL </w:t>
      </w:r>
      <w:proofErr w:type="spellStart"/>
      <w:r w:rsidRPr="0091663D">
        <w:rPr>
          <w:sz w:val="24"/>
          <w:szCs w:val="24"/>
          <w:lang w:val="en-US"/>
        </w:rPr>
        <w:t>Olivenöl</w:t>
      </w:r>
      <w:proofErr w:type="spellEnd"/>
    </w:p>
    <w:p w14:paraId="72CE83BF" w14:textId="77777777" w:rsidR="005C3788" w:rsidRPr="0091663D" w:rsidRDefault="005C3788" w:rsidP="005C3788">
      <w:pPr>
        <w:rPr>
          <w:sz w:val="24"/>
          <w:szCs w:val="24"/>
          <w:lang w:val="en-US"/>
        </w:rPr>
      </w:pPr>
      <w:r w:rsidRPr="0091663D">
        <w:rPr>
          <w:sz w:val="24"/>
          <w:szCs w:val="24"/>
          <w:lang w:val="en-US"/>
        </w:rPr>
        <w:t>20 g Butter</w:t>
      </w:r>
    </w:p>
    <w:p w14:paraId="77A12D85" w14:textId="77777777" w:rsidR="005C3788" w:rsidRPr="005C3788" w:rsidRDefault="005C3788" w:rsidP="005C3788">
      <w:pPr>
        <w:rPr>
          <w:sz w:val="24"/>
          <w:szCs w:val="24"/>
        </w:rPr>
      </w:pPr>
      <w:r w:rsidRPr="005C3788">
        <w:rPr>
          <w:sz w:val="24"/>
          <w:szCs w:val="24"/>
        </w:rPr>
        <w:t>Salz, Pfeffer</w:t>
      </w:r>
    </w:p>
    <w:p w14:paraId="7D5C4052" w14:textId="77777777" w:rsidR="005C3788" w:rsidRDefault="005C3788" w:rsidP="005C3788">
      <w:pPr>
        <w:rPr>
          <w:sz w:val="24"/>
          <w:szCs w:val="24"/>
        </w:rPr>
      </w:pPr>
      <w:r>
        <w:rPr>
          <w:sz w:val="24"/>
          <w:szCs w:val="24"/>
        </w:rPr>
        <w:t>20 g Parmesan</w:t>
      </w:r>
    </w:p>
    <w:p w14:paraId="571C977A" w14:textId="77777777" w:rsidR="005C3788" w:rsidRDefault="005C3788" w:rsidP="005C3788">
      <w:pPr>
        <w:rPr>
          <w:sz w:val="24"/>
          <w:szCs w:val="24"/>
        </w:rPr>
      </w:pPr>
    </w:p>
    <w:p w14:paraId="7EEC0FBD" w14:textId="77777777" w:rsidR="005C3788" w:rsidRDefault="005C3788" w:rsidP="005C3788">
      <w:pPr>
        <w:rPr>
          <w:sz w:val="24"/>
          <w:szCs w:val="24"/>
        </w:rPr>
      </w:pPr>
      <w:r>
        <w:rPr>
          <w:sz w:val="24"/>
          <w:szCs w:val="24"/>
        </w:rPr>
        <w:t>Zubereitungszeit: 40 Min.</w:t>
      </w:r>
    </w:p>
    <w:p w14:paraId="4124BF7E" w14:textId="77777777" w:rsidR="005C3788" w:rsidRDefault="005C3788" w:rsidP="005C3788">
      <w:pPr>
        <w:pStyle w:val="ListParagraph"/>
        <w:numPr>
          <w:ilvl w:val="0"/>
          <w:numId w:val="35"/>
        </w:numPr>
        <w:spacing w:after="120"/>
        <w:ind w:left="714" w:hanging="357"/>
        <w:contextualSpacing w:val="0"/>
        <w:jc w:val="both"/>
        <w:rPr>
          <w:sz w:val="24"/>
          <w:szCs w:val="24"/>
        </w:rPr>
      </w:pPr>
      <w:r>
        <w:rPr>
          <w:sz w:val="24"/>
          <w:szCs w:val="24"/>
        </w:rPr>
        <w:t>Kartoffeln waschen, sorgfältig abbürsten, halbieren und in kochendem Salzwasser 20-25 Min. weichkochen.</w:t>
      </w:r>
    </w:p>
    <w:p w14:paraId="39D32C1A" w14:textId="77777777" w:rsidR="005C3788" w:rsidRDefault="005C3788" w:rsidP="005C3788">
      <w:pPr>
        <w:pStyle w:val="ListParagraph"/>
        <w:numPr>
          <w:ilvl w:val="0"/>
          <w:numId w:val="35"/>
        </w:numPr>
        <w:spacing w:after="120"/>
        <w:ind w:left="714" w:hanging="357"/>
        <w:contextualSpacing w:val="0"/>
        <w:jc w:val="both"/>
        <w:rPr>
          <w:sz w:val="24"/>
          <w:szCs w:val="24"/>
        </w:rPr>
      </w:pPr>
      <w:r>
        <w:rPr>
          <w:sz w:val="24"/>
          <w:szCs w:val="24"/>
        </w:rPr>
        <w:t>Chili längs halbieren, entkernen und fein schneiden. Pfifferlinge sorgfältig putzen, größere halbieren. Petersilienblätter von den stielen zupfen und fein hacken. Oliven grob schneiden.</w:t>
      </w:r>
    </w:p>
    <w:p w14:paraId="754FA76D" w14:textId="77777777" w:rsidR="005C3788" w:rsidRDefault="005C3788" w:rsidP="005C3788">
      <w:pPr>
        <w:pStyle w:val="ListParagraph"/>
        <w:numPr>
          <w:ilvl w:val="0"/>
          <w:numId w:val="35"/>
        </w:numPr>
        <w:spacing w:after="120"/>
        <w:ind w:left="714" w:hanging="357"/>
        <w:contextualSpacing w:val="0"/>
        <w:jc w:val="both"/>
        <w:rPr>
          <w:sz w:val="24"/>
          <w:szCs w:val="24"/>
        </w:rPr>
      </w:pPr>
      <w:r>
        <w:rPr>
          <w:sz w:val="24"/>
          <w:szCs w:val="24"/>
        </w:rPr>
        <w:t>Kartoffeln abgießen, gut ausdämpfen lassen und mit einem Kartoffelstampfer grob stampfen, dabei Crème fraîche und 3 EL Olivenöl locker unterrühren. Kartoffelstampf mit Salz abschmecken, kurz warmhalten.</w:t>
      </w:r>
    </w:p>
    <w:p w14:paraId="0BD6F377" w14:textId="77777777" w:rsidR="005C3788" w:rsidRPr="00D33C32" w:rsidRDefault="005C3788" w:rsidP="005C3788">
      <w:pPr>
        <w:pStyle w:val="ListParagraph"/>
        <w:numPr>
          <w:ilvl w:val="0"/>
          <w:numId w:val="35"/>
        </w:numPr>
        <w:spacing w:after="120"/>
        <w:ind w:left="714" w:hanging="357"/>
        <w:contextualSpacing w:val="0"/>
        <w:jc w:val="both"/>
        <w:rPr>
          <w:sz w:val="24"/>
          <w:szCs w:val="24"/>
        </w:rPr>
      </w:pPr>
      <w:r>
        <w:rPr>
          <w:sz w:val="24"/>
          <w:szCs w:val="24"/>
        </w:rPr>
        <w:t>Butter und restliches Olivenöl in einer Pfanne erhitzen. Pfifferlinge darin unter Schwenken 3-4 Min. braten. Chili dazugeben. Pilze mit Salz und wenig Pfeffer würzen. Oliven und Petersilie unterheben. Pilze mit dem Kartoffelstampf auf Tellern anrichten. Käse darüberhobeln und sofort servieren.</w:t>
      </w:r>
    </w:p>
    <w:p w14:paraId="5046E13D" w14:textId="77777777" w:rsidR="005C3788" w:rsidRDefault="005C3788" w:rsidP="005C3788">
      <w:pPr>
        <w:rPr>
          <w:sz w:val="24"/>
          <w:szCs w:val="24"/>
        </w:rPr>
      </w:pPr>
      <w:r>
        <w:rPr>
          <w:sz w:val="24"/>
          <w:szCs w:val="24"/>
        </w:rPr>
        <w:br w:type="page"/>
      </w:r>
    </w:p>
    <w:p w14:paraId="21187633" w14:textId="0002573A" w:rsidR="00564520" w:rsidRDefault="00564520" w:rsidP="00564520">
      <w:pPr>
        <w:pStyle w:val="Heading2"/>
        <w:spacing w:after="240"/>
      </w:pPr>
      <w:r>
        <w:lastRenderedPageBreak/>
        <w:t>Kartoffelstampf mit brauner Butter</w:t>
      </w:r>
      <w:r>
        <w:rPr>
          <w:rStyle w:val="FootnoteReference"/>
        </w:rPr>
        <w:footnoteReference w:id="1153"/>
      </w:r>
    </w:p>
    <w:p w14:paraId="427B46B6" w14:textId="77777777" w:rsidR="00564520" w:rsidRDefault="00564520" w:rsidP="00564520">
      <w:pPr>
        <w:rPr>
          <w:sz w:val="24"/>
          <w:szCs w:val="24"/>
        </w:rPr>
      </w:pPr>
      <w:r w:rsidRPr="002D3314">
        <w:rPr>
          <w:sz w:val="24"/>
          <w:szCs w:val="24"/>
          <w:u w:val="single"/>
        </w:rPr>
        <w:t>Zutaten</w:t>
      </w:r>
      <w:r>
        <w:rPr>
          <w:sz w:val="24"/>
          <w:szCs w:val="24"/>
        </w:rPr>
        <w:t xml:space="preserve"> (für 4 Personen):</w:t>
      </w:r>
    </w:p>
    <w:p w14:paraId="0E549933" w14:textId="77777777" w:rsidR="00564520" w:rsidRDefault="00564520" w:rsidP="00564520">
      <w:pPr>
        <w:rPr>
          <w:sz w:val="24"/>
          <w:szCs w:val="24"/>
        </w:rPr>
      </w:pPr>
      <w:r>
        <w:rPr>
          <w:sz w:val="24"/>
          <w:szCs w:val="24"/>
        </w:rPr>
        <w:t>500 g mehlig kochende Kartoffeln (z.B. Augusta oder Agria)</w:t>
      </w:r>
    </w:p>
    <w:p w14:paraId="5E85EE46" w14:textId="77777777" w:rsidR="00564520" w:rsidRDefault="00564520" w:rsidP="00564520">
      <w:pPr>
        <w:rPr>
          <w:sz w:val="24"/>
          <w:szCs w:val="24"/>
        </w:rPr>
      </w:pPr>
      <w:r>
        <w:rPr>
          <w:sz w:val="24"/>
          <w:szCs w:val="24"/>
        </w:rPr>
        <w:t>50 g Butter</w:t>
      </w:r>
    </w:p>
    <w:p w14:paraId="5312EED6" w14:textId="77777777" w:rsidR="00564520" w:rsidRDefault="00564520" w:rsidP="00564520">
      <w:pPr>
        <w:rPr>
          <w:sz w:val="24"/>
          <w:szCs w:val="24"/>
        </w:rPr>
      </w:pPr>
      <w:r>
        <w:rPr>
          <w:sz w:val="24"/>
          <w:szCs w:val="24"/>
        </w:rPr>
        <w:t>150 ml Milch</w:t>
      </w:r>
    </w:p>
    <w:p w14:paraId="186167CE" w14:textId="77777777" w:rsidR="00564520" w:rsidRDefault="00564520" w:rsidP="00564520">
      <w:pPr>
        <w:rPr>
          <w:sz w:val="24"/>
          <w:szCs w:val="24"/>
        </w:rPr>
      </w:pPr>
      <w:r>
        <w:rPr>
          <w:sz w:val="24"/>
          <w:szCs w:val="24"/>
        </w:rPr>
        <w:t>1 Prise Salz, schwarzer Pfeffer aus der Mühle</w:t>
      </w:r>
    </w:p>
    <w:p w14:paraId="6BD7F810" w14:textId="77777777" w:rsidR="00564520" w:rsidRDefault="00564520" w:rsidP="00564520">
      <w:pPr>
        <w:rPr>
          <w:sz w:val="24"/>
          <w:szCs w:val="24"/>
        </w:rPr>
      </w:pPr>
      <w:r>
        <w:rPr>
          <w:sz w:val="24"/>
          <w:szCs w:val="24"/>
        </w:rPr>
        <w:t>1 Prise geriebene Muskatnuss</w:t>
      </w:r>
    </w:p>
    <w:p w14:paraId="575480C9" w14:textId="77777777" w:rsidR="00564520" w:rsidRDefault="00564520" w:rsidP="00564520">
      <w:pPr>
        <w:rPr>
          <w:sz w:val="24"/>
          <w:szCs w:val="24"/>
        </w:rPr>
      </w:pPr>
    </w:p>
    <w:p w14:paraId="5FDD8C57" w14:textId="77777777" w:rsidR="00564520" w:rsidRDefault="00564520" w:rsidP="00564520">
      <w:pPr>
        <w:rPr>
          <w:sz w:val="24"/>
          <w:szCs w:val="24"/>
        </w:rPr>
      </w:pPr>
      <w:r>
        <w:rPr>
          <w:sz w:val="24"/>
          <w:szCs w:val="24"/>
        </w:rPr>
        <w:t>Kochzeit: 25 Minuten</w:t>
      </w:r>
    </w:p>
    <w:p w14:paraId="515DBFF8" w14:textId="77777777" w:rsidR="00564520" w:rsidRPr="000E5998" w:rsidRDefault="00564520" w:rsidP="00B40E8C">
      <w:pPr>
        <w:pStyle w:val="ListParagraph"/>
        <w:numPr>
          <w:ilvl w:val="0"/>
          <w:numId w:val="262"/>
        </w:numPr>
        <w:spacing w:after="120"/>
        <w:ind w:left="714" w:hanging="357"/>
        <w:contextualSpacing w:val="0"/>
        <w:jc w:val="both"/>
        <w:rPr>
          <w:sz w:val="24"/>
          <w:szCs w:val="24"/>
        </w:rPr>
      </w:pPr>
      <w:r w:rsidRPr="000E5998">
        <w:rPr>
          <w:sz w:val="24"/>
          <w:szCs w:val="24"/>
        </w:rPr>
        <w:t>Die Kartoffeln mit Schale in leicht gesalzenem Wasser kochen oder dämpfen, bis sie weich sind.</w:t>
      </w:r>
    </w:p>
    <w:p w14:paraId="149A692F" w14:textId="77777777" w:rsidR="00564520" w:rsidRPr="000E5998" w:rsidRDefault="00564520" w:rsidP="00B40E8C">
      <w:pPr>
        <w:pStyle w:val="ListParagraph"/>
        <w:numPr>
          <w:ilvl w:val="0"/>
          <w:numId w:val="262"/>
        </w:numPr>
        <w:spacing w:after="120"/>
        <w:ind w:left="714" w:hanging="357"/>
        <w:contextualSpacing w:val="0"/>
        <w:jc w:val="both"/>
        <w:rPr>
          <w:sz w:val="24"/>
          <w:szCs w:val="24"/>
        </w:rPr>
      </w:pPr>
      <w:r w:rsidRPr="000E5998">
        <w:rPr>
          <w:sz w:val="24"/>
          <w:szCs w:val="24"/>
        </w:rPr>
        <w:t>Die Butter in einen Topf geben und leicht braun werden lassen, die Milch hinzugeben und einmal aufkochen. Salz, Pfeffer und Muskatnuss hinzugeben.</w:t>
      </w:r>
    </w:p>
    <w:p w14:paraId="02C1EC9F" w14:textId="77777777" w:rsidR="00564520" w:rsidRPr="000E5998" w:rsidRDefault="00564520" w:rsidP="00B40E8C">
      <w:pPr>
        <w:pStyle w:val="ListParagraph"/>
        <w:numPr>
          <w:ilvl w:val="0"/>
          <w:numId w:val="262"/>
        </w:numPr>
        <w:spacing w:after="120"/>
        <w:ind w:left="714" w:hanging="357"/>
        <w:contextualSpacing w:val="0"/>
        <w:jc w:val="both"/>
        <w:rPr>
          <w:sz w:val="24"/>
          <w:szCs w:val="24"/>
        </w:rPr>
      </w:pPr>
      <w:r w:rsidRPr="000E5998">
        <w:rPr>
          <w:sz w:val="24"/>
          <w:szCs w:val="24"/>
        </w:rPr>
        <w:t>Die Kartoffeln schälen und mit einem Stampfer zerdrücken. Die heiße Milch mit einem Schneebesen vorsichtig einrühren, bis ein geschmeidiges Püree entsteht.</w:t>
      </w:r>
    </w:p>
    <w:p w14:paraId="5676A804" w14:textId="1605D4E5" w:rsidR="00564520" w:rsidRDefault="00564520" w:rsidP="00564520">
      <w:pPr>
        <w:rPr>
          <w:rFonts w:asciiTheme="majorHAnsi" w:eastAsiaTheme="majorEastAsia" w:hAnsiTheme="majorHAnsi" w:cstheme="majorBidi"/>
          <w:color w:val="2F5496" w:themeColor="accent1" w:themeShade="BF"/>
          <w:sz w:val="26"/>
          <w:szCs w:val="26"/>
        </w:rPr>
      </w:pPr>
      <w:r>
        <w:rPr>
          <w:sz w:val="24"/>
          <w:szCs w:val="24"/>
        </w:rPr>
        <w:br w:type="page"/>
      </w:r>
    </w:p>
    <w:p w14:paraId="6D31F171" w14:textId="2183C058" w:rsidR="00D350C4" w:rsidRDefault="00D350C4" w:rsidP="00D350C4">
      <w:pPr>
        <w:pStyle w:val="Heading2"/>
        <w:spacing w:after="240"/>
      </w:pPr>
      <w:r>
        <w:lastRenderedPageBreak/>
        <w:t>Pommes soufflées – Polsterkartoffeln</w:t>
      </w:r>
      <w:r>
        <w:rPr>
          <w:rStyle w:val="FootnoteReference"/>
        </w:rPr>
        <w:footnoteReference w:id="1154"/>
      </w:r>
    </w:p>
    <w:p w14:paraId="30087210" w14:textId="77777777" w:rsidR="00D350C4" w:rsidRPr="00BA07D4" w:rsidRDefault="00D350C4" w:rsidP="00D350C4">
      <w:pPr>
        <w:rPr>
          <w:sz w:val="24"/>
          <w:szCs w:val="24"/>
        </w:rPr>
      </w:pPr>
      <w:r w:rsidRPr="00BA07D4">
        <w:rPr>
          <w:sz w:val="24"/>
          <w:szCs w:val="24"/>
          <w:u w:val="single"/>
        </w:rPr>
        <w:t>Zutaten</w:t>
      </w:r>
      <w:r w:rsidRPr="00BA07D4">
        <w:rPr>
          <w:sz w:val="24"/>
          <w:szCs w:val="24"/>
        </w:rPr>
        <w:t xml:space="preserve"> (für 4 Portionen)</w:t>
      </w:r>
    </w:p>
    <w:p w14:paraId="4F0CACF3" w14:textId="77777777" w:rsidR="00D350C4" w:rsidRPr="00BA07D4" w:rsidRDefault="00D350C4" w:rsidP="00D350C4">
      <w:pPr>
        <w:rPr>
          <w:sz w:val="24"/>
          <w:szCs w:val="24"/>
        </w:rPr>
      </w:pPr>
      <w:r w:rsidRPr="00BA07D4">
        <w:rPr>
          <w:sz w:val="24"/>
          <w:szCs w:val="24"/>
        </w:rPr>
        <w:t>750 g möglichst gleich große Kartoffeln</w:t>
      </w:r>
    </w:p>
    <w:p w14:paraId="3453B7A7" w14:textId="77777777" w:rsidR="00D350C4" w:rsidRPr="00BA07D4" w:rsidRDefault="00D350C4" w:rsidP="00D350C4">
      <w:pPr>
        <w:rPr>
          <w:sz w:val="24"/>
          <w:szCs w:val="24"/>
        </w:rPr>
      </w:pPr>
      <w:r w:rsidRPr="00BA07D4">
        <w:rPr>
          <w:sz w:val="24"/>
          <w:szCs w:val="24"/>
        </w:rPr>
        <w:t>Fett oder Öl zum Frittieren</w:t>
      </w:r>
    </w:p>
    <w:p w14:paraId="0AB93F30" w14:textId="77777777" w:rsidR="00D350C4" w:rsidRPr="00BA07D4" w:rsidRDefault="00D350C4" w:rsidP="00D350C4">
      <w:pPr>
        <w:rPr>
          <w:sz w:val="24"/>
          <w:szCs w:val="24"/>
        </w:rPr>
      </w:pPr>
      <w:r w:rsidRPr="00BA07D4">
        <w:rPr>
          <w:sz w:val="24"/>
          <w:szCs w:val="24"/>
        </w:rPr>
        <w:t>Salz</w:t>
      </w:r>
    </w:p>
    <w:p w14:paraId="7FB9CCC8" w14:textId="77777777" w:rsidR="00D350C4" w:rsidRPr="00BA07D4" w:rsidRDefault="00D350C4" w:rsidP="00D350C4">
      <w:pPr>
        <w:rPr>
          <w:sz w:val="24"/>
          <w:szCs w:val="24"/>
        </w:rPr>
      </w:pPr>
    </w:p>
    <w:p w14:paraId="15F20547" w14:textId="77777777" w:rsidR="00D350C4" w:rsidRPr="00BA07D4" w:rsidRDefault="00D350C4" w:rsidP="00D350C4">
      <w:pPr>
        <w:rPr>
          <w:sz w:val="24"/>
          <w:szCs w:val="24"/>
        </w:rPr>
      </w:pPr>
      <w:r w:rsidRPr="00BA07D4">
        <w:rPr>
          <w:sz w:val="24"/>
          <w:szCs w:val="24"/>
        </w:rPr>
        <w:t>Zubereitungszeit:</w:t>
      </w:r>
      <w:r w:rsidRPr="00BA07D4">
        <w:rPr>
          <w:sz w:val="24"/>
          <w:szCs w:val="24"/>
        </w:rPr>
        <w:tab/>
        <w:t>etwa 40 Minuten</w:t>
      </w:r>
    </w:p>
    <w:p w14:paraId="00C12893" w14:textId="77777777" w:rsidR="00D350C4" w:rsidRPr="00BA07D4" w:rsidRDefault="00D350C4" w:rsidP="00B40E8C">
      <w:pPr>
        <w:pStyle w:val="ListParagraph"/>
        <w:numPr>
          <w:ilvl w:val="0"/>
          <w:numId w:val="1842"/>
        </w:numPr>
        <w:spacing w:after="120"/>
        <w:ind w:left="714" w:hanging="357"/>
        <w:contextualSpacing w:val="0"/>
        <w:jc w:val="both"/>
        <w:rPr>
          <w:sz w:val="24"/>
          <w:szCs w:val="24"/>
        </w:rPr>
      </w:pPr>
      <w:r w:rsidRPr="00BA07D4">
        <w:rPr>
          <w:sz w:val="24"/>
          <w:szCs w:val="24"/>
        </w:rPr>
        <w:t>Die Kartoffeln schälen und in etwa 3 mm dicke, runde Scheiben schneiden. Kurz kalt abbrausen und mit Zewa abtrocknen.</w:t>
      </w:r>
    </w:p>
    <w:p w14:paraId="0D3E3039" w14:textId="77777777" w:rsidR="00D350C4" w:rsidRPr="00BA07D4" w:rsidRDefault="00D350C4" w:rsidP="00B40E8C">
      <w:pPr>
        <w:pStyle w:val="ListParagraph"/>
        <w:numPr>
          <w:ilvl w:val="0"/>
          <w:numId w:val="1842"/>
        </w:numPr>
        <w:spacing w:after="120"/>
        <w:ind w:left="714" w:hanging="357"/>
        <w:contextualSpacing w:val="0"/>
        <w:jc w:val="both"/>
        <w:rPr>
          <w:sz w:val="24"/>
          <w:szCs w:val="24"/>
        </w:rPr>
      </w:pPr>
      <w:r w:rsidRPr="00BA07D4">
        <w:rPr>
          <w:sz w:val="24"/>
          <w:szCs w:val="24"/>
        </w:rPr>
        <w:t>Das Fett in einem hohen topf erhitzen. Die Kartoffelscheiben portionsweise in das Fett geben – je weniger auf einmal desto besser.</w:t>
      </w:r>
    </w:p>
    <w:p w14:paraId="25CCC39E" w14:textId="77777777" w:rsidR="00D350C4" w:rsidRPr="00BA07D4" w:rsidRDefault="00D350C4" w:rsidP="00B40E8C">
      <w:pPr>
        <w:pStyle w:val="ListParagraph"/>
        <w:numPr>
          <w:ilvl w:val="0"/>
          <w:numId w:val="1842"/>
        </w:numPr>
        <w:spacing w:after="120"/>
        <w:ind w:left="714" w:hanging="357"/>
        <w:contextualSpacing w:val="0"/>
        <w:jc w:val="both"/>
        <w:rPr>
          <w:sz w:val="24"/>
          <w:szCs w:val="24"/>
        </w:rPr>
      </w:pPr>
      <w:r w:rsidRPr="00BA07D4">
        <w:rPr>
          <w:sz w:val="24"/>
          <w:szCs w:val="24"/>
        </w:rPr>
        <w:t>Schon nach wenigen Sekunden die Kartoffelscheiben herausheben, kurz abkühlen lassen und nochmals frittieren, bis sie hellgelb sind. Abtropfen und abkühlen lassen.</w:t>
      </w:r>
    </w:p>
    <w:p w14:paraId="3B793943" w14:textId="77777777" w:rsidR="00D350C4" w:rsidRPr="00BA07D4" w:rsidRDefault="00D350C4" w:rsidP="00B40E8C">
      <w:pPr>
        <w:pStyle w:val="ListParagraph"/>
        <w:numPr>
          <w:ilvl w:val="0"/>
          <w:numId w:val="1842"/>
        </w:numPr>
        <w:spacing w:after="120"/>
        <w:ind w:left="714" w:hanging="357"/>
        <w:contextualSpacing w:val="0"/>
        <w:jc w:val="both"/>
        <w:rPr>
          <w:sz w:val="24"/>
          <w:szCs w:val="24"/>
        </w:rPr>
      </w:pPr>
      <w:r w:rsidRPr="00BA07D4">
        <w:rPr>
          <w:sz w:val="24"/>
          <w:szCs w:val="24"/>
        </w:rPr>
        <w:t xml:space="preserve">Das Fett jetzt so hoch erhitzen, dass es fast raucht. Die Kartoffelscheiben noch einmal eintauchen, bis sie goldgelb sind und sich aufblähen. Schnell herausheben, abtropfen lassen, auf Zewa entfetten. Salzen. Sofort servieren. </w:t>
      </w:r>
    </w:p>
    <w:p w14:paraId="34968BA8" w14:textId="77777777" w:rsidR="00D350C4" w:rsidRPr="00BA07D4" w:rsidRDefault="00D350C4" w:rsidP="00D350C4">
      <w:pPr>
        <w:rPr>
          <w:sz w:val="24"/>
          <w:szCs w:val="24"/>
        </w:rPr>
      </w:pPr>
    </w:p>
    <w:p w14:paraId="0E7872C4" w14:textId="77777777" w:rsidR="00D350C4" w:rsidRDefault="00D350C4" w:rsidP="00D350C4">
      <w:pPr>
        <w:rPr>
          <w:rFonts w:asciiTheme="majorHAnsi" w:eastAsiaTheme="majorEastAsia" w:hAnsiTheme="majorHAnsi" w:cstheme="majorBidi"/>
          <w:sz w:val="26"/>
          <w:szCs w:val="26"/>
        </w:rPr>
      </w:pPr>
      <w:r w:rsidRPr="00BA07D4">
        <w:rPr>
          <w:sz w:val="24"/>
          <w:szCs w:val="24"/>
        </w:rPr>
        <w:t>Kommentar:</w:t>
      </w:r>
      <w:r w:rsidRPr="00BA07D4">
        <w:rPr>
          <w:sz w:val="24"/>
          <w:szCs w:val="24"/>
        </w:rPr>
        <w:tab/>
        <w:t>Eine Alternative zu Pommes. Aber die Zubereitung….</w:t>
      </w:r>
      <w:r>
        <w:br w:type="page"/>
      </w:r>
    </w:p>
    <w:p w14:paraId="628634F0" w14:textId="77777777" w:rsidR="00BD6B18" w:rsidRDefault="00BD6B18" w:rsidP="00BD6B18">
      <w:pPr>
        <w:pStyle w:val="Heading2"/>
        <w:spacing w:after="240"/>
      </w:pPr>
      <w:r>
        <w:lastRenderedPageBreak/>
        <w:t>Kartoffel-Fritters mit Paprikasalsa</w:t>
      </w:r>
      <w:r>
        <w:rPr>
          <w:rStyle w:val="FootnoteReference"/>
        </w:rPr>
        <w:footnoteReference w:id="1155"/>
      </w:r>
      <w:r>
        <w:t xml:space="preserve"> </w:t>
      </w:r>
    </w:p>
    <w:p w14:paraId="51A9B46D" w14:textId="77777777" w:rsidR="00BD6B18" w:rsidRDefault="00BD6B18" w:rsidP="00BD6B18">
      <w:pPr>
        <w:rPr>
          <w:sz w:val="24"/>
          <w:szCs w:val="24"/>
        </w:rPr>
      </w:pPr>
      <w:r w:rsidRPr="00D61044">
        <w:rPr>
          <w:sz w:val="24"/>
          <w:szCs w:val="24"/>
          <w:u w:val="single"/>
        </w:rPr>
        <w:t>Zutaten</w:t>
      </w:r>
      <w:r>
        <w:rPr>
          <w:sz w:val="24"/>
          <w:szCs w:val="24"/>
        </w:rPr>
        <w:t xml:space="preserve"> (für 4 Portionen):</w:t>
      </w:r>
    </w:p>
    <w:p w14:paraId="767BA03F" w14:textId="77777777" w:rsidR="00BD6B18" w:rsidRDefault="00BD6B18" w:rsidP="00BD6B18">
      <w:pPr>
        <w:rPr>
          <w:sz w:val="24"/>
          <w:szCs w:val="24"/>
        </w:rPr>
      </w:pPr>
      <w:r>
        <w:rPr>
          <w:sz w:val="24"/>
          <w:szCs w:val="24"/>
        </w:rPr>
        <w:t>3 EL Olivenöl</w:t>
      </w:r>
    </w:p>
    <w:p w14:paraId="7FBF8B3E" w14:textId="77777777" w:rsidR="00BD6B18" w:rsidRDefault="00BD6B18" w:rsidP="00BD6B18">
      <w:pPr>
        <w:rPr>
          <w:sz w:val="24"/>
          <w:szCs w:val="24"/>
        </w:rPr>
      </w:pPr>
      <w:r>
        <w:rPr>
          <w:sz w:val="24"/>
          <w:szCs w:val="24"/>
        </w:rPr>
        <w:t>Chilipulver</w:t>
      </w:r>
    </w:p>
    <w:p w14:paraId="724DBB30" w14:textId="77777777" w:rsidR="00BD6B18" w:rsidRDefault="00BD6B18" w:rsidP="00BD6B18">
      <w:pPr>
        <w:rPr>
          <w:sz w:val="24"/>
          <w:szCs w:val="24"/>
        </w:rPr>
      </w:pPr>
      <w:r>
        <w:rPr>
          <w:sz w:val="24"/>
          <w:szCs w:val="24"/>
        </w:rPr>
        <w:t>800 g Süßkartoffeln (oder festkochende Kartoffeln)</w:t>
      </w:r>
    </w:p>
    <w:p w14:paraId="2B130F68" w14:textId="77777777" w:rsidR="00BD6B18" w:rsidRDefault="00BD6B18" w:rsidP="00BD6B18">
      <w:pPr>
        <w:rPr>
          <w:sz w:val="24"/>
          <w:szCs w:val="24"/>
        </w:rPr>
      </w:pPr>
      <w:r>
        <w:rPr>
          <w:sz w:val="24"/>
          <w:szCs w:val="24"/>
        </w:rPr>
        <w:t>2 rote Paprikaschoten</w:t>
      </w:r>
    </w:p>
    <w:p w14:paraId="1542E313" w14:textId="77777777" w:rsidR="00BD6B18" w:rsidRDefault="00BD6B18" w:rsidP="00BD6B18">
      <w:pPr>
        <w:rPr>
          <w:sz w:val="24"/>
          <w:szCs w:val="24"/>
        </w:rPr>
      </w:pPr>
      <w:r>
        <w:rPr>
          <w:sz w:val="24"/>
          <w:szCs w:val="24"/>
        </w:rPr>
        <w:t>1 Zwiebel</w:t>
      </w:r>
    </w:p>
    <w:p w14:paraId="420DFEA8" w14:textId="77777777" w:rsidR="00BD6B18" w:rsidRDefault="00BD6B18" w:rsidP="00BD6B18">
      <w:pPr>
        <w:rPr>
          <w:sz w:val="24"/>
          <w:szCs w:val="24"/>
        </w:rPr>
      </w:pPr>
      <w:r>
        <w:rPr>
          <w:sz w:val="24"/>
          <w:szCs w:val="24"/>
        </w:rPr>
        <w:t>100 ml Gemüsebrühe</w:t>
      </w:r>
    </w:p>
    <w:p w14:paraId="2DEF5A0F" w14:textId="77777777" w:rsidR="00BD6B18" w:rsidRDefault="00BD6B18" w:rsidP="00BD6B18">
      <w:pPr>
        <w:rPr>
          <w:sz w:val="24"/>
          <w:szCs w:val="24"/>
        </w:rPr>
      </w:pPr>
      <w:r>
        <w:rPr>
          <w:sz w:val="24"/>
          <w:szCs w:val="24"/>
        </w:rPr>
        <w:t>2 EL Weinessig</w:t>
      </w:r>
    </w:p>
    <w:p w14:paraId="525EC1EC" w14:textId="77777777" w:rsidR="00BD6B18" w:rsidRDefault="00BD6B18" w:rsidP="00BD6B18">
      <w:pPr>
        <w:rPr>
          <w:sz w:val="24"/>
          <w:szCs w:val="24"/>
        </w:rPr>
      </w:pPr>
      <w:r>
        <w:rPr>
          <w:sz w:val="24"/>
          <w:szCs w:val="24"/>
        </w:rPr>
        <w:t>1 TL Sambal Oelek</w:t>
      </w:r>
    </w:p>
    <w:p w14:paraId="184257B9" w14:textId="77777777" w:rsidR="00BD6B18" w:rsidRDefault="00BD6B18" w:rsidP="00BD6B18">
      <w:pPr>
        <w:rPr>
          <w:sz w:val="24"/>
          <w:szCs w:val="24"/>
        </w:rPr>
      </w:pPr>
      <w:r>
        <w:rPr>
          <w:sz w:val="24"/>
          <w:szCs w:val="24"/>
        </w:rPr>
        <w:t>1 Bund Petersilie</w:t>
      </w:r>
    </w:p>
    <w:p w14:paraId="442C17A4" w14:textId="77777777" w:rsidR="00BD6B18" w:rsidRDefault="00BD6B18" w:rsidP="00BD6B18">
      <w:pPr>
        <w:rPr>
          <w:sz w:val="24"/>
          <w:szCs w:val="24"/>
        </w:rPr>
      </w:pPr>
      <w:r>
        <w:rPr>
          <w:sz w:val="24"/>
          <w:szCs w:val="24"/>
        </w:rPr>
        <w:t>Salz</w:t>
      </w:r>
    </w:p>
    <w:p w14:paraId="6A93DAB3" w14:textId="77777777" w:rsidR="00BD6B18" w:rsidRDefault="00BD6B18" w:rsidP="00BD6B18">
      <w:pPr>
        <w:rPr>
          <w:sz w:val="24"/>
          <w:szCs w:val="24"/>
        </w:rPr>
      </w:pPr>
    </w:p>
    <w:p w14:paraId="4539E2FD" w14:textId="77777777" w:rsidR="00BD6B18" w:rsidRDefault="00BD6B18" w:rsidP="00BD6B18">
      <w:pPr>
        <w:rPr>
          <w:sz w:val="24"/>
          <w:szCs w:val="24"/>
        </w:rPr>
      </w:pPr>
      <w:r>
        <w:rPr>
          <w:sz w:val="24"/>
          <w:szCs w:val="24"/>
        </w:rPr>
        <w:t>Zubereitungszeit: 45 Minuten</w:t>
      </w:r>
    </w:p>
    <w:p w14:paraId="58C5D535" w14:textId="77777777" w:rsidR="00BD6B18" w:rsidRPr="00EE56D7" w:rsidRDefault="00BD6B18" w:rsidP="00BD6B18">
      <w:pPr>
        <w:pStyle w:val="ListParagraph"/>
        <w:numPr>
          <w:ilvl w:val="0"/>
          <w:numId w:val="148"/>
        </w:numPr>
        <w:spacing w:after="120"/>
        <w:ind w:left="714" w:hanging="357"/>
        <w:contextualSpacing w:val="0"/>
        <w:jc w:val="both"/>
        <w:rPr>
          <w:sz w:val="24"/>
          <w:szCs w:val="24"/>
        </w:rPr>
      </w:pPr>
      <w:r w:rsidRPr="00EE56D7">
        <w:rPr>
          <w:sz w:val="24"/>
          <w:szCs w:val="24"/>
        </w:rPr>
        <w:t>Den Backofen auf 200°C vorheizen. Das Backblech mit Backpapier auslegen. Öl mit Chilipulver und Salz mischen.</w:t>
      </w:r>
    </w:p>
    <w:p w14:paraId="38912F2A" w14:textId="77777777" w:rsidR="00BD6B18" w:rsidRPr="00EE56D7" w:rsidRDefault="00BD6B18" w:rsidP="00BD6B18">
      <w:pPr>
        <w:pStyle w:val="ListParagraph"/>
        <w:numPr>
          <w:ilvl w:val="0"/>
          <w:numId w:val="148"/>
        </w:numPr>
        <w:spacing w:after="120"/>
        <w:ind w:left="714" w:hanging="357"/>
        <w:contextualSpacing w:val="0"/>
        <w:jc w:val="both"/>
        <w:rPr>
          <w:sz w:val="24"/>
          <w:szCs w:val="24"/>
        </w:rPr>
      </w:pPr>
      <w:r w:rsidRPr="00EE56D7">
        <w:rPr>
          <w:sz w:val="24"/>
          <w:szCs w:val="24"/>
        </w:rPr>
        <w:t>Kartoffeln schälen, längs in Spalten schneiden und mit Olivenöl mischen. Auf dem Blech verteilen. Kartoffeln im Backofen (Mitte, 180°C) in 25-30 Minuten goldgelb braten.</w:t>
      </w:r>
    </w:p>
    <w:p w14:paraId="34CB4117" w14:textId="77777777" w:rsidR="00BD6B18" w:rsidRPr="00EE56D7" w:rsidRDefault="00BD6B18" w:rsidP="00BD6B18">
      <w:pPr>
        <w:pStyle w:val="ListParagraph"/>
        <w:numPr>
          <w:ilvl w:val="0"/>
          <w:numId w:val="148"/>
        </w:numPr>
        <w:spacing w:after="120"/>
        <w:ind w:left="714" w:hanging="357"/>
        <w:contextualSpacing w:val="0"/>
        <w:jc w:val="both"/>
        <w:rPr>
          <w:sz w:val="24"/>
          <w:szCs w:val="24"/>
        </w:rPr>
      </w:pPr>
      <w:r w:rsidRPr="00EE56D7">
        <w:rPr>
          <w:sz w:val="24"/>
          <w:szCs w:val="24"/>
        </w:rPr>
        <w:t>Inzwischen für die Salsa Paprikaschoten waschen, halbieren, putzen, schälen und in Stücke schneiden. Zwiebel schälen und würfeln. Gemüse in der Brühe aufkochen lassen und bei schwacher Hitze 10 Minuten garen.</w:t>
      </w:r>
    </w:p>
    <w:p w14:paraId="748CD93B" w14:textId="77777777" w:rsidR="00BD6B18" w:rsidRPr="00EE56D7" w:rsidRDefault="00BD6B18" w:rsidP="00BD6B18">
      <w:pPr>
        <w:pStyle w:val="ListParagraph"/>
        <w:numPr>
          <w:ilvl w:val="0"/>
          <w:numId w:val="148"/>
        </w:numPr>
        <w:spacing w:after="120"/>
        <w:ind w:left="714" w:hanging="357"/>
        <w:contextualSpacing w:val="0"/>
        <w:jc w:val="both"/>
        <w:rPr>
          <w:sz w:val="24"/>
          <w:szCs w:val="24"/>
        </w:rPr>
      </w:pPr>
      <w:r w:rsidRPr="00EE56D7">
        <w:rPr>
          <w:sz w:val="24"/>
          <w:szCs w:val="24"/>
        </w:rPr>
        <w:t>Gemüse püriere, durchsieben und bei Bedarf bei offenem Deckel dicklich einköcheln lassen. Mit Essig, Sambal Oelek und Salz kräftig abschmecken. Petersilie waschen, Blättchen fein hacken und unter den Paprikasalta rühren.</w:t>
      </w:r>
    </w:p>
    <w:p w14:paraId="5A76B062" w14:textId="77777777" w:rsidR="00BD6B18" w:rsidRPr="00EE56D7" w:rsidRDefault="00BD6B18" w:rsidP="00BD6B18">
      <w:pPr>
        <w:pStyle w:val="ListParagraph"/>
        <w:numPr>
          <w:ilvl w:val="0"/>
          <w:numId w:val="148"/>
        </w:numPr>
        <w:spacing w:after="120"/>
        <w:ind w:left="714" w:hanging="357"/>
        <w:contextualSpacing w:val="0"/>
        <w:jc w:val="both"/>
        <w:rPr>
          <w:sz w:val="24"/>
          <w:szCs w:val="24"/>
        </w:rPr>
      </w:pPr>
      <w:r w:rsidRPr="00EE56D7">
        <w:rPr>
          <w:sz w:val="24"/>
          <w:szCs w:val="24"/>
        </w:rPr>
        <w:t>Kartoffelspalten kurz auf Küchenpapier entfetten und mit der Salsa servieren.</w:t>
      </w:r>
    </w:p>
    <w:p w14:paraId="16597480" w14:textId="77777777" w:rsidR="00BD6B18" w:rsidRDefault="00BD6B18" w:rsidP="00BD6B18">
      <w:pPr>
        <w:rPr>
          <w:sz w:val="24"/>
          <w:szCs w:val="24"/>
        </w:rPr>
      </w:pPr>
    </w:p>
    <w:p w14:paraId="00D6FE43" w14:textId="77777777" w:rsidR="00BD6B18" w:rsidRDefault="00BD6B18" w:rsidP="00BD6B18">
      <w:pPr>
        <w:rPr>
          <w:sz w:val="24"/>
          <w:szCs w:val="24"/>
        </w:rPr>
      </w:pPr>
    </w:p>
    <w:p w14:paraId="52E506D0" w14:textId="77777777" w:rsidR="00BD6B18" w:rsidRDefault="00BD6B18" w:rsidP="00BD6B18">
      <w:pPr>
        <w:rPr>
          <w:sz w:val="24"/>
          <w:szCs w:val="24"/>
        </w:rPr>
      </w:pPr>
    </w:p>
    <w:p w14:paraId="3743356D" w14:textId="77777777" w:rsidR="00BD6B18" w:rsidRDefault="00BD6B18" w:rsidP="00BD6B18">
      <w:pPr>
        <w:rPr>
          <w:rFonts w:asciiTheme="majorHAnsi" w:eastAsiaTheme="majorEastAsia" w:hAnsiTheme="majorHAnsi" w:cstheme="majorBidi"/>
          <w:color w:val="2F5496" w:themeColor="accent1" w:themeShade="BF"/>
          <w:sz w:val="26"/>
          <w:szCs w:val="26"/>
        </w:rPr>
      </w:pPr>
      <w:r>
        <w:br w:type="page"/>
      </w:r>
    </w:p>
    <w:p w14:paraId="28657010" w14:textId="77777777" w:rsidR="00BD6B18" w:rsidRPr="00F0625D" w:rsidRDefault="00BD6B18" w:rsidP="00BD6B18">
      <w:pPr>
        <w:pStyle w:val="Heading2"/>
        <w:spacing w:after="240"/>
      </w:pPr>
      <w:r w:rsidRPr="00F0625D">
        <w:lastRenderedPageBreak/>
        <w:t>Ofenpommes mit Curryblatt-Mayonnaise</w:t>
      </w:r>
      <w:r>
        <w:rPr>
          <w:rStyle w:val="FootnoteReference"/>
          <w:lang w:val="en-US"/>
        </w:rPr>
        <w:footnoteReference w:id="1156"/>
      </w:r>
      <w:r w:rsidRPr="00F0625D">
        <w:t xml:space="preserve"> </w:t>
      </w:r>
    </w:p>
    <w:p w14:paraId="5688EB01" w14:textId="77777777" w:rsidR="00BD6B18" w:rsidRPr="004F0B03" w:rsidRDefault="00BD6B18" w:rsidP="00BD6B18">
      <w:pPr>
        <w:rPr>
          <w:sz w:val="24"/>
          <w:szCs w:val="24"/>
        </w:rPr>
      </w:pPr>
      <w:r w:rsidRPr="00944AA5">
        <w:rPr>
          <w:sz w:val="24"/>
          <w:szCs w:val="24"/>
          <w:u w:val="single"/>
        </w:rPr>
        <w:t>Zutaten</w:t>
      </w:r>
      <w:r w:rsidRPr="004F0B03">
        <w:rPr>
          <w:sz w:val="24"/>
          <w:szCs w:val="24"/>
        </w:rPr>
        <w:t xml:space="preserve"> </w:t>
      </w:r>
      <w:r>
        <w:rPr>
          <w:sz w:val="24"/>
          <w:szCs w:val="24"/>
        </w:rPr>
        <w:t>(</w:t>
      </w:r>
      <w:r w:rsidRPr="004F0B03">
        <w:rPr>
          <w:sz w:val="24"/>
          <w:szCs w:val="24"/>
        </w:rPr>
        <w:t>für 4 Portionen</w:t>
      </w:r>
      <w:r>
        <w:rPr>
          <w:sz w:val="24"/>
          <w:szCs w:val="24"/>
        </w:rPr>
        <w:t>):</w:t>
      </w:r>
    </w:p>
    <w:p w14:paraId="5DAC735B" w14:textId="77777777" w:rsidR="00BD6B18" w:rsidRDefault="00BD6B18" w:rsidP="00BD6B18">
      <w:pPr>
        <w:rPr>
          <w:sz w:val="24"/>
          <w:szCs w:val="24"/>
        </w:rPr>
      </w:pPr>
      <w:r w:rsidRPr="00B90776">
        <w:rPr>
          <w:sz w:val="24"/>
          <w:szCs w:val="24"/>
        </w:rPr>
        <w:t>1 kg mehligkochende Kartoffeln, ungeschält i</w:t>
      </w:r>
      <w:r>
        <w:rPr>
          <w:sz w:val="24"/>
          <w:szCs w:val="24"/>
        </w:rPr>
        <w:t>n 1 cm dicke Stäbchen geschnitten</w:t>
      </w:r>
    </w:p>
    <w:p w14:paraId="3BD25CC6" w14:textId="77777777" w:rsidR="00BD6B18" w:rsidRDefault="00BD6B18" w:rsidP="00BD6B18">
      <w:pPr>
        <w:rPr>
          <w:sz w:val="24"/>
          <w:szCs w:val="24"/>
        </w:rPr>
      </w:pPr>
      <w:r>
        <w:rPr>
          <w:sz w:val="24"/>
          <w:szCs w:val="24"/>
        </w:rPr>
        <w:t>45 ml Sonnenblumenöl</w:t>
      </w:r>
    </w:p>
    <w:p w14:paraId="103DF54B" w14:textId="77777777" w:rsidR="00BD6B18" w:rsidRDefault="00BD6B18" w:rsidP="00BD6B18">
      <w:pPr>
        <w:rPr>
          <w:sz w:val="24"/>
          <w:szCs w:val="24"/>
        </w:rPr>
      </w:pPr>
      <w:r>
        <w:rPr>
          <w:sz w:val="24"/>
          <w:szCs w:val="24"/>
        </w:rPr>
        <w:t>Salz und Meersalzflocken</w:t>
      </w:r>
    </w:p>
    <w:p w14:paraId="33F7FE29" w14:textId="77777777" w:rsidR="00BD6B18" w:rsidRDefault="00BD6B18" w:rsidP="00BD6B18">
      <w:pPr>
        <w:rPr>
          <w:sz w:val="24"/>
          <w:szCs w:val="24"/>
        </w:rPr>
      </w:pPr>
    </w:p>
    <w:p w14:paraId="4BDE4269" w14:textId="77777777" w:rsidR="00BD6B18" w:rsidRPr="00423872" w:rsidRDefault="00BD6B18" w:rsidP="00BD6B18">
      <w:pPr>
        <w:rPr>
          <w:i/>
          <w:iCs/>
          <w:sz w:val="24"/>
          <w:szCs w:val="24"/>
        </w:rPr>
      </w:pPr>
      <w:r w:rsidRPr="00423872">
        <w:rPr>
          <w:i/>
          <w:iCs/>
          <w:sz w:val="24"/>
          <w:szCs w:val="24"/>
        </w:rPr>
        <w:t>Für die Mayonnaise:</w:t>
      </w:r>
    </w:p>
    <w:p w14:paraId="28A695FB" w14:textId="77777777" w:rsidR="00BD6B18" w:rsidRPr="00B90776" w:rsidRDefault="00BD6B18" w:rsidP="00BD6B18">
      <w:pPr>
        <w:rPr>
          <w:sz w:val="24"/>
          <w:szCs w:val="24"/>
        </w:rPr>
      </w:pPr>
      <w:r>
        <w:rPr>
          <w:sz w:val="24"/>
          <w:szCs w:val="24"/>
        </w:rPr>
        <w:t xml:space="preserve">14 </w:t>
      </w:r>
      <w:r w:rsidRPr="00B90776">
        <w:rPr>
          <w:sz w:val="24"/>
          <w:szCs w:val="24"/>
        </w:rPr>
        <w:t>Kardamomkapseln, Samen herausgelöst und zerstoßen</w:t>
      </w:r>
    </w:p>
    <w:p w14:paraId="19D47DE0" w14:textId="77777777" w:rsidR="00BD6B18" w:rsidRPr="00B90776" w:rsidRDefault="00BD6B18" w:rsidP="00BD6B18">
      <w:pPr>
        <w:rPr>
          <w:sz w:val="24"/>
          <w:szCs w:val="24"/>
        </w:rPr>
      </w:pPr>
      <w:r w:rsidRPr="00B90776">
        <w:rPr>
          <w:sz w:val="24"/>
          <w:szCs w:val="24"/>
        </w:rPr>
        <w:t>30 frische Curryblätter, 20 feingehackt, 10 ganz lassen</w:t>
      </w:r>
    </w:p>
    <w:p w14:paraId="07EDBCFD" w14:textId="77777777" w:rsidR="00BD6B18" w:rsidRPr="00B90776" w:rsidRDefault="00BD6B18" w:rsidP="00BD6B18">
      <w:pPr>
        <w:rPr>
          <w:sz w:val="24"/>
          <w:szCs w:val="24"/>
        </w:rPr>
      </w:pPr>
      <w:r w:rsidRPr="00B90776">
        <w:rPr>
          <w:sz w:val="24"/>
          <w:szCs w:val="24"/>
        </w:rPr>
        <w:t>120 ml Sonnenblumenöl</w:t>
      </w:r>
    </w:p>
    <w:p w14:paraId="4677FBBE" w14:textId="77777777" w:rsidR="00BD6B18" w:rsidRPr="00B90776" w:rsidRDefault="00BD6B18" w:rsidP="00BD6B18">
      <w:pPr>
        <w:rPr>
          <w:sz w:val="24"/>
          <w:szCs w:val="24"/>
        </w:rPr>
      </w:pPr>
      <w:r w:rsidRPr="00B90776">
        <w:rPr>
          <w:sz w:val="24"/>
          <w:szCs w:val="24"/>
        </w:rPr>
        <w:t>1 Eigelb</w:t>
      </w:r>
    </w:p>
    <w:p w14:paraId="04018CF5" w14:textId="77777777" w:rsidR="00BD6B18" w:rsidRPr="00B90776" w:rsidRDefault="00BD6B18" w:rsidP="00BD6B18">
      <w:pPr>
        <w:rPr>
          <w:sz w:val="24"/>
          <w:szCs w:val="24"/>
        </w:rPr>
      </w:pPr>
      <w:r w:rsidRPr="00B90776">
        <w:rPr>
          <w:sz w:val="24"/>
          <w:szCs w:val="24"/>
        </w:rPr>
        <w:t>½ Knoblauchzehe, zerstoßen</w:t>
      </w:r>
    </w:p>
    <w:p w14:paraId="4A8939D1" w14:textId="77777777" w:rsidR="00BD6B18" w:rsidRDefault="00BD6B18" w:rsidP="00BD6B18">
      <w:pPr>
        <w:rPr>
          <w:sz w:val="24"/>
          <w:szCs w:val="24"/>
        </w:rPr>
      </w:pPr>
      <w:r w:rsidRPr="00B90776">
        <w:rPr>
          <w:sz w:val="24"/>
          <w:szCs w:val="24"/>
        </w:rPr>
        <w:t>4 Limetten, 1,5 EL Schale abgerieben, dann 20 ml Saft ausgepresst, die übrigen zu Spalten geschnitten</w:t>
      </w:r>
    </w:p>
    <w:p w14:paraId="0D7BE437" w14:textId="77777777" w:rsidR="00BD6B18" w:rsidRDefault="00BD6B18" w:rsidP="00BD6B18">
      <w:pPr>
        <w:rPr>
          <w:sz w:val="24"/>
          <w:szCs w:val="24"/>
        </w:rPr>
      </w:pPr>
    </w:p>
    <w:p w14:paraId="64EECAED" w14:textId="77777777" w:rsidR="00BD6B18" w:rsidRDefault="00BD6B18" w:rsidP="00BD6B18">
      <w:pPr>
        <w:rPr>
          <w:sz w:val="24"/>
          <w:szCs w:val="24"/>
        </w:rPr>
      </w:pPr>
      <w:r>
        <w:rPr>
          <w:sz w:val="24"/>
          <w:szCs w:val="24"/>
        </w:rPr>
        <w:t>Zubereitung:</w:t>
      </w:r>
    </w:p>
    <w:p w14:paraId="37EBC1BC" w14:textId="687F5D1D" w:rsidR="00BD6B18" w:rsidRPr="00DB10BB" w:rsidRDefault="00BD6B18" w:rsidP="00B40E8C">
      <w:pPr>
        <w:pStyle w:val="ListParagraph"/>
        <w:numPr>
          <w:ilvl w:val="0"/>
          <w:numId w:val="1502"/>
        </w:numPr>
        <w:spacing w:after="120"/>
        <w:ind w:left="714" w:hanging="357"/>
        <w:contextualSpacing w:val="0"/>
        <w:jc w:val="both"/>
        <w:rPr>
          <w:sz w:val="24"/>
          <w:szCs w:val="24"/>
        </w:rPr>
      </w:pPr>
      <w:r w:rsidRPr="00DB10BB">
        <w:rPr>
          <w:sz w:val="24"/>
          <w:szCs w:val="24"/>
        </w:rPr>
        <w:t>Für die Mayonnaise den Kardamom und die gemahlenen Curryblätter in einem kleinen Topf bei starker Hitze 1 Minute rösten. Das Öl dazugießen und 30 Sekunden erhitzen, bis es leicht siedet, nun die ganzen Curryblätter hinzufügen und in etwa 30 Sekunden behutsam knusprig frittieren. Den Topf vom Herd nehmen, die ganzen Curryblätter mit einer Schaumkelle herausfischen und für später zur Seite legen, Das Öl mit den restlichen Aromaten darin 30 Minuten ziehen lassen, bis es vollständig abgekühlt ist, Etwa ½ EL Öl zum Servieren abnehmen, den Rest durch ein Sieb mit Messbecher gießen, die Rückstände wegwerfen.</w:t>
      </w:r>
    </w:p>
    <w:p w14:paraId="6A7428C1" w14:textId="77777777" w:rsidR="00BD6B18" w:rsidRPr="00DB10BB" w:rsidRDefault="00BD6B18" w:rsidP="00B40E8C">
      <w:pPr>
        <w:pStyle w:val="ListParagraph"/>
        <w:numPr>
          <w:ilvl w:val="0"/>
          <w:numId w:val="1502"/>
        </w:numPr>
        <w:spacing w:after="120"/>
        <w:ind w:left="714" w:hanging="357"/>
        <w:contextualSpacing w:val="0"/>
        <w:jc w:val="both"/>
        <w:rPr>
          <w:sz w:val="24"/>
          <w:szCs w:val="24"/>
        </w:rPr>
      </w:pPr>
      <w:r w:rsidRPr="00DB10BB">
        <w:rPr>
          <w:sz w:val="24"/>
          <w:szCs w:val="24"/>
        </w:rPr>
        <w:t>Das Eigelb, den Knoblauch, 1 EL Limettensaft und eine kräftige Prise Salz vermengen (am besten mit dem Pürierstab fein mixen). Langsam das Öl dazugießen, bis die Masse dick wird. Die Mayonnaise in eine kleine Schüssel umfüllen und den restlichen 1 EL Limettensaft dazugeben, damit sie etwas geschmeidiger wird. Wenn die Mayo gerinnt oder zu dich wird, 1 TL Wasser unterrühren, bis sie wieder glatt ist.</w:t>
      </w:r>
    </w:p>
    <w:p w14:paraId="054C5DB1" w14:textId="77777777" w:rsidR="00BD6B18" w:rsidRPr="00DB10BB" w:rsidRDefault="00BD6B18" w:rsidP="00B40E8C">
      <w:pPr>
        <w:pStyle w:val="ListParagraph"/>
        <w:numPr>
          <w:ilvl w:val="0"/>
          <w:numId w:val="1502"/>
        </w:numPr>
        <w:spacing w:after="120"/>
        <w:ind w:left="714" w:hanging="357"/>
        <w:contextualSpacing w:val="0"/>
        <w:jc w:val="both"/>
        <w:rPr>
          <w:sz w:val="24"/>
          <w:szCs w:val="24"/>
        </w:rPr>
      </w:pPr>
      <w:r w:rsidRPr="00DB10BB">
        <w:rPr>
          <w:sz w:val="24"/>
          <w:szCs w:val="24"/>
        </w:rPr>
        <w:t>Den Backofen auf 200 Grad (Umluft) vorheizen.</w:t>
      </w:r>
    </w:p>
    <w:p w14:paraId="5DB30027" w14:textId="77777777" w:rsidR="00BD6B18" w:rsidRPr="00DB10BB" w:rsidRDefault="00BD6B18" w:rsidP="00B40E8C">
      <w:pPr>
        <w:pStyle w:val="ListParagraph"/>
        <w:numPr>
          <w:ilvl w:val="0"/>
          <w:numId w:val="1502"/>
        </w:numPr>
        <w:spacing w:after="120"/>
        <w:ind w:left="714" w:hanging="357"/>
        <w:contextualSpacing w:val="0"/>
        <w:jc w:val="both"/>
        <w:rPr>
          <w:sz w:val="24"/>
          <w:szCs w:val="24"/>
        </w:rPr>
      </w:pPr>
      <w:r w:rsidRPr="00DB10BB">
        <w:rPr>
          <w:sz w:val="24"/>
          <w:szCs w:val="24"/>
        </w:rPr>
        <w:t xml:space="preserve">Die Pommes auf einem mit Backpapier bedeckten Blech verteilen. Das Öl und ¾ TL Salz dazugeben und alles behutsam unterheben. Sofort in den Ofen schieben und 20 </w:t>
      </w:r>
      <w:r w:rsidRPr="00DB10BB">
        <w:rPr>
          <w:sz w:val="24"/>
          <w:szCs w:val="24"/>
        </w:rPr>
        <w:lastRenderedPageBreak/>
        <w:t>Minuten backen. Die Pommes wenden, bis sie rundherum goldbraun und knusprig sind.</w:t>
      </w:r>
    </w:p>
    <w:p w14:paraId="3719C27E" w14:textId="77777777" w:rsidR="00BD6B18" w:rsidRDefault="00BD6B18" w:rsidP="00B40E8C">
      <w:pPr>
        <w:pStyle w:val="ListParagraph"/>
        <w:numPr>
          <w:ilvl w:val="0"/>
          <w:numId w:val="1502"/>
        </w:numPr>
        <w:spacing w:after="120"/>
        <w:ind w:left="714" w:hanging="357"/>
        <w:contextualSpacing w:val="0"/>
        <w:jc w:val="both"/>
        <w:rPr>
          <w:sz w:val="24"/>
          <w:szCs w:val="24"/>
        </w:rPr>
      </w:pPr>
      <w:r w:rsidRPr="00DB10BB">
        <w:rPr>
          <w:sz w:val="24"/>
          <w:szCs w:val="24"/>
        </w:rPr>
        <w:t>Die Limettenschale mit ½ EL Meersalzflocken vermengen und das Salz dabei sanft zerstoßen. Die Pommes mit dem Limettensaft bestreuen und durchheben. Auf einer großen Platte anrichten. Die Mayo mit dem Rest des Öls beträufeln und mit den knusprigen Curryblättern garnieren. Sofort mit Limettenspalten zum Auspressen servieren.</w:t>
      </w:r>
    </w:p>
    <w:p w14:paraId="72472BF2" w14:textId="77777777" w:rsidR="00BD6B18" w:rsidRDefault="00BD6B18" w:rsidP="00BD6B18">
      <w:pPr>
        <w:jc w:val="both"/>
        <w:rPr>
          <w:sz w:val="24"/>
          <w:szCs w:val="24"/>
        </w:rPr>
      </w:pPr>
    </w:p>
    <w:p w14:paraId="2F6DCA64" w14:textId="77777777" w:rsidR="00BD6B18" w:rsidRPr="00DB10BB" w:rsidRDefault="00BD6B18" w:rsidP="00BD6B18">
      <w:pPr>
        <w:jc w:val="both"/>
        <w:rPr>
          <w:sz w:val="24"/>
          <w:szCs w:val="24"/>
        </w:rPr>
      </w:pPr>
      <w:r>
        <w:rPr>
          <w:sz w:val="24"/>
          <w:szCs w:val="24"/>
        </w:rPr>
        <w:t>Kommentar:</w:t>
      </w:r>
      <w:r>
        <w:rPr>
          <w:sz w:val="24"/>
          <w:szCs w:val="24"/>
        </w:rPr>
        <w:tab/>
        <w:t xml:space="preserve">Pommes mal ganz anders aber super lecker! Und mit Mayo, Paulchen </w:t>
      </w:r>
      <w:r w:rsidRPr="00F81335">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21FA3253" w14:textId="77777777" w:rsidR="00BD6B18" w:rsidRDefault="00BD6B18" w:rsidP="00BD6B18">
      <w:pPr>
        <w:rPr>
          <w:sz w:val="24"/>
          <w:szCs w:val="24"/>
        </w:rPr>
      </w:pPr>
    </w:p>
    <w:p w14:paraId="16696562" w14:textId="77777777" w:rsidR="00BD6B18" w:rsidRPr="00B90776" w:rsidRDefault="00BD6B18" w:rsidP="00BD6B18">
      <w:pPr>
        <w:rPr>
          <w:sz w:val="24"/>
          <w:szCs w:val="24"/>
        </w:rPr>
      </w:pPr>
      <w:r w:rsidRPr="00B90776">
        <w:rPr>
          <w:sz w:val="24"/>
          <w:szCs w:val="24"/>
        </w:rPr>
        <w:br w:type="page"/>
      </w:r>
    </w:p>
    <w:p w14:paraId="4D418A8E" w14:textId="77777777" w:rsidR="00815ECD" w:rsidRDefault="00815ECD" w:rsidP="00815ECD">
      <w:pPr>
        <w:pStyle w:val="Heading2"/>
        <w:spacing w:after="240"/>
      </w:pPr>
      <w:r>
        <w:lastRenderedPageBreak/>
        <w:t>Ofen-Pommes mit Oregano und Feta</w:t>
      </w:r>
      <w:r>
        <w:rPr>
          <w:rStyle w:val="FootnoteReference"/>
        </w:rPr>
        <w:footnoteReference w:id="1157"/>
      </w:r>
      <w:r>
        <w:t xml:space="preserve"> </w:t>
      </w:r>
    </w:p>
    <w:p w14:paraId="666D3A6E" w14:textId="77777777" w:rsidR="00815ECD" w:rsidRDefault="00815ECD" w:rsidP="00815ECD">
      <w:pPr>
        <w:rPr>
          <w:sz w:val="24"/>
          <w:szCs w:val="24"/>
        </w:rPr>
      </w:pPr>
      <w:r w:rsidRPr="00C3506F">
        <w:rPr>
          <w:sz w:val="24"/>
          <w:szCs w:val="24"/>
          <w:u w:val="single"/>
        </w:rPr>
        <w:t>Zutaten</w:t>
      </w:r>
      <w:r>
        <w:rPr>
          <w:sz w:val="24"/>
          <w:szCs w:val="24"/>
        </w:rPr>
        <w:t xml:space="preserve"> (für 6 Portionen)</w:t>
      </w:r>
    </w:p>
    <w:p w14:paraId="07678DCB" w14:textId="77777777" w:rsidR="00815ECD" w:rsidRDefault="00815ECD" w:rsidP="00815ECD">
      <w:pPr>
        <w:rPr>
          <w:sz w:val="24"/>
          <w:szCs w:val="24"/>
        </w:rPr>
      </w:pPr>
      <w:r>
        <w:rPr>
          <w:sz w:val="24"/>
          <w:szCs w:val="24"/>
        </w:rPr>
        <w:t>2 kg mehligkochende Kartoffeln, ungeschält in 2 cm dicke Pommes geschnitten</w:t>
      </w:r>
    </w:p>
    <w:p w14:paraId="2AB75394" w14:textId="77777777" w:rsidR="00815ECD" w:rsidRDefault="00815ECD" w:rsidP="00815ECD">
      <w:pPr>
        <w:rPr>
          <w:sz w:val="24"/>
          <w:szCs w:val="24"/>
        </w:rPr>
      </w:pPr>
      <w:r>
        <w:rPr>
          <w:sz w:val="24"/>
          <w:szCs w:val="24"/>
        </w:rPr>
        <w:t>6 EL Sonnenblumenkerne</w:t>
      </w:r>
    </w:p>
    <w:p w14:paraId="560E1C65" w14:textId="77777777" w:rsidR="00815ECD" w:rsidRDefault="00815ECD" w:rsidP="00815ECD">
      <w:pPr>
        <w:rPr>
          <w:sz w:val="24"/>
          <w:szCs w:val="24"/>
        </w:rPr>
      </w:pPr>
      <w:r>
        <w:rPr>
          <w:sz w:val="24"/>
          <w:szCs w:val="24"/>
        </w:rPr>
        <w:t>4 EL Olivenöl</w:t>
      </w:r>
    </w:p>
    <w:p w14:paraId="76644167" w14:textId="77777777" w:rsidR="00815ECD" w:rsidRDefault="00815ECD" w:rsidP="00815ECD">
      <w:pPr>
        <w:rPr>
          <w:sz w:val="24"/>
          <w:szCs w:val="24"/>
        </w:rPr>
      </w:pPr>
      <w:r>
        <w:rPr>
          <w:sz w:val="24"/>
          <w:szCs w:val="24"/>
        </w:rPr>
        <w:t>6 Knoblauchzehen, in dünne Scheiben geschnitten</w:t>
      </w:r>
    </w:p>
    <w:p w14:paraId="7F2E1023" w14:textId="77777777" w:rsidR="00815ECD" w:rsidRDefault="00815ECD" w:rsidP="00815ECD">
      <w:pPr>
        <w:rPr>
          <w:sz w:val="24"/>
          <w:szCs w:val="24"/>
        </w:rPr>
      </w:pPr>
      <w:r>
        <w:rPr>
          <w:sz w:val="24"/>
          <w:szCs w:val="24"/>
        </w:rPr>
        <w:t>2 TL Oregano</w:t>
      </w:r>
    </w:p>
    <w:p w14:paraId="252E1B82" w14:textId="77777777" w:rsidR="00815ECD" w:rsidRDefault="00815ECD" w:rsidP="00815ECD">
      <w:pPr>
        <w:rPr>
          <w:sz w:val="24"/>
          <w:szCs w:val="24"/>
        </w:rPr>
      </w:pPr>
      <w:r>
        <w:rPr>
          <w:sz w:val="24"/>
          <w:szCs w:val="24"/>
        </w:rPr>
        <w:t>150 g Feta, grob zerbröckelt</w:t>
      </w:r>
    </w:p>
    <w:p w14:paraId="74E20963" w14:textId="77777777" w:rsidR="00815ECD" w:rsidRDefault="00815ECD" w:rsidP="00815ECD">
      <w:pPr>
        <w:rPr>
          <w:sz w:val="24"/>
          <w:szCs w:val="24"/>
        </w:rPr>
      </w:pPr>
      <w:r>
        <w:rPr>
          <w:sz w:val="24"/>
          <w:szCs w:val="24"/>
        </w:rPr>
        <w:t>Meersalzflocken</w:t>
      </w:r>
    </w:p>
    <w:p w14:paraId="1E8F1FE4" w14:textId="77777777" w:rsidR="00815ECD" w:rsidRDefault="00815ECD" w:rsidP="00815ECD">
      <w:pPr>
        <w:rPr>
          <w:sz w:val="24"/>
          <w:szCs w:val="24"/>
        </w:rPr>
      </w:pPr>
    </w:p>
    <w:p w14:paraId="73C72A4B" w14:textId="77777777" w:rsidR="00815ECD" w:rsidRDefault="00815ECD" w:rsidP="00815ECD">
      <w:pPr>
        <w:rPr>
          <w:sz w:val="24"/>
          <w:szCs w:val="24"/>
        </w:rPr>
      </w:pPr>
      <w:r>
        <w:rPr>
          <w:sz w:val="24"/>
          <w:szCs w:val="24"/>
        </w:rPr>
        <w:t>Zubereitung:</w:t>
      </w:r>
    </w:p>
    <w:p w14:paraId="3AAE6F7D" w14:textId="77777777" w:rsidR="00815ECD" w:rsidRPr="00672A1B" w:rsidRDefault="00815ECD" w:rsidP="00B40E8C">
      <w:pPr>
        <w:pStyle w:val="ListParagraph"/>
        <w:numPr>
          <w:ilvl w:val="0"/>
          <w:numId w:val="1035"/>
        </w:numPr>
        <w:spacing w:after="120"/>
        <w:ind w:left="714" w:hanging="357"/>
        <w:contextualSpacing w:val="0"/>
        <w:jc w:val="both"/>
        <w:rPr>
          <w:sz w:val="24"/>
          <w:szCs w:val="24"/>
        </w:rPr>
      </w:pPr>
      <w:r w:rsidRPr="00672A1B">
        <w:rPr>
          <w:sz w:val="24"/>
          <w:szCs w:val="24"/>
        </w:rPr>
        <w:t>Den Backofen auf 220 Grad Umluft vorheizen.</w:t>
      </w:r>
    </w:p>
    <w:p w14:paraId="50F7EC25" w14:textId="77777777" w:rsidR="00815ECD" w:rsidRPr="00672A1B" w:rsidRDefault="00815ECD" w:rsidP="00B40E8C">
      <w:pPr>
        <w:pStyle w:val="ListParagraph"/>
        <w:numPr>
          <w:ilvl w:val="0"/>
          <w:numId w:val="1035"/>
        </w:numPr>
        <w:spacing w:after="120"/>
        <w:ind w:left="714" w:hanging="357"/>
        <w:contextualSpacing w:val="0"/>
        <w:jc w:val="both"/>
        <w:rPr>
          <w:sz w:val="24"/>
          <w:szCs w:val="24"/>
        </w:rPr>
      </w:pPr>
      <w:r w:rsidRPr="00672A1B">
        <w:rPr>
          <w:sz w:val="24"/>
          <w:szCs w:val="24"/>
        </w:rPr>
        <w:t>In einem großen Topf reichlich Salzwasser zum Kochen bringen. Die Kartoffeln darin 7 – 8 Minuten garen, bis sie an den Rändern weich werden, aber noch die Form behalten. In einem Sieb abtropfen lassen und 5 Minuten zum Trocknen beiseitestellen, dann in eine große Schüssel füllen. Das Sonnenblumenöl mit 1 EL Meersalzflocken untermischen.</w:t>
      </w:r>
    </w:p>
    <w:p w14:paraId="522B2A32" w14:textId="77777777" w:rsidR="00815ECD" w:rsidRPr="00672A1B" w:rsidRDefault="00815ECD" w:rsidP="00B40E8C">
      <w:pPr>
        <w:pStyle w:val="ListParagraph"/>
        <w:numPr>
          <w:ilvl w:val="0"/>
          <w:numId w:val="1035"/>
        </w:numPr>
        <w:spacing w:after="120"/>
        <w:ind w:left="714" w:hanging="357"/>
        <w:contextualSpacing w:val="0"/>
        <w:jc w:val="both"/>
        <w:rPr>
          <w:sz w:val="24"/>
          <w:szCs w:val="24"/>
        </w:rPr>
      </w:pPr>
      <w:r w:rsidRPr="00672A1B">
        <w:rPr>
          <w:sz w:val="24"/>
          <w:szCs w:val="24"/>
        </w:rPr>
        <w:t>Die Kartoffeln mitsamt dem Öl auf zwei mit Backpapier bedeckte Backbleche verteilen und 40 – 50 Minuten im Ofen backen, bis sie goldbraun und knusprig sind, dabei gelegentlich wenden.</w:t>
      </w:r>
    </w:p>
    <w:p w14:paraId="5CFEA970" w14:textId="77777777" w:rsidR="00815ECD" w:rsidRDefault="00815ECD" w:rsidP="00B40E8C">
      <w:pPr>
        <w:pStyle w:val="ListParagraph"/>
        <w:numPr>
          <w:ilvl w:val="0"/>
          <w:numId w:val="1035"/>
        </w:numPr>
        <w:spacing w:after="120"/>
        <w:ind w:left="714" w:hanging="357"/>
        <w:contextualSpacing w:val="0"/>
        <w:jc w:val="both"/>
        <w:rPr>
          <w:sz w:val="24"/>
          <w:szCs w:val="24"/>
        </w:rPr>
      </w:pPr>
      <w:r w:rsidRPr="00672A1B">
        <w:rPr>
          <w:sz w:val="24"/>
          <w:szCs w:val="24"/>
        </w:rPr>
        <w:t>Etwa 5 Minuten bevor die Pommes fertig sind, das Olivenöl mit dem Knoblauch in einem kleinen Topf bei mittlerer bis hoher Temperatur erhitzen. Den Knoblauch 3 – 4 Minuten braten, bis er hellbraun ist. Die fertigen Pommes aus dem Ofen nehmen. Mit Olivenöl und Knoblauch begießen, dann für weitere 4 Minuten in den Ofen schieben. Herausnehmen und noch sehr heiß mit Oregano und Feta bestreuen. Sofort servieren.</w:t>
      </w:r>
    </w:p>
    <w:p w14:paraId="30B70F65" w14:textId="77777777" w:rsidR="00815ECD" w:rsidRDefault="00815ECD" w:rsidP="00815ECD">
      <w:pPr>
        <w:rPr>
          <w:sz w:val="24"/>
          <w:szCs w:val="24"/>
        </w:rPr>
      </w:pPr>
      <w:r>
        <w:rPr>
          <w:sz w:val="24"/>
          <w:szCs w:val="24"/>
        </w:rPr>
        <w:br w:type="page"/>
      </w:r>
    </w:p>
    <w:p w14:paraId="2F16A067" w14:textId="77777777" w:rsidR="009E66AD" w:rsidRDefault="009E66AD" w:rsidP="009E66AD">
      <w:pPr>
        <w:pStyle w:val="Heading2"/>
        <w:spacing w:after="240"/>
      </w:pPr>
      <w:r>
        <w:lastRenderedPageBreak/>
        <w:t>Kartoffelplätzchen</w:t>
      </w:r>
      <w:r>
        <w:rPr>
          <w:rStyle w:val="FootnoteReference"/>
        </w:rPr>
        <w:footnoteReference w:id="1158"/>
      </w:r>
      <w:r>
        <w:t xml:space="preserve"> </w:t>
      </w:r>
    </w:p>
    <w:p w14:paraId="12146165" w14:textId="77777777" w:rsidR="009E66AD" w:rsidRDefault="009E66AD" w:rsidP="009E66AD">
      <w:pPr>
        <w:rPr>
          <w:sz w:val="24"/>
          <w:szCs w:val="24"/>
        </w:rPr>
      </w:pPr>
      <w:r w:rsidRPr="00F42782">
        <w:rPr>
          <w:sz w:val="24"/>
          <w:szCs w:val="24"/>
          <w:u w:val="single"/>
        </w:rPr>
        <w:t>Zutaten</w:t>
      </w:r>
      <w:r>
        <w:rPr>
          <w:sz w:val="24"/>
          <w:szCs w:val="24"/>
        </w:rPr>
        <w:t xml:space="preserve"> (für 12-14 Portionen):</w:t>
      </w:r>
    </w:p>
    <w:p w14:paraId="32E9083B" w14:textId="77777777" w:rsidR="009E66AD" w:rsidRDefault="009E66AD" w:rsidP="009E66AD">
      <w:pPr>
        <w:rPr>
          <w:sz w:val="24"/>
          <w:szCs w:val="24"/>
        </w:rPr>
      </w:pPr>
      <w:r>
        <w:rPr>
          <w:sz w:val="24"/>
          <w:szCs w:val="24"/>
        </w:rPr>
        <w:t>500 g festkochende Kartoffeln</w:t>
      </w:r>
    </w:p>
    <w:p w14:paraId="30ED7D2D" w14:textId="77777777" w:rsidR="009E66AD" w:rsidRDefault="009E66AD" w:rsidP="009E66AD">
      <w:pPr>
        <w:rPr>
          <w:sz w:val="24"/>
          <w:szCs w:val="24"/>
        </w:rPr>
      </w:pPr>
      <w:r>
        <w:rPr>
          <w:sz w:val="24"/>
          <w:szCs w:val="24"/>
        </w:rPr>
        <w:t>1 Zwiebel</w:t>
      </w:r>
    </w:p>
    <w:p w14:paraId="21E7F49A" w14:textId="77777777" w:rsidR="009E66AD" w:rsidRDefault="009E66AD" w:rsidP="009E66AD">
      <w:pPr>
        <w:rPr>
          <w:sz w:val="24"/>
          <w:szCs w:val="24"/>
        </w:rPr>
      </w:pPr>
      <w:r>
        <w:rPr>
          <w:sz w:val="24"/>
          <w:szCs w:val="24"/>
        </w:rPr>
        <w:t>1 Ei</w:t>
      </w:r>
    </w:p>
    <w:p w14:paraId="5A9F75D6" w14:textId="77777777" w:rsidR="009E66AD" w:rsidRDefault="009E66AD" w:rsidP="009E66AD">
      <w:pPr>
        <w:rPr>
          <w:sz w:val="24"/>
          <w:szCs w:val="24"/>
        </w:rPr>
      </w:pPr>
      <w:r>
        <w:rPr>
          <w:sz w:val="24"/>
          <w:szCs w:val="24"/>
        </w:rPr>
        <w:t>Muskatnuss (frisch gerieben)</w:t>
      </w:r>
    </w:p>
    <w:p w14:paraId="32786DEE" w14:textId="77777777" w:rsidR="009E66AD" w:rsidRDefault="009E66AD" w:rsidP="009E66AD">
      <w:pPr>
        <w:rPr>
          <w:sz w:val="24"/>
          <w:szCs w:val="24"/>
        </w:rPr>
      </w:pPr>
      <w:r>
        <w:rPr>
          <w:sz w:val="24"/>
          <w:szCs w:val="24"/>
        </w:rPr>
        <w:t>Schwarzer Pfeffer</w:t>
      </w:r>
    </w:p>
    <w:p w14:paraId="511E1F79" w14:textId="77777777" w:rsidR="009E66AD" w:rsidRDefault="009E66AD" w:rsidP="009E66AD">
      <w:pPr>
        <w:rPr>
          <w:sz w:val="24"/>
          <w:szCs w:val="24"/>
        </w:rPr>
      </w:pPr>
      <w:r>
        <w:rPr>
          <w:sz w:val="24"/>
          <w:szCs w:val="24"/>
        </w:rPr>
        <w:t>6 EL Öl</w:t>
      </w:r>
    </w:p>
    <w:p w14:paraId="0BAA40E6" w14:textId="77777777" w:rsidR="009E66AD" w:rsidRDefault="009E66AD" w:rsidP="009E66AD">
      <w:pPr>
        <w:rPr>
          <w:sz w:val="24"/>
          <w:szCs w:val="24"/>
        </w:rPr>
      </w:pPr>
      <w:r>
        <w:rPr>
          <w:sz w:val="24"/>
          <w:szCs w:val="24"/>
        </w:rPr>
        <w:t>Salz</w:t>
      </w:r>
    </w:p>
    <w:p w14:paraId="1D88662A" w14:textId="77777777" w:rsidR="009E66AD" w:rsidRDefault="009E66AD" w:rsidP="009E66AD">
      <w:pPr>
        <w:rPr>
          <w:sz w:val="24"/>
          <w:szCs w:val="24"/>
        </w:rPr>
      </w:pPr>
    </w:p>
    <w:p w14:paraId="14C40BFD" w14:textId="77777777" w:rsidR="009E66AD" w:rsidRDefault="009E66AD" w:rsidP="009E66AD">
      <w:pPr>
        <w:rPr>
          <w:sz w:val="24"/>
          <w:szCs w:val="24"/>
        </w:rPr>
      </w:pPr>
      <w:r>
        <w:rPr>
          <w:sz w:val="24"/>
          <w:szCs w:val="24"/>
        </w:rPr>
        <w:t>Zubereitungszeit: 45 Minuten</w:t>
      </w:r>
    </w:p>
    <w:p w14:paraId="400C9B43" w14:textId="77777777" w:rsidR="009E66AD" w:rsidRPr="006F7741" w:rsidRDefault="009E66AD" w:rsidP="00B40E8C">
      <w:pPr>
        <w:pStyle w:val="ListParagraph"/>
        <w:numPr>
          <w:ilvl w:val="0"/>
          <w:numId w:val="778"/>
        </w:numPr>
        <w:spacing w:after="120"/>
        <w:ind w:left="714" w:hanging="357"/>
        <w:contextualSpacing w:val="0"/>
        <w:jc w:val="both"/>
        <w:rPr>
          <w:sz w:val="24"/>
          <w:szCs w:val="24"/>
        </w:rPr>
      </w:pPr>
      <w:r w:rsidRPr="006F7741">
        <w:rPr>
          <w:sz w:val="24"/>
          <w:szCs w:val="24"/>
        </w:rPr>
        <w:t>Die Kartoffeln schälen und grob raspeln. Die Zwiebel pellen, fein reiben und beides mischen. Die Masse mit den Händen gut ausdrücken. Das Ei zugeben. Alles mit Muskat und Pfeffer würzen.</w:t>
      </w:r>
    </w:p>
    <w:p w14:paraId="3EAD3594" w14:textId="77777777" w:rsidR="009E66AD" w:rsidRDefault="009E66AD" w:rsidP="00B40E8C">
      <w:pPr>
        <w:pStyle w:val="ListParagraph"/>
        <w:numPr>
          <w:ilvl w:val="0"/>
          <w:numId w:val="778"/>
        </w:numPr>
        <w:spacing w:after="120"/>
        <w:ind w:left="714" w:hanging="357"/>
        <w:contextualSpacing w:val="0"/>
        <w:jc w:val="both"/>
        <w:rPr>
          <w:sz w:val="24"/>
          <w:szCs w:val="24"/>
        </w:rPr>
      </w:pPr>
      <w:r w:rsidRPr="006F7741">
        <w:rPr>
          <w:sz w:val="24"/>
          <w:szCs w:val="24"/>
        </w:rPr>
        <w:t>3 EL Öl in einer Pfanne erhitzen. 12-14 gleich große Bällchen in die Pfanne geben. Mit einem Löffel flachdrücken und von jeder Seite 3-4 Minuten bei mittlerer Hitze braten.</w:t>
      </w:r>
    </w:p>
    <w:p w14:paraId="78F5CF6D" w14:textId="2384B380" w:rsidR="00CC1CAB" w:rsidRPr="006F7741" w:rsidRDefault="00CC1CAB" w:rsidP="00B40E8C">
      <w:pPr>
        <w:pStyle w:val="ListParagraph"/>
        <w:numPr>
          <w:ilvl w:val="0"/>
          <w:numId w:val="778"/>
        </w:numPr>
        <w:spacing w:after="120"/>
        <w:ind w:left="714" w:hanging="357"/>
        <w:contextualSpacing w:val="0"/>
        <w:jc w:val="both"/>
        <w:rPr>
          <w:sz w:val="24"/>
          <w:szCs w:val="24"/>
        </w:rPr>
      </w:pPr>
      <w:r>
        <w:rPr>
          <w:sz w:val="24"/>
          <w:szCs w:val="24"/>
        </w:rPr>
        <w:t xml:space="preserve">Die </w:t>
      </w:r>
      <w:r w:rsidRPr="006F7741">
        <w:rPr>
          <w:sz w:val="24"/>
          <w:szCs w:val="24"/>
        </w:rPr>
        <w:t>fertigen Plätzchen aus der Pfanne nehmen und auf Küchenpapier abtropfen lassen. Im restlichen Öl die restlichen Kartoffelplätzchen braten, dann salzen.</w:t>
      </w:r>
    </w:p>
    <w:p w14:paraId="5EFD1B8C" w14:textId="245C726C" w:rsidR="009E66AD" w:rsidRDefault="009E66AD" w:rsidP="009E66AD">
      <w:pPr>
        <w:rPr>
          <w:rFonts w:asciiTheme="majorHAnsi" w:eastAsiaTheme="majorEastAsia" w:hAnsiTheme="majorHAnsi" w:cstheme="majorBidi"/>
          <w:color w:val="2F5496" w:themeColor="accent1" w:themeShade="BF"/>
          <w:sz w:val="26"/>
          <w:szCs w:val="26"/>
        </w:rPr>
      </w:pPr>
      <w:r>
        <w:br w:type="page"/>
      </w:r>
    </w:p>
    <w:p w14:paraId="77B33F01" w14:textId="4A634FE7" w:rsidR="00815ECD" w:rsidRDefault="00815ECD" w:rsidP="00815ECD">
      <w:pPr>
        <w:pStyle w:val="Heading2"/>
        <w:spacing w:after="240"/>
      </w:pPr>
      <w:r>
        <w:lastRenderedPageBreak/>
        <w:t>Bratkartoffeln mit Rosmarin und Sumach</w:t>
      </w:r>
      <w:r>
        <w:rPr>
          <w:rStyle w:val="FootnoteReference"/>
        </w:rPr>
        <w:footnoteReference w:id="1159"/>
      </w:r>
      <w:r>
        <w:t xml:space="preserve"> </w:t>
      </w:r>
    </w:p>
    <w:p w14:paraId="3284FA48" w14:textId="77777777" w:rsidR="00815ECD" w:rsidRDefault="00815ECD" w:rsidP="00815ECD">
      <w:pPr>
        <w:rPr>
          <w:sz w:val="24"/>
          <w:szCs w:val="24"/>
        </w:rPr>
      </w:pPr>
      <w:r w:rsidRPr="00C3506F">
        <w:rPr>
          <w:sz w:val="24"/>
          <w:szCs w:val="24"/>
          <w:u w:val="single"/>
        </w:rPr>
        <w:t>Zutaten</w:t>
      </w:r>
      <w:r>
        <w:rPr>
          <w:sz w:val="24"/>
          <w:szCs w:val="24"/>
        </w:rPr>
        <w:t xml:space="preserve"> (für 4 Portionen als Beilage)</w:t>
      </w:r>
    </w:p>
    <w:p w14:paraId="32826BCE" w14:textId="77777777" w:rsidR="00815ECD" w:rsidRDefault="00815ECD" w:rsidP="00815ECD">
      <w:pPr>
        <w:rPr>
          <w:sz w:val="24"/>
          <w:szCs w:val="24"/>
        </w:rPr>
      </w:pPr>
      <w:r>
        <w:rPr>
          <w:sz w:val="24"/>
          <w:szCs w:val="24"/>
        </w:rPr>
        <w:t>150 ml Olivenöl</w:t>
      </w:r>
    </w:p>
    <w:p w14:paraId="506E9AE5" w14:textId="77777777" w:rsidR="00815ECD" w:rsidRDefault="00815ECD" w:rsidP="00815ECD">
      <w:pPr>
        <w:rPr>
          <w:sz w:val="24"/>
          <w:szCs w:val="24"/>
        </w:rPr>
      </w:pPr>
      <w:r>
        <w:rPr>
          <w:sz w:val="24"/>
          <w:szCs w:val="24"/>
        </w:rPr>
        <w:t>750 g festkochende Kartoffeln, längs geviertelt</w:t>
      </w:r>
    </w:p>
    <w:p w14:paraId="3E3933F5" w14:textId="77777777" w:rsidR="00815ECD" w:rsidRDefault="00815ECD" w:rsidP="00815ECD">
      <w:pPr>
        <w:rPr>
          <w:sz w:val="24"/>
          <w:szCs w:val="24"/>
        </w:rPr>
      </w:pPr>
      <w:r>
        <w:rPr>
          <w:sz w:val="24"/>
          <w:szCs w:val="24"/>
        </w:rPr>
        <w:t>5 Knoblauchzehen, geschält</w:t>
      </w:r>
    </w:p>
    <w:p w14:paraId="338B2601" w14:textId="77777777" w:rsidR="00815ECD" w:rsidRDefault="00815ECD" w:rsidP="00815ECD">
      <w:pPr>
        <w:rPr>
          <w:sz w:val="24"/>
          <w:szCs w:val="24"/>
        </w:rPr>
      </w:pPr>
      <w:r>
        <w:rPr>
          <w:sz w:val="24"/>
          <w:szCs w:val="24"/>
        </w:rPr>
        <w:t>3 Zweige Rosmarin</w:t>
      </w:r>
    </w:p>
    <w:p w14:paraId="7C3DD2B2" w14:textId="77777777" w:rsidR="00815ECD" w:rsidRDefault="00815ECD" w:rsidP="00815ECD">
      <w:pPr>
        <w:rPr>
          <w:sz w:val="24"/>
          <w:szCs w:val="24"/>
        </w:rPr>
      </w:pPr>
      <w:r>
        <w:rPr>
          <w:sz w:val="24"/>
          <w:szCs w:val="24"/>
        </w:rPr>
        <w:t>3 Zweige Thymian</w:t>
      </w:r>
    </w:p>
    <w:p w14:paraId="6AC8EACD" w14:textId="77777777" w:rsidR="00815ECD" w:rsidRDefault="00815ECD" w:rsidP="00815ECD">
      <w:pPr>
        <w:rPr>
          <w:sz w:val="24"/>
          <w:szCs w:val="24"/>
        </w:rPr>
      </w:pPr>
      <w:r>
        <w:rPr>
          <w:sz w:val="24"/>
          <w:szCs w:val="24"/>
        </w:rPr>
        <w:t>2 TL Sumach</w:t>
      </w:r>
    </w:p>
    <w:p w14:paraId="38E4A94B" w14:textId="77777777" w:rsidR="00815ECD" w:rsidRDefault="00815ECD" w:rsidP="00815ECD">
      <w:pPr>
        <w:rPr>
          <w:sz w:val="24"/>
          <w:szCs w:val="24"/>
        </w:rPr>
      </w:pPr>
      <w:r>
        <w:rPr>
          <w:sz w:val="24"/>
          <w:szCs w:val="24"/>
        </w:rPr>
        <w:t>Salz</w:t>
      </w:r>
    </w:p>
    <w:p w14:paraId="373F6E99" w14:textId="77777777" w:rsidR="00815ECD" w:rsidRDefault="00815ECD" w:rsidP="00815ECD">
      <w:pPr>
        <w:rPr>
          <w:sz w:val="24"/>
          <w:szCs w:val="24"/>
        </w:rPr>
      </w:pPr>
    </w:p>
    <w:p w14:paraId="1782C0F2" w14:textId="77777777" w:rsidR="00815ECD" w:rsidRDefault="00815ECD" w:rsidP="00815ECD">
      <w:pPr>
        <w:rPr>
          <w:sz w:val="24"/>
          <w:szCs w:val="24"/>
        </w:rPr>
      </w:pPr>
      <w:r>
        <w:rPr>
          <w:sz w:val="24"/>
          <w:szCs w:val="24"/>
        </w:rPr>
        <w:t>Zubereitung:</w:t>
      </w:r>
    </w:p>
    <w:p w14:paraId="0E30C3D5" w14:textId="77777777" w:rsidR="00815ECD" w:rsidRPr="00B95608" w:rsidRDefault="00815ECD" w:rsidP="00B40E8C">
      <w:pPr>
        <w:pStyle w:val="ListParagraph"/>
        <w:numPr>
          <w:ilvl w:val="0"/>
          <w:numId w:val="1036"/>
        </w:numPr>
        <w:spacing w:after="120"/>
        <w:ind w:left="714" w:hanging="357"/>
        <w:contextualSpacing w:val="0"/>
        <w:jc w:val="both"/>
        <w:rPr>
          <w:sz w:val="24"/>
          <w:szCs w:val="24"/>
        </w:rPr>
      </w:pPr>
      <w:r w:rsidRPr="00B95608">
        <w:rPr>
          <w:sz w:val="24"/>
          <w:szCs w:val="24"/>
        </w:rPr>
        <w:t>Das Öl in einem großen Topf geben und bei mittlerer Temperatur erhitzen. Die Kartoffeln mit dem Knoblauch und ¾ TL Salz hineingeben. Unter häufigem Rühren 30 Minuten braten, bis sie goldbraun und weich sind. Rosmarin und Thymian hinzufügen und noch 5 Minuten mitbraten, bis die Kräuter knusprig und aromatisch sind.</w:t>
      </w:r>
    </w:p>
    <w:p w14:paraId="7FD57387" w14:textId="77777777" w:rsidR="00815ECD" w:rsidRPr="00B95608" w:rsidRDefault="00815ECD" w:rsidP="00B40E8C">
      <w:pPr>
        <w:pStyle w:val="ListParagraph"/>
        <w:numPr>
          <w:ilvl w:val="0"/>
          <w:numId w:val="1036"/>
        </w:numPr>
        <w:spacing w:after="120"/>
        <w:ind w:left="714" w:hanging="357"/>
        <w:contextualSpacing w:val="0"/>
        <w:jc w:val="both"/>
        <w:rPr>
          <w:sz w:val="24"/>
          <w:szCs w:val="24"/>
        </w:rPr>
      </w:pPr>
      <w:r w:rsidRPr="00B95608">
        <w:rPr>
          <w:sz w:val="24"/>
          <w:szCs w:val="24"/>
        </w:rPr>
        <w:t xml:space="preserve">Die Kartoffeln mit einem Schaumlöffel - der Großteil des Öls soll abtropfen – in eine Servierschüssel umfüllen. Den Sumach unterrühren und die Bratkartoffeln servieren. </w:t>
      </w:r>
    </w:p>
    <w:p w14:paraId="3ABE083D" w14:textId="77777777" w:rsidR="00815ECD" w:rsidRDefault="00815ECD" w:rsidP="00815ECD">
      <w:pPr>
        <w:rPr>
          <w:sz w:val="24"/>
          <w:szCs w:val="24"/>
        </w:rPr>
      </w:pPr>
      <w:r>
        <w:rPr>
          <w:sz w:val="24"/>
          <w:szCs w:val="24"/>
        </w:rPr>
        <w:br w:type="page"/>
      </w:r>
    </w:p>
    <w:p w14:paraId="274EF24A" w14:textId="77777777" w:rsidR="00815ECD" w:rsidRDefault="00815ECD" w:rsidP="00815ECD">
      <w:pPr>
        <w:pStyle w:val="Heading2"/>
        <w:spacing w:after="240"/>
      </w:pPr>
      <w:r>
        <w:lastRenderedPageBreak/>
        <w:t>Röstkartoffeln mit Knoblauch und Harissa</w:t>
      </w:r>
      <w:r>
        <w:rPr>
          <w:rStyle w:val="FootnoteReference"/>
        </w:rPr>
        <w:footnoteReference w:id="1160"/>
      </w:r>
      <w:r>
        <w:t xml:space="preserve"> </w:t>
      </w:r>
    </w:p>
    <w:p w14:paraId="1AB1CA77" w14:textId="77777777" w:rsidR="00815ECD" w:rsidRDefault="00815ECD" w:rsidP="00815ECD">
      <w:pPr>
        <w:rPr>
          <w:sz w:val="24"/>
          <w:szCs w:val="24"/>
        </w:rPr>
      </w:pPr>
      <w:r w:rsidRPr="00C3506F">
        <w:rPr>
          <w:sz w:val="24"/>
          <w:szCs w:val="24"/>
          <w:u w:val="single"/>
        </w:rPr>
        <w:t>Zutaten</w:t>
      </w:r>
      <w:r>
        <w:rPr>
          <w:sz w:val="24"/>
          <w:szCs w:val="24"/>
        </w:rPr>
        <w:t xml:space="preserve"> (für 6 – 8 Portionen als Beilage)</w:t>
      </w:r>
    </w:p>
    <w:p w14:paraId="31B0F8F2" w14:textId="77777777" w:rsidR="00815ECD" w:rsidRDefault="00815ECD" w:rsidP="00815ECD">
      <w:pPr>
        <w:rPr>
          <w:sz w:val="24"/>
          <w:szCs w:val="24"/>
        </w:rPr>
      </w:pPr>
      <w:r>
        <w:rPr>
          <w:sz w:val="24"/>
          <w:szCs w:val="24"/>
        </w:rPr>
        <w:t>3 große Knoblauchknollen, die Zehen geschält</w:t>
      </w:r>
    </w:p>
    <w:p w14:paraId="6D4B1ADA" w14:textId="77777777" w:rsidR="00815ECD" w:rsidRDefault="00815ECD" w:rsidP="00815ECD">
      <w:pPr>
        <w:rPr>
          <w:sz w:val="24"/>
          <w:szCs w:val="24"/>
        </w:rPr>
      </w:pPr>
      <w:r>
        <w:rPr>
          <w:sz w:val="24"/>
          <w:szCs w:val="24"/>
        </w:rPr>
        <w:t>130 g Schmalz</w:t>
      </w:r>
    </w:p>
    <w:p w14:paraId="75520D36" w14:textId="77777777" w:rsidR="00815ECD" w:rsidRDefault="00815ECD" w:rsidP="00815ECD">
      <w:pPr>
        <w:rPr>
          <w:sz w:val="24"/>
          <w:szCs w:val="24"/>
        </w:rPr>
      </w:pPr>
      <w:r>
        <w:rPr>
          <w:sz w:val="24"/>
          <w:szCs w:val="24"/>
        </w:rPr>
        <w:t>4 Zweige Rosmarin</w:t>
      </w:r>
    </w:p>
    <w:p w14:paraId="67D1BFBC" w14:textId="77777777" w:rsidR="00815ECD" w:rsidRDefault="00815ECD" w:rsidP="00815ECD">
      <w:pPr>
        <w:rPr>
          <w:sz w:val="24"/>
          <w:szCs w:val="24"/>
        </w:rPr>
      </w:pPr>
      <w:r>
        <w:rPr>
          <w:sz w:val="24"/>
          <w:szCs w:val="24"/>
        </w:rPr>
        <w:t>6 Zweige Thymian</w:t>
      </w:r>
    </w:p>
    <w:p w14:paraId="74B57785" w14:textId="77777777" w:rsidR="00815ECD" w:rsidRDefault="00815ECD" w:rsidP="00815ECD">
      <w:pPr>
        <w:rPr>
          <w:sz w:val="24"/>
          <w:szCs w:val="24"/>
        </w:rPr>
      </w:pPr>
      <w:r>
        <w:rPr>
          <w:sz w:val="24"/>
          <w:szCs w:val="24"/>
        </w:rPr>
        <w:t>2 kg mehlig kochende Kartoffeln, geschält und in 5 cm große Stücke geschnitten</w:t>
      </w:r>
    </w:p>
    <w:p w14:paraId="70B71C8E" w14:textId="77777777" w:rsidR="00815ECD" w:rsidRDefault="00815ECD" w:rsidP="00815ECD">
      <w:pPr>
        <w:rPr>
          <w:sz w:val="24"/>
          <w:szCs w:val="24"/>
        </w:rPr>
      </w:pPr>
      <w:r>
        <w:rPr>
          <w:sz w:val="24"/>
          <w:szCs w:val="24"/>
        </w:rPr>
        <w:t>40 g Hartweizengrieß</w:t>
      </w:r>
    </w:p>
    <w:p w14:paraId="3BCF5B83" w14:textId="77777777" w:rsidR="00815ECD" w:rsidRDefault="00815ECD" w:rsidP="00815ECD">
      <w:pPr>
        <w:rPr>
          <w:sz w:val="24"/>
          <w:szCs w:val="24"/>
        </w:rPr>
      </w:pPr>
      <w:r>
        <w:rPr>
          <w:sz w:val="24"/>
          <w:szCs w:val="24"/>
        </w:rPr>
        <w:t>2 TL Kümmelsamen, geröstet und leicht zerstoßen</w:t>
      </w:r>
    </w:p>
    <w:p w14:paraId="1CF68809" w14:textId="77777777" w:rsidR="00815ECD" w:rsidRDefault="00815ECD" w:rsidP="00815ECD">
      <w:pPr>
        <w:rPr>
          <w:sz w:val="24"/>
          <w:szCs w:val="24"/>
        </w:rPr>
      </w:pPr>
      <w:r>
        <w:rPr>
          <w:sz w:val="24"/>
          <w:szCs w:val="24"/>
        </w:rPr>
        <w:t>2 EL Harissa</w:t>
      </w:r>
    </w:p>
    <w:p w14:paraId="38CD73C6" w14:textId="77777777" w:rsidR="00815ECD" w:rsidRDefault="00815ECD" w:rsidP="00815ECD">
      <w:pPr>
        <w:rPr>
          <w:sz w:val="24"/>
          <w:szCs w:val="24"/>
        </w:rPr>
      </w:pPr>
      <w:r>
        <w:rPr>
          <w:sz w:val="24"/>
          <w:szCs w:val="24"/>
        </w:rPr>
        <w:t>Meersalzflocken</w:t>
      </w:r>
    </w:p>
    <w:p w14:paraId="3CDF36BE" w14:textId="77777777" w:rsidR="00815ECD" w:rsidRDefault="00815ECD" w:rsidP="00815ECD">
      <w:pPr>
        <w:rPr>
          <w:sz w:val="24"/>
          <w:szCs w:val="24"/>
        </w:rPr>
      </w:pPr>
    </w:p>
    <w:p w14:paraId="5A43D942" w14:textId="77777777" w:rsidR="00815ECD" w:rsidRDefault="00815ECD" w:rsidP="00815ECD">
      <w:pPr>
        <w:rPr>
          <w:sz w:val="24"/>
          <w:szCs w:val="24"/>
        </w:rPr>
      </w:pPr>
      <w:r>
        <w:rPr>
          <w:sz w:val="24"/>
          <w:szCs w:val="24"/>
        </w:rPr>
        <w:t>Zubereitung:</w:t>
      </w:r>
    </w:p>
    <w:p w14:paraId="77F2A8B1" w14:textId="77777777" w:rsidR="00815ECD" w:rsidRPr="000138AA" w:rsidRDefault="00815ECD" w:rsidP="00B40E8C">
      <w:pPr>
        <w:pStyle w:val="ListParagraph"/>
        <w:numPr>
          <w:ilvl w:val="0"/>
          <w:numId w:val="1037"/>
        </w:numPr>
        <w:spacing w:after="120"/>
        <w:ind w:left="714" w:hanging="357"/>
        <w:contextualSpacing w:val="0"/>
        <w:jc w:val="both"/>
        <w:rPr>
          <w:sz w:val="24"/>
          <w:szCs w:val="24"/>
        </w:rPr>
      </w:pPr>
      <w:r w:rsidRPr="000138AA">
        <w:rPr>
          <w:sz w:val="24"/>
          <w:szCs w:val="24"/>
        </w:rPr>
        <w:t>Den Backofen auf 150 Grad Umluft vorheizen.</w:t>
      </w:r>
    </w:p>
    <w:p w14:paraId="333E87D6" w14:textId="77777777" w:rsidR="00815ECD" w:rsidRPr="000138AA" w:rsidRDefault="00815ECD" w:rsidP="00B40E8C">
      <w:pPr>
        <w:pStyle w:val="ListParagraph"/>
        <w:numPr>
          <w:ilvl w:val="0"/>
          <w:numId w:val="1037"/>
        </w:numPr>
        <w:spacing w:after="120"/>
        <w:ind w:left="714" w:hanging="357"/>
        <w:contextualSpacing w:val="0"/>
        <w:jc w:val="both"/>
        <w:rPr>
          <w:sz w:val="24"/>
          <w:szCs w:val="24"/>
        </w:rPr>
      </w:pPr>
      <w:r w:rsidRPr="000138AA">
        <w:rPr>
          <w:sz w:val="24"/>
          <w:szCs w:val="24"/>
        </w:rPr>
        <w:t>Die Knoblauchzehen mit Schmalz und Kräutern in einen kleinen ofenfesten Topf mit Deckel geben. Zugedeckt im Ofen 40 Minuten garen, bis sie weich und karamellisiert sind. Aus dem Ofen nehmen. Das Fett durch ein Sieb in eine große, hitzebeständige Schüssel geben und aufbewahren. Kräuter und Knoblauch beiseitestellen.</w:t>
      </w:r>
    </w:p>
    <w:p w14:paraId="00EDE833" w14:textId="77777777" w:rsidR="00815ECD" w:rsidRPr="000138AA" w:rsidRDefault="00815ECD" w:rsidP="00B40E8C">
      <w:pPr>
        <w:pStyle w:val="ListParagraph"/>
        <w:numPr>
          <w:ilvl w:val="0"/>
          <w:numId w:val="1037"/>
        </w:numPr>
        <w:spacing w:after="120"/>
        <w:ind w:left="714" w:hanging="357"/>
        <w:contextualSpacing w:val="0"/>
        <w:jc w:val="both"/>
        <w:rPr>
          <w:sz w:val="24"/>
          <w:szCs w:val="24"/>
        </w:rPr>
      </w:pPr>
      <w:r w:rsidRPr="000138AA">
        <w:rPr>
          <w:sz w:val="24"/>
          <w:szCs w:val="24"/>
        </w:rPr>
        <w:t>Die Ofentemperatur auf 200 Grad Umluft erhöhen.</w:t>
      </w:r>
    </w:p>
    <w:p w14:paraId="41F19CA2" w14:textId="77777777" w:rsidR="00815ECD" w:rsidRPr="000138AA" w:rsidRDefault="00815ECD" w:rsidP="00B40E8C">
      <w:pPr>
        <w:pStyle w:val="ListParagraph"/>
        <w:numPr>
          <w:ilvl w:val="0"/>
          <w:numId w:val="1037"/>
        </w:numPr>
        <w:spacing w:after="120"/>
        <w:ind w:left="714" w:hanging="357"/>
        <w:contextualSpacing w:val="0"/>
        <w:jc w:val="both"/>
        <w:rPr>
          <w:sz w:val="24"/>
          <w:szCs w:val="24"/>
        </w:rPr>
      </w:pPr>
      <w:r w:rsidRPr="000138AA">
        <w:rPr>
          <w:sz w:val="24"/>
          <w:szCs w:val="24"/>
        </w:rPr>
        <w:t>Inzwischen in einem großen Topf reichlich Salzwasser zum Kochen bringen. Die Kartoffeln hineingeben und 10 Minuten vorgaren. In ein Sieb schütten und gut abtropfen lassen, dabei etwas rütteln, damit die Ränder der Kartoffelstücke rau werden. 10 Minuten zum Trocknen beiseitestellen.</w:t>
      </w:r>
    </w:p>
    <w:p w14:paraId="6D12BDDB" w14:textId="77777777" w:rsidR="00815ECD" w:rsidRDefault="00815ECD" w:rsidP="00B40E8C">
      <w:pPr>
        <w:pStyle w:val="ListParagraph"/>
        <w:numPr>
          <w:ilvl w:val="0"/>
          <w:numId w:val="1037"/>
        </w:numPr>
        <w:spacing w:after="120"/>
        <w:ind w:left="714" w:hanging="357"/>
        <w:contextualSpacing w:val="0"/>
        <w:jc w:val="both"/>
        <w:rPr>
          <w:sz w:val="24"/>
          <w:szCs w:val="24"/>
        </w:rPr>
      </w:pPr>
      <w:r w:rsidRPr="000138AA">
        <w:rPr>
          <w:sz w:val="24"/>
          <w:szCs w:val="24"/>
        </w:rPr>
        <w:t>Die Kartoffeln mit Grieß, Kümmel, Harissa und 2 TL Meersalzflocken in die Schüssel mit dem Schmalz geben. Alles gut mischen, dann auf einem mit Backpapier belegtem Blech verteilen. 45 Minuten rösten, bis die Kartoffeln goldbraun sind, dabei zwischendurch ein-, zweimal wenden. Das Knoblauch-Confit und die Kräuter unterrühren und das Ganze weitere 10 bis 15 Minuten rösten, bis die Kartoffeln dunkelbraun und knusprig sind. Falls nötig, noch etwas salzen, dann servieren.</w:t>
      </w:r>
    </w:p>
    <w:p w14:paraId="030A590C" w14:textId="77777777" w:rsidR="00815ECD" w:rsidRDefault="00815ECD" w:rsidP="00815ECD">
      <w:pPr>
        <w:pStyle w:val="ListParagraph"/>
        <w:jc w:val="both"/>
        <w:rPr>
          <w:sz w:val="24"/>
          <w:szCs w:val="24"/>
        </w:rPr>
      </w:pPr>
    </w:p>
    <w:p w14:paraId="3F06D6C9" w14:textId="77777777" w:rsidR="00815ECD" w:rsidRDefault="00815ECD" w:rsidP="00815ECD">
      <w:pPr>
        <w:rPr>
          <w:sz w:val="24"/>
          <w:szCs w:val="24"/>
        </w:rPr>
      </w:pPr>
      <w:r>
        <w:rPr>
          <w:sz w:val="24"/>
          <w:szCs w:val="24"/>
        </w:rPr>
        <w:br w:type="page"/>
      </w:r>
    </w:p>
    <w:p w14:paraId="5A844B44" w14:textId="107BE8FB" w:rsidR="00952A1D" w:rsidRDefault="00952A1D" w:rsidP="00952A1D">
      <w:pPr>
        <w:pStyle w:val="Heading2"/>
        <w:spacing w:after="240"/>
      </w:pPr>
      <w:r>
        <w:lastRenderedPageBreak/>
        <w:t>Bratkartoffeln</w:t>
      </w:r>
      <w:r>
        <w:rPr>
          <w:rStyle w:val="FootnoteReference"/>
        </w:rPr>
        <w:footnoteReference w:id="1161"/>
      </w:r>
    </w:p>
    <w:p w14:paraId="2048680A" w14:textId="77777777" w:rsidR="00952A1D" w:rsidRDefault="00952A1D" w:rsidP="00952A1D">
      <w:pPr>
        <w:rPr>
          <w:sz w:val="24"/>
          <w:szCs w:val="24"/>
        </w:rPr>
      </w:pPr>
      <w:r w:rsidRPr="005E216C">
        <w:rPr>
          <w:sz w:val="24"/>
          <w:szCs w:val="24"/>
          <w:u w:val="single"/>
        </w:rPr>
        <w:t>Zutaten</w:t>
      </w:r>
      <w:r>
        <w:rPr>
          <w:sz w:val="24"/>
          <w:szCs w:val="24"/>
        </w:rPr>
        <w:t xml:space="preserve"> für 4 Portionen</w:t>
      </w:r>
    </w:p>
    <w:p w14:paraId="14CC1689" w14:textId="77777777" w:rsidR="00952A1D" w:rsidRDefault="00952A1D" w:rsidP="00952A1D">
      <w:pPr>
        <w:rPr>
          <w:sz w:val="24"/>
          <w:szCs w:val="24"/>
        </w:rPr>
      </w:pPr>
      <w:r>
        <w:rPr>
          <w:sz w:val="24"/>
          <w:szCs w:val="24"/>
        </w:rPr>
        <w:t>1 kg kleine Kartoffeln, festkochend</w:t>
      </w:r>
    </w:p>
    <w:p w14:paraId="74894382" w14:textId="77777777" w:rsidR="00952A1D" w:rsidRDefault="00952A1D" w:rsidP="00952A1D">
      <w:pPr>
        <w:rPr>
          <w:sz w:val="24"/>
          <w:szCs w:val="24"/>
        </w:rPr>
      </w:pPr>
      <w:r>
        <w:rPr>
          <w:sz w:val="24"/>
          <w:szCs w:val="24"/>
        </w:rPr>
        <w:t>Salz, Pfeffer</w:t>
      </w:r>
    </w:p>
    <w:p w14:paraId="50EFC5D7" w14:textId="77777777" w:rsidR="00952A1D" w:rsidRDefault="00952A1D" w:rsidP="00952A1D">
      <w:pPr>
        <w:rPr>
          <w:sz w:val="24"/>
          <w:szCs w:val="24"/>
        </w:rPr>
      </w:pPr>
      <w:r>
        <w:rPr>
          <w:sz w:val="24"/>
          <w:szCs w:val="24"/>
        </w:rPr>
        <w:t>1 TL Kümmel</w:t>
      </w:r>
    </w:p>
    <w:p w14:paraId="1985AD70" w14:textId="77777777" w:rsidR="00952A1D" w:rsidRDefault="00952A1D" w:rsidP="00952A1D">
      <w:pPr>
        <w:rPr>
          <w:sz w:val="24"/>
          <w:szCs w:val="24"/>
        </w:rPr>
      </w:pPr>
      <w:r>
        <w:rPr>
          <w:sz w:val="24"/>
          <w:szCs w:val="24"/>
        </w:rPr>
        <w:t>1 Bund Frühlingszwiebeln</w:t>
      </w:r>
    </w:p>
    <w:p w14:paraId="385B5D7B" w14:textId="77777777" w:rsidR="00952A1D" w:rsidRDefault="00952A1D" w:rsidP="00952A1D">
      <w:pPr>
        <w:rPr>
          <w:sz w:val="24"/>
          <w:szCs w:val="24"/>
        </w:rPr>
      </w:pPr>
      <w:r>
        <w:rPr>
          <w:sz w:val="24"/>
          <w:szCs w:val="24"/>
        </w:rPr>
        <w:t>3 EL Butterschmalz</w:t>
      </w:r>
    </w:p>
    <w:p w14:paraId="241E0F94" w14:textId="77777777" w:rsidR="00952A1D" w:rsidRDefault="00952A1D" w:rsidP="00952A1D">
      <w:pPr>
        <w:rPr>
          <w:sz w:val="24"/>
          <w:szCs w:val="24"/>
        </w:rPr>
      </w:pPr>
      <w:r>
        <w:rPr>
          <w:sz w:val="24"/>
          <w:szCs w:val="24"/>
        </w:rPr>
        <w:t>2 EL frische Thymianblättchen oder 2 TL getrocknete</w:t>
      </w:r>
    </w:p>
    <w:p w14:paraId="304856B7" w14:textId="77777777" w:rsidR="00952A1D" w:rsidRDefault="00952A1D" w:rsidP="00952A1D">
      <w:pPr>
        <w:rPr>
          <w:sz w:val="24"/>
          <w:szCs w:val="24"/>
        </w:rPr>
      </w:pPr>
    </w:p>
    <w:p w14:paraId="62337BED" w14:textId="77777777" w:rsidR="00952A1D" w:rsidRDefault="00952A1D" w:rsidP="00952A1D">
      <w:pPr>
        <w:rPr>
          <w:sz w:val="24"/>
          <w:szCs w:val="24"/>
        </w:rPr>
      </w:pPr>
      <w:r>
        <w:rPr>
          <w:sz w:val="24"/>
          <w:szCs w:val="24"/>
        </w:rPr>
        <w:t>Zubereitung:</w:t>
      </w:r>
      <w:r>
        <w:rPr>
          <w:sz w:val="24"/>
          <w:szCs w:val="24"/>
        </w:rPr>
        <w:tab/>
        <w:t>45 Minuten</w:t>
      </w:r>
    </w:p>
    <w:p w14:paraId="6C261DF1" w14:textId="77777777" w:rsidR="00952A1D" w:rsidRPr="005E216C" w:rsidRDefault="00952A1D" w:rsidP="00B40E8C">
      <w:pPr>
        <w:pStyle w:val="ListParagraph"/>
        <w:numPr>
          <w:ilvl w:val="0"/>
          <w:numId w:val="1859"/>
        </w:numPr>
        <w:spacing w:after="120"/>
        <w:ind w:left="714" w:hanging="357"/>
        <w:contextualSpacing w:val="0"/>
        <w:jc w:val="both"/>
        <w:rPr>
          <w:sz w:val="24"/>
          <w:szCs w:val="24"/>
        </w:rPr>
      </w:pPr>
      <w:r w:rsidRPr="005E216C">
        <w:rPr>
          <w:sz w:val="24"/>
          <w:szCs w:val="24"/>
        </w:rPr>
        <w:t>Die Kartoffeln gründlich waschen und abbürsten. Mit Wasser bedeckt aufsetzen, 1 TL Salz und den Kümmel dazugeben, zugedeckt ca. 20 Minuten garen.</w:t>
      </w:r>
    </w:p>
    <w:p w14:paraId="0D57A781" w14:textId="19B80ADE" w:rsidR="00952A1D" w:rsidRPr="005E216C" w:rsidRDefault="00952A1D" w:rsidP="00B40E8C">
      <w:pPr>
        <w:pStyle w:val="ListParagraph"/>
        <w:numPr>
          <w:ilvl w:val="0"/>
          <w:numId w:val="1859"/>
        </w:numPr>
        <w:spacing w:after="120"/>
        <w:ind w:left="714" w:hanging="357"/>
        <w:contextualSpacing w:val="0"/>
        <w:jc w:val="both"/>
        <w:rPr>
          <w:sz w:val="24"/>
          <w:szCs w:val="24"/>
        </w:rPr>
      </w:pPr>
      <w:r w:rsidRPr="005E216C">
        <w:rPr>
          <w:sz w:val="24"/>
          <w:szCs w:val="24"/>
        </w:rPr>
        <w:t xml:space="preserve">Die Frühlingszwiebeln putzen und waschen. Die weißen </w:t>
      </w:r>
      <w:r w:rsidR="00CC1CAB">
        <w:rPr>
          <w:sz w:val="24"/>
          <w:szCs w:val="24"/>
        </w:rPr>
        <w:t>T</w:t>
      </w:r>
      <w:r w:rsidRPr="005E216C">
        <w:rPr>
          <w:sz w:val="24"/>
          <w:szCs w:val="24"/>
        </w:rPr>
        <w:t>eile hacken, das Grün in dünne Ringe schneiden.</w:t>
      </w:r>
    </w:p>
    <w:p w14:paraId="76C1CA90" w14:textId="77777777" w:rsidR="00952A1D" w:rsidRPr="005E216C" w:rsidRDefault="00952A1D" w:rsidP="00B40E8C">
      <w:pPr>
        <w:pStyle w:val="ListParagraph"/>
        <w:numPr>
          <w:ilvl w:val="0"/>
          <w:numId w:val="1859"/>
        </w:numPr>
        <w:spacing w:after="120"/>
        <w:ind w:left="714" w:hanging="357"/>
        <w:contextualSpacing w:val="0"/>
        <w:jc w:val="both"/>
        <w:rPr>
          <w:sz w:val="24"/>
          <w:szCs w:val="24"/>
        </w:rPr>
      </w:pPr>
      <w:r w:rsidRPr="005E216C">
        <w:rPr>
          <w:sz w:val="24"/>
          <w:szCs w:val="24"/>
        </w:rPr>
        <w:t>Die Kartoffeln abgießen, etwas abkühlen lassen und pellen. In dünne Scheiben schneiden.</w:t>
      </w:r>
    </w:p>
    <w:p w14:paraId="0384FA31" w14:textId="77777777" w:rsidR="00952A1D" w:rsidRPr="005E216C" w:rsidRDefault="00952A1D" w:rsidP="00B40E8C">
      <w:pPr>
        <w:pStyle w:val="ListParagraph"/>
        <w:numPr>
          <w:ilvl w:val="0"/>
          <w:numId w:val="1859"/>
        </w:numPr>
        <w:spacing w:after="120"/>
        <w:ind w:left="714" w:hanging="357"/>
        <w:contextualSpacing w:val="0"/>
        <w:jc w:val="both"/>
        <w:rPr>
          <w:sz w:val="24"/>
          <w:szCs w:val="24"/>
        </w:rPr>
      </w:pPr>
      <w:r w:rsidRPr="005E216C">
        <w:rPr>
          <w:sz w:val="24"/>
          <w:szCs w:val="24"/>
        </w:rPr>
        <w:t>Das Schmalz in zwei großen Pfannen erhitzen, die weißen Zwiebeln andünsten.</w:t>
      </w:r>
    </w:p>
    <w:p w14:paraId="1F7ED14A" w14:textId="77777777" w:rsidR="00952A1D" w:rsidRPr="005E216C" w:rsidRDefault="00952A1D" w:rsidP="00B40E8C">
      <w:pPr>
        <w:pStyle w:val="ListParagraph"/>
        <w:numPr>
          <w:ilvl w:val="0"/>
          <w:numId w:val="1859"/>
        </w:numPr>
        <w:spacing w:after="120"/>
        <w:ind w:left="714" w:hanging="357"/>
        <w:contextualSpacing w:val="0"/>
        <w:jc w:val="both"/>
        <w:rPr>
          <w:sz w:val="24"/>
          <w:szCs w:val="24"/>
        </w:rPr>
      </w:pPr>
      <w:r w:rsidRPr="005E216C">
        <w:rPr>
          <w:sz w:val="24"/>
          <w:szCs w:val="24"/>
        </w:rPr>
        <w:t>Die Kartoffelscheiben in die Pfannen gehen, mit Salz, Thymian und Pfeffer würzen, rundherum knusprig braun braten. Vorsichtig wenden, damit sie nicht zu stark zerfallen. Das Zwiebelgrün untermischen, noch kurz erhitzen.</w:t>
      </w:r>
    </w:p>
    <w:p w14:paraId="5F2FD328" w14:textId="77777777" w:rsidR="00952A1D" w:rsidRDefault="00952A1D" w:rsidP="00952A1D">
      <w:pPr>
        <w:rPr>
          <w:sz w:val="24"/>
          <w:szCs w:val="24"/>
        </w:rPr>
      </w:pPr>
    </w:p>
    <w:p w14:paraId="38018D8C" w14:textId="48C4861D" w:rsidR="00952A1D" w:rsidRDefault="00952A1D" w:rsidP="00952A1D">
      <w:pPr>
        <w:rPr>
          <w:rFonts w:asciiTheme="majorHAnsi" w:eastAsiaTheme="majorEastAsia" w:hAnsiTheme="majorHAnsi" w:cstheme="majorBidi"/>
          <w:color w:val="2F5496" w:themeColor="accent1" w:themeShade="BF"/>
          <w:sz w:val="26"/>
          <w:szCs w:val="26"/>
        </w:rPr>
      </w:pPr>
      <w:r>
        <w:rPr>
          <w:sz w:val="24"/>
          <w:szCs w:val="24"/>
        </w:rPr>
        <w:t>Info:</w:t>
      </w:r>
      <w:r>
        <w:rPr>
          <w:sz w:val="24"/>
          <w:szCs w:val="24"/>
        </w:rPr>
        <w:tab/>
        <w:t>Hauchdünne, rohe Kartoffelscheibchen in heißem Butterschmalz knusprig braten.</w:t>
      </w:r>
      <w:r>
        <w:br w:type="page"/>
      </w:r>
    </w:p>
    <w:p w14:paraId="4701D881" w14:textId="77777777" w:rsidR="009E66AD" w:rsidRDefault="009E66AD" w:rsidP="009E66AD">
      <w:pPr>
        <w:pStyle w:val="Heading2"/>
        <w:spacing w:after="240"/>
      </w:pPr>
      <w:r>
        <w:lastRenderedPageBreak/>
        <w:t>Bratkartoffeln/Brägele</w:t>
      </w:r>
    </w:p>
    <w:p w14:paraId="2CDBB9E3" w14:textId="77777777" w:rsidR="009E66AD" w:rsidRDefault="009E66AD" w:rsidP="009E66AD">
      <w:pPr>
        <w:rPr>
          <w:sz w:val="24"/>
          <w:szCs w:val="24"/>
        </w:rPr>
      </w:pPr>
      <w:r w:rsidRPr="00527ADE">
        <w:rPr>
          <w:sz w:val="24"/>
          <w:szCs w:val="24"/>
          <w:u w:val="single"/>
        </w:rPr>
        <w:t>Zutaten</w:t>
      </w:r>
      <w:r>
        <w:rPr>
          <w:sz w:val="24"/>
          <w:szCs w:val="24"/>
        </w:rPr>
        <w:t xml:space="preserve"> (für 2 Personen):</w:t>
      </w:r>
    </w:p>
    <w:p w14:paraId="0476F7F6" w14:textId="77777777" w:rsidR="009E66AD" w:rsidRDefault="009E66AD" w:rsidP="009E66AD">
      <w:pPr>
        <w:rPr>
          <w:sz w:val="24"/>
          <w:szCs w:val="24"/>
        </w:rPr>
      </w:pPr>
      <w:r>
        <w:rPr>
          <w:sz w:val="24"/>
          <w:szCs w:val="24"/>
        </w:rPr>
        <w:t>500 g Kartoffeln, festkochend (z.B. Ditta, Linda, Nicola)</w:t>
      </w:r>
    </w:p>
    <w:p w14:paraId="63133836" w14:textId="77777777" w:rsidR="009E66AD" w:rsidRDefault="009E66AD" w:rsidP="009E66AD">
      <w:pPr>
        <w:rPr>
          <w:sz w:val="24"/>
          <w:szCs w:val="24"/>
        </w:rPr>
      </w:pPr>
      <w:r>
        <w:rPr>
          <w:sz w:val="24"/>
          <w:szCs w:val="24"/>
        </w:rPr>
        <w:t>¼ TL Kümmel, ganz</w:t>
      </w:r>
    </w:p>
    <w:p w14:paraId="73605105" w14:textId="77777777" w:rsidR="009E66AD" w:rsidRDefault="009E66AD" w:rsidP="009E66AD">
      <w:pPr>
        <w:rPr>
          <w:sz w:val="24"/>
          <w:szCs w:val="24"/>
        </w:rPr>
      </w:pPr>
      <w:r>
        <w:rPr>
          <w:sz w:val="24"/>
          <w:szCs w:val="24"/>
        </w:rPr>
        <w:t>3 EL Butterschmalz</w:t>
      </w:r>
    </w:p>
    <w:p w14:paraId="5111321D" w14:textId="77777777" w:rsidR="009E66AD" w:rsidRDefault="009E66AD" w:rsidP="009E66AD">
      <w:pPr>
        <w:rPr>
          <w:sz w:val="24"/>
          <w:szCs w:val="24"/>
        </w:rPr>
      </w:pPr>
      <w:r>
        <w:rPr>
          <w:sz w:val="24"/>
          <w:szCs w:val="24"/>
        </w:rPr>
        <w:t>Salz und schwarzer Pfeffer aus der Mühle</w:t>
      </w:r>
    </w:p>
    <w:p w14:paraId="1BBC61C6" w14:textId="77777777" w:rsidR="009E66AD" w:rsidRDefault="009E66AD" w:rsidP="009E66AD">
      <w:pPr>
        <w:rPr>
          <w:sz w:val="24"/>
          <w:szCs w:val="24"/>
        </w:rPr>
      </w:pPr>
      <w:r>
        <w:rPr>
          <w:sz w:val="24"/>
          <w:szCs w:val="24"/>
        </w:rPr>
        <w:t>1 kleiner Bund glatte Petersilie (wenn man will)</w:t>
      </w:r>
    </w:p>
    <w:p w14:paraId="24FF973D" w14:textId="77777777" w:rsidR="009E66AD" w:rsidRDefault="009E66AD" w:rsidP="009E66AD">
      <w:pPr>
        <w:rPr>
          <w:sz w:val="24"/>
          <w:szCs w:val="24"/>
        </w:rPr>
      </w:pPr>
    </w:p>
    <w:p w14:paraId="7C59BC60" w14:textId="77777777" w:rsidR="009E66AD" w:rsidRDefault="009E66AD" w:rsidP="009E66AD">
      <w:pPr>
        <w:rPr>
          <w:sz w:val="24"/>
          <w:szCs w:val="24"/>
        </w:rPr>
      </w:pPr>
      <w:r>
        <w:rPr>
          <w:sz w:val="24"/>
          <w:szCs w:val="24"/>
        </w:rPr>
        <w:t>Kochzeit: 20 Minuten, Zubereitungszeit: 20 Minuten</w:t>
      </w:r>
    </w:p>
    <w:p w14:paraId="199C9814" w14:textId="77777777" w:rsidR="009E66AD" w:rsidRPr="00527ADE" w:rsidRDefault="009E66AD" w:rsidP="00B40E8C">
      <w:pPr>
        <w:pStyle w:val="ListParagraph"/>
        <w:numPr>
          <w:ilvl w:val="0"/>
          <w:numId w:val="1627"/>
        </w:numPr>
        <w:spacing w:after="120"/>
        <w:ind w:left="714" w:hanging="357"/>
        <w:contextualSpacing w:val="0"/>
        <w:jc w:val="both"/>
        <w:rPr>
          <w:sz w:val="24"/>
          <w:szCs w:val="24"/>
        </w:rPr>
      </w:pPr>
      <w:r w:rsidRPr="00527ADE">
        <w:rPr>
          <w:sz w:val="24"/>
          <w:szCs w:val="24"/>
        </w:rPr>
        <w:t>Kartoffeln mit Schale in leicht gesalzenem Wasser mit Kümmel weichkochen. Kartoffeln abgießen und ein/zweimal mit kaltem Wasser abbrausen. Noch warm schälen und abkühlen lassen und in kleine dünne Scheiben schneiden.</w:t>
      </w:r>
    </w:p>
    <w:p w14:paraId="2782EBA4" w14:textId="77777777" w:rsidR="009E66AD" w:rsidRPr="00527ADE" w:rsidRDefault="009E66AD" w:rsidP="00B40E8C">
      <w:pPr>
        <w:pStyle w:val="ListParagraph"/>
        <w:numPr>
          <w:ilvl w:val="0"/>
          <w:numId w:val="1627"/>
        </w:numPr>
        <w:spacing w:after="120"/>
        <w:ind w:left="714" w:hanging="357"/>
        <w:contextualSpacing w:val="0"/>
        <w:jc w:val="both"/>
        <w:rPr>
          <w:sz w:val="24"/>
          <w:szCs w:val="24"/>
        </w:rPr>
      </w:pPr>
      <w:r w:rsidRPr="00527ADE">
        <w:rPr>
          <w:sz w:val="24"/>
          <w:szCs w:val="24"/>
        </w:rPr>
        <w:t>Butterschmalz in einer Eisenpfanne erhitzen und die Kartoffeln ins heiße Butterschmalz geben. Bei mittlerer Hitze von beiden Seiten unter Schwenken langsam goldgelb braten.</w:t>
      </w:r>
    </w:p>
    <w:p w14:paraId="6496CB24" w14:textId="77777777" w:rsidR="009E66AD" w:rsidRPr="00527ADE" w:rsidRDefault="009E66AD" w:rsidP="00B40E8C">
      <w:pPr>
        <w:pStyle w:val="ListParagraph"/>
        <w:numPr>
          <w:ilvl w:val="0"/>
          <w:numId w:val="1627"/>
        </w:numPr>
        <w:spacing w:after="120"/>
        <w:ind w:left="714" w:hanging="357"/>
        <w:contextualSpacing w:val="0"/>
        <w:jc w:val="both"/>
        <w:rPr>
          <w:sz w:val="24"/>
          <w:szCs w:val="24"/>
        </w:rPr>
      </w:pPr>
      <w:r w:rsidRPr="00527ADE">
        <w:rPr>
          <w:sz w:val="24"/>
          <w:szCs w:val="24"/>
        </w:rPr>
        <w:t>Zuletzt mit Salz und Pfeffer abschmecken (wer will kann auch etwas Paprikapulver dazugeben). Petersilie waschen und die Stiele entfernen. Die Blätter grob hacken und kurz vor dem Servieren unter die Bratkartoffeln mischen.</w:t>
      </w:r>
    </w:p>
    <w:p w14:paraId="07FC18BF" w14:textId="77777777" w:rsidR="009E66AD" w:rsidRDefault="009E66AD" w:rsidP="009E66AD">
      <w:pPr>
        <w:rPr>
          <w:sz w:val="24"/>
          <w:szCs w:val="24"/>
        </w:rPr>
      </w:pPr>
    </w:p>
    <w:p w14:paraId="6D4E03BE" w14:textId="77777777" w:rsidR="009E66AD" w:rsidRDefault="009E66AD" w:rsidP="009E66AD">
      <w:pPr>
        <w:ind w:left="708" w:hanging="708"/>
        <w:jc w:val="both"/>
        <w:rPr>
          <w:sz w:val="24"/>
          <w:szCs w:val="24"/>
        </w:rPr>
      </w:pPr>
      <w:r>
        <w:rPr>
          <w:sz w:val="24"/>
          <w:szCs w:val="24"/>
        </w:rPr>
        <w:t>Tipp:</w:t>
      </w:r>
      <w:r>
        <w:rPr>
          <w:sz w:val="24"/>
          <w:szCs w:val="24"/>
        </w:rPr>
        <w:tab/>
        <w:t>Am besten eignen sich für Bratkartoffeln die Pellkartoffeln vom Vortag. Wenn das nicht möglich ist, sollten die Kartoffeln zumindest ein paar Stunden vor dem Braten gekocht werden, da die Bratkartoffeln sonst noch zu feucht sind und in der Pfanne verkleben.</w:t>
      </w:r>
    </w:p>
    <w:p w14:paraId="64F27E3E" w14:textId="77777777" w:rsidR="009E66AD" w:rsidRDefault="009E66AD" w:rsidP="009E66AD">
      <w:pPr>
        <w:rPr>
          <w:sz w:val="24"/>
          <w:szCs w:val="24"/>
        </w:rPr>
      </w:pPr>
      <w:r>
        <w:rPr>
          <w:sz w:val="24"/>
          <w:szCs w:val="24"/>
        </w:rPr>
        <w:br w:type="page"/>
      </w:r>
    </w:p>
    <w:p w14:paraId="3D7D7124" w14:textId="3D4F47EC" w:rsidR="00815ECD" w:rsidRDefault="00815ECD" w:rsidP="00815ECD">
      <w:pPr>
        <w:pStyle w:val="Heading2"/>
        <w:spacing w:after="240"/>
      </w:pPr>
      <w:r>
        <w:lastRenderedPageBreak/>
        <w:t>Rösti</w:t>
      </w:r>
      <w:r>
        <w:rPr>
          <w:rStyle w:val="FootnoteReference"/>
        </w:rPr>
        <w:footnoteReference w:id="1162"/>
      </w:r>
      <w:r>
        <w:t xml:space="preserve"> </w:t>
      </w:r>
    </w:p>
    <w:p w14:paraId="106A4913" w14:textId="77777777" w:rsidR="00815ECD" w:rsidRDefault="00815ECD" w:rsidP="00815ECD">
      <w:pPr>
        <w:jc w:val="both"/>
        <w:rPr>
          <w:sz w:val="24"/>
          <w:szCs w:val="24"/>
        </w:rPr>
      </w:pPr>
      <w:r w:rsidRPr="0099105B">
        <w:rPr>
          <w:sz w:val="24"/>
          <w:szCs w:val="24"/>
          <w:u w:val="single"/>
        </w:rPr>
        <w:t>Zutaten</w:t>
      </w:r>
      <w:r>
        <w:rPr>
          <w:sz w:val="24"/>
          <w:szCs w:val="24"/>
        </w:rPr>
        <w:t xml:space="preserve"> (für 4 Portionen):</w:t>
      </w:r>
    </w:p>
    <w:p w14:paraId="58820CF5" w14:textId="77777777" w:rsidR="00815ECD" w:rsidRDefault="00815ECD" w:rsidP="00815ECD">
      <w:pPr>
        <w:jc w:val="both"/>
        <w:rPr>
          <w:sz w:val="24"/>
          <w:szCs w:val="24"/>
        </w:rPr>
      </w:pPr>
      <w:r>
        <w:rPr>
          <w:sz w:val="24"/>
          <w:szCs w:val="24"/>
        </w:rPr>
        <w:t>500 g festkochende Kartoffeln</w:t>
      </w:r>
    </w:p>
    <w:p w14:paraId="1037EF8B" w14:textId="77777777" w:rsidR="00815ECD" w:rsidRDefault="00815ECD" w:rsidP="00815ECD">
      <w:pPr>
        <w:jc w:val="both"/>
        <w:rPr>
          <w:sz w:val="24"/>
          <w:szCs w:val="24"/>
        </w:rPr>
      </w:pPr>
      <w:r>
        <w:rPr>
          <w:sz w:val="24"/>
          <w:szCs w:val="24"/>
        </w:rPr>
        <w:t>Salz, Pfeffer</w:t>
      </w:r>
    </w:p>
    <w:p w14:paraId="4CED677C" w14:textId="77777777" w:rsidR="00815ECD" w:rsidRDefault="00815ECD" w:rsidP="00815ECD">
      <w:pPr>
        <w:jc w:val="both"/>
        <w:rPr>
          <w:sz w:val="24"/>
          <w:szCs w:val="24"/>
        </w:rPr>
      </w:pPr>
      <w:r>
        <w:rPr>
          <w:sz w:val="24"/>
          <w:szCs w:val="24"/>
        </w:rPr>
        <w:t>Muskatnuss</w:t>
      </w:r>
    </w:p>
    <w:p w14:paraId="4AA7DE88" w14:textId="77777777" w:rsidR="00815ECD" w:rsidRDefault="00815ECD" w:rsidP="00815ECD">
      <w:pPr>
        <w:jc w:val="both"/>
        <w:rPr>
          <w:sz w:val="24"/>
          <w:szCs w:val="24"/>
        </w:rPr>
      </w:pPr>
      <w:r>
        <w:rPr>
          <w:sz w:val="24"/>
          <w:szCs w:val="24"/>
        </w:rPr>
        <w:t>1-2 EL Öl</w:t>
      </w:r>
    </w:p>
    <w:p w14:paraId="2510E31F" w14:textId="77777777" w:rsidR="00815ECD" w:rsidRDefault="00815ECD" w:rsidP="00815ECD">
      <w:pPr>
        <w:jc w:val="both"/>
        <w:rPr>
          <w:sz w:val="24"/>
          <w:szCs w:val="24"/>
        </w:rPr>
      </w:pPr>
    </w:p>
    <w:p w14:paraId="13E5DC54" w14:textId="77777777" w:rsidR="00815ECD" w:rsidRDefault="00815ECD" w:rsidP="00815ECD">
      <w:pPr>
        <w:jc w:val="both"/>
        <w:rPr>
          <w:sz w:val="24"/>
          <w:szCs w:val="24"/>
        </w:rPr>
      </w:pPr>
      <w:r>
        <w:rPr>
          <w:sz w:val="24"/>
          <w:szCs w:val="24"/>
        </w:rPr>
        <w:t>Zubereitung:</w:t>
      </w:r>
    </w:p>
    <w:p w14:paraId="7442419A" w14:textId="77777777" w:rsidR="00815ECD" w:rsidRPr="00C32DB5" w:rsidRDefault="00815ECD" w:rsidP="00B40E8C">
      <w:pPr>
        <w:pStyle w:val="ListParagraph"/>
        <w:numPr>
          <w:ilvl w:val="0"/>
          <w:numId w:val="1195"/>
        </w:numPr>
        <w:spacing w:after="120"/>
        <w:ind w:left="714" w:hanging="357"/>
        <w:contextualSpacing w:val="0"/>
        <w:jc w:val="both"/>
        <w:rPr>
          <w:sz w:val="24"/>
          <w:szCs w:val="24"/>
        </w:rPr>
      </w:pPr>
      <w:r w:rsidRPr="00C32DB5">
        <w:rPr>
          <w:sz w:val="24"/>
          <w:szCs w:val="24"/>
        </w:rPr>
        <w:t>Die Kartoffeln waschen, schälen und auf der Gemüsereibe in feine Streifen raspeln. Die Kartoffelstreifen mit etwas Salz, Pfeffer und Muskatnuss würzen und einige Minuten ziehen lassen. Das austretende Wasser mit den Händen gut ausdrücken.</w:t>
      </w:r>
    </w:p>
    <w:p w14:paraId="2CDBAEE7" w14:textId="77777777" w:rsidR="00815ECD" w:rsidRPr="00C32DB5" w:rsidRDefault="00815ECD" w:rsidP="00B40E8C">
      <w:pPr>
        <w:pStyle w:val="ListParagraph"/>
        <w:numPr>
          <w:ilvl w:val="0"/>
          <w:numId w:val="1195"/>
        </w:numPr>
        <w:spacing w:after="120"/>
        <w:ind w:left="714" w:hanging="357"/>
        <w:contextualSpacing w:val="0"/>
        <w:jc w:val="both"/>
        <w:rPr>
          <w:sz w:val="24"/>
          <w:szCs w:val="24"/>
        </w:rPr>
      </w:pPr>
      <w:r w:rsidRPr="00C32DB5">
        <w:rPr>
          <w:sz w:val="24"/>
          <w:szCs w:val="24"/>
        </w:rPr>
        <w:t>Das Öl in einer Pfanne erhitzen. Die Kartoffelstreifen hineingeben, gleichmäßig etwa ½ cm dick verteilen und etwas andrücken. Die Rösti bei mittlerer Hitze etwa 4 Minuten goldbraun anbraten. Zum Wenden die Rösti aus der Pfanne auf einen Teller gleiten lassen, die umgedrehte Pfanne darüberlegen du die Rösti wieder in die Pfanne stürzen. Etwas Öl hinzufügen du die andere Seite ebenfalls langsam goldbraun braten. Die Rösti herausnehmen und auf Küchenpapier abtropfen lassen.</w:t>
      </w:r>
    </w:p>
    <w:p w14:paraId="02D1946F" w14:textId="77777777" w:rsidR="00815ECD" w:rsidRPr="00C32DB5" w:rsidRDefault="00815ECD" w:rsidP="00B40E8C">
      <w:pPr>
        <w:pStyle w:val="ListParagraph"/>
        <w:numPr>
          <w:ilvl w:val="0"/>
          <w:numId w:val="1195"/>
        </w:numPr>
        <w:spacing w:after="120"/>
        <w:ind w:left="714" w:hanging="357"/>
        <w:contextualSpacing w:val="0"/>
        <w:jc w:val="both"/>
        <w:rPr>
          <w:sz w:val="24"/>
          <w:szCs w:val="24"/>
        </w:rPr>
      </w:pPr>
      <w:r w:rsidRPr="00C32DB5">
        <w:rPr>
          <w:sz w:val="24"/>
          <w:szCs w:val="24"/>
        </w:rPr>
        <w:t>Man kann auch gegarte Kartoffeln nehmen. Dazu die Kartoffeln am Vortag kochen und kalt werden lassen. Am nächsten Tag reiben, mit Salz, Pfeffer und Muskatnuss würzen. Und die Rösti in der Pfanne in 3 EL Öl auf beiden Seiten knusprig braun braten.</w:t>
      </w:r>
    </w:p>
    <w:p w14:paraId="3D3828DC" w14:textId="77777777" w:rsidR="00815ECD" w:rsidRDefault="00815ECD" w:rsidP="00815ECD">
      <w:pPr>
        <w:jc w:val="both"/>
        <w:rPr>
          <w:sz w:val="24"/>
          <w:szCs w:val="24"/>
        </w:rPr>
      </w:pPr>
    </w:p>
    <w:p w14:paraId="2E846527" w14:textId="77777777" w:rsidR="00815ECD" w:rsidRPr="00F24356" w:rsidRDefault="00815ECD" w:rsidP="00815ECD">
      <w:pPr>
        <w:jc w:val="both"/>
        <w:rPr>
          <w:sz w:val="24"/>
          <w:szCs w:val="24"/>
        </w:rPr>
      </w:pPr>
      <w:r w:rsidRPr="00F24356">
        <w:rPr>
          <w:sz w:val="24"/>
          <w:szCs w:val="24"/>
        </w:rPr>
        <w:br w:type="page"/>
      </w:r>
    </w:p>
    <w:p w14:paraId="282962DC" w14:textId="77777777" w:rsidR="00815ECD" w:rsidRPr="0088361D" w:rsidRDefault="00815ECD" w:rsidP="00815ECD">
      <w:pPr>
        <w:pStyle w:val="Heading2"/>
        <w:spacing w:after="240"/>
      </w:pPr>
      <w:r>
        <w:lastRenderedPageBreak/>
        <w:t>Röstkartoffeln mit Karamell und Backpflaumen</w:t>
      </w:r>
      <w:r>
        <w:rPr>
          <w:rStyle w:val="FootnoteReference"/>
        </w:rPr>
        <w:footnoteReference w:id="1163"/>
      </w:r>
      <w:r>
        <w:t xml:space="preserve"> </w:t>
      </w:r>
    </w:p>
    <w:p w14:paraId="56C255A8" w14:textId="77777777" w:rsidR="00815ECD" w:rsidRDefault="00815ECD" w:rsidP="00815ECD">
      <w:pPr>
        <w:rPr>
          <w:sz w:val="24"/>
          <w:szCs w:val="24"/>
        </w:rPr>
      </w:pPr>
      <w:r w:rsidRPr="00C91400">
        <w:rPr>
          <w:sz w:val="24"/>
          <w:szCs w:val="24"/>
          <w:u w:val="single"/>
        </w:rPr>
        <w:t xml:space="preserve">Zutaten </w:t>
      </w:r>
      <w:r>
        <w:rPr>
          <w:sz w:val="24"/>
          <w:szCs w:val="24"/>
          <w:u w:val="single"/>
        </w:rPr>
        <w:t>(</w:t>
      </w:r>
      <w:r>
        <w:rPr>
          <w:sz w:val="24"/>
          <w:szCs w:val="24"/>
        </w:rPr>
        <w:t>für 4 Portionen):</w:t>
      </w:r>
    </w:p>
    <w:p w14:paraId="785CEFA9" w14:textId="77777777" w:rsidR="00815ECD" w:rsidRDefault="00815ECD" w:rsidP="00815ECD">
      <w:pPr>
        <w:rPr>
          <w:sz w:val="24"/>
          <w:szCs w:val="24"/>
        </w:rPr>
      </w:pPr>
      <w:r>
        <w:rPr>
          <w:sz w:val="24"/>
          <w:szCs w:val="24"/>
        </w:rPr>
        <w:t>1 kg mehlig kochende Kartoffeln</w:t>
      </w:r>
    </w:p>
    <w:p w14:paraId="20631A3C" w14:textId="77777777" w:rsidR="00815ECD" w:rsidRDefault="00815ECD" w:rsidP="00815ECD">
      <w:pPr>
        <w:rPr>
          <w:sz w:val="24"/>
          <w:szCs w:val="24"/>
        </w:rPr>
      </w:pPr>
      <w:r>
        <w:rPr>
          <w:sz w:val="24"/>
          <w:szCs w:val="24"/>
        </w:rPr>
        <w:t>120 g Gänseschmalz</w:t>
      </w:r>
    </w:p>
    <w:p w14:paraId="14F242BF" w14:textId="77777777" w:rsidR="00815ECD" w:rsidRDefault="00815ECD" w:rsidP="00815ECD">
      <w:pPr>
        <w:rPr>
          <w:sz w:val="24"/>
          <w:szCs w:val="24"/>
        </w:rPr>
      </w:pPr>
      <w:r>
        <w:rPr>
          <w:sz w:val="24"/>
          <w:szCs w:val="24"/>
        </w:rPr>
        <w:t>150 g weiche Backpflaumen, entsteint</w:t>
      </w:r>
    </w:p>
    <w:p w14:paraId="2CF74FC9" w14:textId="77777777" w:rsidR="00815ECD" w:rsidRDefault="00815ECD" w:rsidP="00815ECD">
      <w:pPr>
        <w:rPr>
          <w:sz w:val="24"/>
          <w:szCs w:val="24"/>
        </w:rPr>
      </w:pPr>
      <w:r>
        <w:rPr>
          <w:sz w:val="24"/>
          <w:szCs w:val="24"/>
        </w:rPr>
        <w:t>90 g Zucker</w:t>
      </w:r>
    </w:p>
    <w:p w14:paraId="26BCA6EA" w14:textId="77777777" w:rsidR="00815ECD" w:rsidRDefault="00815ECD" w:rsidP="00815ECD">
      <w:pPr>
        <w:rPr>
          <w:sz w:val="24"/>
          <w:szCs w:val="24"/>
        </w:rPr>
      </w:pPr>
      <w:r>
        <w:rPr>
          <w:sz w:val="24"/>
          <w:szCs w:val="24"/>
        </w:rPr>
        <w:t>50 ml eiskaltes Wasser</w:t>
      </w:r>
    </w:p>
    <w:p w14:paraId="2E5C3121" w14:textId="77777777" w:rsidR="00815ECD" w:rsidRDefault="00815ECD" w:rsidP="00815ECD">
      <w:pPr>
        <w:rPr>
          <w:sz w:val="24"/>
          <w:szCs w:val="24"/>
        </w:rPr>
      </w:pPr>
      <w:r>
        <w:rPr>
          <w:sz w:val="24"/>
          <w:szCs w:val="24"/>
        </w:rPr>
        <w:t>Salz</w:t>
      </w:r>
    </w:p>
    <w:p w14:paraId="21D59BD4" w14:textId="77777777" w:rsidR="00815ECD" w:rsidRDefault="00815ECD" w:rsidP="00815ECD">
      <w:pPr>
        <w:rPr>
          <w:sz w:val="24"/>
          <w:szCs w:val="24"/>
        </w:rPr>
      </w:pPr>
    </w:p>
    <w:p w14:paraId="1AC7C984" w14:textId="77777777" w:rsidR="00815ECD" w:rsidRDefault="00815ECD" w:rsidP="00815ECD">
      <w:pPr>
        <w:rPr>
          <w:sz w:val="24"/>
          <w:szCs w:val="24"/>
        </w:rPr>
      </w:pPr>
      <w:r>
        <w:rPr>
          <w:sz w:val="24"/>
          <w:szCs w:val="24"/>
        </w:rPr>
        <w:t>Zubereitung:</w:t>
      </w:r>
    </w:p>
    <w:p w14:paraId="7D8A9AF3" w14:textId="77777777" w:rsidR="00815ECD" w:rsidRDefault="00815ECD" w:rsidP="00B40E8C">
      <w:pPr>
        <w:pStyle w:val="ListParagraph"/>
        <w:numPr>
          <w:ilvl w:val="0"/>
          <w:numId w:val="756"/>
        </w:numPr>
        <w:spacing w:after="120"/>
        <w:ind w:left="714" w:hanging="357"/>
        <w:contextualSpacing w:val="0"/>
        <w:jc w:val="both"/>
        <w:rPr>
          <w:sz w:val="24"/>
          <w:szCs w:val="24"/>
        </w:rPr>
      </w:pPr>
      <w:r w:rsidRPr="004452B0">
        <w:rPr>
          <w:sz w:val="24"/>
          <w:szCs w:val="24"/>
        </w:rPr>
        <w:t>Den Backofen auf 240 Grad vorheizen.</w:t>
      </w:r>
    </w:p>
    <w:p w14:paraId="49675FDA" w14:textId="77777777" w:rsidR="00815ECD" w:rsidRPr="004452B0" w:rsidRDefault="00815ECD" w:rsidP="00B40E8C">
      <w:pPr>
        <w:pStyle w:val="ListParagraph"/>
        <w:numPr>
          <w:ilvl w:val="0"/>
          <w:numId w:val="756"/>
        </w:numPr>
        <w:spacing w:after="120"/>
        <w:ind w:left="714" w:hanging="357"/>
        <w:contextualSpacing w:val="0"/>
        <w:jc w:val="both"/>
        <w:rPr>
          <w:sz w:val="24"/>
          <w:szCs w:val="24"/>
        </w:rPr>
      </w:pPr>
      <w:r w:rsidRPr="004452B0">
        <w:rPr>
          <w:sz w:val="24"/>
          <w:szCs w:val="24"/>
        </w:rPr>
        <w:t>Die Kartoffeln schälen, kleinere ganz lassen, größere halbieren. Unter fließendem kaltem Wasser abspülen, in einen großen, mit reichlich kaltem Wasser gefüllten Topf legen, zum Kochen bringen und 8-10 Minuten köcheln lassen. In ein Sieb abgießen, gut abtropfen lassen und das Sieb danach schwenken, um die Kartoffeln aufzurauen.</w:t>
      </w:r>
    </w:p>
    <w:p w14:paraId="1DD5068A" w14:textId="77777777" w:rsidR="00815ECD" w:rsidRPr="004452B0" w:rsidRDefault="00815ECD" w:rsidP="00B40E8C">
      <w:pPr>
        <w:pStyle w:val="ListParagraph"/>
        <w:numPr>
          <w:ilvl w:val="0"/>
          <w:numId w:val="756"/>
        </w:numPr>
        <w:spacing w:after="120"/>
        <w:ind w:left="714" w:hanging="357"/>
        <w:contextualSpacing w:val="0"/>
        <w:jc w:val="both"/>
        <w:rPr>
          <w:sz w:val="24"/>
          <w:szCs w:val="24"/>
        </w:rPr>
      </w:pPr>
      <w:r w:rsidRPr="004452B0">
        <w:rPr>
          <w:sz w:val="24"/>
          <w:szCs w:val="24"/>
        </w:rPr>
        <w:t>Das Schmalz in eine ofenfeste Form geben und etwa 8 Minuten im Backofen erhitzen, bis es raucht. Die Form herausnehmen, die Kartoffeln mit einer Zange in das heiße Fett legen und darin wenden. Die Backofentemperatur auf 200 Grad reduzieren, die Form auf der obersten Schiene einschieben und die Kartoffeln unter gelegentlichem Wenden 50-65 Minuten rösten, bis sie goldbraun und knusprig sind.</w:t>
      </w:r>
    </w:p>
    <w:p w14:paraId="10689588" w14:textId="77777777" w:rsidR="00815ECD" w:rsidRPr="004452B0" w:rsidRDefault="00815ECD" w:rsidP="00B40E8C">
      <w:pPr>
        <w:pStyle w:val="ListParagraph"/>
        <w:numPr>
          <w:ilvl w:val="0"/>
          <w:numId w:val="756"/>
        </w:numPr>
        <w:spacing w:after="120"/>
        <w:ind w:left="714" w:hanging="357"/>
        <w:contextualSpacing w:val="0"/>
        <w:jc w:val="both"/>
        <w:rPr>
          <w:sz w:val="24"/>
          <w:szCs w:val="24"/>
        </w:rPr>
      </w:pPr>
      <w:r w:rsidRPr="004452B0">
        <w:rPr>
          <w:sz w:val="24"/>
          <w:szCs w:val="24"/>
        </w:rPr>
        <w:t>Wenn die Kartoffeln fast fertig sind, die Form aus dem Ofen nehmen und den größten Teil des Fetts in eine hitzebeständige Schüssel abgießen. ½ TL Salz und die Pflaumen zu den Kartoffeln geben und die Fettpfanne für weitere 5 Minuten in den Ofen schieben.</w:t>
      </w:r>
    </w:p>
    <w:p w14:paraId="173D3B21" w14:textId="77777777" w:rsidR="00815ECD" w:rsidRPr="004452B0" w:rsidRDefault="00815ECD" w:rsidP="00B40E8C">
      <w:pPr>
        <w:pStyle w:val="ListParagraph"/>
        <w:numPr>
          <w:ilvl w:val="0"/>
          <w:numId w:val="756"/>
        </w:numPr>
        <w:spacing w:after="120"/>
        <w:ind w:left="714" w:hanging="357"/>
        <w:contextualSpacing w:val="0"/>
        <w:jc w:val="both"/>
        <w:rPr>
          <w:sz w:val="24"/>
          <w:szCs w:val="24"/>
        </w:rPr>
      </w:pPr>
      <w:r w:rsidRPr="004452B0">
        <w:rPr>
          <w:sz w:val="24"/>
          <w:szCs w:val="24"/>
        </w:rPr>
        <w:t>Inzwischen den Karamell herstellen. Dafür den Zucker in einem Topf mit schwerem Boden bei mittlerer Temperatur erhitzen, bis er schön gebräunt ist. Dabei nicht umrühren und den Zucker ständig im Auge behalten. Den Topf anschließend vom Herd nehmen und sofort das Eiswasser hineingießen, um den Kochvorgang zu stoppen. Den Topf dabei weit vom Körper weghalten, um den Spritzern auszuweichen. De Karamell wieder auf die Herdplatte stellen und Klümpchen unter Rühren auflösen.</w:t>
      </w:r>
    </w:p>
    <w:p w14:paraId="231227B9" w14:textId="77777777" w:rsidR="00815ECD" w:rsidRDefault="00815ECD" w:rsidP="00B40E8C">
      <w:pPr>
        <w:pStyle w:val="ListParagraph"/>
        <w:numPr>
          <w:ilvl w:val="0"/>
          <w:numId w:val="756"/>
        </w:numPr>
        <w:spacing w:after="120"/>
        <w:ind w:left="714" w:hanging="357"/>
        <w:contextualSpacing w:val="0"/>
        <w:jc w:val="both"/>
        <w:rPr>
          <w:sz w:val="24"/>
          <w:szCs w:val="24"/>
        </w:rPr>
      </w:pPr>
      <w:r w:rsidRPr="004452B0">
        <w:rPr>
          <w:sz w:val="24"/>
          <w:szCs w:val="24"/>
        </w:rPr>
        <w:t>Den Karamell unter die Kartoffeln mischen, alles in eine Servierschüssel füllen und sofort auf den Tisch bringen.</w:t>
      </w:r>
    </w:p>
    <w:p w14:paraId="0A8AA9AB" w14:textId="77777777" w:rsidR="00815ECD" w:rsidRDefault="00815ECD" w:rsidP="00815ECD">
      <w:pPr>
        <w:rPr>
          <w:sz w:val="24"/>
          <w:szCs w:val="24"/>
        </w:rPr>
      </w:pPr>
      <w:r>
        <w:rPr>
          <w:sz w:val="24"/>
          <w:szCs w:val="24"/>
        </w:rPr>
        <w:br w:type="page"/>
      </w:r>
    </w:p>
    <w:p w14:paraId="049BC736" w14:textId="77777777" w:rsidR="00815ECD" w:rsidRDefault="00815ECD" w:rsidP="00815ECD">
      <w:pPr>
        <w:pStyle w:val="Heading2"/>
        <w:spacing w:after="240"/>
      </w:pPr>
      <w:r w:rsidRPr="00230190">
        <w:lastRenderedPageBreak/>
        <w:t>Scharfe Röstkartoffeln</w:t>
      </w:r>
      <w:r>
        <w:rPr>
          <w:rStyle w:val="FootnoteReference"/>
        </w:rPr>
        <w:footnoteReference w:id="1164"/>
      </w:r>
    </w:p>
    <w:p w14:paraId="67361E09" w14:textId="77777777" w:rsidR="00815ECD" w:rsidRDefault="00815ECD" w:rsidP="00815ECD">
      <w:pPr>
        <w:rPr>
          <w:sz w:val="24"/>
          <w:szCs w:val="24"/>
        </w:rPr>
      </w:pPr>
      <w:r w:rsidRPr="00FF53E4">
        <w:rPr>
          <w:sz w:val="24"/>
          <w:szCs w:val="24"/>
          <w:u w:val="single"/>
        </w:rPr>
        <w:t>Zutaten</w:t>
      </w:r>
      <w:r>
        <w:rPr>
          <w:sz w:val="24"/>
          <w:szCs w:val="24"/>
        </w:rPr>
        <w:t xml:space="preserve"> (für 4 Portionen als Beilage):</w:t>
      </w:r>
    </w:p>
    <w:p w14:paraId="222B1AAF" w14:textId="77777777" w:rsidR="00815ECD" w:rsidRDefault="00815ECD" w:rsidP="00815ECD">
      <w:pPr>
        <w:rPr>
          <w:sz w:val="24"/>
          <w:szCs w:val="24"/>
        </w:rPr>
      </w:pPr>
      <w:r>
        <w:rPr>
          <w:sz w:val="24"/>
          <w:szCs w:val="24"/>
        </w:rPr>
        <w:t>900 g mehligkochende Kartoffeln, ungeschält in 2,5 cm große Würfel geschnitten</w:t>
      </w:r>
    </w:p>
    <w:p w14:paraId="6AAB7620" w14:textId="77777777" w:rsidR="00815ECD" w:rsidRDefault="00815ECD" w:rsidP="00815ECD">
      <w:pPr>
        <w:rPr>
          <w:sz w:val="24"/>
          <w:szCs w:val="24"/>
        </w:rPr>
      </w:pPr>
      <w:r>
        <w:rPr>
          <w:sz w:val="24"/>
          <w:szCs w:val="24"/>
        </w:rPr>
        <w:t>50 g Rosen-Harissa</w:t>
      </w:r>
    </w:p>
    <w:p w14:paraId="4EDF9F90" w14:textId="77777777" w:rsidR="00815ECD" w:rsidRDefault="00815ECD" w:rsidP="00815ECD">
      <w:pPr>
        <w:rPr>
          <w:sz w:val="24"/>
          <w:szCs w:val="24"/>
        </w:rPr>
      </w:pPr>
      <w:r>
        <w:rPr>
          <w:sz w:val="24"/>
          <w:szCs w:val="24"/>
        </w:rPr>
        <w:t>1 Knoblauchzehe, zerdrückt</w:t>
      </w:r>
    </w:p>
    <w:p w14:paraId="73F92D67" w14:textId="77777777" w:rsidR="00815ECD" w:rsidRDefault="00815ECD" w:rsidP="00815ECD">
      <w:pPr>
        <w:rPr>
          <w:sz w:val="24"/>
          <w:szCs w:val="24"/>
        </w:rPr>
      </w:pPr>
      <w:r>
        <w:rPr>
          <w:sz w:val="24"/>
          <w:szCs w:val="24"/>
        </w:rPr>
        <w:t>3 EL Olivenöl</w:t>
      </w:r>
    </w:p>
    <w:p w14:paraId="394FBD4F" w14:textId="77777777" w:rsidR="00815ECD" w:rsidRDefault="00815ECD" w:rsidP="00815ECD">
      <w:pPr>
        <w:rPr>
          <w:sz w:val="24"/>
          <w:szCs w:val="24"/>
        </w:rPr>
      </w:pPr>
      <w:r>
        <w:rPr>
          <w:sz w:val="24"/>
          <w:szCs w:val="24"/>
        </w:rPr>
        <w:t>1,5 EL feine Schnittlauchröllchen</w:t>
      </w:r>
    </w:p>
    <w:p w14:paraId="431E40F6" w14:textId="77777777" w:rsidR="00815ECD" w:rsidRDefault="00815ECD" w:rsidP="00815ECD">
      <w:pPr>
        <w:rPr>
          <w:sz w:val="24"/>
          <w:szCs w:val="24"/>
        </w:rPr>
      </w:pPr>
      <w:r>
        <w:rPr>
          <w:sz w:val="24"/>
          <w:szCs w:val="24"/>
        </w:rPr>
        <w:t>1,5 EL schwarzer oder weißer Sesam, geröstet</w:t>
      </w:r>
    </w:p>
    <w:p w14:paraId="7AAEFF38" w14:textId="77777777" w:rsidR="00815ECD" w:rsidRDefault="00815ECD" w:rsidP="00815ECD">
      <w:pPr>
        <w:rPr>
          <w:sz w:val="24"/>
          <w:szCs w:val="24"/>
        </w:rPr>
      </w:pPr>
      <w:r>
        <w:rPr>
          <w:sz w:val="24"/>
          <w:szCs w:val="24"/>
        </w:rPr>
        <w:t>Salz, Pfeffer</w:t>
      </w:r>
    </w:p>
    <w:p w14:paraId="26821017" w14:textId="77777777" w:rsidR="00815ECD" w:rsidRDefault="00815ECD" w:rsidP="00815ECD">
      <w:pPr>
        <w:rPr>
          <w:sz w:val="24"/>
          <w:szCs w:val="24"/>
        </w:rPr>
      </w:pPr>
    </w:p>
    <w:p w14:paraId="66B008DC" w14:textId="77777777" w:rsidR="00815ECD" w:rsidRPr="00FF53E4" w:rsidRDefault="00815ECD" w:rsidP="00815ECD">
      <w:pPr>
        <w:rPr>
          <w:i/>
          <w:iCs/>
          <w:sz w:val="24"/>
          <w:szCs w:val="24"/>
        </w:rPr>
      </w:pPr>
      <w:r w:rsidRPr="00FF53E4">
        <w:rPr>
          <w:i/>
          <w:iCs/>
          <w:sz w:val="24"/>
          <w:szCs w:val="24"/>
        </w:rPr>
        <w:t>Für das Dressing:</w:t>
      </w:r>
    </w:p>
    <w:p w14:paraId="0A50DD35" w14:textId="77777777" w:rsidR="00815ECD" w:rsidRDefault="00815ECD" w:rsidP="00815ECD">
      <w:pPr>
        <w:rPr>
          <w:sz w:val="24"/>
          <w:szCs w:val="24"/>
        </w:rPr>
      </w:pPr>
      <w:r>
        <w:rPr>
          <w:sz w:val="24"/>
          <w:szCs w:val="24"/>
        </w:rPr>
        <w:t>60 g Tahin, gründlich durchgerührt</w:t>
      </w:r>
    </w:p>
    <w:p w14:paraId="5B42E257" w14:textId="77777777" w:rsidR="00815ECD" w:rsidRDefault="00815ECD" w:rsidP="00815ECD">
      <w:pPr>
        <w:rPr>
          <w:sz w:val="24"/>
          <w:szCs w:val="24"/>
        </w:rPr>
      </w:pPr>
      <w:r>
        <w:rPr>
          <w:sz w:val="24"/>
          <w:szCs w:val="24"/>
        </w:rPr>
        <w:t>2 EL Sojasauce</w:t>
      </w:r>
    </w:p>
    <w:p w14:paraId="2FF20444" w14:textId="77777777" w:rsidR="00815ECD" w:rsidRDefault="00815ECD" w:rsidP="00815ECD">
      <w:pPr>
        <w:rPr>
          <w:sz w:val="24"/>
          <w:szCs w:val="24"/>
        </w:rPr>
      </w:pPr>
      <w:r>
        <w:rPr>
          <w:sz w:val="24"/>
          <w:szCs w:val="24"/>
        </w:rPr>
        <w:t>1,5 EL Ahornsirup</w:t>
      </w:r>
    </w:p>
    <w:p w14:paraId="729A6451" w14:textId="77777777" w:rsidR="00815ECD" w:rsidRDefault="00815ECD" w:rsidP="00815ECD">
      <w:pPr>
        <w:rPr>
          <w:sz w:val="24"/>
          <w:szCs w:val="24"/>
        </w:rPr>
      </w:pPr>
      <w:r>
        <w:rPr>
          <w:sz w:val="24"/>
          <w:szCs w:val="24"/>
        </w:rPr>
        <w:t>1,5 EL Reisessig</w:t>
      </w:r>
    </w:p>
    <w:p w14:paraId="2807596F" w14:textId="77777777" w:rsidR="00815ECD" w:rsidRDefault="00815ECD" w:rsidP="00815ECD">
      <w:pPr>
        <w:rPr>
          <w:sz w:val="24"/>
          <w:szCs w:val="24"/>
        </w:rPr>
      </w:pPr>
    </w:p>
    <w:p w14:paraId="3CFEC147" w14:textId="77777777" w:rsidR="00815ECD" w:rsidRDefault="00815ECD" w:rsidP="00815ECD">
      <w:pPr>
        <w:rPr>
          <w:sz w:val="24"/>
          <w:szCs w:val="24"/>
        </w:rPr>
      </w:pPr>
      <w:r>
        <w:rPr>
          <w:sz w:val="24"/>
          <w:szCs w:val="24"/>
        </w:rPr>
        <w:t>Zubereitung:</w:t>
      </w:r>
    </w:p>
    <w:p w14:paraId="1449A55A" w14:textId="77777777" w:rsidR="00815ECD" w:rsidRPr="00A3300A" w:rsidRDefault="00815ECD" w:rsidP="00B40E8C">
      <w:pPr>
        <w:pStyle w:val="ListParagraph"/>
        <w:numPr>
          <w:ilvl w:val="0"/>
          <w:numId w:val="1536"/>
        </w:numPr>
        <w:spacing w:after="120"/>
        <w:ind w:left="714" w:hanging="357"/>
        <w:contextualSpacing w:val="0"/>
        <w:jc w:val="both"/>
        <w:rPr>
          <w:sz w:val="24"/>
          <w:szCs w:val="24"/>
        </w:rPr>
      </w:pPr>
      <w:r w:rsidRPr="00A3300A">
        <w:rPr>
          <w:sz w:val="24"/>
          <w:szCs w:val="24"/>
        </w:rPr>
        <w:t>Den Backofen auf 240 Grad (Umluft) vorheizen.</w:t>
      </w:r>
    </w:p>
    <w:p w14:paraId="68591807" w14:textId="77777777" w:rsidR="00815ECD" w:rsidRPr="00A3300A" w:rsidRDefault="00815ECD" w:rsidP="00B40E8C">
      <w:pPr>
        <w:pStyle w:val="ListParagraph"/>
        <w:numPr>
          <w:ilvl w:val="0"/>
          <w:numId w:val="1536"/>
        </w:numPr>
        <w:spacing w:after="120"/>
        <w:ind w:left="714" w:hanging="357"/>
        <w:contextualSpacing w:val="0"/>
        <w:jc w:val="both"/>
        <w:rPr>
          <w:sz w:val="24"/>
          <w:szCs w:val="24"/>
        </w:rPr>
      </w:pPr>
      <w:r w:rsidRPr="00A3300A">
        <w:rPr>
          <w:sz w:val="24"/>
          <w:szCs w:val="24"/>
        </w:rPr>
        <w:t>Die ersten vier Zutaten mit ¾ TL Salz und einer Prise Pfeffer sorgfältig mischen. Auf ein mit Backpapier bedecktes Blech geben und so weit wie möglich verteilen, dann fest mit Alufolie zudecken und 15 Minuten rösten.</w:t>
      </w:r>
    </w:p>
    <w:p w14:paraId="3CFBB66F" w14:textId="77777777" w:rsidR="00815ECD" w:rsidRPr="00A3300A" w:rsidRDefault="00815ECD" w:rsidP="00B40E8C">
      <w:pPr>
        <w:pStyle w:val="ListParagraph"/>
        <w:numPr>
          <w:ilvl w:val="0"/>
          <w:numId w:val="1536"/>
        </w:numPr>
        <w:spacing w:after="120"/>
        <w:ind w:left="714" w:hanging="357"/>
        <w:contextualSpacing w:val="0"/>
        <w:jc w:val="both"/>
        <w:rPr>
          <w:sz w:val="24"/>
          <w:szCs w:val="24"/>
        </w:rPr>
      </w:pPr>
      <w:r w:rsidRPr="00A3300A">
        <w:rPr>
          <w:sz w:val="24"/>
          <w:szCs w:val="24"/>
        </w:rPr>
        <w:t>Die Folie entfernen. Die Ofentemperatur auf 200 Grad reduzieren. Die Kartoffeln offen weitere 25 Minuten rösten, bis sie durchgegart und schön gebräunt sind; nach der Hälfte der Zeit einmal durchrühren.</w:t>
      </w:r>
    </w:p>
    <w:p w14:paraId="1F929DC3" w14:textId="77777777" w:rsidR="00815ECD" w:rsidRPr="00A3300A" w:rsidRDefault="00815ECD" w:rsidP="00B40E8C">
      <w:pPr>
        <w:pStyle w:val="ListParagraph"/>
        <w:numPr>
          <w:ilvl w:val="0"/>
          <w:numId w:val="1536"/>
        </w:numPr>
        <w:spacing w:after="120"/>
        <w:ind w:left="714" w:hanging="357"/>
        <w:contextualSpacing w:val="0"/>
        <w:jc w:val="both"/>
        <w:rPr>
          <w:sz w:val="24"/>
          <w:szCs w:val="24"/>
        </w:rPr>
      </w:pPr>
      <w:r w:rsidRPr="00A3300A">
        <w:rPr>
          <w:sz w:val="24"/>
          <w:szCs w:val="24"/>
        </w:rPr>
        <w:t>Mit einem Schneebesen die Zutaten für das Dressing mit 1 EL Wasser glatt rühren.</w:t>
      </w:r>
    </w:p>
    <w:p w14:paraId="56BB08B9" w14:textId="77777777" w:rsidR="00815ECD" w:rsidRDefault="00815ECD" w:rsidP="00B40E8C">
      <w:pPr>
        <w:pStyle w:val="ListParagraph"/>
        <w:numPr>
          <w:ilvl w:val="0"/>
          <w:numId w:val="1536"/>
        </w:numPr>
        <w:spacing w:after="120"/>
        <w:ind w:left="714" w:hanging="357"/>
        <w:contextualSpacing w:val="0"/>
        <w:jc w:val="both"/>
        <w:rPr>
          <w:sz w:val="24"/>
          <w:szCs w:val="24"/>
        </w:rPr>
      </w:pPr>
      <w:r w:rsidRPr="00A3300A">
        <w:rPr>
          <w:sz w:val="24"/>
          <w:szCs w:val="24"/>
        </w:rPr>
        <w:t>Die Kartoffeln in eine Schale füllen und mit dem Dressing beträufeln. Mit Schnittlauch und Sesam bestreuen und servieren.</w:t>
      </w:r>
    </w:p>
    <w:p w14:paraId="5AAD17F8" w14:textId="021C3DEA" w:rsidR="00815ECD" w:rsidRDefault="00815ECD" w:rsidP="00815ECD">
      <w:pPr>
        <w:rPr>
          <w:rFonts w:asciiTheme="majorHAnsi" w:eastAsiaTheme="majorEastAsia" w:hAnsiTheme="majorHAnsi" w:cstheme="majorBidi"/>
          <w:color w:val="2F5496" w:themeColor="accent1" w:themeShade="BF"/>
          <w:sz w:val="26"/>
          <w:szCs w:val="26"/>
        </w:rPr>
      </w:pPr>
      <w:r>
        <w:rPr>
          <w:sz w:val="24"/>
          <w:szCs w:val="24"/>
        </w:rPr>
        <w:br w:type="page"/>
      </w:r>
    </w:p>
    <w:p w14:paraId="7071836C" w14:textId="61AA3B2D" w:rsidR="00B95D65" w:rsidRDefault="00B95D65" w:rsidP="00B95D65">
      <w:pPr>
        <w:pStyle w:val="Heading2"/>
        <w:spacing w:after="240"/>
      </w:pPr>
      <w:r>
        <w:lastRenderedPageBreak/>
        <w:t>Knusprige Kartoffeln mit Kräuterquark</w:t>
      </w:r>
      <w:r>
        <w:rPr>
          <w:rStyle w:val="FootnoteReference"/>
        </w:rPr>
        <w:footnoteReference w:id="1165"/>
      </w:r>
      <w:r>
        <w:t xml:space="preserve"> </w:t>
      </w:r>
    </w:p>
    <w:p w14:paraId="4DCBB26E" w14:textId="77777777" w:rsidR="00B95D65" w:rsidRDefault="00B95D65" w:rsidP="00B95D65">
      <w:pPr>
        <w:rPr>
          <w:sz w:val="24"/>
          <w:szCs w:val="24"/>
        </w:rPr>
      </w:pPr>
      <w:r w:rsidRPr="00693C5F">
        <w:rPr>
          <w:sz w:val="24"/>
          <w:szCs w:val="24"/>
          <w:u w:val="single"/>
        </w:rPr>
        <w:t>Zutaten</w:t>
      </w:r>
      <w:r>
        <w:rPr>
          <w:sz w:val="24"/>
          <w:szCs w:val="24"/>
        </w:rPr>
        <w:t xml:space="preserve"> für 4 Portionen</w:t>
      </w:r>
    </w:p>
    <w:p w14:paraId="1A890AE4" w14:textId="77777777" w:rsidR="00B95D65" w:rsidRDefault="00B95D65" w:rsidP="00B95D65">
      <w:pPr>
        <w:rPr>
          <w:sz w:val="24"/>
          <w:szCs w:val="24"/>
        </w:rPr>
      </w:pPr>
      <w:r>
        <w:rPr>
          <w:sz w:val="24"/>
          <w:szCs w:val="24"/>
        </w:rPr>
        <w:t>1 kg Drillinge</w:t>
      </w:r>
    </w:p>
    <w:p w14:paraId="16739A02" w14:textId="77777777" w:rsidR="00B95D65" w:rsidRDefault="00B95D65" w:rsidP="00B95D65">
      <w:pPr>
        <w:rPr>
          <w:sz w:val="24"/>
          <w:szCs w:val="24"/>
        </w:rPr>
      </w:pPr>
      <w:r>
        <w:rPr>
          <w:sz w:val="24"/>
          <w:szCs w:val="24"/>
        </w:rPr>
        <w:t>Olivenöl</w:t>
      </w:r>
    </w:p>
    <w:p w14:paraId="6BE7F5A6" w14:textId="77777777" w:rsidR="00B95D65" w:rsidRDefault="00B95D65" w:rsidP="00B95D65">
      <w:pPr>
        <w:rPr>
          <w:sz w:val="24"/>
          <w:szCs w:val="24"/>
        </w:rPr>
      </w:pPr>
      <w:r>
        <w:rPr>
          <w:sz w:val="24"/>
          <w:szCs w:val="24"/>
        </w:rPr>
        <w:t>Salz, schwarzer Pfeffer</w:t>
      </w:r>
    </w:p>
    <w:p w14:paraId="3CC7C09D" w14:textId="77777777" w:rsidR="00B95D65" w:rsidRDefault="00B95D65" w:rsidP="00B95D65">
      <w:pPr>
        <w:rPr>
          <w:sz w:val="24"/>
          <w:szCs w:val="24"/>
        </w:rPr>
      </w:pPr>
    </w:p>
    <w:p w14:paraId="563522AC" w14:textId="77777777" w:rsidR="00B95D65" w:rsidRPr="00693C5F" w:rsidRDefault="00B95D65" w:rsidP="00B95D65">
      <w:pPr>
        <w:rPr>
          <w:i/>
          <w:iCs/>
          <w:sz w:val="24"/>
          <w:szCs w:val="24"/>
        </w:rPr>
      </w:pPr>
      <w:r w:rsidRPr="00693C5F">
        <w:rPr>
          <w:i/>
          <w:iCs/>
          <w:sz w:val="24"/>
          <w:szCs w:val="24"/>
        </w:rPr>
        <w:t>Für den Quark:</w:t>
      </w:r>
    </w:p>
    <w:p w14:paraId="4F7FFFF1" w14:textId="77777777" w:rsidR="00B95D65" w:rsidRDefault="00B95D65" w:rsidP="00B95D65">
      <w:pPr>
        <w:rPr>
          <w:sz w:val="24"/>
          <w:szCs w:val="24"/>
        </w:rPr>
      </w:pPr>
      <w:r>
        <w:rPr>
          <w:sz w:val="24"/>
          <w:szCs w:val="24"/>
        </w:rPr>
        <w:t>Zwei Handvoll frische Kräuter</w:t>
      </w:r>
    </w:p>
    <w:p w14:paraId="7C8AAA1F" w14:textId="77777777" w:rsidR="00B95D65" w:rsidRDefault="00B95D65" w:rsidP="00B95D65">
      <w:pPr>
        <w:rPr>
          <w:sz w:val="24"/>
          <w:szCs w:val="24"/>
        </w:rPr>
      </w:pPr>
      <w:r>
        <w:rPr>
          <w:sz w:val="24"/>
          <w:szCs w:val="24"/>
        </w:rPr>
        <w:t>200 g Quark</w:t>
      </w:r>
    </w:p>
    <w:p w14:paraId="6EAD64D7" w14:textId="77777777" w:rsidR="00B95D65" w:rsidRDefault="00B95D65" w:rsidP="00B95D65">
      <w:pPr>
        <w:rPr>
          <w:sz w:val="24"/>
          <w:szCs w:val="24"/>
        </w:rPr>
      </w:pPr>
      <w:r>
        <w:rPr>
          <w:sz w:val="24"/>
          <w:szCs w:val="24"/>
        </w:rPr>
        <w:t>200 g Crème fraîche</w:t>
      </w:r>
    </w:p>
    <w:p w14:paraId="0D02766F" w14:textId="77777777" w:rsidR="00B95D65" w:rsidRDefault="00B95D65" w:rsidP="00B95D65">
      <w:pPr>
        <w:rPr>
          <w:sz w:val="24"/>
          <w:szCs w:val="24"/>
        </w:rPr>
      </w:pPr>
      <w:r>
        <w:rPr>
          <w:sz w:val="24"/>
          <w:szCs w:val="24"/>
        </w:rPr>
        <w:t>1 EL Senf</w:t>
      </w:r>
    </w:p>
    <w:p w14:paraId="32862A36" w14:textId="77777777" w:rsidR="00B95D65" w:rsidRDefault="00B95D65" w:rsidP="00B95D65">
      <w:pPr>
        <w:rPr>
          <w:sz w:val="24"/>
          <w:szCs w:val="24"/>
        </w:rPr>
      </w:pPr>
      <w:r>
        <w:rPr>
          <w:sz w:val="24"/>
          <w:szCs w:val="24"/>
        </w:rPr>
        <w:t>4 Essiggurken</w:t>
      </w:r>
    </w:p>
    <w:p w14:paraId="600E21B2" w14:textId="77777777" w:rsidR="00B95D65" w:rsidRDefault="00B95D65" w:rsidP="00B95D65">
      <w:pPr>
        <w:rPr>
          <w:sz w:val="24"/>
          <w:szCs w:val="24"/>
        </w:rPr>
      </w:pPr>
      <w:r>
        <w:rPr>
          <w:sz w:val="24"/>
          <w:szCs w:val="24"/>
        </w:rPr>
        <w:t>Saft einer halben Zitrone</w:t>
      </w:r>
    </w:p>
    <w:p w14:paraId="192F9FD4" w14:textId="77777777" w:rsidR="00B95D65" w:rsidRDefault="00B95D65" w:rsidP="00B95D65">
      <w:pPr>
        <w:rPr>
          <w:sz w:val="24"/>
          <w:szCs w:val="24"/>
        </w:rPr>
      </w:pPr>
      <w:r>
        <w:rPr>
          <w:sz w:val="24"/>
          <w:szCs w:val="24"/>
        </w:rPr>
        <w:t>Pfeffer, Salz</w:t>
      </w:r>
    </w:p>
    <w:p w14:paraId="53134CA6" w14:textId="77777777" w:rsidR="00B95D65" w:rsidRDefault="00B95D65" w:rsidP="00B95D65">
      <w:pPr>
        <w:rPr>
          <w:sz w:val="24"/>
          <w:szCs w:val="24"/>
        </w:rPr>
      </w:pPr>
    </w:p>
    <w:p w14:paraId="267064D5" w14:textId="77777777" w:rsidR="00B95D65" w:rsidRDefault="00B95D65" w:rsidP="00B95D65">
      <w:pPr>
        <w:rPr>
          <w:sz w:val="24"/>
          <w:szCs w:val="24"/>
        </w:rPr>
      </w:pPr>
      <w:r>
        <w:rPr>
          <w:sz w:val="24"/>
          <w:szCs w:val="24"/>
        </w:rPr>
        <w:t>Zubereitung:</w:t>
      </w:r>
    </w:p>
    <w:p w14:paraId="40D901C4" w14:textId="77777777" w:rsidR="00B95D65" w:rsidRPr="00E22848" w:rsidRDefault="00B95D65" w:rsidP="00B40E8C">
      <w:pPr>
        <w:pStyle w:val="ListParagraph"/>
        <w:numPr>
          <w:ilvl w:val="0"/>
          <w:numId w:val="1326"/>
        </w:numPr>
        <w:spacing w:after="120"/>
        <w:ind w:left="714" w:hanging="357"/>
        <w:contextualSpacing w:val="0"/>
        <w:jc w:val="both"/>
        <w:rPr>
          <w:sz w:val="24"/>
          <w:szCs w:val="24"/>
        </w:rPr>
      </w:pPr>
      <w:r w:rsidRPr="00E22848">
        <w:rPr>
          <w:sz w:val="24"/>
          <w:szCs w:val="24"/>
        </w:rPr>
        <w:t>Backofen auf 220 Grad Ober-/Unterhitze vorheizen. Kartoffeln 20 Minuten lang im Salzwasser kochen.</w:t>
      </w:r>
    </w:p>
    <w:p w14:paraId="6025937E" w14:textId="77777777" w:rsidR="00B95D65" w:rsidRDefault="00B95D65" w:rsidP="00B40E8C">
      <w:pPr>
        <w:pStyle w:val="ListParagraph"/>
        <w:numPr>
          <w:ilvl w:val="0"/>
          <w:numId w:val="1326"/>
        </w:numPr>
        <w:spacing w:after="120"/>
        <w:ind w:left="714" w:hanging="357"/>
        <w:contextualSpacing w:val="0"/>
        <w:jc w:val="both"/>
        <w:rPr>
          <w:sz w:val="24"/>
          <w:szCs w:val="24"/>
        </w:rPr>
      </w:pPr>
      <w:r w:rsidRPr="00E22848">
        <w:rPr>
          <w:sz w:val="24"/>
          <w:szCs w:val="24"/>
        </w:rPr>
        <w:t>Backblech mit Olivenöl einpinseln, sodass eine dünne Schicht die Oberfläche bedeckt. Gegarte Kartoffeln auf das Blech legen, mit einem Kartoffelstampfe flach drücken, sodass die Schale aufplatzt und die Kartoffelfladen ungefähr 1,5 cm dich sind – nicht zu fest drücken, die Kartoffeln sollen nicht komplett gequetscht werden.</w:t>
      </w:r>
    </w:p>
    <w:p w14:paraId="57C68925" w14:textId="68EC7973" w:rsidR="00CC1CAB" w:rsidRPr="00E22848" w:rsidRDefault="00CC1CAB" w:rsidP="00B40E8C">
      <w:pPr>
        <w:pStyle w:val="ListParagraph"/>
        <w:numPr>
          <w:ilvl w:val="0"/>
          <w:numId w:val="1326"/>
        </w:numPr>
        <w:spacing w:after="120"/>
        <w:ind w:left="714" w:hanging="357"/>
        <w:contextualSpacing w:val="0"/>
        <w:jc w:val="both"/>
        <w:rPr>
          <w:sz w:val="24"/>
          <w:szCs w:val="24"/>
        </w:rPr>
      </w:pPr>
      <w:r>
        <w:rPr>
          <w:sz w:val="24"/>
          <w:szCs w:val="24"/>
        </w:rPr>
        <w:t xml:space="preserve">Mit </w:t>
      </w:r>
      <w:r w:rsidRPr="00E22848">
        <w:rPr>
          <w:sz w:val="24"/>
          <w:szCs w:val="24"/>
        </w:rPr>
        <w:t>Öl bepinseln, salzen, pfeffern und 25 – 30 Minuten im Backofen backen. Kräuter fein hacken oder mit dem Zauberstab pürieren, mit Quark, Crème fraîche, Senf und fein gehackten Essiggurken vermengen, mit Zitronensaft, Pfeffer und Salz abschmecken.</w:t>
      </w:r>
    </w:p>
    <w:p w14:paraId="1AB01710" w14:textId="52FC32ED" w:rsidR="00B95D65" w:rsidRDefault="00B95D65" w:rsidP="00B95D65">
      <w:pPr>
        <w:rPr>
          <w:rFonts w:asciiTheme="majorHAnsi" w:eastAsiaTheme="majorEastAsia" w:hAnsiTheme="majorHAnsi" w:cstheme="majorBidi"/>
          <w:color w:val="2F5496" w:themeColor="accent1" w:themeShade="BF"/>
          <w:sz w:val="26"/>
          <w:szCs w:val="26"/>
        </w:rPr>
      </w:pPr>
      <w:r w:rsidRPr="00E22848">
        <w:rPr>
          <w:sz w:val="24"/>
          <w:szCs w:val="24"/>
        </w:rPr>
        <w:br w:type="page"/>
      </w:r>
    </w:p>
    <w:p w14:paraId="3853111B" w14:textId="413EA0EA" w:rsidR="00151A5E" w:rsidRDefault="00151A5E" w:rsidP="00151A5E">
      <w:pPr>
        <w:pStyle w:val="Heading2"/>
        <w:spacing w:after="240"/>
      </w:pPr>
      <w:r>
        <w:lastRenderedPageBreak/>
        <w:t>Wiener Erdäpfelgulasch (Kartoffelgulasch)</w:t>
      </w:r>
      <w:r>
        <w:rPr>
          <w:rStyle w:val="FootnoteReference"/>
        </w:rPr>
        <w:footnoteReference w:id="1166"/>
      </w:r>
    </w:p>
    <w:p w14:paraId="65C3F8B8" w14:textId="77777777" w:rsidR="00151A5E" w:rsidRDefault="00151A5E" w:rsidP="00151A5E">
      <w:pPr>
        <w:rPr>
          <w:sz w:val="24"/>
          <w:szCs w:val="24"/>
        </w:rPr>
      </w:pPr>
      <w:r w:rsidRPr="00890F7F">
        <w:rPr>
          <w:sz w:val="24"/>
          <w:szCs w:val="24"/>
          <w:u w:val="single"/>
        </w:rPr>
        <w:t>Zutaten</w:t>
      </w:r>
      <w:r>
        <w:rPr>
          <w:sz w:val="24"/>
          <w:szCs w:val="24"/>
        </w:rPr>
        <w:t xml:space="preserve"> (für 3 Portionen)</w:t>
      </w:r>
    </w:p>
    <w:p w14:paraId="2A29A8BA" w14:textId="77777777" w:rsidR="00151A5E" w:rsidRDefault="00151A5E" w:rsidP="00151A5E">
      <w:pPr>
        <w:rPr>
          <w:sz w:val="24"/>
          <w:szCs w:val="24"/>
        </w:rPr>
      </w:pPr>
      <w:r>
        <w:rPr>
          <w:sz w:val="24"/>
          <w:szCs w:val="24"/>
        </w:rPr>
        <w:t>800 g Kartoffeln (mehligkochend)</w:t>
      </w:r>
    </w:p>
    <w:p w14:paraId="1B3AA10B" w14:textId="77777777" w:rsidR="00151A5E" w:rsidRDefault="00151A5E" w:rsidP="00151A5E">
      <w:pPr>
        <w:rPr>
          <w:sz w:val="24"/>
          <w:szCs w:val="24"/>
        </w:rPr>
      </w:pPr>
      <w:r>
        <w:rPr>
          <w:sz w:val="24"/>
          <w:szCs w:val="24"/>
        </w:rPr>
        <w:t>200 g Zwiebeln</w:t>
      </w:r>
    </w:p>
    <w:p w14:paraId="3340E2B0" w14:textId="77777777" w:rsidR="00151A5E" w:rsidRDefault="00151A5E" w:rsidP="00151A5E">
      <w:pPr>
        <w:rPr>
          <w:sz w:val="24"/>
          <w:szCs w:val="24"/>
        </w:rPr>
      </w:pPr>
      <w:r>
        <w:rPr>
          <w:sz w:val="24"/>
          <w:szCs w:val="24"/>
        </w:rPr>
        <w:t>40 g Butter</w:t>
      </w:r>
    </w:p>
    <w:p w14:paraId="5B453C8C" w14:textId="77777777" w:rsidR="00151A5E" w:rsidRDefault="00151A5E" w:rsidP="00151A5E">
      <w:pPr>
        <w:rPr>
          <w:sz w:val="24"/>
          <w:szCs w:val="24"/>
        </w:rPr>
      </w:pPr>
      <w:r>
        <w:rPr>
          <w:sz w:val="24"/>
          <w:szCs w:val="24"/>
        </w:rPr>
        <w:t>#1 TL Paprikapulver (edelsüß)</w:t>
      </w:r>
    </w:p>
    <w:p w14:paraId="0A30B30F" w14:textId="77777777" w:rsidR="00151A5E" w:rsidRDefault="00151A5E" w:rsidP="00151A5E">
      <w:pPr>
        <w:rPr>
          <w:sz w:val="24"/>
          <w:szCs w:val="24"/>
        </w:rPr>
      </w:pPr>
      <w:r>
        <w:rPr>
          <w:sz w:val="24"/>
          <w:szCs w:val="24"/>
        </w:rPr>
        <w:t>1 EL Weißweinessig</w:t>
      </w:r>
    </w:p>
    <w:p w14:paraId="09520505" w14:textId="77777777" w:rsidR="00151A5E" w:rsidRDefault="00151A5E" w:rsidP="00151A5E">
      <w:pPr>
        <w:rPr>
          <w:sz w:val="24"/>
          <w:szCs w:val="24"/>
        </w:rPr>
      </w:pPr>
      <w:r>
        <w:rPr>
          <w:sz w:val="24"/>
          <w:szCs w:val="24"/>
        </w:rPr>
        <w:t>500 ml Brühe</w:t>
      </w:r>
    </w:p>
    <w:p w14:paraId="2A9737A2" w14:textId="77777777" w:rsidR="00151A5E" w:rsidRDefault="00151A5E" w:rsidP="00151A5E">
      <w:pPr>
        <w:rPr>
          <w:sz w:val="24"/>
          <w:szCs w:val="24"/>
        </w:rPr>
      </w:pPr>
      <w:r>
        <w:rPr>
          <w:sz w:val="24"/>
          <w:szCs w:val="24"/>
        </w:rPr>
        <w:t>2 Knoblauchzehen</w:t>
      </w:r>
    </w:p>
    <w:p w14:paraId="063DF8C7" w14:textId="77777777" w:rsidR="00151A5E" w:rsidRDefault="00151A5E" w:rsidP="00151A5E">
      <w:pPr>
        <w:rPr>
          <w:sz w:val="24"/>
          <w:szCs w:val="24"/>
        </w:rPr>
      </w:pPr>
      <w:r>
        <w:rPr>
          <w:sz w:val="24"/>
          <w:szCs w:val="24"/>
        </w:rPr>
        <w:t>1 EL Kümmel</w:t>
      </w:r>
    </w:p>
    <w:p w14:paraId="127DA33E" w14:textId="77777777" w:rsidR="00151A5E" w:rsidRDefault="00151A5E" w:rsidP="00151A5E">
      <w:pPr>
        <w:rPr>
          <w:sz w:val="24"/>
          <w:szCs w:val="24"/>
        </w:rPr>
      </w:pPr>
      <w:r>
        <w:rPr>
          <w:sz w:val="24"/>
          <w:szCs w:val="24"/>
        </w:rPr>
        <w:t>2 Lorbeerblätter</w:t>
      </w:r>
    </w:p>
    <w:p w14:paraId="78EC36CB" w14:textId="77777777" w:rsidR="00151A5E" w:rsidRDefault="00151A5E" w:rsidP="00151A5E">
      <w:pPr>
        <w:rPr>
          <w:sz w:val="24"/>
          <w:szCs w:val="24"/>
        </w:rPr>
      </w:pPr>
      <w:r>
        <w:rPr>
          <w:sz w:val="24"/>
          <w:szCs w:val="24"/>
        </w:rPr>
        <w:t>Salz, Pfeffer</w:t>
      </w:r>
    </w:p>
    <w:p w14:paraId="18FF0F92" w14:textId="77777777" w:rsidR="00151A5E" w:rsidRDefault="00151A5E" w:rsidP="00151A5E">
      <w:pPr>
        <w:rPr>
          <w:sz w:val="24"/>
          <w:szCs w:val="24"/>
        </w:rPr>
      </w:pPr>
      <w:r>
        <w:rPr>
          <w:sz w:val="24"/>
          <w:szCs w:val="24"/>
        </w:rPr>
        <w:t>Je ein paar Zweige Dill und frischen Majoran</w:t>
      </w:r>
    </w:p>
    <w:p w14:paraId="0C051767" w14:textId="77777777" w:rsidR="00151A5E" w:rsidRDefault="00151A5E" w:rsidP="00151A5E">
      <w:pPr>
        <w:rPr>
          <w:sz w:val="24"/>
          <w:szCs w:val="24"/>
        </w:rPr>
      </w:pPr>
      <w:r>
        <w:rPr>
          <w:sz w:val="24"/>
          <w:szCs w:val="24"/>
        </w:rPr>
        <w:t>Etwas Schnittlauch</w:t>
      </w:r>
    </w:p>
    <w:p w14:paraId="3A5F8935" w14:textId="77777777" w:rsidR="00151A5E" w:rsidRDefault="00151A5E" w:rsidP="00151A5E">
      <w:pPr>
        <w:rPr>
          <w:sz w:val="24"/>
          <w:szCs w:val="24"/>
        </w:rPr>
      </w:pPr>
      <w:r>
        <w:rPr>
          <w:sz w:val="24"/>
          <w:szCs w:val="24"/>
        </w:rPr>
        <w:t>150 g Crème fraîche</w:t>
      </w:r>
    </w:p>
    <w:p w14:paraId="7E1F9855" w14:textId="77777777" w:rsidR="00151A5E" w:rsidRDefault="00151A5E" w:rsidP="00151A5E">
      <w:pPr>
        <w:rPr>
          <w:sz w:val="24"/>
          <w:szCs w:val="24"/>
        </w:rPr>
      </w:pPr>
    </w:p>
    <w:p w14:paraId="1D23EC2B" w14:textId="77777777" w:rsidR="00151A5E" w:rsidRDefault="00151A5E" w:rsidP="00151A5E">
      <w:pPr>
        <w:rPr>
          <w:sz w:val="24"/>
          <w:szCs w:val="24"/>
        </w:rPr>
      </w:pPr>
      <w:r>
        <w:rPr>
          <w:sz w:val="24"/>
          <w:szCs w:val="24"/>
        </w:rPr>
        <w:t>Zubereitung:</w:t>
      </w:r>
    </w:p>
    <w:p w14:paraId="0627E7B2" w14:textId="77777777" w:rsidR="00151A5E" w:rsidRPr="00D330EC" w:rsidRDefault="00151A5E" w:rsidP="00B40E8C">
      <w:pPr>
        <w:pStyle w:val="ListParagraph"/>
        <w:numPr>
          <w:ilvl w:val="0"/>
          <w:numId w:val="1225"/>
        </w:numPr>
        <w:spacing w:after="120"/>
        <w:ind w:left="714" w:hanging="357"/>
        <w:contextualSpacing w:val="0"/>
        <w:jc w:val="both"/>
        <w:rPr>
          <w:sz w:val="24"/>
          <w:szCs w:val="24"/>
        </w:rPr>
      </w:pPr>
      <w:r w:rsidRPr="00D330EC">
        <w:rPr>
          <w:sz w:val="24"/>
          <w:szCs w:val="24"/>
        </w:rPr>
        <w:t>Kartoffeln schälen und in mundgerechte Stücke schneiden. Zwiebeln fein hacken. Butter in einem Topf zergehen lassen, Zwiebeln dazugeben, einige Minuten lang unter Rühren dünsten. Die Zwiebeln sollen keine Farbe annehmen. Paprikapulver dazugeben, mit Essig ablöschen. Die Brühe hinzugießen und die Flüssigkeit aufkochen. Die Kartoffeln dazugeben, die beiden Knoblauchzehen schälen, halbieren und dazugeben. Kümmel im Mörser fein zerstoßen und zusammen mit dem Lorbeer, etwas Salz und Pfeffer in den Topf geben. Das Gulasch nun bei niedriger Temperatur und geschlossenem Deckel köcheln lassen, etwa 25 bis 30 Minuten lang.</w:t>
      </w:r>
    </w:p>
    <w:p w14:paraId="43F04260" w14:textId="77777777" w:rsidR="00151A5E" w:rsidRDefault="00151A5E" w:rsidP="00B40E8C">
      <w:pPr>
        <w:pStyle w:val="ListParagraph"/>
        <w:numPr>
          <w:ilvl w:val="0"/>
          <w:numId w:val="1225"/>
        </w:numPr>
        <w:spacing w:after="120"/>
        <w:ind w:left="714" w:hanging="357"/>
        <w:contextualSpacing w:val="0"/>
        <w:jc w:val="both"/>
        <w:rPr>
          <w:sz w:val="24"/>
          <w:szCs w:val="24"/>
        </w:rPr>
      </w:pPr>
      <w:r w:rsidRPr="00D330EC">
        <w:rPr>
          <w:sz w:val="24"/>
          <w:szCs w:val="24"/>
        </w:rPr>
        <w:t>Vor dem Servieren die frischen Kräuter fein hacken, in einer Schüssel mit Crème fraîche glattrühren. Wenn man keinen frischen Majoran findet, lässt man ihn einfach weg, aber es lohnt sich, ihn zu suchen: schmeckt dann besonders. Das Gulasch auf Tellern verteilen und die Kräuter-Crème-fraîche dazu essen.</w:t>
      </w:r>
    </w:p>
    <w:p w14:paraId="732F24E1" w14:textId="77777777" w:rsidR="00151A5E" w:rsidRDefault="00151A5E" w:rsidP="00151A5E">
      <w:pPr>
        <w:rPr>
          <w:sz w:val="24"/>
          <w:szCs w:val="24"/>
        </w:rPr>
      </w:pPr>
      <w:r>
        <w:rPr>
          <w:sz w:val="24"/>
          <w:szCs w:val="24"/>
        </w:rPr>
        <w:br w:type="page"/>
      </w:r>
    </w:p>
    <w:p w14:paraId="72A6BAEE" w14:textId="77777777" w:rsidR="00151A5E" w:rsidRDefault="00151A5E" w:rsidP="00151A5E">
      <w:pPr>
        <w:pStyle w:val="Heading2"/>
        <w:spacing w:after="240"/>
      </w:pPr>
      <w:r>
        <w:lastRenderedPageBreak/>
        <w:t>Kartoffelgulasch mit Sauerrahm</w:t>
      </w:r>
      <w:r>
        <w:rPr>
          <w:rStyle w:val="FootnoteReference"/>
        </w:rPr>
        <w:footnoteReference w:id="1167"/>
      </w:r>
    </w:p>
    <w:p w14:paraId="015E2B95" w14:textId="77777777" w:rsidR="00151A5E" w:rsidRDefault="00151A5E" w:rsidP="00151A5E">
      <w:pPr>
        <w:spacing w:after="120"/>
        <w:jc w:val="both"/>
        <w:rPr>
          <w:sz w:val="24"/>
          <w:szCs w:val="24"/>
        </w:rPr>
      </w:pPr>
      <w:r w:rsidRPr="008E4A04">
        <w:rPr>
          <w:sz w:val="24"/>
          <w:szCs w:val="24"/>
          <w:u w:val="single"/>
        </w:rPr>
        <w:t>Zutaten</w:t>
      </w:r>
      <w:r>
        <w:rPr>
          <w:sz w:val="24"/>
          <w:szCs w:val="24"/>
        </w:rPr>
        <w:t xml:space="preserve"> (für 4 Portionen):</w:t>
      </w:r>
    </w:p>
    <w:p w14:paraId="14BAB4FE" w14:textId="77777777" w:rsidR="00151A5E" w:rsidRDefault="00151A5E" w:rsidP="00151A5E">
      <w:pPr>
        <w:spacing w:after="120"/>
        <w:jc w:val="both"/>
        <w:rPr>
          <w:sz w:val="24"/>
          <w:szCs w:val="24"/>
        </w:rPr>
      </w:pPr>
      <w:r>
        <w:rPr>
          <w:sz w:val="24"/>
          <w:szCs w:val="24"/>
        </w:rPr>
        <w:t>300 g Zwiebeln</w:t>
      </w:r>
    </w:p>
    <w:p w14:paraId="59BE4126" w14:textId="77777777" w:rsidR="00151A5E" w:rsidRDefault="00151A5E" w:rsidP="00151A5E">
      <w:pPr>
        <w:spacing w:after="120"/>
        <w:jc w:val="both"/>
        <w:rPr>
          <w:sz w:val="24"/>
          <w:szCs w:val="24"/>
        </w:rPr>
      </w:pPr>
      <w:r>
        <w:rPr>
          <w:sz w:val="24"/>
          <w:szCs w:val="24"/>
        </w:rPr>
        <w:t>2 Knoblauchzehen</w:t>
      </w:r>
    </w:p>
    <w:p w14:paraId="72D64214" w14:textId="77777777" w:rsidR="00151A5E" w:rsidRDefault="00151A5E" w:rsidP="00151A5E">
      <w:pPr>
        <w:spacing w:after="120"/>
        <w:jc w:val="both"/>
        <w:rPr>
          <w:sz w:val="24"/>
          <w:szCs w:val="24"/>
        </w:rPr>
      </w:pPr>
      <w:r>
        <w:rPr>
          <w:sz w:val="24"/>
          <w:szCs w:val="24"/>
        </w:rPr>
        <w:t>800 g festkochende Kartoffeln</w:t>
      </w:r>
    </w:p>
    <w:p w14:paraId="20B1F7BF" w14:textId="77777777" w:rsidR="00151A5E" w:rsidRDefault="00151A5E" w:rsidP="00151A5E">
      <w:pPr>
        <w:spacing w:after="120"/>
        <w:jc w:val="both"/>
        <w:rPr>
          <w:sz w:val="24"/>
          <w:szCs w:val="24"/>
        </w:rPr>
      </w:pPr>
      <w:r>
        <w:rPr>
          <w:sz w:val="24"/>
          <w:szCs w:val="24"/>
        </w:rPr>
        <w:t>200 g Süßkartoffeln</w:t>
      </w:r>
    </w:p>
    <w:p w14:paraId="667A253D" w14:textId="77777777" w:rsidR="00151A5E" w:rsidRDefault="00151A5E" w:rsidP="00151A5E">
      <w:pPr>
        <w:spacing w:after="120"/>
        <w:jc w:val="both"/>
        <w:rPr>
          <w:sz w:val="24"/>
          <w:szCs w:val="24"/>
        </w:rPr>
      </w:pPr>
      <w:r>
        <w:rPr>
          <w:sz w:val="24"/>
          <w:szCs w:val="24"/>
        </w:rPr>
        <w:t>2 EL Öl</w:t>
      </w:r>
    </w:p>
    <w:p w14:paraId="76F3809B" w14:textId="77777777" w:rsidR="00151A5E" w:rsidRDefault="00151A5E" w:rsidP="00151A5E">
      <w:pPr>
        <w:spacing w:after="120"/>
        <w:jc w:val="both"/>
        <w:rPr>
          <w:sz w:val="24"/>
          <w:szCs w:val="24"/>
        </w:rPr>
      </w:pPr>
      <w:r>
        <w:rPr>
          <w:sz w:val="24"/>
          <w:szCs w:val="24"/>
        </w:rPr>
        <w:t>2 EL Tomatenmark</w:t>
      </w:r>
    </w:p>
    <w:p w14:paraId="7699A647" w14:textId="77777777" w:rsidR="00151A5E" w:rsidRDefault="00151A5E" w:rsidP="00151A5E">
      <w:pPr>
        <w:spacing w:after="120"/>
        <w:jc w:val="both"/>
        <w:rPr>
          <w:sz w:val="24"/>
          <w:szCs w:val="24"/>
        </w:rPr>
      </w:pPr>
      <w:r>
        <w:rPr>
          <w:sz w:val="24"/>
          <w:szCs w:val="24"/>
        </w:rPr>
        <w:t>½ l Gemüsebrühe</w:t>
      </w:r>
    </w:p>
    <w:p w14:paraId="7F8CE840" w14:textId="77777777" w:rsidR="00151A5E" w:rsidRDefault="00151A5E" w:rsidP="00151A5E">
      <w:pPr>
        <w:spacing w:after="120"/>
        <w:jc w:val="both"/>
        <w:rPr>
          <w:sz w:val="24"/>
          <w:szCs w:val="24"/>
        </w:rPr>
      </w:pPr>
      <w:r>
        <w:rPr>
          <w:sz w:val="24"/>
          <w:szCs w:val="24"/>
        </w:rPr>
        <w:t>Cayennepfeffer, Paprikapulver, Salz</w:t>
      </w:r>
    </w:p>
    <w:p w14:paraId="5BB6E632" w14:textId="77777777" w:rsidR="00151A5E" w:rsidRDefault="00151A5E" w:rsidP="00151A5E">
      <w:pPr>
        <w:spacing w:after="120"/>
        <w:jc w:val="both"/>
        <w:rPr>
          <w:sz w:val="24"/>
          <w:szCs w:val="24"/>
        </w:rPr>
      </w:pPr>
      <w:r>
        <w:rPr>
          <w:sz w:val="24"/>
          <w:szCs w:val="24"/>
        </w:rPr>
        <w:t>50 g saure Sahne</w:t>
      </w:r>
    </w:p>
    <w:p w14:paraId="12A9EB40" w14:textId="77777777" w:rsidR="00151A5E" w:rsidRDefault="00151A5E" w:rsidP="00151A5E">
      <w:pPr>
        <w:spacing w:after="120"/>
        <w:jc w:val="both"/>
        <w:rPr>
          <w:sz w:val="24"/>
          <w:szCs w:val="24"/>
        </w:rPr>
      </w:pPr>
      <w:r>
        <w:rPr>
          <w:sz w:val="24"/>
          <w:szCs w:val="24"/>
        </w:rPr>
        <w:t>2 EL gehackte Petersilie</w:t>
      </w:r>
    </w:p>
    <w:p w14:paraId="1BB2BCFC" w14:textId="77777777" w:rsidR="00151A5E" w:rsidRDefault="00151A5E" w:rsidP="00151A5E">
      <w:pPr>
        <w:spacing w:after="120"/>
        <w:jc w:val="both"/>
        <w:rPr>
          <w:sz w:val="24"/>
          <w:szCs w:val="24"/>
        </w:rPr>
      </w:pPr>
    </w:p>
    <w:p w14:paraId="3308D502" w14:textId="77777777" w:rsidR="00151A5E" w:rsidRDefault="00151A5E" w:rsidP="00151A5E">
      <w:pPr>
        <w:spacing w:after="120"/>
        <w:jc w:val="both"/>
        <w:rPr>
          <w:sz w:val="24"/>
          <w:szCs w:val="24"/>
        </w:rPr>
      </w:pPr>
      <w:r>
        <w:rPr>
          <w:sz w:val="24"/>
          <w:szCs w:val="24"/>
        </w:rPr>
        <w:t>Zubereitung:</w:t>
      </w:r>
    </w:p>
    <w:p w14:paraId="74E06FCF" w14:textId="77777777" w:rsidR="00151A5E" w:rsidRPr="0082419F" w:rsidRDefault="00151A5E" w:rsidP="00B40E8C">
      <w:pPr>
        <w:pStyle w:val="ListParagraph"/>
        <w:numPr>
          <w:ilvl w:val="0"/>
          <w:numId w:val="1755"/>
        </w:numPr>
        <w:spacing w:after="120"/>
        <w:ind w:left="714" w:hanging="357"/>
        <w:contextualSpacing w:val="0"/>
        <w:jc w:val="both"/>
        <w:rPr>
          <w:sz w:val="24"/>
          <w:szCs w:val="24"/>
        </w:rPr>
      </w:pPr>
      <w:r w:rsidRPr="0082419F">
        <w:rPr>
          <w:sz w:val="24"/>
          <w:szCs w:val="24"/>
        </w:rPr>
        <w:t>Die Zwiebeln und den Knoblauch schälen und in feine Würfel schneiden. Beide Kartoffelsorten schälen, waschen und in mundgerechte Stücke schneiden. Das Öl in einem großen Topf erhitzen und die Zwiebeln und den Knoblauch darin andünsten.</w:t>
      </w:r>
    </w:p>
    <w:p w14:paraId="612E6058" w14:textId="77777777" w:rsidR="00151A5E" w:rsidRPr="0082419F" w:rsidRDefault="00151A5E" w:rsidP="00B40E8C">
      <w:pPr>
        <w:pStyle w:val="ListParagraph"/>
        <w:numPr>
          <w:ilvl w:val="0"/>
          <w:numId w:val="1755"/>
        </w:numPr>
        <w:spacing w:after="120"/>
        <w:ind w:left="714" w:hanging="357"/>
        <w:contextualSpacing w:val="0"/>
        <w:jc w:val="both"/>
        <w:rPr>
          <w:sz w:val="24"/>
          <w:szCs w:val="24"/>
        </w:rPr>
      </w:pPr>
      <w:r w:rsidRPr="0082419F">
        <w:rPr>
          <w:sz w:val="24"/>
          <w:szCs w:val="24"/>
        </w:rPr>
        <w:t>Die Kartoffeln hinzufügen, das Tomatenmark einrühren und so lange braten, bis die Kartoffeln leicht angebräunt sind. Mit der Brühe ablöschen und zugedeckt bei mittlerer Hitze etwa 20 Minuten köcheln lassen, bis die Kartoffeln weich sind. Falls die Flüssigkeit sehr schnell einziehen sollte, noch etwas mehr Brühe hinzufügen.</w:t>
      </w:r>
    </w:p>
    <w:p w14:paraId="4B32EB75" w14:textId="77777777" w:rsidR="00151A5E" w:rsidRPr="0082419F" w:rsidRDefault="00151A5E" w:rsidP="00B40E8C">
      <w:pPr>
        <w:pStyle w:val="ListParagraph"/>
        <w:numPr>
          <w:ilvl w:val="0"/>
          <w:numId w:val="1755"/>
        </w:numPr>
        <w:spacing w:after="120"/>
        <w:ind w:left="714" w:hanging="357"/>
        <w:contextualSpacing w:val="0"/>
        <w:jc w:val="both"/>
        <w:rPr>
          <w:sz w:val="24"/>
          <w:szCs w:val="24"/>
        </w:rPr>
      </w:pPr>
      <w:r w:rsidRPr="0082419F">
        <w:rPr>
          <w:sz w:val="24"/>
          <w:szCs w:val="24"/>
        </w:rPr>
        <w:t>Das Gulasch mit Cayennepfeffer, Paprikapulver und Salz würzen. Die saure Sahne unterrühren und das Kartoffelgulasch auf tiefe Teller verteilen. Mit der Petersilie und etwas Paprikapulver bestreut servieren.</w:t>
      </w:r>
    </w:p>
    <w:p w14:paraId="7B7FB906" w14:textId="5D477DE5" w:rsidR="00EE552C" w:rsidRDefault="00EE552C">
      <w:pPr>
        <w:rPr>
          <w:rFonts w:asciiTheme="majorHAnsi" w:eastAsiaTheme="majorEastAsia" w:hAnsiTheme="majorHAnsi" w:cstheme="majorBidi"/>
          <w:color w:val="2F5496" w:themeColor="accent1" w:themeShade="BF"/>
          <w:sz w:val="26"/>
          <w:szCs w:val="26"/>
        </w:rPr>
      </w:pPr>
      <w:r>
        <w:rPr>
          <w:rFonts w:asciiTheme="majorHAnsi" w:eastAsiaTheme="majorEastAsia" w:hAnsiTheme="majorHAnsi" w:cstheme="majorBidi"/>
          <w:color w:val="2F5496" w:themeColor="accent1" w:themeShade="BF"/>
          <w:sz w:val="26"/>
          <w:szCs w:val="26"/>
        </w:rPr>
        <w:br w:type="page"/>
      </w:r>
    </w:p>
    <w:p w14:paraId="3EDABECE" w14:textId="77777777" w:rsidR="00EE552C" w:rsidRDefault="00EE552C" w:rsidP="00EE552C">
      <w:pPr>
        <w:pStyle w:val="Heading2"/>
        <w:spacing w:after="240"/>
      </w:pPr>
      <w:r>
        <w:lastRenderedPageBreak/>
        <w:t>Hara-Bara-Kebabs mit Limetten-Raita</w:t>
      </w:r>
      <w:r>
        <w:rPr>
          <w:rStyle w:val="FootnoteReference"/>
        </w:rPr>
        <w:footnoteReference w:id="1168"/>
      </w:r>
      <w:r>
        <w:t xml:space="preserve"> </w:t>
      </w:r>
    </w:p>
    <w:p w14:paraId="68D6B814" w14:textId="77777777" w:rsidR="00EE552C" w:rsidRDefault="00EE552C" w:rsidP="00EE552C">
      <w:pPr>
        <w:rPr>
          <w:sz w:val="24"/>
          <w:szCs w:val="24"/>
        </w:rPr>
      </w:pPr>
      <w:r w:rsidRPr="00BB1F58">
        <w:rPr>
          <w:sz w:val="24"/>
          <w:szCs w:val="24"/>
          <w:u w:val="single"/>
        </w:rPr>
        <w:t>Zutaten</w:t>
      </w:r>
      <w:r>
        <w:rPr>
          <w:sz w:val="24"/>
          <w:szCs w:val="24"/>
        </w:rPr>
        <w:t xml:space="preserve"> (für 18 Stück):</w:t>
      </w:r>
    </w:p>
    <w:p w14:paraId="1060CFE7" w14:textId="77777777" w:rsidR="00EE552C" w:rsidRPr="00BB1F58" w:rsidRDefault="00EE552C" w:rsidP="00EE552C">
      <w:pPr>
        <w:rPr>
          <w:i/>
          <w:iCs/>
          <w:sz w:val="24"/>
          <w:szCs w:val="24"/>
        </w:rPr>
      </w:pPr>
      <w:r w:rsidRPr="00BB1F58">
        <w:rPr>
          <w:i/>
          <w:iCs/>
          <w:sz w:val="24"/>
          <w:szCs w:val="24"/>
        </w:rPr>
        <w:t>Für die Raita:</w:t>
      </w:r>
    </w:p>
    <w:p w14:paraId="6D149553" w14:textId="77777777" w:rsidR="00EE552C" w:rsidRDefault="00EE552C" w:rsidP="00EE552C">
      <w:pPr>
        <w:rPr>
          <w:sz w:val="24"/>
          <w:szCs w:val="24"/>
        </w:rPr>
      </w:pPr>
      <w:r>
        <w:rPr>
          <w:sz w:val="24"/>
          <w:szCs w:val="24"/>
        </w:rPr>
        <w:t>250 g griechischer Joghurt</w:t>
      </w:r>
    </w:p>
    <w:p w14:paraId="49B18B23" w14:textId="77777777" w:rsidR="00EE552C" w:rsidRDefault="00EE552C" w:rsidP="00EE552C">
      <w:pPr>
        <w:rPr>
          <w:sz w:val="24"/>
          <w:szCs w:val="24"/>
        </w:rPr>
      </w:pPr>
      <w:r>
        <w:rPr>
          <w:sz w:val="24"/>
          <w:szCs w:val="24"/>
        </w:rPr>
        <w:t>1 EL Rapsöl</w:t>
      </w:r>
    </w:p>
    <w:p w14:paraId="3B338C77" w14:textId="77777777" w:rsidR="00EE552C" w:rsidRDefault="00EE552C" w:rsidP="00EE552C">
      <w:pPr>
        <w:rPr>
          <w:sz w:val="24"/>
          <w:szCs w:val="24"/>
        </w:rPr>
      </w:pPr>
      <w:r>
        <w:rPr>
          <w:sz w:val="24"/>
          <w:szCs w:val="24"/>
        </w:rPr>
        <w:t>1 Limette, geviertelt</w:t>
      </w:r>
    </w:p>
    <w:p w14:paraId="43A08766" w14:textId="77777777" w:rsidR="00EE552C" w:rsidRDefault="00EE552C" w:rsidP="00EE552C">
      <w:pPr>
        <w:rPr>
          <w:sz w:val="24"/>
          <w:szCs w:val="24"/>
        </w:rPr>
      </w:pPr>
      <w:r>
        <w:rPr>
          <w:sz w:val="24"/>
          <w:szCs w:val="24"/>
        </w:rPr>
        <w:t>1/3 TL Salz</w:t>
      </w:r>
    </w:p>
    <w:p w14:paraId="0077298D" w14:textId="77777777" w:rsidR="00EE552C" w:rsidRDefault="00EE552C" w:rsidP="00EE552C">
      <w:pPr>
        <w:rPr>
          <w:sz w:val="24"/>
          <w:szCs w:val="24"/>
        </w:rPr>
      </w:pPr>
      <w:r>
        <w:rPr>
          <w:sz w:val="24"/>
          <w:szCs w:val="24"/>
        </w:rPr>
        <w:t>1 TL Honig oder Zucker</w:t>
      </w:r>
    </w:p>
    <w:p w14:paraId="7681C35C" w14:textId="77777777" w:rsidR="00EE552C" w:rsidRDefault="00EE552C" w:rsidP="00EE552C">
      <w:pPr>
        <w:rPr>
          <w:sz w:val="24"/>
          <w:szCs w:val="24"/>
        </w:rPr>
      </w:pPr>
      <w:r>
        <w:rPr>
          <w:sz w:val="24"/>
          <w:szCs w:val="24"/>
        </w:rPr>
        <w:t>1 TL Schwarzkümmelsamen</w:t>
      </w:r>
    </w:p>
    <w:p w14:paraId="6B30A904" w14:textId="77777777" w:rsidR="00EE552C" w:rsidRDefault="00EE552C" w:rsidP="00EE552C">
      <w:pPr>
        <w:rPr>
          <w:sz w:val="24"/>
          <w:szCs w:val="24"/>
        </w:rPr>
      </w:pPr>
    </w:p>
    <w:p w14:paraId="44D0E8ED" w14:textId="77777777" w:rsidR="00EE552C" w:rsidRPr="00BB1F58" w:rsidRDefault="00EE552C" w:rsidP="00EE552C">
      <w:pPr>
        <w:rPr>
          <w:i/>
          <w:iCs/>
          <w:sz w:val="24"/>
          <w:szCs w:val="24"/>
        </w:rPr>
      </w:pPr>
      <w:r w:rsidRPr="00BB1F58">
        <w:rPr>
          <w:i/>
          <w:iCs/>
          <w:sz w:val="24"/>
          <w:szCs w:val="24"/>
        </w:rPr>
        <w:t>Für die Kebabs</w:t>
      </w:r>
    </w:p>
    <w:p w14:paraId="1D84AA49" w14:textId="77777777" w:rsidR="00EE552C" w:rsidRDefault="00EE552C" w:rsidP="00EE552C">
      <w:pPr>
        <w:rPr>
          <w:sz w:val="24"/>
          <w:szCs w:val="24"/>
        </w:rPr>
      </w:pPr>
      <w:r>
        <w:rPr>
          <w:sz w:val="24"/>
          <w:szCs w:val="24"/>
        </w:rPr>
        <w:t>500 g mehligkochende Kartoffeln</w:t>
      </w:r>
    </w:p>
    <w:p w14:paraId="0585725D" w14:textId="77777777" w:rsidR="00EE552C" w:rsidRDefault="00EE552C" w:rsidP="00EE552C">
      <w:pPr>
        <w:rPr>
          <w:sz w:val="24"/>
          <w:szCs w:val="24"/>
        </w:rPr>
      </w:pPr>
      <w:r>
        <w:rPr>
          <w:sz w:val="24"/>
          <w:szCs w:val="24"/>
        </w:rPr>
        <w:t>½ TL Kreuzkümmelsamen</w:t>
      </w:r>
    </w:p>
    <w:p w14:paraId="6B8103F8" w14:textId="77777777" w:rsidR="00EE552C" w:rsidRDefault="00EE552C" w:rsidP="00EE552C">
      <w:pPr>
        <w:rPr>
          <w:sz w:val="24"/>
          <w:szCs w:val="24"/>
        </w:rPr>
      </w:pPr>
      <w:r>
        <w:rPr>
          <w:sz w:val="24"/>
          <w:szCs w:val="24"/>
        </w:rPr>
        <w:t>2 grüne Indi-Jwala-Chilischoten, entkernt</w:t>
      </w:r>
    </w:p>
    <w:p w14:paraId="4F82250C" w14:textId="77777777" w:rsidR="00EE552C" w:rsidRDefault="00EE552C" w:rsidP="00EE552C">
      <w:pPr>
        <w:rPr>
          <w:sz w:val="24"/>
          <w:szCs w:val="24"/>
        </w:rPr>
      </w:pPr>
      <w:r>
        <w:rPr>
          <w:sz w:val="24"/>
          <w:szCs w:val="24"/>
        </w:rPr>
        <w:t>1 Stück Ingwer (3,5 cm), geschält</w:t>
      </w:r>
    </w:p>
    <w:p w14:paraId="4ED42330" w14:textId="77777777" w:rsidR="00EE552C" w:rsidRDefault="00EE552C" w:rsidP="00EE552C">
      <w:pPr>
        <w:rPr>
          <w:sz w:val="24"/>
          <w:szCs w:val="24"/>
        </w:rPr>
      </w:pPr>
      <w:r>
        <w:rPr>
          <w:sz w:val="24"/>
          <w:szCs w:val="24"/>
        </w:rPr>
        <w:t>200 g Spinatblätter</w:t>
      </w:r>
    </w:p>
    <w:p w14:paraId="3B56BC82" w14:textId="77777777" w:rsidR="00EE552C" w:rsidRDefault="00EE552C" w:rsidP="00EE552C">
      <w:pPr>
        <w:rPr>
          <w:sz w:val="24"/>
          <w:szCs w:val="24"/>
        </w:rPr>
      </w:pPr>
      <w:r>
        <w:rPr>
          <w:sz w:val="24"/>
          <w:szCs w:val="24"/>
        </w:rPr>
        <w:t>200 g Erbsen (frisch oder TK)</w:t>
      </w:r>
    </w:p>
    <w:p w14:paraId="098A996D" w14:textId="77777777" w:rsidR="00EE552C" w:rsidRDefault="00EE552C" w:rsidP="00EE552C">
      <w:pPr>
        <w:rPr>
          <w:sz w:val="24"/>
          <w:szCs w:val="24"/>
        </w:rPr>
      </w:pPr>
      <w:r>
        <w:rPr>
          <w:sz w:val="24"/>
          <w:szCs w:val="24"/>
        </w:rPr>
        <w:t>2 EL Kichererbsenmehl</w:t>
      </w:r>
    </w:p>
    <w:p w14:paraId="252CA80A" w14:textId="77777777" w:rsidR="00EE552C" w:rsidRDefault="00EE552C" w:rsidP="00EE552C">
      <w:pPr>
        <w:rPr>
          <w:sz w:val="24"/>
          <w:szCs w:val="24"/>
        </w:rPr>
      </w:pPr>
      <w:r>
        <w:rPr>
          <w:sz w:val="24"/>
          <w:szCs w:val="24"/>
        </w:rPr>
        <w:t>1 EL Zitronensaft</w:t>
      </w:r>
    </w:p>
    <w:p w14:paraId="3D375F60" w14:textId="77777777" w:rsidR="00EE552C" w:rsidRDefault="00EE552C" w:rsidP="00EE552C">
      <w:pPr>
        <w:rPr>
          <w:sz w:val="24"/>
          <w:szCs w:val="24"/>
        </w:rPr>
      </w:pPr>
      <w:r>
        <w:rPr>
          <w:sz w:val="24"/>
          <w:szCs w:val="24"/>
        </w:rPr>
        <w:t>1 1/3 TL Salz</w:t>
      </w:r>
    </w:p>
    <w:p w14:paraId="1052B441" w14:textId="77777777" w:rsidR="00EE552C" w:rsidRDefault="00EE552C" w:rsidP="00EE552C">
      <w:pPr>
        <w:rPr>
          <w:sz w:val="24"/>
          <w:szCs w:val="24"/>
        </w:rPr>
      </w:pPr>
      <w:r>
        <w:rPr>
          <w:sz w:val="24"/>
          <w:szCs w:val="24"/>
        </w:rPr>
        <w:t>2 TL Garam masala</w:t>
      </w:r>
    </w:p>
    <w:p w14:paraId="4FD9D4F0" w14:textId="77777777" w:rsidR="00EE552C" w:rsidRDefault="00EE552C" w:rsidP="00EE552C">
      <w:pPr>
        <w:rPr>
          <w:sz w:val="24"/>
          <w:szCs w:val="24"/>
        </w:rPr>
      </w:pPr>
      <w:r>
        <w:rPr>
          <w:sz w:val="24"/>
          <w:szCs w:val="24"/>
        </w:rPr>
        <w:t>3 EL fein gehacktes Koriandergrün</w:t>
      </w:r>
    </w:p>
    <w:p w14:paraId="72CAE548" w14:textId="77777777" w:rsidR="00EE552C" w:rsidRDefault="00EE552C" w:rsidP="00EE552C">
      <w:pPr>
        <w:rPr>
          <w:sz w:val="24"/>
          <w:szCs w:val="24"/>
        </w:rPr>
      </w:pPr>
      <w:r>
        <w:rPr>
          <w:sz w:val="24"/>
          <w:szCs w:val="24"/>
        </w:rPr>
        <w:t>Rapsöl</w:t>
      </w:r>
    </w:p>
    <w:p w14:paraId="6CCB0326" w14:textId="77777777" w:rsidR="00EE552C" w:rsidRDefault="00EE552C" w:rsidP="00EE552C">
      <w:pPr>
        <w:rPr>
          <w:sz w:val="24"/>
          <w:szCs w:val="24"/>
        </w:rPr>
      </w:pPr>
    </w:p>
    <w:p w14:paraId="4344BCB8" w14:textId="77777777" w:rsidR="00EE552C" w:rsidRDefault="00EE552C" w:rsidP="00EE552C">
      <w:pPr>
        <w:rPr>
          <w:sz w:val="24"/>
          <w:szCs w:val="24"/>
        </w:rPr>
      </w:pPr>
      <w:r>
        <w:rPr>
          <w:sz w:val="24"/>
          <w:szCs w:val="24"/>
        </w:rPr>
        <w:t>Zubereitung:</w:t>
      </w:r>
    </w:p>
    <w:p w14:paraId="3F08B8AF" w14:textId="77777777" w:rsidR="00EE552C" w:rsidRPr="002D3181" w:rsidRDefault="00EE552C" w:rsidP="00B40E8C">
      <w:pPr>
        <w:pStyle w:val="ListParagraph"/>
        <w:numPr>
          <w:ilvl w:val="0"/>
          <w:numId w:val="1347"/>
        </w:numPr>
        <w:spacing w:after="120"/>
        <w:ind w:left="714" w:hanging="357"/>
        <w:contextualSpacing w:val="0"/>
        <w:jc w:val="both"/>
        <w:rPr>
          <w:sz w:val="24"/>
          <w:szCs w:val="24"/>
        </w:rPr>
      </w:pPr>
      <w:r w:rsidRPr="002D3181">
        <w:rPr>
          <w:sz w:val="24"/>
          <w:szCs w:val="24"/>
        </w:rPr>
        <w:t xml:space="preserve">Für die Raita den Joghurt in eine Schüssel geben. Das Öl in einer kleinen Pfanne erhitzen und die Limettenspalten bei mittlerer Hitze von jeder Seite 1 Minute braten, bis sie schwarz und klebrig werden. Vom Herd nehmen und abkühlen lassen, dann den Saft über den Joghurt presse, Salz und Honig hinzugeben und verrühren. Mit </w:t>
      </w:r>
      <w:r w:rsidRPr="002D3181">
        <w:rPr>
          <w:sz w:val="24"/>
          <w:szCs w:val="24"/>
        </w:rPr>
        <w:lastRenderedPageBreak/>
        <w:t>Schwarzkümmelsamen und einer ausgepressten Limettenspalte garnieren und bis zum Servieren kaltstellen.</w:t>
      </w:r>
    </w:p>
    <w:p w14:paraId="4CA1E33F" w14:textId="77777777" w:rsidR="00EE552C" w:rsidRPr="002D3181" w:rsidRDefault="00EE552C" w:rsidP="00B40E8C">
      <w:pPr>
        <w:pStyle w:val="ListParagraph"/>
        <w:numPr>
          <w:ilvl w:val="0"/>
          <w:numId w:val="1347"/>
        </w:numPr>
        <w:spacing w:after="120"/>
        <w:ind w:left="714" w:hanging="357"/>
        <w:contextualSpacing w:val="0"/>
        <w:jc w:val="both"/>
        <w:rPr>
          <w:sz w:val="24"/>
          <w:szCs w:val="24"/>
        </w:rPr>
      </w:pPr>
      <w:r w:rsidRPr="002D3181">
        <w:rPr>
          <w:sz w:val="24"/>
          <w:szCs w:val="24"/>
        </w:rPr>
        <w:t>Die Kartoffeln waschen und schälen und in einem Topf mit kaltem Wasser bedecken. Garen, abgießen und gut stampfen. In der Zwischenzeit den Kreuzkümmel im Mörser grob zerstoßen und in eine kleine Schüssel geben. Chilis und Ingwer ebenfalls im Mörser zerstoßen und dann mit dem Kreuzkümmel vermengen. Den Spinat waschen. Wasser zum Kochen bringen und den Spinat 1 Minute hineintauchen, dann abgießen und 30 Sekunden unter fließendem kaltem Wasser abschrecken. Sobald der Spinat nur noch lauwarm ist, so viel Wasser wie möglich herausdrücken, dann den Spinat fein hacken und zum Kartoffelpüree geben.</w:t>
      </w:r>
    </w:p>
    <w:p w14:paraId="7997C146" w14:textId="77777777" w:rsidR="00EE552C" w:rsidRPr="002D3181" w:rsidRDefault="00EE552C" w:rsidP="00B40E8C">
      <w:pPr>
        <w:pStyle w:val="ListParagraph"/>
        <w:numPr>
          <w:ilvl w:val="0"/>
          <w:numId w:val="1347"/>
        </w:numPr>
        <w:spacing w:after="120"/>
        <w:ind w:left="714" w:hanging="357"/>
        <w:contextualSpacing w:val="0"/>
        <w:jc w:val="both"/>
        <w:rPr>
          <w:sz w:val="24"/>
          <w:szCs w:val="24"/>
        </w:rPr>
      </w:pPr>
      <w:r w:rsidRPr="002D3181">
        <w:rPr>
          <w:sz w:val="24"/>
          <w:szCs w:val="24"/>
        </w:rPr>
        <w:t>Erbsen, Kreuzkümmel-Chili-Ingwer-Paste, Kichererbsenmehl, Zitronensaft, Salz, Garam masala und Koriander zum Püree geben. Mit den Händen verkneten. In einer großen Pfanne 2 EL Öl erhitzen. Ein golfballgroßes Stück der Mischung zu einer 6 cm langen und 2 cm dicken Frikadelle formen. Bei mittlerer Hitze 2,5 Minuten von einer Seite goldgelb und knusprig braten, dann wenden und weitere 2,5 Minuten braten. Den von beiden Seiten goldgelben Kebab mit einem Schaumlöffel aus der Pfanne heben.</w:t>
      </w:r>
    </w:p>
    <w:p w14:paraId="4DDE8F05" w14:textId="77777777" w:rsidR="00EE552C" w:rsidRPr="002D3181" w:rsidRDefault="00EE552C" w:rsidP="00B40E8C">
      <w:pPr>
        <w:pStyle w:val="ListParagraph"/>
        <w:numPr>
          <w:ilvl w:val="0"/>
          <w:numId w:val="1347"/>
        </w:numPr>
        <w:spacing w:after="120"/>
        <w:ind w:left="714" w:hanging="357"/>
        <w:contextualSpacing w:val="0"/>
        <w:jc w:val="both"/>
        <w:rPr>
          <w:sz w:val="24"/>
          <w:szCs w:val="24"/>
        </w:rPr>
      </w:pPr>
      <w:r w:rsidRPr="002D3181">
        <w:rPr>
          <w:sz w:val="24"/>
          <w:szCs w:val="24"/>
        </w:rPr>
        <w:t>Mit Raita servieren.</w:t>
      </w:r>
    </w:p>
    <w:p w14:paraId="6E217E91" w14:textId="77777777" w:rsidR="00EE552C" w:rsidRDefault="00EE552C" w:rsidP="00EE552C">
      <w:pPr>
        <w:rPr>
          <w:sz w:val="24"/>
          <w:szCs w:val="24"/>
        </w:rPr>
      </w:pPr>
    </w:p>
    <w:p w14:paraId="16017305" w14:textId="77777777" w:rsidR="00EE552C" w:rsidRDefault="00EE552C" w:rsidP="00EE552C">
      <w:pPr>
        <w:rPr>
          <w:sz w:val="24"/>
          <w:szCs w:val="24"/>
        </w:rPr>
      </w:pPr>
    </w:p>
    <w:p w14:paraId="70E93D1F" w14:textId="77777777" w:rsidR="00EE552C" w:rsidRDefault="00EE552C">
      <w:pPr>
        <w:rPr>
          <w:rFonts w:asciiTheme="majorHAnsi" w:eastAsiaTheme="majorEastAsia" w:hAnsiTheme="majorHAnsi" w:cstheme="majorBidi"/>
          <w:color w:val="2F5496" w:themeColor="accent1" w:themeShade="BF"/>
          <w:sz w:val="26"/>
          <w:szCs w:val="26"/>
        </w:rPr>
      </w:pPr>
      <w:r>
        <w:br w:type="page"/>
      </w:r>
    </w:p>
    <w:p w14:paraId="2B4A8928" w14:textId="77777777" w:rsidR="00E26A2A" w:rsidRDefault="00E26A2A" w:rsidP="00E26A2A">
      <w:pPr>
        <w:pStyle w:val="Heading2"/>
        <w:spacing w:after="240"/>
      </w:pPr>
      <w:r>
        <w:lastRenderedPageBreak/>
        <w:t>Kartoffel-Speck-Klöße</w:t>
      </w:r>
    </w:p>
    <w:p w14:paraId="657C7F66" w14:textId="77777777" w:rsidR="00E26A2A" w:rsidRDefault="00E26A2A" w:rsidP="00E26A2A">
      <w:pPr>
        <w:rPr>
          <w:sz w:val="24"/>
          <w:szCs w:val="24"/>
        </w:rPr>
      </w:pPr>
      <w:r w:rsidRPr="004E0628">
        <w:rPr>
          <w:sz w:val="24"/>
          <w:szCs w:val="24"/>
          <w:u w:val="single"/>
        </w:rPr>
        <w:t>Zutaten</w:t>
      </w:r>
      <w:r>
        <w:rPr>
          <w:sz w:val="24"/>
          <w:szCs w:val="24"/>
        </w:rPr>
        <w:t xml:space="preserve"> (für 6 Portionen):</w:t>
      </w:r>
    </w:p>
    <w:p w14:paraId="74304AE9" w14:textId="77777777" w:rsidR="00E26A2A" w:rsidRDefault="00E26A2A" w:rsidP="00E26A2A">
      <w:pPr>
        <w:rPr>
          <w:sz w:val="24"/>
          <w:szCs w:val="24"/>
        </w:rPr>
      </w:pPr>
      <w:r>
        <w:rPr>
          <w:sz w:val="24"/>
          <w:szCs w:val="24"/>
        </w:rPr>
        <w:t>1,5 kg mehlig kochende Kartoffeln</w:t>
      </w:r>
    </w:p>
    <w:p w14:paraId="7BB6CB32" w14:textId="77777777" w:rsidR="00E26A2A" w:rsidRDefault="00E26A2A" w:rsidP="00E26A2A">
      <w:pPr>
        <w:rPr>
          <w:sz w:val="24"/>
          <w:szCs w:val="24"/>
        </w:rPr>
      </w:pPr>
      <w:r>
        <w:rPr>
          <w:sz w:val="24"/>
          <w:szCs w:val="24"/>
        </w:rPr>
        <w:t>3 TL Salz</w:t>
      </w:r>
    </w:p>
    <w:p w14:paraId="2E9E356D" w14:textId="77777777" w:rsidR="00E26A2A" w:rsidRDefault="00E26A2A" w:rsidP="00E26A2A">
      <w:pPr>
        <w:rPr>
          <w:sz w:val="24"/>
          <w:szCs w:val="24"/>
        </w:rPr>
      </w:pPr>
      <w:r>
        <w:rPr>
          <w:sz w:val="24"/>
          <w:szCs w:val="24"/>
        </w:rPr>
        <w:t>100 g durchwachsener Speck</w:t>
      </w:r>
    </w:p>
    <w:p w14:paraId="06745E9C" w14:textId="77777777" w:rsidR="00E26A2A" w:rsidRDefault="00E26A2A" w:rsidP="00E26A2A">
      <w:pPr>
        <w:rPr>
          <w:sz w:val="24"/>
          <w:szCs w:val="24"/>
        </w:rPr>
      </w:pPr>
      <w:r>
        <w:rPr>
          <w:sz w:val="24"/>
          <w:szCs w:val="24"/>
        </w:rPr>
        <w:t>2 Zwiebeln</w:t>
      </w:r>
    </w:p>
    <w:p w14:paraId="395E2924" w14:textId="77777777" w:rsidR="00E26A2A" w:rsidRDefault="00E26A2A" w:rsidP="00E26A2A">
      <w:pPr>
        <w:rPr>
          <w:sz w:val="24"/>
          <w:szCs w:val="24"/>
        </w:rPr>
      </w:pPr>
      <w:r>
        <w:rPr>
          <w:sz w:val="24"/>
          <w:szCs w:val="24"/>
        </w:rPr>
        <w:t>1 – 2 EL Mehl</w:t>
      </w:r>
    </w:p>
    <w:p w14:paraId="6C5D12D5" w14:textId="77777777" w:rsidR="00E26A2A" w:rsidRDefault="00E26A2A" w:rsidP="00E26A2A">
      <w:pPr>
        <w:rPr>
          <w:sz w:val="24"/>
          <w:szCs w:val="24"/>
        </w:rPr>
      </w:pPr>
      <w:r>
        <w:rPr>
          <w:sz w:val="24"/>
          <w:szCs w:val="24"/>
        </w:rPr>
        <w:t>1 Ei</w:t>
      </w:r>
    </w:p>
    <w:p w14:paraId="49A85D87" w14:textId="77777777" w:rsidR="00E26A2A" w:rsidRDefault="00E26A2A" w:rsidP="00E26A2A">
      <w:pPr>
        <w:rPr>
          <w:sz w:val="24"/>
          <w:szCs w:val="24"/>
        </w:rPr>
      </w:pPr>
      <w:r>
        <w:rPr>
          <w:sz w:val="24"/>
          <w:szCs w:val="24"/>
        </w:rPr>
        <w:t>1 Prise geriebene Muskatnuss</w:t>
      </w:r>
    </w:p>
    <w:p w14:paraId="5B18F076" w14:textId="77777777" w:rsidR="00E26A2A" w:rsidRDefault="00E26A2A" w:rsidP="00E26A2A">
      <w:pPr>
        <w:rPr>
          <w:sz w:val="24"/>
          <w:szCs w:val="24"/>
        </w:rPr>
      </w:pPr>
      <w:r>
        <w:rPr>
          <w:sz w:val="24"/>
          <w:szCs w:val="24"/>
        </w:rPr>
        <w:t>Je 1 EL gehackte Petersilie, Schnittlauch und Dill</w:t>
      </w:r>
    </w:p>
    <w:p w14:paraId="66CDD8B3" w14:textId="77777777" w:rsidR="00E26A2A" w:rsidRDefault="00E26A2A" w:rsidP="00E26A2A">
      <w:pPr>
        <w:rPr>
          <w:sz w:val="24"/>
          <w:szCs w:val="24"/>
        </w:rPr>
      </w:pPr>
    </w:p>
    <w:p w14:paraId="01FF3235" w14:textId="77777777" w:rsidR="00E26A2A" w:rsidRDefault="00E26A2A" w:rsidP="00E26A2A">
      <w:pPr>
        <w:rPr>
          <w:sz w:val="24"/>
          <w:szCs w:val="24"/>
        </w:rPr>
      </w:pPr>
      <w:r>
        <w:rPr>
          <w:sz w:val="24"/>
          <w:szCs w:val="24"/>
        </w:rPr>
        <w:t>Zubereitung:</w:t>
      </w:r>
    </w:p>
    <w:p w14:paraId="3635D34D" w14:textId="77777777" w:rsidR="00E26A2A" w:rsidRDefault="00E26A2A" w:rsidP="00B40E8C">
      <w:pPr>
        <w:pStyle w:val="ListParagraph"/>
        <w:numPr>
          <w:ilvl w:val="0"/>
          <w:numId w:val="578"/>
        </w:numPr>
        <w:spacing w:after="120"/>
        <w:ind w:left="714" w:hanging="357"/>
        <w:contextualSpacing w:val="0"/>
        <w:jc w:val="both"/>
        <w:rPr>
          <w:sz w:val="24"/>
          <w:szCs w:val="24"/>
        </w:rPr>
      </w:pPr>
      <w:r w:rsidRPr="009810D4">
        <w:rPr>
          <w:sz w:val="24"/>
          <w:szCs w:val="24"/>
        </w:rPr>
        <w:t>Die Kartoffeln dünn schälen, kalt waschen und 500 g davon abwiegen und vierteln. Etwa 1 l Wasser mit 1 TL salz zum Kochen bringen, die Kartoffelviertel einlegen und zugedeckt in etwa 30 Minuten sehr weichkochen. Die rohen Kartoffeln in eine Schüssel mit kaltem Wasser reiben dann in einem Küchentuch kräftig auspressen, das Kartoffelwasser in der Schüssel stehen lassen, bis sich das Kartoffelmehl am Boden abgesetzt hat.</w:t>
      </w:r>
    </w:p>
    <w:p w14:paraId="49F805B8" w14:textId="77777777" w:rsidR="00E26A2A" w:rsidRPr="009810D4" w:rsidRDefault="00E26A2A" w:rsidP="00B40E8C">
      <w:pPr>
        <w:pStyle w:val="ListParagraph"/>
        <w:numPr>
          <w:ilvl w:val="0"/>
          <w:numId w:val="578"/>
        </w:numPr>
        <w:spacing w:after="120"/>
        <w:ind w:left="714" w:hanging="357"/>
        <w:contextualSpacing w:val="0"/>
        <w:jc w:val="both"/>
        <w:rPr>
          <w:sz w:val="24"/>
          <w:szCs w:val="24"/>
        </w:rPr>
      </w:pPr>
      <w:r w:rsidRPr="009810D4">
        <w:rPr>
          <w:sz w:val="24"/>
          <w:szCs w:val="24"/>
        </w:rPr>
        <w:t>Die gekochten Kartoffeln gut ausdämpfen lassen und durch eine Kartoffelpresse zu der rohen Kartoffelmasse drücken. Das Wasser von den geriebenen Kartoffeln vorsichtig abgießen, aber aufbewahren, und a s Kartoffelmehl zur Kartoffelmasse geben.</w:t>
      </w:r>
    </w:p>
    <w:p w14:paraId="4B003F08" w14:textId="77777777" w:rsidR="00E26A2A" w:rsidRPr="009810D4" w:rsidRDefault="00E26A2A" w:rsidP="00B40E8C">
      <w:pPr>
        <w:pStyle w:val="ListParagraph"/>
        <w:numPr>
          <w:ilvl w:val="0"/>
          <w:numId w:val="578"/>
        </w:numPr>
        <w:spacing w:after="120"/>
        <w:ind w:left="714" w:hanging="357"/>
        <w:contextualSpacing w:val="0"/>
        <w:jc w:val="both"/>
        <w:rPr>
          <w:sz w:val="24"/>
          <w:szCs w:val="24"/>
        </w:rPr>
      </w:pPr>
      <w:r w:rsidRPr="009810D4">
        <w:rPr>
          <w:sz w:val="24"/>
          <w:szCs w:val="24"/>
        </w:rPr>
        <w:t>Den Speck und die geschälten Zwiebeln kleinwürfeln. Den Speck in einer Pfanne knusprig braun ausbraten und die Zwiebelwürfel darin hellgelb anbraten. Die Pfanne beiseitestellen.</w:t>
      </w:r>
    </w:p>
    <w:p w14:paraId="637EF1EB" w14:textId="77777777" w:rsidR="00E26A2A" w:rsidRDefault="00E26A2A" w:rsidP="00B40E8C">
      <w:pPr>
        <w:pStyle w:val="ListParagraph"/>
        <w:numPr>
          <w:ilvl w:val="0"/>
          <w:numId w:val="578"/>
        </w:numPr>
        <w:spacing w:after="120"/>
        <w:ind w:left="714" w:hanging="357"/>
        <w:contextualSpacing w:val="0"/>
        <w:jc w:val="both"/>
        <w:rPr>
          <w:sz w:val="24"/>
          <w:szCs w:val="24"/>
        </w:rPr>
      </w:pPr>
      <w:r w:rsidRPr="009810D4">
        <w:rPr>
          <w:sz w:val="24"/>
          <w:szCs w:val="24"/>
        </w:rPr>
        <w:t>Die Kartoffelmasse mit dem Mehl, dem Ei, 1 TL Salz du dem Muskat zu einem geschmeidigen Teig verkneten, eventuell etwas Kartoffelwasser zugeben. Zuletzt die Speck-Zwiebel-Mischung und die Kräuter untermischen.</w:t>
      </w:r>
    </w:p>
    <w:p w14:paraId="1813A050" w14:textId="77777777" w:rsidR="00E26A2A" w:rsidRPr="009810D4" w:rsidRDefault="00E26A2A" w:rsidP="00B40E8C">
      <w:pPr>
        <w:pStyle w:val="ListParagraph"/>
        <w:numPr>
          <w:ilvl w:val="0"/>
          <w:numId w:val="578"/>
        </w:numPr>
        <w:spacing w:after="120"/>
        <w:ind w:left="714" w:hanging="357"/>
        <w:contextualSpacing w:val="0"/>
        <w:jc w:val="both"/>
        <w:rPr>
          <w:sz w:val="24"/>
          <w:szCs w:val="24"/>
        </w:rPr>
      </w:pPr>
      <w:r w:rsidRPr="009810D4">
        <w:rPr>
          <w:sz w:val="24"/>
          <w:szCs w:val="24"/>
        </w:rPr>
        <w:t>Etwa 4 l Wasser mit dem restlichen Salz zum Kochen bringen. Aus dem Kartoffelteig 1 Probekloß formen und ins kochende Salzwasser legen, die Hitze zurückschalten. Den Kloß in etwa 25 Minuten gar ziehen lassen. Löst sich Teig ab und sieht der Kloß zerfranst aus, gibt man noch 1 EL Mehl unter die Kartoffelmasse. Aus dem Teig mit nassen Händen faustgroße Klöße formen, ins kochende Salzwasser geben, einmal aufwallen und in 25 – 30 Minuten im offenen Topf ziehen lassen.</w:t>
      </w:r>
    </w:p>
    <w:p w14:paraId="43F9CBAB" w14:textId="77777777" w:rsidR="00E26A2A" w:rsidRDefault="00E26A2A" w:rsidP="00E26A2A">
      <w:pPr>
        <w:rPr>
          <w:sz w:val="24"/>
          <w:szCs w:val="24"/>
        </w:rPr>
      </w:pPr>
    </w:p>
    <w:p w14:paraId="61073836" w14:textId="77D967CD" w:rsidR="00E26A2A" w:rsidRDefault="00E26A2A" w:rsidP="00E26A2A">
      <w:pPr>
        <w:pStyle w:val="Heading2"/>
        <w:spacing w:after="240"/>
      </w:pPr>
      <w:r>
        <w:br w:type="page"/>
      </w:r>
      <w:r>
        <w:lastRenderedPageBreak/>
        <w:t>Kartoffelpuffer</w:t>
      </w:r>
      <w:r w:rsidR="00564520">
        <w:t xml:space="preserve"> Nr. 1</w:t>
      </w:r>
      <w:r>
        <w:rPr>
          <w:rStyle w:val="FootnoteReference"/>
        </w:rPr>
        <w:footnoteReference w:id="1169"/>
      </w:r>
      <w:r>
        <w:t xml:space="preserve"> </w:t>
      </w:r>
    </w:p>
    <w:p w14:paraId="6D044854" w14:textId="77777777" w:rsidR="00E26A2A" w:rsidRPr="009B778F" w:rsidRDefault="00E26A2A" w:rsidP="00E26A2A">
      <w:pPr>
        <w:rPr>
          <w:sz w:val="24"/>
          <w:szCs w:val="24"/>
          <w:u w:val="single"/>
        </w:rPr>
      </w:pPr>
      <w:r w:rsidRPr="009B778F">
        <w:rPr>
          <w:sz w:val="24"/>
          <w:szCs w:val="24"/>
          <w:u w:val="single"/>
        </w:rPr>
        <w:t>Zutaten</w:t>
      </w:r>
      <w:r>
        <w:rPr>
          <w:sz w:val="24"/>
          <w:szCs w:val="24"/>
          <w:u w:val="single"/>
        </w:rPr>
        <w:t>:</w:t>
      </w:r>
    </w:p>
    <w:p w14:paraId="5857C11D" w14:textId="77777777" w:rsidR="00E26A2A" w:rsidRDefault="00E26A2A" w:rsidP="00E26A2A">
      <w:pPr>
        <w:rPr>
          <w:sz w:val="24"/>
          <w:szCs w:val="24"/>
        </w:rPr>
      </w:pPr>
      <w:r>
        <w:rPr>
          <w:sz w:val="24"/>
          <w:szCs w:val="24"/>
        </w:rPr>
        <w:t>1 kg halbmehlig kochende Kartoffeln</w:t>
      </w:r>
    </w:p>
    <w:p w14:paraId="39986674" w14:textId="77777777" w:rsidR="00E26A2A" w:rsidRDefault="00E26A2A" w:rsidP="00E26A2A">
      <w:pPr>
        <w:rPr>
          <w:sz w:val="24"/>
          <w:szCs w:val="24"/>
        </w:rPr>
      </w:pPr>
      <w:r>
        <w:rPr>
          <w:sz w:val="24"/>
          <w:szCs w:val="24"/>
        </w:rPr>
        <w:t>2 EL Mehl</w:t>
      </w:r>
    </w:p>
    <w:p w14:paraId="269F3FB7" w14:textId="77777777" w:rsidR="00E26A2A" w:rsidRDefault="00E26A2A" w:rsidP="00E26A2A">
      <w:pPr>
        <w:rPr>
          <w:sz w:val="24"/>
          <w:szCs w:val="24"/>
        </w:rPr>
      </w:pPr>
      <w:r>
        <w:rPr>
          <w:sz w:val="24"/>
          <w:szCs w:val="24"/>
        </w:rPr>
        <w:t>2 Eier</w:t>
      </w:r>
    </w:p>
    <w:p w14:paraId="465C2593" w14:textId="77777777" w:rsidR="00E26A2A" w:rsidRDefault="00E26A2A" w:rsidP="00E26A2A">
      <w:pPr>
        <w:rPr>
          <w:sz w:val="24"/>
          <w:szCs w:val="24"/>
        </w:rPr>
      </w:pPr>
      <w:r>
        <w:rPr>
          <w:sz w:val="24"/>
          <w:szCs w:val="24"/>
        </w:rPr>
        <w:t>1 TL Salz</w:t>
      </w:r>
    </w:p>
    <w:p w14:paraId="581A46ED" w14:textId="77777777" w:rsidR="00E26A2A" w:rsidRDefault="00E26A2A" w:rsidP="00E26A2A">
      <w:pPr>
        <w:rPr>
          <w:sz w:val="24"/>
          <w:szCs w:val="24"/>
        </w:rPr>
      </w:pPr>
      <w:r>
        <w:rPr>
          <w:sz w:val="24"/>
          <w:szCs w:val="24"/>
        </w:rPr>
        <w:t>1 große Zwiebel</w:t>
      </w:r>
    </w:p>
    <w:p w14:paraId="031FD9BA" w14:textId="77777777" w:rsidR="00E26A2A" w:rsidRDefault="00E26A2A" w:rsidP="00E26A2A">
      <w:pPr>
        <w:rPr>
          <w:sz w:val="24"/>
          <w:szCs w:val="24"/>
        </w:rPr>
      </w:pPr>
      <w:r>
        <w:rPr>
          <w:sz w:val="24"/>
          <w:szCs w:val="24"/>
        </w:rPr>
        <w:t>4 EL Schmalz</w:t>
      </w:r>
    </w:p>
    <w:p w14:paraId="77F0700F" w14:textId="77777777" w:rsidR="00E26A2A" w:rsidRDefault="00E26A2A" w:rsidP="00E26A2A">
      <w:pPr>
        <w:rPr>
          <w:sz w:val="24"/>
          <w:szCs w:val="24"/>
        </w:rPr>
      </w:pPr>
    </w:p>
    <w:p w14:paraId="5E07F832" w14:textId="77777777" w:rsidR="00E26A2A" w:rsidRDefault="00E26A2A" w:rsidP="00E26A2A">
      <w:pPr>
        <w:rPr>
          <w:sz w:val="24"/>
          <w:szCs w:val="24"/>
        </w:rPr>
      </w:pPr>
      <w:r>
        <w:rPr>
          <w:sz w:val="24"/>
          <w:szCs w:val="24"/>
        </w:rPr>
        <w:t>Zubereitung:</w:t>
      </w:r>
    </w:p>
    <w:p w14:paraId="72C97399" w14:textId="77777777" w:rsidR="00E26A2A" w:rsidRPr="009810D4" w:rsidRDefault="00E26A2A" w:rsidP="00B40E8C">
      <w:pPr>
        <w:pStyle w:val="ListParagraph"/>
        <w:numPr>
          <w:ilvl w:val="0"/>
          <w:numId w:val="579"/>
        </w:numPr>
        <w:spacing w:after="120"/>
        <w:ind w:left="714" w:hanging="357"/>
        <w:contextualSpacing w:val="0"/>
        <w:jc w:val="both"/>
        <w:rPr>
          <w:sz w:val="24"/>
          <w:szCs w:val="24"/>
        </w:rPr>
      </w:pPr>
      <w:r w:rsidRPr="009810D4">
        <w:rPr>
          <w:sz w:val="24"/>
          <w:szCs w:val="24"/>
        </w:rPr>
        <w:t>Die Kartoffeln schälen, waschen und in eine Schüssel mit kaltem Wasser reiben, dann in einem Tuch gut ausdrücken.</w:t>
      </w:r>
    </w:p>
    <w:p w14:paraId="3564A1D4" w14:textId="77777777" w:rsidR="00E26A2A" w:rsidRPr="009810D4" w:rsidRDefault="00E26A2A" w:rsidP="00B40E8C">
      <w:pPr>
        <w:pStyle w:val="ListParagraph"/>
        <w:numPr>
          <w:ilvl w:val="0"/>
          <w:numId w:val="579"/>
        </w:numPr>
        <w:spacing w:after="120"/>
        <w:ind w:left="714" w:hanging="357"/>
        <w:contextualSpacing w:val="0"/>
        <w:jc w:val="both"/>
        <w:rPr>
          <w:sz w:val="24"/>
          <w:szCs w:val="24"/>
        </w:rPr>
      </w:pPr>
      <w:r w:rsidRPr="009810D4">
        <w:rPr>
          <w:sz w:val="24"/>
          <w:szCs w:val="24"/>
        </w:rPr>
        <w:t xml:space="preserve">Das Wasser stehen lassen, bis sich das Kartoffelmehl am Boden der Schüssel abgesetzt hat, dann vorsichtig abgießen und das Kartoffelmehl zur Kartoffelmasse geben. Die Kartoffelmasse mit dem Mehl, den Eiern und dem Salz mischen. Die Zwiebeln schälen, reiben und unter die Kartoffelmasse mengen. </w:t>
      </w:r>
    </w:p>
    <w:p w14:paraId="70A1158F" w14:textId="77777777" w:rsidR="00E26A2A" w:rsidRPr="009810D4" w:rsidRDefault="00E26A2A" w:rsidP="00B40E8C">
      <w:pPr>
        <w:pStyle w:val="ListParagraph"/>
        <w:numPr>
          <w:ilvl w:val="0"/>
          <w:numId w:val="579"/>
        </w:numPr>
        <w:spacing w:after="120"/>
        <w:ind w:left="714" w:hanging="357"/>
        <w:contextualSpacing w:val="0"/>
        <w:jc w:val="both"/>
        <w:rPr>
          <w:sz w:val="24"/>
          <w:szCs w:val="24"/>
        </w:rPr>
      </w:pPr>
      <w:r w:rsidRPr="009810D4">
        <w:rPr>
          <w:sz w:val="24"/>
          <w:szCs w:val="24"/>
        </w:rPr>
        <w:t>Den Backofen auf 100 Grad vorheizen. Das Schmalz nach und nach in einer großen Pfanne erhitzen. Jeweils 2 EL von der Kartoffelmasse in die Pfanne geben und die Puffer nacheinander rasch von beiden Seiten knusprig braten. Im Ba</w:t>
      </w:r>
      <w:r>
        <w:rPr>
          <w:sz w:val="24"/>
          <w:szCs w:val="24"/>
        </w:rPr>
        <w:t>c</w:t>
      </w:r>
      <w:r w:rsidRPr="009810D4">
        <w:rPr>
          <w:sz w:val="24"/>
          <w:szCs w:val="24"/>
        </w:rPr>
        <w:t>kofen warmhalten.</w:t>
      </w:r>
    </w:p>
    <w:p w14:paraId="6EC4FD17" w14:textId="77777777" w:rsidR="00E26A2A" w:rsidRDefault="00E26A2A" w:rsidP="00E26A2A">
      <w:pPr>
        <w:jc w:val="both"/>
        <w:rPr>
          <w:sz w:val="24"/>
          <w:szCs w:val="24"/>
        </w:rPr>
      </w:pPr>
    </w:p>
    <w:p w14:paraId="162E5C29" w14:textId="77777777" w:rsidR="00E26A2A" w:rsidRDefault="00E26A2A" w:rsidP="00E26A2A">
      <w:pPr>
        <w:ind w:left="705" w:hanging="705"/>
        <w:jc w:val="both"/>
        <w:rPr>
          <w:sz w:val="24"/>
          <w:szCs w:val="24"/>
        </w:rPr>
      </w:pPr>
      <w:r>
        <w:rPr>
          <w:sz w:val="24"/>
          <w:szCs w:val="24"/>
        </w:rPr>
        <w:t>Tipp:</w:t>
      </w:r>
      <w:r>
        <w:rPr>
          <w:sz w:val="24"/>
          <w:szCs w:val="24"/>
        </w:rPr>
        <w:tab/>
        <w:t>Man kann die Puffer auch mit Apfelmus und Zimt essen. Dann nur mit 1 Prise Salz würzen und die Zwiebel weglassen.</w:t>
      </w:r>
    </w:p>
    <w:p w14:paraId="0B924DAA" w14:textId="77777777" w:rsidR="00E26A2A" w:rsidRDefault="00E26A2A" w:rsidP="00E26A2A">
      <w:pPr>
        <w:rPr>
          <w:sz w:val="24"/>
          <w:szCs w:val="24"/>
        </w:rPr>
      </w:pPr>
      <w:r>
        <w:rPr>
          <w:sz w:val="24"/>
          <w:szCs w:val="24"/>
        </w:rPr>
        <w:br w:type="page"/>
      </w:r>
    </w:p>
    <w:p w14:paraId="32D2D8D4" w14:textId="319F1F8D" w:rsidR="00564520" w:rsidRDefault="00564520" w:rsidP="00564520">
      <w:pPr>
        <w:pStyle w:val="Heading2"/>
        <w:spacing w:after="240"/>
      </w:pPr>
      <w:r>
        <w:lastRenderedPageBreak/>
        <w:t>Kartoffelpuffer Nr. 2</w:t>
      </w:r>
      <w:r>
        <w:rPr>
          <w:rStyle w:val="FootnoteReference"/>
        </w:rPr>
        <w:footnoteReference w:id="1170"/>
      </w:r>
      <w:r>
        <w:t xml:space="preserve"> </w:t>
      </w:r>
    </w:p>
    <w:p w14:paraId="5DD506E5" w14:textId="77777777" w:rsidR="00564520" w:rsidRDefault="00564520" w:rsidP="00564520">
      <w:pPr>
        <w:rPr>
          <w:sz w:val="24"/>
          <w:szCs w:val="24"/>
        </w:rPr>
      </w:pPr>
      <w:r w:rsidRPr="009E6491">
        <w:rPr>
          <w:sz w:val="24"/>
          <w:szCs w:val="24"/>
          <w:u w:val="single"/>
        </w:rPr>
        <w:t>Zutaten</w:t>
      </w:r>
      <w:r>
        <w:rPr>
          <w:sz w:val="24"/>
          <w:szCs w:val="24"/>
        </w:rPr>
        <w:t xml:space="preserve"> (für 4 Portionen):</w:t>
      </w:r>
    </w:p>
    <w:p w14:paraId="50765CC7" w14:textId="77777777" w:rsidR="00564520" w:rsidRDefault="00564520" w:rsidP="00564520">
      <w:pPr>
        <w:rPr>
          <w:sz w:val="24"/>
          <w:szCs w:val="24"/>
        </w:rPr>
      </w:pPr>
      <w:r>
        <w:rPr>
          <w:sz w:val="24"/>
          <w:szCs w:val="24"/>
        </w:rPr>
        <w:t>800 g festkochende Kartoffeln</w:t>
      </w:r>
    </w:p>
    <w:p w14:paraId="67D2131C" w14:textId="77777777" w:rsidR="00564520" w:rsidRDefault="00564520" w:rsidP="00564520">
      <w:pPr>
        <w:rPr>
          <w:sz w:val="24"/>
          <w:szCs w:val="24"/>
        </w:rPr>
      </w:pPr>
      <w:r>
        <w:rPr>
          <w:sz w:val="24"/>
          <w:szCs w:val="24"/>
        </w:rPr>
        <w:t>1 Eigelb</w:t>
      </w:r>
    </w:p>
    <w:p w14:paraId="01340AB1" w14:textId="77777777" w:rsidR="00564520" w:rsidRDefault="00564520" w:rsidP="00564520">
      <w:pPr>
        <w:rPr>
          <w:sz w:val="24"/>
          <w:szCs w:val="24"/>
        </w:rPr>
      </w:pPr>
      <w:r>
        <w:rPr>
          <w:sz w:val="24"/>
          <w:szCs w:val="24"/>
        </w:rPr>
        <w:t>30 g Mehl</w:t>
      </w:r>
    </w:p>
    <w:p w14:paraId="448AE2E5" w14:textId="77777777" w:rsidR="00564520" w:rsidRDefault="00564520" w:rsidP="00564520">
      <w:pPr>
        <w:rPr>
          <w:sz w:val="24"/>
          <w:szCs w:val="24"/>
        </w:rPr>
      </w:pPr>
      <w:r>
        <w:rPr>
          <w:sz w:val="24"/>
          <w:szCs w:val="24"/>
        </w:rPr>
        <w:t>1 EL Speisestärke</w:t>
      </w:r>
    </w:p>
    <w:p w14:paraId="1F2F46AF" w14:textId="77777777" w:rsidR="00564520" w:rsidRDefault="00564520" w:rsidP="00564520">
      <w:pPr>
        <w:rPr>
          <w:sz w:val="24"/>
          <w:szCs w:val="24"/>
        </w:rPr>
      </w:pPr>
      <w:r>
        <w:rPr>
          <w:sz w:val="24"/>
          <w:szCs w:val="24"/>
        </w:rPr>
        <w:t>Salz, Pfeffer, Muskat</w:t>
      </w:r>
    </w:p>
    <w:p w14:paraId="73B75E32" w14:textId="77777777" w:rsidR="00564520" w:rsidRDefault="00564520" w:rsidP="00564520">
      <w:pPr>
        <w:rPr>
          <w:sz w:val="24"/>
          <w:szCs w:val="24"/>
        </w:rPr>
      </w:pPr>
      <w:r>
        <w:rPr>
          <w:sz w:val="24"/>
          <w:szCs w:val="24"/>
        </w:rPr>
        <w:t>40 g Butterschmalz</w:t>
      </w:r>
    </w:p>
    <w:p w14:paraId="5CA58DF6" w14:textId="77777777" w:rsidR="00564520" w:rsidRDefault="00564520" w:rsidP="00564520">
      <w:pPr>
        <w:rPr>
          <w:sz w:val="24"/>
          <w:szCs w:val="24"/>
        </w:rPr>
      </w:pPr>
    </w:p>
    <w:p w14:paraId="5644027D" w14:textId="77777777" w:rsidR="00564520" w:rsidRDefault="00564520" w:rsidP="00564520">
      <w:pPr>
        <w:rPr>
          <w:sz w:val="24"/>
          <w:szCs w:val="24"/>
        </w:rPr>
      </w:pPr>
      <w:r>
        <w:rPr>
          <w:sz w:val="24"/>
          <w:szCs w:val="24"/>
        </w:rPr>
        <w:t>Zubereitungszeit: 25 Minuten</w:t>
      </w:r>
    </w:p>
    <w:p w14:paraId="0A205360" w14:textId="77777777" w:rsidR="00564520" w:rsidRPr="00EB752C" w:rsidRDefault="00564520" w:rsidP="00B40E8C">
      <w:pPr>
        <w:pStyle w:val="ListParagraph"/>
        <w:numPr>
          <w:ilvl w:val="0"/>
          <w:numId w:val="1120"/>
        </w:numPr>
        <w:spacing w:after="120"/>
        <w:ind w:left="714" w:hanging="357"/>
        <w:contextualSpacing w:val="0"/>
        <w:jc w:val="both"/>
        <w:rPr>
          <w:sz w:val="24"/>
          <w:szCs w:val="24"/>
        </w:rPr>
      </w:pPr>
      <w:r w:rsidRPr="00EB752C">
        <w:rPr>
          <w:sz w:val="24"/>
          <w:szCs w:val="24"/>
        </w:rPr>
        <w:t>Die Kartoffeln schälen, waschen, grob raspeln und mit dem Eigelb, dem Mehl und der Speisestärke gut verrühren. Die Masse mit Salz, Pfeffer und Muskat würzen.</w:t>
      </w:r>
    </w:p>
    <w:p w14:paraId="152B34D0" w14:textId="77777777" w:rsidR="00564520" w:rsidRPr="00EB752C" w:rsidRDefault="00564520" w:rsidP="00B40E8C">
      <w:pPr>
        <w:pStyle w:val="ListParagraph"/>
        <w:numPr>
          <w:ilvl w:val="0"/>
          <w:numId w:val="1120"/>
        </w:numPr>
        <w:spacing w:after="120"/>
        <w:ind w:left="714" w:hanging="357"/>
        <w:contextualSpacing w:val="0"/>
        <w:jc w:val="both"/>
        <w:rPr>
          <w:sz w:val="24"/>
          <w:szCs w:val="24"/>
        </w:rPr>
      </w:pPr>
      <w:r w:rsidRPr="00EB752C">
        <w:rPr>
          <w:sz w:val="24"/>
          <w:szCs w:val="24"/>
        </w:rPr>
        <w:t>In einer Pfanne das Butterschmalz erhitzen, je 1 EL der Masse abnehmen, in die Pfanne setzen und etwas flach drücken. Die Puffer goldbraun von beiden Seiten braten.</w:t>
      </w:r>
    </w:p>
    <w:p w14:paraId="3595C61C" w14:textId="77777777" w:rsidR="00564520" w:rsidRPr="00EB752C" w:rsidRDefault="00564520" w:rsidP="00B40E8C">
      <w:pPr>
        <w:pStyle w:val="ListParagraph"/>
        <w:numPr>
          <w:ilvl w:val="0"/>
          <w:numId w:val="1120"/>
        </w:numPr>
        <w:spacing w:after="120"/>
        <w:ind w:left="714" w:hanging="357"/>
        <w:contextualSpacing w:val="0"/>
        <w:jc w:val="both"/>
        <w:rPr>
          <w:sz w:val="24"/>
          <w:szCs w:val="24"/>
        </w:rPr>
      </w:pPr>
      <w:r w:rsidRPr="00EB752C">
        <w:rPr>
          <w:sz w:val="24"/>
          <w:szCs w:val="24"/>
        </w:rPr>
        <w:t>Herausnehmen und auf einem Küchenkrepp abtropfen lassen. Mit Apfelmus oder Salz und grünem Salat servieren.</w:t>
      </w:r>
    </w:p>
    <w:p w14:paraId="4DDE0300" w14:textId="77777777" w:rsidR="00564520" w:rsidRDefault="00564520" w:rsidP="00564520">
      <w:pPr>
        <w:rPr>
          <w:sz w:val="24"/>
          <w:szCs w:val="24"/>
        </w:rPr>
      </w:pPr>
      <w:r>
        <w:rPr>
          <w:sz w:val="24"/>
          <w:szCs w:val="24"/>
        </w:rPr>
        <w:br w:type="page"/>
      </w:r>
    </w:p>
    <w:p w14:paraId="12874705" w14:textId="2917EDE0" w:rsidR="00BD6B18" w:rsidRPr="00D23751" w:rsidRDefault="00BD6B18" w:rsidP="00BD6B18">
      <w:pPr>
        <w:pStyle w:val="Heading2"/>
        <w:spacing w:after="240"/>
      </w:pPr>
      <w:r>
        <w:lastRenderedPageBreak/>
        <w:t>Kartoffelpuffer Nr. 3 - Latkes</w:t>
      </w:r>
      <w:r>
        <w:rPr>
          <w:rStyle w:val="FootnoteReference"/>
        </w:rPr>
        <w:footnoteReference w:id="1171"/>
      </w:r>
      <w:r>
        <w:t xml:space="preserve"> </w:t>
      </w:r>
    </w:p>
    <w:p w14:paraId="6ABC3EAA" w14:textId="77777777" w:rsidR="00BD6B18" w:rsidRPr="00D23751" w:rsidRDefault="00BD6B18" w:rsidP="00BD6B18">
      <w:pPr>
        <w:rPr>
          <w:sz w:val="24"/>
          <w:szCs w:val="24"/>
        </w:rPr>
      </w:pPr>
      <w:r w:rsidRPr="00BA7ED0">
        <w:rPr>
          <w:sz w:val="24"/>
          <w:szCs w:val="24"/>
          <w:u w:val="single"/>
        </w:rPr>
        <w:t>Zutaten</w:t>
      </w:r>
      <w:r w:rsidRPr="00D23751">
        <w:rPr>
          <w:sz w:val="24"/>
          <w:szCs w:val="24"/>
        </w:rPr>
        <w:t xml:space="preserve"> </w:t>
      </w:r>
      <w:r>
        <w:rPr>
          <w:sz w:val="24"/>
          <w:szCs w:val="24"/>
        </w:rPr>
        <w:t>(</w:t>
      </w:r>
      <w:r w:rsidRPr="00D23751">
        <w:rPr>
          <w:sz w:val="24"/>
          <w:szCs w:val="24"/>
        </w:rPr>
        <w:t>für 12 Stück</w:t>
      </w:r>
      <w:r>
        <w:rPr>
          <w:sz w:val="24"/>
          <w:szCs w:val="24"/>
        </w:rPr>
        <w:t>)</w:t>
      </w:r>
    </w:p>
    <w:p w14:paraId="52BCF445" w14:textId="77777777" w:rsidR="00BD6B18" w:rsidRDefault="00BD6B18" w:rsidP="00BD6B18">
      <w:pPr>
        <w:rPr>
          <w:sz w:val="24"/>
          <w:szCs w:val="24"/>
        </w:rPr>
      </w:pPr>
      <w:r w:rsidRPr="00D23751">
        <w:rPr>
          <w:sz w:val="24"/>
          <w:szCs w:val="24"/>
        </w:rPr>
        <w:t>600 g vorwiegend festkochende Kartoffeln, g</w:t>
      </w:r>
      <w:r>
        <w:rPr>
          <w:sz w:val="24"/>
          <w:szCs w:val="24"/>
        </w:rPr>
        <w:t>eschält und geraspelt</w:t>
      </w:r>
    </w:p>
    <w:p w14:paraId="35F3E637" w14:textId="77777777" w:rsidR="00BD6B18" w:rsidRDefault="00BD6B18" w:rsidP="00BD6B18">
      <w:pPr>
        <w:rPr>
          <w:sz w:val="24"/>
          <w:szCs w:val="24"/>
        </w:rPr>
      </w:pPr>
      <w:r>
        <w:rPr>
          <w:sz w:val="24"/>
          <w:szCs w:val="24"/>
        </w:rPr>
        <w:t>300 g Pastinaken, geschält und geraspelt</w:t>
      </w:r>
    </w:p>
    <w:p w14:paraId="68D39C14" w14:textId="77777777" w:rsidR="00BD6B18" w:rsidRDefault="00BD6B18" w:rsidP="00BD6B18">
      <w:pPr>
        <w:rPr>
          <w:sz w:val="24"/>
          <w:szCs w:val="24"/>
        </w:rPr>
      </w:pPr>
      <w:r>
        <w:rPr>
          <w:sz w:val="24"/>
          <w:szCs w:val="24"/>
        </w:rPr>
        <w:t>30 g Schnittlauch, in feine Röllchen geschnitten</w:t>
      </w:r>
    </w:p>
    <w:p w14:paraId="19178BC7" w14:textId="77777777" w:rsidR="00BD6B18" w:rsidRDefault="00BD6B18" w:rsidP="00BD6B18">
      <w:pPr>
        <w:rPr>
          <w:sz w:val="24"/>
          <w:szCs w:val="24"/>
        </w:rPr>
      </w:pPr>
      <w:r>
        <w:rPr>
          <w:sz w:val="24"/>
          <w:szCs w:val="24"/>
        </w:rPr>
        <w:t>4 Eiweiß</w:t>
      </w:r>
    </w:p>
    <w:p w14:paraId="375A02F9" w14:textId="77777777" w:rsidR="00BD6B18" w:rsidRDefault="00BD6B18" w:rsidP="00BD6B18">
      <w:pPr>
        <w:rPr>
          <w:sz w:val="24"/>
          <w:szCs w:val="24"/>
        </w:rPr>
      </w:pPr>
      <w:r>
        <w:rPr>
          <w:sz w:val="24"/>
          <w:szCs w:val="24"/>
        </w:rPr>
        <w:t>2 EL Maisstärke</w:t>
      </w:r>
    </w:p>
    <w:p w14:paraId="1330CE58" w14:textId="77777777" w:rsidR="00BD6B18" w:rsidRDefault="00BD6B18" w:rsidP="00BD6B18">
      <w:pPr>
        <w:rPr>
          <w:sz w:val="24"/>
          <w:szCs w:val="24"/>
        </w:rPr>
      </w:pPr>
      <w:r>
        <w:rPr>
          <w:sz w:val="24"/>
          <w:szCs w:val="24"/>
        </w:rPr>
        <w:t>80 g Butter</w:t>
      </w:r>
    </w:p>
    <w:p w14:paraId="5268CF2C" w14:textId="77777777" w:rsidR="00BD6B18" w:rsidRDefault="00BD6B18" w:rsidP="00BD6B18">
      <w:pPr>
        <w:rPr>
          <w:sz w:val="24"/>
          <w:szCs w:val="24"/>
        </w:rPr>
      </w:pPr>
      <w:r>
        <w:rPr>
          <w:sz w:val="24"/>
          <w:szCs w:val="24"/>
        </w:rPr>
        <w:t>100 ml Sonnenblumenöl</w:t>
      </w:r>
    </w:p>
    <w:p w14:paraId="19E0B696" w14:textId="77777777" w:rsidR="00BD6B18" w:rsidRDefault="00BD6B18" w:rsidP="00BD6B18">
      <w:pPr>
        <w:rPr>
          <w:sz w:val="24"/>
          <w:szCs w:val="24"/>
        </w:rPr>
      </w:pPr>
      <w:r>
        <w:rPr>
          <w:sz w:val="24"/>
          <w:szCs w:val="24"/>
        </w:rPr>
        <w:t>Saure Sahne zum Servieren</w:t>
      </w:r>
    </w:p>
    <w:p w14:paraId="5CC945AC" w14:textId="77777777" w:rsidR="00BD6B18" w:rsidRDefault="00BD6B18" w:rsidP="00BD6B18">
      <w:pPr>
        <w:rPr>
          <w:sz w:val="24"/>
          <w:szCs w:val="24"/>
        </w:rPr>
      </w:pPr>
      <w:r>
        <w:rPr>
          <w:sz w:val="24"/>
          <w:szCs w:val="24"/>
        </w:rPr>
        <w:t>Salz und Pfeffer</w:t>
      </w:r>
    </w:p>
    <w:p w14:paraId="3082C5A1" w14:textId="77777777" w:rsidR="00BD6B18" w:rsidRDefault="00BD6B18" w:rsidP="00BD6B18">
      <w:pPr>
        <w:rPr>
          <w:sz w:val="24"/>
          <w:szCs w:val="24"/>
        </w:rPr>
      </w:pPr>
    </w:p>
    <w:p w14:paraId="23E48BC7" w14:textId="77777777" w:rsidR="00BD6B18" w:rsidRDefault="00BD6B18" w:rsidP="00BD6B18">
      <w:pPr>
        <w:rPr>
          <w:sz w:val="24"/>
          <w:szCs w:val="24"/>
        </w:rPr>
      </w:pPr>
      <w:r>
        <w:rPr>
          <w:sz w:val="24"/>
          <w:szCs w:val="24"/>
        </w:rPr>
        <w:t>Zubereitung:</w:t>
      </w:r>
    </w:p>
    <w:p w14:paraId="11D3266A" w14:textId="77777777" w:rsidR="00BD6B18" w:rsidRPr="00316776" w:rsidRDefault="00BD6B18" w:rsidP="00B40E8C">
      <w:pPr>
        <w:pStyle w:val="ListParagraph"/>
        <w:numPr>
          <w:ilvl w:val="0"/>
          <w:numId w:val="757"/>
        </w:numPr>
        <w:spacing w:after="120"/>
        <w:ind w:left="714" w:hanging="357"/>
        <w:contextualSpacing w:val="0"/>
        <w:jc w:val="both"/>
        <w:rPr>
          <w:sz w:val="24"/>
          <w:szCs w:val="24"/>
        </w:rPr>
      </w:pPr>
      <w:r w:rsidRPr="00316776">
        <w:rPr>
          <w:sz w:val="24"/>
          <w:szCs w:val="24"/>
        </w:rPr>
        <w:t>Die Kartoffeln in eine große Schüssel mit kaltem Wasser geben, um die Stärke abzuspülen, In einem Sieb abtropfen lassen, ausdrücken und auf einem sauberen Geschirrtuch ausbreiten. Sie sollten vollständig trocknen.</w:t>
      </w:r>
    </w:p>
    <w:p w14:paraId="6C75712B" w14:textId="77777777" w:rsidR="00BD6B18" w:rsidRPr="00316776" w:rsidRDefault="00BD6B18" w:rsidP="00B40E8C">
      <w:pPr>
        <w:pStyle w:val="ListParagraph"/>
        <w:numPr>
          <w:ilvl w:val="0"/>
          <w:numId w:val="757"/>
        </w:numPr>
        <w:spacing w:after="120"/>
        <w:ind w:left="714" w:hanging="357"/>
        <w:contextualSpacing w:val="0"/>
        <w:jc w:val="both"/>
        <w:rPr>
          <w:sz w:val="24"/>
          <w:szCs w:val="24"/>
        </w:rPr>
      </w:pPr>
      <w:r w:rsidRPr="00316776">
        <w:rPr>
          <w:sz w:val="24"/>
          <w:szCs w:val="24"/>
        </w:rPr>
        <w:t>In einer großen Schüssel die Kartoffeln mit den Pastinaken, dem Schnittlauch den Eiweißen, der Stärke, 1 TL Salz und reichlich Pfeffer vermengen</w:t>
      </w:r>
    </w:p>
    <w:p w14:paraId="70837574" w14:textId="77777777" w:rsidR="00BD6B18" w:rsidRPr="00316776" w:rsidRDefault="00BD6B18" w:rsidP="00B40E8C">
      <w:pPr>
        <w:pStyle w:val="ListParagraph"/>
        <w:numPr>
          <w:ilvl w:val="0"/>
          <w:numId w:val="757"/>
        </w:numPr>
        <w:spacing w:after="120"/>
        <w:ind w:left="714" w:hanging="357"/>
        <w:contextualSpacing w:val="0"/>
        <w:jc w:val="both"/>
        <w:rPr>
          <w:sz w:val="24"/>
          <w:szCs w:val="24"/>
        </w:rPr>
      </w:pPr>
      <w:r w:rsidRPr="00316776">
        <w:rPr>
          <w:sz w:val="24"/>
          <w:szCs w:val="24"/>
        </w:rPr>
        <w:t>In einer großen Pfanne die Hälfte der Butter mit der Hälfte des Öls bei mittlerer bis hoher Temperatur erhitzen. Etwa 2 EL von der Kartoffelmischung abstehen und die Flüssigkeit zwischen den Handflächen herauspressen. Die Masse zu etwa 1 cm dicken und 8 cm breiten Küchlein formen. Die Latkes portionsweise in die Pfanne legen, mit einem Löffelrücken glattstreichen und auf jeder Seite 3 Minuten knusprig braun backen. Aus der Pfanne nehmen, auf Küchenpapier abtropfen lassen und warm stellen, bis alle gebacken sind. Dabei nach und nach die restliche Butter und das restliche Öl hinzufügen. Die Latkes sofort servieren und die saure Sahne dazu reichen.</w:t>
      </w:r>
    </w:p>
    <w:p w14:paraId="7E3DE6A3" w14:textId="77777777" w:rsidR="00BD6B18" w:rsidRDefault="00BD6B18" w:rsidP="00BD6B18">
      <w:pPr>
        <w:rPr>
          <w:sz w:val="24"/>
          <w:szCs w:val="24"/>
        </w:rPr>
      </w:pPr>
    </w:p>
    <w:p w14:paraId="27C5F307" w14:textId="77777777" w:rsidR="00BD6B18" w:rsidRDefault="00BD6B18" w:rsidP="00BD6B18">
      <w:pPr>
        <w:ind w:left="1416" w:hanging="1416"/>
        <w:jc w:val="both"/>
        <w:rPr>
          <w:sz w:val="24"/>
          <w:szCs w:val="24"/>
        </w:rPr>
      </w:pPr>
      <w:r>
        <w:rPr>
          <w:sz w:val="24"/>
          <w:szCs w:val="24"/>
        </w:rPr>
        <w:t>Kommentar:</w:t>
      </w:r>
      <w:r>
        <w:rPr>
          <w:sz w:val="24"/>
          <w:szCs w:val="24"/>
        </w:rPr>
        <w:tab/>
        <w:t>Für die süße Variante, Schnittlauch weglassen und weniger Salz verwenden. Latkes mit Zucker bestreuen und Apfelmus dazu reichen.</w:t>
      </w:r>
    </w:p>
    <w:p w14:paraId="7009181A" w14:textId="77777777" w:rsidR="00BD6B18" w:rsidRDefault="00BD6B18" w:rsidP="00BD6B18">
      <w:pPr>
        <w:rPr>
          <w:sz w:val="24"/>
          <w:szCs w:val="24"/>
        </w:rPr>
      </w:pPr>
    </w:p>
    <w:p w14:paraId="27EE7F01" w14:textId="77777777" w:rsidR="00BD6B18" w:rsidRDefault="00BD6B18" w:rsidP="00BD6B18">
      <w:pPr>
        <w:rPr>
          <w:sz w:val="24"/>
          <w:szCs w:val="24"/>
        </w:rPr>
      </w:pPr>
      <w:r>
        <w:rPr>
          <w:sz w:val="24"/>
          <w:szCs w:val="24"/>
        </w:rPr>
        <w:br w:type="page"/>
      </w:r>
    </w:p>
    <w:p w14:paraId="038B1006" w14:textId="35164AA8" w:rsidR="00BD6B18" w:rsidRDefault="00BD6B18" w:rsidP="00BD6B18">
      <w:pPr>
        <w:pStyle w:val="Heading2"/>
        <w:spacing w:after="240"/>
      </w:pPr>
      <w:r>
        <w:lastRenderedPageBreak/>
        <w:t>Kartoffelpuffer Nr. 4</w:t>
      </w:r>
      <w:r>
        <w:rPr>
          <w:rStyle w:val="FootnoteReference"/>
        </w:rPr>
        <w:footnoteReference w:id="1172"/>
      </w:r>
    </w:p>
    <w:p w14:paraId="08F274AC" w14:textId="77777777" w:rsidR="00BD6B18" w:rsidRDefault="00BD6B18" w:rsidP="00BD6B18">
      <w:pPr>
        <w:rPr>
          <w:sz w:val="24"/>
          <w:szCs w:val="24"/>
        </w:rPr>
      </w:pPr>
      <w:r w:rsidRPr="0053384C">
        <w:rPr>
          <w:sz w:val="24"/>
          <w:szCs w:val="24"/>
          <w:u w:val="single"/>
        </w:rPr>
        <w:t>Zutaten</w:t>
      </w:r>
      <w:r>
        <w:rPr>
          <w:sz w:val="24"/>
          <w:szCs w:val="24"/>
        </w:rPr>
        <w:t xml:space="preserve"> (für 4 Portionen):</w:t>
      </w:r>
    </w:p>
    <w:p w14:paraId="5872B0B1" w14:textId="77777777" w:rsidR="00BD6B18" w:rsidRDefault="00BD6B18" w:rsidP="00BD6B18">
      <w:pPr>
        <w:rPr>
          <w:sz w:val="24"/>
          <w:szCs w:val="24"/>
        </w:rPr>
      </w:pPr>
      <w:r>
        <w:rPr>
          <w:sz w:val="24"/>
          <w:szCs w:val="24"/>
        </w:rPr>
        <w:t>600 g säuerliche Äpfel</w:t>
      </w:r>
    </w:p>
    <w:p w14:paraId="42F157B5" w14:textId="77777777" w:rsidR="00BD6B18" w:rsidRDefault="00BD6B18" w:rsidP="00BD6B18">
      <w:pPr>
        <w:rPr>
          <w:sz w:val="24"/>
          <w:szCs w:val="24"/>
        </w:rPr>
      </w:pPr>
      <w:r>
        <w:rPr>
          <w:sz w:val="24"/>
          <w:szCs w:val="24"/>
        </w:rPr>
        <w:t>2 EL Zucker</w:t>
      </w:r>
    </w:p>
    <w:p w14:paraId="3FBE99B0" w14:textId="77777777" w:rsidR="00BD6B18" w:rsidRDefault="00BD6B18" w:rsidP="00BD6B18">
      <w:pPr>
        <w:rPr>
          <w:sz w:val="24"/>
          <w:szCs w:val="24"/>
        </w:rPr>
      </w:pPr>
      <w:r>
        <w:rPr>
          <w:sz w:val="24"/>
          <w:szCs w:val="24"/>
        </w:rPr>
        <w:t>1 Vanilleschote</w:t>
      </w:r>
    </w:p>
    <w:p w14:paraId="0E1AD41A" w14:textId="77777777" w:rsidR="00BD6B18" w:rsidRDefault="00BD6B18" w:rsidP="00BD6B18">
      <w:pPr>
        <w:rPr>
          <w:sz w:val="24"/>
          <w:szCs w:val="24"/>
        </w:rPr>
      </w:pPr>
      <w:r>
        <w:rPr>
          <w:sz w:val="24"/>
          <w:szCs w:val="24"/>
        </w:rPr>
        <w:t>75 g Preiselbeeren</w:t>
      </w:r>
    </w:p>
    <w:p w14:paraId="364790C9" w14:textId="77777777" w:rsidR="00BD6B18" w:rsidRDefault="00BD6B18" w:rsidP="00BD6B18">
      <w:pPr>
        <w:rPr>
          <w:sz w:val="24"/>
          <w:szCs w:val="24"/>
        </w:rPr>
      </w:pPr>
      <w:r>
        <w:rPr>
          <w:sz w:val="24"/>
          <w:szCs w:val="24"/>
        </w:rPr>
        <w:t>1,5 kg große Kartoffeln, mehligkochend</w:t>
      </w:r>
    </w:p>
    <w:p w14:paraId="728A305B" w14:textId="77777777" w:rsidR="00BD6B18" w:rsidRDefault="00BD6B18" w:rsidP="00BD6B18">
      <w:pPr>
        <w:rPr>
          <w:sz w:val="24"/>
          <w:szCs w:val="24"/>
        </w:rPr>
      </w:pPr>
      <w:r>
        <w:rPr>
          <w:sz w:val="24"/>
          <w:szCs w:val="24"/>
        </w:rPr>
        <w:t>Salz, Pfeffer</w:t>
      </w:r>
    </w:p>
    <w:p w14:paraId="3A6DFBE2" w14:textId="77777777" w:rsidR="00BD6B18" w:rsidRDefault="00BD6B18" w:rsidP="00BD6B18">
      <w:pPr>
        <w:rPr>
          <w:sz w:val="24"/>
          <w:szCs w:val="24"/>
        </w:rPr>
      </w:pPr>
      <w:r>
        <w:rPr>
          <w:sz w:val="24"/>
          <w:szCs w:val="24"/>
        </w:rPr>
        <w:t>4 EL feine Haferflocken oder Semmelbrösel</w:t>
      </w:r>
    </w:p>
    <w:p w14:paraId="2864EB70" w14:textId="77777777" w:rsidR="00BD6B18" w:rsidRDefault="00BD6B18" w:rsidP="00BD6B18">
      <w:pPr>
        <w:rPr>
          <w:sz w:val="24"/>
          <w:szCs w:val="24"/>
        </w:rPr>
      </w:pPr>
      <w:r>
        <w:rPr>
          <w:sz w:val="24"/>
          <w:szCs w:val="24"/>
        </w:rPr>
        <w:t>3 Eier</w:t>
      </w:r>
    </w:p>
    <w:p w14:paraId="42A8F577" w14:textId="77777777" w:rsidR="00BD6B18" w:rsidRDefault="00BD6B18" w:rsidP="00BD6B18">
      <w:pPr>
        <w:rPr>
          <w:sz w:val="24"/>
          <w:szCs w:val="24"/>
        </w:rPr>
      </w:pPr>
      <w:r>
        <w:rPr>
          <w:sz w:val="24"/>
          <w:szCs w:val="24"/>
        </w:rPr>
        <w:t>1 große Zwiebel</w:t>
      </w:r>
    </w:p>
    <w:p w14:paraId="66DD9E89" w14:textId="77777777" w:rsidR="00BD6B18" w:rsidRDefault="00BD6B18" w:rsidP="00BD6B18">
      <w:pPr>
        <w:rPr>
          <w:sz w:val="24"/>
          <w:szCs w:val="24"/>
        </w:rPr>
      </w:pPr>
      <w:r>
        <w:rPr>
          <w:sz w:val="24"/>
          <w:szCs w:val="24"/>
        </w:rPr>
        <w:t>Frisch geriebene Muskatnuss</w:t>
      </w:r>
    </w:p>
    <w:p w14:paraId="5F17D279" w14:textId="77777777" w:rsidR="00BD6B18" w:rsidRDefault="00BD6B18" w:rsidP="00BD6B18">
      <w:pPr>
        <w:rPr>
          <w:sz w:val="24"/>
          <w:szCs w:val="24"/>
        </w:rPr>
      </w:pPr>
      <w:r>
        <w:rPr>
          <w:sz w:val="24"/>
          <w:szCs w:val="24"/>
        </w:rPr>
        <w:t>Reichlich Öl zum Braten</w:t>
      </w:r>
    </w:p>
    <w:p w14:paraId="2FF24A98" w14:textId="77777777" w:rsidR="00BD6B18" w:rsidRDefault="00BD6B18" w:rsidP="00BD6B18">
      <w:pPr>
        <w:rPr>
          <w:sz w:val="24"/>
          <w:szCs w:val="24"/>
        </w:rPr>
      </w:pPr>
    </w:p>
    <w:p w14:paraId="7D246C80" w14:textId="77777777" w:rsidR="00BD6B18" w:rsidRDefault="00BD6B18" w:rsidP="00BD6B18">
      <w:pPr>
        <w:rPr>
          <w:sz w:val="24"/>
          <w:szCs w:val="24"/>
        </w:rPr>
      </w:pPr>
      <w:r>
        <w:rPr>
          <w:sz w:val="24"/>
          <w:szCs w:val="24"/>
        </w:rPr>
        <w:t>Zubereitung:</w:t>
      </w:r>
      <w:r>
        <w:rPr>
          <w:sz w:val="24"/>
          <w:szCs w:val="24"/>
        </w:rPr>
        <w:tab/>
        <w:t>1 Stunde</w:t>
      </w:r>
    </w:p>
    <w:p w14:paraId="79636F0C" w14:textId="77777777" w:rsidR="00BD6B18" w:rsidRPr="0053384C" w:rsidRDefault="00BD6B18" w:rsidP="00B40E8C">
      <w:pPr>
        <w:pStyle w:val="ListParagraph"/>
        <w:numPr>
          <w:ilvl w:val="0"/>
          <w:numId w:val="1858"/>
        </w:numPr>
        <w:spacing w:after="120"/>
        <w:ind w:left="714" w:hanging="357"/>
        <w:contextualSpacing w:val="0"/>
        <w:jc w:val="both"/>
        <w:rPr>
          <w:sz w:val="24"/>
          <w:szCs w:val="24"/>
        </w:rPr>
      </w:pPr>
      <w:r w:rsidRPr="0053384C">
        <w:rPr>
          <w:sz w:val="24"/>
          <w:szCs w:val="24"/>
        </w:rPr>
        <w:t>Die Äpfel vierteln, die Kerngehäuse entfernen, die Viertel längs in dünne Spalten schneiden. Mit dem Zucker in einen breiten Topf geben, 4-5 EL Wasser angießen.</w:t>
      </w:r>
    </w:p>
    <w:p w14:paraId="76A805A2" w14:textId="77777777" w:rsidR="00BD6B18" w:rsidRPr="0053384C" w:rsidRDefault="00BD6B18" w:rsidP="00B40E8C">
      <w:pPr>
        <w:pStyle w:val="ListParagraph"/>
        <w:numPr>
          <w:ilvl w:val="0"/>
          <w:numId w:val="1858"/>
        </w:numPr>
        <w:spacing w:after="120"/>
        <w:ind w:left="714" w:hanging="357"/>
        <w:contextualSpacing w:val="0"/>
        <w:jc w:val="both"/>
        <w:rPr>
          <w:sz w:val="24"/>
          <w:szCs w:val="24"/>
        </w:rPr>
      </w:pPr>
      <w:r w:rsidRPr="0053384C">
        <w:rPr>
          <w:sz w:val="24"/>
          <w:szCs w:val="24"/>
        </w:rPr>
        <w:t>Die Vanilleschote aufschlitzen, das Mark herauskratzen. Das Mark und die Schote zu den Äpfeln geben. Zugedeckt einmal aufkochen, dann vom Herd nehmen, damit die Äpfel nicht zerfallen. Die Preisebeeren untermischen und abgedeckt kaltstellen.</w:t>
      </w:r>
    </w:p>
    <w:p w14:paraId="26ED15CF" w14:textId="77777777" w:rsidR="00BD6B18" w:rsidRPr="003A63F3" w:rsidRDefault="00BD6B18" w:rsidP="00B40E8C">
      <w:pPr>
        <w:pStyle w:val="ListParagraph"/>
        <w:numPr>
          <w:ilvl w:val="0"/>
          <w:numId w:val="1858"/>
        </w:numPr>
        <w:spacing w:after="120"/>
        <w:ind w:left="714" w:hanging="357"/>
        <w:contextualSpacing w:val="0"/>
        <w:jc w:val="both"/>
        <w:rPr>
          <w:sz w:val="24"/>
          <w:szCs w:val="24"/>
        </w:rPr>
      </w:pPr>
      <w:r w:rsidRPr="003A63F3">
        <w:rPr>
          <w:sz w:val="24"/>
          <w:szCs w:val="24"/>
        </w:rPr>
        <w:t>Die Kartoffeln waschen, schälen und nicht zu fein reiben. Die Kartoffelmasse mit den Händen oder in einem sauberen Küchentuch gut ausdrücken. Mit 2 TL Salz, den Haferflocken und den Eiern gründlich verrühren.</w:t>
      </w:r>
      <w:r>
        <w:rPr>
          <w:sz w:val="24"/>
          <w:szCs w:val="24"/>
        </w:rPr>
        <w:t xml:space="preserve"> </w:t>
      </w:r>
      <w:r w:rsidRPr="003A63F3">
        <w:rPr>
          <w:sz w:val="24"/>
          <w:szCs w:val="24"/>
        </w:rPr>
        <w:t>Die Zwiebel fein reiben, unter den Kartoffelteig mischen. Mit Muskat und Pfeffer würzen.</w:t>
      </w:r>
    </w:p>
    <w:p w14:paraId="706A66B6" w14:textId="77777777" w:rsidR="00BD6B18" w:rsidRPr="0053384C" w:rsidRDefault="00BD6B18" w:rsidP="00B40E8C">
      <w:pPr>
        <w:pStyle w:val="ListParagraph"/>
        <w:numPr>
          <w:ilvl w:val="0"/>
          <w:numId w:val="1858"/>
        </w:numPr>
        <w:spacing w:after="120"/>
        <w:ind w:left="714" w:hanging="357"/>
        <w:contextualSpacing w:val="0"/>
        <w:jc w:val="both"/>
        <w:rPr>
          <w:sz w:val="24"/>
          <w:szCs w:val="24"/>
        </w:rPr>
      </w:pPr>
      <w:r w:rsidRPr="0053384C">
        <w:rPr>
          <w:sz w:val="24"/>
          <w:szCs w:val="24"/>
        </w:rPr>
        <w:t>In einer großen, schweren Pfanne reichlich Öl nicht zu stark erhitzen. Für jeden Kartoffelpuffer etwa 1 EL Kartoffelmasse hineingeben, mit einem Pfannenwender flach drücken.</w:t>
      </w:r>
    </w:p>
    <w:p w14:paraId="3CF33D04" w14:textId="77777777" w:rsidR="00BD6B18" w:rsidRPr="0053384C" w:rsidRDefault="00BD6B18" w:rsidP="00B40E8C">
      <w:pPr>
        <w:pStyle w:val="ListParagraph"/>
        <w:numPr>
          <w:ilvl w:val="0"/>
          <w:numId w:val="1858"/>
        </w:numPr>
        <w:spacing w:after="120"/>
        <w:ind w:left="714" w:hanging="357"/>
        <w:contextualSpacing w:val="0"/>
        <w:jc w:val="both"/>
        <w:rPr>
          <w:sz w:val="24"/>
          <w:szCs w:val="24"/>
        </w:rPr>
      </w:pPr>
      <w:r w:rsidRPr="0053384C">
        <w:rPr>
          <w:sz w:val="24"/>
          <w:szCs w:val="24"/>
        </w:rPr>
        <w:t>Die Puffer solange braten, bis sie auf der Unterseite goldbraun sind. Danach wenden und auch auf der anderen Seite goldbraun backen. Auf Zewa gut abtropfen lassen, die übrigen Puffer braten. So heiß und frisch wie möglich servieren, das Apfelkompott dazu reichen.</w:t>
      </w:r>
    </w:p>
    <w:p w14:paraId="5A78A7AE" w14:textId="77777777" w:rsidR="00BD6B18" w:rsidRDefault="00BD6B18" w:rsidP="00BD6B18">
      <w:pPr>
        <w:rPr>
          <w:sz w:val="24"/>
          <w:szCs w:val="24"/>
        </w:rPr>
      </w:pPr>
      <w:r>
        <w:rPr>
          <w:sz w:val="24"/>
          <w:szCs w:val="24"/>
        </w:rPr>
        <w:t>Tipp:</w:t>
      </w:r>
      <w:r>
        <w:rPr>
          <w:sz w:val="24"/>
          <w:szCs w:val="24"/>
        </w:rPr>
        <w:tab/>
        <w:t xml:space="preserve">Man kann auch die Puffer mit ganz anderen Beilagen servieren. </w:t>
      </w:r>
    </w:p>
    <w:p w14:paraId="06BA3227" w14:textId="15F394EA" w:rsidR="00E26A2A" w:rsidRDefault="00E26A2A" w:rsidP="00E26A2A">
      <w:pPr>
        <w:pStyle w:val="Heading2"/>
        <w:spacing w:after="240"/>
      </w:pPr>
      <w:r>
        <w:lastRenderedPageBreak/>
        <w:t>Kartoffelpuffer mit Speck</w:t>
      </w:r>
      <w:r>
        <w:rPr>
          <w:rStyle w:val="FootnoteReference"/>
        </w:rPr>
        <w:footnoteReference w:id="1173"/>
      </w:r>
      <w:r>
        <w:t xml:space="preserve"> </w:t>
      </w:r>
    </w:p>
    <w:p w14:paraId="3022A8E8" w14:textId="77777777" w:rsidR="00E26A2A" w:rsidRDefault="00E26A2A" w:rsidP="00E26A2A">
      <w:pPr>
        <w:jc w:val="both"/>
        <w:rPr>
          <w:sz w:val="24"/>
          <w:szCs w:val="24"/>
        </w:rPr>
      </w:pPr>
      <w:r w:rsidRPr="009B778F">
        <w:rPr>
          <w:sz w:val="24"/>
          <w:szCs w:val="24"/>
          <w:u w:val="single"/>
        </w:rPr>
        <w:t>Zutaten</w:t>
      </w:r>
      <w:r>
        <w:rPr>
          <w:sz w:val="24"/>
          <w:szCs w:val="24"/>
        </w:rPr>
        <w:t xml:space="preserve"> (für 4 – 6 Portionen)</w:t>
      </w:r>
    </w:p>
    <w:p w14:paraId="3CB6A299" w14:textId="77777777" w:rsidR="00E26A2A" w:rsidRDefault="00E26A2A" w:rsidP="00E26A2A">
      <w:pPr>
        <w:jc w:val="both"/>
        <w:rPr>
          <w:sz w:val="24"/>
          <w:szCs w:val="24"/>
        </w:rPr>
      </w:pPr>
      <w:r>
        <w:rPr>
          <w:sz w:val="24"/>
          <w:szCs w:val="24"/>
        </w:rPr>
        <w:t>3 Scheiben Frühstücksspeck, feingeschnitten</w:t>
      </w:r>
    </w:p>
    <w:p w14:paraId="4588AB03" w14:textId="77777777" w:rsidR="00E26A2A" w:rsidRDefault="00E26A2A" w:rsidP="00E26A2A">
      <w:pPr>
        <w:jc w:val="both"/>
        <w:rPr>
          <w:sz w:val="24"/>
          <w:szCs w:val="24"/>
        </w:rPr>
      </w:pPr>
      <w:r>
        <w:rPr>
          <w:sz w:val="24"/>
          <w:szCs w:val="24"/>
        </w:rPr>
        <w:t>250 g Süßkartoffeln</w:t>
      </w:r>
    </w:p>
    <w:p w14:paraId="27156D5B" w14:textId="77777777" w:rsidR="00E26A2A" w:rsidRDefault="00E26A2A" w:rsidP="00E26A2A">
      <w:pPr>
        <w:jc w:val="both"/>
        <w:rPr>
          <w:sz w:val="24"/>
          <w:szCs w:val="24"/>
        </w:rPr>
      </w:pPr>
      <w:r>
        <w:rPr>
          <w:sz w:val="24"/>
          <w:szCs w:val="24"/>
        </w:rPr>
        <w:t>500 g Kartoffeln</w:t>
      </w:r>
    </w:p>
    <w:p w14:paraId="7C10F8AC" w14:textId="77777777" w:rsidR="00E26A2A" w:rsidRDefault="00E26A2A" w:rsidP="00E26A2A">
      <w:pPr>
        <w:jc w:val="both"/>
        <w:rPr>
          <w:sz w:val="24"/>
          <w:szCs w:val="24"/>
        </w:rPr>
      </w:pPr>
      <w:r>
        <w:rPr>
          <w:sz w:val="24"/>
          <w:szCs w:val="24"/>
        </w:rPr>
        <w:t>1 große Zwiebel, feingehackt</w:t>
      </w:r>
    </w:p>
    <w:p w14:paraId="3220DCAA" w14:textId="77777777" w:rsidR="00E26A2A" w:rsidRDefault="00E26A2A" w:rsidP="00E26A2A">
      <w:pPr>
        <w:jc w:val="both"/>
        <w:rPr>
          <w:sz w:val="24"/>
          <w:szCs w:val="24"/>
        </w:rPr>
      </w:pPr>
      <w:r>
        <w:rPr>
          <w:sz w:val="24"/>
          <w:szCs w:val="24"/>
        </w:rPr>
        <w:t>2 EL Olivenöl</w:t>
      </w:r>
    </w:p>
    <w:p w14:paraId="31BE3B1A" w14:textId="77777777" w:rsidR="00E26A2A" w:rsidRDefault="00E26A2A" w:rsidP="00E26A2A">
      <w:pPr>
        <w:jc w:val="both"/>
        <w:rPr>
          <w:sz w:val="24"/>
          <w:szCs w:val="24"/>
        </w:rPr>
      </w:pPr>
      <w:r>
        <w:rPr>
          <w:sz w:val="24"/>
          <w:szCs w:val="24"/>
        </w:rPr>
        <w:t>Salz und Pfeffer</w:t>
      </w:r>
    </w:p>
    <w:p w14:paraId="69EE2A03" w14:textId="77777777" w:rsidR="00E26A2A" w:rsidRDefault="00E26A2A" w:rsidP="00E26A2A">
      <w:pPr>
        <w:jc w:val="both"/>
        <w:rPr>
          <w:sz w:val="24"/>
          <w:szCs w:val="24"/>
        </w:rPr>
      </w:pPr>
      <w:r>
        <w:rPr>
          <w:sz w:val="24"/>
          <w:szCs w:val="24"/>
        </w:rPr>
        <w:t>Saure Sahne</w:t>
      </w:r>
    </w:p>
    <w:p w14:paraId="70CE9F8F" w14:textId="77777777" w:rsidR="00E26A2A" w:rsidRDefault="00E26A2A" w:rsidP="00E26A2A">
      <w:pPr>
        <w:jc w:val="both"/>
        <w:rPr>
          <w:sz w:val="24"/>
          <w:szCs w:val="24"/>
        </w:rPr>
      </w:pPr>
      <w:r>
        <w:rPr>
          <w:sz w:val="24"/>
          <w:szCs w:val="24"/>
        </w:rPr>
        <w:t>2 EL frisch gehackter Schnittlauch</w:t>
      </w:r>
    </w:p>
    <w:p w14:paraId="41CC356C" w14:textId="77777777" w:rsidR="00E26A2A" w:rsidRDefault="00E26A2A" w:rsidP="00E26A2A">
      <w:pPr>
        <w:jc w:val="both"/>
        <w:rPr>
          <w:sz w:val="24"/>
          <w:szCs w:val="24"/>
        </w:rPr>
      </w:pPr>
    </w:p>
    <w:p w14:paraId="522A4F78" w14:textId="77777777" w:rsidR="00E26A2A" w:rsidRDefault="00E26A2A" w:rsidP="00E26A2A">
      <w:pPr>
        <w:jc w:val="both"/>
        <w:rPr>
          <w:sz w:val="24"/>
          <w:szCs w:val="24"/>
        </w:rPr>
      </w:pPr>
      <w:r>
        <w:rPr>
          <w:sz w:val="24"/>
          <w:szCs w:val="24"/>
        </w:rPr>
        <w:t>Zubereitungszeit: 45 Minuten</w:t>
      </w:r>
    </w:p>
    <w:p w14:paraId="3C378343" w14:textId="77777777" w:rsidR="00E26A2A" w:rsidRPr="00B465BB" w:rsidRDefault="00E26A2A" w:rsidP="00B40E8C">
      <w:pPr>
        <w:pStyle w:val="ListParagraph"/>
        <w:numPr>
          <w:ilvl w:val="0"/>
          <w:numId w:val="657"/>
        </w:numPr>
        <w:spacing w:after="120"/>
        <w:ind w:left="714" w:hanging="357"/>
        <w:contextualSpacing w:val="0"/>
        <w:jc w:val="both"/>
        <w:rPr>
          <w:sz w:val="24"/>
          <w:szCs w:val="24"/>
        </w:rPr>
      </w:pPr>
      <w:r w:rsidRPr="00B465BB">
        <w:rPr>
          <w:sz w:val="24"/>
          <w:szCs w:val="24"/>
        </w:rPr>
        <w:t xml:space="preserve">Den Backofen auf 180 Grad erhitzen. Ein Backblech mit Backpapier auslegen. </w:t>
      </w:r>
    </w:p>
    <w:p w14:paraId="38B384EC" w14:textId="77777777" w:rsidR="00E26A2A" w:rsidRPr="00B465BB" w:rsidRDefault="00E26A2A" w:rsidP="00B40E8C">
      <w:pPr>
        <w:pStyle w:val="ListParagraph"/>
        <w:numPr>
          <w:ilvl w:val="0"/>
          <w:numId w:val="657"/>
        </w:numPr>
        <w:spacing w:after="120"/>
        <w:ind w:left="714" w:hanging="357"/>
        <w:contextualSpacing w:val="0"/>
        <w:jc w:val="both"/>
        <w:rPr>
          <w:sz w:val="24"/>
          <w:szCs w:val="24"/>
        </w:rPr>
      </w:pPr>
      <w:r w:rsidRPr="00B465BB">
        <w:rPr>
          <w:sz w:val="24"/>
          <w:szCs w:val="24"/>
        </w:rPr>
        <w:t>Den Speck in die Pfanne geben. Bei mittlerer Hitze 3 Minuten knusprig und goldbraun braten. Auf Küchenpapier abtropfen lassen. Die Kartoffeln und Süßkartoffeln halbieren. 10 Minuten in kochendem Wasser garen. Gut abtropfen lassen und beide Sorten raspeln.</w:t>
      </w:r>
    </w:p>
    <w:p w14:paraId="59FF1492" w14:textId="77777777" w:rsidR="00E26A2A" w:rsidRDefault="00E26A2A" w:rsidP="00B40E8C">
      <w:pPr>
        <w:pStyle w:val="ListParagraph"/>
        <w:numPr>
          <w:ilvl w:val="0"/>
          <w:numId w:val="657"/>
        </w:numPr>
        <w:spacing w:after="120"/>
        <w:ind w:left="714" w:hanging="357"/>
        <w:contextualSpacing w:val="0"/>
        <w:jc w:val="both"/>
        <w:rPr>
          <w:sz w:val="24"/>
          <w:szCs w:val="24"/>
        </w:rPr>
      </w:pPr>
      <w:r w:rsidRPr="00B465BB">
        <w:rPr>
          <w:sz w:val="24"/>
          <w:szCs w:val="24"/>
        </w:rPr>
        <w:t>Die Kartoffeln, Süßkartoffeln, Zwiebel, Speck, Öl, Salz und Pfeffer in einer Schüssel gut miteinander vermengen. Kleine Häufchen auf das Backblech setzen und platt drücken, sodass sie wie Puffer aussehen. 20 Minuten knusprig und goldbraun backen. Mit saurer Sahne und Schnittlauch garnieren und sofort servieren.</w:t>
      </w:r>
    </w:p>
    <w:p w14:paraId="2BE5D5DF" w14:textId="53F82B53" w:rsidR="00E26A2A" w:rsidRDefault="00E26A2A" w:rsidP="00E26A2A">
      <w:pPr>
        <w:rPr>
          <w:rFonts w:asciiTheme="majorHAnsi" w:eastAsiaTheme="majorEastAsia" w:hAnsiTheme="majorHAnsi" w:cstheme="majorBidi"/>
          <w:color w:val="2F5496" w:themeColor="accent1" w:themeShade="BF"/>
          <w:sz w:val="26"/>
          <w:szCs w:val="26"/>
        </w:rPr>
      </w:pPr>
      <w:r>
        <w:rPr>
          <w:sz w:val="24"/>
          <w:szCs w:val="24"/>
        </w:rPr>
        <w:br w:type="page"/>
      </w:r>
    </w:p>
    <w:p w14:paraId="2A15E74D" w14:textId="69603BDF" w:rsidR="000045A0" w:rsidRDefault="000045A0" w:rsidP="000045A0">
      <w:pPr>
        <w:pStyle w:val="Heading2"/>
        <w:spacing w:after="240"/>
      </w:pPr>
      <w:r>
        <w:lastRenderedPageBreak/>
        <w:t>Freiburger Kartoffeln</w:t>
      </w:r>
      <w:r>
        <w:rPr>
          <w:rStyle w:val="FootnoteReference"/>
        </w:rPr>
        <w:footnoteReference w:id="1174"/>
      </w:r>
      <w:r>
        <w:t xml:space="preserve"> </w:t>
      </w:r>
    </w:p>
    <w:p w14:paraId="25573E41" w14:textId="77777777" w:rsidR="000045A0" w:rsidRDefault="000045A0" w:rsidP="000045A0">
      <w:pPr>
        <w:rPr>
          <w:sz w:val="24"/>
          <w:szCs w:val="24"/>
        </w:rPr>
      </w:pPr>
      <w:r w:rsidRPr="00C3506F">
        <w:rPr>
          <w:sz w:val="24"/>
          <w:szCs w:val="24"/>
          <w:u w:val="single"/>
        </w:rPr>
        <w:t>Zutaten</w:t>
      </w:r>
      <w:r>
        <w:rPr>
          <w:sz w:val="24"/>
          <w:szCs w:val="24"/>
        </w:rPr>
        <w:t xml:space="preserve"> (für 4 Portionen):</w:t>
      </w:r>
    </w:p>
    <w:p w14:paraId="1EFC0FD1" w14:textId="77777777" w:rsidR="000045A0" w:rsidRDefault="000045A0" w:rsidP="000045A0">
      <w:pPr>
        <w:rPr>
          <w:sz w:val="24"/>
          <w:szCs w:val="24"/>
        </w:rPr>
      </w:pPr>
      <w:r>
        <w:rPr>
          <w:sz w:val="24"/>
          <w:szCs w:val="24"/>
        </w:rPr>
        <w:t>750 g festkochende Kartoffeln</w:t>
      </w:r>
    </w:p>
    <w:p w14:paraId="46F7945A" w14:textId="77777777" w:rsidR="000045A0" w:rsidRDefault="000045A0" w:rsidP="000045A0">
      <w:pPr>
        <w:rPr>
          <w:sz w:val="24"/>
          <w:szCs w:val="24"/>
        </w:rPr>
      </w:pPr>
      <w:r>
        <w:rPr>
          <w:sz w:val="24"/>
          <w:szCs w:val="24"/>
        </w:rPr>
        <w:t>100 g Käse, gerieben</w:t>
      </w:r>
    </w:p>
    <w:p w14:paraId="230308DA" w14:textId="77777777" w:rsidR="000045A0" w:rsidRDefault="000045A0" w:rsidP="000045A0">
      <w:pPr>
        <w:rPr>
          <w:sz w:val="24"/>
          <w:szCs w:val="24"/>
        </w:rPr>
      </w:pPr>
      <w:r>
        <w:rPr>
          <w:sz w:val="24"/>
          <w:szCs w:val="24"/>
        </w:rPr>
        <w:t>200 ml Milch</w:t>
      </w:r>
    </w:p>
    <w:p w14:paraId="467769F6" w14:textId="77777777" w:rsidR="000045A0" w:rsidRDefault="000045A0" w:rsidP="000045A0">
      <w:pPr>
        <w:rPr>
          <w:sz w:val="24"/>
          <w:szCs w:val="24"/>
        </w:rPr>
      </w:pPr>
      <w:r>
        <w:rPr>
          <w:sz w:val="24"/>
          <w:szCs w:val="24"/>
        </w:rPr>
        <w:t>2 Eier</w:t>
      </w:r>
    </w:p>
    <w:p w14:paraId="6E28E93E" w14:textId="77777777" w:rsidR="000045A0" w:rsidRDefault="000045A0" w:rsidP="000045A0">
      <w:pPr>
        <w:rPr>
          <w:sz w:val="24"/>
          <w:szCs w:val="24"/>
        </w:rPr>
      </w:pPr>
      <w:r>
        <w:rPr>
          <w:sz w:val="24"/>
          <w:szCs w:val="24"/>
        </w:rPr>
        <w:t>Salz, Pfeffer</w:t>
      </w:r>
    </w:p>
    <w:p w14:paraId="3288D86D" w14:textId="77777777" w:rsidR="000045A0" w:rsidRDefault="000045A0" w:rsidP="000045A0">
      <w:pPr>
        <w:rPr>
          <w:sz w:val="24"/>
          <w:szCs w:val="24"/>
        </w:rPr>
      </w:pPr>
      <w:r>
        <w:rPr>
          <w:sz w:val="24"/>
          <w:szCs w:val="24"/>
        </w:rPr>
        <w:t>Muskat</w:t>
      </w:r>
    </w:p>
    <w:p w14:paraId="46E38C76" w14:textId="77777777" w:rsidR="000045A0" w:rsidRDefault="000045A0" w:rsidP="000045A0">
      <w:pPr>
        <w:rPr>
          <w:sz w:val="24"/>
          <w:szCs w:val="24"/>
        </w:rPr>
      </w:pPr>
    </w:p>
    <w:p w14:paraId="229073EB" w14:textId="77777777" w:rsidR="000045A0" w:rsidRDefault="000045A0" w:rsidP="000045A0">
      <w:pPr>
        <w:rPr>
          <w:sz w:val="24"/>
          <w:szCs w:val="24"/>
        </w:rPr>
      </w:pPr>
      <w:r>
        <w:rPr>
          <w:sz w:val="24"/>
          <w:szCs w:val="24"/>
        </w:rPr>
        <w:t>Zubereitung:</w:t>
      </w:r>
    </w:p>
    <w:p w14:paraId="1ABBCB2D" w14:textId="77777777" w:rsidR="000045A0" w:rsidRDefault="000045A0" w:rsidP="00B40E8C">
      <w:pPr>
        <w:pStyle w:val="ListParagraph"/>
        <w:numPr>
          <w:ilvl w:val="0"/>
          <w:numId w:val="982"/>
        </w:numPr>
        <w:spacing w:after="120"/>
        <w:ind w:left="714" w:hanging="357"/>
        <w:contextualSpacing w:val="0"/>
        <w:jc w:val="both"/>
        <w:rPr>
          <w:sz w:val="24"/>
          <w:szCs w:val="24"/>
        </w:rPr>
      </w:pPr>
      <w:r w:rsidRPr="008E45BF">
        <w:rPr>
          <w:sz w:val="24"/>
          <w:szCs w:val="24"/>
        </w:rPr>
        <w:t>Kartoffeln in Scheiben schneiden und kochen. Dann abwechslungsweise mit dem Käse in eine Auflaufform schichten.</w:t>
      </w:r>
    </w:p>
    <w:p w14:paraId="536C121B" w14:textId="44EB6CA3" w:rsidR="00CC1CAB" w:rsidRPr="008E45BF" w:rsidRDefault="00CC1CAB" w:rsidP="00B40E8C">
      <w:pPr>
        <w:pStyle w:val="ListParagraph"/>
        <w:numPr>
          <w:ilvl w:val="0"/>
          <w:numId w:val="982"/>
        </w:numPr>
        <w:spacing w:after="120"/>
        <w:ind w:left="714" w:hanging="357"/>
        <w:contextualSpacing w:val="0"/>
        <w:jc w:val="both"/>
        <w:rPr>
          <w:sz w:val="24"/>
          <w:szCs w:val="24"/>
        </w:rPr>
      </w:pPr>
      <w:r>
        <w:rPr>
          <w:sz w:val="24"/>
          <w:szCs w:val="24"/>
        </w:rPr>
        <w:t xml:space="preserve">Milch </w:t>
      </w:r>
      <w:r w:rsidRPr="008E45BF">
        <w:rPr>
          <w:sz w:val="24"/>
          <w:szCs w:val="24"/>
        </w:rPr>
        <w:t>mit Eiern vermischen, hinzufügen. Die Eiermilch über die Kartoffeln gießen und alles bei mittlerer Hitze ca. 1 Stunde im Ofen backen.</w:t>
      </w:r>
    </w:p>
    <w:p w14:paraId="68A55760" w14:textId="1D742275" w:rsidR="000045A0" w:rsidRDefault="000045A0" w:rsidP="000045A0">
      <w:pPr>
        <w:rPr>
          <w:rFonts w:asciiTheme="majorHAnsi" w:eastAsiaTheme="majorEastAsia" w:hAnsiTheme="majorHAnsi" w:cstheme="majorBidi"/>
          <w:color w:val="2F5496" w:themeColor="accent1" w:themeShade="BF"/>
          <w:sz w:val="26"/>
          <w:szCs w:val="26"/>
        </w:rPr>
      </w:pPr>
      <w:r>
        <w:br w:type="page"/>
      </w:r>
    </w:p>
    <w:p w14:paraId="75640D72" w14:textId="32A7C109" w:rsidR="00EE552C" w:rsidRDefault="00EE552C" w:rsidP="00EE552C">
      <w:pPr>
        <w:pStyle w:val="Heading2"/>
        <w:spacing w:after="240"/>
      </w:pPr>
      <w:r>
        <w:lastRenderedPageBreak/>
        <w:t>Chaat mit neuen Kartoffeln und Kichererbsen – Aloo chana chaat</w:t>
      </w:r>
      <w:r>
        <w:rPr>
          <w:rStyle w:val="FootnoteReference"/>
        </w:rPr>
        <w:footnoteReference w:id="1175"/>
      </w:r>
      <w:r>
        <w:t xml:space="preserve"> </w:t>
      </w:r>
    </w:p>
    <w:p w14:paraId="1A64CF5E" w14:textId="77777777" w:rsidR="00EE552C" w:rsidRDefault="00EE552C" w:rsidP="00EE552C">
      <w:pPr>
        <w:rPr>
          <w:sz w:val="24"/>
          <w:szCs w:val="24"/>
        </w:rPr>
      </w:pPr>
      <w:r w:rsidRPr="008F4348">
        <w:rPr>
          <w:sz w:val="24"/>
          <w:szCs w:val="24"/>
          <w:u w:val="single"/>
        </w:rPr>
        <w:t>Zutaten</w:t>
      </w:r>
      <w:r>
        <w:rPr>
          <w:sz w:val="24"/>
          <w:szCs w:val="24"/>
        </w:rPr>
        <w:t xml:space="preserve"> (für 4 Portionen)</w:t>
      </w:r>
    </w:p>
    <w:p w14:paraId="287413DB" w14:textId="77777777" w:rsidR="00EE552C" w:rsidRDefault="00EE552C" w:rsidP="00EE552C">
      <w:pPr>
        <w:rPr>
          <w:sz w:val="24"/>
          <w:szCs w:val="24"/>
        </w:rPr>
      </w:pPr>
      <w:r>
        <w:rPr>
          <w:sz w:val="24"/>
          <w:szCs w:val="24"/>
        </w:rPr>
        <w:t>75 g Datteln, entkernt</w:t>
      </w:r>
    </w:p>
    <w:p w14:paraId="082A6FB6" w14:textId="77777777" w:rsidR="00EE552C" w:rsidRDefault="00EE552C" w:rsidP="00EE552C">
      <w:pPr>
        <w:rPr>
          <w:sz w:val="24"/>
          <w:szCs w:val="24"/>
        </w:rPr>
      </w:pPr>
      <w:r>
        <w:rPr>
          <w:sz w:val="24"/>
          <w:szCs w:val="24"/>
        </w:rPr>
        <w:t xml:space="preserve">3 EL Tamarindenpaste </w:t>
      </w:r>
    </w:p>
    <w:p w14:paraId="5F0C409A" w14:textId="77777777" w:rsidR="00EE552C" w:rsidRDefault="00EE552C" w:rsidP="00EE552C">
      <w:pPr>
        <w:rPr>
          <w:sz w:val="24"/>
          <w:szCs w:val="24"/>
        </w:rPr>
      </w:pPr>
      <w:r>
        <w:rPr>
          <w:sz w:val="24"/>
          <w:szCs w:val="24"/>
        </w:rPr>
        <w:t>Salz</w:t>
      </w:r>
    </w:p>
    <w:p w14:paraId="74174994" w14:textId="77777777" w:rsidR="00EE552C" w:rsidRDefault="00EE552C" w:rsidP="00EE552C">
      <w:pPr>
        <w:rPr>
          <w:sz w:val="24"/>
          <w:szCs w:val="24"/>
        </w:rPr>
      </w:pPr>
      <w:r>
        <w:rPr>
          <w:sz w:val="24"/>
          <w:szCs w:val="24"/>
        </w:rPr>
        <w:t>2 EL griechischer Joghurt</w:t>
      </w:r>
    </w:p>
    <w:p w14:paraId="3C6EB9B6" w14:textId="77777777" w:rsidR="00EE552C" w:rsidRDefault="00EE552C" w:rsidP="00EE552C">
      <w:pPr>
        <w:rPr>
          <w:sz w:val="24"/>
          <w:szCs w:val="24"/>
        </w:rPr>
      </w:pPr>
      <w:r>
        <w:rPr>
          <w:sz w:val="24"/>
          <w:szCs w:val="24"/>
        </w:rPr>
        <w:t>600 g neue Kartoffeln</w:t>
      </w:r>
    </w:p>
    <w:p w14:paraId="7ED75A33" w14:textId="77777777" w:rsidR="00EE552C" w:rsidRDefault="00EE552C" w:rsidP="00EE552C">
      <w:pPr>
        <w:rPr>
          <w:sz w:val="24"/>
          <w:szCs w:val="24"/>
        </w:rPr>
      </w:pPr>
      <w:r>
        <w:rPr>
          <w:sz w:val="24"/>
          <w:szCs w:val="24"/>
        </w:rPr>
        <w:t>25 g Butter</w:t>
      </w:r>
    </w:p>
    <w:p w14:paraId="26AC43A0" w14:textId="77777777" w:rsidR="00EE552C" w:rsidRDefault="00EE552C" w:rsidP="00EE552C">
      <w:pPr>
        <w:rPr>
          <w:sz w:val="24"/>
          <w:szCs w:val="24"/>
        </w:rPr>
      </w:pPr>
      <w:r>
        <w:rPr>
          <w:sz w:val="24"/>
          <w:szCs w:val="24"/>
        </w:rPr>
        <w:t>1 TL Kreuzkümmelsamen, grob zerstoßen</w:t>
      </w:r>
    </w:p>
    <w:p w14:paraId="39AB1696" w14:textId="77777777" w:rsidR="00EE552C" w:rsidRDefault="00EE552C" w:rsidP="00EE552C">
      <w:pPr>
        <w:rPr>
          <w:sz w:val="24"/>
          <w:szCs w:val="24"/>
        </w:rPr>
      </w:pPr>
      <w:r>
        <w:rPr>
          <w:sz w:val="24"/>
          <w:szCs w:val="24"/>
        </w:rPr>
        <w:t>1/3 TL gemahlener schwarzer Pfeffer</w:t>
      </w:r>
    </w:p>
    <w:p w14:paraId="738E3A93" w14:textId="77777777" w:rsidR="00EE552C" w:rsidRDefault="00EE552C" w:rsidP="00EE552C">
      <w:pPr>
        <w:rPr>
          <w:sz w:val="24"/>
          <w:szCs w:val="24"/>
        </w:rPr>
      </w:pPr>
      <w:r>
        <w:rPr>
          <w:sz w:val="24"/>
          <w:szCs w:val="24"/>
        </w:rPr>
        <w:t>1 TL gemahlener Ingwer</w:t>
      </w:r>
    </w:p>
    <w:p w14:paraId="326A218C" w14:textId="77777777" w:rsidR="00EE552C" w:rsidRDefault="00EE552C" w:rsidP="00EE552C">
      <w:pPr>
        <w:rPr>
          <w:sz w:val="24"/>
          <w:szCs w:val="24"/>
        </w:rPr>
      </w:pPr>
      <w:r>
        <w:rPr>
          <w:sz w:val="24"/>
          <w:szCs w:val="24"/>
        </w:rPr>
        <w:t>1 grüne India-Jwala-Chilischote, entkernt und fein gehackt</w:t>
      </w:r>
    </w:p>
    <w:p w14:paraId="2C95D359" w14:textId="77777777" w:rsidR="00EE552C" w:rsidRDefault="00EE552C" w:rsidP="00EE552C">
      <w:pPr>
        <w:rPr>
          <w:sz w:val="24"/>
          <w:szCs w:val="24"/>
        </w:rPr>
      </w:pPr>
      <w:r>
        <w:rPr>
          <w:sz w:val="24"/>
          <w:szCs w:val="24"/>
        </w:rPr>
        <w:t>1 Dose Kichererbsen, abgetropft</w:t>
      </w:r>
    </w:p>
    <w:p w14:paraId="0AD9CEDC" w14:textId="77777777" w:rsidR="00EE552C" w:rsidRDefault="00EE552C" w:rsidP="00EE552C">
      <w:pPr>
        <w:rPr>
          <w:sz w:val="24"/>
          <w:szCs w:val="24"/>
        </w:rPr>
      </w:pPr>
      <w:r>
        <w:rPr>
          <w:sz w:val="24"/>
          <w:szCs w:val="24"/>
        </w:rPr>
        <w:t>1 große Bananenschalotte, klein gewürfelt</w:t>
      </w:r>
    </w:p>
    <w:p w14:paraId="60E17302" w14:textId="77777777" w:rsidR="00EE552C" w:rsidRDefault="00EE552C" w:rsidP="00EE552C">
      <w:pPr>
        <w:rPr>
          <w:sz w:val="24"/>
          <w:szCs w:val="24"/>
        </w:rPr>
      </w:pPr>
      <w:r>
        <w:rPr>
          <w:sz w:val="24"/>
          <w:szCs w:val="24"/>
        </w:rPr>
        <w:t>Saft von 1 Zitrone</w:t>
      </w:r>
    </w:p>
    <w:p w14:paraId="4406108F" w14:textId="77777777" w:rsidR="00EE552C" w:rsidRDefault="00EE552C" w:rsidP="00EE552C">
      <w:pPr>
        <w:rPr>
          <w:sz w:val="24"/>
          <w:szCs w:val="24"/>
        </w:rPr>
      </w:pPr>
      <w:r>
        <w:rPr>
          <w:sz w:val="24"/>
          <w:szCs w:val="24"/>
        </w:rPr>
        <w:t>20 g Koriandergrün, fein gehackt</w:t>
      </w:r>
    </w:p>
    <w:p w14:paraId="37B608F4" w14:textId="77777777" w:rsidR="00EE552C" w:rsidRDefault="00EE552C" w:rsidP="00EE552C">
      <w:pPr>
        <w:rPr>
          <w:sz w:val="24"/>
          <w:szCs w:val="24"/>
        </w:rPr>
      </w:pPr>
      <w:r>
        <w:rPr>
          <w:sz w:val="24"/>
          <w:szCs w:val="24"/>
        </w:rPr>
        <w:t>1 Handvoll Sev (Kichererbsennudeln)</w:t>
      </w:r>
    </w:p>
    <w:p w14:paraId="5D824BA9" w14:textId="77777777" w:rsidR="00EE552C" w:rsidRDefault="00EE552C" w:rsidP="00EE552C">
      <w:pPr>
        <w:rPr>
          <w:sz w:val="24"/>
          <w:szCs w:val="24"/>
        </w:rPr>
      </w:pPr>
    </w:p>
    <w:p w14:paraId="6A9D761F" w14:textId="77777777" w:rsidR="00EE552C" w:rsidRDefault="00EE552C" w:rsidP="00EE552C">
      <w:pPr>
        <w:rPr>
          <w:sz w:val="24"/>
          <w:szCs w:val="24"/>
        </w:rPr>
      </w:pPr>
      <w:r>
        <w:rPr>
          <w:sz w:val="24"/>
          <w:szCs w:val="24"/>
        </w:rPr>
        <w:t>Zubereitung:</w:t>
      </w:r>
    </w:p>
    <w:p w14:paraId="35C97A66" w14:textId="77777777" w:rsidR="00EE552C" w:rsidRPr="00670C66" w:rsidRDefault="00EE552C" w:rsidP="00B40E8C">
      <w:pPr>
        <w:pStyle w:val="ListParagraph"/>
        <w:numPr>
          <w:ilvl w:val="0"/>
          <w:numId w:val="1331"/>
        </w:numPr>
        <w:spacing w:after="120"/>
        <w:ind w:left="714" w:hanging="357"/>
        <w:contextualSpacing w:val="0"/>
        <w:jc w:val="both"/>
        <w:rPr>
          <w:sz w:val="24"/>
          <w:szCs w:val="24"/>
        </w:rPr>
      </w:pPr>
      <w:r w:rsidRPr="00670C66">
        <w:rPr>
          <w:sz w:val="24"/>
          <w:szCs w:val="24"/>
        </w:rPr>
        <w:t>Zunächst das Dattel-</w:t>
      </w:r>
      <w:r>
        <w:rPr>
          <w:sz w:val="24"/>
          <w:szCs w:val="24"/>
        </w:rPr>
        <w:t>T</w:t>
      </w:r>
      <w:r w:rsidRPr="00670C66">
        <w:rPr>
          <w:sz w:val="24"/>
          <w:szCs w:val="24"/>
        </w:rPr>
        <w:t>amarinden-Chutney zubereiten. Die Datteln mit der Tamarindenpaste, 1 Prise Salz und 100 ml Wasser pürieren und beiseitestellen. Tamarindenpaste ist teilweise sehr speziell. Besser als nach und nach hinzugeben und immer wieder probieren.</w:t>
      </w:r>
    </w:p>
    <w:p w14:paraId="0D696D8E" w14:textId="77777777" w:rsidR="00EE552C" w:rsidRPr="00670C66" w:rsidRDefault="00EE552C" w:rsidP="00B40E8C">
      <w:pPr>
        <w:pStyle w:val="ListParagraph"/>
        <w:numPr>
          <w:ilvl w:val="0"/>
          <w:numId w:val="1331"/>
        </w:numPr>
        <w:spacing w:after="120"/>
        <w:ind w:left="714" w:hanging="357"/>
        <w:contextualSpacing w:val="0"/>
        <w:jc w:val="both"/>
        <w:rPr>
          <w:sz w:val="24"/>
          <w:szCs w:val="24"/>
        </w:rPr>
      </w:pPr>
      <w:r w:rsidRPr="00670C66">
        <w:rPr>
          <w:sz w:val="24"/>
          <w:szCs w:val="24"/>
        </w:rPr>
        <w:t>Den Joghurt mit einigen EL Wasser verrühren, bis er vom Löffel tropft und beiseitestellen.</w:t>
      </w:r>
    </w:p>
    <w:p w14:paraId="209C938A" w14:textId="77777777" w:rsidR="00EE552C" w:rsidRPr="00670C66" w:rsidRDefault="00EE552C" w:rsidP="00B40E8C">
      <w:pPr>
        <w:pStyle w:val="ListParagraph"/>
        <w:numPr>
          <w:ilvl w:val="0"/>
          <w:numId w:val="1331"/>
        </w:numPr>
        <w:spacing w:after="120"/>
        <w:ind w:left="714" w:hanging="357"/>
        <w:contextualSpacing w:val="0"/>
        <w:jc w:val="both"/>
        <w:rPr>
          <w:sz w:val="24"/>
          <w:szCs w:val="24"/>
        </w:rPr>
      </w:pPr>
      <w:r w:rsidRPr="00670C66">
        <w:rPr>
          <w:sz w:val="24"/>
          <w:szCs w:val="24"/>
        </w:rPr>
        <w:t>Die Kartoffeln waschen und etwa 15 Minuten kochen, bis sie gar sind und man mit einem Messer leicht hineinstechen kann. Abgießen, auf einen Teller geben und leicht mit einer Gabel zerdrücken.</w:t>
      </w:r>
    </w:p>
    <w:p w14:paraId="31D4DC64" w14:textId="77777777" w:rsidR="00EE552C" w:rsidRPr="00670C66" w:rsidRDefault="00EE552C" w:rsidP="00B40E8C">
      <w:pPr>
        <w:pStyle w:val="ListParagraph"/>
        <w:numPr>
          <w:ilvl w:val="0"/>
          <w:numId w:val="1331"/>
        </w:numPr>
        <w:spacing w:after="120"/>
        <w:ind w:left="714" w:hanging="357"/>
        <w:contextualSpacing w:val="0"/>
        <w:jc w:val="both"/>
        <w:rPr>
          <w:sz w:val="24"/>
          <w:szCs w:val="24"/>
        </w:rPr>
      </w:pPr>
      <w:r w:rsidRPr="00670C66">
        <w:rPr>
          <w:sz w:val="24"/>
          <w:szCs w:val="24"/>
        </w:rPr>
        <w:t xml:space="preserve">Die Butter in einer großen Pfanne zerlassen, Kreuzkümmel, Pfeffer, Ingwer, Chili und ¾ TL Salz hinzufügen. Verrühren und die Kartoffeln dazugeben. Bei mittlerer Hitze etwa 5 Minuten braten, bis sie knusprig und dunkel sind, dann Kichererbsen, Schalotte und </w:t>
      </w:r>
      <w:r w:rsidRPr="00670C66">
        <w:rPr>
          <w:sz w:val="24"/>
          <w:szCs w:val="24"/>
        </w:rPr>
        <w:lastRenderedPageBreak/>
        <w:t>Zitronensaft hinzugeben und ein paar Minuten erhitzen. Einige EL Dattel-Tamarinden-Chutney hinzufügen, durchrühren und vom Herd nehmen.</w:t>
      </w:r>
    </w:p>
    <w:p w14:paraId="4E17B833" w14:textId="77777777" w:rsidR="00EE552C" w:rsidRPr="00670C66" w:rsidRDefault="00EE552C" w:rsidP="00B40E8C">
      <w:pPr>
        <w:pStyle w:val="ListParagraph"/>
        <w:numPr>
          <w:ilvl w:val="0"/>
          <w:numId w:val="1331"/>
        </w:numPr>
        <w:jc w:val="both"/>
        <w:rPr>
          <w:sz w:val="24"/>
          <w:szCs w:val="24"/>
        </w:rPr>
      </w:pPr>
      <w:r w:rsidRPr="00670C66">
        <w:rPr>
          <w:sz w:val="24"/>
          <w:szCs w:val="24"/>
        </w:rPr>
        <w:t>Die Mischung zum Servieren auf vier tiefe Teller verteilen, mit Jo</w:t>
      </w:r>
      <w:r>
        <w:rPr>
          <w:sz w:val="24"/>
          <w:szCs w:val="24"/>
        </w:rPr>
        <w:t>gh</w:t>
      </w:r>
      <w:r w:rsidRPr="00670C66">
        <w:rPr>
          <w:sz w:val="24"/>
          <w:szCs w:val="24"/>
        </w:rPr>
        <w:t>urt beträufeln, das restliche Chutney darüber geben und mit Koriander und Sev bestreuen.</w:t>
      </w:r>
    </w:p>
    <w:p w14:paraId="7F026E7D" w14:textId="77777777" w:rsidR="00EE552C" w:rsidRDefault="00EE552C" w:rsidP="00EE552C">
      <w:pPr>
        <w:rPr>
          <w:sz w:val="24"/>
          <w:szCs w:val="24"/>
        </w:rPr>
      </w:pPr>
      <w:r>
        <w:rPr>
          <w:sz w:val="24"/>
          <w:szCs w:val="24"/>
        </w:rPr>
        <w:br w:type="page"/>
      </w:r>
    </w:p>
    <w:p w14:paraId="1B55BC2E" w14:textId="77777777" w:rsidR="00EE552C" w:rsidRPr="00183EF1" w:rsidRDefault="00EE552C" w:rsidP="00EE552C">
      <w:pPr>
        <w:pStyle w:val="Heading2"/>
        <w:spacing w:after="240"/>
      </w:pPr>
      <w:r w:rsidRPr="00183EF1">
        <w:lastRenderedPageBreak/>
        <w:t>Chaat-Masala Kartoffeln mit Joghurt</w:t>
      </w:r>
      <w:r>
        <w:rPr>
          <w:rStyle w:val="FootnoteReference"/>
        </w:rPr>
        <w:footnoteReference w:id="1176"/>
      </w:r>
    </w:p>
    <w:p w14:paraId="4320F379" w14:textId="77777777" w:rsidR="00EE552C" w:rsidRPr="00183EF1" w:rsidRDefault="00EE552C" w:rsidP="00EE552C">
      <w:pPr>
        <w:rPr>
          <w:sz w:val="24"/>
          <w:szCs w:val="24"/>
        </w:rPr>
      </w:pPr>
      <w:r w:rsidRPr="00183EF1">
        <w:rPr>
          <w:sz w:val="24"/>
          <w:szCs w:val="24"/>
          <w:u w:val="single"/>
        </w:rPr>
        <w:t>Zutaten</w:t>
      </w:r>
      <w:r w:rsidRPr="00183EF1">
        <w:rPr>
          <w:sz w:val="24"/>
          <w:szCs w:val="24"/>
        </w:rPr>
        <w:t xml:space="preserve"> (für 4 Portionen):</w:t>
      </w:r>
    </w:p>
    <w:p w14:paraId="62293CBA" w14:textId="77777777" w:rsidR="00EE552C" w:rsidRPr="00183EF1" w:rsidRDefault="00EE552C" w:rsidP="00EE552C">
      <w:pPr>
        <w:rPr>
          <w:sz w:val="24"/>
          <w:szCs w:val="24"/>
        </w:rPr>
      </w:pPr>
      <w:r w:rsidRPr="00183EF1">
        <w:rPr>
          <w:sz w:val="24"/>
          <w:szCs w:val="24"/>
        </w:rPr>
        <w:t>750 g sehr kleine Frühlingskartoffeln, längs in 1 cm dicke Scheiben geschnitten</w:t>
      </w:r>
    </w:p>
    <w:p w14:paraId="630B8841" w14:textId="77777777" w:rsidR="00EE552C" w:rsidRPr="00183EF1" w:rsidRDefault="00EE552C" w:rsidP="00EE552C">
      <w:pPr>
        <w:rPr>
          <w:sz w:val="24"/>
          <w:szCs w:val="24"/>
        </w:rPr>
      </w:pPr>
      <w:r w:rsidRPr="00183EF1">
        <w:rPr>
          <w:sz w:val="24"/>
          <w:szCs w:val="24"/>
        </w:rPr>
        <w:t>2 EL Olivenöl</w:t>
      </w:r>
    </w:p>
    <w:p w14:paraId="4C7719E7" w14:textId="77777777" w:rsidR="00EE552C" w:rsidRPr="00183EF1" w:rsidRDefault="00EE552C" w:rsidP="00EE552C">
      <w:pPr>
        <w:rPr>
          <w:sz w:val="24"/>
          <w:szCs w:val="24"/>
        </w:rPr>
      </w:pPr>
      <w:r w:rsidRPr="00183EF1">
        <w:rPr>
          <w:sz w:val="24"/>
          <w:szCs w:val="24"/>
        </w:rPr>
        <w:t>1 TL Chaat masala</w:t>
      </w:r>
    </w:p>
    <w:p w14:paraId="1029892A" w14:textId="77777777" w:rsidR="00EE552C" w:rsidRPr="00183EF1" w:rsidRDefault="00EE552C" w:rsidP="00EE552C">
      <w:pPr>
        <w:rPr>
          <w:sz w:val="24"/>
          <w:szCs w:val="24"/>
        </w:rPr>
      </w:pPr>
      <w:r w:rsidRPr="00183EF1">
        <w:rPr>
          <w:sz w:val="24"/>
          <w:szCs w:val="24"/>
        </w:rPr>
        <w:t>½ TL gemahlenen Kurkuma</w:t>
      </w:r>
    </w:p>
    <w:p w14:paraId="247FC65C" w14:textId="77777777" w:rsidR="00EE552C" w:rsidRPr="00183EF1" w:rsidRDefault="00EE552C" w:rsidP="00EE552C">
      <w:pPr>
        <w:rPr>
          <w:sz w:val="24"/>
          <w:szCs w:val="24"/>
        </w:rPr>
      </w:pPr>
      <w:r w:rsidRPr="00183EF1">
        <w:rPr>
          <w:sz w:val="24"/>
          <w:szCs w:val="24"/>
        </w:rPr>
        <w:t>250 g griechischer Joghurt</w:t>
      </w:r>
    </w:p>
    <w:p w14:paraId="54E97071" w14:textId="77777777" w:rsidR="00EE552C" w:rsidRPr="00183EF1" w:rsidRDefault="00EE552C" w:rsidP="00EE552C">
      <w:pPr>
        <w:rPr>
          <w:sz w:val="24"/>
          <w:szCs w:val="24"/>
        </w:rPr>
      </w:pPr>
      <w:r w:rsidRPr="00183EF1">
        <w:rPr>
          <w:sz w:val="24"/>
          <w:szCs w:val="24"/>
        </w:rPr>
        <w:t>½ kleine rote Zwiebel, geschält und in feine Scheiben geschnitten</w:t>
      </w:r>
    </w:p>
    <w:p w14:paraId="1A8B81A9" w14:textId="77777777" w:rsidR="00EE552C" w:rsidRPr="00183EF1" w:rsidRDefault="00EE552C" w:rsidP="00EE552C">
      <w:pPr>
        <w:rPr>
          <w:sz w:val="24"/>
          <w:szCs w:val="24"/>
        </w:rPr>
      </w:pPr>
      <w:r w:rsidRPr="00183EF1">
        <w:rPr>
          <w:sz w:val="24"/>
          <w:szCs w:val="24"/>
        </w:rPr>
        <w:t>1,5 TL Korianderkörner, geröstet</w:t>
      </w:r>
    </w:p>
    <w:p w14:paraId="74F9E55E" w14:textId="77777777" w:rsidR="00EE552C" w:rsidRPr="00183EF1" w:rsidRDefault="00EE552C" w:rsidP="00EE552C">
      <w:pPr>
        <w:rPr>
          <w:sz w:val="24"/>
          <w:szCs w:val="24"/>
        </w:rPr>
      </w:pPr>
      <w:r w:rsidRPr="00183EF1">
        <w:rPr>
          <w:sz w:val="24"/>
          <w:szCs w:val="24"/>
        </w:rPr>
        <w:t>1,5 TL Schwarzkümmelsamen, geröstet</w:t>
      </w:r>
    </w:p>
    <w:p w14:paraId="31E13119" w14:textId="77777777" w:rsidR="00EE552C" w:rsidRPr="00183EF1" w:rsidRDefault="00EE552C" w:rsidP="00EE552C">
      <w:pPr>
        <w:rPr>
          <w:sz w:val="24"/>
          <w:szCs w:val="24"/>
        </w:rPr>
      </w:pPr>
      <w:r w:rsidRPr="00183EF1">
        <w:rPr>
          <w:sz w:val="24"/>
          <w:szCs w:val="24"/>
        </w:rPr>
        <w:t>Salz, Pfeffer</w:t>
      </w:r>
    </w:p>
    <w:p w14:paraId="27255FEE" w14:textId="77777777" w:rsidR="00EE552C" w:rsidRPr="00183EF1" w:rsidRDefault="00EE552C" w:rsidP="00EE552C">
      <w:pPr>
        <w:rPr>
          <w:sz w:val="24"/>
          <w:szCs w:val="24"/>
        </w:rPr>
      </w:pPr>
    </w:p>
    <w:p w14:paraId="5FDDEAC0" w14:textId="77777777" w:rsidR="00EE552C" w:rsidRPr="00183EF1" w:rsidRDefault="00EE552C" w:rsidP="00EE552C">
      <w:pPr>
        <w:rPr>
          <w:i/>
          <w:iCs/>
          <w:sz w:val="24"/>
          <w:szCs w:val="24"/>
        </w:rPr>
      </w:pPr>
      <w:r>
        <w:rPr>
          <w:i/>
          <w:iCs/>
          <w:sz w:val="24"/>
          <w:szCs w:val="24"/>
        </w:rPr>
        <w:t>Für das Korianderchutney</w:t>
      </w:r>
      <w:r w:rsidRPr="00183EF1">
        <w:rPr>
          <w:i/>
          <w:iCs/>
          <w:sz w:val="24"/>
          <w:szCs w:val="24"/>
        </w:rPr>
        <w:t>:</w:t>
      </w:r>
    </w:p>
    <w:p w14:paraId="5F83B7EB" w14:textId="77777777" w:rsidR="00EE552C" w:rsidRPr="00183EF1" w:rsidRDefault="00EE552C" w:rsidP="00EE552C">
      <w:pPr>
        <w:rPr>
          <w:sz w:val="24"/>
          <w:szCs w:val="24"/>
        </w:rPr>
      </w:pPr>
      <w:r w:rsidRPr="00183EF1">
        <w:rPr>
          <w:sz w:val="24"/>
          <w:szCs w:val="24"/>
        </w:rPr>
        <w:t>30 g Koriandergrün</w:t>
      </w:r>
    </w:p>
    <w:p w14:paraId="5B3388FD" w14:textId="77777777" w:rsidR="00EE552C" w:rsidRPr="00183EF1" w:rsidRDefault="00EE552C" w:rsidP="00EE552C">
      <w:pPr>
        <w:rPr>
          <w:sz w:val="24"/>
          <w:szCs w:val="24"/>
        </w:rPr>
      </w:pPr>
      <w:r w:rsidRPr="00183EF1">
        <w:rPr>
          <w:sz w:val="24"/>
          <w:szCs w:val="24"/>
        </w:rPr>
        <w:t>1 grüne Chilischote. Entkernt und grob gehackt</w:t>
      </w:r>
    </w:p>
    <w:p w14:paraId="631B2AD9" w14:textId="77777777" w:rsidR="00EE552C" w:rsidRPr="00183EF1" w:rsidRDefault="00EE552C" w:rsidP="00EE552C">
      <w:pPr>
        <w:rPr>
          <w:sz w:val="24"/>
          <w:szCs w:val="24"/>
        </w:rPr>
      </w:pPr>
      <w:r w:rsidRPr="00183EF1">
        <w:rPr>
          <w:sz w:val="24"/>
          <w:szCs w:val="24"/>
        </w:rPr>
        <w:t>1 EL Limettensaft</w:t>
      </w:r>
    </w:p>
    <w:p w14:paraId="2447B7FA" w14:textId="77777777" w:rsidR="00EE552C" w:rsidRPr="00183EF1" w:rsidRDefault="00EE552C" w:rsidP="00EE552C">
      <w:pPr>
        <w:rPr>
          <w:sz w:val="24"/>
          <w:szCs w:val="24"/>
        </w:rPr>
      </w:pPr>
      <w:r w:rsidRPr="00183EF1">
        <w:rPr>
          <w:sz w:val="24"/>
          <w:szCs w:val="24"/>
        </w:rPr>
        <w:t>60 ml Olivenöl</w:t>
      </w:r>
    </w:p>
    <w:p w14:paraId="6E69AFEF" w14:textId="77777777" w:rsidR="00EE552C" w:rsidRPr="00183EF1" w:rsidRDefault="00EE552C" w:rsidP="00EE552C">
      <w:pPr>
        <w:rPr>
          <w:sz w:val="24"/>
          <w:szCs w:val="24"/>
        </w:rPr>
      </w:pPr>
    </w:p>
    <w:p w14:paraId="678F53EA" w14:textId="77777777" w:rsidR="00EE552C" w:rsidRPr="00183EF1" w:rsidRDefault="00EE552C" w:rsidP="00EE552C">
      <w:pPr>
        <w:rPr>
          <w:sz w:val="24"/>
          <w:szCs w:val="24"/>
        </w:rPr>
      </w:pPr>
      <w:r w:rsidRPr="00183EF1">
        <w:rPr>
          <w:sz w:val="24"/>
          <w:szCs w:val="24"/>
        </w:rPr>
        <w:t>Zubereitung:</w:t>
      </w:r>
    </w:p>
    <w:p w14:paraId="00932E06" w14:textId="77777777" w:rsidR="00EE552C" w:rsidRPr="00830F71" w:rsidRDefault="00EE552C" w:rsidP="00B40E8C">
      <w:pPr>
        <w:pStyle w:val="ListParagraph"/>
        <w:numPr>
          <w:ilvl w:val="0"/>
          <w:numId w:val="1947"/>
        </w:numPr>
        <w:spacing w:after="120"/>
        <w:ind w:left="714" w:hanging="357"/>
        <w:contextualSpacing w:val="0"/>
        <w:jc w:val="both"/>
        <w:rPr>
          <w:sz w:val="24"/>
          <w:szCs w:val="24"/>
        </w:rPr>
      </w:pPr>
      <w:r w:rsidRPr="00830F71">
        <w:rPr>
          <w:sz w:val="24"/>
          <w:szCs w:val="24"/>
        </w:rPr>
        <w:t>Den Backofen auf 220 Grad Umluft vorheizen.</w:t>
      </w:r>
    </w:p>
    <w:p w14:paraId="295952E1" w14:textId="77777777" w:rsidR="00EE552C" w:rsidRPr="00830F71" w:rsidRDefault="00EE552C" w:rsidP="00B40E8C">
      <w:pPr>
        <w:pStyle w:val="ListParagraph"/>
        <w:numPr>
          <w:ilvl w:val="0"/>
          <w:numId w:val="1947"/>
        </w:numPr>
        <w:spacing w:after="120"/>
        <w:ind w:left="714" w:hanging="357"/>
        <w:contextualSpacing w:val="0"/>
        <w:jc w:val="both"/>
        <w:rPr>
          <w:sz w:val="24"/>
          <w:szCs w:val="24"/>
        </w:rPr>
      </w:pPr>
      <w:r w:rsidRPr="00830F71">
        <w:rPr>
          <w:sz w:val="24"/>
          <w:szCs w:val="24"/>
        </w:rPr>
        <w:t>Die Kartoffeln mit 2 TL Salz in einen Topf geben und 4 cm hoch mit kaltem Wasser bedecken. Bei mittlerer bis starker Hitze zum Kochen bringen, dann etwa 6 Minuten köcheln lassen, bis sie fast gar sind, aber noch etwas bissfest. In ein Sieb abgießen und trocken tupfen, dann auf einem mit Backpapier belegten Blech verteilen und mit Öl, Chaat masala, Kurkuma, 1/3 TL Salz und 1 kräftigen Prise Pfeffer mischen. 35 Minuten rösten, bis die Kartoffeln kräftig gebräunt sind.</w:t>
      </w:r>
    </w:p>
    <w:p w14:paraId="62CD4C24" w14:textId="77777777" w:rsidR="00EE552C" w:rsidRPr="00830F71" w:rsidRDefault="00EE552C" w:rsidP="00B40E8C">
      <w:pPr>
        <w:pStyle w:val="ListParagraph"/>
        <w:numPr>
          <w:ilvl w:val="0"/>
          <w:numId w:val="1947"/>
        </w:numPr>
        <w:spacing w:after="120"/>
        <w:ind w:left="714" w:hanging="357"/>
        <w:contextualSpacing w:val="0"/>
        <w:jc w:val="both"/>
        <w:rPr>
          <w:sz w:val="24"/>
          <w:szCs w:val="24"/>
        </w:rPr>
      </w:pPr>
      <w:r w:rsidRPr="00830F71">
        <w:rPr>
          <w:sz w:val="24"/>
          <w:szCs w:val="24"/>
        </w:rPr>
        <w:t>Inzwischen das Korianderchutchney zubereiten. Dafür alle Zutaten mit ¼ L Salz glatt pürieren. Bis zur Verwendung beiseitestellen.</w:t>
      </w:r>
    </w:p>
    <w:p w14:paraId="78EEF494" w14:textId="77777777" w:rsidR="00EE552C" w:rsidRPr="00830F71" w:rsidRDefault="00EE552C" w:rsidP="00B40E8C">
      <w:pPr>
        <w:pStyle w:val="ListParagraph"/>
        <w:numPr>
          <w:ilvl w:val="0"/>
          <w:numId w:val="1947"/>
        </w:numPr>
        <w:spacing w:after="120"/>
        <w:ind w:left="714" w:hanging="357"/>
        <w:contextualSpacing w:val="0"/>
        <w:jc w:val="both"/>
        <w:rPr>
          <w:sz w:val="24"/>
          <w:szCs w:val="24"/>
        </w:rPr>
      </w:pPr>
      <w:r w:rsidRPr="00830F71">
        <w:rPr>
          <w:sz w:val="24"/>
          <w:szCs w:val="24"/>
        </w:rPr>
        <w:t xml:space="preserve">Den Joghurt auf einer großen Servierplatte verstreichen. Das Korianderchutey daraufgeben und spiralförmig unterziehen, aber nicht vollständig verrühren. Dann </w:t>
      </w:r>
      <w:r w:rsidRPr="00830F71">
        <w:rPr>
          <w:sz w:val="24"/>
          <w:szCs w:val="24"/>
        </w:rPr>
        <w:lastRenderedPageBreak/>
        <w:t xml:space="preserve">Kartoffeln, Zwiebeln und Chili daraufgeben. Mit Koriander und Schwarzkümmel bestreut servieren. </w:t>
      </w:r>
    </w:p>
    <w:p w14:paraId="0229BEB7" w14:textId="77777777" w:rsidR="00EE552C" w:rsidRPr="00183EF1" w:rsidRDefault="00EE552C" w:rsidP="00EE552C">
      <w:pPr>
        <w:rPr>
          <w:sz w:val="24"/>
          <w:szCs w:val="24"/>
        </w:rPr>
      </w:pPr>
    </w:p>
    <w:p w14:paraId="16862A28" w14:textId="77777777" w:rsidR="00EE552C" w:rsidRDefault="00EE552C" w:rsidP="00EE552C">
      <w:pPr>
        <w:ind w:left="708" w:hanging="708"/>
        <w:jc w:val="both"/>
        <w:rPr>
          <w:sz w:val="24"/>
          <w:szCs w:val="24"/>
        </w:rPr>
      </w:pPr>
      <w:r>
        <w:rPr>
          <w:sz w:val="24"/>
          <w:szCs w:val="24"/>
        </w:rPr>
        <w:br w:type="page"/>
      </w:r>
    </w:p>
    <w:p w14:paraId="787D69E8" w14:textId="4661C346" w:rsidR="00815ECD" w:rsidRDefault="00815ECD" w:rsidP="00815ECD">
      <w:pPr>
        <w:pStyle w:val="Heading2"/>
        <w:spacing w:after="240"/>
      </w:pPr>
      <w:r>
        <w:lastRenderedPageBreak/>
        <w:t>Italienischer Auflauf mit Pfifferlingen oder anderen Pilzen</w:t>
      </w:r>
      <w:r>
        <w:rPr>
          <w:rStyle w:val="FootnoteReference"/>
        </w:rPr>
        <w:footnoteReference w:id="1177"/>
      </w:r>
      <w:r>
        <w:t xml:space="preserve"> </w:t>
      </w:r>
    </w:p>
    <w:p w14:paraId="7E54E19D" w14:textId="77777777" w:rsidR="00815ECD" w:rsidRDefault="00815ECD" w:rsidP="00815ECD">
      <w:pPr>
        <w:rPr>
          <w:sz w:val="24"/>
          <w:szCs w:val="24"/>
        </w:rPr>
      </w:pPr>
      <w:r w:rsidRPr="00AC4BA8">
        <w:rPr>
          <w:sz w:val="24"/>
          <w:szCs w:val="24"/>
          <w:u w:val="single"/>
        </w:rPr>
        <w:t>Zutaten</w:t>
      </w:r>
      <w:r>
        <w:rPr>
          <w:sz w:val="24"/>
          <w:szCs w:val="24"/>
        </w:rPr>
        <w:t xml:space="preserve"> (für 4 Personen)</w:t>
      </w:r>
    </w:p>
    <w:p w14:paraId="19603973" w14:textId="77777777" w:rsidR="00815ECD" w:rsidRDefault="00815ECD" w:rsidP="00815ECD">
      <w:pPr>
        <w:rPr>
          <w:sz w:val="24"/>
          <w:szCs w:val="24"/>
        </w:rPr>
      </w:pPr>
      <w:r>
        <w:rPr>
          <w:sz w:val="24"/>
          <w:szCs w:val="24"/>
        </w:rPr>
        <w:t>500 g Kartoffeln</w:t>
      </w:r>
    </w:p>
    <w:p w14:paraId="1B88BC88" w14:textId="77777777" w:rsidR="00815ECD" w:rsidRDefault="00815ECD" w:rsidP="00815ECD">
      <w:pPr>
        <w:rPr>
          <w:sz w:val="24"/>
          <w:szCs w:val="24"/>
        </w:rPr>
      </w:pPr>
      <w:r>
        <w:rPr>
          <w:sz w:val="24"/>
          <w:szCs w:val="24"/>
        </w:rPr>
        <w:t>400 g Pfifferlinge (hier ist wieder das Problem mit der Radioaktivität. Man könnte stattdessen andere schmackhafte Pilze nehmen, die nicht radioaktiv verseucht sind)</w:t>
      </w:r>
    </w:p>
    <w:p w14:paraId="67B57962" w14:textId="77777777" w:rsidR="00815ECD" w:rsidRDefault="00815ECD" w:rsidP="00815ECD">
      <w:pPr>
        <w:rPr>
          <w:sz w:val="24"/>
          <w:szCs w:val="24"/>
        </w:rPr>
      </w:pPr>
      <w:r>
        <w:rPr>
          <w:sz w:val="24"/>
          <w:szCs w:val="24"/>
        </w:rPr>
        <w:t>1 Handvoll Petersilienblätter</w:t>
      </w:r>
    </w:p>
    <w:p w14:paraId="37FE857C" w14:textId="77777777" w:rsidR="00815ECD" w:rsidRDefault="00815ECD" w:rsidP="00815ECD">
      <w:pPr>
        <w:rPr>
          <w:sz w:val="24"/>
          <w:szCs w:val="24"/>
        </w:rPr>
      </w:pPr>
      <w:r>
        <w:rPr>
          <w:sz w:val="24"/>
          <w:szCs w:val="24"/>
        </w:rPr>
        <w:t>50 g Semmelbrösel</w:t>
      </w:r>
    </w:p>
    <w:p w14:paraId="3A53BA91" w14:textId="77777777" w:rsidR="00815ECD" w:rsidRDefault="00815ECD" w:rsidP="00815ECD">
      <w:pPr>
        <w:rPr>
          <w:sz w:val="24"/>
          <w:szCs w:val="24"/>
        </w:rPr>
      </w:pPr>
      <w:r>
        <w:rPr>
          <w:sz w:val="24"/>
          <w:szCs w:val="24"/>
        </w:rPr>
        <w:t>50 g Parmesan</w:t>
      </w:r>
    </w:p>
    <w:p w14:paraId="39292252" w14:textId="77777777" w:rsidR="00815ECD" w:rsidRDefault="00815ECD" w:rsidP="00815ECD">
      <w:pPr>
        <w:rPr>
          <w:sz w:val="24"/>
          <w:szCs w:val="24"/>
        </w:rPr>
      </w:pPr>
      <w:r>
        <w:rPr>
          <w:sz w:val="24"/>
          <w:szCs w:val="24"/>
        </w:rPr>
        <w:t>Salz, Pfeffer</w:t>
      </w:r>
    </w:p>
    <w:p w14:paraId="7A166EDD" w14:textId="77777777" w:rsidR="00815ECD" w:rsidRDefault="00815ECD" w:rsidP="00815ECD">
      <w:pPr>
        <w:rPr>
          <w:sz w:val="24"/>
          <w:szCs w:val="24"/>
        </w:rPr>
      </w:pPr>
      <w:r>
        <w:rPr>
          <w:sz w:val="24"/>
          <w:szCs w:val="24"/>
        </w:rPr>
        <w:t>Etwas Olivenöl</w:t>
      </w:r>
    </w:p>
    <w:p w14:paraId="49A814A3" w14:textId="77777777" w:rsidR="00815ECD" w:rsidRDefault="00815ECD" w:rsidP="00815ECD">
      <w:pPr>
        <w:rPr>
          <w:sz w:val="24"/>
          <w:szCs w:val="24"/>
        </w:rPr>
      </w:pPr>
    </w:p>
    <w:p w14:paraId="502C90E6" w14:textId="77777777" w:rsidR="00815ECD" w:rsidRDefault="00815ECD" w:rsidP="00815ECD">
      <w:pPr>
        <w:rPr>
          <w:sz w:val="24"/>
          <w:szCs w:val="24"/>
        </w:rPr>
      </w:pPr>
      <w:r>
        <w:rPr>
          <w:sz w:val="24"/>
          <w:szCs w:val="24"/>
        </w:rPr>
        <w:t>Zubereitung:</w:t>
      </w:r>
    </w:p>
    <w:p w14:paraId="58BF9FAB" w14:textId="77777777" w:rsidR="00815ECD" w:rsidRPr="0049694A" w:rsidRDefault="00815ECD" w:rsidP="00815ECD">
      <w:pPr>
        <w:pStyle w:val="ListParagraph"/>
        <w:numPr>
          <w:ilvl w:val="0"/>
          <w:numId w:val="219"/>
        </w:numPr>
        <w:spacing w:after="120"/>
        <w:ind w:left="714" w:hanging="357"/>
        <w:contextualSpacing w:val="0"/>
        <w:jc w:val="both"/>
        <w:rPr>
          <w:sz w:val="24"/>
          <w:szCs w:val="24"/>
        </w:rPr>
      </w:pPr>
      <w:r w:rsidRPr="0049694A">
        <w:rPr>
          <w:sz w:val="24"/>
          <w:szCs w:val="24"/>
        </w:rPr>
        <w:t>Die Kartoffeln schälen und in 3 mm dicke Scheiben schneiden oder hobeln. Pilze putzen, größere Exemplare eventuell halbieren. Die Petersilie fein hacken, mit Semmelbröseln und Parmesan vermengen. Die Mischung großzügig salzen und pfeffern.</w:t>
      </w:r>
    </w:p>
    <w:p w14:paraId="4A5D5456" w14:textId="77777777" w:rsidR="00815ECD" w:rsidRDefault="00815ECD" w:rsidP="00815ECD">
      <w:pPr>
        <w:pStyle w:val="ListParagraph"/>
        <w:numPr>
          <w:ilvl w:val="0"/>
          <w:numId w:val="219"/>
        </w:numPr>
        <w:spacing w:after="120"/>
        <w:ind w:left="714" w:hanging="357"/>
        <w:contextualSpacing w:val="0"/>
        <w:jc w:val="both"/>
        <w:rPr>
          <w:sz w:val="24"/>
          <w:szCs w:val="24"/>
        </w:rPr>
      </w:pPr>
      <w:r w:rsidRPr="0049694A">
        <w:rPr>
          <w:sz w:val="24"/>
          <w:szCs w:val="24"/>
        </w:rPr>
        <w:t>Eine Auflaufform mit Olivenöl ausstreichen. Mit einer Schicht Kartoffelscheiben auslegen. Diese salzen und mit der Kräutermischung bestreuen, darauf eine Schicht Pilze geben. Wieder salzen und etwas von der Kräutermischung darüber streuen. Es folgt wieder eine Schicht Kartoffeln. Nach diesem Prinzip weiter vorgehen, mit einer Schicht Kartoffeln abschließen. Etwas geriebene Parmesan darüberstreuen.</w:t>
      </w:r>
    </w:p>
    <w:p w14:paraId="797952B0" w14:textId="77777777" w:rsidR="00815ECD" w:rsidRPr="0049694A" w:rsidRDefault="00815ECD" w:rsidP="00815ECD">
      <w:pPr>
        <w:pStyle w:val="ListParagraph"/>
        <w:numPr>
          <w:ilvl w:val="0"/>
          <w:numId w:val="219"/>
        </w:numPr>
        <w:spacing w:after="120"/>
        <w:ind w:left="714" w:hanging="357"/>
        <w:contextualSpacing w:val="0"/>
        <w:jc w:val="both"/>
        <w:rPr>
          <w:sz w:val="24"/>
          <w:szCs w:val="24"/>
        </w:rPr>
      </w:pPr>
      <w:r w:rsidRPr="0049694A">
        <w:rPr>
          <w:sz w:val="24"/>
          <w:szCs w:val="24"/>
        </w:rPr>
        <w:t>Ungefähr 1 Stunde lang bei 180°C Ober-/Unterhitze im Ofen backen.</w:t>
      </w:r>
    </w:p>
    <w:p w14:paraId="3E6615E9" w14:textId="77777777" w:rsidR="00815ECD" w:rsidRDefault="00815ECD" w:rsidP="00815ECD">
      <w:pPr>
        <w:rPr>
          <w:sz w:val="24"/>
          <w:szCs w:val="24"/>
        </w:rPr>
      </w:pPr>
    </w:p>
    <w:p w14:paraId="6D635BBE" w14:textId="77777777" w:rsidR="00815ECD" w:rsidRDefault="00815ECD" w:rsidP="00815ECD">
      <w:pPr>
        <w:ind w:left="708" w:hanging="708"/>
        <w:rPr>
          <w:sz w:val="24"/>
          <w:szCs w:val="24"/>
        </w:rPr>
      </w:pPr>
      <w:r>
        <w:rPr>
          <w:sz w:val="24"/>
          <w:szCs w:val="24"/>
        </w:rPr>
        <w:t>Tipp:</w:t>
      </w:r>
      <w:r>
        <w:rPr>
          <w:sz w:val="24"/>
          <w:szCs w:val="24"/>
        </w:rPr>
        <w:tab/>
        <w:t>Dazu passt ein grüner Salat oder das Ganze als Beilage zu geschmortem Fleisch servieren.</w:t>
      </w:r>
    </w:p>
    <w:p w14:paraId="17C36889" w14:textId="77777777" w:rsidR="00815ECD" w:rsidRDefault="00815ECD" w:rsidP="00815ECD">
      <w:pPr>
        <w:rPr>
          <w:sz w:val="24"/>
          <w:szCs w:val="24"/>
        </w:rPr>
      </w:pPr>
      <w:r>
        <w:rPr>
          <w:sz w:val="24"/>
          <w:szCs w:val="24"/>
        </w:rPr>
        <w:br w:type="page"/>
      </w:r>
    </w:p>
    <w:p w14:paraId="5A1E7CF3" w14:textId="7C9C847A" w:rsidR="001D0B5D" w:rsidRDefault="001D0B5D" w:rsidP="001D0B5D">
      <w:pPr>
        <w:pStyle w:val="Heading2"/>
        <w:spacing w:after="240"/>
      </w:pPr>
      <w:r>
        <w:lastRenderedPageBreak/>
        <w:t>Ofenkartoffel mit Spinat-Gorgonzola-Füllung</w:t>
      </w:r>
      <w:r>
        <w:rPr>
          <w:rStyle w:val="FootnoteReference"/>
        </w:rPr>
        <w:footnoteReference w:id="1178"/>
      </w:r>
      <w:r>
        <w:t xml:space="preserve"> </w:t>
      </w:r>
    </w:p>
    <w:p w14:paraId="5EAC51B0" w14:textId="77777777" w:rsidR="001D0B5D" w:rsidRDefault="001D0B5D" w:rsidP="001D0B5D">
      <w:pPr>
        <w:rPr>
          <w:sz w:val="24"/>
          <w:szCs w:val="24"/>
        </w:rPr>
      </w:pPr>
      <w:r w:rsidRPr="007F2B0B">
        <w:rPr>
          <w:sz w:val="24"/>
          <w:szCs w:val="24"/>
          <w:u w:val="single"/>
        </w:rPr>
        <w:t>Zutaten</w:t>
      </w:r>
      <w:r>
        <w:rPr>
          <w:sz w:val="24"/>
          <w:szCs w:val="24"/>
        </w:rPr>
        <w:t xml:space="preserve"> (für 2 Portionen):</w:t>
      </w:r>
    </w:p>
    <w:p w14:paraId="13C6BDDC" w14:textId="77777777" w:rsidR="001D0B5D" w:rsidRDefault="001D0B5D" w:rsidP="001D0B5D">
      <w:pPr>
        <w:rPr>
          <w:sz w:val="24"/>
          <w:szCs w:val="24"/>
        </w:rPr>
      </w:pPr>
      <w:r>
        <w:rPr>
          <w:sz w:val="24"/>
          <w:szCs w:val="24"/>
        </w:rPr>
        <w:t>2 große Kartoffeln</w:t>
      </w:r>
    </w:p>
    <w:p w14:paraId="4A6E4A22" w14:textId="77777777" w:rsidR="001D0B5D" w:rsidRDefault="001D0B5D" w:rsidP="001D0B5D">
      <w:pPr>
        <w:rPr>
          <w:sz w:val="24"/>
          <w:szCs w:val="24"/>
        </w:rPr>
      </w:pPr>
      <w:r>
        <w:rPr>
          <w:sz w:val="24"/>
          <w:szCs w:val="24"/>
        </w:rPr>
        <w:t>25 g Butter</w:t>
      </w:r>
    </w:p>
    <w:p w14:paraId="041ED073" w14:textId="77777777" w:rsidR="001D0B5D" w:rsidRDefault="001D0B5D" w:rsidP="001D0B5D">
      <w:pPr>
        <w:rPr>
          <w:sz w:val="24"/>
          <w:szCs w:val="24"/>
        </w:rPr>
      </w:pPr>
      <w:r>
        <w:rPr>
          <w:sz w:val="24"/>
          <w:szCs w:val="24"/>
        </w:rPr>
        <w:t>3 EL Sahne</w:t>
      </w:r>
    </w:p>
    <w:p w14:paraId="2D2F73F1" w14:textId="77777777" w:rsidR="001D0B5D" w:rsidRDefault="001D0B5D" w:rsidP="001D0B5D">
      <w:pPr>
        <w:rPr>
          <w:sz w:val="24"/>
          <w:szCs w:val="24"/>
        </w:rPr>
      </w:pPr>
      <w:r>
        <w:rPr>
          <w:sz w:val="24"/>
          <w:szCs w:val="24"/>
        </w:rPr>
        <w:t>60 g Gorgonzola</w:t>
      </w:r>
    </w:p>
    <w:p w14:paraId="107FA5D1" w14:textId="77777777" w:rsidR="001D0B5D" w:rsidRDefault="001D0B5D" w:rsidP="001D0B5D">
      <w:pPr>
        <w:rPr>
          <w:sz w:val="24"/>
          <w:szCs w:val="24"/>
        </w:rPr>
      </w:pPr>
      <w:r>
        <w:rPr>
          <w:sz w:val="24"/>
          <w:szCs w:val="24"/>
        </w:rPr>
        <w:t>200 g Babyspinat</w:t>
      </w:r>
    </w:p>
    <w:p w14:paraId="0C08FE6C" w14:textId="77777777" w:rsidR="001D0B5D" w:rsidRDefault="001D0B5D" w:rsidP="001D0B5D">
      <w:pPr>
        <w:rPr>
          <w:sz w:val="24"/>
          <w:szCs w:val="24"/>
        </w:rPr>
      </w:pPr>
      <w:r>
        <w:rPr>
          <w:sz w:val="24"/>
          <w:szCs w:val="24"/>
        </w:rPr>
        <w:t>20 Walnüsse, geröstet und in 1 cm große Stücke gebrochen</w:t>
      </w:r>
    </w:p>
    <w:p w14:paraId="50153140" w14:textId="77777777" w:rsidR="001D0B5D" w:rsidRDefault="001D0B5D" w:rsidP="001D0B5D">
      <w:pPr>
        <w:rPr>
          <w:sz w:val="24"/>
          <w:szCs w:val="24"/>
        </w:rPr>
      </w:pPr>
      <w:r>
        <w:rPr>
          <w:sz w:val="24"/>
          <w:szCs w:val="24"/>
        </w:rPr>
        <w:t>Salz, Pfeffer</w:t>
      </w:r>
    </w:p>
    <w:p w14:paraId="580F510B" w14:textId="77777777" w:rsidR="001D0B5D" w:rsidRDefault="001D0B5D" w:rsidP="001D0B5D">
      <w:pPr>
        <w:rPr>
          <w:sz w:val="24"/>
          <w:szCs w:val="24"/>
        </w:rPr>
      </w:pPr>
    </w:p>
    <w:p w14:paraId="5EA5094E" w14:textId="77777777" w:rsidR="001D0B5D" w:rsidRDefault="001D0B5D" w:rsidP="001D0B5D">
      <w:pPr>
        <w:rPr>
          <w:sz w:val="24"/>
          <w:szCs w:val="24"/>
        </w:rPr>
      </w:pPr>
      <w:r>
        <w:rPr>
          <w:sz w:val="24"/>
          <w:szCs w:val="24"/>
        </w:rPr>
        <w:t>Zubereitung:</w:t>
      </w:r>
    </w:p>
    <w:p w14:paraId="7C62EE44" w14:textId="77777777" w:rsidR="001D0B5D" w:rsidRPr="00A26980" w:rsidRDefault="001D0B5D" w:rsidP="00B40E8C">
      <w:pPr>
        <w:pStyle w:val="ListParagraph"/>
        <w:numPr>
          <w:ilvl w:val="0"/>
          <w:numId w:val="1034"/>
        </w:numPr>
        <w:spacing w:after="120"/>
        <w:ind w:left="714" w:hanging="357"/>
        <w:contextualSpacing w:val="0"/>
        <w:jc w:val="both"/>
        <w:rPr>
          <w:sz w:val="24"/>
          <w:szCs w:val="24"/>
        </w:rPr>
      </w:pPr>
      <w:r w:rsidRPr="00A26980">
        <w:rPr>
          <w:sz w:val="24"/>
          <w:szCs w:val="24"/>
        </w:rPr>
        <w:t>Den Backofen auf 220 Grad (Umluft) vorheizen.</w:t>
      </w:r>
    </w:p>
    <w:p w14:paraId="7A5BAD59" w14:textId="77777777" w:rsidR="001D0B5D" w:rsidRPr="00A26980" w:rsidRDefault="001D0B5D" w:rsidP="00B40E8C">
      <w:pPr>
        <w:pStyle w:val="ListParagraph"/>
        <w:numPr>
          <w:ilvl w:val="0"/>
          <w:numId w:val="1034"/>
        </w:numPr>
        <w:spacing w:after="120"/>
        <w:ind w:left="714" w:hanging="357"/>
        <w:contextualSpacing w:val="0"/>
        <w:jc w:val="both"/>
        <w:rPr>
          <w:sz w:val="24"/>
          <w:szCs w:val="24"/>
        </w:rPr>
      </w:pPr>
      <w:r w:rsidRPr="00A26980">
        <w:rPr>
          <w:sz w:val="24"/>
          <w:szCs w:val="24"/>
        </w:rPr>
        <w:t>Die Kartoffeln mehrmals mit einer Gabel einstechen. Auf ein mit Backpapier belegte Backblech legen und 1 Stunde oder etwas länger im Ofen backen, bis sie durch und durch weich sind. Aus dem Ofen nehmen und längs halbieren. Das Fruchtfleisch in eine Schüssel geben, die Schalen auf dem Blech für später beiseitestellen. Das Fruchtfleisch mit 20 g Butter sowie Sahne, Gorgonzola, 11/2 TL Salz und reichlich Pfeffer grob zerdrücken. Beiseitestellen.</w:t>
      </w:r>
    </w:p>
    <w:p w14:paraId="2A1618E8" w14:textId="77777777" w:rsidR="001D0B5D" w:rsidRPr="00A26980" w:rsidRDefault="001D0B5D" w:rsidP="00B40E8C">
      <w:pPr>
        <w:pStyle w:val="ListParagraph"/>
        <w:numPr>
          <w:ilvl w:val="0"/>
          <w:numId w:val="1034"/>
        </w:numPr>
        <w:spacing w:after="120"/>
        <w:ind w:left="714" w:hanging="357"/>
        <w:contextualSpacing w:val="0"/>
        <w:jc w:val="both"/>
        <w:rPr>
          <w:sz w:val="24"/>
          <w:szCs w:val="24"/>
        </w:rPr>
      </w:pPr>
      <w:r w:rsidRPr="00A26980">
        <w:rPr>
          <w:sz w:val="24"/>
          <w:szCs w:val="24"/>
        </w:rPr>
        <w:t>Die restliche Butter (5 g) auf die leeren Kartoffelschalen verteilen. Die Schalen mit einer kräftigen Prise Salz würzen und für 8 Minuten in den Ofen schieben, damit sie knusprig werden. Herausnehmen und beiseitestellen.</w:t>
      </w:r>
    </w:p>
    <w:p w14:paraId="2CC65393" w14:textId="77777777" w:rsidR="001D0B5D" w:rsidRDefault="001D0B5D" w:rsidP="00B40E8C">
      <w:pPr>
        <w:pStyle w:val="ListParagraph"/>
        <w:numPr>
          <w:ilvl w:val="0"/>
          <w:numId w:val="1034"/>
        </w:numPr>
        <w:spacing w:after="120"/>
        <w:ind w:left="714" w:hanging="357"/>
        <w:contextualSpacing w:val="0"/>
        <w:jc w:val="both"/>
        <w:rPr>
          <w:sz w:val="24"/>
          <w:szCs w:val="24"/>
        </w:rPr>
      </w:pPr>
      <w:r w:rsidRPr="00A26980">
        <w:rPr>
          <w:sz w:val="24"/>
          <w:szCs w:val="24"/>
        </w:rPr>
        <w:t>Einen Topf halbhoch mit Wasser füllen. Das Wasser salzen und bei starker Hitze zum Kochen bringen. Den Spinat hineingeben und in 10 – 15 Sekunden zusammenfallen lassen. In ein Sieb schütten und abtropfen lassen, dann so viel Wasser wie möglich herausdrücken. Den Spinat unter die Kartoffelmischung rühren und das Ganze in die leeren Kartoffelschalen häufen. 15 Minuten im Ofen backen, bis die Füllung oben knusprig und braun ist. Aus dem Ofen nehmen und nach Belieben mit Walnüssen bestreuen. Fertig.</w:t>
      </w:r>
    </w:p>
    <w:p w14:paraId="4F80F954" w14:textId="77777777" w:rsidR="001D0B5D" w:rsidRDefault="001D0B5D" w:rsidP="001D0B5D">
      <w:pPr>
        <w:rPr>
          <w:sz w:val="24"/>
          <w:szCs w:val="24"/>
        </w:rPr>
      </w:pPr>
      <w:r>
        <w:rPr>
          <w:sz w:val="24"/>
          <w:szCs w:val="24"/>
        </w:rPr>
        <w:br w:type="page"/>
      </w:r>
    </w:p>
    <w:p w14:paraId="647B7252" w14:textId="77777777" w:rsidR="001D0B5D" w:rsidRDefault="001D0B5D" w:rsidP="001D0B5D">
      <w:pPr>
        <w:pStyle w:val="Heading2"/>
        <w:spacing w:after="240"/>
      </w:pPr>
      <w:r>
        <w:lastRenderedPageBreak/>
        <w:t>Gebackene Kartoffelschalen</w:t>
      </w:r>
      <w:r>
        <w:rPr>
          <w:rStyle w:val="FootnoteReference"/>
        </w:rPr>
        <w:footnoteReference w:id="1179"/>
      </w:r>
      <w:r>
        <w:t xml:space="preserve"> </w:t>
      </w:r>
    </w:p>
    <w:p w14:paraId="6EDD93C5" w14:textId="77777777" w:rsidR="001D0B5D" w:rsidRDefault="001D0B5D" w:rsidP="001D0B5D">
      <w:pPr>
        <w:rPr>
          <w:sz w:val="24"/>
          <w:szCs w:val="24"/>
        </w:rPr>
      </w:pPr>
      <w:r w:rsidRPr="00C3506F">
        <w:rPr>
          <w:sz w:val="24"/>
          <w:szCs w:val="24"/>
          <w:u w:val="single"/>
        </w:rPr>
        <w:t>Zutaten</w:t>
      </w:r>
      <w:r>
        <w:rPr>
          <w:sz w:val="24"/>
          <w:szCs w:val="24"/>
        </w:rPr>
        <w:t xml:space="preserve"> (für 4 – 6 Portionen):</w:t>
      </w:r>
    </w:p>
    <w:p w14:paraId="457AE08E" w14:textId="77777777" w:rsidR="001D0B5D" w:rsidRDefault="001D0B5D" w:rsidP="001D0B5D">
      <w:pPr>
        <w:rPr>
          <w:sz w:val="24"/>
          <w:szCs w:val="24"/>
        </w:rPr>
      </w:pPr>
      <w:r>
        <w:rPr>
          <w:sz w:val="24"/>
          <w:szCs w:val="24"/>
        </w:rPr>
        <w:t>1,2 kg große Kartoffeln (3 – 4 Stück)</w:t>
      </w:r>
    </w:p>
    <w:p w14:paraId="16058852" w14:textId="77777777" w:rsidR="001D0B5D" w:rsidRDefault="001D0B5D" w:rsidP="001D0B5D">
      <w:pPr>
        <w:rPr>
          <w:sz w:val="24"/>
          <w:szCs w:val="24"/>
        </w:rPr>
      </w:pPr>
      <w:r>
        <w:rPr>
          <w:sz w:val="24"/>
          <w:szCs w:val="24"/>
        </w:rPr>
        <w:t>1 EL Harissa</w:t>
      </w:r>
    </w:p>
    <w:p w14:paraId="6D4B785E" w14:textId="77777777" w:rsidR="001D0B5D" w:rsidRDefault="001D0B5D" w:rsidP="001D0B5D">
      <w:pPr>
        <w:rPr>
          <w:sz w:val="24"/>
          <w:szCs w:val="24"/>
        </w:rPr>
      </w:pPr>
      <w:r>
        <w:rPr>
          <w:sz w:val="24"/>
          <w:szCs w:val="24"/>
        </w:rPr>
        <w:t>2 EL Olivenöl</w:t>
      </w:r>
    </w:p>
    <w:p w14:paraId="0355B267" w14:textId="77777777" w:rsidR="001D0B5D" w:rsidRDefault="001D0B5D" w:rsidP="001D0B5D">
      <w:pPr>
        <w:rPr>
          <w:sz w:val="24"/>
          <w:szCs w:val="24"/>
        </w:rPr>
      </w:pPr>
      <w:r>
        <w:rPr>
          <w:sz w:val="24"/>
          <w:szCs w:val="24"/>
        </w:rPr>
        <w:t>1 kleiner Eisbergsalat, geputzt und längs in 3 cm breite Spalten geschnitten</w:t>
      </w:r>
    </w:p>
    <w:p w14:paraId="09A9BD76" w14:textId="77777777" w:rsidR="001D0B5D" w:rsidRDefault="001D0B5D" w:rsidP="001D0B5D">
      <w:pPr>
        <w:rPr>
          <w:sz w:val="24"/>
          <w:szCs w:val="24"/>
        </w:rPr>
      </w:pPr>
      <w:r>
        <w:rPr>
          <w:sz w:val="24"/>
          <w:szCs w:val="24"/>
        </w:rPr>
        <w:t>5 g Estragon, grob gehackt</w:t>
      </w:r>
    </w:p>
    <w:p w14:paraId="4FD61981" w14:textId="77777777" w:rsidR="001D0B5D" w:rsidRDefault="001D0B5D" w:rsidP="001D0B5D">
      <w:pPr>
        <w:rPr>
          <w:sz w:val="24"/>
          <w:szCs w:val="24"/>
        </w:rPr>
      </w:pPr>
      <w:r>
        <w:rPr>
          <w:sz w:val="24"/>
          <w:szCs w:val="24"/>
        </w:rPr>
        <w:t>Salz</w:t>
      </w:r>
    </w:p>
    <w:p w14:paraId="639D4832" w14:textId="77777777" w:rsidR="001D0B5D" w:rsidRDefault="001D0B5D" w:rsidP="001D0B5D">
      <w:pPr>
        <w:rPr>
          <w:sz w:val="24"/>
          <w:szCs w:val="24"/>
        </w:rPr>
      </w:pPr>
    </w:p>
    <w:p w14:paraId="23E79A4E" w14:textId="77777777" w:rsidR="001D0B5D" w:rsidRPr="00C3506F" w:rsidRDefault="001D0B5D" w:rsidP="001D0B5D">
      <w:pPr>
        <w:rPr>
          <w:i/>
          <w:iCs/>
          <w:sz w:val="24"/>
          <w:szCs w:val="24"/>
        </w:rPr>
      </w:pPr>
      <w:r w:rsidRPr="00C3506F">
        <w:rPr>
          <w:i/>
          <w:iCs/>
          <w:sz w:val="24"/>
          <w:szCs w:val="24"/>
        </w:rPr>
        <w:t>Für das Dressing:</w:t>
      </w:r>
    </w:p>
    <w:p w14:paraId="07176AA5" w14:textId="77777777" w:rsidR="001D0B5D" w:rsidRDefault="001D0B5D" w:rsidP="001D0B5D">
      <w:pPr>
        <w:rPr>
          <w:sz w:val="24"/>
          <w:szCs w:val="24"/>
        </w:rPr>
      </w:pPr>
      <w:r>
        <w:rPr>
          <w:sz w:val="24"/>
          <w:szCs w:val="24"/>
        </w:rPr>
        <w:t>25 g Schale von 2 eingelegten Zitronen, in dünne Streifen geschnitten</w:t>
      </w:r>
    </w:p>
    <w:p w14:paraId="2862FA49" w14:textId="77777777" w:rsidR="001D0B5D" w:rsidRDefault="001D0B5D" w:rsidP="001D0B5D">
      <w:pPr>
        <w:rPr>
          <w:sz w:val="24"/>
          <w:szCs w:val="24"/>
        </w:rPr>
      </w:pPr>
      <w:r>
        <w:rPr>
          <w:sz w:val="24"/>
          <w:szCs w:val="24"/>
        </w:rPr>
        <w:t>2 EL Olivenöl</w:t>
      </w:r>
    </w:p>
    <w:p w14:paraId="78287ACA" w14:textId="77777777" w:rsidR="001D0B5D" w:rsidRDefault="001D0B5D" w:rsidP="001D0B5D">
      <w:pPr>
        <w:rPr>
          <w:sz w:val="24"/>
          <w:szCs w:val="24"/>
        </w:rPr>
      </w:pPr>
      <w:r>
        <w:rPr>
          <w:sz w:val="24"/>
          <w:szCs w:val="24"/>
        </w:rPr>
        <w:t>1 Bio-Zitronen, ½ TL Schale abgerieben, dann 1 EL Saft ausgepresst</w:t>
      </w:r>
    </w:p>
    <w:p w14:paraId="43FB8108" w14:textId="77777777" w:rsidR="001D0B5D" w:rsidRDefault="001D0B5D" w:rsidP="001D0B5D">
      <w:pPr>
        <w:rPr>
          <w:sz w:val="24"/>
          <w:szCs w:val="24"/>
        </w:rPr>
      </w:pPr>
      <w:r>
        <w:rPr>
          <w:sz w:val="24"/>
          <w:szCs w:val="24"/>
        </w:rPr>
        <w:t>1 TL Kreuzkümmelsamen, geröstet und grob zerstoßen</w:t>
      </w:r>
    </w:p>
    <w:p w14:paraId="2291EE3E" w14:textId="77777777" w:rsidR="001D0B5D" w:rsidRDefault="001D0B5D" w:rsidP="001D0B5D">
      <w:pPr>
        <w:rPr>
          <w:sz w:val="24"/>
          <w:szCs w:val="24"/>
        </w:rPr>
      </w:pPr>
    </w:p>
    <w:p w14:paraId="536D8E4C" w14:textId="77777777" w:rsidR="001D0B5D" w:rsidRDefault="001D0B5D" w:rsidP="001D0B5D">
      <w:pPr>
        <w:rPr>
          <w:sz w:val="24"/>
          <w:szCs w:val="24"/>
        </w:rPr>
      </w:pPr>
      <w:r>
        <w:rPr>
          <w:sz w:val="24"/>
          <w:szCs w:val="24"/>
        </w:rPr>
        <w:t>Zubereitung:</w:t>
      </w:r>
    </w:p>
    <w:p w14:paraId="2CF8E848" w14:textId="77777777" w:rsidR="001D0B5D" w:rsidRPr="00C3506F" w:rsidRDefault="001D0B5D" w:rsidP="00B40E8C">
      <w:pPr>
        <w:pStyle w:val="ListParagraph"/>
        <w:numPr>
          <w:ilvl w:val="0"/>
          <w:numId w:val="1623"/>
        </w:numPr>
        <w:jc w:val="both"/>
        <w:rPr>
          <w:sz w:val="24"/>
          <w:szCs w:val="24"/>
        </w:rPr>
      </w:pPr>
      <w:r w:rsidRPr="00C3506F">
        <w:rPr>
          <w:sz w:val="24"/>
          <w:szCs w:val="24"/>
        </w:rPr>
        <w:t>Den Backofen auf 220 Grad Umluft vorheizen.</w:t>
      </w:r>
    </w:p>
    <w:p w14:paraId="63F3D07F" w14:textId="77777777" w:rsidR="001D0B5D" w:rsidRPr="00C3506F" w:rsidRDefault="001D0B5D" w:rsidP="00B40E8C">
      <w:pPr>
        <w:pStyle w:val="ListParagraph"/>
        <w:numPr>
          <w:ilvl w:val="0"/>
          <w:numId w:val="1623"/>
        </w:numPr>
        <w:jc w:val="both"/>
        <w:rPr>
          <w:sz w:val="24"/>
          <w:szCs w:val="24"/>
        </w:rPr>
      </w:pPr>
      <w:r w:rsidRPr="00C3506F">
        <w:rPr>
          <w:sz w:val="24"/>
          <w:szCs w:val="24"/>
        </w:rPr>
        <w:t xml:space="preserve">Die Kartoffeln auf ein Backblech legen. 50 – 55 Minuten backen, bis sie durch und durch weich sind. Aus dem Ofen nehmen und etwas abkühlen lassen, dann halbieren. Das Fruchtfleisch aus den Schalen lösen – nicht komplett, es soll etwas davon drinbleiben – und für ein anderes Rezept aufbewahren </w:t>
      </w:r>
      <w:r w:rsidRPr="00C25C94">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Pr="00C3506F">
        <w:rPr>
          <w:sz w:val="24"/>
          <w:szCs w:val="24"/>
        </w:rPr>
        <w:t>.</w:t>
      </w:r>
    </w:p>
    <w:p w14:paraId="1B9276C6" w14:textId="77777777" w:rsidR="001D0B5D" w:rsidRPr="00C3506F" w:rsidRDefault="001D0B5D" w:rsidP="00B40E8C">
      <w:pPr>
        <w:pStyle w:val="ListParagraph"/>
        <w:numPr>
          <w:ilvl w:val="0"/>
          <w:numId w:val="1623"/>
        </w:numPr>
        <w:jc w:val="both"/>
        <w:rPr>
          <w:sz w:val="24"/>
          <w:szCs w:val="24"/>
        </w:rPr>
      </w:pPr>
      <w:r w:rsidRPr="00C3506F">
        <w:rPr>
          <w:sz w:val="24"/>
          <w:szCs w:val="24"/>
        </w:rPr>
        <w:t>Die Kartoffelschalen in 5 – 6 große Stücke reißen. In eine Schüssel geben und gründlich mit Harissa, Öl und ¼ TL Salz mischen. Gleichmäßig auf einem Gitter über einem großen Backblech verteilen und 12 Minuten im Ofen rösten, bis die Schalen dunkelbraun und knusprig sind; nach der Hälfte der Zeit wenden. Aus dem Ofen nehmen und beiseitestellen, damit sie abkühlen und noch knuspriger werden. Mit Salz und Estragon in eine große Schüssel geben.</w:t>
      </w:r>
    </w:p>
    <w:p w14:paraId="5CE34D37" w14:textId="77777777" w:rsidR="001D0B5D" w:rsidRPr="00C3506F" w:rsidRDefault="001D0B5D" w:rsidP="00B40E8C">
      <w:pPr>
        <w:pStyle w:val="ListParagraph"/>
        <w:numPr>
          <w:ilvl w:val="0"/>
          <w:numId w:val="1623"/>
        </w:numPr>
        <w:jc w:val="both"/>
        <w:rPr>
          <w:sz w:val="24"/>
          <w:szCs w:val="24"/>
        </w:rPr>
      </w:pPr>
      <w:r w:rsidRPr="00C3506F">
        <w:rPr>
          <w:sz w:val="24"/>
          <w:szCs w:val="24"/>
        </w:rPr>
        <w:t>Die Zutaten für das Dressing mit ¼ TL Salz verquirlen. Das Dressing unterheben und den Salat servieren.</w:t>
      </w:r>
    </w:p>
    <w:p w14:paraId="1716152B" w14:textId="77777777" w:rsidR="001D0B5D" w:rsidRDefault="001D0B5D" w:rsidP="001D0B5D">
      <w:pPr>
        <w:rPr>
          <w:sz w:val="24"/>
          <w:szCs w:val="24"/>
        </w:rPr>
      </w:pPr>
    </w:p>
    <w:p w14:paraId="4536D276" w14:textId="77777777" w:rsidR="001D0B5D" w:rsidRDefault="001D0B5D" w:rsidP="001D0B5D">
      <w:pPr>
        <w:rPr>
          <w:sz w:val="24"/>
          <w:szCs w:val="24"/>
        </w:rPr>
      </w:pPr>
      <w:r>
        <w:rPr>
          <w:sz w:val="24"/>
          <w:szCs w:val="24"/>
        </w:rPr>
        <w:t>Kommentar:</w:t>
      </w:r>
      <w:r>
        <w:rPr>
          <w:sz w:val="24"/>
          <w:szCs w:val="24"/>
        </w:rPr>
        <w:tab/>
        <w:t>Nur nix verkomme lasse</w:t>
      </w:r>
      <w:r w:rsidRPr="000A3360">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Pr>
          <w:sz w:val="24"/>
          <w:szCs w:val="24"/>
        </w:rPr>
        <w:t>Ich bin schließlich Schwäbin.</w:t>
      </w:r>
      <w:r>
        <w:rPr>
          <w:sz w:val="24"/>
          <w:szCs w:val="24"/>
        </w:rPr>
        <w:br/>
      </w:r>
    </w:p>
    <w:p w14:paraId="6334C96A" w14:textId="77777777" w:rsidR="001D0B5D" w:rsidRDefault="001D0B5D" w:rsidP="001D0B5D">
      <w:pPr>
        <w:pStyle w:val="Heading2"/>
        <w:spacing w:after="240"/>
      </w:pPr>
      <w:r>
        <w:lastRenderedPageBreak/>
        <w:t>Neue Kartoffeln mit Erbsen</w:t>
      </w:r>
      <w:r>
        <w:rPr>
          <w:rStyle w:val="FootnoteReference"/>
        </w:rPr>
        <w:footnoteReference w:id="1180"/>
      </w:r>
      <w:r>
        <w:t xml:space="preserve"> </w:t>
      </w:r>
    </w:p>
    <w:p w14:paraId="7B1FCB75" w14:textId="77777777" w:rsidR="001D0B5D" w:rsidRDefault="001D0B5D" w:rsidP="001D0B5D">
      <w:pPr>
        <w:rPr>
          <w:sz w:val="24"/>
          <w:szCs w:val="24"/>
        </w:rPr>
      </w:pPr>
      <w:r w:rsidRPr="00C3506F">
        <w:rPr>
          <w:sz w:val="24"/>
          <w:szCs w:val="24"/>
          <w:u w:val="single"/>
        </w:rPr>
        <w:t>Zutaten</w:t>
      </w:r>
      <w:r>
        <w:rPr>
          <w:sz w:val="24"/>
          <w:szCs w:val="24"/>
        </w:rPr>
        <w:t xml:space="preserve"> (für 4 Portionen als Beilage):</w:t>
      </w:r>
    </w:p>
    <w:p w14:paraId="0DCD538C" w14:textId="77777777" w:rsidR="001D0B5D" w:rsidRDefault="001D0B5D" w:rsidP="001D0B5D">
      <w:pPr>
        <w:rPr>
          <w:sz w:val="24"/>
          <w:szCs w:val="24"/>
        </w:rPr>
      </w:pPr>
      <w:r>
        <w:rPr>
          <w:sz w:val="24"/>
          <w:szCs w:val="24"/>
        </w:rPr>
        <w:t>300 g TK-Erbsen oder frische</w:t>
      </w:r>
    </w:p>
    <w:p w14:paraId="190AE812" w14:textId="77777777" w:rsidR="001D0B5D" w:rsidRDefault="001D0B5D" w:rsidP="001D0B5D">
      <w:pPr>
        <w:rPr>
          <w:sz w:val="24"/>
          <w:szCs w:val="24"/>
        </w:rPr>
      </w:pPr>
      <w:r>
        <w:rPr>
          <w:sz w:val="24"/>
          <w:szCs w:val="24"/>
        </w:rPr>
        <w:t>2 grüne Chilischoten, fein gehackt</w:t>
      </w:r>
    </w:p>
    <w:p w14:paraId="5275B595" w14:textId="77777777" w:rsidR="001D0B5D" w:rsidRDefault="001D0B5D" w:rsidP="001D0B5D">
      <w:pPr>
        <w:rPr>
          <w:sz w:val="24"/>
          <w:szCs w:val="24"/>
        </w:rPr>
      </w:pPr>
      <w:r>
        <w:rPr>
          <w:sz w:val="24"/>
          <w:szCs w:val="24"/>
        </w:rPr>
        <w:t>1 kleine eingelegte Zitrone, entkernt</w:t>
      </w:r>
    </w:p>
    <w:p w14:paraId="08C3F411" w14:textId="77777777" w:rsidR="001D0B5D" w:rsidRDefault="001D0B5D" w:rsidP="001D0B5D">
      <w:pPr>
        <w:rPr>
          <w:sz w:val="24"/>
          <w:szCs w:val="24"/>
        </w:rPr>
      </w:pPr>
      <w:r>
        <w:rPr>
          <w:sz w:val="24"/>
          <w:szCs w:val="24"/>
        </w:rPr>
        <w:t>15 g Koriandergrün, grob gehackt</w:t>
      </w:r>
    </w:p>
    <w:p w14:paraId="6076E8F8" w14:textId="77777777" w:rsidR="001D0B5D" w:rsidRDefault="001D0B5D" w:rsidP="001D0B5D">
      <w:pPr>
        <w:rPr>
          <w:sz w:val="24"/>
          <w:szCs w:val="24"/>
        </w:rPr>
      </w:pPr>
      <w:r>
        <w:rPr>
          <w:sz w:val="24"/>
          <w:szCs w:val="24"/>
        </w:rPr>
        <w:t>4 EL Olivenöl</w:t>
      </w:r>
    </w:p>
    <w:p w14:paraId="4CD46628" w14:textId="77777777" w:rsidR="001D0B5D" w:rsidRDefault="001D0B5D" w:rsidP="001D0B5D">
      <w:pPr>
        <w:rPr>
          <w:sz w:val="24"/>
          <w:szCs w:val="24"/>
        </w:rPr>
      </w:pPr>
      <w:r>
        <w:rPr>
          <w:sz w:val="24"/>
          <w:szCs w:val="24"/>
        </w:rPr>
        <w:t>1 kleine Bio-Zitrone, von einer Hälfte die Schale abgerieben, dann 1 TL Saft ausgepresst</w:t>
      </w:r>
    </w:p>
    <w:p w14:paraId="0B5FF43C" w14:textId="77777777" w:rsidR="001D0B5D" w:rsidRDefault="001D0B5D" w:rsidP="001D0B5D">
      <w:pPr>
        <w:rPr>
          <w:sz w:val="24"/>
          <w:szCs w:val="24"/>
        </w:rPr>
      </w:pPr>
      <w:r>
        <w:rPr>
          <w:sz w:val="24"/>
          <w:szCs w:val="24"/>
        </w:rPr>
        <w:t>750 g neue Kartoffeln</w:t>
      </w:r>
    </w:p>
    <w:p w14:paraId="7B296441" w14:textId="77777777" w:rsidR="001D0B5D" w:rsidRDefault="001D0B5D" w:rsidP="001D0B5D">
      <w:pPr>
        <w:rPr>
          <w:sz w:val="24"/>
          <w:szCs w:val="24"/>
        </w:rPr>
      </w:pPr>
      <w:r>
        <w:rPr>
          <w:sz w:val="24"/>
          <w:szCs w:val="24"/>
        </w:rPr>
        <w:t>Salz, Pfeffer</w:t>
      </w:r>
    </w:p>
    <w:p w14:paraId="7DF8163C" w14:textId="77777777" w:rsidR="001D0B5D" w:rsidRDefault="001D0B5D" w:rsidP="001D0B5D">
      <w:pPr>
        <w:rPr>
          <w:sz w:val="24"/>
          <w:szCs w:val="24"/>
        </w:rPr>
      </w:pPr>
    </w:p>
    <w:p w14:paraId="3179E91E" w14:textId="77777777" w:rsidR="001D0B5D" w:rsidRDefault="001D0B5D" w:rsidP="001D0B5D">
      <w:pPr>
        <w:rPr>
          <w:sz w:val="24"/>
          <w:szCs w:val="24"/>
        </w:rPr>
      </w:pPr>
      <w:r>
        <w:rPr>
          <w:sz w:val="24"/>
          <w:szCs w:val="24"/>
        </w:rPr>
        <w:t>Zubereitung:</w:t>
      </w:r>
    </w:p>
    <w:p w14:paraId="2CF0FE57" w14:textId="77777777" w:rsidR="001D0B5D" w:rsidRPr="00841569" w:rsidRDefault="001D0B5D" w:rsidP="00B40E8C">
      <w:pPr>
        <w:pStyle w:val="ListParagraph"/>
        <w:numPr>
          <w:ilvl w:val="0"/>
          <w:numId w:val="1039"/>
        </w:numPr>
        <w:spacing w:after="120"/>
        <w:ind w:left="714" w:hanging="357"/>
        <w:contextualSpacing w:val="0"/>
        <w:jc w:val="both"/>
        <w:rPr>
          <w:sz w:val="24"/>
          <w:szCs w:val="24"/>
        </w:rPr>
      </w:pPr>
      <w:r w:rsidRPr="00841569">
        <w:rPr>
          <w:sz w:val="24"/>
          <w:szCs w:val="24"/>
        </w:rPr>
        <w:t>In einem kleinen Topf reichlich Wasser gießen und zum Kochen bringen. Die Erbsen für 1 Minute hineingeben, dann in ein Sieb schütten und abtropfen lassen. Ein Drittel der Erbsen beiseitestellen. Die restlichen mit Chilis, eingelegter Zitrone, Koriandergrün, Olivenöl, Zitronenschale, 172 TL Salz und viel Pfeffer pürieren, bis eine stückige Paste entstanden ist.</w:t>
      </w:r>
    </w:p>
    <w:p w14:paraId="345A0C4C" w14:textId="77777777" w:rsidR="001D0B5D" w:rsidRDefault="001D0B5D" w:rsidP="00B40E8C">
      <w:pPr>
        <w:pStyle w:val="ListParagraph"/>
        <w:numPr>
          <w:ilvl w:val="0"/>
          <w:numId w:val="1039"/>
        </w:numPr>
        <w:spacing w:after="120"/>
        <w:ind w:left="714" w:hanging="357"/>
        <w:contextualSpacing w:val="0"/>
        <w:jc w:val="both"/>
        <w:rPr>
          <w:sz w:val="24"/>
          <w:szCs w:val="24"/>
        </w:rPr>
      </w:pPr>
      <w:r w:rsidRPr="00841569">
        <w:rPr>
          <w:sz w:val="24"/>
          <w:szCs w:val="24"/>
        </w:rPr>
        <w:t>In einem großen Topf reichlich Wasser gießen. Das Wasser salzen und zum Kochen bringen. Sobald es sprudelt, die Kartoffeln hineingeben und 15 Minuten garen, bis sie weich sind. In ein Sieb schütten und abtropfen lassen, dann in eine große Schüssel füllen und beiseitestellen. Grob zerdrücken: Die Erbsen – sowohl die gemixten als auch die ganzen – mit Zitronensaft und Korianderblätter zu den Kartoffeln geben. Alles behutsam durchheben und warm servieren.</w:t>
      </w:r>
    </w:p>
    <w:p w14:paraId="7D969E64" w14:textId="77777777" w:rsidR="001D0B5D" w:rsidRDefault="001D0B5D" w:rsidP="001D0B5D">
      <w:pPr>
        <w:rPr>
          <w:sz w:val="24"/>
          <w:szCs w:val="24"/>
        </w:rPr>
      </w:pPr>
      <w:r>
        <w:rPr>
          <w:sz w:val="24"/>
          <w:szCs w:val="24"/>
        </w:rPr>
        <w:br w:type="page"/>
      </w:r>
    </w:p>
    <w:p w14:paraId="3BC761D6" w14:textId="77777777" w:rsidR="00DB6A78" w:rsidRDefault="00DB6A78" w:rsidP="00DB6A78">
      <w:pPr>
        <w:pStyle w:val="Heading2"/>
        <w:spacing w:after="240"/>
      </w:pPr>
      <w:r>
        <w:lastRenderedPageBreak/>
        <w:t>Speckkartoffeln mit Maroni</w:t>
      </w:r>
      <w:r>
        <w:rPr>
          <w:rStyle w:val="FootnoteReference"/>
        </w:rPr>
        <w:footnoteReference w:id="1181"/>
      </w:r>
    </w:p>
    <w:p w14:paraId="6B011AF1" w14:textId="77777777" w:rsidR="00DB6A78" w:rsidRDefault="00DB6A78" w:rsidP="00DB6A78">
      <w:pPr>
        <w:rPr>
          <w:sz w:val="24"/>
          <w:szCs w:val="24"/>
        </w:rPr>
      </w:pPr>
      <w:r w:rsidRPr="00224ADE">
        <w:rPr>
          <w:sz w:val="24"/>
          <w:szCs w:val="24"/>
          <w:u w:val="single"/>
        </w:rPr>
        <w:t>Zutaten</w:t>
      </w:r>
      <w:r>
        <w:rPr>
          <w:sz w:val="24"/>
          <w:szCs w:val="24"/>
        </w:rPr>
        <w:t xml:space="preserve"> (für 4 Portionen)</w:t>
      </w:r>
    </w:p>
    <w:p w14:paraId="24738557" w14:textId="77777777" w:rsidR="00DB6A78" w:rsidRDefault="00DB6A78" w:rsidP="00DB6A78">
      <w:pPr>
        <w:rPr>
          <w:sz w:val="24"/>
          <w:szCs w:val="24"/>
        </w:rPr>
      </w:pPr>
      <w:r>
        <w:rPr>
          <w:sz w:val="24"/>
          <w:szCs w:val="24"/>
        </w:rPr>
        <w:t>750 g mittelgroße (vorwiegend) fest kochende Kartoffeln</w:t>
      </w:r>
    </w:p>
    <w:p w14:paraId="7ECF22C2" w14:textId="77777777" w:rsidR="00DB6A78" w:rsidRDefault="00DB6A78" w:rsidP="00DB6A78">
      <w:pPr>
        <w:rPr>
          <w:sz w:val="24"/>
          <w:szCs w:val="24"/>
        </w:rPr>
      </w:pPr>
      <w:r>
        <w:rPr>
          <w:sz w:val="24"/>
          <w:szCs w:val="24"/>
        </w:rPr>
        <w:t>1 EL neutrales Öl</w:t>
      </w:r>
    </w:p>
    <w:p w14:paraId="6B75699B" w14:textId="77777777" w:rsidR="00DB6A78" w:rsidRDefault="00DB6A78" w:rsidP="00DB6A78">
      <w:pPr>
        <w:rPr>
          <w:sz w:val="24"/>
          <w:szCs w:val="24"/>
        </w:rPr>
      </w:pPr>
      <w:r>
        <w:rPr>
          <w:sz w:val="24"/>
          <w:szCs w:val="24"/>
        </w:rPr>
        <w:t>8 – 10 Scheiben Bacon, quer halbiert</w:t>
      </w:r>
    </w:p>
    <w:p w14:paraId="12614657" w14:textId="77777777" w:rsidR="00DB6A78" w:rsidRDefault="00DB6A78" w:rsidP="00DB6A78">
      <w:pPr>
        <w:rPr>
          <w:sz w:val="24"/>
          <w:szCs w:val="24"/>
        </w:rPr>
      </w:pPr>
      <w:r>
        <w:rPr>
          <w:sz w:val="24"/>
          <w:szCs w:val="24"/>
        </w:rPr>
        <w:t>Salz, Pfeffer</w:t>
      </w:r>
    </w:p>
    <w:p w14:paraId="38D421CA" w14:textId="77777777" w:rsidR="00DB6A78" w:rsidRDefault="00DB6A78" w:rsidP="00DB6A78">
      <w:pPr>
        <w:rPr>
          <w:sz w:val="24"/>
          <w:szCs w:val="24"/>
        </w:rPr>
      </w:pPr>
      <w:r>
        <w:rPr>
          <w:sz w:val="24"/>
          <w:szCs w:val="24"/>
        </w:rPr>
        <w:t>Edelsüßes Paprikapulver</w:t>
      </w:r>
    </w:p>
    <w:p w14:paraId="3D212656" w14:textId="77777777" w:rsidR="00DB6A78" w:rsidRDefault="00DB6A78" w:rsidP="00DB6A78">
      <w:pPr>
        <w:rPr>
          <w:sz w:val="24"/>
          <w:szCs w:val="24"/>
        </w:rPr>
      </w:pPr>
      <w:r>
        <w:rPr>
          <w:sz w:val="24"/>
          <w:szCs w:val="24"/>
        </w:rPr>
        <w:t>200 g gekochte Esskastanien (Maroni)</w:t>
      </w:r>
    </w:p>
    <w:p w14:paraId="3BC896EC" w14:textId="77777777" w:rsidR="00DB6A78" w:rsidRDefault="00DB6A78" w:rsidP="00DB6A78">
      <w:pPr>
        <w:rPr>
          <w:sz w:val="24"/>
          <w:szCs w:val="24"/>
        </w:rPr>
      </w:pPr>
    </w:p>
    <w:p w14:paraId="1952A1DF" w14:textId="77777777" w:rsidR="00DB6A78" w:rsidRDefault="00DB6A78" w:rsidP="00DB6A78">
      <w:pPr>
        <w:rPr>
          <w:sz w:val="24"/>
          <w:szCs w:val="24"/>
        </w:rPr>
      </w:pPr>
      <w:r>
        <w:rPr>
          <w:sz w:val="24"/>
          <w:szCs w:val="24"/>
        </w:rPr>
        <w:t>Zubereitungszeit: 30 Minuten plus 20 Minuten Backzeit</w:t>
      </w:r>
    </w:p>
    <w:p w14:paraId="12189C17" w14:textId="77777777" w:rsidR="00DB6A78" w:rsidRPr="000D298E" w:rsidRDefault="00DB6A78" w:rsidP="00B40E8C">
      <w:pPr>
        <w:pStyle w:val="ListParagraph"/>
        <w:numPr>
          <w:ilvl w:val="0"/>
          <w:numId w:val="510"/>
        </w:numPr>
        <w:spacing w:after="120"/>
        <w:ind w:left="714" w:hanging="357"/>
        <w:contextualSpacing w:val="0"/>
        <w:jc w:val="both"/>
        <w:rPr>
          <w:sz w:val="24"/>
          <w:szCs w:val="24"/>
        </w:rPr>
      </w:pPr>
      <w:r w:rsidRPr="000D298E">
        <w:rPr>
          <w:sz w:val="24"/>
          <w:szCs w:val="24"/>
        </w:rPr>
        <w:t>Kartoffeln waschen und mit etwas Salz</w:t>
      </w:r>
    </w:p>
    <w:p w14:paraId="5528DB0C" w14:textId="77777777" w:rsidR="00DB6A78" w:rsidRPr="000D298E" w:rsidRDefault="00DB6A78" w:rsidP="00B40E8C">
      <w:pPr>
        <w:pStyle w:val="ListParagraph"/>
        <w:numPr>
          <w:ilvl w:val="0"/>
          <w:numId w:val="510"/>
        </w:numPr>
        <w:spacing w:after="120"/>
        <w:ind w:left="714" w:hanging="357"/>
        <w:contextualSpacing w:val="0"/>
        <w:jc w:val="both"/>
        <w:rPr>
          <w:sz w:val="24"/>
          <w:szCs w:val="24"/>
        </w:rPr>
      </w:pPr>
      <w:r w:rsidRPr="000D298E">
        <w:rPr>
          <w:sz w:val="24"/>
          <w:szCs w:val="24"/>
        </w:rPr>
        <w:t>In ca. 400 ml Wasser zum Kochen bringen. Zugedeckt in 20 – 25 Minuten garkochen. Kalt abschrecken, noch heiß pellen, längs halbieren.</w:t>
      </w:r>
    </w:p>
    <w:p w14:paraId="1B683A25" w14:textId="77777777" w:rsidR="00DB6A78" w:rsidRPr="000D298E" w:rsidRDefault="00DB6A78" w:rsidP="00B40E8C">
      <w:pPr>
        <w:pStyle w:val="ListParagraph"/>
        <w:numPr>
          <w:ilvl w:val="0"/>
          <w:numId w:val="510"/>
        </w:numPr>
        <w:spacing w:after="120"/>
        <w:ind w:left="714" w:hanging="357"/>
        <w:contextualSpacing w:val="0"/>
        <w:jc w:val="both"/>
        <w:rPr>
          <w:sz w:val="24"/>
          <w:szCs w:val="24"/>
        </w:rPr>
      </w:pPr>
      <w:r w:rsidRPr="000D298E">
        <w:rPr>
          <w:sz w:val="24"/>
          <w:szCs w:val="24"/>
        </w:rPr>
        <w:t>Ofen auf 220 Grad (Umluft 200 Grad) vorheizen. Ein Backblech mit Backpapier auslegen, dieses mit Öl einpinseln. Jede Kartoffelhälfte mit ½ Scheibe Bacon belegen. Auf das Blech setzen. Mit etwas Pfeffer und Paprika würzen.</w:t>
      </w:r>
    </w:p>
    <w:p w14:paraId="088B6EAB" w14:textId="77777777" w:rsidR="00DB6A78" w:rsidRPr="000D298E" w:rsidRDefault="00DB6A78" w:rsidP="00B40E8C">
      <w:pPr>
        <w:pStyle w:val="ListParagraph"/>
        <w:numPr>
          <w:ilvl w:val="0"/>
          <w:numId w:val="510"/>
        </w:numPr>
        <w:spacing w:after="120"/>
        <w:ind w:left="714" w:hanging="357"/>
        <w:contextualSpacing w:val="0"/>
        <w:jc w:val="both"/>
        <w:rPr>
          <w:sz w:val="24"/>
          <w:szCs w:val="24"/>
        </w:rPr>
      </w:pPr>
      <w:r w:rsidRPr="000D298E">
        <w:rPr>
          <w:sz w:val="24"/>
          <w:szCs w:val="24"/>
        </w:rPr>
        <w:t xml:space="preserve">Im heißen Ofen (Mitte) ca. 20 Minuten garen. Nach 10 Minuten Garzeit die Maroni zwischen den Kartoffeln verteilen und mitbacken. </w:t>
      </w:r>
    </w:p>
    <w:p w14:paraId="682145B3" w14:textId="77777777" w:rsidR="00DB6A78" w:rsidRDefault="00DB6A78" w:rsidP="00DB6A78">
      <w:pPr>
        <w:jc w:val="both"/>
        <w:rPr>
          <w:sz w:val="24"/>
          <w:szCs w:val="24"/>
        </w:rPr>
      </w:pPr>
    </w:p>
    <w:p w14:paraId="5F7BCAFA" w14:textId="77777777" w:rsidR="00DB6A78" w:rsidRDefault="00DB6A78" w:rsidP="00DB6A78">
      <w:pPr>
        <w:ind w:left="708" w:hanging="708"/>
        <w:jc w:val="both"/>
        <w:rPr>
          <w:sz w:val="24"/>
          <w:szCs w:val="24"/>
        </w:rPr>
      </w:pPr>
      <w:r>
        <w:rPr>
          <w:sz w:val="24"/>
          <w:szCs w:val="24"/>
        </w:rPr>
        <w:t>Tipp:</w:t>
      </w:r>
      <w:r>
        <w:rPr>
          <w:sz w:val="24"/>
          <w:szCs w:val="24"/>
        </w:rPr>
        <w:tab/>
        <w:t>Dazu einen Feldsalat und fertig ist das Mittagessen. Speed-Tipp: Schneller geht´s mit Pellkartoffeln vom Vortag.</w:t>
      </w:r>
    </w:p>
    <w:p w14:paraId="2B26C8B1" w14:textId="77777777" w:rsidR="00DB6A78" w:rsidRDefault="00DB6A78" w:rsidP="00DB6A78">
      <w:pPr>
        <w:rPr>
          <w:sz w:val="24"/>
          <w:szCs w:val="24"/>
        </w:rPr>
      </w:pPr>
      <w:r>
        <w:rPr>
          <w:sz w:val="24"/>
          <w:szCs w:val="24"/>
        </w:rPr>
        <w:br w:type="page"/>
      </w:r>
    </w:p>
    <w:p w14:paraId="301D9FB4" w14:textId="77777777" w:rsidR="00A44BBD" w:rsidRDefault="00A44BBD" w:rsidP="00A44BBD">
      <w:pPr>
        <w:pStyle w:val="Heading2"/>
        <w:spacing w:after="240"/>
      </w:pPr>
      <w:r>
        <w:lastRenderedPageBreak/>
        <w:t>Kartoffelwaffeln mit Kräuter-Dip</w:t>
      </w:r>
      <w:r>
        <w:rPr>
          <w:rStyle w:val="FootnoteReference"/>
        </w:rPr>
        <w:footnoteReference w:id="1182"/>
      </w:r>
      <w:r>
        <w:t xml:space="preserve"> </w:t>
      </w:r>
    </w:p>
    <w:p w14:paraId="7B8480DF" w14:textId="77777777" w:rsidR="00A44BBD" w:rsidRDefault="00A44BBD" w:rsidP="00A44BBD">
      <w:pPr>
        <w:rPr>
          <w:sz w:val="24"/>
          <w:szCs w:val="24"/>
        </w:rPr>
      </w:pPr>
      <w:r w:rsidRPr="004232E0">
        <w:rPr>
          <w:sz w:val="24"/>
          <w:szCs w:val="24"/>
          <w:u w:val="single"/>
        </w:rPr>
        <w:t>Zutaten</w:t>
      </w:r>
      <w:r>
        <w:rPr>
          <w:sz w:val="24"/>
          <w:szCs w:val="24"/>
        </w:rPr>
        <w:t xml:space="preserve"> (für 2 Portionen):</w:t>
      </w:r>
    </w:p>
    <w:p w14:paraId="2550EBF7" w14:textId="77777777" w:rsidR="00A44BBD" w:rsidRDefault="00A44BBD" w:rsidP="00A44BBD">
      <w:pPr>
        <w:rPr>
          <w:sz w:val="24"/>
          <w:szCs w:val="24"/>
        </w:rPr>
      </w:pPr>
      <w:r>
        <w:rPr>
          <w:sz w:val="24"/>
          <w:szCs w:val="24"/>
        </w:rPr>
        <w:t>200 g mehligkochende Kartoffeln</w:t>
      </w:r>
    </w:p>
    <w:p w14:paraId="2C792D6F" w14:textId="77777777" w:rsidR="00A44BBD" w:rsidRDefault="00A44BBD" w:rsidP="00A44BBD">
      <w:pPr>
        <w:rPr>
          <w:sz w:val="24"/>
          <w:szCs w:val="24"/>
        </w:rPr>
      </w:pPr>
      <w:r>
        <w:rPr>
          <w:sz w:val="24"/>
          <w:szCs w:val="24"/>
        </w:rPr>
        <w:t>150 g Mehl</w:t>
      </w:r>
    </w:p>
    <w:p w14:paraId="3FD0D8D6" w14:textId="77777777" w:rsidR="00A44BBD" w:rsidRDefault="00A44BBD" w:rsidP="00A44BBD">
      <w:pPr>
        <w:rPr>
          <w:sz w:val="24"/>
          <w:szCs w:val="24"/>
        </w:rPr>
      </w:pPr>
      <w:r>
        <w:rPr>
          <w:sz w:val="24"/>
          <w:szCs w:val="24"/>
        </w:rPr>
        <w:t>1 TL Backpulver</w:t>
      </w:r>
    </w:p>
    <w:p w14:paraId="4A1B5798" w14:textId="77777777" w:rsidR="00A44BBD" w:rsidRDefault="00A44BBD" w:rsidP="00A44BBD">
      <w:pPr>
        <w:rPr>
          <w:sz w:val="24"/>
          <w:szCs w:val="24"/>
        </w:rPr>
      </w:pPr>
      <w:r>
        <w:rPr>
          <w:sz w:val="24"/>
          <w:szCs w:val="24"/>
        </w:rPr>
        <w:t>180 ml Milch</w:t>
      </w:r>
    </w:p>
    <w:p w14:paraId="15FC317F" w14:textId="77777777" w:rsidR="00A44BBD" w:rsidRDefault="00A44BBD" w:rsidP="00A44BBD">
      <w:pPr>
        <w:rPr>
          <w:sz w:val="24"/>
          <w:szCs w:val="24"/>
        </w:rPr>
      </w:pPr>
      <w:r>
        <w:rPr>
          <w:sz w:val="24"/>
          <w:szCs w:val="24"/>
        </w:rPr>
        <w:t>1 Ei</w:t>
      </w:r>
    </w:p>
    <w:p w14:paraId="07038F5C" w14:textId="77777777" w:rsidR="00A44BBD" w:rsidRDefault="00A44BBD" w:rsidP="00A44BBD">
      <w:pPr>
        <w:rPr>
          <w:sz w:val="24"/>
          <w:szCs w:val="24"/>
        </w:rPr>
      </w:pPr>
      <w:r>
        <w:rPr>
          <w:sz w:val="24"/>
          <w:szCs w:val="24"/>
        </w:rPr>
        <w:t>30 g sehr weiche Butter</w:t>
      </w:r>
    </w:p>
    <w:p w14:paraId="2E9F7512" w14:textId="77777777" w:rsidR="00A44BBD" w:rsidRDefault="00A44BBD" w:rsidP="00A44BBD">
      <w:pPr>
        <w:rPr>
          <w:sz w:val="24"/>
          <w:szCs w:val="24"/>
        </w:rPr>
      </w:pPr>
      <w:r>
        <w:rPr>
          <w:sz w:val="24"/>
          <w:szCs w:val="24"/>
        </w:rPr>
        <w:t>3 – 4 EL Röstzwiebeln</w:t>
      </w:r>
    </w:p>
    <w:p w14:paraId="365AF34E" w14:textId="77777777" w:rsidR="00A44BBD" w:rsidRDefault="00A44BBD" w:rsidP="00A44BBD">
      <w:pPr>
        <w:rPr>
          <w:sz w:val="24"/>
          <w:szCs w:val="24"/>
        </w:rPr>
      </w:pPr>
      <w:r>
        <w:rPr>
          <w:sz w:val="24"/>
          <w:szCs w:val="24"/>
        </w:rPr>
        <w:t>5 Stiele glatte Petersilie</w:t>
      </w:r>
    </w:p>
    <w:p w14:paraId="5A34C0EA" w14:textId="77777777" w:rsidR="00A44BBD" w:rsidRDefault="00A44BBD" w:rsidP="00A44BBD">
      <w:pPr>
        <w:rPr>
          <w:sz w:val="24"/>
          <w:szCs w:val="24"/>
        </w:rPr>
      </w:pPr>
      <w:r>
        <w:rPr>
          <w:sz w:val="24"/>
          <w:szCs w:val="24"/>
        </w:rPr>
        <w:t>1 Beet Gartenkresse</w:t>
      </w:r>
    </w:p>
    <w:p w14:paraId="34D9B916" w14:textId="77777777" w:rsidR="00A44BBD" w:rsidRDefault="00A44BBD" w:rsidP="00A44BBD">
      <w:pPr>
        <w:rPr>
          <w:sz w:val="24"/>
          <w:szCs w:val="24"/>
        </w:rPr>
      </w:pPr>
      <w:r>
        <w:rPr>
          <w:sz w:val="24"/>
          <w:szCs w:val="24"/>
        </w:rPr>
        <w:t>½ Bund Schnittlauch</w:t>
      </w:r>
    </w:p>
    <w:p w14:paraId="1F9E3FEF" w14:textId="77777777" w:rsidR="00A44BBD" w:rsidRDefault="00A44BBD" w:rsidP="00A44BBD">
      <w:pPr>
        <w:rPr>
          <w:sz w:val="24"/>
          <w:szCs w:val="24"/>
        </w:rPr>
      </w:pPr>
      <w:r>
        <w:rPr>
          <w:sz w:val="24"/>
          <w:szCs w:val="24"/>
        </w:rPr>
        <w:t>150 g Joghurt (3,5 %)</w:t>
      </w:r>
    </w:p>
    <w:p w14:paraId="15077D7B" w14:textId="77777777" w:rsidR="00A44BBD" w:rsidRDefault="00A44BBD" w:rsidP="00A44BBD">
      <w:pPr>
        <w:rPr>
          <w:sz w:val="24"/>
          <w:szCs w:val="24"/>
        </w:rPr>
      </w:pPr>
      <w:r>
        <w:rPr>
          <w:sz w:val="24"/>
          <w:szCs w:val="24"/>
        </w:rPr>
        <w:t>½ TL fein abgeriebene Zitronenschale</w:t>
      </w:r>
    </w:p>
    <w:p w14:paraId="5B65A05D" w14:textId="77777777" w:rsidR="00A44BBD" w:rsidRDefault="00A44BBD" w:rsidP="00A44BBD">
      <w:pPr>
        <w:rPr>
          <w:sz w:val="24"/>
          <w:szCs w:val="24"/>
        </w:rPr>
      </w:pPr>
      <w:r>
        <w:rPr>
          <w:sz w:val="24"/>
          <w:szCs w:val="24"/>
        </w:rPr>
        <w:t>2 – 3 EL Olivenöl</w:t>
      </w:r>
    </w:p>
    <w:p w14:paraId="64C5F0F7" w14:textId="77777777" w:rsidR="00A44BBD" w:rsidRDefault="00A44BBD" w:rsidP="00A44BBD">
      <w:pPr>
        <w:rPr>
          <w:sz w:val="24"/>
          <w:szCs w:val="24"/>
        </w:rPr>
      </w:pPr>
      <w:r>
        <w:rPr>
          <w:sz w:val="24"/>
          <w:szCs w:val="24"/>
        </w:rPr>
        <w:t>Außerdem: Waffeleisen mit rechteckigen Förmchen</w:t>
      </w:r>
    </w:p>
    <w:p w14:paraId="18BA2420" w14:textId="77777777" w:rsidR="00A44BBD" w:rsidRDefault="00A44BBD" w:rsidP="00A44BBD">
      <w:pPr>
        <w:rPr>
          <w:sz w:val="24"/>
          <w:szCs w:val="24"/>
        </w:rPr>
      </w:pPr>
    </w:p>
    <w:p w14:paraId="3808A4C9" w14:textId="77777777" w:rsidR="00A44BBD" w:rsidRDefault="00A44BBD" w:rsidP="00A44BBD">
      <w:pPr>
        <w:rPr>
          <w:sz w:val="24"/>
          <w:szCs w:val="24"/>
        </w:rPr>
      </w:pPr>
      <w:r>
        <w:rPr>
          <w:sz w:val="24"/>
          <w:szCs w:val="24"/>
        </w:rPr>
        <w:t>Zubereitung:</w:t>
      </w:r>
    </w:p>
    <w:p w14:paraId="3EA67F99" w14:textId="77777777" w:rsidR="00A44BBD" w:rsidRPr="00540840" w:rsidRDefault="00A44BBD" w:rsidP="00B40E8C">
      <w:pPr>
        <w:pStyle w:val="ListParagraph"/>
        <w:numPr>
          <w:ilvl w:val="0"/>
          <w:numId w:val="380"/>
        </w:numPr>
        <w:spacing w:after="120"/>
        <w:ind w:left="714" w:hanging="357"/>
        <w:contextualSpacing w:val="0"/>
        <w:jc w:val="both"/>
        <w:rPr>
          <w:sz w:val="24"/>
          <w:szCs w:val="24"/>
        </w:rPr>
      </w:pPr>
      <w:r w:rsidRPr="00540840">
        <w:rPr>
          <w:sz w:val="24"/>
          <w:szCs w:val="24"/>
        </w:rPr>
        <w:t>Kartoffeln schälen, waschen und auf einer Reibe sehr fein reiben. Mehl und Backpulver mischen und mit Milch, Ei, Butter, ½ TL Salz und etwas Pfeffer mit dem Mixer zu einem glatten Teig verrühren. Kartoffeln und Röstzwiebeln unterrühren. 10 Minuten quellen lassen.</w:t>
      </w:r>
    </w:p>
    <w:p w14:paraId="1479DC7D" w14:textId="77777777" w:rsidR="00A44BBD" w:rsidRPr="00540840" w:rsidRDefault="00A44BBD" w:rsidP="00B40E8C">
      <w:pPr>
        <w:pStyle w:val="ListParagraph"/>
        <w:numPr>
          <w:ilvl w:val="0"/>
          <w:numId w:val="380"/>
        </w:numPr>
        <w:spacing w:after="120"/>
        <w:ind w:left="714" w:hanging="357"/>
        <w:contextualSpacing w:val="0"/>
        <w:jc w:val="both"/>
        <w:rPr>
          <w:sz w:val="24"/>
          <w:szCs w:val="24"/>
        </w:rPr>
      </w:pPr>
      <w:r w:rsidRPr="00540840">
        <w:rPr>
          <w:sz w:val="24"/>
          <w:szCs w:val="24"/>
        </w:rPr>
        <w:t>Petersilienblätter von den Stielen zupfen und grob schneiden. Kresse vom Beet schneiden. Schnittlauch in feine Röllchen schneiden. 50 g Joghurt mit Zitronenschale, Petersilie, 2/3 Kresse und 2 EL Olivenöl sehr fein mixen. In ein Schälchen füllen und mit dem restlichen Joghurt verrühren. 2/3 des Schnittlauchs unterrühren.</w:t>
      </w:r>
    </w:p>
    <w:p w14:paraId="220C5AF7" w14:textId="77777777" w:rsidR="00A44BBD" w:rsidRPr="00540840" w:rsidRDefault="00A44BBD" w:rsidP="00B40E8C">
      <w:pPr>
        <w:pStyle w:val="ListParagraph"/>
        <w:numPr>
          <w:ilvl w:val="0"/>
          <w:numId w:val="380"/>
        </w:numPr>
        <w:spacing w:after="120"/>
        <w:ind w:left="714" w:hanging="357"/>
        <w:contextualSpacing w:val="0"/>
        <w:jc w:val="both"/>
        <w:rPr>
          <w:sz w:val="24"/>
          <w:szCs w:val="24"/>
        </w:rPr>
      </w:pPr>
      <w:r w:rsidRPr="00540840">
        <w:rPr>
          <w:sz w:val="24"/>
          <w:szCs w:val="24"/>
        </w:rPr>
        <w:t>Das Waffeleisen erhitzen und mit etwas Olivenöl fetten. Teig portionsweise hineingeben und zu goldbraunen Waffeln backen. Waffeln mit Kräuter-Dip anrichten, mit restlicher Kresse und restlichem Schnittlauch garniert servieren.</w:t>
      </w:r>
    </w:p>
    <w:p w14:paraId="4F0A6802" w14:textId="77777777" w:rsidR="00A44BBD" w:rsidRDefault="00A44BBD" w:rsidP="00A44BBD">
      <w:pPr>
        <w:rPr>
          <w:sz w:val="24"/>
          <w:szCs w:val="24"/>
        </w:rPr>
      </w:pPr>
      <w:r>
        <w:rPr>
          <w:sz w:val="24"/>
          <w:szCs w:val="24"/>
        </w:rPr>
        <w:br/>
        <w:t>Tipp:</w:t>
      </w:r>
      <w:r>
        <w:rPr>
          <w:sz w:val="24"/>
          <w:szCs w:val="24"/>
        </w:rPr>
        <w:tab/>
        <w:t xml:space="preserve">Vielleicht mal als Alternative zu „Sandwich aus die Sandwichmaschine“ </w:t>
      </w:r>
      <w:r w:rsidRPr="00540840">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09EDE90C" w14:textId="5CDF8029" w:rsidR="00DB6A78" w:rsidRDefault="00DB6A78" w:rsidP="00DB6A78">
      <w:pPr>
        <w:pStyle w:val="Heading2"/>
        <w:spacing w:after="240"/>
      </w:pPr>
      <w:r>
        <w:lastRenderedPageBreak/>
        <w:t>Kastanien aus dem Kartoffeltopf - Châtaignes blanchies</w:t>
      </w:r>
      <w:r>
        <w:rPr>
          <w:rStyle w:val="FootnoteReference"/>
        </w:rPr>
        <w:footnoteReference w:id="1183"/>
      </w:r>
    </w:p>
    <w:p w14:paraId="0712346D" w14:textId="77777777" w:rsidR="00DB6A78" w:rsidRDefault="00DB6A78" w:rsidP="00DB6A78">
      <w:pPr>
        <w:ind w:left="708" w:hanging="708"/>
        <w:jc w:val="both"/>
        <w:rPr>
          <w:sz w:val="24"/>
          <w:szCs w:val="24"/>
        </w:rPr>
      </w:pPr>
      <w:r w:rsidRPr="00071D8E">
        <w:rPr>
          <w:sz w:val="24"/>
          <w:szCs w:val="24"/>
          <w:u w:val="single"/>
        </w:rPr>
        <w:t>Zutaten</w:t>
      </w:r>
      <w:r>
        <w:rPr>
          <w:sz w:val="24"/>
          <w:szCs w:val="24"/>
        </w:rPr>
        <w:t xml:space="preserve"> für 6 Portionen</w:t>
      </w:r>
    </w:p>
    <w:p w14:paraId="6071DC83" w14:textId="77777777" w:rsidR="00DB6A78" w:rsidRDefault="00DB6A78" w:rsidP="00DB6A78">
      <w:pPr>
        <w:ind w:left="708" w:hanging="708"/>
        <w:jc w:val="both"/>
        <w:rPr>
          <w:sz w:val="24"/>
          <w:szCs w:val="24"/>
        </w:rPr>
      </w:pPr>
      <w:r>
        <w:rPr>
          <w:sz w:val="24"/>
          <w:szCs w:val="24"/>
        </w:rPr>
        <w:t>1 kg Esskastanien</w:t>
      </w:r>
    </w:p>
    <w:p w14:paraId="0B258029" w14:textId="77777777" w:rsidR="00DB6A78" w:rsidRDefault="00DB6A78" w:rsidP="00DB6A78">
      <w:pPr>
        <w:ind w:left="708" w:hanging="708"/>
        <w:jc w:val="both"/>
        <w:rPr>
          <w:sz w:val="24"/>
          <w:szCs w:val="24"/>
        </w:rPr>
      </w:pPr>
      <w:r>
        <w:rPr>
          <w:sz w:val="24"/>
          <w:szCs w:val="24"/>
        </w:rPr>
        <w:t>2 große Kartoffeln</w:t>
      </w:r>
    </w:p>
    <w:p w14:paraId="38B24DF5" w14:textId="77777777" w:rsidR="00DB6A78" w:rsidRDefault="00DB6A78" w:rsidP="00DB6A78">
      <w:pPr>
        <w:ind w:left="708" w:hanging="708"/>
        <w:jc w:val="both"/>
        <w:rPr>
          <w:sz w:val="24"/>
          <w:szCs w:val="24"/>
        </w:rPr>
      </w:pPr>
      <w:r>
        <w:rPr>
          <w:sz w:val="24"/>
          <w:szCs w:val="24"/>
        </w:rPr>
        <w:t>1 gelbe Kohlrübe (Steckrübe) oder 2 weiße Rübchen</w:t>
      </w:r>
    </w:p>
    <w:p w14:paraId="2B657829" w14:textId="77777777" w:rsidR="00DB6A78" w:rsidRDefault="00DB6A78" w:rsidP="00DB6A78">
      <w:pPr>
        <w:ind w:left="708" w:hanging="708"/>
        <w:jc w:val="both"/>
        <w:rPr>
          <w:sz w:val="24"/>
          <w:szCs w:val="24"/>
        </w:rPr>
      </w:pPr>
    </w:p>
    <w:p w14:paraId="6EBF93A9" w14:textId="77777777" w:rsidR="00DB6A78" w:rsidRDefault="00DB6A78" w:rsidP="00DB6A78">
      <w:pPr>
        <w:ind w:left="708" w:hanging="708"/>
        <w:jc w:val="both"/>
        <w:rPr>
          <w:sz w:val="24"/>
          <w:szCs w:val="24"/>
        </w:rPr>
      </w:pPr>
      <w:r>
        <w:rPr>
          <w:sz w:val="24"/>
          <w:szCs w:val="24"/>
        </w:rPr>
        <w:t>Zubereitungszeit:</w:t>
      </w:r>
      <w:r>
        <w:rPr>
          <w:sz w:val="24"/>
          <w:szCs w:val="24"/>
        </w:rPr>
        <w:tab/>
        <w:t>1,5 Stunden</w:t>
      </w:r>
    </w:p>
    <w:p w14:paraId="4690A145" w14:textId="77777777" w:rsidR="00DB6A78" w:rsidRPr="00071D8E" w:rsidRDefault="00DB6A78" w:rsidP="00B40E8C">
      <w:pPr>
        <w:pStyle w:val="ListParagraph"/>
        <w:numPr>
          <w:ilvl w:val="0"/>
          <w:numId w:val="1851"/>
        </w:numPr>
        <w:spacing w:after="120"/>
        <w:ind w:left="714" w:hanging="357"/>
        <w:contextualSpacing w:val="0"/>
        <w:jc w:val="both"/>
        <w:rPr>
          <w:sz w:val="24"/>
          <w:szCs w:val="24"/>
        </w:rPr>
      </w:pPr>
      <w:r w:rsidRPr="00071D8E">
        <w:rPr>
          <w:sz w:val="24"/>
          <w:szCs w:val="24"/>
        </w:rPr>
        <w:t>Den Backofen auf 250 Grad vorheizen. Mit einem spitzen Messer die äußere Schale der Kastanien an der Seite der Blüte einritzen. Die Kastanien auf dem Backblech im Ofen 15-20 Minuten erhitzen, bis die Schalen aufspringen. Die Schalen und das dunkle Häutchen entfer</w:t>
      </w:r>
      <w:r>
        <w:rPr>
          <w:sz w:val="24"/>
          <w:szCs w:val="24"/>
        </w:rPr>
        <w:t>n</w:t>
      </w:r>
      <w:r w:rsidRPr="00071D8E">
        <w:rPr>
          <w:sz w:val="24"/>
          <w:szCs w:val="24"/>
        </w:rPr>
        <w:t>en.</w:t>
      </w:r>
    </w:p>
    <w:p w14:paraId="3587BD0B" w14:textId="77777777" w:rsidR="00DB6A78" w:rsidRPr="00071D8E" w:rsidRDefault="00DB6A78" w:rsidP="00B40E8C">
      <w:pPr>
        <w:pStyle w:val="ListParagraph"/>
        <w:numPr>
          <w:ilvl w:val="0"/>
          <w:numId w:val="1851"/>
        </w:numPr>
        <w:spacing w:after="120"/>
        <w:ind w:left="714" w:hanging="357"/>
        <w:contextualSpacing w:val="0"/>
        <w:jc w:val="both"/>
        <w:rPr>
          <w:sz w:val="24"/>
          <w:szCs w:val="24"/>
        </w:rPr>
      </w:pPr>
      <w:r w:rsidRPr="00071D8E">
        <w:rPr>
          <w:sz w:val="24"/>
          <w:szCs w:val="24"/>
        </w:rPr>
        <w:t xml:space="preserve">Die Kartoffeln und die Rübe schälen und der Länge nach vierteln. Beides in einen gußeisernen </w:t>
      </w:r>
      <w:r>
        <w:rPr>
          <w:sz w:val="24"/>
          <w:szCs w:val="24"/>
        </w:rPr>
        <w:t xml:space="preserve">Topf </w:t>
      </w:r>
      <w:r w:rsidRPr="00071D8E">
        <w:rPr>
          <w:sz w:val="24"/>
          <w:szCs w:val="24"/>
        </w:rPr>
        <w:t>legen. Die Kastanien darauf schichten. Etwa 50 ml Wasser angießen. Den Topf sehr gut schließen.</w:t>
      </w:r>
    </w:p>
    <w:p w14:paraId="336C14D5" w14:textId="77777777" w:rsidR="00DB6A78" w:rsidRPr="00071D8E" w:rsidRDefault="00DB6A78" w:rsidP="00B40E8C">
      <w:pPr>
        <w:pStyle w:val="ListParagraph"/>
        <w:numPr>
          <w:ilvl w:val="0"/>
          <w:numId w:val="1851"/>
        </w:numPr>
        <w:spacing w:after="120"/>
        <w:ind w:left="714" w:hanging="357"/>
        <w:contextualSpacing w:val="0"/>
        <w:jc w:val="both"/>
        <w:rPr>
          <w:sz w:val="24"/>
          <w:szCs w:val="24"/>
        </w:rPr>
      </w:pPr>
      <w:r w:rsidRPr="00071D8E">
        <w:rPr>
          <w:sz w:val="24"/>
          <w:szCs w:val="24"/>
        </w:rPr>
        <w:t>Die Kastanien bei sehr milder Hitze im geschlossenen Topf etwa 1 Stunde garne.</w:t>
      </w:r>
    </w:p>
    <w:p w14:paraId="5467EDF1" w14:textId="77777777" w:rsidR="00DB6A78" w:rsidRPr="00071D8E" w:rsidRDefault="00DB6A78" w:rsidP="00B40E8C">
      <w:pPr>
        <w:pStyle w:val="ListParagraph"/>
        <w:numPr>
          <w:ilvl w:val="0"/>
          <w:numId w:val="1851"/>
        </w:numPr>
        <w:spacing w:after="120"/>
        <w:ind w:left="714" w:hanging="357"/>
        <w:contextualSpacing w:val="0"/>
        <w:jc w:val="both"/>
        <w:rPr>
          <w:sz w:val="24"/>
          <w:szCs w:val="24"/>
        </w:rPr>
      </w:pPr>
      <w:r w:rsidRPr="00071D8E">
        <w:rPr>
          <w:sz w:val="24"/>
          <w:szCs w:val="24"/>
        </w:rPr>
        <w:t>Die Kastanien aus dem Topf nehmen. Die Kartoffel-Rüben-Schicht soll an den Wänden des Topfes haften. Sie wird nicht mitgegessen, sondern</w:t>
      </w:r>
      <w:r>
        <w:rPr>
          <w:sz w:val="24"/>
          <w:szCs w:val="24"/>
        </w:rPr>
        <w:t xml:space="preserve"> </w:t>
      </w:r>
      <w:r w:rsidRPr="00071D8E">
        <w:rPr>
          <w:sz w:val="24"/>
          <w:szCs w:val="24"/>
        </w:rPr>
        <w:t>dient nur als Unterlage für die Kastanien, die auf diese Art ihr feines Aroma bewahren, da sie nicht in Kontakt mit Wasser kommen.</w:t>
      </w:r>
    </w:p>
    <w:p w14:paraId="32202A17" w14:textId="77777777" w:rsidR="00DB6A78" w:rsidRDefault="00DB6A78" w:rsidP="00DB6A78">
      <w:pPr>
        <w:ind w:left="708" w:hanging="708"/>
        <w:jc w:val="both"/>
        <w:rPr>
          <w:sz w:val="24"/>
          <w:szCs w:val="24"/>
        </w:rPr>
      </w:pPr>
    </w:p>
    <w:p w14:paraId="16FB91A5" w14:textId="77777777" w:rsidR="00DB6A78" w:rsidRDefault="00DB6A78" w:rsidP="00DB6A78">
      <w:pPr>
        <w:ind w:left="708" w:hanging="708"/>
        <w:jc w:val="both"/>
        <w:rPr>
          <w:sz w:val="24"/>
          <w:szCs w:val="24"/>
        </w:rPr>
      </w:pPr>
      <w:r>
        <w:rPr>
          <w:sz w:val="24"/>
          <w:szCs w:val="24"/>
        </w:rPr>
        <w:t>Info:</w:t>
      </w:r>
      <w:r>
        <w:rPr>
          <w:sz w:val="24"/>
          <w:szCs w:val="24"/>
        </w:rPr>
        <w:tab/>
        <w:t xml:space="preserve">Im Limousin kommen Kastanien sehr häufig auf den Tisch. Sie passen zu vielen Fleischgerichten. Sie gelten, mit einer Schale Milch oder einem Glas Cidre, als Speise der Armen. </w:t>
      </w:r>
    </w:p>
    <w:p w14:paraId="4C0F1FE3" w14:textId="77777777" w:rsidR="00DB6A78" w:rsidRDefault="00DB6A78" w:rsidP="00DB6A78">
      <w:pPr>
        <w:ind w:left="708" w:hanging="708"/>
        <w:jc w:val="both"/>
        <w:rPr>
          <w:sz w:val="24"/>
          <w:szCs w:val="24"/>
        </w:rPr>
      </w:pPr>
    </w:p>
    <w:p w14:paraId="7B472319" w14:textId="77777777" w:rsidR="00DB6A78" w:rsidRDefault="00DB6A78" w:rsidP="00DB6A78">
      <w:pPr>
        <w:ind w:left="708" w:hanging="708"/>
        <w:jc w:val="both"/>
        <w:rPr>
          <w:sz w:val="24"/>
          <w:szCs w:val="24"/>
        </w:rPr>
      </w:pPr>
    </w:p>
    <w:p w14:paraId="731A7BE7" w14:textId="77777777" w:rsidR="00DB6A78" w:rsidRDefault="00DB6A78" w:rsidP="00DB6A78">
      <w:pPr>
        <w:pStyle w:val="Heading2"/>
        <w:spacing w:after="240"/>
      </w:pPr>
      <w:r>
        <w:br w:type="page"/>
      </w:r>
      <w:r>
        <w:lastRenderedPageBreak/>
        <w:t>Zigeuner-Kartoffelblech</w:t>
      </w:r>
      <w:r>
        <w:rPr>
          <w:rStyle w:val="FootnoteReference"/>
        </w:rPr>
        <w:footnoteReference w:id="1184"/>
      </w:r>
      <w:r>
        <w:t xml:space="preserve"> </w:t>
      </w:r>
    </w:p>
    <w:p w14:paraId="5A1036A4" w14:textId="77777777" w:rsidR="00DB6A78" w:rsidRDefault="00DB6A78" w:rsidP="00DB6A78">
      <w:pPr>
        <w:rPr>
          <w:sz w:val="24"/>
          <w:szCs w:val="24"/>
        </w:rPr>
      </w:pPr>
      <w:r w:rsidRPr="00224ADE">
        <w:rPr>
          <w:sz w:val="24"/>
          <w:szCs w:val="24"/>
          <w:u w:val="single"/>
        </w:rPr>
        <w:t>Zutaten</w:t>
      </w:r>
      <w:r>
        <w:rPr>
          <w:sz w:val="24"/>
          <w:szCs w:val="24"/>
        </w:rPr>
        <w:t xml:space="preserve"> (für 4 Portionen)</w:t>
      </w:r>
    </w:p>
    <w:p w14:paraId="3B0D16CF" w14:textId="77777777" w:rsidR="00DB6A78" w:rsidRDefault="00DB6A78" w:rsidP="00DB6A78">
      <w:pPr>
        <w:rPr>
          <w:sz w:val="24"/>
          <w:szCs w:val="24"/>
        </w:rPr>
      </w:pPr>
      <w:r>
        <w:rPr>
          <w:sz w:val="24"/>
          <w:szCs w:val="24"/>
        </w:rPr>
        <w:t>1 kg Kartoffeln</w:t>
      </w:r>
    </w:p>
    <w:p w14:paraId="0030C5E4" w14:textId="77777777" w:rsidR="00DB6A78" w:rsidRDefault="00DB6A78" w:rsidP="00DB6A78">
      <w:pPr>
        <w:rPr>
          <w:sz w:val="24"/>
          <w:szCs w:val="24"/>
        </w:rPr>
      </w:pPr>
      <w:r>
        <w:rPr>
          <w:sz w:val="24"/>
          <w:szCs w:val="24"/>
        </w:rPr>
        <w:t>100 g Cabanossi</w:t>
      </w:r>
    </w:p>
    <w:p w14:paraId="6A246244" w14:textId="77777777" w:rsidR="00DB6A78" w:rsidRDefault="00DB6A78" w:rsidP="00DB6A78">
      <w:pPr>
        <w:rPr>
          <w:sz w:val="24"/>
          <w:szCs w:val="24"/>
        </w:rPr>
      </w:pPr>
      <w:r>
        <w:rPr>
          <w:sz w:val="24"/>
          <w:szCs w:val="24"/>
        </w:rPr>
        <w:t>2 kleine rote Paprikaschoten (Ca. 400 g)</w:t>
      </w:r>
    </w:p>
    <w:p w14:paraId="10DAAB84" w14:textId="77777777" w:rsidR="00DB6A78" w:rsidRDefault="00DB6A78" w:rsidP="00DB6A78">
      <w:pPr>
        <w:rPr>
          <w:sz w:val="24"/>
          <w:szCs w:val="24"/>
        </w:rPr>
      </w:pPr>
      <w:r>
        <w:rPr>
          <w:sz w:val="24"/>
          <w:szCs w:val="24"/>
        </w:rPr>
        <w:t>1 Kugel Mozzarella</w:t>
      </w:r>
    </w:p>
    <w:p w14:paraId="2FF29C87" w14:textId="77777777" w:rsidR="00DB6A78" w:rsidRDefault="00DB6A78" w:rsidP="00DB6A78">
      <w:pPr>
        <w:rPr>
          <w:sz w:val="24"/>
          <w:szCs w:val="24"/>
        </w:rPr>
      </w:pPr>
      <w:r>
        <w:rPr>
          <w:sz w:val="24"/>
          <w:szCs w:val="24"/>
        </w:rPr>
        <w:t>2 Zweige Rosmarin</w:t>
      </w:r>
    </w:p>
    <w:p w14:paraId="096BBC04" w14:textId="21577655" w:rsidR="00DB6A78" w:rsidRDefault="00DB6A78" w:rsidP="00DB6A78">
      <w:pPr>
        <w:rPr>
          <w:sz w:val="24"/>
          <w:szCs w:val="24"/>
        </w:rPr>
      </w:pPr>
      <w:r>
        <w:rPr>
          <w:sz w:val="24"/>
          <w:szCs w:val="24"/>
        </w:rPr>
        <w:t>3 EL Pinienkerne</w:t>
      </w:r>
    </w:p>
    <w:p w14:paraId="0518982F" w14:textId="77777777" w:rsidR="00DB6A78" w:rsidRDefault="00DB6A78" w:rsidP="00DB6A78">
      <w:pPr>
        <w:rPr>
          <w:sz w:val="24"/>
          <w:szCs w:val="24"/>
        </w:rPr>
      </w:pPr>
      <w:r>
        <w:rPr>
          <w:sz w:val="24"/>
          <w:szCs w:val="24"/>
        </w:rPr>
        <w:t>100 g Sahne</w:t>
      </w:r>
    </w:p>
    <w:p w14:paraId="1B92F56E" w14:textId="77777777" w:rsidR="00DB6A78" w:rsidRDefault="00DB6A78" w:rsidP="00DB6A78">
      <w:pPr>
        <w:rPr>
          <w:sz w:val="24"/>
          <w:szCs w:val="24"/>
        </w:rPr>
      </w:pPr>
      <w:r>
        <w:rPr>
          <w:sz w:val="24"/>
          <w:szCs w:val="24"/>
        </w:rPr>
        <w:t>100 ml Milch</w:t>
      </w:r>
    </w:p>
    <w:p w14:paraId="6FDE32D5" w14:textId="77777777" w:rsidR="00DB6A78" w:rsidRDefault="00DB6A78" w:rsidP="00DB6A78">
      <w:pPr>
        <w:rPr>
          <w:sz w:val="24"/>
          <w:szCs w:val="24"/>
        </w:rPr>
      </w:pPr>
      <w:r>
        <w:rPr>
          <w:sz w:val="24"/>
          <w:szCs w:val="24"/>
        </w:rPr>
        <w:t>2 Eier</w:t>
      </w:r>
    </w:p>
    <w:p w14:paraId="3A510639" w14:textId="77777777" w:rsidR="00DB6A78" w:rsidRDefault="00DB6A78" w:rsidP="00DB6A78">
      <w:pPr>
        <w:rPr>
          <w:sz w:val="24"/>
          <w:szCs w:val="24"/>
        </w:rPr>
      </w:pPr>
      <w:r>
        <w:rPr>
          <w:sz w:val="24"/>
          <w:szCs w:val="24"/>
        </w:rPr>
        <w:t>Salz, Pfeffer</w:t>
      </w:r>
    </w:p>
    <w:p w14:paraId="51688176" w14:textId="77777777" w:rsidR="00DB6A78" w:rsidRDefault="00DB6A78" w:rsidP="00DB6A78">
      <w:pPr>
        <w:rPr>
          <w:sz w:val="24"/>
          <w:szCs w:val="24"/>
        </w:rPr>
      </w:pPr>
      <w:r>
        <w:rPr>
          <w:sz w:val="24"/>
          <w:szCs w:val="24"/>
        </w:rPr>
        <w:t>Edelsüßes Paprikapulver</w:t>
      </w:r>
    </w:p>
    <w:p w14:paraId="313B7405" w14:textId="77777777" w:rsidR="00DB6A78" w:rsidRDefault="00DB6A78" w:rsidP="00DB6A78">
      <w:pPr>
        <w:rPr>
          <w:sz w:val="24"/>
          <w:szCs w:val="24"/>
        </w:rPr>
      </w:pPr>
    </w:p>
    <w:p w14:paraId="50DEA9B9" w14:textId="77777777" w:rsidR="00DB6A78" w:rsidRDefault="00DB6A78" w:rsidP="00DB6A78">
      <w:pPr>
        <w:rPr>
          <w:sz w:val="24"/>
          <w:szCs w:val="24"/>
        </w:rPr>
      </w:pPr>
      <w:r>
        <w:rPr>
          <w:sz w:val="24"/>
          <w:szCs w:val="24"/>
        </w:rPr>
        <w:t>Zubereitungszeit: 25 Minuten plus 15 Minuten Backzeit</w:t>
      </w:r>
    </w:p>
    <w:p w14:paraId="09220A1C" w14:textId="77777777" w:rsidR="00DB6A78" w:rsidRPr="00491D60" w:rsidRDefault="00DB6A78" w:rsidP="00B40E8C">
      <w:pPr>
        <w:pStyle w:val="ListParagraph"/>
        <w:numPr>
          <w:ilvl w:val="0"/>
          <w:numId w:val="511"/>
        </w:numPr>
        <w:spacing w:after="120"/>
        <w:ind w:left="714" w:hanging="357"/>
        <w:contextualSpacing w:val="0"/>
        <w:jc w:val="both"/>
        <w:rPr>
          <w:sz w:val="24"/>
          <w:szCs w:val="24"/>
        </w:rPr>
      </w:pPr>
      <w:r w:rsidRPr="00491D60">
        <w:rPr>
          <w:sz w:val="24"/>
          <w:szCs w:val="24"/>
        </w:rPr>
        <w:t>Ofen auf 220 Grad (Umluft 200 Grad) vorheizen. Ein tiefes Backblech fetten. Kartoffeln schälen, in dünne Spalten schneiden. Cabanossi in Scheiben schneiden. Paprikaschoten waschen, putzen und klein würfeln.</w:t>
      </w:r>
    </w:p>
    <w:p w14:paraId="79EA76DC" w14:textId="77777777" w:rsidR="00DB6A78" w:rsidRPr="00491D60" w:rsidRDefault="00DB6A78" w:rsidP="00B40E8C">
      <w:pPr>
        <w:pStyle w:val="ListParagraph"/>
        <w:numPr>
          <w:ilvl w:val="0"/>
          <w:numId w:val="511"/>
        </w:numPr>
        <w:spacing w:after="120"/>
        <w:ind w:left="714" w:hanging="357"/>
        <w:contextualSpacing w:val="0"/>
        <w:jc w:val="both"/>
        <w:rPr>
          <w:sz w:val="24"/>
          <w:szCs w:val="24"/>
        </w:rPr>
      </w:pPr>
      <w:r w:rsidRPr="00491D60">
        <w:rPr>
          <w:sz w:val="24"/>
          <w:szCs w:val="24"/>
        </w:rPr>
        <w:t>Mozzarella klein würfeln. Den Rosmarin waschen, die Nadeln fein hacken. Beiden mit den Pinienkerne mischen. Sahne, Milch und Eier verquirlen, mit wenig Salz, Pfeffer sowie Paprikapulver würzen und gleichmäßig auf das Blech gießen.</w:t>
      </w:r>
    </w:p>
    <w:p w14:paraId="32DED9F2" w14:textId="77777777" w:rsidR="00DB6A78" w:rsidRPr="00491D60" w:rsidRDefault="00DB6A78" w:rsidP="00B40E8C">
      <w:pPr>
        <w:pStyle w:val="ListParagraph"/>
        <w:numPr>
          <w:ilvl w:val="0"/>
          <w:numId w:val="511"/>
        </w:numPr>
        <w:spacing w:after="120"/>
        <w:ind w:left="714" w:hanging="357"/>
        <w:contextualSpacing w:val="0"/>
        <w:jc w:val="both"/>
        <w:rPr>
          <w:sz w:val="24"/>
          <w:szCs w:val="24"/>
        </w:rPr>
      </w:pPr>
      <w:r w:rsidRPr="00491D60">
        <w:rPr>
          <w:sz w:val="24"/>
          <w:szCs w:val="24"/>
        </w:rPr>
        <w:t>Kartoffeln, Cabanossi und Paprika mischen und im Eiermix verteilen. Mit dem Mozzarella bestreuen und im heißen Ofen (Mitte) ca. 20 Minuten backen. Auf dem Blech servieren.</w:t>
      </w:r>
    </w:p>
    <w:p w14:paraId="2A5BF4DA" w14:textId="77777777" w:rsidR="00DB6A78" w:rsidRDefault="00DB6A78" w:rsidP="00DB6A78">
      <w:pPr>
        <w:ind w:left="708" w:hanging="708"/>
        <w:jc w:val="both"/>
        <w:rPr>
          <w:sz w:val="24"/>
          <w:szCs w:val="24"/>
        </w:rPr>
      </w:pPr>
    </w:p>
    <w:p w14:paraId="24CD242A" w14:textId="1E13FDFD" w:rsidR="00DB6A78" w:rsidRDefault="00DB6A78" w:rsidP="00DB6A78">
      <w:pPr>
        <w:ind w:left="708" w:hanging="708"/>
        <w:jc w:val="both"/>
        <w:rPr>
          <w:sz w:val="24"/>
          <w:szCs w:val="24"/>
        </w:rPr>
      </w:pPr>
      <w:r>
        <w:rPr>
          <w:sz w:val="24"/>
          <w:szCs w:val="24"/>
        </w:rPr>
        <w:t>Tipp:</w:t>
      </w:r>
      <w:r>
        <w:rPr>
          <w:sz w:val="24"/>
          <w:szCs w:val="24"/>
        </w:rPr>
        <w:tab/>
        <w:t>Man könnte dazu einen Joghurt-Dip noch nehmen. Paprika lassen sich auch locker gegen Brokkoliröschen, Mais, Erbsen austauschen.</w:t>
      </w:r>
      <w:r w:rsidR="0075711E">
        <w:rPr>
          <w:sz w:val="24"/>
          <w:szCs w:val="24"/>
        </w:rPr>
        <w:t xml:space="preserve"> </w:t>
      </w:r>
    </w:p>
    <w:p w14:paraId="24CE188A" w14:textId="36DBBD12" w:rsidR="0075711E" w:rsidRDefault="0075711E" w:rsidP="00DB6A78">
      <w:pPr>
        <w:ind w:left="708" w:hanging="708"/>
        <w:jc w:val="both"/>
        <w:rPr>
          <w:sz w:val="24"/>
          <w:szCs w:val="24"/>
        </w:rPr>
      </w:pPr>
      <w:r>
        <w:rPr>
          <w:sz w:val="24"/>
          <w:szCs w:val="24"/>
        </w:rPr>
        <w:tab/>
        <w:t>Der Name geht natürlich heutzutage gar nicht mehr. Also besser: Sinti und Roma-Kartoffelblech.</w:t>
      </w:r>
    </w:p>
    <w:p w14:paraId="6CF13858" w14:textId="77777777" w:rsidR="00DB6A78" w:rsidRDefault="00DB6A78" w:rsidP="00DB6A78">
      <w:pPr>
        <w:rPr>
          <w:sz w:val="24"/>
          <w:szCs w:val="24"/>
        </w:rPr>
      </w:pPr>
      <w:r>
        <w:rPr>
          <w:sz w:val="24"/>
          <w:szCs w:val="24"/>
        </w:rPr>
        <w:br w:type="page"/>
      </w:r>
    </w:p>
    <w:p w14:paraId="63794839" w14:textId="77777777" w:rsidR="00DB6A78" w:rsidRDefault="00DB6A78" w:rsidP="00DB6A78">
      <w:pPr>
        <w:pStyle w:val="Heading2"/>
        <w:spacing w:after="240"/>
      </w:pPr>
      <w:r>
        <w:lastRenderedPageBreak/>
        <w:t>Mediterrane Kartoffelpfanne</w:t>
      </w:r>
      <w:r>
        <w:rPr>
          <w:rStyle w:val="FootnoteReference"/>
        </w:rPr>
        <w:footnoteReference w:id="1185"/>
      </w:r>
      <w:r>
        <w:t xml:space="preserve"> </w:t>
      </w:r>
    </w:p>
    <w:p w14:paraId="3ED4A8DF" w14:textId="77777777" w:rsidR="00DB6A78" w:rsidRDefault="00DB6A78" w:rsidP="00DB6A78">
      <w:pPr>
        <w:jc w:val="both"/>
        <w:rPr>
          <w:sz w:val="24"/>
          <w:szCs w:val="24"/>
        </w:rPr>
      </w:pPr>
      <w:r w:rsidRPr="00224ADE">
        <w:rPr>
          <w:sz w:val="24"/>
          <w:szCs w:val="24"/>
          <w:u w:val="single"/>
        </w:rPr>
        <w:t>Zutaten</w:t>
      </w:r>
      <w:r>
        <w:rPr>
          <w:sz w:val="24"/>
          <w:szCs w:val="24"/>
        </w:rPr>
        <w:t xml:space="preserve"> (für 4 Portionen)</w:t>
      </w:r>
    </w:p>
    <w:p w14:paraId="7F5F37A4" w14:textId="77777777" w:rsidR="00DB6A78" w:rsidRDefault="00DB6A78" w:rsidP="00DB6A78">
      <w:pPr>
        <w:jc w:val="both"/>
        <w:rPr>
          <w:sz w:val="24"/>
          <w:szCs w:val="24"/>
        </w:rPr>
      </w:pPr>
      <w:r>
        <w:rPr>
          <w:sz w:val="24"/>
          <w:szCs w:val="24"/>
        </w:rPr>
        <w:t>800 g (vorwiegend) fest kochende Kartoffeln</w:t>
      </w:r>
    </w:p>
    <w:p w14:paraId="02E69D78" w14:textId="77777777" w:rsidR="00DB6A78" w:rsidRDefault="00DB6A78" w:rsidP="00DB6A78">
      <w:pPr>
        <w:jc w:val="both"/>
        <w:rPr>
          <w:sz w:val="24"/>
          <w:szCs w:val="24"/>
        </w:rPr>
      </w:pPr>
      <w:r>
        <w:rPr>
          <w:sz w:val="24"/>
          <w:szCs w:val="24"/>
        </w:rPr>
        <w:t>2 rote Paprikaschoten</w:t>
      </w:r>
    </w:p>
    <w:p w14:paraId="6433C70E" w14:textId="77777777" w:rsidR="00DB6A78" w:rsidRDefault="00DB6A78" w:rsidP="00DB6A78">
      <w:pPr>
        <w:jc w:val="both"/>
        <w:rPr>
          <w:sz w:val="24"/>
          <w:szCs w:val="24"/>
        </w:rPr>
      </w:pPr>
      <w:r>
        <w:rPr>
          <w:sz w:val="24"/>
          <w:szCs w:val="24"/>
        </w:rPr>
        <w:t>4 Zweige frischer Rosmarin oder 1 TL getrockneter Rosmarin</w:t>
      </w:r>
    </w:p>
    <w:p w14:paraId="31684259" w14:textId="77777777" w:rsidR="00DB6A78" w:rsidRDefault="00DB6A78" w:rsidP="00DB6A78">
      <w:pPr>
        <w:jc w:val="both"/>
        <w:rPr>
          <w:sz w:val="24"/>
          <w:szCs w:val="24"/>
        </w:rPr>
      </w:pPr>
      <w:r>
        <w:rPr>
          <w:sz w:val="24"/>
          <w:szCs w:val="24"/>
        </w:rPr>
        <w:t>Salz, Pfeffer</w:t>
      </w:r>
    </w:p>
    <w:p w14:paraId="07C62E25" w14:textId="77777777" w:rsidR="00DB6A78" w:rsidRDefault="00DB6A78" w:rsidP="00DB6A78">
      <w:pPr>
        <w:jc w:val="both"/>
        <w:rPr>
          <w:sz w:val="24"/>
          <w:szCs w:val="24"/>
        </w:rPr>
      </w:pPr>
      <w:r>
        <w:rPr>
          <w:sz w:val="24"/>
          <w:szCs w:val="24"/>
        </w:rPr>
        <w:t>Edelsüßes Paprikapulver</w:t>
      </w:r>
    </w:p>
    <w:p w14:paraId="58E504CD" w14:textId="77777777" w:rsidR="00DB6A78" w:rsidRDefault="00DB6A78" w:rsidP="00DB6A78">
      <w:pPr>
        <w:jc w:val="both"/>
        <w:rPr>
          <w:sz w:val="24"/>
          <w:szCs w:val="24"/>
        </w:rPr>
      </w:pPr>
      <w:r>
        <w:rPr>
          <w:sz w:val="24"/>
          <w:szCs w:val="24"/>
        </w:rPr>
        <w:t>75 g Feta</w:t>
      </w:r>
    </w:p>
    <w:p w14:paraId="64F611A0" w14:textId="77777777" w:rsidR="00DB6A78" w:rsidRDefault="00DB6A78" w:rsidP="00DB6A78">
      <w:pPr>
        <w:jc w:val="both"/>
        <w:rPr>
          <w:sz w:val="24"/>
          <w:szCs w:val="24"/>
        </w:rPr>
      </w:pPr>
      <w:r>
        <w:rPr>
          <w:sz w:val="24"/>
          <w:szCs w:val="24"/>
        </w:rPr>
        <w:t>Öl zum Braten</w:t>
      </w:r>
    </w:p>
    <w:p w14:paraId="4F0F0935" w14:textId="77777777" w:rsidR="00DB6A78" w:rsidRDefault="00DB6A78" w:rsidP="00DB6A78">
      <w:pPr>
        <w:jc w:val="both"/>
        <w:rPr>
          <w:sz w:val="24"/>
          <w:szCs w:val="24"/>
        </w:rPr>
      </w:pPr>
    </w:p>
    <w:p w14:paraId="0EE1072E" w14:textId="77777777" w:rsidR="00DB6A78" w:rsidRDefault="00DB6A78" w:rsidP="00DB6A78">
      <w:pPr>
        <w:jc w:val="both"/>
        <w:rPr>
          <w:sz w:val="24"/>
          <w:szCs w:val="24"/>
        </w:rPr>
      </w:pPr>
      <w:r>
        <w:rPr>
          <w:sz w:val="24"/>
          <w:szCs w:val="24"/>
        </w:rPr>
        <w:t>Zubereitungszeit: 30 Minuten</w:t>
      </w:r>
    </w:p>
    <w:p w14:paraId="69DD29C7" w14:textId="77777777" w:rsidR="00DB6A78" w:rsidRPr="005E18B8" w:rsidRDefault="00DB6A78" w:rsidP="00B40E8C">
      <w:pPr>
        <w:pStyle w:val="ListParagraph"/>
        <w:numPr>
          <w:ilvl w:val="0"/>
          <w:numId w:val="513"/>
        </w:numPr>
        <w:spacing w:after="120"/>
        <w:ind w:left="714" w:hanging="357"/>
        <w:contextualSpacing w:val="0"/>
        <w:jc w:val="both"/>
        <w:rPr>
          <w:sz w:val="24"/>
          <w:szCs w:val="24"/>
        </w:rPr>
      </w:pPr>
      <w:r w:rsidRPr="005E18B8">
        <w:rPr>
          <w:sz w:val="24"/>
          <w:szCs w:val="24"/>
        </w:rPr>
        <w:t>Kartoffeln schälen und in dünne Scheiben hobeln. Frischen Rosmarin waschen, trockenschütteln und die Nadeln klein hacken.</w:t>
      </w:r>
    </w:p>
    <w:p w14:paraId="6498AEBA" w14:textId="77777777" w:rsidR="00DB6A78" w:rsidRPr="005E18B8" w:rsidRDefault="00DB6A78" w:rsidP="00B40E8C">
      <w:pPr>
        <w:pStyle w:val="ListParagraph"/>
        <w:numPr>
          <w:ilvl w:val="0"/>
          <w:numId w:val="513"/>
        </w:numPr>
        <w:spacing w:after="120"/>
        <w:ind w:left="714" w:hanging="357"/>
        <w:contextualSpacing w:val="0"/>
        <w:jc w:val="both"/>
        <w:rPr>
          <w:sz w:val="24"/>
          <w:szCs w:val="24"/>
        </w:rPr>
      </w:pPr>
      <w:r w:rsidRPr="005E18B8">
        <w:rPr>
          <w:sz w:val="24"/>
          <w:szCs w:val="24"/>
        </w:rPr>
        <w:t>Öl in einer großen Pfanne erhitzen. Kartoffelscheiben darin bei mittlerer Hitze ca. 10 Minuten braten, ab und zu wenden. Mit Salz, Pfeffer, Paprikapulver und Rosmarin würzen. Paprikastreifen 5 Minuten mitbraten.</w:t>
      </w:r>
    </w:p>
    <w:p w14:paraId="507403F0" w14:textId="77777777" w:rsidR="00DB6A78" w:rsidRPr="005E18B8" w:rsidRDefault="00DB6A78" w:rsidP="00B40E8C">
      <w:pPr>
        <w:pStyle w:val="ListParagraph"/>
        <w:numPr>
          <w:ilvl w:val="0"/>
          <w:numId w:val="513"/>
        </w:numPr>
        <w:spacing w:after="120"/>
        <w:ind w:left="714" w:hanging="357"/>
        <w:contextualSpacing w:val="0"/>
        <w:jc w:val="both"/>
        <w:rPr>
          <w:sz w:val="24"/>
          <w:szCs w:val="24"/>
        </w:rPr>
      </w:pPr>
      <w:r w:rsidRPr="005E18B8">
        <w:rPr>
          <w:sz w:val="24"/>
          <w:szCs w:val="24"/>
        </w:rPr>
        <w:t>Den Feta in kleine Stücke schneiden und kurz vor Schluss zur Kartoffelpfanne gebe. Das Gericht mit Salz, Pfeffer und Paprika abschmecken und heiß servieren. Man kann, wenn man will, auch noch eine Hand voll Oliven oder /und 1-2 EL Kapern dazugeben.</w:t>
      </w:r>
    </w:p>
    <w:p w14:paraId="071495E7" w14:textId="77777777" w:rsidR="00DB6A78" w:rsidRDefault="00DB6A78">
      <w:pPr>
        <w:rPr>
          <w:rFonts w:asciiTheme="majorHAnsi" w:eastAsiaTheme="majorEastAsia" w:hAnsiTheme="majorHAnsi" w:cstheme="majorBidi"/>
          <w:color w:val="2F5496" w:themeColor="accent1" w:themeShade="BF"/>
          <w:sz w:val="26"/>
          <w:szCs w:val="26"/>
        </w:rPr>
      </w:pPr>
      <w:r>
        <w:br w:type="page"/>
      </w:r>
    </w:p>
    <w:p w14:paraId="01628FEE" w14:textId="77777777" w:rsidR="005C481C" w:rsidRDefault="005C481C" w:rsidP="005C481C">
      <w:pPr>
        <w:pStyle w:val="Heading2"/>
        <w:spacing w:after="240"/>
      </w:pPr>
      <w:r>
        <w:lastRenderedPageBreak/>
        <w:t>Kartoffel-Pilzauflauf Tortiera di patate e funghi</w:t>
      </w:r>
      <w:r>
        <w:rPr>
          <w:rStyle w:val="FootnoteReference"/>
        </w:rPr>
        <w:footnoteReference w:id="1186"/>
      </w:r>
    </w:p>
    <w:p w14:paraId="3D384207" w14:textId="77777777" w:rsidR="005C481C" w:rsidRDefault="005C481C" w:rsidP="005C481C">
      <w:pPr>
        <w:rPr>
          <w:sz w:val="24"/>
          <w:szCs w:val="24"/>
        </w:rPr>
      </w:pPr>
      <w:r w:rsidRPr="00A77230">
        <w:rPr>
          <w:sz w:val="24"/>
          <w:szCs w:val="24"/>
          <w:u w:val="single"/>
        </w:rPr>
        <w:t>Zutaten</w:t>
      </w:r>
      <w:r>
        <w:rPr>
          <w:sz w:val="24"/>
          <w:szCs w:val="24"/>
        </w:rPr>
        <w:t xml:space="preserve"> für 4 Portionen</w:t>
      </w:r>
    </w:p>
    <w:p w14:paraId="3249D299" w14:textId="77777777" w:rsidR="005C481C" w:rsidRDefault="005C481C" w:rsidP="005C481C">
      <w:pPr>
        <w:rPr>
          <w:sz w:val="24"/>
          <w:szCs w:val="24"/>
        </w:rPr>
      </w:pPr>
      <w:r>
        <w:rPr>
          <w:sz w:val="24"/>
          <w:szCs w:val="24"/>
        </w:rPr>
        <w:t>800 g Kartoffeln festkochend</w:t>
      </w:r>
    </w:p>
    <w:p w14:paraId="55210488" w14:textId="77777777" w:rsidR="005C481C" w:rsidRDefault="005C481C" w:rsidP="005C481C">
      <w:pPr>
        <w:rPr>
          <w:sz w:val="24"/>
          <w:szCs w:val="24"/>
        </w:rPr>
      </w:pPr>
      <w:r>
        <w:rPr>
          <w:sz w:val="24"/>
          <w:szCs w:val="24"/>
        </w:rPr>
        <w:t>500 g frische große Champignons</w:t>
      </w:r>
    </w:p>
    <w:p w14:paraId="6EB7C426" w14:textId="77777777" w:rsidR="005C481C" w:rsidRDefault="005C481C" w:rsidP="005C481C">
      <w:pPr>
        <w:rPr>
          <w:sz w:val="24"/>
          <w:szCs w:val="24"/>
        </w:rPr>
      </w:pPr>
      <w:r>
        <w:rPr>
          <w:sz w:val="24"/>
          <w:szCs w:val="24"/>
        </w:rPr>
        <w:t>Saft von einer Zitrone</w:t>
      </w:r>
    </w:p>
    <w:p w14:paraId="1AECD17B" w14:textId="77777777" w:rsidR="005C481C" w:rsidRDefault="005C481C" w:rsidP="005C481C">
      <w:pPr>
        <w:rPr>
          <w:sz w:val="24"/>
          <w:szCs w:val="24"/>
        </w:rPr>
      </w:pPr>
      <w:r>
        <w:rPr>
          <w:sz w:val="24"/>
          <w:szCs w:val="24"/>
        </w:rPr>
        <w:t>1 Bund glatte Petersilie</w:t>
      </w:r>
    </w:p>
    <w:p w14:paraId="0A2D0FEA" w14:textId="77777777" w:rsidR="005C481C" w:rsidRDefault="005C481C" w:rsidP="005C481C">
      <w:pPr>
        <w:rPr>
          <w:sz w:val="24"/>
          <w:szCs w:val="24"/>
        </w:rPr>
      </w:pPr>
      <w:r>
        <w:rPr>
          <w:sz w:val="24"/>
          <w:szCs w:val="24"/>
        </w:rPr>
        <w:t>50 g frisch geriebener Parmesan</w:t>
      </w:r>
    </w:p>
    <w:p w14:paraId="7DC82845" w14:textId="77777777" w:rsidR="005C481C" w:rsidRDefault="005C481C" w:rsidP="005C481C">
      <w:pPr>
        <w:rPr>
          <w:sz w:val="24"/>
          <w:szCs w:val="24"/>
        </w:rPr>
      </w:pPr>
      <w:r>
        <w:rPr>
          <w:sz w:val="24"/>
          <w:szCs w:val="24"/>
        </w:rPr>
        <w:t>50 g Semmelbrösel (am besten frisch geriebene, grobe Weißbrotbrösel)</w:t>
      </w:r>
    </w:p>
    <w:p w14:paraId="02BDDBFA" w14:textId="77777777" w:rsidR="005C481C" w:rsidRDefault="005C481C" w:rsidP="005C481C">
      <w:pPr>
        <w:rPr>
          <w:sz w:val="24"/>
          <w:szCs w:val="24"/>
        </w:rPr>
      </w:pPr>
      <w:r>
        <w:rPr>
          <w:sz w:val="24"/>
          <w:szCs w:val="24"/>
        </w:rPr>
        <w:t>6-8 EL Olivenöl</w:t>
      </w:r>
    </w:p>
    <w:p w14:paraId="48ACB181" w14:textId="77777777" w:rsidR="005C481C" w:rsidRDefault="005C481C" w:rsidP="005C481C">
      <w:pPr>
        <w:rPr>
          <w:sz w:val="24"/>
          <w:szCs w:val="24"/>
        </w:rPr>
      </w:pPr>
      <w:r>
        <w:rPr>
          <w:sz w:val="24"/>
          <w:szCs w:val="24"/>
        </w:rPr>
        <w:t>Salz, Pfeffer</w:t>
      </w:r>
    </w:p>
    <w:p w14:paraId="242277BC" w14:textId="77777777" w:rsidR="005C481C" w:rsidRDefault="005C481C" w:rsidP="005C481C">
      <w:pPr>
        <w:rPr>
          <w:sz w:val="24"/>
          <w:szCs w:val="24"/>
        </w:rPr>
      </w:pPr>
    </w:p>
    <w:p w14:paraId="595837EB" w14:textId="77777777" w:rsidR="005C481C" w:rsidRDefault="005C481C" w:rsidP="005C481C">
      <w:pPr>
        <w:rPr>
          <w:sz w:val="24"/>
          <w:szCs w:val="24"/>
        </w:rPr>
      </w:pPr>
      <w:r>
        <w:rPr>
          <w:sz w:val="24"/>
          <w:szCs w:val="24"/>
        </w:rPr>
        <w:t>Zubereitungszeit:</w:t>
      </w:r>
      <w:r>
        <w:rPr>
          <w:sz w:val="24"/>
          <w:szCs w:val="24"/>
        </w:rPr>
        <w:tab/>
        <w:t>1,5 Stunden</w:t>
      </w:r>
    </w:p>
    <w:p w14:paraId="28661D4C" w14:textId="77777777" w:rsidR="005C481C" w:rsidRPr="00A77230" w:rsidRDefault="005C481C" w:rsidP="00B40E8C">
      <w:pPr>
        <w:pStyle w:val="ListParagraph"/>
        <w:numPr>
          <w:ilvl w:val="0"/>
          <w:numId w:val="1839"/>
        </w:numPr>
        <w:spacing w:after="120"/>
        <w:ind w:left="714" w:hanging="357"/>
        <w:contextualSpacing w:val="0"/>
        <w:jc w:val="both"/>
        <w:rPr>
          <w:sz w:val="24"/>
          <w:szCs w:val="24"/>
        </w:rPr>
      </w:pPr>
      <w:r w:rsidRPr="00A77230">
        <w:rPr>
          <w:sz w:val="24"/>
          <w:szCs w:val="24"/>
        </w:rPr>
        <w:t>Kartoffeln waschen, Schälen und in 0,5 cm dicke Scheiben schneiden. Pilze putzen, Stielenden abschneiden. Pilze in dicke Scheiben schneiden und sofort mit dem Zitronensaft beträufeln.</w:t>
      </w:r>
    </w:p>
    <w:p w14:paraId="707EA7CD" w14:textId="77777777" w:rsidR="005C481C" w:rsidRPr="00A77230" w:rsidRDefault="005C481C" w:rsidP="00B40E8C">
      <w:pPr>
        <w:pStyle w:val="ListParagraph"/>
        <w:numPr>
          <w:ilvl w:val="0"/>
          <w:numId w:val="1839"/>
        </w:numPr>
        <w:spacing w:after="120"/>
        <w:ind w:left="714" w:hanging="357"/>
        <w:contextualSpacing w:val="0"/>
        <w:jc w:val="both"/>
        <w:rPr>
          <w:sz w:val="24"/>
          <w:szCs w:val="24"/>
        </w:rPr>
      </w:pPr>
      <w:r w:rsidRPr="00A77230">
        <w:rPr>
          <w:sz w:val="24"/>
          <w:szCs w:val="24"/>
        </w:rPr>
        <w:t>Petersilienblättchen in feine Streifen schneiden, mit Semmelbröseln und Parmesan mischen.</w:t>
      </w:r>
    </w:p>
    <w:p w14:paraId="45F85058" w14:textId="77777777" w:rsidR="005C481C" w:rsidRPr="00A77230" w:rsidRDefault="005C481C" w:rsidP="00B40E8C">
      <w:pPr>
        <w:pStyle w:val="ListParagraph"/>
        <w:numPr>
          <w:ilvl w:val="0"/>
          <w:numId w:val="1839"/>
        </w:numPr>
        <w:spacing w:after="120"/>
        <w:ind w:left="714" w:hanging="357"/>
        <w:contextualSpacing w:val="0"/>
        <w:jc w:val="both"/>
        <w:rPr>
          <w:sz w:val="24"/>
          <w:szCs w:val="24"/>
        </w:rPr>
      </w:pPr>
      <w:r w:rsidRPr="00A77230">
        <w:rPr>
          <w:sz w:val="24"/>
          <w:szCs w:val="24"/>
        </w:rPr>
        <w:t>Backofen auf 175 Grad vorheizen. Eine feuerfeste Form mit 2 EL Olivenöl ausstreichen. Abwechselnd in mehreren Lagen Kartoffel- und Pilzscheiben einschichten. Jede Lage salzen und aus der Mühle pfeffern, mit Kräuter-Käse-Bröseln bestreuen und reichlich mit Olivenöl beträufeln.</w:t>
      </w:r>
    </w:p>
    <w:p w14:paraId="622F16F5" w14:textId="77777777" w:rsidR="005C481C" w:rsidRPr="00A77230" w:rsidRDefault="005C481C" w:rsidP="00B40E8C">
      <w:pPr>
        <w:pStyle w:val="ListParagraph"/>
        <w:numPr>
          <w:ilvl w:val="0"/>
          <w:numId w:val="1839"/>
        </w:numPr>
        <w:spacing w:after="120"/>
        <w:ind w:left="714" w:hanging="357"/>
        <w:contextualSpacing w:val="0"/>
        <w:jc w:val="both"/>
        <w:rPr>
          <w:sz w:val="24"/>
          <w:szCs w:val="24"/>
        </w:rPr>
      </w:pPr>
      <w:r w:rsidRPr="00A77230">
        <w:rPr>
          <w:sz w:val="24"/>
          <w:szCs w:val="24"/>
        </w:rPr>
        <w:t>Im vorgeheizten Backofen etwa 1 Stunde backen, bis die Kartoffeln weich sind. Sofort servieren.</w:t>
      </w:r>
      <w:r w:rsidRPr="00A77230">
        <w:rPr>
          <w:sz w:val="24"/>
          <w:szCs w:val="24"/>
        </w:rPr>
        <w:br w:type="page"/>
      </w:r>
    </w:p>
    <w:p w14:paraId="14AB809D" w14:textId="77777777" w:rsidR="00886339" w:rsidRDefault="00886339" w:rsidP="00886339">
      <w:pPr>
        <w:pStyle w:val="Heading2"/>
        <w:spacing w:after="240"/>
      </w:pPr>
      <w:r>
        <w:lastRenderedPageBreak/>
        <w:t>Curry mit Kartoffeln, Bohnen und Kokos</w:t>
      </w:r>
      <w:r>
        <w:rPr>
          <w:rStyle w:val="FootnoteReference"/>
        </w:rPr>
        <w:footnoteReference w:id="1187"/>
      </w:r>
      <w:r>
        <w:t xml:space="preserve"> </w:t>
      </w:r>
    </w:p>
    <w:p w14:paraId="1271D291" w14:textId="77777777" w:rsidR="00886339" w:rsidRDefault="00886339" w:rsidP="00886339">
      <w:pPr>
        <w:rPr>
          <w:sz w:val="24"/>
          <w:szCs w:val="24"/>
        </w:rPr>
      </w:pPr>
      <w:r w:rsidRPr="002D3314">
        <w:rPr>
          <w:sz w:val="24"/>
          <w:szCs w:val="24"/>
          <w:u w:val="single"/>
        </w:rPr>
        <w:t>Zutaten</w:t>
      </w:r>
      <w:r>
        <w:rPr>
          <w:sz w:val="24"/>
          <w:szCs w:val="24"/>
        </w:rPr>
        <w:t xml:space="preserve"> (für 1-2 Personen):</w:t>
      </w:r>
    </w:p>
    <w:p w14:paraId="33A7BBC0" w14:textId="77777777" w:rsidR="00886339" w:rsidRDefault="00886339" w:rsidP="00886339">
      <w:pPr>
        <w:rPr>
          <w:sz w:val="24"/>
          <w:szCs w:val="24"/>
        </w:rPr>
      </w:pPr>
      <w:r>
        <w:rPr>
          <w:sz w:val="24"/>
          <w:szCs w:val="24"/>
        </w:rPr>
        <w:t>Pflanzenöl</w:t>
      </w:r>
    </w:p>
    <w:p w14:paraId="44DA7BA2" w14:textId="77777777" w:rsidR="00886339" w:rsidRDefault="00886339" w:rsidP="00886339">
      <w:pPr>
        <w:rPr>
          <w:sz w:val="24"/>
          <w:szCs w:val="24"/>
        </w:rPr>
      </w:pPr>
      <w:r>
        <w:rPr>
          <w:sz w:val="24"/>
          <w:szCs w:val="24"/>
        </w:rPr>
        <w:t>½ TL Senfkörner</w:t>
      </w:r>
    </w:p>
    <w:p w14:paraId="0CC5C940" w14:textId="77777777" w:rsidR="00886339" w:rsidRDefault="00886339" w:rsidP="00886339">
      <w:pPr>
        <w:rPr>
          <w:sz w:val="24"/>
          <w:szCs w:val="24"/>
        </w:rPr>
      </w:pPr>
      <w:r>
        <w:rPr>
          <w:sz w:val="24"/>
          <w:szCs w:val="24"/>
        </w:rPr>
        <w:t>2 Knoblauchzehen</w:t>
      </w:r>
    </w:p>
    <w:p w14:paraId="1AC65619" w14:textId="77777777" w:rsidR="00886339" w:rsidRDefault="00886339" w:rsidP="00886339">
      <w:pPr>
        <w:rPr>
          <w:sz w:val="24"/>
          <w:szCs w:val="24"/>
        </w:rPr>
      </w:pPr>
      <w:r>
        <w:rPr>
          <w:sz w:val="24"/>
          <w:szCs w:val="24"/>
        </w:rPr>
        <w:t>Ein 1 cm großes Stück Ingwer</w:t>
      </w:r>
    </w:p>
    <w:p w14:paraId="45E1B940" w14:textId="77777777" w:rsidR="00886339" w:rsidRDefault="00886339" w:rsidP="00886339">
      <w:pPr>
        <w:rPr>
          <w:sz w:val="24"/>
          <w:szCs w:val="24"/>
        </w:rPr>
      </w:pPr>
      <w:r>
        <w:rPr>
          <w:sz w:val="24"/>
          <w:szCs w:val="24"/>
        </w:rPr>
        <w:t>1 frische grüne Chilischote (in Scheiben geschnitten)</w:t>
      </w:r>
    </w:p>
    <w:p w14:paraId="7F8CA09E" w14:textId="77777777" w:rsidR="00886339" w:rsidRDefault="00886339" w:rsidP="00886339">
      <w:pPr>
        <w:rPr>
          <w:sz w:val="24"/>
          <w:szCs w:val="24"/>
        </w:rPr>
      </w:pPr>
      <w:r>
        <w:rPr>
          <w:sz w:val="24"/>
          <w:szCs w:val="24"/>
        </w:rPr>
        <w:t>1 Zwiebel (gehackt)</w:t>
      </w:r>
    </w:p>
    <w:p w14:paraId="50FABB78" w14:textId="77777777" w:rsidR="00886339" w:rsidRDefault="00886339" w:rsidP="00886339">
      <w:pPr>
        <w:rPr>
          <w:sz w:val="24"/>
          <w:szCs w:val="24"/>
        </w:rPr>
      </w:pPr>
      <w:r>
        <w:rPr>
          <w:sz w:val="24"/>
          <w:szCs w:val="24"/>
        </w:rPr>
        <w:t>½ TL Kurkuma (Gelbwurz)</w:t>
      </w:r>
    </w:p>
    <w:p w14:paraId="3DF6BDFD" w14:textId="77777777" w:rsidR="00886339" w:rsidRDefault="00886339" w:rsidP="00886339">
      <w:pPr>
        <w:rPr>
          <w:sz w:val="24"/>
          <w:szCs w:val="24"/>
        </w:rPr>
      </w:pPr>
      <w:r>
        <w:rPr>
          <w:sz w:val="24"/>
          <w:szCs w:val="24"/>
        </w:rPr>
        <w:t>½ TL gemahlener Koriander</w:t>
      </w:r>
    </w:p>
    <w:p w14:paraId="3DE3731E" w14:textId="77777777" w:rsidR="00886339" w:rsidRDefault="00886339" w:rsidP="00886339">
      <w:pPr>
        <w:rPr>
          <w:sz w:val="24"/>
          <w:szCs w:val="24"/>
        </w:rPr>
      </w:pPr>
      <w:r>
        <w:rPr>
          <w:sz w:val="24"/>
          <w:szCs w:val="24"/>
        </w:rPr>
        <w:t>200 g Kartoffeln (entweder in Würfel oder 0,5 cm dicke Scheiben geschnitten)</w:t>
      </w:r>
    </w:p>
    <w:p w14:paraId="59C4286E" w14:textId="77777777" w:rsidR="00886339" w:rsidRDefault="00886339" w:rsidP="00886339">
      <w:pPr>
        <w:rPr>
          <w:sz w:val="24"/>
          <w:szCs w:val="24"/>
        </w:rPr>
      </w:pPr>
      <w:r>
        <w:rPr>
          <w:sz w:val="24"/>
          <w:szCs w:val="24"/>
        </w:rPr>
        <w:t>150 g grüne Bohnen (in 1-2 cm große Stücke geschnitten)</w:t>
      </w:r>
    </w:p>
    <w:p w14:paraId="554FD854" w14:textId="77777777" w:rsidR="00886339" w:rsidRDefault="00886339" w:rsidP="00886339">
      <w:pPr>
        <w:rPr>
          <w:sz w:val="24"/>
          <w:szCs w:val="24"/>
        </w:rPr>
      </w:pPr>
      <w:r>
        <w:rPr>
          <w:sz w:val="24"/>
          <w:szCs w:val="24"/>
        </w:rPr>
        <w:t>3 EL Kokosraspeln</w:t>
      </w:r>
    </w:p>
    <w:p w14:paraId="732AFC95" w14:textId="77777777" w:rsidR="00886339" w:rsidRDefault="00886339" w:rsidP="00886339">
      <w:pPr>
        <w:rPr>
          <w:sz w:val="24"/>
          <w:szCs w:val="24"/>
        </w:rPr>
      </w:pPr>
      <w:r>
        <w:rPr>
          <w:sz w:val="24"/>
          <w:szCs w:val="24"/>
        </w:rPr>
        <w:t>250 ml Kokosmilch</w:t>
      </w:r>
    </w:p>
    <w:p w14:paraId="5328D9D0" w14:textId="77777777" w:rsidR="00886339" w:rsidRDefault="00886339" w:rsidP="00886339">
      <w:pPr>
        <w:rPr>
          <w:sz w:val="24"/>
          <w:szCs w:val="24"/>
        </w:rPr>
      </w:pPr>
      <w:r>
        <w:rPr>
          <w:sz w:val="24"/>
          <w:szCs w:val="24"/>
        </w:rPr>
        <w:t>Salz</w:t>
      </w:r>
    </w:p>
    <w:p w14:paraId="6138D9CD" w14:textId="77777777" w:rsidR="00886339" w:rsidRDefault="00886339" w:rsidP="00886339">
      <w:pPr>
        <w:rPr>
          <w:sz w:val="24"/>
          <w:szCs w:val="24"/>
        </w:rPr>
      </w:pPr>
      <w:r>
        <w:rPr>
          <w:sz w:val="24"/>
          <w:szCs w:val="24"/>
        </w:rPr>
        <w:t>Frischer Koriander</w:t>
      </w:r>
    </w:p>
    <w:p w14:paraId="5D08741F" w14:textId="77777777" w:rsidR="00886339" w:rsidRDefault="00886339" w:rsidP="00886339">
      <w:pPr>
        <w:rPr>
          <w:sz w:val="24"/>
          <w:szCs w:val="24"/>
        </w:rPr>
      </w:pPr>
    </w:p>
    <w:p w14:paraId="285BC39F" w14:textId="77777777" w:rsidR="00886339" w:rsidRDefault="00886339" w:rsidP="00886339">
      <w:pPr>
        <w:rPr>
          <w:sz w:val="24"/>
          <w:szCs w:val="24"/>
        </w:rPr>
      </w:pPr>
      <w:r>
        <w:rPr>
          <w:sz w:val="24"/>
          <w:szCs w:val="24"/>
        </w:rPr>
        <w:t>Zubereitung:</w:t>
      </w:r>
    </w:p>
    <w:p w14:paraId="636C75FD" w14:textId="77777777" w:rsidR="00886339" w:rsidRPr="008307DA" w:rsidRDefault="00886339" w:rsidP="00B40E8C">
      <w:pPr>
        <w:pStyle w:val="ListParagraph"/>
        <w:numPr>
          <w:ilvl w:val="0"/>
          <w:numId w:val="243"/>
        </w:numPr>
        <w:spacing w:after="120"/>
        <w:ind w:left="714" w:hanging="357"/>
        <w:contextualSpacing w:val="0"/>
        <w:jc w:val="both"/>
        <w:rPr>
          <w:sz w:val="24"/>
          <w:szCs w:val="24"/>
        </w:rPr>
      </w:pPr>
      <w:r w:rsidRPr="008307DA">
        <w:rPr>
          <w:sz w:val="24"/>
          <w:szCs w:val="24"/>
        </w:rPr>
        <w:t xml:space="preserve">Senfkörner in Öl in der Pfanne erhitzen. Wenn sie zu springen anfangen, Knoblauch, Ingwer, Chili und Zwiebel dazugeben. Unter Rühren 7 Minuten lang braten, auf niedrige Hitze schalten, damit nichts anbrennt. Kurkuma und Koriander untermengen. Kartoffeln und Bohnen hinzufügen sowie Kokosraspeln. Die Kokosmilch nach und nach dazugießen, eventuell weniger als angegeben, denn das Curry sollte nicht zu flüssig werden. </w:t>
      </w:r>
    </w:p>
    <w:p w14:paraId="52F752D6" w14:textId="77777777" w:rsidR="00886339" w:rsidRPr="008307DA" w:rsidRDefault="00886339" w:rsidP="00B40E8C">
      <w:pPr>
        <w:pStyle w:val="ListParagraph"/>
        <w:numPr>
          <w:ilvl w:val="0"/>
          <w:numId w:val="243"/>
        </w:numPr>
        <w:spacing w:after="120"/>
        <w:ind w:left="714" w:hanging="357"/>
        <w:contextualSpacing w:val="0"/>
        <w:jc w:val="both"/>
        <w:rPr>
          <w:sz w:val="24"/>
          <w:szCs w:val="24"/>
        </w:rPr>
      </w:pPr>
      <w:r w:rsidRPr="008307DA">
        <w:rPr>
          <w:sz w:val="24"/>
          <w:szCs w:val="24"/>
        </w:rPr>
        <w:t xml:space="preserve">Köcheln lassen, bis Kartoffeln und Bohnen gar sind und die Kokosmilch eingedickt ist. Das sollte 20 Minuten dauern, die ihr damit verbringen könnt, aus dem Küchenfenster zu starren oder das Koriandergrün zu waschen, zu trocknen und grob zu hacken – </w:t>
      </w:r>
      <w:r>
        <w:rPr>
          <w:sz w:val="24"/>
          <w:szCs w:val="24"/>
        </w:rPr>
        <w:t>was</w:t>
      </w:r>
      <w:r w:rsidRPr="008307DA">
        <w:rPr>
          <w:sz w:val="24"/>
          <w:szCs w:val="24"/>
        </w:rPr>
        <w:t xml:space="preserve"> ich zwar langweilig finde, ich aber trotzdem immer und immer wieder mache, denn das Kochen lehrt die Einsicht, dass Langweile und Wiederholung leider zum Leben dazugehören.</w:t>
      </w:r>
    </w:p>
    <w:p w14:paraId="7531B31B" w14:textId="77777777" w:rsidR="00886339" w:rsidRDefault="00886339" w:rsidP="00886339">
      <w:pPr>
        <w:rPr>
          <w:sz w:val="24"/>
          <w:szCs w:val="24"/>
        </w:rPr>
      </w:pPr>
    </w:p>
    <w:p w14:paraId="65852F3B" w14:textId="716BB09D" w:rsidR="00790078" w:rsidRDefault="00790078" w:rsidP="00790078">
      <w:pPr>
        <w:pStyle w:val="Heading2"/>
        <w:spacing w:after="240"/>
      </w:pPr>
      <w:r>
        <w:lastRenderedPageBreak/>
        <w:t>Kartoffel-Zwiebel-Poha</w:t>
      </w:r>
      <w:r>
        <w:rPr>
          <w:rStyle w:val="FootnoteReference"/>
        </w:rPr>
        <w:footnoteReference w:id="1188"/>
      </w:r>
      <w:r>
        <w:t xml:space="preserve"> </w:t>
      </w:r>
    </w:p>
    <w:p w14:paraId="4171E697" w14:textId="77777777" w:rsidR="00790078" w:rsidRDefault="00790078" w:rsidP="00790078">
      <w:pPr>
        <w:rPr>
          <w:sz w:val="24"/>
          <w:szCs w:val="24"/>
        </w:rPr>
      </w:pPr>
      <w:r w:rsidRPr="00AD09FD">
        <w:rPr>
          <w:sz w:val="24"/>
          <w:szCs w:val="24"/>
          <w:u w:val="single"/>
        </w:rPr>
        <w:t>Zutaten</w:t>
      </w:r>
      <w:r>
        <w:rPr>
          <w:sz w:val="24"/>
          <w:szCs w:val="24"/>
        </w:rPr>
        <w:t xml:space="preserve"> (für 2 – 4 Portionen)</w:t>
      </w:r>
    </w:p>
    <w:p w14:paraId="49A81356" w14:textId="77777777" w:rsidR="00790078" w:rsidRDefault="00790078" w:rsidP="00790078">
      <w:pPr>
        <w:rPr>
          <w:sz w:val="24"/>
          <w:szCs w:val="24"/>
        </w:rPr>
      </w:pPr>
      <w:r>
        <w:rPr>
          <w:sz w:val="24"/>
          <w:szCs w:val="24"/>
        </w:rPr>
        <w:t>250 g dicke Reisflocken (Poha)</w:t>
      </w:r>
    </w:p>
    <w:p w14:paraId="4FFA93F9" w14:textId="77777777" w:rsidR="00790078" w:rsidRDefault="00790078" w:rsidP="00790078">
      <w:pPr>
        <w:rPr>
          <w:sz w:val="24"/>
          <w:szCs w:val="24"/>
        </w:rPr>
      </w:pPr>
      <w:r>
        <w:rPr>
          <w:sz w:val="24"/>
          <w:szCs w:val="24"/>
        </w:rPr>
        <w:t>3 EL ungesalzene Erdnüsse</w:t>
      </w:r>
    </w:p>
    <w:p w14:paraId="5B0B871B" w14:textId="77777777" w:rsidR="00790078" w:rsidRDefault="00790078" w:rsidP="00790078">
      <w:pPr>
        <w:rPr>
          <w:sz w:val="24"/>
          <w:szCs w:val="24"/>
        </w:rPr>
      </w:pPr>
      <w:r>
        <w:rPr>
          <w:sz w:val="24"/>
          <w:szCs w:val="24"/>
        </w:rPr>
        <w:t>2 EL Rapsöl</w:t>
      </w:r>
    </w:p>
    <w:p w14:paraId="644AF3DE" w14:textId="77777777" w:rsidR="00790078" w:rsidRDefault="00790078" w:rsidP="00790078">
      <w:pPr>
        <w:rPr>
          <w:sz w:val="24"/>
          <w:szCs w:val="24"/>
        </w:rPr>
      </w:pPr>
      <w:r>
        <w:rPr>
          <w:sz w:val="24"/>
          <w:szCs w:val="24"/>
        </w:rPr>
        <w:t>1 TL Kreuzkümmelsamen</w:t>
      </w:r>
    </w:p>
    <w:p w14:paraId="2A7A7C6B" w14:textId="77777777" w:rsidR="00790078" w:rsidRDefault="00790078" w:rsidP="00790078">
      <w:pPr>
        <w:rPr>
          <w:sz w:val="24"/>
          <w:szCs w:val="24"/>
        </w:rPr>
      </w:pPr>
      <w:r>
        <w:rPr>
          <w:sz w:val="24"/>
          <w:szCs w:val="24"/>
        </w:rPr>
        <w:t>½ TL Senfsamen</w:t>
      </w:r>
    </w:p>
    <w:p w14:paraId="3803D682" w14:textId="77777777" w:rsidR="00790078" w:rsidRDefault="00790078" w:rsidP="00790078">
      <w:pPr>
        <w:rPr>
          <w:sz w:val="24"/>
          <w:szCs w:val="24"/>
        </w:rPr>
      </w:pPr>
      <w:r>
        <w:rPr>
          <w:sz w:val="24"/>
          <w:szCs w:val="24"/>
        </w:rPr>
        <w:t>1 ½ grüne India-Jwala-Chilischote, entkernt und in dünne Scheiben geschnitten</w:t>
      </w:r>
    </w:p>
    <w:p w14:paraId="06491791" w14:textId="77777777" w:rsidR="00790078" w:rsidRDefault="00790078" w:rsidP="00790078">
      <w:pPr>
        <w:rPr>
          <w:sz w:val="24"/>
          <w:szCs w:val="24"/>
        </w:rPr>
      </w:pPr>
      <w:r>
        <w:rPr>
          <w:sz w:val="24"/>
          <w:szCs w:val="24"/>
        </w:rPr>
        <w:t>12 frische Curryblätter</w:t>
      </w:r>
    </w:p>
    <w:p w14:paraId="3D19BD17" w14:textId="77777777" w:rsidR="00790078" w:rsidRDefault="00790078" w:rsidP="00790078">
      <w:pPr>
        <w:rPr>
          <w:sz w:val="24"/>
          <w:szCs w:val="24"/>
        </w:rPr>
      </w:pPr>
      <w:r>
        <w:rPr>
          <w:sz w:val="24"/>
          <w:szCs w:val="24"/>
        </w:rPr>
        <w:t>2 mittelgroße rote Zwiebeln, halbiert und in feine Streifen geschnitten</w:t>
      </w:r>
    </w:p>
    <w:p w14:paraId="1F77E3AA" w14:textId="77777777" w:rsidR="00790078" w:rsidRDefault="00790078" w:rsidP="00790078">
      <w:pPr>
        <w:rPr>
          <w:sz w:val="24"/>
          <w:szCs w:val="24"/>
        </w:rPr>
      </w:pPr>
      <w:r>
        <w:rPr>
          <w:sz w:val="24"/>
          <w:szCs w:val="24"/>
        </w:rPr>
        <w:t>200 g mehligkochende Kartoffeln, geschält und in 1 cm große Würfel geschnitten</w:t>
      </w:r>
    </w:p>
    <w:p w14:paraId="5565AF19" w14:textId="77777777" w:rsidR="00790078" w:rsidRDefault="00790078" w:rsidP="00790078">
      <w:pPr>
        <w:rPr>
          <w:sz w:val="24"/>
          <w:szCs w:val="24"/>
        </w:rPr>
      </w:pPr>
      <w:r>
        <w:rPr>
          <w:sz w:val="24"/>
          <w:szCs w:val="24"/>
        </w:rPr>
        <w:t>Salz</w:t>
      </w:r>
    </w:p>
    <w:p w14:paraId="38FB30B8" w14:textId="77777777" w:rsidR="00790078" w:rsidRDefault="00790078" w:rsidP="00790078">
      <w:pPr>
        <w:rPr>
          <w:sz w:val="24"/>
          <w:szCs w:val="24"/>
        </w:rPr>
      </w:pPr>
      <w:r>
        <w:rPr>
          <w:sz w:val="24"/>
          <w:szCs w:val="24"/>
        </w:rPr>
        <w:t>2 EL Zitronensaft</w:t>
      </w:r>
    </w:p>
    <w:p w14:paraId="1788C622" w14:textId="77777777" w:rsidR="00790078" w:rsidRDefault="00790078" w:rsidP="00790078">
      <w:pPr>
        <w:rPr>
          <w:sz w:val="24"/>
          <w:szCs w:val="24"/>
        </w:rPr>
      </w:pPr>
      <w:r>
        <w:rPr>
          <w:sz w:val="24"/>
          <w:szCs w:val="24"/>
        </w:rPr>
        <w:t>2 EL getrocknete oder frische Kokosraspel</w:t>
      </w:r>
    </w:p>
    <w:p w14:paraId="7525BE2C" w14:textId="77777777" w:rsidR="00790078" w:rsidRDefault="00790078" w:rsidP="00790078">
      <w:pPr>
        <w:rPr>
          <w:sz w:val="24"/>
          <w:szCs w:val="24"/>
        </w:rPr>
      </w:pPr>
    </w:p>
    <w:p w14:paraId="43FD8430" w14:textId="77777777" w:rsidR="00790078" w:rsidRDefault="00790078" w:rsidP="00790078">
      <w:pPr>
        <w:rPr>
          <w:sz w:val="24"/>
          <w:szCs w:val="24"/>
        </w:rPr>
      </w:pPr>
      <w:r>
        <w:rPr>
          <w:sz w:val="24"/>
          <w:szCs w:val="24"/>
        </w:rPr>
        <w:t>Zubereitung:</w:t>
      </w:r>
    </w:p>
    <w:p w14:paraId="6FC4F5FC" w14:textId="77777777" w:rsidR="00790078" w:rsidRPr="00EF5B41" w:rsidRDefault="00790078" w:rsidP="00B40E8C">
      <w:pPr>
        <w:pStyle w:val="ListParagraph"/>
        <w:numPr>
          <w:ilvl w:val="0"/>
          <w:numId w:val="1379"/>
        </w:numPr>
        <w:spacing w:after="120"/>
        <w:ind w:left="714" w:hanging="357"/>
        <w:contextualSpacing w:val="0"/>
        <w:jc w:val="both"/>
        <w:rPr>
          <w:sz w:val="24"/>
          <w:szCs w:val="24"/>
        </w:rPr>
      </w:pPr>
      <w:r w:rsidRPr="00EF5B41">
        <w:rPr>
          <w:sz w:val="24"/>
          <w:szCs w:val="24"/>
        </w:rPr>
        <w:t>Die Reisflocken in ein Sieb geben und 1 Minute unter fließendem kaltem Wasser waschen. Die Flocken vorsichtig mit der Hand bewege, damit alle nass werden.</w:t>
      </w:r>
    </w:p>
    <w:p w14:paraId="721DA880" w14:textId="77777777" w:rsidR="00790078" w:rsidRPr="00EF5B41" w:rsidRDefault="00790078" w:rsidP="00B40E8C">
      <w:pPr>
        <w:pStyle w:val="ListParagraph"/>
        <w:numPr>
          <w:ilvl w:val="0"/>
          <w:numId w:val="1379"/>
        </w:numPr>
        <w:spacing w:after="120"/>
        <w:ind w:left="714" w:hanging="357"/>
        <w:contextualSpacing w:val="0"/>
        <w:jc w:val="both"/>
        <w:rPr>
          <w:sz w:val="24"/>
          <w:szCs w:val="24"/>
        </w:rPr>
      </w:pPr>
      <w:r w:rsidRPr="00EF5B41">
        <w:rPr>
          <w:sz w:val="24"/>
          <w:szCs w:val="24"/>
        </w:rPr>
        <w:t>Eine große Pfanne erhitzen und Kreuzkümmel- und Senfsamen, Chilis und Curryblätter hineingeben. Sobald die Blätter knistern, die Zwiebeln hinzufügen. Bei mittlerer Hitze 6 Minuten glasig anschwitzen, dann die Kartoffelwürfel dazugeben.</w:t>
      </w:r>
    </w:p>
    <w:p w14:paraId="76D61C53" w14:textId="77777777" w:rsidR="00790078" w:rsidRPr="00EF5B41" w:rsidRDefault="00790078" w:rsidP="00B40E8C">
      <w:pPr>
        <w:pStyle w:val="ListParagraph"/>
        <w:numPr>
          <w:ilvl w:val="0"/>
          <w:numId w:val="1379"/>
        </w:numPr>
        <w:spacing w:after="120"/>
        <w:ind w:left="714" w:hanging="357"/>
        <w:contextualSpacing w:val="0"/>
        <w:jc w:val="both"/>
        <w:rPr>
          <w:sz w:val="24"/>
          <w:szCs w:val="24"/>
        </w:rPr>
      </w:pPr>
      <w:r w:rsidRPr="00EF5B41">
        <w:rPr>
          <w:sz w:val="24"/>
          <w:szCs w:val="24"/>
        </w:rPr>
        <w:t>Die Kartoffeln unter Rühren 1 Minute anbraten, dann 4 EL Wasser hinzugießen, abdecken und 4 Minuten dünsten. Danach noch etwas mehr Wasser zugeben, damit die Kartoffeln ansetzen, und weitere 4 Minuten dünsten, bis die Kartoffeln gar sind.</w:t>
      </w:r>
    </w:p>
    <w:p w14:paraId="0F0996AA" w14:textId="77777777" w:rsidR="00790078" w:rsidRPr="00EF5B41" w:rsidRDefault="00790078" w:rsidP="00B40E8C">
      <w:pPr>
        <w:pStyle w:val="ListParagraph"/>
        <w:numPr>
          <w:ilvl w:val="0"/>
          <w:numId w:val="1379"/>
        </w:numPr>
        <w:spacing w:after="120"/>
        <w:ind w:left="714" w:hanging="357"/>
        <w:contextualSpacing w:val="0"/>
        <w:jc w:val="both"/>
        <w:rPr>
          <w:sz w:val="24"/>
          <w:szCs w:val="24"/>
        </w:rPr>
      </w:pPr>
      <w:r w:rsidRPr="00EF5B41">
        <w:rPr>
          <w:sz w:val="24"/>
          <w:szCs w:val="24"/>
        </w:rPr>
        <w:t>Die Reisflocken zusammen mit Kurkuma, Salz, Zitronensaft, Kokosraspeln und 2 weiteren EL Wasser in die Pfanne geben. Umrühren, die Temperatur auf schwache Hitze reduzieren, die Pfanne abdecken und alles 10 Minuten köcheln lassen, bis die Poha gar sind.</w:t>
      </w:r>
    </w:p>
    <w:p w14:paraId="01A9AE02" w14:textId="7DE5AAA1" w:rsidR="00790078" w:rsidRDefault="00790078" w:rsidP="00790078">
      <w:pPr>
        <w:rPr>
          <w:rFonts w:asciiTheme="majorHAnsi" w:eastAsiaTheme="majorEastAsia" w:hAnsiTheme="majorHAnsi" w:cstheme="majorBidi"/>
          <w:color w:val="2F5496" w:themeColor="accent1" w:themeShade="BF"/>
          <w:sz w:val="26"/>
          <w:szCs w:val="26"/>
        </w:rPr>
      </w:pPr>
      <w:r w:rsidRPr="00EF5B41">
        <w:rPr>
          <w:sz w:val="24"/>
          <w:szCs w:val="24"/>
        </w:rPr>
        <w:t>Mit Salz und Zitronensaft abschmecken und mit heißem Ingwer-Chai servieren.</w:t>
      </w:r>
      <w:r>
        <w:br w:type="page"/>
      </w:r>
    </w:p>
    <w:p w14:paraId="7800354B" w14:textId="77777777" w:rsidR="00D350C4" w:rsidRDefault="00D350C4" w:rsidP="00D350C4">
      <w:pPr>
        <w:pStyle w:val="Heading2"/>
        <w:spacing w:after="240"/>
      </w:pPr>
      <w:r>
        <w:lastRenderedPageBreak/>
        <w:t>Kartoffel-Curry aus dem Punjab – Punjabi dum aloo</w:t>
      </w:r>
      <w:r>
        <w:rPr>
          <w:rStyle w:val="FootnoteReference"/>
        </w:rPr>
        <w:footnoteReference w:id="1189"/>
      </w:r>
      <w:r>
        <w:t xml:space="preserve"> </w:t>
      </w:r>
    </w:p>
    <w:p w14:paraId="3B09784E" w14:textId="77777777" w:rsidR="00D350C4" w:rsidRDefault="00D350C4" w:rsidP="00D350C4">
      <w:pPr>
        <w:rPr>
          <w:sz w:val="24"/>
          <w:szCs w:val="24"/>
        </w:rPr>
      </w:pPr>
      <w:r w:rsidRPr="00C342B7">
        <w:rPr>
          <w:sz w:val="24"/>
          <w:szCs w:val="24"/>
          <w:u w:val="single"/>
        </w:rPr>
        <w:t>Zutaten</w:t>
      </w:r>
      <w:r>
        <w:rPr>
          <w:sz w:val="24"/>
          <w:szCs w:val="24"/>
        </w:rPr>
        <w:t xml:space="preserve"> (für 4 Portionen)</w:t>
      </w:r>
    </w:p>
    <w:p w14:paraId="75591E20" w14:textId="77777777" w:rsidR="00D350C4" w:rsidRDefault="00D350C4" w:rsidP="00D350C4">
      <w:pPr>
        <w:rPr>
          <w:sz w:val="24"/>
          <w:szCs w:val="24"/>
        </w:rPr>
      </w:pPr>
      <w:r>
        <w:rPr>
          <w:sz w:val="24"/>
          <w:szCs w:val="24"/>
        </w:rPr>
        <w:t>80 g ungesalzene Cashewkerne</w:t>
      </w:r>
    </w:p>
    <w:p w14:paraId="76E5B100" w14:textId="77777777" w:rsidR="00D350C4" w:rsidRDefault="00D350C4" w:rsidP="00D350C4">
      <w:pPr>
        <w:rPr>
          <w:sz w:val="24"/>
          <w:szCs w:val="24"/>
        </w:rPr>
      </w:pPr>
      <w:r>
        <w:rPr>
          <w:sz w:val="24"/>
          <w:szCs w:val="24"/>
        </w:rPr>
        <w:t>1 TL Fenchelsamen</w:t>
      </w:r>
    </w:p>
    <w:p w14:paraId="64C4451C" w14:textId="77777777" w:rsidR="00D350C4" w:rsidRDefault="00D350C4" w:rsidP="00D350C4">
      <w:pPr>
        <w:rPr>
          <w:sz w:val="24"/>
          <w:szCs w:val="24"/>
        </w:rPr>
      </w:pPr>
      <w:r>
        <w:rPr>
          <w:sz w:val="24"/>
          <w:szCs w:val="24"/>
        </w:rPr>
        <w:t>1 kg neue Kartoffeln</w:t>
      </w:r>
    </w:p>
    <w:p w14:paraId="589C239A" w14:textId="77777777" w:rsidR="00D350C4" w:rsidRDefault="00D350C4" w:rsidP="00D350C4">
      <w:pPr>
        <w:rPr>
          <w:sz w:val="24"/>
          <w:szCs w:val="24"/>
        </w:rPr>
      </w:pPr>
      <w:r>
        <w:rPr>
          <w:sz w:val="24"/>
          <w:szCs w:val="24"/>
        </w:rPr>
        <w:t>4 EL Rapsöl</w:t>
      </w:r>
    </w:p>
    <w:p w14:paraId="790EC261" w14:textId="77777777" w:rsidR="00D350C4" w:rsidRDefault="00D350C4" w:rsidP="00D350C4">
      <w:pPr>
        <w:rPr>
          <w:sz w:val="24"/>
          <w:szCs w:val="24"/>
        </w:rPr>
      </w:pPr>
      <w:r>
        <w:rPr>
          <w:sz w:val="24"/>
          <w:szCs w:val="24"/>
        </w:rPr>
        <w:t>1 große Gemüsezwiebel, in Streifen geschnitten</w:t>
      </w:r>
    </w:p>
    <w:p w14:paraId="4643F19C" w14:textId="77777777" w:rsidR="00D350C4" w:rsidRDefault="00D350C4" w:rsidP="00D350C4">
      <w:pPr>
        <w:rPr>
          <w:sz w:val="24"/>
          <w:szCs w:val="24"/>
        </w:rPr>
      </w:pPr>
      <w:r>
        <w:rPr>
          <w:sz w:val="24"/>
          <w:szCs w:val="24"/>
        </w:rPr>
        <w:t>4 Knoblauchzehen, zerdrückt</w:t>
      </w:r>
    </w:p>
    <w:p w14:paraId="3798B694" w14:textId="77777777" w:rsidR="00D350C4" w:rsidRDefault="00D350C4" w:rsidP="00D350C4">
      <w:pPr>
        <w:rPr>
          <w:sz w:val="24"/>
          <w:szCs w:val="24"/>
        </w:rPr>
      </w:pPr>
      <w:r>
        <w:rPr>
          <w:sz w:val="24"/>
          <w:szCs w:val="24"/>
        </w:rPr>
        <w:t>1 Stück Ingwer (3 cm), geschält und gerieben</w:t>
      </w:r>
    </w:p>
    <w:p w14:paraId="78A11B7C" w14:textId="77777777" w:rsidR="00D350C4" w:rsidRDefault="00D350C4" w:rsidP="00D350C4">
      <w:pPr>
        <w:rPr>
          <w:sz w:val="24"/>
          <w:szCs w:val="24"/>
        </w:rPr>
      </w:pPr>
      <w:r>
        <w:rPr>
          <w:sz w:val="24"/>
          <w:szCs w:val="24"/>
        </w:rPr>
        <w:t>1 Dose Tomaten</w:t>
      </w:r>
    </w:p>
    <w:p w14:paraId="57A86E70" w14:textId="77777777" w:rsidR="00D350C4" w:rsidRDefault="00D350C4" w:rsidP="00D350C4">
      <w:pPr>
        <w:rPr>
          <w:sz w:val="24"/>
          <w:szCs w:val="24"/>
        </w:rPr>
      </w:pPr>
      <w:r>
        <w:rPr>
          <w:sz w:val="24"/>
          <w:szCs w:val="24"/>
        </w:rPr>
        <w:t>1 TL Garam masala</w:t>
      </w:r>
    </w:p>
    <w:p w14:paraId="73A1AB68" w14:textId="77777777" w:rsidR="00D350C4" w:rsidRDefault="00D350C4" w:rsidP="00D350C4">
      <w:pPr>
        <w:rPr>
          <w:sz w:val="24"/>
          <w:szCs w:val="24"/>
        </w:rPr>
      </w:pPr>
      <w:r>
        <w:rPr>
          <w:sz w:val="24"/>
          <w:szCs w:val="24"/>
        </w:rPr>
        <w:t>1 TL Cayennepfeffer</w:t>
      </w:r>
    </w:p>
    <w:p w14:paraId="1C39A421" w14:textId="77777777" w:rsidR="00D350C4" w:rsidRDefault="00D350C4" w:rsidP="00D350C4">
      <w:pPr>
        <w:rPr>
          <w:sz w:val="24"/>
          <w:szCs w:val="24"/>
        </w:rPr>
      </w:pPr>
      <w:r>
        <w:rPr>
          <w:sz w:val="24"/>
          <w:szCs w:val="24"/>
        </w:rPr>
        <w:t>1 TL Salz</w:t>
      </w:r>
    </w:p>
    <w:p w14:paraId="6A5A3677" w14:textId="77777777" w:rsidR="00D350C4" w:rsidRDefault="00D350C4" w:rsidP="00D350C4">
      <w:pPr>
        <w:rPr>
          <w:sz w:val="24"/>
          <w:szCs w:val="24"/>
        </w:rPr>
      </w:pPr>
    </w:p>
    <w:p w14:paraId="21E86114" w14:textId="77777777" w:rsidR="00D350C4" w:rsidRDefault="00D350C4" w:rsidP="00D350C4">
      <w:pPr>
        <w:rPr>
          <w:sz w:val="24"/>
          <w:szCs w:val="24"/>
        </w:rPr>
      </w:pPr>
      <w:r>
        <w:rPr>
          <w:sz w:val="24"/>
          <w:szCs w:val="24"/>
        </w:rPr>
        <w:t>Zubereitung:</w:t>
      </w:r>
    </w:p>
    <w:p w14:paraId="6AE0FAAE" w14:textId="77777777" w:rsidR="00D350C4" w:rsidRPr="005C0EE1" w:rsidRDefault="00D350C4" w:rsidP="00B40E8C">
      <w:pPr>
        <w:pStyle w:val="ListParagraph"/>
        <w:numPr>
          <w:ilvl w:val="0"/>
          <w:numId w:val="1336"/>
        </w:numPr>
        <w:spacing w:after="120"/>
        <w:ind w:left="714" w:hanging="357"/>
        <w:contextualSpacing w:val="0"/>
        <w:jc w:val="both"/>
        <w:rPr>
          <w:sz w:val="24"/>
          <w:szCs w:val="24"/>
        </w:rPr>
      </w:pPr>
      <w:r w:rsidRPr="005C0EE1">
        <w:rPr>
          <w:sz w:val="24"/>
          <w:szCs w:val="24"/>
        </w:rPr>
        <w:t>Die Cashewkerne 10 Minuten in 100 ml kochendem Wasser einweichen. Währenddessen die Fenchelsamen im Mörser so fein wie möglich zerstoßen.</w:t>
      </w:r>
    </w:p>
    <w:p w14:paraId="53FDCAD0" w14:textId="77777777" w:rsidR="00D350C4" w:rsidRPr="00C342B7" w:rsidRDefault="00D350C4" w:rsidP="00B40E8C">
      <w:pPr>
        <w:pStyle w:val="ListParagraph"/>
        <w:numPr>
          <w:ilvl w:val="0"/>
          <w:numId w:val="1336"/>
        </w:numPr>
        <w:spacing w:after="120"/>
        <w:ind w:left="714" w:hanging="357"/>
        <w:contextualSpacing w:val="0"/>
        <w:jc w:val="both"/>
        <w:rPr>
          <w:sz w:val="24"/>
          <w:szCs w:val="24"/>
        </w:rPr>
      </w:pPr>
      <w:r w:rsidRPr="00C342B7">
        <w:rPr>
          <w:sz w:val="24"/>
          <w:szCs w:val="24"/>
        </w:rPr>
        <w:t>Die Kartoffeln waschen. Die kleinesten ganz lassen, größere halbieren oder vierteln, damit alle Stücke die gleiche Größe haben. In einer Pfanne 2 EL Öl erhitzen und die Kartoffeln unter gelegentlichem Wenden 8 Minuten darin braten bis sie leicht bräunen. Auf einen Teller geben.</w:t>
      </w:r>
      <w:r>
        <w:rPr>
          <w:sz w:val="24"/>
          <w:szCs w:val="24"/>
        </w:rPr>
        <w:t xml:space="preserve"> </w:t>
      </w:r>
      <w:r w:rsidRPr="00C342B7">
        <w:rPr>
          <w:sz w:val="24"/>
          <w:szCs w:val="24"/>
        </w:rPr>
        <w:t>Die Cashewkerne mit dem Wasser zu einer feinen Paste pürieren.</w:t>
      </w:r>
    </w:p>
    <w:p w14:paraId="4A5A7317" w14:textId="77777777" w:rsidR="00D350C4" w:rsidRPr="005C0EE1" w:rsidRDefault="00D350C4" w:rsidP="00B40E8C">
      <w:pPr>
        <w:pStyle w:val="ListParagraph"/>
        <w:numPr>
          <w:ilvl w:val="0"/>
          <w:numId w:val="1336"/>
        </w:numPr>
        <w:spacing w:after="120"/>
        <w:ind w:left="714" w:hanging="357"/>
        <w:contextualSpacing w:val="0"/>
        <w:jc w:val="both"/>
        <w:rPr>
          <w:sz w:val="24"/>
          <w:szCs w:val="24"/>
        </w:rPr>
      </w:pPr>
      <w:r w:rsidRPr="005C0EE1">
        <w:rPr>
          <w:sz w:val="24"/>
          <w:szCs w:val="24"/>
        </w:rPr>
        <w:t>In der Pfanne die restlichen 2 EL Öl erhitzen und die Zwiebeln bei mittlerer Hitze 10 Minuten anschwitzen, bis sie goldgelb und weich sind. Knoblauch und Ingwer hinzugeben und weitere 2 Minuten braten, dann die Tomaten unterrühren. Etwa 5 – 8 Minuten kochen lassen, bis die Sauce andickt. Fenchelsamen, Garam masala, Cayennepfeffer und Salz dazugeben, verrühren und die Cashewpaste untermischen. Einige Minuten köcheln lassen, danach etwa 300 ml Wasser hinzugießen und durchrühren.</w:t>
      </w:r>
    </w:p>
    <w:p w14:paraId="0AFE17EB" w14:textId="77777777" w:rsidR="00D350C4" w:rsidRPr="005C0EE1" w:rsidRDefault="00D350C4" w:rsidP="00B40E8C">
      <w:pPr>
        <w:pStyle w:val="ListParagraph"/>
        <w:numPr>
          <w:ilvl w:val="0"/>
          <w:numId w:val="1336"/>
        </w:numPr>
        <w:spacing w:after="120"/>
        <w:ind w:left="714" w:hanging="357"/>
        <w:contextualSpacing w:val="0"/>
        <w:jc w:val="both"/>
        <w:rPr>
          <w:sz w:val="24"/>
          <w:szCs w:val="24"/>
        </w:rPr>
      </w:pPr>
      <w:r w:rsidRPr="005C0EE1">
        <w:rPr>
          <w:sz w:val="24"/>
          <w:szCs w:val="24"/>
        </w:rPr>
        <w:t>Die Kartoffeln wieder in die Pfanne geben, abdecken und bei schwacher Hitze weitere 10 – 15 Minuten köcheln lassen, bis sie gar sind.</w:t>
      </w:r>
    </w:p>
    <w:p w14:paraId="111BF12E" w14:textId="346BFB39" w:rsidR="00D350C4" w:rsidRDefault="00D350C4" w:rsidP="0075711E">
      <w:pPr>
        <w:ind w:left="708" w:hanging="708"/>
        <w:rPr>
          <w:rFonts w:asciiTheme="majorHAnsi" w:eastAsiaTheme="majorEastAsia" w:hAnsiTheme="majorHAnsi" w:cstheme="majorBidi"/>
          <w:color w:val="2F5496" w:themeColor="accent1" w:themeShade="BF"/>
          <w:sz w:val="26"/>
          <w:szCs w:val="26"/>
        </w:rPr>
      </w:pPr>
      <w:r>
        <w:rPr>
          <w:sz w:val="24"/>
          <w:szCs w:val="24"/>
        </w:rPr>
        <w:t xml:space="preserve">Info: </w:t>
      </w:r>
      <w:r>
        <w:rPr>
          <w:sz w:val="24"/>
          <w:szCs w:val="24"/>
        </w:rPr>
        <w:tab/>
        <w:t>Mit Reis, Moong Dal oder Pickles servieren. Übrigens, jeder indische Bundesstaat hat sein eigenes Kartoffel-Curry.</w:t>
      </w:r>
      <w:r>
        <w:rPr>
          <w:sz w:val="24"/>
          <w:szCs w:val="24"/>
        </w:rPr>
        <w:br w:type="page"/>
      </w:r>
    </w:p>
    <w:p w14:paraId="19FD1B5B" w14:textId="77777777" w:rsidR="00663A2F" w:rsidRDefault="00663A2F" w:rsidP="00663A2F">
      <w:pPr>
        <w:pStyle w:val="Heading2"/>
        <w:spacing w:after="240"/>
      </w:pPr>
      <w:r>
        <w:lastRenderedPageBreak/>
        <w:t>Kartoffelcurry</w:t>
      </w:r>
      <w:r>
        <w:rPr>
          <w:rStyle w:val="FootnoteReference"/>
        </w:rPr>
        <w:footnoteReference w:id="1190"/>
      </w:r>
      <w:r>
        <w:t xml:space="preserve"> </w:t>
      </w:r>
    </w:p>
    <w:p w14:paraId="1E0F2B88" w14:textId="77777777" w:rsidR="00663A2F" w:rsidRDefault="00663A2F" w:rsidP="00663A2F">
      <w:pPr>
        <w:rPr>
          <w:sz w:val="24"/>
          <w:szCs w:val="24"/>
        </w:rPr>
      </w:pPr>
      <w:r w:rsidRPr="006E0E1F">
        <w:rPr>
          <w:sz w:val="24"/>
          <w:szCs w:val="24"/>
          <w:u w:val="single"/>
        </w:rPr>
        <w:t>Zutaten</w:t>
      </w:r>
      <w:r>
        <w:rPr>
          <w:sz w:val="24"/>
          <w:szCs w:val="24"/>
        </w:rPr>
        <w:t xml:space="preserve"> (für 4 Personen als Beilage)</w:t>
      </w:r>
    </w:p>
    <w:p w14:paraId="4705C018" w14:textId="77777777" w:rsidR="00663A2F" w:rsidRDefault="00663A2F" w:rsidP="00663A2F">
      <w:pPr>
        <w:rPr>
          <w:sz w:val="24"/>
          <w:szCs w:val="24"/>
        </w:rPr>
      </w:pPr>
      <w:r>
        <w:rPr>
          <w:sz w:val="24"/>
          <w:szCs w:val="24"/>
        </w:rPr>
        <w:t>80 g ungesalzene Cashewkerne</w:t>
      </w:r>
    </w:p>
    <w:p w14:paraId="42A741B2" w14:textId="77777777" w:rsidR="00663A2F" w:rsidRDefault="00663A2F" w:rsidP="00663A2F">
      <w:pPr>
        <w:rPr>
          <w:sz w:val="24"/>
          <w:szCs w:val="24"/>
        </w:rPr>
      </w:pPr>
      <w:r>
        <w:rPr>
          <w:sz w:val="24"/>
          <w:szCs w:val="24"/>
        </w:rPr>
        <w:t>1 TL Fenchelsamen</w:t>
      </w:r>
    </w:p>
    <w:p w14:paraId="25900F80" w14:textId="77777777" w:rsidR="00663A2F" w:rsidRDefault="00663A2F" w:rsidP="00663A2F">
      <w:pPr>
        <w:rPr>
          <w:sz w:val="24"/>
          <w:szCs w:val="24"/>
        </w:rPr>
      </w:pPr>
      <w:r>
        <w:rPr>
          <w:sz w:val="24"/>
          <w:szCs w:val="24"/>
        </w:rPr>
        <w:t>1 kg neue Kartoffeln</w:t>
      </w:r>
    </w:p>
    <w:p w14:paraId="22AF6011" w14:textId="77777777" w:rsidR="00663A2F" w:rsidRDefault="00663A2F" w:rsidP="00663A2F">
      <w:pPr>
        <w:rPr>
          <w:sz w:val="24"/>
          <w:szCs w:val="24"/>
        </w:rPr>
      </w:pPr>
      <w:r>
        <w:rPr>
          <w:sz w:val="24"/>
          <w:szCs w:val="24"/>
        </w:rPr>
        <w:t>4 EL Rapsöl</w:t>
      </w:r>
    </w:p>
    <w:p w14:paraId="3D05395A" w14:textId="77777777" w:rsidR="00663A2F" w:rsidRDefault="00663A2F" w:rsidP="00663A2F">
      <w:pPr>
        <w:rPr>
          <w:sz w:val="24"/>
          <w:szCs w:val="24"/>
        </w:rPr>
      </w:pPr>
      <w:r>
        <w:rPr>
          <w:sz w:val="24"/>
          <w:szCs w:val="24"/>
        </w:rPr>
        <w:t>1 große Gemüsezwiebel, in Streifen geschnitten</w:t>
      </w:r>
    </w:p>
    <w:p w14:paraId="0C760EFC" w14:textId="77777777" w:rsidR="00663A2F" w:rsidRDefault="00663A2F" w:rsidP="00663A2F">
      <w:pPr>
        <w:rPr>
          <w:sz w:val="24"/>
          <w:szCs w:val="24"/>
        </w:rPr>
      </w:pPr>
      <w:r>
        <w:rPr>
          <w:sz w:val="24"/>
          <w:szCs w:val="24"/>
        </w:rPr>
        <w:t>4 Knoblauchzehen, zerdrückt</w:t>
      </w:r>
    </w:p>
    <w:p w14:paraId="2829927F" w14:textId="77777777" w:rsidR="00663A2F" w:rsidRDefault="00663A2F" w:rsidP="00663A2F">
      <w:pPr>
        <w:rPr>
          <w:sz w:val="24"/>
          <w:szCs w:val="24"/>
        </w:rPr>
      </w:pPr>
      <w:r>
        <w:rPr>
          <w:sz w:val="24"/>
          <w:szCs w:val="24"/>
        </w:rPr>
        <w:t>1 Stück Ingwer (3 cm), geschält und gerieben</w:t>
      </w:r>
    </w:p>
    <w:p w14:paraId="5DE5C769" w14:textId="77777777" w:rsidR="00663A2F" w:rsidRDefault="00663A2F" w:rsidP="00663A2F">
      <w:pPr>
        <w:rPr>
          <w:sz w:val="24"/>
          <w:szCs w:val="24"/>
        </w:rPr>
      </w:pPr>
      <w:r>
        <w:rPr>
          <w:sz w:val="24"/>
          <w:szCs w:val="24"/>
        </w:rPr>
        <w:t>1 Dose Eiertomaten (400 g)</w:t>
      </w:r>
    </w:p>
    <w:p w14:paraId="531FE69A" w14:textId="77777777" w:rsidR="00663A2F" w:rsidRDefault="00663A2F" w:rsidP="00663A2F">
      <w:pPr>
        <w:rPr>
          <w:sz w:val="24"/>
          <w:szCs w:val="24"/>
        </w:rPr>
      </w:pPr>
      <w:r>
        <w:rPr>
          <w:sz w:val="24"/>
          <w:szCs w:val="24"/>
        </w:rPr>
        <w:t>1 TL Garam Masala</w:t>
      </w:r>
    </w:p>
    <w:p w14:paraId="09DE8B86" w14:textId="77777777" w:rsidR="00663A2F" w:rsidRDefault="00663A2F" w:rsidP="00663A2F">
      <w:pPr>
        <w:rPr>
          <w:sz w:val="24"/>
          <w:szCs w:val="24"/>
        </w:rPr>
      </w:pPr>
      <w:r>
        <w:rPr>
          <w:sz w:val="24"/>
          <w:szCs w:val="24"/>
        </w:rPr>
        <w:t>1 TL Cayennepfeffer</w:t>
      </w:r>
    </w:p>
    <w:p w14:paraId="399B4489" w14:textId="77777777" w:rsidR="00663A2F" w:rsidRDefault="00663A2F" w:rsidP="00663A2F">
      <w:pPr>
        <w:rPr>
          <w:sz w:val="24"/>
          <w:szCs w:val="24"/>
        </w:rPr>
      </w:pPr>
      <w:r>
        <w:rPr>
          <w:sz w:val="24"/>
          <w:szCs w:val="24"/>
        </w:rPr>
        <w:t>1 TL Salz</w:t>
      </w:r>
    </w:p>
    <w:p w14:paraId="14A0FFBC" w14:textId="77777777" w:rsidR="00663A2F" w:rsidRDefault="00663A2F" w:rsidP="00663A2F">
      <w:pPr>
        <w:rPr>
          <w:sz w:val="24"/>
          <w:szCs w:val="24"/>
        </w:rPr>
      </w:pPr>
    </w:p>
    <w:p w14:paraId="7F7F791A" w14:textId="77777777" w:rsidR="00663A2F" w:rsidRPr="0019055F" w:rsidRDefault="00663A2F" w:rsidP="00B40E8C">
      <w:pPr>
        <w:pStyle w:val="ListParagraph"/>
        <w:numPr>
          <w:ilvl w:val="0"/>
          <w:numId w:val="326"/>
        </w:numPr>
        <w:spacing w:after="120"/>
        <w:ind w:left="714" w:hanging="357"/>
        <w:contextualSpacing w:val="0"/>
        <w:jc w:val="both"/>
        <w:rPr>
          <w:sz w:val="24"/>
          <w:szCs w:val="24"/>
        </w:rPr>
      </w:pPr>
      <w:r w:rsidRPr="0019055F">
        <w:rPr>
          <w:sz w:val="24"/>
          <w:szCs w:val="24"/>
        </w:rPr>
        <w:t>Die Cashewkerne 10 Minuten in 100 ml Wasser einweichen. Währenddessen die Fenchelsamen im Mörser so fein als möglich zerstoßen.</w:t>
      </w:r>
    </w:p>
    <w:p w14:paraId="5855E849" w14:textId="77777777" w:rsidR="00663A2F" w:rsidRPr="0019055F" w:rsidRDefault="00663A2F" w:rsidP="00B40E8C">
      <w:pPr>
        <w:pStyle w:val="ListParagraph"/>
        <w:numPr>
          <w:ilvl w:val="0"/>
          <w:numId w:val="326"/>
        </w:numPr>
        <w:spacing w:after="120"/>
        <w:ind w:left="714" w:hanging="357"/>
        <w:contextualSpacing w:val="0"/>
        <w:jc w:val="both"/>
        <w:rPr>
          <w:sz w:val="24"/>
          <w:szCs w:val="24"/>
        </w:rPr>
      </w:pPr>
      <w:r w:rsidRPr="0019055F">
        <w:rPr>
          <w:sz w:val="24"/>
          <w:szCs w:val="24"/>
        </w:rPr>
        <w:t>Die Kartoffeln waschen. Die kleinsten ganz lassen, größere halbieren oder vierteln, damit alle Stücke die gleiche Größe haben. In einer Pfanne 2 EL Öl erhitzen und die Kartoffeln unter gelegentlichem Wenden 8 Minuten darin braten, bis sie leicht bräunen. Auf einen Teller geben.</w:t>
      </w:r>
    </w:p>
    <w:p w14:paraId="72BD0C83" w14:textId="77777777" w:rsidR="00663A2F" w:rsidRPr="0019055F" w:rsidRDefault="00663A2F" w:rsidP="00B40E8C">
      <w:pPr>
        <w:pStyle w:val="ListParagraph"/>
        <w:numPr>
          <w:ilvl w:val="0"/>
          <w:numId w:val="326"/>
        </w:numPr>
        <w:spacing w:after="120"/>
        <w:ind w:left="714" w:hanging="357"/>
        <w:contextualSpacing w:val="0"/>
        <w:jc w:val="both"/>
        <w:rPr>
          <w:sz w:val="24"/>
          <w:szCs w:val="24"/>
        </w:rPr>
      </w:pPr>
      <w:r w:rsidRPr="0019055F">
        <w:rPr>
          <w:sz w:val="24"/>
          <w:szCs w:val="24"/>
        </w:rPr>
        <w:t>Die Cashewkerne mit dem Wasser zu einer feinen Paste pürieren.</w:t>
      </w:r>
    </w:p>
    <w:p w14:paraId="5995EF2E" w14:textId="77777777" w:rsidR="00663A2F" w:rsidRPr="0019055F" w:rsidRDefault="00663A2F" w:rsidP="00B40E8C">
      <w:pPr>
        <w:pStyle w:val="ListParagraph"/>
        <w:numPr>
          <w:ilvl w:val="0"/>
          <w:numId w:val="326"/>
        </w:numPr>
        <w:spacing w:after="120"/>
        <w:ind w:left="714" w:hanging="357"/>
        <w:contextualSpacing w:val="0"/>
        <w:jc w:val="both"/>
        <w:rPr>
          <w:sz w:val="24"/>
          <w:szCs w:val="24"/>
        </w:rPr>
      </w:pPr>
      <w:r w:rsidRPr="0019055F">
        <w:rPr>
          <w:sz w:val="24"/>
          <w:szCs w:val="24"/>
        </w:rPr>
        <w:t>In der Pfanne die restlichen 2 EL Öl erhitzen du die Zwiebeln bei mittlerer Hitze 10 Minuten anschwitzen, bis sie goldgelb und weich sind. Knoblauch und Ingwer hinzugeben und weitere 2 Minuten braten, dann die Tomaten unterrühren. Etwa 5-8 Minuten kochen lassen, bis die Sauce eindickt. Fenchelsamen, Garam Masala, Cayennepfeffer und Salz dazugeben, verrühren und die Cashewpaste untermischen. Einige Minuten köcheln lassen, danach etwa 300 ml Wasser hinzugießen und durchrühren.</w:t>
      </w:r>
    </w:p>
    <w:p w14:paraId="68059FA2" w14:textId="77777777" w:rsidR="00663A2F" w:rsidRPr="0019055F" w:rsidRDefault="00663A2F" w:rsidP="00B40E8C">
      <w:pPr>
        <w:pStyle w:val="ListParagraph"/>
        <w:numPr>
          <w:ilvl w:val="0"/>
          <w:numId w:val="326"/>
        </w:numPr>
        <w:spacing w:after="120"/>
        <w:ind w:left="714" w:hanging="357"/>
        <w:contextualSpacing w:val="0"/>
        <w:jc w:val="both"/>
        <w:rPr>
          <w:sz w:val="24"/>
          <w:szCs w:val="24"/>
        </w:rPr>
      </w:pPr>
      <w:r w:rsidRPr="0019055F">
        <w:rPr>
          <w:sz w:val="24"/>
          <w:szCs w:val="24"/>
        </w:rPr>
        <w:t xml:space="preserve">Die Kartoffeln wieder in die Pfanne geben, abdecken und bei schwacher Hitze weitere 10-15 Minuten köcheln lassen, bis sie gar sind. </w:t>
      </w:r>
    </w:p>
    <w:p w14:paraId="3ACA0795" w14:textId="77777777" w:rsidR="00663A2F" w:rsidRPr="0019055F" w:rsidRDefault="00663A2F" w:rsidP="00B40E8C">
      <w:pPr>
        <w:pStyle w:val="ListParagraph"/>
        <w:numPr>
          <w:ilvl w:val="0"/>
          <w:numId w:val="326"/>
        </w:numPr>
        <w:spacing w:after="120"/>
        <w:ind w:left="714" w:hanging="357"/>
        <w:contextualSpacing w:val="0"/>
        <w:jc w:val="both"/>
        <w:rPr>
          <w:sz w:val="24"/>
          <w:szCs w:val="24"/>
        </w:rPr>
      </w:pPr>
      <w:r w:rsidRPr="0019055F">
        <w:rPr>
          <w:sz w:val="24"/>
          <w:szCs w:val="24"/>
        </w:rPr>
        <w:t>Mit Reis, Moong Dhal oder Pickles servieren</w:t>
      </w:r>
    </w:p>
    <w:p w14:paraId="7391B106" w14:textId="77777777" w:rsidR="00663A2F" w:rsidRDefault="00663A2F" w:rsidP="00663A2F">
      <w:pPr>
        <w:rPr>
          <w:sz w:val="24"/>
          <w:szCs w:val="24"/>
        </w:rPr>
      </w:pPr>
      <w:r>
        <w:rPr>
          <w:sz w:val="24"/>
          <w:szCs w:val="24"/>
        </w:rPr>
        <w:br w:type="page"/>
      </w:r>
    </w:p>
    <w:p w14:paraId="060F4250" w14:textId="4C4AAB33" w:rsidR="00B95D65" w:rsidRDefault="00B95D65" w:rsidP="00B95D65">
      <w:pPr>
        <w:pStyle w:val="Heading2"/>
        <w:spacing w:after="240"/>
      </w:pPr>
      <w:r>
        <w:lastRenderedPageBreak/>
        <w:t>Gefüllte Kartoffeln</w:t>
      </w:r>
    </w:p>
    <w:p w14:paraId="126FB1A9" w14:textId="77777777" w:rsidR="00B95D65" w:rsidRPr="009A7CC4" w:rsidRDefault="00B95D65" w:rsidP="00B95D65">
      <w:pPr>
        <w:rPr>
          <w:sz w:val="24"/>
          <w:szCs w:val="24"/>
          <w:u w:val="single"/>
        </w:rPr>
      </w:pPr>
      <w:r w:rsidRPr="009A7CC4">
        <w:rPr>
          <w:sz w:val="24"/>
          <w:szCs w:val="24"/>
          <w:u w:val="single"/>
        </w:rPr>
        <w:t>Zutaten:</w:t>
      </w:r>
    </w:p>
    <w:p w14:paraId="61FF5584" w14:textId="77777777" w:rsidR="00B95D65" w:rsidRDefault="00B95D65" w:rsidP="00B95D65">
      <w:pPr>
        <w:rPr>
          <w:sz w:val="24"/>
          <w:szCs w:val="24"/>
        </w:rPr>
      </w:pPr>
      <w:r>
        <w:rPr>
          <w:sz w:val="24"/>
          <w:szCs w:val="24"/>
        </w:rPr>
        <w:t>250 g Champignons</w:t>
      </w:r>
    </w:p>
    <w:p w14:paraId="1B80A0D7" w14:textId="77777777" w:rsidR="00B95D65" w:rsidRDefault="00B95D65" w:rsidP="00B95D65">
      <w:pPr>
        <w:rPr>
          <w:sz w:val="24"/>
          <w:szCs w:val="24"/>
        </w:rPr>
      </w:pPr>
      <w:r>
        <w:rPr>
          <w:sz w:val="24"/>
          <w:szCs w:val="24"/>
        </w:rPr>
        <w:t>½ l Gemüsebrühe</w:t>
      </w:r>
    </w:p>
    <w:p w14:paraId="30A7238F" w14:textId="77777777" w:rsidR="00B95D65" w:rsidRDefault="00B95D65" w:rsidP="00B95D65">
      <w:pPr>
        <w:rPr>
          <w:sz w:val="24"/>
          <w:szCs w:val="24"/>
        </w:rPr>
      </w:pPr>
      <w:r>
        <w:rPr>
          <w:sz w:val="24"/>
          <w:szCs w:val="24"/>
        </w:rPr>
        <w:t>1 EL Mehl</w:t>
      </w:r>
    </w:p>
    <w:p w14:paraId="170BFB6B" w14:textId="77777777" w:rsidR="00B95D65" w:rsidRDefault="00B95D65" w:rsidP="00B95D65">
      <w:pPr>
        <w:rPr>
          <w:sz w:val="24"/>
          <w:szCs w:val="24"/>
        </w:rPr>
      </w:pPr>
      <w:r>
        <w:rPr>
          <w:sz w:val="24"/>
          <w:szCs w:val="24"/>
        </w:rPr>
        <w:t>1 Ei</w:t>
      </w:r>
    </w:p>
    <w:p w14:paraId="41B902E0" w14:textId="77777777" w:rsidR="00B95D65" w:rsidRDefault="00B95D65" w:rsidP="00B95D65">
      <w:pPr>
        <w:rPr>
          <w:sz w:val="24"/>
          <w:szCs w:val="24"/>
        </w:rPr>
      </w:pPr>
      <w:r>
        <w:rPr>
          <w:sz w:val="24"/>
          <w:szCs w:val="24"/>
        </w:rPr>
        <w:t>½ l saure Sahne</w:t>
      </w:r>
    </w:p>
    <w:p w14:paraId="71B01E65" w14:textId="77777777" w:rsidR="00B95D65" w:rsidRDefault="00B95D65" w:rsidP="00B95D65">
      <w:pPr>
        <w:rPr>
          <w:sz w:val="24"/>
          <w:szCs w:val="24"/>
        </w:rPr>
      </w:pPr>
      <w:r>
        <w:rPr>
          <w:sz w:val="24"/>
          <w:szCs w:val="24"/>
        </w:rPr>
        <w:t>2 EL Semmelbrösel</w:t>
      </w:r>
    </w:p>
    <w:p w14:paraId="0C8AEC6D" w14:textId="77777777" w:rsidR="00B95D65" w:rsidRDefault="00B95D65" w:rsidP="00B95D65">
      <w:pPr>
        <w:rPr>
          <w:sz w:val="24"/>
          <w:szCs w:val="24"/>
        </w:rPr>
      </w:pPr>
      <w:r>
        <w:rPr>
          <w:sz w:val="24"/>
          <w:szCs w:val="24"/>
        </w:rPr>
        <w:t>8 mehlig kochende Kartoffeln (1 kg)</w:t>
      </w:r>
    </w:p>
    <w:p w14:paraId="489CBC15" w14:textId="77777777" w:rsidR="00B95D65" w:rsidRDefault="00B95D65" w:rsidP="00B95D65">
      <w:pPr>
        <w:rPr>
          <w:sz w:val="24"/>
          <w:szCs w:val="24"/>
        </w:rPr>
      </w:pPr>
      <w:r>
        <w:rPr>
          <w:sz w:val="24"/>
          <w:szCs w:val="24"/>
        </w:rPr>
        <w:t>1 EL gehackte Petersilie</w:t>
      </w:r>
    </w:p>
    <w:p w14:paraId="3FE84B18" w14:textId="77777777" w:rsidR="00B95D65" w:rsidRDefault="00B95D65" w:rsidP="00B95D65">
      <w:pPr>
        <w:rPr>
          <w:sz w:val="24"/>
          <w:szCs w:val="24"/>
        </w:rPr>
      </w:pPr>
      <w:r>
        <w:rPr>
          <w:sz w:val="24"/>
          <w:szCs w:val="24"/>
        </w:rPr>
        <w:t>1 große Gemüsezwiebel</w:t>
      </w:r>
    </w:p>
    <w:p w14:paraId="4D95ACE9" w14:textId="77777777" w:rsidR="00B95D65" w:rsidRDefault="00B95D65" w:rsidP="00B95D65">
      <w:pPr>
        <w:rPr>
          <w:sz w:val="24"/>
          <w:szCs w:val="24"/>
        </w:rPr>
      </w:pPr>
      <w:r>
        <w:rPr>
          <w:sz w:val="24"/>
          <w:szCs w:val="24"/>
        </w:rPr>
        <w:t>Salz, Pfeffer</w:t>
      </w:r>
    </w:p>
    <w:p w14:paraId="021754A5" w14:textId="77777777" w:rsidR="00B95D65" w:rsidRDefault="00B95D65" w:rsidP="00B95D65">
      <w:pPr>
        <w:rPr>
          <w:sz w:val="24"/>
          <w:szCs w:val="24"/>
        </w:rPr>
      </w:pPr>
    </w:p>
    <w:p w14:paraId="5416E3EE" w14:textId="77777777" w:rsidR="00B95D65" w:rsidRDefault="00B95D65" w:rsidP="00B95D65">
      <w:pPr>
        <w:rPr>
          <w:sz w:val="24"/>
          <w:szCs w:val="24"/>
        </w:rPr>
      </w:pPr>
      <w:r>
        <w:rPr>
          <w:sz w:val="24"/>
          <w:szCs w:val="24"/>
        </w:rPr>
        <w:t>Zubereitung:</w:t>
      </w:r>
    </w:p>
    <w:p w14:paraId="0D32FED4" w14:textId="77777777" w:rsidR="00B95D65" w:rsidRPr="00033CC1" w:rsidRDefault="00B95D65" w:rsidP="00B40E8C">
      <w:pPr>
        <w:pStyle w:val="ListParagraph"/>
        <w:numPr>
          <w:ilvl w:val="0"/>
          <w:numId w:val="1272"/>
        </w:numPr>
        <w:spacing w:after="120"/>
        <w:ind w:left="714" w:hanging="357"/>
        <w:contextualSpacing w:val="0"/>
        <w:jc w:val="both"/>
        <w:rPr>
          <w:sz w:val="24"/>
          <w:szCs w:val="24"/>
        </w:rPr>
      </w:pPr>
      <w:r w:rsidRPr="00033CC1">
        <w:rPr>
          <w:sz w:val="24"/>
          <w:szCs w:val="24"/>
        </w:rPr>
        <w:t>Champignons putzen, waschen und fein hacken. Zwiebeln klein würfeln und in 1 EL heißem Öl glasig braten. Champignons und Petersilie untermischen und zugedeckt 5 Minuten dünsten.</w:t>
      </w:r>
    </w:p>
    <w:p w14:paraId="7866BB91" w14:textId="77777777" w:rsidR="00B95D65" w:rsidRPr="00033CC1" w:rsidRDefault="00B95D65" w:rsidP="00B40E8C">
      <w:pPr>
        <w:pStyle w:val="ListParagraph"/>
        <w:numPr>
          <w:ilvl w:val="0"/>
          <w:numId w:val="1272"/>
        </w:numPr>
        <w:spacing w:after="120"/>
        <w:ind w:left="714" w:hanging="357"/>
        <w:contextualSpacing w:val="0"/>
        <w:jc w:val="both"/>
        <w:rPr>
          <w:sz w:val="24"/>
          <w:szCs w:val="24"/>
        </w:rPr>
      </w:pPr>
      <w:r w:rsidRPr="00033CC1">
        <w:rPr>
          <w:sz w:val="24"/>
          <w:szCs w:val="24"/>
        </w:rPr>
        <w:t xml:space="preserve">Gemüse vom Herd nehmen und mit Salz und Pfeffer abschmecken. Etwas abkühlen lassen. Ei und so viel Semmelbrösel untermischen, dass eine geschmeidige Masse entsteht. </w:t>
      </w:r>
    </w:p>
    <w:p w14:paraId="18369E7E" w14:textId="77777777" w:rsidR="00B95D65" w:rsidRPr="00033CC1" w:rsidRDefault="00B95D65" w:rsidP="00B40E8C">
      <w:pPr>
        <w:pStyle w:val="ListParagraph"/>
        <w:numPr>
          <w:ilvl w:val="0"/>
          <w:numId w:val="1272"/>
        </w:numPr>
        <w:spacing w:after="120"/>
        <w:ind w:left="714" w:hanging="357"/>
        <w:contextualSpacing w:val="0"/>
        <w:jc w:val="both"/>
        <w:rPr>
          <w:sz w:val="24"/>
          <w:szCs w:val="24"/>
        </w:rPr>
      </w:pPr>
      <w:r w:rsidRPr="00033CC1">
        <w:rPr>
          <w:sz w:val="24"/>
          <w:szCs w:val="24"/>
        </w:rPr>
        <w:t xml:space="preserve">Kartoffeln dünn schälen, waschen, abtrocknen und das obere Drittel längs als Deckel abschneiden. Die unteren Teile der Kartoffel aushöhlen und die Füllung hineingeben. Deckel wieder aufsetzen, mit Garn zubinden und Kartoffel von allen Seiten mit dem restlichen heißen Öl braun anbraten. </w:t>
      </w:r>
    </w:p>
    <w:p w14:paraId="026B0226" w14:textId="77777777" w:rsidR="00B95D65" w:rsidRDefault="00B95D65" w:rsidP="00B40E8C">
      <w:pPr>
        <w:pStyle w:val="ListParagraph"/>
        <w:numPr>
          <w:ilvl w:val="0"/>
          <w:numId w:val="1272"/>
        </w:numPr>
        <w:spacing w:after="120"/>
        <w:ind w:left="714" w:hanging="357"/>
        <w:contextualSpacing w:val="0"/>
        <w:jc w:val="both"/>
        <w:rPr>
          <w:sz w:val="24"/>
          <w:szCs w:val="24"/>
        </w:rPr>
      </w:pPr>
      <w:r w:rsidRPr="00033CC1">
        <w:rPr>
          <w:sz w:val="24"/>
          <w:szCs w:val="24"/>
        </w:rPr>
        <w:t>Gemüsebrühe erhitzen, zur Kartoffel gießen u</w:t>
      </w:r>
      <w:r>
        <w:rPr>
          <w:sz w:val="24"/>
          <w:szCs w:val="24"/>
        </w:rPr>
        <w:t>nd</w:t>
      </w:r>
      <w:r w:rsidRPr="00033CC1">
        <w:rPr>
          <w:sz w:val="24"/>
          <w:szCs w:val="24"/>
        </w:rPr>
        <w:t xml:space="preserve"> diese zugedeckt bei schwacher Hitze ca. 35 Minuten schmoren lassen. Kartoffeln aus dem Kochsud heben und warm stellen. </w:t>
      </w:r>
    </w:p>
    <w:p w14:paraId="6C15A456" w14:textId="08005EDB" w:rsidR="0075711E" w:rsidRPr="00033CC1" w:rsidRDefault="0075711E" w:rsidP="00B40E8C">
      <w:pPr>
        <w:pStyle w:val="ListParagraph"/>
        <w:numPr>
          <w:ilvl w:val="0"/>
          <w:numId w:val="1272"/>
        </w:numPr>
        <w:spacing w:after="120"/>
        <w:ind w:left="714" w:hanging="357"/>
        <w:contextualSpacing w:val="0"/>
        <w:jc w:val="both"/>
        <w:rPr>
          <w:sz w:val="24"/>
          <w:szCs w:val="24"/>
        </w:rPr>
      </w:pPr>
      <w:r>
        <w:rPr>
          <w:sz w:val="24"/>
          <w:szCs w:val="24"/>
        </w:rPr>
        <w:t xml:space="preserve">Gemüsebrühe </w:t>
      </w:r>
      <w:r w:rsidRPr="00033CC1">
        <w:rPr>
          <w:sz w:val="24"/>
          <w:szCs w:val="24"/>
        </w:rPr>
        <w:t>mit kalt angerührtem Mehl binden und einige Minuten unter Rühren kochen lassen. Saure Sahne unterziehen und die Sauce mit Salz und Pfeffer abschmecken.</w:t>
      </w:r>
    </w:p>
    <w:p w14:paraId="3C619148" w14:textId="1143AD5C" w:rsidR="00B95D65" w:rsidRDefault="00B95D65" w:rsidP="00B95D65">
      <w:pPr>
        <w:rPr>
          <w:rFonts w:asciiTheme="majorHAnsi" w:eastAsiaTheme="majorEastAsia" w:hAnsiTheme="majorHAnsi" w:cstheme="majorBidi"/>
          <w:color w:val="2F5496" w:themeColor="accent1" w:themeShade="BF"/>
          <w:sz w:val="26"/>
          <w:szCs w:val="26"/>
        </w:rPr>
      </w:pPr>
      <w:r>
        <w:br w:type="page"/>
      </w:r>
    </w:p>
    <w:p w14:paraId="48DDA9F7" w14:textId="60D38EBE" w:rsidR="00DB5024" w:rsidRDefault="00DB5024" w:rsidP="00DB5024">
      <w:pPr>
        <w:pStyle w:val="Heading2"/>
        <w:spacing w:after="240"/>
      </w:pPr>
      <w:r>
        <w:lastRenderedPageBreak/>
        <w:t>Kartoffel – Carpaccio</w:t>
      </w:r>
    </w:p>
    <w:p w14:paraId="7ACE55AC" w14:textId="77777777" w:rsidR="00DB5024" w:rsidRDefault="00DB5024" w:rsidP="00DB5024">
      <w:pPr>
        <w:rPr>
          <w:sz w:val="24"/>
          <w:szCs w:val="24"/>
        </w:rPr>
      </w:pPr>
      <w:r w:rsidRPr="001F6F45">
        <w:rPr>
          <w:sz w:val="24"/>
          <w:szCs w:val="24"/>
          <w:u w:val="single"/>
        </w:rPr>
        <w:t>Zutaten</w:t>
      </w:r>
      <w:r>
        <w:rPr>
          <w:sz w:val="24"/>
          <w:szCs w:val="24"/>
        </w:rPr>
        <w:t xml:space="preserve"> (für 1 Portion)</w:t>
      </w:r>
    </w:p>
    <w:p w14:paraId="58B9ABBB" w14:textId="77777777" w:rsidR="00DB5024" w:rsidRDefault="00DB5024" w:rsidP="00DB5024">
      <w:pPr>
        <w:rPr>
          <w:sz w:val="24"/>
          <w:szCs w:val="24"/>
        </w:rPr>
      </w:pPr>
      <w:r>
        <w:rPr>
          <w:sz w:val="24"/>
          <w:szCs w:val="24"/>
        </w:rPr>
        <w:t>1 mittelgroße Kartoffel (festkochend)</w:t>
      </w:r>
    </w:p>
    <w:p w14:paraId="65FE15B3" w14:textId="77777777" w:rsidR="00DB5024" w:rsidRDefault="00DB5024" w:rsidP="00DB5024">
      <w:pPr>
        <w:rPr>
          <w:sz w:val="24"/>
          <w:szCs w:val="24"/>
        </w:rPr>
      </w:pPr>
      <w:r>
        <w:rPr>
          <w:sz w:val="24"/>
          <w:szCs w:val="24"/>
        </w:rPr>
        <w:t>20 g flüssige Butter</w:t>
      </w:r>
    </w:p>
    <w:p w14:paraId="5F935C07" w14:textId="77777777" w:rsidR="00DB5024" w:rsidRDefault="00DB5024" w:rsidP="00DB5024">
      <w:pPr>
        <w:rPr>
          <w:sz w:val="24"/>
          <w:szCs w:val="24"/>
        </w:rPr>
      </w:pPr>
      <w:r>
        <w:rPr>
          <w:sz w:val="24"/>
          <w:szCs w:val="24"/>
        </w:rPr>
        <w:t>10 g frisch geriebener Parmesan</w:t>
      </w:r>
    </w:p>
    <w:p w14:paraId="333E56E1" w14:textId="77777777" w:rsidR="00DB5024" w:rsidRDefault="00DB5024" w:rsidP="00DB5024">
      <w:pPr>
        <w:rPr>
          <w:sz w:val="24"/>
          <w:szCs w:val="24"/>
        </w:rPr>
      </w:pPr>
    </w:p>
    <w:p w14:paraId="7997C383" w14:textId="77777777" w:rsidR="00DB5024" w:rsidRDefault="00DB5024" w:rsidP="00DB5024">
      <w:pPr>
        <w:rPr>
          <w:sz w:val="24"/>
          <w:szCs w:val="24"/>
        </w:rPr>
      </w:pPr>
      <w:r>
        <w:rPr>
          <w:sz w:val="24"/>
          <w:szCs w:val="24"/>
        </w:rPr>
        <w:t>Zubereitung:</w:t>
      </w:r>
    </w:p>
    <w:p w14:paraId="4E346742" w14:textId="77777777" w:rsidR="00DB5024" w:rsidRPr="00033CC1" w:rsidRDefault="00DB5024" w:rsidP="00B40E8C">
      <w:pPr>
        <w:pStyle w:val="ListParagraph"/>
        <w:numPr>
          <w:ilvl w:val="0"/>
          <w:numId w:val="1255"/>
        </w:numPr>
        <w:spacing w:after="120"/>
        <w:ind w:left="714" w:hanging="357"/>
        <w:contextualSpacing w:val="0"/>
        <w:jc w:val="both"/>
        <w:rPr>
          <w:sz w:val="24"/>
          <w:szCs w:val="24"/>
        </w:rPr>
      </w:pPr>
      <w:r w:rsidRPr="00033CC1">
        <w:rPr>
          <w:sz w:val="24"/>
          <w:szCs w:val="24"/>
        </w:rPr>
        <w:t>Die Kartoffel in ganz</w:t>
      </w:r>
      <w:r>
        <w:rPr>
          <w:sz w:val="24"/>
          <w:szCs w:val="24"/>
        </w:rPr>
        <w:t xml:space="preserve"> </w:t>
      </w:r>
      <w:r w:rsidRPr="00033CC1">
        <w:rPr>
          <w:sz w:val="24"/>
          <w:szCs w:val="24"/>
        </w:rPr>
        <w:t>dünne Scheiben schneiden. Die Scheiben in kochendem Salzwasser kurz blanchieren und dann auf einem Tuch trocknen lassen. Teller mit Butter besteichen. Die Kartoffelscheiben fächerartig darauf anordnen und mit Pfeffer und Salz würzen. Eventuell restliche Butter darauf träufeln. Parmesan verteilen, im Ofen kurz grolle.</w:t>
      </w:r>
    </w:p>
    <w:p w14:paraId="4B6A33C1" w14:textId="314C0CF5" w:rsidR="00DB5024" w:rsidRPr="00033CC1" w:rsidRDefault="0031397A" w:rsidP="00B40E8C">
      <w:pPr>
        <w:pStyle w:val="ListParagraph"/>
        <w:numPr>
          <w:ilvl w:val="0"/>
          <w:numId w:val="1255"/>
        </w:numPr>
        <w:spacing w:after="120"/>
        <w:ind w:left="714" w:hanging="357"/>
        <w:contextualSpacing w:val="0"/>
        <w:jc w:val="both"/>
        <w:rPr>
          <w:sz w:val="24"/>
          <w:szCs w:val="24"/>
        </w:rPr>
      </w:pPr>
      <w:r>
        <w:rPr>
          <w:sz w:val="24"/>
          <w:szCs w:val="24"/>
        </w:rPr>
        <w:t>V</w:t>
      </w:r>
      <w:r w:rsidR="00DB5024" w:rsidRPr="00033CC1">
        <w:rPr>
          <w:sz w:val="24"/>
          <w:szCs w:val="24"/>
        </w:rPr>
        <w:t xml:space="preserve">iel Käse – wenig Kartoffel </w:t>
      </w:r>
      <w:r w:rsidR="00DB5024" w:rsidRPr="00033CC1">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00DB5024" w:rsidRPr="00033CC1">
        <w:rPr>
          <w:sz w:val="24"/>
          <w:szCs w:val="24"/>
        </w:rPr>
        <w:br w:type="page"/>
      </w:r>
    </w:p>
    <w:p w14:paraId="36CFA729" w14:textId="77777777" w:rsidR="00DB6A78" w:rsidRDefault="00DB6A78" w:rsidP="00DB6A78">
      <w:pPr>
        <w:pStyle w:val="Heading2"/>
        <w:spacing w:after="240"/>
      </w:pPr>
      <w:r>
        <w:lastRenderedPageBreak/>
        <w:t>Gruyère-Kartoffeln</w:t>
      </w:r>
    </w:p>
    <w:p w14:paraId="574CB1AD" w14:textId="77777777" w:rsidR="00DB6A78" w:rsidRDefault="00DB6A78" w:rsidP="00DB6A78">
      <w:pPr>
        <w:jc w:val="both"/>
        <w:rPr>
          <w:sz w:val="24"/>
          <w:szCs w:val="24"/>
        </w:rPr>
      </w:pPr>
      <w:r>
        <w:rPr>
          <w:sz w:val="24"/>
          <w:szCs w:val="24"/>
        </w:rPr>
        <w:t>750 g feste Kartoffeln (ca. 12 Stück)</w:t>
      </w:r>
    </w:p>
    <w:p w14:paraId="34491543" w14:textId="77777777" w:rsidR="00DB6A78" w:rsidRDefault="00DB6A78" w:rsidP="00DB6A78">
      <w:pPr>
        <w:jc w:val="both"/>
        <w:rPr>
          <w:sz w:val="24"/>
          <w:szCs w:val="24"/>
        </w:rPr>
      </w:pPr>
      <w:r>
        <w:rPr>
          <w:sz w:val="24"/>
          <w:szCs w:val="24"/>
        </w:rPr>
        <w:t>200 g Gruyère</w:t>
      </w:r>
    </w:p>
    <w:p w14:paraId="72C175E4" w14:textId="77777777" w:rsidR="00DB6A78" w:rsidRDefault="00DB6A78" w:rsidP="00DB6A78">
      <w:pPr>
        <w:jc w:val="both"/>
        <w:rPr>
          <w:sz w:val="24"/>
          <w:szCs w:val="24"/>
        </w:rPr>
      </w:pPr>
      <w:r>
        <w:rPr>
          <w:sz w:val="24"/>
          <w:szCs w:val="24"/>
        </w:rPr>
        <w:t>80 g Doppelrahmfrischkäse</w:t>
      </w:r>
    </w:p>
    <w:p w14:paraId="02D4A1C5" w14:textId="77777777" w:rsidR="00DB6A78" w:rsidRDefault="00DB6A78" w:rsidP="00DB6A78">
      <w:pPr>
        <w:jc w:val="both"/>
        <w:rPr>
          <w:sz w:val="24"/>
          <w:szCs w:val="24"/>
        </w:rPr>
      </w:pPr>
      <w:r>
        <w:rPr>
          <w:sz w:val="24"/>
          <w:szCs w:val="24"/>
        </w:rPr>
        <w:t>100 ml Milch</w:t>
      </w:r>
    </w:p>
    <w:p w14:paraId="324EB272" w14:textId="77777777" w:rsidR="00DB6A78" w:rsidRDefault="00DB6A78" w:rsidP="00DB6A78">
      <w:pPr>
        <w:ind w:left="360"/>
        <w:jc w:val="both"/>
        <w:rPr>
          <w:sz w:val="24"/>
          <w:szCs w:val="24"/>
        </w:rPr>
      </w:pPr>
    </w:p>
    <w:p w14:paraId="10209BE2" w14:textId="77777777" w:rsidR="00DB6A78" w:rsidRDefault="00DB6A78" w:rsidP="00DB6A78">
      <w:pPr>
        <w:jc w:val="both"/>
        <w:rPr>
          <w:sz w:val="24"/>
          <w:szCs w:val="24"/>
        </w:rPr>
      </w:pPr>
      <w:r>
        <w:rPr>
          <w:sz w:val="24"/>
          <w:szCs w:val="24"/>
        </w:rPr>
        <w:t>Zubereitung:</w:t>
      </w:r>
    </w:p>
    <w:p w14:paraId="4E08D6C3" w14:textId="77777777" w:rsidR="00DB6A78" w:rsidRDefault="00DB6A78" w:rsidP="00B40E8C">
      <w:pPr>
        <w:pStyle w:val="ListParagraph"/>
        <w:numPr>
          <w:ilvl w:val="0"/>
          <w:numId w:val="1624"/>
        </w:numPr>
        <w:spacing w:after="120"/>
        <w:ind w:left="714" w:hanging="357"/>
        <w:contextualSpacing w:val="0"/>
        <w:jc w:val="both"/>
        <w:rPr>
          <w:sz w:val="24"/>
          <w:szCs w:val="24"/>
        </w:rPr>
      </w:pPr>
      <w:r w:rsidRPr="003E27B2">
        <w:rPr>
          <w:sz w:val="24"/>
          <w:szCs w:val="24"/>
        </w:rPr>
        <w:t>Kartoffeln kochen und heiß pellen. Die Kartoffeln in dünne Scheiben schneiden und fächerartig in eine gebutterte Form legen.</w:t>
      </w:r>
    </w:p>
    <w:p w14:paraId="4423D061" w14:textId="77777777" w:rsidR="00DB6A78" w:rsidRPr="003E27B2" w:rsidRDefault="00DB6A78" w:rsidP="00B40E8C">
      <w:pPr>
        <w:pStyle w:val="ListParagraph"/>
        <w:numPr>
          <w:ilvl w:val="0"/>
          <w:numId w:val="1624"/>
        </w:numPr>
        <w:spacing w:after="120"/>
        <w:ind w:left="714" w:hanging="357"/>
        <w:contextualSpacing w:val="0"/>
        <w:jc w:val="both"/>
        <w:rPr>
          <w:sz w:val="24"/>
          <w:szCs w:val="24"/>
        </w:rPr>
      </w:pPr>
      <w:r w:rsidRPr="003E27B2">
        <w:rPr>
          <w:sz w:val="24"/>
          <w:szCs w:val="24"/>
        </w:rPr>
        <w:t>Käse reiben und mit Frischkäse und Milch verrühren und über die Kartoffeln verteilen. Im vorgeheizten Ofen (220 – 250 Grad) 15 Minuten backen.</w:t>
      </w:r>
    </w:p>
    <w:p w14:paraId="4FF9A22E" w14:textId="25BC33EE" w:rsidR="00DB6A78" w:rsidRDefault="00DB6A78" w:rsidP="00DB6A78">
      <w:pPr>
        <w:rPr>
          <w:rFonts w:asciiTheme="majorHAnsi" w:eastAsiaTheme="majorEastAsia" w:hAnsiTheme="majorHAnsi" w:cstheme="majorBidi"/>
          <w:color w:val="2F5496" w:themeColor="accent1" w:themeShade="BF"/>
          <w:sz w:val="26"/>
          <w:szCs w:val="26"/>
        </w:rPr>
      </w:pPr>
      <w:r>
        <w:rPr>
          <w:sz w:val="24"/>
          <w:szCs w:val="24"/>
        </w:rPr>
        <w:br w:type="page"/>
      </w:r>
    </w:p>
    <w:p w14:paraId="23504C0F" w14:textId="77777777" w:rsidR="005C481C" w:rsidRDefault="005C481C" w:rsidP="005C481C">
      <w:pPr>
        <w:pStyle w:val="Heading2"/>
        <w:spacing w:after="240"/>
      </w:pPr>
      <w:r>
        <w:lastRenderedPageBreak/>
        <w:t>Kartoffel-Pilz-Auflauf</w:t>
      </w:r>
      <w:r>
        <w:rPr>
          <w:rStyle w:val="FootnoteReference"/>
        </w:rPr>
        <w:footnoteReference w:id="1191"/>
      </w:r>
      <w:r>
        <w:t xml:space="preserve"> </w:t>
      </w:r>
    </w:p>
    <w:p w14:paraId="5A82AA6C" w14:textId="77777777" w:rsidR="005C481C" w:rsidRDefault="005C481C" w:rsidP="005C481C">
      <w:pPr>
        <w:rPr>
          <w:sz w:val="24"/>
          <w:szCs w:val="24"/>
        </w:rPr>
      </w:pPr>
      <w:r w:rsidRPr="005941FB">
        <w:rPr>
          <w:sz w:val="24"/>
          <w:szCs w:val="24"/>
          <w:u w:val="single"/>
        </w:rPr>
        <w:t>Zutaten</w:t>
      </w:r>
      <w:r>
        <w:rPr>
          <w:sz w:val="24"/>
          <w:szCs w:val="24"/>
        </w:rPr>
        <w:t xml:space="preserve"> (für 4 Portionen)</w:t>
      </w:r>
    </w:p>
    <w:p w14:paraId="61D0DC4E" w14:textId="77777777" w:rsidR="005C481C" w:rsidRDefault="005C481C" w:rsidP="005C481C">
      <w:pPr>
        <w:rPr>
          <w:sz w:val="24"/>
          <w:szCs w:val="24"/>
        </w:rPr>
      </w:pPr>
      <w:r>
        <w:rPr>
          <w:sz w:val="24"/>
          <w:szCs w:val="24"/>
        </w:rPr>
        <w:t>800 g Kartoffeln (Sorte vorwiegend festkochend)</w:t>
      </w:r>
    </w:p>
    <w:p w14:paraId="24A08BD5" w14:textId="77777777" w:rsidR="005C481C" w:rsidRDefault="005C481C" w:rsidP="005C481C">
      <w:pPr>
        <w:rPr>
          <w:sz w:val="24"/>
          <w:szCs w:val="24"/>
        </w:rPr>
      </w:pPr>
      <w:r>
        <w:rPr>
          <w:sz w:val="24"/>
          <w:szCs w:val="24"/>
        </w:rPr>
        <w:t>500 g frische, große Champignons</w:t>
      </w:r>
    </w:p>
    <w:p w14:paraId="3E2128A5" w14:textId="77777777" w:rsidR="005C481C" w:rsidRDefault="005C481C" w:rsidP="005C481C">
      <w:pPr>
        <w:rPr>
          <w:sz w:val="24"/>
          <w:szCs w:val="24"/>
        </w:rPr>
      </w:pPr>
      <w:r>
        <w:rPr>
          <w:sz w:val="24"/>
          <w:szCs w:val="24"/>
        </w:rPr>
        <w:t>1 Zitrone (Saft)</w:t>
      </w:r>
    </w:p>
    <w:p w14:paraId="1921199C" w14:textId="77777777" w:rsidR="005C481C" w:rsidRDefault="005C481C" w:rsidP="005C481C">
      <w:pPr>
        <w:rPr>
          <w:sz w:val="24"/>
          <w:szCs w:val="24"/>
        </w:rPr>
      </w:pPr>
      <w:r>
        <w:rPr>
          <w:sz w:val="24"/>
          <w:szCs w:val="24"/>
        </w:rPr>
        <w:t>1 Bund glatte Petersilie</w:t>
      </w:r>
    </w:p>
    <w:p w14:paraId="25E03D15" w14:textId="77777777" w:rsidR="005C481C" w:rsidRDefault="005C481C" w:rsidP="005C481C">
      <w:pPr>
        <w:rPr>
          <w:sz w:val="24"/>
          <w:szCs w:val="24"/>
        </w:rPr>
      </w:pPr>
      <w:r>
        <w:rPr>
          <w:sz w:val="24"/>
          <w:szCs w:val="24"/>
        </w:rPr>
        <w:t>50 g frisch geriebener Pecorino (oder Parmesan)</w:t>
      </w:r>
    </w:p>
    <w:p w14:paraId="26940614" w14:textId="77777777" w:rsidR="005C481C" w:rsidRDefault="005C481C" w:rsidP="005C481C">
      <w:pPr>
        <w:rPr>
          <w:sz w:val="24"/>
          <w:szCs w:val="24"/>
        </w:rPr>
      </w:pPr>
      <w:r>
        <w:rPr>
          <w:sz w:val="24"/>
          <w:szCs w:val="24"/>
        </w:rPr>
        <w:t>50 g Semmelbrösel (am besten frisch geriebene, grobe Weißbrotbrösel)</w:t>
      </w:r>
    </w:p>
    <w:p w14:paraId="17B9F0A1" w14:textId="77777777" w:rsidR="005C481C" w:rsidRDefault="005C481C" w:rsidP="005C481C">
      <w:pPr>
        <w:rPr>
          <w:sz w:val="24"/>
          <w:szCs w:val="24"/>
        </w:rPr>
      </w:pPr>
      <w:r>
        <w:rPr>
          <w:sz w:val="24"/>
          <w:szCs w:val="24"/>
        </w:rPr>
        <w:t>6-8 EL Olivenöl</w:t>
      </w:r>
    </w:p>
    <w:p w14:paraId="53510F47" w14:textId="77777777" w:rsidR="005C481C" w:rsidRDefault="005C481C" w:rsidP="005C481C">
      <w:pPr>
        <w:rPr>
          <w:sz w:val="24"/>
          <w:szCs w:val="24"/>
        </w:rPr>
      </w:pPr>
      <w:r>
        <w:rPr>
          <w:sz w:val="24"/>
          <w:szCs w:val="24"/>
        </w:rPr>
        <w:t>Salz, Pfeffer aus der Mühle</w:t>
      </w:r>
    </w:p>
    <w:p w14:paraId="67C3F8DF" w14:textId="77777777" w:rsidR="005C481C" w:rsidRDefault="005C481C" w:rsidP="005C481C">
      <w:pPr>
        <w:rPr>
          <w:sz w:val="24"/>
          <w:szCs w:val="24"/>
        </w:rPr>
      </w:pPr>
    </w:p>
    <w:p w14:paraId="642F7A4C" w14:textId="77777777" w:rsidR="005C481C" w:rsidRDefault="005C481C" w:rsidP="005C481C">
      <w:pPr>
        <w:rPr>
          <w:sz w:val="24"/>
          <w:szCs w:val="24"/>
        </w:rPr>
      </w:pPr>
      <w:r>
        <w:rPr>
          <w:sz w:val="24"/>
          <w:szCs w:val="24"/>
        </w:rPr>
        <w:t>Zubereitungszeit: 1,5 Stunden</w:t>
      </w:r>
    </w:p>
    <w:p w14:paraId="0C73960C" w14:textId="77777777" w:rsidR="005C481C" w:rsidRPr="00352D07" w:rsidRDefault="005C481C" w:rsidP="005C481C">
      <w:pPr>
        <w:pStyle w:val="ListParagraph"/>
        <w:numPr>
          <w:ilvl w:val="0"/>
          <w:numId w:val="102"/>
        </w:numPr>
        <w:spacing w:after="120"/>
        <w:ind w:left="714" w:hanging="357"/>
        <w:contextualSpacing w:val="0"/>
        <w:jc w:val="both"/>
        <w:rPr>
          <w:sz w:val="24"/>
          <w:szCs w:val="24"/>
        </w:rPr>
      </w:pPr>
      <w:r w:rsidRPr="00352D07">
        <w:rPr>
          <w:sz w:val="24"/>
          <w:szCs w:val="24"/>
        </w:rPr>
        <w:t>Kartoffeln waschen, schälen und in 05 cm dicke Scheiben schneiden. Pilze putzen, Stielenden abschneiden. Pilze in dicke Scheiben schneiden und sofort mit dem Saft von 1 Zitrone überträufeln.</w:t>
      </w:r>
    </w:p>
    <w:p w14:paraId="494FF511" w14:textId="77777777" w:rsidR="005C481C" w:rsidRPr="00352D07" w:rsidRDefault="005C481C" w:rsidP="005C481C">
      <w:pPr>
        <w:pStyle w:val="ListParagraph"/>
        <w:numPr>
          <w:ilvl w:val="0"/>
          <w:numId w:val="102"/>
        </w:numPr>
        <w:spacing w:after="120"/>
        <w:ind w:left="714" w:hanging="357"/>
        <w:contextualSpacing w:val="0"/>
        <w:jc w:val="both"/>
        <w:rPr>
          <w:sz w:val="24"/>
          <w:szCs w:val="24"/>
        </w:rPr>
      </w:pPr>
      <w:r w:rsidRPr="00352D07">
        <w:rPr>
          <w:sz w:val="24"/>
          <w:szCs w:val="24"/>
        </w:rPr>
        <w:t>Petersilienblättchen in feine Streifen schneiden, mit 50 g Semmelbröseln und 50 g geriebenen Käse mischen.</w:t>
      </w:r>
    </w:p>
    <w:p w14:paraId="1B797B8C" w14:textId="77777777" w:rsidR="005C481C" w:rsidRPr="00352D07" w:rsidRDefault="005C481C" w:rsidP="005C481C">
      <w:pPr>
        <w:pStyle w:val="ListParagraph"/>
        <w:numPr>
          <w:ilvl w:val="0"/>
          <w:numId w:val="102"/>
        </w:numPr>
        <w:spacing w:after="120"/>
        <w:ind w:left="714" w:hanging="357"/>
        <w:contextualSpacing w:val="0"/>
        <w:jc w:val="both"/>
        <w:rPr>
          <w:sz w:val="24"/>
          <w:szCs w:val="24"/>
        </w:rPr>
      </w:pPr>
      <w:r w:rsidRPr="00352D07">
        <w:rPr>
          <w:sz w:val="24"/>
          <w:szCs w:val="24"/>
        </w:rPr>
        <w:t>Backofen auf 175°C vorheizen. Eine feuerfeste Form mit 2 EL Öl ausstreichen. Abwechselnd in mehreren Lagen Kartoffel- und Pilzscheiben einschichten. Jede Lage salzen und aus der Mühle pfeffern, mit Kräuter-Käse-Bröseln bestreuen und reichlich mit Olivenöl beträufeln.</w:t>
      </w:r>
    </w:p>
    <w:p w14:paraId="1E8572B1" w14:textId="77777777" w:rsidR="005C481C" w:rsidRPr="00352D07" w:rsidRDefault="005C481C" w:rsidP="005C481C">
      <w:pPr>
        <w:pStyle w:val="ListParagraph"/>
        <w:numPr>
          <w:ilvl w:val="0"/>
          <w:numId w:val="102"/>
        </w:numPr>
        <w:spacing w:after="120"/>
        <w:ind w:left="714" w:hanging="357"/>
        <w:contextualSpacing w:val="0"/>
        <w:jc w:val="both"/>
        <w:rPr>
          <w:sz w:val="24"/>
          <w:szCs w:val="24"/>
        </w:rPr>
      </w:pPr>
      <w:r w:rsidRPr="00352D07">
        <w:rPr>
          <w:sz w:val="24"/>
          <w:szCs w:val="24"/>
        </w:rPr>
        <w:t>Im vorgeheizten Backofen (gas Stufe 2) etwa 1 Stunde backen, bis die Kartoffeln weich sind. Sofort servieren.</w:t>
      </w:r>
    </w:p>
    <w:p w14:paraId="008DB90F" w14:textId="77777777" w:rsidR="005C481C" w:rsidRDefault="005C481C" w:rsidP="005C481C">
      <w:pPr>
        <w:rPr>
          <w:sz w:val="24"/>
          <w:szCs w:val="24"/>
        </w:rPr>
      </w:pPr>
    </w:p>
    <w:p w14:paraId="5801363C" w14:textId="77777777" w:rsidR="005C481C" w:rsidRDefault="005C481C" w:rsidP="005C481C">
      <w:pPr>
        <w:rPr>
          <w:sz w:val="24"/>
          <w:szCs w:val="24"/>
        </w:rPr>
      </w:pPr>
      <w:r>
        <w:rPr>
          <w:sz w:val="24"/>
          <w:szCs w:val="24"/>
        </w:rPr>
        <w:t>Tipp: Eine leckere Beilage zu geschmortem Fleisch</w:t>
      </w:r>
    </w:p>
    <w:p w14:paraId="418A8812" w14:textId="77777777" w:rsidR="005C481C" w:rsidRDefault="005C481C" w:rsidP="005C481C">
      <w:pPr>
        <w:rPr>
          <w:sz w:val="24"/>
          <w:szCs w:val="24"/>
        </w:rPr>
      </w:pPr>
      <w:r>
        <w:rPr>
          <w:sz w:val="24"/>
          <w:szCs w:val="24"/>
        </w:rPr>
        <w:br w:type="page"/>
      </w:r>
    </w:p>
    <w:p w14:paraId="7A92EB89" w14:textId="77777777" w:rsidR="005C481C" w:rsidRDefault="005C481C" w:rsidP="005C481C">
      <w:pPr>
        <w:pStyle w:val="Heading2"/>
        <w:spacing w:after="240"/>
      </w:pPr>
      <w:r>
        <w:lastRenderedPageBreak/>
        <w:t>Überbackenen Kartoffeln</w:t>
      </w:r>
      <w:r>
        <w:rPr>
          <w:rStyle w:val="FootnoteReference"/>
        </w:rPr>
        <w:footnoteReference w:id="1192"/>
      </w:r>
      <w:r>
        <w:t xml:space="preserve"> </w:t>
      </w:r>
    </w:p>
    <w:p w14:paraId="7162CE2B" w14:textId="77777777" w:rsidR="005C481C" w:rsidRDefault="005C481C" w:rsidP="005C481C">
      <w:pPr>
        <w:rPr>
          <w:sz w:val="24"/>
          <w:szCs w:val="24"/>
        </w:rPr>
      </w:pPr>
      <w:r w:rsidRPr="005941FB">
        <w:rPr>
          <w:sz w:val="24"/>
          <w:szCs w:val="24"/>
          <w:u w:val="single"/>
        </w:rPr>
        <w:t>Zutaten</w:t>
      </w:r>
      <w:r>
        <w:rPr>
          <w:sz w:val="24"/>
          <w:szCs w:val="24"/>
        </w:rPr>
        <w:t xml:space="preserve"> (für 4-6 Portionen):</w:t>
      </w:r>
    </w:p>
    <w:p w14:paraId="768C3AEF" w14:textId="77777777" w:rsidR="005C481C" w:rsidRDefault="005C481C" w:rsidP="005C481C">
      <w:pPr>
        <w:rPr>
          <w:sz w:val="24"/>
          <w:szCs w:val="24"/>
        </w:rPr>
      </w:pPr>
      <w:r>
        <w:rPr>
          <w:sz w:val="24"/>
          <w:szCs w:val="24"/>
        </w:rPr>
        <w:t>1 kg mittelgroße Kartoffeln (Sorte: vorwiegend festkochend)</w:t>
      </w:r>
    </w:p>
    <w:p w14:paraId="7CBDD1A4" w14:textId="77777777" w:rsidR="005C481C" w:rsidRDefault="005C481C" w:rsidP="005C481C">
      <w:pPr>
        <w:rPr>
          <w:sz w:val="24"/>
          <w:szCs w:val="24"/>
        </w:rPr>
      </w:pPr>
      <w:r>
        <w:rPr>
          <w:sz w:val="24"/>
          <w:szCs w:val="24"/>
        </w:rPr>
        <w:t>600 g mittelgroße Fleischtomaten</w:t>
      </w:r>
    </w:p>
    <w:p w14:paraId="1920734C" w14:textId="77777777" w:rsidR="005C481C" w:rsidRDefault="005C481C" w:rsidP="005C481C">
      <w:pPr>
        <w:rPr>
          <w:sz w:val="24"/>
          <w:szCs w:val="24"/>
        </w:rPr>
      </w:pPr>
      <w:r>
        <w:rPr>
          <w:sz w:val="24"/>
          <w:szCs w:val="24"/>
        </w:rPr>
        <w:t>3 mittelgroße Zwiebeln</w:t>
      </w:r>
    </w:p>
    <w:p w14:paraId="0CF3E1AF" w14:textId="77777777" w:rsidR="005C481C" w:rsidRDefault="005C481C" w:rsidP="005C481C">
      <w:pPr>
        <w:rPr>
          <w:sz w:val="24"/>
          <w:szCs w:val="24"/>
        </w:rPr>
      </w:pPr>
      <w:r>
        <w:rPr>
          <w:sz w:val="24"/>
          <w:szCs w:val="24"/>
        </w:rPr>
        <w:t>2 Zweige frischer Oregano (oder 1 EL getrockneter)</w:t>
      </w:r>
    </w:p>
    <w:p w14:paraId="0325BD76" w14:textId="77777777" w:rsidR="005C481C" w:rsidRDefault="005C481C" w:rsidP="005C481C">
      <w:pPr>
        <w:rPr>
          <w:sz w:val="24"/>
          <w:szCs w:val="24"/>
        </w:rPr>
      </w:pPr>
      <w:r>
        <w:rPr>
          <w:sz w:val="24"/>
          <w:szCs w:val="24"/>
        </w:rPr>
        <w:t>200 g frisch geriebener Pecorino (oder Parmesan)</w:t>
      </w:r>
    </w:p>
    <w:p w14:paraId="59E204E6" w14:textId="77777777" w:rsidR="005C481C" w:rsidRDefault="005C481C" w:rsidP="005C481C">
      <w:pPr>
        <w:rPr>
          <w:sz w:val="24"/>
          <w:szCs w:val="24"/>
        </w:rPr>
      </w:pPr>
      <w:r>
        <w:rPr>
          <w:sz w:val="24"/>
          <w:szCs w:val="24"/>
        </w:rPr>
        <w:t>1/8 l trockener Weißwein</w:t>
      </w:r>
    </w:p>
    <w:p w14:paraId="4EE2CBC4" w14:textId="77777777" w:rsidR="005C481C" w:rsidRDefault="005C481C" w:rsidP="005C481C">
      <w:pPr>
        <w:rPr>
          <w:sz w:val="24"/>
          <w:szCs w:val="24"/>
        </w:rPr>
      </w:pPr>
      <w:r>
        <w:rPr>
          <w:sz w:val="24"/>
          <w:szCs w:val="24"/>
        </w:rPr>
        <w:t>2 EL Butter</w:t>
      </w:r>
    </w:p>
    <w:p w14:paraId="6DAFF15F" w14:textId="77777777" w:rsidR="005C481C" w:rsidRDefault="005C481C" w:rsidP="005C481C">
      <w:pPr>
        <w:rPr>
          <w:sz w:val="24"/>
          <w:szCs w:val="24"/>
        </w:rPr>
      </w:pPr>
      <w:r>
        <w:rPr>
          <w:sz w:val="24"/>
          <w:szCs w:val="24"/>
        </w:rPr>
        <w:t>6 EL Olivenöl</w:t>
      </w:r>
    </w:p>
    <w:p w14:paraId="11CBBB2E" w14:textId="77777777" w:rsidR="005C481C" w:rsidRDefault="005C481C" w:rsidP="005C481C">
      <w:pPr>
        <w:rPr>
          <w:sz w:val="24"/>
          <w:szCs w:val="24"/>
        </w:rPr>
      </w:pPr>
      <w:r>
        <w:rPr>
          <w:sz w:val="24"/>
          <w:szCs w:val="24"/>
        </w:rPr>
        <w:t>Salz, Pfeffer aus der Mühle</w:t>
      </w:r>
    </w:p>
    <w:p w14:paraId="4FD89C51" w14:textId="77777777" w:rsidR="005C481C" w:rsidRDefault="005C481C" w:rsidP="005C481C">
      <w:pPr>
        <w:rPr>
          <w:sz w:val="24"/>
          <w:szCs w:val="24"/>
        </w:rPr>
      </w:pPr>
    </w:p>
    <w:p w14:paraId="43F1A9A4" w14:textId="77777777" w:rsidR="005C481C" w:rsidRDefault="005C481C" w:rsidP="005C481C">
      <w:pPr>
        <w:rPr>
          <w:sz w:val="24"/>
          <w:szCs w:val="24"/>
        </w:rPr>
      </w:pPr>
      <w:r>
        <w:rPr>
          <w:sz w:val="24"/>
          <w:szCs w:val="24"/>
        </w:rPr>
        <w:t>Zubereitungszeit: 1,5 Stunden</w:t>
      </w:r>
    </w:p>
    <w:p w14:paraId="2905C6BB" w14:textId="77777777" w:rsidR="005C481C" w:rsidRPr="00BD2CEF" w:rsidRDefault="005C481C" w:rsidP="005C481C">
      <w:pPr>
        <w:pStyle w:val="ListParagraph"/>
        <w:numPr>
          <w:ilvl w:val="0"/>
          <w:numId w:val="103"/>
        </w:numPr>
        <w:spacing w:after="120"/>
        <w:ind w:left="714" w:hanging="357"/>
        <w:contextualSpacing w:val="0"/>
        <w:jc w:val="both"/>
        <w:rPr>
          <w:sz w:val="24"/>
          <w:szCs w:val="24"/>
        </w:rPr>
      </w:pPr>
      <w:r w:rsidRPr="00BD2CEF">
        <w:rPr>
          <w:sz w:val="24"/>
          <w:szCs w:val="24"/>
        </w:rPr>
        <w:t>Kartoffeln waschen, schälen und in 0,5 cm dicke Scheiben schneiden. Tomaten kurz überbrühen, enthäuten und in Scheiben schneiden. Zwiebeln ebenfalls in dünne Scheiben schneiden.</w:t>
      </w:r>
    </w:p>
    <w:p w14:paraId="5DA5B8B7" w14:textId="77777777" w:rsidR="005C481C" w:rsidRPr="00BD2CEF" w:rsidRDefault="005C481C" w:rsidP="005C481C">
      <w:pPr>
        <w:pStyle w:val="ListParagraph"/>
        <w:numPr>
          <w:ilvl w:val="0"/>
          <w:numId w:val="103"/>
        </w:numPr>
        <w:spacing w:after="120"/>
        <w:ind w:left="714" w:hanging="357"/>
        <w:contextualSpacing w:val="0"/>
        <w:jc w:val="both"/>
        <w:rPr>
          <w:sz w:val="24"/>
          <w:szCs w:val="24"/>
        </w:rPr>
      </w:pPr>
      <w:r w:rsidRPr="00BD2CEF">
        <w:rPr>
          <w:sz w:val="24"/>
          <w:szCs w:val="24"/>
        </w:rPr>
        <w:t>Backofen auf 175°C vorheizen. Eine große feuerfeste Form mit 2 EL Olivenöl ausstreichen.</w:t>
      </w:r>
    </w:p>
    <w:p w14:paraId="39AC3AF1" w14:textId="77777777" w:rsidR="005C481C" w:rsidRPr="00BD2CEF" w:rsidRDefault="005C481C" w:rsidP="005C481C">
      <w:pPr>
        <w:pStyle w:val="ListParagraph"/>
        <w:numPr>
          <w:ilvl w:val="0"/>
          <w:numId w:val="103"/>
        </w:numPr>
        <w:spacing w:after="120"/>
        <w:ind w:left="714" w:hanging="357"/>
        <w:contextualSpacing w:val="0"/>
        <w:jc w:val="both"/>
        <w:rPr>
          <w:sz w:val="24"/>
          <w:szCs w:val="24"/>
        </w:rPr>
      </w:pPr>
      <w:r w:rsidRPr="00BD2CEF">
        <w:rPr>
          <w:sz w:val="24"/>
          <w:szCs w:val="24"/>
        </w:rPr>
        <w:t>Kartoffeln, Tomaten und Zwiebeln in mehreren Lagen dachziegelartig in die Form schichten. Jede Lage salzen, pfeffern, mit Oreganoblättchen und geriebenen Käse bestreuen, mit Wein und wenig Öl beträufeln (vom Käse 2 EL wegnehmen und ganz am Schluss verwenden).</w:t>
      </w:r>
    </w:p>
    <w:p w14:paraId="1F5E1010" w14:textId="77777777" w:rsidR="005C481C" w:rsidRPr="00BD2CEF" w:rsidRDefault="005C481C" w:rsidP="005C481C">
      <w:pPr>
        <w:pStyle w:val="ListParagraph"/>
        <w:numPr>
          <w:ilvl w:val="0"/>
          <w:numId w:val="103"/>
        </w:numPr>
        <w:spacing w:after="120"/>
        <w:ind w:left="714" w:hanging="357"/>
        <w:contextualSpacing w:val="0"/>
        <w:jc w:val="both"/>
        <w:rPr>
          <w:sz w:val="24"/>
          <w:szCs w:val="24"/>
        </w:rPr>
      </w:pPr>
      <w:r w:rsidRPr="00BD2CEF">
        <w:rPr>
          <w:sz w:val="24"/>
          <w:szCs w:val="24"/>
        </w:rPr>
        <w:t>Die oberste Schicht zusätzlich mit 2 EL Butterflöckchen belegen. Im vorgeheizten Backofen (Gas Stufe 2) etwa 1 Stunde garen. Sobald die Kartoffeln weich sind (mit der Messerspitze prüfen), mit restlichen 2 EL Käse bestreuen und nochmals 2 Minuten im Ofen lassen. Heiß servieren – mit frischem Oregano garnieren.</w:t>
      </w:r>
    </w:p>
    <w:p w14:paraId="769AE77D" w14:textId="77777777" w:rsidR="005C481C" w:rsidRDefault="005C481C" w:rsidP="005C481C">
      <w:pPr>
        <w:rPr>
          <w:sz w:val="24"/>
          <w:szCs w:val="24"/>
        </w:rPr>
      </w:pPr>
    </w:p>
    <w:p w14:paraId="2FAF90A9" w14:textId="77777777" w:rsidR="005C481C" w:rsidRDefault="005C481C" w:rsidP="005C481C">
      <w:pPr>
        <w:rPr>
          <w:sz w:val="24"/>
          <w:szCs w:val="24"/>
        </w:rPr>
      </w:pPr>
      <w:r>
        <w:rPr>
          <w:sz w:val="24"/>
          <w:szCs w:val="24"/>
        </w:rPr>
        <w:t>Tipp:</w:t>
      </w:r>
      <w:r>
        <w:rPr>
          <w:sz w:val="24"/>
          <w:szCs w:val="24"/>
        </w:rPr>
        <w:tab/>
        <w:t>Passt als Beilage zu Fleisch oder einfach mit einem tollen grünen Salat.</w:t>
      </w:r>
    </w:p>
    <w:p w14:paraId="3B78C5FD" w14:textId="056C60E9" w:rsidR="005C481C" w:rsidRDefault="005C481C" w:rsidP="005C481C">
      <w:pPr>
        <w:rPr>
          <w:rFonts w:asciiTheme="majorHAnsi" w:eastAsiaTheme="majorEastAsia" w:hAnsiTheme="majorHAnsi" w:cstheme="majorBidi"/>
          <w:color w:val="2F5496" w:themeColor="accent1" w:themeShade="BF"/>
          <w:sz w:val="26"/>
          <w:szCs w:val="26"/>
        </w:rPr>
      </w:pPr>
      <w:r>
        <w:rPr>
          <w:sz w:val="24"/>
          <w:szCs w:val="24"/>
        </w:rPr>
        <w:br w:type="page"/>
      </w:r>
    </w:p>
    <w:p w14:paraId="5B4169C5" w14:textId="783C46E5" w:rsidR="00634EFB" w:rsidRDefault="00634EFB" w:rsidP="00634EFB">
      <w:pPr>
        <w:pStyle w:val="Heading2"/>
        <w:spacing w:after="240"/>
      </w:pPr>
      <w:r>
        <w:lastRenderedPageBreak/>
        <w:t>Herzhafter Ofenschlupfer</w:t>
      </w:r>
    </w:p>
    <w:p w14:paraId="77839230" w14:textId="77777777" w:rsidR="00634EFB" w:rsidRPr="0015277C" w:rsidRDefault="00634EFB" w:rsidP="00634EFB">
      <w:pPr>
        <w:rPr>
          <w:sz w:val="24"/>
          <w:szCs w:val="24"/>
          <w:u w:val="single"/>
        </w:rPr>
      </w:pPr>
      <w:r w:rsidRPr="0015277C">
        <w:rPr>
          <w:sz w:val="24"/>
          <w:szCs w:val="24"/>
          <w:u w:val="single"/>
        </w:rPr>
        <w:t>Zutaten:</w:t>
      </w:r>
    </w:p>
    <w:p w14:paraId="0D8C43A9" w14:textId="77777777" w:rsidR="00634EFB" w:rsidRDefault="00634EFB" w:rsidP="00634EFB">
      <w:pPr>
        <w:rPr>
          <w:sz w:val="24"/>
          <w:szCs w:val="24"/>
        </w:rPr>
      </w:pPr>
      <w:r>
        <w:rPr>
          <w:sz w:val="24"/>
          <w:szCs w:val="24"/>
        </w:rPr>
        <w:t>8 mittelgroße Kartoffeln, festkochend</w:t>
      </w:r>
    </w:p>
    <w:p w14:paraId="590C6690" w14:textId="77777777" w:rsidR="00634EFB" w:rsidRPr="00033CC1" w:rsidRDefault="00634EFB" w:rsidP="00634EFB">
      <w:pPr>
        <w:rPr>
          <w:sz w:val="24"/>
          <w:szCs w:val="24"/>
        </w:rPr>
      </w:pPr>
      <w:r w:rsidRPr="00033CC1">
        <w:rPr>
          <w:sz w:val="24"/>
          <w:szCs w:val="24"/>
        </w:rPr>
        <w:t>2 – 3 altbackene Brötchen</w:t>
      </w:r>
    </w:p>
    <w:p w14:paraId="4BC776AE" w14:textId="77777777" w:rsidR="00634EFB" w:rsidRPr="00DE2D7A" w:rsidRDefault="00634EFB" w:rsidP="00634EFB">
      <w:pPr>
        <w:rPr>
          <w:sz w:val="24"/>
          <w:szCs w:val="24"/>
        </w:rPr>
      </w:pPr>
      <w:r w:rsidRPr="00DE2D7A">
        <w:rPr>
          <w:sz w:val="24"/>
          <w:szCs w:val="24"/>
        </w:rPr>
        <w:t>100 g Champignons</w:t>
      </w:r>
    </w:p>
    <w:p w14:paraId="3E20DF48" w14:textId="77777777" w:rsidR="00634EFB" w:rsidRPr="00DE2D7A" w:rsidRDefault="00634EFB" w:rsidP="00634EFB">
      <w:pPr>
        <w:rPr>
          <w:sz w:val="24"/>
          <w:szCs w:val="24"/>
        </w:rPr>
      </w:pPr>
      <w:r w:rsidRPr="00DE2D7A">
        <w:rPr>
          <w:sz w:val="24"/>
          <w:szCs w:val="24"/>
        </w:rPr>
        <w:t>100 g Zwiebeln</w:t>
      </w:r>
    </w:p>
    <w:p w14:paraId="0E22A07B" w14:textId="77777777" w:rsidR="00634EFB" w:rsidRPr="00DE2D7A" w:rsidRDefault="00634EFB" w:rsidP="00634EFB">
      <w:pPr>
        <w:rPr>
          <w:sz w:val="24"/>
          <w:szCs w:val="24"/>
        </w:rPr>
      </w:pPr>
      <w:r w:rsidRPr="00DE2D7A">
        <w:rPr>
          <w:sz w:val="24"/>
          <w:szCs w:val="24"/>
        </w:rPr>
        <w:t>50 g Speck</w:t>
      </w:r>
    </w:p>
    <w:p w14:paraId="6173418F" w14:textId="77777777" w:rsidR="00634EFB" w:rsidRPr="00A33AEB" w:rsidRDefault="00634EFB" w:rsidP="00634EFB">
      <w:pPr>
        <w:rPr>
          <w:sz w:val="24"/>
          <w:szCs w:val="24"/>
        </w:rPr>
      </w:pPr>
      <w:r w:rsidRPr="00A33AEB">
        <w:rPr>
          <w:sz w:val="24"/>
          <w:szCs w:val="24"/>
        </w:rPr>
        <w:t>4 Eier</w:t>
      </w:r>
    </w:p>
    <w:p w14:paraId="1DA6F19A" w14:textId="77777777" w:rsidR="00634EFB" w:rsidRDefault="00634EFB" w:rsidP="00634EFB">
      <w:pPr>
        <w:rPr>
          <w:sz w:val="24"/>
          <w:szCs w:val="24"/>
        </w:rPr>
      </w:pPr>
      <w:r w:rsidRPr="00A33AEB">
        <w:rPr>
          <w:sz w:val="24"/>
          <w:szCs w:val="24"/>
        </w:rPr>
        <w:t xml:space="preserve">¼ </w:t>
      </w:r>
      <w:r>
        <w:rPr>
          <w:sz w:val="24"/>
          <w:szCs w:val="24"/>
        </w:rPr>
        <w:t>l Milch</w:t>
      </w:r>
    </w:p>
    <w:p w14:paraId="288F74F1" w14:textId="77777777" w:rsidR="00634EFB" w:rsidRDefault="00634EFB" w:rsidP="00634EFB">
      <w:pPr>
        <w:rPr>
          <w:sz w:val="24"/>
          <w:szCs w:val="24"/>
        </w:rPr>
      </w:pPr>
      <w:r>
        <w:rPr>
          <w:sz w:val="24"/>
          <w:szCs w:val="24"/>
        </w:rPr>
        <w:t>1 Zweig frischer Thymian</w:t>
      </w:r>
    </w:p>
    <w:p w14:paraId="22860CC8" w14:textId="77777777" w:rsidR="00634EFB" w:rsidRDefault="00634EFB" w:rsidP="00634EFB">
      <w:pPr>
        <w:rPr>
          <w:sz w:val="24"/>
          <w:szCs w:val="24"/>
        </w:rPr>
      </w:pPr>
      <w:r>
        <w:rPr>
          <w:sz w:val="24"/>
          <w:szCs w:val="24"/>
        </w:rPr>
        <w:t>40 g Butter</w:t>
      </w:r>
    </w:p>
    <w:p w14:paraId="0BA51639" w14:textId="77777777" w:rsidR="00634EFB" w:rsidRDefault="00634EFB" w:rsidP="00634EFB">
      <w:pPr>
        <w:rPr>
          <w:sz w:val="24"/>
          <w:szCs w:val="24"/>
        </w:rPr>
      </w:pPr>
      <w:r>
        <w:rPr>
          <w:sz w:val="24"/>
          <w:szCs w:val="24"/>
        </w:rPr>
        <w:t>Muskat, Salz, Pfeffer</w:t>
      </w:r>
    </w:p>
    <w:p w14:paraId="575239B6" w14:textId="77777777" w:rsidR="00634EFB" w:rsidRDefault="00634EFB" w:rsidP="00634EFB">
      <w:pPr>
        <w:rPr>
          <w:sz w:val="24"/>
          <w:szCs w:val="24"/>
        </w:rPr>
      </w:pPr>
    </w:p>
    <w:p w14:paraId="087CCD04" w14:textId="77777777" w:rsidR="00634EFB" w:rsidRDefault="00634EFB" w:rsidP="00634EFB">
      <w:pPr>
        <w:rPr>
          <w:sz w:val="24"/>
          <w:szCs w:val="24"/>
        </w:rPr>
      </w:pPr>
      <w:r>
        <w:rPr>
          <w:sz w:val="24"/>
          <w:szCs w:val="24"/>
        </w:rPr>
        <w:t>Zubereitung:</w:t>
      </w:r>
    </w:p>
    <w:p w14:paraId="36D1DA63" w14:textId="77777777" w:rsidR="00634EFB" w:rsidRPr="00B26DC5" w:rsidRDefault="00634EFB" w:rsidP="00B40E8C">
      <w:pPr>
        <w:pStyle w:val="ListParagraph"/>
        <w:numPr>
          <w:ilvl w:val="0"/>
          <w:numId w:val="1248"/>
        </w:numPr>
        <w:spacing w:after="120"/>
        <w:ind w:left="714" w:hanging="357"/>
        <w:contextualSpacing w:val="0"/>
        <w:jc w:val="both"/>
        <w:rPr>
          <w:sz w:val="24"/>
          <w:szCs w:val="24"/>
        </w:rPr>
      </w:pPr>
      <w:r w:rsidRPr="00B26DC5">
        <w:rPr>
          <w:sz w:val="24"/>
          <w:szCs w:val="24"/>
        </w:rPr>
        <w:t>Kartoffeln in Schale kochen, dann pellen. In nicht zu dünne Scheiben schneiden. Weckle in Scheiben schneiden, ebenso Pilze, Zwiebeln und Speck fein würfeln und in Butter hellbraun in der Pfanne anrösten.</w:t>
      </w:r>
    </w:p>
    <w:p w14:paraId="2BB3C9D4" w14:textId="77777777" w:rsidR="00634EFB" w:rsidRPr="00B26DC5" w:rsidRDefault="00634EFB" w:rsidP="00B40E8C">
      <w:pPr>
        <w:pStyle w:val="ListParagraph"/>
        <w:numPr>
          <w:ilvl w:val="0"/>
          <w:numId w:val="1248"/>
        </w:numPr>
        <w:spacing w:after="120"/>
        <w:ind w:left="714" w:hanging="357"/>
        <w:contextualSpacing w:val="0"/>
        <w:jc w:val="both"/>
        <w:rPr>
          <w:sz w:val="24"/>
          <w:szCs w:val="24"/>
        </w:rPr>
      </w:pPr>
      <w:r w:rsidRPr="00B26DC5">
        <w:rPr>
          <w:sz w:val="24"/>
          <w:szCs w:val="24"/>
        </w:rPr>
        <w:t>Die Hälfte der Zwiebel-Speck-Mischung in einer eingefetteten Auflaufform verteilen. Brotscheiben, Kartoffelscheiben, Pilze abwechselnd und leicht überlappend in die Form schichten. Eier mit Milch verquirlen, salzen, pfeffern und mit Muskat würzen. Thymianblättchen dazugeben. Die Mischung über die Kartoffeln geben. Dann zweite Hälfte der Zwiebel-Speck-Mischung darüber verteilen.</w:t>
      </w:r>
    </w:p>
    <w:p w14:paraId="2B5296E5" w14:textId="77777777" w:rsidR="00634EFB" w:rsidRPr="00B26DC5" w:rsidRDefault="00634EFB" w:rsidP="00B40E8C">
      <w:pPr>
        <w:pStyle w:val="ListParagraph"/>
        <w:numPr>
          <w:ilvl w:val="0"/>
          <w:numId w:val="1248"/>
        </w:numPr>
        <w:spacing w:after="120"/>
        <w:ind w:left="714" w:hanging="357"/>
        <w:contextualSpacing w:val="0"/>
        <w:jc w:val="both"/>
        <w:rPr>
          <w:sz w:val="24"/>
          <w:szCs w:val="24"/>
        </w:rPr>
      </w:pPr>
      <w:r w:rsidRPr="00B26DC5">
        <w:rPr>
          <w:sz w:val="24"/>
          <w:szCs w:val="24"/>
        </w:rPr>
        <w:t>10 Minuten stehen lassen, dann bei 220 Grad im Backofen 20 Minuten backen.</w:t>
      </w:r>
    </w:p>
    <w:p w14:paraId="1A73909B" w14:textId="77777777" w:rsidR="00634EFB" w:rsidRDefault="00634EFB" w:rsidP="00634EFB">
      <w:pPr>
        <w:rPr>
          <w:sz w:val="24"/>
          <w:szCs w:val="24"/>
        </w:rPr>
      </w:pPr>
      <w:r>
        <w:rPr>
          <w:sz w:val="24"/>
          <w:szCs w:val="24"/>
        </w:rPr>
        <w:br w:type="page"/>
      </w:r>
    </w:p>
    <w:p w14:paraId="206F954C" w14:textId="2A2DD7CF" w:rsidR="00B95D65" w:rsidRDefault="00B95D65" w:rsidP="00B95D65">
      <w:pPr>
        <w:pStyle w:val="Heading2"/>
        <w:spacing w:after="240"/>
      </w:pPr>
      <w:r>
        <w:lastRenderedPageBreak/>
        <w:t>Risotto mit karamellisierten Ofentomaten und Parmesan</w:t>
      </w:r>
    </w:p>
    <w:p w14:paraId="73BF577A" w14:textId="77777777" w:rsidR="00B95D65" w:rsidRDefault="00B95D65" w:rsidP="00B95D65">
      <w:pPr>
        <w:rPr>
          <w:sz w:val="24"/>
          <w:szCs w:val="24"/>
        </w:rPr>
      </w:pPr>
      <w:r w:rsidRPr="009A7CC4">
        <w:rPr>
          <w:sz w:val="24"/>
          <w:szCs w:val="24"/>
          <w:u w:val="single"/>
        </w:rPr>
        <w:t>Zutaten</w:t>
      </w:r>
      <w:r>
        <w:rPr>
          <w:sz w:val="24"/>
          <w:szCs w:val="24"/>
        </w:rPr>
        <w:t xml:space="preserve"> (für 4 Portionen):</w:t>
      </w:r>
    </w:p>
    <w:p w14:paraId="0E8BDF7B" w14:textId="77777777" w:rsidR="00B95D65" w:rsidRDefault="00B95D65" w:rsidP="00B95D65">
      <w:pPr>
        <w:rPr>
          <w:sz w:val="24"/>
          <w:szCs w:val="24"/>
        </w:rPr>
      </w:pPr>
      <w:r>
        <w:rPr>
          <w:sz w:val="24"/>
          <w:szCs w:val="24"/>
        </w:rPr>
        <w:t>20 – 30 Cocktailtomaten</w:t>
      </w:r>
    </w:p>
    <w:p w14:paraId="27092469" w14:textId="77777777" w:rsidR="00B95D65" w:rsidRDefault="00B95D65" w:rsidP="00B95D65">
      <w:pPr>
        <w:rPr>
          <w:sz w:val="24"/>
          <w:szCs w:val="24"/>
        </w:rPr>
      </w:pPr>
      <w:r>
        <w:rPr>
          <w:sz w:val="24"/>
          <w:szCs w:val="24"/>
        </w:rPr>
        <w:t>Etwas grobes Salz, Pfeffer, Zucker</w:t>
      </w:r>
    </w:p>
    <w:p w14:paraId="24C6A8DD" w14:textId="77777777" w:rsidR="00B95D65" w:rsidRDefault="00B95D65" w:rsidP="00B95D65">
      <w:pPr>
        <w:rPr>
          <w:sz w:val="24"/>
          <w:szCs w:val="24"/>
        </w:rPr>
      </w:pPr>
      <w:r>
        <w:rPr>
          <w:sz w:val="24"/>
          <w:szCs w:val="24"/>
        </w:rPr>
        <w:t>Olivenöl</w:t>
      </w:r>
    </w:p>
    <w:p w14:paraId="7448DC28" w14:textId="77777777" w:rsidR="00B95D65" w:rsidRDefault="00B95D65" w:rsidP="00B95D65">
      <w:pPr>
        <w:rPr>
          <w:sz w:val="24"/>
          <w:szCs w:val="24"/>
        </w:rPr>
      </w:pPr>
      <w:r>
        <w:rPr>
          <w:sz w:val="24"/>
          <w:szCs w:val="24"/>
        </w:rPr>
        <w:t>Ingwer, ca. 2,5 cm geschält und fein gehackt</w:t>
      </w:r>
    </w:p>
    <w:p w14:paraId="2A32DB60" w14:textId="77777777" w:rsidR="00B95D65" w:rsidRDefault="00B95D65" w:rsidP="00B95D65">
      <w:pPr>
        <w:rPr>
          <w:sz w:val="24"/>
          <w:szCs w:val="24"/>
        </w:rPr>
      </w:pPr>
      <w:r>
        <w:rPr>
          <w:sz w:val="24"/>
          <w:szCs w:val="24"/>
        </w:rPr>
        <w:t>1 Schalotte, geschält und klein gewürfelt</w:t>
      </w:r>
    </w:p>
    <w:p w14:paraId="7C16BAA1" w14:textId="77777777" w:rsidR="00B95D65" w:rsidRDefault="00B95D65" w:rsidP="00B95D65">
      <w:pPr>
        <w:rPr>
          <w:sz w:val="24"/>
          <w:szCs w:val="24"/>
        </w:rPr>
      </w:pPr>
      <w:r>
        <w:rPr>
          <w:sz w:val="24"/>
          <w:szCs w:val="24"/>
        </w:rPr>
        <w:t>1 TL Zucker</w:t>
      </w:r>
    </w:p>
    <w:p w14:paraId="0F029AA4" w14:textId="77777777" w:rsidR="00B95D65" w:rsidRDefault="00B95D65" w:rsidP="00B95D65">
      <w:pPr>
        <w:rPr>
          <w:sz w:val="24"/>
          <w:szCs w:val="24"/>
        </w:rPr>
      </w:pPr>
      <w:r>
        <w:rPr>
          <w:sz w:val="24"/>
          <w:szCs w:val="24"/>
        </w:rPr>
        <w:t>Vier randvolle Espressotassen Carnaroli Risottoreis</w:t>
      </w:r>
    </w:p>
    <w:p w14:paraId="71F34BA2" w14:textId="77777777" w:rsidR="00B95D65" w:rsidRDefault="00B95D65" w:rsidP="00B95D65">
      <w:pPr>
        <w:rPr>
          <w:sz w:val="24"/>
          <w:szCs w:val="24"/>
        </w:rPr>
      </w:pPr>
      <w:r>
        <w:rPr>
          <w:sz w:val="24"/>
          <w:szCs w:val="24"/>
        </w:rPr>
        <w:t>200 ml Weißwein</w:t>
      </w:r>
    </w:p>
    <w:p w14:paraId="1DA97FB0" w14:textId="77777777" w:rsidR="00B95D65" w:rsidRDefault="00B95D65" w:rsidP="00B95D65">
      <w:pPr>
        <w:rPr>
          <w:sz w:val="24"/>
          <w:szCs w:val="24"/>
        </w:rPr>
      </w:pPr>
      <w:r>
        <w:rPr>
          <w:sz w:val="24"/>
          <w:szCs w:val="24"/>
        </w:rPr>
        <w:t>800 ml Gemüsefond</w:t>
      </w:r>
    </w:p>
    <w:p w14:paraId="0A9443E7" w14:textId="77777777" w:rsidR="00B95D65" w:rsidRDefault="00B95D65" w:rsidP="00B95D65">
      <w:pPr>
        <w:rPr>
          <w:sz w:val="24"/>
          <w:szCs w:val="24"/>
        </w:rPr>
      </w:pPr>
      <w:r>
        <w:rPr>
          <w:sz w:val="24"/>
          <w:szCs w:val="24"/>
        </w:rPr>
        <w:t>100 g frisch geriebenen Parmesan</w:t>
      </w:r>
    </w:p>
    <w:p w14:paraId="74FDBAE6" w14:textId="77777777" w:rsidR="00B95D65" w:rsidRDefault="00B95D65" w:rsidP="00B95D65">
      <w:pPr>
        <w:rPr>
          <w:sz w:val="24"/>
          <w:szCs w:val="24"/>
        </w:rPr>
      </w:pPr>
      <w:r>
        <w:rPr>
          <w:sz w:val="24"/>
          <w:szCs w:val="24"/>
        </w:rPr>
        <w:t>1 gehäufter EL kalte Butter</w:t>
      </w:r>
    </w:p>
    <w:p w14:paraId="44F7FC6B" w14:textId="77777777" w:rsidR="00B95D65" w:rsidRDefault="00B95D65" w:rsidP="00B95D65">
      <w:pPr>
        <w:rPr>
          <w:sz w:val="24"/>
          <w:szCs w:val="24"/>
        </w:rPr>
      </w:pPr>
    </w:p>
    <w:p w14:paraId="789B803D" w14:textId="77777777" w:rsidR="00B95D65" w:rsidRDefault="00B95D65" w:rsidP="00B95D65">
      <w:pPr>
        <w:rPr>
          <w:sz w:val="24"/>
          <w:szCs w:val="24"/>
        </w:rPr>
      </w:pPr>
      <w:r>
        <w:rPr>
          <w:sz w:val="24"/>
          <w:szCs w:val="24"/>
        </w:rPr>
        <w:t>Zubereitung:</w:t>
      </w:r>
    </w:p>
    <w:p w14:paraId="0093AF88" w14:textId="77777777" w:rsidR="00B95D65" w:rsidRDefault="00B95D65" w:rsidP="00B40E8C">
      <w:pPr>
        <w:pStyle w:val="ListParagraph"/>
        <w:numPr>
          <w:ilvl w:val="0"/>
          <w:numId w:val="1287"/>
        </w:numPr>
        <w:spacing w:after="120"/>
        <w:ind w:left="714" w:hanging="357"/>
        <w:contextualSpacing w:val="0"/>
        <w:jc w:val="both"/>
        <w:rPr>
          <w:sz w:val="24"/>
          <w:szCs w:val="24"/>
        </w:rPr>
      </w:pPr>
      <w:r w:rsidRPr="0085379A">
        <w:rPr>
          <w:sz w:val="24"/>
          <w:szCs w:val="24"/>
        </w:rPr>
        <w:t>Cocktailtomaten waschen, halbieren und auf einem mit Backpapier ausgelegten Blech verteilen. Mit etwas Salz, Pfeffer und Zucker bestreuen. 30 Minuten bei 140 Grad (Umluft) garen, dann mit Olivenöl beträufeln und weitere 30 Minuten bei 100 Grad (Umluft) garen.</w:t>
      </w:r>
    </w:p>
    <w:p w14:paraId="3CC1A230" w14:textId="77777777" w:rsidR="00B95D65" w:rsidRDefault="00B95D65" w:rsidP="00B40E8C">
      <w:pPr>
        <w:pStyle w:val="ListParagraph"/>
        <w:numPr>
          <w:ilvl w:val="0"/>
          <w:numId w:val="1287"/>
        </w:numPr>
        <w:spacing w:after="120"/>
        <w:ind w:left="714" w:hanging="357"/>
        <w:contextualSpacing w:val="0"/>
        <w:jc w:val="both"/>
        <w:rPr>
          <w:sz w:val="24"/>
          <w:szCs w:val="24"/>
        </w:rPr>
      </w:pPr>
      <w:r w:rsidRPr="0085379A">
        <w:rPr>
          <w:sz w:val="24"/>
          <w:szCs w:val="24"/>
        </w:rPr>
        <w:t>In einem Topf etwas Olivenöl erhitzen, Ingwer und Schalotte darin andünsten. Einen gestrichenen TL Zucker hinzufügen. Den Reis dazugeben und unter Rühren erhitzen, nicht ansetzen lassen. Mit dem Weißwein ablöschen. Gemüsefond erhitzen. Unter Rühren alle paar Minuten etwas Fond zum Reis geben. Der Reis darf nie am Topfboden festkleben. Am Ende muss er weich, aber noch al dente sein.</w:t>
      </w:r>
    </w:p>
    <w:p w14:paraId="6B77E49A" w14:textId="77777777" w:rsidR="00B95D65" w:rsidRDefault="00B95D65" w:rsidP="00B40E8C">
      <w:pPr>
        <w:pStyle w:val="ListParagraph"/>
        <w:numPr>
          <w:ilvl w:val="0"/>
          <w:numId w:val="1287"/>
        </w:numPr>
        <w:spacing w:after="120"/>
        <w:ind w:left="714" w:hanging="357"/>
        <w:contextualSpacing w:val="0"/>
        <w:jc w:val="both"/>
        <w:rPr>
          <w:sz w:val="24"/>
          <w:szCs w:val="24"/>
        </w:rPr>
      </w:pPr>
      <w:r w:rsidRPr="0085379A">
        <w:rPr>
          <w:sz w:val="24"/>
          <w:szCs w:val="24"/>
        </w:rPr>
        <w:t>Mit Salz abschmecken, den Parmesan und die Butter unterheben. Risotto auf tiefe Teller verteilen, die übrige Flüssigkeit an den Tellerrand gießen. Zum Schluss die Tomatenhälften auf den Reis legen und alles mit dem Öl vom Backpapier übergießen.</w:t>
      </w:r>
    </w:p>
    <w:p w14:paraId="7189D317" w14:textId="77777777" w:rsidR="00B95D65" w:rsidRDefault="00B95D65" w:rsidP="00B95D65">
      <w:pPr>
        <w:rPr>
          <w:sz w:val="24"/>
          <w:szCs w:val="24"/>
        </w:rPr>
      </w:pPr>
      <w:r>
        <w:rPr>
          <w:sz w:val="24"/>
          <w:szCs w:val="24"/>
        </w:rPr>
        <w:br w:type="page"/>
      </w:r>
    </w:p>
    <w:p w14:paraId="4F740FF7" w14:textId="77777777" w:rsidR="00B95D65" w:rsidRDefault="00B95D65" w:rsidP="00B95D65">
      <w:pPr>
        <w:pStyle w:val="Heading2"/>
        <w:spacing w:after="240"/>
      </w:pPr>
      <w:r>
        <w:lastRenderedPageBreak/>
        <w:t>Risotto mit Kräutern</w:t>
      </w:r>
      <w:r>
        <w:rPr>
          <w:rStyle w:val="FootnoteReference"/>
        </w:rPr>
        <w:footnoteReference w:id="1193"/>
      </w:r>
    </w:p>
    <w:p w14:paraId="32956540" w14:textId="77777777" w:rsidR="00B95D65" w:rsidRPr="0075711E" w:rsidRDefault="00B95D65" w:rsidP="00B95D65">
      <w:pPr>
        <w:rPr>
          <w:sz w:val="24"/>
          <w:szCs w:val="24"/>
        </w:rPr>
      </w:pPr>
      <w:r w:rsidRPr="0075711E">
        <w:rPr>
          <w:sz w:val="24"/>
          <w:szCs w:val="24"/>
          <w:u w:val="single"/>
        </w:rPr>
        <w:t xml:space="preserve">Zutaten </w:t>
      </w:r>
      <w:r w:rsidRPr="0075711E">
        <w:rPr>
          <w:sz w:val="24"/>
          <w:szCs w:val="24"/>
        </w:rPr>
        <w:t>(für 2 Portionen):</w:t>
      </w:r>
    </w:p>
    <w:p w14:paraId="285A1F05" w14:textId="77777777" w:rsidR="00B95D65" w:rsidRPr="0075711E" w:rsidRDefault="00B95D65" w:rsidP="00B95D65">
      <w:pPr>
        <w:rPr>
          <w:i/>
          <w:iCs/>
          <w:sz w:val="24"/>
          <w:szCs w:val="24"/>
        </w:rPr>
      </w:pPr>
      <w:r w:rsidRPr="0075711E">
        <w:rPr>
          <w:i/>
          <w:iCs/>
          <w:sz w:val="24"/>
          <w:szCs w:val="24"/>
        </w:rPr>
        <w:t>Für den Fond:</w:t>
      </w:r>
    </w:p>
    <w:p w14:paraId="2464C355" w14:textId="77777777" w:rsidR="00B95D65" w:rsidRPr="0075711E" w:rsidRDefault="00B95D65" w:rsidP="00B95D65">
      <w:pPr>
        <w:rPr>
          <w:sz w:val="24"/>
          <w:szCs w:val="24"/>
        </w:rPr>
      </w:pPr>
      <w:r w:rsidRPr="0075711E">
        <w:rPr>
          <w:sz w:val="24"/>
          <w:szCs w:val="24"/>
        </w:rPr>
        <w:t>Je 1 Zweig Rosmarin, Lorbeer und Salbei</w:t>
      </w:r>
    </w:p>
    <w:p w14:paraId="48A6566A" w14:textId="77777777" w:rsidR="00B95D65" w:rsidRPr="0075711E" w:rsidRDefault="00B95D65" w:rsidP="00B95D65">
      <w:pPr>
        <w:rPr>
          <w:sz w:val="24"/>
          <w:szCs w:val="24"/>
        </w:rPr>
      </w:pPr>
      <w:r w:rsidRPr="0075711E">
        <w:rPr>
          <w:sz w:val="24"/>
          <w:szCs w:val="24"/>
        </w:rPr>
        <w:t>Grün von 1 Bund Frühlingszwiebeln</w:t>
      </w:r>
    </w:p>
    <w:p w14:paraId="304E05BD" w14:textId="77777777" w:rsidR="00B95D65" w:rsidRPr="0075711E" w:rsidRDefault="00B95D65" w:rsidP="00B95D65">
      <w:pPr>
        <w:rPr>
          <w:sz w:val="24"/>
          <w:szCs w:val="24"/>
        </w:rPr>
      </w:pPr>
      <w:r w:rsidRPr="0075711E">
        <w:rPr>
          <w:sz w:val="24"/>
          <w:szCs w:val="24"/>
        </w:rPr>
        <w:t>1 l Wasser</w:t>
      </w:r>
    </w:p>
    <w:p w14:paraId="3C3EE659" w14:textId="77777777" w:rsidR="00B95D65" w:rsidRPr="0075711E" w:rsidRDefault="00B95D65" w:rsidP="00B95D65">
      <w:pPr>
        <w:rPr>
          <w:sz w:val="24"/>
          <w:szCs w:val="24"/>
        </w:rPr>
      </w:pPr>
      <w:r w:rsidRPr="0075711E">
        <w:rPr>
          <w:sz w:val="24"/>
          <w:szCs w:val="24"/>
        </w:rPr>
        <w:t>Salz</w:t>
      </w:r>
    </w:p>
    <w:p w14:paraId="5417B122" w14:textId="77777777" w:rsidR="00B95D65" w:rsidRPr="0075711E" w:rsidRDefault="00B95D65" w:rsidP="00B95D65">
      <w:pPr>
        <w:rPr>
          <w:sz w:val="24"/>
          <w:szCs w:val="24"/>
        </w:rPr>
      </w:pPr>
    </w:p>
    <w:p w14:paraId="2BF34629" w14:textId="77777777" w:rsidR="00B95D65" w:rsidRPr="0075711E" w:rsidRDefault="00B95D65" w:rsidP="00B95D65">
      <w:pPr>
        <w:rPr>
          <w:i/>
          <w:iCs/>
          <w:sz w:val="24"/>
          <w:szCs w:val="24"/>
        </w:rPr>
      </w:pPr>
      <w:r w:rsidRPr="0075711E">
        <w:rPr>
          <w:i/>
          <w:iCs/>
          <w:sz w:val="24"/>
          <w:szCs w:val="24"/>
        </w:rPr>
        <w:t>Für den Risotto:</w:t>
      </w:r>
    </w:p>
    <w:p w14:paraId="2ED76072" w14:textId="77777777" w:rsidR="00B95D65" w:rsidRPr="0075711E" w:rsidRDefault="00B95D65" w:rsidP="00B95D65">
      <w:pPr>
        <w:rPr>
          <w:sz w:val="24"/>
          <w:szCs w:val="24"/>
        </w:rPr>
      </w:pPr>
      <w:r w:rsidRPr="0075711E">
        <w:rPr>
          <w:sz w:val="24"/>
          <w:szCs w:val="24"/>
        </w:rPr>
        <w:t>Weiß von 1 Bund Frühlingszwiebeln</w:t>
      </w:r>
    </w:p>
    <w:p w14:paraId="179BCF2E" w14:textId="77777777" w:rsidR="00B95D65" w:rsidRPr="0075711E" w:rsidRDefault="00B95D65" w:rsidP="00B95D65">
      <w:pPr>
        <w:rPr>
          <w:sz w:val="24"/>
          <w:szCs w:val="24"/>
        </w:rPr>
      </w:pPr>
      <w:r w:rsidRPr="0075711E">
        <w:rPr>
          <w:sz w:val="24"/>
          <w:szCs w:val="24"/>
        </w:rPr>
        <w:t>Etwas Olivenöl</w:t>
      </w:r>
    </w:p>
    <w:p w14:paraId="4F67E26A" w14:textId="77777777" w:rsidR="00B95D65" w:rsidRPr="0075711E" w:rsidRDefault="00B95D65" w:rsidP="00B95D65">
      <w:pPr>
        <w:rPr>
          <w:sz w:val="24"/>
          <w:szCs w:val="24"/>
        </w:rPr>
      </w:pPr>
      <w:r w:rsidRPr="0075711E">
        <w:rPr>
          <w:sz w:val="24"/>
          <w:szCs w:val="24"/>
        </w:rPr>
        <w:t>150 g Risottoreis</w:t>
      </w:r>
    </w:p>
    <w:p w14:paraId="5F65DA04" w14:textId="77777777" w:rsidR="00B95D65" w:rsidRPr="0075711E" w:rsidRDefault="00B95D65" w:rsidP="00B95D65">
      <w:pPr>
        <w:rPr>
          <w:sz w:val="24"/>
          <w:szCs w:val="24"/>
        </w:rPr>
      </w:pPr>
      <w:r w:rsidRPr="0075711E">
        <w:rPr>
          <w:sz w:val="24"/>
          <w:szCs w:val="24"/>
        </w:rPr>
        <w:t>Salz, Pfeffer</w:t>
      </w:r>
    </w:p>
    <w:p w14:paraId="6169BFAA" w14:textId="77777777" w:rsidR="00B95D65" w:rsidRPr="0075711E" w:rsidRDefault="00B95D65" w:rsidP="00B95D65">
      <w:pPr>
        <w:rPr>
          <w:sz w:val="24"/>
          <w:szCs w:val="24"/>
        </w:rPr>
      </w:pPr>
      <w:r w:rsidRPr="0075711E">
        <w:rPr>
          <w:sz w:val="24"/>
          <w:szCs w:val="24"/>
        </w:rPr>
        <w:t>100 ml Weißwein</w:t>
      </w:r>
    </w:p>
    <w:p w14:paraId="30EAD265" w14:textId="77777777" w:rsidR="00B95D65" w:rsidRPr="0075711E" w:rsidRDefault="00B95D65" w:rsidP="00B95D65">
      <w:pPr>
        <w:rPr>
          <w:sz w:val="24"/>
          <w:szCs w:val="24"/>
        </w:rPr>
      </w:pPr>
      <w:r w:rsidRPr="0075711E">
        <w:rPr>
          <w:sz w:val="24"/>
          <w:szCs w:val="24"/>
        </w:rPr>
        <w:t>70 g frische Kräuter wie Kerbel, Bärlauch, Basilikum, Koriander, Schnittlauch u.a.</w:t>
      </w:r>
    </w:p>
    <w:p w14:paraId="3B964D46" w14:textId="77777777" w:rsidR="00B95D65" w:rsidRPr="0075711E" w:rsidRDefault="00B95D65" w:rsidP="00B95D65">
      <w:pPr>
        <w:rPr>
          <w:sz w:val="24"/>
          <w:szCs w:val="24"/>
        </w:rPr>
      </w:pPr>
      <w:r w:rsidRPr="0075711E">
        <w:rPr>
          <w:sz w:val="24"/>
          <w:szCs w:val="24"/>
        </w:rPr>
        <w:t>50 g Butter</w:t>
      </w:r>
    </w:p>
    <w:p w14:paraId="101F5571" w14:textId="77777777" w:rsidR="00B95D65" w:rsidRPr="0075711E" w:rsidRDefault="00B95D65" w:rsidP="00B95D65">
      <w:pPr>
        <w:rPr>
          <w:sz w:val="24"/>
          <w:szCs w:val="24"/>
        </w:rPr>
      </w:pPr>
      <w:r w:rsidRPr="0075711E">
        <w:rPr>
          <w:sz w:val="24"/>
          <w:szCs w:val="24"/>
        </w:rPr>
        <w:t>50 g Parmesan</w:t>
      </w:r>
    </w:p>
    <w:p w14:paraId="1D1D8FD1" w14:textId="77777777" w:rsidR="00B95D65" w:rsidRPr="0075711E" w:rsidRDefault="00B95D65" w:rsidP="00B95D65">
      <w:pPr>
        <w:rPr>
          <w:sz w:val="24"/>
          <w:szCs w:val="24"/>
        </w:rPr>
      </w:pPr>
    </w:p>
    <w:p w14:paraId="12230E82" w14:textId="77777777" w:rsidR="00B95D65" w:rsidRPr="0075711E" w:rsidRDefault="00B95D65" w:rsidP="00B95D65">
      <w:pPr>
        <w:rPr>
          <w:sz w:val="24"/>
          <w:szCs w:val="24"/>
        </w:rPr>
      </w:pPr>
      <w:r w:rsidRPr="0075711E">
        <w:rPr>
          <w:sz w:val="24"/>
          <w:szCs w:val="24"/>
        </w:rPr>
        <w:t>Zubereitung:</w:t>
      </w:r>
    </w:p>
    <w:p w14:paraId="65F052F0" w14:textId="77777777" w:rsidR="00B95D65" w:rsidRPr="0075711E" w:rsidRDefault="00B95D65" w:rsidP="00B40E8C">
      <w:pPr>
        <w:pStyle w:val="ListParagraph"/>
        <w:numPr>
          <w:ilvl w:val="0"/>
          <w:numId w:val="1791"/>
        </w:numPr>
        <w:spacing w:after="120"/>
        <w:ind w:left="714" w:hanging="357"/>
        <w:contextualSpacing w:val="0"/>
        <w:jc w:val="both"/>
        <w:rPr>
          <w:sz w:val="24"/>
          <w:szCs w:val="24"/>
        </w:rPr>
      </w:pPr>
      <w:r w:rsidRPr="0075711E">
        <w:rPr>
          <w:sz w:val="24"/>
          <w:szCs w:val="24"/>
        </w:rPr>
        <w:t>Für den Fond werden die zweige von Rosmarin, Lorbeer und Salbei und das Grün der Frühlingszwiebeln in einen Topf gegeben, Wasser und 1 Prise Salz hinzufügen. Wasser zum Kochen bringen, alles ½ Stunde lang zugedeckt bei mittlerer Hitze köcheln lassen. Der Fond wird am Ende etwas bitter, was man aber im Risotto nicht schmeckt.</w:t>
      </w:r>
    </w:p>
    <w:p w14:paraId="4FAAA67D" w14:textId="5FBBABC3" w:rsidR="00B95D65" w:rsidRPr="0075711E" w:rsidRDefault="00B95D65" w:rsidP="00B40E8C">
      <w:pPr>
        <w:pStyle w:val="ListParagraph"/>
        <w:numPr>
          <w:ilvl w:val="0"/>
          <w:numId w:val="1791"/>
        </w:numPr>
        <w:spacing w:after="120"/>
        <w:ind w:left="714" w:hanging="357"/>
        <w:contextualSpacing w:val="0"/>
        <w:jc w:val="both"/>
        <w:rPr>
          <w:sz w:val="24"/>
          <w:szCs w:val="24"/>
        </w:rPr>
      </w:pPr>
      <w:r w:rsidRPr="0075711E">
        <w:rPr>
          <w:sz w:val="24"/>
          <w:szCs w:val="24"/>
        </w:rPr>
        <w:t>Für den Risotto das Weiß der Frühlingszwiebeln putzen, waschen und in feine Ringe schneiden. Olivenöl in einem Topf erhitzen, Reis hinzugeben. 5 Minuten lang unter Rühren die Reiskörner toasten. Das Weiße der Frühlingszwiebeln dazugeben sowie etwas Salz. Weiterdünsten. Mit Wein ablöschen. Wenn die Flüssigkeit verdampft ist, gießt man vom Kräuterfond eine oder zwei Kellen dazu.</w:t>
      </w:r>
    </w:p>
    <w:p w14:paraId="60C1F96D" w14:textId="77777777" w:rsidR="00B95D65" w:rsidRPr="0075711E" w:rsidRDefault="00B95D65" w:rsidP="00B40E8C">
      <w:pPr>
        <w:pStyle w:val="ListParagraph"/>
        <w:numPr>
          <w:ilvl w:val="0"/>
          <w:numId w:val="1791"/>
        </w:numPr>
        <w:spacing w:after="120"/>
        <w:ind w:left="714" w:hanging="357"/>
        <w:contextualSpacing w:val="0"/>
        <w:jc w:val="both"/>
        <w:rPr>
          <w:sz w:val="24"/>
          <w:szCs w:val="24"/>
        </w:rPr>
      </w:pPr>
      <w:r w:rsidRPr="0075711E">
        <w:rPr>
          <w:sz w:val="24"/>
          <w:szCs w:val="24"/>
        </w:rPr>
        <w:t xml:space="preserve">Einkochen lassen, dabei rühren. Sobald keine Flüssigkeit mehr im Topf ist, wieder zwei Kellen vom Fond dazugeben. Den Vorgang wiederholt man so oft, bis die Reiskörner weich sind, was 20 Minuten dauert, Am Ende sollte der Risotto cremig sein, also die </w:t>
      </w:r>
      <w:r w:rsidRPr="0075711E">
        <w:rPr>
          <w:sz w:val="24"/>
          <w:szCs w:val="24"/>
        </w:rPr>
        <w:lastRenderedPageBreak/>
        <w:t>Flüssigkeit eingekocht. Nachsalzen und pfeffern. Die Kräuter waschen, trocken schütteln, fein hacken und unterrühren, ebenso Butter und gerieben Parmesan.</w:t>
      </w:r>
    </w:p>
    <w:p w14:paraId="0C8AB9A5" w14:textId="77777777" w:rsidR="00B95D65" w:rsidRPr="0075711E" w:rsidRDefault="00B95D65" w:rsidP="00B95D65">
      <w:pPr>
        <w:rPr>
          <w:sz w:val="24"/>
          <w:szCs w:val="24"/>
        </w:rPr>
      </w:pPr>
    </w:p>
    <w:p w14:paraId="4100A9C3" w14:textId="77777777" w:rsidR="00B95D65" w:rsidRPr="0075711E" w:rsidRDefault="00B95D65" w:rsidP="00B95D65">
      <w:pPr>
        <w:ind w:left="1416" w:hanging="1416"/>
        <w:rPr>
          <w:sz w:val="24"/>
          <w:szCs w:val="24"/>
        </w:rPr>
      </w:pPr>
      <w:r w:rsidRPr="0075711E">
        <w:rPr>
          <w:sz w:val="24"/>
          <w:szCs w:val="24"/>
        </w:rPr>
        <w:t>Kommentar:</w:t>
      </w:r>
      <w:r w:rsidRPr="0075711E">
        <w:rPr>
          <w:sz w:val="24"/>
          <w:szCs w:val="24"/>
        </w:rPr>
        <w:tab/>
        <w:t>Wahrscheinlich ein Gericht, dass ihr wegen dem ganzen grünen Kräuterzeugs nie kocht. Ich habe es aber probiert und finde es echt toll</w:t>
      </w:r>
    </w:p>
    <w:p w14:paraId="517D67DE" w14:textId="77777777" w:rsidR="00B95D65" w:rsidRDefault="00B95D65" w:rsidP="00B95D65"/>
    <w:p w14:paraId="53069B2B" w14:textId="77777777" w:rsidR="00B95D65" w:rsidRDefault="00B95D65" w:rsidP="00B95D65">
      <w:pPr>
        <w:rPr>
          <w:rFonts w:asciiTheme="majorHAnsi" w:eastAsiaTheme="majorEastAsia" w:hAnsiTheme="majorHAnsi" w:cstheme="majorBidi"/>
          <w:color w:val="2F5496" w:themeColor="accent1" w:themeShade="BF"/>
          <w:sz w:val="26"/>
          <w:szCs w:val="26"/>
        </w:rPr>
      </w:pPr>
      <w:r>
        <w:br w:type="page"/>
      </w:r>
    </w:p>
    <w:p w14:paraId="3F7BB390" w14:textId="77777777" w:rsidR="00B95D65" w:rsidRPr="008B07F3" w:rsidRDefault="00B95D65" w:rsidP="00B95D65">
      <w:pPr>
        <w:pStyle w:val="Heading2"/>
        <w:spacing w:after="240"/>
      </w:pPr>
      <w:r w:rsidRPr="008B07F3">
        <w:lastRenderedPageBreak/>
        <w:t>Zucchini-Risotto mit Minze</w:t>
      </w:r>
      <w:r>
        <w:rPr>
          <w:rStyle w:val="FootnoteReference"/>
        </w:rPr>
        <w:footnoteReference w:id="1194"/>
      </w:r>
    </w:p>
    <w:p w14:paraId="07A46738" w14:textId="77777777" w:rsidR="00B95D65" w:rsidRPr="0075711E" w:rsidRDefault="00B95D65" w:rsidP="00B95D65">
      <w:pPr>
        <w:rPr>
          <w:sz w:val="24"/>
          <w:szCs w:val="24"/>
        </w:rPr>
      </w:pPr>
      <w:r w:rsidRPr="0075711E">
        <w:rPr>
          <w:sz w:val="24"/>
          <w:szCs w:val="24"/>
          <w:u w:val="single"/>
        </w:rPr>
        <w:t>Zutaten</w:t>
      </w:r>
      <w:r w:rsidRPr="0075711E">
        <w:rPr>
          <w:sz w:val="24"/>
          <w:szCs w:val="24"/>
        </w:rPr>
        <w:t xml:space="preserve"> für 4 Portionen</w:t>
      </w:r>
    </w:p>
    <w:p w14:paraId="491882E5" w14:textId="77777777" w:rsidR="00B95D65" w:rsidRPr="0075711E" w:rsidRDefault="00B95D65" w:rsidP="00B95D65">
      <w:pPr>
        <w:rPr>
          <w:sz w:val="24"/>
          <w:szCs w:val="24"/>
        </w:rPr>
      </w:pPr>
      <w:r w:rsidRPr="0075711E">
        <w:rPr>
          <w:sz w:val="24"/>
          <w:szCs w:val="24"/>
        </w:rPr>
        <w:t>2 Zucchini</w:t>
      </w:r>
    </w:p>
    <w:p w14:paraId="4C6263D5" w14:textId="77777777" w:rsidR="00B95D65" w:rsidRPr="0075711E" w:rsidRDefault="00B95D65" w:rsidP="00B95D65">
      <w:pPr>
        <w:rPr>
          <w:sz w:val="24"/>
          <w:szCs w:val="24"/>
        </w:rPr>
      </w:pPr>
      <w:r w:rsidRPr="0075711E">
        <w:rPr>
          <w:sz w:val="24"/>
          <w:szCs w:val="24"/>
        </w:rPr>
        <w:t>4 Stängel Basilikum</w:t>
      </w:r>
    </w:p>
    <w:p w14:paraId="759CB7A5" w14:textId="77777777" w:rsidR="00B95D65" w:rsidRPr="0075711E" w:rsidRDefault="00B95D65" w:rsidP="00B95D65">
      <w:pPr>
        <w:rPr>
          <w:sz w:val="24"/>
          <w:szCs w:val="24"/>
        </w:rPr>
      </w:pPr>
      <w:r w:rsidRPr="0075711E">
        <w:rPr>
          <w:sz w:val="24"/>
          <w:szCs w:val="24"/>
        </w:rPr>
        <w:t>1 Schalotte</w:t>
      </w:r>
    </w:p>
    <w:p w14:paraId="183E29E8" w14:textId="77777777" w:rsidR="00B95D65" w:rsidRPr="0075711E" w:rsidRDefault="00B95D65" w:rsidP="00B95D65">
      <w:pPr>
        <w:rPr>
          <w:sz w:val="24"/>
          <w:szCs w:val="24"/>
        </w:rPr>
      </w:pPr>
      <w:r w:rsidRPr="0075711E">
        <w:rPr>
          <w:sz w:val="24"/>
          <w:szCs w:val="24"/>
        </w:rPr>
        <w:t>Olivenöl</w:t>
      </w:r>
    </w:p>
    <w:p w14:paraId="23DA7197" w14:textId="77777777" w:rsidR="00B95D65" w:rsidRPr="0075711E" w:rsidRDefault="00B95D65" w:rsidP="00B95D65">
      <w:pPr>
        <w:rPr>
          <w:sz w:val="24"/>
          <w:szCs w:val="24"/>
        </w:rPr>
      </w:pPr>
      <w:r w:rsidRPr="0075711E">
        <w:rPr>
          <w:sz w:val="24"/>
          <w:szCs w:val="24"/>
        </w:rPr>
        <w:t>Salz, Pfeffer</w:t>
      </w:r>
    </w:p>
    <w:p w14:paraId="0E446C33" w14:textId="77777777" w:rsidR="00B95D65" w:rsidRPr="0075711E" w:rsidRDefault="00B95D65" w:rsidP="00B95D65">
      <w:pPr>
        <w:rPr>
          <w:sz w:val="24"/>
          <w:szCs w:val="24"/>
        </w:rPr>
      </w:pPr>
      <w:r w:rsidRPr="0075711E">
        <w:rPr>
          <w:sz w:val="24"/>
          <w:szCs w:val="24"/>
        </w:rPr>
        <w:t>200 g Risottoreis</w:t>
      </w:r>
    </w:p>
    <w:p w14:paraId="71F798CC" w14:textId="77777777" w:rsidR="00B95D65" w:rsidRPr="0075711E" w:rsidRDefault="00B95D65" w:rsidP="00B95D65">
      <w:pPr>
        <w:rPr>
          <w:sz w:val="24"/>
          <w:szCs w:val="24"/>
        </w:rPr>
      </w:pPr>
      <w:r w:rsidRPr="0075711E">
        <w:rPr>
          <w:sz w:val="24"/>
          <w:szCs w:val="24"/>
        </w:rPr>
        <w:t>100 ml Weißwein</w:t>
      </w:r>
    </w:p>
    <w:p w14:paraId="42ADB3C2" w14:textId="77777777" w:rsidR="00B95D65" w:rsidRPr="0075711E" w:rsidRDefault="00B95D65" w:rsidP="00B95D65">
      <w:pPr>
        <w:rPr>
          <w:sz w:val="24"/>
          <w:szCs w:val="24"/>
        </w:rPr>
      </w:pPr>
      <w:r w:rsidRPr="0075711E">
        <w:rPr>
          <w:sz w:val="24"/>
          <w:szCs w:val="24"/>
        </w:rPr>
        <w:t>Ca. 500 ml Wasser</w:t>
      </w:r>
    </w:p>
    <w:p w14:paraId="1CD5F7D0" w14:textId="77777777" w:rsidR="00B95D65" w:rsidRPr="0075711E" w:rsidRDefault="00B95D65" w:rsidP="00B95D65">
      <w:pPr>
        <w:rPr>
          <w:sz w:val="24"/>
          <w:szCs w:val="24"/>
        </w:rPr>
      </w:pPr>
      <w:r w:rsidRPr="0075711E">
        <w:rPr>
          <w:sz w:val="24"/>
          <w:szCs w:val="24"/>
        </w:rPr>
        <w:t>Abgeriebene Schale von 1 Bio-Zitrone</w:t>
      </w:r>
    </w:p>
    <w:p w14:paraId="5790B456" w14:textId="77777777" w:rsidR="00B95D65" w:rsidRPr="0075711E" w:rsidRDefault="00B95D65" w:rsidP="00B95D65">
      <w:pPr>
        <w:rPr>
          <w:sz w:val="24"/>
          <w:szCs w:val="24"/>
        </w:rPr>
      </w:pPr>
      <w:r w:rsidRPr="0075711E">
        <w:rPr>
          <w:sz w:val="24"/>
          <w:szCs w:val="24"/>
        </w:rPr>
        <w:t>4 Zweige frische Minze</w:t>
      </w:r>
    </w:p>
    <w:p w14:paraId="656335E9" w14:textId="77777777" w:rsidR="00B95D65" w:rsidRPr="0075711E" w:rsidRDefault="00B95D65" w:rsidP="00B95D65">
      <w:pPr>
        <w:rPr>
          <w:sz w:val="24"/>
          <w:szCs w:val="24"/>
        </w:rPr>
      </w:pPr>
      <w:r w:rsidRPr="0075711E">
        <w:rPr>
          <w:sz w:val="24"/>
          <w:szCs w:val="24"/>
        </w:rPr>
        <w:t>30 g Butter</w:t>
      </w:r>
    </w:p>
    <w:p w14:paraId="2A18105A" w14:textId="77777777" w:rsidR="00B95D65" w:rsidRPr="0075711E" w:rsidRDefault="00B95D65" w:rsidP="00B95D65">
      <w:pPr>
        <w:rPr>
          <w:sz w:val="24"/>
          <w:szCs w:val="24"/>
        </w:rPr>
      </w:pPr>
      <w:r w:rsidRPr="0075711E">
        <w:rPr>
          <w:sz w:val="24"/>
          <w:szCs w:val="24"/>
        </w:rPr>
        <w:t>40 g Parmesan (inklusive Rinde)</w:t>
      </w:r>
    </w:p>
    <w:p w14:paraId="783804F7" w14:textId="77777777" w:rsidR="00B95D65" w:rsidRPr="0075711E" w:rsidRDefault="00B95D65" w:rsidP="00B95D65">
      <w:pPr>
        <w:rPr>
          <w:sz w:val="24"/>
          <w:szCs w:val="24"/>
        </w:rPr>
      </w:pPr>
    </w:p>
    <w:p w14:paraId="18236162" w14:textId="77777777" w:rsidR="00B95D65" w:rsidRPr="0075711E" w:rsidRDefault="00B95D65" w:rsidP="00B95D65">
      <w:pPr>
        <w:rPr>
          <w:sz w:val="24"/>
          <w:szCs w:val="24"/>
        </w:rPr>
      </w:pPr>
      <w:r w:rsidRPr="0075711E">
        <w:rPr>
          <w:sz w:val="24"/>
          <w:szCs w:val="24"/>
        </w:rPr>
        <w:t>Zubereitung:</w:t>
      </w:r>
    </w:p>
    <w:p w14:paraId="205BA493" w14:textId="77777777" w:rsidR="00B95D65" w:rsidRPr="0075711E" w:rsidRDefault="00B95D65" w:rsidP="00B40E8C">
      <w:pPr>
        <w:pStyle w:val="ListParagraph"/>
        <w:numPr>
          <w:ilvl w:val="0"/>
          <w:numId w:val="1796"/>
        </w:numPr>
        <w:spacing w:after="120"/>
        <w:ind w:left="714" w:hanging="357"/>
        <w:contextualSpacing w:val="0"/>
        <w:jc w:val="both"/>
        <w:rPr>
          <w:sz w:val="24"/>
          <w:szCs w:val="24"/>
        </w:rPr>
      </w:pPr>
      <w:r w:rsidRPr="0075711E">
        <w:rPr>
          <w:sz w:val="24"/>
          <w:szCs w:val="24"/>
        </w:rPr>
        <w:t>Für den Risotto Zucchini waschen, putzen und in sehr dünne Scheiben schneiden. Basilikum waschen, trocken schütteln, Blätter von den Stielen zupfen und die Stiele klein schneiden. Schalotte schälen, fein hacken, in Olivenöl andünsten, salzen.</w:t>
      </w:r>
    </w:p>
    <w:p w14:paraId="76C5692D" w14:textId="77777777" w:rsidR="00B95D65" w:rsidRPr="0075711E" w:rsidRDefault="00B95D65" w:rsidP="00B40E8C">
      <w:pPr>
        <w:pStyle w:val="ListParagraph"/>
        <w:numPr>
          <w:ilvl w:val="0"/>
          <w:numId w:val="1796"/>
        </w:numPr>
        <w:spacing w:after="120"/>
        <w:ind w:left="714" w:hanging="357"/>
        <w:contextualSpacing w:val="0"/>
        <w:jc w:val="both"/>
        <w:rPr>
          <w:sz w:val="24"/>
          <w:szCs w:val="24"/>
        </w:rPr>
      </w:pPr>
      <w:r w:rsidRPr="0075711E">
        <w:rPr>
          <w:sz w:val="24"/>
          <w:szCs w:val="24"/>
        </w:rPr>
        <w:t>Reis hinzufügen, unter Rühren kurz mitdünsten, dann die Zucchini und Basilikumstängel dazugeben. Weiterrühren, bis das Gemüse etwas Wasser abgegeben hat. Mit Weißwein ablöschen. Pfeffern und noch mal salzen. Die Parmesanrinde in den Topf geben. Wenn der Wein verdampft ist, Wasser dazugießen, sodass der Reis gerade bedeckt ist. Einkochen lassen, dabei regelmäßig rühren. Sobald die Flüssigkeit verdampft ist, den Vorgang wiederholen, bis der Reis gar ist (nach ungefähr 20 Minuten). Zwischendurch noch mal 1 Prise Salz dazugeben (aber nicht zu viel): Zum Schluss sollte das Risotto cremig sein und keine Flüssigkeit mehr im Topf stehen.</w:t>
      </w:r>
    </w:p>
    <w:p w14:paraId="0E60D205" w14:textId="77777777" w:rsidR="00B95D65" w:rsidRPr="00B8598A" w:rsidRDefault="00B95D65" w:rsidP="00B40E8C">
      <w:pPr>
        <w:pStyle w:val="ListParagraph"/>
        <w:numPr>
          <w:ilvl w:val="0"/>
          <w:numId w:val="1796"/>
        </w:numPr>
        <w:spacing w:after="120"/>
        <w:ind w:left="714" w:hanging="357"/>
        <w:contextualSpacing w:val="0"/>
        <w:jc w:val="both"/>
        <w:rPr>
          <w:rFonts w:asciiTheme="majorHAnsi" w:eastAsiaTheme="majorEastAsia" w:hAnsiTheme="majorHAnsi" w:cstheme="majorBidi"/>
          <w:color w:val="2F5496" w:themeColor="accent1" w:themeShade="BF"/>
          <w:sz w:val="26"/>
          <w:szCs w:val="26"/>
        </w:rPr>
      </w:pPr>
      <w:r w:rsidRPr="0075711E">
        <w:rPr>
          <w:sz w:val="24"/>
          <w:szCs w:val="24"/>
        </w:rPr>
        <w:t>Wenn der Reis gar ist, Käserinde entfernen und den Topf vom Herd nehmen. Für diesen Risotto braucht man keine Brühe, sondern kann Wasser nehmen, weil jetzt verschiedene Geschmacksverstärker hinzukommen: Zitronenschale, fein gehackte Basilikum- und Minzeblätter, Butter und frisch geriebenen Parmesan unterrühren.</w:t>
      </w:r>
      <w:r>
        <w:br w:type="page"/>
      </w:r>
    </w:p>
    <w:p w14:paraId="3365C83C" w14:textId="77777777" w:rsidR="00B95D65" w:rsidRDefault="00B95D65" w:rsidP="00B95D65">
      <w:pPr>
        <w:pStyle w:val="Heading2"/>
        <w:spacing w:after="240"/>
      </w:pPr>
      <w:r>
        <w:lastRenderedPageBreak/>
        <w:t>Paprikarisotto mit gebratenem Ziegenkäse</w:t>
      </w:r>
      <w:r>
        <w:rPr>
          <w:rStyle w:val="FootnoteReference"/>
        </w:rPr>
        <w:footnoteReference w:id="1195"/>
      </w:r>
    </w:p>
    <w:p w14:paraId="62BF6509" w14:textId="77777777" w:rsidR="00B95D65" w:rsidRDefault="00B95D65" w:rsidP="00B95D65">
      <w:pPr>
        <w:spacing w:after="120"/>
        <w:jc w:val="both"/>
        <w:rPr>
          <w:sz w:val="24"/>
          <w:szCs w:val="24"/>
        </w:rPr>
      </w:pPr>
      <w:r w:rsidRPr="00B94C42">
        <w:rPr>
          <w:sz w:val="24"/>
          <w:szCs w:val="24"/>
          <w:u w:val="single"/>
        </w:rPr>
        <w:t>Zutaten</w:t>
      </w:r>
      <w:r>
        <w:rPr>
          <w:sz w:val="24"/>
          <w:szCs w:val="24"/>
        </w:rPr>
        <w:t xml:space="preserve"> (für 4 Portionen):</w:t>
      </w:r>
    </w:p>
    <w:p w14:paraId="6393EFCC" w14:textId="77777777" w:rsidR="00B95D65" w:rsidRDefault="00B95D65" w:rsidP="00B95D65">
      <w:pPr>
        <w:spacing w:after="120"/>
        <w:jc w:val="both"/>
        <w:rPr>
          <w:sz w:val="24"/>
          <w:szCs w:val="24"/>
        </w:rPr>
      </w:pPr>
      <w:r>
        <w:rPr>
          <w:sz w:val="24"/>
          <w:szCs w:val="24"/>
        </w:rPr>
        <w:t>3 Schalotten</w:t>
      </w:r>
    </w:p>
    <w:p w14:paraId="3D6343AB" w14:textId="77777777" w:rsidR="00B95D65" w:rsidRDefault="00B95D65" w:rsidP="00B95D65">
      <w:pPr>
        <w:spacing w:after="120"/>
        <w:jc w:val="both"/>
        <w:rPr>
          <w:sz w:val="24"/>
          <w:szCs w:val="24"/>
        </w:rPr>
      </w:pPr>
      <w:r>
        <w:rPr>
          <w:sz w:val="24"/>
          <w:szCs w:val="24"/>
        </w:rPr>
        <w:t>2 EL Olivenöl</w:t>
      </w:r>
    </w:p>
    <w:p w14:paraId="2427D9CE" w14:textId="77777777" w:rsidR="00B95D65" w:rsidRDefault="00B95D65" w:rsidP="00B95D65">
      <w:pPr>
        <w:spacing w:after="120"/>
        <w:jc w:val="both"/>
        <w:rPr>
          <w:sz w:val="24"/>
          <w:szCs w:val="24"/>
        </w:rPr>
      </w:pPr>
      <w:r>
        <w:rPr>
          <w:sz w:val="24"/>
          <w:szCs w:val="24"/>
        </w:rPr>
        <w:t>200 g Risottoreis</w:t>
      </w:r>
    </w:p>
    <w:p w14:paraId="27DB6FC8" w14:textId="77777777" w:rsidR="00B95D65" w:rsidRDefault="00B95D65" w:rsidP="00B95D65">
      <w:pPr>
        <w:spacing w:after="120"/>
        <w:jc w:val="both"/>
        <w:rPr>
          <w:sz w:val="24"/>
          <w:szCs w:val="24"/>
        </w:rPr>
      </w:pPr>
      <w:r>
        <w:rPr>
          <w:sz w:val="24"/>
          <w:szCs w:val="24"/>
        </w:rPr>
        <w:t>400 ml heiße Gemüsebrühe</w:t>
      </w:r>
    </w:p>
    <w:p w14:paraId="285C0B1F" w14:textId="77777777" w:rsidR="00B95D65" w:rsidRDefault="00B95D65" w:rsidP="00B95D65">
      <w:pPr>
        <w:spacing w:after="120"/>
        <w:jc w:val="both"/>
        <w:rPr>
          <w:sz w:val="24"/>
          <w:szCs w:val="24"/>
        </w:rPr>
      </w:pPr>
      <w:r>
        <w:rPr>
          <w:sz w:val="24"/>
          <w:szCs w:val="24"/>
        </w:rPr>
        <w:t>150 ml Tomatensaft</w:t>
      </w:r>
    </w:p>
    <w:p w14:paraId="6E237854" w14:textId="77777777" w:rsidR="00B95D65" w:rsidRDefault="00B95D65" w:rsidP="00B95D65">
      <w:pPr>
        <w:spacing w:after="120"/>
        <w:jc w:val="both"/>
        <w:rPr>
          <w:sz w:val="24"/>
          <w:szCs w:val="24"/>
        </w:rPr>
      </w:pPr>
      <w:r>
        <w:rPr>
          <w:sz w:val="24"/>
          <w:szCs w:val="24"/>
        </w:rPr>
        <w:t>3 rote Peperoni</w:t>
      </w:r>
    </w:p>
    <w:p w14:paraId="61CC2713" w14:textId="77777777" w:rsidR="00B95D65" w:rsidRDefault="00B95D65" w:rsidP="00B95D65">
      <w:pPr>
        <w:spacing w:after="120"/>
        <w:jc w:val="both"/>
        <w:rPr>
          <w:sz w:val="24"/>
          <w:szCs w:val="24"/>
        </w:rPr>
      </w:pPr>
      <w:r>
        <w:rPr>
          <w:sz w:val="24"/>
          <w:szCs w:val="24"/>
        </w:rPr>
        <w:t>2 rote Paprikaschoten</w:t>
      </w:r>
    </w:p>
    <w:p w14:paraId="7003E7C7" w14:textId="77777777" w:rsidR="00B95D65" w:rsidRDefault="00B95D65" w:rsidP="00B95D65">
      <w:pPr>
        <w:spacing w:after="120"/>
        <w:jc w:val="both"/>
        <w:rPr>
          <w:sz w:val="24"/>
          <w:szCs w:val="24"/>
        </w:rPr>
      </w:pPr>
      <w:r>
        <w:rPr>
          <w:sz w:val="24"/>
          <w:szCs w:val="24"/>
        </w:rPr>
        <w:t>1 gelbe Paprikaschote</w:t>
      </w:r>
    </w:p>
    <w:p w14:paraId="60DFC25D" w14:textId="77777777" w:rsidR="00B95D65" w:rsidRDefault="00B95D65" w:rsidP="00B95D65">
      <w:pPr>
        <w:spacing w:after="120"/>
        <w:jc w:val="both"/>
        <w:rPr>
          <w:sz w:val="24"/>
          <w:szCs w:val="24"/>
        </w:rPr>
      </w:pPr>
      <w:r>
        <w:rPr>
          <w:sz w:val="24"/>
          <w:szCs w:val="24"/>
        </w:rPr>
        <w:t>1 kleine Rolle Ziegenkäse (250 g)</w:t>
      </w:r>
    </w:p>
    <w:p w14:paraId="03305A68" w14:textId="77777777" w:rsidR="00B95D65" w:rsidRDefault="00B95D65" w:rsidP="00B95D65">
      <w:pPr>
        <w:spacing w:after="120"/>
        <w:jc w:val="both"/>
        <w:rPr>
          <w:sz w:val="24"/>
          <w:szCs w:val="24"/>
        </w:rPr>
      </w:pPr>
      <w:r>
        <w:rPr>
          <w:sz w:val="24"/>
          <w:szCs w:val="24"/>
        </w:rPr>
        <w:t>100 g Mascarpone</w:t>
      </w:r>
    </w:p>
    <w:p w14:paraId="7108FB7B" w14:textId="77777777" w:rsidR="00B95D65" w:rsidRDefault="00B95D65" w:rsidP="00B95D65">
      <w:pPr>
        <w:spacing w:after="120"/>
        <w:jc w:val="both"/>
        <w:rPr>
          <w:sz w:val="24"/>
          <w:szCs w:val="24"/>
        </w:rPr>
      </w:pPr>
      <w:r>
        <w:rPr>
          <w:sz w:val="24"/>
          <w:szCs w:val="24"/>
        </w:rPr>
        <w:t>Salz, Pfeffer</w:t>
      </w:r>
    </w:p>
    <w:p w14:paraId="00A48444" w14:textId="77777777" w:rsidR="00B95D65" w:rsidRDefault="00B95D65" w:rsidP="00B95D65">
      <w:pPr>
        <w:spacing w:after="120"/>
        <w:jc w:val="both"/>
        <w:rPr>
          <w:sz w:val="24"/>
          <w:szCs w:val="24"/>
        </w:rPr>
      </w:pPr>
      <w:r>
        <w:rPr>
          <w:sz w:val="24"/>
          <w:szCs w:val="24"/>
        </w:rPr>
        <w:t>Etwas Honig und etwas Mehl</w:t>
      </w:r>
    </w:p>
    <w:p w14:paraId="4272E25F" w14:textId="77777777" w:rsidR="00B95D65" w:rsidRDefault="00B95D65" w:rsidP="00B95D65">
      <w:pPr>
        <w:spacing w:after="120"/>
        <w:jc w:val="both"/>
        <w:rPr>
          <w:sz w:val="24"/>
          <w:szCs w:val="24"/>
        </w:rPr>
      </w:pPr>
      <w:r>
        <w:rPr>
          <w:sz w:val="24"/>
          <w:szCs w:val="24"/>
        </w:rPr>
        <w:t>2 Stiele Oregano</w:t>
      </w:r>
    </w:p>
    <w:p w14:paraId="4C631CCC" w14:textId="77777777" w:rsidR="00B95D65" w:rsidRDefault="00B95D65" w:rsidP="00B95D65">
      <w:pPr>
        <w:spacing w:after="120"/>
        <w:jc w:val="both"/>
        <w:rPr>
          <w:sz w:val="24"/>
          <w:szCs w:val="24"/>
        </w:rPr>
      </w:pPr>
    </w:p>
    <w:p w14:paraId="11548B97" w14:textId="77777777" w:rsidR="00B95D65" w:rsidRDefault="00B95D65" w:rsidP="00B95D65">
      <w:pPr>
        <w:spacing w:after="120"/>
        <w:jc w:val="both"/>
        <w:rPr>
          <w:sz w:val="24"/>
          <w:szCs w:val="24"/>
        </w:rPr>
      </w:pPr>
      <w:r>
        <w:rPr>
          <w:sz w:val="24"/>
          <w:szCs w:val="24"/>
        </w:rPr>
        <w:t>Zubereitung:</w:t>
      </w:r>
    </w:p>
    <w:p w14:paraId="737BCC49" w14:textId="77777777" w:rsidR="00B95D65" w:rsidRPr="00B94C42" w:rsidRDefault="00B95D65" w:rsidP="00B40E8C">
      <w:pPr>
        <w:pStyle w:val="ListParagraph"/>
        <w:numPr>
          <w:ilvl w:val="0"/>
          <w:numId w:val="1751"/>
        </w:numPr>
        <w:spacing w:after="120"/>
        <w:ind w:left="714" w:hanging="357"/>
        <w:contextualSpacing w:val="0"/>
        <w:jc w:val="both"/>
        <w:rPr>
          <w:sz w:val="24"/>
          <w:szCs w:val="24"/>
        </w:rPr>
      </w:pPr>
      <w:r w:rsidRPr="00B94C42">
        <w:rPr>
          <w:sz w:val="24"/>
          <w:szCs w:val="24"/>
        </w:rPr>
        <w:t>Die Schalotten schälen und in feine Würfel schneiden. Das Olivenöl in einem Topf erhitzen und die Schalotten darin andünsten. Den reis hinzufügen und mitdünsten lassen. Mit 200 ml heißer Brühe und dem Tomatensaft ablöschen und 10 Minuten köcheln lassen.</w:t>
      </w:r>
    </w:p>
    <w:p w14:paraId="6F5901B4" w14:textId="77777777" w:rsidR="00B95D65" w:rsidRPr="00B94C42" w:rsidRDefault="00B95D65" w:rsidP="00B40E8C">
      <w:pPr>
        <w:pStyle w:val="ListParagraph"/>
        <w:numPr>
          <w:ilvl w:val="0"/>
          <w:numId w:val="1751"/>
        </w:numPr>
        <w:spacing w:after="120"/>
        <w:ind w:left="714" w:hanging="357"/>
        <w:contextualSpacing w:val="0"/>
        <w:jc w:val="both"/>
        <w:rPr>
          <w:sz w:val="24"/>
          <w:szCs w:val="24"/>
        </w:rPr>
      </w:pPr>
      <w:r w:rsidRPr="00B94C42">
        <w:rPr>
          <w:sz w:val="24"/>
          <w:szCs w:val="24"/>
        </w:rPr>
        <w:t>Die Peperoni längs halbieren, entkernen, waschen und in feine Würfel schneiden. Die Paprikaschoten längs halbieren, entkernen, waschen und klein schneiden. Die Peperoni und Paprika zum Reis geben, die restliche Brühe dazugießen und den Risotto weitere 10 Minuten köcheln lassen. Den Risotto vom Herd nehmen und zugedeckt 10 Minuten ruhen lassen.</w:t>
      </w:r>
    </w:p>
    <w:p w14:paraId="44A359E4" w14:textId="3345CCE6" w:rsidR="00B95D65" w:rsidRPr="00B94C42" w:rsidRDefault="00B95D65" w:rsidP="00B40E8C">
      <w:pPr>
        <w:pStyle w:val="ListParagraph"/>
        <w:numPr>
          <w:ilvl w:val="0"/>
          <w:numId w:val="1751"/>
        </w:numPr>
        <w:spacing w:after="120"/>
        <w:ind w:left="714" w:hanging="357"/>
        <w:contextualSpacing w:val="0"/>
        <w:jc w:val="both"/>
        <w:rPr>
          <w:sz w:val="24"/>
          <w:szCs w:val="24"/>
        </w:rPr>
      </w:pPr>
      <w:r w:rsidRPr="00B94C42">
        <w:rPr>
          <w:sz w:val="24"/>
          <w:szCs w:val="24"/>
        </w:rPr>
        <w:t>Den Ziegenkäse in 1,5 dicke Scheiben schneiden und in etwas Mehl wenden. In einer beschichtete</w:t>
      </w:r>
      <w:r w:rsidR="0075711E">
        <w:rPr>
          <w:sz w:val="24"/>
          <w:szCs w:val="24"/>
        </w:rPr>
        <w:t>n</w:t>
      </w:r>
      <w:r w:rsidRPr="00B94C42">
        <w:rPr>
          <w:sz w:val="24"/>
          <w:szCs w:val="24"/>
        </w:rPr>
        <w:t xml:space="preserve"> Pfanne ohne Fett auf beiden Seiten goldgelb braten.</w:t>
      </w:r>
    </w:p>
    <w:p w14:paraId="49BC5146" w14:textId="77777777" w:rsidR="00B95D65" w:rsidRPr="00B94C42" w:rsidRDefault="00B95D65" w:rsidP="00B40E8C">
      <w:pPr>
        <w:pStyle w:val="ListParagraph"/>
        <w:numPr>
          <w:ilvl w:val="0"/>
          <w:numId w:val="1751"/>
        </w:numPr>
        <w:spacing w:after="120"/>
        <w:ind w:left="714" w:hanging="357"/>
        <w:contextualSpacing w:val="0"/>
        <w:jc w:val="both"/>
        <w:rPr>
          <w:sz w:val="24"/>
          <w:szCs w:val="24"/>
        </w:rPr>
      </w:pPr>
      <w:r w:rsidRPr="00B94C42">
        <w:rPr>
          <w:sz w:val="24"/>
          <w:szCs w:val="24"/>
        </w:rPr>
        <w:t>Den Mascarpone unter den Risotto rühren und den Risotto mit Salz, Pfeffer und etwas Honig abschmecken. Den Oregano waschen, trocken schütteln und die Blätter abzupfen.</w:t>
      </w:r>
    </w:p>
    <w:p w14:paraId="5886D547" w14:textId="77777777" w:rsidR="00B95D65" w:rsidRPr="00B94C42" w:rsidRDefault="00B95D65" w:rsidP="00B40E8C">
      <w:pPr>
        <w:pStyle w:val="ListParagraph"/>
        <w:numPr>
          <w:ilvl w:val="0"/>
          <w:numId w:val="1751"/>
        </w:numPr>
        <w:spacing w:after="120"/>
        <w:ind w:left="714" w:hanging="357"/>
        <w:contextualSpacing w:val="0"/>
        <w:jc w:val="both"/>
        <w:rPr>
          <w:sz w:val="24"/>
          <w:szCs w:val="24"/>
        </w:rPr>
      </w:pPr>
      <w:r w:rsidRPr="00B94C42">
        <w:rPr>
          <w:sz w:val="24"/>
          <w:szCs w:val="24"/>
        </w:rPr>
        <w:t xml:space="preserve">Den Paprikarisotto auf Tellern verteilen, den gebratenen Ziegenkäse auf kleine Holzspieße stecken und darauf anrichten. Mit Oregano garnieren. </w:t>
      </w:r>
    </w:p>
    <w:p w14:paraId="47B0DF62" w14:textId="77777777" w:rsidR="00B95D65" w:rsidRPr="006F3BC4" w:rsidRDefault="00B95D65" w:rsidP="00B95D65">
      <w:pPr>
        <w:spacing w:after="120"/>
        <w:jc w:val="both"/>
        <w:rPr>
          <w:sz w:val="24"/>
          <w:szCs w:val="24"/>
        </w:rPr>
      </w:pPr>
      <w:r w:rsidRPr="006F3BC4">
        <w:rPr>
          <w:sz w:val="24"/>
          <w:szCs w:val="24"/>
        </w:rPr>
        <w:br w:type="page"/>
      </w:r>
    </w:p>
    <w:p w14:paraId="02A456F4" w14:textId="77777777" w:rsidR="00B95D65" w:rsidRDefault="00B95D65" w:rsidP="00B95D65">
      <w:pPr>
        <w:pStyle w:val="Heading2"/>
        <w:spacing w:after="240"/>
      </w:pPr>
      <w:r>
        <w:lastRenderedPageBreak/>
        <w:t>Risotto mit Rotkohl, Rosmarin und Scarmoza</w:t>
      </w:r>
    </w:p>
    <w:p w14:paraId="75A885A3" w14:textId="77777777" w:rsidR="00B95D65" w:rsidRDefault="00B95D65" w:rsidP="00B95D65">
      <w:pPr>
        <w:rPr>
          <w:sz w:val="24"/>
          <w:szCs w:val="24"/>
        </w:rPr>
      </w:pPr>
      <w:r w:rsidRPr="009A7CC4">
        <w:rPr>
          <w:sz w:val="24"/>
          <w:szCs w:val="24"/>
          <w:u w:val="single"/>
        </w:rPr>
        <w:t>Zutaten</w:t>
      </w:r>
      <w:r>
        <w:rPr>
          <w:sz w:val="24"/>
          <w:szCs w:val="24"/>
        </w:rPr>
        <w:t xml:space="preserve"> (für 4 Portionen)</w:t>
      </w:r>
    </w:p>
    <w:p w14:paraId="5D1BA47E" w14:textId="77777777" w:rsidR="00B95D65" w:rsidRDefault="00B95D65" w:rsidP="00B95D65">
      <w:pPr>
        <w:rPr>
          <w:sz w:val="24"/>
          <w:szCs w:val="24"/>
        </w:rPr>
      </w:pPr>
      <w:r>
        <w:rPr>
          <w:sz w:val="24"/>
          <w:szCs w:val="24"/>
        </w:rPr>
        <w:t>1,5 l Gemüsebrühe</w:t>
      </w:r>
    </w:p>
    <w:p w14:paraId="0882644C" w14:textId="77777777" w:rsidR="00B95D65" w:rsidRDefault="00B95D65" w:rsidP="00B95D65">
      <w:pPr>
        <w:rPr>
          <w:sz w:val="24"/>
          <w:szCs w:val="24"/>
        </w:rPr>
      </w:pPr>
      <w:r>
        <w:rPr>
          <w:sz w:val="24"/>
          <w:szCs w:val="24"/>
        </w:rPr>
        <w:t>½ Rotkohl</w:t>
      </w:r>
    </w:p>
    <w:p w14:paraId="0D4E6804" w14:textId="77777777" w:rsidR="00B95D65" w:rsidRDefault="00B95D65" w:rsidP="00B95D65">
      <w:pPr>
        <w:rPr>
          <w:sz w:val="24"/>
          <w:szCs w:val="24"/>
        </w:rPr>
      </w:pPr>
      <w:r>
        <w:rPr>
          <w:sz w:val="24"/>
          <w:szCs w:val="24"/>
        </w:rPr>
        <w:t>150 g Scarmoza-Käse in Würfel gehackt</w:t>
      </w:r>
    </w:p>
    <w:p w14:paraId="13F921F8" w14:textId="77777777" w:rsidR="00B95D65" w:rsidRDefault="00B95D65" w:rsidP="00B95D65">
      <w:pPr>
        <w:rPr>
          <w:sz w:val="24"/>
          <w:szCs w:val="24"/>
        </w:rPr>
      </w:pPr>
      <w:r>
        <w:rPr>
          <w:sz w:val="24"/>
          <w:szCs w:val="24"/>
        </w:rPr>
        <w:t>1 Handvoll geriebener Parmesan</w:t>
      </w:r>
    </w:p>
    <w:p w14:paraId="5798E9A1" w14:textId="77777777" w:rsidR="00B95D65" w:rsidRDefault="00B95D65" w:rsidP="00B95D65">
      <w:pPr>
        <w:rPr>
          <w:sz w:val="24"/>
          <w:szCs w:val="24"/>
        </w:rPr>
      </w:pPr>
      <w:r>
        <w:rPr>
          <w:sz w:val="24"/>
          <w:szCs w:val="24"/>
        </w:rPr>
        <w:t>3 Zweige Rosmarin</w:t>
      </w:r>
    </w:p>
    <w:p w14:paraId="2047AAB8" w14:textId="77777777" w:rsidR="00B95D65" w:rsidRDefault="00B95D65" w:rsidP="00B95D65">
      <w:pPr>
        <w:rPr>
          <w:sz w:val="24"/>
          <w:szCs w:val="24"/>
        </w:rPr>
      </w:pPr>
      <w:r>
        <w:rPr>
          <w:sz w:val="24"/>
          <w:szCs w:val="24"/>
        </w:rPr>
        <w:t>1 Schalotte</w:t>
      </w:r>
    </w:p>
    <w:p w14:paraId="786D1787" w14:textId="77777777" w:rsidR="00B95D65" w:rsidRDefault="00B95D65" w:rsidP="00B95D65">
      <w:pPr>
        <w:rPr>
          <w:sz w:val="24"/>
          <w:szCs w:val="24"/>
        </w:rPr>
      </w:pPr>
      <w:r>
        <w:rPr>
          <w:sz w:val="24"/>
          <w:szCs w:val="24"/>
        </w:rPr>
        <w:t>Olivenöl</w:t>
      </w:r>
    </w:p>
    <w:p w14:paraId="0C2C8936" w14:textId="77777777" w:rsidR="00B95D65" w:rsidRDefault="00B95D65" w:rsidP="00B95D65">
      <w:pPr>
        <w:rPr>
          <w:sz w:val="24"/>
          <w:szCs w:val="24"/>
        </w:rPr>
      </w:pPr>
      <w:r>
        <w:rPr>
          <w:sz w:val="24"/>
          <w:szCs w:val="24"/>
        </w:rPr>
        <w:t>Butter</w:t>
      </w:r>
    </w:p>
    <w:p w14:paraId="23989723" w14:textId="77777777" w:rsidR="00B95D65" w:rsidRDefault="00B95D65" w:rsidP="00B95D65">
      <w:pPr>
        <w:rPr>
          <w:sz w:val="24"/>
          <w:szCs w:val="24"/>
        </w:rPr>
      </w:pPr>
      <w:r>
        <w:rPr>
          <w:sz w:val="24"/>
          <w:szCs w:val="24"/>
        </w:rPr>
        <w:t>½ Glas kräftiger Rotwein</w:t>
      </w:r>
    </w:p>
    <w:p w14:paraId="2FEAEE3C" w14:textId="77777777" w:rsidR="00B95D65" w:rsidRDefault="00B95D65" w:rsidP="00B95D65">
      <w:pPr>
        <w:rPr>
          <w:sz w:val="24"/>
          <w:szCs w:val="24"/>
        </w:rPr>
      </w:pPr>
      <w:r>
        <w:rPr>
          <w:sz w:val="24"/>
          <w:szCs w:val="24"/>
        </w:rPr>
        <w:t>350 g Risottoreis</w:t>
      </w:r>
    </w:p>
    <w:p w14:paraId="62C24970" w14:textId="77777777" w:rsidR="00B95D65" w:rsidRDefault="00B95D65" w:rsidP="00B95D65">
      <w:pPr>
        <w:rPr>
          <w:sz w:val="24"/>
          <w:szCs w:val="24"/>
        </w:rPr>
      </w:pPr>
    </w:p>
    <w:p w14:paraId="52883F21" w14:textId="77777777" w:rsidR="00B95D65" w:rsidRDefault="00B95D65" w:rsidP="00B95D65">
      <w:pPr>
        <w:rPr>
          <w:sz w:val="24"/>
          <w:szCs w:val="24"/>
        </w:rPr>
      </w:pPr>
      <w:r>
        <w:rPr>
          <w:sz w:val="24"/>
          <w:szCs w:val="24"/>
        </w:rPr>
        <w:t>Zubereitung:</w:t>
      </w:r>
    </w:p>
    <w:p w14:paraId="4FEAAEFA" w14:textId="77777777" w:rsidR="00B95D65" w:rsidRPr="00033CC1" w:rsidRDefault="00B95D65" w:rsidP="00B40E8C">
      <w:pPr>
        <w:pStyle w:val="ListParagraph"/>
        <w:numPr>
          <w:ilvl w:val="0"/>
          <w:numId w:val="1257"/>
        </w:numPr>
        <w:spacing w:after="120"/>
        <w:ind w:left="714" w:hanging="357"/>
        <w:contextualSpacing w:val="0"/>
        <w:jc w:val="both"/>
        <w:rPr>
          <w:sz w:val="24"/>
          <w:szCs w:val="24"/>
        </w:rPr>
      </w:pPr>
      <w:r w:rsidRPr="00033CC1">
        <w:rPr>
          <w:sz w:val="24"/>
          <w:szCs w:val="24"/>
        </w:rPr>
        <w:t>In einem großen Topf fein gewürfelte Schalotte in einer Mischung aus Olivenöl und Butter anrösten, dann klein geschnittenen Rotkohl dazugeben und 5 – 6 Minuten mit andünsten.</w:t>
      </w:r>
    </w:p>
    <w:p w14:paraId="79478C6D" w14:textId="77777777" w:rsidR="00B95D65" w:rsidRPr="00033CC1" w:rsidRDefault="00B95D65" w:rsidP="00B40E8C">
      <w:pPr>
        <w:pStyle w:val="ListParagraph"/>
        <w:numPr>
          <w:ilvl w:val="0"/>
          <w:numId w:val="1257"/>
        </w:numPr>
        <w:spacing w:after="120"/>
        <w:ind w:left="714" w:hanging="357"/>
        <w:contextualSpacing w:val="0"/>
        <w:jc w:val="both"/>
        <w:rPr>
          <w:sz w:val="24"/>
          <w:szCs w:val="24"/>
        </w:rPr>
      </w:pPr>
      <w:r w:rsidRPr="00033CC1">
        <w:rPr>
          <w:sz w:val="24"/>
          <w:szCs w:val="24"/>
        </w:rPr>
        <w:t>Mit Rotwein ablöschen, Rosmarin und Reis dazugeben, umrühren, etwas Brühe angießen. Weiter rühren und heiße Brühe dazugeben.</w:t>
      </w:r>
    </w:p>
    <w:p w14:paraId="48E3291C" w14:textId="77777777" w:rsidR="00B95D65" w:rsidRPr="00033CC1" w:rsidRDefault="00B95D65" w:rsidP="00B40E8C">
      <w:pPr>
        <w:pStyle w:val="ListParagraph"/>
        <w:numPr>
          <w:ilvl w:val="0"/>
          <w:numId w:val="1257"/>
        </w:numPr>
        <w:spacing w:after="120"/>
        <w:ind w:left="714" w:hanging="357"/>
        <w:contextualSpacing w:val="0"/>
        <w:jc w:val="both"/>
        <w:rPr>
          <w:sz w:val="24"/>
          <w:szCs w:val="24"/>
        </w:rPr>
      </w:pPr>
      <w:r w:rsidRPr="00033CC1">
        <w:rPr>
          <w:sz w:val="24"/>
          <w:szCs w:val="24"/>
        </w:rPr>
        <w:t>Fertiges Risotto mit Butter, Scarmorza und Parmesan verfeinern, gut durchrühren. Dann den Deckel auf den Topf legen und 2 Minuten stehen lassen. Eventuell mit Olivenöl darüberträufeln, frische Kräuter (Thymian, Rosmarin) darüberstreuen.</w:t>
      </w:r>
    </w:p>
    <w:p w14:paraId="4DACE639" w14:textId="77777777" w:rsidR="00B95D65" w:rsidRDefault="00B95D65" w:rsidP="00B95D65">
      <w:pPr>
        <w:rPr>
          <w:sz w:val="24"/>
          <w:szCs w:val="24"/>
        </w:rPr>
      </w:pPr>
      <w:r>
        <w:rPr>
          <w:sz w:val="24"/>
          <w:szCs w:val="24"/>
        </w:rPr>
        <w:br w:type="page"/>
      </w:r>
    </w:p>
    <w:p w14:paraId="028F7330" w14:textId="77777777" w:rsidR="0031397A" w:rsidRDefault="0031397A" w:rsidP="0031397A">
      <w:pPr>
        <w:pStyle w:val="Heading2"/>
        <w:spacing w:after="240"/>
      </w:pPr>
      <w:r>
        <w:lastRenderedPageBreak/>
        <w:t>Risotto mit Birnen und Gorgonzola</w:t>
      </w:r>
      <w:r>
        <w:rPr>
          <w:rStyle w:val="FootnoteReference"/>
        </w:rPr>
        <w:footnoteReference w:id="1196"/>
      </w:r>
    </w:p>
    <w:p w14:paraId="5442A28C" w14:textId="77777777" w:rsidR="0031397A" w:rsidRDefault="0031397A" w:rsidP="0031397A">
      <w:pPr>
        <w:jc w:val="both"/>
        <w:rPr>
          <w:sz w:val="24"/>
          <w:szCs w:val="24"/>
        </w:rPr>
      </w:pPr>
      <w:r w:rsidRPr="00484E99">
        <w:rPr>
          <w:sz w:val="24"/>
          <w:szCs w:val="24"/>
          <w:u w:val="single"/>
        </w:rPr>
        <w:t>Zutaten</w:t>
      </w:r>
      <w:r>
        <w:rPr>
          <w:sz w:val="24"/>
          <w:szCs w:val="24"/>
        </w:rPr>
        <w:t xml:space="preserve"> für 4 Portionen</w:t>
      </w:r>
    </w:p>
    <w:p w14:paraId="1B62B1DA" w14:textId="77777777" w:rsidR="0031397A" w:rsidRDefault="0031397A" w:rsidP="0031397A">
      <w:pPr>
        <w:jc w:val="both"/>
        <w:rPr>
          <w:sz w:val="24"/>
          <w:szCs w:val="24"/>
        </w:rPr>
      </w:pPr>
      <w:r>
        <w:rPr>
          <w:sz w:val="24"/>
          <w:szCs w:val="24"/>
        </w:rPr>
        <w:t>1 kleine Zwiebel</w:t>
      </w:r>
    </w:p>
    <w:p w14:paraId="344DAC46" w14:textId="77777777" w:rsidR="0031397A" w:rsidRDefault="0031397A" w:rsidP="0031397A">
      <w:pPr>
        <w:jc w:val="both"/>
        <w:rPr>
          <w:sz w:val="24"/>
          <w:szCs w:val="24"/>
        </w:rPr>
      </w:pPr>
      <w:r>
        <w:rPr>
          <w:sz w:val="24"/>
          <w:szCs w:val="24"/>
        </w:rPr>
        <w:t>Olivenöl</w:t>
      </w:r>
    </w:p>
    <w:p w14:paraId="22D6B620" w14:textId="77777777" w:rsidR="0031397A" w:rsidRDefault="0031397A" w:rsidP="0031397A">
      <w:pPr>
        <w:jc w:val="both"/>
        <w:rPr>
          <w:sz w:val="24"/>
          <w:szCs w:val="24"/>
        </w:rPr>
      </w:pPr>
      <w:r>
        <w:rPr>
          <w:sz w:val="24"/>
          <w:szCs w:val="24"/>
        </w:rPr>
        <w:t>Salz</w:t>
      </w:r>
    </w:p>
    <w:p w14:paraId="2215A20C" w14:textId="77777777" w:rsidR="0031397A" w:rsidRDefault="0031397A" w:rsidP="0031397A">
      <w:pPr>
        <w:jc w:val="both"/>
        <w:rPr>
          <w:sz w:val="24"/>
          <w:szCs w:val="24"/>
        </w:rPr>
      </w:pPr>
      <w:r>
        <w:rPr>
          <w:sz w:val="24"/>
          <w:szCs w:val="24"/>
        </w:rPr>
        <w:t>300 g Risottoreis</w:t>
      </w:r>
    </w:p>
    <w:p w14:paraId="32F67795" w14:textId="77777777" w:rsidR="0031397A" w:rsidRDefault="0031397A" w:rsidP="0031397A">
      <w:pPr>
        <w:jc w:val="both"/>
        <w:rPr>
          <w:sz w:val="24"/>
          <w:szCs w:val="24"/>
        </w:rPr>
      </w:pPr>
      <w:r>
        <w:rPr>
          <w:sz w:val="24"/>
          <w:szCs w:val="24"/>
        </w:rPr>
        <w:t>150 ml Weißwein</w:t>
      </w:r>
    </w:p>
    <w:p w14:paraId="34566513" w14:textId="77777777" w:rsidR="0031397A" w:rsidRDefault="0031397A" w:rsidP="0031397A">
      <w:pPr>
        <w:jc w:val="both"/>
        <w:rPr>
          <w:sz w:val="24"/>
          <w:szCs w:val="24"/>
        </w:rPr>
      </w:pPr>
      <w:r>
        <w:rPr>
          <w:sz w:val="24"/>
          <w:szCs w:val="24"/>
        </w:rPr>
        <w:t>750 ml Gemüsebrühe</w:t>
      </w:r>
    </w:p>
    <w:p w14:paraId="71704A7D" w14:textId="77777777" w:rsidR="0031397A" w:rsidRDefault="0031397A" w:rsidP="0031397A">
      <w:pPr>
        <w:jc w:val="both"/>
        <w:rPr>
          <w:sz w:val="24"/>
          <w:szCs w:val="24"/>
        </w:rPr>
      </w:pPr>
      <w:r>
        <w:rPr>
          <w:sz w:val="24"/>
          <w:szCs w:val="24"/>
        </w:rPr>
        <w:t>3 kleine reife Birnen</w:t>
      </w:r>
    </w:p>
    <w:p w14:paraId="7BE68D46" w14:textId="77777777" w:rsidR="0031397A" w:rsidRPr="001D4C0E" w:rsidRDefault="0031397A" w:rsidP="0031397A">
      <w:pPr>
        <w:jc w:val="both"/>
        <w:rPr>
          <w:sz w:val="24"/>
          <w:szCs w:val="24"/>
        </w:rPr>
      </w:pPr>
      <w:r w:rsidRPr="001D4C0E">
        <w:rPr>
          <w:sz w:val="24"/>
          <w:szCs w:val="24"/>
        </w:rPr>
        <w:t>130 g Gorgonzola</w:t>
      </w:r>
    </w:p>
    <w:p w14:paraId="56C6BDF9" w14:textId="77777777" w:rsidR="0031397A" w:rsidRPr="001D4C0E" w:rsidRDefault="0031397A" w:rsidP="0031397A">
      <w:pPr>
        <w:jc w:val="both"/>
        <w:rPr>
          <w:sz w:val="24"/>
          <w:szCs w:val="24"/>
        </w:rPr>
      </w:pPr>
      <w:r w:rsidRPr="001D4C0E">
        <w:rPr>
          <w:sz w:val="24"/>
          <w:szCs w:val="24"/>
        </w:rPr>
        <w:t>100 g Parmesan</w:t>
      </w:r>
    </w:p>
    <w:p w14:paraId="2172E9ED" w14:textId="77777777" w:rsidR="0031397A" w:rsidRDefault="0031397A" w:rsidP="0031397A">
      <w:pPr>
        <w:jc w:val="both"/>
        <w:rPr>
          <w:sz w:val="24"/>
          <w:szCs w:val="24"/>
          <w:lang w:val="en-US"/>
        </w:rPr>
      </w:pPr>
      <w:r w:rsidRPr="00E85BE7">
        <w:rPr>
          <w:sz w:val="24"/>
          <w:szCs w:val="24"/>
          <w:lang w:val="en-US"/>
        </w:rPr>
        <w:t>50 g Butter</w:t>
      </w:r>
    </w:p>
    <w:p w14:paraId="5084F539" w14:textId="77777777" w:rsidR="0031397A" w:rsidRDefault="0031397A" w:rsidP="0031397A">
      <w:pPr>
        <w:jc w:val="both"/>
        <w:rPr>
          <w:sz w:val="24"/>
          <w:szCs w:val="24"/>
          <w:lang w:val="en-US"/>
        </w:rPr>
      </w:pPr>
    </w:p>
    <w:p w14:paraId="17C07A87" w14:textId="77777777" w:rsidR="0031397A" w:rsidRDefault="0031397A" w:rsidP="0031397A">
      <w:pPr>
        <w:jc w:val="both"/>
        <w:rPr>
          <w:sz w:val="24"/>
          <w:szCs w:val="24"/>
          <w:lang w:val="en-US"/>
        </w:rPr>
      </w:pPr>
      <w:r>
        <w:rPr>
          <w:sz w:val="24"/>
          <w:szCs w:val="24"/>
          <w:lang w:val="en-US"/>
        </w:rPr>
        <w:t>Zubereitung:</w:t>
      </w:r>
    </w:p>
    <w:p w14:paraId="4E295952" w14:textId="77777777" w:rsidR="0031397A" w:rsidRDefault="0031397A" w:rsidP="00B40E8C">
      <w:pPr>
        <w:pStyle w:val="ListParagraph"/>
        <w:numPr>
          <w:ilvl w:val="0"/>
          <w:numId w:val="1230"/>
        </w:numPr>
        <w:spacing w:after="120"/>
        <w:ind w:left="714" w:hanging="357"/>
        <w:contextualSpacing w:val="0"/>
        <w:jc w:val="both"/>
        <w:rPr>
          <w:sz w:val="24"/>
          <w:szCs w:val="24"/>
        </w:rPr>
      </w:pPr>
      <w:r w:rsidRPr="003C07D2">
        <w:rPr>
          <w:sz w:val="24"/>
          <w:szCs w:val="24"/>
        </w:rPr>
        <w:t>Die Zwiebel schälen, fein hacken, in Olivenöl mit etwas Salz ungefähr 7 Minuten lang anschwitzen. Den Reis dazugeben, kurz mitdünsten, dabei rühren, damit er nicht ansetzt. Mit Wein ablöschen, Flüssigkeit einkochen lassen. Dann die Brühe aufgießen, sodass der Reis gerade bedeckt ist. Einkochen lassen. Diesen Vorgang wiederholen, bis der Reis gar ist, das heißt ungefähr 20 Minuten lang. Sollte die angegebene Menge Brühe nicht ausreichen, nimmt man etwas mehr. Sollte der Reis gar sein, bevor sie aufgebraucht ist, nimmt man etwas weniger Brühe.</w:t>
      </w:r>
    </w:p>
    <w:p w14:paraId="2354752F" w14:textId="77777777" w:rsidR="0031397A" w:rsidRPr="003C07D2" w:rsidRDefault="0031397A" w:rsidP="00B40E8C">
      <w:pPr>
        <w:pStyle w:val="ListParagraph"/>
        <w:numPr>
          <w:ilvl w:val="0"/>
          <w:numId w:val="1230"/>
        </w:numPr>
        <w:spacing w:after="120"/>
        <w:ind w:left="714" w:hanging="357"/>
        <w:contextualSpacing w:val="0"/>
        <w:jc w:val="both"/>
        <w:rPr>
          <w:sz w:val="24"/>
          <w:szCs w:val="24"/>
        </w:rPr>
      </w:pPr>
      <w:r w:rsidRPr="003C07D2">
        <w:rPr>
          <w:sz w:val="24"/>
          <w:szCs w:val="24"/>
        </w:rPr>
        <w:t>Währenddessen die Birnen schälen, Gehäuse entfernen. Die Hälfte der Birnen pürieren, die anderen Hälfte in kleine Würfel schneiden. Gorgonzola in Würfel schneiden, Parmesan reiben. Wenn der Reis gar ist, Birnenwürfel und -püree, Gorgonzola, Parmesan und Butter unterrühren. Gut umrühren, dann kurz ziehen lassen. Man kann auch einen anderen Käse verwenden: Und vielleicht könnte man auch ein paar Streifen geschnittene Radicchioblätter mitkochen oder zum Schluss ein paar gehackte Walnüsse unterrühren.</w:t>
      </w:r>
    </w:p>
    <w:p w14:paraId="7A20501B" w14:textId="77777777" w:rsidR="0031397A" w:rsidRDefault="0031397A" w:rsidP="0031397A">
      <w:pPr>
        <w:jc w:val="both"/>
        <w:rPr>
          <w:sz w:val="24"/>
          <w:szCs w:val="24"/>
        </w:rPr>
      </w:pPr>
    </w:p>
    <w:p w14:paraId="44AE1950" w14:textId="77777777" w:rsidR="0031397A" w:rsidRPr="00FE1647" w:rsidRDefault="0031397A" w:rsidP="0031397A">
      <w:pPr>
        <w:jc w:val="both"/>
        <w:rPr>
          <w:sz w:val="24"/>
          <w:szCs w:val="24"/>
        </w:rPr>
      </w:pPr>
      <w:r>
        <w:rPr>
          <w:sz w:val="24"/>
          <w:szCs w:val="24"/>
        </w:rPr>
        <w:t>Kommentar:</w:t>
      </w:r>
      <w:r>
        <w:rPr>
          <w:sz w:val="24"/>
          <w:szCs w:val="24"/>
        </w:rPr>
        <w:tab/>
        <w:t xml:space="preserve">Man glaubt ja gar nicht, wie viele Risottovariationen es gibt. </w:t>
      </w:r>
    </w:p>
    <w:p w14:paraId="660DF57E" w14:textId="77777777" w:rsidR="0031397A" w:rsidRPr="00FE1647" w:rsidRDefault="0031397A" w:rsidP="0031397A">
      <w:pPr>
        <w:jc w:val="both"/>
        <w:rPr>
          <w:sz w:val="24"/>
          <w:szCs w:val="24"/>
        </w:rPr>
      </w:pPr>
      <w:r w:rsidRPr="00FE1647">
        <w:rPr>
          <w:sz w:val="24"/>
          <w:szCs w:val="24"/>
        </w:rPr>
        <w:br w:type="page"/>
      </w:r>
    </w:p>
    <w:p w14:paraId="4AEC91F4" w14:textId="77777777" w:rsidR="00D67063" w:rsidRDefault="00D67063" w:rsidP="00D67063">
      <w:pPr>
        <w:pStyle w:val="Heading2"/>
        <w:spacing w:after="240"/>
      </w:pPr>
      <w:r>
        <w:lastRenderedPageBreak/>
        <w:t>Spinat-Risotto</w:t>
      </w:r>
      <w:r>
        <w:rPr>
          <w:rStyle w:val="FootnoteReference"/>
        </w:rPr>
        <w:footnoteReference w:id="1197"/>
      </w:r>
    </w:p>
    <w:p w14:paraId="70A8112F" w14:textId="77777777" w:rsidR="00D67063" w:rsidRDefault="00D67063" w:rsidP="00D67063">
      <w:pPr>
        <w:rPr>
          <w:sz w:val="24"/>
          <w:szCs w:val="24"/>
        </w:rPr>
      </w:pPr>
      <w:r w:rsidRPr="00E02D87">
        <w:rPr>
          <w:sz w:val="24"/>
          <w:szCs w:val="24"/>
          <w:u w:val="single"/>
        </w:rPr>
        <w:t xml:space="preserve">Zutaten </w:t>
      </w:r>
      <w:r>
        <w:rPr>
          <w:sz w:val="24"/>
          <w:szCs w:val="24"/>
          <w:u w:val="single"/>
        </w:rPr>
        <w:t>(</w:t>
      </w:r>
      <w:r>
        <w:rPr>
          <w:sz w:val="24"/>
          <w:szCs w:val="24"/>
        </w:rPr>
        <w:t>für 2 Portionen):</w:t>
      </w:r>
    </w:p>
    <w:p w14:paraId="7AA82637" w14:textId="77777777" w:rsidR="00D67063" w:rsidRDefault="00D67063" w:rsidP="00D67063">
      <w:pPr>
        <w:rPr>
          <w:sz w:val="24"/>
          <w:szCs w:val="24"/>
        </w:rPr>
      </w:pPr>
      <w:r>
        <w:rPr>
          <w:sz w:val="24"/>
          <w:szCs w:val="24"/>
        </w:rPr>
        <w:t>800 ml Gemüsebrühe</w:t>
      </w:r>
    </w:p>
    <w:p w14:paraId="1FCF0CC9" w14:textId="77777777" w:rsidR="00D67063" w:rsidRDefault="00D67063" w:rsidP="00D67063">
      <w:pPr>
        <w:rPr>
          <w:sz w:val="24"/>
          <w:szCs w:val="24"/>
        </w:rPr>
      </w:pPr>
      <w:r>
        <w:rPr>
          <w:sz w:val="24"/>
          <w:szCs w:val="24"/>
        </w:rPr>
        <w:t>1 Zwiebel</w:t>
      </w:r>
    </w:p>
    <w:p w14:paraId="652A37C9" w14:textId="77777777" w:rsidR="00D67063" w:rsidRDefault="00D67063" w:rsidP="00D67063">
      <w:pPr>
        <w:rPr>
          <w:sz w:val="24"/>
          <w:szCs w:val="24"/>
        </w:rPr>
      </w:pPr>
      <w:r>
        <w:rPr>
          <w:sz w:val="24"/>
          <w:szCs w:val="24"/>
        </w:rPr>
        <w:t>2 EL Öl</w:t>
      </w:r>
    </w:p>
    <w:p w14:paraId="1FAAFFC6" w14:textId="77777777" w:rsidR="00D67063" w:rsidRDefault="00D67063" w:rsidP="00D67063">
      <w:pPr>
        <w:rPr>
          <w:sz w:val="24"/>
          <w:szCs w:val="24"/>
        </w:rPr>
      </w:pPr>
      <w:r>
        <w:rPr>
          <w:sz w:val="24"/>
          <w:szCs w:val="24"/>
        </w:rPr>
        <w:t>1 Knoblauchzehen</w:t>
      </w:r>
    </w:p>
    <w:p w14:paraId="7E231C07" w14:textId="77777777" w:rsidR="00D67063" w:rsidRDefault="00D67063" w:rsidP="00D67063">
      <w:pPr>
        <w:rPr>
          <w:sz w:val="24"/>
          <w:szCs w:val="24"/>
        </w:rPr>
      </w:pPr>
      <w:r>
        <w:rPr>
          <w:sz w:val="24"/>
          <w:szCs w:val="24"/>
        </w:rPr>
        <w:t>180 g Risottoreis</w:t>
      </w:r>
    </w:p>
    <w:p w14:paraId="23F7353A" w14:textId="77777777" w:rsidR="00D67063" w:rsidRDefault="00D67063" w:rsidP="00D67063">
      <w:pPr>
        <w:rPr>
          <w:sz w:val="24"/>
          <w:szCs w:val="24"/>
        </w:rPr>
      </w:pPr>
      <w:r>
        <w:rPr>
          <w:sz w:val="24"/>
          <w:szCs w:val="24"/>
        </w:rPr>
        <w:t>120 g Blattspinat</w:t>
      </w:r>
    </w:p>
    <w:p w14:paraId="5DC1AF23" w14:textId="77777777" w:rsidR="00D67063" w:rsidRDefault="00D67063" w:rsidP="00D67063">
      <w:pPr>
        <w:rPr>
          <w:sz w:val="24"/>
          <w:szCs w:val="24"/>
        </w:rPr>
      </w:pPr>
      <w:r>
        <w:rPr>
          <w:sz w:val="24"/>
          <w:szCs w:val="24"/>
        </w:rPr>
        <w:t>40 g Butter</w:t>
      </w:r>
    </w:p>
    <w:p w14:paraId="6A68ACFA" w14:textId="77777777" w:rsidR="00D67063" w:rsidRDefault="00D67063" w:rsidP="00D67063">
      <w:pPr>
        <w:rPr>
          <w:sz w:val="24"/>
          <w:szCs w:val="24"/>
        </w:rPr>
      </w:pPr>
      <w:r>
        <w:rPr>
          <w:sz w:val="24"/>
          <w:szCs w:val="24"/>
        </w:rPr>
        <w:t>Muskatnuss</w:t>
      </w:r>
    </w:p>
    <w:p w14:paraId="4CC0D5CD" w14:textId="77777777" w:rsidR="00D67063" w:rsidRDefault="00D67063" w:rsidP="00D67063">
      <w:pPr>
        <w:rPr>
          <w:sz w:val="24"/>
          <w:szCs w:val="24"/>
        </w:rPr>
      </w:pPr>
    </w:p>
    <w:p w14:paraId="1CD6F14B" w14:textId="77777777" w:rsidR="00D67063" w:rsidRDefault="00D67063" w:rsidP="00D67063">
      <w:pPr>
        <w:rPr>
          <w:sz w:val="24"/>
          <w:szCs w:val="24"/>
        </w:rPr>
      </w:pPr>
      <w:r>
        <w:rPr>
          <w:sz w:val="24"/>
          <w:szCs w:val="24"/>
        </w:rPr>
        <w:t>Zubereitungszeit: 40 Minuten</w:t>
      </w:r>
    </w:p>
    <w:p w14:paraId="7CF37939" w14:textId="77777777" w:rsidR="00D67063" w:rsidRPr="003769FC" w:rsidRDefault="00D67063" w:rsidP="00B40E8C">
      <w:pPr>
        <w:pStyle w:val="ListParagraph"/>
        <w:numPr>
          <w:ilvl w:val="0"/>
          <w:numId w:val="1101"/>
        </w:numPr>
        <w:spacing w:after="120"/>
        <w:ind w:left="714" w:hanging="357"/>
        <w:contextualSpacing w:val="0"/>
        <w:jc w:val="both"/>
        <w:rPr>
          <w:sz w:val="24"/>
          <w:szCs w:val="24"/>
        </w:rPr>
      </w:pPr>
      <w:r w:rsidRPr="003769FC">
        <w:rPr>
          <w:sz w:val="24"/>
          <w:szCs w:val="24"/>
        </w:rPr>
        <w:t xml:space="preserve">Gemüsebrühe aufkochen und bei milder Hitze warmhalten. Die Zwiebel fein würfeln. 2 EL Öl in einem mittelgroßen Topf erhitzen, Zwiebel darin glasig dünsten. </w:t>
      </w:r>
    </w:p>
    <w:p w14:paraId="237E7BA4" w14:textId="77777777" w:rsidR="00D67063" w:rsidRPr="003769FC" w:rsidRDefault="00D67063" w:rsidP="00B40E8C">
      <w:pPr>
        <w:pStyle w:val="ListParagraph"/>
        <w:numPr>
          <w:ilvl w:val="0"/>
          <w:numId w:val="1101"/>
        </w:numPr>
        <w:spacing w:after="120"/>
        <w:ind w:left="714" w:hanging="357"/>
        <w:contextualSpacing w:val="0"/>
        <w:jc w:val="both"/>
        <w:rPr>
          <w:sz w:val="24"/>
          <w:szCs w:val="24"/>
        </w:rPr>
      </w:pPr>
      <w:r w:rsidRPr="003769FC">
        <w:rPr>
          <w:sz w:val="24"/>
          <w:szCs w:val="24"/>
        </w:rPr>
        <w:t xml:space="preserve">Risottoreis zugeben und kurz mitdünsten. 100 ml der Gemüsebrühe zugießen und einkochen lassen. Offen bei milder Hitze 20 Minuten garen, bis der Risottoreis bissfest ist. Dabei immer wieder umrühren und nach und nach die restliche Brühe zugießen. </w:t>
      </w:r>
    </w:p>
    <w:p w14:paraId="465A06D6" w14:textId="77777777" w:rsidR="00D67063" w:rsidRPr="003769FC" w:rsidRDefault="00D67063" w:rsidP="00B40E8C">
      <w:pPr>
        <w:pStyle w:val="ListParagraph"/>
        <w:numPr>
          <w:ilvl w:val="0"/>
          <w:numId w:val="1101"/>
        </w:numPr>
        <w:spacing w:after="120"/>
        <w:ind w:left="714" w:hanging="357"/>
        <w:contextualSpacing w:val="0"/>
        <w:jc w:val="both"/>
        <w:rPr>
          <w:sz w:val="24"/>
          <w:szCs w:val="24"/>
        </w:rPr>
      </w:pPr>
      <w:r w:rsidRPr="003769FC">
        <w:rPr>
          <w:sz w:val="24"/>
          <w:szCs w:val="24"/>
        </w:rPr>
        <w:t>Inzwischen den Blattspinat verlesen, waschen und trockenschleudern. Große Blätter evtl. zerteilen. Spinat unter den Risotto rühren. Weitere 5 – 8 Minuten garen. Mit Salz und Pfeffer würzen. Butter in einer kleinen Pfanne aufschäumen, vom Herd nehmen und mit 1 kräftigen Prise Muskatnuss würzen. Dazu passt geraspelter Ziegengouda.</w:t>
      </w:r>
    </w:p>
    <w:p w14:paraId="06C52BCB" w14:textId="77777777" w:rsidR="00D67063" w:rsidRDefault="00D67063" w:rsidP="00D67063">
      <w:pPr>
        <w:rPr>
          <w:sz w:val="24"/>
          <w:szCs w:val="24"/>
        </w:rPr>
      </w:pPr>
      <w:r>
        <w:rPr>
          <w:sz w:val="24"/>
          <w:szCs w:val="24"/>
        </w:rPr>
        <w:br w:type="page"/>
      </w:r>
    </w:p>
    <w:p w14:paraId="3AF4F4DA" w14:textId="71F5A2EA" w:rsidR="00BA126E" w:rsidRDefault="00BA126E" w:rsidP="00BA126E">
      <w:pPr>
        <w:pStyle w:val="Heading2"/>
        <w:spacing w:after="240"/>
      </w:pPr>
      <w:r>
        <w:lastRenderedPageBreak/>
        <w:t>Petersilienrisotto</w:t>
      </w:r>
      <w:r>
        <w:rPr>
          <w:rStyle w:val="FootnoteReference"/>
        </w:rPr>
        <w:footnoteReference w:id="1198"/>
      </w:r>
      <w:r>
        <w:t xml:space="preserve"> </w:t>
      </w:r>
    </w:p>
    <w:p w14:paraId="62622091" w14:textId="77777777" w:rsidR="00BA126E" w:rsidRDefault="00BA126E" w:rsidP="00BA126E">
      <w:pPr>
        <w:rPr>
          <w:sz w:val="24"/>
          <w:szCs w:val="24"/>
        </w:rPr>
      </w:pPr>
      <w:r w:rsidRPr="0099105B">
        <w:rPr>
          <w:sz w:val="24"/>
          <w:szCs w:val="24"/>
          <w:u w:val="single"/>
        </w:rPr>
        <w:t>Zutaten</w:t>
      </w:r>
      <w:r>
        <w:rPr>
          <w:sz w:val="24"/>
          <w:szCs w:val="24"/>
        </w:rPr>
        <w:t xml:space="preserve"> (für 2 – 3 Portionen):</w:t>
      </w:r>
    </w:p>
    <w:p w14:paraId="69883E8E" w14:textId="77777777" w:rsidR="00BA126E" w:rsidRDefault="00BA126E" w:rsidP="00BA126E">
      <w:pPr>
        <w:rPr>
          <w:sz w:val="24"/>
          <w:szCs w:val="24"/>
        </w:rPr>
      </w:pPr>
      <w:r>
        <w:rPr>
          <w:sz w:val="24"/>
          <w:szCs w:val="24"/>
        </w:rPr>
        <w:t>100 g Petersilienblätter</w:t>
      </w:r>
    </w:p>
    <w:p w14:paraId="2AD4AC4C" w14:textId="77777777" w:rsidR="00BA126E" w:rsidRDefault="00BA126E" w:rsidP="00BA126E">
      <w:pPr>
        <w:rPr>
          <w:sz w:val="24"/>
          <w:szCs w:val="24"/>
        </w:rPr>
      </w:pPr>
      <w:r>
        <w:rPr>
          <w:sz w:val="24"/>
          <w:szCs w:val="24"/>
        </w:rPr>
        <w:t>Saft von ½ Zitrone</w:t>
      </w:r>
    </w:p>
    <w:p w14:paraId="3BE2A9DD" w14:textId="77777777" w:rsidR="00BA126E" w:rsidRDefault="00BA126E" w:rsidP="00BA126E">
      <w:pPr>
        <w:rPr>
          <w:sz w:val="24"/>
          <w:szCs w:val="24"/>
        </w:rPr>
      </w:pPr>
      <w:r>
        <w:rPr>
          <w:sz w:val="24"/>
          <w:szCs w:val="24"/>
        </w:rPr>
        <w:t>Salz, Pfeffer</w:t>
      </w:r>
    </w:p>
    <w:p w14:paraId="019B5D5A" w14:textId="77777777" w:rsidR="00BA126E" w:rsidRDefault="00BA126E" w:rsidP="00BA126E">
      <w:pPr>
        <w:rPr>
          <w:sz w:val="24"/>
          <w:szCs w:val="24"/>
        </w:rPr>
      </w:pPr>
      <w:r>
        <w:rPr>
          <w:sz w:val="24"/>
          <w:szCs w:val="24"/>
        </w:rPr>
        <w:t>6 EL Olivenöl</w:t>
      </w:r>
    </w:p>
    <w:p w14:paraId="405905E9" w14:textId="77777777" w:rsidR="00BA126E" w:rsidRDefault="00BA126E" w:rsidP="00BA126E">
      <w:pPr>
        <w:rPr>
          <w:sz w:val="24"/>
          <w:szCs w:val="24"/>
        </w:rPr>
      </w:pPr>
      <w:r>
        <w:rPr>
          <w:sz w:val="24"/>
          <w:szCs w:val="24"/>
        </w:rPr>
        <w:t>1 Zwiebel</w:t>
      </w:r>
    </w:p>
    <w:p w14:paraId="324488AC" w14:textId="77777777" w:rsidR="00BA126E" w:rsidRDefault="00BA126E" w:rsidP="00BA126E">
      <w:pPr>
        <w:rPr>
          <w:sz w:val="24"/>
          <w:szCs w:val="24"/>
        </w:rPr>
      </w:pPr>
      <w:r>
        <w:rPr>
          <w:sz w:val="24"/>
          <w:szCs w:val="24"/>
        </w:rPr>
        <w:t>1 Stange Sellerie</w:t>
      </w:r>
    </w:p>
    <w:p w14:paraId="0A3C094D" w14:textId="77777777" w:rsidR="00BA126E" w:rsidRDefault="00BA126E" w:rsidP="00BA126E">
      <w:pPr>
        <w:rPr>
          <w:sz w:val="24"/>
          <w:szCs w:val="24"/>
        </w:rPr>
      </w:pPr>
      <w:r>
        <w:rPr>
          <w:sz w:val="24"/>
          <w:szCs w:val="24"/>
        </w:rPr>
        <w:t>60 g Speck</w:t>
      </w:r>
    </w:p>
    <w:p w14:paraId="3C3D8825" w14:textId="77777777" w:rsidR="00BA126E" w:rsidRDefault="00BA126E" w:rsidP="00BA126E">
      <w:pPr>
        <w:rPr>
          <w:sz w:val="24"/>
          <w:szCs w:val="24"/>
        </w:rPr>
      </w:pPr>
      <w:r>
        <w:rPr>
          <w:sz w:val="24"/>
          <w:szCs w:val="24"/>
        </w:rPr>
        <w:t>170 g Risottoreis</w:t>
      </w:r>
    </w:p>
    <w:p w14:paraId="1F9CBD9F" w14:textId="77777777" w:rsidR="00BA126E" w:rsidRDefault="00BA126E" w:rsidP="00BA126E">
      <w:pPr>
        <w:rPr>
          <w:sz w:val="24"/>
          <w:szCs w:val="24"/>
        </w:rPr>
      </w:pPr>
      <w:r>
        <w:rPr>
          <w:sz w:val="24"/>
          <w:szCs w:val="24"/>
        </w:rPr>
        <w:t>100 ml Weißwein</w:t>
      </w:r>
    </w:p>
    <w:p w14:paraId="5B234FDB" w14:textId="77777777" w:rsidR="00BA126E" w:rsidRPr="00546449" w:rsidRDefault="00BA126E" w:rsidP="00BA126E">
      <w:pPr>
        <w:rPr>
          <w:sz w:val="24"/>
          <w:szCs w:val="24"/>
        </w:rPr>
      </w:pPr>
      <w:r w:rsidRPr="00546449">
        <w:rPr>
          <w:sz w:val="24"/>
          <w:szCs w:val="24"/>
        </w:rPr>
        <w:t>Ca. 500 ml Brühe</w:t>
      </w:r>
    </w:p>
    <w:p w14:paraId="74BB6F41" w14:textId="77777777" w:rsidR="00BA126E" w:rsidRPr="00546449" w:rsidRDefault="00BA126E" w:rsidP="00BA126E">
      <w:pPr>
        <w:rPr>
          <w:sz w:val="24"/>
          <w:szCs w:val="24"/>
        </w:rPr>
      </w:pPr>
      <w:r w:rsidRPr="00546449">
        <w:rPr>
          <w:sz w:val="24"/>
          <w:szCs w:val="24"/>
        </w:rPr>
        <w:t>30 g Butter</w:t>
      </w:r>
    </w:p>
    <w:p w14:paraId="55A803A1" w14:textId="77777777" w:rsidR="00BA126E" w:rsidRPr="00546449" w:rsidRDefault="00BA126E" w:rsidP="00BA126E">
      <w:pPr>
        <w:rPr>
          <w:sz w:val="24"/>
          <w:szCs w:val="24"/>
        </w:rPr>
      </w:pPr>
      <w:r w:rsidRPr="00546449">
        <w:rPr>
          <w:sz w:val="24"/>
          <w:szCs w:val="24"/>
        </w:rPr>
        <w:t>50 g Parmesan</w:t>
      </w:r>
    </w:p>
    <w:p w14:paraId="29A00A70" w14:textId="77777777" w:rsidR="00BA126E" w:rsidRPr="00546449" w:rsidRDefault="00BA126E" w:rsidP="00BA126E">
      <w:pPr>
        <w:rPr>
          <w:sz w:val="24"/>
          <w:szCs w:val="24"/>
        </w:rPr>
      </w:pPr>
    </w:p>
    <w:p w14:paraId="7BBD2115" w14:textId="77777777" w:rsidR="00BA126E" w:rsidRPr="00546449" w:rsidRDefault="00BA126E" w:rsidP="00BA126E">
      <w:pPr>
        <w:rPr>
          <w:sz w:val="24"/>
          <w:szCs w:val="24"/>
        </w:rPr>
      </w:pPr>
      <w:r w:rsidRPr="00546449">
        <w:rPr>
          <w:sz w:val="24"/>
          <w:szCs w:val="24"/>
        </w:rPr>
        <w:t>Zubereitung:</w:t>
      </w:r>
    </w:p>
    <w:p w14:paraId="21AB1DE3" w14:textId="77777777" w:rsidR="00BA126E" w:rsidRPr="00BF208F" w:rsidRDefault="00BA126E" w:rsidP="00B40E8C">
      <w:pPr>
        <w:pStyle w:val="ListParagraph"/>
        <w:numPr>
          <w:ilvl w:val="0"/>
          <w:numId w:val="1154"/>
        </w:numPr>
        <w:spacing w:after="120"/>
        <w:ind w:left="714" w:hanging="357"/>
        <w:contextualSpacing w:val="0"/>
        <w:jc w:val="both"/>
        <w:rPr>
          <w:sz w:val="24"/>
          <w:szCs w:val="24"/>
        </w:rPr>
      </w:pPr>
      <w:r w:rsidRPr="00BF208F">
        <w:rPr>
          <w:sz w:val="24"/>
          <w:szCs w:val="24"/>
        </w:rPr>
        <w:t>Wasser zum Kochen bringen. Petersilienblätter 3 Minuten lang auskochen. Abgießen und abtropfen lassen. Zusammen mit Zitronensaft, Salz, Pfeffer und Olivenöl zu einer glatten Masse pürieren.</w:t>
      </w:r>
    </w:p>
    <w:p w14:paraId="3CA65FA9" w14:textId="77777777" w:rsidR="00BA126E" w:rsidRPr="00BF208F" w:rsidRDefault="00BA126E" w:rsidP="00B40E8C">
      <w:pPr>
        <w:pStyle w:val="ListParagraph"/>
        <w:numPr>
          <w:ilvl w:val="0"/>
          <w:numId w:val="1154"/>
        </w:numPr>
        <w:spacing w:after="120"/>
        <w:ind w:left="714" w:hanging="357"/>
        <w:contextualSpacing w:val="0"/>
        <w:jc w:val="both"/>
        <w:rPr>
          <w:sz w:val="24"/>
          <w:szCs w:val="24"/>
        </w:rPr>
      </w:pPr>
      <w:r w:rsidRPr="00BF208F">
        <w:rPr>
          <w:sz w:val="24"/>
          <w:szCs w:val="24"/>
        </w:rPr>
        <w:t>Zwiebel fein hacken, Sellerie in feine Scheiben schneiden. Speck würfeln und in einem Topf braten. Das Fett sollte austreten – wenn nicht, etwas Olivenöl dazugeben. Zwiebel und Sellerie hinzufügen und alles unter Rühren 5 Minuten lang anschwitzen. Risottoreis dazugeben, noch mal 3 Minuten dünsten. Mit Weißwein ablöschen. Brühe dazugießen: jeweils ungefähr 100 ml, unter Rühren einkochen lassen, wiederholen, bis der Reis gar ist. Zum Schluss Petersilienpüree, Butter und Parmesan</w:t>
      </w:r>
      <w:r>
        <w:rPr>
          <w:sz w:val="24"/>
          <w:szCs w:val="24"/>
        </w:rPr>
        <w:t>.</w:t>
      </w:r>
    </w:p>
    <w:p w14:paraId="55B0BA33" w14:textId="77777777" w:rsidR="00BA126E" w:rsidRDefault="00BA126E" w:rsidP="00BA126E">
      <w:pPr>
        <w:rPr>
          <w:sz w:val="24"/>
          <w:szCs w:val="24"/>
        </w:rPr>
      </w:pPr>
      <w:r>
        <w:rPr>
          <w:sz w:val="24"/>
          <w:szCs w:val="24"/>
        </w:rPr>
        <w:br w:type="page"/>
      </w:r>
    </w:p>
    <w:p w14:paraId="77E40E44" w14:textId="77777777" w:rsidR="00BA126E" w:rsidRDefault="00BA126E" w:rsidP="00BA126E">
      <w:pPr>
        <w:pStyle w:val="Heading2"/>
        <w:spacing w:after="240"/>
      </w:pPr>
      <w:r>
        <w:lastRenderedPageBreak/>
        <w:t>Risotto mit Lauch und Gorgonzola</w:t>
      </w:r>
      <w:r>
        <w:rPr>
          <w:rStyle w:val="FootnoteReference"/>
        </w:rPr>
        <w:footnoteReference w:id="1199"/>
      </w:r>
      <w:r>
        <w:t xml:space="preserve"> </w:t>
      </w:r>
    </w:p>
    <w:p w14:paraId="03043B72" w14:textId="77777777" w:rsidR="00BA126E" w:rsidRDefault="00BA126E" w:rsidP="00BA126E">
      <w:pPr>
        <w:rPr>
          <w:sz w:val="24"/>
          <w:szCs w:val="24"/>
        </w:rPr>
      </w:pPr>
      <w:r w:rsidRPr="004867A1">
        <w:rPr>
          <w:sz w:val="24"/>
          <w:szCs w:val="24"/>
          <w:u w:val="single"/>
        </w:rPr>
        <w:t>Zutaten</w:t>
      </w:r>
      <w:r>
        <w:rPr>
          <w:sz w:val="24"/>
          <w:szCs w:val="24"/>
        </w:rPr>
        <w:t xml:space="preserve"> (für 3 Portionen)</w:t>
      </w:r>
    </w:p>
    <w:p w14:paraId="546937E4" w14:textId="77777777" w:rsidR="00BA126E" w:rsidRPr="004867A1" w:rsidRDefault="00BA126E" w:rsidP="00BA126E">
      <w:pPr>
        <w:rPr>
          <w:i/>
          <w:iCs/>
          <w:sz w:val="24"/>
          <w:szCs w:val="24"/>
        </w:rPr>
      </w:pPr>
      <w:r w:rsidRPr="004867A1">
        <w:rPr>
          <w:i/>
          <w:iCs/>
          <w:sz w:val="24"/>
          <w:szCs w:val="24"/>
        </w:rPr>
        <w:t>Für die Brühe:</w:t>
      </w:r>
    </w:p>
    <w:p w14:paraId="6391F780" w14:textId="77777777" w:rsidR="00BA126E" w:rsidRDefault="00BA126E" w:rsidP="00BA126E">
      <w:pPr>
        <w:rPr>
          <w:sz w:val="24"/>
          <w:szCs w:val="24"/>
        </w:rPr>
      </w:pPr>
      <w:r>
        <w:rPr>
          <w:sz w:val="24"/>
          <w:szCs w:val="24"/>
        </w:rPr>
        <w:t>3 Stangen Lauch</w:t>
      </w:r>
    </w:p>
    <w:p w14:paraId="71D0D9E4" w14:textId="77777777" w:rsidR="00BA126E" w:rsidRDefault="00BA126E" w:rsidP="00BA126E">
      <w:pPr>
        <w:rPr>
          <w:sz w:val="24"/>
          <w:szCs w:val="24"/>
        </w:rPr>
      </w:pPr>
      <w:r>
        <w:rPr>
          <w:sz w:val="24"/>
          <w:szCs w:val="24"/>
        </w:rPr>
        <w:t>1 Stange Sellerie</w:t>
      </w:r>
    </w:p>
    <w:p w14:paraId="7443EB59" w14:textId="77777777" w:rsidR="00BA126E" w:rsidRDefault="00BA126E" w:rsidP="00BA126E">
      <w:pPr>
        <w:rPr>
          <w:sz w:val="24"/>
          <w:szCs w:val="24"/>
        </w:rPr>
      </w:pPr>
      <w:r>
        <w:rPr>
          <w:sz w:val="24"/>
          <w:szCs w:val="24"/>
        </w:rPr>
        <w:t>1 Karotte</w:t>
      </w:r>
    </w:p>
    <w:p w14:paraId="6CA8A858" w14:textId="77777777" w:rsidR="00BA126E" w:rsidRDefault="00BA126E" w:rsidP="00BA126E">
      <w:pPr>
        <w:rPr>
          <w:sz w:val="24"/>
          <w:szCs w:val="24"/>
        </w:rPr>
      </w:pPr>
      <w:r>
        <w:rPr>
          <w:sz w:val="24"/>
          <w:szCs w:val="24"/>
        </w:rPr>
        <w:t>Etwas Salz</w:t>
      </w:r>
    </w:p>
    <w:p w14:paraId="1D4F3148" w14:textId="77777777" w:rsidR="00BA126E" w:rsidRDefault="00BA126E" w:rsidP="00BA126E">
      <w:pPr>
        <w:rPr>
          <w:sz w:val="24"/>
          <w:szCs w:val="24"/>
        </w:rPr>
      </w:pPr>
      <w:r>
        <w:rPr>
          <w:sz w:val="24"/>
          <w:szCs w:val="24"/>
        </w:rPr>
        <w:t>6 schwarze Pfefferkörner</w:t>
      </w:r>
    </w:p>
    <w:p w14:paraId="02224DA2" w14:textId="77777777" w:rsidR="00BA126E" w:rsidRDefault="00BA126E" w:rsidP="00BA126E">
      <w:pPr>
        <w:rPr>
          <w:sz w:val="24"/>
          <w:szCs w:val="24"/>
        </w:rPr>
      </w:pPr>
      <w:r>
        <w:rPr>
          <w:sz w:val="24"/>
          <w:szCs w:val="24"/>
        </w:rPr>
        <w:t>1 Lorbeerblatt</w:t>
      </w:r>
    </w:p>
    <w:p w14:paraId="7908F559" w14:textId="77777777" w:rsidR="00BA126E" w:rsidRDefault="00BA126E" w:rsidP="00BA126E">
      <w:pPr>
        <w:rPr>
          <w:sz w:val="24"/>
          <w:szCs w:val="24"/>
        </w:rPr>
      </w:pPr>
    </w:p>
    <w:p w14:paraId="67B94BB2" w14:textId="77777777" w:rsidR="00BA126E" w:rsidRPr="004867A1" w:rsidRDefault="00BA126E" w:rsidP="00BA126E">
      <w:pPr>
        <w:rPr>
          <w:i/>
          <w:iCs/>
          <w:sz w:val="24"/>
          <w:szCs w:val="24"/>
        </w:rPr>
      </w:pPr>
      <w:r w:rsidRPr="004867A1">
        <w:rPr>
          <w:i/>
          <w:iCs/>
          <w:sz w:val="24"/>
          <w:szCs w:val="24"/>
        </w:rPr>
        <w:t>Für den Risotto:</w:t>
      </w:r>
    </w:p>
    <w:p w14:paraId="4A99DFE1" w14:textId="77777777" w:rsidR="00BA126E" w:rsidRPr="00025CB7" w:rsidRDefault="00BA126E" w:rsidP="00BA126E">
      <w:pPr>
        <w:rPr>
          <w:sz w:val="24"/>
          <w:szCs w:val="24"/>
          <w:lang w:val="en-US"/>
        </w:rPr>
      </w:pPr>
      <w:r w:rsidRPr="00025CB7">
        <w:rPr>
          <w:sz w:val="24"/>
          <w:szCs w:val="24"/>
          <w:lang w:val="en-US"/>
        </w:rPr>
        <w:t xml:space="preserve">2 EL </w:t>
      </w:r>
      <w:proofErr w:type="spellStart"/>
      <w:r w:rsidRPr="00025CB7">
        <w:rPr>
          <w:sz w:val="24"/>
          <w:szCs w:val="24"/>
          <w:lang w:val="en-US"/>
        </w:rPr>
        <w:t>Olivenöl</w:t>
      </w:r>
      <w:proofErr w:type="spellEnd"/>
    </w:p>
    <w:p w14:paraId="0C2E8A04" w14:textId="77777777" w:rsidR="00BA126E" w:rsidRPr="00025CB7" w:rsidRDefault="00BA126E" w:rsidP="00BA126E">
      <w:pPr>
        <w:rPr>
          <w:sz w:val="24"/>
          <w:szCs w:val="24"/>
          <w:lang w:val="en-US"/>
        </w:rPr>
      </w:pPr>
      <w:r w:rsidRPr="00025CB7">
        <w:rPr>
          <w:sz w:val="24"/>
          <w:szCs w:val="24"/>
          <w:lang w:val="en-US"/>
        </w:rPr>
        <w:t>20 g Butter</w:t>
      </w:r>
    </w:p>
    <w:p w14:paraId="707175AB" w14:textId="77777777" w:rsidR="00BA126E" w:rsidRPr="00DE2D7A" w:rsidRDefault="00BA126E" w:rsidP="00BA126E">
      <w:pPr>
        <w:rPr>
          <w:sz w:val="24"/>
          <w:szCs w:val="24"/>
          <w:lang w:val="en-US"/>
        </w:rPr>
      </w:pPr>
      <w:r w:rsidRPr="00DE2D7A">
        <w:rPr>
          <w:sz w:val="24"/>
          <w:szCs w:val="24"/>
          <w:lang w:val="en-US"/>
        </w:rPr>
        <w:t xml:space="preserve">150 g </w:t>
      </w:r>
      <w:proofErr w:type="spellStart"/>
      <w:r w:rsidRPr="00DE2D7A">
        <w:rPr>
          <w:sz w:val="24"/>
          <w:szCs w:val="24"/>
          <w:lang w:val="en-US"/>
        </w:rPr>
        <w:t>Risottoreis</w:t>
      </w:r>
      <w:proofErr w:type="spellEnd"/>
    </w:p>
    <w:p w14:paraId="4BBC267E" w14:textId="77777777" w:rsidR="00BA126E" w:rsidRDefault="00BA126E" w:rsidP="00BA126E">
      <w:pPr>
        <w:rPr>
          <w:sz w:val="24"/>
          <w:szCs w:val="24"/>
        </w:rPr>
      </w:pPr>
      <w:r>
        <w:rPr>
          <w:sz w:val="24"/>
          <w:szCs w:val="24"/>
        </w:rPr>
        <w:t>90 g Gorgonzola</w:t>
      </w:r>
    </w:p>
    <w:p w14:paraId="0C1D95E7" w14:textId="77777777" w:rsidR="00BA126E" w:rsidRDefault="00BA126E" w:rsidP="00BA126E">
      <w:pPr>
        <w:rPr>
          <w:sz w:val="24"/>
          <w:szCs w:val="24"/>
        </w:rPr>
      </w:pPr>
      <w:r>
        <w:rPr>
          <w:sz w:val="24"/>
          <w:szCs w:val="24"/>
        </w:rPr>
        <w:t>Salz, schwarzer Pfeffer</w:t>
      </w:r>
    </w:p>
    <w:p w14:paraId="660C887F" w14:textId="77777777" w:rsidR="00BA126E" w:rsidRDefault="00BA126E" w:rsidP="00BA126E">
      <w:pPr>
        <w:rPr>
          <w:sz w:val="24"/>
          <w:szCs w:val="24"/>
        </w:rPr>
      </w:pPr>
    </w:p>
    <w:p w14:paraId="09DD5837" w14:textId="77777777" w:rsidR="00BA126E" w:rsidRDefault="00BA126E" w:rsidP="00BA126E">
      <w:pPr>
        <w:rPr>
          <w:sz w:val="24"/>
          <w:szCs w:val="24"/>
        </w:rPr>
      </w:pPr>
      <w:r>
        <w:rPr>
          <w:sz w:val="24"/>
          <w:szCs w:val="24"/>
        </w:rPr>
        <w:t>Zubereitung:</w:t>
      </w:r>
    </w:p>
    <w:p w14:paraId="0B8DF4EC" w14:textId="77777777" w:rsidR="00BA126E" w:rsidRPr="00EB2AEF" w:rsidRDefault="00BA126E" w:rsidP="00B40E8C">
      <w:pPr>
        <w:pStyle w:val="ListParagraph"/>
        <w:numPr>
          <w:ilvl w:val="0"/>
          <w:numId w:val="1152"/>
        </w:numPr>
        <w:spacing w:after="120"/>
        <w:ind w:left="714" w:hanging="357"/>
        <w:contextualSpacing w:val="0"/>
        <w:jc w:val="both"/>
        <w:rPr>
          <w:sz w:val="24"/>
          <w:szCs w:val="24"/>
        </w:rPr>
      </w:pPr>
      <w:r w:rsidRPr="00EB2AEF">
        <w:rPr>
          <w:sz w:val="24"/>
          <w:szCs w:val="24"/>
        </w:rPr>
        <w:t>Zunächst die Brühe vorbereiten. Den Lauch von Schmutz und Erde befreien, die dunkelgrünen Enden gründlich waschen. Zusammen mit einer Stange Sellerie und einer geschälten Karotte (beide kann, muss man aber nicht zerkleinern) in etwa 1,5 Liter gesalzenem Wasser, in das man außerdem Pfefferkörner und Lorbeer gibt, etwa 20 Minuten lang bei geschlossenem Deckel köcheln lassen.</w:t>
      </w:r>
    </w:p>
    <w:p w14:paraId="5FF9CB63" w14:textId="77777777" w:rsidR="00BA126E" w:rsidRPr="00EB2AEF" w:rsidRDefault="00BA126E" w:rsidP="00B40E8C">
      <w:pPr>
        <w:pStyle w:val="ListParagraph"/>
        <w:numPr>
          <w:ilvl w:val="0"/>
          <w:numId w:val="1152"/>
        </w:numPr>
        <w:spacing w:after="120"/>
        <w:ind w:left="714" w:hanging="357"/>
        <w:contextualSpacing w:val="0"/>
        <w:jc w:val="both"/>
        <w:rPr>
          <w:sz w:val="24"/>
          <w:szCs w:val="24"/>
        </w:rPr>
      </w:pPr>
      <w:r w:rsidRPr="00EB2AEF">
        <w:rPr>
          <w:sz w:val="24"/>
          <w:szCs w:val="24"/>
        </w:rPr>
        <w:t>Den hellgrünen Teil der Lauchstangen waschen, längs halbieren und in feine Ringe schneiden (eventuell nachwaschen). Olivenöl und Butter in einem Topf erhitzen, die Lauchringe hineingeben, salzen. 1 bis 2 Kellen von der Brühe dazugießen. Das Ganze etwa 15 – 20 Minuten lang unter gelegentlichem Rühren bei mittlerer Temperatur garen, bis der Lauch weich ist und süßlich schmeckt.</w:t>
      </w:r>
    </w:p>
    <w:p w14:paraId="0CFC8403" w14:textId="77777777" w:rsidR="00BA126E" w:rsidRPr="00EB2AEF" w:rsidRDefault="00BA126E" w:rsidP="00B40E8C">
      <w:pPr>
        <w:pStyle w:val="ListParagraph"/>
        <w:numPr>
          <w:ilvl w:val="0"/>
          <w:numId w:val="1152"/>
        </w:numPr>
        <w:spacing w:after="120"/>
        <w:ind w:left="714" w:hanging="357"/>
        <w:contextualSpacing w:val="0"/>
        <w:jc w:val="both"/>
        <w:rPr>
          <w:sz w:val="24"/>
          <w:szCs w:val="24"/>
        </w:rPr>
      </w:pPr>
      <w:r w:rsidRPr="00EB2AEF">
        <w:rPr>
          <w:sz w:val="24"/>
          <w:szCs w:val="24"/>
        </w:rPr>
        <w:t xml:space="preserve">Zur gleichen Zeit in einem anderen Topf den Reis ohne Fett einige Minuten lang rösten, umrühren, nicht anbrennen lassen, aber ein bisschen Farbe darf das eine oder andere Reiskorn annehmen. Dann kellenweise die Brühe dazugeben, jeweils einkochen lassen und dabei rühren. Wenn der Reis gar ist (nach weniger als 20 Minuten) und der Lauch </w:t>
      </w:r>
      <w:r w:rsidRPr="00EB2AEF">
        <w:rPr>
          <w:sz w:val="24"/>
          <w:szCs w:val="24"/>
        </w:rPr>
        <w:lastRenderedPageBreak/>
        <w:t>weich, beides in einem Topf vermengen. Den Gorgonzola in kleine Würfel schneiden und in den heißen Risotto rühren. Zum Schluss noch Pfeffer darübergeben.</w:t>
      </w:r>
    </w:p>
    <w:p w14:paraId="4E6121E8" w14:textId="77777777" w:rsidR="00BA126E" w:rsidRDefault="00BA126E" w:rsidP="00BA126E">
      <w:r>
        <w:br w:type="page"/>
      </w:r>
    </w:p>
    <w:p w14:paraId="7F5EB1AC" w14:textId="77777777" w:rsidR="00BA126E" w:rsidRDefault="00BA126E" w:rsidP="00BA126E">
      <w:pPr>
        <w:pStyle w:val="Heading2"/>
        <w:spacing w:after="240"/>
      </w:pPr>
      <w:r>
        <w:lastRenderedPageBreak/>
        <w:t>Risotto mit Spargel</w:t>
      </w:r>
      <w:r>
        <w:rPr>
          <w:rStyle w:val="FootnoteReference"/>
        </w:rPr>
        <w:footnoteReference w:id="1200"/>
      </w:r>
      <w:r>
        <w:t xml:space="preserve"> </w:t>
      </w:r>
    </w:p>
    <w:p w14:paraId="6ED2FF01" w14:textId="77777777" w:rsidR="00BA126E" w:rsidRPr="0075711E" w:rsidRDefault="00BA126E" w:rsidP="00BA126E">
      <w:pPr>
        <w:rPr>
          <w:sz w:val="24"/>
          <w:szCs w:val="24"/>
        </w:rPr>
      </w:pPr>
      <w:r w:rsidRPr="0075711E">
        <w:rPr>
          <w:sz w:val="24"/>
          <w:szCs w:val="24"/>
          <w:u w:val="single"/>
        </w:rPr>
        <w:t>Zutaten</w:t>
      </w:r>
      <w:r w:rsidRPr="0075711E">
        <w:rPr>
          <w:sz w:val="24"/>
          <w:szCs w:val="24"/>
        </w:rPr>
        <w:t xml:space="preserve"> (für 4-6 Portionen):</w:t>
      </w:r>
    </w:p>
    <w:p w14:paraId="2F8DBC61" w14:textId="77777777" w:rsidR="00BA126E" w:rsidRPr="0075711E" w:rsidRDefault="00BA126E" w:rsidP="00BA126E">
      <w:pPr>
        <w:rPr>
          <w:sz w:val="24"/>
          <w:szCs w:val="24"/>
        </w:rPr>
      </w:pPr>
      <w:r w:rsidRPr="0075711E">
        <w:rPr>
          <w:sz w:val="24"/>
          <w:szCs w:val="24"/>
        </w:rPr>
        <w:t>500 g grüner Spargel</w:t>
      </w:r>
    </w:p>
    <w:p w14:paraId="6B80A82E" w14:textId="77777777" w:rsidR="00BA126E" w:rsidRPr="0075711E" w:rsidRDefault="00BA126E" w:rsidP="00BA126E">
      <w:pPr>
        <w:rPr>
          <w:sz w:val="24"/>
          <w:szCs w:val="24"/>
        </w:rPr>
      </w:pPr>
      <w:r w:rsidRPr="0075711E">
        <w:rPr>
          <w:sz w:val="24"/>
          <w:szCs w:val="24"/>
        </w:rPr>
        <w:t>50 g frisch geriebener Parmesan</w:t>
      </w:r>
    </w:p>
    <w:p w14:paraId="41C0EFD6" w14:textId="77777777" w:rsidR="00BA126E" w:rsidRPr="0075711E" w:rsidRDefault="00BA126E" w:rsidP="00BA126E">
      <w:pPr>
        <w:rPr>
          <w:sz w:val="24"/>
          <w:szCs w:val="24"/>
        </w:rPr>
      </w:pPr>
      <w:r w:rsidRPr="0075711E">
        <w:rPr>
          <w:sz w:val="24"/>
          <w:szCs w:val="24"/>
        </w:rPr>
        <w:t>250 g Risottoreis</w:t>
      </w:r>
    </w:p>
    <w:p w14:paraId="21BDB9CA" w14:textId="77777777" w:rsidR="00BA126E" w:rsidRPr="0075711E" w:rsidRDefault="00BA126E" w:rsidP="00BA126E">
      <w:pPr>
        <w:rPr>
          <w:sz w:val="24"/>
          <w:szCs w:val="24"/>
        </w:rPr>
      </w:pPr>
      <w:r w:rsidRPr="0075711E">
        <w:rPr>
          <w:sz w:val="24"/>
          <w:szCs w:val="24"/>
        </w:rPr>
        <w:t>1/8 l trockener Weißwein</w:t>
      </w:r>
    </w:p>
    <w:p w14:paraId="068D3415" w14:textId="77777777" w:rsidR="00BA126E" w:rsidRPr="0075711E" w:rsidRDefault="00BA126E" w:rsidP="00BA126E">
      <w:pPr>
        <w:rPr>
          <w:sz w:val="24"/>
          <w:szCs w:val="24"/>
        </w:rPr>
      </w:pPr>
      <w:r w:rsidRPr="0075711E">
        <w:rPr>
          <w:sz w:val="24"/>
          <w:szCs w:val="24"/>
        </w:rPr>
        <w:t>6 EL Öl</w:t>
      </w:r>
    </w:p>
    <w:p w14:paraId="7213B7DB" w14:textId="77777777" w:rsidR="00BA126E" w:rsidRPr="0075711E" w:rsidRDefault="00BA126E" w:rsidP="00BA126E">
      <w:pPr>
        <w:rPr>
          <w:sz w:val="24"/>
          <w:szCs w:val="24"/>
        </w:rPr>
      </w:pPr>
      <w:r w:rsidRPr="0075711E">
        <w:rPr>
          <w:sz w:val="24"/>
          <w:szCs w:val="24"/>
        </w:rPr>
        <w:t>1 EL Butter</w:t>
      </w:r>
    </w:p>
    <w:p w14:paraId="79814F88" w14:textId="77777777" w:rsidR="00BA126E" w:rsidRPr="0075711E" w:rsidRDefault="00BA126E" w:rsidP="00BA126E">
      <w:pPr>
        <w:rPr>
          <w:sz w:val="24"/>
          <w:szCs w:val="24"/>
        </w:rPr>
      </w:pPr>
      <w:r w:rsidRPr="0075711E">
        <w:rPr>
          <w:sz w:val="24"/>
          <w:szCs w:val="24"/>
        </w:rPr>
        <w:t>1 Zwiebel</w:t>
      </w:r>
    </w:p>
    <w:p w14:paraId="70D501B9" w14:textId="77777777" w:rsidR="00BA126E" w:rsidRPr="0075711E" w:rsidRDefault="00BA126E" w:rsidP="00BA126E">
      <w:pPr>
        <w:rPr>
          <w:sz w:val="24"/>
          <w:szCs w:val="24"/>
        </w:rPr>
      </w:pPr>
      <w:r w:rsidRPr="0075711E">
        <w:rPr>
          <w:sz w:val="24"/>
          <w:szCs w:val="24"/>
        </w:rPr>
        <w:t>Salz, Pfeffer</w:t>
      </w:r>
    </w:p>
    <w:p w14:paraId="36B01702" w14:textId="77777777" w:rsidR="00BA126E" w:rsidRPr="0075711E" w:rsidRDefault="00BA126E" w:rsidP="00BA126E">
      <w:pPr>
        <w:rPr>
          <w:sz w:val="24"/>
          <w:szCs w:val="24"/>
        </w:rPr>
      </w:pPr>
    </w:p>
    <w:p w14:paraId="1C6F8ADC" w14:textId="77777777" w:rsidR="00BA126E" w:rsidRPr="0075711E" w:rsidRDefault="00BA126E" w:rsidP="00BA126E">
      <w:pPr>
        <w:rPr>
          <w:sz w:val="24"/>
          <w:szCs w:val="24"/>
        </w:rPr>
      </w:pPr>
      <w:r w:rsidRPr="0075711E">
        <w:rPr>
          <w:sz w:val="24"/>
          <w:szCs w:val="24"/>
        </w:rPr>
        <w:t>Zubereitungszeit:</w:t>
      </w:r>
      <w:r w:rsidRPr="0075711E">
        <w:rPr>
          <w:sz w:val="24"/>
          <w:szCs w:val="24"/>
        </w:rPr>
        <w:tab/>
        <w:t>1 ¼ Stunden</w:t>
      </w:r>
    </w:p>
    <w:p w14:paraId="7E2ED94F" w14:textId="77777777" w:rsidR="00BA126E" w:rsidRPr="0075711E" w:rsidRDefault="00BA126E" w:rsidP="00B40E8C">
      <w:pPr>
        <w:pStyle w:val="ListParagraph"/>
        <w:numPr>
          <w:ilvl w:val="0"/>
          <w:numId w:val="1828"/>
        </w:numPr>
        <w:spacing w:after="120"/>
        <w:ind w:left="714" w:hanging="357"/>
        <w:contextualSpacing w:val="0"/>
        <w:jc w:val="both"/>
        <w:rPr>
          <w:sz w:val="24"/>
          <w:szCs w:val="24"/>
        </w:rPr>
      </w:pPr>
      <w:r w:rsidRPr="0075711E">
        <w:rPr>
          <w:sz w:val="24"/>
          <w:szCs w:val="24"/>
        </w:rPr>
        <w:t>Spargel waschen, die holzigen Enden wegschneiden. Die zarten Spitzen abschneiden und beiseite legen. Restabschnitte etwas zerkleinern, in knapp 1 l Salzwasser 25 Minuten kochen. Gegarte Spargelabschnitte herausnehmen, mit dem Pürierstab fein zerkleinern, dann in die Brühe zurückgeben.</w:t>
      </w:r>
    </w:p>
    <w:p w14:paraId="66539F29" w14:textId="77777777" w:rsidR="00BA126E" w:rsidRPr="0075711E" w:rsidRDefault="00BA126E" w:rsidP="00B40E8C">
      <w:pPr>
        <w:pStyle w:val="ListParagraph"/>
        <w:numPr>
          <w:ilvl w:val="0"/>
          <w:numId w:val="1828"/>
        </w:numPr>
        <w:spacing w:after="120"/>
        <w:ind w:left="714" w:hanging="357"/>
        <w:contextualSpacing w:val="0"/>
        <w:jc w:val="both"/>
        <w:rPr>
          <w:sz w:val="24"/>
          <w:szCs w:val="24"/>
        </w:rPr>
      </w:pPr>
      <w:r w:rsidRPr="0075711E">
        <w:rPr>
          <w:sz w:val="24"/>
          <w:szCs w:val="24"/>
        </w:rPr>
        <w:t>In einem breiten Topf 6 EL Öl erhitzen. Die Zwiebel fein hacken, unter Rühren andünsten. Spargelspitzen kurz mitbraten, Reis einstreuen und glasig dünsten. Mit dem Weißwein ablöschen, nach und nach kochend heiße Spargelbrühe (etwa ¾ l) angießen und den Reis unter ständigem Rühren ausquellen lassen.</w:t>
      </w:r>
    </w:p>
    <w:p w14:paraId="310DE4A7" w14:textId="77777777" w:rsidR="00BA126E" w:rsidRPr="0075711E" w:rsidRDefault="00BA126E" w:rsidP="00B40E8C">
      <w:pPr>
        <w:pStyle w:val="ListParagraph"/>
        <w:numPr>
          <w:ilvl w:val="0"/>
          <w:numId w:val="1828"/>
        </w:numPr>
        <w:spacing w:after="120"/>
        <w:ind w:left="714" w:hanging="357"/>
        <w:contextualSpacing w:val="0"/>
        <w:jc w:val="both"/>
        <w:rPr>
          <w:sz w:val="24"/>
          <w:szCs w:val="24"/>
        </w:rPr>
      </w:pPr>
      <w:r w:rsidRPr="0075711E">
        <w:rPr>
          <w:sz w:val="24"/>
          <w:szCs w:val="24"/>
        </w:rPr>
        <w:t>Die Butter und den Parmesan unter das fertige Risotto rühren, mit Salz und Pfeffer abschmecken.</w:t>
      </w:r>
    </w:p>
    <w:p w14:paraId="7D099EB3" w14:textId="77777777" w:rsidR="00BA126E" w:rsidRPr="0075711E" w:rsidRDefault="00BA126E" w:rsidP="00BA126E">
      <w:pPr>
        <w:rPr>
          <w:rFonts w:asciiTheme="majorHAnsi" w:eastAsiaTheme="majorEastAsia" w:hAnsiTheme="majorHAnsi" w:cstheme="majorBidi"/>
          <w:color w:val="2F5496" w:themeColor="accent1" w:themeShade="BF"/>
          <w:sz w:val="24"/>
          <w:szCs w:val="24"/>
        </w:rPr>
      </w:pPr>
      <w:r w:rsidRPr="0075711E">
        <w:rPr>
          <w:sz w:val="24"/>
          <w:szCs w:val="24"/>
        </w:rPr>
        <w:br w:type="page"/>
      </w:r>
    </w:p>
    <w:p w14:paraId="0B42BDBB" w14:textId="77777777" w:rsidR="00506F3D" w:rsidRDefault="00506F3D" w:rsidP="00506F3D">
      <w:pPr>
        <w:pStyle w:val="Heading2"/>
        <w:spacing w:after="240"/>
      </w:pPr>
      <w:r>
        <w:lastRenderedPageBreak/>
        <w:t>Spargelrisotto</w:t>
      </w:r>
      <w:r>
        <w:rPr>
          <w:rStyle w:val="FootnoteReference"/>
        </w:rPr>
        <w:footnoteReference w:id="1201"/>
      </w:r>
      <w:r>
        <w:t xml:space="preserve"> </w:t>
      </w:r>
    </w:p>
    <w:p w14:paraId="1A755659" w14:textId="77777777" w:rsidR="00506F3D" w:rsidRDefault="00506F3D" w:rsidP="00506F3D">
      <w:pPr>
        <w:rPr>
          <w:sz w:val="24"/>
          <w:szCs w:val="24"/>
        </w:rPr>
      </w:pPr>
      <w:r w:rsidRPr="004867A1">
        <w:rPr>
          <w:sz w:val="24"/>
          <w:szCs w:val="24"/>
          <w:u w:val="single"/>
        </w:rPr>
        <w:t>Zutaten</w:t>
      </w:r>
      <w:r>
        <w:rPr>
          <w:sz w:val="24"/>
          <w:szCs w:val="24"/>
        </w:rPr>
        <w:t xml:space="preserve"> (für 2 Portionen):</w:t>
      </w:r>
    </w:p>
    <w:p w14:paraId="227E5CA4" w14:textId="77777777" w:rsidR="00506F3D" w:rsidRDefault="00506F3D" w:rsidP="00506F3D">
      <w:pPr>
        <w:rPr>
          <w:sz w:val="24"/>
          <w:szCs w:val="24"/>
        </w:rPr>
      </w:pPr>
      <w:r>
        <w:rPr>
          <w:sz w:val="24"/>
          <w:szCs w:val="24"/>
        </w:rPr>
        <w:t>600 g grüner Spargel</w:t>
      </w:r>
    </w:p>
    <w:p w14:paraId="64B4BDEB" w14:textId="77777777" w:rsidR="00506F3D" w:rsidRDefault="00506F3D" w:rsidP="00506F3D">
      <w:pPr>
        <w:rPr>
          <w:sz w:val="24"/>
          <w:szCs w:val="24"/>
        </w:rPr>
      </w:pPr>
      <w:r>
        <w:rPr>
          <w:sz w:val="24"/>
          <w:szCs w:val="24"/>
        </w:rPr>
        <w:t>1 Zwiebel</w:t>
      </w:r>
    </w:p>
    <w:p w14:paraId="04E6BF02" w14:textId="77777777" w:rsidR="00506F3D" w:rsidRDefault="00506F3D" w:rsidP="00506F3D">
      <w:pPr>
        <w:rPr>
          <w:sz w:val="24"/>
          <w:szCs w:val="24"/>
        </w:rPr>
      </w:pPr>
      <w:r>
        <w:rPr>
          <w:sz w:val="24"/>
          <w:szCs w:val="24"/>
        </w:rPr>
        <w:t>Etwas Salz</w:t>
      </w:r>
    </w:p>
    <w:p w14:paraId="233A7304" w14:textId="77777777" w:rsidR="00506F3D" w:rsidRPr="00DF3A79" w:rsidRDefault="00506F3D" w:rsidP="00506F3D">
      <w:pPr>
        <w:rPr>
          <w:sz w:val="24"/>
          <w:szCs w:val="24"/>
        </w:rPr>
      </w:pPr>
      <w:r w:rsidRPr="00DF3A79">
        <w:rPr>
          <w:sz w:val="24"/>
          <w:szCs w:val="24"/>
        </w:rPr>
        <w:t>Etwas Olivenöl</w:t>
      </w:r>
    </w:p>
    <w:p w14:paraId="145B1847" w14:textId="77777777" w:rsidR="00506F3D" w:rsidRPr="00DF3A79" w:rsidRDefault="00506F3D" w:rsidP="00506F3D">
      <w:pPr>
        <w:rPr>
          <w:sz w:val="24"/>
          <w:szCs w:val="24"/>
        </w:rPr>
      </w:pPr>
      <w:r w:rsidRPr="00DF3A79">
        <w:rPr>
          <w:sz w:val="24"/>
          <w:szCs w:val="24"/>
        </w:rPr>
        <w:t>50 g Butter</w:t>
      </w:r>
    </w:p>
    <w:p w14:paraId="05BF1BA3" w14:textId="77777777" w:rsidR="00506F3D" w:rsidRPr="00DF3A79" w:rsidRDefault="00506F3D" w:rsidP="00506F3D">
      <w:pPr>
        <w:rPr>
          <w:sz w:val="24"/>
          <w:szCs w:val="24"/>
        </w:rPr>
      </w:pPr>
      <w:r w:rsidRPr="00DF3A79">
        <w:rPr>
          <w:sz w:val="24"/>
          <w:szCs w:val="24"/>
        </w:rPr>
        <w:t>1 Schalotte</w:t>
      </w:r>
    </w:p>
    <w:p w14:paraId="0F93E667" w14:textId="77777777" w:rsidR="00506F3D" w:rsidRPr="00DF3A79" w:rsidRDefault="00506F3D" w:rsidP="00506F3D">
      <w:pPr>
        <w:rPr>
          <w:sz w:val="24"/>
          <w:szCs w:val="24"/>
        </w:rPr>
      </w:pPr>
      <w:r w:rsidRPr="00DF3A79">
        <w:rPr>
          <w:sz w:val="24"/>
          <w:szCs w:val="24"/>
        </w:rPr>
        <w:t>220 g Risottoreis</w:t>
      </w:r>
    </w:p>
    <w:p w14:paraId="37FABB03" w14:textId="77777777" w:rsidR="00506F3D" w:rsidRPr="00DF3A79" w:rsidRDefault="00506F3D" w:rsidP="00506F3D">
      <w:pPr>
        <w:rPr>
          <w:sz w:val="24"/>
          <w:szCs w:val="24"/>
        </w:rPr>
      </w:pPr>
      <w:r w:rsidRPr="00DF3A79">
        <w:rPr>
          <w:sz w:val="24"/>
          <w:szCs w:val="24"/>
        </w:rPr>
        <w:t>Ein paar Safranfäden</w:t>
      </w:r>
    </w:p>
    <w:p w14:paraId="28E52168" w14:textId="77777777" w:rsidR="00506F3D" w:rsidRPr="00DE2D7A" w:rsidRDefault="00506F3D" w:rsidP="00506F3D">
      <w:pPr>
        <w:rPr>
          <w:sz w:val="24"/>
          <w:szCs w:val="24"/>
        </w:rPr>
      </w:pPr>
      <w:r w:rsidRPr="00DE2D7A">
        <w:rPr>
          <w:sz w:val="24"/>
          <w:szCs w:val="24"/>
        </w:rPr>
        <w:t>25 g frisch geriebener Parmesan</w:t>
      </w:r>
    </w:p>
    <w:p w14:paraId="793F58E9" w14:textId="77777777" w:rsidR="00506F3D" w:rsidRPr="00DE2D7A" w:rsidRDefault="00506F3D" w:rsidP="00506F3D">
      <w:pPr>
        <w:jc w:val="both"/>
        <w:rPr>
          <w:sz w:val="24"/>
          <w:szCs w:val="24"/>
        </w:rPr>
      </w:pPr>
    </w:p>
    <w:p w14:paraId="0E42E373" w14:textId="77777777" w:rsidR="00506F3D" w:rsidRPr="00DE2D7A" w:rsidRDefault="00506F3D" w:rsidP="00506F3D">
      <w:pPr>
        <w:jc w:val="both"/>
        <w:rPr>
          <w:sz w:val="24"/>
          <w:szCs w:val="24"/>
        </w:rPr>
      </w:pPr>
      <w:r w:rsidRPr="00DE2D7A">
        <w:rPr>
          <w:sz w:val="24"/>
          <w:szCs w:val="24"/>
        </w:rPr>
        <w:t>Zubereitung:</w:t>
      </w:r>
    </w:p>
    <w:p w14:paraId="371C6F8C" w14:textId="77777777" w:rsidR="00506F3D" w:rsidRPr="007B572F" w:rsidRDefault="00506F3D" w:rsidP="00B40E8C">
      <w:pPr>
        <w:pStyle w:val="ListParagraph"/>
        <w:numPr>
          <w:ilvl w:val="0"/>
          <w:numId w:val="1141"/>
        </w:numPr>
        <w:spacing w:after="120"/>
        <w:ind w:left="714" w:hanging="357"/>
        <w:contextualSpacing w:val="0"/>
        <w:jc w:val="both"/>
        <w:rPr>
          <w:sz w:val="24"/>
          <w:szCs w:val="24"/>
        </w:rPr>
      </w:pPr>
      <w:r w:rsidRPr="007B572F">
        <w:rPr>
          <w:sz w:val="24"/>
          <w:szCs w:val="24"/>
        </w:rPr>
        <w:t>Die Spitzen des Spargels abschneiden und beiseitestellen. Die holzigen Enden großzügig abschneiden und beiseitestellen. Die Stangen in kleine Scheiben schneiden. Für den Fond einen Topf mit 1 Liter Wasser aufsetzen, Zwiebel schälen und halbieren, in das Wasser geben, dazu die Spargelenden sowie Salz und Olivenöl. Das Ganze ungefähr 20 Minuten lang mit Deckel köcheln lassen.</w:t>
      </w:r>
    </w:p>
    <w:p w14:paraId="58F00D3F" w14:textId="77777777" w:rsidR="00506F3D" w:rsidRDefault="00506F3D" w:rsidP="00B40E8C">
      <w:pPr>
        <w:pStyle w:val="ListParagraph"/>
        <w:numPr>
          <w:ilvl w:val="0"/>
          <w:numId w:val="1141"/>
        </w:numPr>
        <w:spacing w:after="120"/>
        <w:ind w:left="714" w:hanging="357"/>
        <w:contextualSpacing w:val="0"/>
        <w:jc w:val="both"/>
        <w:rPr>
          <w:sz w:val="24"/>
          <w:szCs w:val="24"/>
        </w:rPr>
      </w:pPr>
      <w:r w:rsidRPr="007B572F">
        <w:rPr>
          <w:sz w:val="24"/>
          <w:szCs w:val="24"/>
        </w:rPr>
        <w:t>Die Hälfte der Butter in einem Topf zergehen lassen, darin die fein gehackte Schalotte für 5 Minuten anschwitzen. Spargelscheibchen dazugeben, salzen. 1 bis 2 Kellen von dem Fond dazugeben, einkochen lassen. Diesen Vorgang eventuell wiederholen. Wenn die Spargel weich sind, vom Herd nehmen und beiseitestellen.</w:t>
      </w:r>
    </w:p>
    <w:p w14:paraId="1B1AAE6B" w14:textId="09B16CA5" w:rsidR="0075711E" w:rsidRPr="007B572F" w:rsidRDefault="0075711E" w:rsidP="00B40E8C">
      <w:pPr>
        <w:pStyle w:val="ListParagraph"/>
        <w:numPr>
          <w:ilvl w:val="0"/>
          <w:numId w:val="1141"/>
        </w:numPr>
        <w:spacing w:after="120"/>
        <w:ind w:left="714" w:hanging="357"/>
        <w:contextualSpacing w:val="0"/>
        <w:jc w:val="both"/>
        <w:rPr>
          <w:sz w:val="24"/>
          <w:szCs w:val="24"/>
        </w:rPr>
      </w:pPr>
      <w:r>
        <w:rPr>
          <w:sz w:val="24"/>
          <w:szCs w:val="24"/>
        </w:rPr>
        <w:t xml:space="preserve">Reis </w:t>
      </w:r>
      <w:r w:rsidRPr="007B572F">
        <w:rPr>
          <w:sz w:val="24"/>
          <w:szCs w:val="24"/>
        </w:rPr>
        <w:t>unter Rühren in einem Topf kurz anrösten, er soll nicht bräunen. Mit 2 Kellen des Fonds ablöschen die gegarten Spargelscheibchen dazugeben. Von dem Fond nachgießen, sodass das Ganze knapp bedeckt ist. Einkochen lassen. Eventuell den Vorgang wiederholen. Dabei stets rühren. Nach 10 Minuten die Spargelspitzen dazugeben, ebenso den etwas lauwarmem Wasser eingeweichten Safran. Noch mal Fond zum Risotto gießen. Nach ungefähr weiteren 10 Minuten sollte der Reis gar sein. Dann die restliche Butter und den geriebenen Parmesan unterrühren.</w:t>
      </w:r>
    </w:p>
    <w:p w14:paraId="284C1EB5" w14:textId="036EF98E" w:rsidR="00506F3D" w:rsidRDefault="00506F3D" w:rsidP="00506F3D">
      <w:pPr>
        <w:rPr>
          <w:rFonts w:asciiTheme="majorHAnsi" w:eastAsiaTheme="majorEastAsia" w:hAnsiTheme="majorHAnsi" w:cstheme="majorBidi"/>
          <w:color w:val="2F5496" w:themeColor="accent1" w:themeShade="BF"/>
          <w:sz w:val="26"/>
          <w:szCs w:val="26"/>
        </w:rPr>
      </w:pPr>
      <w:r>
        <w:br w:type="page"/>
      </w:r>
    </w:p>
    <w:p w14:paraId="3BBF7CEE" w14:textId="77777777" w:rsidR="000045A0" w:rsidRDefault="000045A0" w:rsidP="000045A0">
      <w:pPr>
        <w:pStyle w:val="Heading2"/>
        <w:spacing w:after="240"/>
      </w:pPr>
      <w:r>
        <w:lastRenderedPageBreak/>
        <w:t>Limetten-Minze-Risotto</w:t>
      </w:r>
      <w:r>
        <w:rPr>
          <w:rStyle w:val="FootnoteReference"/>
        </w:rPr>
        <w:footnoteReference w:id="1202"/>
      </w:r>
      <w:r>
        <w:t xml:space="preserve"> </w:t>
      </w:r>
    </w:p>
    <w:p w14:paraId="3C28843D" w14:textId="77777777" w:rsidR="000045A0" w:rsidRDefault="000045A0" w:rsidP="000045A0">
      <w:pPr>
        <w:rPr>
          <w:sz w:val="24"/>
          <w:szCs w:val="24"/>
        </w:rPr>
      </w:pPr>
      <w:r w:rsidRPr="00C3506F">
        <w:rPr>
          <w:sz w:val="24"/>
          <w:szCs w:val="24"/>
          <w:u w:val="single"/>
        </w:rPr>
        <w:t>Zutaten</w:t>
      </w:r>
      <w:r>
        <w:rPr>
          <w:sz w:val="24"/>
          <w:szCs w:val="24"/>
        </w:rPr>
        <w:t xml:space="preserve"> (für 4 Portionen)</w:t>
      </w:r>
    </w:p>
    <w:p w14:paraId="7965E076" w14:textId="77777777" w:rsidR="000045A0" w:rsidRDefault="000045A0" w:rsidP="000045A0">
      <w:pPr>
        <w:rPr>
          <w:sz w:val="24"/>
          <w:szCs w:val="24"/>
        </w:rPr>
      </w:pPr>
      <w:r>
        <w:rPr>
          <w:sz w:val="24"/>
          <w:szCs w:val="24"/>
        </w:rPr>
        <w:t>1 kleine rote Zwiebel, fein gehackt</w:t>
      </w:r>
    </w:p>
    <w:p w14:paraId="546119EF" w14:textId="77777777" w:rsidR="000045A0" w:rsidRDefault="000045A0" w:rsidP="000045A0">
      <w:pPr>
        <w:rPr>
          <w:sz w:val="24"/>
          <w:szCs w:val="24"/>
        </w:rPr>
      </w:pPr>
      <w:r>
        <w:rPr>
          <w:sz w:val="24"/>
          <w:szCs w:val="24"/>
        </w:rPr>
        <w:t>2 EL Olivenöl</w:t>
      </w:r>
    </w:p>
    <w:p w14:paraId="2C2CC476" w14:textId="77777777" w:rsidR="000045A0" w:rsidRDefault="000045A0" w:rsidP="000045A0">
      <w:pPr>
        <w:rPr>
          <w:sz w:val="24"/>
          <w:szCs w:val="24"/>
        </w:rPr>
      </w:pPr>
      <w:r>
        <w:rPr>
          <w:sz w:val="24"/>
          <w:szCs w:val="24"/>
        </w:rPr>
        <w:t>350 g Risottoreis</w:t>
      </w:r>
    </w:p>
    <w:p w14:paraId="4C79A627" w14:textId="77777777" w:rsidR="000045A0" w:rsidRDefault="000045A0" w:rsidP="000045A0">
      <w:pPr>
        <w:rPr>
          <w:sz w:val="24"/>
          <w:szCs w:val="24"/>
        </w:rPr>
      </w:pPr>
      <w:r>
        <w:rPr>
          <w:sz w:val="24"/>
          <w:szCs w:val="24"/>
        </w:rPr>
        <w:t>750 ml Gemüsebrühe</w:t>
      </w:r>
    </w:p>
    <w:p w14:paraId="71E8045A" w14:textId="77777777" w:rsidR="000045A0" w:rsidRDefault="000045A0" w:rsidP="000045A0">
      <w:pPr>
        <w:rPr>
          <w:sz w:val="24"/>
          <w:szCs w:val="24"/>
        </w:rPr>
      </w:pPr>
      <w:r>
        <w:rPr>
          <w:sz w:val="24"/>
          <w:szCs w:val="24"/>
        </w:rPr>
        <w:t>100 ml trockener Weißwein</w:t>
      </w:r>
    </w:p>
    <w:p w14:paraId="6CFBD6E5" w14:textId="77777777" w:rsidR="000045A0" w:rsidRDefault="000045A0" w:rsidP="000045A0">
      <w:pPr>
        <w:rPr>
          <w:sz w:val="24"/>
          <w:szCs w:val="24"/>
        </w:rPr>
      </w:pPr>
      <w:r>
        <w:rPr>
          <w:sz w:val="24"/>
          <w:szCs w:val="24"/>
        </w:rPr>
        <w:t>Saft von 3 Limetten</w:t>
      </w:r>
    </w:p>
    <w:p w14:paraId="1470061B" w14:textId="77777777" w:rsidR="000045A0" w:rsidRDefault="000045A0" w:rsidP="000045A0">
      <w:pPr>
        <w:rPr>
          <w:sz w:val="24"/>
          <w:szCs w:val="24"/>
        </w:rPr>
      </w:pPr>
      <w:r>
        <w:rPr>
          <w:sz w:val="24"/>
          <w:szCs w:val="24"/>
        </w:rPr>
        <w:t>500 g grüner Spargel</w:t>
      </w:r>
    </w:p>
    <w:p w14:paraId="28A6F77A" w14:textId="77777777" w:rsidR="000045A0" w:rsidRDefault="000045A0" w:rsidP="000045A0">
      <w:pPr>
        <w:rPr>
          <w:sz w:val="24"/>
          <w:szCs w:val="24"/>
        </w:rPr>
      </w:pPr>
      <w:r>
        <w:rPr>
          <w:sz w:val="24"/>
          <w:szCs w:val="24"/>
        </w:rPr>
        <w:t>500 g frische Erbsen (oder 150 g TK-Erbsen)</w:t>
      </w:r>
    </w:p>
    <w:p w14:paraId="2870C99B" w14:textId="77777777" w:rsidR="000045A0" w:rsidRDefault="000045A0" w:rsidP="000045A0">
      <w:pPr>
        <w:rPr>
          <w:sz w:val="24"/>
          <w:szCs w:val="24"/>
        </w:rPr>
      </w:pPr>
      <w:r>
        <w:rPr>
          <w:sz w:val="24"/>
          <w:szCs w:val="24"/>
        </w:rPr>
        <w:t>1 Prise Zucker</w:t>
      </w:r>
    </w:p>
    <w:p w14:paraId="09F30153" w14:textId="77777777" w:rsidR="000045A0" w:rsidRDefault="000045A0" w:rsidP="000045A0">
      <w:pPr>
        <w:rPr>
          <w:sz w:val="24"/>
          <w:szCs w:val="24"/>
        </w:rPr>
      </w:pPr>
      <w:r>
        <w:rPr>
          <w:sz w:val="24"/>
          <w:szCs w:val="24"/>
        </w:rPr>
        <w:t>1 Handvoll frische Minzeblätter</w:t>
      </w:r>
    </w:p>
    <w:p w14:paraId="4A86819A" w14:textId="77777777" w:rsidR="000045A0" w:rsidRDefault="000045A0" w:rsidP="000045A0">
      <w:pPr>
        <w:rPr>
          <w:sz w:val="24"/>
          <w:szCs w:val="24"/>
        </w:rPr>
      </w:pPr>
      <w:r>
        <w:rPr>
          <w:sz w:val="24"/>
          <w:szCs w:val="24"/>
        </w:rPr>
        <w:t>60 g Pinienkerne</w:t>
      </w:r>
    </w:p>
    <w:p w14:paraId="2526D07B" w14:textId="77777777" w:rsidR="000045A0" w:rsidRDefault="000045A0" w:rsidP="000045A0">
      <w:pPr>
        <w:rPr>
          <w:sz w:val="24"/>
          <w:szCs w:val="24"/>
        </w:rPr>
      </w:pPr>
      <w:r>
        <w:rPr>
          <w:sz w:val="24"/>
          <w:szCs w:val="24"/>
        </w:rPr>
        <w:t>Abgerieben Schale von 1 unbehandelten Limetten</w:t>
      </w:r>
    </w:p>
    <w:p w14:paraId="5D18C8DC" w14:textId="77777777" w:rsidR="000045A0" w:rsidRDefault="000045A0" w:rsidP="000045A0">
      <w:pPr>
        <w:rPr>
          <w:sz w:val="24"/>
          <w:szCs w:val="24"/>
        </w:rPr>
      </w:pPr>
      <w:r>
        <w:rPr>
          <w:sz w:val="24"/>
          <w:szCs w:val="24"/>
        </w:rPr>
        <w:t>4 EL Olivenöl</w:t>
      </w:r>
    </w:p>
    <w:p w14:paraId="1ADE9962" w14:textId="77777777" w:rsidR="000045A0" w:rsidRDefault="000045A0" w:rsidP="000045A0">
      <w:pPr>
        <w:rPr>
          <w:sz w:val="24"/>
          <w:szCs w:val="24"/>
        </w:rPr>
      </w:pPr>
      <w:r>
        <w:rPr>
          <w:sz w:val="24"/>
          <w:szCs w:val="24"/>
        </w:rPr>
        <w:t>Pfeffer, Salz</w:t>
      </w:r>
    </w:p>
    <w:p w14:paraId="68AF08EF" w14:textId="77777777" w:rsidR="000045A0" w:rsidRDefault="000045A0" w:rsidP="000045A0">
      <w:pPr>
        <w:rPr>
          <w:sz w:val="24"/>
          <w:szCs w:val="24"/>
        </w:rPr>
      </w:pPr>
    </w:p>
    <w:p w14:paraId="1DF6ABD7" w14:textId="77777777" w:rsidR="000045A0" w:rsidRDefault="000045A0" w:rsidP="000045A0">
      <w:pPr>
        <w:rPr>
          <w:sz w:val="24"/>
          <w:szCs w:val="24"/>
        </w:rPr>
      </w:pPr>
      <w:r>
        <w:rPr>
          <w:sz w:val="24"/>
          <w:szCs w:val="24"/>
        </w:rPr>
        <w:t>Zubereitung:</w:t>
      </w:r>
    </w:p>
    <w:p w14:paraId="1B2B29FB" w14:textId="77777777" w:rsidR="000045A0" w:rsidRPr="00284457" w:rsidRDefault="000045A0" w:rsidP="00B40E8C">
      <w:pPr>
        <w:pStyle w:val="ListParagraph"/>
        <w:numPr>
          <w:ilvl w:val="0"/>
          <w:numId w:val="961"/>
        </w:numPr>
        <w:spacing w:after="120"/>
        <w:ind w:left="714" w:hanging="357"/>
        <w:contextualSpacing w:val="0"/>
        <w:jc w:val="both"/>
        <w:rPr>
          <w:sz w:val="24"/>
          <w:szCs w:val="24"/>
        </w:rPr>
      </w:pPr>
      <w:r w:rsidRPr="00284457">
        <w:rPr>
          <w:sz w:val="24"/>
          <w:szCs w:val="24"/>
        </w:rPr>
        <w:t>Die Zwiebel im Olivenöl sanft anbräunen. Den Reis dazugeben und glasig anbraten. Mit der Hälfte der Gemüsebrühe und dem Weißwein ablöschen. Den Limettensaft dazugeben und die Flüssigkeit bei niedriger Temperatur 5 – 10 Minuten einkochen lassen. Nach und nach die restliche Brühe unter den Risotto unter Rühren noch etwa 20 Minuten garen.</w:t>
      </w:r>
    </w:p>
    <w:p w14:paraId="61F6319D" w14:textId="77777777" w:rsidR="000045A0" w:rsidRPr="00284457" w:rsidRDefault="000045A0" w:rsidP="00B40E8C">
      <w:pPr>
        <w:pStyle w:val="ListParagraph"/>
        <w:numPr>
          <w:ilvl w:val="0"/>
          <w:numId w:val="961"/>
        </w:numPr>
        <w:spacing w:after="120"/>
        <w:ind w:left="714" w:hanging="357"/>
        <w:contextualSpacing w:val="0"/>
        <w:jc w:val="both"/>
        <w:rPr>
          <w:sz w:val="24"/>
          <w:szCs w:val="24"/>
        </w:rPr>
      </w:pPr>
      <w:r w:rsidRPr="00284457">
        <w:rPr>
          <w:sz w:val="24"/>
          <w:szCs w:val="24"/>
        </w:rPr>
        <w:t>In der Zwischenzeit den Spargel von holzigen Enden befreien und die Stangen bei Bedarf unten ein wenig abschälen. Schräg in 3 cm lange Stücke schneiden und 5 Minuten mit den Erbsen (nur bei den frischen Erbsen) und dem Zucker in kochendem Wasser garen. Vorsichtig unter kaltem Wasser abschrecken und beiseitestellen.</w:t>
      </w:r>
    </w:p>
    <w:p w14:paraId="3CDA2D0D" w14:textId="77777777" w:rsidR="000045A0" w:rsidRPr="00284457" w:rsidRDefault="000045A0" w:rsidP="00B40E8C">
      <w:pPr>
        <w:pStyle w:val="ListParagraph"/>
        <w:numPr>
          <w:ilvl w:val="0"/>
          <w:numId w:val="961"/>
        </w:numPr>
        <w:spacing w:after="120"/>
        <w:ind w:left="714" w:hanging="357"/>
        <w:contextualSpacing w:val="0"/>
        <w:jc w:val="both"/>
        <w:rPr>
          <w:sz w:val="24"/>
          <w:szCs w:val="24"/>
        </w:rPr>
      </w:pPr>
      <w:r w:rsidRPr="00284457">
        <w:rPr>
          <w:sz w:val="24"/>
          <w:szCs w:val="24"/>
        </w:rPr>
        <w:t xml:space="preserve">Ein paar Minzeblätter zum Dekorieren beiseitelegen. Die restliche Minze, die Pinienkerne, die Erbsen, die Limettenschale und das Olivenöl in den fertigen Risotto einrühren und alles mit Pfeffer und Salz abschmecken. Zum Schluss vorsichtig die Spargelstücke unterheben, ohne die Spitzen abzubrechen. </w:t>
      </w:r>
    </w:p>
    <w:p w14:paraId="18FF1D79" w14:textId="77777777" w:rsidR="000045A0" w:rsidRDefault="000045A0" w:rsidP="000045A0">
      <w:pPr>
        <w:rPr>
          <w:sz w:val="24"/>
          <w:szCs w:val="24"/>
        </w:rPr>
      </w:pPr>
      <w:r>
        <w:rPr>
          <w:sz w:val="24"/>
          <w:szCs w:val="24"/>
        </w:rPr>
        <w:br w:type="page"/>
      </w:r>
    </w:p>
    <w:p w14:paraId="0167E4CF" w14:textId="77777777" w:rsidR="00E26A2A" w:rsidRDefault="00E26A2A" w:rsidP="00E26A2A">
      <w:pPr>
        <w:pStyle w:val="Heading2"/>
        <w:spacing w:after="240"/>
      </w:pPr>
      <w:r>
        <w:lastRenderedPageBreak/>
        <w:t>Risotto mit Radicchio, Gorgonzola und Walnüssen</w:t>
      </w:r>
      <w:r>
        <w:rPr>
          <w:rStyle w:val="FootnoteReference"/>
        </w:rPr>
        <w:footnoteReference w:id="1203"/>
      </w:r>
      <w:r>
        <w:t xml:space="preserve"> </w:t>
      </w:r>
    </w:p>
    <w:p w14:paraId="09C18915" w14:textId="77777777" w:rsidR="00E26A2A" w:rsidRDefault="00E26A2A" w:rsidP="00E26A2A">
      <w:pPr>
        <w:rPr>
          <w:sz w:val="24"/>
          <w:szCs w:val="24"/>
        </w:rPr>
      </w:pPr>
      <w:r w:rsidRPr="00DE2D7A">
        <w:rPr>
          <w:sz w:val="24"/>
          <w:szCs w:val="24"/>
          <w:u w:val="single"/>
        </w:rPr>
        <w:t xml:space="preserve">Zutaten </w:t>
      </w:r>
      <w:r>
        <w:rPr>
          <w:sz w:val="24"/>
          <w:szCs w:val="24"/>
        </w:rPr>
        <w:t>(für 2 bis 3 Personen):</w:t>
      </w:r>
    </w:p>
    <w:p w14:paraId="60B4A0BA" w14:textId="77777777" w:rsidR="00E26A2A" w:rsidRDefault="00E26A2A" w:rsidP="00E26A2A">
      <w:pPr>
        <w:rPr>
          <w:sz w:val="24"/>
          <w:szCs w:val="24"/>
        </w:rPr>
      </w:pPr>
      <w:r>
        <w:rPr>
          <w:sz w:val="24"/>
          <w:szCs w:val="24"/>
        </w:rPr>
        <w:t>1 mittelgroße Zwiebel</w:t>
      </w:r>
    </w:p>
    <w:p w14:paraId="0C86EA76" w14:textId="77777777" w:rsidR="00E26A2A" w:rsidRPr="009F52E0" w:rsidRDefault="00E26A2A" w:rsidP="00E26A2A">
      <w:pPr>
        <w:rPr>
          <w:sz w:val="24"/>
          <w:szCs w:val="24"/>
        </w:rPr>
      </w:pPr>
      <w:r w:rsidRPr="009F52E0">
        <w:rPr>
          <w:sz w:val="24"/>
          <w:szCs w:val="24"/>
        </w:rPr>
        <w:t>1 Kopf Radicchio (ca. 150 g)</w:t>
      </w:r>
    </w:p>
    <w:p w14:paraId="2EDD556F" w14:textId="77777777" w:rsidR="00E26A2A" w:rsidRPr="009F52E0" w:rsidRDefault="00E26A2A" w:rsidP="00E26A2A">
      <w:pPr>
        <w:rPr>
          <w:sz w:val="24"/>
          <w:szCs w:val="24"/>
        </w:rPr>
      </w:pPr>
      <w:r w:rsidRPr="009F52E0">
        <w:rPr>
          <w:sz w:val="24"/>
          <w:szCs w:val="24"/>
        </w:rPr>
        <w:t>Olivenöl, Salz, Pfeffer</w:t>
      </w:r>
    </w:p>
    <w:p w14:paraId="7C234F60" w14:textId="77777777" w:rsidR="00E26A2A" w:rsidRDefault="00E26A2A" w:rsidP="00E26A2A">
      <w:pPr>
        <w:rPr>
          <w:sz w:val="24"/>
          <w:szCs w:val="24"/>
        </w:rPr>
      </w:pPr>
      <w:r>
        <w:rPr>
          <w:sz w:val="24"/>
          <w:szCs w:val="24"/>
        </w:rPr>
        <w:t>170 g Risottoreis</w:t>
      </w:r>
    </w:p>
    <w:p w14:paraId="71A8FDB9" w14:textId="77777777" w:rsidR="00E26A2A" w:rsidRDefault="00E26A2A" w:rsidP="00E26A2A">
      <w:pPr>
        <w:rPr>
          <w:sz w:val="24"/>
          <w:szCs w:val="24"/>
        </w:rPr>
      </w:pPr>
      <w:r>
        <w:rPr>
          <w:sz w:val="24"/>
          <w:szCs w:val="24"/>
        </w:rPr>
        <w:t>150 ml Weißwein</w:t>
      </w:r>
    </w:p>
    <w:p w14:paraId="7B1A991D" w14:textId="77777777" w:rsidR="00E26A2A" w:rsidRDefault="00E26A2A" w:rsidP="00E26A2A">
      <w:pPr>
        <w:rPr>
          <w:sz w:val="24"/>
          <w:szCs w:val="24"/>
        </w:rPr>
      </w:pPr>
      <w:r>
        <w:rPr>
          <w:sz w:val="24"/>
          <w:szCs w:val="24"/>
        </w:rPr>
        <w:t>400 ml Wasser (oder Brühe)</w:t>
      </w:r>
    </w:p>
    <w:p w14:paraId="4670F7ED" w14:textId="77777777" w:rsidR="00E26A2A" w:rsidRPr="009F52E0" w:rsidRDefault="00E26A2A" w:rsidP="00E26A2A">
      <w:pPr>
        <w:rPr>
          <w:sz w:val="24"/>
          <w:szCs w:val="24"/>
        </w:rPr>
      </w:pPr>
      <w:r w:rsidRPr="009F52E0">
        <w:rPr>
          <w:sz w:val="24"/>
          <w:szCs w:val="24"/>
        </w:rPr>
        <w:t>80 g Gorgonzola</w:t>
      </w:r>
    </w:p>
    <w:p w14:paraId="76E42BD1" w14:textId="77777777" w:rsidR="00E26A2A" w:rsidRPr="009F52E0" w:rsidRDefault="00E26A2A" w:rsidP="00E26A2A">
      <w:pPr>
        <w:rPr>
          <w:sz w:val="24"/>
          <w:szCs w:val="24"/>
        </w:rPr>
      </w:pPr>
      <w:r w:rsidRPr="009F52E0">
        <w:rPr>
          <w:sz w:val="24"/>
          <w:szCs w:val="24"/>
        </w:rPr>
        <w:t>30 g Butter</w:t>
      </w:r>
    </w:p>
    <w:p w14:paraId="2A71E045" w14:textId="77777777" w:rsidR="00E26A2A" w:rsidRPr="009F52E0" w:rsidRDefault="00E26A2A" w:rsidP="00E26A2A">
      <w:pPr>
        <w:rPr>
          <w:sz w:val="24"/>
          <w:szCs w:val="24"/>
        </w:rPr>
      </w:pPr>
      <w:r w:rsidRPr="009F52E0">
        <w:rPr>
          <w:sz w:val="24"/>
          <w:szCs w:val="24"/>
        </w:rPr>
        <w:t>30 g Parmesan</w:t>
      </w:r>
    </w:p>
    <w:p w14:paraId="6DB58DE8" w14:textId="77777777" w:rsidR="00E26A2A" w:rsidRDefault="00E26A2A" w:rsidP="00E26A2A">
      <w:pPr>
        <w:rPr>
          <w:sz w:val="24"/>
          <w:szCs w:val="24"/>
        </w:rPr>
      </w:pPr>
      <w:r>
        <w:rPr>
          <w:sz w:val="24"/>
          <w:szCs w:val="24"/>
        </w:rPr>
        <w:t>30 g Walnusskerne</w:t>
      </w:r>
    </w:p>
    <w:p w14:paraId="6911EB20" w14:textId="77777777" w:rsidR="00E26A2A" w:rsidRDefault="00E26A2A" w:rsidP="00E26A2A">
      <w:pPr>
        <w:rPr>
          <w:sz w:val="24"/>
          <w:szCs w:val="24"/>
        </w:rPr>
      </w:pPr>
    </w:p>
    <w:p w14:paraId="6F760F8D" w14:textId="77777777" w:rsidR="00E26A2A" w:rsidRDefault="00E26A2A" w:rsidP="00E26A2A">
      <w:pPr>
        <w:rPr>
          <w:sz w:val="24"/>
          <w:szCs w:val="24"/>
        </w:rPr>
      </w:pPr>
      <w:r>
        <w:rPr>
          <w:sz w:val="24"/>
          <w:szCs w:val="24"/>
        </w:rPr>
        <w:t>Zubereitung:</w:t>
      </w:r>
    </w:p>
    <w:p w14:paraId="1F3F87C4" w14:textId="77777777" w:rsidR="00E26A2A" w:rsidRPr="00B0123A" w:rsidRDefault="00E26A2A" w:rsidP="00E26A2A">
      <w:pPr>
        <w:pStyle w:val="ListParagraph"/>
        <w:numPr>
          <w:ilvl w:val="0"/>
          <w:numId w:val="228"/>
        </w:numPr>
        <w:spacing w:after="120"/>
        <w:ind w:left="714" w:hanging="357"/>
        <w:contextualSpacing w:val="0"/>
        <w:jc w:val="both"/>
        <w:rPr>
          <w:sz w:val="24"/>
          <w:szCs w:val="24"/>
        </w:rPr>
      </w:pPr>
      <w:r w:rsidRPr="00B0123A">
        <w:rPr>
          <w:sz w:val="24"/>
          <w:szCs w:val="24"/>
        </w:rPr>
        <w:t>Zwiebel schälen, hacken. Radicchiokopf halbieren, vom Strunk befreien, in feine Streifen schneiden, waschen, abtropfen lassen.</w:t>
      </w:r>
    </w:p>
    <w:p w14:paraId="63482146" w14:textId="77777777" w:rsidR="00E26A2A" w:rsidRPr="00B0123A" w:rsidRDefault="00E26A2A" w:rsidP="00E26A2A">
      <w:pPr>
        <w:pStyle w:val="ListParagraph"/>
        <w:numPr>
          <w:ilvl w:val="0"/>
          <w:numId w:val="228"/>
        </w:numPr>
        <w:spacing w:after="120"/>
        <w:ind w:left="714" w:hanging="357"/>
        <w:contextualSpacing w:val="0"/>
        <w:jc w:val="both"/>
        <w:rPr>
          <w:sz w:val="24"/>
          <w:szCs w:val="24"/>
        </w:rPr>
      </w:pPr>
      <w:r w:rsidRPr="00B0123A">
        <w:rPr>
          <w:sz w:val="24"/>
          <w:szCs w:val="24"/>
        </w:rPr>
        <w:t>Olivenöl in einem Topf erhitzen, Zwiebel dazu, salzen und unter Rühren 5 Minuten lang dünsten. Reis hinzufügen, einen Moment mitdünsten, dabei nicht anbrennen lassen. Radicchio in den Topf geben. Umrühren, bis die Blätter zusammenfallen. Mit Weißwein ablöschen, noch mal salzen, pfeffern. Die Flüssigkeit einkochen lassen. So viel Wasser dazu gießen, dass der Reis bedeckt ist. Wieder einkochen lassen, dabei rühren. Diesen Vorgang so oft wiederholen, bis der Reis gar ist – ungefähr 20 Minuten. Falls 400 ml Wasser nicht reichen, etwas mehr nehmen.</w:t>
      </w:r>
    </w:p>
    <w:p w14:paraId="613167AC" w14:textId="77777777" w:rsidR="00E26A2A" w:rsidRPr="00B0123A" w:rsidRDefault="00E26A2A" w:rsidP="00E26A2A">
      <w:pPr>
        <w:pStyle w:val="ListParagraph"/>
        <w:numPr>
          <w:ilvl w:val="0"/>
          <w:numId w:val="228"/>
        </w:numPr>
        <w:spacing w:after="120"/>
        <w:ind w:left="714" w:hanging="357"/>
        <w:contextualSpacing w:val="0"/>
        <w:jc w:val="both"/>
        <w:rPr>
          <w:sz w:val="24"/>
          <w:szCs w:val="24"/>
        </w:rPr>
      </w:pPr>
      <w:r w:rsidRPr="00B0123A">
        <w:rPr>
          <w:sz w:val="24"/>
          <w:szCs w:val="24"/>
        </w:rPr>
        <w:t>Den Topf vom Herd nehmen, gewürfelten Gorgonzola, Butter und frisch geriebenen Parmesan unterrühren. Die grob zerkleinerten Walnüsse in einer Pfanne ohne Fett anrösten, Risotto damit garnieren. Oder die Nüsse einfach weglassen</w:t>
      </w:r>
      <w:r w:rsidRPr="00412EA0">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p w14:paraId="3F632B3E" w14:textId="77777777" w:rsidR="00E26A2A" w:rsidRDefault="00E26A2A" w:rsidP="00E26A2A">
      <w:pPr>
        <w:rPr>
          <w:sz w:val="24"/>
          <w:szCs w:val="24"/>
        </w:rPr>
      </w:pPr>
      <w:r>
        <w:rPr>
          <w:sz w:val="24"/>
          <w:szCs w:val="24"/>
        </w:rPr>
        <w:br w:type="page"/>
      </w:r>
    </w:p>
    <w:p w14:paraId="5A7EC9BB" w14:textId="77777777" w:rsidR="00E26A2A" w:rsidRDefault="00E26A2A" w:rsidP="00E26A2A">
      <w:pPr>
        <w:pStyle w:val="Heading2"/>
        <w:spacing w:after="240"/>
      </w:pPr>
      <w:r>
        <w:lastRenderedPageBreak/>
        <w:t>Rotweinrisotto mit Radicchio, Kürbis und Ziegenkäse</w:t>
      </w:r>
      <w:r>
        <w:rPr>
          <w:rStyle w:val="FootnoteReference"/>
        </w:rPr>
        <w:footnoteReference w:id="1204"/>
      </w:r>
      <w:r>
        <w:t xml:space="preserve"> </w:t>
      </w:r>
    </w:p>
    <w:p w14:paraId="4D0DED77" w14:textId="77777777" w:rsidR="00E26A2A" w:rsidRDefault="00E26A2A" w:rsidP="00E26A2A">
      <w:pPr>
        <w:rPr>
          <w:sz w:val="24"/>
          <w:szCs w:val="24"/>
        </w:rPr>
      </w:pPr>
      <w:r w:rsidRPr="00643658">
        <w:rPr>
          <w:sz w:val="24"/>
          <w:szCs w:val="24"/>
          <w:u w:val="single"/>
        </w:rPr>
        <w:t>Zutaten</w:t>
      </w:r>
      <w:r>
        <w:rPr>
          <w:sz w:val="24"/>
          <w:szCs w:val="24"/>
        </w:rPr>
        <w:t xml:space="preserve"> (für 4 Personen):</w:t>
      </w:r>
    </w:p>
    <w:p w14:paraId="2A5BC29A" w14:textId="77777777" w:rsidR="00E26A2A" w:rsidRDefault="00E26A2A" w:rsidP="00E26A2A">
      <w:pPr>
        <w:rPr>
          <w:sz w:val="24"/>
          <w:szCs w:val="24"/>
        </w:rPr>
      </w:pPr>
      <w:r>
        <w:rPr>
          <w:sz w:val="24"/>
          <w:szCs w:val="24"/>
        </w:rPr>
        <w:t>1 Radicchiokopf</w:t>
      </w:r>
    </w:p>
    <w:p w14:paraId="1D4555A7" w14:textId="77777777" w:rsidR="00E26A2A" w:rsidRDefault="00E26A2A" w:rsidP="00E26A2A">
      <w:pPr>
        <w:rPr>
          <w:sz w:val="24"/>
          <w:szCs w:val="24"/>
        </w:rPr>
      </w:pPr>
      <w:r>
        <w:rPr>
          <w:sz w:val="24"/>
          <w:szCs w:val="24"/>
        </w:rPr>
        <w:t>150 g junger Ziegenkäse</w:t>
      </w:r>
    </w:p>
    <w:p w14:paraId="07F3BAFE" w14:textId="77777777" w:rsidR="00E26A2A" w:rsidRDefault="00E26A2A" w:rsidP="00E26A2A">
      <w:pPr>
        <w:rPr>
          <w:sz w:val="24"/>
          <w:szCs w:val="24"/>
        </w:rPr>
      </w:pPr>
      <w:r>
        <w:rPr>
          <w:sz w:val="24"/>
          <w:szCs w:val="24"/>
        </w:rPr>
        <w:t>10 ml Balsamico</w:t>
      </w:r>
    </w:p>
    <w:p w14:paraId="2C595527" w14:textId="77777777" w:rsidR="00E26A2A" w:rsidRDefault="00E26A2A" w:rsidP="00E26A2A">
      <w:pPr>
        <w:rPr>
          <w:sz w:val="24"/>
          <w:szCs w:val="24"/>
        </w:rPr>
      </w:pPr>
      <w:r>
        <w:rPr>
          <w:sz w:val="24"/>
          <w:szCs w:val="24"/>
        </w:rPr>
        <w:t>Insgesamt 70 ml Olivenöl</w:t>
      </w:r>
    </w:p>
    <w:p w14:paraId="7A247974" w14:textId="77777777" w:rsidR="00E26A2A" w:rsidRDefault="00E26A2A" w:rsidP="00E26A2A">
      <w:pPr>
        <w:rPr>
          <w:sz w:val="24"/>
          <w:szCs w:val="24"/>
        </w:rPr>
      </w:pPr>
      <w:r>
        <w:rPr>
          <w:sz w:val="24"/>
          <w:szCs w:val="24"/>
        </w:rPr>
        <w:t>Salz, Pfeffer</w:t>
      </w:r>
    </w:p>
    <w:p w14:paraId="6454517F" w14:textId="77777777" w:rsidR="00E26A2A" w:rsidRDefault="00E26A2A" w:rsidP="00E26A2A">
      <w:pPr>
        <w:rPr>
          <w:sz w:val="24"/>
          <w:szCs w:val="24"/>
        </w:rPr>
      </w:pPr>
      <w:r>
        <w:rPr>
          <w:sz w:val="24"/>
          <w:szCs w:val="24"/>
        </w:rPr>
        <w:t>1 Schalotte (gewürfelt)</w:t>
      </w:r>
    </w:p>
    <w:p w14:paraId="11C766CE" w14:textId="77777777" w:rsidR="00E26A2A" w:rsidRDefault="00E26A2A" w:rsidP="00E26A2A">
      <w:pPr>
        <w:rPr>
          <w:sz w:val="24"/>
          <w:szCs w:val="24"/>
        </w:rPr>
      </w:pPr>
      <w:r>
        <w:rPr>
          <w:sz w:val="24"/>
          <w:szCs w:val="24"/>
        </w:rPr>
        <w:t>50 g Butter</w:t>
      </w:r>
    </w:p>
    <w:p w14:paraId="29BFB55E" w14:textId="77777777" w:rsidR="00E26A2A" w:rsidRDefault="00E26A2A" w:rsidP="00E26A2A">
      <w:pPr>
        <w:rPr>
          <w:sz w:val="24"/>
          <w:szCs w:val="24"/>
        </w:rPr>
      </w:pPr>
      <w:r>
        <w:rPr>
          <w:sz w:val="24"/>
          <w:szCs w:val="24"/>
        </w:rPr>
        <w:t>300 g Risottoreis</w:t>
      </w:r>
    </w:p>
    <w:p w14:paraId="3A9DAA65" w14:textId="77777777" w:rsidR="00E26A2A" w:rsidRDefault="00E26A2A" w:rsidP="00E26A2A">
      <w:pPr>
        <w:rPr>
          <w:sz w:val="24"/>
          <w:szCs w:val="24"/>
        </w:rPr>
      </w:pPr>
      <w:r>
        <w:rPr>
          <w:sz w:val="24"/>
          <w:szCs w:val="24"/>
        </w:rPr>
        <w:t>150 ml Rotwein</w:t>
      </w:r>
    </w:p>
    <w:p w14:paraId="4D9EB6F6" w14:textId="77777777" w:rsidR="00E26A2A" w:rsidRDefault="00E26A2A" w:rsidP="00E26A2A">
      <w:pPr>
        <w:rPr>
          <w:sz w:val="24"/>
          <w:szCs w:val="24"/>
        </w:rPr>
      </w:pPr>
      <w:r>
        <w:rPr>
          <w:sz w:val="24"/>
          <w:szCs w:val="24"/>
        </w:rPr>
        <w:t>1-1,5 l heiße Gemüsebrühe</w:t>
      </w:r>
    </w:p>
    <w:p w14:paraId="5CDDE623" w14:textId="77777777" w:rsidR="00E26A2A" w:rsidRDefault="00E26A2A" w:rsidP="00E26A2A">
      <w:pPr>
        <w:rPr>
          <w:sz w:val="24"/>
          <w:szCs w:val="24"/>
        </w:rPr>
      </w:pPr>
      <w:r>
        <w:rPr>
          <w:sz w:val="24"/>
          <w:szCs w:val="24"/>
        </w:rPr>
        <w:t>90 g geriebener Parmesan</w:t>
      </w:r>
    </w:p>
    <w:p w14:paraId="47D2C6B3" w14:textId="77777777" w:rsidR="00E26A2A" w:rsidRDefault="00E26A2A" w:rsidP="00E26A2A">
      <w:pPr>
        <w:rPr>
          <w:sz w:val="24"/>
          <w:szCs w:val="24"/>
        </w:rPr>
      </w:pPr>
      <w:r>
        <w:rPr>
          <w:sz w:val="24"/>
          <w:szCs w:val="24"/>
        </w:rPr>
        <w:t>1 Hokkaidokürbis</w:t>
      </w:r>
    </w:p>
    <w:p w14:paraId="7C1D8FC6" w14:textId="77777777" w:rsidR="00E26A2A" w:rsidRDefault="00E26A2A" w:rsidP="00E26A2A">
      <w:pPr>
        <w:rPr>
          <w:sz w:val="24"/>
          <w:szCs w:val="24"/>
        </w:rPr>
      </w:pPr>
      <w:r>
        <w:rPr>
          <w:sz w:val="24"/>
          <w:szCs w:val="24"/>
        </w:rPr>
        <w:t>20 g Thymian</w:t>
      </w:r>
    </w:p>
    <w:p w14:paraId="15219B77" w14:textId="77777777" w:rsidR="00E26A2A" w:rsidRDefault="00E26A2A" w:rsidP="00E26A2A">
      <w:pPr>
        <w:rPr>
          <w:sz w:val="24"/>
          <w:szCs w:val="24"/>
        </w:rPr>
      </w:pPr>
      <w:r>
        <w:rPr>
          <w:sz w:val="24"/>
          <w:szCs w:val="24"/>
        </w:rPr>
        <w:t>20 g Rosmarin</w:t>
      </w:r>
    </w:p>
    <w:p w14:paraId="4555D383" w14:textId="77777777" w:rsidR="00E26A2A" w:rsidRDefault="00E26A2A" w:rsidP="00E26A2A">
      <w:pPr>
        <w:rPr>
          <w:sz w:val="24"/>
          <w:szCs w:val="24"/>
        </w:rPr>
      </w:pPr>
      <w:r>
        <w:rPr>
          <w:sz w:val="24"/>
          <w:szCs w:val="24"/>
        </w:rPr>
        <w:t>2 Knoblauchzehen</w:t>
      </w:r>
    </w:p>
    <w:p w14:paraId="08A013AC" w14:textId="77777777" w:rsidR="00E26A2A" w:rsidRDefault="00E26A2A" w:rsidP="00E26A2A">
      <w:pPr>
        <w:rPr>
          <w:sz w:val="24"/>
          <w:szCs w:val="24"/>
        </w:rPr>
      </w:pPr>
    </w:p>
    <w:p w14:paraId="001F611D" w14:textId="77777777" w:rsidR="00E26A2A" w:rsidRDefault="00E26A2A" w:rsidP="00E26A2A">
      <w:pPr>
        <w:rPr>
          <w:sz w:val="24"/>
          <w:szCs w:val="24"/>
        </w:rPr>
      </w:pPr>
      <w:r>
        <w:rPr>
          <w:sz w:val="24"/>
          <w:szCs w:val="24"/>
        </w:rPr>
        <w:t>Zubereitung:</w:t>
      </w:r>
    </w:p>
    <w:p w14:paraId="4EDD4EC8" w14:textId="77777777" w:rsidR="00E26A2A" w:rsidRPr="00373FA1" w:rsidRDefault="00E26A2A" w:rsidP="00B40E8C">
      <w:pPr>
        <w:pStyle w:val="ListParagraph"/>
        <w:numPr>
          <w:ilvl w:val="0"/>
          <w:numId w:val="249"/>
        </w:numPr>
        <w:spacing w:after="120"/>
        <w:ind w:left="714" w:hanging="357"/>
        <w:contextualSpacing w:val="0"/>
        <w:jc w:val="both"/>
        <w:rPr>
          <w:sz w:val="24"/>
          <w:szCs w:val="24"/>
        </w:rPr>
      </w:pPr>
      <w:r w:rsidRPr="00373FA1">
        <w:rPr>
          <w:sz w:val="24"/>
          <w:szCs w:val="24"/>
        </w:rPr>
        <w:t>Zunächst den gewaschenen Radicchio (den kennt ihr ja nach euerer Edeka-erfahrung nun) in Stücke zupfen. Ziegenkäse zerbröseln, mit dem Salat in eine Schüssel geben und in Olivenöl (20 ml), Balsamico, etwas Salz und Pfeffer drei Stunden lang marinieren.</w:t>
      </w:r>
    </w:p>
    <w:p w14:paraId="1B241FCF" w14:textId="77777777" w:rsidR="00E26A2A" w:rsidRPr="00373FA1" w:rsidRDefault="00E26A2A" w:rsidP="00B40E8C">
      <w:pPr>
        <w:pStyle w:val="ListParagraph"/>
        <w:numPr>
          <w:ilvl w:val="0"/>
          <w:numId w:val="249"/>
        </w:numPr>
        <w:spacing w:after="120"/>
        <w:ind w:left="714" w:hanging="357"/>
        <w:contextualSpacing w:val="0"/>
        <w:jc w:val="both"/>
        <w:rPr>
          <w:sz w:val="24"/>
          <w:szCs w:val="24"/>
        </w:rPr>
      </w:pPr>
      <w:r w:rsidRPr="00373FA1">
        <w:rPr>
          <w:sz w:val="24"/>
          <w:szCs w:val="24"/>
        </w:rPr>
        <w:t>Für den Risotto Schalotten in Butter glasig schwitzen, Reis dazugeben, alles einen Moment weiter anschwitzen. Mit Rotwein ablöschen, reduzieren lassen. Bei kleiner Hitze nach und nach den Gemüsefond dazugießen, leicht köcheln lassen und dabei ständig rühren. Dieser Vorgang dauert ungefähr 20 Minuten, je nach Reissorte, dann ist der Risotto cremig und bissfest. Ihr müsst also probieren. Parmesan unterrühren und mit Salz und Pfeffer abschmecken.</w:t>
      </w:r>
    </w:p>
    <w:p w14:paraId="53E4FF32" w14:textId="77777777" w:rsidR="00E26A2A" w:rsidRPr="00373FA1" w:rsidRDefault="00E26A2A" w:rsidP="00B40E8C">
      <w:pPr>
        <w:pStyle w:val="ListParagraph"/>
        <w:numPr>
          <w:ilvl w:val="0"/>
          <w:numId w:val="249"/>
        </w:numPr>
        <w:spacing w:after="120"/>
        <w:ind w:left="714" w:hanging="357"/>
        <w:contextualSpacing w:val="0"/>
        <w:jc w:val="both"/>
        <w:rPr>
          <w:sz w:val="24"/>
          <w:szCs w:val="24"/>
        </w:rPr>
      </w:pPr>
      <w:r w:rsidRPr="00373FA1">
        <w:rPr>
          <w:sz w:val="24"/>
          <w:szCs w:val="24"/>
        </w:rPr>
        <w:t xml:space="preserve">Kürbis waschen, Kerne auskratzen, das Fleisch in Spalten schneiden. Den Hokkaidokürbis muss man nicht schälen. Die Haut ist aber sehr dick, das Schneiden wird also nicht lustig. Kürbisstücke in eine Auflaufform geben und salzen. Knoblauch </w:t>
      </w:r>
      <w:r w:rsidRPr="00373FA1">
        <w:rPr>
          <w:sz w:val="24"/>
          <w:szCs w:val="24"/>
        </w:rPr>
        <w:lastRenderedPageBreak/>
        <w:t>und Kräuter dazugeben (beides wird später nicht mitgegessen). Mit Olivenöl (50 ml) beträufeln und 40 Minuten lang bei 200°C im Ofen schmoren.</w:t>
      </w:r>
    </w:p>
    <w:p w14:paraId="131F0772" w14:textId="77777777" w:rsidR="00E26A2A" w:rsidRPr="00373FA1" w:rsidRDefault="00E26A2A" w:rsidP="00B40E8C">
      <w:pPr>
        <w:pStyle w:val="ListParagraph"/>
        <w:numPr>
          <w:ilvl w:val="0"/>
          <w:numId w:val="249"/>
        </w:numPr>
        <w:spacing w:after="120"/>
        <w:contextualSpacing w:val="0"/>
        <w:jc w:val="both"/>
        <w:rPr>
          <w:sz w:val="24"/>
          <w:szCs w:val="24"/>
        </w:rPr>
      </w:pPr>
      <w:r w:rsidRPr="00373FA1">
        <w:rPr>
          <w:sz w:val="24"/>
          <w:szCs w:val="24"/>
        </w:rPr>
        <w:t>Das Anrichten auf den Tellern geschieht in dieser Reihenfolge: Risotto, Kürbisspalten, Radicchio und Ziegenkäse, eventuell ein paar frische Basilikumblättchen und geröstete Kürbiskerne.</w:t>
      </w:r>
    </w:p>
    <w:p w14:paraId="286D5192" w14:textId="77777777" w:rsidR="00E26A2A" w:rsidRDefault="00E26A2A" w:rsidP="00E26A2A">
      <w:pPr>
        <w:rPr>
          <w:sz w:val="24"/>
          <w:szCs w:val="24"/>
        </w:rPr>
      </w:pPr>
    </w:p>
    <w:p w14:paraId="04DF0783" w14:textId="77777777" w:rsidR="00E26A2A" w:rsidRDefault="00E26A2A" w:rsidP="0075711E">
      <w:pPr>
        <w:ind w:left="708" w:hanging="708"/>
        <w:jc w:val="both"/>
        <w:rPr>
          <w:sz w:val="24"/>
          <w:szCs w:val="24"/>
        </w:rPr>
      </w:pPr>
      <w:r>
        <w:rPr>
          <w:sz w:val="24"/>
          <w:szCs w:val="24"/>
        </w:rPr>
        <w:t>Tipp:</w:t>
      </w:r>
      <w:r>
        <w:rPr>
          <w:sz w:val="24"/>
          <w:szCs w:val="24"/>
        </w:rPr>
        <w:tab/>
        <w:t>Dauert zwar ein bisschen – aber ist auf jeden Fall lecker und sorgt für einen Wow-Effekt.</w:t>
      </w:r>
    </w:p>
    <w:p w14:paraId="7B2FEC47" w14:textId="77777777" w:rsidR="00E26A2A" w:rsidRDefault="00E26A2A" w:rsidP="00E26A2A">
      <w:pPr>
        <w:rPr>
          <w:sz w:val="24"/>
          <w:szCs w:val="24"/>
        </w:rPr>
      </w:pPr>
      <w:r>
        <w:rPr>
          <w:sz w:val="24"/>
          <w:szCs w:val="24"/>
        </w:rPr>
        <w:br w:type="page"/>
      </w:r>
    </w:p>
    <w:p w14:paraId="1C5DFC52" w14:textId="77777777" w:rsidR="00A44BBD" w:rsidRDefault="00A44BBD" w:rsidP="00A44BBD">
      <w:pPr>
        <w:pStyle w:val="Heading2"/>
        <w:spacing w:after="240"/>
      </w:pPr>
      <w:r>
        <w:lastRenderedPageBreak/>
        <w:t>Mais-Risotto</w:t>
      </w:r>
      <w:r>
        <w:rPr>
          <w:rStyle w:val="FootnoteReference"/>
        </w:rPr>
        <w:footnoteReference w:id="1205"/>
      </w:r>
      <w:r>
        <w:t xml:space="preserve"> </w:t>
      </w:r>
    </w:p>
    <w:p w14:paraId="5CA5A908" w14:textId="77777777" w:rsidR="00A44BBD" w:rsidRDefault="00A44BBD" w:rsidP="00A44BBD">
      <w:pPr>
        <w:jc w:val="both"/>
        <w:rPr>
          <w:sz w:val="24"/>
          <w:szCs w:val="24"/>
        </w:rPr>
      </w:pPr>
      <w:r w:rsidRPr="00911368">
        <w:rPr>
          <w:sz w:val="24"/>
          <w:szCs w:val="24"/>
          <w:u w:val="single"/>
        </w:rPr>
        <w:t>Zutaten</w:t>
      </w:r>
      <w:r>
        <w:rPr>
          <w:sz w:val="24"/>
          <w:szCs w:val="24"/>
        </w:rPr>
        <w:t xml:space="preserve"> (für 4 Portionen)</w:t>
      </w:r>
    </w:p>
    <w:p w14:paraId="5A52908A" w14:textId="77777777" w:rsidR="00A44BBD" w:rsidRDefault="00A44BBD" w:rsidP="00A44BBD">
      <w:pPr>
        <w:jc w:val="both"/>
        <w:rPr>
          <w:sz w:val="24"/>
          <w:szCs w:val="24"/>
        </w:rPr>
      </w:pPr>
      <w:r>
        <w:rPr>
          <w:sz w:val="24"/>
          <w:szCs w:val="24"/>
        </w:rPr>
        <w:t>2 Maiskolben (à 300 g)</w:t>
      </w:r>
    </w:p>
    <w:p w14:paraId="2C7FE8E8" w14:textId="77777777" w:rsidR="00A44BBD" w:rsidRDefault="00A44BBD" w:rsidP="00A44BBD">
      <w:pPr>
        <w:jc w:val="both"/>
        <w:rPr>
          <w:sz w:val="24"/>
          <w:szCs w:val="24"/>
        </w:rPr>
      </w:pPr>
      <w:r>
        <w:rPr>
          <w:sz w:val="24"/>
          <w:szCs w:val="24"/>
        </w:rPr>
        <w:t>2 Schalotten</w:t>
      </w:r>
    </w:p>
    <w:p w14:paraId="4216DFE7" w14:textId="77777777" w:rsidR="00A44BBD" w:rsidRDefault="00A44BBD" w:rsidP="00A44BBD">
      <w:pPr>
        <w:jc w:val="both"/>
        <w:rPr>
          <w:sz w:val="24"/>
          <w:szCs w:val="24"/>
        </w:rPr>
      </w:pPr>
      <w:r>
        <w:rPr>
          <w:sz w:val="24"/>
          <w:szCs w:val="24"/>
        </w:rPr>
        <w:t>4 EL Olivenöl</w:t>
      </w:r>
    </w:p>
    <w:p w14:paraId="02986FAC" w14:textId="77777777" w:rsidR="00A44BBD" w:rsidRDefault="00A44BBD" w:rsidP="00A44BBD">
      <w:pPr>
        <w:jc w:val="both"/>
        <w:rPr>
          <w:sz w:val="24"/>
          <w:szCs w:val="24"/>
        </w:rPr>
      </w:pPr>
      <w:r>
        <w:rPr>
          <w:sz w:val="24"/>
          <w:szCs w:val="24"/>
        </w:rPr>
        <w:t>200 g Risotto-Reis</w:t>
      </w:r>
    </w:p>
    <w:p w14:paraId="2D00C94A" w14:textId="77777777" w:rsidR="00A44BBD" w:rsidRDefault="00A44BBD" w:rsidP="00A44BBD">
      <w:pPr>
        <w:jc w:val="both"/>
        <w:rPr>
          <w:sz w:val="24"/>
          <w:szCs w:val="24"/>
        </w:rPr>
      </w:pPr>
      <w:r>
        <w:rPr>
          <w:sz w:val="24"/>
          <w:szCs w:val="24"/>
        </w:rPr>
        <w:t>100 ml Weißwein</w:t>
      </w:r>
    </w:p>
    <w:p w14:paraId="1236F162" w14:textId="77777777" w:rsidR="00A44BBD" w:rsidRDefault="00A44BBD" w:rsidP="00A44BBD">
      <w:pPr>
        <w:jc w:val="both"/>
        <w:rPr>
          <w:sz w:val="24"/>
          <w:szCs w:val="24"/>
        </w:rPr>
      </w:pPr>
      <w:r>
        <w:rPr>
          <w:sz w:val="24"/>
          <w:szCs w:val="24"/>
        </w:rPr>
        <w:t>800 ml Gemüsefond (heiß)</w:t>
      </w:r>
    </w:p>
    <w:p w14:paraId="60D6EA62" w14:textId="77777777" w:rsidR="00A44BBD" w:rsidRDefault="00A44BBD" w:rsidP="00A44BBD">
      <w:pPr>
        <w:jc w:val="both"/>
        <w:rPr>
          <w:sz w:val="24"/>
          <w:szCs w:val="24"/>
        </w:rPr>
      </w:pPr>
      <w:r>
        <w:rPr>
          <w:sz w:val="24"/>
          <w:szCs w:val="24"/>
        </w:rPr>
        <w:t>5 Stiele Salbei</w:t>
      </w:r>
    </w:p>
    <w:p w14:paraId="2FEA8AC4" w14:textId="77777777" w:rsidR="00A44BBD" w:rsidRDefault="00A44BBD" w:rsidP="00A44BBD">
      <w:pPr>
        <w:jc w:val="both"/>
        <w:rPr>
          <w:sz w:val="24"/>
          <w:szCs w:val="24"/>
        </w:rPr>
      </w:pPr>
      <w:r>
        <w:rPr>
          <w:sz w:val="24"/>
          <w:szCs w:val="24"/>
        </w:rPr>
        <w:t>80 g Parmesan</w:t>
      </w:r>
    </w:p>
    <w:p w14:paraId="53DA60E3" w14:textId="77777777" w:rsidR="00A44BBD" w:rsidRDefault="00A44BBD" w:rsidP="00A44BBD">
      <w:pPr>
        <w:jc w:val="both"/>
        <w:rPr>
          <w:sz w:val="24"/>
          <w:szCs w:val="24"/>
        </w:rPr>
      </w:pPr>
      <w:r>
        <w:rPr>
          <w:sz w:val="24"/>
          <w:szCs w:val="24"/>
        </w:rPr>
        <w:t>100 g Concakäse</w:t>
      </w:r>
    </w:p>
    <w:p w14:paraId="7BC3BC94" w14:textId="77777777" w:rsidR="00A44BBD" w:rsidRDefault="00A44BBD" w:rsidP="00A44BBD">
      <w:pPr>
        <w:jc w:val="both"/>
        <w:rPr>
          <w:sz w:val="24"/>
          <w:szCs w:val="24"/>
        </w:rPr>
      </w:pPr>
      <w:r>
        <w:rPr>
          <w:sz w:val="24"/>
          <w:szCs w:val="24"/>
        </w:rPr>
        <w:t>Salz, Pfeffer</w:t>
      </w:r>
    </w:p>
    <w:p w14:paraId="1F266AFC" w14:textId="77777777" w:rsidR="00A44BBD" w:rsidRDefault="00A44BBD" w:rsidP="00A44BBD">
      <w:pPr>
        <w:jc w:val="both"/>
        <w:rPr>
          <w:sz w:val="24"/>
          <w:szCs w:val="24"/>
        </w:rPr>
      </w:pPr>
    </w:p>
    <w:p w14:paraId="1FE30AB5" w14:textId="77777777" w:rsidR="00A44BBD" w:rsidRDefault="00A44BBD" w:rsidP="00A44BBD">
      <w:pPr>
        <w:jc w:val="both"/>
        <w:rPr>
          <w:sz w:val="24"/>
          <w:szCs w:val="24"/>
        </w:rPr>
      </w:pPr>
      <w:r>
        <w:rPr>
          <w:sz w:val="24"/>
          <w:szCs w:val="24"/>
        </w:rPr>
        <w:t>Zubereitungszeit: 35 Minuten</w:t>
      </w:r>
    </w:p>
    <w:p w14:paraId="641E8E54" w14:textId="77777777" w:rsidR="00A44BBD" w:rsidRPr="009103D7" w:rsidRDefault="00A44BBD" w:rsidP="00B40E8C">
      <w:pPr>
        <w:pStyle w:val="ListParagraph"/>
        <w:numPr>
          <w:ilvl w:val="0"/>
          <w:numId w:val="414"/>
        </w:numPr>
        <w:spacing w:after="120"/>
        <w:ind w:left="714" w:hanging="357"/>
        <w:contextualSpacing w:val="0"/>
        <w:jc w:val="both"/>
        <w:rPr>
          <w:sz w:val="24"/>
          <w:szCs w:val="24"/>
        </w:rPr>
      </w:pPr>
      <w:r w:rsidRPr="009103D7">
        <w:rPr>
          <w:sz w:val="24"/>
          <w:szCs w:val="24"/>
        </w:rPr>
        <w:t>Maiskörner mit dem Sägemesser von den Kolben schneiden. Schalotten in feine Würfel schneiden. 2 EL Öl in einem Topf erhitzen, Schalotten darin glasig dünsten. Reis unterrühren und kurz mitdünsten. Mit Weißwein ablöschen und stark einkochen. Mit so viel heißem Fond auffüllen, dass der reis knapp bedeckt ist. Offen bei mittlerer Hitze unter häufigem Rühren 17 – 20 Minuten kochen, dabei immer wieder etwas heißen Fond zugießen, sobald die Flüssigkeit vom Reis fast aufgenommen ist. Mais nach 5 Minuten Garzeit unter den Reis rühren.</w:t>
      </w:r>
    </w:p>
    <w:p w14:paraId="03471EC9" w14:textId="77777777" w:rsidR="00A44BBD" w:rsidRPr="009103D7" w:rsidRDefault="00A44BBD" w:rsidP="00B40E8C">
      <w:pPr>
        <w:pStyle w:val="ListParagraph"/>
        <w:numPr>
          <w:ilvl w:val="0"/>
          <w:numId w:val="414"/>
        </w:numPr>
        <w:spacing w:after="120"/>
        <w:ind w:left="714" w:hanging="357"/>
        <w:contextualSpacing w:val="0"/>
        <w:jc w:val="both"/>
        <w:rPr>
          <w:sz w:val="24"/>
          <w:szCs w:val="24"/>
        </w:rPr>
      </w:pPr>
      <w:r w:rsidRPr="009103D7">
        <w:rPr>
          <w:sz w:val="24"/>
          <w:szCs w:val="24"/>
        </w:rPr>
        <w:t>Salbei in einer Pfanne im restlichen Öl bei mittlerer Hitze kurz braten, herausnehmen und beiseitestellen. Parmesan reiben.</w:t>
      </w:r>
    </w:p>
    <w:p w14:paraId="5A74B892" w14:textId="77777777" w:rsidR="00A44BBD" w:rsidRPr="009103D7" w:rsidRDefault="00A44BBD" w:rsidP="00B40E8C">
      <w:pPr>
        <w:pStyle w:val="ListParagraph"/>
        <w:numPr>
          <w:ilvl w:val="0"/>
          <w:numId w:val="414"/>
        </w:numPr>
        <w:spacing w:after="120"/>
        <w:ind w:left="714" w:hanging="357"/>
        <w:contextualSpacing w:val="0"/>
        <w:jc w:val="both"/>
        <w:rPr>
          <w:sz w:val="24"/>
          <w:szCs w:val="24"/>
        </w:rPr>
      </w:pPr>
      <w:r w:rsidRPr="009103D7">
        <w:rPr>
          <w:sz w:val="24"/>
          <w:szCs w:val="24"/>
        </w:rPr>
        <w:t>Frischkäse unter den Risotto rühren und mit Salz würzen. Risotto mit Salbei, Parmesan und grob gemahlenen Pfeffer bestreuen und servieren.</w:t>
      </w:r>
    </w:p>
    <w:p w14:paraId="4AD991AE" w14:textId="77777777" w:rsidR="00A44BBD" w:rsidRDefault="00A44BBD" w:rsidP="00A44BBD">
      <w:pPr>
        <w:jc w:val="both"/>
        <w:rPr>
          <w:sz w:val="24"/>
          <w:szCs w:val="24"/>
        </w:rPr>
      </w:pPr>
    </w:p>
    <w:p w14:paraId="17B6AC7C" w14:textId="77777777" w:rsidR="00A44BBD" w:rsidRPr="009103D7" w:rsidRDefault="00A44BBD" w:rsidP="00A44BBD">
      <w:pPr>
        <w:jc w:val="both"/>
        <w:rPr>
          <w:sz w:val="24"/>
          <w:szCs w:val="24"/>
        </w:rPr>
      </w:pPr>
      <w:r w:rsidRPr="009103D7">
        <w:rPr>
          <w:sz w:val="24"/>
          <w:szCs w:val="24"/>
        </w:rPr>
        <w:br w:type="page"/>
      </w:r>
    </w:p>
    <w:p w14:paraId="6862A98C" w14:textId="77777777" w:rsidR="001B6044" w:rsidRDefault="001B6044" w:rsidP="001B6044">
      <w:pPr>
        <w:pStyle w:val="Heading2"/>
        <w:spacing w:after="240"/>
      </w:pPr>
      <w:r>
        <w:lastRenderedPageBreak/>
        <w:t>Risotto mit Speck und Blumenkohl</w:t>
      </w:r>
      <w:r>
        <w:rPr>
          <w:rStyle w:val="FootnoteReference"/>
        </w:rPr>
        <w:footnoteReference w:id="1206"/>
      </w:r>
      <w:r>
        <w:t xml:space="preserve"> </w:t>
      </w:r>
    </w:p>
    <w:p w14:paraId="2C0F40E5" w14:textId="77777777" w:rsidR="001B6044" w:rsidRDefault="001B6044" w:rsidP="001B6044">
      <w:pPr>
        <w:rPr>
          <w:sz w:val="24"/>
          <w:szCs w:val="24"/>
        </w:rPr>
      </w:pPr>
      <w:r w:rsidRPr="00EE74C5">
        <w:rPr>
          <w:sz w:val="24"/>
          <w:szCs w:val="24"/>
          <w:u w:val="single"/>
        </w:rPr>
        <w:t>Zutaten</w:t>
      </w:r>
      <w:r>
        <w:rPr>
          <w:sz w:val="24"/>
          <w:szCs w:val="24"/>
        </w:rPr>
        <w:t xml:space="preserve"> (für 2 Portionen)</w:t>
      </w:r>
    </w:p>
    <w:p w14:paraId="60394D48" w14:textId="77777777" w:rsidR="001B6044" w:rsidRDefault="001B6044" w:rsidP="001B6044">
      <w:pPr>
        <w:rPr>
          <w:sz w:val="24"/>
          <w:szCs w:val="24"/>
        </w:rPr>
      </w:pPr>
      <w:r>
        <w:rPr>
          <w:sz w:val="24"/>
          <w:szCs w:val="24"/>
        </w:rPr>
        <w:t>70 g Schalotten</w:t>
      </w:r>
    </w:p>
    <w:p w14:paraId="1156B6EC" w14:textId="77777777" w:rsidR="001B6044" w:rsidRDefault="001B6044" w:rsidP="001B6044">
      <w:pPr>
        <w:rPr>
          <w:sz w:val="24"/>
          <w:szCs w:val="24"/>
        </w:rPr>
      </w:pPr>
      <w:r>
        <w:rPr>
          <w:sz w:val="24"/>
          <w:szCs w:val="24"/>
        </w:rPr>
        <w:t>80 g durchwachsener Speck</w:t>
      </w:r>
    </w:p>
    <w:p w14:paraId="46B44790" w14:textId="77777777" w:rsidR="001B6044" w:rsidRDefault="001B6044" w:rsidP="001B6044">
      <w:pPr>
        <w:rPr>
          <w:sz w:val="24"/>
          <w:szCs w:val="24"/>
        </w:rPr>
      </w:pPr>
      <w:r>
        <w:rPr>
          <w:sz w:val="24"/>
          <w:szCs w:val="24"/>
        </w:rPr>
        <w:t>150 g Blumenkohl</w:t>
      </w:r>
    </w:p>
    <w:p w14:paraId="0D2A3243" w14:textId="77777777" w:rsidR="001B6044" w:rsidRDefault="001B6044" w:rsidP="001B6044">
      <w:pPr>
        <w:rPr>
          <w:sz w:val="24"/>
          <w:szCs w:val="24"/>
        </w:rPr>
      </w:pPr>
      <w:r>
        <w:rPr>
          <w:sz w:val="24"/>
          <w:szCs w:val="24"/>
        </w:rPr>
        <w:t>Ca. 900 ml Gemüsebrühe</w:t>
      </w:r>
    </w:p>
    <w:p w14:paraId="26D6EABD" w14:textId="77777777" w:rsidR="001B6044" w:rsidRDefault="001B6044" w:rsidP="001B6044">
      <w:pPr>
        <w:rPr>
          <w:sz w:val="24"/>
          <w:szCs w:val="24"/>
        </w:rPr>
      </w:pPr>
      <w:r>
        <w:rPr>
          <w:sz w:val="24"/>
          <w:szCs w:val="24"/>
        </w:rPr>
        <w:t>4 EL Olivenöl</w:t>
      </w:r>
    </w:p>
    <w:p w14:paraId="1DF8298E" w14:textId="77777777" w:rsidR="001B6044" w:rsidRPr="00D153F9" w:rsidRDefault="001B6044" w:rsidP="001B6044">
      <w:pPr>
        <w:rPr>
          <w:sz w:val="24"/>
          <w:szCs w:val="24"/>
        </w:rPr>
      </w:pPr>
      <w:r w:rsidRPr="00D153F9">
        <w:rPr>
          <w:sz w:val="24"/>
          <w:szCs w:val="24"/>
        </w:rPr>
        <w:t>30 g Butter</w:t>
      </w:r>
    </w:p>
    <w:p w14:paraId="545EFEB5" w14:textId="77777777" w:rsidR="001B6044" w:rsidRPr="00D153F9" w:rsidRDefault="001B6044" w:rsidP="001B6044">
      <w:pPr>
        <w:rPr>
          <w:sz w:val="24"/>
          <w:szCs w:val="24"/>
        </w:rPr>
      </w:pPr>
      <w:r w:rsidRPr="00D153F9">
        <w:rPr>
          <w:sz w:val="24"/>
          <w:szCs w:val="24"/>
        </w:rPr>
        <w:t>200 g Risotto-Reis</w:t>
      </w:r>
    </w:p>
    <w:p w14:paraId="5B5E4297" w14:textId="77777777" w:rsidR="001B6044" w:rsidRPr="00D153F9" w:rsidRDefault="001B6044" w:rsidP="001B6044">
      <w:pPr>
        <w:rPr>
          <w:sz w:val="24"/>
          <w:szCs w:val="24"/>
        </w:rPr>
      </w:pPr>
      <w:r w:rsidRPr="00D153F9">
        <w:rPr>
          <w:sz w:val="24"/>
          <w:szCs w:val="24"/>
        </w:rPr>
        <w:t>100 ml Weißwein</w:t>
      </w:r>
    </w:p>
    <w:p w14:paraId="4A2D76B8" w14:textId="77777777" w:rsidR="001B6044" w:rsidRPr="00AE0241" w:rsidRDefault="001B6044" w:rsidP="001B6044">
      <w:pPr>
        <w:rPr>
          <w:sz w:val="24"/>
          <w:szCs w:val="24"/>
        </w:rPr>
      </w:pPr>
      <w:r w:rsidRPr="00AE0241">
        <w:rPr>
          <w:sz w:val="24"/>
          <w:szCs w:val="24"/>
        </w:rPr>
        <w:t>2 Stiele glatte Petersilie</w:t>
      </w:r>
    </w:p>
    <w:p w14:paraId="4D303ED8" w14:textId="77777777" w:rsidR="001B6044" w:rsidRDefault="001B6044" w:rsidP="001B6044">
      <w:pPr>
        <w:rPr>
          <w:sz w:val="24"/>
          <w:szCs w:val="24"/>
        </w:rPr>
      </w:pPr>
      <w:r w:rsidRPr="00AE0241">
        <w:rPr>
          <w:sz w:val="24"/>
          <w:szCs w:val="24"/>
        </w:rPr>
        <w:t>50 g P</w:t>
      </w:r>
      <w:r>
        <w:rPr>
          <w:sz w:val="24"/>
          <w:szCs w:val="24"/>
        </w:rPr>
        <w:t>armesan</w:t>
      </w:r>
    </w:p>
    <w:p w14:paraId="4EE7C1AE" w14:textId="77777777" w:rsidR="001B6044" w:rsidRDefault="001B6044" w:rsidP="001B6044">
      <w:pPr>
        <w:rPr>
          <w:sz w:val="24"/>
          <w:szCs w:val="24"/>
        </w:rPr>
      </w:pPr>
      <w:r>
        <w:rPr>
          <w:sz w:val="24"/>
          <w:szCs w:val="24"/>
        </w:rPr>
        <w:t>1 Msp. Safranfäden</w:t>
      </w:r>
    </w:p>
    <w:p w14:paraId="2BFE088E" w14:textId="77777777" w:rsidR="001B6044" w:rsidRDefault="001B6044" w:rsidP="001B6044">
      <w:pPr>
        <w:rPr>
          <w:sz w:val="24"/>
          <w:szCs w:val="24"/>
        </w:rPr>
      </w:pPr>
      <w:r>
        <w:rPr>
          <w:sz w:val="24"/>
          <w:szCs w:val="24"/>
        </w:rPr>
        <w:t>200 g TK-Erbsen</w:t>
      </w:r>
    </w:p>
    <w:p w14:paraId="4B9AE8FB" w14:textId="77777777" w:rsidR="001B6044" w:rsidRDefault="001B6044" w:rsidP="001B6044">
      <w:pPr>
        <w:rPr>
          <w:sz w:val="24"/>
          <w:szCs w:val="24"/>
        </w:rPr>
      </w:pPr>
      <w:r>
        <w:rPr>
          <w:sz w:val="24"/>
          <w:szCs w:val="24"/>
        </w:rPr>
        <w:t>1 – 2 EL Zitronensaft</w:t>
      </w:r>
    </w:p>
    <w:p w14:paraId="10E8C445" w14:textId="77777777" w:rsidR="001B6044" w:rsidRDefault="001B6044" w:rsidP="001B6044">
      <w:pPr>
        <w:rPr>
          <w:sz w:val="24"/>
          <w:szCs w:val="24"/>
        </w:rPr>
      </w:pPr>
      <w:r>
        <w:rPr>
          <w:sz w:val="24"/>
          <w:szCs w:val="24"/>
        </w:rPr>
        <w:t>Salz, Pfeffer</w:t>
      </w:r>
    </w:p>
    <w:p w14:paraId="4CBE51CC" w14:textId="77777777" w:rsidR="001B6044" w:rsidRDefault="001B6044" w:rsidP="001B6044">
      <w:pPr>
        <w:rPr>
          <w:sz w:val="24"/>
          <w:szCs w:val="24"/>
        </w:rPr>
      </w:pPr>
      <w:r>
        <w:rPr>
          <w:sz w:val="24"/>
          <w:szCs w:val="24"/>
        </w:rPr>
        <w:t>1 TL fein abgerieben Zitronenschale</w:t>
      </w:r>
    </w:p>
    <w:p w14:paraId="3C54EAEF" w14:textId="77777777" w:rsidR="001B6044" w:rsidRDefault="001B6044" w:rsidP="001B6044">
      <w:pPr>
        <w:rPr>
          <w:sz w:val="24"/>
          <w:szCs w:val="24"/>
        </w:rPr>
      </w:pPr>
    </w:p>
    <w:p w14:paraId="20C594EA" w14:textId="77777777" w:rsidR="001B6044" w:rsidRDefault="001B6044" w:rsidP="001B6044">
      <w:pPr>
        <w:rPr>
          <w:sz w:val="24"/>
          <w:szCs w:val="24"/>
        </w:rPr>
      </w:pPr>
      <w:r>
        <w:rPr>
          <w:sz w:val="24"/>
          <w:szCs w:val="24"/>
        </w:rPr>
        <w:t>Zubereitungszeit: 35 Minuten</w:t>
      </w:r>
    </w:p>
    <w:p w14:paraId="56EE906D" w14:textId="77777777" w:rsidR="001B6044" w:rsidRPr="00F92845" w:rsidRDefault="001B6044" w:rsidP="00B40E8C">
      <w:pPr>
        <w:pStyle w:val="ListParagraph"/>
        <w:numPr>
          <w:ilvl w:val="0"/>
          <w:numId w:val="381"/>
        </w:numPr>
        <w:spacing w:after="120"/>
        <w:ind w:left="714" w:hanging="357"/>
        <w:contextualSpacing w:val="0"/>
        <w:jc w:val="both"/>
        <w:rPr>
          <w:sz w:val="24"/>
          <w:szCs w:val="24"/>
        </w:rPr>
      </w:pPr>
      <w:r w:rsidRPr="00F92845">
        <w:rPr>
          <w:sz w:val="24"/>
          <w:szCs w:val="24"/>
        </w:rPr>
        <w:t>Schalotten und Speck fein würfeln. Blumenkohl in sehr kleine Röschen teilen. Gemüsebrühe aufkochen. 2 EL Öl und 10 g Butter in einem breiten Topf erhitzen. Schalotten und reis darin glasig dünsten. Mit Wein ablöschen, einkochen lassen. So viel Brühe auffüllen, dass der Reis knapp bedeckt ist. Offen 25 Minuten garen, dabei restliche Brühe nach und nach unterrühren.</w:t>
      </w:r>
    </w:p>
    <w:p w14:paraId="19278103" w14:textId="77777777" w:rsidR="001B6044" w:rsidRPr="00F92845" w:rsidRDefault="001B6044" w:rsidP="00B40E8C">
      <w:pPr>
        <w:pStyle w:val="ListParagraph"/>
        <w:numPr>
          <w:ilvl w:val="0"/>
          <w:numId w:val="381"/>
        </w:numPr>
        <w:spacing w:after="120"/>
        <w:ind w:left="714" w:hanging="357"/>
        <w:contextualSpacing w:val="0"/>
        <w:jc w:val="both"/>
        <w:rPr>
          <w:sz w:val="24"/>
          <w:szCs w:val="24"/>
        </w:rPr>
      </w:pPr>
      <w:r w:rsidRPr="00F92845">
        <w:rPr>
          <w:sz w:val="24"/>
          <w:szCs w:val="24"/>
        </w:rPr>
        <w:t>Inzwischen restliches Öl in einer Pfanne erhitzen. Speck und Blumenkohl darin 10 Minuten bei starker Hitze knusprig braten, auf Küchenpapier abtropfen lassen. Petersilienblätter von den Stielen zupfen und fein hacken. Käse fein reiben.</w:t>
      </w:r>
    </w:p>
    <w:p w14:paraId="1B8D1AA5" w14:textId="77777777" w:rsidR="001B6044" w:rsidRPr="00F92845" w:rsidRDefault="001B6044" w:rsidP="00B40E8C">
      <w:pPr>
        <w:pStyle w:val="ListParagraph"/>
        <w:numPr>
          <w:ilvl w:val="0"/>
          <w:numId w:val="381"/>
        </w:numPr>
        <w:spacing w:after="120"/>
        <w:ind w:left="714" w:hanging="357"/>
        <w:contextualSpacing w:val="0"/>
        <w:jc w:val="both"/>
        <w:rPr>
          <w:sz w:val="24"/>
          <w:szCs w:val="24"/>
        </w:rPr>
      </w:pPr>
      <w:r w:rsidRPr="00F92845">
        <w:rPr>
          <w:sz w:val="24"/>
          <w:szCs w:val="24"/>
        </w:rPr>
        <w:t>Safran und Erbsen 5 Minuten vor dem Ende der Garzeit zum Risotto geben. Risotto von der Herdplatte nehmen. Restliche Butter, die Hälfte von Käse und Blumenkohl-Speck-Mischung sowie Zitronensaft unterrühren. Mit Salz und Pfeffer abschmecken. Mit Petersilie und Zitronenschale bestreuen. Mit restlichem Käse und restlicher Blumenkohl-Speck-Mischung servieren.</w:t>
      </w:r>
    </w:p>
    <w:p w14:paraId="19DACC01" w14:textId="77777777" w:rsidR="00663A2F" w:rsidRDefault="00663A2F" w:rsidP="00663A2F">
      <w:pPr>
        <w:pStyle w:val="Heading2"/>
        <w:spacing w:after="240"/>
      </w:pPr>
      <w:r>
        <w:lastRenderedPageBreak/>
        <w:t>Zucchini-Erbsen -Risotto</w:t>
      </w:r>
      <w:r>
        <w:rPr>
          <w:rStyle w:val="FootnoteReference"/>
        </w:rPr>
        <w:footnoteReference w:id="1207"/>
      </w:r>
      <w:r>
        <w:t xml:space="preserve"> </w:t>
      </w:r>
    </w:p>
    <w:p w14:paraId="79D11335" w14:textId="77777777" w:rsidR="00663A2F" w:rsidRDefault="00663A2F" w:rsidP="00663A2F">
      <w:pPr>
        <w:rPr>
          <w:sz w:val="24"/>
          <w:szCs w:val="24"/>
        </w:rPr>
      </w:pPr>
      <w:r w:rsidRPr="006E0E1F">
        <w:rPr>
          <w:sz w:val="24"/>
          <w:szCs w:val="24"/>
          <w:u w:val="single"/>
        </w:rPr>
        <w:t>Zutaten</w:t>
      </w:r>
      <w:r>
        <w:rPr>
          <w:sz w:val="24"/>
          <w:szCs w:val="24"/>
        </w:rPr>
        <w:t xml:space="preserve"> (für 4 Portionen)</w:t>
      </w:r>
    </w:p>
    <w:p w14:paraId="64DAD814" w14:textId="77777777" w:rsidR="00663A2F" w:rsidRDefault="00663A2F" w:rsidP="00663A2F">
      <w:pPr>
        <w:rPr>
          <w:sz w:val="24"/>
          <w:szCs w:val="24"/>
        </w:rPr>
      </w:pPr>
      <w:r>
        <w:rPr>
          <w:sz w:val="24"/>
          <w:szCs w:val="24"/>
        </w:rPr>
        <w:t>800 ml Gemüsebrühe</w:t>
      </w:r>
    </w:p>
    <w:p w14:paraId="3AA072F9" w14:textId="77777777" w:rsidR="00663A2F" w:rsidRDefault="00663A2F" w:rsidP="00663A2F">
      <w:pPr>
        <w:rPr>
          <w:sz w:val="24"/>
          <w:szCs w:val="24"/>
        </w:rPr>
      </w:pPr>
      <w:r>
        <w:rPr>
          <w:sz w:val="24"/>
          <w:szCs w:val="24"/>
        </w:rPr>
        <w:t>1 Schalotte</w:t>
      </w:r>
    </w:p>
    <w:p w14:paraId="38679007" w14:textId="77777777" w:rsidR="00663A2F" w:rsidRDefault="00663A2F" w:rsidP="00663A2F">
      <w:pPr>
        <w:rPr>
          <w:sz w:val="24"/>
          <w:szCs w:val="24"/>
        </w:rPr>
      </w:pPr>
      <w:r>
        <w:rPr>
          <w:sz w:val="24"/>
          <w:szCs w:val="24"/>
        </w:rPr>
        <w:t>1 Zucchini (300 g)</w:t>
      </w:r>
    </w:p>
    <w:p w14:paraId="780D20A6" w14:textId="77777777" w:rsidR="00663A2F" w:rsidRDefault="00663A2F" w:rsidP="00663A2F">
      <w:pPr>
        <w:rPr>
          <w:sz w:val="24"/>
          <w:szCs w:val="24"/>
        </w:rPr>
      </w:pPr>
      <w:r>
        <w:rPr>
          <w:sz w:val="24"/>
          <w:szCs w:val="24"/>
        </w:rPr>
        <w:t>2 EL Öl</w:t>
      </w:r>
    </w:p>
    <w:p w14:paraId="2AAA84C8" w14:textId="77777777" w:rsidR="00663A2F" w:rsidRDefault="00663A2F" w:rsidP="00663A2F">
      <w:pPr>
        <w:rPr>
          <w:sz w:val="24"/>
          <w:szCs w:val="24"/>
        </w:rPr>
      </w:pPr>
      <w:r>
        <w:rPr>
          <w:sz w:val="24"/>
          <w:szCs w:val="24"/>
        </w:rPr>
        <w:t>250 g Risotto-Reis</w:t>
      </w:r>
    </w:p>
    <w:p w14:paraId="6AB4A586" w14:textId="77777777" w:rsidR="00663A2F" w:rsidRDefault="00663A2F" w:rsidP="00663A2F">
      <w:pPr>
        <w:rPr>
          <w:sz w:val="24"/>
          <w:szCs w:val="24"/>
        </w:rPr>
      </w:pPr>
      <w:r>
        <w:rPr>
          <w:sz w:val="24"/>
          <w:szCs w:val="24"/>
        </w:rPr>
        <w:t>100 ml Weißwein</w:t>
      </w:r>
    </w:p>
    <w:p w14:paraId="2F3F00B7" w14:textId="77777777" w:rsidR="00663A2F" w:rsidRDefault="00663A2F" w:rsidP="00663A2F">
      <w:pPr>
        <w:rPr>
          <w:sz w:val="24"/>
          <w:szCs w:val="24"/>
        </w:rPr>
      </w:pPr>
      <w:r>
        <w:rPr>
          <w:sz w:val="24"/>
          <w:szCs w:val="24"/>
        </w:rPr>
        <w:t>4 Stiele Pfefferminze</w:t>
      </w:r>
    </w:p>
    <w:p w14:paraId="1F0B29B3" w14:textId="77777777" w:rsidR="00663A2F" w:rsidRDefault="00663A2F" w:rsidP="00663A2F">
      <w:pPr>
        <w:rPr>
          <w:sz w:val="24"/>
          <w:szCs w:val="24"/>
        </w:rPr>
      </w:pPr>
      <w:r>
        <w:rPr>
          <w:sz w:val="24"/>
          <w:szCs w:val="24"/>
        </w:rPr>
        <w:t>225 g TK-Erbsen</w:t>
      </w:r>
    </w:p>
    <w:p w14:paraId="0A4B7ADE" w14:textId="77777777" w:rsidR="00663A2F" w:rsidRDefault="00663A2F" w:rsidP="00663A2F">
      <w:pPr>
        <w:rPr>
          <w:sz w:val="24"/>
          <w:szCs w:val="24"/>
        </w:rPr>
      </w:pPr>
      <w:r>
        <w:rPr>
          <w:sz w:val="24"/>
          <w:szCs w:val="24"/>
        </w:rPr>
        <w:t>1 TL fein abgeriebene Zitronenschale</w:t>
      </w:r>
    </w:p>
    <w:p w14:paraId="0CB54B07" w14:textId="77777777" w:rsidR="00663A2F" w:rsidRDefault="00663A2F" w:rsidP="00663A2F">
      <w:pPr>
        <w:rPr>
          <w:sz w:val="24"/>
          <w:szCs w:val="24"/>
        </w:rPr>
      </w:pPr>
      <w:r>
        <w:rPr>
          <w:sz w:val="24"/>
          <w:szCs w:val="24"/>
        </w:rPr>
        <w:t>1 – 2 Prisen Piment d’Espelette (ersatzweise Cayennepfeffer)</w:t>
      </w:r>
    </w:p>
    <w:p w14:paraId="220BFDBF" w14:textId="77777777" w:rsidR="00663A2F" w:rsidRDefault="00663A2F" w:rsidP="00663A2F">
      <w:pPr>
        <w:rPr>
          <w:sz w:val="24"/>
          <w:szCs w:val="24"/>
        </w:rPr>
      </w:pPr>
      <w:r>
        <w:rPr>
          <w:sz w:val="24"/>
          <w:szCs w:val="24"/>
        </w:rPr>
        <w:t>50 g Parmesan</w:t>
      </w:r>
    </w:p>
    <w:p w14:paraId="411256B0" w14:textId="77777777" w:rsidR="00663A2F" w:rsidRDefault="00663A2F" w:rsidP="00663A2F">
      <w:pPr>
        <w:rPr>
          <w:sz w:val="24"/>
          <w:szCs w:val="24"/>
        </w:rPr>
      </w:pPr>
    </w:p>
    <w:p w14:paraId="779470A8" w14:textId="77777777" w:rsidR="00663A2F" w:rsidRDefault="00663A2F" w:rsidP="00663A2F">
      <w:pPr>
        <w:rPr>
          <w:sz w:val="24"/>
          <w:szCs w:val="24"/>
        </w:rPr>
      </w:pPr>
      <w:r>
        <w:rPr>
          <w:sz w:val="24"/>
          <w:szCs w:val="24"/>
        </w:rPr>
        <w:t>Zubereitungszeit: 35 Minuten</w:t>
      </w:r>
    </w:p>
    <w:p w14:paraId="14B2CB41" w14:textId="77777777" w:rsidR="00663A2F" w:rsidRPr="00A33A2E" w:rsidRDefault="00663A2F" w:rsidP="00B40E8C">
      <w:pPr>
        <w:pStyle w:val="ListParagraph"/>
        <w:numPr>
          <w:ilvl w:val="0"/>
          <w:numId w:val="351"/>
        </w:numPr>
        <w:spacing w:after="120"/>
        <w:ind w:left="714" w:hanging="357"/>
        <w:contextualSpacing w:val="0"/>
        <w:jc w:val="both"/>
        <w:rPr>
          <w:sz w:val="24"/>
          <w:szCs w:val="24"/>
        </w:rPr>
      </w:pPr>
      <w:r w:rsidRPr="00A33A2E">
        <w:rPr>
          <w:sz w:val="24"/>
          <w:szCs w:val="24"/>
        </w:rPr>
        <w:t>Gemüsebrühe aufkochen und warmhalten. Schalotte fein würfeln. Zucchini putzen und längs in 4 Scheiben schneiden, Zucchinischeiben würfeln. Öl in einem breiten Topf erhitzen, Schalotte und Zucchini darin bei mittlerer Hitze glasig dünsten. Risottoreis sorgfältig unterrühren und bei mittlerer Hitze fast vollständig einkochen lassen. Mit so viel heißer Brühe auffüllen, dass der Reis bedeckt ist.</w:t>
      </w:r>
    </w:p>
    <w:p w14:paraId="2A2C3795" w14:textId="77777777" w:rsidR="00663A2F" w:rsidRPr="00A33A2E" w:rsidRDefault="00663A2F" w:rsidP="00B40E8C">
      <w:pPr>
        <w:pStyle w:val="ListParagraph"/>
        <w:numPr>
          <w:ilvl w:val="0"/>
          <w:numId w:val="351"/>
        </w:numPr>
        <w:spacing w:after="120"/>
        <w:ind w:left="714" w:hanging="357"/>
        <w:contextualSpacing w:val="0"/>
        <w:jc w:val="both"/>
        <w:rPr>
          <w:sz w:val="24"/>
          <w:szCs w:val="24"/>
        </w:rPr>
      </w:pPr>
      <w:r w:rsidRPr="00A33A2E">
        <w:rPr>
          <w:sz w:val="24"/>
          <w:szCs w:val="24"/>
        </w:rPr>
        <w:t>Reis ca. 16-18 Minuten garen, dabei nach und nach die restliche Brühe zugießen und immer wieder rühren.</w:t>
      </w:r>
    </w:p>
    <w:p w14:paraId="7D5D2717" w14:textId="77777777" w:rsidR="00663A2F" w:rsidRPr="00A33A2E" w:rsidRDefault="00663A2F" w:rsidP="00B40E8C">
      <w:pPr>
        <w:pStyle w:val="ListParagraph"/>
        <w:numPr>
          <w:ilvl w:val="0"/>
          <w:numId w:val="351"/>
        </w:numPr>
        <w:spacing w:after="120"/>
        <w:ind w:left="714" w:hanging="357"/>
        <w:contextualSpacing w:val="0"/>
        <w:jc w:val="both"/>
        <w:rPr>
          <w:sz w:val="24"/>
          <w:szCs w:val="24"/>
        </w:rPr>
      </w:pPr>
      <w:r w:rsidRPr="00A33A2E">
        <w:rPr>
          <w:sz w:val="24"/>
          <w:szCs w:val="24"/>
        </w:rPr>
        <w:t>Blättchen von den Pfefferminzstielen abzupfen und fein schneiden. Erbsen in einer Schüssel im kochenden Wasser überbrühen und 1 Minute ziehen lassen. Erbsen abgießen und mit Minze und 1 TL fein abgeriebener Zitronenschale unter den Risotto rühren. Mit Piment d’Espelette, 20 g Parmesan unterrühren.</w:t>
      </w:r>
    </w:p>
    <w:p w14:paraId="79B1A6FF" w14:textId="77777777" w:rsidR="00663A2F" w:rsidRPr="00A33A2E" w:rsidRDefault="00663A2F" w:rsidP="00B40E8C">
      <w:pPr>
        <w:pStyle w:val="ListParagraph"/>
        <w:numPr>
          <w:ilvl w:val="0"/>
          <w:numId w:val="351"/>
        </w:numPr>
        <w:spacing w:after="120"/>
        <w:ind w:left="714" w:hanging="357"/>
        <w:contextualSpacing w:val="0"/>
        <w:jc w:val="both"/>
        <w:rPr>
          <w:sz w:val="24"/>
          <w:szCs w:val="24"/>
        </w:rPr>
      </w:pPr>
      <w:r w:rsidRPr="00A33A2E">
        <w:rPr>
          <w:sz w:val="24"/>
          <w:szCs w:val="24"/>
        </w:rPr>
        <w:t>Risotto und 30 g Parmesan anrichten.</w:t>
      </w:r>
    </w:p>
    <w:p w14:paraId="2F607867" w14:textId="77777777" w:rsidR="00663A2F" w:rsidRPr="00A33A2E" w:rsidRDefault="00663A2F" w:rsidP="00B40E8C">
      <w:pPr>
        <w:pStyle w:val="ListParagraph"/>
        <w:numPr>
          <w:ilvl w:val="0"/>
          <w:numId w:val="351"/>
        </w:numPr>
        <w:spacing w:after="120"/>
        <w:ind w:left="714" w:hanging="357"/>
        <w:contextualSpacing w:val="0"/>
        <w:jc w:val="both"/>
        <w:rPr>
          <w:sz w:val="24"/>
          <w:szCs w:val="24"/>
        </w:rPr>
      </w:pPr>
      <w:r w:rsidRPr="00A33A2E">
        <w:rPr>
          <w:sz w:val="24"/>
          <w:szCs w:val="24"/>
        </w:rPr>
        <w:t>Dazu könnten Lammkotel</w:t>
      </w:r>
      <w:r>
        <w:rPr>
          <w:sz w:val="24"/>
          <w:szCs w:val="24"/>
        </w:rPr>
        <w:t>etts</w:t>
      </w:r>
      <w:r w:rsidRPr="00A33A2E">
        <w:rPr>
          <w:sz w:val="24"/>
          <w:szCs w:val="24"/>
        </w:rPr>
        <w:t xml:space="preserve"> passen. Dazu diese mit Salz und Pfeffer würzen und mit 1 Knoblauchzehe (angedrückt) in 2 EL Öl auf jeder Seite 2 – 3 Minuten braten und dazu servieren.</w:t>
      </w:r>
    </w:p>
    <w:p w14:paraId="22F7D353" w14:textId="77777777" w:rsidR="00663A2F" w:rsidRPr="00A33A2E" w:rsidRDefault="00663A2F" w:rsidP="00663A2F">
      <w:pPr>
        <w:rPr>
          <w:sz w:val="24"/>
          <w:szCs w:val="24"/>
        </w:rPr>
      </w:pPr>
      <w:r w:rsidRPr="00A33A2E">
        <w:rPr>
          <w:sz w:val="24"/>
          <w:szCs w:val="24"/>
        </w:rPr>
        <w:br w:type="page"/>
      </w:r>
    </w:p>
    <w:p w14:paraId="2D50188C" w14:textId="77777777" w:rsidR="00F53659" w:rsidRDefault="00F53659" w:rsidP="00F53659">
      <w:pPr>
        <w:pStyle w:val="Heading2"/>
        <w:spacing w:after="240"/>
      </w:pPr>
      <w:r>
        <w:lastRenderedPageBreak/>
        <w:t>Weißweinrisotto mit Rucola und Ziegenkäse</w:t>
      </w:r>
      <w:r>
        <w:rPr>
          <w:rStyle w:val="FootnoteReference"/>
        </w:rPr>
        <w:footnoteReference w:id="1208"/>
      </w:r>
      <w:r>
        <w:t xml:space="preserve"> </w:t>
      </w:r>
    </w:p>
    <w:p w14:paraId="74CA8BA6" w14:textId="77777777" w:rsidR="00F53659" w:rsidRDefault="00F53659" w:rsidP="00F53659">
      <w:pPr>
        <w:rPr>
          <w:sz w:val="24"/>
          <w:szCs w:val="24"/>
        </w:rPr>
      </w:pPr>
      <w:r w:rsidRPr="001823F5">
        <w:rPr>
          <w:sz w:val="24"/>
          <w:szCs w:val="24"/>
          <w:u w:val="single"/>
        </w:rPr>
        <w:t>Zutaten</w:t>
      </w:r>
      <w:r>
        <w:rPr>
          <w:sz w:val="24"/>
          <w:szCs w:val="24"/>
        </w:rPr>
        <w:t xml:space="preserve"> (für 4 Portionen)</w:t>
      </w:r>
    </w:p>
    <w:p w14:paraId="195C4283" w14:textId="77777777" w:rsidR="00F53659" w:rsidRDefault="00F53659" w:rsidP="00F53659">
      <w:pPr>
        <w:rPr>
          <w:sz w:val="24"/>
          <w:szCs w:val="24"/>
        </w:rPr>
      </w:pPr>
      <w:r>
        <w:rPr>
          <w:sz w:val="24"/>
          <w:szCs w:val="24"/>
        </w:rPr>
        <w:t>2 Schalotten</w:t>
      </w:r>
    </w:p>
    <w:p w14:paraId="037061F4" w14:textId="77777777" w:rsidR="00F53659" w:rsidRDefault="00F53659" w:rsidP="00F53659">
      <w:pPr>
        <w:rPr>
          <w:sz w:val="24"/>
          <w:szCs w:val="24"/>
        </w:rPr>
      </w:pPr>
      <w:r>
        <w:rPr>
          <w:sz w:val="24"/>
          <w:szCs w:val="24"/>
        </w:rPr>
        <w:t>3 EL Olivenöl</w:t>
      </w:r>
    </w:p>
    <w:p w14:paraId="096A7043" w14:textId="77777777" w:rsidR="00F53659" w:rsidRDefault="00F53659" w:rsidP="00F53659">
      <w:pPr>
        <w:rPr>
          <w:sz w:val="24"/>
          <w:szCs w:val="24"/>
        </w:rPr>
      </w:pPr>
      <w:r>
        <w:rPr>
          <w:sz w:val="24"/>
          <w:szCs w:val="24"/>
        </w:rPr>
        <w:t>300 g Risottoreis (z.B. Arborio)</w:t>
      </w:r>
    </w:p>
    <w:p w14:paraId="53616AAB" w14:textId="77777777" w:rsidR="00F53659" w:rsidRDefault="00F53659" w:rsidP="00F53659">
      <w:pPr>
        <w:rPr>
          <w:sz w:val="24"/>
          <w:szCs w:val="24"/>
        </w:rPr>
      </w:pPr>
      <w:r>
        <w:rPr>
          <w:sz w:val="24"/>
          <w:szCs w:val="24"/>
        </w:rPr>
        <w:t>200 ml trockener Weißwein</w:t>
      </w:r>
    </w:p>
    <w:p w14:paraId="5B460207" w14:textId="77777777" w:rsidR="00F53659" w:rsidRDefault="00F53659" w:rsidP="00F53659">
      <w:pPr>
        <w:rPr>
          <w:sz w:val="24"/>
          <w:szCs w:val="24"/>
        </w:rPr>
      </w:pPr>
      <w:r>
        <w:rPr>
          <w:sz w:val="24"/>
          <w:szCs w:val="24"/>
        </w:rPr>
        <w:t>Ca. 800 ml Hühnerbrühe</w:t>
      </w:r>
    </w:p>
    <w:p w14:paraId="27C8B391" w14:textId="77777777" w:rsidR="00F53659" w:rsidRDefault="00F53659" w:rsidP="00F53659">
      <w:pPr>
        <w:rPr>
          <w:sz w:val="24"/>
          <w:szCs w:val="24"/>
        </w:rPr>
      </w:pPr>
      <w:r>
        <w:rPr>
          <w:sz w:val="24"/>
          <w:szCs w:val="24"/>
        </w:rPr>
        <w:t>1 Bund Rucola</w:t>
      </w:r>
    </w:p>
    <w:p w14:paraId="599D802A" w14:textId="77777777" w:rsidR="00F53659" w:rsidRDefault="00F53659" w:rsidP="00F53659">
      <w:pPr>
        <w:rPr>
          <w:sz w:val="24"/>
          <w:szCs w:val="24"/>
        </w:rPr>
      </w:pPr>
      <w:r>
        <w:rPr>
          <w:sz w:val="24"/>
          <w:szCs w:val="24"/>
        </w:rPr>
        <w:t>50 g getrocknete Tomaten (in Öl)</w:t>
      </w:r>
    </w:p>
    <w:p w14:paraId="0A4AB7D5" w14:textId="77777777" w:rsidR="00F53659" w:rsidRDefault="00F53659" w:rsidP="00F53659">
      <w:pPr>
        <w:rPr>
          <w:sz w:val="24"/>
          <w:szCs w:val="24"/>
        </w:rPr>
      </w:pPr>
      <w:r>
        <w:rPr>
          <w:sz w:val="24"/>
          <w:szCs w:val="24"/>
        </w:rPr>
        <w:t>80 g Pecorino oder Parmesan (am Stück)</w:t>
      </w:r>
    </w:p>
    <w:p w14:paraId="6F7B216B" w14:textId="77777777" w:rsidR="00F53659" w:rsidRDefault="00F53659" w:rsidP="00F53659">
      <w:pPr>
        <w:rPr>
          <w:sz w:val="24"/>
          <w:szCs w:val="24"/>
        </w:rPr>
      </w:pPr>
      <w:r>
        <w:rPr>
          <w:sz w:val="24"/>
          <w:szCs w:val="24"/>
        </w:rPr>
        <w:t>200 g Mini-Ziegenkäserolle (in Scheiben)</w:t>
      </w:r>
    </w:p>
    <w:p w14:paraId="61BE0B2B" w14:textId="77777777" w:rsidR="00F53659" w:rsidRDefault="00F53659" w:rsidP="00F53659">
      <w:pPr>
        <w:rPr>
          <w:sz w:val="24"/>
          <w:szCs w:val="24"/>
        </w:rPr>
      </w:pPr>
      <w:r>
        <w:rPr>
          <w:sz w:val="24"/>
          <w:szCs w:val="24"/>
        </w:rPr>
        <w:t>Salz, Pfeffer aus der Mühle, Cayennepfeffer</w:t>
      </w:r>
    </w:p>
    <w:p w14:paraId="52BF4FDB" w14:textId="77777777" w:rsidR="00F53659" w:rsidRDefault="00F53659" w:rsidP="00F53659">
      <w:pPr>
        <w:rPr>
          <w:sz w:val="24"/>
          <w:szCs w:val="24"/>
        </w:rPr>
      </w:pPr>
    </w:p>
    <w:p w14:paraId="1067593B" w14:textId="77777777" w:rsidR="00F53659" w:rsidRDefault="00F53659" w:rsidP="00F53659">
      <w:pPr>
        <w:rPr>
          <w:sz w:val="24"/>
          <w:szCs w:val="24"/>
        </w:rPr>
      </w:pPr>
      <w:r>
        <w:rPr>
          <w:sz w:val="24"/>
          <w:szCs w:val="24"/>
        </w:rPr>
        <w:t>Zubereitungszeit: ca. 30 Minuten</w:t>
      </w:r>
    </w:p>
    <w:p w14:paraId="67D6E9A6" w14:textId="77777777" w:rsidR="00F53659" w:rsidRPr="000855A6" w:rsidRDefault="00F53659" w:rsidP="00F53659">
      <w:pPr>
        <w:pStyle w:val="ListParagraph"/>
        <w:numPr>
          <w:ilvl w:val="0"/>
          <w:numId w:val="42"/>
        </w:numPr>
        <w:spacing w:after="120"/>
        <w:contextualSpacing w:val="0"/>
        <w:jc w:val="both"/>
        <w:rPr>
          <w:sz w:val="24"/>
          <w:szCs w:val="24"/>
        </w:rPr>
      </w:pPr>
      <w:r w:rsidRPr="000855A6">
        <w:rPr>
          <w:sz w:val="24"/>
          <w:szCs w:val="24"/>
        </w:rPr>
        <w:t>Die Schalotten schälen, in feine Würfel schneiden. Das Öl in einem Topf erhitzen und die Schalotten darin andünsten. Den Reis dazugeben und andünsten. Mit Wein ablöschen und einköcheln lassen. Heiße Brühe angießen, bis der Reis bedeckt ist, unter häufigem Rühren einköcheln lassen. Den Vorgang wiederholen, bis der Reis nach etwa 25 Minuten bissfest ist.</w:t>
      </w:r>
    </w:p>
    <w:p w14:paraId="3ACE6E81" w14:textId="77777777" w:rsidR="00F53659" w:rsidRPr="000855A6" w:rsidRDefault="00F53659" w:rsidP="00F53659">
      <w:pPr>
        <w:pStyle w:val="ListParagraph"/>
        <w:numPr>
          <w:ilvl w:val="0"/>
          <w:numId w:val="42"/>
        </w:numPr>
        <w:spacing w:after="120"/>
        <w:contextualSpacing w:val="0"/>
        <w:jc w:val="both"/>
        <w:rPr>
          <w:sz w:val="24"/>
          <w:szCs w:val="24"/>
        </w:rPr>
      </w:pPr>
      <w:r w:rsidRPr="000855A6">
        <w:rPr>
          <w:sz w:val="24"/>
          <w:szCs w:val="24"/>
        </w:rPr>
        <w:t>Inzwischen den Rucola verlesen, waschen, trockenschleudern und hacken. Die Tomaten auf Küchenpapier abtropfen lassen und in dünne Streifen schneiden. Den Pecorino/Parmesan reiben.</w:t>
      </w:r>
    </w:p>
    <w:p w14:paraId="1C72259B" w14:textId="77777777" w:rsidR="00F53659" w:rsidRPr="000855A6" w:rsidRDefault="00F53659" w:rsidP="00F53659">
      <w:pPr>
        <w:pStyle w:val="ListParagraph"/>
        <w:numPr>
          <w:ilvl w:val="0"/>
          <w:numId w:val="42"/>
        </w:numPr>
        <w:spacing w:after="120"/>
        <w:contextualSpacing w:val="0"/>
        <w:jc w:val="both"/>
        <w:rPr>
          <w:sz w:val="24"/>
          <w:szCs w:val="24"/>
        </w:rPr>
      </w:pPr>
      <w:r w:rsidRPr="000855A6">
        <w:rPr>
          <w:sz w:val="24"/>
          <w:szCs w:val="24"/>
        </w:rPr>
        <w:t>Den Backofengrill einschalten. Die Ziegenkäsescheiben auf ein mit Backpapier ausgelegtes Backblech oder einen ofenfesten Teller setzen und den Käse unter dem Grill auf der obersten Schiene 2 bis 3 Minuten gratinieren.</w:t>
      </w:r>
    </w:p>
    <w:p w14:paraId="62195D82" w14:textId="77777777" w:rsidR="00F53659" w:rsidRDefault="00F53659" w:rsidP="00F53659">
      <w:pPr>
        <w:pStyle w:val="ListParagraph"/>
        <w:numPr>
          <w:ilvl w:val="0"/>
          <w:numId w:val="42"/>
        </w:numPr>
        <w:spacing w:after="120"/>
        <w:contextualSpacing w:val="0"/>
        <w:jc w:val="both"/>
        <w:rPr>
          <w:sz w:val="24"/>
          <w:szCs w:val="24"/>
        </w:rPr>
      </w:pPr>
      <w:r w:rsidRPr="000855A6">
        <w:rPr>
          <w:sz w:val="24"/>
          <w:szCs w:val="24"/>
        </w:rPr>
        <w:t>Rucola, Tomaten und geriebenen Käse unter den Risotto rühren. Den Risotto mit Salz, Pfeffer sowie Cayennepfeffer würzen. Auf tiefe Teller verteilen und den gratinierten Ziegenkäse darauf anrichten.</w:t>
      </w:r>
    </w:p>
    <w:p w14:paraId="022538E5" w14:textId="77777777" w:rsidR="00F53659" w:rsidRDefault="00F53659" w:rsidP="00F53659">
      <w:pPr>
        <w:spacing w:after="120"/>
        <w:jc w:val="both"/>
        <w:rPr>
          <w:sz w:val="24"/>
          <w:szCs w:val="24"/>
        </w:rPr>
      </w:pPr>
      <w:r>
        <w:rPr>
          <w:sz w:val="24"/>
          <w:szCs w:val="24"/>
        </w:rPr>
        <w:br w:type="page"/>
      </w:r>
    </w:p>
    <w:p w14:paraId="6904558C" w14:textId="77777777" w:rsidR="00F53659" w:rsidRDefault="00F53659" w:rsidP="00F53659">
      <w:pPr>
        <w:pStyle w:val="Heading2"/>
        <w:spacing w:after="240"/>
      </w:pPr>
      <w:r>
        <w:lastRenderedPageBreak/>
        <w:t>Risotto mit Kräutern</w:t>
      </w:r>
      <w:r>
        <w:rPr>
          <w:rStyle w:val="FootnoteReference"/>
        </w:rPr>
        <w:footnoteReference w:id="1209"/>
      </w:r>
      <w:r>
        <w:t xml:space="preserve"> </w:t>
      </w:r>
    </w:p>
    <w:p w14:paraId="6652CA14" w14:textId="77777777" w:rsidR="00F53659" w:rsidRDefault="00F53659" w:rsidP="00F53659">
      <w:pPr>
        <w:rPr>
          <w:sz w:val="24"/>
          <w:szCs w:val="24"/>
        </w:rPr>
      </w:pPr>
      <w:r w:rsidRPr="0035798D">
        <w:rPr>
          <w:sz w:val="24"/>
          <w:szCs w:val="24"/>
          <w:u w:val="single"/>
        </w:rPr>
        <w:t>Zutaten</w:t>
      </w:r>
      <w:r>
        <w:rPr>
          <w:sz w:val="24"/>
          <w:szCs w:val="24"/>
        </w:rPr>
        <w:t xml:space="preserve"> (für 2 Personen)</w:t>
      </w:r>
    </w:p>
    <w:p w14:paraId="111F5987" w14:textId="77777777" w:rsidR="00F53659" w:rsidRPr="0035798D" w:rsidRDefault="00F53659" w:rsidP="00F53659">
      <w:pPr>
        <w:rPr>
          <w:i/>
          <w:iCs/>
          <w:sz w:val="24"/>
          <w:szCs w:val="24"/>
        </w:rPr>
      </w:pPr>
      <w:r w:rsidRPr="0035798D">
        <w:rPr>
          <w:i/>
          <w:iCs/>
          <w:sz w:val="24"/>
          <w:szCs w:val="24"/>
        </w:rPr>
        <w:t>Für den Fond</w:t>
      </w:r>
      <w:r>
        <w:rPr>
          <w:i/>
          <w:iCs/>
          <w:sz w:val="24"/>
          <w:szCs w:val="24"/>
        </w:rPr>
        <w:t>:</w:t>
      </w:r>
    </w:p>
    <w:p w14:paraId="7ABA57F9" w14:textId="77777777" w:rsidR="00F53659" w:rsidRDefault="00F53659" w:rsidP="00F53659">
      <w:pPr>
        <w:rPr>
          <w:sz w:val="24"/>
          <w:szCs w:val="24"/>
        </w:rPr>
      </w:pPr>
      <w:r>
        <w:rPr>
          <w:sz w:val="24"/>
          <w:szCs w:val="24"/>
        </w:rPr>
        <w:t>Je 1 Zweig Rosmarin, Lorbeer und Salbei</w:t>
      </w:r>
    </w:p>
    <w:p w14:paraId="59CDD3AE" w14:textId="77777777" w:rsidR="00F53659" w:rsidRDefault="00F53659" w:rsidP="00F53659">
      <w:pPr>
        <w:rPr>
          <w:sz w:val="24"/>
          <w:szCs w:val="24"/>
        </w:rPr>
      </w:pPr>
      <w:r>
        <w:rPr>
          <w:sz w:val="24"/>
          <w:szCs w:val="24"/>
        </w:rPr>
        <w:t>Grün von 1 Bund Frühlingszwiebeln</w:t>
      </w:r>
    </w:p>
    <w:p w14:paraId="483EAD87" w14:textId="77777777" w:rsidR="00F53659" w:rsidRDefault="00F53659" w:rsidP="00F53659">
      <w:pPr>
        <w:rPr>
          <w:sz w:val="24"/>
          <w:szCs w:val="24"/>
        </w:rPr>
      </w:pPr>
      <w:r>
        <w:rPr>
          <w:sz w:val="24"/>
          <w:szCs w:val="24"/>
        </w:rPr>
        <w:t>1 l Wasser</w:t>
      </w:r>
    </w:p>
    <w:p w14:paraId="2793DC6D" w14:textId="77777777" w:rsidR="00F53659" w:rsidRDefault="00F53659" w:rsidP="00F53659">
      <w:pPr>
        <w:rPr>
          <w:sz w:val="24"/>
          <w:szCs w:val="24"/>
        </w:rPr>
      </w:pPr>
      <w:r>
        <w:rPr>
          <w:sz w:val="24"/>
          <w:szCs w:val="24"/>
        </w:rPr>
        <w:t>Salz</w:t>
      </w:r>
    </w:p>
    <w:p w14:paraId="6E7C06E7" w14:textId="77777777" w:rsidR="00F53659" w:rsidRDefault="00F53659" w:rsidP="00F53659">
      <w:pPr>
        <w:rPr>
          <w:sz w:val="24"/>
          <w:szCs w:val="24"/>
        </w:rPr>
      </w:pPr>
    </w:p>
    <w:p w14:paraId="2721CCCC" w14:textId="77777777" w:rsidR="00F53659" w:rsidRPr="0035798D" w:rsidRDefault="00F53659" w:rsidP="00F53659">
      <w:pPr>
        <w:rPr>
          <w:i/>
          <w:iCs/>
          <w:sz w:val="24"/>
          <w:szCs w:val="24"/>
        </w:rPr>
      </w:pPr>
      <w:r w:rsidRPr="0035798D">
        <w:rPr>
          <w:i/>
          <w:iCs/>
          <w:sz w:val="24"/>
          <w:szCs w:val="24"/>
        </w:rPr>
        <w:t>Für den Risotto</w:t>
      </w:r>
      <w:r>
        <w:rPr>
          <w:i/>
          <w:iCs/>
          <w:sz w:val="24"/>
          <w:szCs w:val="24"/>
        </w:rPr>
        <w:t>:</w:t>
      </w:r>
    </w:p>
    <w:p w14:paraId="56BA71C5" w14:textId="77777777" w:rsidR="00F53659" w:rsidRDefault="00F53659" w:rsidP="00F53659">
      <w:pPr>
        <w:rPr>
          <w:sz w:val="24"/>
          <w:szCs w:val="24"/>
        </w:rPr>
      </w:pPr>
      <w:r>
        <w:rPr>
          <w:sz w:val="24"/>
          <w:szCs w:val="24"/>
        </w:rPr>
        <w:t>Weiß von 1 Bund Frühlingszwiebeln</w:t>
      </w:r>
    </w:p>
    <w:p w14:paraId="49AB6D3B" w14:textId="77777777" w:rsidR="00F53659" w:rsidRDefault="00F53659" w:rsidP="00F53659">
      <w:pPr>
        <w:rPr>
          <w:sz w:val="24"/>
          <w:szCs w:val="24"/>
        </w:rPr>
      </w:pPr>
      <w:r>
        <w:rPr>
          <w:sz w:val="24"/>
          <w:szCs w:val="24"/>
        </w:rPr>
        <w:t>Etwas Olivenöl</w:t>
      </w:r>
    </w:p>
    <w:p w14:paraId="508A4208" w14:textId="77777777" w:rsidR="00F53659" w:rsidRDefault="00F53659" w:rsidP="00F53659">
      <w:pPr>
        <w:rPr>
          <w:sz w:val="24"/>
          <w:szCs w:val="24"/>
        </w:rPr>
      </w:pPr>
      <w:r>
        <w:rPr>
          <w:sz w:val="24"/>
          <w:szCs w:val="24"/>
        </w:rPr>
        <w:t>150 g Risottoreis</w:t>
      </w:r>
    </w:p>
    <w:p w14:paraId="6313FF53" w14:textId="77777777" w:rsidR="00F53659" w:rsidRDefault="00F53659" w:rsidP="00F53659">
      <w:pPr>
        <w:rPr>
          <w:sz w:val="24"/>
          <w:szCs w:val="24"/>
        </w:rPr>
      </w:pPr>
      <w:r>
        <w:rPr>
          <w:sz w:val="24"/>
          <w:szCs w:val="24"/>
        </w:rPr>
        <w:t>Salz, Pfeffer</w:t>
      </w:r>
    </w:p>
    <w:p w14:paraId="11370BDD" w14:textId="77777777" w:rsidR="00F53659" w:rsidRDefault="00F53659" w:rsidP="00F53659">
      <w:pPr>
        <w:rPr>
          <w:sz w:val="24"/>
          <w:szCs w:val="24"/>
        </w:rPr>
      </w:pPr>
      <w:r>
        <w:rPr>
          <w:sz w:val="24"/>
          <w:szCs w:val="24"/>
        </w:rPr>
        <w:t>100 ml Weißwein</w:t>
      </w:r>
    </w:p>
    <w:p w14:paraId="07CEE8AB" w14:textId="77777777" w:rsidR="00F53659" w:rsidRDefault="00F53659" w:rsidP="00F53659">
      <w:pPr>
        <w:rPr>
          <w:sz w:val="24"/>
          <w:szCs w:val="24"/>
        </w:rPr>
      </w:pPr>
      <w:r>
        <w:rPr>
          <w:sz w:val="24"/>
          <w:szCs w:val="24"/>
        </w:rPr>
        <w:t>70 g frische Kräuter wie Kerbel, Bärlauch, Basilikum, Koriander, Schnittlauch u.a.</w:t>
      </w:r>
    </w:p>
    <w:p w14:paraId="27C09142" w14:textId="77777777" w:rsidR="00F53659" w:rsidRDefault="00F53659" w:rsidP="00F53659">
      <w:pPr>
        <w:rPr>
          <w:sz w:val="24"/>
          <w:szCs w:val="24"/>
        </w:rPr>
      </w:pPr>
      <w:r>
        <w:rPr>
          <w:sz w:val="24"/>
          <w:szCs w:val="24"/>
        </w:rPr>
        <w:t>50 g Butter</w:t>
      </w:r>
    </w:p>
    <w:p w14:paraId="2191601A" w14:textId="77777777" w:rsidR="00F53659" w:rsidRDefault="00F53659" w:rsidP="00F53659">
      <w:pPr>
        <w:rPr>
          <w:sz w:val="24"/>
          <w:szCs w:val="24"/>
        </w:rPr>
      </w:pPr>
      <w:r>
        <w:rPr>
          <w:sz w:val="24"/>
          <w:szCs w:val="24"/>
        </w:rPr>
        <w:t>50 Parmesan</w:t>
      </w:r>
    </w:p>
    <w:p w14:paraId="61209817" w14:textId="77777777" w:rsidR="00F53659" w:rsidRDefault="00F53659" w:rsidP="00F53659">
      <w:pPr>
        <w:rPr>
          <w:sz w:val="24"/>
          <w:szCs w:val="24"/>
        </w:rPr>
      </w:pPr>
    </w:p>
    <w:p w14:paraId="3A77919B" w14:textId="77777777" w:rsidR="00F53659" w:rsidRDefault="00F53659" w:rsidP="00F53659">
      <w:pPr>
        <w:rPr>
          <w:sz w:val="24"/>
          <w:szCs w:val="24"/>
        </w:rPr>
      </w:pPr>
      <w:r>
        <w:rPr>
          <w:sz w:val="24"/>
          <w:szCs w:val="24"/>
        </w:rPr>
        <w:t>Zubereitung:</w:t>
      </w:r>
    </w:p>
    <w:p w14:paraId="1819CCB0" w14:textId="77777777" w:rsidR="00F53659" w:rsidRPr="00CF0904" w:rsidRDefault="00F53659" w:rsidP="00F53659">
      <w:pPr>
        <w:pStyle w:val="ListParagraph"/>
        <w:numPr>
          <w:ilvl w:val="0"/>
          <w:numId w:val="211"/>
        </w:numPr>
        <w:spacing w:after="120"/>
        <w:ind w:left="714" w:hanging="357"/>
        <w:contextualSpacing w:val="0"/>
        <w:jc w:val="both"/>
        <w:rPr>
          <w:sz w:val="24"/>
          <w:szCs w:val="24"/>
        </w:rPr>
      </w:pPr>
      <w:r w:rsidRPr="00CF0904">
        <w:rPr>
          <w:sz w:val="24"/>
          <w:szCs w:val="24"/>
        </w:rPr>
        <w:t>Für den Fond werden die Zweige von Rosmarin, Lorbeer und Salbei und das Grün der Frühlingszwiebeln in einen Topf geben. Wasser und 1 Prise Salz hinzufügen. Wasser zum Kochen bringen, alles eine ½ Stunde lang zugedeckt bei mittlerer Hitze köcheln lassen. Der Fond wird am Ende etwas bitter, was man aber im Risotto nicht schmeckt.</w:t>
      </w:r>
    </w:p>
    <w:p w14:paraId="30CE4C90" w14:textId="77777777" w:rsidR="00F53659" w:rsidRPr="00CF0904" w:rsidRDefault="00F53659" w:rsidP="00F53659">
      <w:pPr>
        <w:pStyle w:val="ListParagraph"/>
        <w:numPr>
          <w:ilvl w:val="0"/>
          <w:numId w:val="211"/>
        </w:numPr>
        <w:spacing w:after="120"/>
        <w:ind w:left="714" w:hanging="357"/>
        <w:contextualSpacing w:val="0"/>
        <w:jc w:val="both"/>
        <w:rPr>
          <w:sz w:val="24"/>
          <w:szCs w:val="24"/>
        </w:rPr>
      </w:pPr>
      <w:r w:rsidRPr="00CF0904">
        <w:rPr>
          <w:sz w:val="24"/>
          <w:szCs w:val="24"/>
        </w:rPr>
        <w:t xml:space="preserve">Für den Risotto das Weiß der Frühlingszwiebeln putzen, waschen und in feine Ringe schneiden. Olivenöl in einem Topf erhitzen, Reis hinzugeben. 5 Minuten lang unter Rühren die Reiskörner toasten. Das Weiße der Frühlingszwiebeln dazu geben sowie etwas Salz. </w:t>
      </w:r>
    </w:p>
    <w:p w14:paraId="755BF4DE" w14:textId="77777777" w:rsidR="00F53659" w:rsidRDefault="00F53659" w:rsidP="00F53659">
      <w:pPr>
        <w:pStyle w:val="ListParagraph"/>
        <w:numPr>
          <w:ilvl w:val="0"/>
          <w:numId w:val="211"/>
        </w:numPr>
        <w:spacing w:after="120"/>
        <w:ind w:left="714" w:hanging="357"/>
        <w:contextualSpacing w:val="0"/>
        <w:jc w:val="both"/>
        <w:rPr>
          <w:sz w:val="24"/>
          <w:szCs w:val="24"/>
        </w:rPr>
      </w:pPr>
      <w:r w:rsidRPr="00CF0904">
        <w:rPr>
          <w:sz w:val="24"/>
          <w:szCs w:val="24"/>
        </w:rPr>
        <w:t xml:space="preserve">Wenn die Flüssigkeit verdampft ist, gießt man vom Kräuterfond eine oder zwei Kellen dazu. Einkochen lassen, dabei rühren. Sobald keine Flüssigkeit mehr im Topf ist, wieder zwei Kellen vom Fond dazu gießen. Den Vorgang wiederholt man so oft, bis die Reiskörner weich sind, was 20 Minuten dauert. Am Ende sollte der Risotto cremig sein, </w:t>
      </w:r>
      <w:r w:rsidRPr="00CF0904">
        <w:rPr>
          <w:sz w:val="24"/>
          <w:szCs w:val="24"/>
        </w:rPr>
        <w:lastRenderedPageBreak/>
        <w:t>also die Flüssigkeit eingekocht. Die Kräuter waschen, trocken schütteln, fein hacken und unterrühren, ebenso Butter und geriebenen Parmesan.</w:t>
      </w:r>
    </w:p>
    <w:p w14:paraId="63CDF091" w14:textId="77777777" w:rsidR="00F53659" w:rsidRPr="001D2849" w:rsidRDefault="00F53659" w:rsidP="00F53659">
      <w:pPr>
        <w:rPr>
          <w:sz w:val="24"/>
          <w:szCs w:val="24"/>
        </w:rPr>
      </w:pPr>
      <w:r>
        <w:rPr>
          <w:sz w:val="24"/>
          <w:szCs w:val="24"/>
        </w:rPr>
        <w:br w:type="page"/>
      </w:r>
    </w:p>
    <w:p w14:paraId="6E92D7B2" w14:textId="77777777" w:rsidR="00F53659" w:rsidRDefault="00F53659" w:rsidP="00F53659">
      <w:pPr>
        <w:pStyle w:val="Heading2"/>
        <w:spacing w:after="240"/>
      </w:pPr>
      <w:r>
        <w:lastRenderedPageBreak/>
        <w:t>Risotto alla milanese</w:t>
      </w:r>
      <w:r>
        <w:rPr>
          <w:rStyle w:val="FootnoteReference"/>
        </w:rPr>
        <w:footnoteReference w:id="1210"/>
      </w:r>
      <w:r>
        <w:t xml:space="preserve"> </w:t>
      </w:r>
    </w:p>
    <w:p w14:paraId="1269AC85" w14:textId="77777777" w:rsidR="00F53659" w:rsidRDefault="00F53659" w:rsidP="00F53659">
      <w:pPr>
        <w:rPr>
          <w:sz w:val="24"/>
          <w:szCs w:val="24"/>
        </w:rPr>
      </w:pPr>
      <w:r w:rsidRPr="0035798D">
        <w:rPr>
          <w:sz w:val="24"/>
          <w:szCs w:val="24"/>
          <w:u w:val="single"/>
        </w:rPr>
        <w:t>Zutaten</w:t>
      </w:r>
      <w:r>
        <w:rPr>
          <w:sz w:val="24"/>
          <w:szCs w:val="24"/>
        </w:rPr>
        <w:t xml:space="preserve"> (für 4-6 Portionen)</w:t>
      </w:r>
    </w:p>
    <w:p w14:paraId="7B0C30AC" w14:textId="77777777" w:rsidR="00F53659" w:rsidRDefault="00F53659" w:rsidP="00F53659">
      <w:pPr>
        <w:rPr>
          <w:sz w:val="24"/>
          <w:szCs w:val="24"/>
        </w:rPr>
      </w:pPr>
      <w:r>
        <w:rPr>
          <w:sz w:val="24"/>
          <w:szCs w:val="24"/>
        </w:rPr>
        <w:t>1 Markknochen</w:t>
      </w:r>
    </w:p>
    <w:p w14:paraId="1DB425D5" w14:textId="77777777" w:rsidR="00F53659" w:rsidRDefault="00F53659" w:rsidP="00F53659">
      <w:pPr>
        <w:rPr>
          <w:sz w:val="24"/>
          <w:szCs w:val="24"/>
        </w:rPr>
      </w:pPr>
      <w:r>
        <w:rPr>
          <w:sz w:val="24"/>
          <w:szCs w:val="24"/>
        </w:rPr>
        <w:t>75 g frisch geriebener Parmesan</w:t>
      </w:r>
    </w:p>
    <w:p w14:paraId="231C0CDC" w14:textId="77777777" w:rsidR="00F53659" w:rsidRDefault="00F53659" w:rsidP="00F53659">
      <w:pPr>
        <w:rPr>
          <w:sz w:val="24"/>
          <w:szCs w:val="24"/>
        </w:rPr>
      </w:pPr>
      <w:r>
        <w:rPr>
          <w:sz w:val="24"/>
          <w:szCs w:val="24"/>
        </w:rPr>
        <w:t>350 g Vialone oder Arborio-Reis</w:t>
      </w:r>
    </w:p>
    <w:p w14:paraId="06261B68" w14:textId="77777777" w:rsidR="00F53659" w:rsidRDefault="00F53659" w:rsidP="00F53659">
      <w:pPr>
        <w:rPr>
          <w:sz w:val="24"/>
          <w:szCs w:val="24"/>
        </w:rPr>
      </w:pPr>
      <w:r>
        <w:rPr>
          <w:sz w:val="24"/>
          <w:szCs w:val="24"/>
        </w:rPr>
        <w:t>Etwa 1 l Brühe (Rinder-, oder Hühnerbrühe)</w:t>
      </w:r>
    </w:p>
    <w:p w14:paraId="7EF62331" w14:textId="77777777" w:rsidR="00F53659" w:rsidRDefault="00F53659" w:rsidP="00F53659">
      <w:pPr>
        <w:rPr>
          <w:sz w:val="24"/>
          <w:szCs w:val="24"/>
        </w:rPr>
      </w:pPr>
      <w:r>
        <w:rPr>
          <w:sz w:val="24"/>
          <w:szCs w:val="24"/>
        </w:rPr>
        <w:t>5 EL Butter</w:t>
      </w:r>
    </w:p>
    <w:p w14:paraId="43B11AC4" w14:textId="77777777" w:rsidR="00F53659" w:rsidRDefault="00F53659" w:rsidP="00F53659">
      <w:pPr>
        <w:rPr>
          <w:sz w:val="24"/>
          <w:szCs w:val="24"/>
        </w:rPr>
      </w:pPr>
      <w:r>
        <w:rPr>
          <w:sz w:val="24"/>
          <w:szCs w:val="24"/>
        </w:rPr>
        <w:t>1 Döschen Safranfäden</w:t>
      </w:r>
    </w:p>
    <w:p w14:paraId="7C5CB6BA" w14:textId="77777777" w:rsidR="00F53659" w:rsidRDefault="00F53659" w:rsidP="00F53659">
      <w:pPr>
        <w:rPr>
          <w:sz w:val="24"/>
          <w:szCs w:val="24"/>
        </w:rPr>
      </w:pPr>
      <w:r>
        <w:rPr>
          <w:sz w:val="24"/>
          <w:szCs w:val="24"/>
        </w:rPr>
        <w:t>1 kleine Zwiebel</w:t>
      </w:r>
    </w:p>
    <w:p w14:paraId="0BDB027F" w14:textId="77777777" w:rsidR="00F53659" w:rsidRDefault="00F53659" w:rsidP="00F53659">
      <w:pPr>
        <w:rPr>
          <w:sz w:val="24"/>
          <w:szCs w:val="24"/>
        </w:rPr>
      </w:pPr>
      <w:r>
        <w:rPr>
          <w:sz w:val="24"/>
          <w:szCs w:val="24"/>
        </w:rPr>
        <w:t>Salz, Pfeffer aus der Mühle</w:t>
      </w:r>
    </w:p>
    <w:p w14:paraId="6BFB7E9A" w14:textId="77777777" w:rsidR="00F53659" w:rsidRDefault="00F53659" w:rsidP="00F53659">
      <w:pPr>
        <w:rPr>
          <w:sz w:val="24"/>
          <w:szCs w:val="24"/>
        </w:rPr>
      </w:pPr>
    </w:p>
    <w:p w14:paraId="2A34CA31" w14:textId="77777777" w:rsidR="00F53659" w:rsidRDefault="00F53659" w:rsidP="00F53659">
      <w:pPr>
        <w:rPr>
          <w:sz w:val="24"/>
          <w:szCs w:val="24"/>
        </w:rPr>
      </w:pPr>
      <w:r>
        <w:rPr>
          <w:sz w:val="24"/>
          <w:szCs w:val="24"/>
        </w:rPr>
        <w:t>Zubereitungszeit: etwa 35 Minuten</w:t>
      </w:r>
    </w:p>
    <w:p w14:paraId="463D712C" w14:textId="77777777" w:rsidR="00F53659" w:rsidRPr="00C67D9E" w:rsidRDefault="00F53659" w:rsidP="00F53659">
      <w:pPr>
        <w:pStyle w:val="ListParagraph"/>
        <w:numPr>
          <w:ilvl w:val="0"/>
          <w:numId w:val="74"/>
        </w:numPr>
        <w:spacing w:after="120"/>
        <w:ind w:left="714" w:hanging="357"/>
        <w:contextualSpacing w:val="0"/>
        <w:jc w:val="both"/>
        <w:rPr>
          <w:sz w:val="24"/>
          <w:szCs w:val="24"/>
        </w:rPr>
      </w:pPr>
      <w:r w:rsidRPr="00C67D9E">
        <w:rPr>
          <w:sz w:val="24"/>
          <w:szCs w:val="24"/>
        </w:rPr>
        <w:t>Die Markknochen kurz in eiskaltes Wasser legen, dann das Mark herausdrücken, mit Zewa trocknen und klein würfeln. Den Inhalt von 1 Döschen Safran mit 2 EL kochend heißem Wasser übergießen. 1 Zwiebel fein würfeln. 1 l Fleischbrühe erhitzen.</w:t>
      </w:r>
    </w:p>
    <w:p w14:paraId="3E2B87BE" w14:textId="77777777" w:rsidR="00F53659" w:rsidRPr="0035798D" w:rsidRDefault="00F53659" w:rsidP="00F53659">
      <w:pPr>
        <w:pStyle w:val="ListParagraph"/>
        <w:numPr>
          <w:ilvl w:val="0"/>
          <w:numId w:val="74"/>
        </w:numPr>
        <w:spacing w:after="120"/>
        <w:ind w:left="714" w:hanging="357"/>
        <w:contextualSpacing w:val="0"/>
        <w:jc w:val="both"/>
        <w:rPr>
          <w:sz w:val="24"/>
          <w:szCs w:val="24"/>
        </w:rPr>
      </w:pPr>
      <w:r w:rsidRPr="0035798D">
        <w:rPr>
          <w:sz w:val="24"/>
          <w:szCs w:val="24"/>
        </w:rPr>
        <w:t>In einem großen Topf 2 EL Butter mit den Markwürfeln aufschäumen lassen, Zwiebelwürfel zugeben und bei nicht zu starker Hitze unter Rühren glasig braten. 350 g Reis einstreuen und unter Rühren braten, bis er hell und durchscheinend ist, er darf aber nicht bräunen. Einen kräftigen Schuss (etwa 1 Tasse voll) heiße Brühe aufgießen, dabei beständig weiterrühren.</w:t>
      </w:r>
    </w:p>
    <w:p w14:paraId="270346F0" w14:textId="77777777" w:rsidR="00F53659" w:rsidRPr="0035798D" w:rsidRDefault="00F53659" w:rsidP="00F53659">
      <w:pPr>
        <w:pStyle w:val="ListParagraph"/>
        <w:numPr>
          <w:ilvl w:val="0"/>
          <w:numId w:val="74"/>
        </w:numPr>
        <w:spacing w:after="120"/>
        <w:ind w:left="714" w:hanging="357"/>
        <w:contextualSpacing w:val="0"/>
        <w:jc w:val="both"/>
        <w:rPr>
          <w:sz w:val="24"/>
          <w:szCs w:val="24"/>
        </w:rPr>
      </w:pPr>
      <w:r w:rsidRPr="0035798D">
        <w:rPr>
          <w:sz w:val="24"/>
          <w:szCs w:val="24"/>
        </w:rPr>
        <w:t>Sobald die Flüssigkeit fast verdampft ist, leise köchelnd weiter garen lassen, dabei rühren. Es soll stets nur so viel Brühe im Topf sein, dass der Reis eben bedeckt ist. Nach etwa 15 Minuten den aufgelösten Safran dazugeben. Noch 7 Minuten weitergaren (dabei rühren und Brühe angießen).</w:t>
      </w:r>
    </w:p>
    <w:p w14:paraId="43C52088" w14:textId="77777777" w:rsidR="00F53659" w:rsidRPr="00C67D9E" w:rsidRDefault="00F53659" w:rsidP="00F53659">
      <w:pPr>
        <w:pStyle w:val="ListParagraph"/>
        <w:numPr>
          <w:ilvl w:val="0"/>
          <w:numId w:val="74"/>
        </w:numPr>
        <w:spacing w:after="120"/>
        <w:ind w:left="714" w:hanging="357"/>
        <w:contextualSpacing w:val="0"/>
        <w:jc w:val="both"/>
        <w:rPr>
          <w:sz w:val="24"/>
          <w:szCs w:val="24"/>
        </w:rPr>
      </w:pPr>
      <w:r w:rsidRPr="00C67D9E">
        <w:rPr>
          <w:sz w:val="24"/>
          <w:szCs w:val="24"/>
        </w:rPr>
        <w:t>Nun probieren: Wenn die Reiskörner gar sind, aber noch Biss haben, die restlichen 3 EL Butter und 75 g geriebenen Parmesan unterrühren. Mit Salz und Pfeffer abschmecken.</w:t>
      </w:r>
    </w:p>
    <w:p w14:paraId="7C7DD5D9" w14:textId="77777777" w:rsidR="00F53659" w:rsidRPr="00C67D9E" w:rsidRDefault="00F53659" w:rsidP="00F53659">
      <w:pPr>
        <w:pStyle w:val="ListParagraph"/>
        <w:numPr>
          <w:ilvl w:val="0"/>
          <w:numId w:val="74"/>
        </w:numPr>
        <w:spacing w:after="120"/>
        <w:ind w:left="714" w:hanging="357"/>
        <w:contextualSpacing w:val="0"/>
        <w:jc w:val="both"/>
        <w:rPr>
          <w:sz w:val="24"/>
          <w:szCs w:val="24"/>
        </w:rPr>
      </w:pPr>
      <w:r w:rsidRPr="00C67D9E">
        <w:rPr>
          <w:sz w:val="24"/>
          <w:szCs w:val="24"/>
        </w:rPr>
        <w:t>Der Risotto soll jetzt feucht und cremig sein, dass er im Topf beim Schräghalten fließt. Von der Kochplatte nehmen, einen Deckel auflegen und noch 1-2 Minuten quellen lassen. Sofort servieren, nach Belieben noch Parmesan dazu reichen.</w:t>
      </w:r>
    </w:p>
    <w:p w14:paraId="0281DAE0" w14:textId="77777777" w:rsidR="00F53659" w:rsidRDefault="00F53659" w:rsidP="00F53659">
      <w:pPr>
        <w:rPr>
          <w:sz w:val="24"/>
          <w:szCs w:val="24"/>
        </w:rPr>
      </w:pPr>
    </w:p>
    <w:p w14:paraId="4AB66C5C" w14:textId="77777777" w:rsidR="00F53659" w:rsidRDefault="00F53659" w:rsidP="00F53659">
      <w:pPr>
        <w:ind w:left="708" w:hanging="708"/>
        <w:jc w:val="both"/>
        <w:rPr>
          <w:sz w:val="24"/>
          <w:szCs w:val="24"/>
        </w:rPr>
      </w:pPr>
      <w:r>
        <w:rPr>
          <w:sz w:val="24"/>
          <w:szCs w:val="24"/>
        </w:rPr>
        <w:t>Tipp:</w:t>
      </w:r>
      <w:r>
        <w:rPr>
          <w:sz w:val="24"/>
          <w:szCs w:val="24"/>
        </w:rPr>
        <w:tab/>
        <w:t xml:space="preserve">Ich mache meist eine vegetarische Variante: ohne Markknochen und nur mit Gemüsebrühe. Gut ist auch ohne Markknochen, aber mit Hühnerbrühe oder </w:t>
      </w:r>
      <w:r>
        <w:rPr>
          <w:sz w:val="24"/>
          <w:szCs w:val="24"/>
        </w:rPr>
        <w:lastRenderedPageBreak/>
        <w:t xml:space="preserve">Hühnerbrühe und Weißwein. Wichtig ist nur, dass immer nur wenig Brühe angegossen wird, die kochend heiß sein muss, sonst wird der Garvorgang unterbrochen. </w:t>
      </w:r>
    </w:p>
    <w:p w14:paraId="5367ECF9" w14:textId="77777777" w:rsidR="00F53659" w:rsidRDefault="00F53659" w:rsidP="00F53659">
      <w:pPr>
        <w:rPr>
          <w:rFonts w:asciiTheme="majorHAnsi" w:eastAsiaTheme="majorEastAsia" w:hAnsiTheme="majorHAnsi" w:cstheme="majorBidi"/>
          <w:color w:val="2F5496" w:themeColor="accent1" w:themeShade="BF"/>
          <w:sz w:val="26"/>
          <w:szCs w:val="26"/>
        </w:rPr>
      </w:pPr>
      <w:r>
        <w:br w:type="page"/>
      </w:r>
    </w:p>
    <w:p w14:paraId="54FAFE59" w14:textId="77777777" w:rsidR="00F53659" w:rsidRDefault="00F53659" w:rsidP="00F53659">
      <w:pPr>
        <w:pStyle w:val="Heading2"/>
        <w:spacing w:after="240"/>
      </w:pPr>
      <w:r>
        <w:lastRenderedPageBreak/>
        <w:t>Risotto mit Grapefruit</w:t>
      </w:r>
      <w:r>
        <w:rPr>
          <w:rStyle w:val="FootnoteReference"/>
        </w:rPr>
        <w:footnoteReference w:id="1211"/>
      </w:r>
    </w:p>
    <w:p w14:paraId="3BFC79C5" w14:textId="77777777" w:rsidR="00F53659" w:rsidRPr="0075711E" w:rsidRDefault="00F53659" w:rsidP="00F53659">
      <w:pPr>
        <w:rPr>
          <w:sz w:val="24"/>
          <w:szCs w:val="24"/>
        </w:rPr>
      </w:pPr>
      <w:r w:rsidRPr="0075711E">
        <w:rPr>
          <w:sz w:val="24"/>
          <w:szCs w:val="24"/>
          <w:u w:val="single"/>
        </w:rPr>
        <w:t>Zutaten</w:t>
      </w:r>
      <w:r w:rsidRPr="0075711E">
        <w:rPr>
          <w:sz w:val="24"/>
          <w:szCs w:val="24"/>
        </w:rPr>
        <w:t xml:space="preserve"> (für 2 Portionen):</w:t>
      </w:r>
    </w:p>
    <w:p w14:paraId="5FD84172" w14:textId="77777777" w:rsidR="00F53659" w:rsidRPr="0075711E" w:rsidRDefault="00F53659" w:rsidP="00F53659">
      <w:pPr>
        <w:rPr>
          <w:sz w:val="24"/>
          <w:szCs w:val="24"/>
        </w:rPr>
      </w:pPr>
      <w:r w:rsidRPr="0075711E">
        <w:rPr>
          <w:sz w:val="24"/>
          <w:szCs w:val="24"/>
        </w:rPr>
        <w:t>1 Grapefruit</w:t>
      </w:r>
    </w:p>
    <w:p w14:paraId="0653AC2D" w14:textId="77777777" w:rsidR="00F53659" w:rsidRPr="0075711E" w:rsidRDefault="00F53659" w:rsidP="00F53659">
      <w:pPr>
        <w:rPr>
          <w:sz w:val="24"/>
          <w:szCs w:val="24"/>
        </w:rPr>
      </w:pPr>
      <w:r w:rsidRPr="0075711E">
        <w:rPr>
          <w:sz w:val="24"/>
          <w:szCs w:val="24"/>
        </w:rPr>
        <w:t>½ Limette</w:t>
      </w:r>
    </w:p>
    <w:p w14:paraId="5300F431" w14:textId="77777777" w:rsidR="00F53659" w:rsidRPr="0075711E" w:rsidRDefault="00F53659" w:rsidP="00F53659">
      <w:pPr>
        <w:rPr>
          <w:sz w:val="24"/>
          <w:szCs w:val="24"/>
        </w:rPr>
      </w:pPr>
      <w:r w:rsidRPr="0075711E">
        <w:rPr>
          <w:sz w:val="24"/>
          <w:szCs w:val="24"/>
        </w:rPr>
        <w:t>1 kleine Zwiebel</w:t>
      </w:r>
    </w:p>
    <w:p w14:paraId="66A4DE54" w14:textId="77777777" w:rsidR="00F53659" w:rsidRPr="0075711E" w:rsidRDefault="00F53659" w:rsidP="00F53659">
      <w:pPr>
        <w:rPr>
          <w:sz w:val="24"/>
          <w:szCs w:val="24"/>
        </w:rPr>
      </w:pPr>
      <w:r w:rsidRPr="0075711E">
        <w:rPr>
          <w:sz w:val="24"/>
          <w:szCs w:val="24"/>
        </w:rPr>
        <w:t>Etwas Butter</w:t>
      </w:r>
    </w:p>
    <w:p w14:paraId="5DF2373F" w14:textId="77777777" w:rsidR="00F53659" w:rsidRPr="0075711E" w:rsidRDefault="00F53659" w:rsidP="00F53659">
      <w:pPr>
        <w:rPr>
          <w:sz w:val="24"/>
          <w:szCs w:val="24"/>
        </w:rPr>
      </w:pPr>
      <w:r w:rsidRPr="0075711E">
        <w:rPr>
          <w:sz w:val="24"/>
          <w:szCs w:val="24"/>
        </w:rPr>
        <w:t>200 g Risottoreis</w:t>
      </w:r>
    </w:p>
    <w:p w14:paraId="303E59F5" w14:textId="77777777" w:rsidR="00F53659" w:rsidRPr="0075711E" w:rsidRDefault="00F53659" w:rsidP="00F53659">
      <w:pPr>
        <w:rPr>
          <w:sz w:val="24"/>
          <w:szCs w:val="24"/>
        </w:rPr>
      </w:pPr>
      <w:r w:rsidRPr="0075711E">
        <w:rPr>
          <w:sz w:val="24"/>
          <w:szCs w:val="24"/>
        </w:rPr>
        <w:t>400-600 ml Hühnerbrühe</w:t>
      </w:r>
    </w:p>
    <w:p w14:paraId="630DDF53" w14:textId="77777777" w:rsidR="00F53659" w:rsidRPr="0075711E" w:rsidRDefault="00F53659" w:rsidP="00F53659">
      <w:pPr>
        <w:rPr>
          <w:sz w:val="24"/>
          <w:szCs w:val="24"/>
        </w:rPr>
      </w:pPr>
      <w:r w:rsidRPr="0075711E">
        <w:rPr>
          <w:sz w:val="24"/>
          <w:szCs w:val="24"/>
        </w:rPr>
        <w:t>2 EL Mascarpone</w:t>
      </w:r>
    </w:p>
    <w:p w14:paraId="263D4C65" w14:textId="77777777" w:rsidR="00F53659" w:rsidRPr="0075711E" w:rsidRDefault="00F53659" w:rsidP="00F53659">
      <w:pPr>
        <w:rPr>
          <w:sz w:val="24"/>
          <w:szCs w:val="24"/>
        </w:rPr>
      </w:pPr>
    </w:p>
    <w:p w14:paraId="18A87EFC" w14:textId="77777777" w:rsidR="00F53659" w:rsidRPr="0075711E" w:rsidRDefault="00F53659" w:rsidP="00B40E8C">
      <w:pPr>
        <w:pStyle w:val="ListParagraph"/>
        <w:numPr>
          <w:ilvl w:val="0"/>
          <w:numId w:val="1711"/>
        </w:numPr>
        <w:spacing w:after="120"/>
        <w:ind w:left="714" w:hanging="357"/>
        <w:contextualSpacing w:val="0"/>
        <w:jc w:val="both"/>
        <w:rPr>
          <w:sz w:val="24"/>
          <w:szCs w:val="24"/>
        </w:rPr>
      </w:pPr>
      <w:r w:rsidRPr="0075711E">
        <w:rPr>
          <w:sz w:val="24"/>
          <w:szCs w:val="24"/>
        </w:rPr>
        <w:t>Zubereitung:</w:t>
      </w:r>
    </w:p>
    <w:p w14:paraId="131C372E" w14:textId="77777777" w:rsidR="00F53659" w:rsidRPr="0075711E" w:rsidRDefault="00F53659" w:rsidP="00B40E8C">
      <w:pPr>
        <w:pStyle w:val="ListParagraph"/>
        <w:numPr>
          <w:ilvl w:val="0"/>
          <w:numId w:val="1711"/>
        </w:numPr>
        <w:spacing w:after="120"/>
        <w:ind w:left="714" w:hanging="357"/>
        <w:contextualSpacing w:val="0"/>
        <w:jc w:val="both"/>
        <w:rPr>
          <w:sz w:val="24"/>
          <w:szCs w:val="24"/>
        </w:rPr>
      </w:pPr>
      <w:r w:rsidRPr="0075711E">
        <w:rPr>
          <w:sz w:val="24"/>
          <w:szCs w:val="24"/>
        </w:rPr>
        <w:t>Grapefruit und Limette schälen und jeweils fein hacken. Die dabei entstehenden Säfte nach Möglichkeit auffangen. Beiseitestellen.</w:t>
      </w:r>
    </w:p>
    <w:p w14:paraId="3C7DAAF1" w14:textId="77777777" w:rsidR="00F53659" w:rsidRPr="0075711E" w:rsidRDefault="00F53659" w:rsidP="00B40E8C">
      <w:pPr>
        <w:pStyle w:val="ListParagraph"/>
        <w:numPr>
          <w:ilvl w:val="0"/>
          <w:numId w:val="1711"/>
        </w:numPr>
        <w:spacing w:after="120"/>
        <w:ind w:left="714" w:hanging="357"/>
        <w:contextualSpacing w:val="0"/>
        <w:jc w:val="both"/>
        <w:rPr>
          <w:sz w:val="24"/>
          <w:szCs w:val="24"/>
        </w:rPr>
      </w:pPr>
      <w:r w:rsidRPr="0075711E">
        <w:rPr>
          <w:sz w:val="24"/>
          <w:szCs w:val="24"/>
        </w:rPr>
        <w:t>Zwiebeln fein hacken, in etwas Butter ein paar Minuten lang unter Rühren andünsten. Reis hinzufügen, mitdünsten, nicht anbrennen lassen. So viel Brühe hinzugießen, dass der reis knapp bedeckt ist, die Brühe einkochen lassen. Diesen Schritt wiederholen.</w:t>
      </w:r>
    </w:p>
    <w:p w14:paraId="3C13A11D" w14:textId="77777777" w:rsidR="00F53659" w:rsidRPr="0075711E" w:rsidRDefault="00F53659" w:rsidP="00B40E8C">
      <w:pPr>
        <w:pStyle w:val="ListParagraph"/>
        <w:numPr>
          <w:ilvl w:val="0"/>
          <w:numId w:val="1711"/>
        </w:numPr>
        <w:spacing w:after="120"/>
        <w:ind w:left="714" w:hanging="357"/>
        <w:contextualSpacing w:val="0"/>
        <w:jc w:val="both"/>
        <w:rPr>
          <w:sz w:val="24"/>
          <w:szCs w:val="24"/>
        </w:rPr>
      </w:pPr>
      <w:r w:rsidRPr="0075711E">
        <w:rPr>
          <w:sz w:val="24"/>
          <w:szCs w:val="24"/>
        </w:rPr>
        <w:t>Kurz bevor der Reis ganz gar ist, gehackte Grapefruit und Limette und die Säfte hinzufügen. Flüssigkeit wieder einkochen lassen. Wieder Brühe angießen, wieder einkochen lassen. Wenn der reis gar ist (also weich und etwas bissfest in der Mitte), die Mascarpone hinzufügen.</w:t>
      </w:r>
    </w:p>
    <w:p w14:paraId="5818ACE7" w14:textId="77777777" w:rsidR="00F53659" w:rsidRPr="0075711E" w:rsidRDefault="00F53659" w:rsidP="00F53659">
      <w:pPr>
        <w:rPr>
          <w:sz w:val="24"/>
          <w:szCs w:val="24"/>
        </w:rPr>
      </w:pPr>
    </w:p>
    <w:p w14:paraId="6022ACE8" w14:textId="45ADEBD1" w:rsidR="00F53659" w:rsidRPr="0075711E" w:rsidRDefault="00F53659" w:rsidP="0075711E">
      <w:pPr>
        <w:ind w:left="708" w:hanging="708"/>
        <w:jc w:val="both"/>
        <w:rPr>
          <w:rFonts w:asciiTheme="majorHAnsi" w:eastAsiaTheme="majorEastAsia" w:hAnsiTheme="majorHAnsi" w:cstheme="majorBidi"/>
          <w:color w:val="2F5496" w:themeColor="accent1" w:themeShade="BF"/>
          <w:sz w:val="24"/>
          <w:szCs w:val="24"/>
        </w:rPr>
      </w:pPr>
      <w:r w:rsidRPr="0075711E">
        <w:rPr>
          <w:sz w:val="24"/>
          <w:szCs w:val="24"/>
        </w:rPr>
        <w:t>Info:</w:t>
      </w:r>
      <w:r w:rsidRPr="0075711E">
        <w:rPr>
          <w:sz w:val="24"/>
          <w:szCs w:val="24"/>
        </w:rPr>
        <w:tab/>
        <w:t xml:space="preserve">Dieser Risotto ist für den einsamen Corona-Winter gut geeignet, da man ihn ohnehin nicht für Gäste zubereiten würde: er schmeckt zu ungewöhnlich, nämlich recht bitter wegen der Grapefruit und dann noch ein bisschen süß und sauer, höchst verwirrend. Manchen wird er zwangsläufig nicht schmecken, und dann wird man sicher auch noch gefragt, ob man alle Regeln des Risottokochens eingehalten habe, was ihr verneinen müsst, es kommen weder Wein noch Parmesan zum Einsatz, dafür Zitrusfrüchte und Mascarpone. </w:t>
      </w:r>
      <w:r w:rsidRPr="0075711E">
        <w:rPr>
          <w:sz w:val="24"/>
          <w:szCs w:val="24"/>
        </w:rPr>
        <w:br w:type="page"/>
      </w:r>
    </w:p>
    <w:p w14:paraId="66CA7C97" w14:textId="5B96B0C2" w:rsidR="001049DA" w:rsidRDefault="001049DA" w:rsidP="00C351A4">
      <w:pPr>
        <w:pStyle w:val="Heading2"/>
        <w:spacing w:after="240"/>
      </w:pPr>
      <w:r>
        <w:lastRenderedPageBreak/>
        <w:t>Grüner Risotto mit Zitronen-Knoblauch-Soße</w:t>
      </w:r>
      <w:r w:rsidR="002D0772">
        <w:rPr>
          <w:rStyle w:val="FootnoteReference"/>
        </w:rPr>
        <w:footnoteReference w:id="1212"/>
      </w:r>
    </w:p>
    <w:p w14:paraId="45BB65A1" w14:textId="7F632148" w:rsidR="001049DA" w:rsidRDefault="001049DA">
      <w:r w:rsidRPr="00C351A4">
        <w:rPr>
          <w:u w:val="single"/>
        </w:rPr>
        <w:t>Zutaten</w:t>
      </w:r>
      <w:r>
        <w:t xml:space="preserve"> </w:t>
      </w:r>
      <w:r w:rsidR="00C351A4">
        <w:t>(</w:t>
      </w:r>
      <w:r>
        <w:t>für 4 Portionen</w:t>
      </w:r>
      <w:r w:rsidR="00C351A4">
        <w:t>)</w:t>
      </w:r>
      <w:r>
        <w:t>:</w:t>
      </w:r>
    </w:p>
    <w:p w14:paraId="05205931" w14:textId="77777777" w:rsidR="001049DA" w:rsidRPr="00C351A4" w:rsidRDefault="001049DA">
      <w:pPr>
        <w:rPr>
          <w:i/>
          <w:iCs/>
        </w:rPr>
      </w:pPr>
      <w:r w:rsidRPr="00C351A4">
        <w:rPr>
          <w:i/>
          <w:iCs/>
        </w:rPr>
        <w:t>Für den Fond</w:t>
      </w:r>
    </w:p>
    <w:p w14:paraId="62614808" w14:textId="77777777" w:rsidR="001049DA" w:rsidRDefault="001049DA">
      <w:r>
        <w:t>1 großes Bund glattblättrige Petersilie</w:t>
      </w:r>
    </w:p>
    <w:p w14:paraId="15F3F399" w14:textId="77777777" w:rsidR="001049DA" w:rsidRDefault="001049DA">
      <w:r>
        <w:t>1 L Wasser</w:t>
      </w:r>
    </w:p>
    <w:p w14:paraId="5F4611EA" w14:textId="77777777" w:rsidR="001049DA" w:rsidRDefault="001049DA">
      <w:r>
        <w:t>1 Prise Salz</w:t>
      </w:r>
    </w:p>
    <w:p w14:paraId="53B8C546" w14:textId="77777777" w:rsidR="001049DA" w:rsidRPr="00C351A4" w:rsidRDefault="001049DA">
      <w:pPr>
        <w:rPr>
          <w:i/>
          <w:iCs/>
        </w:rPr>
      </w:pPr>
    </w:p>
    <w:p w14:paraId="1D048685" w14:textId="77777777" w:rsidR="001049DA" w:rsidRPr="00C351A4" w:rsidRDefault="001049DA">
      <w:pPr>
        <w:rPr>
          <w:i/>
          <w:iCs/>
        </w:rPr>
      </w:pPr>
      <w:r w:rsidRPr="00C351A4">
        <w:rPr>
          <w:i/>
          <w:iCs/>
        </w:rPr>
        <w:t>Für den Risotto</w:t>
      </w:r>
    </w:p>
    <w:p w14:paraId="789AF36E" w14:textId="77777777" w:rsidR="001049DA" w:rsidRDefault="001049DA">
      <w:r>
        <w:t>3 Frühlingszwiebeln</w:t>
      </w:r>
    </w:p>
    <w:p w14:paraId="4AAFBF83" w14:textId="77777777" w:rsidR="001049DA" w:rsidRDefault="001049DA">
      <w:r>
        <w:t>1 TL Butter</w:t>
      </w:r>
    </w:p>
    <w:p w14:paraId="21A8DADC" w14:textId="77777777" w:rsidR="001049DA" w:rsidRDefault="001049DA">
      <w:r>
        <w:t>300 g Risottoreis</w:t>
      </w:r>
    </w:p>
    <w:p w14:paraId="71BE7AAF" w14:textId="77777777" w:rsidR="001049DA" w:rsidRDefault="001049DA">
      <w:r>
        <w:t>100 ml Weißwein</w:t>
      </w:r>
    </w:p>
    <w:p w14:paraId="32959024" w14:textId="77777777" w:rsidR="001049DA" w:rsidRDefault="001049DA">
      <w:r>
        <w:t>1 Prise Salz</w:t>
      </w:r>
    </w:p>
    <w:p w14:paraId="3F5DCF3C" w14:textId="21BB54EF" w:rsidR="001049DA" w:rsidRDefault="001049DA">
      <w:r>
        <w:t>80 g frisch geriebener Parmesan</w:t>
      </w:r>
    </w:p>
    <w:p w14:paraId="7F1D64BC" w14:textId="77777777" w:rsidR="001049DA" w:rsidRDefault="001049DA">
      <w:r>
        <w:t>2 EL Butter</w:t>
      </w:r>
    </w:p>
    <w:p w14:paraId="3C6F879E" w14:textId="77777777" w:rsidR="001049DA" w:rsidRDefault="001049DA">
      <w:r>
        <w:t>100 g junger Spinat</w:t>
      </w:r>
    </w:p>
    <w:p w14:paraId="50B3085C" w14:textId="77777777" w:rsidR="001049DA" w:rsidRDefault="001049DA">
      <w:r>
        <w:t>Schwarzer Pfeffer</w:t>
      </w:r>
    </w:p>
    <w:p w14:paraId="6AC56B9F" w14:textId="77777777" w:rsidR="001049DA" w:rsidRDefault="001049DA"/>
    <w:p w14:paraId="1CB8A592" w14:textId="77777777" w:rsidR="001049DA" w:rsidRPr="00C351A4" w:rsidRDefault="001049DA">
      <w:pPr>
        <w:rPr>
          <w:i/>
          <w:iCs/>
        </w:rPr>
      </w:pPr>
      <w:r w:rsidRPr="00C351A4">
        <w:rPr>
          <w:i/>
          <w:iCs/>
        </w:rPr>
        <w:t>Für die Gremolata</w:t>
      </w:r>
    </w:p>
    <w:p w14:paraId="3BBF0976" w14:textId="272C4943" w:rsidR="001049DA" w:rsidRDefault="001049DA">
      <w:r>
        <w:t>1 Bund Basilikum</w:t>
      </w:r>
    </w:p>
    <w:p w14:paraId="52AEFC47" w14:textId="77777777" w:rsidR="001049DA" w:rsidRDefault="001049DA">
      <w:r>
        <w:t>2 Zweige frische Minze</w:t>
      </w:r>
    </w:p>
    <w:p w14:paraId="7BF65DF5" w14:textId="77777777" w:rsidR="001049DA" w:rsidRDefault="001049DA">
      <w:r>
        <w:t>1 Knoblauchzehe</w:t>
      </w:r>
    </w:p>
    <w:p w14:paraId="30D2BE2F" w14:textId="77777777" w:rsidR="001049DA" w:rsidRDefault="001049DA">
      <w:r>
        <w:t>Schale von ½ Bio-Zitrone</w:t>
      </w:r>
    </w:p>
    <w:p w14:paraId="45195C56" w14:textId="77777777" w:rsidR="001049DA" w:rsidRDefault="001049DA">
      <w:r>
        <w:t>1 Prise Salz</w:t>
      </w:r>
    </w:p>
    <w:p w14:paraId="1D67A059" w14:textId="7D9FC0A4" w:rsidR="001049DA" w:rsidRDefault="001049DA">
      <w:r>
        <w:t>4 EL Olivenöl</w:t>
      </w:r>
    </w:p>
    <w:p w14:paraId="5D2A6456" w14:textId="77777777" w:rsidR="001049DA" w:rsidRDefault="001049DA"/>
    <w:p w14:paraId="5811F092" w14:textId="3ABA2FB5" w:rsidR="001049DA" w:rsidRDefault="001049DA">
      <w:r>
        <w:t>Zubereitung:</w:t>
      </w:r>
    </w:p>
    <w:p w14:paraId="7EF28F68" w14:textId="0251BF76" w:rsidR="000D0874" w:rsidRDefault="003948DD" w:rsidP="00B40E8C">
      <w:pPr>
        <w:pStyle w:val="ListParagraph"/>
        <w:numPr>
          <w:ilvl w:val="0"/>
          <w:numId w:val="1987"/>
        </w:numPr>
        <w:spacing w:after="100" w:afterAutospacing="1"/>
        <w:ind w:left="714" w:hanging="357"/>
        <w:contextualSpacing w:val="0"/>
        <w:jc w:val="both"/>
      </w:pPr>
      <w:r>
        <w:t xml:space="preserve">Für den Fond </w:t>
      </w:r>
      <w:r w:rsidR="00E05677">
        <w:t>gibt man ein großes Bund Petersilie im Ganzen in 1 l Wasser, salz großzügig. Aufkochen und etwa 10 Minuten köcheln lassen</w:t>
      </w:r>
      <w:r w:rsidR="000D0874">
        <w:t xml:space="preserve">.  (Man kann natürlich auch Brühe aus dem Glas nehmen </w:t>
      </w:r>
      <w:r w:rsidR="000D0874">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000D0874">
        <w:t xml:space="preserve">) </w:t>
      </w:r>
    </w:p>
    <w:p w14:paraId="56F23306" w14:textId="1CB71D34" w:rsidR="000D0874" w:rsidRDefault="000D0874" w:rsidP="00B40E8C">
      <w:pPr>
        <w:pStyle w:val="ListParagraph"/>
        <w:numPr>
          <w:ilvl w:val="0"/>
          <w:numId w:val="1987"/>
        </w:numPr>
        <w:spacing w:after="100" w:afterAutospacing="1"/>
        <w:ind w:left="714" w:hanging="357"/>
        <w:contextualSpacing w:val="0"/>
        <w:jc w:val="both"/>
      </w:pPr>
      <w:r>
        <w:lastRenderedPageBreak/>
        <w:t>Frühlingszwiebeln fein schneiden, das Grün für später beiseitelegen. Frühlingszwiebeln in Butter andünsten. Reis hinzufügen und unter Rühren mitrösten. Mit Wein ablöschen.</w:t>
      </w:r>
      <w:r w:rsidR="00224B9F">
        <w:t xml:space="preserve"> Einkochen lassen. Salzen (nicht zu viel, s</w:t>
      </w:r>
      <w:r w:rsidR="00C351A4">
        <w:t>p</w:t>
      </w:r>
      <w:r w:rsidR="00224B9F">
        <w:t xml:space="preserve">äter kommt ja noch der salzige Parmesan dazu). Eine Kelle vom Petersilienfond hinzugießen, Flüssigkeit einkochen lassen. Den Vorgang einige Male wiederholen, der Reis </w:t>
      </w:r>
      <w:r w:rsidR="00C351A4">
        <w:t>sollte</w:t>
      </w:r>
      <w:r w:rsidR="00224B9F">
        <w:t xml:space="preserve"> immer knapp mit Wasser bedeckt sein.</w:t>
      </w:r>
      <w:r w:rsidR="00A63FB0">
        <w:t xml:space="preserve"> Nach ungefähr 20 Minuten ist der Reis gar. Eventuell bleibt etwas </w:t>
      </w:r>
      <w:r w:rsidR="00C351A4">
        <w:t>F</w:t>
      </w:r>
      <w:r w:rsidR="00A63FB0">
        <w:t>ond übrig.</w:t>
      </w:r>
    </w:p>
    <w:p w14:paraId="1AB3D6C5" w14:textId="6A64CA5E" w:rsidR="00A63FB0" w:rsidRDefault="00A63FB0" w:rsidP="00B40E8C">
      <w:pPr>
        <w:pStyle w:val="ListParagraph"/>
        <w:numPr>
          <w:ilvl w:val="0"/>
          <w:numId w:val="1987"/>
        </w:numPr>
        <w:spacing w:after="100" w:afterAutospacing="1"/>
        <w:ind w:left="714" w:hanging="357"/>
        <w:contextualSpacing w:val="0"/>
        <w:jc w:val="both"/>
      </w:pPr>
      <w:r>
        <w:t xml:space="preserve">Geriebenen Parmesan und Butter unterheben sowie den Spinat. Für die Gremolata die Kräuter fein hacken, mit dem Mörser zerstoßenen </w:t>
      </w:r>
      <w:r w:rsidR="00C351A4">
        <w:t>K</w:t>
      </w:r>
      <w:r>
        <w:t xml:space="preserve">noblauch, dem Abrieb der Zitronen, Salz und Olivenöl vermengen. </w:t>
      </w:r>
    </w:p>
    <w:p w14:paraId="283067DD" w14:textId="1F83CAC0" w:rsidR="00A63FB0" w:rsidRDefault="00A63FB0" w:rsidP="00B40E8C">
      <w:pPr>
        <w:pStyle w:val="ListParagraph"/>
        <w:numPr>
          <w:ilvl w:val="0"/>
          <w:numId w:val="1987"/>
        </w:numPr>
        <w:spacing w:after="100" w:afterAutospacing="1"/>
        <w:ind w:left="714" w:hanging="357"/>
        <w:contextualSpacing w:val="0"/>
        <w:jc w:val="both"/>
      </w:pPr>
      <w:r>
        <w:t>Risotto mit Gremolata, frischen schwarzem Pfeffer und fein geschnittene</w:t>
      </w:r>
      <w:r w:rsidR="00C351A4">
        <w:t>m</w:t>
      </w:r>
      <w:r>
        <w:t xml:space="preserve"> Grün der Früh</w:t>
      </w:r>
      <w:r w:rsidR="00C351A4">
        <w:t>l</w:t>
      </w:r>
      <w:r>
        <w:t>ingszwiebeln servieren.</w:t>
      </w:r>
    </w:p>
    <w:p w14:paraId="4AE37FCF" w14:textId="77777777" w:rsidR="001049DA" w:rsidRDefault="001049DA"/>
    <w:p w14:paraId="18805A3E" w14:textId="2B7F3A12" w:rsidR="001049DA" w:rsidRDefault="001049DA">
      <w:pPr>
        <w:rPr>
          <w:rFonts w:asciiTheme="majorHAnsi" w:eastAsiaTheme="majorEastAsia" w:hAnsiTheme="majorHAnsi" w:cstheme="majorBidi"/>
          <w:color w:val="2F5496" w:themeColor="accent1" w:themeShade="BF"/>
          <w:sz w:val="26"/>
          <w:szCs w:val="26"/>
        </w:rPr>
      </w:pPr>
      <w:r>
        <w:br w:type="page"/>
      </w:r>
    </w:p>
    <w:p w14:paraId="7D33AB86" w14:textId="63784873" w:rsidR="00541A86" w:rsidRDefault="00541A86" w:rsidP="00541A86">
      <w:pPr>
        <w:pStyle w:val="Heading2"/>
        <w:spacing w:after="240"/>
      </w:pPr>
      <w:r>
        <w:lastRenderedPageBreak/>
        <w:t>Risi</w:t>
      </w:r>
      <w:r w:rsidR="008C3131">
        <w:t xml:space="preserve"> e </w:t>
      </w:r>
      <w:r>
        <w:t xml:space="preserve">bisi </w:t>
      </w:r>
      <w:r w:rsidR="008C3131">
        <w:t>Nr. 1</w:t>
      </w:r>
    </w:p>
    <w:p w14:paraId="42483275" w14:textId="77777777" w:rsidR="00541A86" w:rsidRDefault="00541A86" w:rsidP="00541A86">
      <w:pPr>
        <w:rPr>
          <w:sz w:val="24"/>
          <w:szCs w:val="24"/>
        </w:rPr>
      </w:pPr>
      <w:r w:rsidRPr="00741396">
        <w:rPr>
          <w:sz w:val="24"/>
          <w:szCs w:val="24"/>
          <w:u w:val="single"/>
        </w:rPr>
        <w:t>Zutaten</w:t>
      </w:r>
      <w:r>
        <w:rPr>
          <w:sz w:val="24"/>
          <w:szCs w:val="24"/>
        </w:rPr>
        <w:t xml:space="preserve"> (für 3 Portionen):</w:t>
      </w:r>
    </w:p>
    <w:p w14:paraId="66C4993B" w14:textId="77777777" w:rsidR="00541A86" w:rsidRDefault="00541A86" w:rsidP="00541A86">
      <w:pPr>
        <w:rPr>
          <w:sz w:val="24"/>
          <w:szCs w:val="24"/>
        </w:rPr>
      </w:pPr>
      <w:r>
        <w:rPr>
          <w:sz w:val="24"/>
          <w:szCs w:val="24"/>
        </w:rPr>
        <w:t>1 Zwiebel</w:t>
      </w:r>
    </w:p>
    <w:p w14:paraId="1F374766" w14:textId="77777777" w:rsidR="00541A86" w:rsidRDefault="00541A86" w:rsidP="00541A86">
      <w:pPr>
        <w:rPr>
          <w:sz w:val="24"/>
          <w:szCs w:val="24"/>
        </w:rPr>
      </w:pPr>
      <w:r>
        <w:rPr>
          <w:sz w:val="24"/>
          <w:szCs w:val="24"/>
        </w:rPr>
        <w:t>1 EL Butter</w:t>
      </w:r>
    </w:p>
    <w:p w14:paraId="26BADB2A" w14:textId="77777777" w:rsidR="00541A86" w:rsidRDefault="00541A86" w:rsidP="00541A86">
      <w:pPr>
        <w:rPr>
          <w:sz w:val="24"/>
          <w:szCs w:val="24"/>
        </w:rPr>
      </w:pPr>
      <w:r>
        <w:rPr>
          <w:sz w:val="24"/>
          <w:szCs w:val="24"/>
        </w:rPr>
        <w:t>100 g Basmati-Reis</w:t>
      </w:r>
    </w:p>
    <w:p w14:paraId="69769C31" w14:textId="77777777" w:rsidR="00541A86" w:rsidRDefault="00541A86" w:rsidP="00541A86">
      <w:pPr>
        <w:rPr>
          <w:sz w:val="24"/>
          <w:szCs w:val="24"/>
        </w:rPr>
      </w:pPr>
      <w:r>
        <w:rPr>
          <w:sz w:val="24"/>
          <w:szCs w:val="24"/>
        </w:rPr>
        <w:t>½ TL Kurkumapulver (oder mildes Currypulver)</w:t>
      </w:r>
    </w:p>
    <w:p w14:paraId="0652FE03" w14:textId="77777777" w:rsidR="00541A86" w:rsidRDefault="00541A86" w:rsidP="00541A86">
      <w:pPr>
        <w:rPr>
          <w:sz w:val="24"/>
          <w:szCs w:val="24"/>
        </w:rPr>
      </w:pPr>
      <w:r>
        <w:rPr>
          <w:sz w:val="24"/>
          <w:szCs w:val="24"/>
        </w:rPr>
        <w:t>300 ml Gemüsebrühe</w:t>
      </w:r>
    </w:p>
    <w:p w14:paraId="38E77662" w14:textId="77777777" w:rsidR="00541A86" w:rsidRDefault="00541A86" w:rsidP="00541A86">
      <w:pPr>
        <w:rPr>
          <w:sz w:val="24"/>
          <w:szCs w:val="24"/>
        </w:rPr>
      </w:pPr>
      <w:r>
        <w:rPr>
          <w:sz w:val="24"/>
          <w:szCs w:val="24"/>
        </w:rPr>
        <w:t>1 Mohrrübe</w:t>
      </w:r>
    </w:p>
    <w:p w14:paraId="22B55768" w14:textId="77777777" w:rsidR="00541A86" w:rsidRDefault="00541A86" w:rsidP="00541A86">
      <w:pPr>
        <w:rPr>
          <w:sz w:val="24"/>
          <w:szCs w:val="24"/>
        </w:rPr>
      </w:pPr>
      <w:r>
        <w:rPr>
          <w:sz w:val="24"/>
          <w:szCs w:val="24"/>
        </w:rPr>
        <w:t>200 g Kohlrabi</w:t>
      </w:r>
    </w:p>
    <w:p w14:paraId="21E70767" w14:textId="77777777" w:rsidR="00541A86" w:rsidRDefault="00541A86" w:rsidP="00541A86">
      <w:pPr>
        <w:rPr>
          <w:sz w:val="24"/>
          <w:szCs w:val="24"/>
        </w:rPr>
      </w:pPr>
      <w:r>
        <w:rPr>
          <w:sz w:val="24"/>
          <w:szCs w:val="24"/>
        </w:rPr>
        <w:t>150 g Broccoli</w:t>
      </w:r>
    </w:p>
    <w:p w14:paraId="3713ACFF" w14:textId="77777777" w:rsidR="00541A86" w:rsidRDefault="00541A86" w:rsidP="00541A86">
      <w:pPr>
        <w:rPr>
          <w:sz w:val="24"/>
          <w:szCs w:val="24"/>
        </w:rPr>
      </w:pPr>
      <w:r>
        <w:rPr>
          <w:sz w:val="24"/>
          <w:szCs w:val="24"/>
        </w:rPr>
        <w:t>100 g TK-Erbsen</w:t>
      </w:r>
    </w:p>
    <w:p w14:paraId="08E07D6B" w14:textId="77777777" w:rsidR="00541A86" w:rsidRDefault="00541A86" w:rsidP="00541A86">
      <w:pPr>
        <w:rPr>
          <w:sz w:val="24"/>
          <w:szCs w:val="24"/>
        </w:rPr>
      </w:pPr>
      <w:r>
        <w:rPr>
          <w:sz w:val="24"/>
          <w:szCs w:val="24"/>
        </w:rPr>
        <w:t>150 ml Schlagsahne</w:t>
      </w:r>
    </w:p>
    <w:p w14:paraId="27382FFD" w14:textId="77777777" w:rsidR="00541A86" w:rsidRDefault="00541A86" w:rsidP="00541A86">
      <w:pPr>
        <w:rPr>
          <w:sz w:val="24"/>
          <w:szCs w:val="24"/>
        </w:rPr>
      </w:pPr>
      <w:r>
        <w:rPr>
          <w:sz w:val="24"/>
          <w:szCs w:val="24"/>
        </w:rPr>
        <w:t>Salz, Pfeffer</w:t>
      </w:r>
    </w:p>
    <w:p w14:paraId="3195C6A4" w14:textId="77777777" w:rsidR="00541A86" w:rsidRDefault="00541A86" w:rsidP="00541A86">
      <w:pPr>
        <w:rPr>
          <w:sz w:val="24"/>
          <w:szCs w:val="24"/>
        </w:rPr>
      </w:pPr>
    </w:p>
    <w:p w14:paraId="59F2513A" w14:textId="77777777" w:rsidR="00541A86" w:rsidRDefault="00541A86" w:rsidP="00541A86">
      <w:pPr>
        <w:rPr>
          <w:sz w:val="24"/>
          <w:szCs w:val="24"/>
        </w:rPr>
      </w:pPr>
      <w:r>
        <w:rPr>
          <w:sz w:val="24"/>
          <w:szCs w:val="24"/>
        </w:rPr>
        <w:t>Zubereitung:</w:t>
      </w:r>
    </w:p>
    <w:p w14:paraId="4022FB22" w14:textId="77777777" w:rsidR="00541A86" w:rsidRPr="00A46AF1" w:rsidRDefault="00541A86" w:rsidP="00B40E8C">
      <w:pPr>
        <w:pStyle w:val="ListParagraph"/>
        <w:numPr>
          <w:ilvl w:val="0"/>
          <w:numId w:val="834"/>
        </w:numPr>
        <w:spacing w:after="120"/>
        <w:ind w:left="714" w:hanging="357"/>
        <w:contextualSpacing w:val="0"/>
        <w:jc w:val="both"/>
        <w:rPr>
          <w:sz w:val="24"/>
          <w:szCs w:val="24"/>
        </w:rPr>
      </w:pPr>
      <w:r w:rsidRPr="00A46AF1">
        <w:rPr>
          <w:sz w:val="24"/>
          <w:szCs w:val="24"/>
        </w:rPr>
        <w:t>Zwiebeln fein würfeln. Butter in einer Pfanne schmelzen und die Zwiebeln darin 2 Minuten glasig dünsten. Reis und Kurkuma zugeben und 2 Minuten mitdünsten. Brühe zugießen, aufkochen und zugedeckt bei milder Hitze 25-30 Minuten garen.</w:t>
      </w:r>
    </w:p>
    <w:p w14:paraId="190911C2" w14:textId="77777777" w:rsidR="00541A86" w:rsidRPr="00A46AF1" w:rsidRDefault="00541A86" w:rsidP="00B40E8C">
      <w:pPr>
        <w:pStyle w:val="ListParagraph"/>
        <w:numPr>
          <w:ilvl w:val="0"/>
          <w:numId w:val="834"/>
        </w:numPr>
        <w:spacing w:after="120"/>
        <w:ind w:left="714" w:hanging="357"/>
        <w:contextualSpacing w:val="0"/>
        <w:jc w:val="both"/>
        <w:rPr>
          <w:sz w:val="24"/>
          <w:szCs w:val="24"/>
        </w:rPr>
      </w:pPr>
      <w:r w:rsidRPr="00A46AF1">
        <w:rPr>
          <w:sz w:val="24"/>
          <w:szCs w:val="24"/>
        </w:rPr>
        <w:t>Möhre und Kohlrabi schälen und in 1 cm große Stücke schneiden. Nach 10 Minuten zum Reis geben und mitgaren. Broccoli putzen, in kleine Röschen teilen und nach 15 Minuten zugeben. Erbsen in einem Sieb mit heißem Wasser abspülen und abtropfen lassen.</w:t>
      </w:r>
    </w:p>
    <w:p w14:paraId="0BFB011E" w14:textId="77777777" w:rsidR="00541A86" w:rsidRPr="00A46AF1" w:rsidRDefault="00541A86" w:rsidP="00B40E8C">
      <w:pPr>
        <w:pStyle w:val="ListParagraph"/>
        <w:numPr>
          <w:ilvl w:val="0"/>
          <w:numId w:val="834"/>
        </w:numPr>
        <w:spacing w:after="120"/>
        <w:ind w:left="714" w:hanging="357"/>
        <w:contextualSpacing w:val="0"/>
        <w:jc w:val="both"/>
        <w:rPr>
          <w:sz w:val="24"/>
          <w:szCs w:val="24"/>
        </w:rPr>
      </w:pPr>
      <w:r w:rsidRPr="00A46AF1">
        <w:rPr>
          <w:sz w:val="24"/>
          <w:szCs w:val="24"/>
        </w:rPr>
        <w:t>Am Ende der Garzeit die Erbsen unter den Reis mischen. Sahne zugießen und bei mittlerer Hitze aufkochen. Reispfanne mit Salz und Pfeffer würzen.</w:t>
      </w:r>
    </w:p>
    <w:p w14:paraId="376693DF" w14:textId="77777777" w:rsidR="00541A86" w:rsidRDefault="00541A86" w:rsidP="00541A86">
      <w:pPr>
        <w:rPr>
          <w:sz w:val="24"/>
          <w:szCs w:val="24"/>
        </w:rPr>
      </w:pPr>
    </w:p>
    <w:p w14:paraId="75439FC9" w14:textId="77777777" w:rsidR="00541A86" w:rsidRDefault="00541A86" w:rsidP="00541A86">
      <w:pPr>
        <w:rPr>
          <w:sz w:val="24"/>
          <w:szCs w:val="24"/>
        </w:rPr>
      </w:pPr>
      <w:r>
        <w:rPr>
          <w:sz w:val="24"/>
          <w:szCs w:val="24"/>
        </w:rPr>
        <w:br w:type="page"/>
      </w:r>
    </w:p>
    <w:p w14:paraId="3E55D0B0" w14:textId="1455C9EA" w:rsidR="00541A86" w:rsidRDefault="00541A86" w:rsidP="00541A86">
      <w:pPr>
        <w:pStyle w:val="Heading2"/>
        <w:spacing w:after="240"/>
      </w:pPr>
      <w:r>
        <w:lastRenderedPageBreak/>
        <w:t>Risi</w:t>
      </w:r>
      <w:r w:rsidR="00E1087F">
        <w:t xml:space="preserve"> e </w:t>
      </w:r>
      <w:r>
        <w:t xml:space="preserve">bisi </w:t>
      </w:r>
      <w:r w:rsidR="00E1087F">
        <w:t>Nr. 2</w:t>
      </w:r>
    </w:p>
    <w:p w14:paraId="7D33D4B6" w14:textId="77777777" w:rsidR="00541A86" w:rsidRDefault="00541A86" w:rsidP="00541A86">
      <w:pPr>
        <w:rPr>
          <w:sz w:val="24"/>
          <w:szCs w:val="24"/>
        </w:rPr>
      </w:pPr>
      <w:r w:rsidRPr="00741396">
        <w:rPr>
          <w:sz w:val="24"/>
          <w:szCs w:val="24"/>
          <w:u w:val="single"/>
        </w:rPr>
        <w:t>Zutaten</w:t>
      </w:r>
      <w:r>
        <w:rPr>
          <w:sz w:val="24"/>
          <w:szCs w:val="24"/>
        </w:rPr>
        <w:t xml:space="preserve"> (für 4 Portionen)</w:t>
      </w:r>
    </w:p>
    <w:p w14:paraId="48745615" w14:textId="77777777" w:rsidR="00541A86" w:rsidRDefault="00541A86" w:rsidP="00541A86">
      <w:pPr>
        <w:rPr>
          <w:sz w:val="24"/>
          <w:szCs w:val="24"/>
        </w:rPr>
      </w:pPr>
      <w:r>
        <w:rPr>
          <w:sz w:val="24"/>
          <w:szCs w:val="24"/>
        </w:rPr>
        <w:t>3 mittelgroße Möhren</w:t>
      </w:r>
    </w:p>
    <w:p w14:paraId="32174928" w14:textId="77777777" w:rsidR="00541A86" w:rsidRDefault="00541A86" w:rsidP="00541A86">
      <w:pPr>
        <w:rPr>
          <w:sz w:val="24"/>
          <w:szCs w:val="24"/>
        </w:rPr>
      </w:pPr>
      <w:r>
        <w:rPr>
          <w:sz w:val="24"/>
          <w:szCs w:val="24"/>
        </w:rPr>
        <w:t>1 mittelgroße Zwiebel</w:t>
      </w:r>
    </w:p>
    <w:p w14:paraId="425E6217" w14:textId="77777777" w:rsidR="00541A86" w:rsidRDefault="00541A86" w:rsidP="00541A86">
      <w:pPr>
        <w:rPr>
          <w:sz w:val="24"/>
          <w:szCs w:val="24"/>
        </w:rPr>
      </w:pPr>
      <w:r>
        <w:rPr>
          <w:sz w:val="24"/>
          <w:szCs w:val="24"/>
        </w:rPr>
        <w:t>1 l Gemüsebrühe</w:t>
      </w:r>
    </w:p>
    <w:p w14:paraId="39E5EF09" w14:textId="77777777" w:rsidR="00541A86" w:rsidRDefault="00541A86" w:rsidP="00541A86">
      <w:pPr>
        <w:rPr>
          <w:sz w:val="24"/>
          <w:szCs w:val="24"/>
        </w:rPr>
      </w:pPr>
      <w:r>
        <w:rPr>
          <w:sz w:val="24"/>
          <w:szCs w:val="24"/>
        </w:rPr>
        <w:t>2 EL Olivenöl</w:t>
      </w:r>
    </w:p>
    <w:p w14:paraId="45100E93" w14:textId="77777777" w:rsidR="00541A86" w:rsidRDefault="00541A86" w:rsidP="00541A86">
      <w:pPr>
        <w:rPr>
          <w:sz w:val="24"/>
          <w:szCs w:val="24"/>
        </w:rPr>
      </w:pPr>
      <w:r>
        <w:rPr>
          <w:sz w:val="24"/>
          <w:szCs w:val="24"/>
        </w:rPr>
        <w:t>250 g Risotto-Reis</w:t>
      </w:r>
    </w:p>
    <w:p w14:paraId="140C033C" w14:textId="77777777" w:rsidR="00541A86" w:rsidRDefault="00541A86" w:rsidP="00541A86">
      <w:pPr>
        <w:rPr>
          <w:sz w:val="24"/>
          <w:szCs w:val="24"/>
        </w:rPr>
      </w:pPr>
      <w:r>
        <w:rPr>
          <w:sz w:val="24"/>
          <w:szCs w:val="24"/>
        </w:rPr>
        <w:t>100 g TK-Erbsen</w:t>
      </w:r>
    </w:p>
    <w:p w14:paraId="2BE4C281" w14:textId="77777777" w:rsidR="00541A86" w:rsidRDefault="00541A86" w:rsidP="00541A86">
      <w:pPr>
        <w:rPr>
          <w:sz w:val="24"/>
          <w:szCs w:val="24"/>
        </w:rPr>
      </w:pPr>
      <w:r>
        <w:rPr>
          <w:sz w:val="24"/>
          <w:szCs w:val="24"/>
        </w:rPr>
        <w:t>50 g geriebener Parmesan</w:t>
      </w:r>
    </w:p>
    <w:p w14:paraId="0206A110" w14:textId="77777777" w:rsidR="00541A86" w:rsidRDefault="00541A86" w:rsidP="00541A86">
      <w:pPr>
        <w:rPr>
          <w:sz w:val="24"/>
          <w:szCs w:val="24"/>
        </w:rPr>
      </w:pPr>
      <w:r>
        <w:rPr>
          <w:sz w:val="24"/>
          <w:szCs w:val="24"/>
        </w:rPr>
        <w:t>2 EL gehackte Petersilie</w:t>
      </w:r>
    </w:p>
    <w:p w14:paraId="535DA041" w14:textId="77777777" w:rsidR="00541A86" w:rsidRDefault="00541A86" w:rsidP="00541A86">
      <w:pPr>
        <w:rPr>
          <w:sz w:val="24"/>
          <w:szCs w:val="24"/>
        </w:rPr>
      </w:pPr>
      <w:r>
        <w:rPr>
          <w:sz w:val="24"/>
          <w:szCs w:val="24"/>
        </w:rPr>
        <w:t>Salz, Pfeffer</w:t>
      </w:r>
    </w:p>
    <w:p w14:paraId="49D9B55B" w14:textId="77777777" w:rsidR="00541A86" w:rsidRDefault="00541A86" w:rsidP="00541A86">
      <w:pPr>
        <w:rPr>
          <w:sz w:val="24"/>
          <w:szCs w:val="24"/>
        </w:rPr>
      </w:pPr>
    </w:p>
    <w:p w14:paraId="400F4970" w14:textId="77777777" w:rsidR="00541A86" w:rsidRDefault="00541A86" w:rsidP="00541A86">
      <w:pPr>
        <w:rPr>
          <w:sz w:val="24"/>
          <w:szCs w:val="24"/>
        </w:rPr>
      </w:pPr>
      <w:r>
        <w:rPr>
          <w:sz w:val="24"/>
          <w:szCs w:val="24"/>
        </w:rPr>
        <w:t>Zubereitung:</w:t>
      </w:r>
    </w:p>
    <w:p w14:paraId="25811E50" w14:textId="77777777" w:rsidR="00541A86" w:rsidRPr="00644E8C" w:rsidRDefault="00541A86" w:rsidP="00B40E8C">
      <w:pPr>
        <w:pStyle w:val="ListParagraph"/>
        <w:numPr>
          <w:ilvl w:val="0"/>
          <w:numId w:val="835"/>
        </w:numPr>
        <w:spacing w:after="120"/>
        <w:ind w:left="714" w:hanging="357"/>
        <w:contextualSpacing w:val="0"/>
        <w:jc w:val="both"/>
        <w:rPr>
          <w:sz w:val="24"/>
          <w:szCs w:val="24"/>
        </w:rPr>
      </w:pPr>
      <w:r w:rsidRPr="00644E8C">
        <w:rPr>
          <w:sz w:val="24"/>
          <w:szCs w:val="24"/>
        </w:rPr>
        <w:t>Möhren schälen und grob raspeln. Zwiebel fein hacken. Gemüsebrühe erhitzen.</w:t>
      </w:r>
    </w:p>
    <w:p w14:paraId="6574A79F" w14:textId="77777777" w:rsidR="00541A86" w:rsidRPr="00644E8C" w:rsidRDefault="00541A86" w:rsidP="00B40E8C">
      <w:pPr>
        <w:pStyle w:val="ListParagraph"/>
        <w:numPr>
          <w:ilvl w:val="0"/>
          <w:numId w:val="835"/>
        </w:numPr>
        <w:spacing w:after="120"/>
        <w:ind w:left="714" w:hanging="357"/>
        <w:contextualSpacing w:val="0"/>
        <w:jc w:val="both"/>
        <w:rPr>
          <w:sz w:val="24"/>
          <w:szCs w:val="24"/>
        </w:rPr>
      </w:pPr>
      <w:r w:rsidRPr="00644E8C">
        <w:rPr>
          <w:sz w:val="24"/>
          <w:szCs w:val="24"/>
        </w:rPr>
        <w:t>Olivenöl in einem Topf erhitzen. Zwiebeln darin glasig düsten. Risottoreis zugeben und unter Rühren bei mittlerer Hitze 1 – 2 Minuten andünsten. Mit 500 ml Gemüsebrühe ablöschen. Unter Rühren so lange kochen, bis die Flüssigkeit fast verdampft ist.</w:t>
      </w:r>
    </w:p>
    <w:p w14:paraId="474F6051" w14:textId="77777777" w:rsidR="00541A86" w:rsidRPr="00644E8C" w:rsidRDefault="00541A86" w:rsidP="00B40E8C">
      <w:pPr>
        <w:pStyle w:val="ListParagraph"/>
        <w:numPr>
          <w:ilvl w:val="0"/>
          <w:numId w:val="835"/>
        </w:numPr>
        <w:spacing w:after="120"/>
        <w:ind w:left="714" w:hanging="357"/>
        <w:contextualSpacing w:val="0"/>
        <w:jc w:val="both"/>
        <w:rPr>
          <w:sz w:val="24"/>
          <w:szCs w:val="24"/>
        </w:rPr>
      </w:pPr>
      <w:r w:rsidRPr="00644E8C">
        <w:rPr>
          <w:sz w:val="24"/>
          <w:szCs w:val="24"/>
        </w:rPr>
        <w:t>Möhrenraspel und 500 ml Brühe zugeben. Weitere 10 Minuten unter Rühren kochen. TK-Erbsen zugeben. Weiterkochen, bis die Flüssigkeit verdampft ist. Parmesan und Petersilie unterziehen. Vom Herd nehmen und mit Salz und Pfeffer würzen.</w:t>
      </w:r>
    </w:p>
    <w:p w14:paraId="4B2EF04C" w14:textId="77777777" w:rsidR="00541A86" w:rsidRDefault="00541A86" w:rsidP="00541A86">
      <w:pPr>
        <w:rPr>
          <w:sz w:val="24"/>
          <w:szCs w:val="24"/>
        </w:rPr>
      </w:pPr>
      <w:r>
        <w:rPr>
          <w:sz w:val="24"/>
          <w:szCs w:val="24"/>
        </w:rPr>
        <w:br w:type="page"/>
      </w:r>
    </w:p>
    <w:p w14:paraId="62C56A86" w14:textId="0F5B2E4A" w:rsidR="00541A86" w:rsidRDefault="00541A86" w:rsidP="00541A86">
      <w:pPr>
        <w:pStyle w:val="Heading2"/>
        <w:spacing w:after="240"/>
      </w:pPr>
      <w:r>
        <w:lastRenderedPageBreak/>
        <w:t>Risi</w:t>
      </w:r>
      <w:r w:rsidR="00E1087F">
        <w:t xml:space="preserve"> e </w:t>
      </w:r>
      <w:r>
        <w:t xml:space="preserve">bisi </w:t>
      </w:r>
      <w:r w:rsidR="00E1087F">
        <w:t>Nr. 3</w:t>
      </w:r>
    </w:p>
    <w:p w14:paraId="4A948B7E" w14:textId="77777777" w:rsidR="00541A86" w:rsidRDefault="00541A86" w:rsidP="00541A86">
      <w:pPr>
        <w:jc w:val="both"/>
        <w:rPr>
          <w:sz w:val="24"/>
          <w:szCs w:val="24"/>
        </w:rPr>
      </w:pPr>
      <w:r w:rsidRPr="00741396">
        <w:rPr>
          <w:sz w:val="24"/>
          <w:szCs w:val="24"/>
          <w:u w:val="single"/>
        </w:rPr>
        <w:t>Zutaten</w:t>
      </w:r>
      <w:r>
        <w:rPr>
          <w:sz w:val="24"/>
          <w:szCs w:val="24"/>
        </w:rPr>
        <w:t xml:space="preserve"> (für 2 Portionen):</w:t>
      </w:r>
    </w:p>
    <w:p w14:paraId="3FB8416E" w14:textId="77777777" w:rsidR="00541A86" w:rsidRDefault="00541A86" w:rsidP="00541A86">
      <w:pPr>
        <w:jc w:val="both"/>
        <w:rPr>
          <w:sz w:val="24"/>
          <w:szCs w:val="24"/>
        </w:rPr>
      </w:pPr>
      <w:r>
        <w:rPr>
          <w:sz w:val="24"/>
          <w:szCs w:val="24"/>
        </w:rPr>
        <w:t>1 zarter Kohlrabi</w:t>
      </w:r>
    </w:p>
    <w:p w14:paraId="1AB2FEF1" w14:textId="77777777" w:rsidR="00541A86" w:rsidRDefault="00541A86" w:rsidP="00541A86">
      <w:pPr>
        <w:jc w:val="both"/>
        <w:rPr>
          <w:sz w:val="24"/>
          <w:szCs w:val="24"/>
        </w:rPr>
      </w:pPr>
      <w:r>
        <w:rPr>
          <w:sz w:val="24"/>
          <w:szCs w:val="24"/>
        </w:rPr>
        <w:t>1 kleine Möhre</w:t>
      </w:r>
    </w:p>
    <w:p w14:paraId="5FEB1F31" w14:textId="77777777" w:rsidR="00541A86" w:rsidRDefault="00541A86" w:rsidP="00541A86">
      <w:pPr>
        <w:jc w:val="both"/>
        <w:rPr>
          <w:sz w:val="24"/>
          <w:szCs w:val="24"/>
        </w:rPr>
      </w:pPr>
      <w:r>
        <w:rPr>
          <w:sz w:val="24"/>
          <w:szCs w:val="24"/>
        </w:rPr>
        <w:t>1 kleine Zwiebel</w:t>
      </w:r>
    </w:p>
    <w:p w14:paraId="5A188B1E" w14:textId="77777777" w:rsidR="00541A86" w:rsidRDefault="00541A86" w:rsidP="00541A86">
      <w:pPr>
        <w:jc w:val="both"/>
        <w:rPr>
          <w:sz w:val="24"/>
          <w:szCs w:val="24"/>
        </w:rPr>
      </w:pPr>
      <w:r>
        <w:rPr>
          <w:sz w:val="24"/>
          <w:szCs w:val="24"/>
        </w:rPr>
        <w:t>½ EL Butter</w:t>
      </w:r>
    </w:p>
    <w:p w14:paraId="7A9DE273" w14:textId="77777777" w:rsidR="00541A86" w:rsidRDefault="00541A86" w:rsidP="00541A86">
      <w:pPr>
        <w:jc w:val="both"/>
        <w:rPr>
          <w:sz w:val="24"/>
          <w:szCs w:val="24"/>
        </w:rPr>
      </w:pPr>
      <w:r>
        <w:rPr>
          <w:sz w:val="24"/>
          <w:szCs w:val="24"/>
        </w:rPr>
        <w:t>125 g Reis</w:t>
      </w:r>
    </w:p>
    <w:p w14:paraId="16054CD7" w14:textId="77777777" w:rsidR="00541A86" w:rsidRDefault="00541A86" w:rsidP="00541A86">
      <w:pPr>
        <w:jc w:val="both"/>
        <w:rPr>
          <w:sz w:val="24"/>
          <w:szCs w:val="24"/>
        </w:rPr>
      </w:pPr>
      <w:r>
        <w:rPr>
          <w:sz w:val="24"/>
          <w:szCs w:val="24"/>
        </w:rPr>
        <w:t>300 ml Gemüsebrühe</w:t>
      </w:r>
    </w:p>
    <w:p w14:paraId="64619FB5" w14:textId="77777777" w:rsidR="00541A86" w:rsidRDefault="00541A86" w:rsidP="00541A86">
      <w:pPr>
        <w:jc w:val="both"/>
        <w:rPr>
          <w:sz w:val="24"/>
          <w:szCs w:val="24"/>
        </w:rPr>
      </w:pPr>
      <w:r>
        <w:rPr>
          <w:sz w:val="24"/>
          <w:szCs w:val="24"/>
        </w:rPr>
        <w:t>100 g TK-Erbsen</w:t>
      </w:r>
    </w:p>
    <w:p w14:paraId="1038C729" w14:textId="77777777" w:rsidR="00541A86" w:rsidRDefault="00541A86" w:rsidP="00541A86">
      <w:pPr>
        <w:jc w:val="both"/>
        <w:rPr>
          <w:sz w:val="24"/>
          <w:szCs w:val="24"/>
        </w:rPr>
      </w:pPr>
      <w:r>
        <w:rPr>
          <w:sz w:val="24"/>
          <w:szCs w:val="24"/>
        </w:rPr>
        <w:t xml:space="preserve">125 g Sahne </w:t>
      </w:r>
    </w:p>
    <w:p w14:paraId="6D3D32A7" w14:textId="77777777" w:rsidR="00541A86" w:rsidRDefault="00541A86" w:rsidP="00541A86">
      <w:pPr>
        <w:jc w:val="both"/>
        <w:rPr>
          <w:sz w:val="24"/>
          <w:szCs w:val="24"/>
        </w:rPr>
      </w:pPr>
      <w:r>
        <w:rPr>
          <w:sz w:val="24"/>
          <w:szCs w:val="24"/>
        </w:rPr>
        <w:t>Salz, Pfeffer</w:t>
      </w:r>
    </w:p>
    <w:p w14:paraId="5FCD2ACD" w14:textId="77777777" w:rsidR="00541A86" w:rsidRDefault="00541A86" w:rsidP="00541A86">
      <w:pPr>
        <w:rPr>
          <w:sz w:val="24"/>
          <w:szCs w:val="24"/>
        </w:rPr>
      </w:pPr>
    </w:p>
    <w:p w14:paraId="5CEFD74F" w14:textId="77777777" w:rsidR="00541A86" w:rsidRDefault="00541A86" w:rsidP="00541A86">
      <w:pPr>
        <w:rPr>
          <w:sz w:val="24"/>
          <w:szCs w:val="24"/>
        </w:rPr>
      </w:pPr>
      <w:r>
        <w:rPr>
          <w:sz w:val="24"/>
          <w:szCs w:val="24"/>
        </w:rPr>
        <w:t>Zubereitung:</w:t>
      </w:r>
    </w:p>
    <w:p w14:paraId="7823CD8F" w14:textId="77777777" w:rsidR="00541A86" w:rsidRPr="00BF7F2E" w:rsidRDefault="00541A86" w:rsidP="00B40E8C">
      <w:pPr>
        <w:pStyle w:val="ListParagraph"/>
        <w:numPr>
          <w:ilvl w:val="0"/>
          <w:numId w:val="836"/>
        </w:numPr>
        <w:spacing w:after="120"/>
        <w:ind w:left="714" w:hanging="357"/>
        <w:contextualSpacing w:val="0"/>
        <w:jc w:val="both"/>
        <w:rPr>
          <w:sz w:val="24"/>
          <w:szCs w:val="24"/>
        </w:rPr>
      </w:pPr>
      <w:r w:rsidRPr="00BF7F2E">
        <w:rPr>
          <w:sz w:val="24"/>
          <w:szCs w:val="24"/>
        </w:rPr>
        <w:t>Den Kohlrabi und die Möhre putzen, schälen und beide in 1 cm große Würfel schneiden. Die Zwiebel schälen und fein würfeln.</w:t>
      </w:r>
    </w:p>
    <w:p w14:paraId="1091DB51" w14:textId="77777777" w:rsidR="00541A86" w:rsidRDefault="00541A86" w:rsidP="00B40E8C">
      <w:pPr>
        <w:pStyle w:val="ListParagraph"/>
        <w:numPr>
          <w:ilvl w:val="0"/>
          <w:numId w:val="836"/>
        </w:numPr>
        <w:spacing w:after="120"/>
        <w:ind w:left="714" w:hanging="357"/>
        <w:contextualSpacing w:val="0"/>
        <w:jc w:val="both"/>
        <w:rPr>
          <w:sz w:val="24"/>
          <w:szCs w:val="24"/>
        </w:rPr>
      </w:pPr>
      <w:r w:rsidRPr="00BF7F2E">
        <w:rPr>
          <w:sz w:val="24"/>
          <w:szCs w:val="24"/>
        </w:rPr>
        <w:t>Die Butter in einer Pfanne zerlassen. Die Zwiebel darin glasig braten. Die Kohlrabi- und Möhrenwürfel sowie den Reis dazugeben und 2 Minuten anbraten. Die Brühe erhitzen, dazu gießen und alles zugedeckt bei mittlerer Hitze 10 Minuten garen.</w:t>
      </w:r>
    </w:p>
    <w:p w14:paraId="0C2C24F5" w14:textId="284FF1F3" w:rsidR="0075711E" w:rsidRPr="00BF7F2E" w:rsidRDefault="0075711E" w:rsidP="00B40E8C">
      <w:pPr>
        <w:pStyle w:val="ListParagraph"/>
        <w:numPr>
          <w:ilvl w:val="0"/>
          <w:numId w:val="836"/>
        </w:numPr>
        <w:spacing w:after="120"/>
        <w:ind w:left="714" w:hanging="357"/>
        <w:contextualSpacing w:val="0"/>
        <w:jc w:val="both"/>
        <w:rPr>
          <w:sz w:val="24"/>
          <w:szCs w:val="24"/>
        </w:rPr>
      </w:pPr>
      <w:r>
        <w:rPr>
          <w:sz w:val="24"/>
          <w:szCs w:val="24"/>
        </w:rPr>
        <w:t xml:space="preserve">Inzwischen </w:t>
      </w:r>
      <w:r w:rsidRPr="00BF7F2E">
        <w:rPr>
          <w:sz w:val="24"/>
          <w:szCs w:val="24"/>
        </w:rPr>
        <w:t xml:space="preserve">die Erbsen in einem Sieb heiß abbrausen und abtropfen lassen. Am Ende der Garzeit unter den </w:t>
      </w:r>
      <w:r>
        <w:rPr>
          <w:sz w:val="24"/>
          <w:szCs w:val="24"/>
        </w:rPr>
        <w:t>G</w:t>
      </w:r>
      <w:r w:rsidRPr="00BF7F2E">
        <w:rPr>
          <w:sz w:val="24"/>
          <w:szCs w:val="24"/>
        </w:rPr>
        <w:t>emüsereis mischen. Die Sahne dazugießen und alles 2-3 Minuten kräftig kochen lassen. Die Risibisi-Pfanne mit Salz und Pfeffer würzen.</w:t>
      </w:r>
    </w:p>
    <w:p w14:paraId="2A9A5174" w14:textId="1E01D10B" w:rsidR="00541A86" w:rsidRDefault="00541A86" w:rsidP="00541A86">
      <w:pPr>
        <w:rPr>
          <w:rFonts w:asciiTheme="majorHAnsi" w:eastAsiaTheme="majorEastAsia" w:hAnsiTheme="majorHAnsi" w:cstheme="majorBidi"/>
          <w:color w:val="2F5496" w:themeColor="accent1" w:themeShade="BF"/>
          <w:sz w:val="26"/>
          <w:szCs w:val="26"/>
        </w:rPr>
      </w:pPr>
      <w:r>
        <w:br w:type="page"/>
      </w:r>
    </w:p>
    <w:p w14:paraId="3E1158F8" w14:textId="7A72E04B" w:rsidR="002B1CB0" w:rsidRDefault="002B1CB0" w:rsidP="002B1CB0">
      <w:pPr>
        <w:pStyle w:val="Heading2"/>
        <w:spacing w:after="240"/>
      </w:pPr>
      <w:r>
        <w:lastRenderedPageBreak/>
        <w:t>Risi e bisi</w:t>
      </w:r>
      <w:r w:rsidR="00E1087F">
        <w:t xml:space="preserve"> Nr. 4</w:t>
      </w:r>
      <w:r>
        <w:rPr>
          <w:rStyle w:val="FootnoteReference"/>
        </w:rPr>
        <w:footnoteReference w:id="1213"/>
      </w:r>
    </w:p>
    <w:p w14:paraId="3A8EF6C3" w14:textId="77777777" w:rsidR="002B1CB0" w:rsidRDefault="002B1CB0" w:rsidP="002B1CB0">
      <w:pPr>
        <w:rPr>
          <w:sz w:val="24"/>
          <w:szCs w:val="24"/>
        </w:rPr>
      </w:pPr>
      <w:r w:rsidRPr="0035798D">
        <w:rPr>
          <w:sz w:val="24"/>
          <w:szCs w:val="24"/>
          <w:u w:val="single"/>
        </w:rPr>
        <w:t>Zutaten</w:t>
      </w:r>
      <w:r>
        <w:rPr>
          <w:sz w:val="24"/>
          <w:szCs w:val="24"/>
        </w:rPr>
        <w:t xml:space="preserve"> (für 4-6 Portionen):</w:t>
      </w:r>
    </w:p>
    <w:p w14:paraId="199D7A6C" w14:textId="77777777" w:rsidR="002B1CB0" w:rsidRDefault="002B1CB0" w:rsidP="002B1CB0">
      <w:pPr>
        <w:rPr>
          <w:sz w:val="24"/>
          <w:szCs w:val="24"/>
        </w:rPr>
      </w:pPr>
      <w:r>
        <w:rPr>
          <w:sz w:val="24"/>
          <w:szCs w:val="24"/>
        </w:rPr>
        <w:t>80 g durchwachsener Speck</w:t>
      </w:r>
    </w:p>
    <w:p w14:paraId="496E4412" w14:textId="77777777" w:rsidR="002B1CB0" w:rsidRDefault="002B1CB0" w:rsidP="002B1CB0">
      <w:pPr>
        <w:rPr>
          <w:sz w:val="24"/>
          <w:szCs w:val="24"/>
        </w:rPr>
      </w:pPr>
      <w:r>
        <w:rPr>
          <w:sz w:val="24"/>
          <w:szCs w:val="24"/>
        </w:rPr>
        <w:t>450 g junge Erbsen (frisch gepeelte aus 1 kg Schoten, aber tiefgekühlte gehen auch gut)</w:t>
      </w:r>
    </w:p>
    <w:p w14:paraId="26364147" w14:textId="77777777" w:rsidR="002B1CB0" w:rsidRDefault="002B1CB0" w:rsidP="002B1CB0">
      <w:pPr>
        <w:rPr>
          <w:sz w:val="24"/>
          <w:szCs w:val="24"/>
        </w:rPr>
      </w:pPr>
      <w:r>
        <w:rPr>
          <w:sz w:val="24"/>
          <w:szCs w:val="24"/>
        </w:rPr>
        <w:t>1 Bund Petersilie</w:t>
      </w:r>
    </w:p>
    <w:p w14:paraId="0A73195D" w14:textId="77777777" w:rsidR="002B1CB0" w:rsidRDefault="002B1CB0" w:rsidP="002B1CB0">
      <w:pPr>
        <w:rPr>
          <w:sz w:val="24"/>
          <w:szCs w:val="24"/>
        </w:rPr>
      </w:pPr>
      <w:r>
        <w:rPr>
          <w:sz w:val="24"/>
          <w:szCs w:val="24"/>
        </w:rPr>
        <w:t>80 g frisch geriebener Parmesan</w:t>
      </w:r>
    </w:p>
    <w:p w14:paraId="7CA0ACB8" w14:textId="77777777" w:rsidR="002B1CB0" w:rsidRDefault="002B1CB0" w:rsidP="002B1CB0">
      <w:pPr>
        <w:rPr>
          <w:sz w:val="24"/>
          <w:szCs w:val="24"/>
        </w:rPr>
      </w:pPr>
      <w:r>
        <w:rPr>
          <w:sz w:val="24"/>
          <w:szCs w:val="24"/>
        </w:rPr>
        <w:t>250 g Vialone- oder Arborioreis</w:t>
      </w:r>
    </w:p>
    <w:p w14:paraId="3B0F07EE" w14:textId="77777777" w:rsidR="002B1CB0" w:rsidRDefault="002B1CB0" w:rsidP="002B1CB0">
      <w:pPr>
        <w:rPr>
          <w:sz w:val="24"/>
          <w:szCs w:val="24"/>
        </w:rPr>
      </w:pPr>
      <w:r>
        <w:rPr>
          <w:sz w:val="24"/>
          <w:szCs w:val="24"/>
        </w:rPr>
        <w:t>3 EL Butter</w:t>
      </w:r>
    </w:p>
    <w:p w14:paraId="4AAFFD51" w14:textId="77777777" w:rsidR="002B1CB0" w:rsidRDefault="002B1CB0" w:rsidP="002B1CB0">
      <w:pPr>
        <w:rPr>
          <w:sz w:val="24"/>
          <w:szCs w:val="24"/>
        </w:rPr>
      </w:pPr>
      <w:r>
        <w:rPr>
          <w:sz w:val="24"/>
          <w:szCs w:val="24"/>
        </w:rPr>
        <w:t>Knapp 1 l heiße Brühe</w:t>
      </w:r>
    </w:p>
    <w:p w14:paraId="5C95EDAE" w14:textId="77777777" w:rsidR="002B1CB0" w:rsidRDefault="002B1CB0" w:rsidP="002B1CB0">
      <w:pPr>
        <w:rPr>
          <w:sz w:val="24"/>
          <w:szCs w:val="24"/>
        </w:rPr>
      </w:pPr>
      <w:r>
        <w:rPr>
          <w:sz w:val="24"/>
          <w:szCs w:val="24"/>
        </w:rPr>
        <w:t>1 Zwiebel</w:t>
      </w:r>
    </w:p>
    <w:p w14:paraId="7ECC2391" w14:textId="77777777" w:rsidR="002B1CB0" w:rsidRDefault="002B1CB0" w:rsidP="002B1CB0">
      <w:pPr>
        <w:rPr>
          <w:sz w:val="24"/>
          <w:szCs w:val="24"/>
        </w:rPr>
      </w:pPr>
      <w:r>
        <w:rPr>
          <w:sz w:val="24"/>
          <w:szCs w:val="24"/>
        </w:rPr>
        <w:t>Salz, Pfeffer aus der Mühle</w:t>
      </w:r>
    </w:p>
    <w:p w14:paraId="787D7F70" w14:textId="77777777" w:rsidR="002B1CB0" w:rsidRDefault="002B1CB0" w:rsidP="002B1CB0">
      <w:pPr>
        <w:rPr>
          <w:sz w:val="24"/>
          <w:szCs w:val="24"/>
        </w:rPr>
      </w:pPr>
    </w:p>
    <w:p w14:paraId="018EDF02" w14:textId="77777777" w:rsidR="002B1CB0" w:rsidRDefault="002B1CB0" w:rsidP="002B1CB0">
      <w:pPr>
        <w:rPr>
          <w:sz w:val="24"/>
          <w:szCs w:val="24"/>
        </w:rPr>
      </w:pPr>
      <w:r>
        <w:rPr>
          <w:sz w:val="24"/>
          <w:szCs w:val="24"/>
        </w:rPr>
        <w:t>Zubereitungszeit: 45 Minuten</w:t>
      </w:r>
    </w:p>
    <w:p w14:paraId="610DF1D1" w14:textId="77777777" w:rsidR="002B1CB0" w:rsidRPr="00E276E2" w:rsidRDefault="002B1CB0" w:rsidP="002B1CB0">
      <w:pPr>
        <w:pStyle w:val="ListParagraph"/>
        <w:numPr>
          <w:ilvl w:val="0"/>
          <w:numId w:val="80"/>
        </w:numPr>
        <w:spacing w:after="120"/>
        <w:ind w:left="714" w:hanging="357"/>
        <w:contextualSpacing w:val="0"/>
        <w:jc w:val="both"/>
        <w:rPr>
          <w:sz w:val="24"/>
          <w:szCs w:val="24"/>
        </w:rPr>
      </w:pPr>
      <w:r w:rsidRPr="00E276E2">
        <w:rPr>
          <w:sz w:val="24"/>
          <w:szCs w:val="24"/>
        </w:rPr>
        <w:t>80 g Speck und 1 Zwiebel in kleine Würfel schneiden, ½ Bund Petersilie fein hacken. In einem Topf 2 EL Butter zerlassen. Speck, Zwiebel und Petersilie hineingeben, unter Rühren kurz anbraten.</w:t>
      </w:r>
    </w:p>
    <w:p w14:paraId="6F02D191" w14:textId="77777777" w:rsidR="002B1CB0" w:rsidRPr="00E276E2" w:rsidRDefault="002B1CB0" w:rsidP="002B1CB0">
      <w:pPr>
        <w:pStyle w:val="ListParagraph"/>
        <w:numPr>
          <w:ilvl w:val="0"/>
          <w:numId w:val="80"/>
        </w:numPr>
        <w:spacing w:after="120"/>
        <w:ind w:left="714" w:hanging="357"/>
        <w:contextualSpacing w:val="0"/>
        <w:jc w:val="both"/>
        <w:rPr>
          <w:sz w:val="24"/>
          <w:szCs w:val="24"/>
        </w:rPr>
      </w:pPr>
      <w:r w:rsidRPr="00E276E2">
        <w:rPr>
          <w:sz w:val="24"/>
          <w:szCs w:val="24"/>
        </w:rPr>
        <w:t>Erbsen zufügen. ¼ l heiße Brühe angießen. Je nach Erbsensorte 5-15 Minuten köcheln. Restliche Brühe angießen, aufkochen.</w:t>
      </w:r>
    </w:p>
    <w:p w14:paraId="5A2E8988" w14:textId="77777777" w:rsidR="002B1CB0" w:rsidRPr="00E276E2" w:rsidRDefault="002B1CB0" w:rsidP="002B1CB0">
      <w:pPr>
        <w:pStyle w:val="ListParagraph"/>
        <w:numPr>
          <w:ilvl w:val="0"/>
          <w:numId w:val="80"/>
        </w:numPr>
        <w:spacing w:after="120"/>
        <w:ind w:left="714" w:hanging="357"/>
        <w:contextualSpacing w:val="0"/>
        <w:jc w:val="both"/>
        <w:rPr>
          <w:sz w:val="24"/>
          <w:szCs w:val="24"/>
        </w:rPr>
      </w:pPr>
      <w:r w:rsidRPr="00E276E2">
        <w:rPr>
          <w:sz w:val="24"/>
          <w:szCs w:val="24"/>
        </w:rPr>
        <w:t xml:space="preserve">250 g reis einstreuen, unter Rühren ausquellen lassen (etwa 20 Minuten). Mit Salz und Pfeffer abschmecken. 1 EL Butter und 50 g geriebenen Parmesan unter den fertigen </w:t>
      </w:r>
      <w:r>
        <w:rPr>
          <w:sz w:val="24"/>
          <w:szCs w:val="24"/>
        </w:rPr>
        <w:t>R</w:t>
      </w:r>
      <w:r w:rsidRPr="00E276E2">
        <w:rPr>
          <w:sz w:val="24"/>
          <w:szCs w:val="24"/>
        </w:rPr>
        <w:t>eis mischen. ½ Bund Petersilie hacken, aufstreuen. Restlichen Parmesan extra dazu servieren.</w:t>
      </w:r>
    </w:p>
    <w:p w14:paraId="465F08F0" w14:textId="77777777" w:rsidR="002B1CB0" w:rsidRDefault="002B1CB0" w:rsidP="002B1CB0">
      <w:pPr>
        <w:rPr>
          <w:sz w:val="24"/>
          <w:szCs w:val="24"/>
        </w:rPr>
      </w:pPr>
    </w:p>
    <w:p w14:paraId="46E6B38F" w14:textId="77777777" w:rsidR="002B1CB0" w:rsidRDefault="002B1CB0" w:rsidP="0075711E">
      <w:pPr>
        <w:ind w:left="708" w:hanging="708"/>
        <w:jc w:val="both"/>
        <w:rPr>
          <w:sz w:val="24"/>
          <w:szCs w:val="24"/>
        </w:rPr>
      </w:pPr>
      <w:r>
        <w:rPr>
          <w:sz w:val="24"/>
          <w:szCs w:val="24"/>
        </w:rPr>
        <w:t>Tipp:</w:t>
      </w:r>
      <w:r>
        <w:rPr>
          <w:sz w:val="24"/>
          <w:szCs w:val="24"/>
        </w:rPr>
        <w:tab/>
        <w:t xml:space="preserve">Ich mache meist eine rein vegetarische Variante und die Petersilie lasse ich auch meist weg </w:t>
      </w:r>
      <w:r w:rsidRPr="00FF580F">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1B833CA8" w14:textId="77777777" w:rsidR="002B1CB0" w:rsidRDefault="002B1CB0" w:rsidP="002B1CB0">
      <w:pPr>
        <w:rPr>
          <w:sz w:val="24"/>
          <w:szCs w:val="24"/>
        </w:rPr>
      </w:pPr>
    </w:p>
    <w:p w14:paraId="529BCCEC" w14:textId="77777777" w:rsidR="002B1CB0" w:rsidRDefault="002B1CB0">
      <w:pPr>
        <w:rPr>
          <w:rFonts w:asciiTheme="majorHAnsi" w:eastAsiaTheme="majorEastAsia" w:hAnsiTheme="majorHAnsi" w:cstheme="majorBidi"/>
          <w:color w:val="2F5496" w:themeColor="accent1" w:themeShade="BF"/>
          <w:sz w:val="26"/>
          <w:szCs w:val="26"/>
        </w:rPr>
      </w:pPr>
      <w:r>
        <w:br w:type="page"/>
      </w:r>
    </w:p>
    <w:p w14:paraId="6CE83CA4" w14:textId="64C41D10" w:rsidR="00353137" w:rsidRDefault="00353137" w:rsidP="00353137">
      <w:pPr>
        <w:pStyle w:val="Heading2"/>
        <w:spacing w:after="240"/>
      </w:pPr>
      <w:r>
        <w:lastRenderedPageBreak/>
        <w:t>Suppli</w:t>
      </w:r>
      <w:r>
        <w:rPr>
          <w:rStyle w:val="FootnoteReference"/>
        </w:rPr>
        <w:footnoteReference w:id="1214"/>
      </w:r>
      <w:r>
        <w:t xml:space="preserve"> </w:t>
      </w:r>
    </w:p>
    <w:p w14:paraId="246B5B49" w14:textId="77777777" w:rsidR="00353137" w:rsidRDefault="00353137" w:rsidP="00353137">
      <w:pPr>
        <w:rPr>
          <w:sz w:val="24"/>
          <w:szCs w:val="24"/>
        </w:rPr>
      </w:pPr>
      <w:r w:rsidRPr="00216C98">
        <w:rPr>
          <w:sz w:val="24"/>
          <w:szCs w:val="24"/>
          <w:u w:val="single"/>
        </w:rPr>
        <w:t>Zutaten</w:t>
      </w:r>
      <w:r>
        <w:rPr>
          <w:sz w:val="24"/>
          <w:szCs w:val="24"/>
        </w:rPr>
        <w:t xml:space="preserve"> (für 30 Stück)</w:t>
      </w:r>
    </w:p>
    <w:p w14:paraId="4599D52A" w14:textId="77777777" w:rsidR="00353137" w:rsidRDefault="00353137" w:rsidP="00353137">
      <w:pPr>
        <w:rPr>
          <w:sz w:val="24"/>
          <w:szCs w:val="24"/>
        </w:rPr>
      </w:pPr>
      <w:r>
        <w:rPr>
          <w:sz w:val="24"/>
          <w:szCs w:val="24"/>
        </w:rPr>
        <w:t>750 ml Hühnerbrühe</w:t>
      </w:r>
    </w:p>
    <w:p w14:paraId="39937756" w14:textId="77777777" w:rsidR="00353137" w:rsidRDefault="00353137" w:rsidP="00353137">
      <w:pPr>
        <w:rPr>
          <w:sz w:val="24"/>
          <w:szCs w:val="24"/>
        </w:rPr>
      </w:pPr>
      <w:r>
        <w:rPr>
          <w:sz w:val="24"/>
          <w:szCs w:val="24"/>
        </w:rPr>
        <w:t>60 g Butter</w:t>
      </w:r>
    </w:p>
    <w:p w14:paraId="6955F83B" w14:textId="77777777" w:rsidR="00353137" w:rsidRDefault="00353137" w:rsidP="00353137">
      <w:pPr>
        <w:rPr>
          <w:sz w:val="24"/>
          <w:szCs w:val="24"/>
        </w:rPr>
      </w:pPr>
      <w:r>
        <w:rPr>
          <w:sz w:val="24"/>
          <w:szCs w:val="24"/>
        </w:rPr>
        <w:t>1 kleine Zwiebel, feingehackt</w:t>
      </w:r>
    </w:p>
    <w:p w14:paraId="2220CF0B" w14:textId="77777777" w:rsidR="00353137" w:rsidRDefault="00353137" w:rsidP="00353137">
      <w:pPr>
        <w:rPr>
          <w:sz w:val="24"/>
          <w:szCs w:val="24"/>
        </w:rPr>
      </w:pPr>
      <w:r>
        <w:rPr>
          <w:sz w:val="24"/>
          <w:szCs w:val="24"/>
        </w:rPr>
        <w:t>350 g Arborioreis</w:t>
      </w:r>
    </w:p>
    <w:p w14:paraId="5FB3AA24" w14:textId="77777777" w:rsidR="00353137" w:rsidRDefault="00353137" w:rsidP="00353137">
      <w:pPr>
        <w:rPr>
          <w:sz w:val="24"/>
          <w:szCs w:val="24"/>
        </w:rPr>
      </w:pPr>
      <w:r>
        <w:rPr>
          <w:sz w:val="24"/>
          <w:szCs w:val="24"/>
        </w:rPr>
        <w:t>125 ml Weißwein</w:t>
      </w:r>
    </w:p>
    <w:p w14:paraId="0A931C6B" w14:textId="77777777" w:rsidR="00353137" w:rsidRDefault="00353137" w:rsidP="00353137">
      <w:pPr>
        <w:rPr>
          <w:sz w:val="24"/>
          <w:szCs w:val="24"/>
        </w:rPr>
      </w:pPr>
      <w:r>
        <w:rPr>
          <w:sz w:val="24"/>
          <w:szCs w:val="24"/>
        </w:rPr>
        <w:t>1 Prise Safranpulver</w:t>
      </w:r>
    </w:p>
    <w:p w14:paraId="48B5F995" w14:textId="77777777" w:rsidR="00353137" w:rsidRDefault="00353137" w:rsidP="00353137">
      <w:pPr>
        <w:rPr>
          <w:sz w:val="24"/>
          <w:szCs w:val="24"/>
        </w:rPr>
      </w:pPr>
      <w:r>
        <w:rPr>
          <w:sz w:val="24"/>
          <w:szCs w:val="24"/>
        </w:rPr>
        <w:t>50 g Parmesan, gerieben</w:t>
      </w:r>
    </w:p>
    <w:p w14:paraId="08349243" w14:textId="77777777" w:rsidR="00353137" w:rsidRDefault="00353137" w:rsidP="00353137">
      <w:pPr>
        <w:rPr>
          <w:sz w:val="24"/>
          <w:szCs w:val="24"/>
        </w:rPr>
      </w:pPr>
      <w:r>
        <w:rPr>
          <w:sz w:val="24"/>
          <w:szCs w:val="24"/>
        </w:rPr>
        <w:t>2 Eier, leicht geschlagen</w:t>
      </w:r>
    </w:p>
    <w:p w14:paraId="63DBD29A" w14:textId="77777777" w:rsidR="00353137" w:rsidRDefault="00353137" w:rsidP="00353137">
      <w:pPr>
        <w:rPr>
          <w:sz w:val="24"/>
          <w:szCs w:val="24"/>
        </w:rPr>
      </w:pPr>
      <w:r>
        <w:rPr>
          <w:sz w:val="24"/>
          <w:szCs w:val="24"/>
        </w:rPr>
        <w:t>100 g Mozzarella</w:t>
      </w:r>
    </w:p>
    <w:p w14:paraId="032B5BFB" w14:textId="77777777" w:rsidR="00353137" w:rsidRDefault="00353137" w:rsidP="00353137">
      <w:pPr>
        <w:rPr>
          <w:sz w:val="24"/>
          <w:szCs w:val="24"/>
        </w:rPr>
      </w:pPr>
      <w:r>
        <w:rPr>
          <w:sz w:val="24"/>
          <w:szCs w:val="24"/>
        </w:rPr>
        <w:t>100 g Paniermehl</w:t>
      </w:r>
    </w:p>
    <w:p w14:paraId="31744D3A" w14:textId="77777777" w:rsidR="00353137" w:rsidRDefault="00353137" w:rsidP="00353137">
      <w:pPr>
        <w:rPr>
          <w:sz w:val="24"/>
          <w:szCs w:val="24"/>
        </w:rPr>
      </w:pPr>
      <w:r>
        <w:rPr>
          <w:sz w:val="24"/>
          <w:szCs w:val="24"/>
        </w:rPr>
        <w:t>Öl zum Frittieren</w:t>
      </w:r>
    </w:p>
    <w:p w14:paraId="55C387E2" w14:textId="77777777" w:rsidR="00353137" w:rsidRDefault="00353137" w:rsidP="00353137">
      <w:pPr>
        <w:rPr>
          <w:sz w:val="24"/>
          <w:szCs w:val="24"/>
        </w:rPr>
      </w:pPr>
    </w:p>
    <w:p w14:paraId="4940C377" w14:textId="77777777" w:rsidR="00353137" w:rsidRDefault="00353137" w:rsidP="00353137">
      <w:pPr>
        <w:rPr>
          <w:sz w:val="24"/>
          <w:szCs w:val="24"/>
        </w:rPr>
      </w:pPr>
      <w:r>
        <w:rPr>
          <w:sz w:val="24"/>
          <w:szCs w:val="24"/>
        </w:rPr>
        <w:t>Zubereitung:</w:t>
      </w:r>
    </w:p>
    <w:p w14:paraId="54978851" w14:textId="77777777" w:rsidR="00353137" w:rsidRPr="00F5687B" w:rsidRDefault="00353137" w:rsidP="00B40E8C">
      <w:pPr>
        <w:pStyle w:val="ListParagraph"/>
        <w:numPr>
          <w:ilvl w:val="0"/>
          <w:numId w:val="848"/>
        </w:numPr>
        <w:spacing w:after="120"/>
        <w:ind w:left="714" w:hanging="357"/>
        <w:contextualSpacing w:val="0"/>
        <w:jc w:val="both"/>
        <w:rPr>
          <w:sz w:val="24"/>
          <w:szCs w:val="24"/>
        </w:rPr>
      </w:pPr>
      <w:r w:rsidRPr="00F5687B">
        <w:rPr>
          <w:sz w:val="24"/>
          <w:szCs w:val="24"/>
        </w:rPr>
        <w:t>Die Brühe in einem Topf zum Kochen bringen. Die Hitze reduzieren, wobei die Brühe weiter simmern soll. Die Butter in einem großen, gusseisernen Topf erhitzen. Die Zwiebel 2-3 Minuten glasig dünsten. Den Reis zugeben und weitere 2-3 Minuten rühren, bis er mit Zwiebel und Butter überzogen ist.</w:t>
      </w:r>
    </w:p>
    <w:p w14:paraId="54556E55" w14:textId="77777777" w:rsidR="00353137" w:rsidRPr="00F5687B" w:rsidRDefault="00353137" w:rsidP="00B40E8C">
      <w:pPr>
        <w:pStyle w:val="ListParagraph"/>
        <w:numPr>
          <w:ilvl w:val="0"/>
          <w:numId w:val="848"/>
        </w:numPr>
        <w:spacing w:after="120"/>
        <w:ind w:left="714" w:hanging="357"/>
        <w:contextualSpacing w:val="0"/>
        <w:jc w:val="both"/>
        <w:rPr>
          <w:sz w:val="24"/>
          <w:szCs w:val="24"/>
        </w:rPr>
      </w:pPr>
      <w:r w:rsidRPr="00F5687B">
        <w:rPr>
          <w:sz w:val="24"/>
          <w:szCs w:val="24"/>
        </w:rPr>
        <w:t>Wein und Safran mischen und zugießen. Rühren, bis der Reis die gesamte Flüssigkeit aufgenommen hat. 125 ml Brühe zugeben; stetig rühren, bis sie absorbiert ist, dann nach und nach weitere Brühe zugießen und rühren, bis nur noch 125 ml Brühe übrig sind (ca. 15 Minuten). Diesen Rest zugießen, umrühren und einen festsitzenden Deckel auflegen. Auf sehr niedriger Stufe 10-15 Minuten quellen lassen, bis der Reis weich ist. Abkühlen lassen.</w:t>
      </w:r>
    </w:p>
    <w:p w14:paraId="6C7683B9" w14:textId="77777777" w:rsidR="00353137" w:rsidRPr="00F5687B" w:rsidRDefault="00353137" w:rsidP="00B40E8C">
      <w:pPr>
        <w:pStyle w:val="ListParagraph"/>
        <w:numPr>
          <w:ilvl w:val="0"/>
          <w:numId w:val="848"/>
        </w:numPr>
        <w:spacing w:after="120"/>
        <w:ind w:left="714" w:hanging="357"/>
        <w:contextualSpacing w:val="0"/>
        <w:jc w:val="both"/>
        <w:rPr>
          <w:sz w:val="24"/>
          <w:szCs w:val="24"/>
        </w:rPr>
      </w:pPr>
      <w:r w:rsidRPr="00F5687B">
        <w:rPr>
          <w:sz w:val="24"/>
          <w:szCs w:val="24"/>
        </w:rPr>
        <w:t>Vorsichtig Parmesan und Eier unterrühren, mit Salz und Pfeffer würzen. Mozzarella in 30 kleine Würfel schneiden. Die Reismasse mit feuchten Händen zu 30 walnu</w:t>
      </w:r>
      <w:r>
        <w:rPr>
          <w:sz w:val="24"/>
          <w:szCs w:val="24"/>
        </w:rPr>
        <w:t>ss</w:t>
      </w:r>
      <w:r w:rsidRPr="00F5687B">
        <w:rPr>
          <w:sz w:val="24"/>
          <w:szCs w:val="24"/>
        </w:rPr>
        <w:t>großen Kugeln formen; je einen Mozzarellawürfel in die Mitte drücken.</w:t>
      </w:r>
    </w:p>
    <w:p w14:paraId="19A8500A" w14:textId="77777777" w:rsidR="00353137" w:rsidRPr="00F5687B" w:rsidRDefault="00353137" w:rsidP="00B40E8C">
      <w:pPr>
        <w:pStyle w:val="ListParagraph"/>
        <w:numPr>
          <w:ilvl w:val="0"/>
          <w:numId w:val="848"/>
        </w:numPr>
        <w:spacing w:after="120"/>
        <w:ind w:left="714" w:hanging="357"/>
        <w:contextualSpacing w:val="0"/>
        <w:jc w:val="both"/>
        <w:rPr>
          <w:sz w:val="24"/>
          <w:szCs w:val="24"/>
        </w:rPr>
      </w:pPr>
      <w:r w:rsidRPr="00F5687B">
        <w:rPr>
          <w:sz w:val="24"/>
          <w:szCs w:val="24"/>
        </w:rPr>
        <w:t>Die Bälle in Paniermehl wenden. Zum Festwerden mindestens 1 Stunde kaltstellen. Einen tiefen, gusseisernen Topf zu 1/3 mit Öl füllen; auf 180 Grad erhitzen. Das Öl hat die richtige Temperatur, wenn ein Brotwürfel innerhalb von 15 Sekunden goldbraun wird. Jeweils 3-4 Bälle gleichzeitig 4-5 Minuten goldbraun frittieren. Auf Küchenpapier abtropfen lassen. Heiß servieren.</w:t>
      </w:r>
    </w:p>
    <w:p w14:paraId="69133E9C" w14:textId="77777777" w:rsidR="00353137" w:rsidRDefault="00353137" w:rsidP="00353137">
      <w:pPr>
        <w:jc w:val="both"/>
        <w:rPr>
          <w:sz w:val="24"/>
          <w:szCs w:val="24"/>
        </w:rPr>
      </w:pPr>
    </w:p>
    <w:p w14:paraId="2255E29B" w14:textId="77777777" w:rsidR="00353137" w:rsidRDefault="00353137" w:rsidP="00353137">
      <w:pPr>
        <w:ind w:left="708" w:hanging="708"/>
        <w:jc w:val="both"/>
        <w:rPr>
          <w:sz w:val="24"/>
          <w:szCs w:val="24"/>
        </w:rPr>
      </w:pPr>
      <w:r w:rsidRPr="00F5687B">
        <w:rPr>
          <w:sz w:val="24"/>
          <w:szCs w:val="24"/>
        </w:rPr>
        <w:t>Info:</w:t>
      </w:r>
      <w:r w:rsidRPr="00F5687B">
        <w:rPr>
          <w:sz w:val="24"/>
          <w:szCs w:val="24"/>
        </w:rPr>
        <w:tab/>
        <w:t xml:space="preserve">Vollständig heißt das Gericht Suppli al Telefono, denn heißt serviert läuft beim Hineinbeißen die Käsefüllung in an Telefonkabel erinnernden, langen dünnen Fäden heraus. </w:t>
      </w:r>
    </w:p>
    <w:p w14:paraId="53E3186B" w14:textId="77777777" w:rsidR="00353137" w:rsidRDefault="00353137" w:rsidP="00353137">
      <w:pPr>
        <w:rPr>
          <w:sz w:val="24"/>
          <w:szCs w:val="24"/>
        </w:rPr>
      </w:pPr>
      <w:r>
        <w:rPr>
          <w:sz w:val="24"/>
          <w:szCs w:val="24"/>
        </w:rPr>
        <w:br w:type="page"/>
      </w:r>
    </w:p>
    <w:p w14:paraId="4A2C9EFB" w14:textId="77777777" w:rsidR="00353137" w:rsidRDefault="00353137" w:rsidP="00353137">
      <w:pPr>
        <w:pStyle w:val="Heading2"/>
        <w:spacing w:after="240"/>
      </w:pPr>
      <w:r>
        <w:lastRenderedPageBreak/>
        <w:t>Gefüllte Reiskroketten - Suppli alla romana</w:t>
      </w:r>
      <w:r>
        <w:rPr>
          <w:rStyle w:val="FootnoteReference"/>
        </w:rPr>
        <w:footnoteReference w:id="1215"/>
      </w:r>
      <w:r>
        <w:t xml:space="preserve"> </w:t>
      </w:r>
    </w:p>
    <w:p w14:paraId="2CDBE26B" w14:textId="77777777" w:rsidR="00353137" w:rsidRDefault="00353137" w:rsidP="00353137">
      <w:pPr>
        <w:rPr>
          <w:sz w:val="24"/>
          <w:szCs w:val="24"/>
        </w:rPr>
      </w:pPr>
      <w:r w:rsidRPr="003F3E94">
        <w:rPr>
          <w:sz w:val="24"/>
          <w:szCs w:val="24"/>
          <w:u w:val="single"/>
        </w:rPr>
        <w:t>Zutaten</w:t>
      </w:r>
      <w:r>
        <w:rPr>
          <w:sz w:val="24"/>
          <w:szCs w:val="24"/>
        </w:rPr>
        <w:t xml:space="preserve"> für 30 Stück</w:t>
      </w:r>
    </w:p>
    <w:p w14:paraId="0A89F78B" w14:textId="77777777" w:rsidR="00353137" w:rsidRDefault="00353137" w:rsidP="00353137">
      <w:pPr>
        <w:rPr>
          <w:sz w:val="24"/>
          <w:szCs w:val="24"/>
        </w:rPr>
      </w:pPr>
      <w:r>
        <w:rPr>
          <w:sz w:val="24"/>
          <w:szCs w:val="24"/>
        </w:rPr>
        <w:t>200 g Rinderhackfleisch</w:t>
      </w:r>
    </w:p>
    <w:p w14:paraId="69EA4CB6" w14:textId="77777777" w:rsidR="00353137" w:rsidRDefault="00353137" w:rsidP="00353137">
      <w:pPr>
        <w:rPr>
          <w:sz w:val="24"/>
          <w:szCs w:val="24"/>
        </w:rPr>
      </w:pPr>
      <w:r>
        <w:rPr>
          <w:sz w:val="24"/>
          <w:szCs w:val="24"/>
        </w:rPr>
        <w:t>50 g roher Schinken</w:t>
      </w:r>
    </w:p>
    <w:p w14:paraId="5C8DCB51" w14:textId="77777777" w:rsidR="00353137" w:rsidRDefault="00353137" w:rsidP="00353137">
      <w:pPr>
        <w:rPr>
          <w:sz w:val="24"/>
          <w:szCs w:val="24"/>
        </w:rPr>
      </w:pPr>
      <w:r>
        <w:rPr>
          <w:sz w:val="24"/>
          <w:szCs w:val="24"/>
        </w:rPr>
        <w:t>50 g frisch geriebener Parmesan</w:t>
      </w:r>
    </w:p>
    <w:p w14:paraId="46BDBD2A" w14:textId="77777777" w:rsidR="00353137" w:rsidRDefault="00353137" w:rsidP="00353137">
      <w:pPr>
        <w:rPr>
          <w:sz w:val="24"/>
          <w:szCs w:val="24"/>
        </w:rPr>
      </w:pPr>
      <w:r>
        <w:rPr>
          <w:sz w:val="24"/>
          <w:szCs w:val="24"/>
        </w:rPr>
        <w:t>150 g Mozzarella</w:t>
      </w:r>
    </w:p>
    <w:p w14:paraId="780ECCD2" w14:textId="77777777" w:rsidR="00353137" w:rsidRDefault="00353137" w:rsidP="00353137">
      <w:pPr>
        <w:rPr>
          <w:sz w:val="24"/>
          <w:szCs w:val="24"/>
        </w:rPr>
      </w:pPr>
      <w:r>
        <w:rPr>
          <w:sz w:val="24"/>
          <w:szCs w:val="24"/>
        </w:rPr>
        <w:t>20 g getrocknete Pilze</w:t>
      </w:r>
    </w:p>
    <w:p w14:paraId="6AD488F3" w14:textId="77777777" w:rsidR="00353137" w:rsidRDefault="00353137" w:rsidP="00353137">
      <w:pPr>
        <w:rPr>
          <w:sz w:val="24"/>
          <w:szCs w:val="24"/>
        </w:rPr>
      </w:pPr>
      <w:r>
        <w:rPr>
          <w:sz w:val="24"/>
          <w:szCs w:val="24"/>
        </w:rPr>
        <w:t>2 Eier</w:t>
      </w:r>
    </w:p>
    <w:p w14:paraId="7696CB6F" w14:textId="77777777" w:rsidR="00353137" w:rsidRDefault="00353137" w:rsidP="00353137">
      <w:pPr>
        <w:rPr>
          <w:sz w:val="24"/>
          <w:szCs w:val="24"/>
        </w:rPr>
      </w:pPr>
      <w:r>
        <w:rPr>
          <w:sz w:val="24"/>
          <w:szCs w:val="24"/>
        </w:rPr>
        <w:t>4 EL Butter</w:t>
      </w:r>
    </w:p>
    <w:p w14:paraId="12075697" w14:textId="77777777" w:rsidR="00353137" w:rsidRDefault="00353137" w:rsidP="00353137">
      <w:pPr>
        <w:rPr>
          <w:sz w:val="24"/>
          <w:szCs w:val="24"/>
        </w:rPr>
      </w:pPr>
      <w:r>
        <w:rPr>
          <w:sz w:val="24"/>
          <w:szCs w:val="24"/>
        </w:rPr>
        <w:t>400 g Risottoreis</w:t>
      </w:r>
    </w:p>
    <w:p w14:paraId="3E919CAC" w14:textId="77777777" w:rsidR="00353137" w:rsidRDefault="00353137" w:rsidP="00353137">
      <w:pPr>
        <w:rPr>
          <w:sz w:val="24"/>
          <w:szCs w:val="24"/>
        </w:rPr>
      </w:pPr>
      <w:r>
        <w:rPr>
          <w:sz w:val="24"/>
          <w:szCs w:val="24"/>
        </w:rPr>
        <w:t>½ l Brühe</w:t>
      </w:r>
    </w:p>
    <w:p w14:paraId="733446B3" w14:textId="77777777" w:rsidR="00353137" w:rsidRDefault="00353137" w:rsidP="00353137">
      <w:pPr>
        <w:rPr>
          <w:sz w:val="24"/>
          <w:szCs w:val="24"/>
        </w:rPr>
      </w:pPr>
      <w:r>
        <w:rPr>
          <w:sz w:val="24"/>
          <w:szCs w:val="24"/>
        </w:rPr>
        <w:t>400 g Tomatenfruchtfleisch (aus der Dose)</w:t>
      </w:r>
    </w:p>
    <w:p w14:paraId="37894786" w14:textId="77777777" w:rsidR="00353137" w:rsidRDefault="00353137" w:rsidP="00353137">
      <w:pPr>
        <w:rPr>
          <w:sz w:val="24"/>
          <w:szCs w:val="24"/>
        </w:rPr>
      </w:pPr>
      <w:r>
        <w:rPr>
          <w:sz w:val="24"/>
          <w:szCs w:val="24"/>
        </w:rPr>
        <w:t>2 EL Tomatenmark</w:t>
      </w:r>
    </w:p>
    <w:p w14:paraId="2889BB52" w14:textId="77777777" w:rsidR="00353137" w:rsidRDefault="00353137" w:rsidP="00353137">
      <w:pPr>
        <w:rPr>
          <w:sz w:val="24"/>
          <w:szCs w:val="24"/>
        </w:rPr>
      </w:pPr>
      <w:r>
        <w:rPr>
          <w:sz w:val="24"/>
          <w:szCs w:val="24"/>
        </w:rPr>
        <w:t>1 Zwiebel</w:t>
      </w:r>
    </w:p>
    <w:p w14:paraId="46E3F1E2" w14:textId="77777777" w:rsidR="00353137" w:rsidRDefault="00353137" w:rsidP="00353137">
      <w:pPr>
        <w:rPr>
          <w:sz w:val="24"/>
          <w:szCs w:val="24"/>
        </w:rPr>
      </w:pPr>
      <w:r>
        <w:rPr>
          <w:sz w:val="24"/>
          <w:szCs w:val="24"/>
        </w:rPr>
        <w:t>100 g Semmelbrösel</w:t>
      </w:r>
    </w:p>
    <w:p w14:paraId="31C354AD" w14:textId="77777777" w:rsidR="00353137" w:rsidRDefault="00353137" w:rsidP="00353137">
      <w:pPr>
        <w:rPr>
          <w:sz w:val="24"/>
          <w:szCs w:val="24"/>
        </w:rPr>
      </w:pPr>
      <w:r>
        <w:rPr>
          <w:sz w:val="24"/>
          <w:szCs w:val="24"/>
        </w:rPr>
        <w:t>Öl oder Butterschmalz zum Frittieren</w:t>
      </w:r>
    </w:p>
    <w:p w14:paraId="2D944811" w14:textId="77777777" w:rsidR="00353137" w:rsidRDefault="00353137" w:rsidP="00353137">
      <w:pPr>
        <w:rPr>
          <w:sz w:val="24"/>
          <w:szCs w:val="24"/>
        </w:rPr>
      </w:pPr>
      <w:r>
        <w:rPr>
          <w:sz w:val="24"/>
          <w:szCs w:val="24"/>
        </w:rPr>
        <w:t>Salz, Pfeffer</w:t>
      </w:r>
    </w:p>
    <w:p w14:paraId="2C9D7823" w14:textId="77777777" w:rsidR="00353137" w:rsidRDefault="00353137" w:rsidP="00353137">
      <w:pPr>
        <w:rPr>
          <w:sz w:val="24"/>
          <w:szCs w:val="24"/>
        </w:rPr>
      </w:pPr>
    </w:p>
    <w:p w14:paraId="3016A6E4" w14:textId="77777777" w:rsidR="00353137" w:rsidRDefault="00353137" w:rsidP="00353137">
      <w:pPr>
        <w:rPr>
          <w:sz w:val="24"/>
          <w:szCs w:val="24"/>
        </w:rPr>
      </w:pPr>
      <w:r>
        <w:rPr>
          <w:sz w:val="24"/>
          <w:szCs w:val="24"/>
        </w:rPr>
        <w:t>Für die Füllung die Pilze in 1/8 l Wasser 2 Stunden lang einweichen.</w:t>
      </w:r>
    </w:p>
    <w:p w14:paraId="700D39F0" w14:textId="77777777" w:rsidR="00353137" w:rsidRPr="003F3E94" w:rsidRDefault="00353137" w:rsidP="00B40E8C">
      <w:pPr>
        <w:pStyle w:val="ListParagraph"/>
        <w:numPr>
          <w:ilvl w:val="0"/>
          <w:numId w:val="1835"/>
        </w:numPr>
        <w:spacing w:after="120"/>
        <w:ind w:left="714" w:hanging="357"/>
        <w:contextualSpacing w:val="0"/>
        <w:jc w:val="both"/>
        <w:rPr>
          <w:sz w:val="24"/>
          <w:szCs w:val="24"/>
        </w:rPr>
      </w:pPr>
      <w:r w:rsidRPr="003F3E94">
        <w:rPr>
          <w:sz w:val="24"/>
          <w:szCs w:val="24"/>
        </w:rPr>
        <w:t>In einem Topf ½ Brühe mit dem Tomatenfruchtfleisch und 34 EL Butter mischen, aufkochen. 400 g Reis einstreuen, bei milder Hitze ausquellen lassen und dabei öfter umrühren, damit der Reis nicht ansetzt. Reis in eine Schüssel umfüllen, nach und nach mit 2 Eiern und 50 g geriebenen Parmesan vermischen. Abkühlen lassen.</w:t>
      </w:r>
    </w:p>
    <w:p w14:paraId="4674A678" w14:textId="77777777" w:rsidR="00353137" w:rsidRPr="003F3E94" w:rsidRDefault="00353137" w:rsidP="00B40E8C">
      <w:pPr>
        <w:pStyle w:val="ListParagraph"/>
        <w:numPr>
          <w:ilvl w:val="0"/>
          <w:numId w:val="1835"/>
        </w:numPr>
        <w:spacing w:after="120"/>
        <w:ind w:left="714" w:hanging="357"/>
        <w:contextualSpacing w:val="0"/>
        <w:jc w:val="both"/>
        <w:rPr>
          <w:sz w:val="24"/>
          <w:szCs w:val="24"/>
        </w:rPr>
      </w:pPr>
      <w:r w:rsidRPr="003F3E94">
        <w:rPr>
          <w:sz w:val="24"/>
          <w:szCs w:val="24"/>
        </w:rPr>
        <w:t>Für die Füllung 1 Zwiebel und Schinken in kleine Würfel schneiden. In einer Pfanne 1 EL Butter zerlassen. Zwiebel, Schinken und Hackfleisch unter Rühren anbraten. Pilze abtropfen lassen, kleinhacken und mitbraten. 2 EL Tomatenmark mit dem Pilzsud glattrühren und untermischen. Bei milder Hitze einköcheln lassen.</w:t>
      </w:r>
    </w:p>
    <w:p w14:paraId="04233438" w14:textId="77777777" w:rsidR="00353137" w:rsidRPr="003F3E94" w:rsidRDefault="00353137" w:rsidP="00B40E8C">
      <w:pPr>
        <w:pStyle w:val="ListParagraph"/>
        <w:numPr>
          <w:ilvl w:val="0"/>
          <w:numId w:val="1835"/>
        </w:numPr>
        <w:spacing w:after="120"/>
        <w:ind w:left="714" w:hanging="357"/>
        <w:contextualSpacing w:val="0"/>
        <w:jc w:val="both"/>
        <w:rPr>
          <w:sz w:val="24"/>
          <w:szCs w:val="24"/>
        </w:rPr>
      </w:pPr>
      <w:r w:rsidRPr="003F3E94">
        <w:rPr>
          <w:sz w:val="24"/>
          <w:szCs w:val="24"/>
        </w:rPr>
        <w:t>Mozzarella in winzige Würfel schneiden. Fertige Sauce mit Salz und Pfeffer abschmecken. Mit einem Löffel von der Reismischung eigroße Portionen abnehmen und in der Hand flachdrücken. 1 TL Sauce und einige Käsewürfelchen in die Mitte geben, den Reis um die Füllung herum zur Kugel formen. Rundum mit Semmelbröseln wälzen und auf einen Teller legen. Auf diese Weise 30 Kugeln formen.</w:t>
      </w:r>
    </w:p>
    <w:p w14:paraId="55970E07" w14:textId="77777777" w:rsidR="00353137" w:rsidRPr="003F3E94" w:rsidRDefault="00353137" w:rsidP="00B40E8C">
      <w:pPr>
        <w:pStyle w:val="ListParagraph"/>
        <w:numPr>
          <w:ilvl w:val="0"/>
          <w:numId w:val="1835"/>
        </w:numPr>
        <w:spacing w:after="120"/>
        <w:ind w:left="714" w:hanging="357"/>
        <w:contextualSpacing w:val="0"/>
        <w:jc w:val="both"/>
        <w:rPr>
          <w:sz w:val="24"/>
          <w:szCs w:val="24"/>
        </w:rPr>
      </w:pPr>
      <w:r w:rsidRPr="003F3E94">
        <w:rPr>
          <w:sz w:val="24"/>
          <w:szCs w:val="24"/>
        </w:rPr>
        <w:lastRenderedPageBreak/>
        <w:t xml:space="preserve">In einem Topf reichlich Öl oder Butterschmalz erhitzen. Die Reiskugeln portionsweise hineingeben und goldbraun frittieren. Auf Küchenkrepp abtropfen lassen, sofort servieren. </w:t>
      </w:r>
    </w:p>
    <w:p w14:paraId="2756D925" w14:textId="77777777" w:rsidR="00E3434A" w:rsidRDefault="00E3434A">
      <w:pPr>
        <w:rPr>
          <w:sz w:val="24"/>
          <w:szCs w:val="24"/>
        </w:rPr>
      </w:pPr>
      <w:r>
        <w:rPr>
          <w:sz w:val="24"/>
          <w:szCs w:val="24"/>
        </w:rPr>
        <w:br w:type="page"/>
      </w:r>
    </w:p>
    <w:p w14:paraId="40F36F1A" w14:textId="121D67D0" w:rsidR="00056A60" w:rsidRDefault="00056A60" w:rsidP="00253B54">
      <w:pPr>
        <w:pStyle w:val="Heading2"/>
        <w:spacing w:after="240"/>
      </w:pPr>
      <w:r>
        <w:lastRenderedPageBreak/>
        <w:t>Reiskroketten mit Fleisch – Arancini al Ragù</w:t>
      </w:r>
      <w:r w:rsidR="00083C2F">
        <w:rPr>
          <w:rStyle w:val="FootnoteReference"/>
        </w:rPr>
        <w:footnoteReference w:id="1216"/>
      </w:r>
    </w:p>
    <w:p w14:paraId="44561576" w14:textId="1FA2790A" w:rsidR="00056A60" w:rsidRDefault="00056A60" w:rsidP="00353137">
      <w:pPr>
        <w:rPr>
          <w:sz w:val="24"/>
          <w:szCs w:val="24"/>
        </w:rPr>
      </w:pPr>
      <w:r w:rsidRPr="006321FA">
        <w:rPr>
          <w:sz w:val="24"/>
          <w:szCs w:val="24"/>
          <w:u w:val="single"/>
        </w:rPr>
        <w:t xml:space="preserve">Zutaten </w:t>
      </w:r>
      <w:r w:rsidR="006321FA">
        <w:rPr>
          <w:sz w:val="24"/>
          <w:szCs w:val="24"/>
          <w:u w:val="single"/>
        </w:rPr>
        <w:t>(</w:t>
      </w:r>
      <w:r>
        <w:rPr>
          <w:sz w:val="24"/>
          <w:szCs w:val="24"/>
        </w:rPr>
        <w:t>für 10 bis 12 Arancini</w:t>
      </w:r>
      <w:r w:rsidR="006321FA">
        <w:rPr>
          <w:sz w:val="24"/>
          <w:szCs w:val="24"/>
        </w:rPr>
        <w:t>):</w:t>
      </w:r>
    </w:p>
    <w:p w14:paraId="452CCA40" w14:textId="77777777" w:rsidR="00056A60" w:rsidRDefault="00056A60" w:rsidP="00353137">
      <w:pPr>
        <w:rPr>
          <w:sz w:val="24"/>
          <w:szCs w:val="24"/>
        </w:rPr>
      </w:pPr>
      <w:r>
        <w:rPr>
          <w:sz w:val="24"/>
          <w:szCs w:val="24"/>
        </w:rPr>
        <w:t>¼ Tasse Olivenöl</w:t>
      </w:r>
    </w:p>
    <w:p w14:paraId="0A35E934" w14:textId="77777777" w:rsidR="00056A60" w:rsidRDefault="00056A60" w:rsidP="00353137">
      <w:pPr>
        <w:rPr>
          <w:sz w:val="24"/>
          <w:szCs w:val="24"/>
        </w:rPr>
      </w:pPr>
      <w:r>
        <w:rPr>
          <w:sz w:val="24"/>
          <w:szCs w:val="24"/>
        </w:rPr>
        <w:t>1 gelbe Zwiebel, fein gehackt</w:t>
      </w:r>
    </w:p>
    <w:p w14:paraId="3DDB20EB" w14:textId="77777777" w:rsidR="00056A60" w:rsidRDefault="00056A60" w:rsidP="00353137">
      <w:pPr>
        <w:rPr>
          <w:sz w:val="24"/>
          <w:szCs w:val="24"/>
        </w:rPr>
      </w:pPr>
      <w:r>
        <w:rPr>
          <w:sz w:val="24"/>
          <w:szCs w:val="24"/>
        </w:rPr>
        <w:t>Etwas Meersalz</w:t>
      </w:r>
    </w:p>
    <w:p w14:paraId="2CFBD47E" w14:textId="77777777" w:rsidR="00056A60" w:rsidRDefault="00056A60" w:rsidP="00353137">
      <w:pPr>
        <w:rPr>
          <w:sz w:val="24"/>
          <w:szCs w:val="24"/>
        </w:rPr>
      </w:pPr>
      <w:r>
        <w:rPr>
          <w:sz w:val="24"/>
          <w:szCs w:val="24"/>
        </w:rPr>
        <w:t>450 g Arborio-Reis</w:t>
      </w:r>
    </w:p>
    <w:p w14:paraId="3AC85CE5" w14:textId="77777777" w:rsidR="00056A60" w:rsidRDefault="00056A60" w:rsidP="00353137">
      <w:pPr>
        <w:rPr>
          <w:sz w:val="24"/>
          <w:szCs w:val="24"/>
        </w:rPr>
      </w:pPr>
      <w:r>
        <w:rPr>
          <w:sz w:val="24"/>
          <w:szCs w:val="24"/>
        </w:rPr>
        <w:t>1 Tasse trockener Weißwein</w:t>
      </w:r>
    </w:p>
    <w:p w14:paraId="42387164" w14:textId="77777777" w:rsidR="00056A60" w:rsidRDefault="00056A60" w:rsidP="00353137">
      <w:pPr>
        <w:rPr>
          <w:sz w:val="24"/>
          <w:szCs w:val="24"/>
        </w:rPr>
      </w:pPr>
      <w:r>
        <w:rPr>
          <w:sz w:val="24"/>
          <w:szCs w:val="24"/>
        </w:rPr>
        <w:t>5 Tassen Gemüsebrühe</w:t>
      </w:r>
    </w:p>
    <w:p w14:paraId="4DE4521C" w14:textId="77777777" w:rsidR="00056A60" w:rsidRDefault="00056A60" w:rsidP="00353137">
      <w:pPr>
        <w:rPr>
          <w:sz w:val="24"/>
          <w:szCs w:val="24"/>
        </w:rPr>
      </w:pPr>
      <w:r>
        <w:rPr>
          <w:sz w:val="24"/>
          <w:szCs w:val="24"/>
        </w:rPr>
        <w:t>Eine Prise Safranfäden</w:t>
      </w:r>
    </w:p>
    <w:p w14:paraId="38FC97F4" w14:textId="77777777" w:rsidR="00056A60" w:rsidRDefault="00056A60" w:rsidP="00353137">
      <w:pPr>
        <w:rPr>
          <w:sz w:val="24"/>
          <w:szCs w:val="24"/>
        </w:rPr>
      </w:pPr>
      <w:r>
        <w:rPr>
          <w:sz w:val="24"/>
          <w:szCs w:val="24"/>
        </w:rPr>
        <w:t>2 EL ungesalzenen Butter</w:t>
      </w:r>
    </w:p>
    <w:p w14:paraId="7D64E9C4" w14:textId="77777777" w:rsidR="00056A60" w:rsidRDefault="00056A60" w:rsidP="00353137">
      <w:pPr>
        <w:rPr>
          <w:sz w:val="24"/>
          <w:szCs w:val="24"/>
        </w:rPr>
      </w:pPr>
      <w:r>
        <w:rPr>
          <w:sz w:val="24"/>
          <w:szCs w:val="24"/>
        </w:rPr>
        <w:t>1 Tasse Mehl</w:t>
      </w:r>
    </w:p>
    <w:p w14:paraId="2F8EB49F" w14:textId="77777777" w:rsidR="00056A60" w:rsidRDefault="00056A60" w:rsidP="00353137">
      <w:pPr>
        <w:rPr>
          <w:sz w:val="24"/>
          <w:szCs w:val="24"/>
        </w:rPr>
      </w:pPr>
      <w:r>
        <w:rPr>
          <w:sz w:val="24"/>
          <w:szCs w:val="24"/>
        </w:rPr>
        <w:t>3 große Eier</w:t>
      </w:r>
    </w:p>
    <w:p w14:paraId="4E290209" w14:textId="77777777" w:rsidR="006E39B9" w:rsidRDefault="006E39B9" w:rsidP="00353137">
      <w:pPr>
        <w:rPr>
          <w:sz w:val="24"/>
          <w:szCs w:val="24"/>
        </w:rPr>
      </w:pPr>
      <w:r>
        <w:rPr>
          <w:sz w:val="24"/>
          <w:szCs w:val="24"/>
        </w:rPr>
        <w:t>2 Tassen Semmelbrösel</w:t>
      </w:r>
    </w:p>
    <w:p w14:paraId="260A13FC" w14:textId="3B2CA815" w:rsidR="006E39B9" w:rsidRDefault="006E39B9" w:rsidP="00353137">
      <w:pPr>
        <w:rPr>
          <w:sz w:val="24"/>
          <w:szCs w:val="24"/>
        </w:rPr>
      </w:pPr>
      <w:r>
        <w:rPr>
          <w:sz w:val="24"/>
          <w:szCs w:val="24"/>
        </w:rPr>
        <w:t>1,5 Tassen Ragù di Carne (oder</w:t>
      </w:r>
      <w:r w:rsidR="006321FA">
        <w:rPr>
          <w:sz w:val="24"/>
          <w:szCs w:val="24"/>
        </w:rPr>
        <w:t xml:space="preserve"> einfach unsere Bolo) </w:t>
      </w:r>
      <w:r w:rsidR="006321FA" w:rsidRPr="006321FA">
        <w:rPr>
          <w:i/>
          <w:iCs/>
          <w:sz w:val="24"/>
          <w:szCs w:val="24"/>
        </w:rPr>
        <w:t>Rezept siehe weiter unten)</w:t>
      </w:r>
    </w:p>
    <w:p w14:paraId="479E3347" w14:textId="77777777" w:rsidR="006E39B9" w:rsidRDefault="006E39B9" w:rsidP="00353137">
      <w:pPr>
        <w:rPr>
          <w:sz w:val="24"/>
          <w:szCs w:val="24"/>
        </w:rPr>
      </w:pPr>
      <w:r>
        <w:rPr>
          <w:sz w:val="24"/>
          <w:szCs w:val="24"/>
        </w:rPr>
        <w:t>70 g Mozzarella, in Würfel geschnitten</w:t>
      </w:r>
    </w:p>
    <w:p w14:paraId="049F7AF0" w14:textId="77777777" w:rsidR="006E39B9" w:rsidRDefault="006E39B9" w:rsidP="00353137">
      <w:pPr>
        <w:rPr>
          <w:sz w:val="24"/>
          <w:szCs w:val="24"/>
        </w:rPr>
      </w:pPr>
    </w:p>
    <w:p w14:paraId="5FA8A24F" w14:textId="77777777" w:rsidR="006E39B9" w:rsidRPr="006321FA" w:rsidRDefault="006E39B9" w:rsidP="00353137">
      <w:pPr>
        <w:rPr>
          <w:sz w:val="24"/>
          <w:szCs w:val="24"/>
          <w:u w:val="single"/>
        </w:rPr>
      </w:pPr>
      <w:r w:rsidRPr="006321FA">
        <w:rPr>
          <w:sz w:val="24"/>
          <w:szCs w:val="24"/>
          <w:u w:val="single"/>
        </w:rPr>
        <w:t>Zubereitung:</w:t>
      </w:r>
    </w:p>
    <w:p w14:paraId="626B9CB7" w14:textId="68F92B1E" w:rsidR="006C4957" w:rsidRPr="00E72CE7" w:rsidRDefault="006E39B9" w:rsidP="00B40E8C">
      <w:pPr>
        <w:pStyle w:val="ListParagraph"/>
        <w:numPr>
          <w:ilvl w:val="0"/>
          <w:numId w:val="1992"/>
        </w:numPr>
        <w:spacing w:after="120"/>
        <w:ind w:left="714" w:hanging="357"/>
        <w:contextualSpacing w:val="0"/>
        <w:jc w:val="both"/>
        <w:rPr>
          <w:sz w:val="24"/>
          <w:szCs w:val="24"/>
        </w:rPr>
      </w:pPr>
      <w:r w:rsidRPr="00E72CE7">
        <w:rPr>
          <w:sz w:val="24"/>
          <w:szCs w:val="24"/>
        </w:rPr>
        <w:t>Olivenöl in einer mittelgroßen Pfanne bei niedriger bis mittlerer Stufe erhitzen. Wenn das Öl zu köcheln beginnt, die Zwiebelstücke hinzufügen, salzen und etwa 15 Minuten braten, bis sie weich und glasig sind. Die Hitze auf mittlere oder hohe Stufe hochdrehen, den Reis hinzufügen und 3 -4 Minuten rühren, bis er leicht geröstet und glasig ist. Den Wein hinzufügen und 1-2 Minuten rühren, bis</w:t>
      </w:r>
      <w:r w:rsidR="00DF7C60" w:rsidRPr="00E72CE7">
        <w:rPr>
          <w:sz w:val="24"/>
          <w:szCs w:val="24"/>
        </w:rPr>
        <w:t xml:space="preserve"> sich der Alkohol verflüchtigt hat. 2 Tassen warme Brühe und Safran hinzufügen. Unter ständigem Rühren etwa 4 Minuten kochen, bis die Brühe aufgesogen ist. Eine weitere Tasse Brühe hinzufügen und unter ständigem Rühren 5 Minuten weiterkochen, bis die Brühe aufgesogen </w:t>
      </w:r>
      <w:r w:rsidR="006321FA" w:rsidRPr="00E72CE7">
        <w:rPr>
          <w:sz w:val="24"/>
          <w:szCs w:val="24"/>
        </w:rPr>
        <w:t>is</w:t>
      </w:r>
      <w:r w:rsidR="00DF7C60" w:rsidRPr="00E72CE7">
        <w:rPr>
          <w:sz w:val="24"/>
          <w:szCs w:val="24"/>
        </w:rPr>
        <w:t>t. Auf diese Art jeweils ¼ TL Tasse Brühe hinzufügen, bis der Reis al dente ist. Die Pfanne vom Herd nehmen, Butter hineinfü</w:t>
      </w:r>
      <w:r w:rsidR="006321FA" w:rsidRPr="00E72CE7">
        <w:rPr>
          <w:sz w:val="24"/>
          <w:szCs w:val="24"/>
        </w:rPr>
        <w:t>g</w:t>
      </w:r>
      <w:r w:rsidR="00DF7C60" w:rsidRPr="00E72CE7">
        <w:rPr>
          <w:sz w:val="24"/>
          <w:szCs w:val="24"/>
        </w:rPr>
        <w:t>en, alles mischen und mit Salz a</w:t>
      </w:r>
      <w:r w:rsidR="006321FA" w:rsidRPr="00E72CE7">
        <w:rPr>
          <w:sz w:val="24"/>
          <w:szCs w:val="24"/>
        </w:rPr>
        <w:t>b</w:t>
      </w:r>
      <w:r w:rsidR="00DF7C60" w:rsidRPr="00E72CE7">
        <w:rPr>
          <w:sz w:val="24"/>
          <w:szCs w:val="24"/>
        </w:rPr>
        <w:t>schmecken. Den Reis auf einem mit Backpapier ausgelegten Blech verteilen</w:t>
      </w:r>
      <w:r w:rsidR="006321FA" w:rsidRPr="00E72CE7">
        <w:rPr>
          <w:sz w:val="24"/>
          <w:szCs w:val="24"/>
        </w:rPr>
        <w:t xml:space="preserve"> und</w:t>
      </w:r>
      <w:r w:rsidR="00DF7C60" w:rsidRPr="00E72CE7">
        <w:rPr>
          <w:sz w:val="24"/>
          <w:szCs w:val="24"/>
        </w:rPr>
        <w:t xml:space="preserve"> 1 Stunde im Kühlschrank </w:t>
      </w:r>
      <w:r w:rsidR="006C4957" w:rsidRPr="00E72CE7">
        <w:rPr>
          <w:sz w:val="24"/>
          <w:szCs w:val="24"/>
        </w:rPr>
        <w:t>stellen.</w:t>
      </w:r>
    </w:p>
    <w:p w14:paraId="1A1F7F4D" w14:textId="665C9EC9" w:rsidR="006C4957" w:rsidRPr="00E72CE7" w:rsidRDefault="006C4957" w:rsidP="00B40E8C">
      <w:pPr>
        <w:pStyle w:val="ListParagraph"/>
        <w:numPr>
          <w:ilvl w:val="0"/>
          <w:numId w:val="1992"/>
        </w:numPr>
        <w:spacing w:after="120"/>
        <w:ind w:left="714" w:hanging="357"/>
        <w:contextualSpacing w:val="0"/>
        <w:jc w:val="both"/>
        <w:rPr>
          <w:sz w:val="24"/>
          <w:szCs w:val="24"/>
        </w:rPr>
      </w:pPr>
      <w:r w:rsidRPr="00E72CE7">
        <w:rPr>
          <w:sz w:val="24"/>
          <w:szCs w:val="24"/>
        </w:rPr>
        <w:t>In der Zwischenzeit die Panierstation vorbereiten u</w:t>
      </w:r>
      <w:r w:rsidR="006321FA" w:rsidRPr="00E72CE7">
        <w:rPr>
          <w:sz w:val="24"/>
          <w:szCs w:val="24"/>
        </w:rPr>
        <w:t>n</w:t>
      </w:r>
      <w:r w:rsidRPr="00E72CE7">
        <w:rPr>
          <w:sz w:val="24"/>
          <w:szCs w:val="24"/>
        </w:rPr>
        <w:t xml:space="preserve">d </w:t>
      </w:r>
      <w:r w:rsidR="006321FA" w:rsidRPr="00E72CE7">
        <w:rPr>
          <w:sz w:val="24"/>
          <w:szCs w:val="24"/>
        </w:rPr>
        <w:t>d</w:t>
      </w:r>
      <w:r w:rsidRPr="00E72CE7">
        <w:rPr>
          <w:sz w:val="24"/>
          <w:szCs w:val="24"/>
        </w:rPr>
        <w:t>as Mehl auf einen Teller oder in eine flache Schüssel geben. Eier in ei</w:t>
      </w:r>
      <w:r w:rsidR="006321FA" w:rsidRPr="00E72CE7">
        <w:rPr>
          <w:sz w:val="24"/>
          <w:szCs w:val="24"/>
        </w:rPr>
        <w:t>ne</w:t>
      </w:r>
      <w:r w:rsidRPr="00E72CE7">
        <w:rPr>
          <w:sz w:val="24"/>
          <w:szCs w:val="24"/>
        </w:rPr>
        <w:t>r mitt</w:t>
      </w:r>
      <w:r w:rsidR="006321FA" w:rsidRPr="00E72CE7">
        <w:rPr>
          <w:sz w:val="24"/>
          <w:szCs w:val="24"/>
        </w:rPr>
        <w:t>el</w:t>
      </w:r>
      <w:r w:rsidRPr="00E72CE7">
        <w:rPr>
          <w:sz w:val="24"/>
          <w:szCs w:val="24"/>
        </w:rPr>
        <w:t>großen Schüssel aufschlagen, Auf einen anderen Teller die Semmelbrösel geben. Mehl, Eier und Brösel salzen.</w:t>
      </w:r>
    </w:p>
    <w:p w14:paraId="308AD726" w14:textId="089D7ED7" w:rsidR="00996583" w:rsidRPr="00E72CE7" w:rsidRDefault="006C4957" w:rsidP="00B40E8C">
      <w:pPr>
        <w:pStyle w:val="ListParagraph"/>
        <w:numPr>
          <w:ilvl w:val="0"/>
          <w:numId w:val="1992"/>
        </w:numPr>
        <w:spacing w:after="120"/>
        <w:ind w:left="714" w:hanging="357"/>
        <w:contextualSpacing w:val="0"/>
        <w:jc w:val="both"/>
        <w:rPr>
          <w:sz w:val="24"/>
          <w:szCs w:val="24"/>
        </w:rPr>
      </w:pPr>
      <w:r w:rsidRPr="00E72CE7">
        <w:rPr>
          <w:sz w:val="24"/>
          <w:szCs w:val="24"/>
        </w:rPr>
        <w:lastRenderedPageBreak/>
        <w:t xml:space="preserve">Das Backblech aus dem Kühlschrank nehmen und en Reis in 10 bis 12 gleich große Portionen in der Hand formen: jede Portion Reis in der Handfläche zu einem Fladen kneten und eine Vertiefung in die Mitte drücken. 2 Esslöffel des Ragù in die Vertiefung geben, 2 Mozzarellawürfel (etwa 1 cm groß) hinzugeben und en Reis um die Füllung formen, sodass sie eingeschlossen ist. Jedes Arancino zuerst in Mehl wälzen und </w:t>
      </w:r>
      <w:r w:rsidR="006321FA" w:rsidRPr="00E72CE7">
        <w:rPr>
          <w:sz w:val="24"/>
          <w:szCs w:val="24"/>
        </w:rPr>
        <w:t>d</w:t>
      </w:r>
      <w:r w:rsidRPr="00E72CE7">
        <w:rPr>
          <w:sz w:val="24"/>
          <w:szCs w:val="24"/>
        </w:rPr>
        <w:t>en Überschuss abschütteln</w:t>
      </w:r>
      <w:r w:rsidR="00996583" w:rsidRPr="00E72CE7">
        <w:rPr>
          <w:sz w:val="24"/>
          <w:szCs w:val="24"/>
        </w:rPr>
        <w:t>, dann in das Ei tauchen, abtropfen lassen und schließloch im Mehl wälzen. Vor dem Braten sollten alle Arancini 30 Minuten im Kühlschrank fest werden.</w:t>
      </w:r>
    </w:p>
    <w:p w14:paraId="0FAA738E" w14:textId="05EB6155" w:rsidR="00996583" w:rsidRPr="00E72CE7" w:rsidRDefault="00996583" w:rsidP="00B40E8C">
      <w:pPr>
        <w:pStyle w:val="ListParagraph"/>
        <w:numPr>
          <w:ilvl w:val="0"/>
          <w:numId w:val="1992"/>
        </w:numPr>
        <w:spacing w:after="120"/>
        <w:ind w:left="714" w:hanging="357"/>
        <w:contextualSpacing w:val="0"/>
        <w:jc w:val="both"/>
        <w:rPr>
          <w:sz w:val="24"/>
          <w:szCs w:val="24"/>
        </w:rPr>
      </w:pPr>
      <w:r w:rsidRPr="00E72CE7">
        <w:rPr>
          <w:sz w:val="24"/>
          <w:szCs w:val="24"/>
        </w:rPr>
        <w:t xml:space="preserve">Dann einen Schmortopf mit 5 cm </w:t>
      </w:r>
      <w:r w:rsidR="00E72CE7" w:rsidRPr="00E72CE7">
        <w:rPr>
          <w:sz w:val="24"/>
          <w:szCs w:val="24"/>
        </w:rPr>
        <w:t>n</w:t>
      </w:r>
      <w:r w:rsidRPr="00E72CE7">
        <w:rPr>
          <w:sz w:val="24"/>
          <w:szCs w:val="24"/>
        </w:rPr>
        <w:t xml:space="preserve">eutralem Öl bei mittlerer bis hoher Stufe auf 190 Grad erhitzen. Die Arancini schubweise darin frittieren und </w:t>
      </w:r>
      <w:r w:rsidR="00E72CE7" w:rsidRPr="00E72CE7">
        <w:rPr>
          <w:sz w:val="24"/>
          <w:szCs w:val="24"/>
        </w:rPr>
        <w:t>d</w:t>
      </w:r>
      <w:r w:rsidRPr="00E72CE7">
        <w:rPr>
          <w:sz w:val="24"/>
          <w:szCs w:val="24"/>
        </w:rPr>
        <w:t>abei wenden, damit sie eine gleichmäßige Bräunung erhalten. Etwa 10 bis 15 Minuten braten, bis sie goldbraun sind.</w:t>
      </w:r>
    </w:p>
    <w:p w14:paraId="08F0025F" w14:textId="0572AD16" w:rsidR="00996583" w:rsidRPr="00E72CE7" w:rsidRDefault="00996583" w:rsidP="00B40E8C">
      <w:pPr>
        <w:pStyle w:val="ListParagraph"/>
        <w:numPr>
          <w:ilvl w:val="0"/>
          <w:numId w:val="1992"/>
        </w:numPr>
        <w:spacing w:after="120"/>
        <w:ind w:left="714" w:hanging="357"/>
        <w:contextualSpacing w:val="0"/>
        <w:jc w:val="both"/>
        <w:rPr>
          <w:sz w:val="24"/>
          <w:szCs w:val="24"/>
        </w:rPr>
      </w:pPr>
      <w:r w:rsidRPr="00E72CE7">
        <w:rPr>
          <w:sz w:val="24"/>
          <w:szCs w:val="24"/>
        </w:rPr>
        <w:t>Mit einem Schaumlöffel herausnehmen und auf Papiertüc</w:t>
      </w:r>
      <w:r w:rsidR="00E72CE7" w:rsidRPr="00E72CE7">
        <w:rPr>
          <w:sz w:val="24"/>
          <w:szCs w:val="24"/>
        </w:rPr>
        <w:t>h</w:t>
      </w:r>
      <w:r w:rsidRPr="00E72CE7">
        <w:rPr>
          <w:sz w:val="24"/>
          <w:szCs w:val="24"/>
        </w:rPr>
        <w:t>ern abtropfen lassen, dann mit Salz bestreuen und heiß servieren.</w:t>
      </w:r>
    </w:p>
    <w:p w14:paraId="25D7524D" w14:textId="77777777" w:rsidR="00996583" w:rsidRDefault="00996583" w:rsidP="00353137">
      <w:pPr>
        <w:rPr>
          <w:sz w:val="24"/>
          <w:szCs w:val="24"/>
        </w:rPr>
      </w:pPr>
    </w:p>
    <w:p w14:paraId="09FCF225" w14:textId="16A18B1B" w:rsidR="00996583" w:rsidRDefault="00996583" w:rsidP="00353137">
      <w:pPr>
        <w:rPr>
          <w:i/>
          <w:iCs/>
          <w:sz w:val="24"/>
          <w:szCs w:val="24"/>
        </w:rPr>
      </w:pPr>
      <w:r w:rsidRPr="00E72CE7">
        <w:rPr>
          <w:i/>
          <w:iCs/>
          <w:sz w:val="24"/>
          <w:szCs w:val="24"/>
        </w:rPr>
        <w:t>Für das Ragù die Carne</w:t>
      </w:r>
    </w:p>
    <w:p w14:paraId="6B8D47AE" w14:textId="77777777" w:rsidR="00E72CE7" w:rsidRDefault="00E72CE7" w:rsidP="00E72CE7">
      <w:pPr>
        <w:rPr>
          <w:sz w:val="24"/>
          <w:szCs w:val="24"/>
        </w:rPr>
      </w:pPr>
      <w:r>
        <w:rPr>
          <w:sz w:val="24"/>
          <w:szCs w:val="24"/>
        </w:rPr>
        <w:t xml:space="preserve">Dieses Rezept ergibt 4 Tassen und damit mehr, als man für die Arancini braucht. </w:t>
      </w:r>
    </w:p>
    <w:p w14:paraId="4BD9ACE3" w14:textId="77777777" w:rsidR="00996583" w:rsidRDefault="00996583" w:rsidP="00353137">
      <w:pPr>
        <w:rPr>
          <w:sz w:val="24"/>
          <w:szCs w:val="24"/>
        </w:rPr>
      </w:pPr>
      <w:r>
        <w:rPr>
          <w:sz w:val="24"/>
          <w:szCs w:val="24"/>
        </w:rPr>
        <w:t>2 EL Olivenöl</w:t>
      </w:r>
    </w:p>
    <w:p w14:paraId="2C2D58FF" w14:textId="77777777" w:rsidR="00996583" w:rsidRDefault="00996583" w:rsidP="00353137">
      <w:pPr>
        <w:rPr>
          <w:sz w:val="24"/>
          <w:szCs w:val="24"/>
        </w:rPr>
      </w:pPr>
      <w:r>
        <w:rPr>
          <w:sz w:val="24"/>
          <w:szCs w:val="24"/>
        </w:rPr>
        <w:t>1 Karotte, gewürfelt</w:t>
      </w:r>
    </w:p>
    <w:p w14:paraId="71925561" w14:textId="1B66E9C7" w:rsidR="00996583" w:rsidRDefault="00996583" w:rsidP="00353137">
      <w:pPr>
        <w:rPr>
          <w:sz w:val="24"/>
          <w:szCs w:val="24"/>
        </w:rPr>
      </w:pPr>
      <w:r>
        <w:rPr>
          <w:sz w:val="24"/>
          <w:szCs w:val="24"/>
        </w:rPr>
        <w:t>1 Staudensellerie, gewürfelt</w:t>
      </w:r>
    </w:p>
    <w:p w14:paraId="194B3BC0" w14:textId="77777777" w:rsidR="00996583" w:rsidRDefault="00996583" w:rsidP="00353137">
      <w:pPr>
        <w:rPr>
          <w:sz w:val="24"/>
          <w:szCs w:val="24"/>
        </w:rPr>
      </w:pPr>
      <w:r>
        <w:rPr>
          <w:sz w:val="24"/>
          <w:szCs w:val="24"/>
        </w:rPr>
        <w:t>½ gelbe Zwiebel, gewürfelt</w:t>
      </w:r>
    </w:p>
    <w:p w14:paraId="0BF2D56D" w14:textId="77777777" w:rsidR="00996583" w:rsidRDefault="00996583" w:rsidP="00353137">
      <w:pPr>
        <w:rPr>
          <w:sz w:val="24"/>
          <w:szCs w:val="24"/>
        </w:rPr>
      </w:pPr>
      <w:r>
        <w:rPr>
          <w:sz w:val="24"/>
          <w:szCs w:val="24"/>
        </w:rPr>
        <w:t>Etwas Meersalz</w:t>
      </w:r>
    </w:p>
    <w:p w14:paraId="3DC57BBA" w14:textId="77777777" w:rsidR="00996583" w:rsidRDefault="00996583" w:rsidP="00353137">
      <w:pPr>
        <w:rPr>
          <w:sz w:val="24"/>
          <w:szCs w:val="24"/>
        </w:rPr>
      </w:pPr>
      <w:r>
        <w:rPr>
          <w:sz w:val="24"/>
          <w:szCs w:val="24"/>
        </w:rPr>
        <w:t>450 g Rinderhackfleisch</w:t>
      </w:r>
    </w:p>
    <w:p w14:paraId="2D96E0F8" w14:textId="77777777" w:rsidR="00996583" w:rsidRDefault="00996583" w:rsidP="00353137">
      <w:pPr>
        <w:rPr>
          <w:sz w:val="24"/>
          <w:szCs w:val="24"/>
        </w:rPr>
      </w:pPr>
      <w:r>
        <w:rPr>
          <w:sz w:val="24"/>
          <w:szCs w:val="24"/>
        </w:rPr>
        <w:t>Frisch gemahlener Pfeffer</w:t>
      </w:r>
    </w:p>
    <w:p w14:paraId="35DD8E81" w14:textId="77777777" w:rsidR="00996583" w:rsidRDefault="00996583" w:rsidP="00353137">
      <w:pPr>
        <w:rPr>
          <w:sz w:val="24"/>
          <w:szCs w:val="24"/>
        </w:rPr>
      </w:pPr>
      <w:r>
        <w:rPr>
          <w:sz w:val="24"/>
          <w:szCs w:val="24"/>
        </w:rPr>
        <w:t>½ Tasse trockener Rotwein</w:t>
      </w:r>
    </w:p>
    <w:p w14:paraId="42B2707C" w14:textId="77777777" w:rsidR="00996583" w:rsidRDefault="00996583" w:rsidP="00353137">
      <w:pPr>
        <w:rPr>
          <w:sz w:val="24"/>
          <w:szCs w:val="24"/>
        </w:rPr>
      </w:pPr>
      <w:r>
        <w:rPr>
          <w:sz w:val="24"/>
          <w:szCs w:val="24"/>
        </w:rPr>
        <w:t>1 Dose geschälte Tomaten</w:t>
      </w:r>
    </w:p>
    <w:p w14:paraId="0D746FFB" w14:textId="2276A7D7" w:rsidR="00996583" w:rsidRDefault="00996583" w:rsidP="00353137">
      <w:pPr>
        <w:rPr>
          <w:sz w:val="24"/>
          <w:szCs w:val="24"/>
        </w:rPr>
      </w:pPr>
      <w:r>
        <w:rPr>
          <w:sz w:val="24"/>
          <w:szCs w:val="24"/>
        </w:rPr>
        <w:t>1 Tasse frische oder gefrore</w:t>
      </w:r>
      <w:r w:rsidR="00E72CE7">
        <w:rPr>
          <w:sz w:val="24"/>
          <w:szCs w:val="24"/>
        </w:rPr>
        <w:t>n</w:t>
      </w:r>
      <w:r>
        <w:rPr>
          <w:sz w:val="24"/>
          <w:szCs w:val="24"/>
        </w:rPr>
        <w:t>e Erbsen</w:t>
      </w:r>
    </w:p>
    <w:p w14:paraId="4D4389B4" w14:textId="77777777" w:rsidR="00996583" w:rsidRDefault="00996583" w:rsidP="00353137">
      <w:pPr>
        <w:rPr>
          <w:sz w:val="24"/>
          <w:szCs w:val="24"/>
        </w:rPr>
      </w:pPr>
    </w:p>
    <w:p w14:paraId="4D140FBF" w14:textId="77777777" w:rsidR="00996583" w:rsidRDefault="00996583" w:rsidP="00353137">
      <w:pPr>
        <w:rPr>
          <w:sz w:val="24"/>
          <w:szCs w:val="24"/>
        </w:rPr>
      </w:pPr>
      <w:r>
        <w:rPr>
          <w:sz w:val="24"/>
          <w:szCs w:val="24"/>
        </w:rPr>
        <w:t>Zubereitung:</w:t>
      </w:r>
    </w:p>
    <w:p w14:paraId="75F5322A" w14:textId="77777777" w:rsidR="00E72CE7" w:rsidRPr="00E72CE7" w:rsidRDefault="00996583" w:rsidP="00B40E8C">
      <w:pPr>
        <w:pStyle w:val="ListParagraph"/>
        <w:numPr>
          <w:ilvl w:val="0"/>
          <w:numId w:val="1993"/>
        </w:numPr>
        <w:spacing w:after="120"/>
        <w:ind w:left="714" w:hanging="357"/>
        <w:contextualSpacing w:val="0"/>
        <w:jc w:val="both"/>
        <w:rPr>
          <w:sz w:val="24"/>
          <w:szCs w:val="24"/>
        </w:rPr>
      </w:pPr>
      <w:r w:rsidRPr="00E72CE7">
        <w:rPr>
          <w:sz w:val="24"/>
          <w:szCs w:val="24"/>
        </w:rPr>
        <w:t>Olivenöl in einem große</w:t>
      </w:r>
      <w:r w:rsidR="00BA6C7D" w:rsidRPr="00E72CE7">
        <w:rPr>
          <w:sz w:val="24"/>
          <w:szCs w:val="24"/>
        </w:rPr>
        <w:t>n Topf bei niedriger Hitze warm werden lassen. Wenn das Öl zu sim</w:t>
      </w:r>
      <w:r w:rsidR="00E72CE7" w:rsidRPr="00E72CE7">
        <w:rPr>
          <w:sz w:val="24"/>
          <w:szCs w:val="24"/>
        </w:rPr>
        <w:t>m</w:t>
      </w:r>
      <w:r w:rsidR="00BA6C7D" w:rsidRPr="00E72CE7">
        <w:rPr>
          <w:sz w:val="24"/>
          <w:szCs w:val="24"/>
        </w:rPr>
        <w:t>ern beginnt, Karotte, Staudensellerie und zwiebeln hinzufügen, salzen und etwa 20 Minuten braten, bis das Gemüse sehr zart ist. Das H</w:t>
      </w:r>
      <w:r w:rsidR="008B39A7" w:rsidRPr="00E72CE7">
        <w:rPr>
          <w:sz w:val="24"/>
          <w:szCs w:val="24"/>
        </w:rPr>
        <w:t>a</w:t>
      </w:r>
      <w:r w:rsidR="00BA6C7D" w:rsidRPr="00E72CE7">
        <w:rPr>
          <w:sz w:val="24"/>
          <w:szCs w:val="24"/>
        </w:rPr>
        <w:t>ckfleisch</w:t>
      </w:r>
      <w:r w:rsidR="008B39A7" w:rsidRPr="00E72CE7">
        <w:rPr>
          <w:sz w:val="24"/>
          <w:szCs w:val="24"/>
        </w:rPr>
        <w:t xml:space="preserve"> hinzufügen, mit Pfeffer würze</w:t>
      </w:r>
      <w:r w:rsidR="00172948" w:rsidRPr="00E72CE7">
        <w:rPr>
          <w:sz w:val="24"/>
          <w:szCs w:val="24"/>
        </w:rPr>
        <w:t>n und die Hitze auf mittlere bis hohe Stufe stellen. Das Fleisch etwa 10 Minuten lan</w:t>
      </w:r>
      <w:r w:rsidR="00E72CE7" w:rsidRPr="00E72CE7">
        <w:rPr>
          <w:sz w:val="24"/>
          <w:szCs w:val="24"/>
        </w:rPr>
        <w:t>g</w:t>
      </w:r>
      <w:r w:rsidR="00172948" w:rsidRPr="00E72CE7">
        <w:rPr>
          <w:sz w:val="24"/>
          <w:szCs w:val="24"/>
        </w:rPr>
        <w:t xml:space="preserve"> br</w:t>
      </w:r>
      <w:r w:rsidR="00E72CE7" w:rsidRPr="00E72CE7">
        <w:rPr>
          <w:sz w:val="24"/>
          <w:szCs w:val="24"/>
        </w:rPr>
        <w:t>a</w:t>
      </w:r>
      <w:r w:rsidR="00172948" w:rsidRPr="00E72CE7">
        <w:rPr>
          <w:sz w:val="24"/>
          <w:szCs w:val="24"/>
        </w:rPr>
        <w:t>ten bis es von allen Seiten gebräunt ist. Den Wein hinzufügen, umrühren und alle gebräunten Stücke vom B</w:t>
      </w:r>
      <w:r w:rsidR="00E72CE7" w:rsidRPr="00E72CE7">
        <w:rPr>
          <w:sz w:val="24"/>
          <w:szCs w:val="24"/>
        </w:rPr>
        <w:t>o</w:t>
      </w:r>
      <w:r w:rsidR="00172948" w:rsidRPr="00E72CE7">
        <w:rPr>
          <w:sz w:val="24"/>
          <w:szCs w:val="24"/>
        </w:rPr>
        <w:t>de</w:t>
      </w:r>
      <w:r w:rsidR="00E72CE7" w:rsidRPr="00E72CE7">
        <w:rPr>
          <w:sz w:val="24"/>
          <w:szCs w:val="24"/>
        </w:rPr>
        <w:t>n</w:t>
      </w:r>
      <w:r w:rsidR="00172948" w:rsidRPr="00E72CE7">
        <w:rPr>
          <w:sz w:val="24"/>
          <w:szCs w:val="24"/>
        </w:rPr>
        <w:t xml:space="preserve"> des Topfes abkratzen. </w:t>
      </w:r>
      <w:r w:rsidR="00927D5E" w:rsidRPr="00E72CE7">
        <w:rPr>
          <w:sz w:val="24"/>
          <w:szCs w:val="24"/>
        </w:rPr>
        <w:t xml:space="preserve"> 1-2 Minuten kochen, bis die Flüssigkeit verdampft ist, Die Tomaten von Hand zerdrücken und </w:t>
      </w:r>
      <w:r w:rsidR="00927D5E" w:rsidRPr="00E72CE7">
        <w:rPr>
          <w:sz w:val="24"/>
          <w:szCs w:val="24"/>
        </w:rPr>
        <w:lastRenderedPageBreak/>
        <w:t xml:space="preserve">hinzufügen, zum Kochen bringen und </w:t>
      </w:r>
      <w:r w:rsidR="00E72CE7" w:rsidRPr="00E72CE7">
        <w:rPr>
          <w:sz w:val="24"/>
          <w:szCs w:val="24"/>
        </w:rPr>
        <w:t>d</w:t>
      </w:r>
      <w:r w:rsidR="00927D5E" w:rsidRPr="00E72CE7">
        <w:rPr>
          <w:sz w:val="24"/>
          <w:szCs w:val="24"/>
        </w:rPr>
        <w:t xml:space="preserve">ann die Hitze auf niedrig reduzieren. Das Ganze 1,5 – 2 </w:t>
      </w:r>
      <w:r w:rsidR="00E72CE7" w:rsidRPr="00E72CE7">
        <w:rPr>
          <w:sz w:val="24"/>
          <w:szCs w:val="24"/>
        </w:rPr>
        <w:t>S</w:t>
      </w:r>
      <w:r w:rsidR="00927D5E" w:rsidRPr="00E72CE7">
        <w:rPr>
          <w:sz w:val="24"/>
          <w:szCs w:val="24"/>
        </w:rPr>
        <w:t xml:space="preserve">tunden köcheln lassen, bis das Fleisch sehr zart und die Soße </w:t>
      </w:r>
      <w:r w:rsidR="00E72CE7" w:rsidRPr="00E72CE7">
        <w:rPr>
          <w:sz w:val="24"/>
          <w:szCs w:val="24"/>
        </w:rPr>
        <w:t>ei</w:t>
      </w:r>
      <w:r w:rsidR="00927D5E" w:rsidRPr="00E72CE7">
        <w:rPr>
          <w:sz w:val="24"/>
          <w:szCs w:val="24"/>
        </w:rPr>
        <w:t>ngedickt ist. Etwa 15 Minuten vor dem Ende die Erbsen unterrühren und alles mit Salz abschmecken</w:t>
      </w:r>
      <w:r w:rsidR="00E72CE7" w:rsidRPr="00E72CE7">
        <w:rPr>
          <w:sz w:val="24"/>
          <w:szCs w:val="24"/>
        </w:rPr>
        <w:t>.</w:t>
      </w:r>
    </w:p>
    <w:p w14:paraId="572E1246" w14:textId="7C341ACD" w:rsidR="000B6B41" w:rsidRPr="00E72CE7" w:rsidRDefault="00927D5E" w:rsidP="00B40E8C">
      <w:pPr>
        <w:pStyle w:val="ListParagraph"/>
        <w:numPr>
          <w:ilvl w:val="0"/>
          <w:numId w:val="1993"/>
        </w:numPr>
        <w:spacing w:after="120"/>
        <w:ind w:left="714" w:hanging="357"/>
        <w:contextualSpacing w:val="0"/>
        <w:jc w:val="both"/>
        <w:rPr>
          <w:sz w:val="24"/>
          <w:szCs w:val="24"/>
        </w:rPr>
      </w:pPr>
      <w:r w:rsidRPr="00E72CE7">
        <w:rPr>
          <w:sz w:val="24"/>
          <w:szCs w:val="24"/>
        </w:rPr>
        <w:t xml:space="preserve">Abkühlen lassen und für die Arancini verwenden oder im Kühlschrank aufbewahren. </w:t>
      </w:r>
    </w:p>
    <w:p w14:paraId="4E761FCA" w14:textId="77777777" w:rsidR="000B6B41" w:rsidRDefault="000B6B41" w:rsidP="00353137">
      <w:pPr>
        <w:rPr>
          <w:sz w:val="24"/>
          <w:szCs w:val="24"/>
        </w:rPr>
      </w:pPr>
    </w:p>
    <w:p w14:paraId="1F01F989" w14:textId="409D4FE6" w:rsidR="00353137" w:rsidRDefault="000B6B41" w:rsidP="00E72CE7">
      <w:pPr>
        <w:ind w:left="708" w:hanging="708"/>
        <w:jc w:val="both"/>
        <w:rPr>
          <w:sz w:val="24"/>
          <w:szCs w:val="24"/>
        </w:rPr>
      </w:pPr>
      <w:r>
        <w:rPr>
          <w:sz w:val="24"/>
          <w:szCs w:val="24"/>
        </w:rPr>
        <w:t>Info:</w:t>
      </w:r>
      <w:r>
        <w:rPr>
          <w:sz w:val="24"/>
          <w:szCs w:val="24"/>
        </w:rPr>
        <w:tab/>
        <w:t>Sizilien gilt als Gebu</w:t>
      </w:r>
      <w:r w:rsidR="00E72CE7">
        <w:rPr>
          <w:sz w:val="24"/>
          <w:szCs w:val="24"/>
        </w:rPr>
        <w:t>r</w:t>
      </w:r>
      <w:r>
        <w:rPr>
          <w:sz w:val="24"/>
          <w:szCs w:val="24"/>
        </w:rPr>
        <w:t>tsstätte der Arancini, wo sie traditionell am 13. Dezember zum Fest der heiligen Lucia zubereitet werden. S</w:t>
      </w:r>
      <w:r w:rsidR="00E72CE7">
        <w:rPr>
          <w:sz w:val="24"/>
          <w:szCs w:val="24"/>
        </w:rPr>
        <w:t>ie e</w:t>
      </w:r>
      <w:r w:rsidR="00253B54">
        <w:rPr>
          <w:sz w:val="24"/>
          <w:szCs w:val="24"/>
        </w:rPr>
        <w:t>rinnern optisch an Kibbeh, die Hackbällchen aus Bulgu</w:t>
      </w:r>
      <w:r w:rsidR="00E72CE7">
        <w:rPr>
          <w:sz w:val="24"/>
          <w:szCs w:val="24"/>
        </w:rPr>
        <w:t>r</w:t>
      </w:r>
      <w:r w:rsidR="00253B54">
        <w:rPr>
          <w:sz w:val="24"/>
          <w:szCs w:val="24"/>
        </w:rPr>
        <w:t xml:space="preserve">, wahrscheinlich stammen sie aus der </w:t>
      </w:r>
      <w:r w:rsidR="00E72CE7">
        <w:rPr>
          <w:sz w:val="24"/>
          <w:szCs w:val="24"/>
        </w:rPr>
        <w:t>Z</w:t>
      </w:r>
      <w:r w:rsidR="00253B54">
        <w:rPr>
          <w:sz w:val="24"/>
          <w:szCs w:val="24"/>
        </w:rPr>
        <w:t>eit, als die Insel unter arabis</w:t>
      </w:r>
      <w:r w:rsidR="00E72CE7">
        <w:rPr>
          <w:sz w:val="24"/>
          <w:szCs w:val="24"/>
        </w:rPr>
        <w:t>c</w:t>
      </w:r>
      <w:r w:rsidR="00253B54">
        <w:rPr>
          <w:sz w:val="24"/>
          <w:szCs w:val="24"/>
        </w:rPr>
        <w:t xml:space="preserve">her </w:t>
      </w:r>
      <w:r w:rsidR="00E72CE7">
        <w:rPr>
          <w:sz w:val="24"/>
          <w:szCs w:val="24"/>
        </w:rPr>
        <w:t>H</w:t>
      </w:r>
      <w:r w:rsidR="00253B54">
        <w:rPr>
          <w:sz w:val="24"/>
          <w:szCs w:val="24"/>
        </w:rPr>
        <w:t>errschaft sta</w:t>
      </w:r>
      <w:r w:rsidR="00E72CE7">
        <w:rPr>
          <w:sz w:val="24"/>
          <w:szCs w:val="24"/>
        </w:rPr>
        <w:t>n</w:t>
      </w:r>
      <w:r w:rsidR="00253B54">
        <w:rPr>
          <w:sz w:val="24"/>
          <w:szCs w:val="24"/>
        </w:rPr>
        <w:t>d.</w:t>
      </w:r>
      <w:r w:rsidR="00353137">
        <w:rPr>
          <w:sz w:val="24"/>
          <w:szCs w:val="24"/>
        </w:rPr>
        <w:br w:type="page"/>
      </w:r>
    </w:p>
    <w:p w14:paraId="4F8A6CBD" w14:textId="39BBA55C" w:rsidR="00437DE9" w:rsidRDefault="00437DE9" w:rsidP="00C90384">
      <w:pPr>
        <w:pStyle w:val="Heading2"/>
        <w:spacing w:after="240"/>
      </w:pPr>
      <w:r>
        <w:lastRenderedPageBreak/>
        <w:t>Adas Polo (Persisches Reisgericht mit Linsen und Rosinen)</w:t>
      </w:r>
      <w:r w:rsidR="00953353">
        <w:rPr>
          <w:rStyle w:val="FootnoteReference"/>
        </w:rPr>
        <w:footnoteReference w:id="1217"/>
      </w:r>
    </w:p>
    <w:p w14:paraId="4C089A7F" w14:textId="03F52C35" w:rsidR="00437DE9" w:rsidRPr="0075711E" w:rsidRDefault="00437DE9">
      <w:pPr>
        <w:rPr>
          <w:sz w:val="24"/>
          <w:szCs w:val="24"/>
        </w:rPr>
      </w:pPr>
      <w:r w:rsidRPr="0075711E">
        <w:rPr>
          <w:sz w:val="24"/>
          <w:szCs w:val="24"/>
          <w:u w:val="single"/>
        </w:rPr>
        <w:t>Zutaten</w:t>
      </w:r>
      <w:r w:rsidRPr="0075711E">
        <w:rPr>
          <w:sz w:val="24"/>
          <w:szCs w:val="24"/>
        </w:rPr>
        <w:t xml:space="preserve"> </w:t>
      </w:r>
      <w:r w:rsidR="00C90384" w:rsidRPr="0075711E">
        <w:rPr>
          <w:sz w:val="24"/>
          <w:szCs w:val="24"/>
        </w:rPr>
        <w:t>(</w:t>
      </w:r>
      <w:r w:rsidRPr="0075711E">
        <w:rPr>
          <w:sz w:val="24"/>
          <w:szCs w:val="24"/>
        </w:rPr>
        <w:t>für 2 -3 Portionen</w:t>
      </w:r>
      <w:r w:rsidR="00C90384" w:rsidRPr="0075711E">
        <w:rPr>
          <w:sz w:val="24"/>
          <w:szCs w:val="24"/>
        </w:rPr>
        <w:t>):</w:t>
      </w:r>
    </w:p>
    <w:p w14:paraId="557D33D2" w14:textId="2AE0E66D" w:rsidR="00437DE9" w:rsidRPr="0075711E" w:rsidRDefault="00437DE9">
      <w:pPr>
        <w:rPr>
          <w:sz w:val="24"/>
          <w:szCs w:val="24"/>
        </w:rPr>
      </w:pPr>
      <w:r w:rsidRPr="0075711E">
        <w:rPr>
          <w:sz w:val="24"/>
          <w:szCs w:val="24"/>
        </w:rPr>
        <w:t>170 g Basmatireis</w:t>
      </w:r>
    </w:p>
    <w:p w14:paraId="12B634A4" w14:textId="77777777" w:rsidR="00437DE9" w:rsidRPr="0075711E" w:rsidRDefault="00437DE9">
      <w:pPr>
        <w:rPr>
          <w:sz w:val="24"/>
          <w:szCs w:val="24"/>
        </w:rPr>
      </w:pPr>
      <w:r w:rsidRPr="0075711E">
        <w:rPr>
          <w:sz w:val="24"/>
          <w:szCs w:val="24"/>
        </w:rPr>
        <w:t xml:space="preserve">75 g Linsen </w:t>
      </w:r>
    </w:p>
    <w:p w14:paraId="142F4DB8" w14:textId="77777777" w:rsidR="00437DE9" w:rsidRPr="0075711E" w:rsidRDefault="00437DE9">
      <w:pPr>
        <w:rPr>
          <w:sz w:val="24"/>
          <w:szCs w:val="24"/>
        </w:rPr>
      </w:pPr>
      <w:r w:rsidRPr="0075711E">
        <w:rPr>
          <w:sz w:val="24"/>
          <w:szCs w:val="24"/>
        </w:rPr>
        <w:t>Wasser</w:t>
      </w:r>
    </w:p>
    <w:p w14:paraId="6CAF0A60" w14:textId="77777777" w:rsidR="00437DE9" w:rsidRPr="0075711E" w:rsidRDefault="00437DE9">
      <w:pPr>
        <w:rPr>
          <w:sz w:val="24"/>
          <w:szCs w:val="24"/>
        </w:rPr>
      </w:pPr>
      <w:r w:rsidRPr="0075711E">
        <w:rPr>
          <w:sz w:val="24"/>
          <w:szCs w:val="24"/>
        </w:rPr>
        <w:t>Öl</w:t>
      </w:r>
    </w:p>
    <w:p w14:paraId="2A442A61" w14:textId="77777777" w:rsidR="00437DE9" w:rsidRPr="0075711E" w:rsidRDefault="00437DE9">
      <w:pPr>
        <w:rPr>
          <w:sz w:val="24"/>
          <w:szCs w:val="24"/>
        </w:rPr>
      </w:pPr>
      <w:r w:rsidRPr="0075711E">
        <w:rPr>
          <w:sz w:val="24"/>
          <w:szCs w:val="24"/>
        </w:rPr>
        <w:t>1 Zwiebel</w:t>
      </w:r>
    </w:p>
    <w:p w14:paraId="398F06E1" w14:textId="77777777" w:rsidR="006A6FE4" w:rsidRPr="0075711E" w:rsidRDefault="00437DE9">
      <w:pPr>
        <w:rPr>
          <w:sz w:val="24"/>
          <w:szCs w:val="24"/>
        </w:rPr>
      </w:pPr>
      <w:r w:rsidRPr="0075711E">
        <w:rPr>
          <w:sz w:val="24"/>
          <w:szCs w:val="24"/>
        </w:rPr>
        <w:t>Salz</w:t>
      </w:r>
      <w:r w:rsidR="006A6FE4" w:rsidRPr="0075711E">
        <w:rPr>
          <w:sz w:val="24"/>
          <w:szCs w:val="24"/>
        </w:rPr>
        <w:t>, Pfeffer</w:t>
      </w:r>
    </w:p>
    <w:p w14:paraId="44376C88" w14:textId="592920CA" w:rsidR="006A6FE4" w:rsidRPr="0075711E" w:rsidRDefault="006A6FE4">
      <w:pPr>
        <w:rPr>
          <w:sz w:val="24"/>
          <w:szCs w:val="24"/>
        </w:rPr>
      </w:pPr>
      <w:r w:rsidRPr="0075711E">
        <w:rPr>
          <w:sz w:val="24"/>
          <w:szCs w:val="24"/>
        </w:rPr>
        <w:t>250 g Rinder- oder Lammhackfleisch</w:t>
      </w:r>
    </w:p>
    <w:p w14:paraId="03B16F0A" w14:textId="77777777" w:rsidR="006A6FE4" w:rsidRPr="0075711E" w:rsidRDefault="006A6FE4">
      <w:pPr>
        <w:rPr>
          <w:sz w:val="24"/>
          <w:szCs w:val="24"/>
        </w:rPr>
      </w:pPr>
      <w:r w:rsidRPr="0075711E">
        <w:rPr>
          <w:sz w:val="24"/>
          <w:szCs w:val="24"/>
        </w:rPr>
        <w:t>50 g Rosinen</w:t>
      </w:r>
    </w:p>
    <w:p w14:paraId="17EE4D3A" w14:textId="77777777" w:rsidR="006A6FE4" w:rsidRPr="0075711E" w:rsidRDefault="006A6FE4">
      <w:pPr>
        <w:rPr>
          <w:sz w:val="24"/>
          <w:szCs w:val="24"/>
        </w:rPr>
      </w:pPr>
      <w:r w:rsidRPr="0075711E">
        <w:rPr>
          <w:sz w:val="24"/>
          <w:szCs w:val="24"/>
        </w:rPr>
        <w:t>3 getrocknete Datteln</w:t>
      </w:r>
    </w:p>
    <w:p w14:paraId="09639E3C" w14:textId="77777777" w:rsidR="006A6FE4" w:rsidRPr="0075711E" w:rsidRDefault="006A6FE4">
      <w:pPr>
        <w:rPr>
          <w:sz w:val="24"/>
          <w:szCs w:val="24"/>
        </w:rPr>
      </w:pPr>
      <w:r w:rsidRPr="0075711E">
        <w:rPr>
          <w:sz w:val="24"/>
          <w:szCs w:val="24"/>
        </w:rPr>
        <w:t>1 Prise Safranfäden</w:t>
      </w:r>
    </w:p>
    <w:p w14:paraId="76DF4CD0" w14:textId="77777777" w:rsidR="006A6FE4" w:rsidRPr="0075711E" w:rsidRDefault="006A6FE4">
      <w:pPr>
        <w:rPr>
          <w:sz w:val="24"/>
          <w:szCs w:val="24"/>
        </w:rPr>
      </w:pPr>
    </w:p>
    <w:p w14:paraId="083AC69A" w14:textId="77777777" w:rsidR="006A6FE4" w:rsidRPr="0075711E" w:rsidRDefault="006A6FE4">
      <w:pPr>
        <w:rPr>
          <w:sz w:val="24"/>
          <w:szCs w:val="24"/>
        </w:rPr>
      </w:pPr>
      <w:r w:rsidRPr="0075711E">
        <w:rPr>
          <w:sz w:val="24"/>
          <w:szCs w:val="24"/>
        </w:rPr>
        <w:t>Zubereitung:</w:t>
      </w:r>
    </w:p>
    <w:p w14:paraId="1CA6BD62" w14:textId="77777777" w:rsidR="006E682C" w:rsidRPr="0075711E" w:rsidRDefault="00774E35" w:rsidP="00B40E8C">
      <w:pPr>
        <w:pStyle w:val="ListParagraph"/>
        <w:numPr>
          <w:ilvl w:val="0"/>
          <w:numId w:val="1798"/>
        </w:numPr>
        <w:spacing w:after="120"/>
        <w:ind w:left="714" w:hanging="357"/>
        <w:contextualSpacing w:val="0"/>
        <w:jc w:val="both"/>
        <w:rPr>
          <w:sz w:val="24"/>
          <w:szCs w:val="24"/>
        </w:rPr>
      </w:pPr>
      <w:r w:rsidRPr="0075711E">
        <w:rPr>
          <w:sz w:val="24"/>
          <w:szCs w:val="24"/>
        </w:rPr>
        <w:t>Reis 1 bis 2 Stunden in kaltem Wasser einweichen. Linsen in einem Topf mit Wasser bedecken</w:t>
      </w:r>
      <w:r w:rsidR="00901C57" w:rsidRPr="0075711E">
        <w:rPr>
          <w:sz w:val="24"/>
          <w:szCs w:val="24"/>
        </w:rPr>
        <w:t xml:space="preserve"> und gar kochen. Öl in einer verschließbaren Pfanne (oder in einem gußeisernen Topf) erhitzen, Zwiebel schälen, in Streifen schneiden und darin anschwitzen. Etwas Salz dazugeben und insgesamt 20 Minuten lang bei niedriger Temperatur schmoren lassen. Herausnehmen und </w:t>
      </w:r>
      <w:r w:rsidR="006E682C" w:rsidRPr="0075711E">
        <w:rPr>
          <w:sz w:val="24"/>
          <w:szCs w:val="24"/>
        </w:rPr>
        <w:t xml:space="preserve">beiseitestellen. </w:t>
      </w:r>
    </w:p>
    <w:p w14:paraId="76FE39C2" w14:textId="77777777" w:rsidR="004C3B99" w:rsidRPr="0075711E" w:rsidRDefault="006E682C" w:rsidP="00B40E8C">
      <w:pPr>
        <w:pStyle w:val="ListParagraph"/>
        <w:numPr>
          <w:ilvl w:val="0"/>
          <w:numId w:val="1798"/>
        </w:numPr>
        <w:spacing w:after="120"/>
        <w:ind w:left="714" w:hanging="357"/>
        <w:contextualSpacing w:val="0"/>
        <w:jc w:val="both"/>
        <w:rPr>
          <w:sz w:val="24"/>
          <w:szCs w:val="24"/>
        </w:rPr>
      </w:pPr>
      <w:r w:rsidRPr="0075711E">
        <w:rPr>
          <w:sz w:val="24"/>
          <w:szCs w:val="24"/>
        </w:rPr>
        <w:t xml:space="preserve">In derselben Pfanne das Hackfleisch scharf anbraten, bis es bräunt. Geschmorte Zwiebeln dazu sowie Rosinen, </w:t>
      </w:r>
      <w:r w:rsidR="004C3B99" w:rsidRPr="0075711E">
        <w:rPr>
          <w:sz w:val="24"/>
          <w:szCs w:val="24"/>
        </w:rPr>
        <w:t>Datteln, Salz und Pfeffer. Die gar gekochten Linsen hinzufügen und den abgegossenen (noch rohen) Reis. Alles vermengen.</w:t>
      </w:r>
    </w:p>
    <w:p w14:paraId="3348D94D" w14:textId="336F83DF" w:rsidR="00E70AB7" w:rsidRPr="0075711E" w:rsidRDefault="004C3B99" w:rsidP="00B40E8C">
      <w:pPr>
        <w:pStyle w:val="ListParagraph"/>
        <w:numPr>
          <w:ilvl w:val="0"/>
          <w:numId w:val="1798"/>
        </w:numPr>
        <w:spacing w:after="120"/>
        <w:ind w:left="714" w:hanging="357"/>
        <w:contextualSpacing w:val="0"/>
        <w:jc w:val="both"/>
        <w:rPr>
          <w:sz w:val="24"/>
          <w:szCs w:val="24"/>
        </w:rPr>
      </w:pPr>
      <w:r w:rsidRPr="0075711E">
        <w:rPr>
          <w:sz w:val="24"/>
          <w:szCs w:val="24"/>
        </w:rPr>
        <w:t>300 ml heißes Wasser dazugießen</w:t>
      </w:r>
      <w:r w:rsidR="00B83AD4" w:rsidRPr="0075711E">
        <w:rPr>
          <w:sz w:val="24"/>
          <w:szCs w:val="24"/>
        </w:rPr>
        <w:t>. Die Pfanne mit einem Geschirrtuch abdecken, dann mit dem Deckel verschließen. 30 Minuten lang bei geringer Hitze köcheln lassen, nicht umrühren. Das Tuch nimmt die Feuchtigkeit auf</w:t>
      </w:r>
      <w:r w:rsidR="00C90384" w:rsidRPr="0075711E">
        <w:rPr>
          <w:sz w:val="24"/>
          <w:szCs w:val="24"/>
        </w:rPr>
        <w:t>, der Reis soll am Pfannenboden leicht ansetzen und braun und knusprig werden. Schließlich Deckel und Tuch abnehmen. Die in wenig heißem Wasser aufgelösten Safranfäden inklusive Einweichwasser dazugeben, das Ganze weitere 5 Minuten auf dem Herd lassen.</w:t>
      </w:r>
      <w:r w:rsidR="00E70AB7" w:rsidRPr="0075711E">
        <w:rPr>
          <w:sz w:val="24"/>
          <w:szCs w:val="24"/>
        </w:rPr>
        <w:br w:type="page"/>
      </w:r>
    </w:p>
    <w:p w14:paraId="15298C48" w14:textId="77777777" w:rsidR="00022DA5" w:rsidRPr="007E6C47" w:rsidRDefault="00022DA5" w:rsidP="00022DA5">
      <w:pPr>
        <w:pStyle w:val="Heading2"/>
        <w:spacing w:after="240"/>
      </w:pPr>
      <w:r w:rsidRPr="007E6C47">
        <w:lastRenderedPageBreak/>
        <w:t>Dirty Rice</w:t>
      </w:r>
      <w:r>
        <w:rPr>
          <w:rStyle w:val="FootnoteReference"/>
          <w:lang w:val="en-US"/>
        </w:rPr>
        <w:footnoteReference w:id="1218"/>
      </w:r>
      <w:r w:rsidRPr="007E6C47">
        <w:t xml:space="preserve"> </w:t>
      </w:r>
    </w:p>
    <w:p w14:paraId="75F77607" w14:textId="77777777" w:rsidR="00022DA5" w:rsidRDefault="00022DA5" w:rsidP="00022DA5">
      <w:pPr>
        <w:rPr>
          <w:sz w:val="24"/>
          <w:szCs w:val="24"/>
        </w:rPr>
      </w:pPr>
      <w:r w:rsidRPr="00FF53E4">
        <w:rPr>
          <w:sz w:val="24"/>
          <w:szCs w:val="24"/>
          <w:u w:val="single"/>
        </w:rPr>
        <w:t>Zutaten</w:t>
      </w:r>
      <w:r w:rsidRPr="00EB6948">
        <w:rPr>
          <w:sz w:val="24"/>
          <w:szCs w:val="24"/>
        </w:rPr>
        <w:t xml:space="preserve"> </w:t>
      </w:r>
      <w:r>
        <w:rPr>
          <w:sz w:val="24"/>
          <w:szCs w:val="24"/>
        </w:rPr>
        <w:t>(</w:t>
      </w:r>
      <w:r w:rsidRPr="00EB6948">
        <w:rPr>
          <w:sz w:val="24"/>
          <w:szCs w:val="24"/>
        </w:rPr>
        <w:t>für 4 Portionen als B</w:t>
      </w:r>
      <w:r>
        <w:rPr>
          <w:sz w:val="24"/>
          <w:szCs w:val="24"/>
        </w:rPr>
        <w:t>eilage):</w:t>
      </w:r>
    </w:p>
    <w:p w14:paraId="3177DC83" w14:textId="77777777" w:rsidR="00022DA5" w:rsidRDefault="00022DA5" w:rsidP="00022DA5">
      <w:pPr>
        <w:rPr>
          <w:sz w:val="24"/>
          <w:szCs w:val="24"/>
        </w:rPr>
      </w:pPr>
      <w:r>
        <w:rPr>
          <w:sz w:val="24"/>
          <w:szCs w:val="24"/>
        </w:rPr>
        <w:t>200 g Basmatireis</w:t>
      </w:r>
    </w:p>
    <w:p w14:paraId="5E534BB4" w14:textId="77777777" w:rsidR="00022DA5" w:rsidRDefault="00022DA5" w:rsidP="00022DA5">
      <w:pPr>
        <w:rPr>
          <w:sz w:val="24"/>
          <w:szCs w:val="24"/>
        </w:rPr>
      </w:pPr>
      <w:r>
        <w:rPr>
          <w:sz w:val="24"/>
          <w:szCs w:val="24"/>
        </w:rPr>
        <w:t>75 ml Olivenöl</w:t>
      </w:r>
    </w:p>
    <w:p w14:paraId="3C8C287C" w14:textId="77777777" w:rsidR="00022DA5" w:rsidRDefault="00022DA5" w:rsidP="00022DA5">
      <w:pPr>
        <w:rPr>
          <w:sz w:val="24"/>
          <w:szCs w:val="24"/>
        </w:rPr>
      </w:pPr>
      <w:r>
        <w:rPr>
          <w:sz w:val="24"/>
          <w:szCs w:val="24"/>
        </w:rPr>
        <w:t>7 Knoblauchzehen, geschält, dann 4 Zehen in feine Scheiben geschnitten und 3 zerdrückt</w:t>
      </w:r>
    </w:p>
    <w:p w14:paraId="67F9ECB2" w14:textId="77777777" w:rsidR="00022DA5" w:rsidRDefault="00022DA5" w:rsidP="00022DA5">
      <w:pPr>
        <w:rPr>
          <w:sz w:val="24"/>
          <w:szCs w:val="24"/>
        </w:rPr>
      </w:pPr>
      <w:r>
        <w:rPr>
          <w:sz w:val="24"/>
          <w:szCs w:val="24"/>
        </w:rPr>
        <w:t>50 g Butter</w:t>
      </w:r>
    </w:p>
    <w:p w14:paraId="79FA45B9" w14:textId="77777777" w:rsidR="00022DA5" w:rsidRDefault="00022DA5" w:rsidP="00022DA5">
      <w:pPr>
        <w:rPr>
          <w:sz w:val="24"/>
          <w:szCs w:val="24"/>
        </w:rPr>
      </w:pPr>
      <w:r>
        <w:rPr>
          <w:sz w:val="24"/>
          <w:szCs w:val="24"/>
        </w:rPr>
        <w:t>3 Zwiebeln, fein gewürfelt</w:t>
      </w:r>
    </w:p>
    <w:p w14:paraId="1151BAFA" w14:textId="77777777" w:rsidR="00022DA5" w:rsidRDefault="00022DA5" w:rsidP="00022DA5">
      <w:pPr>
        <w:rPr>
          <w:sz w:val="24"/>
          <w:szCs w:val="24"/>
        </w:rPr>
      </w:pPr>
      <w:r>
        <w:rPr>
          <w:sz w:val="24"/>
          <w:szCs w:val="24"/>
        </w:rPr>
        <w:t>180 g geschälte gegarte Maronen, fein gehackt</w:t>
      </w:r>
    </w:p>
    <w:p w14:paraId="077ECA89" w14:textId="77777777" w:rsidR="00022DA5" w:rsidRDefault="00022DA5" w:rsidP="00022DA5">
      <w:pPr>
        <w:rPr>
          <w:sz w:val="24"/>
          <w:szCs w:val="24"/>
        </w:rPr>
      </w:pPr>
      <w:r>
        <w:rPr>
          <w:sz w:val="24"/>
          <w:szCs w:val="24"/>
        </w:rPr>
        <w:t>25 g schwarzer Knoblauch, fein gehackt</w:t>
      </w:r>
    </w:p>
    <w:p w14:paraId="262CA8B6" w14:textId="77777777" w:rsidR="00022DA5" w:rsidRDefault="00022DA5" w:rsidP="00022DA5">
      <w:pPr>
        <w:rPr>
          <w:sz w:val="24"/>
          <w:szCs w:val="24"/>
        </w:rPr>
      </w:pPr>
      <w:r>
        <w:rPr>
          <w:sz w:val="24"/>
          <w:szCs w:val="24"/>
        </w:rPr>
        <w:t>1,5 EL Cajun-Gewürzmischung</w:t>
      </w:r>
    </w:p>
    <w:p w14:paraId="1A5117C6" w14:textId="77777777" w:rsidR="00022DA5" w:rsidRDefault="00022DA5" w:rsidP="00022DA5">
      <w:pPr>
        <w:rPr>
          <w:sz w:val="24"/>
          <w:szCs w:val="24"/>
        </w:rPr>
      </w:pPr>
      <w:r>
        <w:rPr>
          <w:sz w:val="24"/>
          <w:szCs w:val="24"/>
        </w:rPr>
        <w:t>150 ml Gemüsebrühe</w:t>
      </w:r>
    </w:p>
    <w:p w14:paraId="3409CF9C" w14:textId="77777777" w:rsidR="00022DA5" w:rsidRDefault="00022DA5" w:rsidP="00022DA5">
      <w:pPr>
        <w:rPr>
          <w:sz w:val="24"/>
          <w:szCs w:val="24"/>
        </w:rPr>
      </w:pPr>
      <w:r>
        <w:rPr>
          <w:sz w:val="24"/>
          <w:szCs w:val="24"/>
        </w:rPr>
        <w:t>10 g Petersilie, fein gehackt</w:t>
      </w:r>
    </w:p>
    <w:p w14:paraId="776E74DA" w14:textId="77777777" w:rsidR="00022DA5" w:rsidRDefault="00022DA5" w:rsidP="00022DA5">
      <w:pPr>
        <w:rPr>
          <w:sz w:val="24"/>
          <w:szCs w:val="24"/>
        </w:rPr>
      </w:pPr>
      <w:r>
        <w:rPr>
          <w:sz w:val="24"/>
          <w:szCs w:val="24"/>
        </w:rPr>
        <w:t>1 EL Zitronensaft</w:t>
      </w:r>
    </w:p>
    <w:p w14:paraId="6385BF96" w14:textId="77777777" w:rsidR="00022DA5" w:rsidRDefault="00022DA5" w:rsidP="00022DA5">
      <w:pPr>
        <w:jc w:val="both"/>
        <w:rPr>
          <w:sz w:val="24"/>
          <w:szCs w:val="24"/>
        </w:rPr>
      </w:pPr>
    </w:p>
    <w:p w14:paraId="1D13C904" w14:textId="77777777" w:rsidR="00022DA5" w:rsidRDefault="00022DA5" w:rsidP="00022DA5">
      <w:pPr>
        <w:jc w:val="both"/>
        <w:rPr>
          <w:sz w:val="24"/>
          <w:szCs w:val="24"/>
        </w:rPr>
      </w:pPr>
      <w:r>
        <w:rPr>
          <w:sz w:val="24"/>
          <w:szCs w:val="24"/>
        </w:rPr>
        <w:t>Zubereitung:</w:t>
      </w:r>
    </w:p>
    <w:p w14:paraId="1B136B08" w14:textId="77777777" w:rsidR="00022DA5" w:rsidRPr="00CF43E9" w:rsidRDefault="00022DA5" w:rsidP="00B40E8C">
      <w:pPr>
        <w:pStyle w:val="ListParagraph"/>
        <w:numPr>
          <w:ilvl w:val="0"/>
          <w:numId w:val="1532"/>
        </w:numPr>
        <w:spacing w:after="120"/>
        <w:ind w:left="714" w:hanging="357"/>
        <w:contextualSpacing w:val="0"/>
        <w:jc w:val="both"/>
        <w:rPr>
          <w:sz w:val="24"/>
          <w:szCs w:val="24"/>
        </w:rPr>
      </w:pPr>
      <w:r w:rsidRPr="00CF43E9">
        <w:rPr>
          <w:sz w:val="24"/>
          <w:szCs w:val="24"/>
        </w:rPr>
        <w:t xml:space="preserve">Den Reis mit ¼ TL Salz und 400 ml heißem Wasser in einen Topf geben. Bei mittlerer bis starker Hitze zum Kochen bringen, dann den Deckel auflegen und </w:t>
      </w:r>
      <w:r>
        <w:rPr>
          <w:sz w:val="24"/>
          <w:szCs w:val="24"/>
        </w:rPr>
        <w:t>d</w:t>
      </w:r>
      <w:r w:rsidRPr="00CF43E9">
        <w:rPr>
          <w:sz w:val="24"/>
          <w:szCs w:val="24"/>
        </w:rPr>
        <w:t>en Reis bei schwacher Hitze 12 Minuten garen. Vom Herd nehmen und zugedeckt 10 Minuten ruhen lassen; mit einer Gabel auflockern.</w:t>
      </w:r>
    </w:p>
    <w:p w14:paraId="52FDDDCF" w14:textId="77777777" w:rsidR="00022DA5" w:rsidRPr="00CF43E9" w:rsidRDefault="00022DA5" w:rsidP="00B40E8C">
      <w:pPr>
        <w:pStyle w:val="ListParagraph"/>
        <w:numPr>
          <w:ilvl w:val="0"/>
          <w:numId w:val="1532"/>
        </w:numPr>
        <w:spacing w:after="120"/>
        <w:ind w:left="714" w:hanging="357"/>
        <w:contextualSpacing w:val="0"/>
        <w:jc w:val="both"/>
        <w:rPr>
          <w:sz w:val="24"/>
          <w:szCs w:val="24"/>
        </w:rPr>
      </w:pPr>
      <w:r w:rsidRPr="00CF43E9">
        <w:rPr>
          <w:sz w:val="24"/>
          <w:szCs w:val="24"/>
        </w:rPr>
        <w:t>3 EL Öl in einem Pfännchen bei mittlerer Temperatur erhitzen. Die Knoblauchscheiben darin 2-2,5 Minuten anbraten bis sie ganz leicht gebräunt sind, dabei durch Rühren die Scheiben voneinander trennen. Mit einem Schaumlöffel auf einen mit Zewa bedeckten Teller heben; das Öl aufbewahren. Den Knoblauch mit Salz bestreuen.</w:t>
      </w:r>
    </w:p>
    <w:p w14:paraId="7033281C" w14:textId="77777777" w:rsidR="00022DA5" w:rsidRPr="00CF43E9" w:rsidRDefault="00022DA5" w:rsidP="00B40E8C">
      <w:pPr>
        <w:pStyle w:val="ListParagraph"/>
        <w:numPr>
          <w:ilvl w:val="0"/>
          <w:numId w:val="1532"/>
        </w:numPr>
        <w:spacing w:after="120"/>
        <w:ind w:left="714" w:hanging="357"/>
        <w:contextualSpacing w:val="0"/>
        <w:jc w:val="both"/>
        <w:rPr>
          <w:sz w:val="24"/>
          <w:szCs w:val="24"/>
        </w:rPr>
      </w:pPr>
      <w:r w:rsidRPr="00CF43E9">
        <w:rPr>
          <w:sz w:val="24"/>
          <w:szCs w:val="24"/>
        </w:rPr>
        <w:t>Butter und die restlichen 2 EL Öl in einer großen beschichteten Pfanne sehr stark erhitzen. Die Zwiebeln und den zerdrückten Knoblauch darin etwa 12 Minuten braten, bis sie ein sehr dunkles Goldbraun angenommen haben, dabei nicht zu oft umrühren. Die Zwiebeln sollen ab und zu am Pfannenboden ansetzen, aber nicht anbrennen. Kastanien, schwarzen Knoblauch und Cajun-gewürz mit ½ TL Salz hinzufügen und bei mittlerer Hitze unter gelegentlichem Rühren mitbraten, bis alles kräftig gebräunt ist.</w:t>
      </w:r>
    </w:p>
    <w:p w14:paraId="7596B92C" w14:textId="77777777" w:rsidR="00022DA5" w:rsidRPr="00C33111" w:rsidRDefault="00022DA5" w:rsidP="00B40E8C">
      <w:pPr>
        <w:pStyle w:val="ListParagraph"/>
        <w:numPr>
          <w:ilvl w:val="0"/>
          <w:numId w:val="1532"/>
        </w:numPr>
        <w:spacing w:after="120"/>
        <w:ind w:left="714" w:hanging="357"/>
        <w:contextualSpacing w:val="0"/>
        <w:jc w:val="both"/>
        <w:rPr>
          <w:sz w:val="24"/>
          <w:szCs w:val="24"/>
        </w:rPr>
      </w:pPr>
      <w:r w:rsidRPr="00C33111">
        <w:rPr>
          <w:sz w:val="24"/>
          <w:szCs w:val="24"/>
        </w:rPr>
        <w:t>Den Reis unterrühren, dann starke Hitze einstellen. Sobald er am Pfannenboden knusprig wird, die Brühe angießen und das Ganze noch etwa 2 Minuten köcheln lassen, bis die Flüssigkeit verdampft ist. Die Petersilie, den gebratenen Knoblauch, den Zitronensaft und das aufbewahrte Öl unter den Reis mischen</w:t>
      </w:r>
      <w:r>
        <w:rPr>
          <w:sz w:val="24"/>
          <w:szCs w:val="24"/>
        </w:rPr>
        <w:t>.</w:t>
      </w:r>
    </w:p>
    <w:p w14:paraId="324AC8B1" w14:textId="77777777" w:rsidR="00022DA5" w:rsidRDefault="00022DA5" w:rsidP="00022DA5">
      <w:pPr>
        <w:jc w:val="both"/>
        <w:rPr>
          <w:sz w:val="24"/>
          <w:szCs w:val="24"/>
        </w:rPr>
      </w:pPr>
      <w:r>
        <w:rPr>
          <w:sz w:val="24"/>
          <w:szCs w:val="24"/>
        </w:rPr>
        <w:lastRenderedPageBreak/>
        <w:t>Info:</w:t>
      </w:r>
      <w:r>
        <w:rPr>
          <w:sz w:val="24"/>
          <w:szCs w:val="24"/>
        </w:rPr>
        <w:tab/>
        <w:t>Ein Gericht aus New Orleans. Das Original ist allerdings mit Hackfleisch.</w:t>
      </w:r>
    </w:p>
    <w:p w14:paraId="48E45B69" w14:textId="77777777" w:rsidR="00022DA5" w:rsidRDefault="00022DA5">
      <w:pPr>
        <w:rPr>
          <w:rFonts w:asciiTheme="majorHAnsi" w:eastAsiaTheme="majorEastAsia" w:hAnsiTheme="majorHAnsi" w:cstheme="majorBidi"/>
          <w:color w:val="2F5496" w:themeColor="accent1" w:themeShade="BF"/>
          <w:sz w:val="26"/>
          <w:szCs w:val="26"/>
        </w:rPr>
      </w:pPr>
      <w:r>
        <w:br w:type="page"/>
      </w:r>
    </w:p>
    <w:p w14:paraId="111CAA6F" w14:textId="77777777" w:rsidR="00DB6A78" w:rsidRDefault="00DB6A78" w:rsidP="00DB6A78">
      <w:pPr>
        <w:pStyle w:val="Heading2"/>
        <w:spacing w:after="240"/>
      </w:pPr>
      <w:r>
        <w:lastRenderedPageBreak/>
        <w:t>Spinatreis - Spanakórizo</w:t>
      </w:r>
      <w:r>
        <w:rPr>
          <w:rStyle w:val="FootnoteReference"/>
        </w:rPr>
        <w:footnoteReference w:id="1219"/>
      </w:r>
      <w:r>
        <w:t xml:space="preserve"> </w:t>
      </w:r>
    </w:p>
    <w:p w14:paraId="13C31118" w14:textId="77777777" w:rsidR="00DB6A78" w:rsidRDefault="00DB6A78" w:rsidP="00DB6A78">
      <w:pPr>
        <w:rPr>
          <w:sz w:val="24"/>
          <w:szCs w:val="24"/>
        </w:rPr>
      </w:pPr>
      <w:r w:rsidRPr="004F60DE">
        <w:rPr>
          <w:sz w:val="24"/>
          <w:szCs w:val="24"/>
          <w:u w:val="single"/>
        </w:rPr>
        <w:t>Zutaten</w:t>
      </w:r>
      <w:r>
        <w:rPr>
          <w:sz w:val="24"/>
          <w:szCs w:val="24"/>
        </w:rPr>
        <w:t xml:space="preserve"> (für 4 Portionen):</w:t>
      </w:r>
    </w:p>
    <w:p w14:paraId="3D7372BB" w14:textId="77777777" w:rsidR="00DB6A78" w:rsidRDefault="00DB6A78" w:rsidP="00DB6A78">
      <w:pPr>
        <w:rPr>
          <w:sz w:val="24"/>
          <w:szCs w:val="24"/>
        </w:rPr>
      </w:pPr>
      <w:r>
        <w:rPr>
          <w:sz w:val="24"/>
          <w:szCs w:val="24"/>
        </w:rPr>
        <w:t>1 kg frischer Blattspinat</w:t>
      </w:r>
    </w:p>
    <w:p w14:paraId="110557FE" w14:textId="77777777" w:rsidR="00DB6A78" w:rsidRDefault="00DB6A78" w:rsidP="00DB6A78">
      <w:pPr>
        <w:rPr>
          <w:sz w:val="24"/>
          <w:szCs w:val="24"/>
        </w:rPr>
      </w:pPr>
      <w:r>
        <w:rPr>
          <w:sz w:val="24"/>
          <w:szCs w:val="24"/>
        </w:rPr>
        <w:t>1 Bund Frühlingszwiebeln (200g)</w:t>
      </w:r>
    </w:p>
    <w:p w14:paraId="150D7215" w14:textId="77777777" w:rsidR="00DB6A78" w:rsidRDefault="00DB6A78" w:rsidP="00DB6A78">
      <w:pPr>
        <w:rPr>
          <w:sz w:val="24"/>
          <w:szCs w:val="24"/>
        </w:rPr>
      </w:pPr>
      <w:r>
        <w:rPr>
          <w:sz w:val="24"/>
          <w:szCs w:val="24"/>
        </w:rPr>
        <w:t>1 großer Bund Dill</w:t>
      </w:r>
    </w:p>
    <w:p w14:paraId="3FDE5C0E" w14:textId="77777777" w:rsidR="00DB6A78" w:rsidRDefault="00DB6A78" w:rsidP="00DB6A78">
      <w:pPr>
        <w:rPr>
          <w:sz w:val="24"/>
          <w:szCs w:val="24"/>
        </w:rPr>
      </w:pPr>
      <w:r>
        <w:rPr>
          <w:sz w:val="24"/>
          <w:szCs w:val="24"/>
        </w:rPr>
        <w:t>5 EL Olivenöl</w:t>
      </w:r>
    </w:p>
    <w:p w14:paraId="507E696A" w14:textId="77777777" w:rsidR="00DB6A78" w:rsidRDefault="00DB6A78" w:rsidP="00DB6A78">
      <w:pPr>
        <w:rPr>
          <w:sz w:val="24"/>
          <w:szCs w:val="24"/>
        </w:rPr>
      </w:pPr>
      <w:r>
        <w:rPr>
          <w:sz w:val="24"/>
          <w:szCs w:val="24"/>
        </w:rPr>
        <w:t>120 g Langkornreis</w:t>
      </w:r>
    </w:p>
    <w:p w14:paraId="1C9EE9AB" w14:textId="77777777" w:rsidR="00DB6A78" w:rsidRDefault="00DB6A78" w:rsidP="00DB6A78">
      <w:pPr>
        <w:rPr>
          <w:sz w:val="24"/>
          <w:szCs w:val="24"/>
        </w:rPr>
      </w:pPr>
      <w:r>
        <w:rPr>
          <w:sz w:val="24"/>
          <w:szCs w:val="24"/>
        </w:rPr>
        <w:t>Salz, Pfeffer</w:t>
      </w:r>
    </w:p>
    <w:p w14:paraId="1776F6A7" w14:textId="77777777" w:rsidR="00DB6A78" w:rsidRDefault="00DB6A78" w:rsidP="00DB6A78">
      <w:pPr>
        <w:rPr>
          <w:sz w:val="24"/>
          <w:szCs w:val="24"/>
        </w:rPr>
      </w:pPr>
      <w:r>
        <w:rPr>
          <w:sz w:val="24"/>
          <w:szCs w:val="24"/>
        </w:rPr>
        <w:t>1 unbehandelte Zitrone</w:t>
      </w:r>
    </w:p>
    <w:p w14:paraId="49E11A9E" w14:textId="77777777" w:rsidR="00DB6A78" w:rsidRDefault="00DB6A78" w:rsidP="00DB6A78">
      <w:pPr>
        <w:rPr>
          <w:sz w:val="24"/>
          <w:szCs w:val="24"/>
        </w:rPr>
      </w:pPr>
    </w:p>
    <w:p w14:paraId="5BC6F0D8" w14:textId="77777777" w:rsidR="00DB6A78" w:rsidRDefault="00DB6A78" w:rsidP="00DB6A78">
      <w:pPr>
        <w:rPr>
          <w:sz w:val="24"/>
          <w:szCs w:val="24"/>
        </w:rPr>
      </w:pPr>
      <w:r>
        <w:rPr>
          <w:sz w:val="24"/>
          <w:szCs w:val="24"/>
        </w:rPr>
        <w:t>Zubereitungszeit: 40 Minuten</w:t>
      </w:r>
    </w:p>
    <w:p w14:paraId="7A127950" w14:textId="77777777" w:rsidR="00DB6A78" w:rsidRPr="00E20CBA" w:rsidRDefault="00DB6A78" w:rsidP="00B40E8C">
      <w:pPr>
        <w:pStyle w:val="ListParagraph"/>
        <w:numPr>
          <w:ilvl w:val="0"/>
          <w:numId w:val="441"/>
        </w:numPr>
        <w:spacing w:after="120"/>
        <w:ind w:left="714" w:hanging="357"/>
        <w:contextualSpacing w:val="0"/>
        <w:jc w:val="both"/>
        <w:rPr>
          <w:sz w:val="24"/>
          <w:szCs w:val="24"/>
        </w:rPr>
      </w:pPr>
      <w:r w:rsidRPr="00E20CBA">
        <w:rPr>
          <w:sz w:val="24"/>
          <w:szCs w:val="24"/>
        </w:rPr>
        <w:t>Spinat von den Wurzelansätzen und groben Stielen befreien, waschen, abtropfen lassen und in schmale Streifen schneiden. Zwiebeln in Scheibchen schneiden. Dill abspülen und kleinhacken.</w:t>
      </w:r>
    </w:p>
    <w:p w14:paraId="31C4F304" w14:textId="77777777" w:rsidR="00DB6A78" w:rsidRPr="00E20CBA" w:rsidRDefault="00DB6A78" w:rsidP="00B40E8C">
      <w:pPr>
        <w:pStyle w:val="ListParagraph"/>
        <w:numPr>
          <w:ilvl w:val="0"/>
          <w:numId w:val="441"/>
        </w:numPr>
        <w:spacing w:after="120"/>
        <w:ind w:left="714" w:hanging="357"/>
        <w:contextualSpacing w:val="0"/>
        <w:jc w:val="both"/>
        <w:rPr>
          <w:sz w:val="24"/>
          <w:szCs w:val="24"/>
        </w:rPr>
      </w:pPr>
      <w:r w:rsidRPr="00E20CBA">
        <w:rPr>
          <w:sz w:val="24"/>
          <w:szCs w:val="24"/>
        </w:rPr>
        <w:t>In einer großen Pfanne Olivenöl erhitzen und die Zwiebeln glasig braten. Spinat untermischen und bei mittlerer Hitze 3 – 4 Minuten schmoren und zusammenfallen lassen. Reis und 600 ml Wasser dazugeben und aufkochen lassen. Dill, Salz und eine Prise Pfeffer unterrühren.</w:t>
      </w:r>
    </w:p>
    <w:p w14:paraId="6BABAB27" w14:textId="77777777" w:rsidR="00DB6A78" w:rsidRPr="00E20CBA" w:rsidRDefault="00DB6A78" w:rsidP="00B40E8C">
      <w:pPr>
        <w:pStyle w:val="ListParagraph"/>
        <w:numPr>
          <w:ilvl w:val="0"/>
          <w:numId w:val="441"/>
        </w:numPr>
        <w:spacing w:after="120"/>
        <w:ind w:left="714" w:hanging="357"/>
        <w:contextualSpacing w:val="0"/>
        <w:jc w:val="both"/>
        <w:rPr>
          <w:sz w:val="24"/>
          <w:szCs w:val="24"/>
        </w:rPr>
      </w:pPr>
      <w:r w:rsidRPr="00E20CBA">
        <w:rPr>
          <w:sz w:val="24"/>
          <w:szCs w:val="24"/>
        </w:rPr>
        <w:t>Den Spinatreis zugedeckt etwa 20 Minuten garen. Im Bedarfsfall noch 2 -3 EL Wasser dazugeben, denn das Gericht soll saftig bleiben. Nochmal mit Salz und Pfeffer abschmecken. Zitrone waschen, vierteln und mit dem Spinatreis servieren. Nach Geschmack Zitronensaft über das Gericht träufeln.</w:t>
      </w:r>
    </w:p>
    <w:p w14:paraId="33D1FB0B" w14:textId="77777777" w:rsidR="00DB6A78" w:rsidRDefault="00DB6A78" w:rsidP="00DB6A78">
      <w:pPr>
        <w:rPr>
          <w:sz w:val="24"/>
          <w:szCs w:val="24"/>
        </w:rPr>
      </w:pPr>
    </w:p>
    <w:p w14:paraId="1998A2D9" w14:textId="77777777" w:rsidR="00DB6A78" w:rsidRDefault="00DB6A78" w:rsidP="00DB6A78">
      <w:pPr>
        <w:rPr>
          <w:sz w:val="24"/>
          <w:szCs w:val="24"/>
        </w:rPr>
      </w:pPr>
    </w:p>
    <w:p w14:paraId="0FAC2E1C" w14:textId="77777777" w:rsidR="00DB6A78" w:rsidRDefault="00DB6A78" w:rsidP="00DB6A78">
      <w:pPr>
        <w:rPr>
          <w:sz w:val="24"/>
          <w:szCs w:val="24"/>
        </w:rPr>
      </w:pPr>
    </w:p>
    <w:p w14:paraId="05F7DE6D" w14:textId="77777777" w:rsidR="00DB6A78" w:rsidRDefault="00DB6A78">
      <w:pPr>
        <w:rPr>
          <w:rFonts w:asciiTheme="majorHAnsi" w:eastAsiaTheme="majorEastAsia" w:hAnsiTheme="majorHAnsi" w:cstheme="majorBidi"/>
          <w:color w:val="2F5496" w:themeColor="accent1" w:themeShade="BF"/>
          <w:sz w:val="26"/>
          <w:szCs w:val="26"/>
        </w:rPr>
      </w:pPr>
      <w:r>
        <w:br w:type="page"/>
      </w:r>
    </w:p>
    <w:p w14:paraId="12C823AB" w14:textId="00883F7A" w:rsidR="00C25FA2" w:rsidRDefault="00C25FA2" w:rsidP="00C25FA2">
      <w:pPr>
        <w:pStyle w:val="Heading2"/>
        <w:spacing w:after="240"/>
      </w:pPr>
      <w:r>
        <w:lastRenderedPageBreak/>
        <w:t>Gemüse-Safran-Reis – Polao</w:t>
      </w:r>
      <w:r>
        <w:rPr>
          <w:rStyle w:val="FootnoteReference"/>
        </w:rPr>
        <w:footnoteReference w:id="1220"/>
      </w:r>
      <w:r>
        <w:t xml:space="preserve"> </w:t>
      </w:r>
    </w:p>
    <w:p w14:paraId="230D0461" w14:textId="77777777" w:rsidR="00C25FA2" w:rsidRDefault="00C25FA2" w:rsidP="00C25FA2">
      <w:pPr>
        <w:rPr>
          <w:sz w:val="24"/>
          <w:szCs w:val="24"/>
        </w:rPr>
      </w:pPr>
      <w:r w:rsidRPr="00C1521C">
        <w:rPr>
          <w:sz w:val="24"/>
          <w:szCs w:val="24"/>
          <w:u w:val="single"/>
        </w:rPr>
        <w:t>Zutaten</w:t>
      </w:r>
      <w:r>
        <w:rPr>
          <w:sz w:val="24"/>
          <w:szCs w:val="24"/>
        </w:rPr>
        <w:t xml:space="preserve"> (für 4 Portionen)</w:t>
      </w:r>
    </w:p>
    <w:p w14:paraId="456DCBFD" w14:textId="77777777" w:rsidR="00C25FA2" w:rsidRDefault="00C25FA2" w:rsidP="00C25FA2">
      <w:pPr>
        <w:rPr>
          <w:sz w:val="24"/>
          <w:szCs w:val="24"/>
        </w:rPr>
      </w:pPr>
      <w:r>
        <w:rPr>
          <w:sz w:val="24"/>
          <w:szCs w:val="24"/>
        </w:rPr>
        <w:t>400 g Basmatireis</w:t>
      </w:r>
    </w:p>
    <w:p w14:paraId="20377F14" w14:textId="77777777" w:rsidR="00C25FA2" w:rsidRDefault="00C25FA2" w:rsidP="00C25FA2">
      <w:pPr>
        <w:rPr>
          <w:sz w:val="24"/>
          <w:szCs w:val="24"/>
        </w:rPr>
      </w:pPr>
      <w:r>
        <w:rPr>
          <w:sz w:val="24"/>
          <w:szCs w:val="24"/>
        </w:rPr>
        <w:t>0,2 g Safran, gemahlen</w:t>
      </w:r>
    </w:p>
    <w:p w14:paraId="0C12F7C3" w14:textId="77777777" w:rsidR="00C25FA2" w:rsidRDefault="00C25FA2" w:rsidP="00C25FA2">
      <w:pPr>
        <w:rPr>
          <w:sz w:val="24"/>
          <w:szCs w:val="24"/>
        </w:rPr>
      </w:pPr>
      <w:r>
        <w:rPr>
          <w:sz w:val="24"/>
          <w:szCs w:val="24"/>
        </w:rPr>
        <w:t>10 Cashewkerne</w:t>
      </w:r>
    </w:p>
    <w:p w14:paraId="4EB7B0FB" w14:textId="77777777" w:rsidR="00C25FA2" w:rsidRDefault="00C25FA2" w:rsidP="00C25FA2">
      <w:pPr>
        <w:rPr>
          <w:sz w:val="24"/>
          <w:szCs w:val="24"/>
        </w:rPr>
      </w:pPr>
      <w:r>
        <w:rPr>
          <w:sz w:val="24"/>
          <w:szCs w:val="24"/>
        </w:rPr>
        <w:t>1 große Mohrrübe (150 g)</w:t>
      </w:r>
    </w:p>
    <w:p w14:paraId="780D6F69" w14:textId="77777777" w:rsidR="00C25FA2" w:rsidRDefault="00C25FA2" w:rsidP="00C25FA2">
      <w:pPr>
        <w:rPr>
          <w:sz w:val="24"/>
          <w:szCs w:val="24"/>
        </w:rPr>
      </w:pPr>
      <w:r>
        <w:rPr>
          <w:sz w:val="24"/>
          <w:szCs w:val="24"/>
        </w:rPr>
        <w:t>6 EL Ghee oder Butterschmalz</w:t>
      </w:r>
    </w:p>
    <w:p w14:paraId="3678145E" w14:textId="77777777" w:rsidR="00C25FA2" w:rsidRDefault="00C25FA2" w:rsidP="00C25FA2">
      <w:pPr>
        <w:rPr>
          <w:sz w:val="24"/>
          <w:szCs w:val="24"/>
        </w:rPr>
      </w:pPr>
      <w:r>
        <w:rPr>
          <w:sz w:val="24"/>
          <w:szCs w:val="24"/>
        </w:rPr>
        <w:t>2 Zimtstangen (je 5 cm)</w:t>
      </w:r>
    </w:p>
    <w:p w14:paraId="37B2327D" w14:textId="77777777" w:rsidR="00C25FA2" w:rsidRDefault="00C25FA2" w:rsidP="00C25FA2">
      <w:pPr>
        <w:rPr>
          <w:sz w:val="24"/>
          <w:szCs w:val="24"/>
        </w:rPr>
      </w:pPr>
      <w:r>
        <w:rPr>
          <w:sz w:val="24"/>
          <w:szCs w:val="24"/>
        </w:rPr>
        <w:t>5 grüne Kardamomkapseln</w:t>
      </w:r>
    </w:p>
    <w:p w14:paraId="4A47C52B" w14:textId="77777777" w:rsidR="00C25FA2" w:rsidRDefault="00C25FA2" w:rsidP="00C25FA2">
      <w:pPr>
        <w:rPr>
          <w:sz w:val="24"/>
          <w:szCs w:val="24"/>
        </w:rPr>
      </w:pPr>
      <w:r>
        <w:rPr>
          <w:sz w:val="24"/>
          <w:szCs w:val="24"/>
        </w:rPr>
        <w:t>5 Nelken</w:t>
      </w:r>
    </w:p>
    <w:p w14:paraId="3E63E1B5" w14:textId="77777777" w:rsidR="00C25FA2" w:rsidRDefault="00C25FA2" w:rsidP="00C25FA2">
      <w:pPr>
        <w:rPr>
          <w:sz w:val="24"/>
          <w:szCs w:val="24"/>
        </w:rPr>
      </w:pPr>
      <w:r>
        <w:rPr>
          <w:sz w:val="24"/>
          <w:szCs w:val="24"/>
        </w:rPr>
        <w:t>3 Lorbeerblätter</w:t>
      </w:r>
    </w:p>
    <w:p w14:paraId="18D6A37D" w14:textId="77777777" w:rsidR="00C25FA2" w:rsidRDefault="00C25FA2" w:rsidP="00C25FA2">
      <w:pPr>
        <w:rPr>
          <w:sz w:val="24"/>
          <w:szCs w:val="24"/>
        </w:rPr>
      </w:pPr>
      <w:r>
        <w:rPr>
          <w:sz w:val="24"/>
          <w:szCs w:val="24"/>
        </w:rPr>
        <w:t>1 EL Rosinen</w:t>
      </w:r>
    </w:p>
    <w:p w14:paraId="7D4AB7DE" w14:textId="77777777" w:rsidR="00C25FA2" w:rsidRDefault="00C25FA2" w:rsidP="00C25FA2">
      <w:pPr>
        <w:rPr>
          <w:sz w:val="24"/>
          <w:szCs w:val="24"/>
        </w:rPr>
      </w:pPr>
      <w:r>
        <w:rPr>
          <w:sz w:val="24"/>
          <w:szCs w:val="24"/>
        </w:rPr>
        <w:t>125 g TK-Erbsen</w:t>
      </w:r>
    </w:p>
    <w:p w14:paraId="367CA819" w14:textId="77777777" w:rsidR="00C25FA2" w:rsidRDefault="00C25FA2" w:rsidP="00C25FA2">
      <w:pPr>
        <w:rPr>
          <w:sz w:val="24"/>
          <w:szCs w:val="24"/>
        </w:rPr>
      </w:pPr>
      <w:r>
        <w:rPr>
          <w:sz w:val="24"/>
          <w:szCs w:val="24"/>
        </w:rPr>
        <w:t>4 EL Mandelstifte oder -scheiben</w:t>
      </w:r>
    </w:p>
    <w:p w14:paraId="6749A903" w14:textId="77777777" w:rsidR="00C25FA2" w:rsidRDefault="00C25FA2" w:rsidP="00C25FA2">
      <w:pPr>
        <w:rPr>
          <w:sz w:val="24"/>
          <w:szCs w:val="24"/>
        </w:rPr>
      </w:pPr>
      <w:r>
        <w:rPr>
          <w:sz w:val="24"/>
          <w:szCs w:val="24"/>
        </w:rPr>
        <w:t>Salz</w:t>
      </w:r>
    </w:p>
    <w:p w14:paraId="0FE5C171" w14:textId="77777777" w:rsidR="00C25FA2" w:rsidRDefault="00C25FA2" w:rsidP="00C25FA2">
      <w:pPr>
        <w:rPr>
          <w:sz w:val="24"/>
          <w:szCs w:val="24"/>
        </w:rPr>
      </w:pPr>
      <w:r>
        <w:rPr>
          <w:sz w:val="24"/>
          <w:szCs w:val="24"/>
        </w:rPr>
        <w:t>1 EL Zucker</w:t>
      </w:r>
    </w:p>
    <w:p w14:paraId="7C3ACE5C" w14:textId="77777777" w:rsidR="00C25FA2" w:rsidRDefault="00C25FA2" w:rsidP="00C25FA2">
      <w:pPr>
        <w:rPr>
          <w:sz w:val="24"/>
          <w:szCs w:val="24"/>
        </w:rPr>
      </w:pPr>
    </w:p>
    <w:p w14:paraId="770B961B" w14:textId="77777777" w:rsidR="00C25FA2" w:rsidRDefault="00C25FA2" w:rsidP="00C25FA2">
      <w:pPr>
        <w:rPr>
          <w:sz w:val="24"/>
          <w:szCs w:val="24"/>
        </w:rPr>
      </w:pPr>
      <w:r>
        <w:rPr>
          <w:sz w:val="24"/>
          <w:szCs w:val="24"/>
        </w:rPr>
        <w:t>Zubereitungszeit:</w:t>
      </w:r>
      <w:r>
        <w:rPr>
          <w:sz w:val="24"/>
          <w:szCs w:val="24"/>
        </w:rPr>
        <w:tab/>
        <w:t>45 Minuten plus 30 Minuten Einweichen plus 25 Minuten Garen</w:t>
      </w:r>
    </w:p>
    <w:p w14:paraId="128A7F39" w14:textId="77777777" w:rsidR="00C25FA2" w:rsidRPr="006E0F24" w:rsidRDefault="00C25FA2" w:rsidP="00B40E8C">
      <w:pPr>
        <w:pStyle w:val="ListParagraph"/>
        <w:numPr>
          <w:ilvl w:val="0"/>
          <w:numId w:val="1413"/>
        </w:numPr>
        <w:spacing w:after="120"/>
        <w:ind w:left="714" w:hanging="357"/>
        <w:contextualSpacing w:val="0"/>
        <w:jc w:val="both"/>
        <w:rPr>
          <w:sz w:val="24"/>
          <w:szCs w:val="24"/>
        </w:rPr>
      </w:pPr>
      <w:r w:rsidRPr="006E0F24">
        <w:rPr>
          <w:sz w:val="24"/>
          <w:szCs w:val="24"/>
        </w:rPr>
        <w:t>Reis mit kaltem Wasser gründlich abspülen. In eine Schüssel geben, mit Wasser bedecken und etwa 30 Minuten einweichen. Dan</w:t>
      </w:r>
      <w:r>
        <w:rPr>
          <w:sz w:val="24"/>
          <w:szCs w:val="24"/>
        </w:rPr>
        <w:t>n</w:t>
      </w:r>
      <w:r w:rsidRPr="006E0F24">
        <w:rPr>
          <w:sz w:val="24"/>
          <w:szCs w:val="24"/>
        </w:rPr>
        <w:t xml:space="preserve"> in einem Sieb abtropfen lassen.</w:t>
      </w:r>
    </w:p>
    <w:p w14:paraId="663F7975" w14:textId="77777777" w:rsidR="00C25FA2" w:rsidRPr="006E0F24" w:rsidRDefault="00C25FA2" w:rsidP="00B40E8C">
      <w:pPr>
        <w:pStyle w:val="ListParagraph"/>
        <w:numPr>
          <w:ilvl w:val="0"/>
          <w:numId w:val="1413"/>
        </w:numPr>
        <w:spacing w:after="120"/>
        <w:ind w:left="714" w:hanging="357"/>
        <w:contextualSpacing w:val="0"/>
        <w:jc w:val="both"/>
        <w:rPr>
          <w:sz w:val="24"/>
          <w:szCs w:val="24"/>
        </w:rPr>
      </w:pPr>
      <w:r w:rsidRPr="006E0F24">
        <w:rPr>
          <w:sz w:val="24"/>
          <w:szCs w:val="24"/>
        </w:rPr>
        <w:t>Inzwischen Safran in eine Schüssel geben und mit 3 EL kochendem Wasser übergießen. Cashewkerne kleine hacken (oder auch ganz lassen). Möhre waschen, schälen und in etwa 1 cm große Würfel schneiden.</w:t>
      </w:r>
    </w:p>
    <w:p w14:paraId="2C236FD9" w14:textId="77777777" w:rsidR="00C25FA2" w:rsidRPr="006E0F24" w:rsidRDefault="00C25FA2" w:rsidP="00B40E8C">
      <w:pPr>
        <w:pStyle w:val="ListParagraph"/>
        <w:numPr>
          <w:ilvl w:val="0"/>
          <w:numId w:val="1413"/>
        </w:numPr>
        <w:spacing w:after="120"/>
        <w:ind w:left="714" w:hanging="357"/>
        <w:contextualSpacing w:val="0"/>
        <w:jc w:val="both"/>
        <w:rPr>
          <w:sz w:val="24"/>
          <w:szCs w:val="24"/>
        </w:rPr>
      </w:pPr>
      <w:r w:rsidRPr="006E0F24">
        <w:rPr>
          <w:sz w:val="24"/>
          <w:szCs w:val="24"/>
        </w:rPr>
        <w:t xml:space="preserve">In einem großen Topf Ghee oder Butterschmalz erhitzen, Zimtrinde, Kardamomkapseln, Nelken und Lorbeerblätter hineingeben und bei mittlerer Hitze unter Rühren 1 – 2 Minuten anbraten. </w:t>
      </w:r>
    </w:p>
    <w:p w14:paraId="66869259" w14:textId="77777777" w:rsidR="00C25FA2" w:rsidRPr="006E0F24" w:rsidRDefault="00C25FA2" w:rsidP="00B40E8C">
      <w:pPr>
        <w:pStyle w:val="ListParagraph"/>
        <w:numPr>
          <w:ilvl w:val="0"/>
          <w:numId w:val="1413"/>
        </w:numPr>
        <w:spacing w:after="120"/>
        <w:ind w:left="714" w:hanging="357"/>
        <w:contextualSpacing w:val="0"/>
        <w:jc w:val="both"/>
        <w:rPr>
          <w:sz w:val="24"/>
          <w:szCs w:val="24"/>
        </w:rPr>
      </w:pPr>
      <w:r w:rsidRPr="006E0F24">
        <w:rPr>
          <w:sz w:val="24"/>
          <w:szCs w:val="24"/>
        </w:rPr>
        <w:t>Rosinen abwaschen und trockentupfen. Reis, Rosinen, Möhre und Erbsen zu den Gewürzen geben und etwa 3 Minuten unter Rühren anbraten. Safran, Mandeln, Cashewkerne, Salz und Zucker dazugeben. Alle Zutaten gut verrühren.</w:t>
      </w:r>
    </w:p>
    <w:p w14:paraId="53A95B37" w14:textId="77777777" w:rsidR="00C25FA2" w:rsidRPr="006E0F24" w:rsidRDefault="00C25FA2" w:rsidP="00B40E8C">
      <w:pPr>
        <w:pStyle w:val="ListParagraph"/>
        <w:numPr>
          <w:ilvl w:val="0"/>
          <w:numId w:val="1413"/>
        </w:numPr>
        <w:spacing w:after="120"/>
        <w:ind w:left="714" w:hanging="357"/>
        <w:contextualSpacing w:val="0"/>
        <w:jc w:val="both"/>
        <w:rPr>
          <w:sz w:val="24"/>
          <w:szCs w:val="24"/>
        </w:rPr>
      </w:pPr>
      <w:r w:rsidRPr="006E0F24">
        <w:rPr>
          <w:sz w:val="24"/>
          <w:szCs w:val="24"/>
        </w:rPr>
        <w:lastRenderedPageBreak/>
        <w:t>Mit ¾ l Wasser aufgießen. Wasser zum Kochen bringen. Die Temperatur auf kleinste Stufe regulieren. Den Gemüsereis etwa 20 Minuten bei schwacher Hitze zugedeckt garen, bis der Reis weich ist und die ganze Flüssigkeit aufgesogen hat.</w:t>
      </w:r>
    </w:p>
    <w:p w14:paraId="231D22A0" w14:textId="77777777" w:rsidR="00C25FA2" w:rsidRDefault="00C25FA2" w:rsidP="00C25FA2">
      <w:pPr>
        <w:rPr>
          <w:rFonts w:asciiTheme="majorHAnsi" w:eastAsiaTheme="majorEastAsia" w:hAnsiTheme="majorHAnsi" w:cstheme="majorBidi"/>
          <w:color w:val="2F5496" w:themeColor="accent1" w:themeShade="BF"/>
          <w:sz w:val="26"/>
          <w:szCs w:val="26"/>
        </w:rPr>
      </w:pPr>
      <w:r>
        <w:br w:type="page"/>
      </w:r>
    </w:p>
    <w:p w14:paraId="61553662" w14:textId="77777777" w:rsidR="00C25FA2" w:rsidRDefault="00C25FA2" w:rsidP="00C25FA2">
      <w:pPr>
        <w:pStyle w:val="Heading2"/>
        <w:spacing w:after="240"/>
      </w:pPr>
      <w:r>
        <w:lastRenderedPageBreak/>
        <w:t>Eierbiriyani – Anda Biriyani</w:t>
      </w:r>
      <w:r>
        <w:rPr>
          <w:rStyle w:val="FootnoteReference"/>
        </w:rPr>
        <w:footnoteReference w:id="1221"/>
      </w:r>
      <w:r>
        <w:t xml:space="preserve"> </w:t>
      </w:r>
    </w:p>
    <w:p w14:paraId="1D144B09" w14:textId="77777777" w:rsidR="00C25FA2" w:rsidRDefault="00C25FA2" w:rsidP="00C25FA2">
      <w:pPr>
        <w:rPr>
          <w:sz w:val="24"/>
          <w:szCs w:val="24"/>
        </w:rPr>
      </w:pPr>
      <w:r w:rsidRPr="004758A3">
        <w:rPr>
          <w:sz w:val="24"/>
          <w:szCs w:val="24"/>
          <w:u w:val="single"/>
        </w:rPr>
        <w:t>Zutaten</w:t>
      </w:r>
      <w:r>
        <w:rPr>
          <w:sz w:val="24"/>
          <w:szCs w:val="24"/>
        </w:rPr>
        <w:t xml:space="preserve"> (für 6 – 8 Portionen):</w:t>
      </w:r>
    </w:p>
    <w:p w14:paraId="2E8F4E4B" w14:textId="77777777" w:rsidR="00C25FA2" w:rsidRDefault="00C25FA2" w:rsidP="00C25FA2">
      <w:pPr>
        <w:rPr>
          <w:sz w:val="24"/>
          <w:szCs w:val="24"/>
        </w:rPr>
      </w:pPr>
      <w:r>
        <w:rPr>
          <w:sz w:val="24"/>
          <w:szCs w:val="24"/>
        </w:rPr>
        <w:t>400 g Basmatireis</w:t>
      </w:r>
    </w:p>
    <w:p w14:paraId="4ABB6BA9" w14:textId="77777777" w:rsidR="00C25FA2" w:rsidRDefault="00C25FA2" w:rsidP="00C25FA2">
      <w:pPr>
        <w:rPr>
          <w:sz w:val="24"/>
          <w:szCs w:val="24"/>
        </w:rPr>
      </w:pPr>
      <w:r>
        <w:rPr>
          <w:sz w:val="24"/>
          <w:szCs w:val="24"/>
        </w:rPr>
        <w:t>3 mittelgroße Zwiebeln</w:t>
      </w:r>
    </w:p>
    <w:p w14:paraId="131E1920" w14:textId="77777777" w:rsidR="00C25FA2" w:rsidRDefault="00C25FA2" w:rsidP="00C25FA2">
      <w:pPr>
        <w:rPr>
          <w:sz w:val="24"/>
          <w:szCs w:val="24"/>
        </w:rPr>
      </w:pPr>
      <w:r>
        <w:rPr>
          <w:sz w:val="24"/>
          <w:szCs w:val="24"/>
        </w:rPr>
        <w:t>4 EL Ghee oder Butterschmalz</w:t>
      </w:r>
    </w:p>
    <w:p w14:paraId="04B6953B" w14:textId="77777777" w:rsidR="00C25FA2" w:rsidRDefault="00C25FA2" w:rsidP="00C25FA2">
      <w:pPr>
        <w:rPr>
          <w:sz w:val="24"/>
          <w:szCs w:val="24"/>
        </w:rPr>
      </w:pPr>
      <w:r>
        <w:rPr>
          <w:sz w:val="24"/>
          <w:szCs w:val="24"/>
        </w:rPr>
        <w:t>½ Blumenkohl (350 g)</w:t>
      </w:r>
    </w:p>
    <w:p w14:paraId="6B87992D" w14:textId="77777777" w:rsidR="00C25FA2" w:rsidRDefault="00C25FA2" w:rsidP="00C25FA2">
      <w:pPr>
        <w:rPr>
          <w:sz w:val="24"/>
          <w:szCs w:val="24"/>
        </w:rPr>
      </w:pPr>
      <w:r>
        <w:rPr>
          <w:sz w:val="24"/>
          <w:szCs w:val="24"/>
        </w:rPr>
        <w:t>250 g Kartoffeln, festkochend</w:t>
      </w:r>
    </w:p>
    <w:p w14:paraId="4C0C3BA6" w14:textId="77777777" w:rsidR="00C25FA2" w:rsidRDefault="00C25FA2" w:rsidP="00C25FA2">
      <w:pPr>
        <w:rPr>
          <w:sz w:val="24"/>
          <w:szCs w:val="24"/>
        </w:rPr>
      </w:pPr>
      <w:r>
        <w:rPr>
          <w:sz w:val="24"/>
          <w:szCs w:val="24"/>
        </w:rPr>
        <w:t>2 mittelgroße Tomaten</w:t>
      </w:r>
    </w:p>
    <w:p w14:paraId="0C592327" w14:textId="77777777" w:rsidR="00C25FA2" w:rsidRDefault="00C25FA2" w:rsidP="00C25FA2">
      <w:pPr>
        <w:rPr>
          <w:sz w:val="24"/>
          <w:szCs w:val="24"/>
        </w:rPr>
      </w:pPr>
      <w:r>
        <w:rPr>
          <w:sz w:val="24"/>
          <w:szCs w:val="24"/>
        </w:rPr>
        <w:t>1 Stück frischer Ingwer (4 cm)</w:t>
      </w:r>
    </w:p>
    <w:p w14:paraId="52A64C75" w14:textId="77777777" w:rsidR="00C25FA2" w:rsidRDefault="00C25FA2" w:rsidP="00C25FA2">
      <w:pPr>
        <w:rPr>
          <w:sz w:val="24"/>
          <w:szCs w:val="24"/>
        </w:rPr>
      </w:pPr>
      <w:r>
        <w:rPr>
          <w:sz w:val="24"/>
          <w:szCs w:val="24"/>
        </w:rPr>
        <w:t>3 Nelken</w:t>
      </w:r>
    </w:p>
    <w:p w14:paraId="50D014AC" w14:textId="77777777" w:rsidR="00C25FA2" w:rsidRDefault="00C25FA2" w:rsidP="00C25FA2">
      <w:pPr>
        <w:rPr>
          <w:sz w:val="24"/>
          <w:szCs w:val="24"/>
        </w:rPr>
      </w:pPr>
      <w:r>
        <w:rPr>
          <w:sz w:val="24"/>
          <w:szCs w:val="24"/>
        </w:rPr>
        <w:t>1 Zimtstange (5 cm)</w:t>
      </w:r>
    </w:p>
    <w:p w14:paraId="59B5E11A" w14:textId="77777777" w:rsidR="00C25FA2" w:rsidRDefault="00C25FA2" w:rsidP="00C25FA2">
      <w:pPr>
        <w:rPr>
          <w:sz w:val="24"/>
          <w:szCs w:val="24"/>
        </w:rPr>
      </w:pPr>
      <w:r>
        <w:rPr>
          <w:sz w:val="24"/>
          <w:szCs w:val="24"/>
        </w:rPr>
        <w:t>3 grüne Kardamomkapseln</w:t>
      </w:r>
    </w:p>
    <w:p w14:paraId="31897B63" w14:textId="77777777" w:rsidR="00C25FA2" w:rsidRDefault="00C25FA2" w:rsidP="00C25FA2">
      <w:pPr>
        <w:rPr>
          <w:sz w:val="24"/>
          <w:szCs w:val="24"/>
        </w:rPr>
      </w:pPr>
      <w:r>
        <w:rPr>
          <w:sz w:val="24"/>
          <w:szCs w:val="24"/>
        </w:rPr>
        <w:t>2 Lorbeerblätter</w:t>
      </w:r>
    </w:p>
    <w:p w14:paraId="024F4FBF" w14:textId="77777777" w:rsidR="00C25FA2" w:rsidRDefault="00C25FA2" w:rsidP="00C25FA2">
      <w:pPr>
        <w:rPr>
          <w:sz w:val="24"/>
          <w:szCs w:val="24"/>
        </w:rPr>
      </w:pPr>
      <w:r>
        <w:rPr>
          <w:sz w:val="24"/>
          <w:szCs w:val="24"/>
        </w:rPr>
        <w:t>½ TL Kurkumapulver</w:t>
      </w:r>
    </w:p>
    <w:p w14:paraId="37B31081" w14:textId="77777777" w:rsidR="00C25FA2" w:rsidRDefault="00C25FA2" w:rsidP="00C25FA2">
      <w:pPr>
        <w:rPr>
          <w:sz w:val="24"/>
          <w:szCs w:val="24"/>
        </w:rPr>
      </w:pPr>
      <w:r>
        <w:rPr>
          <w:sz w:val="24"/>
          <w:szCs w:val="24"/>
        </w:rPr>
        <w:t>½ TL Paprikapulver, edelsüß</w:t>
      </w:r>
    </w:p>
    <w:p w14:paraId="6B8CEE98" w14:textId="77777777" w:rsidR="00C25FA2" w:rsidRDefault="00C25FA2" w:rsidP="00C25FA2">
      <w:pPr>
        <w:rPr>
          <w:sz w:val="24"/>
          <w:szCs w:val="24"/>
        </w:rPr>
      </w:pPr>
      <w:r>
        <w:rPr>
          <w:sz w:val="24"/>
          <w:szCs w:val="24"/>
        </w:rPr>
        <w:t>½ TL Chilipulver</w:t>
      </w:r>
    </w:p>
    <w:p w14:paraId="18AA23E0" w14:textId="77777777" w:rsidR="00C25FA2" w:rsidRDefault="00C25FA2" w:rsidP="00C25FA2">
      <w:pPr>
        <w:rPr>
          <w:sz w:val="24"/>
          <w:szCs w:val="24"/>
        </w:rPr>
      </w:pPr>
      <w:r>
        <w:rPr>
          <w:sz w:val="24"/>
          <w:szCs w:val="24"/>
        </w:rPr>
        <w:t>½ TL Kreuzkümmelpulver</w:t>
      </w:r>
    </w:p>
    <w:p w14:paraId="522EF628" w14:textId="77777777" w:rsidR="00C25FA2" w:rsidRDefault="00C25FA2" w:rsidP="00C25FA2">
      <w:pPr>
        <w:rPr>
          <w:sz w:val="24"/>
          <w:szCs w:val="24"/>
        </w:rPr>
      </w:pPr>
      <w:r>
        <w:rPr>
          <w:sz w:val="24"/>
          <w:szCs w:val="24"/>
        </w:rPr>
        <w:t>200 g TK-Erbsen</w:t>
      </w:r>
    </w:p>
    <w:p w14:paraId="6EA635B2" w14:textId="77777777" w:rsidR="00C25FA2" w:rsidRDefault="00C25FA2" w:rsidP="00C25FA2">
      <w:pPr>
        <w:rPr>
          <w:sz w:val="24"/>
          <w:szCs w:val="24"/>
        </w:rPr>
      </w:pPr>
      <w:r>
        <w:rPr>
          <w:sz w:val="24"/>
          <w:szCs w:val="24"/>
        </w:rPr>
        <w:t>2 EL Joghurt</w:t>
      </w:r>
    </w:p>
    <w:p w14:paraId="7966CD58" w14:textId="77777777" w:rsidR="00C25FA2" w:rsidRDefault="00C25FA2" w:rsidP="00C25FA2">
      <w:pPr>
        <w:rPr>
          <w:sz w:val="24"/>
          <w:szCs w:val="24"/>
        </w:rPr>
      </w:pPr>
      <w:r>
        <w:rPr>
          <w:sz w:val="24"/>
          <w:szCs w:val="24"/>
        </w:rPr>
        <w:t>Salz</w:t>
      </w:r>
    </w:p>
    <w:p w14:paraId="77E0A785" w14:textId="77777777" w:rsidR="00C25FA2" w:rsidRDefault="00C25FA2" w:rsidP="00C25FA2">
      <w:pPr>
        <w:rPr>
          <w:sz w:val="24"/>
          <w:szCs w:val="24"/>
        </w:rPr>
      </w:pPr>
      <w:r>
        <w:rPr>
          <w:sz w:val="24"/>
          <w:szCs w:val="24"/>
        </w:rPr>
        <w:t>2 EL Rosinen</w:t>
      </w:r>
    </w:p>
    <w:p w14:paraId="00879195" w14:textId="77777777" w:rsidR="00C25FA2" w:rsidRDefault="00C25FA2" w:rsidP="00C25FA2">
      <w:pPr>
        <w:rPr>
          <w:sz w:val="24"/>
          <w:szCs w:val="24"/>
        </w:rPr>
      </w:pPr>
      <w:r>
        <w:rPr>
          <w:sz w:val="24"/>
          <w:szCs w:val="24"/>
        </w:rPr>
        <w:t>2 EL Mandelstifte</w:t>
      </w:r>
    </w:p>
    <w:p w14:paraId="6BE8A2C5" w14:textId="77777777" w:rsidR="00C25FA2" w:rsidRDefault="00C25FA2" w:rsidP="00C25FA2">
      <w:pPr>
        <w:rPr>
          <w:sz w:val="24"/>
          <w:szCs w:val="24"/>
        </w:rPr>
      </w:pPr>
      <w:r>
        <w:rPr>
          <w:sz w:val="24"/>
          <w:szCs w:val="24"/>
        </w:rPr>
        <w:t>3 – 4 Eier</w:t>
      </w:r>
    </w:p>
    <w:p w14:paraId="56B94EC3" w14:textId="77777777" w:rsidR="00C25FA2" w:rsidRDefault="00C25FA2" w:rsidP="00C25FA2">
      <w:pPr>
        <w:rPr>
          <w:sz w:val="24"/>
          <w:szCs w:val="24"/>
        </w:rPr>
      </w:pPr>
      <w:r>
        <w:rPr>
          <w:sz w:val="24"/>
          <w:szCs w:val="24"/>
        </w:rPr>
        <w:t>1 Limette zum Garnieren</w:t>
      </w:r>
    </w:p>
    <w:p w14:paraId="1E0F6323" w14:textId="77777777" w:rsidR="00C25FA2" w:rsidRDefault="00C25FA2" w:rsidP="00C25FA2">
      <w:pPr>
        <w:rPr>
          <w:sz w:val="24"/>
          <w:szCs w:val="24"/>
        </w:rPr>
      </w:pPr>
      <w:r>
        <w:rPr>
          <w:sz w:val="24"/>
          <w:szCs w:val="24"/>
        </w:rPr>
        <w:t>1 Römertopf (oder eine feuerfeste Form die man mit Alufolie verschließt)</w:t>
      </w:r>
    </w:p>
    <w:p w14:paraId="4F5AF674" w14:textId="77777777" w:rsidR="00C25FA2" w:rsidRDefault="00C25FA2" w:rsidP="00C25FA2">
      <w:pPr>
        <w:rPr>
          <w:sz w:val="24"/>
          <w:szCs w:val="24"/>
        </w:rPr>
      </w:pPr>
    </w:p>
    <w:p w14:paraId="6FAD9794" w14:textId="77777777" w:rsidR="00C25FA2" w:rsidRDefault="00C25FA2" w:rsidP="00C25FA2">
      <w:pPr>
        <w:rPr>
          <w:sz w:val="24"/>
          <w:szCs w:val="24"/>
        </w:rPr>
      </w:pPr>
      <w:r>
        <w:rPr>
          <w:sz w:val="24"/>
          <w:szCs w:val="24"/>
        </w:rPr>
        <w:t>Zubereitungszeit:</w:t>
      </w:r>
      <w:r>
        <w:rPr>
          <w:sz w:val="24"/>
          <w:szCs w:val="24"/>
        </w:rPr>
        <w:tab/>
        <w:t xml:space="preserve"> 40 Minuten plus 30 Minuten Einweichzeit und 1 Stunde Garzeit</w:t>
      </w:r>
    </w:p>
    <w:p w14:paraId="719D07FE" w14:textId="77777777" w:rsidR="00C25FA2" w:rsidRPr="005F136B" w:rsidRDefault="00C25FA2" w:rsidP="00B40E8C">
      <w:pPr>
        <w:pStyle w:val="ListParagraph"/>
        <w:numPr>
          <w:ilvl w:val="0"/>
          <w:numId w:val="1415"/>
        </w:numPr>
        <w:spacing w:after="120"/>
        <w:ind w:left="714" w:hanging="357"/>
        <w:contextualSpacing w:val="0"/>
        <w:jc w:val="both"/>
        <w:rPr>
          <w:sz w:val="24"/>
          <w:szCs w:val="24"/>
        </w:rPr>
      </w:pPr>
      <w:r w:rsidRPr="005F136B">
        <w:rPr>
          <w:sz w:val="24"/>
          <w:szCs w:val="24"/>
        </w:rPr>
        <w:t xml:space="preserve">Reis in ein Sieb geben und mit kaltem Wasser gründlich waschen. Dann etwa 30 Minuten abtropfen lassen. Inzwischen 1 Zwiebel schälen und kleinschneiden. In einem </w:t>
      </w:r>
      <w:r w:rsidRPr="005F136B">
        <w:rPr>
          <w:sz w:val="24"/>
          <w:szCs w:val="24"/>
        </w:rPr>
        <w:lastRenderedPageBreak/>
        <w:t>Topf 2 EL Ghee oder Butterschmalz erhitzen und die Zwiebel bei mittlerer Hitze dunkelbraun anbraten.</w:t>
      </w:r>
    </w:p>
    <w:p w14:paraId="30488599" w14:textId="77777777" w:rsidR="00C25FA2" w:rsidRPr="005F136B" w:rsidRDefault="00C25FA2" w:rsidP="00B40E8C">
      <w:pPr>
        <w:pStyle w:val="ListParagraph"/>
        <w:numPr>
          <w:ilvl w:val="0"/>
          <w:numId w:val="1415"/>
        </w:numPr>
        <w:spacing w:after="120"/>
        <w:ind w:left="714" w:hanging="357"/>
        <w:contextualSpacing w:val="0"/>
        <w:jc w:val="both"/>
        <w:rPr>
          <w:sz w:val="24"/>
          <w:szCs w:val="24"/>
        </w:rPr>
      </w:pPr>
      <w:r w:rsidRPr="005F136B">
        <w:rPr>
          <w:sz w:val="24"/>
          <w:szCs w:val="24"/>
        </w:rPr>
        <w:t>Reis dazugeben und unter Rühren etwa 3 Minuten anbraten. ¼ l Wasser hinzufügen und Reis bei mittlerer Hitze zugedeckt etwa 5 Minuten kochen lassen, er soll nur halbgar sein.</w:t>
      </w:r>
    </w:p>
    <w:p w14:paraId="693A0ED4" w14:textId="77777777" w:rsidR="00C25FA2" w:rsidRPr="005F136B" w:rsidRDefault="00C25FA2" w:rsidP="00B40E8C">
      <w:pPr>
        <w:pStyle w:val="ListParagraph"/>
        <w:numPr>
          <w:ilvl w:val="0"/>
          <w:numId w:val="1415"/>
        </w:numPr>
        <w:spacing w:after="120"/>
        <w:ind w:left="714" w:hanging="357"/>
        <w:contextualSpacing w:val="0"/>
        <w:jc w:val="both"/>
        <w:rPr>
          <w:sz w:val="24"/>
          <w:szCs w:val="24"/>
        </w:rPr>
      </w:pPr>
      <w:r w:rsidRPr="005F136B">
        <w:rPr>
          <w:sz w:val="24"/>
          <w:szCs w:val="24"/>
        </w:rPr>
        <w:t>Inzwischen Blumenkohl putzen, waschen und in Röschen von etwa 2 cm Durchmesser schneiden. Kartoffeln waschen, schälen und in etwa 3 cm große Würfel schneiden. Reis beiseitestellen.</w:t>
      </w:r>
    </w:p>
    <w:p w14:paraId="7357C975" w14:textId="77777777" w:rsidR="00C25FA2" w:rsidRPr="005F136B" w:rsidRDefault="00C25FA2" w:rsidP="00B40E8C">
      <w:pPr>
        <w:pStyle w:val="ListParagraph"/>
        <w:numPr>
          <w:ilvl w:val="0"/>
          <w:numId w:val="1415"/>
        </w:numPr>
        <w:spacing w:after="120"/>
        <w:ind w:left="714" w:hanging="357"/>
        <w:contextualSpacing w:val="0"/>
        <w:jc w:val="both"/>
        <w:rPr>
          <w:sz w:val="24"/>
          <w:szCs w:val="24"/>
        </w:rPr>
      </w:pPr>
      <w:r w:rsidRPr="005F136B">
        <w:rPr>
          <w:sz w:val="24"/>
          <w:szCs w:val="24"/>
        </w:rPr>
        <w:t>Tomaten waschen, vierteln und vom Stielansatz befreien. 2 Zwiebeln schälen und kleinschneiden. Ingwer schälen und fein reiben.</w:t>
      </w:r>
    </w:p>
    <w:p w14:paraId="09D883AB" w14:textId="77777777" w:rsidR="00C25FA2" w:rsidRPr="005F136B" w:rsidRDefault="00C25FA2" w:rsidP="00B40E8C">
      <w:pPr>
        <w:pStyle w:val="ListParagraph"/>
        <w:numPr>
          <w:ilvl w:val="0"/>
          <w:numId w:val="1415"/>
        </w:numPr>
        <w:spacing w:after="120"/>
        <w:ind w:left="714" w:hanging="357"/>
        <w:contextualSpacing w:val="0"/>
        <w:jc w:val="both"/>
        <w:rPr>
          <w:sz w:val="24"/>
          <w:szCs w:val="24"/>
        </w:rPr>
      </w:pPr>
      <w:r w:rsidRPr="005F136B">
        <w:rPr>
          <w:sz w:val="24"/>
          <w:szCs w:val="24"/>
        </w:rPr>
        <w:t>In einem großen Topf 2 EL Ghee oder Butterschmalz erhitzen. Nelken, Zimt, Kardamom und Lorbeerblätter dazugeben und bei mittlerer Hitze etwa 3 Minuten anbraten. Zwiebeln, Blumenkohl und Kartoffeln dazugeben und alles gut verrühren. Römertopf und Deckel mindestens 10 Minuten in warmem Wasser einweichen.</w:t>
      </w:r>
    </w:p>
    <w:p w14:paraId="523FFBD4" w14:textId="77777777" w:rsidR="00C25FA2" w:rsidRPr="005F136B" w:rsidRDefault="00C25FA2" w:rsidP="00B40E8C">
      <w:pPr>
        <w:pStyle w:val="ListParagraph"/>
        <w:numPr>
          <w:ilvl w:val="0"/>
          <w:numId w:val="1415"/>
        </w:numPr>
        <w:spacing w:after="120"/>
        <w:ind w:left="714" w:hanging="357"/>
        <w:contextualSpacing w:val="0"/>
        <w:jc w:val="both"/>
        <w:rPr>
          <w:sz w:val="24"/>
          <w:szCs w:val="24"/>
        </w:rPr>
      </w:pPr>
      <w:r w:rsidRPr="005F136B">
        <w:rPr>
          <w:sz w:val="24"/>
          <w:szCs w:val="24"/>
        </w:rPr>
        <w:t>Inzwischen Kurkuma, Paprika, Chili, Kreuzkümmel, Ingwer, Tomaten und Erbsen hinzufügen und etwa 2 Minuten anbraten. Joghurt dazugeben und gut verrühren. ¼ l Wasser und reichlich Salz dazugeben, bei mittlerer Hitze zugedeckt etwa 5 Minuten schmoren (das Gemüse soll nur halbgar sein). Rosinen kurz abwaschen und trockentupfen.</w:t>
      </w:r>
    </w:p>
    <w:p w14:paraId="7BACE381" w14:textId="77777777" w:rsidR="00C25FA2" w:rsidRPr="005F136B" w:rsidRDefault="00C25FA2" w:rsidP="00B40E8C">
      <w:pPr>
        <w:pStyle w:val="ListParagraph"/>
        <w:numPr>
          <w:ilvl w:val="0"/>
          <w:numId w:val="1415"/>
        </w:numPr>
        <w:spacing w:after="120"/>
        <w:ind w:left="714" w:hanging="357"/>
        <w:contextualSpacing w:val="0"/>
        <w:jc w:val="both"/>
        <w:rPr>
          <w:sz w:val="24"/>
          <w:szCs w:val="24"/>
        </w:rPr>
      </w:pPr>
      <w:r w:rsidRPr="005F136B">
        <w:rPr>
          <w:sz w:val="24"/>
          <w:szCs w:val="24"/>
        </w:rPr>
        <w:t>Den Backofen auf 200 Grad (Gas Stufe 3) vorheizen. Die Zutaten wie folgt in den Römertopf schichten.: Auf dem Boden die Hälfte des Reises verteilen, darauf die Mandeln und Rosinen geben, dann das Gemüse mit der Flüssigkeit hinzugeben und zum Schluss den restlichen Reis.</w:t>
      </w:r>
    </w:p>
    <w:p w14:paraId="32A0D6DB" w14:textId="77777777" w:rsidR="00C25FA2" w:rsidRPr="005F136B" w:rsidRDefault="00C25FA2" w:rsidP="00B40E8C">
      <w:pPr>
        <w:pStyle w:val="ListParagraph"/>
        <w:numPr>
          <w:ilvl w:val="0"/>
          <w:numId w:val="1415"/>
        </w:numPr>
        <w:spacing w:after="120"/>
        <w:ind w:left="714" w:hanging="357"/>
        <w:contextualSpacing w:val="0"/>
        <w:jc w:val="both"/>
        <w:rPr>
          <w:sz w:val="24"/>
          <w:szCs w:val="24"/>
        </w:rPr>
      </w:pPr>
      <w:r w:rsidRPr="005F136B">
        <w:rPr>
          <w:sz w:val="24"/>
          <w:szCs w:val="24"/>
        </w:rPr>
        <w:t>Das Ganze zugedeckt im Backofen (Mitte) in etwa 1 Stunde garen. Eier in etwa 8 Minuten hart kochen, abschrecken und schälen. Limette vierteln.</w:t>
      </w:r>
    </w:p>
    <w:p w14:paraId="5F5F674C" w14:textId="77777777" w:rsidR="00C25FA2" w:rsidRPr="005F136B" w:rsidRDefault="00C25FA2" w:rsidP="00B40E8C">
      <w:pPr>
        <w:pStyle w:val="ListParagraph"/>
        <w:numPr>
          <w:ilvl w:val="0"/>
          <w:numId w:val="1415"/>
        </w:numPr>
        <w:spacing w:after="120"/>
        <w:ind w:left="714" w:hanging="357"/>
        <w:contextualSpacing w:val="0"/>
        <w:jc w:val="both"/>
        <w:rPr>
          <w:sz w:val="24"/>
          <w:szCs w:val="24"/>
        </w:rPr>
      </w:pPr>
      <w:r w:rsidRPr="005F136B">
        <w:rPr>
          <w:sz w:val="24"/>
          <w:szCs w:val="24"/>
        </w:rPr>
        <w:t>Das Biriyani aus dem Backofen nehmen und durchrühren. Eier längs vierteln und das Gericht mit Eiern und Limettenvierteln garnieren. Mit Papadam servieren.</w:t>
      </w:r>
    </w:p>
    <w:p w14:paraId="6A0AC358" w14:textId="77777777" w:rsidR="00C25FA2" w:rsidRDefault="00C25FA2" w:rsidP="00C25FA2">
      <w:pPr>
        <w:rPr>
          <w:sz w:val="24"/>
          <w:szCs w:val="24"/>
        </w:rPr>
      </w:pPr>
      <w:r>
        <w:rPr>
          <w:sz w:val="24"/>
          <w:szCs w:val="24"/>
        </w:rPr>
        <w:br w:type="page"/>
      </w:r>
    </w:p>
    <w:p w14:paraId="39F50706" w14:textId="77777777" w:rsidR="00C25FA2" w:rsidRDefault="00C25FA2" w:rsidP="00C25FA2">
      <w:pPr>
        <w:pStyle w:val="Heading2"/>
        <w:spacing w:after="240"/>
      </w:pPr>
      <w:r>
        <w:lastRenderedPageBreak/>
        <w:t>Reis des Maharadscha</w:t>
      </w:r>
      <w:r>
        <w:rPr>
          <w:rStyle w:val="FootnoteReference"/>
        </w:rPr>
        <w:footnoteReference w:id="1222"/>
      </w:r>
      <w:r>
        <w:t xml:space="preserve"> </w:t>
      </w:r>
    </w:p>
    <w:p w14:paraId="081B34EB" w14:textId="77777777" w:rsidR="00C25FA2" w:rsidRDefault="00C25FA2" w:rsidP="00C25FA2">
      <w:pPr>
        <w:rPr>
          <w:sz w:val="24"/>
          <w:szCs w:val="24"/>
        </w:rPr>
      </w:pPr>
      <w:r w:rsidRPr="00710D14">
        <w:rPr>
          <w:sz w:val="24"/>
          <w:szCs w:val="24"/>
          <w:u w:val="single"/>
        </w:rPr>
        <w:t>Zutaten</w:t>
      </w:r>
      <w:r>
        <w:rPr>
          <w:sz w:val="24"/>
          <w:szCs w:val="24"/>
        </w:rPr>
        <w:t xml:space="preserve"> (für 4 Portionen):</w:t>
      </w:r>
    </w:p>
    <w:p w14:paraId="16C9D6A4" w14:textId="77777777" w:rsidR="00C25FA2" w:rsidRDefault="00C25FA2" w:rsidP="00C25FA2">
      <w:pPr>
        <w:rPr>
          <w:sz w:val="24"/>
          <w:szCs w:val="24"/>
        </w:rPr>
      </w:pPr>
      <w:r>
        <w:rPr>
          <w:sz w:val="24"/>
          <w:szCs w:val="24"/>
        </w:rPr>
        <w:t>300 g Reis</w:t>
      </w:r>
    </w:p>
    <w:p w14:paraId="583C1F0E" w14:textId="77777777" w:rsidR="00C25FA2" w:rsidRDefault="00C25FA2" w:rsidP="00C25FA2">
      <w:pPr>
        <w:rPr>
          <w:sz w:val="24"/>
          <w:szCs w:val="24"/>
        </w:rPr>
      </w:pPr>
      <w:r>
        <w:rPr>
          <w:sz w:val="24"/>
          <w:szCs w:val="24"/>
        </w:rPr>
        <w:t>100 g Trockenfrüchte (Datteln, Aprikosen etc.)</w:t>
      </w:r>
    </w:p>
    <w:p w14:paraId="15802EE2" w14:textId="77777777" w:rsidR="00C25FA2" w:rsidRDefault="00C25FA2" w:rsidP="00C25FA2">
      <w:pPr>
        <w:rPr>
          <w:sz w:val="24"/>
          <w:szCs w:val="24"/>
        </w:rPr>
      </w:pPr>
      <w:r>
        <w:rPr>
          <w:sz w:val="24"/>
          <w:szCs w:val="24"/>
        </w:rPr>
        <w:t>20 Safranfäden</w:t>
      </w:r>
    </w:p>
    <w:p w14:paraId="719362EC" w14:textId="77777777" w:rsidR="00C25FA2" w:rsidRDefault="00C25FA2" w:rsidP="00C25FA2">
      <w:pPr>
        <w:rPr>
          <w:sz w:val="24"/>
          <w:szCs w:val="24"/>
        </w:rPr>
      </w:pPr>
      <w:r>
        <w:rPr>
          <w:sz w:val="24"/>
          <w:szCs w:val="24"/>
        </w:rPr>
        <w:t>50 g gehackte Nüsse (Pistazien, Mandeln etc.)</w:t>
      </w:r>
    </w:p>
    <w:p w14:paraId="3E46FB3C" w14:textId="77777777" w:rsidR="00C25FA2" w:rsidRDefault="00C25FA2" w:rsidP="00C25FA2">
      <w:pPr>
        <w:rPr>
          <w:sz w:val="24"/>
          <w:szCs w:val="24"/>
        </w:rPr>
      </w:pPr>
      <w:r>
        <w:rPr>
          <w:sz w:val="24"/>
          <w:szCs w:val="24"/>
        </w:rPr>
        <w:t>25 g Butter</w:t>
      </w:r>
    </w:p>
    <w:p w14:paraId="4420FE3E" w14:textId="77777777" w:rsidR="00C25FA2" w:rsidRDefault="00C25FA2" w:rsidP="00C25FA2">
      <w:pPr>
        <w:rPr>
          <w:sz w:val="24"/>
          <w:szCs w:val="24"/>
        </w:rPr>
      </w:pPr>
      <w:r>
        <w:rPr>
          <w:sz w:val="24"/>
          <w:szCs w:val="24"/>
        </w:rPr>
        <w:t>4 Gewürznelken</w:t>
      </w:r>
    </w:p>
    <w:p w14:paraId="40C67B5F" w14:textId="77777777" w:rsidR="00C25FA2" w:rsidRDefault="00C25FA2" w:rsidP="00C25FA2">
      <w:pPr>
        <w:rPr>
          <w:sz w:val="24"/>
          <w:szCs w:val="24"/>
        </w:rPr>
      </w:pPr>
      <w:r>
        <w:rPr>
          <w:sz w:val="24"/>
          <w:szCs w:val="24"/>
        </w:rPr>
        <w:t>10 schwarze Pfefferkörner</w:t>
      </w:r>
    </w:p>
    <w:p w14:paraId="1977C61A" w14:textId="77777777" w:rsidR="00C25FA2" w:rsidRDefault="00C25FA2" w:rsidP="00C25FA2">
      <w:pPr>
        <w:rPr>
          <w:sz w:val="24"/>
          <w:szCs w:val="24"/>
        </w:rPr>
      </w:pPr>
      <w:r>
        <w:rPr>
          <w:sz w:val="24"/>
          <w:szCs w:val="24"/>
        </w:rPr>
        <w:t>1 Zimtstange (4 cm)</w:t>
      </w:r>
    </w:p>
    <w:p w14:paraId="22F79E13" w14:textId="77777777" w:rsidR="00C25FA2" w:rsidRDefault="00C25FA2" w:rsidP="00C25FA2">
      <w:pPr>
        <w:rPr>
          <w:sz w:val="24"/>
          <w:szCs w:val="24"/>
        </w:rPr>
      </w:pPr>
      <w:r>
        <w:rPr>
          <w:sz w:val="24"/>
          <w:szCs w:val="24"/>
        </w:rPr>
        <w:t>Salz</w:t>
      </w:r>
    </w:p>
    <w:p w14:paraId="10781573" w14:textId="77777777" w:rsidR="00C25FA2" w:rsidRDefault="00C25FA2" w:rsidP="00C25FA2">
      <w:pPr>
        <w:rPr>
          <w:sz w:val="24"/>
          <w:szCs w:val="24"/>
        </w:rPr>
      </w:pPr>
    </w:p>
    <w:p w14:paraId="69DB8862" w14:textId="77777777" w:rsidR="00C25FA2" w:rsidRDefault="00C25FA2" w:rsidP="00C25FA2">
      <w:pPr>
        <w:rPr>
          <w:sz w:val="24"/>
          <w:szCs w:val="24"/>
        </w:rPr>
      </w:pPr>
      <w:r>
        <w:rPr>
          <w:sz w:val="24"/>
          <w:szCs w:val="24"/>
        </w:rPr>
        <w:t>Zubereitung:</w:t>
      </w:r>
    </w:p>
    <w:p w14:paraId="260C0CDE" w14:textId="77777777" w:rsidR="00C25FA2" w:rsidRPr="00866460" w:rsidRDefault="00C25FA2" w:rsidP="00B40E8C">
      <w:pPr>
        <w:pStyle w:val="ListParagraph"/>
        <w:numPr>
          <w:ilvl w:val="0"/>
          <w:numId w:val="1375"/>
        </w:numPr>
        <w:spacing w:after="120"/>
        <w:ind w:left="714" w:hanging="357"/>
        <w:contextualSpacing w:val="0"/>
        <w:jc w:val="both"/>
        <w:rPr>
          <w:sz w:val="24"/>
          <w:szCs w:val="24"/>
        </w:rPr>
      </w:pPr>
      <w:r w:rsidRPr="00866460">
        <w:rPr>
          <w:sz w:val="24"/>
          <w:szCs w:val="24"/>
        </w:rPr>
        <w:t>Den Reis mehrmals in kaltem Wasser waschen, bis das Wasser klar abläuft, dann 20 Minuten in kaltem Wasser einweichen.</w:t>
      </w:r>
    </w:p>
    <w:p w14:paraId="37565E64" w14:textId="77777777" w:rsidR="00C25FA2" w:rsidRPr="00866460" w:rsidRDefault="00C25FA2" w:rsidP="00B40E8C">
      <w:pPr>
        <w:pStyle w:val="ListParagraph"/>
        <w:numPr>
          <w:ilvl w:val="0"/>
          <w:numId w:val="1375"/>
        </w:numPr>
        <w:spacing w:after="120"/>
        <w:ind w:left="714" w:hanging="357"/>
        <w:contextualSpacing w:val="0"/>
        <w:jc w:val="both"/>
        <w:rPr>
          <w:sz w:val="24"/>
          <w:szCs w:val="24"/>
        </w:rPr>
      </w:pPr>
      <w:r w:rsidRPr="00866460">
        <w:rPr>
          <w:sz w:val="24"/>
          <w:szCs w:val="24"/>
        </w:rPr>
        <w:t>Wasser zum Kochen bringen, die Trockenfrüchte in eine Schüssel geben und mit dem heißen Wasser bedecken. In einer zweiten Schüssel den Safran in 2 EL Wasser einweichen.</w:t>
      </w:r>
    </w:p>
    <w:p w14:paraId="076FEF95" w14:textId="77777777" w:rsidR="00C25FA2" w:rsidRPr="00866460" w:rsidRDefault="00C25FA2" w:rsidP="00B40E8C">
      <w:pPr>
        <w:pStyle w:val="ListParagraph"/>
        <w:numPr>
          <w:ilvl w:val="0"/>
          <w:numId w:val="1375"/>
        </w:numPr>
        <w:spacing w:after="120"/>
        <w:ind w:left="714" w:hanging="357"/>
        <w:contextualSpacing w:val="0"/>
        <w:jc w:val="both"/>
        <w:rPr>
          <w:sz w:val="24"/>
          <w:szCs w:val="24"/>
        </w:rPr>
      </w:pPr>
      <w:r w:rsidRPr="00866460">
        <w:rPr>
          <w:sz w:val="24"/>
          <w:szCs w:val="24"/>
        </w:rPr>
        <w:t xml:space="preserve">Wenn der Reis eingeweicht ist, die gehackten Nüsse in einem Topf bei mittlerer Hitze 1 – 2 Minuten rösten, bis </w:t>
      </w:r>
      <w:r>
        <w:rPr>
          <w:sz w:val="24"/>
          <w:szCs w:val="24"/>
        </w:rPr>
        <w:t>sie</w:t>
      </w:r>
      <w:r w:rsidRPr="00866460">
        <w:rPr>
          <w:sz w:val="24"/>
          <w:szCs w:val="24"/>
        </w:rPr>
        <w:t xml:space="preserve"> Farbe annehmen, dann auf einen Teller geben. Die Butter im Topf zerlassen und Nelken, Pfefferkörner und Zimt hineingeben. Sobald die Nelken und Pfefferkörner anschwellen und zu duften beginnen, den Reis abgießen und mit dem Salz in den Topf geben.</w:t>
      </w:r>
    </w:p>
    <w:p w14:paraId="6C46E504" w14:textId="77777777" w:rsidR="00C25FA2" w:rsidRPr="00866460" w:rsidRDefault="00C25FA2" w:rsidP="00B40E8C">
      <w:pPr>
        <w:pStyle w:val="ListParagraph"/>
        <w:numPr>
          <w:ilvl w:val="0"/>
          <w:numId w:val="1375"/>
        </w:numPr>
        <w:spacing w:after="120"/>
        <w:ind w:left="714" w:hanging="357"/>
        <w:contextualSpacing w:val="0"/>
        <w:jc w:val="both"/>
        <w:rPr>
          <w:sz w:val="24"/>
          <w:szCs w:val="24"/>
        </w:rPr>
      </w:pPr>
      <w:r w:rsidRPr="00866460">
        <w:rPr>
          <w:sz w:val="24"/>
          <w:szCs w:val="24"/>
        </w:rPr>
        <w:t>Gut umrühren, dann 400 ml Wasser hinzugießen. Zum Kochen bringen und 2 Minuten köcheln lassen, dann abdecken, die Temperatur reduzieren und 10 Minuten garen. In der Zwischenzeit die Früchte abtropfen lassen und in kleine Stücke schneiden.</w:t>
      </w:r>
    </w:p>
    <w:p w14:paraId="76CCCC00" w14:textId="77777777" w:rsidR="00C25FA2" w:rsidRPr="00866460" w:rsidRDefault="00C25FA2" w:rsidP="00B40E8C">
      <w:pPr>
        <w:pStyle w:val="ListParagraph"/>
        <w:numPr>
          <w:ilvl w:val="0"/>
          <w:numId w:val="1375"/>
        </w:numPr>
        <w:spacing w:after="120"/>
        <w:ind w:left="714" w:hanging="357"/>
        <w:contextualSpacing w:val="0"/>
        <w:jc w:val="both"/>
        <w:rPr>
          <w:sz w:val="24"/>
          <w:szCs w:val="24"/>
        </w:rPr>
      </w:pPr>
      <w:r w:rsidRPr="00866460">
        <w:rPr>
          <w:sz w:val="24"/>
          <w:szCs w:val="24"/>
        </w:rPr>
        <w:t>Den gekochten Reis 5 Minuten ruhen lassen, dann mit der Gabel auflockern. Trockenfrüchte und Nüsse unterheben und mit dem Safran und seinem Einweichwasser beträufeln.</w:t>
      </w:r>
    </w:p>
    <w:p w14:paraId="29BB1E74" w14:textId="77777777" w:rsidR="00C25FA2" w:rsidRDefault="00C25FA2" w:rsidP="00C25FA2">
      <w:pPr>
        <w:rPr>
          <w:sz w:val="24"/>
          <w:szCs w:val="24"/>
        </w:rPr>
      </w:pPr>
    </w:p>
    <w:p w14:paraId="0A8C04C3" w14:textId="77777777" w:rsidR="00C25FA2" w:rsidRDefault="00C25FA2" w:rsidP="00C25FA2">
      <w:pPr>
        <w:pStyle w:val="Heading2"/>
        <w:spacing w:after="240"/>
      </w:pPr>
      <w:r>
        <w:br w:type="page"/>
      </w:r>
      <w:r>
        <w:lastRenderedPageBreak/>
        <w:t>Reis im Teigmantel mit Pinienkernen</w:t>
      </w:r>
      <w:r>
        <w:rPr>
          <w:rStyle w:val="FootnoteReference"/>
        </w:rPr>
        <w:footnoteReference w:id="1223"/>
      </w:r>
      <w:r>
        <w:t xml:space="preserve"> </w:t>
      </w:r>
    </w:p>
    <w:p w14:paraId="389F5E4B" w14:textId="77777777" w:rsidR="00C25FA2" w:rsidRDefault="00C25FA2" w:rsidP="00C25FA2">
      <w:pPr>
        <w:rPr>
          <w:sz w:val="24"/>
          <w:szCs w:val="24"/>
        </w:rPr>
      </w:pPr>
      <w:r w:rsidRPr="00A30DF5">
        <w:rPr>
          <w:sz w:val="24"/>
          <w:szCs w:val="24"/>
          <w:u w:val="single"/>
        </w:rPr>
        <w:t>Zutaten</w:t>
      </w:r>
      <w:r>
        <w:rPr>
          <w:sz w:val="24"/>
          <w:szCs w:val="24"/>
        </w:rPr>
        <w:t xml:space="preserve"> (für 4 Portionen):</w:t>
      </w:r>
    </w:p>
    <w:p w14:paraId="54F13897" w14:textId="77777777" w:rsidR="00C25FA2" w:rsidRDefault="00C25FA2" w:rsidP="00C25FA2">
      <w:pPr>
        <w:rPr>
          <w:sz w:val="24"/>
          <w:szCs w:val="24"/>
        </w:rPr>
      </w:pPr>
      <w:r>
        <w:rPr>
          <w:sz w:val="24"/>
          <w:szCs w:val="24"/>
        </w:rPr>
        <w:t>2 El Pinienkerne</w:t>
      </w:r>
    </w:p>
    <w:p w14:paraId="4514CE6C" w14:textId="77777777" w:rsidR="00C25FA2" w:rsidRDefault="00C25FA2" w:rsidP="00C25FA2">
      <w:pPr>
        <w:rPr>
          <w:sz w:val="24"/>
          <w:szCs w:val="24"/>
        </w:rPr>
      </w:pPr>
      <w:r>
        <w:rPr>
          <w:sz w:val="24"/>
          <w:szCs w:val="24"/>
        </w:rPr>
        <w:t>60 g Sultaninen</w:t>
      </w:r>
    </w:p>
    <w:p w14:paraId="4A3FEFB5" w14:textId="77777777" w:rsidR="00C25FA2" w:rsidRDefault="00C25FA2" w:rsidP="00C25FA2">
      <w:pPr>
        <w:rPr>
          <w:sz w:val="24"/>
          <w:szCs w:val="24"/>
        </w:rPr>
      </w:pPr>
      <w:r>
        <w:rPr>
          <w:sz w:val="24"/>
          <w:szCs w:val="24"/>
        </w:rPr>
        <w:t>400 g Reis</w:t>
      </w:r>
    </w:p>
    <w:p w14:paraId="11DBD0DE" w14:textId="77777777" w:rsidR="00C25FA2" w:rsidRDefault="00C25FA2" w:rsidP="00C25FA2">
      <w:pPr>
        <w:rPr>
          <w:sz w:val="24"/>
          <w:szCs w:val="24"/>
        </w:rPr>
      </w:pPr>
      <w:r>
        <w:rPr>
          <w:sz w:val="24"/>
          <w:szCs w:val="24"/>
        </w:rPr>
        <w:t>80 g Butter</w:t>
      </w:r>
    </w:p>
    <w:p w14:paraId="38E88D85" w14:textId="77777777" w:rsidR="00C25FA2" w:rsidRDefault="00C25FA2" w:rsidP="00C25FA2">
      <w:pPr>
        <w:rPr>
          <w:sz w:val="24"/>
          <w:szCs w:val="24"/>
        </w:rPr>
      </w:pPr>
      <w:r>
        <w:rPr>
          <w:sz w:val="24"/>
          <w:szCs w:val="24"/>
        </w:rPr>
        <w:t>Salz, Pfeffer</w:t>
      </w:r>
    </w:p>
    <w:p w14:paraId="4C89FBFC" w14:textId="77777777" w:rsidR="00C25FA2" w:rsidRDefault="00C25FA2" w:rsidP="00C25FA2">
      <w:pPr>
        <w:rPr>
          <w:sz w:val="24"/>
          <w:szCs w:val="24"/>
        </w:rPr>
      </w:pPr>
      <w:r>
        <w:rPr>
          <w:sz w:val="24"/>
          <w:szCs w:val="24"/>
        </w:rPr>
        <w:t>2 EL Zimtpulver</w:t>
      </w:r>
    </w:p>
    <w:p w14:paraId="6494D620" w14:textId="77777777" w:rsidR="00C25FA2" w:rsidRDefault="00C25FA2" w:rsidP="00C25FA2">
      <w:pPr>
        <w:rPr>
          <w:sz w:val="24"/>
          <w:szCs w:val="24"/>
        </w:rPr>
      </w:pPr>
      <w:r>
        <w:rPr>
          <w:sz w:val="24"/>
          <w:szCs w:val="24"/>
        </w:rPr>
        <w:t>1 Msp. Gemahlener Piment</w:t>
      </w:r>
    </w:p>
    <w:p w14:paraId="3CE772D3" w14:textId="77777777" w:rsidR="00C25FA2" w:rsidRDefault="00C25FA2" w:rsidP="00C25FA2">
      <w:pPr>
        <w:rPr>
          <w:sz w:val="24"/>
          <w:szCs w:val="24"/>
        </w:rPr>
      </w:pPr>
      <w:r>
        <w:rPr>
          <w:sz w:val="24"/>
          <w:szCs w:val="24"/>
        </w:rPr>
        <w:t>1 großes Yufka-Teigblatt</w:t>
      </w:r>
    </w:p>
    <w:p w14:paraId="162CE365" w14:textId="77777777" w:rsidR="00C25FA2" w:rsidRDefault="00C25FA2" w:rsidP="00C25FA2">
      <w:pPr>
        <w:rPr>
          <w:sz w:val="24"/>
          <w:szCs w:val="24"/>
        </w:rPr>
      </w:pPr>
    </w:p>
    <w:p w14:paraId="531C4BE4" w14:textId="77777777" w:rsidR="00C25FA2" w:rsidRDefault="00C25FA2" w:rsidP="00C25FA2">
      <w:pPr>
        <w:rPr>
          <w:sz w:val="24"/>
          <w:szCs w:val="24"/>
        </w:rPr>
      </w:pPr>
      <w:r>
        <w:rPr>
          <w:sz w:val="24"/>
          <w:szCs w:val="24"/>
        </w:rPr>
        <w:t>Zubereitung:</w:t>
      </w:r>
    </w:p>
    <w:p w14:paraId="7F985E7D" w14:textId="77777777" w:rsidR="00C25FA2" w:rsidRPr="003E2864" w:rsidRDefault="00C25FA2" w:rsidP="00B40E8C">
      <w:pPr>
        <w:pStyle w:val="ListParagraph"/>
        <w:numPr>
          <w:ilvl w:val="0"/>
          <w:numId w:val="1750"/>
        </w:numPr>
        <w:spacing w:after="120"/>
        <w:ind w:left="714" w:hanging="357"/>
        <w:contextualSpacing w:val="0"/>
        <w:jc w:val="both"/>
        <w:rPr>
          <w:sz w:val="24"/>
          <w:szCs w:val="24"/>
        </w:rPr>
      </w:pPr>
      <w:r w:rsidRPr="003E2864">
        <w:rPr>
          <w:sz w:val="24"/>
          <w:szCs w:val="24"/>
        </w:rPr>
        <w:t>Die Pinienkerne in einer beschichteten Pfanne ohne Fett bei mittlerer Hitze unter ständigem Rühren anrösten. Die Sultaninen dazugeben und kurz mitrösten, bis sie leicht glänzen. Die Mischung auf einem Teller abkühlen lassen.</w:t>
      </w:r>
    </w:p>
    <w:p w14:paraId="136DDA7F" w14:textId="77777777" w:rsidR="00C25FA2" w:rsidRPr="003E2864" w:rsidRDefault="00C25FA2" w:rsidP="00B40E8C">
      <w:pPr>
        <w:pStyle w:val="ListParagraph"/>
        <w:numPr>
          <w:ilvl w:val="0"/>
          <w:numId w:val="1750"/>
        </w:numPr>
        <w:spacing w:after="120"/>
        <w:ind w:left="714" w:hanging="357"/>
        <w:contextualSpacing w:val="0"/>
        <w:jc w:val="both"/>
        <w:rPr>
          <w:sz w:val="24"/>
          <w:szCs w:val="24"/>
        </w:rPr>
      </w:pPr>
      <w:r w:rsidRPr="003E2864">
        <w:rPr>
          <w:sz w:val="24"/>
          <w:szCs w:val="24"/>
        </w:rPr>
        <w:t>Den reis in einem Sieb abbrausen und abtropfen lassen. In einem Topf die Hälfte der Butter, 850 ml Wasser und 1 TL Salz dazugeben und aufkochen. Den Reis hinzufügen und einige Minuten sprudelnd kochen. Dann zugedeckt bei schwacher Hitze etwa 10 Minuten garen, bis er die Flüssigkeit vollständig aufgenommen hat. Pinienkerne, Sultaninen, Zimt und Piment unter den Reis rühren und den reis mit Pfeffer abschmecken.</w:t>
      </w:r>
    </w:p>
    <w:p w14:paraId="786401FD" w14:textId="77777777" w:rsidR="00C25FA2" w:rsidRPr="003E2864" w:rsidRDefault="00C25FA2" w:rsidP="00B40E8C">
      <w:pPr>
        <w:pStyle w:val="ListParagraph"/>
        <w:numPr>
          <w:ilvl w:val="0"/>
          <w:numId w:val="1750"/>
        </w:numPr>
        <w:spacing w:after="120"/>
        <w:ind w:left="714" w:hanging="357"/>
        <w:contextualSpacing w:val="0"/>
        <w:jc w:val="both"/>
        <w:rPr>
          <w:sz w:val="24"/>
          <w:szCs w:val="24"/>
        </w:rPr>
      </w:pPr>
      <w:r w:rsidRPr="003E2864">
        <w:rPr>
          <w:sz w:val="24"/>
          <w:szCs w:val="24"/>
        </w:rPr>
        <w:t>Den Backofen auf 160 Grad vorheizen. Die restliche Butter zerlassen. Eine Springform (28 cm Durchmesser) oder eine Auflaufform mit Butter einfetten. Das Yufka-Teigblatt in die Form legen, die Ränder überhängen lassen. Den Reis auf den Teig in der Form geben und glatt streichen. Die Teigränder nach innen schlagen und den Reis damit bedecken. Die Oberfläche mit der restlichen Butter bestreichen. Den Reis im Teigmantel im Ofen auf der mittleren Schiene etwa 20 Minuten goldbraun backen.</w:t>
      </w:r>
    </w:p>
    <w:p w14:paraId="2FAD4E88" w14:textId="77777777" w:rsidR="00C25FA2" w:rsidRDefault="00C25FA2" w:rsidP="00C25FA2">
      <w:pPr>
        <w:rPr>
          <w:sz w:val="24"/>
          <w:szCs w:val="24"/>
        </w:rPr>
      </w:pPr>
    </w:p>
    <w:p w14:paraId="26AA888E" w14:textId="77777777" w:rsidR="00C25FA2" w:rsidRDefault="00C25FA2" w:rsidP="00C25FA2">
      <w:pPr>
        <w:ind w:left="708" w:hanging="708"/>
        <w:rPr>
          <w:sz w:val="24"/>
          <w:szCs w:val="24"/>
        </w:rPr>
      </w:pPr>
      <w:r>
        <w:rPr>
          <w:sz w:val="24"/>
          <w:szCs w:val="24"/>
        </w:rPr>
        <w:t>Tipp:</w:t>
      </w:r>
      <w:r>
        <w:rPr>
          <w:sz w:val="24"/>
          <w:szCs w:val="24"/>
        </w:rPr>
        <w:tab/>
        <w:t xml:space="preserve">Passt gut zu geschmortem Gemüse wie z.B. Ratatoille </w:t>
      </w:r>
      <w:r w:rsidRPr="003E2864">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Pr>
          <w:sz w:val="24"/>
          <w:szCs w:val="24"/>
        </w:rPr>
        <w:t xml:space="preserve"> oder zu einer feurig-pikanten Tomatensauce</w:t>
      </w:r>
      <w:r>
        <w:rPr>
          <w:sz w:val="24"/>
          <w:szCs w:val="24"/>
        </w:rPr>
        <w:br w:type="page"/>
      </w:r>
    </w:p>
    <w:p w14:paraId="40151F06" w14:textId="77777777" w:rsidR="00C25FA2" w:rsidRDefault="00C25FA2" w:rsidP="00C25FA2">
      <w:pPr>
        <w:pStyle w:val="Heading2"/>
        <w:spacing w:after="240"/>
      </w:pPr>
      <w:r>
        <w:lastRenderedPageBreak/>
        <w:t>Zitronenreis mit Erdnüssen und Curryblättern</w:t>
      </w:r>
      <w:r>
        <w:rPr>
          <w:rStyle w:val="FootnoteReference"/>
        </w:rPr>
        <w:footnoteReference w:id="1224"/>
      </w:r>
      <w:r>
        <w:t xml:space="preserve"> </w:t>
      </w:r>
    </w:p>
    <w:p w14:paraId="0553F263" w14:textId="77777777" w:rsidR="00C25FA2" w:rsidRDefault="00C25FA2" w:rsidP="00C25FA2">
      <w:pPr>
        <w:rPr>
          <w:sz w:val="24"/>
          <w:szCs w:val="24"/>
        </w:rPr>
      </w:pPr>
      <w:r w:rsidRPr="00710D14">
        <w:rPr>
          <w:sz w:val="24"/>
          <w:szCs w:val="24"/>
          <w:u w:val="single"/>
        </w:rPr>
        <w:t>Zutaten</w:t>
      </w:r>
      <w:r>
        <w:rPr>
          <w:sz w:val="24"/>
          <w:szCs w:val="24"/>
        </w:rPr>
        <w:t xml:space="preserve"> (für 4 Portionen):</w:t>
      </w:r>
    </w:p>
    <w:p w14:paraId="00868534" w14:textId="77777777" w:rsidR="00C25FA2" w:rsidRDefault="00C25FA2" w:rsidP="00C25FA2">
      <w:pPr>
        <w:rPr>
          <w:sz w:val="24"/>
          <w:szCs w:val="24"/>
        </w:rPr>
      </w:pPr>
      <w:r>
        <w:rPr>
          <w:sz w:val="24"/>
          <w:szCs w:val="24"/>
        </w:rPr>
        <w:t>300 g Basmatireis</w:t>
      </w:r>
    </w:p>
    <w:p w14:paraId="43B0C913" w14:textId="77777777" w:rsidR="00C25FA2" w:rsidRDefault="00C25FA2" w:rsidP="00C25FA2">
      <w:pPr>
        <w:rPr>
          <w:sz w:val="24"/>
          <w:szCs w:val="24"/>
        </w:rPr>
      </w:pPr>
      <w:r>
        <w:rPr>
          <w:sz w:val="24"/>
          <w:szCs w:val="24"/>
        </w:rPr>
        <w:t>2 EL Rapsöl</w:t>
      </w:r>
    </w:p>
    <w:p w14:paraId="701EA5AF" w14:textId="77777777" w:rsidR="00C25FA2" w:rsidRDefault="00C25FA2" w:rsidP="00C25FA2">
      <w:pPr>
        <w:rPr>
          <w:sz w:val="24"/>
          <w:szCs w:val="24"/>
        </w:rPr>
      </w:pPr>
      <w:r>
        <w:rPr>
          <w:sz w:val="24"/>
          <w:szCs w:val="24"/>
        </w:rPr>
        <w:t>1 TL schwarze Senfsamen</w:t>
      </w:r>
    </w:p>
    <w:p w14:paraId="62C71053" w14:textId="77777777" w:rsidR="00C25FA2" w:rsidRDefault="00C25FA2" w:rsidP="00C25FA2">
      <w:pPr>
        <w:rPr>
          <w:sz w:val="24"/>
          <w:szCs w:val="24"/>
        </w:rPr>
      </w:pPr>
      <w:r>
        <w:rPr>
          <w:sz w:val="24"/>
          <w:szCs w:val="24"/>
        </w:rPr>
        <w:t>20 frische Curryblätter</w:t>
      </w:r>
    </w:p>
    <w:p w14:paraId="09CA33C5" w14:textId="77777777" w:rsidR="00C25FA2" w:rsidRDefault="00C25FA2" w:rsidP="00C25FA2">
      <w:pPr>
        <w:rPr>
          <w:sz w:val="24"/>
          <w:szCs w:val="24"/>
        </w:rPr>
      </w:pPr>
      <w:r>
        <w:rPr>
          <w:sz w:val="24"/>
          <w:szCs w:val="24"/>
        </w:rPr>
        <w:t>3 EL ungesalzene Erdnüsse (gerne mit Schale)</w:t>
      </w:r>
    </w:p>
    <w:p w14:paraId="2D30CA75" w14:textId="77777777" w:rsidR="00C25FA2" w:rsidRDefault="00C25FA2" w:rsidP="00C25FA2">
      <w:pPr>
        <w:rPr>
          <w:sz w:val="24"/>
          <w:szCs w:val="24"/>
        </w:rPr>
      </w:pPr>
      <w:r>
        <w:rPr>
          <w:sz w:val="24"/>
          <w:szCs w:val="24"/>
        </w:rPr>
        <w:t>2 grüne India-Jwala Chilischoten, halbiert und entkernt</w:t>
      </w:r>
    </w:p>
    <w:p w14:paraId="43D3C5B1" w14:textId="77777777" w:rsidR="00C25FA2" w:rsidRDefault="00C25FA2" w:rsidP="00C25FA2">
      <w:pPr>
        <w:rPr>
          <w:sz w:val="24"/>
          <w:szCs w:val="24"/>
        </w:rPr>
      </w:pPr>
      <w:r>
        <w:rPr>
          <w:sz w:val="24"/>
          <w:szCs w:val="24"/>
        </w:rPr>
        <w:t>4 Schalotten, halbiert und in feine Streifen geschnitten</w:t>
      </w:r>
    </w:p>
    <w:p w14:paraId="2E53F350" w14:textId="77777777" w:rsidR="00C25FA2" w:rsidRDefault="00C25FA2" w:rsidP="00C25FA2">
      <w:pPr>
        <w:rPr>
          <w:sz w:val="24"/>
          <w:szCs w:val="24"/>
        </w:rPr>
      </w:pPr>
      <w:r>
        <w:rPr>
          <w:sz w:val="24"/>
          <w:szCs w:val="24"/>
        </w:rPr>
        <w:t>½ TL gemahlene Kurkuma</w:t>
      </w:r>
    </w:p>
    <w:p w14:paraId="65AA1FFF" w14:textId="77777777" w:rsidR="00C25FA2" w:rsidRDefault="00C25FA2" w:rsidP="00C25FA2">
      <w:pPr>
        <w:rPr>
          <w:sz w:val="24"/>
          <w:szCs w:val="24"/>
        </w:rPr>
      </w:pPr>
      <w:r>
        <w:rPr>
          <w:sz w:val="24"/>
          <w:szCs w:val="24"/>
        </w:rPr>
        <w:t>2 EL Zitronensaft</w:t>
      </w:r>
    </w:p>
    <w:p w14:paraId="4A9A74F8" w14:textId="77777777" w:rsidR="00C25FA2" w:rsidRDefault="00C25FA2" w:rsidP="00C25FA2">
      <w:pPr>
        <w:rPr>
          <w:sz w:val="24"/>
          <w:szCs w:val="24"/>
        </w:rPr>
      </w:pPr>
      <w:r>
        <w:rPr>
          <w:sz w:val="24"/>
          <w:szCs w:val="24"/>
        </w:rPr>
        <w:t>Salz</w:t>
      </w:r>
    </w:p>
    <w:p w14:paraId="22862730" w14:textId="77777777" w:rsidR="00C25FA2" w:rsidRDefault="00C25FA2" w:rsidP="00C25FA2">
      <w:pPr>
        <w:rPr>
          <w:sz w:val="24"/>
          <w:szCs w:val="24"/>
        </w:rPr>
      </w:pPr>
    </w:p>
    <w:p w14:paraId="0F9A0ECB" w14:textId="77777777" w:rsidR="00C25FA2" w:rsidRDefault="00C25FA2" w:rsidP="00C25FA2">
      <w:pPr>
        <w:rPr>
          <w:sz w:val="24"/>
          <w:szCs w:val="24"/>
        </w:rPr>
      </w:pPr>
      <w:r>
        <w:rPr>
          <w:sz w:val="24"/>
          <w:szCs w:val="24"/>
        </w:rPr>
        <w:t>Zubereitung:</w:t>
      </w:r>
    </w:p>
    <w:p w14:paraId="2436379F" w14:textId="77777777" w:rsidR="00C25FA2" w:rsidRPr="00880D43" w:rsidRDefault="00C25FA2" w:rsidP="00B40E8C">
      <w:pPr>
        <w:pStyle w:val="ListParagraph"/>
        <w:numPr>
          <w:ilvl w:val="0"/>
          <w:numId w:val="1376"/>
        </w:numPr>
        <w:spacing w:after="120"/>
        <w:ind w:left="714" w:hanging="357"/>
        <w:contextualSpacing w:val="0"/>
        <w:jc w:val="both"/>
        <w:rPr>
          <w:sz w:val="24"/>
          <w:szCs w:val="24"/>
        </w:rPr>
      </w:pPr>
      <w:r w:rsidRPr="00880D43">
        <w:rPr>
          <w:sz w:val="24"/>
          <w:szCs w:val="24"/>
        </w:rPr>
        <w:t>Den Reis mehrmals mit kaltem Wasser waschen, bis das Wasser klar abläuft, dann 20 Minuten in kaltem oder 10 Minuten in warmem Wasser einweichen, wenn die Zeit drängt. Abgießen und in einen hohen Topf geben. Mit reichlich kaltem Wasser bedecken und zum Kochen bringen. Die Temperatur reduzieren und 10 Minuten köcheln lassen, bis der Reis gar ist. Abgießen, dann mit einem sauberen Küchentuch abdecken und 5 Minuten dämpfen lassen, bis er schön locker ist.</w:t>
      </w:r>
    </w:p>
    <w:p w14:paraId="4F00993D" w14:textId="77777777" w:rsidR="00C25FA2" w:rsidRPr="00880D43" w:rsidRDefault="00C25FA2" w:rsidP="00B40E8C">
      <w:pPr>
        <w:pStyle w:val="ListParagraph"/>
        <w:numPr>
          <w:ilvl w:val="0"/>
          <w:numId w:val="1376"/>
        </w:numPr>
        <w:spacing w:after="120"/>
        <w:ind w:left="714" w:hanging="357"/>
        <w:contextualSpacing w:val="0"/>
        <w:jc w:val="both"/>
        <w:rPr>
          <w:sz w:val="24"/>
          <w:szCs w:val="24"/>
        </w:rPr>
      </w:pPr>
      <w:r w:rsidRPr="00880D43">
        <w:rPr>
          <w:sz w:val="24"/>
          <w:szCs w:val="24"/>
        </w:rPr>
        <w:t>Das Öl in einer großen Pfann erhitzen du die Senfsamen hineingeben. Sobald sie platzen, Curryblätter, Erdnüsse und Chilis hinzufügen. Bei mittlerer Hitze 1 – 2 Minuten unter Rühren anrösten, dann die Schalotten dazugeben.</w:t>
      </w:r>
    </w:p>
    <w:p w14:paraId="6503A821" w14:textId="77777777" w:rsidR="00C25FA2" w:rsidRPr="00880D43" w:rsidRDefault="00C25FA2" w:rsidP="00B40E8C">
      <w:pPr>
        <w:pStyle w:val="ListParagraph"/>
        <w:numPr>
          <w:ilvl w:val="0"/>
          <w:numId w:val="1376"/>
        </w:numPr>
        <w:spacing w:after="120"/>
        <w:ind w:left="714" w:hanging="357"/>
        <w:contextualSpacing w:val="0"/>
        <w:jc w:val="both"/>
        <w:rPr>
          <w:sz w:val="24"/>
          <w:szCs w:val="24"/>
        </w:rPr>
      </w:pPr>
      <w:r w:rsidRPr="00880D43">
        <w:rPr>
          <w:sz w:val="24"/>
          <w:szCs w:val="24"/>
        </w:rPr>
        <w:t>Die Schalotten 10 – 12 Minuten dünsten, bis sie karamellisiert sind und süß sind. Die Temperatur reduzieren, Kurkuma, Zitronensaft und Salz unterrühren und en Reis hinzugeben. Gut vermengen und servieren.</w:t>
      </w:r>
      <w:r w:rsidRPr="00880D43">
        <w:rPr>
          <w:sz w:val="24"/>
          <w:szCs w:val="24"/>
        </w:rPr>
        <w:br w:type="page"/>
      </w:r>
    </w:p>
    <w:p w14:paraId="1E625399" w14:textId="77777777" w:rsidR="00675344" w:rsidRDefault="00675344" w:rsidP="00675344">
      <w:pPr>
        <w:pStyle w:val="Heading2"/>
        <w:spacing w:after="240"/>
      </w:pPr>
      <w:r>
        <w:lastRenderedPageBreak/>
        <w:t>Gebackener Reis mit gerösteten Tomaten und Knoblauch</w:t>
      </w:r>
      <w:r>
        <w:rPr>
          <w:rStyle w:val="FootnoteReference"/>
        </w:rPr>
        <w:footnoteReference w:id="1225"/>
      </w:r>
      <w:r>
        <w:t xml:space="preserve"> </w:t>
      </w:r>
    </w:p>
    <w:p w14:paraId="3D2DE56E" w14:textId="77777777" w:rsidR="00675344" w:rsidRDefault="00675344" w:rsidP="00675344">
      <w:pPr>
        <w:rPr>
          <w:sz w:val="24"/>
          <w:szCs w:val="24"/>
        </w:rPr>
      </w:pPr>
      <w:r w:rsidRPr="007F2B0B">
        <w:rPr>
          <w:sz w:val="24"/>
          <w:szCs w:val="24"/>
          <w:u w:val="single"/>
        </w:rPr>
        <w:t>Zutaten</w:t>
      </w:r>
      <w:r>
        <w:rPr>
          <w:sz w:val="24"/>
          <w:szCs w:val="24"/>
        </w:rPr>
        <w:t xml:space="preserve"> (für 6 Portionen als Beilage)</w:t>
      </w:r>
    </w:p>
    <w:p w14:paraId="24C7866D" w14:textId="77777777" w:rsidR="00675344" w:rsidRDefault="00675344" w:rsidP="00675344">
      <w:pPr>
        <w:rPr>
          <w:sz w:val="24"/>
          <w:szCs w:val="24"/>
        </w:rPr>
      </w:pPr>
      <w:r>
        <w:rPr>
          <w:sz w:val="24"/>
          <w:szCs w:val="24"/>
        </w:rPr>
        <w:t>800 g Kirschtomaten</w:t>
      </w:r>
    </w:p>
    <w:p w14:paraId="157CD8CB" w14:textId="77777777" w:rsidR="00675344" w:rsidRDefault="00675344" w:rsidP="00675344">
      <w:pPr>
        <w:rPr>
          <w:sz w:val="24"/>
          <w:szCs w:val="24"/>
        </w:rPr>
      </w:pPr>
      <w:r>
        <w:rPr>
          <w:sz w:val="24"/>
          <w:szCs w:val="24"/>
        </w:rPr>
        <w:t xml:space="preserve">12 große Knoblauchzehen oder 25 normal große </w:t>
      </w:r>
      <w:r w:rsidRPr="00C45578">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Pr>
          <w:sz w:val="24"/>
          <w:szCs w:val="24"/>
        </w:rPr>
        <w:t>, geschält</w:t>
      </w:r>
    </w:p>
    <w:p w14:paraId="7195AB60" w14:textId="77777777" w:rsidR="00675344" w:rsidRDefault="00675344" w:rsidP="00675344">
      <w:pPr>
        <w:rPr>
          <w:sz w:val="24"/>
          <w:szCs w:val="24"/>
        </w:rPr>
      </w:pPr>
      <w:r>
        <w:rPr>
          <w:sz w:val="24"/>
          <w:szCs w:val="24"/>
        </w:rPr>
        <w:t>4 Schalotten, geschält und in 3 cm große Stücke geschnitten</w:t>
      </w:r>
    </w:p>
    <w:p w14:paraId="15DC7498" w14:textId="77777777" w:rsidR="00675344" w:rsidRDefault="00675344" w:rsidP="00675344">
      <w:pPr>
        <w:rPr>
          <w:sz w:val="24"/>
          <w:szCs w:val="24"/>
        </w:rPr>
      </w:pPr>
      <w:r>
        <w:rPr>
          <w:sz w:val="24"/>
          <w:szCs w:val="24"/>
        </w:rPr>
        <w:t>25 g Koriandergrün, in 4 cm lange Stücke geschnitten, plus 10 g Korianderblätter gehackt</w:t>
      </w:r>
    </w:p>
    <w:p w14:paraId="4571A24B" w14:textId="77777777" w:rsidR="00675344" w:rsidRDefault="00675344" w:rsidP="00675344">
      <w:pPr>
        <w:rPr>
          <w:sz w:val="24"/>
          <w:szCs w:val="24"/>
        </w:rPr>
      </w:pPr>
      <w:r>
        <w:rPr>
          <w:sz w:val="24"/>
          <w:szCs w:val="24"/>
        </w:rPr>
        <w:t>3 EL Thymianblätter</w:t>
      </w:r>
    </w:p>
    <w:p w14:paraId="336BDE21" w14:textId="77777777" w:rsidR="00675344" w:rsidRDefault="00675344" w:rsidP="00675344">
      <w:pPr>
        <w:rPr>
          <w:sz w:val="24"/>
          <w:szCs w:val="24"/>
        </w:rPr>
      </w:pPr>
      <w:r>
        <w:rPr>
          <w:sz w:val="24"/>
          <w:szCs w:val="24"/>
        </w:rPr>
        <w:t>4 kleine Zimtstangen</w:t>
      </w:r>
    </w:p>
    <w:p w14:paraId="4C356B62" w14:textId="77777777" w:rsidR="00675344" w:rsidRDefault="00675344" w:rsidP="00675344">
      <w:pPr>
        <w:rPr>
          <w:sz w:val="24"/>
          <w:szCs w:val="24"/>
        </w:rPr>
      </w:pPr>
      <w:r>
        <w:rPr>
          <w:sz w:val="24"/>
          <w:szCs w:val="24"/>
        </w:rPr>
        <w:t>100 ml Olivenöl</w:t>
      </w:r>
    </w:p>
    <w:p w14:paraId="38656ECF" w14:textId="77777777" w:rsidR="00675344" w:rsidRDefault="00675344" w:rsidP="00675344">
      <w:pPr>
        <w:rPr>
          <w:sz w:val="24"/>
          <w:szCs w:val="24"/>
        </w:rPr>
      </w:pPr>
      <w:r>
        <w:rPr>
          <w:sz w:val="24"/>
          <w:szCs w:val="24"/>
        </w:rPr>
        <w:t>300 g Basmatireis</w:t>
      </w:r>
    </w:p>
    <w:p w14:paraId="2658DDBB" w14:textId="77777777" w:rsidR="00675344" w:rsidRDefault="00675344" w:rsidP="00675344">
      <w:pPr>
        <w:rPr>
          <w:sz w:val="24"/>
          <w:szCs w:val="24"/>
        </w:rPr>
      </w:pPr>
      <w:r>
        <w:rPr>
          <w:sz w:val="24"/>
          <w:szCs w:val="24"/>
        </w:rPr>
        <w:t>Salz, Pfeffer</w:t>
      </w:r>
    </w:p>
    <w:p w14:paraId="3A3F234E" w14:textId="77777777" w:rsidR="00675344" w:rsidRDefault="00675344" w:rsidP="00675344">
      <w:pPr>
        <w:rPr>
          <w:sz w:val="24"/>
          <w:szCs w:val="24"/>
        </w:rPr>
      </w:pPr>
    </w:p>
    <w:p w14:paraId="233A2F0B" w14:textId="77777777" w:rsidR="00675344" w:rsidRDefault="00675344" w:rsidP="00675344">
      <w:pPr>
        <w:rPr>
          <w:sz w:val="24"/>
          <w:szCs w:val="24"/>
        </w:rPr>
      </w:pPr>
      <w:r>
        <w:rPr>
          <w:sz w:val="24"/>
          <w:szCs w:val="24"/>
        </w:rPr>
        <w:t>Zubereitung:</w:t>
      </w:r>
    </w:p>
    <w:p w14:paraId="0A2B8C52" w14:textId="77777777" w:rsidR="00675344" w:rsidRPr="00696AE4" w:rsidRDefault="00675344" w:rsidP="00B40E8C">
      <w:pPr>
        <w:pStyle w:val="ListParagraph"/>
        <w:numPr>
          <w:ilvl w:val="0"/>
          <w:numId w:val="1048"/>
        </w:numPr>
        <w:spacing w:after="120"/>
        <w:ind w:left="714" w:hanging="357"/>
        <w:contextualSpacing w:val="0"/>
        <w:jc w:val="both"/>
        <w:rPr>
          <w:sz w:val="24"/>
          <w:szCs w:val="24"/>
        </w:rPr>
      </w:pPr>
      <w:r w:rsidRPr="00696AE4">
        <w:rPr>
          <w:sz w:val="24"/>
          <w:szCs w:val="24"/>
        </w:rPr>
        <w:t>Den Backofen auf 160 Grad Umluft vorheizen.</w:t>
      </w:r>
    </w:p>
    <w:p w14:paraId="43B2D8AA" w14:textId="77777777" w:rsidR="00675344" w:rsidRPr="00696AE4" w:rsidRDefault="00675344" w:rsidP="00B40E8C">
      <w:pPr>
        <w:pStyle w:val="ListParagraph"/>
        <w:numPr>
          <w:ilvl w:val="0"/>
          <w:numId w:val="1048"/>
        </w:numPr>
        <w:spacing w:after="120"/>
        <w:ind w:left="714" w:hanging="357"/>
        <w:contextualSpacing w:val="0"/>
        <w:jc w:val="both"/>
        <w:rPr>
          <w:sz w:val="24"/>
          <w:szCs w:val="24"/>
        </w:rPr>
      </w:pPr>
      <w:r w:rsidRPr="00696AE4">
        <w:rPr>
          <w:sz w:val="24"/>
          <w:szCs w:val="24"/>
        </w:rPr>
        <w:t>Tomaten, Knoblauch, Schalotten, Kräuter und die Zimtstangen in einer tiefen ofenfesten Form (etwa 20 x 30 cm) und mit dem Olivenöl übergießen. Mit ½ TL Salz und 1 kräftigen Prise Pfeffer würzen und für 1 Stunde in den Ofen schieben, bis das Gemüse weich ist. Herausnehmen und den reis gleichmäßig in die Form streuen, nicht umrühren.</w:t>
      </w:r>
    </w:p>
    <w:p w14:paraId="3F2ED869" w14:textId="77777777" w:rsidR="00675344" w:rsidRPr="00696AE4" w:rsidRDefault="00675344" w:rsidP="00B40E8C">
      <w:pPr>
        <w:pStyle w:val="ListParagraph"/>
        <w:numPr>
          <w:ilvl w:val="0"/>
          <w:numId w:val="1048"/>
        </w:numPr>
        <w:spacing w:after="120"/>
        <w:ind w:left="714" w:hanging="357"/>
        <w:contextualSpacing w:val="0"/>
        <w:jc w:val="both"/>
        <w:rPr>
          <w:sz w:val="24"/>
          <w:szCs w:val="24"/>
        </w:rPr>
      </w:pPr>
      <w:r w:rsidRPr="00696AE4">
        <w:rPr>
          <w:sz w:val="24"/>
          <w:szCs w:val="24"/>
        </w:rPr>
        <w:t>Die Ofentemperatur auf 220 Grad Umluft erhöhen.</w:t>
      </w:r>
    </w:p>
    <w:p w14:paraId="03310825" w14:textId="77777777" w:rsidR="00675344" w:rsidRPr="00696AE4" w:rsidRDefault="00675344" w:rsidP="00B40E8C">
      <w:pPr>
        <w:pStyle w:val="ListParagraph"/>
        <w:numPr>
          <w:ilvl w:val="0"/>
          <w:numId w:val="1048"/>
        </w:numPr>
        <w:spacing w:after="120"/>
        <w:ind w:left="714" w:hanging="357"/>
        <w:contextualSpacing w:val="0"/>
        <w:jc w:val="both"/>
        <w:rPr>
          <w:sz w:val="24"/>
          <w:szCs w:val="24"/>
        </w:rPr>
      </w:pPr>
      <w:r w:rsidRPr="00696AE4">
        <w:rPr>
          <w:sz w:val="24"/>
          <w:szCs w:val="24"/>
        </w:rPr>
        <w:t>Den Reis mit ½ TL Salz und reichlich schwarzem Pfeffer bestreuen. 600 ml Wasser zum Kochen bringen und vorsichtig über den Reis gießen. Die Form fest mit Alufolie verschließen und für weitere 25 Minuten in den Ofen stellen, bis der Reis gar ist. Herausnehmen und zugedeckt noch 10 Minuten stehen lassen. Die Folie entfernen, den Reis nach Belieben mit dem gehackten Koriander bestreuen.</w:t>
      </w:r>
    </w:p>
    <w:p w14:paraId="619EA665" w14:textId="0E8308B4" w:rsidR="00675344" w:rsidRDefault="00675344" w:rsidP="00675344">
      <w:pPr>
        <w:rPr>
          <w:rFonts w:asciiTheme="majorHAnsi" w:eastAsiaTheme="majorEastAsia" w:hAnsiTheme="majorHAnsi" w:cstheme="majorBidi"/>
          <w:color w:val="2F5496" w:themeColor="accent1" w:themeShade="BF"/>
          <w:sz w:val="26"/>
          <w:szCs w:val="26"/>
        </w:rPr>
      </w:pPr>
      <w:r>
        <w:rPr>
          <w:sz w:val="24"/>
          <w:szCs w:val="24"/>
        </w:rPr>
        <w:br w:type="page"/>
      </w:r>
    </w:p>
    <w:p w14:paraId="63058F83" w14:textId="77777777" w:rsidR="00F823EE" w:rsidRPr="00823241" w:rsidRDefault="00F823EE" w:rsidP="00F823EE">
      <w:pPr>
        <w:pStyle w:val="Heading2"/>
        <w:spacing w:after="240"/>
      </w:pPr>
      <w:r w:rsidRPr="00823241">
        <w:lastRenderedPageBreak/>
        <w:t>Gebratener roter Reis</w:t>
      </w:r>
      <w:r>
        <w:rPr>
          <w:rStyle w:val="FootnoteReference"/>
        </w:rPr>
        <w:footnoteReference w:id="1226"/>
      </w:r>
    </w:p>
    <w:p w14:paraId="675F8880" w14:textId="77777777" w:rsidR="00F823EE" w:rsidRPr="00823241" w:rsidRDefault="00F823EE" w:rsidP="00F823EE">
      <w:pPr>
        <w:rPr>
          <w:sz w:val="24"/>
          <w:szCs w:val="24"/>
        </w:rPr>
      </w:pPr>
      <w:r w:rsidRPr="00B56F5C">
        <w:rPr>
          <w:sz w:val="24"/>
          <w:szCs w:val="24"/>
          <w:u w:val="single"/>
        </w:rPr>
        <w:t>Zutaten</w:t>
      </w:r>
      <w:r w:rsidRPr="00823241">
        <w:rPr>
          <w:sz w:val="24"/>
          <w:szCs w:val="24"/>
        </w:rPr>
        <w:t xml:space="preserve"> </w:t>
      </w:r>
      <w:r>
        <w:rPr>
          <w:sz w:val="24"/>
          <w:szCs w:val="24"/>
        </w:rPr>
        <w:t>(</w:t>
      </w:r>
      <w:r w:rsidRPr="00823241">
        <w:rPr>
          <w:sz w:val="24"/>
          <w:szCs w:val="24"/>
        </w:rPr>
        <w:t>für 2 Portionen</w:t>
      </w:r>
      <w:r>
        <w:rPr>
          <w:sz w:val="24"/>
          <w:szCs w:val="24"/>
        </w:rPr>
        <w:t>):</w:t>
      </w:r>
    </w:p>
    <w:p w14:paraId="570496A0" w14:textId="77777777" w:rsidR="00F823EE" w:rsidRPr="00823241" w:rsidRDefault="00F823EE" w:rsidP="00F823EE">
      <w:pPr>
        <w:rPr>
          <w:sz w:val="24"/>
          <w:szCs w:val="24"/>
        </w:rPr>
      </w:pPr>
      <w:r w:rsidRPr="00823241">
        <w:rPr>
          <w:sz w:val="24"/>
          <w:szCs w:val="24"/>
        </w:rPr>
        <w:t>200 g roter Reis</w:t>
      </w:r>
    </w:p>
    <w:p w14:paraId="66136931" w14:textId="77777777" w:rsidR="00F823EE" w:rsidRPr="00823241" w:rsidRDefault="00F823EE" w:rsidP="00F823EE">
      <w:pPr>
        <w:jc w:val="both"/>
        <w:rPr>
          <w:sz w:val="24"/>
          <w:szCs w:val="24"/>
        </w:rPr>
      </w:pPr>
      <w:r w:rsidRPr="00823241">
        <w:rPr>
          <w:sz w:val="24"/>
          <w:szCs w:val="24"/>
        </w:rPr>
        <w:t>1 Olivenöl oder Kokosfett</w:t>
      </w:r>
    </w:p>
    <w:p w14:paraId="11B75A50" w14:textId="77777777" w:rsidR="00F823EE" w:rsidRPr="00823241" w:rsidRDefault="00F823EE" w:rsidP="00F823EE">
      <w:pPr>
        <w:jc w:val="both"/>
        <w:rPr>
          <w:sz w:val="24"/>
          <w:szCs w:val="24"/>
        </w:rPr>
      </w:pPr>
      <w:r w:rsidRPr="00823241">
        <w:rPr>
          <w:sz w:val="24"/>
          <w:szCs w:val="24"/>
        </w:rPr>
        <w:t>1 große Karotte, halbiert und der Länge nach geviertelt und dünn gehobelt</w:t>
      </w:r>
    </w:p>
    <w:p w14:paraId="42107CEA" w14:textId="77777777" w:rsidR="00F823EE" w:rsidRPr="00823241" w:rsidRDefault="00F823EE" w:rsidP="00F823EE">
      <w:pPr>
        <w:jc w:val="both"/>
        <w:rPr>
          <w:sz w:val="24"/>
          <w:szCs w:val="24"/>
        </w:rPr>
      </w:pPr>
      <w:r w:rsidRPr="00823241">
        <w:rPr>
          <w:sz w:val="24"/>
          <w:szCs w:val="24"/>
        </w:rPr>
        <w:t>1 große Handvoll Austernpilze, klein geschnitten</w:t>
      </w:r>
    </w:p>
    <w:p w14:paraId="0D94EC49" w14:textId="77777777" w:rsidR="00F823EE" w:rsidRPr="00823241" w:rsidRDefault="00F823EE" w:rsidP="00F823EE">
      <w:pPr>
        <w:jc w:val="both"/>
        <w:rPr>
          <w:sz w:val="24"/>
          <w:szCs w:val="24"/>
        </w:rPr>
      </w:pPr>
      <w:r w:rsidRPr="00823241">
        <w:rPr>
          <w:sz w:val="24"/>
          <w:szCs w:val="24"/>
        </w:rPr>
        <w:t>2 Frühlingszwiebeln, klein geschnitten</w:t>
      </w:r>
    </w:p>
    <w:p w14:paraId="253966BE" w14:textId="77777777" w:rsidR="00F823EE" w:rsidRPr="00823241" w:rsidRDefault="00F823EE" w:rsidP="00F823EE">
      <w:pPr>
        <w:jc w:val="both"/>
        <w:rPr>
          <w:sz w:val="24"/>
          <w:szCs w:val="24"/>
        </w:rPr>
      </w:pPr>
      <w:r w:rsidRPr="00823241">
        <w:rPr>
          <w:sz w:val="24"/>
          <w:szCs w:val="24"/>
        </w:rPr>
        <w:t>1/2 Pak Choi oder 1 große Handvoll Spinat, dünn geschnitten</w:t>
      </w:r>
    </w:p>
    <w:p w14:paraId="26273FAC" w14:textId="77777777" w:rsidR="00F823EE" w:rsidRPr="00823241" w:rsidRDefault="00F823EE" w:rsidP="00F823EE">
      <w:pPr>
        <w:jc w:val="both"/>
        <w:rPr>
          <w:sz w:val="24"/>
          <w:szCs w:val="24"/>
        </w:rPr>
      </w:pPr>
      <w:r w:rsidRPr="00823241">
        <w:rPr>
          <w:sz w:val="24"/>
          <w:szCs w:val="24"/>
        </w:rPr>
        <w:t>Salz, Pfeffer</w:t>
      </w:r>
    </w:p>
    <w:p w14:paraId="4AC2693F" w14:textId="77777777" w:rsidR="00F823EE" w:rsidRPr="00823241" w:rsidRDefault="00F823EE" w:rsidP="00F823EE">
      <w:pPr>
        <w:jc w:val="both"/>
        <w:rPr>
          <w:sz w:val="24"/>
          <w:szCs w:val="24"/>
        </w:rPr>
      </w:pPr>
      <w:r w:rsidRPr="00823241">
        <w:rPr>
          <w:sz w:val="24"/>
          <w:szCs w:val="24"/>
        </w:rPr>
        <w:t>2 Eier, verquirlt (oder auch Tofu in kleine Würfel geschnitten)</w:t>
      </w:r>
    </w:p>
    <w:p w14:paraId="1F4C85D5" w14:textId="77777777" w:rsidR="00F823EE" w:rsidRPr="00823241" w:rsidRDefault="00F823EE" w:rsidP="00F823EE">
      <w:pPr>
        <w:jc w:val="both"/>
        <w:rPr>
          <w:sz w:val="24"/>
          <w:szCs w:val="24"/>
        </w:rPr>
      </w:pPr>
      <w:r w:rsidRPr="00823241">
        <w:rPr>
          <w:sz w:val="24"/>
          <w:szCs w:val="24"/>
        </w:rPr>
        <w:t>60 g Cashewkerne, in der Pfanne geröstet</w:t>
      </w:r>
    </w:p>
    <w:p w14:paraId="55B6FE17" w14:textId="77777777" w:rsidR="00F823EE" w:rsidRPr="00823241" w:rsidRDefault="00F823EE" w:rsidP="00F823EE">
      <w:pPr>
        <w:jc w:val="both"/>
        <w:rPr>
          <w:sz w:val="24"/>
          <w:szCs w:val="24"/>
        </w:rPr>
      </w:pPr>
      <w:r w:rsidRPr="00823241">
        <w:rPr>
          <w:sz w:val="24"/>
          <w:szCs w:val="24"/>
        </w:rPr>
        <w:t>1 Handvoll frische Thai-Basilikum (oder auch nicht)</w:t>
      </w:r>
    </w:p>
    <w:p w14:paraId="683E9DA8" w14:textId="77777777" w:rsidR="00F823EE" w:rsidRPr="00823241" w:rsidRDefault="00F823EE" w:rsidP="00F823EE">
      <w:pPr>
        <w:jc w:val="both"/>
        <w:rPr>
          <w:sz w:val="24"/>
          <w:szCs w:val="24"/>
        </w:rPr>
      </w:pPr>
    </w:p>
    <w:p w14:paraId="4533260D" w14:textId="77777777" w:rsidR="00F823EE" w:rsidRPr="00823241" w:rsidRDefault="00F823EE" w:rsidP="00F823EE">
      <w:pPr>
        <w:jc w:val="both"/>
        <w:rPr>
          <w:sz w:val="24"/>
          <w:szCs w:val="24"/>
        </w:rPr>
      </w:pPr>
      <w:r w:rsidRPr="00823241">
        <w:rPr>
          <w:sz w:val="24"/>
          <w:szCs w:val="24"/>
        </w:rPr>
        <w:t>Zubereitung:</w:t>
      </w:r>
    </w:p>
    <w:p w14:paraId="56478967" w14:textId="77777777" w:rsidR="00F823EE" w:rsidRPr="00823241" w:rsidRDefault="00F823EE" w:rsidP="00B40E8C">
      <w:pPr>
        <w:pStyle w:val="ListParagraph"/>
        <w:numPr>
          <w:ilvl w:val="0"/>
          <w:numId w:val="1982"/>
        </w:numPr>
        <w:spacing w:after="120"/>
        <w:contextualSpacing w:val="0"/>
        <w:jc w:val="both"/>
        <w:rPr>
          <w:sz w:val="24"/>
          <w:szCs w:val="24"/>
        </w:rPr>
      </w:pPr>
      <w:r w:rsidRPr="00823241">
        <w:rPr>
          <w:sz w:val="24"/>
          <w:szCs w:val="24"/>
        </w:rPr>
        <w:t>Den Reis spülen, abtropfen lassen und mit 500 ml Wasser in einen Topf geben. Aufkochen lassen, die Hitze reduzieren, den Deckel auflegen und den Reis auf mittlerer Stufe 25-30 Minuten sanft köcheln lassen, bis alles Wasser verdampft ist. Den Reis 10 Minuten ruhen lassen, damit er möglichst trocken ist.</w:t>
      </w:r>
    </w:p>
    <w:p w14:paraId="116F159A" w14:textId="77777777" w:rsidR="00F823EE" w:rsidRDefault="00F823EE" w:rsidP="00B40E8C">
      <w:pPr>
        <w:pStyle w:val="ListParagraph"/>
        <w:numPr>
          <w:ilvl w:val="0"/>
          <w:numId w:val="1982"/>
        </w:numPr>
        <w:spacing w:after="120"/>
        <w:ind w:left="714" w:hanging="357"/>
        <w:contextualSpacing w:val="0"/>
        <w:jc w:val="both"/>
        <w:rPr>
          <w:sz w:val="24"/>
          <w:szCs w:val="24"/>
        </w:rPr>
      </w:pPr>
      <w:r w:rsidRPr="00823241">
        <w:rPr>
          <w:sz w:val="24"/>
          <w:szCs w:val="24"/>
        </w:rPr>
        <w:t>In einer Pfanne das Fett erhitzen und das Gemüse darin ein paar Minuten unter dem Rühren anbraten. Mit Salz und Pfeffer abschmecken. Den Reis dazugeben und 1 Minute mitbraten. Die Eier unterrühren, bis sie gestockt sind.</w:t>
      </w:r>
    </w:p>
    <w:p w14:paraId="4BE67439" w14:textId="2F1BD534" w:rsidR="00F823EE" w:rsidRPr="0075711E" w:rsidRDefault="0075711E" w:rsidP="00B40E8C">
      <w:pPr>
        <w:pStyle w:val="ListParagraph"/>
        <w:numPr>
          <w:ilvl w:val="0"/>
          <w:numId w:val="1982"/>
        </w:numPr>
        <w:spacing w:after="120"/>
        <w:ind w:left="714" w:hanging="357"/>
        <w:contextualSpacing w:val="0"/>
        <w:jc w:val="both"/>
        <w:rPr>
          <w:sz w:val="24"/>
          <w:szCs w:val="24"/>
        </w:rPr>
      </w:pPr>
      <w:r>
        <w:rPr>
          <w:sz w:val="24"/>
          <w:szCs w:val="24"/>
        </w:rPr>
        <w:t xml:space="preserve">Mit </w:t>
      </w:r>
      <w:r w:rsidRPr="00823241">
        <w:rPr>
          <w:sz w:val="24"/>
          <w:szCs w:val="24"/>
        </w:rPr>
        <w:t>Cashewkernen und Thai-Basilikum garniert servieren</w:t>
      </w:r>
      <w:r>
        <w:rPr>
          <w:sz w:val="24"/>
          <w:szCs w:val="24"/>
        </w:rPr>
        <w:t>.</w:t>
      </w:r>
      <w:r w:rsidR="00F823EE" w:rsidRPr="0075711E">
        <w:rPr>
          <w:sz w:val="24"/>
          <w:szCs w:val="24"/>
        </w:rPr>
        <w:t xml:space="preserve"> </w:t>
      </w:r>
      <w:r w:rsidR="00F823EE">
        <w:br w:type="page"/>
      </w:r>
    </w:p>
    <w:p w14:paraId="763EC72E" w14:textId="652E6141" w:rsidR="002474F2" w:rsidRDefault="002474F2" w:rsidP="00042FE8">
      <w:pPr>
        <w:pStyle w:val="Heading2"/>
        <w:spacing w:after="240"/>
      </w:pPr>
      <w:r>
        <w:lastRenderedPageBreak/>
        <w:t>Reis mit Linsen – Mujadara</w:t>
      </w:r>
      <w:r w:rsidR="005E23E3">
        <w:rPr>
          <w:rStyle w:val="FootnoteReference"/>
        </w:rPr>
        <w:footnoteReference w:id="1227"/>
      </w:r>
    </w:p>
    <w:p w14:paraId="31724B95" w14:textId="3772677A" w:rsidR="002474F2" w:rsidRDefault="002474F2">
      <w:r w:rsidRPr="004C3B3E">
        <w:rPr>
          <w:u w:val="single"/>
        </w:rPr>
        <w:t>Zutaten</w:t>
      </w:r>
      <w:r>
        <w:t xml:space="preserve"> </w:t>
      </w:r>
      <w:r w:rsidR="004C3B3E">
        <w:t>(</w:t>
      </w:r>
      <w:r>
        <w:t>für 4 Portionen</w:t>
      </w:r>
      <w:r w:rsidR="004C3B3E">
        <w:t>):</w:t>
      </w:r>
    </w:p>
    <w:p w14:paraId="5F5FB9DB" w14:textId="77777777" w:rsidR="002474F2" w:rsidRDefault="002474F2">
      <w:r>
        <w:t>1,8 l Wasser</w:t>
      </w:r>
    </w:p>
    <w:p w14:paraId="76E48DEB" w14:textId="77777777" w:rsidR="002474F2" w:rsidRDefault="002474F2">
      <w:r>
        <w:t>200 g schwarze Belugalinsen</w:t>
      </w:r>
    </w:p>
    <w:p w14:paraId="1876957C" w14:textId="77777777" w:rsidR="002474F2" w:rsidRDefault="002474F2">
      <w:r>
        <w:t>2 Zweige frischer Thymian</w:t>
      </w:r>
    </w:p>
    <w:p w14:paraId="1FDF6BDF" w14:textId="09748CF7" w:rsidR="002474F2" w:rsidRDefault="002474F2">
      <w:r>
        <w:t>2 geschälte Knoblauchzehen</w:t>
      </w:r>
    </w:p>
    <w:p w14:paraId="3B13C3A7" w14:textId="77777777" w:rsidR="002474F2" w:rsidRDefault="002474F2">
      <w:r>
        <w:t>4 mittelgroße Zwiebeln</w:t>
      </w:r>
    </w:p>
    <w:p w14:paraId="0522471F" w14:textId="77777777" w:rsidR="002738C7" w:rsidRDefault="002474F2">
      <w:r>
        <w:t>100 ml Olivenöl</w:t>
      </w:r>
    </w:p>
    <w:p w14:paraId="7C8F230B" w14:textId="77777777" w:rsidR="002738C7" w:rsidRDefault="002738C7">
      <w:r>
        <w:t>1 TL Zucker</w:t>
      </w:r>
    </w:p>
    <w:p w14:paraId="1237DA7C" w14:textId="77777777" w:rsidR="002738C7" w:rsidRDefault="002738C7">
      <w:r>
        <w:t>1 TL Kreuzkümmel</w:t>
      </w:r>
    </w:p>
    <w:p w14:paraId="79F0C3A2" w14:textId="7832B2B7" w:rsidR="002738C7" w:rsidRDefault="002738C7">
      <w:r>
        <w:t>½ TL Salz (oder mehr), eine Prise Pfeffer</w:t>
      </w:r>
    </w:p>
    <w:p w14:paraId="73E3E391" w14:textId="77777777" w:rsidR="002738C7" w:rsidRDefault="002738C7">
      <w:r>
        <w:t>250 g Basmatireis</w:t>
      </w:r>
    </w:p>
    <w:p w14:paraId="34B07BBB" w14:textId="77777777" w:rsidR="002738C7" w:rsidRDefault="002738C7"/>
    <w:p w14:paraId="31636D21" w14:textId="77777777" w:rsidR="002738C7" w:rsidRPr="004C3B3E" w:rsidRDefault="002738C7">
      <w:pPr>
        <w:rPr>
          <w:i/>
          <w:iCs/>
        </w:rPr>
      </w:pPr>
      <w:r w:rsidRPr="004C3B3E">
        <w:rPr>
          <w:i/>
          <w:iCs/>
        </w:rPr>
        <w:t>Optional:</w:t>
      </w:r>
    </w:p>
    <w:p w14:paraId="7449D3C3" w14:textId="77777777" w:rsidR="009B3D77" w:rsidRDefault="009B3D77">
      <w:r>
        <w:t>Griechischer Ziegenjoghurt</w:t>
      </w:r>
    </w:p>
    <w:p w14:paraId="6A7EADED" w14:textId="77777777" w:rsidR="009B3D77" w:rsidRDefault="009B3D77">
      <w:r>
        <w:t>1 TL fein gehackte frische Minze</w:t>
      </w:r>
    </w:p>
    <w:p w14:paraId="6FD6E834" w14:textId="77777777" w:rsidR="009B3D77" w:rsidRDefault="009B3D77">
      <w:r>
        <w:t>3 kleine rote Chilischoten</w:t>
      </w:r>
    </w:p>
    <w:p w14:paraId="192EAC9C" w14:textId="77777777" w:rsidR="009B3D77" w:rsidRDefault="009B3D77"/>
    <w:p w14:paraId="4DE6A8FF" w14:textId="77777777" w:rsidR="009B3D77" w:rsidRPr="004C3B3E" w:rsidRDefault="009B3D77">
      <w:pPr>
        <w:rPr>
          <w:u w:val="single"/>
        </w:rPr>
      </w:pPr>
      <w:r w:rsidRPr="004C3B3E">
        <w:rPr>
          <w:u w:val="single"/>
        </w:rPr>
        <w:t>Zubereitung:</w:t>
      </w:r>
    </w:p>
    <w:p w14:paraId="2656A3FC" w14:textId="2F339972" w:rsidR="009B3D77" w:rsidRDefault="009B3D77" w:rsidP="00B40E8C">
      <w:pPr>
        <w:pStyle w:val="ListParagraph"/>
        <w:numPr>
          <w:ilvl w:val="0"/>
          <w:numId w:val="1990"/>
        </w:numPr>
        <w:spacing w:after="120"/>
        <w:contextualSpacing w:val="0"/>
        <w:jc w:val="both"/>
      </w:pPr>
      <w:r>
        <w:t xml:space="preserve">Einen Liter Wasser in einem Topf zum Kochen bringen. Die Linsen waschen und mit den Thymianzweigen und den </w:t>
      </w:r>
      <w:r w:rsidR="00180E82">
        <w:t>geschälten</w:t>
      </w:r>
      <w:r>
        <w:t xml:space="preserve"> Knoblauchzehen hineingeben und bei kleiner bis mittlerer Hitze 16 Minuten kochen, bis die Linsen bissfest sind. In einem Sieb abgießen. Thymianzweige entfernen.</w:t>
      </w:r>
    </w:p>
    <w:p w14:paraId="4ADD3346" w14:textId="630C332F" w:rsidR="009B3D77" w:rsidRDefault="009B3D77" w:rsidP="00B40E8C">
      <w:pPr>
        <w:pStyle w:val="ListParagraph"/>
        <w:numPr>
          <w:ilvl w:val="0"/>
          <w:numId w:val="1990"/>
        </w:numPr>
        <w:spacing w:after="120"/>
        <w:contextualSpacing w:val="0"/>
        <w:jc w:val="both"/>
      </w:pPr>
      <w:r>
        <w:t>Die Zwiebeln in Würfel schneiden. Parallel 400 ml Wasser aufsetzen. Zwiebeln in dem Olivenöl goldgelb bra</w:t>
      </w:r>
      <w:r w:rsidR="00180E82">
        <w:t>t</w:t>
      </w:r>
      <w:r>
        <w:t xml:space="preserve">en, am besten in einem größeren </w:t>
      </w:r>
      <w:r w:rsidR="00180E82">
        <w:t>To</w:t>
      </w:r>
      <w:r>
        <w:t xml:space="preserve">pf. Zucker, Kreuzkümmel, Salz und </w:t>
      </w:r>
      <w:r w:rsidR="00180E82">
        <w:t>Pf</w:t>
      </w:r>
      <w:r>
        <w:t xml:space="preserve">effer </w:t>
      </w:r>
      <w:r w:rsidR="00180E82">
        <w:t>hin</w:t>
      </w:r>
      <w:r>
        <w:t>zugeben. Umrühren u</w:t>
      </w:r>
      <w:r w:rsidR="00180E82">
        <w:t xml:space="preserve">nd </w:t>
      </w:r>
      <w:r>
        <w:t xml:space="preserve">den ungekochten </w:t>
      </w:r>
      <w:r w:rsidR="00180E82">
        <w:t>R</w:t>
      </w:r>
      <w:r>
        <w:t xml:space="preserve">eis dazugeben. Alles zusammen 1 Minute lang andünsten. Dann die Linsen und Knoblauch dazugeben und </w:t>
      </w:r>
      <w:r w:rsidR="00180E82">
        <w:t>umrühren</w:t>
      </w:r>
      <w:r>
        <w:t xml:space="preserve">. 400 ml kochendes Wasser dazugießen und das Ganze mit geschlossenem Deckel auf </w:t>
      </w:r>
      <w:r w:rsidR="00180E82">
        <w:t>kleiner</w:t>
      </w:r>
      <w:r>
        <w:t xml:space="preserve"> Hitze köcheln lassen. Die Kochzeit beträgt ca. 20 Minuten bis der Reis gar ist. Den Herd ausschalten u</w:t>
      </w:r>
      <w:r w:rsidR="00180E82">
        <w:t>nd d</w:t>
      </w:r>
      <w:r>
        <w:t>en Topf weitere 10 Minuten zugedeckt stehen lassen.</w:t>
      </w:r>
    </w:p>
    <w:p w14:paraId="51896AD8" w14:textId="3B3EA3DA" w:rsidR="00FC737E" w:rsidRDefault="009B3D77" w:rsidP="00B40E8C">
      <w:pPr>
        <w:pStyle w:val="ListParagraph"/>
        <w:numPr>
          <w:ilvl w:val="0"/>
          <w:numId w:val="1990"/>
        </w:numPr>
        <w:spacing w:after="120"/>
        <w:contextualSpacing w:val="0"/>
        <w:jc w:val="both"/>
      </w:pPr>
      <w:r>
        <w:t>Die Mujadara zum Servieren in eine große Schüssel geben. Eine Esslöffel Joghurt</w:t>
      </w:r>
      <w:r w:rsidR="00FC737E">
        <w:t xml:space="preserve"> (oder auch mehr) dazugeben und anschließend einen Teelöffel fein gehackte Minze und die in Ringe </w:t>
      </w:r>
      <w:r w:rsidR="00180E82">
        <w:t>geschnittenen</w:t>
      </w:r>
      <w:r w:rsidR="00FC737E">
        <w:t xml:space="preserve"> roten Chilischoten darüberstreuen. Für die, die es milder mögen, einfach Chili weglassen.</w:t>
      </w:r>
    </w:p>
    <w:p w14:paraId="3F0A99BA" w14:textId="77777777" w:rsidR="00FC737E" w:rsidRDefault="00FC737E" w:rsidP="00180E82">
      <w:pPr>
        <w:spacing w:after="120"/>
        <w:jc w:val="both"/>
      </w:pPr>
    </w:p>
    <w:p w14:paraId="139D4E35" w14:textId="35D4AEB2" w:rsidR="00FA7488" w:rsidRDefault="00D5569D" w:rsidP="00180E82">
      <w:pPr>
        <w:ind w:left="708" w:hanging="708"/>
        <w:jc w:val="both"/>
      </w:pPr>
      <w:r>
        <w:t>Info:</w:t>
      </w:r>
      <w:r>
        <w:tab/>
        <w:t xml:space="preserve">Mujadara, ein </w:t>
      </w:r>
      <w:r w:rsidR="00180E82">
        <w:t>R</w:t>
      </w:r>
      <w:r>
        <w:t xml:space="preserve">eisgericht mit Linsen, stammt von den Beduinen aus Israel. Sie zogen von einem Ort </w:t>
      </w:r>
      <w:r w:rsidR="00FA7488">
        <w:t xml:space="preserve">zum anderen, daher war es für sie immer schwierig, frisches essen mitzunehmen. Einfacher war es, einen Sack </w:t>
      </w:r>
      <w:r w:rsidR="00180E82">
        <w:t>R</w:t>
      </w:r>
      <w:r w:rsidR="00FA7488">
        <w:t xml:space="preserve">eis und Lunsen auf ein Kamel zu packen. </w:t>
      </w:r>
    </w:p>
    <w:p w14:paraId="7411841C" w14:textId="75BD7CF5" w:rsidR="002474F2" w:rsidRPr="002738C7" w:rsidRDefault="00FA7488" w:rsidP="00180E82">
      <w:pPr>
        <w:ind w:left="708"/>
        <w:jc w:val="both"/>
      </w:pPr>
      <w:r>
        <w:t xml:space="preserve">Traditionell wird Mujadara mit persischem Reis, grünen Linsen </w:t>
      </w:r>
      <w:r w:rsidR="00180E82">
        <w:t>und</w:t>
      </w:r>
      <w:r>
        <w:t xml:space="preserve"> frittierten Zwiebeln gekocht</w:t>
      </w:r>
      <w:r w:rsidR="00042FE8">
        <w:t xml:space="preserve">. </w:t>
      </w:r>
      <w:r w:rsidR="002474F2">
        <w:br w:type="page"/>
      </w:r>
    </w:p>
    <w:p w14:paraId="58F8B3EE" w14:textId="6698195A" w:rsidR="00F823EE" w:rsidRDefault="00F823EE" w:rsidP="00F823EE">
      <w:pPr>
        <w:pStyle w:val="Heading2"/>
        <w:spacing w:after="240"/>
      </w:pPr>
      <w:r>
        <w:lastRenderedPageBreak/>
        <w:t>Basmati- und Wildreis mit Kichererbsen, Korinthen und Kräutern</w:t>
      </w:r>
      <w:r>
        <w:rPr>
          <w:rStyle w:val="FootnoteReference"/>
        </w:rPr>
        <w:footnoteReference w:id="1228"/>
      </w:r>
      <w:r>
        <w:t xml:space="preserve"> </w:t>
      </w:r>
    </w:p>
    <w:p w14:paraId="581B9D5B" w14:textId="77777777" w:rsidR="00F823EE" w:rsidRDefault="00F823EE" w:rsidP="00F823EE">
      <w:pPr>
        <w:rPr>
          <w:sz w:val="24"/>
          <w:szCs w:val="24"/>
        </w:rPr>
      </w:pPr>
      <w:r w:rsidRPr="00E852F9">
        <w:rPr>
          <w:sz w:val="24"/>
          <w:szCs w:val="24"/>
          <w:u w:val="single"/>
        </w:rPr>
        <w:t>Zutaten</w:t>
      </w:r>
      <w:r>
        <w:rPr>
          <w:sz w:val="24"/>
          <w:szCs w:val="24"/>
        </w:rPr>
        <w:t xml:space="preserve"> (für 6 Personen)</w:t>
      </w:r>
    </w:p>
    <w:p w14:paraId="36709B7A" w14:textId="77777777" w:rsidR="00F823EE" w:rsidRDefault="00F823EE" w:rsidP="00F823EE">
      <w:pPr>
        <w:rPr>
          <w:sz w:val="24"/>
          <w:szCs w:val="24"/>
        </w:rPr>
      </w:pPr>
      <w:r>
        <w:rPr>
          <w:sz w:val="24"/>
          <w:szCs w:val="24"/>
        </w:rPr>
        <w:t>50 g Wildreis</w:t>
      </w:r>
    </w:p>
    <w:p w14:paraId="190974FC" w14:textId="77777777" w:rsidR="00F823EE" w:rsidRPr="00497371" w:rsidRDefault="00F823EE" w:rsidP="00F823EE">
      <w:pPr>
        <w:rPr>
          <w:sz w:val="24"/>
          <w:szCs w:val="24"/>
        </w:rPr>
      </w:pPr>
      <w:r w:rsidRPr="00497371">
        <w:rPr>
          <w:sz w:val="24"/>
          <w:szCs w:val="24"/>
        </w:rPr>
        <w:t>2,5 EL Olivenöl</w:t>
      </w:r>
    </w:p>
    <w:p w14:paraId="1AD99CF9" w14:textId="77777777" w:rsidR="00F823EE" w:rsidRPr="00497371" w:rsidRDefault="00F823EE" w:rsidP="00F823EE">
      <w:pPr>
        <w:rPr>
          <w:sz w:val="24"/>
          <w:szCs w:val="24"/>
        </w:rPr>
      </w:pPr>
      <w:r w:rsidRPr="00497371">
        <w:rPr>
          <w:sz w:val="24"/>
          <w:szCs w:val="24"/>
        </w:rPr>
        <w:t>220 g Basmatireis</w:t>
      </w:r>
    </w:p>
    <w:p w14:paraId="2967C37E" w14:textId="77777777" w:rsidR="00F823EE" w:rsidRPr="00497371" w:rsidRDefault="00F823EE" w:rsidP="00F823EE">
      <w:pPr>
        <w:rPr>
          <w:sz w:val="24"/>
          <w:szCs w:val="24"/>
        </w:rPr>
      </w:pPr>
      <w:r w:rsidRPr="00497371">
        <w:rPr>
          <w:sz w:val="24"/>
          <w:szCs w:val="24"/>
        </w:rPr>
        <w:t>330 ml kochendes Wasser</w:t>
      </w:r>
    </w:p>
    <w:p w14:paraId="0CC373BF" w14:textId="77777777" w:rsidR="00F823EE" w:rsidRPr="00497371" w:rsidRDefault="00F823EE" w:rsidP="00F823EE">
      <w:pPr>
        <w:rPr>
          <w:sz w:val="24"/>
          <w:szCs w:val="24"/>
        </w:rPr>
      </w:pPr>
      <w:r w:rsidRPr="00497371">
        <w:rPr>
          <w:sz w:val="24"/>
          <w:szCs w:val="24"/>
        </w:rPr>
        <w:t>2 TL Kreuzkümmelsamen</w:t>
      </w:r>
    </w:p>
    <w:p w14:paraId="413C17FD" w14:textId="77777777" w:rsidR="00F823EE" w:rsidRPr="00497371" w:rsidRDefault="00F823EE" w:rsidP="00F823EE">
      <w:pPr>
        <w:rPr>
          <w:sz w:val="24"/>
          <w:szCs w:val="24"/>
        </w:rPr>
      </w:pPr>
      <w:r w:rsidRPr="00497371">
        <w:rPr>
          <w:sz w:val="24"/>
          <w:szCs w:val="24"/>
        </w:rPr>
        <w:t>1,5 TL Currypulver</w:t>
      </w:r>
    </w:p>
    <w:p w14:paraId="39712831" w14:textId="77777777" w:rsidR="00F823EE" w:rsidRPr="00497371" w:rsidRDefault="00F823EE" w:rsidP="00F823EE">
      <w:pPr>
        <w:rPr>
          <w:sz w:val="24"/>
          <w:szCs w:val="24"/>
        </w:rPr>
      </w:pPr>
      <w:r w:rsidRPr="00497371">
        <w:rPr>
          <w:sz w:val="24"/>
          <w:szCs w:val="24"/>
        </w:rPr>
        <w:t>240 g gegarte Kichererbsen, abgetropft</w:t>
      </w:r>
    </w:p>
    <w:p w14:paraId="451FAD20" w14:textId="77777777" w:rsidR="00F823EE" w:rsidRPr="00497371" w:rsidRDefault="00F823EE" w:rsidP="00F823EE">
      <w:pPr>
        <w:rPr>
          <w:sz w:val="24"/>
          <w:szCs w:val="24"/>
        </w:rPr>
      </w:pPr>
      <w:r w:rsidRPr="00497371">
        <w:rPr>
          <w:sz w:val="24"/>
          <w:szCs w:val="24"/>
        </w:rPr>
        <w:t>180 ml Sonnenblumenöl</w:t>
      </w:r>
    </w:p>
    <w:p w14:paraId="6B418FD8" w14:textId="77777777" w:rsidR="00F823EE" w:rsidRDefault="00F823EE" w:rsidP="00F823EE">
      <w:pPr>
        <w:rPr>
          <w:sz w:val="24"/>
          <w:szCs w:val="24"/>
        </w:rPr>
      </w:pPr>
      <w:r w:rsidRPr="003E1229">
        <w:rPr>
          <w:sz w:val="24"/>
          <w:szCs w:val="24"/>
        </w:rPr>
        <w:t>1 mittelgroße Zwiebel, in dünne R</w:t>
      </w:r>
      <w:r>
        <w:rPr>
          <w:sz w:val="24"/>
          <w:szCs w:val="24"/>
        </w:rPr>
        <w:t>inge geschnitten</w:t>
      </w:r>
    </w:p>
    <w:p w14:paraId="4D384EE6" w14:textId="77777777" w:rsidR="00F823EE" w:rsidRDefault="00F823EE" w:rsidP="00F823EE">
      <w:pPr>
        <w:rPr>
          <w:sz w:val="24"/>
          <w:szCs w:val="24"/>
        </w:rPr>
      </w:pPr>
      <w:r>
        <w:rPr>
          <w:sz w:val="24"/>
          <w:szCs w:val="24"/>
        </w:rPr>
        <w:t>½ TL Mehl</w:t>
      </w:r>
    </w:p>
    <w:p w14:paraId="0437AA18" w14:textId="77777777" w:rsidR="00F823EE" w:rsidRDefault="00F823EE" w:rsidP="00F823EE">
      <w:pPr>
        <w:rPr>
          <w:sz w:val="24"/>
          <w:szCs w:val="24"/>
        </w:rPr>
      </w:pPr>
      <w:r>
        <w:rPr>
          <w:sz w:val="24"/>
          <w:szCs w:val="24"/>
        </w:rPr>
        <w:t>100 g Korinthen</w:t>
      </w:r>
    </w:p>
    <w:p w14:paraId="66851AB5" w14:textId="77777777" w:rsidR="00F823EE" w:rsidRDefault="00F823EE" w:rsidP="00F823EE">
      <w:pPr>
        <w:rPr>
          <w:sz w:val="24"/>
          <w:szCs w:val="24"/>
        </w:rPr>
      </w:pPr>
      <w:r>
        <w:rPr>
          <w:sz w:val="24"/>
          <w:szCs w:val="24"/>
        </w:rPr>
        <w:t>2 EL gehackte glatte Petersilie</w:t>
      </w:r>
    </w:p>
    <w:p w14:paraId="1B5E703E" w14:textId="77777777" w:rsidR="00F823EE" w:rsidRDefault="00F823EE" w:rsidP="00F823EE">
      <w:pPr>
        <w:rPr>
          <w:sz w:val="24"/>
          <w:szCs w:val="24"/>
        </w:rPr>
      </w:pPr>
      <w:r>
        <w:rPr>
          <w:sz w:val="24"/>
          <w:szCs w:val="24"/>
        </w:rPr>
        <w:t>1 EL gehacktes Koriandergrün</w:t>
      </w:r>
    </w:p>
    <w:p w14:paraId="1104AFE0" w14:textId="77777777" w:rsidR="00F823EE" w:rsidRDefault="00F823EE" w:rsidP="00F823EE">
      <w:pPr>
        <w:rPr>
          <w:sz w:val="24"/>
          <w:szCs w:val="24"/>
        </w:rPr>
      </w:pPr>
      <w:r>
        <w:rPr>
          <w:sz w:val="24"/>
          <w:szCs w:val="24"/>
        </w:rPr>
        <w:t>1 EL gehackter Dill</w:t>
      </w:r>
    </w:p>
    <w:p w14:paraId="7BDBE46F" w14:textId="77777777" w:rsidR="00F823EE" w:rsidRDefault="00F823EE" w:rsidP="00F823EE">
      <w:pPr>
        <w:rPr>
          <w:sz w:val="24"/>
          <w:szCs w:val="24"/>
        </w:rPr>
      </w:pPr>
      <w:r>
        <w:rPr>
          <w:sz w:val="24"/>
          <w:szCs w:val="24"/>
        </w:rPr>
        <w:t>Salz und schwarzer Pfeffer</w:t>
      </w:r>
    </w:p>
    <w:p w14:paraId="3DD78224" w14:textId="77777777" w:rsidR="00F823EE" w:rsidRDefault="00F823EE" w:rsidP="00F823EE">
      <w:pPr>
        <w:rPr>
          <w:sz w:val="24"/>
          <w:szCs w:val="24"/>
        </w:rPr>
      </w:pPr>
    </w:p>
    <w:p w14:paraId="0FA876D3" w14:textId="77777777" w:rsidR="00F823EE" w:rsidRDefault="00F823EE" w:rsidP="00F823EE">
      <w:pPr>
        <w:rPr>
          <w:sz w:val="24"/>
          <w:szCs w:val="24"/>
        </w:rPr>
      </w:pPr>
      <w:r>
        <w:rPr>
          <w:sz w:val="24"/>
          <w:szCs w:val="24"/>
        </w:rPr>
        <w:t>Zubereitung:</w:t>
      </w:r>
    </w:p>
    <w:p w14:paraId="4CE324AA" w14:textId="77777777" w:rsidR="00F823EE" w:rsidRPr="00E852F9" w:rsidRDefault="00F823EE" w:rsidP="00B40E8C">
      <w:pPr>
        <w:pStyle w:val="ListParagraph"/>
        <w:numPr>
          <w:ilvl w:val="0"/>
          <w:numId w:val="1598"/>
        </w:numPr>
        <w:spacing w:after="120"/>
        <w:ind w:left="714" w:hanging="357"/>
        <w:contextualSpacing w:val="0"/>
        <w:jc w:val="both"/>
        <w:rPr>
          <w:sz w:val="24"/>
          <w:szCs w:val="24"/>
        </w:rPr>
      </w:pPr>
      <w:r w:rsidRPr="00E852F9">
        <w:rPr>
          <w:sz w:val="24"/>
          <w:szCs w:val="24"/>
        </w:rPr>
        <w:t>Den Wildreis in einem kleinen Topf mit reichlich Wasser bedecken, zum Kochen bringen und etwa 40 Minuten köcheln lassen, bis die Körner gar, aber noch bissfest sind. In ein Sieb abgießen und zur Seite stellen.</w:t>
      </w:r>
    </w:p>
    <w:p w14:paraId="41026772" w14:textId="77777777" w:rsidR="00F823EE" w:rsidRPr="00E852F9" w:rsidRDefault="00F823EE" w:rsidP="00B40E8C">
      <w:pPr>
        <w:pStyle w:val="ListParagraph"/>
        <w:numPr>
          <w:ilvl w:val="0"/>
          <w:numId w:val="1598"/>
        </w:numPr>
        <w:spacing w:after="120"/>
        <w:ind w:left="714" w:hanging="357"/>
        <w:contextualSpacing w:val="0"/>
        <w:jc w:val="both"/>
        <w:rPr>
          <w:sz w:val="24"/>
          <w:szCs w:val="24"/>
        </w:rPr>
      </w:pPr>
      <w:r w:rsidRPr="00E852F9">
        <w:rPr>
          <w:sz w:val="24"/>
          <w:szCs w:val="24"/>
        </w:rPr>
        <w:t>In einem Topf 1 EL Olivenöl bei hoher Temperatur erhitzen und den Basmatireis mit ¼ TL Salz unter Rühren darin anschwitzen. Das kochende Wasser angießen und den reis zugedeckt 15 Minuten bei sehr geringer Hitze garen.</w:t>
      </w:r>
    </w:p>
    <w:p w14:paraId="14476A84" w14:textId="77777777" w:rsidR="00F823EE" w:rsidRPr="00E852F9" w:rsidRDefault="00F823EE" w:rsidP="00B40E8C">
      <w:pPr>
        <w:pStyle w:val="ListParagraph"/>
        <w:numPr>
          <w:ilvl w:val="0"/>
          <w:numId w:val="1598"/>
        </w:numPr>
        <w:spacing w:after="120"/>
        <w:ind w:left="714" w:hanging="357"/>
        <w:contextualSpacing w:val="0"/>
        <w:jc w:val="both"/>
        <w:rPr>
          <w:sz w:val="24"/>
          <w:szCs w:val="24"/>
        </w:rPr>
      </w:pPr>
      <w:r w:rsidRPr="00E852F9">
        <w:rPr>
          <w:sz w:val="24"/>
          <w:szCs w:val="24"/>
        </w:rPr>
        <w:t>Den Topf vom Herd nehmen. Den Deckel abheben, den Topf mit einem Geschirrtuch bedecken, den Deckel wieder auflegen und den Reis 10 Minuten ruhen lassen.</w:t>
      </w:r>
    </w:p>
    <w:p w14:paraId="12CE0539" w14:textId="77777777" w:rsidR="00F823EE" w:rsidRPr="00E852F9" w:rsidRDefault="00F823EE" w:rsidP="00B40E8C">
      <w:pPr>
        <w:pStyle w:val="ListParagraph"/>
        <w:numPr>
          <w:ilvl w:val="0"/>
          <w:numId w:val="1598"/>
        </w:numPr>
        <w:spacing w:after="120"/>
        <w:ind w:left="714" w:hanging="357"/>
        <w:contextualSpacing w:val="0"/>
        <w:jc w:val="both"/>
        <w:rPr>
          <w:sz w:val="24"/>
          <w:szCs w:val="24"/>
        </w:rPr>
      </w:pPr>
      <w:r w:rsidRPr="00E852F9">
        <w:rPr>
          <w:sz w:val="24"/>
          <w:szCs w:val="24"/>
        </w:rPr>
        <w:t>Während der Reis kocht, das restliche Öl in einem kleinen Topf erhitzen. Kreuzkümmel und Currypulver einige Sekunden darin anschwitzen und sofort (damit die Gewürze nicht verbrennen) die Kichererbsen mit ¼ TL Salz hinzufügen. 1-2 Minuten unter Rühren erwärmen, dann in eine große Schüssel füllen.</w:t>
      </w:r>
    </w:p>
    <w:p w14:paraId="04AB2930" w14:textId="77777777" w:rsidR="00F823EE" w:rsidRPr="00E852F9" w:rsidRDefault="00F823EE" w:rsidP="00B40E8C">
      <w:pPr>
        <w:pStyle w:val="ListParagraph"/>
        <w:numPr>
          <w:ilvl w:val="0"/>
          <w:numId w:val="1598"/>
        </w:numPr>
        <w:spacing w:after="120"/>
        <w:ind w:left="714" w:hanging="357"/>
        <w:contextualSpacing w:val="0"/>
        <w:jc w:val="both"/>
        <w:rPr>
          <w:sz w:val="24"/>
          <w:szCs w:val="24"/>
        </w:rPr>
      </w:pPr>
      <w:r w:rsidRPr="00E852F9">
        <w:rPr>
          <w:sz w:val="24"/>
          <w:szCs w:val="24"/>
        </w:rPr>
        <w:lastRenderedPageBreak/>
        <w:t>Den Topf mit Küchenpapier ausreiben, das Sonnenblumenöl hineingießen und bei starker Hitze heiß werden lassen. Die Zwiebelringe in Mehl wenden, bis sie damit überzogen sind, dann portionsweise ins heiße Öl gleiten lassen und 2-3 Minuten goldbraun frittieren. Auf Küchenpapier abtropfen lassen, zum Schluss mit Salz bestreuen.</w:t>
      </w:r>
    </w:p>
    <w:p w14:paraId="3557C2DF" w14:textId="77777777" w:rsidR="00F823EE" w:rsidRPr="00E852F9" w:rsidRDefault="00F823EE" w:rsidP="00B40E8C">
      <w:pPr>
        <w:pStyle w:val="ListParagraph"/>
        <w:numPr>
          <w:ilvl w:val="0"/>
          <w:numId w:val="1598"/>
        </w:numPr>
        <w:spacing w:after="120"/>
        <w:ind w:left="714" w:hanging="357"/>
        <w:contextualSpacing w:val="0"/>
        <w:jc w:val="both"/>
        <w:rPr>
          <w:sz w:val="24"/>
          <w:szCs w:val="24"/>
        </w:rPr>
      </w:pPr>
      <w:r w:rsidRPr="00E852F9">
        <w:rPr>
          <w:sz w:val="24"/>
          <w:szCs w:val="24"/>
        </w:rPr>
        <w:t>Den Reis mit Kichererbsen, Korinthen, Kräutern und Zwiebelringen mischen, noch einmal abschmecken und warm oder bei Zimmertemperatur servieren.</w:t>
      </w:r>
    </w:p>
    <w:p w14:paraId="02DBB3D7" w14:textId="77777777" w:rsidR="00F823EE" w:rsidRDefault="00F823EE" w:rsidP="00F823EE">
      <w:pPr>
        <w:rPr>
          <w:sz w:val="24"/>
          <w:szCs w:val="24"/>
        </w:rPr>
      </w:pPr>
      <w:r>
        <w:rPr>
          <w:sz w:val="24"/>
          <w:szCs w:val="24"/>
        </w:rPr>
        <w:br w:type="page"/>
      </w:r>
    </w:p>
    <w:p w14:paraId="5855D433" w14:textId="63823083" w:rsidR="00C25FA2" w:rsidRDefault="00C25FA2" w:rsidP="00C25FA2">
      <w:pPr>
        <w:pStyle w:val="Heading2"/>
        <w:spacing w:after="240"/>
      </w:pPr>
      <w:r>
        <w:lastRenderedPageBreak/>
        <w:t>Frischer Kokosreis mit Cashews und Schalotten – Kaju nariyal chawal</w:t>
      </w:r>
      <w:r>
        <w:rPr>
          <w:rStyle w:val="FootnoteReference"/>
        </w:rPr>
        <w:footnoteReference w:id="1229"/>
      </w:r>
      <w:r>
        <w:t xml:space="preserve"> </w:t>
      </w:r>
    </w:p>
    <w:p w14:paraId="6FBA9D0A" w14:textId="77777777" w:rsidR="00C25FA2" w:rsidRDefault="00C25FA2" w:rsidP="00C25FA2">
      <w:pPr>
        <w:rPr>
          <w:sz w:val="24"/>
          <w:szCs w:val="24"/>
        </w:rPr>
      </w:pPr>
      <w:r w:rsidRPr="00AD09FD">
        <w:rPr>
          <w:sz w:val="24"/>
          <w:szCs w:val="24"/>
          <w:u w:val="single"/>
        </w:rPr>
        <w:t>Zutaten</w:t>
      </w:r>
      <w:r>
        <w:rPr>
          <w:sz w:val="24"/>
          <w:szCs w:val="24"/>
        </w:rPr>
        <w:t xml:space="preserve"> (für 4 Portionen):</w:t>
      </w:r>
    </w:p>
    <w:p w14:paraId="652773C7" w14:textId="77777777" w:rsidR="00C25FA2" w:rsidRDefault="00C25FA2" w:rsidP="00C25FA2">
      <w:pPr>
        <w:rPr>
          <w:sz w:val="24"/>
          <w:szCs w:val="24"/>
        </w:rPr>
      </w:pPr>
      <w:r>
        <w:rPr>
          <w:sz w:val="24"/>
          <w:szCs w:val="24"/>
        </w:rPr>
        <w:t>300 g Basmatireis</w:t>
      </w:r>
    </w:p>
    <w:p w14:paraId="35918FE8" w14:textId="77777777" w:rsidR="00C25FA2" w:rsidRDefault="00C25FA2" w:rsidP="00C25FA2">
      <w:pPr>
        <w:rPr>
          <w:sz w:val="24"/>
          <w:szCs w:val="24"/>
        </w:rPr>
      </w:pPr>
      <w:r>
        <w:rPr>
          <w:sz w:val="24"/>
          <w:szCs w:val="24"/>
        </w:rPr>
        <w:t>Rapsöl</w:t>
      </w:r>
    </w:p>
    <w:p w14:paraId="2C4A7F5D" w14:textId="77777777" w:rsidR="00C25FA2" w:rsidRDefault="00C25FA2" w:rsidP="00C25FA2">
      <w:pPr>
        <w:rPr>
          <w:sz w:val="24"/>
          <w:szCs w:val="24"/>
        </w:rPr>
      </w:pPr>
      <w:r>
        <w:rPr>
          <w:sz w:val="24"/>
          <w:szCs w:val="24"/>
        </w:rPr>
        <w:t>75 g Cashewkerne</w:t>
      </w:r>
    </w:p>
    <w:p w14:paraId="4104E296" w14:textId="77777777" w:rsidR="00C25FA2" w:rsidRDefault="00C25FA2" w:rsidP="00C25FA2">
      <w:pPr>
        <w:rPr>
          <w:sz w:val="24"/>
          <w:szCs w:val="24"/>
        </w:rPr>
      </w:pPr>
      <w:r>
        <w:rPr>
          <w:sz w:val="24"/>
          <w:szCs w:val="24"/>
        </w:rPr>
        <w:t>100 g frisch geraspelte Kokosnuss</w:t>
      </w:r>
    </w:p>
    <w:p w14:paraId="73755920" w14:textId="77777777" w:rsidR="00C25FA2" w:rsidRDefault="00C25FA2" w:rsidP="00C25FA2">
      <w:pPr>
        <w:rPr>
          <w:sz w:val="24"/>
          <w:szCs w:val="24"/>
        </w:rPr>
      </w:pPr>
      <w:r w:rsidRPr="000D3998">
        <w:rPr>
          <w:sz w:val="24"/>
          <w:szCs w:val="24"/>
        </w:rPr>
        <w:t>2 TL Chana dal (nach Belieben)</w:t>
      </w:r>
    </w:p>
    <w:p w14:paraId="77E90926" w14:textId="77777777" w:rsidR="00C25FA2" w:rsidRDefault="00C25FA2" w:rsidP="00C25FA2">
      <w:pPr>
        <w:rPr>
          <w:sz w:val="24"/>
          <w:szCs w:val="24"/>
        </w:rPr>
      </w:pPr>
      <w:r>
        <w:rPr>
          <w:sz w:val="24"/>
          <w:szCs w:val="24"/>
        </w:rPr>
        <w:t>1 TL Senfsamen</w:t>
      </w:r>
    </w:p>
    <w:p w14:paraId="4210DFA1" w14:textId="77777777" w:rsidR="00C25FA2" w:rsidRDefault="00C25FA2" w:rsidP="00C25FA2">
      <w:pPr>
        <w:rPr>
          <w:sz w:val="24"/>
          <w:szCs w:val="24"/>
        </w:rPr>
      </w:pPr>
      <w:r>
        <w:rPr>
          <w:sz w:val="24"/>
          <w:szCs w:val="24"/>
        </w:rPr>
        <w:t>12 frische Curryblätter</w:t>
      </w:r>
    </w:p>
    <w:p w14:paraId="1C6001D3" w14:textId="77777777" w:rsidR="00C25FA2" w:rsidRDefault="00C25FA2" w:rsidP="00C25FA2">
      <w:pPr>
        <w:rPr>
          <w:sz w:val="24"/>
          <w:szCs w:val="24"/>
        </w:rPr>
      </w:pPr>
      <w:r>
        <w:rPr>
          <w:sz w:val="24"/>
          <w:szCs w:val="24"/>
        </w:rPr>
        <w:t>1 Stück Zimtstange (4 cm)</w:t>
      </w:r>
    </w:p>
    <w:p w14:paraId="2A32C96E" w14:textId="77777777" w:rsidR="00C25FA2" w:rsidRDefault="00C25FA2" w:rsidP="00C25FA2">
      <w:pPr>
        <w:rPr>
          <w:sz w:val="24"/>
          <w:szCs w:val="24"/>
        </w:rPr>
      </w:pPr>
      <w:r>
        <w:rPr>
          <w:sz w:val="24"/>
          <w:szCs w:val="24"/>
        </w:rPr>
        <w:t>200 g Schalotten, in feine Streifen geschnitten</w:t>
      </w:r>
    </w:p>
    <w:p w14:paraId="79664943" w14:textId="77777777" w:rsidR="00C25FA2" w:rsidRDefault="00C25FA2" w:rsidP="00C25FA2">
      <w:pPr>
        <w:rPr>
          <w:sz w:val="24"/>
          <w:szCs w:val="24"/>
        </w:rPr>
      </w:pPr>
      <w:r>
        <w:rPr>
          <w:sz w:val="24"/>
          <w:szCs w:val="24"/>
        </w:rPr>
        <w:t>1 Stück Ingwer (2 cm), geschält und gerieben</w:t>
      </w:r>
    </w:p>
    <w:p w14:paraId="64159A68" w14:textId="77777777" w:rsidR="00C25FA2" w:rsidRDefault="00C25FA2" w:rsidP="00C25FA2">
      <w:pPr>
        <w:rPr>
          <w:sz w:val="24"/>
          <w:szCs w:val="24"/>
        </w:rPr>
      </w:pPr>
      <w:r>
        <w:rPr>
          <w:sz w:val="24"/>
          <w:szCs w:val="24"/>
        </w:rPr>
        <w:t>1 grüne India-Jwala-Chilischote, entkernt und fein gehackt</w:t>
      </w:r>
    </w:p>
    <w:p w14:paraId="2BD1666B" w14:textId="77777777" w:rsidR="00C25FA2" w:rsidRDefault="00C25FA2" w:rsidP="00C25FA2">
      <w:pPr>
        <w:rPr>
          <w:sz w:val="24"/>
          <w:szCs w:val="24"/>
        </w:rPr>
      </w:pPr>
      <w:r>
        <w:rPr>
          <w:sz w:val="24"/>
          <w:szCs w:val="24"/>
        </w:rPr>
        <w:t>Salz</w:t>
      </w:r>
    </w:p>
    <w:p w14:paraId="1B52DA29" w14:textId="77777777" w:rsidR="00C25FA2" w:rsidRDefault="00C25FA2" w:rsidP="00C25FA2">
      <w:pPr>
        <w:rPr>
          <w:sz w:val="24"/>
          <w:szCs w:val="24"/>
        </w:rPr>
      </w:pPr>
    </w:p>
    <w:p w14:paraId="54880EB7" w14:textId="77777777" w:rsidR="00C25FA2" w:rsidRDefault="00C25FA2" w:rsidP="00C25FA2">
      <w:pPr>
        <w:rPr>
          <w:sz w:val="24"/>
          <w:szCs w:val="24"/>
        </w:rPr>
      </w:pPr>
      <w:r>
        <w:rPr>
          <w:sz w:val="24"/>
          <w:szCs w:val="24"/>
        </w:rPr>
        <w:t>Zubereitung:</w:t>
      </w:r>
    </w:p>
    <w:p w14:paraId="02A968B0" w14:textId="77777777" w:rsidR="00C25FA2" w:rsidRPr="001548FC" w:rsidRDefault="00C25FA2" w:rsidP="00B40E8C">
      <w:pPr>
        <w:pStyle w:val="ListParagraph"/>
        <w:numPr>
          <w:ilvl w:val="0"/>
          <w:numId w:val="1377"/>
        </w:numPr>
        <w:spacing w:after="120"/>
        <w:ind w:left="714" w:hanging="357"/>
        <w:contextualSpacing w:val="0"/>
        <w:jc w:val="both"/>
        <w:rPr>
          <w:sz w:val="24"/>
          <w:szCs w:val="24"/>
        </w:rPr>
      </w:pPr>
      <w:r w:rsidRPr="001548FC">
        <w:rPr>
          <w:sz w:val="24"/>
          <w:szCs w:val="24"/>
        </w:rPr>
        <w:t>Den Reis mehrmals in kaltem Wasser waschen, bis das Wasser klar abläuft. Dann 20 Minuten in kaltem Wasser einweichen.</w:t>
      </w:r>
    </w:p>
    <w:p w14:paraId="3821D21F" w14:textId="77777777" w:rsidR="00C25FA2" w:rsidRPr="001548FC" w:rsidRDefault="00C25FA2" w:rsidP="00B40E8C">
      <w:pPr>
        <w:pStyle w:val="ListParagraph"/>
        <w:numPr>
          <w:ilvl w:val="0"/>
          <w:numId w:val="1377"/>
        </w:numPr>
        <w:spacing w:after="120"/>
        <w:ind w:left="714" w:hanging="357"/>
        <w:contextualSpacing w:val="0"/>
        <w:jc w:val="both"/>
        <w:rPr>
          <w:sz w:val="24"/>
          <w:szCs w:val="24"/>
        </w:rPr>
      </w:pPr>
      <w:r w:rsidRPr="001548FC">
        <w:rPr>
          <w:sz w:val="24"/>
          <w:szCs w:val="24"/>
        </w:rPr>
        <w:t>1 TL Öl in einer großen Pfanne erhitzen, Cashews und frische Kokosraspel hineingeben. Bei mittlerer Hitze 1 – 2 Minuten unter Rühren anrösten, bis die Cashews gebräunt und die Kokosraspel goldbraun gesprenkelt sind, dann in eine Schüssel geben und beiseitestellen.</w:t>
      </w:r>
    </w:p>
    <w:p w14:paraId="0486D339" w14:textId="77777777" w:rsidR="00C25FA2" w:rsidRPr="001548FC" w:rsidRDefault="00C25FA2" w:rsidP="00B40E8C">
      <w:pPr>
        <w:pStyle w:val="ListParagraph"/>
        <w:numPr>
          <w:ilvl w:val="0"/>
          <w:numId w:val="1377"/>
        </w:numPr>
        <w:spacing w:after="120"/>
        <w:ind w:left="714" w:hanging="357"/>
        <w:contextualSpacing w:val="0"/>
        <w:jc w:val="both"/>
        <w:rPr>
          <w:sz w:val="24"/>
          <w:szCs w:val="24"/>
        </w:rPr>
      </w:pPr>
      <w:r w:rsidRPr="001548FC">
        <w:rPr>
          <w:sz w:val="24"/>
          <w:szCs w:val="24"/>
        </w:rPr>
        <w:t>Den Reis abgießen und in einen hohen Topf geben. Mit reichlich kaltem Wasser bedecken und zum Kochen bringen. Die Temperatur reduzieren und 10 Minuten köcheln lassen, bis der Reis gar ist. Abgießen, dann mit einem Sauberen Küchentuch bedecken und 5 Minuten dämpfen lassen, bis er schön locker ist.</w:t>
      </w:r>
    </w:p>
    <w:p w14:paraId="4361E1A9" w14:textId="77777777" w:rsidR="00C25FA2" w:rsidRPr="001548FC" w:rsidRDefault="00C25FA2" w:rsidP="00B40E8C">
      <w:pPr>
        <w:pStyle w:val="ListParagraph"/>
        <w:numPr>
          <w:ilvl w:val="0"/>
          <w:numId w:val="1377"/>
        </w:numPr>
        <w:spacing w:after="120"/>
        <w:ind w:left="714" w:hanging="357"/>
        <w:contextualSpacing w:val="0"/>
        <w:jc w:val="both"/>
        <w:rPr>
          <w:sz w:val="24"/>
          <w:szCs w:val="24"/>
        </w:rPr>
      </w:pPr>
      <w:r w:rsidRPr="001548FC">
        <w:rPr>
          <w:sz w:val="24"/>
          <w:szCs w:val="24"/>
        </w:rPr>
        <w:t xml:space="preserve">In der Pfanne 3 EL Öl erhitzen und dann Chana </w:t>
      </w:r>
      <w:r>
        <w:rPr>
          <w:sz w:val="24"/>
          <w:szCs w:val="24"/>
        </w:rPr>
        <w:t>D</w:t>
      </w:r>
      <w:r w:rsidRPr="001548FC">
        <w:rPr>
          <w:sz w:val="24"/>
          <w:szCs w:val="24"/>
        </w:rPr>
        <w:t xml:space="preserve">al (wenn vorhanden), Senfsamen, Curryblätter und Zimtstange hineingeben. Sobald die Curryblätter knistern und die Senfsamen platzen, Schalotten, Ingwer und Chili hinzufügen und 10 – 12 Minuten braten, bis die Schalotten dunkelbraun karamellisiert sind. 1 gehäuften EL der Schalotten als Garnitur für das fertige Gericht herausnehmen und beiseitestellen, dann Cashews, Kokosraspeln und Salz in die Pfanne geben und durchrühren. Den Reis mit einem Holzlöffel sanft unterheben. </w:t>
      </w:r>
      <w:r w:rsidRPr="001548FC">
        <w:rPr>
          <w:sz w:val="24"/>
          <w:szCs w:val="24"/>
        </w:rPr>
        <w:br w:type="page"/>
      </w:r>
    </w:p>
    <w:p w14:paraId="1D1AF3D4" w14:textId="77777777" w:rsidR="00C25FA2" w:rsidRDefault="00C25FA2" w:rsidP="00C25FA2">
      <w:pPr>
        <w:pStyle w:val="Heading2"/>
        <w:spacing w:after="240"/>
      </w:pPr>
      <w:r>
        <w:lastRenderedPageBreak/>
        <w:t>Kedgeree – Kitchari</w:t>
      </w:r>
      <w:r>
        <w:rPr>
          <w:rStyle w:val="FootnoteReference"/>
        </w:rPr>
        <w:footnoteReference w:id="1230"/>
      </w:r>
      <w:r>
        <w:t xml:space="preserve"> </w:t>
      </w:r>
    </w:p>
    <w:p w14:paraId="2E08C0EB" w14:textId="77777777" w:rsidR="00C25FA2" w:rsidRDefault="00C25FA2" w:rsidP="00C25FA2">
      <w:pPr>
        <w:rPr>
          <w:sz w:val="24"/>
          <w:szCs w:val="24"/>
        </w:rPr>
      </w:pPr>
      <w:r w:rsidRPr="00AD09FD">
        <w:rPr>
          <w:sz w:val="24"/>
          <w:szCs w:val="24"/>
          <w:u w:val="single"/>
        </w:rPr>
        <w:t>Zutaten</w:t>
      </w:r>
      <w:r>
        <w:rPr>
          <w:sz w:val="24"/>
          <w:szCs w:val="24"/>
        </w:rPr>
        <w:t xml:space="preserve"> (für 4 Portionen):</w:t>
      </w:r>
    </w:p>
    <w:p w14:paraId="20DDB3FE" w14:textId="77777777" w:rsidR="00C25FA2" w:rsidRDefault="00C25FA2" w:rsidP="00C25FA2">
      <w:pPr>
        <w:rPr>
          <w:sz w:val="24"/>
          <w:szCs w:val="24"/>
        </w:rPr>
      </w:pPr>
      <w:r>
        <w:rPr>
          <w:sz w:val="24"/>
          <w:szCs w:val="24"/>
        </w:rPr>
        <w:t>300 g Basmatireis</w:t>
      </w:r>
    </w:p>
    <w:p w14:paraId="744EC8B9" w14:textId="77777777" w:rsidR="00C25FA2" w:rsidRDefault="00C25FA2" w:rsidP="00C25FA2">
      <w:pPr>
        <w:rPr>
          <w:sz w:val="24"/>
          <w:szCs w:val="24"/>
        </w:rPr>
      </w:pPr>
      <w:r>
        <w:rPr>
          <w:sz w:val="24"/>
          <w:szCs w:val="24"/>
        </w:rPr>
        <w:t>10 g getrocknete Pilze</w:t>
      </w:r>
    </w:p>
    <w:p w14:paraId="0D775CEB" w14:textId="77777777" w:rsidR="00C25FA2" w:rsidRDefault="00C25FA2" w:rsidP="00C25FA2">
      <w:pPr>
        <w:rPr>
          <w:sz w:val="24"/>
          <w:szCs w:val="24"/>
        </w:rPr>
      </w:pPr>
      <w:r>
        <w:rPr>
          <w:sz w:val="24"/>
          <w:szCs w:val="24"/>
        </w:rPr>
        <w:t>Butter</w:t>
      </w:r>
    </w:p>
    <w:p w14:paraId="373452A7" w14:textId="77777777" w:rsidR="00C25FA2" w:rsidRDefault="00C25FA2" w:rsidP="00C25FA2">
      <w:pPr>
        <w:rPr>
          <w:sz w:val="24"/>
          <w:szCs w:val="24"/>
        </w:rPr>
      </w:pPr>
      <w:r>
        <w:rPr>
          <w:sz w:val="24"/>
          <w:szCs w:val="24"/>
        </w:rPr>
        <w:t>10 frische Curryblätter</w:t>
      </w:r>
    </w:p>
    <w:p w14:paraId="6D539BBE" w14:textId="77777777" w:rsidR="00C25FA2" w:rsidRDefault="00C25FA2" w:rsidP="00C25FA2">
      <w:pPr>
        <w:rPr>
          <w:sz w:val="24"/>
          <w:szCs w:val="24"/>
        </w:rPr>
      </w:pPr>
      <w:r>
        <w:rPr>
          <w:sz w:val="24"/>
          <w:szCs w:val="24"/>
        </w:rPr>
        <w:t>1 Stück Zimtstange (4 cm)</w:t>
      </w:r>
    </w:p>
    <w:p w14:paraId="3B8AC860" w14:textId="77777777" w:rsidR="00C25FA2" w:rsidRDefault="00C25FA2" w:rsidP="00C25FA2">
      <w:pPr>
        <w:rPr>
          <w:sz w:val="24"/>
          <w:szCs w:val="24"/>
        </w:rPr>
      </w:pPr>
      <w:r>
        <w:rPr>
          <w:sz w:val="24"/>
          <w:szCs w:val="24"/>
        </w:rPr>
        <w:t>½ TL gemahlener Pfeffer</w:t>
      </w:r>
    </w:p>
    <w:p w14:paraId="5635EA8F" w14:textId="77777777" w:rsidR="00C25FA2" w:rsidRDefault="00C25FA2" w:rsidP="00C25FA2">
      <w:pPr>
        <w:rPr>
          <w:sz w:val="24"/>
          <w:szCs w:val="24"/>
        </w:rPr>
      </w:pPr>
      <w:r>
        <w:rPr>
          <w:sz w:val="24"/>
          <w:szCs w:val="24"/>
        </w:rPr>
        <w:t>2 Gemüsezwiebeln, in Streifen geschnitten</w:t>
      </w:r>
    </w:p>
    <w:p w14:paraId="6D744810" w14:textId="77777777" w:rsidR="00C25FA2" w:rsidRDefault="00C25FA2" w:rsidP="00C25FA2">
      <w:pPr>
        <w:rPr>
          <w:sz w:val="24"/>
          <w:szCs w:val="24"/>
        </w:rPr>
      </w:pPr>
      <w:r>
        <w:rPr>
          <w:sz w:val="24"/>
          <w:szCs w:val="24"/>
        </w:rPr>
        <w:t>4 Knoblauchzehen, zerdrückt</w:t>
      </w:r>
    </w:p>
    <w:p w14:paraId="20FD7F08" w14:textId="77777777" w:rsidR="00C25FA2" w:rsidRDefault="00C25FA2" w:rsidP="00C25FA2">
      <w:pPr>
        <w:rPr>
          <w:sz w:val="24"/>
          <w:szCs w:val="24"/>
        </w:rPr>
      </w:pPr>
      <w:r w:rsidRPr="00F066A7">
        <w:rPr>
          <w:sz w:val="24"/>
          <w:szCs w:val="24"/>
        </w:rPr>
        <w:t>250 g braune Champignons, in 1 cm dicke Scheibe</w:t>
      </w:r>
      <w:r>
        <w:rPr>
          <w:sz w:val="24"/>
          <w:szCs w:val="24"/>
        </w:rPr>
        <w:t>n geschnitten</w:t>
      </w:r>
    </w:p>
    <w:p w14:paraId="37FF1B11" w14:textId="77777777" w:rsidR="00C25FA2" w:rsidRDefault="00C25FA2" w:rsidP="00C25FA2">
      <w:pPr>
        <w:rPr>
          <w:sz w:val="24"/>
          <w:szCs w:val="24"/>
        </w:rPr>
      </w:pPr>
      <w:r>
        <w:rPr>
          <w:sz w:val="24"/>
          <w:szCs w:val="24"/>
        </w:rPr>
        <w:t>1 TL Garam masala</w:t>
      </w:r>
    </w:p>
    <w:p w14:paraId="50BE27C0" w14:textId="77777777" w:rsidR="00C25FA2" w:rsidRDefault="00C25FA2" w:rsidP="00C25FA2">
      <w:pPr>
        <w:rPr>
          <w:sz w:val="24"/>
          <w:szCs w:val="24"/>
        </w:rPr>
      </w:pPr>
      <w:r>
        <w:rPr>
          <w:sz w:val="24"/>
          <w:szCs w:val="24"/>
        </w:rPr>
        <w:t>1 TL gemahlener Kreuzkümmel</w:t>
      </w:r>
    </w:p>
    <w:p w14:paraId="2A07E304" w14:textId="77777777" w:rsidR="00C25FA2" w:rsidRDefault="00C25FA2" w:rsidP="00C25FA2">
      <w:pPr>
        <w:rPr>
          <w:sz w:val="24"/>
          <w:szCs w:val="24"/>
        </w:rPr>
      </w:pPr>
      <w:r>
        <w:rPr>
          <w:sz w:val="24"/>
          <w:szCs w:val="24"/>
        </w:rPr>
        <w:t>½ TL gemahlene Kurkuma</w:t>
      </w:r>
    </w:p>
    <w:p w14:paraId="0B9CEA5F" w14:textId="77777777" w:rsidR="00C25FA2" w:rsidRDefault="00C25FA2" w:rsidP="00C25FA2">
      <w:pPr>
        <w:rPr>
          <w:sz w:val="24"/>
          <w:szCs w:val="24"/>
        </w:rPr>
      </w:pPr>
      <w:r>
        <w:rPr>
          <w:sz w:val="24"/>
          <w:szCs w:val="24"/>
        </w:rPr>
        <w:t>Salz</w:t>
      </w:r>
    </w:p>
    <w:p w14:paraId="1DD7F0CB" w14:textId="77777777" w:rsidR="00C25FA2" w:rsidRDefault="00C25FA2" w:rsidP="00C25FA2">
      <w:pPr>
        <w:rPr>
          <w:sz w:val="24"/>
          <w:szCs w:val="24"/>
        </w:rPr>
      </w:pPr>
      <w:r>
        <w:rPr>
          <w:sz w:val="24"/>
          <w:szCs w:val="24"/>
        </w:rPr>
        <w:t>20 g Koriandergrün, fein gehackt</w:t>
      </w:r>
    </w:p>
    <w:p w14:paraId="003D4AA8" w14:textId="77777777" w:rsidR="00C25FA2" w:rsidRDefault="00C25FA2" w:rsidP="00C25FA2">
      <w:pPr>
        <w:rPr>
          <w:sz w:val="24"/>
          <w:szCs w:val="24"/>
        </w:rPr>
      </w:pPr>
      <w:r>
        <w:rPr>
          <w:sz w:val="24"/>
          <w:szCs w:val="24"/>
        </w:rPr>
        <w:t>2 EL Zitronensaft</w:t>
      </w:r>
    </w:p>
    <w:p w14:paraId="4A65B744" w14:textId="77777777" w:rsidR="00C25FA2" w:rsidRDefault="00C25FA2" w:rsidP="00C25FA2">
      <w:pPr>
        <w:rPr>
          <w:sz w:val="24"/>
          <w:szCs w:val="24"/>
        </w:rPr>
      </w:pPr>
      <w:r>
        <w:rPr>
          <w:sz w:val="24"/>
          <w:szCs w:val="24"/>
        </w:rPr>
        <w:t>4 – 8 Eier</w:t>
      </w:r>
    </w:p>
    <w:p w14:paraId="3B349A4D" w14:textId="77777777" w:rsidR="00C25FA2" w:rsidRDefault="00C25FA2" w:rsidP="00C25FA2">
      <w:pPr>
        <w:rPr>
          <w:sz w:val="24"/>
          <w:szCs w:val="24"/>
        </w:rPr>
      </w:pPr>
    </w:p>
    <w:p w14:paraId="6C1041BB" w14:textId="77777777" w:rsidR="00C25FA2" w:rsidRDefault="00C25FA2" w:rsidP="00C25FA2">
      <w:pPr>
        <w:rPr>
          <w:sz w:val="24"/>
          <w:szCs w:val="24"/>
        </w:rPr>
      </w:pPr>
      <w:r>
        <w:rPr>
          <w:sz w:val="24"/>
          <w:szCs w:val="24"/>
        </w:rPr>
        <w:t>Zubereitung:</w:t>
      </w:r>
    </w:p>
    <w:p w14:paraId="46B680E5" w14:textId="77777777" w:rsidR="00C25FA2" w:rsidRPr="00A2425E" w:rsidRDefault="00C25FA2" w:rsidP="00B40E8C">
      <w:pPr>
        <w:pStyle w:val="ListParagraph"/>
        <w:numPr>
          <w:ilvl w:val="0"/>
          <w:numId w:val="1378"/>
        </w:numPr>
        <w:spacing w:after="120"/>
        <w:ind w:left="714" w:hanging="357"/>
        <w:contextualSpacing w:val="0"/>
        <w:jc w:val="both"/>
        <w:rPr>
          <w:sz w:val="24"/>
          <w:szCs w:val="24"/>
        </w:rPr>
      </w:pPr>
      <w:r w:rsidRPr="00A2425E">
        <w:rPr>
          <w:sz w:val="24"/>
          <w:szCs w:val="24"/>
        </w:rPr>
        <w:t>Den Reis mehrmals in kaltem Wasser waschen, bis das Wasser klar abläuft, dann 20 Minuten in kaltem Wasser einweichen. Die getrockneten Pilze in einer Schüssel mit 100 ml siedend heißem Wasser bedecken.</w:t>
      </w:r>
    </w:p>
    <w:p w14:paraId="627BA2A3" w14:textId="77777777" w:rsidR="00C25FA2" w:rsidRPr="00A2425E" w:rsidRDefault="00C25FA2" w:rsidP="00B40E8C">
      <w:pPr>
        <w:pStyle w:val="ListParagraph"/>
        <w:numPr>
          <w:ilvl w:val="0"/>
          <w:numId w:val="1378"/>
        </w:numPr>
        <w:spacing w:after="120"/>
        <w:ind w:left="714" w:hanging="357"/>
        <w:contextualSpacing w:val="0"/>
        <w:jc w:val="both"/>
        <w:rPr>
          <w:sz w:val="24"/>
          <w:szCs w:val="24"/>
        </w:rPr>
      </w:pPr>
      <w:r w:rsidRPr="00A2425E">
        <w:rPr>
          <w:sz w:val="24"/>
          <w:szCs w:val="24"/>
        </w:rPr>
        <w:t>25 g Butter in einer Pfanne zerlassen. Sobald sie schäumt, Curryblätter, Zimtstange und Pfeffer hineingeben und bei mittlerer Hitze 1 Minute anrösten. Zwiebeln und Knoblauch hinzufügen, dann die Hitze reduzieren und 20 Minuten garen, dabei gelegentlich umrühren.</w:t>
      </w:r>
    </w:p>
    <w:p w14:paraId="3C1B3210" w14:textId="77777777" w:rsidR="00C25FA2" w:rsidRPr="00A2425E" w:rsidRDefault="00C25FA2" w:rsidP="00B40E8C">
      <w:pPr>
        <w:pStyle w:val="ListParagraph"/>
        <w:numPr>
          <w:ilvl w:val="0"/>
          <w:numId w:val="1378"/>
        </w:numPr>
        <w:spacing w:after="120"/>
        <w:ind w:left="714" w:hanging="357"/>
        <w:contextualSpacing w:val="0"/>
        <w:jc w:val="both"/>
        <w:rPr>
          <w:sz w:val="24"/>
          <w:szCs w:val="24"/>
        </w:rPr>
      </w:pPr>
      <w:r w:rsidRPr="00A2425E">
        <w:rPr>
          <w:sz w:val="24"/>
          <w:szCs w:val="24"/>
        </w:rPr>
        <w:t>1 EL Butter in einer zweiten Pfanne erhitzen und so viele Champignonscheiben wie möglich hineingeben, ohne dass sie sich berühren. Bei mittlerer bis starker Hitze 2 Minuten braten, wenden und 1 – 2 weitere Minuten braten, dann auf einen Teller gleiten lassen. Auf diese Weise alle Champignons braten.</w:t>
      </w:r>
    </w:p>
    <w:p w14:paraId="7A5C6A66" w14:textId="77777777" w:rsidR="00C25FA2" w:rsidRPr="00A2425E" w:rsidRDefault="00C25FA2" w:rsidP="00B40E8C">
      <w:pPr>
        <w:pStyle w:val="ListParagraph"/>
        <w:numPr>
          <w:ilvl w:val="0"/>
          <w:numId w:val="1378"/>
        </w:numPr>
        <w:spacing w:after="120"/>
        <w:ind w:left="714" w:hanging="357"/>
        <w:contextualSpacing w:val="0"/>
        <w:jc w:val="both"/>
        <w:rPr>
          <w:sz w:val="24"/>
          <w:szCs w:val="24"/>
        </w:rPr>
      </w:pPr>
      <w:r w:rsidRPr="00A2425E">
        <w:rPr>
          <w:sz w:val="24"/>
          <w:szCs w:val="24"/>
        </w:rPr>
        <w:lastRenderedPageBreak/>
        <w:t>Die eingeweichten Pilze abgießen, dabei die Flüssigkeit auffangen. Die Pilze grob hacken, holzige Stiele wegewerfen. Die Flüssigkeit bis auf den sandigen Bodensatz in einen Messbecher füllen. Mit Wasser auf 450 ml auffüllen.</w:t>
      </w:r>
    </w:p>
    <w:p w14:paraId="466ABC0C" w14:textId="77777777" w:rsidR="00C25FA2" w:rsidRPr="00A2425E" w:rsidRDefault="00C25FA2" w:rsidP="00B40E8C">
      <w:pPr>
        <w:pStyle w:val="ListParagraph"/>
        <w:numPr>
          <w:ilvl w:val="0"/>
          <w:numId w:val="1378"/>
        </w:numPr>
        <w:spacing w:after="120"/>
        <w:ind w:left="714" w:hanging="357"/>
        <w:contextualSpacing w:val="0"/>
        <w:jc w:val="both"/>
        <w:rPr>
          <w:sz w:val="24"/>
          <w:szCs w:val="24"/>
        </w:rPr>
      </w:pPr>
      <w:r w:rsidRPr="00A2425E">
        <w:rPr>
          <w:sz w:val="24"/>
          <w:szCs w:val="24"/>
        </w:rPr>
        <w:t>Sobald die Zwiebeln karamellisiert sind, Garam masala, Kreuzkümmel, Kurkuma und Salz unterrühren. Den abgegossenen Reis, die gehackten Pilze und die Pilzbrühe hinzugeben. Abdecken, aufkochen lassen, dann die Temperatur reduzieren und 20 Minuten köcheln lassen. Koriander, Zitronensaft und Champignons unterheben. Abschmecken und bei Bedarf nachwürzen, dann erneut abdecken und den Reis 5 Minuten ruhen lassen.</w:t>
      </w:r>
    </w:p>
    <w:p w14:paraId="07BCEEE8" w14:textId="77777777" w:rsidR="00C25FA2" w:rsidRPr="00A2425E" w:rsidRDefault="00C25FA2" w:rsidP="00B40E8C">
      <w:pPr>
        <w:pStyle w:val="ListParagraph"/>
        <w:numPr>
          <w:ilvl w:val="0"/>
          <w:numId w:val="1378"/>
        </w:numPr>
        <w:spacing w:after="120"/>
        <w:ind w:left="714" w:hanging="357"/>
        <w:contextualSpacing w:val="0"/>
        <w:jc w:val="both"/>
        <w:rPr>
          <w:sz w:val="24"/>
          <w:szCs w:val="24"/>
        </w:rPr>
      </w:pPr>
      <w:r w:rsidRPr="00A2425E">
        <w:rPr>
          <w:sz w:val="24"/>
          <w:szCs w:val="24"/>
        </w:rPr>
        <w:t>Die Eier pochieren: Wasser in einem breiten Topf zum Kochen bringen. Die Eier ins Wasser aufschlagen, dann die Temperatur reduzieren und 2 Minuten für ein weiches oder 4 Minuten für ein festes Eigelb pochieren. Währenddessen den Reis auf Teller verteilen. Die pochierten Eier mit einem Schaumlöffel aus dem Wasser heben und auf dem Reis anrichten. Mit Salz, Kreuzkümmel und gehacktem Koriander bestreuen und servieren</w:t>
      </w:r>
      <w:r>
        <w:rPr>
          <w:sz w:val="24"/>
          <w:szCs w:val="24"/>
        </w:rPr>
        <w:t>.</w:t>
      </w:r>
      <w:r w:rsidRPr="00A2425E">
        <w:rPr>
          <w:sz w:val="24"/>
          <w:szCs w:val="24"/>
        </w:rPr>
        <w:br w:type="page"/>
      </w:r>
    </w:p>
    <w:p w14:paraId="29451CF3" w14:textId="77777777" w:rsidR="00790078" w:rsidRDefault="00790078" w:rsidP="00790078">
      <w:pPr>
        <w:pStyle w:val="Heading2"/>
        <w:spacing w:after="240"/>
      </w:pPr>
      <w:r>
        <w:lastRenderedPageBreak/>
        <w:t>Gemüse-Biryani – Mast Biryani</w:t>
      </w:r>
      <w:r>
        <w:rPr>
          <w:rStyle w:val="FootnoteReference"/>
        </w:rPr>
        <w:footnoteReference w:id="1231"/>
      </w:r>
      <w:r>
        <w:t xml:space="preserve"> </w:t>
      </w:r>
    </w:p>
    <w:p w14:paraId="5B744C99" w14:textId="77777777" w:rsidR="00790078" w:rsidRDefault="00790078" w:rsidP="00790078">
      <w:pPr>
        <w:rPr>
          <w:sz w:val="24"/>
          <w:szCs w:val="24"/>
        </w:rPr>
      </w:pPr>
      <w:r w:rsidRPr="00A56681">
        <w:rPr>
          <w:sz w:val="24"/>
          <w:szCs w:val="24"/>
          <w:u w:val="single"/>
        </w:rPr>
        <w:t>Zutaten</w:t>
      </w:r>
      <w:r>
        <w:rPr>
          <w:sz w:val="24"/>
          <w:szCs w:val="24"/>
        </w:rPr>
        <w:t xml:space="preserve"> (für 6 Portionen)</w:t>
      </w:r>
    </w:p>
    <w:p w14:paraId="17AB7DE0" w14:textId="77777777" w:rsidR="00790078" w:rsidRDefault="00790078" w:rsidP="00790078">
      <w:pPr>
        <w:rPr>
          <w:sz w:val="24"/>
          <w:szCs w:val="24"/>
        </w:rPr>
      </w:pPr>
      <w:r>
        <w:rPr>
          <w:sz w:val="24"/>
          <w:szCs w:val="24"/>
        </w:rPr>
        <w:t>400 g Basmatireis</w:t>
      </w:r>
    </w:p>
    <w:p w14:paraId="2908AA42" w14:textId="77777777" w:rsidR="00790078" w:rsidRDefault="00790078" w:rsidP="00790078">
      <w:pPr>
        <w:rPr>
          <w:sz w:val="24"/>
          <w:szCs w:val="24"/>
        </w:rPr>
      </w:pPr>
      <w:r>
        <w:rPr>
          <w:sz w:val="24"/>
          <w:szCs w:val="24"/>
        </w:rPr>
        <w:t>400 g Süßkartoffeln</w:t>
      </w:r>
    </w:p>
    <w:p w14:paraId="4C785C13" w14:textId="77777777" w:rsidR="00790078" w:rsidRPr="007B44BE" w:rsidRDefault="00790078" w:rsidP="00790078">
      <w:pPr>
        <w:rPr>
          <w:sz w:val="24"/>
          <w:szCs w:val="24"/>
        </w:rPr>
      </w:pPr>
      <w:r w:rsidRPr="007B44BE">
        <w:rPr>
          <w:sz w:val="24"/>
          <w:szCs w:val="24"/>
        </w:rPr>
        <w:t>400 g rohe Rote Bete</w:t>
      </w:r>
    </w:p>
    <w:p w14:paraId="40712449" w14:textId="77777777" w:rsidR="00790078" w:rsidRPr="007B44BE" w:rsidRDefault="00790078" w:rsidP="00790078">
      <w:pPr>
        <w:rPr>
          <w:sz w:val="24"/>
          <w:szCs w:val="24"/>
        </w:rPr>
      </w:pPr>
      <w:r w:rsidRPr="007B44BE">
        <w:rPr>
          <w:sz w:val="24"/>
          <w:szCs w:val="24"/>
        </w:rPr>
        <w:t>500 g reife Tomaten</w:t>
      </w:r>
    </w:p>
    <w:p w14:paraId="4F89E720" w14:textId="77777777" w:rsidR="00790078" w:rsidRPr="007B44BE" w:rsidRDefault="00790078" w:rsidP="00790078">
      <w:pPr>
        <w:rPr>
          <w:sz w:val="24"/>
          <w:szCs w:val="24"/>
        </w:rPr>
      </w:pPr>
      <w:r w:rsidRPr="007B44BE">
        <w:rPr>
          <w:sz w:val="24"/>
          <w:szCs w:val="24"/>
        </w:rPr>
        <w:t>1 Dose Kichererbsen, abgetropft</w:t>
      </w:r>
    </w:p>
    <w:p w14:paraId="787491F6" w14:textId="77777777" w:rsidR="00790078" w:rsidRDefault="00790078" w:rsidP="00790078">
      <w:pPr>
        <w:rPr>
          <w:sz w:val="24"/>
          <w:szCs w:val="24"/>
        </w:rPr>
      </w:pPr>
      <w:r w:rsidRPr="00EF5B41">
        <w:rPr>
          <w:sz w:val="24"/>
          <w:szCs w:val="24"/>
        </w:rPr>
        <w:t xml:space="preserve">225 g </w:t>
      </w:r>
      <w:r>
        <w:rPr>
          <w:sz w:val="24"/>
          <w:szCs w:val="24"/>
        </w:rPr>
        <w:t>f</w:t>
      </w:r>
      <w:r w:rsidRPr="00EF5B41">
        <w:rPr>
          <w:sz w:val="24"/>
          <w:szCs w:val="24"/>
        </w:rPr>
        <w:t>ester Panir, in 2 c</w:t>
      </w:r>
      <w:r>
        <w:rPr>
          <w:sz w:val="24"/>
          <w:szCs w:val="24"/>
        </w:rPr>
        <w:t>m große Würfel geschnitten</w:t>
      </w:r>
    </w:p>
    <w:p w14:paraId="2B107451" w14:textId="77777777" w:rsidR="00790078" w:rsidRDefault="00790078" w:rsidP="00790078">
      <w:pPr>
        <w:rPr>
          <w:sz w:val="24"/>
          <w:szCs w:val="24"/>
        </w:rPr>
      </w:pPr>
      <w:r>
        <w:rPr>
          <w:sz w:val="24"/>
          <w:szCs w:val="24"/>
        </w:rPr>
        <w:t>Salz</w:t>
      </w:r>
    </w:p>
    <w:p w14:paraId="314B1B46" w14:textId="77777777" w:rsidR="00790078" w:rsidRDefault="00790078" w:rsidP="00790078">
      <w:pPr>
        <w:rPr>
          <w:sz w:val="24"/>
          <w:szCs w:val="24"/>
        </w:rPr>
      </w:pPr>
      <w:r>
        <w:rPr>
          <w:sz w:val="24"/>
          <w:szCs w:val="24"/>
        </w:rPr>
        <w:t>1 ¼ TL Cayennepfeffer</w:t>
      </w:r>
    </w:p>
    <w:p w14:paraId="296209B9" w14:textId="77777777" w:rsidR="00790078" w:rsidRDefault="00790078" w:rsidP="00790078">
      <w:pPr>
        <w:rPr>
          <w:sz w:val="24"/>
          <w:szCs w:val="24"/>
        </w:rPr>
      </w:pPr>
      <w:r>
        <w:rPr>
          <w:sz w:val="24"/>
          <w:szCs w:val="24"/>
        </w:rPr>
        <w:t>1 ¼ TL gemahlener Kreuzkümmel</w:t>
      </w:r>
    </w:p>
    <w:p w14:paraId="311BC803" w14:textId="77777777" w:rsidR="00790078" w:rsidRDefault="00790078" w:rsidP="00790078">
      <w:pPr>
        <w:rPr>
          <w:sz w:val="24"/>
          <w:szCs w:val="24"/>
        </w:rPr>
      </w:pPr>
      <w:r>
        <w:rPr>
          <w:sz w:val="24"/>
          <w:szCs w:val="24"/>
        </w:rPr>
        <w:t>2 TL Garam masala</w:t>
      </w:r>
    </w:p>
    <w:p w14:paraId="11D4F1B6" w14:textId="77777777" w:rsidR="00790078" w:rsidRDefault="00790078" w:rsidP="00790078">
      <w:pPr>
        <w:rPr>
          <w:sz w:val="24"/>
          <w:szCs w:val="24"/>
        </w:rPr>
      </w:pPr>
      <w:r>
        <w:rPr>
          <w:sz w:val="24"/>
          <w:szCs w:val="24"/>
        </w:rPr>
        <w:t>2 EL Zitronensaft</w:t>
      </w:r>
    </w:p>
    <w:p w14:paraId="314985B2" w14:textId="77777777" w:rsidR="00790078" w:rsidRDefault="00790078" w:rsidP="00790078">
      <w:pPr>
        <w:rPr>
          <w:sz w:val="24"/>
          <w:szCs w:val="24"/>
        </w:rPr>
      </w:pPr>
      <w:r>
        <w:rPr>
          <w:sz w:val="24"/>
          <w:szCs w:val="24"/>
        </w:rPr>
        <w:t>2 große Zwiebeln, in dünne Streifen geschnitten</w:t>
      </w:r>
    </w:p>
    <w:p w14:paraId="6C9AC871" w14:textId="77777777" w:rsidR="00790078" w:rsidRDefault="00790078" w:rsidP="00790078">
      <w:pPr>
        <w:rPr>
          <w:sz w:val="24"/>
          <w:szCs w:val="24"/>
        </w:rPr>
      </w:pPr>
      <w:r>
        <w:rPr>
          <w:sz w:val="24"/>
          <w:szCs w:val="24"/>
        </w:rPr>
        <w:t>1 EI</w:t>
      </w:r>
    </w:p>
    <w:p w14:paraId="09087B89" w14:textId="77777777" w:rsidR="00790078" w:rsidRDefault="00790078" w:rsidP="00790078">
      <w:pPr>
        <w:rPr>
          <w:sz w:val="24"/>
          <w:szCs w:val="24"/>
        </w:rPr>
      </w:pPr>
      <w:r>
        <w:rPr>
          <w:sz w:val="24"/>
          <w:szCs w:val="24"/>
        </w:rPr>
        <w:t>300 g Blätterteig</w:t>
      </w:r>
    </w:p>
    <w:p w14:paraId="2577DA36" w14:textId="77777777" w:rsidR="00790078" w:rsidRDefault="00790078" w:rsidP="00790078">
      <w:pPr>
        <w:rPr>
          <w:sz w:val="24"/>
          <w:szCs w:val="24"/>
        </w:rPr>
      </w:pPr>
      <w:r>
        <w:rPr>
          <w:sz w:val="24"/>
          <w:szCs w:val="24"/>
        </w:rPr>
        <w:t>1 EL Sesamsamen</w:t>
      </w:r>
    </w:p>
    <w:p w14:paraId="01FB203D" w14:textId="77777777" w:rsidR="00790078" w:rsidRDefault="00790078" w:rsidP="00790078">
      <w:pPr>
        <w:rPr>
          <w:sz w:val="24"/>
          <w:szCs w:val="24"/>
        </w:rPr>
      </w:pPr>
      <w:r>
        <w:rPr>
          <w:sz w:val="24"/>
          <w:szCs w:val="24"/>
        </w:rPr>
        <w:t>1 EL Schwarzkümmelsamen</w:t>
      </w:r>
    </w:p>
    <w:p w14:paraId="1A1076BD" w14:textId="77777777" w:rsidR="00790078" w:rsidRDefault="00790078" w:rsidP="00790078">
      <w:pPr>
        <w:rPr>
          <w:sz w:val="24"/>
          <w:szCs w:val="24"/>
        </w:rPr>
      </w:pPr>
    </w:p>
    <w:p w14:paraId="04A7FB72" w14:textId="77777777" w:rsidR="00790078" w:rsidRPr="00A56681" w:rsidRDefault="00790078" w:rsidP="00790078">
      <w:pPr>
        <w:rPr>
          <w:i/>
          <w:iCs/>
          <w:sz w:val="24"/>
          <w:szCs w:val="24"/>
        </w:rPr>
      </w:pPr>
      <w:r w:rsidRPr="00A56681">
        <w:rPr>
          <w:i/>
          <w:iCs/>
          <w:sz w:val="24"/>
          <w:szCs w:val="24"/>
        </w:rPr>
        <w:t>Für die Kokos-Koriander-Sauce</w:t>
      </w:r>
    </w:p>
    <w:p w14:paraId="3B65F32C" w14:textId="77777777" w:rsidR="00790078" w:rsidRDefault="00790078" w:rsidP="00790078">
      <w:pPr>
        <w:rPr>
          <w:sz w:val="24"/>
          <w:szCs w:val="24"/>
        </w:rPr>
      </w:pPr>
      <w:r>
        <w:rPr>
          <w:sz w:val="24"/>
          <w:szCs w:val="24"/>
        </w:rPr>
        <w:t>400 ml Kokosmilch</w:t>
      </w:r>
    </w:p>
    <w:p w14:paraId="512E9FA6" w14:textId="77777777" w:rsidR="00790078" w:rsidRDefault="00790078" w:rsidP="00790078">
      <w:pPr>
        <w:rPr>
          <w:sz w:val="24"/>
          <w:szCs w:val="24"/>
        </w:rPr>
      </w:pPr>
      <w:r>
        <w:rPr>
          <w:sz w:val="24"/>
          <w:szCs w:val="24"/>
        </w:rPr>
        <w:t>100 g Koriandergrün, grob gehackt</w:t>
      </w:r>
    </w:p>
    <w:p w14:paraId="04AF73C8" w14:textId="77777777" w:rsidR="00790078" w:rsidRDefault="00790078" w:rsidP="00790078">
      <w:pPr>
        <w:rPr>
          <w:sz w:val="24"/>
          <w:szCs w:val="24"/>
        </w:rPr>
      </w:pPr>
      <w:r>
        <w:rPr>
          <w:sz w:val="24"/>
          <w:szCs w:val="24"/>
        </w:rPr>
        <w:t>6 Knoblauchzehen</w:t>
      </w:r>
    </w:p>
    <w:p w14:paraId="59F97647" w14:textId="77777777" w:rsidR="00790078" w:rsidRDefault="00790078" w:rsidP="00790078">
      <w:pPr>
        <w:rPr>
          <w:sz w:val="24"/>
          <w:szCs w:val="24"/>
        </w:rPr>
      </w:pPr>
      <w:r>
        <w:rPr>
          <w:sz w:val="24"/>
          <w:szCs w:val="24"/>
        </w:rPr>
        <w:t>1 grüne India-Jwala-Chilischote, entkernt</w:t>
      </w:r>
    </w:p>
    <w:p w14:paraId="523B6B97" w14:textId="77777777" w:rsidR="00790078" w:rsidRDefault="00790078" w:rsidP="00790078">
      <w:pPr>
        <w:rPr>
          <w:sz w:val="24"/>
          <w:szCs w:val="24"/>
        </w:rPr>
      </w:pPr>
      <w:r>
        <w:rPr>
          <w:sz w:val="24"/>
          <w:szCs w:val="24"/>
        </w:rPr>
        <w:t>1 Stück Ingwer (3 cm), geschält</w:t>
      </w:r>
    </w:p>
    <w:p w14:paraId="4C9B6BFA" w14:textId="77777777" w:rsidR="00790078" w:rsidRDefault="00790078" w:rsidP="00790078">
      <w:pPr>
        <w:rPr>
          <w:sz w:val="24"/>
          <w:szCs w:val="24"/>
        </w:rPr>
      </w:pPr>
      <w:r>
        <w:rPr>
          <w:sz w:val="24"/>
          <w:szCs w:val="24"/>
        </w:rPr>
        <w:t>Salz</w:t>
      </w:r>
    </w:p>
    <w:p w14:paraId="018A33C9" w14:textId="77777777" w:rsidR="00790078" w:rsidRDefault="00790078" w:rsidP="00790078">
      <w:pPr>
        <w:rPr>
          <w:sz w:val="24"/>
          <w:szCs w:val="24"/>
        </w:rPr>
      </w:pPr>
      <w:r>
        <w:rPr>
          <w:sz w:val="24"/>
          <w:szCs w:val="24"/>
        </w:rPr>
        <w:t>2 EL Zitronensaft</w:t>
      </w:r>
    </w:p>
    <w:p w14:paraId="2DF150F4" w14:textId="77777777" w:rsidR="00790078" w:rsidRDefault="00790078" w:rsidP="00790078">
      <w:pPr>
        <w:rPr>
          <w:sz w:val="24"/>
          <w:szCs w:val="24"/>
        </w:rPr>
      </w:pPr>
    </w:p>
    <w:p w14:paraId="1DBB7D8E" w14:textId="77777777" w:rsidR="00790078" w:rsidRDefault="00790078" w:rsidP="00790078">
      <w:pPr>
        <w:rPr>
          <w:sz w:val="24"/>
          <w:szCs w:val="24"/>
        </w:rPr>
      </w:pPr>
      <w:r>
        <w:rPr>
          <w:sz w:val="24"/>
          <w:szCs w:val="24"/>
        </w:rPr>
        <w:lastRenderedPageBreak/>
        <w:t>Zubereitung:</w:t>
      </w:r>
    </w:p>
    <w:p w14:paraId="3CCC788E" w14:textId="77777777" w:rsidR="00790078" w:rsidRPr="00AA2970" w:rsidRDefault="00790078" w:rsidP="00B40E8C">
      <w:pPr>
        <w:pStyle w:val="ListParagraph"/>
        <w:numPr>
          <w:ilvl w:val="0"/>
          <w:numId w:val="1380"/>
        </w:numPr>
        <w:spacing w:after="120"/>
        <w:contextualSpacing w:val="0"/>
        <w:jc w:val="both"/>
        <w:rPr>
          <w:sz w:val="24"/>
          <w:szCs w:val="24"/>
        </w:rPr>
      </w:pPr>
      <w:r w:rsidRPr="00AA2970">
        <w:rPr>
          <w:sz w:val="24"/>
          <w:szCs w:val="24"/>
        </w:rPr>
        <w:t>Den Backofen auf 200 Grad vorheizen und drei Backbleche mit Backpapier belegen. Den Reis mehrmals in kaltem Wasser waschen, dann 20 Minuten in kaltem Wasser einweichen.</w:t>
      </w:r>
    </w:p>
    <w:p w14:paraId="0B39B81E" w14:textId="77777777" w:rsidR="00790078" w:rsidRPr="00AA2970" w:rsidRDefault="00790078" w:rsidP="00B40E8C">
      <w:pPr>
        <w:pStyle w:val="ListParagraph"/>
        <w:numPr>
          <w:ilvl w:val="0"/>
          <w:numId w:val="1380"/>
        </w:numPr>
        <w:spacing w:after="120"/>
        <w:contextualSpacing w:val="0"/>
        <w:jc w:val="both"/>
        <w:rPr>
          <w:sz w:val="24"/>
          <w:szCs w:val="24"/>
        </w:rPr>
      </w:pPr>
      <w:r w:rsidRPr="00AA2970">
        <w:rPr>
          <w:sz w:val="24"/>
          <w:szCs w:val="24"/>
        </w:rPr>
        <w:t>Süßkartoffeln und Rote Bete gut waschen und in 6x2 cm große Spalten schneiden. Auf getrennte B</w:t>
      </w:r>
      <w:r>
        <w:rPr>
          <w:sz w:val="24"/>
          <w:szCs w:val="24"/>
        </w:rPr>
        <w:t>lec</w:t>
      </w:r>
      <w:r w:rsidRPr="00AA2970">
        <w:rPr>
          <w:sz w:val="24"/>
          <w:szCs w:val="24"/>
        </w:rPr>
        <w:t>he geben. Die Tomaten erst in Viertel, dann in Achtel schneiden. Auf dem dritten Blech ausbreiten und Kichererbsen und Panir dazugeben.</w:t>
      </w:r>
    </w:p>
    <w:p w14:paraId="40590E7F" w14:textId="77777777" w:rsidR="00790078" w:rsidRPr="00AA2970" w:rsidRDefault="00790078" w:rsidP="00B40E8C">
      <w:pPr>
        <w:pStyle w:val="ListParagraph"/>
        <w:numPr>
          <w:ilvl w:val="0"/>
          <w:numId w:val="1380"/>
        </w:numPr>
        <w:spacing w:after="120"/>
        <w:contextualSpacing w:val="0"/>
        <w:jc w:val="both"/>
        <w:rPr>
          <w:sz w:val="24"/>
          <w:szCs w:val="24"/>
        </w:rPr>
      </w:pPr>
      <w:r w:rsidRPr="00AA2970">
        <w:rPr>
          <w:sz w:val="24"/>
          <w:szCs w:val="24"/>
        </w:rPr>
        <w:t>In einer kleinen Schüssel 6 EL Öl mit 1 TL Salz, Cayennepfeffer, Kreuzkümmel, Garam masala und Zitronensaft verquirlen. Über die Gemüse verteilen, dabei mehr über die Tomaten und den Käse geben als über die anderen beiden Bleche. Wenn alles gut mit Öl überzogen ist, die Bleche in den Ofen geben (Das Blech mit dem Panir auf die oberste Schiene) und 40 Minuten backen, dabei nach 20 Minuten wenden.</w:t>
      </w:r>
    </w:p>
    <w:p w14:paraId="338DEF6F" w14:textId="77777777" w:rsidR="00790078" w:rsidRPr="00AA2970" w:rsidRDefault="00790078" w:rsidP="00B40E8C">
      <w:pPr>
        <w:pStyle w:val="ListParagraph"/>
        <w:numPr>
          <w:ilvl w:val="0"/>
          <w:numId w:val="1380"/>
        </w:numPr>
        <w:spacing w:after="120"/>
        <w:contextualSpacing w:val="0"/>
        <w:jc w:val="both"/>
        <w:rPr>
          <w:sz w:val="24"/>
          <w:szCs w:val="24"/>
        </w:rPr>
      </w:pPr>
      <w:r w:rsidRPr="00AA2970">
        <w:rPr>
          <w:sz w:val="24"/>
          <w:szCs w:val="24"/>
        </w:rPr>
        <w:t>3 EL Öl bei mittlerer Hitze im Bräter erhitzen (oder einer Biryani-Pfanne), dann die Zwiebeln hineingeben und unter häufigem Rühren 15 – 20 Minuten braten, bis sie weich, braun und karamellisiert sind. In eine Schüssel geben und beiseitestellen.</w:t>
      </w:r>
    </w:p>
    <w:p w14:paraId="6727523C" w14:textId="77777777" w:rsidR="00790078" w:rsidRPr="00AA2970" w:rsidRDefault="00790078" w:rsidP="00B40E8C">
      <w:pPr>
        <w:pStyle w:val="ListParagraph"/>
        <w:numPr>
          <w:ilvl w:val="0"/>
          <w:numId w:val="1380"/>
        </w:numPr>
        <w:spacing w:after="120"/>
        <w:contextualSpacing w:val="0"/>
        <w:jc w:val="both"/>
        <w:rPr>
          <w:sz w:val="24"/>
          <w:szCs w:val="24"/>
        </w:rPr>
      </w:pPr>
      <w:r w:rsidRPr="00AA2970">
        <w:rPr>
          <w:sz w:val="24"/>
          <w:szCs w:val="24"/>
        </w:rPr>
        <w:t xml:space="preserve">Für die Kokos-Koriander-Sauce alle Zutaten pürieren. In eine Pfanne geben, erhitzen und gelegentlich umrühren. Bei mittlerer Hitze 10 Minuten köcheln lassen. </w:t>
      </w:r>
    </w:p>
    <w:p w14:paraId="6A8AAAA0" w14:textId="77777777" w:rsidR="00790078" w:rsidRPr="00AA2970" w:rsidRDefault="00790078" w:rsidP="00B40E8C">
      <w:pPr>
        <w:pStyle w:val="ListParagraph"/>
        <w:numPr>
          <w:ilvl w:val="0"/>
          <w:numId w:val="1380"/>
        </w:numPr>
        <w:spacing w:after="120"/>
        <w:contextualSpacing w:val="0"/>
        <w:jc w:val="both"/>
        <w:rPr>
          <w:sz w:val="24"/>
          <w:szCs w:val="24"/>
        </w:rPr>
      </w:pPr>
      <w:r w:rsidRPr="00AA2970">
        <w:rPr>
          <w:sz w:val="24"/>
          <w:szCs w:val="24"/>
        </w:rPr>
        <w:t>Den Reis abgießen und in einen hohen Topf geben. Mit reichlich kaltem Wasser bedecken und zum Kochen bringen. Die Temperatur reduzieren und 10 Minuten gerade gar köcheln lassen. Gut abtropfen lassen, mit einem sauberen Küchentuch abdecken und beiseitestellen. Das Ei i eine kleine Tasse aufschlagen, großzügig salzen und mit einer Gabel verquirlen.</w:t>
      </w:r>
    </w:p>
    <w:p w14:paraId="64C0AC5E" w14:textId="77777777" w:rsidR="00790078" w:rsidRPr="00AA2970" w:rsidRDefault="00790078" w:rsidP="00B40E8C">
      <w:pPr>
        <w:pStyle w:val="ListParagraph"/>
        <w:numPr>
          <w:ilvl w:val="0"/>
          <w:numId w:val="1380"/>
        </w:numPr>
        <w:spacing w:after="120"/>
        <w:contextualSpacing w:val="0"/>
        <w:jc w:val="both"/>
        <w:rPr>
          <w:sz w:val="24"/>
          <w:szCs w:val="24"/>
        </w:rPr>
      </w:pPr>
      <w:r w:rsidRPr="00AA2970">
        <w:rPr>
          <w:sz w:val="24"/>
          <w:szCs w:val="24"/>
        </w:rPr>
        <w:t>Jetzt das Biryani zusammenstellen. Das Ziel ist, mit einer Lage Reis und karamellisierten Zwiebeln abzuschließen. Zuerst die Hälfte der Tomaten-Panir-Kichererbsen-Mischung in den Bräter geben und verteilen. Ein Viertel des Reises und ein Viertel der Zwiebelmischung darauf verteilen. Gefolgt von je der Hälfte der Sauce, der Roten Beten und der Süßkartoffeln und einem weiteren Viertel von Reis und Zwiebeln. Wiederholen und mit einer Lage Reis und Zwiebeln abschließen.</w:t>
      </w:r>
    </w:p>
    <w:p w14:paraId="4EA16FBC" w14:textId="77777777" w:rsidR="00790078" w:rsidRPr="00AA2970" w:rsidRDefault="00790078" w:rsidP="00B40E8C">
      <w:pPr>
        <w:pStyle w:val="ListParagraph"/>
        <w:numPr>
          <w:ilvl w:val="0"/>
          <w:numId w:val="1380"/>
        </w:numPr>
        <w:spacing w:after="120"/>
        <w:contextualSpacing w:val="0"/>
        <w:jc w:val="both"/>
        <w:rPr>
          <w:sz w:val="24"/>
          <w:szCs w:val="24"/>
        </w:rPr>
      </w:pPr>
      <w:r w:rsidRPr="00AA2970">
        <w:rPr>
          <w:sz w:val="24"/>
          <w:szCs w:val="24"/>
        </w:rPr>
        <w:t>Den Blätterteig so zuschneiden, dass er den Topf bedeckt. Schnell arbeiten, da der Teig möglichst kalt bleiben muss, und den Teig rundum fest auf dem Topfrand andrücken. Großzügig mit dem verquirlten Ei bepinseln und mit den Sesam- und Schwarzkümmelsamen bestreuen. 25 Minuten im Ofen schmoren.</w:t>
      </w:r>
    </w:p>
    <w:p w14:paraId="2248541E" w14:textId="3FFF61D2" w:rsidR="00790078" w:rsidRPr="00AA2970" w:rsidRDefault="00790078" w:rsidP="00B40E8C">
      <w:pPr>
        <w:pStyle w:val="ListParagraph"/>
        <w:numPr>
          <w:ilvl w:val="0"/>
          <w:numId w:val="1380"/>
        </w:numPr>
        <w:spacing w:after="120"/>
        <w:contextualSpacing w:val="0"/>
        <w:jc w:val="both"/>
        <w:rPr>
          <w:sz w:val="24"/>
          <w:szCs w:val="24"/>
        </w:rPr>
      </w:pPr>
      <w:r w:rsidRPr="00AA2970">
        <w:rPr>
          <w:sz w:val="24"/>
          <w:szCs w:val="24"/>
        </w:rPr>
        <w:t xml:space="preserve">Den Bräter aus dem Ofen nehmen und auf den Tisch stellen. Den Teigdeckel aufschneiden und zur Seite legen. Dazu passt auch eine </w:t>
      </w:r>
      <w:r>
        <w:rPr>
          <w:sz w:val="24"/>
          <w:szCs w:val="24"/>
        </w:rPr>
        <w:t>G</w:t>
      </w:r>
      <w:r w:rsidRPr="00AA2970">
        <w:rPr>
          <w:sz w:val="24"/>
          <w:szCs w:val="24"/>
        </w:rPr>
        <w:t>urken-Minze-Raita und Salat.</w:t>
      </w:r>
    </w:p>
    <w:p w14:paraId="4BCFCE0D" w14:textId="77777777" w:rsidR="00790078" w:rsidRDefault="00790078" w:rsidP="00790078">
      <w:pPr>
        <w:spacing w:after="120"/>
        <w:jc w:val="both"/>
        <w:rPr>
          <w:sz w:val="24"/>
          <w:szCs w:val="24"/>
        </w:rPr>
      </w:pPr>
    </w:p>
    <w:p w14:paraId="7E20A9AD" w14:textId="77777777" w:rsidR="00790078" w:rsidRPr="00EF5B41" w:rsidRDefault="00790078" w:rsidP="00790078">
      <w:pPr>
        <w:rPr>
          <w:sz w:val="24"/>
          <w:szCs w:val="24"/>
        </w:rPr>
      </w:pPr>
    </w:p>
    <w:p w14:paraId="461A53B3" w14:textId="77777777" w:rsidR="00790078" w:rsidRPr="00EF5B41" w:rsidRDefault="00790078" w:rsidP="00790078">
      <w:pPr>
        <w:rPr>
          <w:sz w:val="24"/>
          <w:szCs w:val="24"/>
        </w:rPr>
      </w:pPr>
      <w:r w:rsidRPr="00EF5B41">
        <w:rPr>
          <w:sz w:val="24"/>
          <w:szCs w:val="24"/>
        </w:rPr>
        <w:br w:type="page"/>
      </w:r>
    </w:p>
    <w:p w14:paraId="793E0E66" w14:textId="77777777" w:rsidR="00790078" w:rsidRDefault="00790078" w:rsidP="00790078">
      <w:pPr>
        <w:pStyle w:val="Heading2"/>
        <w:spacing w:after="240"/>
      </w:pPr>
      <w:r>
        <w:lastRenderedPageBreak/>
        <w:t>Herbst-Pilau mit Auberginen, Tomaten und Kichererbsen</w:t>
      </w:r>
      <w:r>
        <w:rPr>
          <w:rStyle w:val="FootnoteReference"/>
        </w:rPr>
        <w:footnoteReference w:id="1232"/>
      </w:r>
      <w:r>
        <w:t xml:space="preserve"> </w:t>
      </w:r>
    </w:p>
    <w:p w14:paraId="5CBB60C1" w14:textId="77777777" w:rsidR="00790078" w:rsidRDefault="00790078" w:rsidP="00790078">
      <w:pPr>
        <w:rPr>
          <w:sz w:val="24"/>
          <w:szCs w:val="24"/>
        </w:rPr>
      </w:pPr>
      <w:r w:rsidRPr="00752EE7">
        <w:rPr>
          <w:sz w:val="24"/>
          <w:szCs w:val="24"/>
          <w:u w:val="single"/>
        </w:rPr>
        <w:t>Zutaten</w:t>
      </w:r>
      <w:r>
        <w:rPr>
          <w:sz w:val="24"/>
          <w:szCs w:val="24"/>
        </w:rPr>
        <w:t xml:space="preserve"> (für 4 Portionen)</w:t>
      </w:r>
    </w:p>
    <w:p w14:paraId="1B7BB624" w14:textId="77777777" w:rsidR="00790078" w:rsidRDefault="00790078" w:rsidP="00790078">
      <w:pPr>
        <w:rPr>
          <w:sz w:val="24"/>
          <w:szCs w:val="24"/>
        </w:rPr>
      </w:pPr>
      <w:r>
        <w:rPr>
          <w:sz w:val="24"/>
          <w:szCs w:val="24"/>
        </w:rPr>
        <w:t>250 g Basmatireis</w:t>
      </w:r>
    </w:p>
    <w:p w14:paraId="74073760" w14:textId="77777777" w:rsidR="00790078" w:rsidRDefault="00790078" w:rsidP="00790078">
      <w:pPr>
        <w:rPr>
          <w:sz w:val="24"/>
          <w:szCs w:val="24"/>
        </w:rPr>
      </w:pPr>
      <w:r>
        <w:rPr>
          <w:sz w:val="24"/>
          <w:szCs w:val="24"/>
        </w:rPr>
        <w:t>Rapsöl</w:t>
      </w:r>
    </w:p>
    <w:p w14:paraId="53E455D6" w14:textId="77777777" w:rsidR="00790078" w:rsidRDefault="00790078" w:rsidP="00790078">
      <w:pPr>
        <w:rPr>
          <w:sz w:val="24"/>
          <w:szCs w:val="24"/>
        </w:rPr>
      </w:pPr>
      <w:r>
        <w:rPr>
          <w:sz w:val="24"/>
          <w:szCs w:val="24"/>
        </w:rPr>
        <w:t>3 mittelgroße Auberginen (900 g), halbiert und in 1 cm dicke Scheiben geschnitten</w:t>
      </w:r>
    </w:p>
    <w:p w14:paraId="79BDC53C" w14:textId="77777777" w:rsidR="00790078" w:rsidRDefault="00790078" w:rsidP="00790078">
      <w:pPr>
        <w:rPr>
          <w:sz w:val="24"/>
          <w:szCs w:val="24"/>
        </w:rPr>
      </w:pPr>
      <w:r>
        <w:rPr>
          <w:sz w:val="24"/>
          <w:szCs w:val="24"/>
        </w:rPr>
        <w:t>50 g Butter</w:t>
      </w:r>
    </w:p>
    <w:p w14:paraId="00448E7B" w14:textId="77777777" w:rsidR="00790078" w:rsidRDefault="00790078" w:rsidP="00790078">
      <w:pPr>
        <w:rPr>
          <w:sz w:val="24"/>
          <w:szCs w:val="24"/>
        </w:rPr>
      </w:pPr>
      <w:r>
        <w:rPr>
          <w:sz w:val="24"/>
          <w:szCs w:val="24"/>
        </w:rPr>
        <w:t>1 große Zwiebel, in dünne Scheiben geschnitten</w:t>
      </w:r>
    </w:p>
    <w:p w14:paraId="611AA593" w14:textId="77777777" w:rsidR="00790078" w:rsidRDefault="00790078" w:rsidP="00790078">
      <w:pPr>
        <w:rPr>
          <w:sz w:val="24"/>
          <w:szCs w:val="24"/>
        </w:rPr>
      </w:pPr>
      <w:r>
        <w:rPr>
          <w:sz w:val="24"/>
          <w:szCs w:val="24"/>
        </w:rPr>
        <w:t>5 Knoblauchzehen, zerdrückt</w:t>
      </w:r>
    </w:p>
    <w:p w14:paraId="564EEEA4" w14:textId="77777777" w:rsidR="00790078" w:rsidRDefault="00790078" w:rsidP="00790078">
      <w:pPr>
        <w:rPr>
          <w:sz w:val="24"/>
          <w:szCs w:val="24"/>
        </w:rPr>
      </w:pPr>
      <w:r>
        <w:rPr>
          <w:sz w:val="24"/>
          <w:szCs w:val="24"/>
        </w:rPr>
        <w:t>400 g reife Eiertomaten, gehackt</w:t>
      </w:r>
    </w:p>
    <w:p w14:paraId="2D25E392" w14:textId="77777777" w:rsidR="00790078" w:rsidRDefault="00790078" w:rsidP="00790078">
      <w:pPr>
        <w:rPr>
          <w:sz w:val="24"/>
          <w:szCs w:val="24"/>
        </w:rPr>
      </w:pPr>
      <w:r>
        <w:rPr>
          <w:sz w:val="24"/>
          <w:szCs w:val="24"/>
        </w:rPr>
        <w:t>1/3 TL Zimt</w:t>
      </w:r>
    </w:p>
    <w:p w14:paraId="21981149" w14:textId="77777777" w:rsidR="00790078" w:rsidRDefault="00790078" w:rsidP="00790078">
      <w:pPr>
        <w:rPr>
          <w:sz w:val="24"/>
          <w:szCs w:val="24"/>
        </w:rPr>
      </w:pPr>
      <w:r>
        <w:rPr>
          <w:sz w:val="24"/>
          <w:szCs w:val="24"/>
        </w:rPr>
        <w:t>¾ TL Pfeffer</w:t>
      </w:r>
    </w:p>
    <w:p w14:paraId="61DBEEAA" w14:textId="77777777" w:rsidR="00790078" w:rsidRDefault="00790078" w:rsidP="00790078">
      <w:pPr>
        <w:rPr>
          <w:sz w:val="24"/>
          <w:szCs w:val="24"/>
        </w:rPr>
      </w:pPr>
      <w:r>
        <w:rPr>
          <w:sz w:val="24"/>
          <w:szCs w:val="24"/>
        </w:rPr>
        <w:t>1 ½ TL gemahlener Kreuzkümmel</w:t>
      </w:r>
    </w:p>
    <w:p w14:paraId="4D5FE518" w14:textId="77777777" w:rsidR="00790078" w:rsidRDefault="00790078" w:rsidP="00790078">
      <w:pPr>
        <w:rPr>
          <w:sz w:val="24"/>
          <w:szCs w:val="24"/>
        </w:rPr>
      </w:pPr>
      <w:r>
        <w:rPr>
          <w:sz w:val="24"/>
          <w:szCs w:val="24"/>
        </w:rPr>
        <w:t>¼ TL gemahlene Gewürznelken</w:t>
      </w:r>
    </w:p>
    <w:p w14:paraId="72E4B4CA" w14:textId="77777777" w:rsidR="00790078" w:rsidRDefault="00790078" w:rsidP="00790078">
      <w:pPr>
        <w:rPr>
          <w:sz w:val="24"/>
          <w:szCs w:val="24"/>
        </w:rPr>
      </w:pPr>
      <w:r>
        <w:rPr>
          <w:sz w:val="24"/>
          <w:szCs w:val="24"/>
        </w:rPr>
        <w:t>1 TL Cayennepfeffer</w:t>
      </w:r>
    </w:p>
    <w:p w14:paraId="4AF898E0" w14:textId="77777777" w:rsidR="00790078" w:rsidRDefault="00790078" w:rsidP="00790078">
      <w:pPr>
        <w:rPr>
          <w:sz w:val="24"/>
          <w:szCs w:val="24"/>
        </w:rPr>
      </w:pPr>
      <w:r>
        <w:rPr>
          <w:sz w:val="24"/>
          <w:szCs w:val="24"/>
        </w:rPr>
        <w:t>1 Dose Kichererbsen, abgetropft</w:t>
      </w:r>
    </w:p>
    <w:p w14:paraId="3E0DAE01" w14:textId="77777777" w:rsidR="00790078" w:rsidRDefault="00790078" w:rsidP="00790078">
      <w:pPr>
        <w:rPr>
          <w:sz w:val="24"/>
          <w:szCs w:val="24"/>
        </w:rPr>
      </w:pPr>
      <w:r>
        <w:rPr>
          <w:sz w:val="24"/>
          <w:szCs w:val="24"/>
        </w:rPr>
        <w:t>375 ml Gemüsebrühe</w:t>
      </w:r>
    </w:p>
    <w:p w14:paraId="2DD93408" w14:textId="77777777" w:rsidR="00790078" w:rsidRDefault="00790078" w:rsidP="00790078">
      <w:pPr>
        <w:rPr>
          <w:sz w:val="24"/>
          <w:szCs w:val="24"/>
        </w:rPr>
      </w:pPr>
    </w:p>
    <w:p w14:paraId="00ADDE51" w14:textId="77777777" w:rsidR="00790078" w:rsidRDefault="00790078" w:rsidP="00790078">
      <w:pPr>
        <w:rPr>
          <w:sz w:val="24"/>
          <w:szCs w:val="24"/>
        </w:rPr>
      </w:pPr>
      <w:r>
        <w:rPr>
          <w:sz w:val="24"/>
          <w:szCs w:val="24"/>
        </w:rPr>
        <w:t>Zubereitung:</w:t>
      </w:r>
    </w:p>
    <w:p w14:paraId="293680E0" w14:textId="77777777" w:rsidR="00790078" w:rsidRPr="007A79FD" w:rsidRDefault="00790078" w:rsidP="00B40E8C">
      <w:pPr>
        <w:pStyle w:val="ListParagraph"/>
        <w:numPr>
          <w:ilvl w:val="0"/>
          <w:numId w:val="1381"/>
        </w:numPr>
        <w:spacing w:after="120"/>
        <w:ind w:left="714" w:hanging="357"/>
        <w:contextualSpacing w:val="0"/>
        <w:jc w:val="both"/>
        <w:rPr>
          <w:sz w:val="24"/>
          <w:szCs w:val="24"/>
        </w:rPr>
      </w:pPr>
      <w:r w:rsidRPr="007A79FD">
        <w:rPr>
          <w:sz w:val="24"/>
          <w:szCs w:val="24"/>
        </w:rPr>
        <w:t>Den Reis mehrmals in kaltem Wasser waschen, bis das Wasser klar abläuft, dann einweichen.</w:t>
      </w:r>
    </w:p>
    <w:p w14:paraId="2AFAD4BD" w14:textId="77777777" w:rsidR="00790078" w:rsidRPr="007A79FD" w:rsidRDefault="00790078" w:rsidP="00B40E8C">
      <w:pPr>
        <w:pStyle w:val="ListParagraph"/>
        <w:numPr>
          <w:ilvl w:val="0"/>
          <w:numId w:val="1381"/>
        </w:numPr>
        <w:spacing w:after="120"/>
        <w:ind w:left="714" w:hanging="357"/>
        <w:contextualSpacing w:val="0"/>
        <w:jc w:val="both"/>
        <w:rPr>
          <w:sz w:val="24"/>
          <w:szCs w:val="24"/>
        </w:rPr>
      </w:pPr>
      <w:r w:rsidRPr="007A79FD">
        <w:rPr>
          <w:sz w:val="24"/>
          <w:szCs w:val="24"/>
        </w:rPr>
        <w:t>Währenddessen 4 EL Öl in einer großen Pfanne erhitzen, dann gerade so viele Auberginen hineingeben, dass sie in eiern Lage den Boden bedecken. Bei mittlerer bis starker Hitze unter mehrfachem Wenden 6 – 8 Minuten braten, bis die Auberginen weich und schön gebräunt sind. Auf einen Teller geben, die übrigen Auberginen braten und dabei jedes Mal frisches Öl erhitzen.</w:t>
      </w:r>
    </w:p>
    <w:p w14:paraId="73C020F3" w14:textId="77777777" w:rsidR="00790078" w:rsidRPr="007A79FD" w:rsidRDefault="00790078" w:rsidP="00B40E8C">
      <w:pPr>
        <w:pStyle w:val="ListParagraph"/>
        <w:numPr>
          <w:ilvl w:val="0"/>
          <w:numId w:val="1381"/>
        </w:numPr>
        <w:spacing w:after="120"/>
        <w:ind w:left="714" w:hanging="357"/>
        <w:contextualSpacing w:val="0"/>
        <w:jc w:val="both"/>
        <w:rPr>
          <w:sz w:val="24"/>
          <w:szCs w:val="24"/>
        </w:rPr>
      </w:pPr>
      <w:r w:rsidRPr="007A79FD">
        <w:rPr>
          <w:sz w:val="24"/>
          <w:szCs w:val="24"/>
        </w:rPr>
        <w:t>Die Butter in der Pfanne zerlassen und die Zwiebel darin 8 Minuten anschwitzen. 1 EL als Garnitur für später herausnehmen. Den Knoblauch hineingeben, 2 Minuten braten dann die Tomaten dazugeben und 5 Minuten braten, bis sie zusammenfallen. Zimt, Pfeffer, Kreuzkümmel, Nelken, Cayennepfeffer und Salz unterrühren, anschließend Kichererbsen und Auberginen hinzugeben. 1 – 2 Minuten köcheln lassen, dann vom Herd nehmen.</w:t>
      </w:r>
    </w:p>
    <w:p w14:paraId="2CBCFB02" w14:textId="77777777" w:rsidR="00790078" w:rsidRDefault="00790078" w:rsidP="00B40E8C">
      <w:pPr>
        <w:pStyle w:val="ListParagraph"/>
        <w:numPr>
          <w:ilvl w:val="0"/>
          <w:numId w:val="1381"/>
        </w:numPr>
        <w:spacing w:after="120"/>
        <w:ind w:left="714" w:hanging="357"/>
        <w:contextualSpacing w:val="0"/>
        <w:jc w:val="both"/>
        <w:rPr>
          <w:sz w:val="24"/>
          <w:szCs w:val="24"/>
        </w:rPr>
      </w:pPr>
      <w:r w:rsidRPr="007A79FD">
        <w:rPr>
          <w:sz w:val="24"/>
          <w:szCs w:val="24"/>
        </w:rPr>
        <w:lastRenderedPageBreak/>
        <w:t>Die Gemüsebrühe in einen hohen Topf gießen. Den Reis abgießen, in die Brühe geben und zum Kochen bringen. 2 Minuten köcheln, dann mit einem dicht schließenden Deckel abdecken, die Temperatur reduzieren und 10 Minuten garen lassen. Vom Herd nehmen und 5 Minuten dämpfen lassen. Den Reis mit einer Gabel auflockern und die Auberginen und Kichererbsen unterheben. Gut vermengen und 1 – 2 Minuten durchwärmen, dann vom Herd nehmen.</w:t>
      </w:r>
    </w:p>
    <w:p w14:paraId="47147EA9" w14:textId="48EEA4D2" w:rsidR="00903BF0" w:rsidRPr="007A79FD" w:rsidRDefault="00903BF0" w:rsidP="00B40E8C">
      <w:pPr>
        <w:pStyle w:val="ListParagraph"/>
        <w:numPr>
          <w:ilvl w:val="0"/>
          <w:numId w:val="1381"/>
        </w:numPr>
        <w:spacing w:after="120"/>
        <w:ind w:left="714" w:hanging="357"/>
        <w:contextualSpacing w:val="0"/>
        <w:jc w:val="both"/>
        <w:rPr>
          <w:sz w:val="24"/>
          <w:szCs w:val="24"/>
        </w:rPr>
      </w:pPr>
      <w:r>
        <w:rPr>
          <w:sz w:val="24"/>
          <w:szCs w:val="24"/>
        </w:rPr>
        <w:t xml:space="preserve">Mit den </w:t>
      </w:r>
      <w:r w:rsidRPr="007A79FD">
        <w:rPr>
          <w:sz w:val="24"/>
          <w:szCs w:val="24"/>
        </w:rPr>
        <w:t>Zwiebeln bestreuen und servieren.</w:t>
      </w:r>
    </w:p>
    <w:p w14:paraId="398EB891" w14:textId="77777777" w:rsidR="00903BF0" w:rsidRDefault="00903BF0">
      <w:pPr>
        <w:rPr>
          <w:rFonts w:asciiTheme="majorHAnsi" w:eastAsiaTheme="majorEastAsia" w:hAnsiTheme="majorHAnsi" w:cstheme="majorBidi"/>
          <w:color w:val="2F5496" w:themeColor="accent1" w:themeShade="BF"/>
          <w:sz w:val="26"/>
          <w:szCs w:val="26"/>
        </w:rPr>
      </w:pPr>
      <w:r>
        <w:br w:type="page"/>
      </w:r>
    </w:p>
    <w:p w14:paraId="557F0FAD" w14:textId="42A7C71F" w:rsidR="00506F3D" w:rsidRDefault="00506F3D" w:rsidP="00506F3D">
      <w:pPr>
        <w:pStyle w:val="Heading2"/>
        <w:spacing w:after="240"/>
      </w:pPr>
      <w:r>
        <w:lastRenderedPageBreak/>
        <w:t>Brauner Reis mit karamellisierten Zwiebeln</w:t>
      </w:r>
      <w:r>
        <w:rPr>
          <w:rStyle w:val="FootnoteReference"/>
        </w:rPr>
        <w:footnoteReference w:id="1233"/>
      </w:r>
      <w:r>
        <w:t xml:space="preserve"> </w:t>
      </w:r>
    </w:p>
    <w:p w14:paraId="06894109" w14:textId="77777777" w:rsidR="00506F3D" w:rsidRDefault="00506F3D" w:rsidP="00506F3D">
      <w:pPr>
        <w:rPr>
          <w:sz w:val="24"/>
          <w:szCs w:val="24"/>
        </w:rPr>
      </w:pPr>
      <w:r w:rsidRPr="007F2B0B">
        <w:rPr>
          <w:sz w:val="24"/>
          <w:szCs w:val="24"/>
          <w:u w:val="single"/>
        </w:rPr>
        <w:t>Zutaten</w:t>
      </w:r>
      <w:r>
        <w:rPr>
          <w:sz w:val="24"/>
          <w:szCs w:val="24"/>
        </w:rPr>
        <w:t xml:space="preserve"> (für 4 Portionen als Beilage):</w:t>
      </w:r>
    </w:p>
    <w:p w14:paraId="5A9099EF" w14:textId="77777777" w:rsidR="00506F3D" w:rsidRDefault="00506F3D" w:rsidP="00506F3D">
      <w:pPr>
        <w:rPr>
          <w:sz w:val="24"/>
          <w:szCs w:val="24"/>
        </w:rPr>
      </w:pPr>
      <w:r>
        <w:rPr>
          <w:sz w:val="24"/>
          <w:szCs w:val="24"/>
        </w:rPr>
        <w:t>4,5 EL Sonnenblumenöl</w:t>
      </w:r>
    </w:p>
    <w:p w14:paraId="786E5158" w14:textId="77777777" w:rsidR="00506F3D" w:rsidRDefault="00506F3D" w:rsidP="00506F3D">
      <w:pPr>
        <w:rPr>
          <w:sz w:val="24"/>
          <w:szCs w:val="24"/>
        </w:rPr>
      </w:pPr>
      <w:r>
        <w:rPr>
          <w:sz w:val="24"/>
          <w:szCs w:val="24"/>
        </w:rPr>
        <w:t>2 große Zwiebeln, geschält und in 2 cm dicke Spalten geschnitten</w:t>
      </w:r>
    </w:p>
    <w:p w14:paraId="3B338FE9" w14:textId="77777777" w:rsidR="00506F3D" w:rsidRDefault="00506F3D" w:rsidP="00506F3D">
      <w:pPr>
        <w:rPr>
          <w:sz w:val="24"/>
          <w:szCs w:val="24"/>
        </w:rPr>
      </w:pPr>
      <w:r>
        <w:rPr>
          <w:sz w:val="24"/>
          <w:szCs w:val="24"/>
        </w:rPr>
        <w:t>1 Bio-Zitrone, Schale dünn abgeschnitten, dann 2 EL Saft ausgepresst</w:t>
      </w:r>
    </w:p>
    <w:p w14:paraId="4424A9B2" w14:textId="77777777" w:rsidR="00506F3D" w:rsidRDefault="00506F3D" w:rsidP="00506F3D">
      <w:pPr>
        <w:rPr>
          <w:sz w:val="24"/>
          <w:szCs w:val="24"/>
        </w:rPr>
      </w:pPr>
      <w:r>
        <w:rPr>
          <w:sz w:val="24"/>
          <w:szCs w:val="24"/>
        </w:rPr>
        <w:t>200 g brauner Reis, gewaschen</w:t>
      </w:r>
    </w:p>
    <w:p w14:paraId="4D8EF984" w14:textId="77777777" w:rsidR="00506F3D" w:rsidRDefault="00506F3D" w:rsidP="00506F3D">
      <w:pPr>
        <w:rPr>
          <w:sz w:val="24"/>
          <w:szCs w:val="24"/>
        </w:rPr>
      </w:pPr>
      <w:r>
        <w:rPr>
          <w:sz w:val="24"/>
          <w:szCs w:val="24"/>
        </w:rPr>
        <w:t>10 schwarze Knoblauchzehen, in dünne Scheibchen geschnitten</w:t>
      </w:r>
    </w:p>
    <w:p w14:paraId="01070D5B" w14:textId="77777777" w:rsidR="00506F3D" w:rsidRDefault="00506F3D" w:rsidP="00506F3D">
      <w:pPr>
        <w:rPr>
          <w:sz w:val="24"/>
          <w:szCs w:val="24"/>
        </w:rPr>
      </w:pPr>
      <w:r>
        <w:rPr>
          <w:sz w:val="24"/>
          <w:szCs w:val="24"/>
        </w:rPr>
        <w:t>150 g griechischer Joghurt</w:t>
      </w:r>
    </w:p>
    <w:p w14:paraId="06980BB8" w14:textId="77777777" w:rsidR="00506F3D" w:rsidRDefault="00506F3D" w:rsidP="00506F3D">
      <w:pPr>
        <w:rPr>
          <w:sz w:val="24"/>
          <w:szCs w:val="24"/>
        </w:rPr>
      </w:pPr>
      <w:r>
        <w:rPr>
          <w:sz w:val="24"/>
          <w:szCs w:val="24"/>
        </w:rPr>
        <w:t>10 g Petersilienblätter, grob gehackt</w:t>
      </w:r>
    </w:p>
    <w:p w14:paraId="1206330B" w14:textId="77777777" w:rsidR="00506F3D" w:rsidRDefault="00506F3D" w:rsidP="00506F3D">
      <w:pPr>
        <w:rPr>
          <w:sz w:val="24"/>
          <w:szCs w:val="24"/>
        </w:rPr>
      </w:pPr>
      <w:r>
        <w:rPr>
          <w:sz w:val="24"/>
          <w:szCs w:val="24"/>
        </w:rPr>
        <w:t>Salz</w:t>
      </w:r>
    </w:p>
    <w:p w14:paraId="12E0D784" w14:textId="77777777" w:rsidR="00506F3D" w:rsidRDefault="00506F3D" w:rsidP="00506F3D">
      <w:pPr>
        <w:rPr>
          <w:sz w:val="24"/>
          <w:szCs w:val="24"/>
        </w:rPr>
      </w:pPr>
    </w:p>
    <w:p w14:paraId="56B8A518" w14:textId="77777777" w:rsidR="00506F3D" w:rsidRDefault="00506F3D" w:rsidP="00506F3D">
      <w:pPr>
        <w:rPr>
          <w:sz w:val="24"/>
          <w:szCs w:val="24"/>
        </w:rPr>
      </w:pPr>
      <w:r>
        <w:rPr>
          <w:sz w:val="24"/>
          <w:szCs w:val="24"/>
        </w:rPr>
        <w:t>Zubereitung:</w:t>
      </w:r>
    </w:p>
    <w:p w14:paraId="04A27A52" w14:textId="77777777" w:rsidR="00506F3D" w:rsidRPr="00613C3E" w:rsidRDefault="00506F3D" w:rsidP="00B40E8C">
      <w:pPr>
        <w:pStyle w:val="ListParagraph"/>
        <w:numPr>
          <w:ilvl w:val="0"/>
          <w:numId w:val="1045"/>
        </w:numPr>
        <w:spacing w:after="120"/>
        <w:ind w:left="714" w:hanging="357"/>
        <w:contextualSpacing w:val="0"/>
        <w:jc w:val="both"/>
        <w:rPr>
          <w:sz w:val="24"/>
          <w:szCs w:val="24"/>
        </w:rPr>
      </w:pPr>
      <w:r w:rsidRPr="00613C3E">
        <w:rPr>
          <w:sz w:val="24"/>
          <w:szCs w:val="24"/>
        </w:rPr>
        <w:t>In einer großen Pfanne 3,5 EL Sonnenblumenöl bei mittlerer bis hoher Temperatur erhitzen. Sobald es heiß ist, die Zwiebel und ¼ TL Salz hineingeben und 12 Minuten braten; ab und zu umrühren, damit sie nicht anbrennen. Die Zitronenschale untermengen und weitere 12 Minuten unter gelegentlichem Rühren garen, bis die Zwiebeln kräftig gebräunt und karamellisiert sind. Auf einem Teller be</w:t>
      </w:r>
      <w:r>
        <w:rPr>
          <w:sz w:val="24"/>
          <w:szCs w:val="24"/>
        </w:rPr>
        <w:t>i</w:t>
      </w:r>
      <w:r w:rsidRPr="00613C3E">
        <w:rPr>
          <w:sz w:val="24"/>
          <w:szCs w:val="24"/>
        </w:rPr>
        <w:t>seitestellen.</w:t>
      </w:r>
    </w:p>
    <w:p w14:paraId="683B575B" w14:textId="77777777" w:rsidR="00506F3D" w:rsidRDefault="00506F3D" w:rsidP="00B40E8C">
      <w:pPr>
        <w:pStyle w:val="ListParagraph"/>
        <w:numPr>
          <w:ilvl w:val="0"/>
          <w:numId w:val="1045"/>
        </w:numPr>
        <w:spacing w:after="120"/>
        <w:ind w:left="714" w:hanging="357"/>
        <w:contextualSpacing w:val="0"/>
        <w:jc w:val="both"/>
        <w:rPr>
          <w:sz w:val="24"/>
          <w:szCs w:val="24"/>
        </w:rPr>
      </w:pPr>
      <w:r w:rsidRPr="00613C3E">
        <w:rPr>
          <w:sz w:val="24"/>
          <w:szCs w:val="24"/>
        </w:rPr>
        <w:t xml:space="preserve">Das restliche Öl (1 EL) in der Pfanne erhitzen. Den Reis darin mit ½ TL Salz unter ständigem Rühren 1 Minute anbraten, dann 500 ml Wasser zugießen, zum Kochen bringen und Reis zugedeckt bei schwacher bis mittlerer Hitze etwa 45 Minuten köcheln lassen, bis er gar ist. Vom Herd nehmen, die </w:t>
      </w:r>
      <w:r>
        <w:rPr>
          <w:sz w:val="24"/>
          <w:szCs w:val="24"/>
        </w:rPr>
        <w:t>Z</w:t>
      </w:r>
      <w:r w:rsidRPr="00613C3E">
        <w:rPr>
          <w:sz w:val="24"/>
          <w:szCs w:val="24"/>
        </w:rPr>
        <w:t>wiebeln, den Zitronensaft und den schwarzen Knoblauch unterziehen, eine großzügigen Löffel Joghurt und die Petersilie dazugeben und sofort servieren. Man kann den Joghurt aber auch in einer Schale separat reichen.</w:t>
      </w:r>
    </w:p>
    <w:p w14:paraId="47932768" w14:textId="77777777" w:rsidR="00506F3D" w:rsidRDefault="00506F3D" w:rsidP="00506F3D">
      <w:pPr>
        <w:rPr>
          <w:sz w:val="24"/>
          <w:szCs w:val="24"/>
        </w:rPr>
      </w:pPr>
      <w:r>
        <w:rPr>
          <w:sz w:val="24"/>
          <w:szCs w:val="24"/>
        </w:rPr>
        <w:br w:type="page"/>
      </w:r>
    </w:p>
    <w:p w14:paraId="735BA974" w14:textId="77777777" w:rsidR="00506F3D" w:rsidRDefault="00506F3D" w:rsidP="00506F3D">
      <w:pPr>
        <w:pStyle w:val="Heading2"/>
        <w:spacing w:after="240"/>
      </w:pPr>
      <w:r>
        <w:lastRenderedPageBreak/>
        <w:t>Gebackener Reis mit Minze und Granatapfel-Oliven-Salsa</w:t>
      </w:r>
      <w:r>
        <w:rPr>
          <w:rStyle w:val="FootnoteReference"/>
        </w:rPr>
        <w:footnoteReference w:id="1234"/>
      </w:r>
      <w:r>
        <w:t xml:space="preserve"> </w:t>
      </w:r>
    </w:p>
    <w:p w14:paraId="1E80BDD4" w14:textId="77777777" w:rsidR="00506F3D" w:rsidRDefault="00506F3D" w:rsidP="00506F3D">
      <w:pPr>
        <w:rPr>
          <w:sz w:val="24"/>
          <w:szCs w:val="24"/>
        </w:rPr>
      </w:pPr>
      <w:r w:rsidRPr="007F2B0B">
        <w:rPr>
          <w:sz w:val="24"/>
          <w:szCs w:val="24"/>
          <w:u w:val="single"/>
        </w:rPr>
        <w:t>Zutaten</w:t>
      </w:r>
      <w:r>
        <w:rPr>
          <w:sz w:val="24"/>
          <w:szCs w:val="24"/>
        </w:rPr>
        <w:t xml:space="preserve"> (für 6 Portionen):</w:t>
      </w:r>
    </w:p>
    <w:p w14:paraId="4BFF3D11" w14:textId="77777777" w:rsidR="00506F3D" w:rsidRDefault="00506F3D" w:rsidP="00506F3D">
      <w:pPr>
        <w:rPr>
          <w:sz w:val="24"/>
          <w:szCs w:val="24"/>
        </w:rPr>
      </w:pPr>
      <w:r>
        <w:rPr>
          <w:sz w:val="24"/>
          <w:szCs w:val="24"/>
        </w:rPr>
        <w:t>400 g Basmatireis</w:t>
      </w:r>
    </w:p>
    <w:p w14:paraId="19D680DB" w14:textId="77777777" w:rsidR="00506F3D" w:rsidRDefault="00506F3D" w:rsidP="00506F3D">
      <w:pPr>
        <w:rPr>
          <w:sz w:val="24"/>
          <w:szCs w:val="24"/>
        </w:rPr>
      </w:pPr>
      <w:r>
        <w:rPr>
          <w:sz w:val="24"/>
          <w:szCs w:val="24"/>
        </w:rPr>
        <w:t>50 g Butter, zerlassen</w:t>
      </w:r>
    </w:p>
    <w:p w14:paraId="551A1691" w14:textId="77777777" w:rsidR="00506F3D" w:rsidRDefault="00506F3D" w:rsidP="00506F3D">
      <w:pPr>
        <w:rPr>
          <w:sz w:val="24"/>
          <w:szCs w:val="24"/>
        </w:rPr>
      </w:pPr>
      <w:r>
        <w:rPr>
          <w:sz w:val="24"/>
          <w:szCs w:val="24"/>
        </w:rPr>
        <w:t>50 g Minze, davon für die Salsa 10 g abgezupft und in feine Streifen geschnitten</w:t>
      </w:r>
    </w:p>
    <w:p w14:paraId="64E09DAD" w14:textId="77777777" w:rsidR="00506F3D" w:rsidRDefault="00506F3D" w:rsidP="00506F3D">
      <w:pPr>
        <w:rPr>
          <w:sz w:val="24"/>
          <w:szCs w:val="24"/>
        </w:rPr>
      </w:pPr>
      <w:r>
        <w:rPr>
          <w:sz w:val="24"/>
          <w:szCs w:val="24"/>
        </w:rPr>
        <w:t>150 g Feta, in 1 - 2 große Stücke zerbröckelt</w:t>
      </w:r>
    </w:p>
    <w:p w14:paraId="180DF05C" w14:textId="77777777" w:rsidR="00506F3D" w:rsidRDefault="00506F3D" w:rsidP="00506F3D">
      <w:pPr>
        <w:rPr>
          <w:sz w:val="24"/>
          <w:szCs w:val="24"/>
        </w:rPr>
      </w:pPr>
      <w:r>
        <w:rPr>
          <w:sz w:val="24"/>
          <w:szCs w:val="24"/>
        </w:rPr>
        <w:t>Salz, Pfeffer</w:t>
      </w:r>
    </w:p>
    <w:p w14:paraId="69CAAC39" w14:textId="77777777" w:rsidR="00506F3D" w:rsidRDefault="00506F3D" w:rsidP="00506F3D">
      <w:pPr>
        <w:rPr>
          <w:sz w:val="24"/>
          <w:szCs w:val="24"/>
        </w:rPr>
      </w:pPr>
    </w:p>
    <w:p w14:paraId="1F3DE665" w14:textId="77777777" w:rsidR="00506F3D" w:rsidRPr="007F2B0B" w:rsidRDefault="00506F3D" w:rsidP="00506F3D">
      <w:pPr>
        <w:rPr>
          <w:i/>
          <w:iCs/>
          <w:sz w:val="24"/>
          <w:szCs w:val="24"/>
        </w:rPr>
      </w:pPr>
      <w:r w:rsidRPr="007F2B0B">
        <w:rPr>
          <w:i/>
          <w:iCs/>
          <w:sz w:val="24"/>
          <w:szCs w:val="24"/>
        </w:rPr>
        <w:t>Für die Salsa:</w:t>
      </w:r>
    </w:p>
    <w:p w14:paraId="24BC6272" w14:textId="77777777" w:rsidR="00506F3D" w:rsidRDefault="00506F3D" w:rsidP="00506F3D">
      <w:pPr>
        <w:rPr>
          <w:sz w:val="24"/>
          <w:szCs w:val="24"/>
        </w:rPr>
      </w:pPr>
      <w:r>
        <w:rPr>
          <w:sz w:val="24"/>
          <w:szCs w:val="24"/>
        </w:rPr>
        <w:t>40 g entsteinte grüne Scheiben geschnitten</w:t>
      </w:r>
    </w:p>
    <w:p w14:paraId="6A197A44" w14:textId="77777777" w:rsidR="00506F3D" w:rsidRDefault="00506F3D" w:rsidP="00506F3D">
      <w:pPr>
        <w:rPr>
          <w:sz w:val="24"/>
          <w:szCs w:val="24"/>
        </w:rPr>
      </w:pPr>
      <w:r>
        <w:rPr>
          <w:sz w:val="24"/>
          <w:szCs w:val="24"/>
        </w:rPr>
        <w:t>90 g Granatapfelkerne (von ½ Granatapfel)</w:t>
      </w:r>
    </w:p>
    <w:p w14:paraId="6E746E26" w14:textId="77777777" w:rsidR="00506F3D" w:rsidRDefault="00506F3D" w:rsidP="00506F3D">
      <w:pPr>
        <w:rPr>
          <w:sz w:val="24"/>
          <w:szCs w:val="24"/>
        </w:rPr>
      </w:pPr>
      <w:r>
        <w:rPr>
          <w:sz w:val="24"/>
          <w:szCs w:val="24"/>
        </w:rPr>
        <w:t>50 g Walnüsse (kann man auch gut weglassen), geröstet und in Stücke gebrochen</w:t>
      </w:r>
    </w:p>
    <w:p w14:paraId="03B293C8" w14:textId="77777777" w:rsidR="00506F3D" w:rsidRDefault="00506F3D" w:rsidP="00506F3D">
      <w:pPr>
        <w:rPr>
          <w:sz w:val="24"/>
          <w:szCs w:val="24"/>
        </w:rPr>
      </w:pPr>
      <w:r>
        <w:rPr>
          <w:sz w:val="24"/>
          <w:szCs w:val="24"/>
        </w:rPr>
        <w:t>3 EL Olivenöl</w:t>
      </w:r>
    </w:p>
    <w:p w14:paraId="74DC0963" w14:textId="77777777" w:rsidR="00506F3D" w:rsidRDefault="00506F3D" w:rsidP="00506F3D">
      <w:pPr>
        <w:rPr>
          <w:sz w:val="24"/>
          <w:szCs w:val="24"/>
        </w:rPr>
      </w:pPr>
      <w:r>
        <w:rPr>
          <w:sz w:val="24"/>
          <w:szCs w:val="24"/>
        </w:rPr>
        <w:t>1 EL Granatapfelsirup</w:t>
      </w:r>
    </w:p>
    <w:p w14:paraId="386121D6" w14:textId="77777777" w:rsidR="00506F3D" w:rsidRDefault="00506F3D" w:rsidP="00506F3D">
      <w:pPr>
        <w:rPr>
          <w:sz w:val="24"/>
          <w:szCs w:val="24"/>
        </w:rPr>
      </w:pPr>
      <w:r>
        <w:rPr>
          <w:sz w:val="24"/>
          <w:szCs w:val="24"/>
        </w:rPr>
        <w:t>1 kleine Knoblauchzehe, zerdrückt</w:t>
      </w:r>
    </w:p>
    <w:p w14:paraId="015BE6C9" w14:textId="77777777" w:rsidR="00506F3D" w:rsidRDefault="00506F3D" w:rsidP="00506F3D">
      <w:pPr>
        <w:rPr>
          <w:sz w:val="24"/>
          <w:szCs w:val="24"/>
        </w:rPr>
      </w:pPr>
    </w:p>
    <w:p w14:paraId="3DB170E8" w14:textId="77777777" w:rsidR="00506F3D" w:rsidRDefault="00506F3D" w:rsidP="00506F3D">
      <w:pPr>
        <w:rPr>
          <w:sz w:val="24"/>
          <w:szCs w:val="24"/>
        </w:rPr>
      </w:pPr>
      <w:r>
        <w:rPr>
          <w:sz w:val="24"/>
          <w:szCs w:val="24"/>
        </w:rPr>
        <w:t>Zubereitung:</w:t>
      </w:r>
    </w:p>
    <w:p w14:paraId="5B453D7C" w14:textId="77777777" w:rsidR="00506F3D" w:rsidRPr="00A34959" w:rsidRDefault="00506F3D" w:rsidP="00B40E8C">
      <w:pPr>
        <w:pStyle w:val="ListParagraph"/>
        <w:numPr>
          <w:ilvl w:val="0"/>
          <w:numId w:val="1046"/>
        </w:numPr>
        <w:spacing w:after="120"/>
        <w:ind w:left="714" w:hanging="357"/>
        <w:contextualSpacing w:val="0"/>
        <w:jc w:val="both"/>
        <w:rPr>
          <w:sz w:val="24"/>
          <w:szCs w:val="24"/>
        </w:rPr>
      </w:pPr>
      <w:r w:rsidRPr="00A34959">
        <w:rPr>
          <w:sz w:val="24"/>
          <w:szCs w:val="24"/>
        </w:rPr>
        <w:t>Den Backofen auf 230 Grad Umluft vorheizen.</w:t>
      </w:r>
    </w:p>
    <w:p w14:paraId="0A54B51D" w14:textId="77777777" w:rsidR="00506F3D" w:rsidRPr="00A34959" w:rsidRDefault="00506F3D" w:rsidP="00B40E8C">
      <w:pPr>
        <w:pStyle w:val="ListParagraph"/>
        <w:numPr>
          <w:ilvl w:val="0"/>
          <w:numId w:val="1046"/>
        </w:numPr>
        <w:spacing w:after="120"/>
        <w:ind w:left="714" w:hanging="357"/>
        <w:contextualSpacing w:val="0"/>
        <w:jc w:val="both"/>
        <w:rPr>
          <w:sz w:val="24"/>
          <w:szCs w:val="24"/>
        </w:rPr>
      </w:pPr>
      <w:r w:rsidRPr="00A34959">
        <w:rPr>
          <w:sz w:val="24"/>
          <w:szCs w:val="24"/>
        </w:rPr>
        <w:t>Den Reis in einer tiefen ofenfesten Form (20 x 30 cm) verteilen und mit ¾ TL Salz und reichlich Pfeffer würzen. Die Butter darüberträufeln und 800 ml kochendes Wasser zugießen. Die Minzestängel hineinlegen, die Form mit Alufolie fest verschließen und den Reis im Ofen 25 Minuten backen, bis er sämtliche Flüssigkeit aufgenommen hat und locker und luftig ist.</w:t>
      </w:r>
    </w:p>
    <w:p w14:paraId="6EB4BEB2" w14:textId="77777777" w:rsidR="00506F3D" w:rsidRPr="00A34959" w:rsidRDefault="00506F3D" w:rsidP="00B40E8C">
      <w:pPr>
        <w:pStyle w:val="ListParagraph"/>
        <w:numPr>
          <w:ilvl w:val="0"/>
          <w:numId w:val="1046"/>
        </w:numPr>
        <w:spacing w:after="120"/>
        <w:ind w:left="714" w:hanging="357"/>
        <w:contextualSpacing w:val="0"/>
        <w:jc w:val="both"/>
        <w:rPr>
          <w:sz w:val="24"/>
          <w:szCs w:val="24"/>
        </w:rPr>
      </w:pPr>
      <w:r w:rsidRPr="00A34959">
        <w:rPr>
          <w:sz w:val="24"/>
          <w:szCs w:val="24"/>
        </w:rPr>
        <w:t>Inzwischen in einer Schüssel sämtliche Zutaten für die Salsa, außer der restlichen Minze, gründlich vermengen, mit ¼ TL Salz würzen und beiseitestellen.</w:t>
      </w:r>
    </w:p>
    <w:p w14:paraId="2704B677" w14:textId="77777777" w:rsidR="00506F3D" w:rsidRDefault="00506F3D" w:rsidP="00B40E8C">
      <w:pPr>
        <w:pStyle w:val="ListParagraph"/>
        <w:numPr>
          <w:ilvl w:val="0"/>
          <w:numId w:val="1046"/>
        </w:numPr>
        <w:spacing w:after="120"/>
        <w:ind w:left="714" w:hanging="357"/>
        <w:contextualSpacing w:val="0"/>
        <w:jc w:val="both"/>
        <w:rPr>
          <w:sz w:val="24"/>
          <w:szCs w:val="24"/>
        </w:rPr>
      </w:pPr>
      <w:r w:rsidRPr="00A34959">
        <w:rPr>
          <w:sz w:val="24"/>
          <w:szCs w:val="24"/>
        </w:rPr>
        <w:t>Den Reis aus dem Ofen nehmen und die Folie entfernen. Die Minzeblätter abzupfen – Stiele wegwerfen – und mit dem Feta wieder auf dem Reis verteilen. Kurz vor dem Servieren die restliche Minze zur Salsa geben und die Salsa über den Reis löffeln. Heiß servieren.</w:t>
      </w:r>
    </w:p>
    <w:p w14:paraId="7AD8BA2F" w14:textId="77777777" w:rsidR="00506F3D" w:rsidRPr="00A34959" w:rsidRDefault="00506F3D" w:rsidP="00506F3D">
      <w:pPr>
        <w:ind w:left="2120" w:hanging="1760"/>
        <w:jc w:val="both"/>
        <w:rPr>
          <w:sz w:val="24"/>
          <w:szCs w:val="24"/>
        </w:rPr>
      </w:pPr>
      <w:r>
        <w:rPr>
          <w:sz w:val="24"/>
          <w:szCs w:val="24"/>
        </w:rPr>
        <w:t>Kommentar:</w:t>
      </w:r>
      <w:r>
        <w:rPr>
          <w:sz w:val="24"/>
          <w:szCs w:val="24"/>
        </w:rPr>
        <w:tab/>
        <w:t xml:space="preserve">Ist eine ziemlich ungewöhnliche Art Reis zu kochen, aber es funktioniert 1 A. Habe ich ausprobiert. Das Essen ist perfekt für große Feten – man kann sogar auf Festivals damit viele Leute beglücken. </w:t>
      </w:r>
    </w:p>
    <w:p w14:paraId="25F1B258" w14:textId="77777777" w:rsidR="0050133F" w:rsidRDefault="0050133F" w:rsidP="0050133F">
      <w:pPr>
        <w:pStyle w:val="Heading2"/>
        <w:spacing w:after="240"/>
      </w:pPr>
      <w:r>
        <w:lastRenderedPageBreak/>
        <w:t>Gebratener Reis</w:t>
      </w:r>
      <w:r>
        <w:rPr>
          <w:rStyle w:val="FootnoteReference"/>
        </w:rPr>
        <w:footnoteReference w:id="1235"/>
      </w:r>
      <w:r>
        <w:t xml:space="preserve"> </w:t>
      </w:r>
    </w:p>
    <w:p w14:paraId="4453A4E6" w14:textId="77777777" w:rsidR="0050133F" w:rsidRPr="00B161C1" w:rsidRDefault="0050133F" w:rsidP="0050133F">
      <w:pPr>
        <w:rPr>
          <w:sz w:val="24"/>
          <w:szCs w:val="24"/>
          <w:u w:val="single"/>
        </w:rPr>
      </w:pPr>
      <w:r w:rsidRPr="00B161C1">
        <w:rPr>
          <w:sz w:val="24"/>
          <w:szCs w:val="24"/>
          <w:u w:val="single"/>
        </w:rPr>
        <w:t>Zutaten:</w:t>
      </w:r>
    </w:p>
    <w:p w14:paraId="57E9D79B" w14:textId="77777777" w:rsidR="0050133F" w:rsidRDefault="0050133F" w:rsidP="0050133F">
      <w:pPr>
        <w:rPr>
          <w:sz w:val="24"/>
          <w:szCs w:val="24"/>
        </w:rPr>
      </w:pPr>
      <w:r>
        <w:rPr>
          <w:sz w:val="24"/>
          <w:szCs w:val="24"/>
        </w:rPr>
        <w:t>1 EL Sonnenblumenöl</w:t>
      </w:r>
    </w:p>
    <w:p w14:paraId="41013D29" w14:textId="77777777" w:rsidR="0050133F" w:rsidRDefault="0050133F" w:rsidP="0050133F">
      <w:pPr>
        <w:rPr>
          <w:sz w:val="24"/>
          <w:szCs w:val="24"/>
        </w:rPr>
      </w:pPr>
      <w:r>
        <w:rPr>
          <w:sz w:val="24"/>
          <w:szCs w:val="24"/>
        </w:rPr>
        <w:t>400 g Reis vom Vortag</w:t>
      </w:r>
    </w:p>
    <w:p w14:paraId="67941E4A" w14:textId="77777777" w:rsidR="0050133F" w:rsidRDefault="0050133F" w:rsidP="0050133F">
      <w:pPr>
        <w:rPr>
          <w:sz w:val="24"/>
          <w:szCs w:val="24"/>
        </w:rPr>
      </w:pPr>
      <w:r>
        <w:rPr>
          <w:sz w:val="24"/>
          <w:szCs w:val="24"/>
        </w:rPr>
        <w:t>1 Schalotte geschält</w:t>
      </w:r>
    </w:p>
    <w:p w14:paraId="385AF944" w14:textId="77777777" w:rsidR="0050133F" w:rsidRDefault="0050133F" w:rsidP="0050133F">
      <w:pPr>
        <w:rPr>
          <w:sz w:val="24"/>
          <w:szCs w:val="24"/>
        </w:rPr>
      </w:pPr>
      <w:r>
        <w:rPr>
          <w:sz w:val="24"/>
          <w:szCs w:val="24"/>
        </w:rPr>
        <w:t>1 Knoblauchzehe fein gehackt</w:t>
      </w:r>
    </w:p>
    <w:p w14:paraId="15196D43" w14:textId="77777777" w:rsidR="0050133F" w:rsidRDefault="0050133F" w:rsidP="0050133F">
      <w:pPr>
        <w:rPr>
          <w:sz w:val="24"/>
          <w:szCs w:val="24"/>
        </w:rPr>
      </w:pPr>
      <w:r>
        <w:rPr>
          <w:sz w:val="24"/>
          <w:szCs w:val="24"/>
        </w:rPr>
        <w:t>½ Bund Frühlingslauch in Ringen</w:t>
      </w:r>
    </w:p>
    <w:p w14:paraId="0B8168BA" w14:textId="77777777" w:rsidR="0050133F" w:rsidRDefault="0050133F" w:rsidP="0050133F">
      <w:pPr>
        <w:rPr>
          <w:sz w:val="24"/>
          <w:szCs w:val="24"/>
        </w:rPr>
      </w:pPr>
      <w:r>
        <w:rPr>
          <w:sz w:val="24"/>
          <w:szCs w:val="24"/>
        </w:rPr>
        <w:t>1 Paprika gewürfelt</w:t>
      </w:r>
    </w:p>
    <w:p w14:paraId="7E9B62AF" w14:textId="77777777" w:rsidR="0050133F" w:rsidRDefault="0050133F" w:rsidP="0050133F">
      <w:pPr>
        <w:rPr>
          <w:sz w:val="24"/>
          <w:szCs w:val="24"/>
        </w:rPr>
      </w:pPr>
      <w:r>
        <w:rPr>
          <w:sz w:val="24"/>
          <w:szCs w:val="24"/>
        </w:rPr>
        <w:t>1 Handvoll Erbsen</w:t>
      </w:r>
    </w:p>
    <w:p w14:paraId="2A25DFD7" w14:textId="77777777" w:rsidR="0050133F" w:rsidRDefault="0050133F" w:rsidP="0050133F">
      <w:pPr>
        <w:rPr>
          <w:sz w:val="24"/>
          <w:szCs w:val="24"/>
        </w:rPr>
      </w:pPr>
      <w:r>
        <w:rPr>
          <w:sz w:val="24"/>
          <w:szCs w:val="24"/>
        </w:rPr>
        <w:t>1 Prise Zucker</w:t>
      </w:r>
    </w:p>
    <w:p w14:paraId="0A091626" w14:textId="77777777" w:rsidR="0050133F" w:rsidRDefault="0050133F" w:rsidP="0050133F">
      <w:pPr>
        <w:rPr>
          <w:sz w:val="24"/>
          <w:szCs w:val="24"/>
        </w:rPr>
      </w:pPr>
      <w:r>
        <w:rPr>
          <w:sz w:val="24"/>
          <w:szCs w:val="24"/>
        </w:rPr>
        <w:t>1 Prise Salz</w:t>
      </w:r>
    </w:p>
    <w:p w14:paraId="19A35785" w14:textId="77777777" w:rsidR="0050133F" w:rsidRDefault="0050133F" w:rsidP="0050133F">
      <w:pPr>
        <w:rPr>
          <w:sz w:val="24"/>
          <w:szCs w:val="24"/>
        </w:rPr>
      </w:pPr>
      <w:r>
        <w:rPr>
          <w:sz w:val="24"/>
          <w:szCs w:val="24"/>
        </w:rPr>
        <w:t>1 Prise weißer Pfeffer gemahlen</w:t>
      </w:r>
    </w:p>
    <w:p w14:paraId="2A614722" w14:textId="77777777" w:rsidR="0050133F" w:rsidRDefault="0050133F" w:rsidP="0050133F">
      <w:pPr>
        <w:rPr>
          <w:sz w:val="24"/>
          <w:szCs w:val="24"/>
        </w:rPr>
      </w:pPr>
      <w:r>
        <w:rPr>
          <w:sz w:val="24"/>
          <w:szCs w:val="24"/>
        </w:rPr>
        <w:t>1 EL Korianderblätter</w:t>
      </w:r>
    </w:p>
    <w:p w14:paraId="70F2B791" w14:textId="77777777" w:rsidR="0050133F" w:rsidRDefault="0050133F" w:rsidP="0050133F">
      <w:pPr>
        <w:rPr>
          <w:sz w:val="24"/>
          <w:szCs w:val="24"/>
        </w:rPr>
      </w:pPr>
      <w:r>
        <w:rPr>
          <w:sz w:val="24"/>
          <w:szCs w:val="24"/>
        </w:rPr>
        <w:t>1 TL Sesamöl</w:t>
      </w:r>
    </w:p>
    <w:p w14:paraId="2A793C2C" w14:textId="77777777" w:rsidR="0050133F" w:rsidRDefault="0050133F" w:rsidP="0050133F">
      <w:pPr>
        <w:rPr>
          <w:sz w:val="24"/>
          <w:szCs w:val="24"/>
        </w:rPr>
      </w:pPr>
      <w:r>
        <w:rPr>
          <w:sz w:val="24"/>
          <w:szCs w:val="24"/>
        </w:rPr>
        <w:t>1 TL Fischsauce</w:t>
      </w:r>
    </w:p>
    <w:p w14:paraId="08063FA0" w14:textId="77777777" w:rsidR="0050133F" w:rsidRDefault="0050133F" w:rsidP="0050133F">
      <w:pPr>
        <w:rPr>
          <w:sz w:val="24"/>
          <w:szCs w:val="24"/>
        </w:rPr>
      </w:pPr>
      <w:r>
        <w:rPr>
          <w:sz w:val="24"/>
          <w:szCs w:val="24"/>
        </w:rPr>
        <w:t>1 Limettenschnitz</w:t>
      </w:r>
    </w:p>
    <w:p w14:paraId="72C39638" w14:textId="77777777" w:rsidR="0050133F" w:rsidRDefault="0050133F" w:rsidP="0050133F">
      <w:pPr>
        <w:rPr>
          <w:sz w:val="24"/>
          <w:szCs w:val="24"/>
        </w:rPr>
      </w:pPr>
    </w:p>
    <w:p w14:paraId="5466CBEB" w14:textId="77777777" w:rsidR="0050133F" w:rsidRDefault="0050133F" w:rsidP="0050133F">
      <w:pPr>
        <w:rPr>
          <w:sz w:val="24"/>
          <w:szCs w:val="24"/>
        </w:rPr>
      </w:pPr>
      <w:r>
        <w:rPr>
          <w:sz w:val="24"/>
          <w:szCs w:val="24"/>
        </w:rPr>
        <w:t>Zubereitung:</w:t>
      </w:r>
    </w:p>
    <w:p w14:paraId="06A9CDAB" w14:textId="77777777" w:rsidR="0050133F" w:rsidRPr="00E77126" w:rsidRDefault="0050133F" w:rsidP="00B40E8C">
      <w:pPr>
        <w:pStyle w:val="ListParagraph"/>
        <w:numPr>
          <w:ilvl w:val="0"/>
          <w:numId w:val="305"/>
        </w:numPr>
        <w:spacing w:after="120"/>
        <w:ind w:left="714" w:hanging="357"/>
        <w:contextualSpacing w:val="0"/>
        <w:rPr>
          <w:sz w:val="24"/>
          <w:szCs w:val="24"/>
        </w:rPr>
      </w:pPr>
      <w:r w:rsidRPr="00E77126">
        <w:rPr>
          <w:sz w:val="24"/>
          <w:szCs w:val="24"/>
        </w:rPr>
        <w:t>Den Reis einen Tag vorher kochen und in einer Pfanne mit etwas Sonnenblumenöl bei mittlerer Hitze anbraten. Schalotte grob hacken.</w:t>
      </w:r>
    </w:p>
    <w:p w14:paraId="3B43BDB0" w14:textId="77777777" w:rsidR="0050133F" w:rsidRPr="00E77126" w:rsidRDefault="0050133F" w:rsidP="00B40E8C">
      <w:pPr>
        <w:pStyle w:val="ListParagraph"/>
        <w:numPr>
          <w:ilvl w:val="0"/>
          <w:numId w:val="305"/>
        </w:numPr>
        <w:spacing w:after="120"/>
        <w:ind w:left="714" w:hanging="357"/>
        <w:contextualSpacing w:val="0"/>
        <w:rPr>
          <w:sz w:val="24"/>
          <w:szCs w:val="24"/>
        </w:rPr>
      </w:pPr>
      <w:r w:rsidRPr="00E77126">
        <w:rPr>
          <w:sz w:val="24"/>
          <w:szCs w:val="24"/>
        </w:rPr>
        <w:t>Paprika, Knoblauch und Frühlingslauch klein schneiden und kurz mitbraten. Erbsen, Zucker, Salz und Pfeffer hinzugeben. Mit gehackten korianderblättern, Sesamöl und Fischsauce abschmecken. Mit einem Limettenschnitz servieren.</w:t>
      </w:r>
    </w:p>
    <w:p w14:paraId="30D0D4FE" w14:textId="77777777" w:rsidR="0050133F" w:rsidRDefault="0050133F" w:rsidP="0050133F">
      <w:pPr>
        <w:rPr>
          <w:sz w:val="24"/>
          <w:szCs w:val="24"/>
        </w:rPr>
      </w:pPr>
    </w:p>
    <w:p w14:paraId="5687D5C2" w14:textId="77777777" w:rsidR="0050133F" w:rsidRDefault="0050133F" w:rsidP="0050133F">
      <w:pPr>
        <w:ind w:left="1416" w:hanging="1416"/>
        <w:rPr>
          <w:sz w:val="24"/>
          <w:szCs w:val="24"/>
        </w:rPr>
      </w:pPr>
      <w:r>
        <w:rPr>
          <w:sz w:val="24"/>
          <w:szCs w:val="24"/>
        </w:rPr>
        <w:t>Kommentar:</w:t>
      </w:r>
      <w:r>
        <w:rPr>
          <w:sz w:val="24"/>
          <w:szCs w:val="24"/>
        </w:rPr>
        <w:tab/>
        <w:t>Gebratenen Reis habe ich in Malaysia schätzen gelernt</w:t>
      </w:r>
      <w:r w:rsidRPr="00E74ADB">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Pr>
          <w:sz w:val="24"/>
          <w:szCs w:val="24"/>
        </w:rPr>
        <w:t>. Das Wichtigste ist immer, den Reis am Vortag zu kochen.</w:t>
      </w:r>
    </w:p>
    <w:p w14:paraId="34206A3D" w14:textId="77777777" w:rsidR="0050133F" w:rsidRDefault="0050133F" w:rsidP="0050133F">
      <w:pPr>
        <w:rPr>
          <w:sz w:val="24"/>
          <w:szCs w:val="24"/>
        </w:rPr>
      </w:pPr>
      <w:r>
        <w:rPr>
          <w:sz w:val="24"/>
          <w:szCs w:val="24"/>
        </w:rPr>
        <w:br w:type="page"/>
      </w:r>
    </w:p>
    <w:p w14:paraId="5A987C2D" w14:textId="77777777" w:rsidR="0050133F" w:rsidRDefault="0050133F" w:rsidP="0050133F">
      <w:pPr>
        <w:pStyle w:val="Heading2"/>
        <w:spacing w:after="240"/>
      </w:pPr>
      <w:r>
        <w:lastRenderedPageBreak/>
        <w:t xml:space="preserve">Khao Pad - Gebratener Reis mit Gemüse II </w:t>
      </w:r>
      <w:r>
        <w:rPr>
          <w:rStyle w:val="FootnoteReference"/>
        </w:rPr>
        <w:footnoteReference w:id="1236"/>
      </w:r>
    </w:p>
    <w:p w14:paraId="26E0B845" w14:textId="77777777" w:rsidR="0050133F" w:rsidRDefault="0050133F" w:rsidP="0050133F">
      <w:pPr>
        <w:rPr>
          <w:sz w:val="24"/>
          <w:szCs w:val="24"/>
        </w:rPr>
      </w:pPr>
      <w:r w:rsidRPr="00917F15">
        <w:rPr>
          <w:sz w:val="24"/>
          <w:szCs w:val="24"/>
          <w:u w:val="single"/>
        </w:rPr>
        <w:t>Zutaten</w:t>
      </w:r>
      <w:r>
        <w:rPr>
          <w:sz w:val="24"/>
          <w:szCs w:val="24"/>
        </w:rPr>
        <w:t xml:space="preserve"> (für 2 Portionen)</w:t>
      </w:r>
    </w:p>
    <w:p w14:paraId="1609F474" w14:textId="77777777" w:rsidR="0050133F" w:rsidRDefault="0050133F" w:rsidP="0050133F">
      <w:pPr>
        <w:rPr>
          <w:sz w:val="24"/>
          <w:szCs w:val="24"/>
        </w:rPr>
      </w:pPr>
      <w:r>
        <w:rPr>
          <w:sz w:val="24"/>
          <w:szCs w:val="24"/>
        </w:rPr>
        <w:t>200 g Jasminreis</w:t>
      </w:r>
    </w:p>
    <w:p w14:paraId="16F3C143" w14:textId="77777777" w:rsidR="0050133F" w:rsidRDefault="0050133F" w:rsidP="0050133F">
      <w:pPr>
        <w:rPr>
          <w:sz w:val="24"/>
          <w:szCs w:val="24"/>
        </w:rPr>
      </w:pPr>
      <w:r>
        <w:rPr>
          <w:sz w:val="24"/>
          <w:szCs w:val="24"/>
        </w:rPr>
        <w:t>2 Eier</w:t>
      </w:r>
    </w:p>
    <w:p w14:paraId="2049E6E2" w14:textId="77777777" w:rsidR="0050133F" w:rsidRDefault="0050133F" w:rsidP="0050133F">
      <w:pPr>
        <w:rPr>
          <w:sz w:val="24"/>
          <w:szCs w:val="24"/>
        </w:rPr>
      </w:pPr>
      <w:r>
        <w:rPr>
          <w:sz w:val="24"/>
          <w:szCs w:val="24"/>
        </w:rPr>
        <w:t>1 TL Fisch- oder Sojasauce</w:t>
      </w:r>
    </w:p>
    <w:p w14:paraId="4E2B20C7" w14:textId="77777777" w:rsidR="0050133F" w:rsidRDefault="0050133F" w:rsidP="0050133F">
      <w:pPr>
        <w:rPr>
          <w:sz w:val="24"/>
          <w:szCs w:val="24"/>
        </w:rPr>
      </w:pPr>
      <w:r>
        <w:rPr>
          <w:sz w:val="24"/>
          <w:szCs w:val="24"/>
        </w:rPr>
        <w:t>300 g gemischtes Gemüse (Frühlingszwiebeln, Karotten, Blumenkohl, Cherrytomaten, Spinat…)</w:t>
      </w:r>
    </w:p>
    <w:p w14:paraId="6795405E" w14:textId="77777777" w:rsidR="0050133F" w:rsidRDefault="0050133F" w:rsidP="0050133F">
      <w:pPr>
        <w:rPr>
          <w:sz w:val="24"/>
          <w:szCs w:val="24"/>
        </w:rPr>
      </w:pPr>
      <w:r>
        <w:rPr>
          <w:sz w:val="24"/>
          <w:szCs w:val="24"/>
        </w:rPr>
        <w:t>2 EL Erdnussöl</w:t>
      </w:r>
    </w:p>
    <w:p w14:paraId="63D33A53" w14:textId="77777777" w:rsidR="0050133F" w:rsidRDefault="0050133F" w:rsidP="0050133F">
      <w:pPr>
        <w:rPr>
          <w:sz w:val="24"/>
          <w:szCs w:val="24"/>
        </w:rPr>
      </w:pPr>
      <w:r>
        <w:rPr>
          <w:sz w:val="24"/>
          <w:szCs w:val="24"/>
        </w:rPr>
        <w:t>1 Prise Zucker, Salz und Pfeffer</w:t>
      </w:r>
    </w:p>
    <w:p w14:paraId="39717CBC" w14:textId="77777777" w:rsidR="0050133F" w:rsidRDefault="0050133F" w:rsidP="0050133F">
      <w:pPr>
        <w:rPr>
          <w:sz w:val="24"/>
          <w:szCs w:val="24"/>
        </w:rPr>
      </w:pPr>
      <w:r>
        <w:rPr>
          <w:sz w:val="24"/>
          <w:szCs w:val="24"/>
        </w:rPr>
        <w:t xml:space="preserve">1 TL Sojasauce </w:t>
      </w:r>
    </w:p>
    <w:p w14:paraId="51CB186E" w14:textId="77777777" w:rsidR="0050133F" w:rsidRDefault="0050133F" w:rsidP="0050133F">
      <w:pPr>
        <w:rPr>
          <w:sz w:val="24"/>
          <w:szCs w:val="24"/>
        </w:rPr>
      </w:pPr>
      <w:r>
        <w:rPr>
          <w:sz w:val="24"/>
          <w:szCs w:val="24"/>
        </w:rPr>
        <w:t>1 TL Fischsauce</w:t>
      </w:r>
    </w:p>
    <w:p w14:paraId="77750F85" w14:textId="77777777" w:rsidR="0050133F" w:rsidRDefault="0050133F" w:rsidP="0050133F">
      <w:pPr>
        <w:rPr>
          <w:sz w:val="24"/>
          <w:szCs w:val="24"/>
        </w:rPr>
      </w:pPr>
      <w:r>
        <w:rPr>
          <w:sz w:val="24"/>
          <w:szCs w:val="24"/>
        </w:rPr>
        <w:t>Etwas frischer Koriander, gehackt</w:t>
      </w:r>
    </w:p>
    <w:p w14:paraId="60E1602B" w14:textId="77777777" w:rsidR="0050133F" w:rsidRDefault="0050133F" w:rsidP="0050133F">
      <w:pPr>
        <w:rPr>
          <w:sz w:val="24"/>
          <w:szCs w:val="24"/>
        </w:rPr>
      </w:pPr>
      <w:r>
        <w:rPr>
          <w:sz w:val="24"/>
          <w:szCs w:val="24"/>
        </w:rPr>
        <w:t>½ Gurke</w:t>
      </w:r>
    </w:p>
    <w:p w14:paraId="41333F64" w14:textId="77777777" w:rsidR="0050133F" w:rsidRDefault="0050133F" w:rsidP="0050133F">
      <w:pPr>
        <w:rPr>
          <w:sz w:val="24"/>
          <w:szCs w:val="24"/>
        </w:rPr>
      </w:pPr>
      <w:r>
        <w:rPr>
          <w:sz w:val="24"/>
          <w:szCs w:val="24"/>
        </w:rPr>
        <w:t>1 Limette, halbiert oder in Schnitzen</w:t>
      </w:r>
    </w:p>
    <w:p w14:paraId="6613BD23" w14:textId="77777777" w:rsidR="0050133F" w:rsidRDefault="0050133F" w:rsidP="0050133F">
      <w:pPr>
        <w:rPr>
          <w:sz w:val="24"/>
          <w:szCs w:val="24"/>
        </w:rPr>
      </w:pPr>
    </w:p>
    <w:p w14:paraId="1E4BD171" w14:textId="77777777" w:rsidR="0050133F" w:rsidRDefault="0050133F" w:rsidP="0050133F">
      <w:pPr>
        <w:rPr>
          <w:sz w:val="24"/>
          <w:szCs w:val="24"/>
        </w:rPr>
      </w:pPr>
      <w:r>
        <w:rPr>
          <w:sz w:val="24"/>
          <w:szCs w:val="24"/>
        </w:rPr>
        <w:t>Zubereitungszeit: 25 Minuten, plus Reiskochen am Vortag</w:t>
      </w:r>
    </w:p>
    <w:p w14:paraId="5DAE9AD7" w14:textId="77777777" w:rsidR="0050133F" w:rsidRPr="00D876B6" w:rsidRDefault="0050133F" w:rsidP="00B40E8C">
      <w:pPr>
        <w:pStyle w:val="ListParagraph"/>
        <w:numPr>
          <w:ilvl w:val="0"/>
          <w:numId w:val="1317"/>
        </w:numPr>
        <w:spacing w:after="120"/>
        <w:ind w:left="714" w:hanging="357"/>
        <w:contextualSpacing w:val="0"/>
        <w:jc w:val="both"/>
        <w:rPr>
          <w:sz w:val="24"/>
          <w:szCs w:val="24"/>
        </w:rPr>
      </w:pPr>
      <w:r w:rsidRPr="00D876B6">
        <w:rPr>
          <w:sz w:val="24"/>
          <w:szCs w:val="24"/>
        </w:rPr>
        <w:t>Den Reis am Vortag kochen. Unbedingt!</w:t>
      </w:r>
    </w:p>
    <w:p w14:paraId="0E770C31" w14:textId="77777777" w:rsidR="0050133F" w:rsidRPr="009C4BA7" w:rsidRDefault="0050133F" w:rsidP="00B40E8C">
      <w:pPr>
        <w:pStyle w:val="ListParagraph"/>
        <w:numPr>
          <w:ilvl w:val="0"/>
          <w:numId w:val="1317"/>
        </w:numPr>
        <w:spacing w:after="120"/>
        <w:ind w:left="714" w:hanging="357"/>
        <w:contextualSpacing w:val="0"/>
        <w:jc w:val="both"/>
        <w:rPr>
          <w:sz w:val="24"/>
          <w:szCs w:val="24"/>
        </w:rPr>
      </w:pPr>
      <w:r w:rsidRPr="009C4BA7">
        <w:rPr>
          <w:sz w:val="24"/>
          <w:szCs w:val="24"/>
        </w:rPr>
        <w:t>Die Eier und die Fisch- bzw. Sojasauce mit dem Schneebesen gut verquirlen. Frühlingszwiebeln und Karotten in dünne Scheiben schneiden. Blumenkohl in sehr feine Röschen zerteilen, Cherrytomaten halbieren, Spinat waschen und putzen.</w:t>
      </w:r>
    </w:p>
    <w:p w14:paraId="081B5E5D" w14:textId="77777777" w:rsidR="0050133F" w:rsidRPr="00D876B6" w:rsidRDefault="0050133F" w:rsidP="00B40E8C">
      <w:pPr>
        <w:pStyle w:val="ListParagraph"/>
        <w:numPr>
          <w:ilvl w:val="0"/>
          <w:numId w:val="1317"/>
        </w:numPr>
        <w:spacing w:after="120"/>
        <w:ind w:left="714" w:hanging="357"/>
        <w:contextualSpacing w:val="0"/>
        <w:jc w:val="both"/>
        <w:rPr>
          <w:sz w:val="24"/>
          <w:szCs w:val="24"/>
        </w:rPr>
      </w:pPr>
      <w:r w:rsidRPr="00D876B6">
        <w:rPr>
          <w:sz w:val="24"/>
          <w:szCs w:val="24"/>
        </w:rPr>
        <w:t xml:space="preserve">In einer Pfanne oder einem Wok das Öl erhitzen. Die Eimischung hineingeben und unter ständigem Rühren leicht stocken lassen. </w:t>
      </w:r>
    </w:p>
    <w:p w14:paraId="1CFFCFDB" w14:textId="77777777" w:rsidR="0050133F" w:rsidRPr="00D876B6" w:rsidRDefault="0050133F" w:rsidP="00B40E8C">
      <w:pPr>
        <w:pStyle w:val="ListParagraph"/>
        <w:numPr>
          <w:ilvl w:val="0"/>
          <w:numId w:val="1317"/>
        </w:numPr>
        <w:spacing w:after="120"/>
        <w:ind w:left="714" w:hanging="357"/>
        <w:contextualSpacing w:val="0"/>
        <w:jc w:val="both"/>
        <w:rPr>
          <w:sz w:val="24"/>
          <w:szCs w:val="24"/>
        </w:rPr>
      </w:pPr>
      <w:r w:rsidRPr="00D876B6">
        <w:rPr>
          <w:sz w:val="24"/>
          <w:szCs w:val="24"/>
        </w:rPr>
        <w:t>Den Reis und das Gemüse hinzufügen, nochmals einige Tropfen Öl dazugeben und unter ständigem Rühren einige Minuten bei mittlerer Hitze anbraten. Zucker und Salz darüberstreuen und verrühren; so zieht das Gemüse viel Wasser, wird schön saftig und der Reis sollte nicht am Pfannenboden ankleben.</w:t>
      </w:r>
    </w:p>
    <w:p w14:paraId="1CD5D5A2" w14:textId="77777777" w:rsidR="0050133F" w:rsidRPr="00D876B6" w:rsidRDefault="0050133F" w:rsidP="00B40E8C">
      <w:pPr>
        <w:pStyle w:val="ListParagraph"/>
        <w:numPr>
          <w:ilvl w:val="0"/>
          <w:numId w:val="1317"/>
        </w:numPr>
        <w:spacing w:after="120"/>
        <w:ind w:left="714" w:hanging="357"/>
        <w:contextualSpacing w:val="0"/>
        <w:jc w:val="both"/>
        <w:rPr>
          <w:sz w:val="24"/>
          <w:szCs w:val="24"/>
        </w:rPr>
      </w:pPr>
      <w:r w:rsidRPr="00D876B6">
        <w:rPr>
          <w:sz w:val="24"/>
          <w:szCs w:val="24"/>
        </w:rPr>
        <w:t>Mit Sojasauce, Fischsauce und Pfeffer oder Chilipulver würzen. Mit frisch gehacktem Koriander bestreuen. Die Gurke in dicke Scheiben schneiden und dazu servieren. Während des Essens mit Limettensaft beträufeln.</w:t>
      </w:r>
    </w:p>
    <w:p w14:paraId="52716FDB" w14:textId="77777777" w:rsidR="0050133F" w:rsidRDefault="0050133F" w:rsidP="0050133F">
      <w:pPr>
        <w:ind w:left="2120" w:hanging="2120"/>
        <w:jc w:val="both"/>
        <w:rPr>
          <w:sz w:val="24"/>
          <w:szCs w:val="24"/>
        </w:rPr>
      </w:pPr>
    </w:p>
    <w:p w14:paraId="64DD13C0" w14:textId="77777777" w:rsidR="0050133F" w:rsidRDefault="0050133F" w:rsidP="0050133F">
      <w:pPr>
        <w:ind w:left="2120" w:hanging="2120"/>
        <w:jc w:val="both"/>
        <w:rPr>
          <w:sz w:val="24"/>
          <w:szCs w:val="24"/>
        </w:rPr>
      </w:pPr>
      <w:r>
        <w:rPr>
          <w:sz w:val="24"/>
          <w:szCs w:val="24"/>
        </w:rPr>
        <w:t>Kommentar:</w:t>
      </w:r>
      <w:r>
        <w:rPr>
          <w:sz w:val="24"/>
          <w:szCs w:val="24"/>
        </w:rPr>
        <w:tab/>
      </w:r>
      <w:r>
        <w:rPr>
          <w:sz w:val="24"/>
          <w:szCs w:val="24"/>
        </w:rPr>
        <w:tab/>
        <w:t xml:space="preserve">Ich glaube, diese Zubereitung kommt dem gebratenen Reis, wie wir ihn in Malaysia gegessen haben, am nächsten. Erinnert ihr euch? </w:t>
      </w:r>
    </w:p>
    <w:p w14:paraId="5506247D" w14:textId="7E3B1476" w:rsidR="00A44BBD" w:rsidRDefault="00A44BBD" w:rsidP="00A44BBD">
      <w:pPr>
        <w:pStyle w:val="Heading2"/>
        <w:spacing w:after="240"/>
      </w:pPr>
      <w:r>
        <w:lastRenderedPageBreak/>
        <w:t>Reispfanne mit Gemüse und Kräutern</w:t>
      </w:r>
      <w:r>
        <w:rPr>
          <w:rStyle w:val="FootnoteReference"/>
        </w:rPr>
        <w:footnoteReference w:id="1237"/>
      </w:r>
    </w:p>
    <w:p w14:paraId="67B2BCBA" w14:textId="77777777" w:rsidR="00A44BBD" w:rsidRDefault="00A44BBD" w:rsidP="00A44BBD">
      <w:pPr>
        <w:rPr>
          <w:sz w:val="24"/>
          <w:szCs w:val="24"/>
        </w:rPr>
      </w:pPr>
      <w:r w:rsidRPr="0068386C">
        <w:rPr>
          <w:sz w:val="24"/>
          <w:szCs w:val="24"/>
          <w:u w:val="single"/>
        </w:rPr>
        <w:t>Zutaten</w:t>
      </w:r>
      <w:r>
        <w:rPr>
          <w:sz w:val="24"/>
          <w:szCs w:val="24"/>
        </w:rPr>
        <w:t xml:space="preserve"> (für 4 Portionen):</w:t>
      </w:r>
    </w:p>
    <w:p w14:paraId="4EFF2C4C" w14:textId="77777777" w:rsidR="00A44BBD" w:rsidRDefault="00A44BBD" w:rsidP="00A44BBD">
      <w:pPr>
        <w:rPr>
          <w:sz w:val="24"/>
          <w:szCs w:val="24"/>
        </w:rPr>
      </w:pPr>
      <w:r>
        <w:rPr>
          <w:sz w:val="24"/>
          <w:szCs w:val="24"/>
        </w:rPr>
        <w:t>1 Stange Lauch</w:t>
      </w:r>
    </w:p>
    <w:p w14:paraId="2E533BB3" w14:textId="77777777" w:rsidR="00A44BBD" w:rsidRDefault="00A44BBD" w:rsidP="00A44BBD">
      <w:pPr>
        <w:rPr>
          <w:sz w:val="24"/>
          <w:szCs w:val="24"/>
        </w:rPr>
      </w:pPr>
      <w:r>
        <w:rPr>
          <w:sz w:val="24"/>
          <w:szCs w:val="24"/>
        </w:rPr>
        <w:t>Je 1 rote und gelbe Paprika</w:t>
      </w:r>
    </w:p>
    <w:p w14:paraId="4A25FE92" w14:textId="77777777" w:rsidR="00A44BBD" w:rsidRDefault="00A44BBD" w:rsidP="00A44BBD">
      <w:pPr>
        <w:rPr>
          <w:sz w:val="24"/>
          <w:szCs w:val="24"/>
        </w:rPr>
      </w:pPr>
      <w:r>
        <w:rPr>
          <w:sz w:val="24"/>
          <w:szCs w:val="24"/>
        </w:rPr>
        <w:t>1 großer Zucchino</w:t>
      </w:r>
    </w:p>
    <w:p w14:paraId="2EA3F7E3" w14:textId="77777777" w:rsidR="00A44BBD" w:rsidRDefault="00A44BBD" w:rsidP="00A44BBD">
      <w:pPr>
        <w:rPr>
          <w:sz w:val="24"/>
          <w:szCs w:val="24"/>
        </w:rPr>
      </w:pPr>
      <w:r>
        <w:rPr>
          <w:sz w:val="24"/>
          <w:szCs w:val="24"/>
        </w:rPr>
        <w:t>1 Aubergine</w:t>
      </w:r>
    </w:p>
    <w:p w14:paraId="636998ED" w14:textId="77777777" w:rsidR="00A44BBD" w:rsidRDefault="00A44BBD" w:rsidP="00A44BBD">
      <w:pPr>
        <w:rPr>
          <w:sz w:val="24"/>
          <w:szCs w:val="24"/>
        </w:rPr>
      </w:pPr>
      <w:r>
        <w:rPr>
          <w:sz w:val="24"/>
          <w:szCs w:val="24"/>
        </w:rPr>
        <w:t>200 g Brokkoli</w:t>
      </w:r>
    </w:p>
    <w:p w14:paraId="651CB7A7" w14:textId="77777777" w:rsidR="00A44BBD" w:rsidRDefault="00A44BBD" w:rsidP="00A44BBD">
      <w:pPr>
        <w:rPr>
          <w:sz w:val="24"/>
          <w:szCs w:val="24"/>
        </w:rPr>
      </w:pPr>
      <w:r>
        <w:rPr>
          <w:sz w:val="24"/>
          <w:szCs w:val="24"/>
        </w:rPr>
        <w:t>100 g Champignons</w:t>
      </w:r>
    </w:p>
    <w:p w14:paraId="19BE6FAA" w14:textId="77777777" w:rsidR="00A44BBD" w:rsidRDefault="00A44BBD" w:rsidP="00A44BBD">
      <w:pPr>
        <w:rPr>
          <w:sz w:val="24"/>
          <w:szCs w:val="24"/>
        </w:rPr>
      </w:pPr>
      <w:r>
        <w:rPr>
          <w:sz w:val="24"/>
          <w:szCs w:val="24"/>
        </w:rPr>
        <w:t>1 Zwiebel</w:t>
      </w:r>
    </w:p>
    <w:p w14:paraId="39CE991C" w14:textId="77777777" w:rsidR="00A44BBD" w:rsidRDefault="00A44BBD" w:rsidP="00A44BBD">
      <w:pPr>
        <w:rPr>
          <w:sz w:val="24"/>
          <w:szCs w:val="24"/>
        </w:rPr>
      </w:pPr>
      <w:r>
        <w:rPr>
          <w:sz w:val="24"/>
          <w:szCs w:val="24"/>
        </w:rPr>
        <w:t>4 Knoblauchzehen</w:t>
      </w:r>
    </w:p>
    <w:p w14:paraId="45D4A488" w14:textId="77777777" w:rsidR="00A44BBD" w:rsidRDefault="00A44BBD" w:rsidP="00A44BBD">
      <w:pPr>
        <w:rPr>
          <w:sz w:val="24"/>
          <w:szCs w:val="24"/>
        </w:rPr>
      </w:pPr>
      <w:r>
        <w:rPr>
          <w:sz w:val="24"/>
          <w:szCs w:val="24"/>
        </w:rPr>
        <w:t>2 EL Olivenöl</w:t>
      </w:r>
    </w:p>
    <w:p w14:paraId="09B8DBB0" w14:textId="77777777" w:rsidR="00A44BBD" w:rsidRDefault="00A44BBD" w:rsidP="00A44BBD">
      <w:pPr>
        <w:rPr>
          <w:sz w:val="24"/>
          <w:szCs w:val="24"/>
        </w:rPr>
      </w:pPr>
      <w:r>
        <w:rPr>
          <w:sz w:val="24"/>
          <w:szCs w:val="24"/>
        </w:rPr>
        <w:t>500 g Reis</w:t>
      </w:r>
    </w:p>
    <w:p w14:paraId="13D0A018" w14:textId="77777777" w:rsidR="00A44BBD" w:rsidRDefault="00A44BBD" w:rsidP="00A44BBD">
      <w:pPr>
        <w:rPr>
          <w:sz w:val="24"/>
          <w:szCs w:val="24"/>
        </w:rPr>
      </w:pPr>
      <w:r>
        <w:rPr>
          <w:sz w:val="24"/>
          <w:szCs w:val="24"/>
        </w:rPr>
        <w:t>50 g Tomatenmark</w:t>
      </w:r>
    </w:p>
    <w:p w14:paraId="459A7230" w14:textId="77777777" w:rsidR="00A44BBD" w:rsidRDefault="00A44BBD" w:rsidP="00A44BBD">
      <w:pPr>
        <w:rPr>
          <w:sz w:val="24"/>
          <w:szCs w:val="24"/>
        </w:rPr>
      </w:pPr>
      <w:r>
        <w:rPr>
          <w:sz w:val="24"/>
          <w:szCs w:val="24"/>
        </w:rPr>
        <w:t>200 ml trockener Weißwein</w:t>
      </w:r>
    </w:p>
    <w:p w14:paraId="511B817D" w14:textId="77777777" w:rsidR="00A44BBD" w:rsidRDefault="00A44BBD" w:rsidP="00A44BBD">
      <w:pPr>
        <w:rPr>
          <w:sz w:val="24"/>
          <w:szCs w:val="24"/>
        </w:rPr>
      </w:pPr>
      <w:r>
        <w:rPr>
          <w:sz w:val="24"/>
          <w:szCs w:val="24"/>
        </w:rPr>
        <w:t>1,5 l Gemüsebrühe</w:t>
      </w:r>
    </w:p>
    <w:p w14:paraId="27438163" w14:textId="77777777" w:rsidR="00A44BBD" w:rsidRDefault="00A44BBD" w:rsidP="00A44BBD">
      <w:pPr>
        <w:rPr>
          <w:sz w:val="24"/>
          <w:szCs w:val="24"/>
        </w:rPr>
      </w:pPr>
      <w:r>
        <w:rPr>
          <w:sz w:val="24"/>
          <w:szCs w:val="24"/>
        </w:rPr>
        <w:t>Salz, Pfeffer</w:t>
      </w:r>
    </w:p>
    <w:p w14:paraId="63C778CC" w14:textId="77777777" w:rsidR="00A44BBD" w:rsidRDefault="00A44BBD" w:rsidP="00A44BBD">
      <w:pPr>
        <w:rPr>
          <w:sz w:val="24"/>
          <w:szCs w:val="24"/>
        </w:rPr>
      </w:pPr>
      <w:r>
        <w:rPr>
          <w:sz w:val="24"/>
          <w:szCs w:val="24"/>
        </w:rPr>
        <w:t>1 Bund frische Kräuter</w:t>
      </w:r>
    </w:p>
    <w:p w14:paraId="76720F09" w14:textId="77777777" w:rsidR="00A44BBD" w:rsidRDefault="00A44BBD" w:rsidP="00A44BBD">
      <w:pPr>
        <w:rPr>
          <w:sz w:val="24"/>
          <w:szCs w:val="24"/>
        </w:rPr>
      </w:pPr>
      <w:r>
        <w:rPr>
          <w:sz w:val="24"/>
          <w:szCs w:val="24"/>
        </w:rPr>
        <w:t>2 EL Butter</w:t>
      </w:r>
    </w:p>
    <w:p w14:paraId="10B7BFD0" w14:textId="77777777" w:rsidR="00A44BBD" w:rsidRDefault="00A44BBD" w:rsidP="00A44BBD">
      <w:pPr>
        <w:rPr>
          <w:sz w:val="24"/>
          <w:szCs w:val="24"/>
        </w:rPr>
      </w:pPr>
      <w:r>
        <w:rPr>
          <w:sz w:val="24"/>
          <w:szCs w:val="24"/>
        </w:rPr>
        <w:t>50 g geriebener Parmesan</w:t>
      </w:r>
    </w:p>
    <w:p w14:paraId="744645A2" w14:textId="77777777" w:rsidR="00A44BBD" w:rsidRDefault="00A44BBD" w:rsidP="00A44BBD">
      <w:pPr>
        <w:rPr>
          <w:sz w:val="24"/>
          <w:szCs w:val="24"/>
        </w:rPr>
      </w:pPr>
    </w:p>
    <w:p w14:paraId="46EA4519" w14:textId="77777777" w:rsidR="00A44BBD" w:rsidRDefault="00A44BBD" w:rsidP="00A44BBD">
      <w:pPr>
        <w:rPr>
          <w:sz w:val="24"/>
          <w:szCs w:val="24"/>
        </w:rPr>
      </w:pPr>
      <w:r>
        <w:rPr>
          <w:sz w:val="24"/>
          <w:szCs w:val="24"/>
        </w:rPr>
        <w:t>Zubereitung</w:t>
      </w:r>
    </w:p>
    <w:p w14:paraId="2469A3A1" w14:textId="77777777" w:rsidR="00A44BBD" w:rsidRPr="00B164A4" w:rsidRDefault="00A44BBD" w:rsidP="00B40E8C">
      <w:pPr>
        <w:pStyle w:val="ListParagraph"/>
        <w:numPr>
          <w:ilvl w:val="0"/>
          <w:numId w:val="1752"/>
        </w:numPr>
        <w:spacing w:after="120"/>
        <w:ind w:left="714" w:hanging="357"/>
        <w:contextualSpacing w:val="0"/>
        <w:jc w:val="both"/>
        <w:rPr>
          <w:sz w:val="24"/>
          <w:szCs w:val="24"/>
        </w:rPr>
      </w:pPr>
      <w:r w:rsidRPr="00B164A4">
        <w:rPr>
          <w:sz w:val="24"/>
          <w:szCs w:val="24"/>
        </w:rPr>
        <w:t>Den Lauch putzen, waschen und in feine Streifen schneiden. Die Paprikaschoten längs halbieren, entkernen, waschen und in kleine Würfel schneiden. Den Zucchino und die Aubergine putzen, waschen und ebenfalls in kleine Würfel schneiden.</w:t>
      </w:r>
    </w:p>
    <w:p w14:paraId="03B71F46" w14:textId="77777777" w:rsidR="00A44BBD" w:rsidRPr="00B164A4" w:rsidRDefault="00A44BBD" w:rsidP="00B40E8C">
      <w:pPr>
        <w:pStyle w:val="ListParagraph"/>
        <w:numPr>
          <w:ilvl w:val="0"/>
          <w:numId w:val="1752"/>
        </w:numPr>
        <w:spacing w:after="120"/>
        <w:ind w:left="714" w:hanging="357"/>
        <w:contextualSpacing w:val="0"/>
        <w:jc w:val="both"/>
        <w:rPr>
          <w:sz w:val="24"/>
          <w:szCs w:val="24"/>
        </w:rPr>
      </w:pPr>
      <w:r w:rsidRPr="00B164A4">
        <w:rPr>
          <w:sz w:val="24"/>
          <w:szCs w:val="24"/>
        </w:rPr>
        <w:t>Den Brokkoli putzen, waschen und in sehr kleine Röschen schneiden. Die Pilze putzen, die Stielenden entfernen, die Pilze in kleine Würfel schneiden. Zwiebel und Knoblauch schälen und ebenfalls in kleine Würfel schneiden.</w:t>
      </w:r>
    </w:p>
    <w:p w14:paraId="2337745B" w14:textId="77777777" w:rsidR="00A44BBD" w:rsidRPr="00B164A4" w:rsidRDefault="00A44BBD" w:rsidP="00B40E8C">
      <w:pPr>
        <w:pStyle w:val="ListParagraph"/>
        <w:numPr>
          <w:ilvl w:val="0"/>
          <w:numId w:val="1752"/>
        </w:numPr>
        <w:spacing w:after="120"/>
        <w:ind w:left="714" w:hanging="357"/>
        <w:contextualSpacing w:val="0"/>
        <w:jc w:val="both"/>
        <w:rPr>
          <w:sz w:val="24"/>
          <w:szCs w:val="24"/>
        </w:rPr>
      </w:pPr>
      <w:r w:rsidRPr="00B164A4">
        <w:rPr>
          <w:sz w:val="24"/>
          <w:szCs w:val="24"/>
        </w:rPr>
        <w:t xml:space="preserve">In einem großen Topf das Olivenöl erhitzen, Zwiebel und Knoblauch kurz darin andünsten. Das restliche Gemüse und die Pilze dazugeben und unter Rühren 2 Minuten braten. Den Reis und das Tomatenmark unterrühren und kurz mitbraten, bis der Reis glasig ist. Mit dem Weißwein ablöschen, dann die Gemüsebrühe angießen und </w:t>
      </w:r>
      <w:r w:rsidRPr="00B164A4">
        <w:rPr>
          <w:sz w:val="24"/>
          <w:szCs w:val="24"/>
        </w:rPr>
        <w:lastRenderedPageBreak/>
        <w:t>mit Salz und Pfeffer würzen. Den reis zugedeckt bei schwacher Hitze 25 Minuten quellen lassen, dabei einmal umrühren.</w:t>
      </w:r>
    </w:p>
    <w:p w14:paraId="21779C2E" w14:textId="4B882EA9" w:rsidR="00A44BBD" w:rsidRPr="00B164A4" w:rsidRDefault="00A44BBD" w:rsidP="00B40E8C">
      <w:pPr>
        <w:pStyle w:val="ListParagraph"/>
        <w:numPr>
          <w:ilvl w:val="0"/>
          <w:numId w:val="1752"/>
        </w:numPr>
        <w:spacing w:after="120"/>
        <w:ind w:left="714" w:hanging="357"/>
        <w:contextualSpacing w:val="0"/>
        <w:jc w:val="both"/>
        <w:rPr>
          <w:sz w:val="24"/>
          <w:szCs w:val="24"/>
        </w:rPr>
      </w:pPr>
      <w:r w:rsidRPr="00B164A4">
        <w:rPr>
          <w:sz w:val="24"/>
          <w:szCs w:val="24"/>
        </w:rPr>
        <w:t>Die Kräuter waschen, trocken schütteln und fein hacken. Die Butter und je die Hälfte des Parmesan</w:t>
      </w:r>
      <w:r w:rsidR="00903BF0">
        <w:rPr>
          <w:sz w:val="24"/>
          <w:szCs w:val="24"/>
        </w:rPr>
        <w:t>s</w:t>
      </w:r>
      <w:r w:rsidRPr="00B164A4">
        <w:rPr>
          <w:sz w:val="24"/>
          <w:szCs w:val="24"/>
        </w:rPr>
        <w:t xml:space="preserve"> und der Kräuter unter den </w:t>
      </w:r>
      <w:r w:rsidR="00903BF0">
        <w:rPr>
          <w:sz w:val="24"/>
          <w:szCs w:val="24"/>
        </w:rPr>
        <w:t>R</w:t>
      </w:r>
      <w:r w:rsidRPr="00B164A4">
        <w:rPr>
          <w:sz w:val="24"/>
          <w:szCs w:val="24"/>
        </w:rPr>
        <w:t xml:space="preserve">eis mischen. Mit Salz und Pfeffer abschmecken. Den reis mit dem restlichen Parmesan und den Kräutern bestreut servieren. </w:t>
      </w:r>
      <w:r w:rsidRPr="00B164A4">
        <w:rPr>
          <w:sz w:val="24"/>
          <w:szCs w:val="24"/>
        </w:rPr>
        <w:br w:type="page"/>
      </w:r>
    </w:p>
    <w:p w14:paraId="006F56BB" w14:textId="77777777" w:rsidR="00A44BBD" w:rsidRDefault="00A44BBD" w:rsidP="00A44BBD">
      <w:pPr>
        <w:pStyle w:val="Heading2"/>
        <w:spacing w:after="240"/>
      </w:pPr>
      <w:r>
        <w:lastRenderedPageBreak/>
        <w:t>Auberginen-Reis-Pfanne</w:t>
      </w:r>
      <w:r>
        <w:rPr>
          <w:rStyle w:val="FootnoteReference"/>
        </w:rPr>
        <w:footnoteReference w:id="1238"/>
      </w:r>
      <w:r>
        <w:t xml:space="preserve"> </w:t>
      </w:r>
    </w:p>
    <w:p w14:paraId="4A5EFE4D" w14:textId="77777777" w:rsidR="00A44BBD" w:rsidRDefault="00A44BBD" w:rsidP="00A44BBD">
      <w:pPr>
        <w:rPr>
          <w:sz w:val="24"/>
          <w:szCs w:val="24"/>
        </w:rPr>
      </w:pPr>
      <w:r w:rsidRPr="00911368">
        <w:rPr>
          <w:sz w:val="24"/>
          <w:szCs w:val="24"/>
          <w:u w:val="single"/>
        </w:rPr>
        <w:t>Zutaten</w:t>
      </w:r>
      <w:r>
        <w:rPr>
          <w:sz w:val="24"/>
          <w:szCs w:val="24"/>
        </w:rPr>
        <w:t xml:space="preserve"> (für 2 Portionen):</w:t>
      </w:r>
    </w:p>
    <w:p w14:paraId="394EBCEC" w14:textId="77777777" w:rsidR="00A44BBD" w:rsidRDefault="00A44BBD" w:rsidP="00A44BBD">
      <w:pPr>
        <w:rPr>
          <w:sz w:val="24"/>
          <w:szCs w:val="24"/>
        </w:rPr>
      </w:pPr>
      <w:r>
        <w:rPr>
          <w:sz w:val="24"/>
          <w:szCs w:val="24"/>
        </w:rPr>
        <w:t>125 g Reis</w:t>
      </w:r>
    </w:p>
    <w:p w14:paraId="1CB26CB9" w14:textId="77777777" w:rsidR="00A44BBD" w:rsidRDefault="00A44BBD" w:rsidP="00A44BBD">
      <w:pPr>
        <w:rPr>
          <w:sz w:val="24"/>
          <w:szCs w:val="24"/>
        </w:rPr>
      </w:pPr>
      <w:r>
        <w:rPr>
          <w:sz w:val="24"/>
          <w:szCs w:val="24"/>
        </w:rPr>
        <w:t>1 kleine Aubergine (200 g)</w:t>
      </w:r>
    </w:p>
    <w:p w14:paraId="0401B786" w14:textId="77777777" w:rsidR="00A44BBD" w:rsidRDefault="00A44BBD" w:rsidP="00A44BBD">
      <w:pPr>
        <w:rPr>
          <w:sz w:val="24"/>
          <w:szCs w:val="24"/>
        </w:rPr>
      </w:pPr>
      <w:r>
        <w:rPr>
          <w:sz w:val="24"/>
          <w:szCs w:val="24"/>
        </w:rPr>
        <w:t>1 Zwiebel</w:t>
      </w:r>
    </w:p>
    <w:p w14:paraId="50EA39A4" w14:textId="77777777" w:rsidR="00A44BBD" w:rsidRDefault="00A44BBD" w:rsidP="00A44BBD">
      <w:pPr>
        <w:rPr>
          <w:sz w:val="24"/>
          <w:szCs w:val="24"/>
        </w:rPr>
      </w:pPr>
      <w:r>
        <w:rPr>
          <w:sz w:val="24"/>
          <w:szCs w:val="24"/>
        </w:rPr>
        <w:t>1 Dose Kichererbsen (425 g)</w:t>
      </w:r>
    </w:p>
    <w:p w14:paraId="44B217A1" w14:textId="77777777" w:rsidR="00A44BBD" w:rsidRDefault="00A44BBD" w:rsidP="00A44BBD">
      <w:pPr>
        <w:rPr>
          <w:sz w:val="24"/>
          <w:szCs w:val="24"/>
        </w:rPr>
      </w:pPr>
      <w:r>
        <w:rPr>
          <w:sz w:val="24"/>
          <w:szCs w:val="24"/>
        </w:rPr>
        <w:t>1 Zitrone</w:t>
      </w:r>
    </w:p>
    <w:p w14:paraId="7F41472A" w14:textId="77777777" w:rsidR="00A44BBD" w:rsidRDefault="00A44BBD" w:rsidP="00A44BBD">
      <w:pPr>
        <w:rPr>
          <w:sz w:val="24"/>
          <w:szCs w:val="24"/>
        </w:rPr>
      </w:pPr>
      <w:r>
        <w:rPr>
          <w:sz w:val="24"/>
          <w:szCs w:val="24"/>
        </w:rPr>
        <w:t>4 EL Olivenöl</w:t>
      </w:r>
    </w:p>
    <w:p w14:paraId="065401A2" w14:textId="77777777" w:rsidR="00A44BBD" w:rsidRDefault="00A44BBD" w:rsidP="00A44BBD">
      <w:pPr>
        <w:rPr>
          <w:sz w:val="24"/>
          <w:szCs w:val="24"/>
        </w:rPr>
      </w:pPr>
      <w:r>
        <w:rPr>
          <w:sz w:val="24"/>
          <w:szCs w:val="24"/>
        </w:rPr>
        <w:t>1 – 2 TL Harissa</w:t>
      </w:r>
    </w:p>
    <w:p w14:paraId="5FCF6291" w14:textId="77777777" w:rsidR="00A44BBD" w:rsidRDefault="00A44BBD" w:rsidP="00A44BBD">
      <w:pPr>
        <w:rPr>
          <w:sz w:val="24"/>
          <w:szCs w:val="24"/>
        </w:rPr>
      </w:pPr>
      <w:r>
        <w:rPr>
          <w:sz w:val="24"/>
          <w:szCs w:val="24"/>
        </w:rPr>
        <w:t>Salz, Pfeffer</w:t>
      </w:r>
    </w:p>
    <w:p w14:paraId="32052FCA" w14:textId="77777777" w:rsidR="00A44BBD" w:rsidRDefault="00A44BBD" w:rsidP="00A44BBD">
      <w:pPr>
        <w:rPr>
          <w:sz w:val="24"/>
          <w:szCs w:val="24"/>
        </w:rPr>
      </w:pPr>
      <w:r>
        <w:rPr>
          <w:sz w:val="24"/>
          <w:szCs w:val="24"/>
        </w:rPr>
        <w:t>100 g Feta</w:t>
      </w:r>
    </w:p>
    <w:p w14:paraId="0C072D6E" w14:textId="77777777" w:rsidR="00A44BBD" w:rsidRDefault="00A44BBD" w:rsidP="00A44BBD">
      <w:pPr>
        <w:rPr>
          <w:sz w:val="24"/>
          <w:szCs w:val="24"/>
        </w:rPr>
      </w:pPr>
      <w:r>
        <w:rPr>
          <w:sz w:val="24"/>
          <w:szCs w:val="24"/>
        </w:rPr>
        <w:t>2 – 3 Stiele Minze</w:t>
      </w:r>
    </w:p>
    <w:p w14:paraId="0A668EA9" w14:textId="77777777" w:rsidR="00A44BBD" w:rsidRDefault="00A44BBD" w:rsidP="00A44BBD">
      <w:pPr>
        <w:rPr>
          <w:sz w:val="24"/>
          <w:szCs w:val="24"/>
        </w:rPr>
      </w:pPr>
    </w:p>
    <w:p w14:paraId="1B7B97A1" w14:textId="77777777" w:rsidR="00A44BBD" w:rsidRDefault="00A44BBD" w:rsidP="00A44BBD">
      <w:pPr>
        <w:rPr>
          <w:sz w:val="24"/>
          <w:szCs w:val="24"/>
        </w:rPr>
      </w:pPr>
      <w:r>
        <w:rPr>
          <w:sz w:val="24"/>
          <w:szCs w:val="24"/>
        </w:rPr>
        <w:t>Zubereitungszeit: 35 Minuten</w:t>
      </w:r>
    </w:p>
    <w:p w14:paraId="6F74B1BC" w14:textId="77777777" w:rsidR="00A44BBD" w:rsidRPr="00146FC8" w:rsidRDefault="00A44BBD" w:rsidP="00B40E8C">
      <w:pPr>
        <w:pStyle w:val="ListParagraph"/>
        <w:numPr>
          <w:ilvl w:val="0"/>
          <w:numId w:val="413"/>
        </w:numPr>
        <w:spacing w:after="120"/>
        <w:ind w:left="714" w:hanging="357"/>
        <w:contextualSpacing w:val="0"/>
        <w:jc w:val="both"/>
        <w:rPr>
          <w:sz w:val="24"/>
          <w:szCs w:val="24"/>
        </w:rPr>
      </w:pPr>
      <w:r w:rsidRPr="00146FC8">
        <w:rPr>
          <w:sz w:val="24"/>
          <w:szCs w:val="24"/>
        </w:rPr>
        <w:t>Reis kochen und abtropfen lassen. Aubergine putzen und in 1 cm große Würfel schneiden. Zwiebel halbieren und in feien Streifen schneiden. Kichererbsen in einem Sieb mit kaltem Wasser abspülen.</w:t>
      </w:r>
    </w:p>
    <w:p w14:paraId="6AD3669D" w14:textId="77777777" w:rsidR="00A44BBD" w:rsidRPr="00146FC8" w:rsidRDefault="00A44BBD" w:rsidP="00B40E8C">
      <w:pPr>
        <w:pStyle w:val="ListParagraph"/>
        <w:numPr>
          <w:ilvl w:val="0"/>
          <w:numId w:val="413"/>
        </w:numPr>
        <w:spacing w:after="120"/>
        <w:ind w:left="714" w:hanging="357"/>
        <w:contextualSpacing w:val="0"/>
        <w:jc w:val="both"/>
        <w:rPr>
          <w:sz w:val="24"/>
          <w:szCs w:val="24"/>
        </w:rPr>
      </w:pPr>
      <w:r w:rsidRPr="00146FC8">
        <w:rPr>
          <w:sz w:val="24"/>
          <w:szCs w:val="24"/>
        </w:rPr>
        <w:t>Zitrone auspressen, Zitronensaft mit 2 EL Öl und Harissa verrühren. Restliches Öl in einer Pfanne erhitzen, Auberginen darin bei mittlerer Hitze 3 Minuten anbraten. Kichererbsen und Zwiebeln zugeben und weitere 3 Minuten braten. Mit Salz und Pfeffer würzen. Die Hälfte der Harissa-Mischung und den reis in die Pfanne geben, 3 Minuten mitbraten.</w:t>
      </w:r>
    </w:p>
    <w:p w14:paraId="4B1495D6" w14:textId="77777777" w:rsidR="00A44BBD" w:rsidRDefault="00A44BBD" w:rsidP="00B40E8C">
      <w:pPr>
        <w:pStyle w:val="ListParagraph"/>
        <w:numPr>
          <w:ilvl w:val="0"/>
          <w:numId w:val="413"/>
        </w:numPr>
        <w:spacing w:after="120"/>
        <w:ind w:left="714" w:hanging="357"/>
        <w:contextualSpacing w:val="0"/>
        <w:jc w:val="both"/>
        <w:rPr>
          <w:sz w:val="24"/>
          <w:szCs w:val="24"/>
        </w:rPr>
      </w:pPr>
      <w:r w:rsidRPr="00146FC8">
        <w:rPr>
          <w:sz w:val="24"/>
          <w:szCs w:val="24"/>
        </w:rPr>
        <w:t>Feta mit den Fingern grob zerpflücken. Minzblätter von den Stielen zupfen und grob zerzupfen. Reispfanne mit Feta und Minze bestreuen, restliche Harissa-Mischung dazu servieren.</w:t>
      </w:r>
    </w:p>
    <w:p w14:paraId="0582A7E3" w14:textId="481BB974" w:rsidR="00A44BBD" w:rsidRDefault="00A44BBD" w:rsidP="00A44BBD">
      <w:pPr>
        <w:rPr>
          <w:rFonts w:asciiTheme="majorHAnsi" w:eastAsiaTheme="majorEastAsia" w:hAnsiTheme="majorHAnsi" w:cstheme="majorBidi"/>
          <w:color w:val="2F5496" w:themeColor="accent1" w:themeShade="BF"/>
          <w:sz w:val="26"/>
          <w:szCs w:val="26"/>
        </w:rPr>
      </w:pPr>
      <w:r>
        <w:rPr>
          <w:sz w:val="24"/>
          <w:szCs w:val="24"/>
        </w:rPr>
        <w:br w:type="page"/>
      </w:r>
    </w:p>
    <w:p w14:paraId="7F2FA1FA" w14:textId="1A187EC8" w:rsidR="00B95D65" w:rsidRDefault="00B95D65" w:rsidP="00B95D65">
      <w:pPr>
        <w:rPr>
          <w:rFonts w:asciiTheme="majorHAnsi" w:eastAsiaTheme="majorEastAsia" w:hAnsiTheme="majorHAnsi" w:cstheme="majorBidi"/>
          <w:color w:val="2F5496" w:themeColor="accent1" w:themeShade="BF"/>
          <w:sz w:val="26"/>
          <w:szCs w:val="26"/>
        </w:rPr>
      </w:pPr>
    </w:p>
    <w:p w14:paraId="3DDAC641" w14:textId="77777777" w:rsidR="00886339" w:rsidRDefault="00886339" w:rsidP="00886339">
      <w:pPr>
        <w:pStyle w:val="Heading2"/>
        <w:spacing w:after="240"/>
      </w:pPr>
      <w:r>
        <w:t>Reis Grundrezept</w:t>
      </w:r>
      <w:r>
        <w:rPr>
          <w:rStyle w:val="FootnoteReference"/>
        </w:rPr>
        <w:footnoteReference w:id="1239"/>
      </w:r>
      <w:r>
        <w:t xml:space="preserve"> </w:t>
      </w:r>
    </w:p>
    <w:p w14:paraId="0CF4702D" w14:textId="77777777" w:rsidR="00886339" w:rsidRPr="00903BF0" w:rsidRDefault="00886339" w:rsidP="00886339">
      <w:pPr>
        <w:rPr>
          <w:sz w:val="24"/>
          <w:szCs w:val="24"/>
          <w:u w:val="single"/>
        </w:rPr>
      </w:pPr>
      <w:r w:rsidRPr="00903BF0">
        <w:rPr>
          <w:sz w:val="24"/>
          <w:szCs w:val="24"/>
          <w:u w:val="single"/>
        </w:rPr>
        <w:t>Zutaten:</w:t>
      </w:r>
    </w:p>
    <w:p w14:paraId="1880298B" w14:textId="77777777" w:rsidR="00886339" w:rsidRPr="00903BF0" w:rsidRDefault="00886339" w:rsidP="00886339">
      <w:pPr>
        <w:rPr>
          <w:sz w:val="24"/>
          <w:szCs w:val="24"/>
        </w:rPr>
      </w:pPr>
      <w:r w:rsidRPr="00903BF0">
        <w:rPr>
          <w:sz w:val="24"/>
          <w:szCs w:val="24"/>
        </w:rPr>
        <w:t>300 g Reis (Jasmin, Basmati, Thai, Duftreis….)</w:t>
      </w:r>
    </w:p>
    <w:p w14:paraId="07C68002" w14:textId="77777777" w:rsidR="00886339" w:rsidRPr="00903BF0" w:rsidRDefault="00886339" w:rsidP="00886339">
      <w:pPr>
        <w:rPr>
          <w:sz w:val="24"/>
          <w:szCs w:val="24"/>
        </w:rPr>
      </w:pPr>
      <w:r w:rsidRPr="00903BF0">
        <w:rPr>
          <w:sz w:val="24"/>
          <w:szCs w:val="24"/>
        </w:rPr>
        <w:t>500 ml Wasser</w:t>
      </w:r>
    </w:p>
    <w:p w14:paraId="65297D47" w14:textId="77777777" w:rsidR="00886339" w:rsidRPr="00903BF0" w:rsidRDefault="00886339" w:rsidP="00886339">
      <w:pPr>
        <w:rPr>
          <w:sz w:val="24"/>
          <w:szCs w:val="24"/>
        </w:rPr>
      </w:pPr>
      <w:r w:rsidRPr="00903BF0">
        <w:rPr>
          <w:sz w:val="24"/>
          <w:szCs w:val="24"/>
        </w:rPr>
        <w:t>1 Limettenblatt</w:t>
      </w:r>
    </w:p>
    <w:p w14:paraId="03B8019C" w14:textId="77777777" w:rsidR="00886339" w:rsidRPr="00903BF0" w:rsidRDefault="00886339" w:rsidP="00886339">
      <w:pPr>
        <w:rPr>
          <w:sz w:val="24"/>
          <w:szCs w:val="24"/>
        </w:rPr>
      </w:pPr>
      <w:r w:rsidRPr="00903BF0">
        <w:rPr>
          <w:sz w:val="24"/>
          <w:szCs w:val="24"/>
        </w:rPr>
        <w:t>1 Stück Ingwer</w:t>
      </w:r>
    </w:p>
    <w:p w14:paraId="452277F7" w14:textId="77777777" w:rsidR="00886339" w:rsidRPr="00903BF0" w:rsidRDefault="00886339" w:rsidP="00886339">
      <w:pPr>
        <w:rPr>
          <w:sz w:val="24"/>
          <w:szCs w:val="24"/>
        </w:rPr>
      </w:pPr>
      <w:r w:rsidRPr="00903BF0">
        <w:rPr>
          <w:sz w:val="24"/>
          <w:szCs w:val="24"/>
        </w:rPr>
        <w:t>1 Stange Zitronengras</w:t>
      </w:r>
    </w:p>
    <w:p w14:paraId="566124B5" w14:textId="77777777" w:rsidR="00886339" w:rsidRPr="00903BF0" w:rsidRDefault="00886339" w:rsidP="00886339">
      <w:pPr>
        <w:rPr>
          <w:sz w:val="24"/>
          <w:szCs w:val="24"/>
        </w:rPr>
      </w:pPr>
      <w:r w:rsidRPr="00903BF0">
        <w:rPr>
          <w:sz w:val="24"/>
          <w:szCs w:val="24"/>
        </w:rPr>
        <w:t>1 Prise Salz</w:t>
      </w:r>
    </w:p>
    <w:p w14:paraId="67CA15C2" w14:textId="77777777" w:rsidR="00886339" w:rsidRPr="00903BF0" w:rsidRDefault="00886339" w:rsidP="00886339">
      <w:pPr>
        <w:rPr>
          <w:sz w:val="24"/>
          <w:szCs w:val="24"/>
        </w:rPr>
      </w:pPr>
    </w:p>
    <w:p w14:paraId="4EB1A3CB" w14:textId="77777777" w:rsidR="00886339" w:rsidRPr="00903BF0" w:rsidRDefault="00886339" w:rsidP="00886339">
      <w:pPr>
        <w:rPr>
          <w:sz w:val="24"/>
          <w:szCs w:val="24"/>
        </w:rPr>
      </w:pPr>
      <w:r w:rsidRPr="00903BF0">
        <w:rPr>
          <w:sz w:val="24"/>
          <w:szCs w:val="24"/>
        </w:rPr>
        <w:t>Zubereitung:</w:t>
      </w:r>
    </w:p>
    <w:p w14:paraId="0FE5874E" w14:textId="77777777" w:rsidR="00886339" w:rsidRPr="00903BF0" w:rsidRDefault="00886339" w:rsidP="00886339">
      <w:pPr>
        <w:jc w:val="both"/>
        <w:rPr>
          <w:sz w:val="24"/>
          <w:szCs w:val="24"/>
        </w:rPr>
      </w:pPr>
      <w:r w:rsidRPr="00903BF0">
        <w:rPr>
          <w:sz w:val="24"/>
          <w:szCs w:val="24"/>
        </w:rPr>
        <w:t>Den Reis mehrmals gut waschen. Dann das Wasser und die restlichen Zutaten in einem Topf aufkochen. Reis hineingeben und 5 Minuten unter Rühren köcheln lassen. Den Topf vom Herd nehmen und den Reis 20 Minuten zugedeckt ziehen lassen.</w:t>
      </w:r>
    </w:p>
    <w:p w14:paraId="738465AB" w14:textId="77777777" w:rsidR="00886339" w:rsidRPr="00903BF0" w:rsidRDefault="00886339" w:rsidP="00886339">
      <w:pPr>
        <w:jc w:val="both"/>
        <w:rPr>
          <w:sz w:val="24"/>
          <w:szCs w:val="24"/>
        </w:rPr>
      </w:pPr>
    </w:p>
    <w:p w14:paraId="393D4303" w14:textId="77777777" w:rsidR="00886339" w:rsidRPr="00903BF0" w:rsidRDefault="00886339" w:rsidP="00886339">
      <w:pPr>
        <w:jc w:val="both"/>
        <w:rPr>
          <w:sz w:val="24"/>
          <w:szCs w:val="24"/>
        </w:rPr>
      </w:pPr>
      <w:r w:rsidRPr="00903BF0">
        <w:rPr>
          <w:sz w:val="24"/>
          <w:szCs w:val="24"/>
        </w:rPr>
        <w:t>Kommentar:</w:t>
      </w:r>
      <w:r w:rsidRPr="00903BF0">
        <w:rPr>
          <w:sz w:val="24"/>
          <w:szCs w:val="24"/>
        </w:rPr>
        <w:tab/>
        <w:t xml:space="preserve">Mal sehen, ob es Paula damit gelingt, Reis zu kochen </w:t>
      </w:r>
      <w:r w:rsidRPr="00903BF0">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7E40A786" w14:textId="77777777" w:rsidR="00886339" w:rsidRDefault="00886339" w:rsidP="00886339">
      <w:pPr>
        <w:rPr>
          <w:sz w:val="26"/>
          <w:szCs w:val="26"/>
        </w:rPr>
      </w:pPr>
      <w:r>
        <w:rPr>
          <w:sz w:val="26"/>
          <w:szCs w:val="26"/>
        </w:rPr>
        <w:br w:type="page"/>
      </w:r>
    </w:p>
    <w:p w14:paraId="18CBA088" w14:textId="77777777" w:rsidR="0050133F" w:rsidRDefault="0050133F" w:rsidP="0050133F">
      <w:pPr>
        <w:pStyle w:val="Heading2"/>
        <w:spacing w:after="240"/>
      </w:pPr>
      <w:r>
        <w:lastRenderedPageBreak/>
        <w:t>Thai-Klebereis mit Ingwer, Chili, Erdnüssen</w:t>
      </w:r>
      <w:r>
        <w:rPr>
          <w:rStyle w:val="FootnoteReference"/>
        </w:rPr>
        <w:footnoteReference w:id="1240"/>
      </w:r>
      <w:r>
        <w:t xml:space="preserve"> </w:t>
      </w:r>
    </w:p>
    <w:p w14:paraId="56DA4E35" w14:textId="77777777" w:rsidR="0050133F" w:rsidRDefault="0050133F" w:rsidP="0050133F">
      <w:pPr>
        <w:rPr>
          <w:sz w:val="24"/>
          <w:szCs w:val="24"/>
        </w:rPr>
      </w:pPr>
      <w:r w:rsidRPr="007F2B0B">
        <w:rPr>
          <w:sz w:val="24"/>
          <w:szCs w:val="24"/>
          <w:u w:val="single"/>
        </w:rPr>
        <w:t>Zutaten</w:t>
      </w:r>
      <w:r>
        <w:rPr>
          <w:sz w:val="24"/>
          <w:szCs w:val="24"/>
        </w:rPr>
        <w:t xml:space="preserve"> (für 6 Portionen als Beilage):</w:t>
      </w:r>
    </w:p>
    <w:p w14:paraId="0FF72811" w14:textId="77777777" w:rsidR="0050133F" w:rsidRDefault="0050133F" w:rsidP="0050133F">
      <w:pPr>
        <w:rPr>
          <w:sz w:val="24"/>
          <w:szCs w:val="24"/>
        </w:rPr>
      </w:pPr>
      <w:r>
        <w:rPr>
          <w:sz w:val="24"/>
          <w:szCs w:val="24"/>
        </w:rPr>
        <w:t>400 g thailändischer Klebreis</w:t>
      </w:r>
    </w:p>
    <w:p w14:paraId="17C8BB5E" w14:textId="77777777" w:rsidR="0050133F" w:rsidRDefault="0050133F" w:rsidP="0050133F">
      <w:pPr>
        <w:rPr>
          <w:sz w:val="24"/>
          <w:szCs w:val="24"/>
        </w:rPr>
      </w:pPr>
      <w:r>
        <w:rPr>
          <w:sz w:val="24"/>
          <w:szCs w:val="24"/>
        </w:rPr>
        <w:t>1,5 EL Erdnussöl</w:t>
      </w:r>
    </w:p>
    <w:p w14:paraId="0AC8B88E" w14:textId="77777777" w:rsidR="0050133F" w:rsidRDefault="0050133F" w:rsidP="0050133F">
      <w:pPr>
        <w:rPr>
          <w:sz w:val="24"/>
          <w:szCs w:val="24"/>
        </w:rPr>
      </w:pPr>
      <w:r>
        <w:rPr>
          <w:sz w:val="24"/>
          <w:szCs w:val="24"/>
        </w:rPr>
        <w:t>1 Stück Ingwer (5 cm), geschält und in feine Streifen geschnitten</w:t>
      </w:r>
    </w:p>
    <w:p w14:paraId="515CC3ED" w14:textId="77777777" w:rsidR="0050133F" w:rsidRDefault="0050133F" w:rsidP="0050133F">
      <w:pPr>
        <w:rPr>
          <w:sz w:val="24"/>
          <w:szCs w:val="24"/>
        </w:rPr>
      </w:pPr>
      <w:r>
        <w:rPr>
          <w:sz w:val="24"/>
          <w:szCs w:val="24"/>
        </w:rPr>
        <w:t>3 Knoblauchzehen, in dünne Scheibchen geschnitten</w:t>
      </w:r>
    </w:p>
    <w:p w14:paraId="6ED5389B" w14:textId="77777777" w:rsidR="0050133F" w:rsidRDefault="0050133F" w:rsidP="0050133F">
      <w:pPr>
        <w:rPr>
          <w:sz w:val="24"/>
          <w:szCs w:val="24"/>
        </w:rPr>
      </w:pPr>
      <w:r>
        <w:rPr>
          <w:sz w:val="24"/>
          <w:szCs w:val="24"/>
        </w:rPr>
        <w:t>2 rote Chilischoten, in deine Streifen geschnitten</w:t>
      </w:r>
    </w:p>
    <w:p w14:paraId="04E98687" w14:textId="77777777" w:rsidR="0050133F" w:rsidRDefault="0050133F" w:rsidP="0050133F">
      <w:pPr>
        <w:rPr>
          <w:sz w:val="24"/>
          <w:szCs w:val="24"/>
        </w:rPr>
      </w:pPr>
      <w:r>
        <w:rPr>
          <w:sz w:val="24"/>
          <w:szCs w:val="24"/>
        </w:rPr>
        <w:t>30 g Koriandergrün, in 3 cm lange Stücke geschnitten</w:t>
      </w:r>
    </w:p>
    <w:p w14:paraId="0DDA9208" w14:textId="77777777" w:rsidR="0050133F" w:rsidRDefault="0050133F" w:rsidP="0050133F">
      <w:pPr>
        <w:rPr>
          <w:sz w:val="24"/>
          <w:szCs w:val="24"/>
        </w:rPr>
      </w:pPr>
      <w:r>
        <w:rPr>
          <w:sz w:val="24"/>
          <w:szCs w:val="24"/>
        </w:rPr>
        <w:t>25 g gesalzene geröstete Erdnusskerne, grob gehackt</w:t>
      </w:r>
    </w:p>
    <w:p w14:paraId="1520FE19" w14:textId="77777777" w:rsidR="0050133F" w:rsidRDefault="0050133F" w:rsidP="0050133F">
      <w:pPr>
        <w:rPr>
          <w:sz w:val="24"/>
          <w:szCs w:val="24"/>
        </w:rPr>
      </w:pPr>
      <w:r>
        <w:rPr>
          <w:sz w:val="24"/>
          <w:szCs w:val="24"/>
        </w:rPr>
        <w:t>1 EL Sesam</w:t>
      </w:r>
    </w:p>
    <w:p w14:paraId="2DC0B99C" w14:textId="77777777" w:rsidR="0050133F" w:rsidRDefault="0050133F" w:rsidP="0050133F">
      <w:pPr>
        <w:rPr>
          <w:sz w:val="24"/>
          <w:szCs w:val="24"/>
        </w:rPr>
      </w:pPr>
      <w:r>
        <w:rPr>
          <w:sz w:val="24"/>
          <w:szCs w:val="24"/>
        </w:rPr>
        <w:t>1 Limette, in 6 Spalten geschnitten, zum Servieren</w:t>
      </w:r>
    </w:p>
    <w:p w14:paraId="559D55CF" w14:textId="77777777" w:rsidR="0050133F" w:rsidRDefault="0050133F" w:rsidP="0050133F">
      <w:pPr>
        <w:rPr>
          <w:sz w:val="24"/>
          <w:szCs w:val="24"/>
        </w:rPr>
      </w:pPr>
      <w:r>
        <w:rPr>
          <w:sz w:val="24"/>
          <w:szCs w:val="24"/>
        </w:rPr>
        <w:t>Salz</w:t>
      </w:r>
    </w:p>
    <w:p w14:paraId="0FF1D2A0" w14:textId="77777777" w:rsidR="0050133F" w:rsidRDefault="0050133F" w:rsidP="0050133F">
      <w:pPr>
        <w:rPr>
          <w:sz w:val="24"/>
          <w:szCs w:val="24"/>
        </w:rPr>
      </w:pPr>
    </w:p>
    <w:p w14:paraId="4B29F13B" w14:textId="77777777" w:rsidR="0050133F" w:rsidRDefault="0050133F" w:rsidP="0050133F">
      <w:pPr>
        <w:rPr>
          <w:sz w:val="24"/>
          <w:szCs w:val="24"/>
        </w:rPr>
      </w:pPr>
      <w:r>
        <w:rPr>
          <w:sz w:val="24"/>
          <w:szCs w:val="24"/>
        </w:rPr>
        <w:t>Zubereitung:</w:t>
      </w:r>
    </w:p>
    <w:p w14:paraId="23184B9D" w14:textId="77777777" w:rsidR="0050133F" w:rsidRPr="004B1425" w:rsidRDefault="0050133F" w:rsidP="00B40E8C">
      <w:pPr>
        <w:pStyle w:val="ListParagraph"/>
        <w:numPr>
          <w:ilvl w:val="0"/>
          <w:numId w:val="1047"/>
        </w:numPr>
        <w:spacing w:after="120"/>
        <w:ind w:left="714" w:hanging="357"/>
        <w:contextualSpacing w:val="0"/>
        <w:jc w:val="both"/>
        <w:rPr>
          <w:sz w:val="24"/>
          <w:szCs w:val="24"/>
        </w:rPr>
      </w:pPr>
      <w:r w:rsidRPr="004B1425">
        <w:rPr>
          <w:sz w:val="24"/>
          <w:szCs w:val="24"/>
        </w:rPr>
        <w:t>Den Reis und ½ TL Salz in einen Topf mit fest schließendem Deckel geben und 600 ml Wasser zugießen. Zum Kochen bringen und dann zugedeckt bei schwacher Hitze garen. Vom Herd nehmen und zugedeckt noch 5 Minuten quellen lassen.</w:t>
      </w:r>
    </w:p>
    <w:p w14:paraId="76197E14" w14:textId="77777777" w:rsidR="0050133F" w:rsidRDefault="0050133F" w:rsidP="00B40E8C">
      <w:pPr>
        <w:pStyle w:val="ListParagraph"/>
        <w:numPr>
          <w:ilvl w:val="0"/>
          <w:numId w:val="1047"/>
        </w:numPr>
        <w:spacing w:after="120"/>
        <w:ind w:left="714" w:hanging="357"/>
        <w:contextualSpacing w:val="0"/>
        <w:jc w:val="both"/>
        <w:rPr>
          <w:sz w:val="24"/>
          <w:szCs w:val="24"/>
        </w:rPr>
      </w:pPr>
      <w:r w:rsidRPr="004B1425">
        <w:rPr>
          <w:sz w:val="24"/>
          <w:szCs w:val="24"/>
        </w:rPr>
        <w:t>Während der Reis gart, das Öl in einer Pfanne bei mittlerer bis hoher Temperatur erhitzen. Ingwer, Knoblauch und die Chilis hineingeben und unter häufigem Rühren 3 – 4 Minuten anbraten, bis sie eben braun zu werden beginnen. Koriandergrün, Erdnüsse, Sesam und 1 kräftige Prise Salz hinzufügen und 1 – 2 Minuten mitgaren. Den Reis mit dem Topping und Limettenspalten zum Auspressen.</w:t>
      </w:r>
    </w:p>
    <w:p w14:paraId="4B06C05F" w14:textId="77777777" w:rsidR="0050133F" w:rsidRPr="004B1425" w:rsidRDefault="0050133F" w:rsidP="0050133F">
      <w:pPr>
        <w:ind w:left="360"/>
        <w:jc w:val="both"/>
        <w:rPr>
          <w:sz w:val="24"/>
          <w:szCs w:val="24"/>
        </w:rPr>
      </w:pPr>
    </w:p>
    <w:p w14:paraId="5D0EE722" w14:textId="77777777" w:rsidR="0050133F" w:rsidRDefault="0050133F" w:rsidP="0050133F">
      <w:pPr>
        <w:rPr>
          <w:sz w:val="24"/>
          <w:szCs w:val="24"/>
        </w:rPr>
      </w:pPr>
      <w:r>
        <w:rPr>
          <w:sz w:val="24"/>
          <w:szCs w:val="24"/>
        </w:rPr>
        <w:br w:type="page"/>
      </w:r>
    </w:p>
    <w:p w14:paraId="592185DE" w14:textId="506713C3" w:rsidR="0050133F" w:rsidRDefault="0050133F" w:rsidP="0050133F">
      <w:pPr>
        <w:pStyle w:val="Heading2"/>
        <w:spacing w:after="240"/>
      </w:pPr>
      <w:r>
        <w:lastRenderedPageBreak/>
        <w:t>Klebreis</w:t>
      </w:r>
      <w:r w:rsidR="00A830F2">
        <w:rPr>
          <w:rStyle w:val="FootnoteReference"/>
        </w:rPr>
        <w:footnoteReference w:id="1241"/>
      </w:r>
      <w:r>
        <w:t xml:space="preserve"> </w:t>
      </w:r>
    </w:p>
    <w:p w14:paraId="76198BF5" w14:textId="77777777" w:rsidR="0050133F" w:rsidRDefault="0050133F" w:rsidP="0050133F">
      <w:pPr>
        <w:rPr>
          <w:sz w:val="24"/>
          <w:szCs w:val="24"/>
        </w:rPr>
      </w:pPr>
      <w:r w:rsidRPr="00E266AA">
        <w:rPr>
          <w:sz w:val="24"/>
          <w:szCs w:val="24"/>
          <w:u w:val="single"/>
        </w:rPr>
        <w:t>Zutaten</w:t>
      </w:r>
      <w:r>
        <w:rPr>
          <w:sz w:val="24"/>
          <w:szCs w:val="24"/>
        </w:rPr>
        <w:t xml:space="preserve"> (für 4 Portionen)</w:t>
      </w:r>
    </w:p>
    <w:p w14:paraId="4D1B2EF0" w14:textId="77777777" w:rsidR="0050133F" w:rsidRDefault="0050133F" w:rsidP="0050133F">
      <w:pPr>
        <w:rPr>
          <w:sz w:val="24"/>
          <w:szCs w:val="24"/>
        </w:rPr>
      </w:pPr>
      <w:r>
        <w:rPr>
          <w:sz w:val="24"/>
          <w:szCs w:val="24"/>
        </w:rPr>
        <w:t>400 g Klebreis</w:t>
      </w:r>
    </w:p>
    <w:p w14:paraId="26E48D9F" w14:textId="77777777" w:rsidR="0050133F" w:rsidRDefault="0050133F" w:rsidP="0050133F">
      <w:pPr>
        <w:rPr>
          <w:sz w:val="24"/>
          <w:szCs w:val="24"/>
        </w:rPr>
      </w:pPr>
      <w:r>
        <w:rPr>
          <w:sz w:val="24"/>
          <w:szCs w:val="24"/>
        </w:rPr>
        <w:t>2 Pandanblätter</w:t>
      </w:r>
    </w:p>
    <w:p w14:paraId="2919DDD6" w14:textId="77777777" w:rsidR="0050133F" w:rsidRDefault="0050133F" w:rsidP="0050133F">
      <w:pPr>
        <w:rPr>
          <w:sz w:val="24"/>
          <w:szCs w:val="24"/>
        </w:rPr>
      </w:pPr>
    </w:p>
    <w:p w14:paraId="606022BF" w14:textId="77777777" w:rsidR="0050133F" w:rsidRDefault="0050133F" w:rsidP="0050133F">
      <w:pPr>
        <w:rPr>
          <w:sz w:val="24"/>
          <w:szCs w:val="24"/>
        </w:rPr>
      </w:pPr>
      <w:r>
        <w:rPr>
          <w:sz w:val="24"/>
          <w:szCs w:val="24"/>
        </w:rPr>
        <w:t>Zubereitung:</w:t>
      </w:r>
    </w:p>
    <w:p w14:paraId="6321E894" w14:textId="77777777" w:rsidR="0050133F" w:rsidRPr="00E662A4" w:rsidRDefault="0050133F" w:rsidP="00B40E8C">
      <w:pPr>
        <w:pStyle w:val="ListParagraph"/>
        <w:numPr>
          <w:ilvl w:val="0"/>
          <w:numId w:val="1309"/>
        </w:numPr>
        <w:spacing w:after="120"/>
        <w:ind w:left="714" w:hanging="357"/>
        <w:contextualSpacing w:val="0"/>
        <w:jc w:val="both"/>
        <w:rPr>
          <w:sz w:val="24"/>
          <w:szCs w:val="24"/>
        </w:rPr>
      </w:pPr>
      <w:r w:rsidRPr="00E662A4">
        <w:rPr>
          <w:sz w:val="24"/>
          <w:szCs w:val="24"/>
        </w:rPr>
        <w:t>Den Reis mindestens 4 Stunden, besser aber 8 Stunden in kaltem Wasser einweichen.</w:t>
      </w:r>
    </w:p>
    <w:p w14:paraId="26E464E3" w14:textId="77777777" w:rsidR="0050133F" w:rsidRPr="00E662A4" w:rsidRDefault="0050133F" w:rsidP="00B40E8C">
      <w:pPr>
        <w:pStyle w:val="ListParagraph"/>
        <w:numPr>
          <w:ilvl w:val="0"/>
          <w:numId w:val="1309"/>
        </w:numPr>
        <w:spacing w:after="120"/>
        <w:ind w:left="714" w:hanging="357"/>
        <w:contextualSpacing w:val="0"/>
        <w:jc w:val="both"/>
        <w:rPr>
          <w:sz w:val="24"/>
          <w:szCs w:val="24"/>
        </w:rPr>
      </w:pPr>
      <w:r w:rsidRPr="00E662A4">
        <w:rPr>
          <w:sz w:val="24"/>
          <w:szCs w:val="24"/>
        </w:rPr>
        <w:t xml:space="preserve">Das Einweichwasser abgießen und den Reis mit den Pandanblättern in einem mit einer Stoffserviette oder einem Tuch ausgelegten Bambuskorb dämpfen. </w:t>
      </w:r>
    </w:p>
    <w:p w14:paraId="22FF1A41" w14:textId="77777777" w:rsidR="0050133F" w:rsidRDefault="0050133F" w:rsidP="0050133F">
      <w:pPr>
        <w:rPr>
          <w:sz w:val="24"/>
          <w:szCs w:val="24"/>
        </w:rPr>
      </w:pPr>
    </w:p>
    <w:p w14:paraId="2F9EF586" w14:textId="77777777" w:rsidR="0050133F" w:rsidRPr="009A7CC4" w:rsidRDefault="0050133F" w:rsidP="0050133F">
      <w:pPr>
        <w:rPr>
          <w:i/>
          <w:iCs/>
          <w:sz w:val="24"/>
          <w:szCs w:val="24"/>
        </w:rPr>
      </w:pPr>
      <w:r w:rsidRPr="009A7CC4">
        <w:rPr>
          <w:i/>
          <w:iCs/>
          <w:sz w:val="24"/>
          <w:szCs w:val="24"/>
        </w:rPr>
        <w:t>Dazu passt ein Topping aus Kokosblütenzucker und Kaffirlimette:</w:t>
      </w:r>
    </w:p>
    <w:p w14:paraId="003DDB38" w14:textId="77777777" w:rsidR="0050133F" w:rsidRDefault="0050133F" w:rsidP="0050133F">
      <w:pPr>
        <w:rPr>
          <w:sz w:val="24"/>
          <w:szCs w:val="24"/>
        </w:rPr>
      </w:pPr>
      <w:r>
        <w:rPr>
          <w:sz w:val="24"/>
          <w:szCs w:val="24"/>
        </w:rPr>
        <w:t>50 g Kokosraspeln</w:t>
      </w:r>
    </w:p>
    <w:p w14:paraId="600F9609" w14:textId="77777777" w:rsidR="0050133F" w:rsidRDefault="0050133F" w:rsidP="0050133F">
      <w:pPr>
        <w:rPr>
          <w:sz w:val="24"/>
          <w:szCs w:val="24"/>
        </w:rPr>
      </w:pPr>
      <w:r>
        <w:rPr>
          <w:sz w:val="24"/>
          <w:szCs w:val="24"/>
        </w:rPr>
        <w:t>50 g Kokosblütenzucker</w:t>
      </w:r>
    </w:p>
    <w:p w14:paraId="50FBB4EE" w14:textId="77777777" w:rsidR="0050133F" w:rsidRDefault="0050133F" w:rsidP="0050133F">
      <w:pPr>
        <w:rPr>
          <w:sz w:val="24"/>
          <w:szCs w:val="24"/>
        </w:rPr>
      </w:pPr>
      <w:r>
        <w:rPr>
          <w:sz w:val="24"/>
          <w:szCs w:val="24"/>
        </w:rPr>
        <w:t>Etwa 30 ml Wasser</w:t>
      </w:r>
    </w:p>
    <w:p w14:paraId="6358F8A2" w14:textId="77777777" w:rsidR="0050133F" w:rsidRDefault="0050133F" w:rsidP="0050133F">
      <w:pPr>
        <w:rPr>
          <w:sz w:val="24"/>
          <w:szCs w:val="24"/>
        </w:rPr>
      </w:pPr>
      <w:r>
        <w:rPr>
          <w:sz w:val="24"/>
          <w:szCs w:val="24"/>
        </w:rPr>
        <w:t>4 Kaffirlimettenblätter</w:t>
      </w:r>
    </w:p>
    <w:p w14:paraId="67474773" w14:textId="77777777" w:rsidR="0050133F" w:rsidRDefault="0050133F" w:rsidP="0050133F">
      <w:pPr>
        <w:rPr>
          <w:sz w:val="24"/>
          <w:szCs w:val="24"/>
        </w:rPr>
      </w:pPr>
      <w:r>
        <w:rPr>
          <w:sz w:val="24"/>
          <w:szCs w:val="24"/>
        </w:rPr>
        <w:t>1 Prise Salz</w:t>
      </w:r>
    </w:p>
    <w:p w14:paraId="348CF67F" w14:textId="77777777" w:rsidR="0050133F" w:rsidRDefault="0050133F" w:rsidP="0050133F">
      <w:pPr>
        <w:rPr>
          <w:sz w:val="24"/>
          <w:szCs w:val="24"/>
        </w:rPr>
      </w:pPr>
    </w:p>
    <w:p w14:paraId="1ED9394F" w14:textId="77777777" w:rsidR="0050133F" w:rsidRDefault="0050133F" w:rsidP="0050133F">
      <w:pPr>
        <w:rPr>
          <w:sz w:val="24"/>
          <w:szCs w:val="24"/>
        </w:rPr>
      </w:pPr>
      <w:r>
        <w:rPr>
          <w:sz w:val="24"/>
          <w:szCs w:val="24"/>
        </w:rPr>
        <w:t>Zubereitung:</w:t>
      </w:r>
    </w:p>
    <w:p w14:paraId="0E785701" w14:textId="77777777" w:rsidR="0050133F" w:rsidRDefault="0050133F" w:rsidP="00B40E8C">
      <w:pPr>
        <w:pStyle w:val="ListParagraph"/>
        <w:numPr>
          <w:ilvl w:val="0"/>
          <w:numId w:val="1308"/>
        </w:numPr>
        <w:spacing w:after="120"/>
        <w:ind w:left="714" w:hanging="357"/>
        <w:contextualSpacing w:val="0"/>
        <w:jc w:val="both"/>
        <w:rPr>
          <w:sz w:val="24"/>
          <w:szCs w:val="24"/>
        </w:rPr>
      </w:pPr>
      <w:r w:rsidRPr="00E662A4">
        <w:rPr>
          <w:sz w:val="24"/>
          <w:szCs w:val="24"/>
        </w:rPr>
        <w:t>Die Kokosraspeln in einer Pfanne langsam rösten. Dann den Zucker hinzugeben und leicht karamellisieren lassen. Mit dem Wasser ablöschen und so lange unter ständigem Rühren erhitzen, bis das Wasser versunstet ist und der Zucker die Kokosraspeln umschließt. Die Pfanne vom Herd nehmen.</w:t>
      </w:r>
    </w:p>
    <w:p w14:paraId="221E36B5" w14:textId="2CB4C457" w:rsidR="007D73F1" w:rsidRPr="00E662A4" w:rsidRDefault="007D73F1" w:rsidP="00B40E8C">
      <w:pPr>
        <w:pStyle w:val="ListParagraph"/>
        <w:numPr>
          <w:ilvl w:val="0"/>
          <w:numId w:val="1308"/>
        </w:numPr>
        <w:spacing w:after="120"/>
        <w:ind w:left="714" w:hanging="357"/>
        <w:contextualSpacing w:val="0"/>
        <w:jc w:val="both"/>
        <w:rPr>
          <w:sz w:val="24"/>
          <w:szCs w:val="24"/>
        </w:rPr>
      </w:pPr>
      <w:r>
        <w:rPr>
          <w:sz w:val="24"/>
          <w:szCs w:val="24"/>
        </w:rPr>
        <w:t xml:space="preserve">Den </w:t>
      </w:r>
      <w:r w:rsidRPr="00E662A4">
        <w:rPr>
          <w:sz w:val="24"/>
          <w:szCs w:val="24"/>
        </w:rPr>
        <w:t>Stiel von den Limettenblättern entfernen, die Blätter fein hacken und hinzugeben. Mit der Prise Salz verfeinern</w:t>
      </w:r>
      <w:r>
        <w:rPr>
          <w:sz w:val="24"/>
          <w:szCs w:val="24"/>
        </w:rPr>
        <w:t>.</w:t>
      </w:r>
    </w:p>
    <w:p w14:paraId="648EE62F" w14:textId="11D8294A" w:rsidR="0050133F" w:rsidRDefault="0050133F" w:rsidP="0050133F">
      <w:pPr>
        <w:rPr>
          <w:rFonts w:asciiTheme="majorHAnsi" w:eastAsiaTheme="majorEastAsia" w:hAnsiTheme="majorHAnsi" w:cstheme="majorBidi"/>
          <w:color w:val="2F5496" w:themeColor="accent1" w:themeShade="BF"/>
          <w:sz w:val="26"/>
          <w:szCs w:val="26"/>
        </w:rPr>
      </w:pPr>
      <w:r>
        <w:br w:type="page"/>
      </w:r>
    </w:p>
    <w:p w14:paraId="1167ACEE" w14:textId="38C47A26" w:rsidR="00886339" w:rsidRDefault="00886339" w:rsidP="00886339">
      <w:pPr>
        <w:pStyle w:val="Heading2"/>
        <w:spacing w:after="240"/>
      </w:pPr>
      <w:r>
        <w:lastRenderedPageBreak/>
        <w:t>Kokos-Klebreis</w:t>
      </w:r>
      <w:r>
        <w:rPr>
          <w:rStyle w:val="FootnoteReference"/>
        </w:rPr>
        <w:footnoteReference w:id="1242"/>
      </w:r>
      <w:r>
        <w:t xml:space="preserve"> </w:t>
      </w:r>
    </w:p>
    <w:p w14:paraId="5161D3A4" w14:textId="77777777" w:rsidR="00886339" w:rsidRPr="006E0E1F" w:rsidRDefault="00886339" w:rsidP="00886339">
      <w:pPr>
        <w:rPr>
          <w:sz w:val="24"/>
          <w:szCs w:val="24"/>
          <w:u w:val="single"/>
        </w:rPr>
      </w:pPr>
      <w:r w:rsidRPr="006E0E1F">
        <w:rPr>
          <w:sz w:val="24"/>
          <w:szCs w:val="24"/>
          <w:u w:val="single"/>
        </w:rPr>
        <w:t>Zutaten:</w:t>
      </w:r>
    </w:p>
    <w:p w14:paraId="310128B9" w14:textId="77777777" w:rsidR="00886339" w:rsidRDefault="00886339" w:rsidP="00886339">
      <w:pPr>
        <w:rPr>
          <w:sz w:val="24"/>
          <w:szCs w:val="24"/>
        </w:rPr>
      </w:pPr>
      <w:r>
        <w:rPr>
          <w:sz w:val="24"/>
          <w:szCs w:val="24"/>
        </w:rPr>
        <w:t>150 g Klebereis</w:t>
      </w:r>
    </w:p>
    <w:p w14:paraId="14841B80" w14:textId="77777777" w:rsidR="00886339" w:rsidRDefault="00886339" w:rsidP="00886339">
      <w:pPr>
        <w:rPr>
          <w:sz w:val="24"/>
          <w:szCs w:val="24"/>
        </w:rPr>
      </w:pPr>
      <w:r>
        <w:rPr>
          <w:sz w:val="24"/>
          <w:szCs w:val="24"/>
        </w:rPr>
        <w:t>100 g Kokosmilch</w:t>
      </w:r>
    </w:p>
    <w:p w14:paraId="2B1FAC42" w14:textId="77777777" w:rsidR="00886339" w:rsidRDefault="00886339" w:rsidP="00886339">
      <w:pPr>
        <w:rPr>
          <w:sz w:val="24"/>
          <w:szCs w:val="24"/>
        </w:rPr>
      </w:pPr>
      <w:r>
        <w:rPr>
          <w:sz w:val="24"/>
          <w:szCs w:val="24"/>
        </w:rPr>
        <w:t>200 ml Wasser</w:t>
      </w:r>
    </w:p>
    <w:p w14:paraId="792020A3" w14:textId="77777777" w:rsidR="00886339" w:rsidRDefault="00886339" w:rsidP="00886339">
      <w:pPr>
        <w:rPr>
          <w:sz w:val="24"/>
          <w:szCs w:val="24"/>
        </w:rPr>
      </w:pPr>
      <w:r>
        <w:rPr>
          <w:sz w:val="24"/>
          <w:szCs w:val="24"/>
        </w:rPr>
        <w:t>1 Limettenblatt</w:t>
      </w:r>
    </w:p>
    <w:p w14:paraId="6091040D" w14:textId="77777777" w:rsidR="00886339" w:rsidRDefault="00886339" w:rsidP="00886339">
      <w:pPr>
        <w:rPr>
          <w:sz w:val="24"/>
          <w:szCs w:val="24"/>
        </w:rPr>
      </w:pPr>
      <w:r>
        <w:rPr>
          <w:sz w:val="24"/>
          <w:szCs w:val="24"/>
        </w:rPr>
        <w:t>1 Stück Ingwer</w:t>
      </w:r>
    </w:p>
    <w:p w14:paraId="365543DC" w14:textId="77777777" w:rsidR="00886339" w:rsidRDefault="00886339" w:rsidP="00886339">
      <w:pPr>
        <w:rPr>
          <w:sz w:val="24"/>
          <w:szCs w:val="24"/>
        </w:rPr>
      </w:pPr>
      <w:r>
        <w:rPr>
          <w:sz w:val="24"/>
          <w:szCs w:val="24"/>
        </w:rPr>
        <w:t>1 Prise Salz</w:t>
      </w:r>
    </w:p>
    <w:p w14:paraId="0019204C" w14:textId="77777777" w:rsidR="00886339" w:rsidRDefault="00886339" w:rsidP="00886339">
      <w:pPr>
        <w:rPr>
          <w:sz w:val="24"/>
          <w:szCs w:val="24"/>
        </w:rPr>
      </w:pPr>
    </w:p>
    <w:p w14:paraId="5EF8C120" w14:textId="77777777" w:rsidR="00886339" w:rsidRDefault="00886339" w:rsidP="00886339">
      <w:pPr>
        <w:rPr>
          <w:sz w:val="24"/>
          <w:szCs w:val="24"/>
        </w:rPr>
      </w:pPr>
      <w:r>
        <w:rPr>
          <w:sz w:val="24"/>
          <w:szCs w:val="24"/>
        </w:rPr>
        <w:t>Zubereitung:</w:t>
      </w:r>
    </w:p>
    <w:p w14:paraId="0815C757" w14:textId="77777777" w:rsidR="00886339" w:rsidRPr="006E0E1F" w:rsidRDefault="00886339" w:rsidP="00B40E8C">
      <w:pPr>
        <w:pStyle w:val="ListParagraph"/>
        <w:numPr>
          <w:ilvl w:val="0"/>
          <w:numId w:val="1626"/>
        </w:numPr>
        <w:spacing w:after="120"/>
        <w:ind w:left="714" w:hanging="357"/>
        <w:contextualSpacing w:val="0"/>
        <w:jc w:val="both"/>
        <w:rPr>
          <w:sz w:val="24"/>
          <w:szCs w:val="24"/>
        </w:rPr>
      </w:pPr>
      <w:r w:rsidRPr="006E0E1F">
        <w:rPr>
          <w:sz w:val="24"/>
          <w:szCs w:val="24"/>
        </w:rPr>
        <w:t>Den Reis waschen und etwa 2 Stunden in kaltem Wasser einweichen.</w:t>
      </w:r>
    </w:p>
    <w:p w14:paraId="468D0622" w14:textId="77777777" w:rsidR="00886339" w:rsidRPr="006E0E1F" w:rsidRDefault="00886339" w:rsidP="00B40E8C">
      <w:pPr>
        <w:pStyle w:val="ListParagraph"/>
        <w:numPr>
          <w:ilvl w:val="0"/>
          <w:numId w:val="1626"/>
        </w:numPr>
        <w:spacing w:after="120"/>
        <w:ind w:left="714" w:hanging="357"/>
        <w:contextualSpacing w:val="0"/>
        <w:jc w:val="both"/>
        <w:rPr>
          <w:sz w:val="24"/>
          <w:szCs w:val="24"/>
        </w:rPr>
      </w:pPr>
      <w:r w:rsidRPr="006E0E1F">
        <w:rPr>
          <w:sz w:val="24"/>
          <w:szCs w:val="24"/>
        </w:rPr>
        <w:t>Das Wasser abgießen und den Reis mit frischem Wasser, Kokosmilch und den Gewürzen in einem Topf unterrühren und langsam gar köcheln.</w:t>
      </w:r>
    </w:p>
    <w:p w14:paraId="2B3122AA" w14:textId="77777777" w:rsidR="00886339" w:rsidRDefault="00886339" w:rsidP="00886339">
      <w:pPr>
        <w:rPr>
          <w:sz w:val="24"/>
          <w:szCs w:val="24"/>
        </w:rPr>
      </w:pPr>
    </w:p>
    <w:p w14:paraId="170BA535" w14:textId="77777777" w:rsidR="00886339" w:rsidRPr="006E0E1F" w:rsidRDefault="00886339" w:rsidP="00886339">
      <w:pPr>
        <w:rPr>
          <w:i/>
          <w:iCs/>
          <w:sz w:val="24"/>
          <w:szCs w:val="24"/>
        </w:rPr>
      </w:pPr>
      <w:r w:rsidRPr="006E0E1F">
        <w:rPr>
          <w:i/>
          <w:iCs/>
          <w:sz w:val="24"/>
          <w:szCs w:val="24"/>
        </w:rPr>
        <w:t>Für das Kokosnuss-Topping</w:t>
      </w:r>
      <w:r>
        <w:rPr>
          <w:i/>
          <w:iCs/>
          <w:sz w:val="24"/>
          <w:szCs w:val="24"/>
        </w:rPr>
        <w:t>:</w:t>
      </w:r>
    </w:p>
    <w:p w14:paraId="34CDA6BD" w14:textId="77777777" w:rsidR="00886339" w:rsidRDefault="00886339" w:rsidP="00886339">
      <w:pPr>
        <w:rPr>
          <w:sz w:val="24"/>
          <w:szCs w:val="24"/>
        </w:rPr>
      </w:pPr>
      <w:r>
        <w:rPr>
          <w:sz w:val="24"/>
          <w:szCs w:val="24"/>
        </w:rPr>
        <w:t>50 g Kokosraspeln</w:t>
      </w:r>
    </w:p>
    <w:p w14:paraId="50827B3F" w14:textId="77777777" w:rsidR="00886339" w:rsidRDefault="00886339" w:rsidP="00886339">
      <w:pPr>
        <w:rPr>
          <w:sz w:val="24"/>
          <w:szCs w:val="24"/>
        </w:rPr>
      </w:pPr>
      <w:r>
        <w:rPr>
          <w:sz w:val="24"/>
          <w:szCs w:val="24"/>
        </w:rPr>
        <w:t>50 g Palmzucker</w:t>
      </w:r>
    </w:p>
    <w:p w14:paraId="38BF10E1" w14:textId="77777777" w:rsidR="00886339" w:rsidRDefault="00886339" w:rsidP="00886339">
      <w:pPr>
        <w:rPr>
          <w:sz w:val="24"/>
          <w:szCs w:val="24"/>
        </w:rPr>
      </w:pPr>
      <w:r>
        <w:rPr>
          <w:sz w:val="24"/>
          <w:szCs w:val="24"/>
        </w:rPr>
        <w:t>Etwa 30 ml Wasser</w:t>
      </w:r>
    </w:p>
    <w:p w14:paraId="14F75E49" w14:textId="77777777" w:rsidR="00886339" w:rsidRDefault="00886339" w:rsidP="00886339">
      <w:pPr>
        <w:rPr>
          <w:sz w:val="24"/>
          <w:szCs w:val="24"/>
        </w:rPr>
      </w:pPr>
      <w:r>
        <w:rPr>
          <w:sz w:val="24"/>
          <w:szCs w:val="24"/>
        </w:rPr>
        <w:t>Eine Prise Salz</w:t>
      </w:r>
    </w:p>
    <w:p w14:paraId="70E8C220" w14:textId="77777777" w:rsidR="00886339" w:rsidRDefault="00886339" w:rsidP="00886339">
      <w:pPr>
        <w:rPr>
          <w:sz w:val="24"/>
          <w:szCs w:val="24"/>
        </w:rPr>
      </w:pPr>
      <w:r>
        <w:rPr>
          <w:sz w:val="24"/>
          <w:szCs w:val="24"/>
        </w:rPr>
        <w:t>4 Kaffir-Limettenblätter</w:t>
      </w:r>
    </w:p>
    <w:p w14:paraId="2C6C3AE4" w14:textId="77777777" w:rsidR="00886339" w:rsidRDefault="00886339" w:rsidP="00886339">
      <w:pPr>
        <w:rPr>
          <w:sz w:val="24"/>
          <w:szCs w:val="24"/>
        </w:rPr>
      </w:pPr>
    </w:p>
    <w:p w14:paraId="4F1BFAA5" w14:textId="77777777" w:rsidR="00886339" w:rsidRDefault="00886339" w:rsidP="00886339">
      <w:pPr>
        <w:rPr>
          <w:sz w:val="24"/>
          <w:szCs w:val="24"/>
        </w:rPr>
      </w:pPr>
      <w:r>
        <w:rPr>
          <w:sz w:val="24"/>
          <w:szCs w:val="24"/>
        </w:rPr>
        <w:t>Zubereitung:</w:t>
      </w:r>
    </w:p>
    <w:p w14:paraId="7F6B6028" w14:textId="77777777" w:rsidR="00886339" w:rsidRDefault="00886339" w:rsidP="00886339">
      <w:pPr>
        <w:jc w:val="both"/>
        <w:rPr>
          <w:sz w:val="24"/>
          <w:szCs w:val="24"/>
        </w:rPr>
      </w:pPr>
      <w:r>
        <w:rPr>
          <w:sz w:val="24"/>
          <w:szCs w:val="24"/>
        </w:rPr>
        <w:t>Kokosraspeln, Palmzucker, Salz und Wasser kurz köcheln lassen, bis sich der Zucker aufgelöst hat. Direkt über den Reis geben. Limettenblätter vom Stiel entfernen, fein hacken und hinzugeben.</w:t>
      </w:r>
      <w:r>
        <w:rPr>
          <w:sz w:val="24"/>
          <w:szCs w:val="24"/>
        </w:rPr>
        <w:br/>
      </w:r>
    </w:p>
    <w:p w14:paraId="5554E507" w14:textId="77777777" w:rsidR="00886339" w:rsidRDefault="00886339" w:rsidP="00886339">
      <w:pPr>
        <w:rPr>
          <w:sz w:val="24"/>
          <w:szCs w:val="24"/>
        </w:rPr>
      </w:pPr>
      <w:r>
        <w:rPr>
          <w:sz w:val="24"/>
          <w:szCs w:val="24"/>
        </w:rPr>
        <w:br w:type="page"/>
      </w:r>
    </w:p>
    <w:p w14:paraId="550AFC90" w14:textId="58864244" w:rsidR="00022DA5" w:rsidRDefault="00022DA5" w:rsidP="00022DA5">
      <w:pPr>
        <w:pStyle w:val="Heading2"/>
        <w:spacing w:after="240"/>
      </w:pPr>
      <w:r>
        <w:lastRenderedPageBreak/>
        <w:t>Pad Thai – gebratene Nudeln mit Tofu und Gemüse</w:t>
      </w:r>
      <w:r>
        <w:rPr>
          <w:rStyle w:val="FootnoteReference"/>
        </w:rPr>
        <w:footnoteReference w:id="1243"/>
      </w:r>
      <w:r>
        <w:t xml:space="preserve"> </w:t>
      </w:r>
    </w:p>
    <w:p w14:paraId="2187F2A9" w14:textId="77777777" w:rsidR="00022DA5" w:rsidRPr="00FF6517" w:rsidRDefault="00022DA5" w:rsidP="00022DA5">
      <w:pPr>
        <w:rPr>
          <w:sz w:val="24"/>
          <w:szCs w:val="24"/>
          <w:u w:val="single"/>
        </w:rPr>
      </w:pPr>
      <w:r w:rsidRPr="00FF6517">
        <w:rPr>
          <w:sz w:val="24"/>
          <w:szCs w:val="24"/>
          <w:u w:val="single"/>
        </w:rPr>
        <w:t>Zutaten:</w:t>
      </w:r>
    </w:p>
    <w:p w14:paraId="777508C5" w14:textId="77777777" w:rsidR="00022DA5" w:rsidRDefault="00022DA5" w:rsidP="00022DA5">
      <w:pPr>
        <w:rPr>
          <w:sz w:val="24"/>
          <w:szCs w:val="24"/>
        </w:rPr>
      </w:pPr>
      <w:r>
        <w:rPr>
          <w:sz w:val="24"/>
          <w:szCs w:val="24"/>
        </w:rPr>
        <w:t>500 g getrocknete Reisnudeln</w:t>
      </w:r>
    </w:p>
    <w:p w14:paraId="5FDE636D" w14:textId="77777777" w:rsidR="00022DA5" w:rsidRDefault="00022DA5" w:rsidP="00022DA5">
      <w:pPr>
        <w:rPr>
          <w:sz w:val="24"/>
          <w:szCs w:val="24"/>
        </w:rPr>
      </w:pPr>
      <w:r>
        <w:rPr>
          <w:sz w:val="24"/>
          <w:szCs w:val="24"/>
        </w:rPr>
        <w:t>1 EL Erdnussöl</w:t>
      </w:r>
    </w:p>
    <w:p w14:paraId="71994228" w14:textId="77777777" w:rsidR="00022DA5" w:rsidRDefault="00022DA5" w:rsidP="00022DA5">
      <w:pPr>
        <w:rPr>
          <w:sz w:val="24"/>
          <w:szCs w:val="24"/>
        </w:rPr>
      </w:pPr>
    </w:p>
    <w:p w14:paraId="1F8BF883" w14:textId="77777777" w:rsidR="00022DA5" w:rsidRPr="00FF6517" w:rsidRDefault="00022DA5" w:rsidP="00022DA5">
      <w:pPr>
        <w:rPr>
          <w:i/>
          <w:iCs/>
          <w:sz w:val="24"/>
          <w:szCs w:val="24"/>
        </w:rPr>
      </w:pPr>
      <w:r w:rsidRPr="00FF6517">
        <w:rPr>
          <w:i/>
          <w:iCs/>
          <w:sz w:val="24"/>
          <w:szCs w:val="24"/>
        </w:rPr>
        <w:t>Für die Marinade:</w:t>
      </w:r>
    </w:p>
    <w:p w14:paraId="57C9765B" w14:textId="77777777" w:rsidR="00022DA5" w:rsidRDefault="00022DA5" w:rsidP="00022DA5">
      <w:pPr>
        <w:rPr>
          <w:sz w:val="24"/>
          <w:szCs w:val="24"/>
        </w:rPr>
      </w:pPr>
      <w:r>
        <w:rPr>
          <w:sz w:val="24"/>
          <w:szCs w:val="24"/>
        </w:rPr>
        <w:t>1 EL Kokosblütenzucker</w:t>
      </w:r>
    </w:p>
    <w:p w14:paraId="66CE66CF" w14:textId="77777777" w:rsidR="00022DA5" w:rsidRDefault="00022DA5" w:rsidP="00022DA5">
      <w:pPr>
        <w:rPr>
          <w:sz w:val="24"/>
          <w:szCs w:val="24"/>
        </w:rPr>
      </w:pPr>
      <w:r>
        <w:rPr>
          <w:sz w:val="24"/>
          <w:szCs w:val="24"/>
        </w:rPr>
        <w:t>2 EL Tamarindenpaste</w:t>
      </w:r>
    </w:p>
    <w:p w14:paraId="174B06AB" w14:textId="77777777" w:rsidR="00022DA5" w:rsidRDefault="00022DA5" w:rsidP="00022DA5">
      <w:pPr>
        <w:rPr>
          <w:sz w:val="24"/>
          <w:szCs w:val="24"/>
        </w:rPr>
      </w:pPr>
      <w:r>
        <w:rPr>
          <w:sz w:val="24"/>
          <w:szCs w:val="24"/>
        </w:rPr>
        <w:t>4 EL Fischsauce (ersatzweise Sojasauce)</w:t>
      </w:r>
    </w:p>
    <w:p w14:paraId="344B7E14" w14:textId="77777777" w:rsidR="00022DA5" w:rsidRDefault="00022DA5" w:rsidP="00022DA5">
      <w:pPr>
        <w:rPr>
          <w:sz w:val="24"/>
          <w:szCs w:val="24"/>
        </w:rPr>
      </w:pPr>
      <w:r>
        <w:rPr>
          <w:sz w:val="24"/>
          <w:szCs w:val="24"/>
        </w:rPr>
        <w:t>6 EL Austernsauce (ersatzweise Pilzsauce)</w:t>
      </w:r>
    </w:p>
    <w:p w14:paraId="4F308255" w14:textId="77777777" w:rsidR="00022DA5" w:rsidRDefault="00022DA5" w:rsidP="00022DA5">
      <w:pPr>
        <w:rPr>
          <w:sz w:val="24"/>
          <w:szCs w:val="24"/>
        </w:rPr>
      </w:pPr>
    </w:p>
    <w:p w14:paraId="1304D225" w14:textId="77777777" w:rsidR="00022DA5" w:rsidRPr="00FF6517" w:rsidRDefault="00022DA5" w:rsidP="00022DA5">
      <w:pPr>
        <w:rPr>
          <w:i/>
          <w:iCs/>
          <w:sz w:val="24"/>
          <w:szCs w:val="24"/>
        </w:rPr>
      </w:pPr>
      <w:r w:rsidRPr="00FF6517">
        <w:rPr>
          <w:i/>
          <w:iCs/>
          <w:sz w:val="24"/>
          <w:szCs w:val="24"/>
        </w:rPr>
        <w:t>Wok</w:t>
      </w:r>
    </w:p>
    <w:p w14:paraId="3AFE920F" w14:textId="77777777" w:rsidR="00022DA5" w:rsidRDefault="00022DA5" w:rsidP="00022DA5">
      <w:pPr>
        <w:rPr>
          <w:sz w:val="24"/>
          <w:szCs w:val="24"/>
        </w:rPr>
      </w:pPr>
      <w:r>
        <w:rPr>
          <w:sz w:val="24"/>
          <w:szCs w:val="24"/>
        </w:rPr>
        <w:t>100 g Tofu Natur</w:t>
      </w:r>
    </w:p>
    <w:p w14:paraId="53362144" w14:textId="77777777" w:rsidR="00022DA5" w:rsidRDefault="00022DA5" w:rsidP="00022DA5">
      <w:pPr>
        <w:rPr>
          <w:sz w:val="24"/>
          <w:szCs w:val="24"/>
        </w:rPr>
      </w:pPr>
      <w:r>
        <w:rPr>
          <w:sz w:val="24"/>
          <w:szCs w:val="24"/>
        </w:rPr>
        <w:t>1 TL Erdnussöl</w:t>
      </w:r>
    </w:p>
    <w:p w14:paraId="5EA7030B" w14:textId="77777777" w:rsidR="00022DA5" w:rsidRDefault="00022DA5" w:rsidP="00022DA5">
      <w:pPr>
        <w:rPr>
          <w:sz w:val="24"/>
          <w:szCs w:val="24"/>
        </w:rPr>
      </w:pPr>
      <w:r>
        <w:rPr>
          <w:sz w:val="24"/>
          <w:szCs w:val="24"/>
        </w:rPr>
        <w:t>1 Knoblauchzehe gehackt</w:t>
      </w:r>
    </w:p>
    <w:p w14:paraId="482CB8ED" w14:textId="77777777" w:rsidR="00022DA5" w:rsidRDefault="00022DA5" w:rsidP="00022DA5">
      <w:pPr>
        <w:rPr>
          <w:sz w:val="24"/>
          <w:szCs w:val="24"/>
        </w:rPr>
      </w:pPr>
      <w:r>
        <w:rPr>
          <w:sz w:val="24"/>
          <w:szCs w:val="24"/>
        </w:rPr>
        <w:t>½ Paprika</w:t>
      </w:r>
    </w:p>
    <w:p w14:paraId="76BF4691" w14:textId="77777777" w:rsidR="00022DA5" w:rsidRDefault="00022DA5" w:rsidP="00022DA5">
      <w:pPr>
        <w:rPr>
          <w:sz w:val="24"/>
          <w:szCs w:val="24"/>
        </w:rPr>
      </w:pPr>
      <w:r>
        <w:rPr>
          <w:sz w:val="24"/>
          <w:szCs w:val="24"/>
        </w:rPr>
        <w:t>½ Bund Frühlingslauch (mit grün) oder optional Gemüse wie grüner Spargel oder Bohnen</w:t>
      </w:r>
    </w:p>
    <w:p w14:paraId="23032D27" w14:textId="77777777" w:rsidR="00022DA5" w:rsidRDefault="00022DA5" w:rsidP="00022DA5">
      <w:pPr>
        <w:rPr>
          <w:sz w:val="24"/>
          <w:szCs w:val="24"/>
        </w:rPr>
      </w:pPr>
      <w:r>
        <w:rPr>
          <w:sz w:val="24"/>
          <w:szCs w:val="24"/>
        </w:rPr>
        <w:t>½ TL Chilipulver</w:t>
      </w:r>
    </w:p>
    <w:p w14:paraId="4BE7EA0A" w14:textId="77777777" w:rsidR="00022DA5" w:rsidRDefault="00022DA5" w:rsidP="00022DA5">
      <w:pPr>
        <w:rPr>
          <w:sz w:val="24"/>
          <w:szCs w:val="24"/>
        </w:rPr>
      </w:pPr>
      <w:r>
        <w:rPr>
          <w:sz w:val="24"/>
          <w:szCs w:val="24"/>
        </w:rPr>
        <w:t>2 EL Erdnüsse</w:t>
      </w:r>
    </w:p>
    <w:p w14:paraId="1B0A564E" w14:textId="77777777" w:rsidR="00022DA5" w:rsidRDefault="00022DA5" w:rsidP="00022DA5">
      <w:pPr>
        <w:rPr>
          <w:sz w:val="24"/>
          <w:szCs w:val="24"/>
        </w:rPr>
      </w:pPr>
      <w:r>
        <w:rPr>
          <w:sz w:val="24"/>
          <w:szCs w:val="24"/>
        </w:rPr>
        <w:t>½ Bund Schnittlauch</w:t>
      </w:r>
    </w:p>
    <w:p w14:paraId="769DAB8D" w14:textId="77777777" w:rsidR="00022DA5" w:rsidRDefault="00022DA5" w:rsidP="00022DA5">
      <w:pPr>
        <w:rPr>
          <w:sz w:val="24"/>
          <w:szCs w:val="24"/>
        </w:rPr>
      </w:pPr>
      <w:r>
        <w:rPr>
          <w:sz w:val="24"/>
          <w:szCs w:val="24"/>
        </w:rPr>
        <w:t>1 Limette</w:t>
      </w:r>
    </w:p>
    <w:p w14:paraId="19CB296D" w14:textId="77777777" w:rsidR="00022DA5" w:rsidRDefault="00022DA5" w:rsidP="00022DA5">
      <w:pPr>
        <w:rPr>
          <w:sz w:val="24"/>
          <w:szCs w:val="24"/>
        </w:rPr>
      </w:pPr>
    </w:p>
    <w:p w14:paraId="2200EEFA" w14:textId="77777777" w:rsidR="00022DA5" w:rsidRDefault="00022DA5" w:rsidP="00022DA5">
      <w:pPr>
        <w:rPr>
          <w:sz w:val="24"/>
          <w:szCs w:val="24"/>
        </w:rPr>
      </w:pPr>
      <w:r>
        <w:rPr>
          <w:sz w:val="24"/>
          <w:szCs w:val="24"/>
        </w:rPr>
        <w:t>Zubereitung:</w:t>
      </w:r>
    </w:p>
    <w:p w14:paraId="18DC9F06" w14:textId="77777777" w:rsidR="00022DA5" w:rsidRPr="00A70E10" w:rsidRDefault="00022DA5" w:rsidP="00B40E8C">
      <w:pPr>
        <w:pStyle w:val="ListParagraph"/>
        <w:numPr>
          <w:ilvl w:val="0"/>
          <w:numId w:val="304"/>
        </w:numPr>
        <w:spacing w:after="120"/>
        <w:ind w:left="714" w:hanging="357"/>
        <w:contextualSpacing w:val="0"/>
        <w:jc w:val="both"/>
        <w:rPr>
          <w:sz w:val="24"/>
          <w:szCs w:val="24"/>
        </w:rPr>
      </w:pPr>
      <w:r w:rsidRPr="00A70E10">
        <w:rPr>
          <w:sz w:val="24"/>
          <w:szCs w:val="24"/>
        </w:rPr>
        <w:t>Reisnudeln ca. 15 Minuten in einer Schüssel mit kaltem Wasser einweichen. Auf ein Sieb abgießen und gut abtropfen lassen. Einen Topf mit kochendem Wasser über die Nudeln geben und nochmals 5 Minuten darin einweichen. Nudeln abschütten und mit kaltem Wasser gut abschrecken, abtropfen lassen und dann mit Erdnussöl gut mischen, damit sie nicht verkleben.</w:t>
      </w:r>
    </w:p>
    <w:p w14:paraId="62CD777A" w14:textId="77777777" w:rsidR="00022DA5" w:rsidRPr="00A70E10" w:rsidRDefault="00022DA5" w:rsidP="00B40E8C">
      <w:pPr>
        <w:pStyle w:val="ListParagraph"/>
        <w:numPr>
          <w:ilvl w:val="0"/>
          <w:numId w:val="304"/>
        </w:numPr>
        <w:spacing w:after="120"/>
        <w:ind w:left="714" w:hanging="357"/>
        <w:contextualSpacing w:val="0"/>
        <w:jc w:val="both"/>
        <w:rPr>
          <w:sz w:val="24"/>
          <w:szCs w:val="24"/>
        </w:rPr>
      </w:pPr>
      <w:r w:rsidRPr="00A70E10">
        <w:rPr>
          <w:sz w:val="24"/>
          <w:szCs w:val="24"/>
        </w:rPr>
        <w:t>Für die Marinade alle Zutaten in eine Schüssel geben und mit dem Schneebesen glattrühren, bis sich der Zucker aufgelöst hat.</w:t>
      </w:r>
    </w:p>
    <w:p w14:paraId="7F6D7C67" w14:textId="77777777" w:rsidR="00022DA5" w:rsidRPr="00A70E10" w:rsidRDefault="00022DA5" w:rsidP="00B40E8C">
      <w:pPr>
        <w:pStyle w:val="ListParagraph"/>
        <w:numPr>
          <w:ilvl w:val="0"/>
          <w:numId w:val="304"/>
        </w:numPr>
        <w:spacing w:after="120"/>
        <w:ind w:left="714" w:hanging="357"/>
        <w:contextualSpacing w:val="0"/>
        <w:jc w:val="both"/>
        <w:rPr>
          <w:sz w:val="24"/>
          <w:szCs w:val="24"/>
        </w:rPr>
      </w:pPr>
      <w:r w:rsidRPr="00A70E10">
        <w:rPr>
          <w:sz w:val="24"/>
          <w:szCs w:val="24"/>
        </w:rPr>
        <w:lastRenderedPageBreak/>
        <w:t>Tofu Natur in etwa 1 cm große Stücke würfeln. In einem Wok oder einer Pfanne Öl erhitzen und die Tofuwürfel darin goldgelb anbraten. Knoblauch mitrösten (Achtung, verbrennt schnell) Frühlingslauch in Ringe und Paprika in Streifen schneiden, das restliche Gemüse dazugeben und mitrösten. Etwas Erdnussöl nachgeben.</w:t>
      </w:r>
    </w:p>
    <w:p w14:paraId="264A69A4" w14:textId="77777777" w:rsidR="00022DA5" w:rsidRPr="00A70E10" w:rsidRDefault="00022DA5" w:rsidP="00B40E8C">
      <w:pPr>
        <w:pStyle w:val="ListParagraph"/>
        <w:numPr>
          <w:ilvl w:val="0"/>
          <w:numId w:val="304"/>
        </w:numPr>
        <w:spacing w:after="120"/>
        <w:ind w:left="714" w:hanging="357"/>
        <w:contextualSpacing w:val="0"/>
        <w:jc w:val="both"/>
        <w:rPr>
          <w:sz w:val="24"/>
          <w:szCs w:val="24"/>
        </w:rPr>
      </w:pPr>
      <w:r w:rsidRPr="00A70E10">
        <w:rPr>
          <w:sz w:val="24"/>
          <w:szCs w:val="24"/>
        </w:rPr>
        <w:t>Die kalten Nudeln dazugeben und kurz mitbraten. Dann die Marinade darüber geben, einmal durchrühren und die Nudeln anrichten. Chilipulver, gehackte Erdnüsse und Schnittlauch darüber streuen oder separat reichen. Limette über den Nudeln ausdrücken.</w:t>
      </w:r>
    </w:p>
    <w:p w14:paraId="0FC3738D" w14:textId="77777777" w:rsidR="00022DA5" w:rsidRDefault="00022DA5" w:rsidP="00022DA5">
      <w:pPr>
        <w:rPr>
          <w:sz w:val="24"/>
          <w:szCs w:val="24"/>
        </w:rPr>
      </w:pPr>
      <w:r>
        <w:rPr>
          <w:sz w:val="24"/>
          <w:szCs w:val="24"/>
        </w:rPr>
        <w:t xml:space="preserve"> </w:t>
      </w:r>
    </w:p>
    <w:p w14:paraId="583499D3" w14:textId="77777777" w:rsidR="00022DA5" w:rsidRDefault="00022DA5" w:rsidP="00022DA5">
      <w:pPr>
        <w:rPr>
          <w:sz w:val="24"/>
          <w:szCs w:val="24"/>
        </w:rPr>
      </w:pPr>
      <w:r>
        <w:rPr>
          <w:sz w:val="24"/>
          <w:szCs w:val="24"/>
        </w:rPr>
        <w:br w:type="page"/>
      </w:r>
    </w:p>
    <w:p w14:paraId="0F267D3B" w14:textId="77777777" w:rsidR="00A2508D" w:rsidRDefault="00A2508D" w:rsidP="00A2508D">
      <w:pPr>
        <w:pStyle w:val="Heading2"/>
        <w:spacing w:after="240"/>
      </w:pPr>
      <w:r>
        <w:lastRenderedPageBreak/>
        <w:t>Nudeln</w:t>
      </w:r>
      <w:r>
        <w:rPr>
          <w:rStyle w:val="FootnoteReference"/>
        </w:rPr>
        <w:footnoteReference w:id="1244"/>
      </w:r>
      <w:r>
        <w:t xml:space="preserve"> </w:t>
      </w:r>
    </w:p>
    <w:p w14:paraId="529EF448" w14:textId="77777777" w:rsidR="00A2508D" w:rsidRDefault="00A2508D" w:rsidP="00A2508D">
      <w:pPr>
        <w:rPr>
          <w:sz w:val="24"/>
          <w:szCs w:val="24"/>
        </w:rPr>
      </w:pPr>
      <w:r w:rsidRPr="0099105B">
        <w:rPr>
          <w:sz w:val="24"/>
          <w:szCs w:val="24"/>
          <w:u w:val="single"/>
        </w:rPr>
        <w:t>Zutaten</w:t>
      </w:r>
      <w:r>
        <w:rPr>
          <w:sz w:val="24"/>
          <w:szCs w:val="24"/>
        </w:rPr>
        <w:t xml:space="preserve"> (für 4 Portionen):</w:t>
      </w:r>
    </w:p>
    <w:p w14:paraId="370E62AC" w14:textId="77777777" w:rsidR="00A2508D" w:rsidRDefault="00A2508D" w:rsidP="00A2508D">
      <w:pPr>
        <w:rPr>
          <w:sz w:val="24"/>
          <w:szCs w:val="24"/>
        </w:rPr>
      </w:pPr>
      <w:r>
        <w:rPr>
          <w:sz w:val="24"/>
          <w:szCs w:val="24"/>
        </w:rPr>
        <w:t>400 g Mehl</w:t>
      </w:r>
    </w:p>
    <w:p w14:paraId="3DEC2545" w14:textId="77777777" w:rsidR="00A2508D" w:rsidRDefault="00A2508D" w:rsidP="00A2508D">
      <w:pPr>
        <w:rPr>
          <w:sz w:val="24"/>
          <w:szCs w:val="24"/>
        </w:rPr>
      </w:pPr>
      <w:r>
        <w:rPr>
          <w:sz w:val="24"/>
          <w:szCs w:val="24"/>
        </w:rPr>
        <w:t>200 g Hartweizengrieß</w:t>
      </w:r>
    </w:p>
    <w:p w14:paraId="275E982B" w14:textId="77777777" w:rsidR="00A2508D" w:rsidRDefault="00A2508D" w:rsidP="00A2508D">
      <w:pPr>
        <w:rPr>
          <w:sz w:val="24"/>
          <w:szCs w:val="24"/>
        </w:rPr>
      </w:pPr>
      <w:r>
        <w:rPr>
          <w:sz w:val="24"/>
          <w:szCs w:val="24"/>
        </w:rPr>
        <w:t>6 Eier</w:t>
      </w:r>
    </w:p>
    <w:p w14:paraId="730063C3" w14:textId="77777777" w:rsidR="00A2508D" w:rsidRDefault="00A2508D" w:rsidP="00A2508D">
      <w:pPr>
        <w:rPr>
          <w:sz w:val="24"/>
          <w:szCs w:val="24"/>
        </w:rPr>
      </w:pPr>
      <w:r>
        <w:rPr>
          <w:sz w:val="24"/>
          <w:szCs w:val="24"/>
        </w:rPr>
        <w:t>Salz</w:t>
      </w:r>
    </w:p>
    <w:p w14:paraId="71002E3E" w14:textId="77777777" w:rsidR="00A2508D" w:rsidRDefault="00A2508D" w:rsidP="00A2508D">
      <w:pPr>
        <w:rPr>
          <w:sz w:val="24"/>
          <w:szCs w:val="24"/>
        </w:rPr>
      </w:pPr>
      <w:r>
        <w:rPr>
          <w:sz w:val="24"/>
          <w:szCs w:val="24"/>
        </w:rPr>
        <w:t>Mehl zum Ausrollen</w:t>
      </w:r>
    </w:p>
    <w:p w14:paraId="2EFAEAD9" w14:textId="77777777" w:rsidR="00A2508D" w:rsidRDefault="00A2508D" w:rsidP="00A2508D">
      <w:pPr>
        <w:rPr>
          <w:sz w:val="24"/>
          <w:szCs w:val="24"/>
        </w:rPr>
      </w:pPr>
    </w:p>
    <w:p w14:paraId="6B105714" w14:textId="77777777" w:rsidR="00A2508D" w:rsidRDefault="00A2508D" w:rsidP="00A2508D">
      <w:pPr>
        <w:rPr>
          <w:sz w:val="24"/>
          <w:szCs w:val="24"/>
        </w:rPr>
      </w:pPr>
      <w:r>
        <w:rPr>
          <w:sz w:val="24"/>
          <w:szCs w:val="24"/>
        </w:rPr>
        <w:t>Zubereitung:</w:t>
      </w:r>
    </w:p>
    <w:p w14:paraId="6CE988B5" w14:textId="77777777" w:rsidR="00A2508D" w:rsidRPr="00DC2899" w:rsidRDefault="00A2508D" w:rsidP="00B40E8C">
      <w:pPr>
        <w:pStyle w:val="ListParagraph"/>
        <w:numPr>
          <w:ilvl w:val="0"/>
          <w:numId w:val="1188"/>
        </w:numPr>
        <w:spacing w:after="120"/>
        <w:ind w:left="714" w:hanging="357"/>
        <w:contextualSpacing w:val="0"/>
        <w:jc w:val="both"/>
        <w:rPr>
          <w:sz w:val="24"/>
          <w:szCs w:val="24"/>
        </w:rPr>
      </w:pPr>
      <w:r w:rsidRPr="00DC2899">
        <w:rPr>
          <w:sz w:val="24"/>
          <w:szCs w:val="24"/>
        </w:rPr>
        <w:t>Für den Nudelteig das Mehl, den Grieß, die Eier, das Olivenöl und 1 Prise Salz zu einem glatten, elastischen Teig verkneten. Teig in Frischhaltefolie wickeln und im Kühlschrank etwa 30 Minuten ruhen lassen.</w:t>
      </w:r>
    </w:p>
    <w:p w14:paraId="562E7E11" w14:textId="77777777" w:rsidR="00A2508D" w:rsidRPr="00DC2899" w:rsidRDefault="00A2508D" w:rsidP="00B40E8C">
      <w:pPr>
        <w:pStyle w:val="ListParagraph"/>
        <w:numPr>
          <w:ilvl w:val="0"/>
          <w:numId w:val="1188"/>
        </w:numPr>
        <w:spacing w:after="120"/>
        <w:ind w:left="714" w:hanging="357"/>
        <w:contextualSpacing w:val="0"/>
        <w:jc w:val="both"/>
        <w:rPr>
          <w:sz w:val="24"/>
          <w:szCs w:val="24"/>
        </w:rPr>
      </w:pPr>
      <w:r w:rsidRPr="00DC2899">
        <w:rPr>
          <w:sz w:val="24"/>
          <w:szCs w:val="24"/>
        </w:rPr>
        <w:t>Den Teig mit dem Nudelholz zu dünnen Teigplatten ausrollen, dabei mit Mehl bestäuben. Die Teigplatten einrollen und mit einem Messer in beliebig breite oder schmale Streifen schneiden.</w:t>
      </w:r>
    </w:p>
    <w:p w14:paraId="50A724D2" w14:textId="77777777" w:rsidR="00A2508D" w:rsidRPr="00DC2899" w:rsidRDefault="00A2508D" w:rsidP="00B40E8C">
      <w:pPr>
        <w:pStyle w:val="ListParagraph"/>
        <w:numPr>
          <w:ilvl w:val="0"/>
          <w:numId w:val="1188"/>
        </w:numPr>
        <w:spacing w:after="120"/>
        <w:ind w:left="714" w:hanging="357"/>
        <w:contextualSpacing w:val="0"/>
        <w:jc w:val="both"/>
        <w:rPr>
          <w:sz w:val="24"/>
          <w:szCs w:val="24"/>
        </w:rPr>
      </w:pPr>
      <w:r w:rsidRPr="00DC2899">
        <w:rPr>
          <w:sz w:val="24"/>
          <w:szCs w:val="24"/>
        </w:rPr>
        <w:t>Die Nudeln in reichlich Salzwasser etwa 3 Minuten kochen.</w:t>
      </w:r>
    </w:p>
    <w:p w14:paraId="373C738B" w14:textId="77777777" w:rsidR="00A2508D" w:rsidRDefault="00A2508D" w:rsidP="00A2508D">
      <w:pPr>
        <w:rPr>
          <w:sz w:val="24"/>
          <w:szCs w:val="24"/>
        </w:rPr>
      </w:pPr>
      <w:r>
        <w:rPr>
          <w:sz w:val="24"/>
          <w:szCs w:val="24"/>
        </w:rPr>
        <w:br w:type="page"/>
      </w:r>
    </w:p>
    <w:p w14:paraId="0B0D8FFF" w14:textId="3EA9FC70" w:rsidR="00A2508D" w:rsidRPr="00A2508D" w:rsidRDefault="00A2508D" w:rsidP="00A2508D">
      <w:pPr>
        <w:pStyle w:val="Heading2"/>
        <w:spacing w:after="240"/>
      </w:pPr>
      <w:r w:rsidRPr="00A2508D">
        <w:lastRenderedPageBreak/>
        <w:t>Nudelteig mit Ei</w:t>
      </w:r>
      <w:r>
        <w:rPr>
          <w:rStyle w:val="FootnoteReference"/>
          <w:lang w:val="en-US"/>
        </w:rPr>
        <w:footnoteReference w:id="1245"/>
      </w:r>
      <w:r w:rsidRPr="00A2508D">
        <w:t xml:space="preserve"> </w:t>
      </w:r>
    </w:p>
    <w:p w14:paraId="2259EE7F" w14:textId="77777777" w:rsidR="00A2508D" w:rsidRPr="00CB0B43" w:rsidRDefault="00A2508D" w:rsidP="00A2508D">
      <w:pPr>
        <w:rPr>
          <w:sz w:val="24"/>
          <w:szCs w:val="24"/>
        </w:rPr>
      </w:pPr>
      <w:r w:rsidRPr="00EB7A0B">
        <w:rPr>
          <w:sz w:val="24"/>
          <w:szCs w:val="24"/>
          <w:u w:val="single"/>
        </w:rPr>
        <w:t>Zutaten</w:t>
      </w:r>
      <w:r w:rsidRPr="00CB0B43">
        <w:rPr>
          <w:sz w:val="24"/>
          <w:szCs w:val="24"/>
        </w:rPr>
        <w:t xml:space="preserve"> </w:t>
      </w:r>
      <w:r>
        <w:rPr>
          <w:sz w:val="24"/>
          <w:szCs w:val="24"/>
        </w:rPr>
        <w:t>(</w:t>
      </w:r>
      <w:r w:rsidRPr="00CB0B43">
        <w:rPr>
          <w:sz w:val="24"/>
          <w:szCs w:val="24"/>
        </w:rPr>
        <w:t>für 4 Portionen</w:t>
      </w:r>
      <w:r>
        <w:rPr>
          <w:sz w:val="24"/>
          <w:szCs w:val="24"/>
        </w:rPr>
        <w:t>):</w:t>
      </w:r>
    </w:p>
    <w:p w14:paraId="6F1F5533" w14:textId="77777777" w:rsidR="00A2508D" w:rsidRDefault="00A2508D" w:rsidP="00A2508D">
      <w:pPr>
        <w:rPr>
          <w:sz w:val="24"/>
          <w:szCs w:val="24"/>
        </w:rPr>
      </w:pPr>
      <w:r w:rsidRPr="00202209">
        <w:rPr>
          <w:sz w:val="24"/>
          <w:szCs w:val="24"/>
        </w:rPr>
        <w:t>400 g Mehl (und 100 – 150 g M</w:t>
      </w:r>
      <w:r>
        <w:rPr>
          <w:sz w:val="24"/>
          <w:szCs w:val="24"/>
        </w:rPr>
        <w:t>ehl, um den Teig zu bearbeiten)</w:t>
      </w:r>
    </w:p>
    <w:p w14:paraId="20148848" w14:textId="77777777" w:rsidR="00A2508D" w:rsidRDefault="00A2508D" w:rsidP="00A2508D">
      <w:pPr>
        <w:rPr>
          <w:sz w:val="24"/>
          <w:szCs w:val="24"/>
        </w:rPr>
      </w:pPr>
      <w:r>
        <w:rPr>
          <w:sz w:val="24"/>
          <w:szCs w:val="24"/>
        </w:rPr>
        <w:t>4 mittelgroße Eier</w:t>
      </w:r>
    </w:p>
    <w:p w14:paraId="4EBCE448" w14:textId="77777777" w:rsidR="00A2508D" w:rsidRDefault="00A2508D" w:rsidP="00A2508D">
      <w:pPr>
        <w:rPr>
          <w:sz w:val="24"/>
          <w:szCs w:val="24"/>
        </w:rPr>
      </w:pPr>
      <w:r>
        <w:rPr>
          <w:sz w:val="24"/>
          <w:szCs w:val="24"/>
        </w:rPr>
        <w:t>1 Prise Salz</w:t>
      </w:r>
    </w:p>
    <w:p w14:paraId="3F8E8BDA" w14:textId="77777777" w:rsidR="00A2508D" w:rsidRDefault="00A2508D" w:rsidP="00A2508D">
      <w:pPr>
        <w:rPr>
          <w:sz w:val="24"/>
          <w:szCs w:val="24"/>
        </w:rPr>
      </w:pPr>
      <w:r>
        <w:rPr>
          <w:sz w:val="24"/>
          <w:szCs w:val="24"/>
        </w:rPr>
        <w:t>1 EL Olivenöl</w:t>
      </w:r>
    </w:p>
    <w:p w14:paraId="5A980109" w14:textId="77777777" w:rsidR="00A2508D" w:rsidRDefault="00A2508D" w:rsidP="00A2508D">
      <w:pPr>
        <w:rPr>
          <w:sz w:val="24"/>
          <w:szCs w:val="24"/>
        </w:rPr>
      </w:pPr>
    </w:p>
    <w:p w14:paraId="146CA41E" w14:textId="77777777" w:rsidR="00A2508D" w:rsidRDefault="00A2508D" w:rsidP="00A2508D">
      <w:pPr>
        <w:rPr>
          <w:sz w:val="24"/>
          <w:szCs w:val="24"/>
        </w:rPr>
      </w:pPr>
      <w:r>
        <w:rPr>
          <w:sz w:val="24"/>
          <w:szCs w:val="24"/>
        </w:rPr>
        <w:t>Zubereitung:</w:t>
      </w:r>
    </w:p>
    <w:p w14:paraId="26E0D151" w14:textId="77777777" w:rsidR="00A2508D" w:rsidRPr="00C76CF8" w:rsidRDefault="00A2508D" w:rsidP="00B40E8C">
      <w:pPr>
        <w:pStyle w:val="ListParagraph"/>
        <w:numPr>
          <w:ilvl w:val="0"/>
          <w:numId w:val="1431"/>
        </w:numPr>
        <w:spacing w:after="120"/>
        <w:ind w:left="714" w:hanging="357"/>
        <w:contextualSpacing w:val="0"/>
        <w:jc w:val="both"/>
        <w:rPr>
          <w:sz w:val="24"/>
          <w:szCs w:val="24"/>
        </w:rPr>
      </w:pPr>
      <w:r w:rsidRPr="00C76CF8">
        <w:rPr>
          <w:sz w:val="24"/>
          <w:szCs w:val="24"/>
        </w:rPr>
        <w:t xml:space="preserve">Der Teig muss in einer kühlen Umgebung und ohne Luftzug zubereitet werden. </w:t>
      </w:r>
    </w:p>
    <w:p w14:paraId="19CACFAB" w14:textId="77777777" w:rsidR="00A2508D" w:rsidRPr="00C76CF8" w:rsidRDefault="00A2508D" w:rsidP="00B40E8C">
      <w:pPr>
        <w:pStyle w:val="ListParagraph"/>
        <w:numPr>
          <w:ilvl w:val="0"/>
          <w:numId w:val="1431"/>
        </w:numPr>
        <w:spacing w:after="120"/>
        <w:ind w:left="714" w:hanging="357"/>
        <w:contextualSpacing w:val="0"/>
        <w:jc w:val="both"/>
        <w:rPr>
          <w:sz w:val="24"/>
          <w:szCs w:val="24"/>
        </w:rPr>
      </w:pPr>
      <w:r w:rsidRPr="00C76CF8">
        <w:rPr>
          <w:sz w:val="24"/>
          <w:szCs w:val="24"/>
        </w:rPr>
        <w:t xml:space="preserve">Mehl auf einer einem Holzbrett anhäufen, eine Mulde hineindrücken und in diese die vier aufgeschlagenen Eier mit der Prise Salz und einem EL Öl hineingeben. Mit einer Gabel vorsichtig das Öl aufschlagen, dann nach und nach ein wenig des Mehls vom Rand in die Mitte aufnehmen und weiter vermischen. Sobald der Teig fest genug geworden ist, Mehl und Eier vermischen und den Teig gut durchkneten (10 – 15 Minuten) bis eine glatte und elastische Kugel entstanden ist. Den teig mit dem Nudelholz ausrollen und ziehen. Sobald er ein wenig ausgebreitet isst, auf das Nudelholz rollen und gemeinsam mit dem Holz unter leichtem Druck hin und her gleiten und danach schnell wieder entrollen, um ihn weiter auszubreiten. Diesen Vorgang so lange wiederholen, bis der Teig hauchdünn (1 mm) ist. </w:t>
      </w:r>
    </w:p>
    <w:p w14:paraId="148D924A" w14:textId="77777777" w:rsidR="00A2508D" w:rsidRDefault="00A2508D" w:rsidP="00B40E8C">
      <w:pPr>
        <w:pStyle w:val="ListParagraph"/>
        <w:numPr>
          <w:ilvl w:val="0"/>
          <w:numId w:val="1431"/>
        </w:numPr>
        <w:spacing w:after="120"/>
        <w:ind w:left="714" w:hanging="357"/>
        <w:contextualSpacing w:val="0"/>
        <w:jc w:val="both"/>
        <w:rPr>
          <w:sz w:val="24"/>
          <w:szCs w:val="24"/>
        </w:rPr>
      </w:pPr>
      <w:r w:rsidRPr="00C76CF8">
        <w:rPr>
          <w:sz w:val="24"/>
          <w:szCs w:val="24"/>
        </w:rPr>
        <w:t>Teig für eine Viertelstunde ruhen lassen, dann vorsichtig in sich zusammenrollen u</w:t>
      </w:r>
      <w:r>
        <w:rPr>
          <w:sz w:val="24"/>
          <w:szCs w:val="24"/>
        </w:rPr>
        <w:t>nd</w:t>
      </w:r>
      <w:r w:rsidRPr="00C76CF8">
        <w:rPr>
          <w:sz w:val="24"/>
          <w:szCs w:val="24"/>
        </w:rPr>
        <w:t xml:space="preserve"> mit einem scharfen Messer in Streifen schneiden. Die kleinen „Knäuel“ ausbreiten und auf einem Tuch auslegen. Ein wenig antrocknen lassen. Sie müssen leicht trocken sein, bevor man sie kocht. </w:t>
      </w:r>
    </w:p>
    <w:p w14:paraId="63CC939F" w14:textId="0809A7CC" w:rsidR="00F22457" w:rsidRPr="00C76CF8" w:rsidRDefault="00F22457" w:rsidP="00B40E8C">
      <w:pPr>
        <w:pStyle w:val="ListParagraph"/>
        <w:numPr>
          <w:ilvl w:val="0"/>
          <w:numId w:val="1431"/>
        </w:numPr>
        <w:spacing w:after="120"/>
        <w:ind w:left="714" w:hanging="357"/>
        <w:contextualSpacing w:val="0"/>
        <w:jc w:val="both"/>
        <w:rPr>
          <w:sz w:val="24"/>
          <w:szCs w:val="24"/>
        </w:rPr>
      </w:pPr>
      <w:r>
        <w:rPr>
          <w:sz w:val="24"/>
          <w:szCs w:val="24"/>
        </w:rPr>
        <w:t xml:space="preserve">In </w:t>
      </w:r>
      <w:r w:rsidRPr="00C76CF8">
        <w:rPr>
          <w:sz w:val="24"/>
          <w:szCs w:val="24"/>
        </w:rPr>
        <w:t>siedendem Wasser kochen, bis sie al dente sind.</w:t>
      </w:r>
    </w:p>
    <w:p w14:paraId="6212ECA6" w14:textId="7577008B" w:rsidR="00A2508D" w:rsidRDefault="00A2508D" w:rsidP="00A2508D">
      <w:pPr>
        <w:rPr>
          <w:rFonts w:asciiTheme="majorHAnsi" w:eastAsiaTheme="majorEastAsia" w:hAnsiTheme="majorHAnsi" w:cstheme="majorBidi"/>
          <w:color w:val="2F5496" w:themeColor="accent1" w:themeShade="BF"/>
          <w:sz w:val="26"/>
          <w:szCs w:val="26"/>
        </w:rPr>
      </w:pPr>
      <w:r>
        <w:br w:type="page"/>
      </w:r>
    </w:p>
    <w:p w14:paraId="299A4BB3" w14:textId="4EE79CB2" w:rsidR="007B526B" w:rsidRDefault="007B526B" w:rsidP="00247B12">
      <w:pPr>
        <w:pStyle w:val="Heading2"/>
        <w:spacing w:after="240"/>
      </w:pPr>
      <w:r>
        <w:lastRenderedPageBreak/>
        <w:t>Pasta mit Spargel und Shiitake-Pilzen</w:t>
      </w:r>
      <w:r w:rsidR="00767789">
        <w:rPr>
          <w:rStyle w:val="FootnoteReference"/>
        </w:rPr>
        <w:footnoteReference w:id="1246"/>
      </w:r>
    </w:p>
    <w:p w14:paraId="395F293E" w14:textId="71CF87A7" w:rsidR="007B526B" w:rsidRPr="00F22457" w:rsidRDefault="007B526B">
      <w:pPr>
        <w:rPr>
          <w:sz w:val="24"/>
          <w:szCs w:val="24"/>
        </w:rPr>
      </w:pPr>
      <w:r w:rsidRPr="00F22457">
        <w:rPr>
          <w:sz w:val="24"/>
          <w:szCs w:val="24"/>
          <w:u w:val="single"/>
        </w:rPr>
        <w:t>Zutaten</w:t>
      </w:r>
      <w:r w:rsidRPr="00F22457">
        <w:rPr>
          <w:sz w:val="24"/>
          <w:szCs w:val="24"/>
        </w:rPr>
        <w:t xml:space="preserve"> </w:t>
      </w:r>
      <w:r w:rsidR="001022B5" w:rsidRPr="00F22457">
        <w:rPr>
          <w:sz w:val="24"/>
          <w:szCs w:val="24"/>
        </w:rPr>
        <w:t>(</w:t>
      </w:r>
      <w:r w:rsidRPr="00F22457">
        <w:rPr>
          <w:sz w:val="24"/>
          <w:szCs w:val="24"/>
        </w:rPr>
        <w:t>für 2-3 Portionen</w:t>
      </w:r>
      <w:r w:rsidR="001022B5" w:rsidRPr="00F22457">
        <w:rPr>
          <w:sz w:val="24"/>
          <w:szCs w:val="24"/>
        </w:rPr>
        <w:t>):</w:t>
      </w:r>
    </w:p>
    <w:p w14:paraId="0A678D38" w14:textId="77777777" w:rsidR="007B526B" w:rsidRPr="00F22457" w:rsidRDefault="007B526B">
      <w:pPr>
        <w:rPr>
          <w:sz w:val="24"/>
          <w:szCs w:val="24"/>
        </w:rPr>
      </w:pPr>
      <w:r w:rsidRPr="00F22457">
        <w:rPr>
          <w:sz w:val="24"/>
          <w:szCs w:val="24"/>
        </w:rPr>
        <w:t>3 Frühlingszwiebeln</w:t>
      </w:r>
    </w:p>
    <w:p w14:paraId="704B7051" w14:textId="77777777" w:rsidR="007B526B" w:rsidRPr="00F22457" w:rsidRDefault="007B526B">
      <w:pPr>
        <w:rPr>
          <w:sz w:val="24"/>
          <w:szCs w:val="24"/>
        </w:rPr>
      </w:pPr>
      <w:r w:rsidRPr="00F22457">
        <w:rPr>
          <w:sz w:val="24"/>
          <w:szCs w:val="24"/>
        </w:rPr>
        <w:t>500 g weißer Spargel</w:t>
      </w:r>
    </w:p>
    <w:p w14:paraId="01B76C0B" w14:textId="77777777" w:rsidR="007B526B" w:rsidRPr="00F22457" w:rsidRDefault="007B526B">
      <w:pPr>
        <w:rPr>
          <w:sz w:val="24"/>
          <w:szCs w:val="24"/>
        </w:rPr>
      </w:pPr>
      <w:r w:rsidRPr="00F22457">
        <w:rPr>
          <w:sz w:val="24"/>
          <w:szCs w:val="24"/>
        </w:rPr>
        <w:t>200 g Shiitake-Pilze</w:t>
      </w:r>
    </w:p>
    <w:p w14:paraId="0CD87477" w14:textId="77777777" w:rsidR="007B526B" w:rsidRPr="00F22457" w:rsidRDefault="007B526B">
      <w:pPr>
        <w:rPr>
          <w:sz w:val="24"/>
          <w:szCs w:val="24"/>
        </w:rPr>
      </w:pPr>
      <w:r w:rsidRPr="00F22457">
        <w:rPr>
          <w:sz w:val="24"/>
          <w:szCs w:val="24"/>
        </w:rPr>
        <w:t>1 Stängel Oregano</w:t>
      </w:r>
    </w:p>
    <w:p w14:paraId="50B8802C" w14:textId="77777777" w:rsidR="007B526B" w:rsidRPr="00F22457" w:rsidRDefault="007B526B">
      <w:pPr>
        <w:rPr>
          <w:sz w:val="24"/>
          <w:szCs w:val="24"/>
        </w:rPr>
      </w:pPr>
      <w:r w:rsidRPr="00F22457">
        <w:rPr>
          <w:sz w:val="24"/>
          <w:szCs w:val="24"/>
        </w:rPr>
        <w:t>Etwas Butter</w:t>
      </w:r>
    </w:p>
    <w:p w14:paraId="6569AEA5" w14:textId="77777777" w:rsidR="007B526B" w:rsidRPr="00F22457" w:rsidRDefault="007B526B">
      <w:pPr>
        <w:rPr>
          <w:sz w:val="24"/>
          <w:szCs w:val="24"/>
        </w:rPr>
      </w:pPr>
      <w:r w:rsidRPr="00F22457">
        <w:rPr>
          <w:sz w:val="24"/>
          <w:szCs w:val="24"/>
        </w:rPr>
        <w:t>Etwas Olivenöl</w:t>
      </w:r>
    </w:p>
    <w:p w14:paraId="17EFB323" w14:textId="57A4CBDD" w:rsidR="007B526B" w:rsidRPr="00F22457" w:rsidRDefault="007B526B">
      <w:pPr>
        <w:rPr>
          <w:sz w:val="24"/>
          <w:szCs w:val="24"/>
        </w:rPr>
      </w:pPr>
      <w:r w:rsidRPr="00F22457">
        <w:rPr>
          <w:sz w:val="24"/>
          <w:szCs w:val="24"/>
        </w:rPr>
        <w:t>Sal</w:t>
      </w:r>
      <w:r w:rsidR="00225C2D" w:rsidRPr="00F22457">
        <w:rPr>
          <w:sz w:val="24"/>
          <w:szCs w:val="24"/>
        </w:rPr>
        <w:t>z</w:t>
      </w:r>
      <w:r w:rsidRPr="00F22457">
        <w:rPr>
          <w:sz w:val="24"/>
          <w:szCs w:val="24"/>
        </w:rPr>
        <w:t>, Pfeffer</w:t>
      </w:r>
    </w:p>
    <w:p w14:paraId="41188748" w14:textId="77777777" w:rsidR="00225C2D" w:rsidRPr="00F22457" w:rsidRDefault="00225C2D">
      <w:pPr>
        <w:rPr>
          <w:sz w:val="24"/>
          <w:szCs w:val="24"/>
        </w:rPr>
      </w:pPr>
      <w:r w:rsidRPr="00F22457">
        <w:rPr>
          <w:sz w:val="24"/>
          <w:szCs w:val="24"/>
        </w:rPr>
        <w:t>Evtl. etwas Wasser oder Weißwein</w:t>
      </w:r>
    </w:p>
    <w:p w14:paraId="2E180745" w14:textId="09999268" w:rsidR="00225C2D" w:rsidRPr="00F22457" w:rsidRDefault="00225C2D">
      <w:pPr>
        <w:rPr>
          <w:sz w:val="24"/>
          <w:szCs w:val="24"/>
        </w:rPr>
      </w:pPr>
      <w:r w:rsidRPr="00F22457">
        <w:rPr>
          <w:sz w:val="24"/>
          <w:szCs w:val="24"/>
        </w:rPr>
        <w:t>250 g Pasta</w:t>
      </w:r>
    </w:p>
    <w:p w14:paraId="1032456E" w14:textId="198DD530" w:rsidR="00225C2D" w:rsidRPr="00F22457" w:rsidRDefault="00225C2D">
      <w:pPr>
        <w:rPr>
          <w:sz w:val="24"/>
          <w:szCs w:val="24"/>
        </w:rPr>
      </w:pPr>
      <w:r w:rsidRPr="00F22457">
        <w:rPr>
          <w:sz w:val="24"/>
          <w:szCs w:val="24"/>
        </w:rPr>
        <w:t>60 g Parmesan (frisch gerieben)</w:t>
      </w:r>
    </w:p>
    <w:p w14:paraId="625C3704" w14:textId="737385D1" w:rsidR="00225C2D" w:rsidRPr="00F22457" w:rsidRDefault="00225C2D">
      <w:pPr>
        <w:rPr>
          <w:sz w:val="24"/>
          <w:szCs w:val="24"/>
        </w:rPr>
      </w:pPr>
      <w:r w:rsidRPr="00F22457">
        <w:rPr>
          <w:sz w:val="24"/>
          <w:szCs w:val="24"/>
        </w:rPr>
        <w:t>2 Eigelb</w:t>
      </w:r>
    </w:p>
    <w:p w14:paraId="37086880" w14:textId="77777777" w:rsidR="00225C2D" w:rsidRPr="00F22457" w:rsidRDefault="00225C2D">
      <w:pPr>
        <w:rPr>
          <w:sz w:val="24"/>
          <w:szCs w:val="24"/>
        </w:rPr>
      </w:pPr>
    </w:p>
    <w:p w14:paraId="3654AD8D" w14:textId="697E9779" w:rsidR="00225C2D" w:rsidRPr="00F22457" w:rsidRDefault="00225C2D" w:rsidP="001022B5">
      <w:pPr>
        <w:jc w:val="both"/>
        <w:rPr>
          <w:sz w:val="24"/>
          <w:szCs w:val="24"/>
        </w:rPr>
      </w:pPr>
      <w:r w:rsidRPr="00F22457">
        <w:rPr>
          <w:sz w:val="24"/>
          <w:szCs w:val="24"/>
        </w:rPr>
        <w:t>Zubereitung:</w:t>
      </w:r>
    </w:p>
    <w:p w14:paraId="01C53486" w14:textId="77777777" w:rsidR="000924D8" w:rsidRPr="00F22457" w:rsidRDefault="0063423A" w:rsidP="00B40E8C">
      <w:pPr>
        <w:pStyle w:val="ListParagraph"/>
        <w:numPr>
          <w:ilvl w:val="0"/>
          <w:numId w:val="1789"/>
        </w:numPr>
        <w:spacing w:after="120"/>
        <w:ind w:left="714" w:hanging="357"/>
        <w:contextualSpacing w:val="0"/>
        <w:jc w:val="both"/>
        <w:rPr>
          <w:sz w:val="24"/>
          <w:szCs w:val="24"/>
        </w:rPr>
      </w:pPr>
      <w:r w:rsidRPr="00F22457">
        <w:rPr>
          <w:sz w:val="24"/>
          <w:szCs w:val="24"/>
        </w:rPr>
        <w:t>Frühlingszwiebeln putzen, waschen und in Ringe schneiden. Spargel schälen, die holzigen Enden abschneiden</w:t>
      </w:r>
      <w:r w:rsidR="00CF787B" w:rsidRPr="00F22457">
        <w:rPr>
          <w:sz w:val="24"/>
          <w:szCs w:val="24"/>
        </w:rPr>
        <w:t xml:space="preserve">, jede Stange in 4 cm lange Stücke schneiden. Pilze putzen und vierteln. Oregano waschen, trocken schütteln, die Blättchen abzupfen und diese </w:t>
      </w:r>
      <w:r w:rsidR="00ED6168" w:rsidRPr="00F22457">
        <w:rPr>
          <w:sz w:val="24"/>
          <w:szCs w:val="24"/>
        </w:rPr>
        <w:t>fein hacken.</w:t>
      </w:r>
    </w:p>
    <w:p w14:paraId="03711786" w14:textId="01E9CF60" w:rsidR="00225C2D" w:rsidRPr="00F22457" w:rsidRDefault="00ED6168" w:rsidP="00B40E8C">
      <w:pPr>
        <w:pStyle w:val="ListParagraph"/>
        <w:numPr>
          <w:ilvl w:val="0"/>
          <w:numId w:val="1789"/>
        </w:numPr>
        <w:spacing w:after="120"/>
        <w:ind w:left="714" w:hanging="357"/>
        <w:contextualSpacing w:val="0"/>
        <w:jc w:val="both"/>
        <w:rPr>
          <w:sz w:val="24"/>
          <w:szCs w:val="24"/>
        </w:rPr>
      </w:pPr>
      <w:r w:rsidRPr="00F22457">
        <w:rPr>
          <w:sz w:val="24"/>
          <w:szCs w:val="24"/>
        </w:rPr>
        <w:t xml:space="preserve">Butter und Olivenöl in </w:t>
      </w:r>
      <w:r w:rsidR="000924D8" w:rsidRPr="00F22457">
        <w:rPr>
          <w:sz w:val="24"/>
          <w:szCs w:val="24"/>
        </w:rPr>
        <w:t>einer</w:t>
      </w:r>
      <w:r w:rsidRPr="00F22457">
        <w:rPr>
          <w:sz w:val="24"/>
          <w:szCs w:val="24"/>
        </w:rPr>
        <w:t xml:space="preserve"> großen Pfanne erhitzen. Frühlingszwiebeln dazugeben, salzen und ca. 5 Minuten lang unter regelmäßigem Rühren dünsten – sie sollten sich dabei aber nicht braun färben.</w:t>
      </w:r>
    </w:p>
    <w:p w14:paraId="1C172C4C" w14:textId="77777777" w:rsidR="000924D8" w:rsidRPr="00F22457" w:rsidRDefault="00ED6168" w:rsidP="00B40E8C">
      <w:pPr>
        <w:pStyle w:val="ListParagraph"/>
        <w:numPr>
          <w:ilvl w:val="0"/>
          <w:numId w:val="1789"/>
        </w:numPr>
        <w:spacing w:after="120"/>
        <w:ind w:left="714" w:hanging="357"/>
        <w:contextualSpacing w:val="0"/>
        <w:jc w:val="both"/>
        <w:rPr>
          <w:sz w:val="24"/>
          <w:szCs w:val="24"/>
        </w:rPr>
      </w:pPr>
      <w:r w:rsidRPr="00F22457">
        <w:rPr>
          <w:sz w:val="24"/>
          <w:szCs w:val="24"/>
        </w:rPr>
        <w:t>Spargel in die Pfanne geben</w:t>
      </w:r>
      <w:r w:rsidR="00C92412" w:rsidRPr="00F22457">
        <w:rPr>
          <w:sz w:val="24"/>
          <w:szCs w:val="24"/>
        </w:rPr>
        <w:t>. Nach 5 Minuten die Pilze und</w:t>
      </w:r>
      <w:r w:rsidR="000924D8" w:rsidRPr="00F22457">
        <w:rPr>
          <w:sz w:val="24"/>
          <w:szCs w:val="24"/>
        </w:rPr>
        <w:t xml:space="preserve"> </w:t>
      </w:r>
      <w:r w:rsidR="00C92412" w:rsidRPr="00F22457">
        <w:rPr>
          <w:sz w:val="24"/>
          <w:szCs w:val="24"/>
        </w:rPr>
        <w:t>den Oregano sowie Pfeffer dazufügen. Bei mittlerer Hitze alles 15 Minuten lang dünsten. Man muss keine Flüssigkeit dazufüge</w:t>
      </w:r>
      <w:r w:rsidR="000924D8" w:rsidRPr="00F22457">
        <w:rPr>
          <w:sz w:val="24"/>
          <w:szCs w:val="24"/>
        </w:rPr>
        <w:t>n, da Spargel und Pilze genügend Feuchtigkeit abgeben. Sollte das Gemüse drohen am Boden anzusetzen, kann man eine Schluck Weißwein oder Wasser dazugießen und einkochen lassen.</w:t>
      </w:r>
    </w:p>
    <w:p w14:paraId="3F69ED6A" w14:textId="1C91AFEF" w:rsidR="00ED6168" w:rsidRPr="00F22457" w:rsidRDefault="000924D8" w:rsidP="00B40E8C">
      <w:pPr>
        <w:pStyle w:val="ListParagraph"/>
        <w:numPr>
          <w:ilvl w:val="0"/>
          <w:numId w:val="1789"/>
        </w:numPr>
        <w:spacing w:after="120"/>
        <w:ind w:left="714" w:hanging="357"/>
        <w:contextualSpacing w:val="0"/>
        <w:jc w:val="both"/>
        <w:rPr>
          <w:sz w:val="24"/>
          <w:szCs w:val="24"/>
        </w:rPr>
      </w:pPr>
      <w:r w:rsidRPr="00F22457">
        <w:rPr>
          <w:sz w:val="24"/>
          <w:szCs w:val="24"/>
        </w:rPr>
        <w:t>Die Pasta aufsetzen und diese 3 Minuten vor Ende der Garzeit aus dem Wasser zu der Spargel-Pilz-Mischung geben. Eine oder zwei Kellen Kochwasser in die Pfanne gießen, Parmesan unterrühren, Flüssigkeit einkochen lassen. Pfanne vom Herd nehmen und die verquirlten Eierdotter unterrühren. Sofort servieren.</w:t>
      </w:r>
    </w:p>
    <w:p w14:paraId="054DE491" w14:textId="77777777" w:rsidR="000924D8" w:rsidRPr="00F22457" w:rsidRDefault="000924D8" w:rsidP="001022B5">
      <w:pPr>
        <w:jc w:val="both"/>
        <w:rPr>
          <w:sz w:val="24"/>
          <w:szCs w:val="24"/>
        </w:rPr>
      </w:pPr>
    </w:p>
    <w:p w14:paraId="5B0E3C35" w14:textId="2A71D940" w:rsidR="000924D8" w:rsidRPr="00F22457" w:rsidRDefault="000924D8" w:rsidP="001022B5">
      <w:pPr>
        <w:ind w:left="708" w:hanging="708"/>
        <w:jc w:val="both"/>
        <w:rPr>
          <w:sz w:val="24"/>
          <w:szCs w:val="24"/>
        </w:rPr>
      </w:pPr>
      <w:r w:rsidRPr="00F22457">
        <w:rPr>
          <w:sz w:val="24"/>
          <w:szCs w:val="24"/>
        </w:rPr>
        <w:lastRenderedPageBreak/>
        <w:t>Info:</w:t>
      </w:r>
      <w:r w:rsidRPr="00F22457">
        <w:rPr>
          <w:sz w:val="24"/>
          <w:szCs w:val="24"/>
        </w:rPr>
        <w:tab/>
      </w:r>
      <w:r w:rsidR="003A30BD" w:rsidRPr="00F22457">
        <w:rPr>
          <w:sz w:val="24"/>
          <w:szCs w:val="24"/>
        </w:rPr>
        <w:t>Man könnte diese Pasta eine vegetarische Carbonara nennen, aber das klingt, als wäre Flei</w:t>
      </w:r>
      <w:r w:rsidR="00247B12" w:rsidRPr="00F22457">
        <w:rPr>
          <w:sz w:val="24"/>
          <w:szCs w:val="24"/>
        </w:rPr>
        <w:t>s</w:t>
      </w:r>
      <w:r w:rsidR="003A30BD" w:rsidRPr="00F22457">
        <w:rPr>
          <w:sz w:val="24"/>
          <w:szCs w:val="24"/>
        </w:rPr>
        <w:t xml:space="preserve">ch das Normale und alles, was kein Fleisch ist, wäre das andere. </w:t>
      </w:r>
      <w:r w:rsidR="002A4625" w:rsidRPr="00F22457">
        <w:rPr>
          <w:sz w:val="24"/>
          <w:szCs w:val="24"/>
        </w:rPr>
        <w:t>Etwa so, wie man lange gegl</w:t>
      </w:r>
      <w:r w:rsidR="00247B12" w:rsidRPr="00F22457">
        <w:rPr>
          <w:sz w:val="24"/>
          <w:szCs w:val="24"/>
        </w:rPr>
        <w:t>a</w:t>
      </w:r>
      <w:r w:rsidR="002A4625" w:rsidRPr="00F22457">
        <w:rPr>
          <w:sz w:val="24"/>
          <w:szCs w:val="24"/>
        </w:rPr>
        <w:t xml:space="preserve">ubt hat, dass eine Frau vor allem ein Nicht-Mann ist. Dabei gehören vegetarische und vegan Gerichte zu jeder Küche der Welt. Nur ist das Wissen darum in den vergangenen Jahrzehnten industrieller </w:t>
      </w:r>
      <w:r w:rsidR="00247B12" w:rsidRPr="00F22457">
        <w:rPr>
          <w:sz w:val="24"/>
          <w:szCs w:val="24"/>
        </w:rPr>
        <w:t>Fleis</w:t>
      </w:r>
      <w:r w:rsidR="002A4625" w:rsidRPr="00F22457">
        <w:rPr>
          <w:sz w:val="24"/>
          <w:szCs w:val="24"/>
        </w:rPr>
        <w:t>chproduktion u</w:t>
      </w:r>
      <w:r w:rsidR="00247B12" w:rsidRPr="00F22457">
        <w:rPr>
          <w:sz w:val="24"/>
          <w:szCs w:val="24"/>
        </w:rPr>
        <w:t>nt</w:t>
      </w:r>
      <w:r w:rsidR="002A4625" w:rsidRPr="00F22457">
        <w:rPr>
          <w:sz w:val="24"/>
          <w:szCs w:val="24"/>
        </w:rPr>
        <w:t>ergegangen, weshalb man he</w:t>
      </w:r>
      <w:r w:rsidR="00247B12" w:rsidRPr="00F22457">
        <w:rPr>
          <w:sz w:val="24"/>
          <w:szCs w:val="24"/>
        </w:rPr>
        <w:t>u</w:t>
      </w:r>
      <w:r w:rsidR="002A4625" w:rsidRPr="00F22457">
        <w:rPr>
          <w:sz w:val="24"/>
          <w:szCs w:val="24"/>
        </w:rPr>
        <w:t>te meint, es sei unsrer „Tradition“, ohne Sinn und Verstand Fleisch in uns hineinzustopfen</w:t>
      </w:r>
      <w:r w:rsidR="00247B12" w:rsidRPr="00F22457">
        <w:rPr>
          <w:sz w:val="24"/>
          <w:szCs w:val="24"/>
        </w:rPr>
        <w:t>. Diese Pasta ist also keine vegetarische Carbonara, obwohl sie sich wie die Carbonara die genialen Eigenschaften des rohen Eidotters zunutze macht. Es wird zum Schluss dazugemischt und lässt das Ganze zu einer cremigen, üppigen Angelegenheit werden.</w:t>
      </w:r>
    </w:p>
    <w:p w14:paraId="528A4A53" w14:textId="27D9F7AB" w:rsidR="00862419" w:rsidRDefault="007B526B" w:rsidP="005652F6">
      <w:pPr>
        <w:pStyle w:val="Heading2"/>
        <w:spacing w:after="240"/>
      </w:pPr>
      <w:r w:rsidRPr="00F22457">
        <w:rPr>
          <w:sz w:val="24"/>
          <w:szCs w:val="24"/>
        </w:rPr>
        <w:br w:type="page"/>
      </w:r>
      <w:r w:rsidR="00862419">
        <w:lastRenderedPageBreak/>
        <w:t>Pasta mit Spargel und frischen Erbsen</w:t>
      </w:r>
      <w:r w:rsidR="00F57221">
        <w:rPr>
          <w:rStyle w:val="FootnoteReference"/>
        </w:rPr>
        <w:footnoteReference w:id="1247"/>
      </w:r>
    </w:p>
    <w:p w14:paraId="197C567A" w14:textId="185B68F4" w:rsidR="00682B13" w:rsidRPr="00F22457" w:rsidRDefault="00862419">
      <w:pPr>
        <w:rPr>
          <w:sz w:val="24"/>
          <w:szCs w:val="24"/>
        </w:rPr>
      </w:pPr>
      <w:r w:rsidRPr="00F22457">
        <w:rPr>
          <w:sz w:val="24"/>
          <w:szCs w:val="24"/>
          <w:u w:val="single"/>
        </w:rPr>
        <w:t>Zutaten</w:t>
      </w:r>
      <w:r w:rsidRPr="00F22457">
        <w:rPr>
          <w:sz w:val="24"/>
          <w:szCs w:val="24"/>
        </w:rPr>
        <w:t xml:space="preserve"> </w:t>
      </w:r>
      <w:r w:rsidR="005652F6" w:rsidRPr="00F22457">
        <w:rPr>
          <w:sz w:val="24"/>
          <w:szCs w:val="24"/>
        </w:rPr>
        <w:t>(</w:t>
      </w:r>
      <w:r w:rsidRPr="00F22457">
        <w:rPr>
          <w:sz w:val="24"/>
          <w:szCs w:val="24"/>
        </w:rPr>
        <w:t>für 2-3 Portionen</w:t>
      </w:r>
      <w:r w:rsidR="005652F6" w:rsidRPr="00F22457">
        <w:rPr>
          <w:sz w:val="24"/>
          <w:szCs w:val="24"/>
        </w:rPr>
        <w:t>):</w:t>
      </w:r>
    </w:p>
    <w:p w14:paraId="6A032CD7" w14:textId="77777777" w:rsidR="00682B13" w:rsidRPr="00F22457" w:rsidRDefault="00682B13">
      <w:pPr>
        <w:rPr>
          <w:sz w:val="24"/>
          <w:szCs w:val="24"/>
        </w:rPr>
      </w:pPr>
      <w:r w:rsidRPr="00F22457">
        <w:rPr>
          <w:sz w:val="24"/>
          <w:szCs w:val="24"/>
        </w:rPr>
        <w:t>500 g grüner Spargel</w:t>
      </w:r>
    </w:p>
    <w:p w14:paraId="23180814" w14:textId="77777777" w:rsidR="00682B13" w:rsidRPr="00F22457" w:rsidRDefault="00682B13">
      <w:pPr>
        <w:rPr>
          <w:sz w:val="24"/>
          <w:szCs w:val="24"/>
        </w:rPr>
      </w:pPr>
      <w:r w:rsidRPr="00F22457">
        <w:rPr>
          <w:sz w:val="24"/>
          <w:szCs w:val="24"/>
        </w:rPr>
        <w:t>50 g Butter</w:t>
      </w:r>
    </w:p>
    <w:p w14:paraId="55074EC0" w14:textId="01C0E16D" w:rsidR="00682B13" w:rsidRPr="00F22457" w:rsidRDefault="00682B13">
      <w:pPr>
        <w:rPr>
          <w:sz w:val="24"/>
          <w:szCs w:val="24"/>
        </w:rPr>
      </w:pPr>
      <w:r w:rsidRPr="00F22457">
        <w:rPr>
          <w:sz w:val="24"/>
          <w:szCs w:val="24"/>
        </w:rPr>
        <w:t>Salz, Pfeffer</w:t>
      </w:r>
    </w:p>
    <w:p w14:paraId="0239FE57" w14:textId="77777777" w:rsidR="00682B13" w:rsidRPr="00F22457" w:rsidRDefault="00682B13">
      <w:pPr>
        <w:rPr>
          <w:sz w:val="24"/>
          <w:szCs w:val="24"/>
        </w:rPr>
      </w:pPr>
      <w:r w:rsidRPr="00F22457">
        <w:rPr>
          <w:sz w:val="24"/>
          <w:szCs w:val="24"/>
        </w:rPr>
        <w:t>250 g frische Erbsen (ohne Schoten gewogen)</w:t>
      </w:r>
    </w:p>
    <w:p w14:paraId="4D5E81C1" w14:textId="30119DE3" w:rsidR="00682B13" w:rsidRPr="00F22457" w:rsidRDefault="00682B13">
      <w:pPr>
        <w:rPr>
          <w:sz w:val="24"/>
          <w:szCs w:val="24"/>
        </w:rPr>
      </w:pPr>
      <w:r w:rsidRPr="00F22457">
        <w:rPr>
          <w:sz w:val="24"/>
          <w:szCs w:val="24"/>
        </w:rPr>
        <w:t>70 g fester Ziegenkäse</w:t>
      </w:r>
      <w:r w:rsidR="005652F6" w:rsidRPr="00F22457">
        <w:rPr>
          <w:sz w:val="24"/>
          <w:szCs w:val="24"/>
        </w:rPr>
        <w:t xml:space="preserve"> oder Pecorino</w:t>
      </w:r>
    </w:p>
    <w:p w14:paraId="6B010EDE" w14:textId="53531A77" w:rsidR="00682B13" w:rsidRPr="00F22457" w:rsidRDefault="00682B13">
      <w:pPr>
        <w:rPr>
          <w:sz w:val="24"/>
          <w:szCs w:val="24"/>
        </w:rPr>
      </w:pPr>
      <w:r w:rsidRPr="00F22457">
        <w:rPr>
          <w:sz w:val="24"/>
          <w:szCs w:val="24"/>
        </w:rPr>
        <w:t xml:space="preserve">1 </w:t>
      </w:r>
      <w:r w:rsidR="005652F6" w:rsidRPr="00F22457">
        <w:rPr>
          <w:sz w:val="24"/>
          <w:szCs w:val="24"/>
        </w:rPr>
        <w:t>Z</w:t>
      </w:r>
      <w:r w:rsidRPr="00F22457">
        <w:rPr>
          <w:sz w:val="24"/>
          <w:szCs w:val="24"/>
        </w:rPr>
        <w:t>weig frische Minze</w:t>
      </w:r>
    </w:p>
    <w:p w14:paraId="38C04958" w14:textId="77777777" w:rsidR="00682B13" w:rsidRPr="00F22457" w:rsidRDefault="00682B13">
      <w:pPr>
        <w:rPr>
          <w:sz w:val="24"/>
          <w:szCs w:val="24"/>
        </w:rPr>
      </w:pPr>
      <w:r w:rsidRPr="00F22457">
        <w:rPr>
          <w:sz w:val="24"/>
          <w:szCs w:val="24"/>
        </w:rPr>
        <w:t>300 g Spaghetti</w:t>
      </w:r>
    </w:p>
    <w:p w14:paraId="4E7ED9BB" w14:textId="77777777" w:rsidR="00682B13" w:rsidRPr="00F22457" w:rsidRDefault="00682B13">
      <w:pPr>
        <w:rPr>
          <w:sz w:val="24"/>
          <w:szCs w:val="24"/>
        </w:rPr>
      </w:pPr>
    </w:p>
    <w:p w14:paraId="16049F80" w14:textId="2B6E3E8F" w:rsidR="003575D8" w:rsidRPr="00F22457" w:rsidRDefault="003575D8">
      <w:pPr>
        <w:rPr>
          <w:sz w:val="24"/>
          <w:szCs w:val="24"/>
        </w:rPr>
      </w:pPr>
      <w:r w:rsidRPr="00F22457">
        <w:rPr>
          <w:sz w:val="24"/>
          <w:szCs w:val="24"/>
        </w:rPr>
        <w:t>Zubereitung</w:t>
      </w:r>
      <w:r w:rsidR="005652F6" w:rsidRPr="00F22457">
        <w:rPr>
          <w:sz w:val="24"/>
          <w:szCs w:val="24"/>
        </w:rPr>
        <w:t>:</w:t>
      </w:r>
    </w:p>
    <w:p w14:paraId="54021E8D" w14:textId="064299E9" w:rsidR="0034302D" w:rsidRPr="00F22457" w:rsidRDefault="003575D8" w:rsidP="00B40E8C">
      <w:pPr>
        <w:pStyle w:val="ListParagraph"/>
        <w:numPr>
          <w:ilvl w:val="0"/>
          <w:numId w:val="1790"/>
        </w:numPr>
        <w:spacing w:after="120"/>
        <w:ind w:left="714" w:hanging="357"/>
        <w:contextualSpacing w:val="0"/>
        <w:jc w:val="both"/>
        <w:rPr>
          <w:sz w:val="24"/>
          <w:szCs w:val="24"/>
        </w:rPr>
      </w:pPr>
      <w:r w:rsidRPr="00F22457">
        <w:rPr>
          <w:sz w:val="24"/>
          <w:szCs w:val="24"/>
        </w:rPr>
        <w:t xml:space="preserve">Die </w:t>
      </w:r>
      <w:r w:rsidR="001B3B68" w:rsidRPr="00F22457">
        <w:rPr>
          <w:sz w:val="24"/>
          <w:szCs w:val="24"/>
        </w:rPr>
        <w:t>En</w:t>
      </w:r>
      <w:r w:rsidRPr="00F22457">
        <w:rPr>
          <w:sz w:val="24"/>
          <w:szCs w:val="24"/>
        </w:rPr>
        <w:t>de</w:t>
      </w:r>
      <w:r w:rsidR="001B3B68" w:rsidRPr="00F22457">
        <w:rPr>
          <w:sz w:val="24"/>
          <w:szCs w:val="24"/>
        </w:rPr>
        <w:t>n</w:t>
      </w:r>
      <w:r w:rsidRPr="00F22457">
        <w:rPr>
          <w:sz w:val="24"/>
          <w:szCs w:val="24"/>
        </w:rPr>
        <w:t xml:space="preserve"> der grünen Spargelstangen entfernen, den Spargel waschen und in ungefähr 1 cm dicke Scheiben schneiden. Die Köpfe lässt </w:t>
      </w:r>
      <w:r w:rsidR="001B3B68" w:rsidRPr="00F22457">
        <w:rPr>
          <w:sz w:val="24"/>
          <w:szCs w:val="24"/>
        </w:rPr>
        <w:t>ma</w:t>
      </w:r>
      <w:r w:rsidRPr="00F22457">
        <w:rPr>
          <w:sz w:val="24"/>
          <w:szCs w:val="24"/>
        </w:rPr>
        <w:t>n ganz.</w:t>
      </w:r>
    </w:p>
    <w:p w14:paraId="36AF9841" w14:textId="39FEF95F" w:rsidR="0055092E" w:rsidRPr="00F22457" w:rsidRDefault="0034302D" w:rsidP="00B40E8C">
      <w:pPr>
        <w:pStyle w:val="ListParagraph"/>
        <w:numPr>
          <w:ilvl w:val="0"/>
          <w:numId w:val="1790"/>
        </w:numPr>
        <w:spacing w:after="120"/>
        <w:ind w:left="714" w:hanging="357"/>
        <w:contextualSpacing w:val="0"/>
        <w:jc w:val="both"/>
        <w:rPr>
          <w:sz w:val="24"/>
          <w:szCs w:val="24"/>
        </w:rPr>
      </w:pPr>
      <w:r w:rsidRPr="00F22457">
        <w:rPr>
          <w:sz w:val="24"/>
          <w:szCs w:val="24"/>
        </w:rPr>
        <w:t>Butter in einer beschichteten Pfanne zerlassen und darin den Spargel schwenken. Etwas Salz und Pfeffer hinzufügen. Man sollte ind er Zwischenzeit die Pasta auf</w:t>
      </w:r>
      <w:r w:rsidR="0055092E" w:rsidRPr="00F22457">
        <w:rPr>
          <w:sz w:val="24"/>
          <w:szCs w:val="24"/>
        </w:rPr>
        <w:t>gesetzt haben. Denn ei</w:t>
      </w:r>
      <w:r w:rsidR="001B3B68" w:rsidRPr="00F22457">
        <w:rPr>
          <w:sz w:val="24"/>
          <w:szCs w:val="24"/>
        </w:rPr>
        <w:t>ne</w:t>
      </w:r>
      <w:r w:rsidR="0055092E" w:rsidRPr="00F22457">
        <w:rPr>
          <w:sz w:val="24"/>
          <w:szCs w:val="24"/>
        </w:rPr>
        <w:t xml:space="preserve"> Kelle des gesalzenen, stärkehaltigen Nudelkochwassers (ca. 50 ml) braucht man jetzt zum Ablöschen des Spargels.</w:t>
      </w:r>
    </w:p>
    <w:p w14:paraId="371AAC4A" w14:textId="15DCA8DA" w:rsidR="001B3B68" w:rsidRPr="00F22457" w:rsidRDefault="0055092E" w:rsidP="00B40E8C">
      <w:pPr>
        <w:pStyle w:val="ListParagraph"/>
        <w:numPr>
          <w:ilvl w:val="0"/>
          <w:numId w:val="1790"/>
        </w:numPr>
        <w:spacing w:after="120"/>
        <w:ind w:left="714" w:hanging="357"/>
        <w:contextualSpacing w:val="0"/>
        <w:jc w:val="both"/>
        <w:rPr>
          <w:sz w:val="24"/>
          <w:szCs w:val="24"/>
        </w:rPr>
      </w:pPr>
      <w:r w:rsidRPr="00F22457">
        <w:rPr>
          <w:sz w:val="24"/>
          <w:szCs w:val="24"/>
        </w:rPr>
        <w:t>Die Flüssigkeit bei mittlerer Hitze einkochen lassen, was ungefähr 5 Minuten dauert. Der Spargel sollte weich, aber auf keinen Fall zerkocht sein</w:t>
      </w:r>
      <w:r w:rsidR="00D24197" w:rsidRPr="00F22457">
        <w:rPr>
          <w:sz w:val="24"/>
          <w:szCs w:val="24"/>
        </w:rPr>
        <w:t>. Inzwischen die Erbsen aus den Schoten pulen und zum Spargel geben. Ungefähr 3 Minuten lang mitgaren. Man kann auch TK</w:t>
      </w:r>
      <w:r w:rsidR="001B3B68" w:rsidRPr="00F22457">
        <w:rPr>
          <w:sz w:val="24"/>
          <w:szCs w:val="24"/>
        </w:rPr>
        <w:t>-</w:t>
      </w:r>
      <w:r w:rsidR="00D24197" w:rsidRPr="00F22457">
        <w:rPr>
          <w:sz w:val="24"/>
          <w:szCs w:val="24"/>
        </w:rPr>
        <w:t>Erbsen verwenden, aber die schmecken anders</w:t>
      </w:r>
      <w:r w:rsidR="001B3B68" w:rsidRPr="00F22457">
        <w:rPr>
          <w:sz w:val="24"/>
          <w:szCs w:val="24"/>
        </w:rPr>
        <w:t>.</w:t>
      </w:r>
    </w:p>
    <w:p w14:paraId="5CCDDE6E" w14:textId="77777777" w:rsidR="005652F6" w:rsidRPr="00F22457" w:rsidRDefault="005652F6" w:rsidP="00B40E8C">
      <w:pPr>
        <w:pStyle w:val="ListParagraph"/>
        <w:numPr>
          <w:ilvl w:val="0"/>
          <w:numId w:val="1790"/>
        </w:numPr>
        <w:spacing w:after="120"/>
        <w:ind w:left="714" w:hanging="357"/>
        <w:contextualSpacing w:val="0"/>
        <w:jc w:val="both"/>
        <w:rPr>
          <w:sz w:val="24"/>
          <w:szCs w:val="24"/>
        </w:rPr>
      </w:pPr>
      <w:r w:rsidRPr="00F22457">
        <w:rPr>
          <w:sz w:val="24"/>
          <w:szCs w:val="24"/>
        </w:rPr>
        <w:t>Käse</w:t>
      </w:r>
      <w:r w:rsidR="001B3B68" w:rsidRPr="00F22457">
        <w:rPr>
          <w:sz w:val="24"/>
          <w:szCs w:val="24"/>
        </w:rPr>
        <w:t xml:space="preserve"> reiben und zum Gemüse in die Pfanne geben. So lange rühren</w:t>
      </w:r>
      <w:r w:rsidRPr="00F22457">
        <w:rPr>
          <w:sz w:val="24"/>
          <w:szCs w:val="24"/>
        </w:rPr>
        <w:t>, bis der Käse sich auflöst. Die Minze waschen und trocken schütteln, Die Minzeblättchen abzupfen, fein hacken und unter den Spargel heben. Die Spaghetti in die Pfanne geben, damit sie die Soße aufnehmen. Sofort servieren, vielleicht noch etwas Käse anbieten.</w:t>
      </w:r>
    </w:p>
    <w:p w14:paraId="5F58AA6C" w14:textId="77777777" w:rsidR="005652F6" w:rsidRPr="00F22457" w:rsidRDefault="005652F6" w:rsidP="005652F6">
      <w:pPr>
        <w:spacing w:after="120"/>
        <w:jc w:val="both"/>
        <w:rPr>
          <w:sz w:val="24"/>
          <w:szCs w:val="24"/>
        </w:rPr>
      </w:pPr>
    </w:p>
    <w:p w14:paraId="10E55016" w14:textId="77777777" w:rsidR="00EC2035" w:rsidRDefault="005652F6" w:rsidP="005652F6">
      <w:pPr>
        <w:spacing w:after="120"/>
        <w:jc w:val="both"/>
      </w:pPr>
      <w:r w:rsidRPr="00F22457">
        <w:rPr>
          <w:sz w:val="24"/>
          <w:szCs w:val="24"/>
        </w:rPr>
        <w:t>Kommentar:</w:t>
      </w:r>
      <w:r w:rsidRPr="00F22457">
        <w:rPr>
          <w:sz w:val="24"/>
          <w:szCs w:val="24"/>
        </w:rPr>
        <w:tab/>
        <w:t>Eine Ko</w:t>
      </w:r>
      <w:r w:rsidR="00532B20" w:rsidRPr="00F22457">
        <w:rPr>
          <w:sz w:val="24"/>
          <w:szCs w:val="24"/>
        </w:rPr>
        <w:t>m</w:t>
      </w:r>
      <w:r w:rsidRPr="00F22457">
        <w:rPr>
          <w:sz w:val="24"/>
          <w:szCs w:val="24"/>
        </w:rPr>
        <w:t>bi aus gesundem Gemüse und Kohlenhydraten</w:t>
      </w:r>
      <w:r>
        <w:t>.</w:t>
      </w:r>
    </w:p>
    <w:p w14:paraId="37B0954D" w14:textId="77777777" w:rsidR="00EC2035" w:rsidRDefault="00EC2035">
      <w:r>
        <w:br w:type="page"/>
      </w:r>
    </w:p>
    <w:p w14:paraId="474C0891" w14:textId="5E754278" w:rsidR="00EC2035" w:rsidRDefault="00EC2035" w:rsidP="00012A86">
      <w:pPr>
        <w:pStyle w:val="Heading2"/>
        <w:spacing w:after="240"/>
      </w:pPr>
      <w:r>
        <w:lastRenderedPageBreak/>
        <w:t>Pasta mit Spargelcreme</w:t>
      </w:r>
      <w:r w:rsidR="005A66B1">
        <w:rPr>
          <w:rStyle w:val="FootnoteReference"/>
        </w:rPr>
        <w:footnoteReference w:id="1248"/>
      </w:r>
    </w:p>
    <w:p w14:paraId="2F57CD46" w14:textId="655E02D7" w:rsidR="0035072B" w:rsidRDefault="00EC2035" w:rsidP="005652F6">
      <w:pPr>
        <w:spacing w:after="120"/>
        <w:jc w:val="both"/>
      </w:pPr>
      <w:r w:rsidRPr="0052583F">
        <w:rPr>
          <w:u w:val="single"/>
        </w:rPr>
        <w:t>Zutaten</w:t>
      </w:r>
      <w:r>
        <w:t xml:space="preserve"> </w:t>
      </w:r>
      <w:r w:rsidR="0052583F">
        <w:t>(</w:t>
      </w:r>
      <w:r>
        <w:t xml:space="preserve">für </w:t>
      </w:r>
      <w:r w:rsidR="0035072B">
        <w:t>3 Portionen</w:t>
      </w:r>
      <w:r w:rsidR="0052583F">
        <w:t>):</w:t>
      </w:r>
    </w:p>
    <w:p w14:paraId="712D16EB" w14:textId="1DD32229" w:rsidR="0035072B" w:rsidRDefault="0035072B" w:rsidP="005652F6">
      <w:pPr>
        <w:spacing w:after="120"/>
        <w:jc w:val="both"/>
      </w:pPr>
      <w:r>
        <w:t>250 g kurze Pasta (Rigatoni z.B.)</w:t>
      </w:r>
    </w:p>
    <w:p w14:paraId="685B9BBB" w14:textId="415DF74B" w:rsidR="0035072B" w:rsidRDefault="0035072B" w:rsidP="005652F6">
      <w:pPr>
        <w:spacing w:after="120"/>
        <w:jc w:val="both"/>
      </w:pPr>
      <w:r>
        <w:t>1 kleine Zwiebel</w:t>
      </w:r>
    </w:p>
    <w:p w14:paraId="02F4954E" w14:textId="1629708A" w:rsidR="0035072B" w:rsidRDefault="0035072B" w:rsidP="005652F6">
      <w:pPr>
        <w:spacing w:after="120"/>
        <w:jc w:val="both"/>
      </w:pPr>
      <w:r>
        <w:t>5 EL Olivenöl</w:t>
      </w:r>
    </w:p>
    <w:p w14:paraId="79399B76" w14:textId="62481382" w:rsidR="0035072B" w:rsidRDefault="0035072B" w:rsidP="005652F6">
      <w:pPr>
        <w:spacing w:after="120"/>
        <w:jc w:val="both"/>
      </w:pPr>
      <w:r>
        <w:t>Salz</w:t>
      </w:r>
    </w:p>
    <w:p w14:paraId="53D2DE44" w14:textId="658B7C8B" w:rsidR="0035072B" w:rsidRDefault="0035072B" w:rsidP="005652F6">
      <w:pPr>
        <w:spacing w:after="120"/>
        <w:jc w:val="both"/>
      </w:pPr>
      <w:r>
        <w:t>450 g grüner Spargel</w:t>
      </w:r>
    </w:p>
    <w:p w14:paraId="49A26B6A" w14:textId="34840BE8" w:rsidR="0035072B" w:rsidRDefault="0035072B" w:rsidP="005652F6">
      <w:pPr>
        <w:spacing w:after="120"/>
        <w:jc w:val="both"/>
      </w:pPr>
      <w:r>
        <w:t>Ein paar Blättchen Basilikum</w:t>
      </w:r>
    </w:p>
    <w:p w14:paraId="55415401" w14:textId="249B0A36" w:rsidR="0035072B" w:rsidRDefault="0035072B" w:rsidP="005652F6">
      <w:pPr>
        <w:spacing w:after="120"/>
        <w:jc w:val="both"/>
      </w:pPr>
      <w:r>
        <w:t>Schwarzer Pfeffer</w:t>
      </w:r>
    </w:p>
    <w:p w14:paraId="3F7C3C2B" w14:textId="2829ABFD" w:rsidR="0035072B" w:rsidRDefault="0035072B" w:rsidP="005652F6">
      <w:pPr>
        <w:spacing w:after="120"/>
        <w:jc w:val="both"/>
      </w:pPr>
      <w:r>
        <w:t>70 g Parmesan</w:t>
      </w:r>
    </w:p>
    <w:p w14:paraId="3087B7EA" w14:textId="77777777" w:rsidR="0035072B" w:rsidRDefault="0035072B" w:rsidP="005652F6">
      <w:pPr>
        <w:spacing w:after="120"/>
        <w:jc w:val="both"/>
      </w:pPr>
    </w:p>
    <w:p w14:paraId="6B4366CC" w14:textId="634A2064" w:rsidR="0035072B" w:rsidRDefault="0035072B" w:rsidP="005652F6">
      <w:pPr>
        <w:spacing w:after="120"/>
        <w:jc w:val="both"/>
      </w:pPr>
      <w:r>
        <w:t>Zubereitung:</w:t>
      </w:r>
    </w:p>
    <w:p w14:paraId="276D82C6" w14:textId="5436CAA9" w:rsidR="0035072B" w:rsidRDefault="002D0F35" w:rsidP="00B40E8C">
      <w:pPr>
        <w:pStyle w:val="ListParagraph"/>
        <w:numPr>
          <w:ilvl w:val="0"/>
          <w:numId w:val="1986"/>
        </w:numPr>
        <w:spacing w:after="120"/>
        <w:ind w:left="714" w:hanging="357"/>
        <w:contextualSpacing w:val="0"/>
        <w:jc w:val="both"/>
      </w:pPr>
      <w:r>
        <w:t>Zunächst gesalzenes Wasser für die Pasta aufsetzen; sobald es kocht, Pasta hineingeben. Währenddessen Zwiebel schälen und fein schneiden, in einer großen Pfanne in Olivenöl ungefähr 5 Minuten lang mit etwas Salz glasig dünsten.</w:t>
      </w:r>
    </w:p>
    <w:p w14:paraId="6BC896F5" w14:textId="0CE9439A" w:rsidR="002D0F35" w:rsidRDefault="002D0F35" w:rsidP="00B40E8C">
      <w:pPr>
        <w:pStyle w:val="ListParagraph"/>
        <w:numPr>
          <w:ilvl w:val="0"/>
          <w:numId w:val="1986"/>
        </w:numPr>
        <w:spacing w:after="120"/>
        <w:ind w:left="714" w:hanging="357"/>
        <w:contextualSpacing w:val="0"/>
        <w:jc w:val="both"/>
      </w:pPr>
      <w:r>
        <w:t>Spargel waschen, die hölzernen Enden abschneiden. Stangen in etwa 1 cm große Stücke schneiden</w:t>
      </w:r>
      <w:r w:rsidR="006E3F94">
        <w:t>, die Köpfe im Ganzen lassen. Dann die Spargelstücke (ohne Köpfe) zur Zwiebel geben.</w:t>
      </w:r>
    </w:p>
    <w:p w14:paraId="1BC4981C" w14:textId="6B554CBE" w:rsidR="006E3F94" w:rsidRDefault="006E3F94" w:rsidP="00B40E8C">
      <w:pPr>
        <w:pStyle w:val="ListParagraph"/>
        <w:numPr>
          <w:ilvl w:val="0"/>
          <w:numId w:val="1986"/>
        </w:numPr>
        <w:spacing w:after="120"/>
        <w:ind w:left="714" w:hanging="357"/>
        <w:contextualSpacing w:val="0"/>
        <w:jc w:val="both"/>
      </w:pPr>
      <w:r>
        <w:t>Eine Kelle von dem P</w:t>
      </w:r>
      <w:r w:rsidR="00906E70">
        <w:t>a</w:t>
      </w:r>
      <w:r>
        <w:t>stakochwasser hinzugießen und das Ganze ein paar Augenblicke köcheln lassen. Die Spargelköpfe dazugeben. Deckel der Pfanne schließen und den Spargel vor sich hin schmurglen lassen.</w:t>
      </w:r>
    </w:p>
    <w:p w14:paraId="1D10D4DC" w14:textId="12065CDB" w:rsidR="006E3F94" w:rsidRDefault="006E3F94" w:rsidP="00B40E8C">
      <w:pPr>
        <w:pStyle w:val="ListParagraph"/>
        <w:numPr>
          <w:ilvl w:val="0"/>
          <w:numId w:val="1986"/>
        </w:numPr>
        <w:spacing w:after="120"/>
        <w:ind w:left="714" w:hanging="357"/>
        <w:contextualSpacing w:val="0"/>
        <w:jc w:val="both"/>
      </w:pPr>
      <w:r>
        <w:t>Wenn Zwiebel und Spargel weich sind, hebt man mithilfe eines Esslöffels alles aus der Pfanne</w:t>
      </w:r>
      <w:r w:rsidR="00CC68F8">
        <w:t xml:space="preserve">, was kein Spargelkopf ist, und gibt es in ein hohes </w:t>
      </w:r>
      <w:r w:rsidR="00906E70">
        <w:t>Gefäß</w:t>
      </w:r>
      <w:r w:rsidR="00CC68F8">
        <w:t>, wo es mit dem Pürierstab püriert wird, und zwar unter Zugabe der Baslikumblättchen. Die hellgrüne Creme schmeckt man mit Pfeffer und Salz ab und gibt sie zusammen mit den gar gekochten Nudeln zu den Spargelköpfen. Jetzt gießt man noch mal eine (kleine) Kelle vom Kochwasser in die Pfanne und lässt das Ganze etwas einkochen bei niedriger Temperatur. Zum Schluss frisch geriebenen Parmesan unterrühren.</w:t>
      </w:r>
    </w:p>
    <w:p w14:paraId="7E47E7C2" w14:textId="77777777" w:rsidR="00CC68F8" w:rsidRDefault="00CC68F8" w:rsidP="005652F6">
      <w:pPr>
        <w:spacing w:after="120"/>
        <w:jc w:val="both"/>
      </w:pPr>
    </w:p>
    <w:p w14:paraId="5E19C863" w14:textId="4688D0D8" w:rsidR="00CC68F8" w:rsidRDefault="00906E70" w:rsidP="00906E70">
      <w:pPr>
        <w:spacing w:after="120"/>
        <w:ind w:left="1416" w:hanging="1416"/>
        <w:jc w:val="both"/>
      </w:pPr>
      <w:r>
        <w:t>Kommentar:</w:t>
      </w:r>
      <w:r>
        <w:tab/>
      </w:r>
      <w:r w:rsidR="00CC68F8">
        <w:t xml:space="preserve">Wenn man ein </w:t>
      </w:r>
      <w:r>
        <w:t>knackiges</w:t>
      </w:r>
      <w:r w:rsidR="00CC68F8">
        <w:t>, frisches S</w:t>
      </w:r>
      <w:r>
        <w:t>p</w:t>
      </w:r>
      <w:r w:rsidR="00CC68F8">
        <w:t xml:space="preserve">argelrezept sucht, </w:t>
      </w:r>
      <w:r>
        <w:t>i</w:t>
      </w:r>
      <w:r w:rsidR="00CC68F8">
        <w:t>st dieses hier nicht das richtige. Diese Pasta i</w:t>
      </w:r>
      <w:r>
        <w:t>st</w:t>
      </w:r>
      <w:r w:rsidR="00CC68F8">
        <w:t xml:space="preserve"> das Gegenteil von knackig: Sie ist cremig, üppig, genießerisch. Aber nur weil Frühling ist, miss ja nicht alles knackig sein</w:t>
      </w:r>
      <w:r w:rsidR="00D12C3B">
        <w:t>. (Wer fühlt sich schon immer knackig?) Zumal Frühling in Deutschland ehrlicherweise heißt: sechs Grad, später eventuell Schneeregen. Diese Pasta ist als</w:t>
      </w:r>
      <w:r>
        <w:t>o</w:t>
      </w:r>
      <w:r w:rsidR="00D12C3B">
        <w:t xml:space="preserve"> ein Gericht für die folgenden Tage, wenn man aus Trotz den Schal nicht mitnimmt und dann abends durchgefroren nach</w:t>
      </w:r>
      <w:r>
        <w:t xml:space="preserve"> </w:t>
      </w:r>
      <w:r w:rsidR="00D12C3B">
        <w:t>H</w:t>
      </w:r>
      <w:r>
        <w:t>a</w:t>
      </w:r>
      <w:r w:rsidR="00D12C3B">
        <w:t>use kommt.</w:t>
      </w:r>
    </w:p>
    <w:p w14:paraId="29B19194" w14:textId="77777777" w:rsidR="0035072B" w:rsidRDefault="0035072B" w:rsidP="005652F6">
      <w:pPr>
        <w:spacing w:after="120"/>
        <w:jc w:val="both"/>
      </w:pPr>
    </w:p>
    <w:p w14:paraId="73461B73" w14:textId="5C1BBE13" w:rsidR="00862419" w:rsidRDefault="00862419" w:rsidP="005652F6">
      <w:pPr>
        <w:spacing w:after="120"/>
        <w:jc w:val="both"/>
      </w:pPr>
      <w:r>
        <w:br w:type="page"/>
      </w:r>
    </w:p>
    <w:p w14:paraId="711FDF41" w14:textId="2F8CD5AE" w:rsidR="00AB5AB3" w:rsidRDefault="00AB5AB3" w:rsidP="00FF53E4">
      <w:pPr>
        <w:pStyle w:val="Heading2"/>
        <w:spacing w:after="240"/>
      </w:pPr>
      <w:r>
        <w:lastRenderedPageBreak/>
        <w:t>Pasta mit Pilzen, Bohnen und Speck</w:t>
      </w:r>
      <w:r w:rsidR="0073794B">
        <w:rPr>
          <w:rStyle w:val="FootnoteReference"/>
        </w:rPr>
        <w:footnoteReference w:id="1249"/>
      </w:r>
      <w:r>
        <w:t xml:space="preserve"> </w:t>
      </w:r>
    </w:p>
    <w:p w14:paraId="6EC4C1CA" w14:textId="674B3B2B" w:rsidR="00AB5AB3" w:rsidRDefault="00AB5AB3" w:rsidP="00AB5AB3">
      <w:pPr>
        <w:rPr>
          <w:sz w:val="24"/>
          <w:szCs w:val="24"/>
        </w:rPr>
      </w:pPr>
      <w:r w:rsidRPr="00FF53E4">
        <w:rPr>
          <w:sz w:val="24"/>
          <w:szCs w:val="24"/>
          <w:u w:val="single"/>
        </w:rPr>
        <w:t>Zutaten</w:t>
      </w:r>
      <w:r>
        <w:rPr>
          <w:sz w:val="24"/>
          <w:szCs w:val="24"/>
        </w:rPr>
        <w:t xml:space="preserve"> </w:t>
      </w:r>
      <w:r w:rsidR="00FF53E4">
        <w:rPr>
          <w:sz w:val="24"/>
          <w:szCs w:val="24"/>
        </w:rPr>
        <w:t>(</w:t>
      </w:r>
      <w:r>
        <w:rPr>
          <w:sz w:val="24"/>
          <w:szCs w:val="24"/>
        </w:rPr>
        <w:t>für 3 bis 4 Portionen</w:t>
      </w:r>
      <w:r w:rsidR="00FF53E4">
        <w:rPr>
          <w:sz w:val="24"/>
          <w:szCs w:val="24"/>
        </w:rPr>
        <w:t>)</w:t>
      </w:r>
    </w:p>
    <w:p w14:paraId="0D4B58FF" w14:textId="77777777" w:rsidR="00AB5AB3" w:rsidRDefault="00AB5AB3" w:rsidP="00AB5AB3">
      <w:pPr>
        <w:rPr>
          <w:sz w:val="24"/>
          <w:szCs w:val="24"/>
        </w:rPr>
      </w:pPr>
      <w:r>
        <w:rPr>
          <w:sz w:val="24"/>
          <w:szCs w:val="24"/>
        </w:rPr>
        <w:t>1 rote Zwiebel</w:t>
      </w:r>
    </w:p>
    <w:p w14:paraId="1EA1F6CC" w14:textId="77777777" w:rsidR="00AB5AB3" w:rsidRDefault="00AB5AB3" w:rsidP="00AB5AB3">
      <w:pPr>
        <w:rPr>
          <w:sz w:val="24"/>
          <w:szCs w:val="24"/>
        </w:rPr>
      </w:pPr>
      <w:r>
        <w:rPr>
          <w:sz w:val="24"/>
          <w:szCs w:val="24"/>
        </w:rPr>
        <w:t>Olivenöl</w:t>
      </w:r>
    </w:p>
    <w:p w14:paraId="4685A083" w14:textId="77777777" w:rsidR="00AB5AB3" w:rsidRDefault="00AB5AB3" w:rsidP="00AB5AB3">
      <w:pPr>
        <w:rPr>
          <w:sz w:val="24"/>
          <w:szCs w:val="24"/>
        </w:rPr>
      </w:pPr>
      <w:r>
        <w:rPr>
          <w:sz w:val="24"/>
          <w:szCs w:val="24"/>
        </w:rPr>
        <w:t>180 g Speck</w:t>
      </w:r>
    </w:p>
    <w:p w14:paraId="0F6BA878" w14:textId="77777777" w:rsidR="00AB5AB3" w:rsidRDefault="00AB5AB3" w:rsidP="00AB5AB3">
      <w:pPr>
        <w:rPr>
          <w:sz w:val="24"/>
          <w:szCs w:val="24"/>
        </w:rPr>
      </w:pPr>
      <w:r>
        <w:rPr>
          <w:sz w:val="24"/>
          <w:szCs w:val="24"/>
        </w:rPr>
        <w:t>300 g Pilze, gemischt</w:t>
      </w:r>
    </w:p>
    <w:p w14:paraId="73FFC537" w14:textId="7766AA31" w:rsidR="00AB5AB3" w:rsidRDefault="00AB5AB3" w:rsidP="00AB5AB3">
      <w:pPr>
        <w:rPr>
          <w:sz w:val="24"/>
          <w:szCs w:val="24"/>
        </w:rPr>
      </w:pPr>
      <w:r>
        <w:rPr>
          <w:sz w:val="24"/>
          <w:szCs w:val="24"/>
        </w:rPr>
        <w:t>Salz</w:t>
      </w:r>
      <w:r w:rsidR="00FF53E4">
        <w:rPr>
          <w:sz w:val="24"/>
          <w:szCs w:val="24"/>
        </w:rPr>
        <w:t>, s</w:t>
      </w:r>
      <w:r>
        <w:rPr>
          <w:sz w:val="24"/>
          <w:szCs w:val="24"/>
        </w:rPr>
        <w:t>chwarzer Pfeffer</w:t>
      </w:r>
    </w:p>
    <w:p w14:paraId="363DB808" w14:textId="56DAF2E7" w:rsidR="00AB5AB3" w:rsidRDefault="00AB5AB3" w:rsidP="00AB5AB3">
      <w:pPr>
        <w:rPr>
          <w:sz w:val="24"/>
          <w:szCs w:val="24"/>
        </w:rPr>
      </w:pPr>
      <w:r>
        <w:rPr>
          <w:sz w:val="24"/>
          <w:szCs w:val="24"/>
        </w:rPr>
        <w:t xml:space="preserve">3 </w:t>
      </w:r>
      <w:r w:rsidR="00FF53E4">
        <w:rPr>
          <w:sz w:val="24"/>
          <w:szCs w:val="24"/>
        </w:rPr>
        <w:t>Z</w:t>
      </w:r>
      <w:r>
        <w:rPr>
          <w:sz w:val="24"/>
          <w:szCs w:val="24"/>
        </w:rPr>
        <w:t>weige Rosmarin</w:t>
      </w:r>
    </w:p>
    <w:p w14:paraId="78C9D7DB" w14:textId="77777777" w:rsidR="00AB5AB3" w:rsidRDefault="00AB5AB3" w:rsidP="00AB5AB3">
      <w:pPr>
        <w:rPr>
          <w:sz w:val="24"/>
          <w:szCs w:val="24"/>
        </w:rPr>
      </w:pPr>
      <w:r>
        <w:rPr>
          <w:sz w:val="24"/>
          <w:szCs w:val="24"/>
        </w:rPr>
        <w:t>400 g Cannellinibohnen (im Glas)</w:t>
      </w:r>
    </w:p>
    <w:p w14:paraId="726ADB4D" w14:textId="77777777" w:rsidR="00AB5AB3" w:rsidRDefault="00AB5AB3" w:rsidP="00AB5AB3">
      <w:pPr>
        <w:rPr>
          <w:sz w:val="24"/>
          <w:szCs w:val="24"/>
        </w:rPr>
      </w:pPr>
      <w:r>
        <w:rPr>
          <w:sz w:val="24"/>
          <w:szCs w:val="24"/>
        </w:rPr>
        <w:t>300 g kurze Pasta</w:t>
      </w:r>
    </w:p>
    <w:p w14:paraId="086C04CC" w14:textId="77777777" w:rsidR="00AB5AB3" w:rsidRDefault="00AB5AB3" w:rsidP="00AB5AB3">
      <w:pPr>
        <w:rPr>
          <w:sz w:val="24"/>
          <w:szCs w:val="24"/>
        </w:rPr>
      </w:pPr>
    </w:p>
    <w:p w14:paraId="6E5EA1B8" w14:textId="2F400363" w:rsidR="00FF53E4" w:rsidRDefault="00FF53E4" w:rsidP="00AB5AB3">
      <w:pPr>
        <w:rPr>
          <w:sz w:val="24"/>
          <w:szCs w:val="24"/>
        </w:rPr>
      </w:pPr>
      <w:r>
        <w:rPr>
          <w:sz w:val="24"/>
          <w:szCs w:val="24"/>
        </w:rPr>
        <w:t>Zubereitung:</w:t>
      </w:r>
    </w:p>
    <w:p w14:paraId="3300C846" w14:textId="77777777" w:rsidR="00AB5AB3" w:rsidRPr="00191D87" w:rsidRDefault="00AB5AB3" w:rsidP="00B40E8C">
      <w:pPr>
        <w:pStyle w:val="ListParagraph"/>
        <w:numPr>
          <w:ilvl w:val="0"/>
          <w:numId w:val="1550"/>
        </w:numPr>
        <w:spacing w:after="120"/>
        <w:ind w:left="714" w:hanging="357"/>
        <w:contextualSpacing w:val="0"/>
        <w:jc w:val="both"/>
        <w:rPr>
          <w:sz w:val="24"/>
          <w:szCs w:val="24"/>
        </w:rPr>
      </w:pPr>
      <w:r w:rsidRPr="00191D87">
        <w:rPr>
          <w:sz w:val="24"/>
          <w:szCs w:val="24"/>
        </w:rPr>
        <w:t xml:space="preserve">Zwiebeln fein schneiden. In einer Pfanne in etwas Olivenöl andünsten. Speck klein schneiden und dazugeben. </w:t>
      </w:r>
    </w:p>
    <w:p w14:paraId="400FE7D1" w14:textId="77777777" w:rsidR="00AB5AB3" w:rsidRPr="00191D87" w:rsidRDefault="00AB5AB3" w:rsidP="00B40E8C">
      <w:pPr>
        <w:pStyle w:val="ListParagraph"/>
        <w:numPr>
          <w:ilvl w:val="0"/>
          <w:numId w:val="1550"/>
        </w:numPr>
        <w:spacing w:after="120"/>
        <w:ind w:left="714" w:hanging="357"/>
        <w:contextualSpacing w:val="0"/>
        <w:jc w:val="both"/>
        <w:rPr>
          <w:sz w:val="24"/>
          <w:szCs w:val="24"/>
        </w:rPr>
      </w:pPr>
      <w:r w:rsidRPr="00191D87">
        <w:rPr>
          <w:sz w:val="24"/>
          <w:szCs w:val="24"/>
        </w:rPr>
        <w:t>Pilze putzen, klein schneiden und dazugeben, salzen und pfeffern, alles einige Minuten lang dünsten, bis die Pilze gar sind. Dann gibt man den fein gehackten Rosmarin und die abgegossenen Bohnen dazu.</w:t>
      </w:r>
    </w:p>
    <w:p w14:paraId="3D3D1438" w14:textId="77777777" w:rsidR="00AB5AB3" w:rsidRPr="00191D87" w:rsidRDefault="00AB5AB3" w:rsidP="00B40E8C">
      <w:pPr>
        <w:pStyle w:val="ListParagraph"/>
        <w:numPr>
          <w:ilvl w:val="0"/>
          <w:numId w:val="1550"/>
        </w:numPr>
        <w:spacing w:after="120"/>
        <w:ind w:left="714" w:hanging="357"/>
        <w:contextualSpacing w:val="0"/>
        <w:jc w:val="both"/>
        <w:rPr>
          <w:sz w:val="24"/>
          <w:szCs w:val="24"/>
        </w:rPr>
      </w:pPr>
      <w:r w:rsidRPr="00191D87">
        <w:rPr>
          <w:sz w:val="24"/>
          <w:szCs w:val="24"/>
        </w:rPr>
        <w:t>Man hat parallel schon gesalzenes Wasser für die Pasta aufgesetzt, Pasta darin al dente kochen. Eine Kelle vom Kochwasser aufbewahren. Abgetropfte Pasta zur Pilzsauce geben, eventuell mit dem Kochwasser verdünnen.</w:t>
      </w:r>
      <w:r w:rsidRPr="00191D87">
        <w:rPr>
          <w:sz w:val="24"/>
          <w:szCs w:val="24"/>
        </w:rPr>
        <w:br w:type="page"/>
      </w:r>
    </w:p>
    <w:p w14:paraId="37F7DFE6" w14:textId="77777777" w:rsidR="00E80F53" w:rsidRDefault="00E80F53" w:rsidP="00E80F53">
      <w:pPr>
        <w:pStyle w:val="Heading2"/>
        <w:spacing w:after="240"/>
      </w:pPr>
      <w:r>
        <w:lastRenderedPageBreak/>
        <w:t>Pasta mit Zucchini, Gorgonzola und Safran</w:t>
      </w:r>
      <w:r>
        <w:rPr>
          <w:rStyle w:val="FootnoteReference"/>
        </w:rPr>
        <w:footnoteReference w:id="1250"/>
      </w:r>
      <w:r>
        <w:t xml:space="preserve"> </w:t>
      </w:r>
    </w:p>
    <w:p w14:paraId="3B555B4A" w14:textId="77777777" w:rsidR="00E80F53" w:rsidRDefault="00E80F53" w:rsidP="00E80F53">
      <w:pPr>
        <w:rPr>
          <w:sz w:val="24"/>
          <w:szCs w:val="24"/>
        </w:rPr>
      </w:pPr>
      <w:r w:rsidRPr="00542707">
        <w:rPr>
          <w:sz w:val="24"/>
          <w:szCs w:val="24"/>
          <w:u w:val="single"/>
        </w:rPr>
        <w:t>Zutaten</w:t>
      </w:r>
      <w:r>
        <w:rPr>
          <w:sz w:val="24"/>
          <w:szCs w:val="24"/>
        </w:rPr>
        <w:t xml:space="preserve"> (für 3 Portionen):</w:t>
      </w:r>
    </w:p>
    <w:p w14:paraId="549BEC77" w14:textId="77777777" w:rsidR="00E80F53" w:rsidRDefault="00E80F53" w:rsidP="00E80F53">
      <w:pPr>
        <w:rPr>
          <w:sz w:val="24"/>
          <w:szCs w:val="24"/>
        </w:rPr>
      </w:pPr>
      <w:r>
        <w:rPr>
          <w:sz w:val="24"/>
          <w:szCs w:val="24"/>
        </w:rPr>
        <w:t>300 g Pasta (am besten eine kurze Sorte wie Fusilli oder Casarecce)</w:t>
      </w:r>
    </w:p>
    <w:p w14:paraId="7CCB6F1D" w14:textId="77777777" w:rsidR="00E80F53" w:rsidRPr="00CD66E4" w:rsidRDefault="00E80F53" w:rsidP="00E80F53">
      <w:pPr>
        <w:rPr>
          <w:sz w:val="24"/>
          <w:szCs w:val="24"/>
          <w:lang w:val="en-US"/>
        </w:rPr>
      </w:pPr>
      <w:r w:rsidRPr="00CD66E4">
        <w:rPr>
          <w:sz w:val="24"/>
          <w:szCs w:val="24"/>
          <w:lang w:val="en-US"/>
        </w:rPr>
        <w:t>300 g Zucchini</w:t>
      </w:r>
    </w:p>
    <w:p w14:paraId="23729C3B" w14:textId="77777777" w:rsidR="00E80F53" w:rsidRPr="00CD66E4" w:rsidRDefault="00E80F53" w:rsidP="00E80F53">
      <w:pPr>
        <w:rPr>
          <w:sz w:val="24"/>
          <w:szCs w:val="24"/>
          <w:lang w:val="en-US"/>
        </w:rPr>
      </w:pPr>
      <w:r w:rsidRPr="00CD66E4">
        <w:rPr>
          <w:sz w:val="24"/>
          <w:szCs w:val="24"/>
          <w:lang w:val="en-US"/>
        </w:rPr>
        <w:t>20 g Butter</w:t>
      </w:r>
    </w:p>
    <w:p w14:paraId="7EE03E19" w14:textId="77777777" w:rsidR="00E80F53" w:rsidRPr="00CD66E4" w:rsidRDefault="00E80F53" w:rsidP="00E80F53">
      <w:pPr>
        <w:rPr>
          <w:sz w:val="24"/>
          <w:szCs w:val="24"/>
          <w:lang w:val="en-US"/>
        </w:rPr>
      </w:pPr>
      <w:r w:rsidRPr="00CD66E4">
        <w:rPr>
          <w:sz w:val="24"/>
          <w:szCs w:val="24"/>
          <w:lang w:val="en-US"/>
        </w:rPr>
        <w:t>100 g Gorgonzola</w:t>
      </w:r>
    </w:p>
    <w:p w14:paraId="7BBB4DE6" w14:textId="77777777" w:rsidR="00E80F53" w:rsidRDefault="00E80F53" w:rsidP="00E80F53">
      <w:pPr>
        <w:rPr>
          <w:sz w:val="24"/>
          <w:szCs w:val="24"/>
        </w:rPr>
      </w:pPr>
      <w:r>
        <w:rPr>
          <w:sz w:val="24"/>
          <w:szCs w:val="24"/>
        </w:rPr>
        <w:t>Ein paar Blättchen Basilikum</w:t>
      </w:r>
    </w:p>
    <w:p w14:paraId="5BA86478" w14:textId="77777777" w:rsidR="00E80F53" w:rsidRDefault="00E80F53" w:rsidP="00E80F53">
      <w:pPr>
        <w:rPr>
          <w:sz w:val="24"/>
          <w:szCs w:val="24"/>
        </w:rPr>
      </w:pPr>
      <w:r>
        <w:rPr>
          <w:sz w:val="24"/>
          <w:szCs w:val="24"/>
        </w:rPr>
        <w:t>Ca. 1 TL Safranfäden</w:t>
      </w:r>
    </w:p>
    <w:p w14:paraId="6623296E" w14:textId="77777777" w:rsidR="00E80F53" w:rsidRDefault="00E80F53" w:rsidP="00E80F53">
      <w:pPr>
        <w:rPr>
          <w:sz w:val="24"/>
          <w:szCs w:val="24"/>
        </w:rPr>
      </w:pPr>
      <w:r>
        <w:rPr>
          <w:sz w:val="24"/>
          <w:szCs w:val="24"/>
        </w:rPr>
        <w:t>Salz, schwarzer Pfeffer</w:t>
      </w:r>
    </w:p>
    <w:p w14:paraId="6DF958FE" w14:textId="77777777" w:rsidR="00E80F53" w:rsidRDefault="00E80F53" w:rsidP="00E80F53">
      <w:pPr>
        <w:rPr>
          <w:sz w:val="24"/>
          <w:szCs w:val="24"/>
        </w:rPr>
      </w:pPr>
      <w:r>
        <w:rPr>
          <w:sz w:val="24"/>
          <w:szCs w:val="24"/>
        </w:rPr>
        <w:t>40 g Parmesan (frisch gerieben)</w:t>
      </w:r>
    </w:p>
    <w:p w14:paraId="11D80808" w14:textId="77777777" w:rsidR="00E80F53" w:rsidRDefault="00E80F53" w:rsidP="00E80F53">
      <w:pPr>
        <w:rPr>
          <w:sz w:val="24"/>
          <w:szCs w:val="24"/>
        </w:rPr>
      </w:pPr>
    </w:p>
    <w:p w14:paraId="27B8C2D8" w14:textId="77777777" w:rsidR="00E80F53" w:rsidRDefault="00E80F53" w:rsidP="00E80F53">
      <w:pPr>
        <w:rPr>
          <w:sz w:val="24"/>
          <w:szCs w:val="24"/>
        </w:rPr>
      </w:pPr>
      <w:r>
        <w:rPr>
          <w:sz w:val="24"/>
          <w:szCs w:val="24"/>
        </w:rPr>
        <w:t>Zubereitung:</w:t>
      </w:r>
    </w:p>
    <w:p w14:paraId="7617AB30" w14:textId="77777777" w:rsidR="00E80F53" w:rsidRPr="008F072C" w:rsidRDefault="00E80F53" w:rsidP="00B40E8C">
      <w:pPr>
        <w:pStyle w:val="ListParagraph"/>
        <w:numPr>
          <w:ilvl w:val="0"/>
          <w:numId w:val="1450"/>
        </w:numPr>
        <w:spacing w:after="120"/>
        <w:ind w:left="714" w:hanging="357"/>
        <w:contextualSpacing w:val="0"/>
        <w:jc w:val="both"/>
        <w:rPr>
          <w:sz w:val="24"/>
          <w:szCs w:val="24"/>
        </w:rPr>
      </w:pPr>
      <w:r w:rsidRPr="008F072C">
        <w:rPr>
          <w:sz w:val="24"/>
          <w:szCs w:val="24"/>
        </w:rPr>
        <w:t>Zunächst Pasta kochen.</w:t>
      </w:r>
    </w:p>
    <w:p w14:paraId="050F3EA9" w14:textId="77777777" w:rsidR="00E80F53" w:rsidRPr="008F072C" w:rsidRDefault="00E80F53" w:rsidP="00B40E8C">
      <w:pPr>
        <w:pStyle w:val="ListParagraph"/>
        <w:numPr>
          <w:ilvl w:val="0"/>
          <w:numId w:val="1450"/>
        </w:numPr>
        <w:spacing w:after="120"/>
        <w:ind w:left="714" w:hanging="357"/>
        <w:contextualSpacing w:val="0"/>
        <w:jc w:val="both"/>
        <w:rPr>
          <w:sz w:val="24"/>
          <w:szCs w:val="24"/>
        </w:rPr>
      </w:pPr>
      <w:r w:rsidRPr="008F072C">
        <w:rPr>
          <w:sz w:val="24"/>
          <w:szCs w:val="24"/>
        </w:rPr>
        <w:t>Währenddessen die Zucchini grob reiben. In einem Topf Butter zergehen lassen. Die Zucchiniraspel darin andünsten, bei recht hoher Temperatur, aber dabei immer rühren, sodass sie nicht ansetzen. Nach ungefähr 5 Minuten gibt man vom Pastakochwasser eine Kelle dazu. Deckel drauf, auf mittlere Temperatur schalten und das Ganze einige Minuten garen lassen. Die Pasta sollte ungefähr eine Minute vor Ende der Kochzeit aus dem Topf genommen werden. Das Kochwasser braucht man noch, also nicht weggießen.</w:t>
      </w:r>
    </w:p>
    <w:p w14:paraId="34E3945D" w14:textId="77777777" w:rsidR="00E80F53" w:rsidRPr="008F072C" w:rsidRDefault="00E80F53" w:rsidP="00B40E8C">
      <w:pPr>
        <w:pStyle w:val="ListParagraph"/>
        <w:numPr>
          <w:ilvl w:val="0"/>
          <w:numId w:val="1450"/>
        </w:numPr>
        <w:spacing w:after="120"/>
        <w:ind w:left="714" w:hanging="357"/>
        <w:contextualSpacing w:val="0"/>
        <w:jc w:val="both"/>
        <w:rPr>
          <w:sz w:val="24"/>
          <w:szCs w:val="24"/>
        </w:rPr>
      </w:pPr>
      <w:r w:rsidRPr="008F072C">
        <w:rPr>
          <w:sz w:val="24"/>
          <w:szCs w:val="24"/>
        </w:rPr>
        <w:t>Zu den Zucchiniraspeln gibt man den in Würfel geschnittenen Gorgonzola. Deckel wieder auf den Topf, bis der Käse geschmolzen ist. Topf vom Herd nehmen, die grob gerupften Basilikumblätter hinzufügen, ebenso die Hälfte der Safranfäden. Die heiße Pasta in den Topf geben, noch ein bisschen Kochwasser dazugießen, vermengen, bis die Soße die Nudeln überzogen hat. Die andere Hälfte der Safranfäden hinzufügen. Nach Bedarf salzen und pfeffern. Parmesan darüberstreuen und unterrühren.</w:t>
      </w:r>
    </w:p>
    <w:p w14:paraId="19BF8BC1" w14:textId="77777777" w:rsidR="00E80F53" w:rsidRDefault="00E80F53" w:rsidP="00E80F53">
      <w:pPr>
        <w:jc w:val="both"/>
        <w:rPr>
          <w:sz w:val="24"/>
          <w:szCs w:val="24"/>
        </w:rPr>
      </w:pPr>
    </w:p>
    <w:p w14:paraId="64612807" w14:textId="77777777" w:rsidR="00E80F53" w:rsidRDefault="00E80F53" w:rsidP="00E80F53">
      <w:pPr>
        <w:ind w:left="1416" w:hanging="1416"/>
        <w:jc w:val="both"/>
        <w:rPr>
          <w:sz w:val="24"/>
          <w:szCs w:val="24"/>
        </w:rPr>
      </w:pPr>
      <w:r>
        <w:rPr>
          <w:sz w:val="24"/>
          <w:szCs w:val="24"/>
        </w:rPr>
        <w:t>Kommentar:</w:t>
      </w:r>
      <w:r>
        <w:rPr>
          <w:sz w:val="24"/>
          <w:szCs w:val="24"/>
        </w:rPr>
        <w:tab/>
        <w:t xml:space="preserve">Die Zucchini weiß über sich wenig Interessantes zu berichten, deshalb sagt sie manchmal: Ich bin übrigens eigentlich eine Beere, wusstet ihr das? Ah, danke für die Info, Zucchini. Du bist trotzdem quasi farb- und geruchslos. Im vorliegenden Fall borgt sich die Zucchini das Charisma vom Gorgonzola und Safran, die beide ja zum Narzissmus neigen, jedenfalls nicht ohne Aufmerksamkeit leben können. Oder hat man jemals etwas mit Gorgonzola gegessen und den Gorgonzola nicht bemerkt? Passiert der Zucchini ständig. </w:t>
      </w:r>
      <w:r>
        <w:rPr>
          <w:sz w:val="24"/>
          <w:szCs w:val="24"/>
        </w:rPr>
        <w:lastRenderedPageBreak/>
        <w:t>Aber weglassen kann man sie auch nicht. Sie ist die ewige Stellvertreterin und auch in diesem Pastagericht zuständig für das Solide.</w:t>
      </w:r>
      <w:r>
        <w:rPr>
          <w:sz w:val="24"/>
          <w:szCs w:val="24"/>
        </w:rPr>
        <w:br w:type="page"/>
      </w:r>
    </w:p>
    <w:p w14:paraId="0AC57825" w14:textId="77777777" w:rsidR="00514498" w:rsidRDefault="00514498" w:rsidP="00514498">
      <w:pPr>
        <w:pStyle w:val="Heading2"/>
        <w:spacing w:after="240"/>
      </w:pPr>
      <w:r>
        <w:lastRenderedPageBreak/>
        <w:t>Pasta mit Zitrone</w:t>
      </w:r>
      <w:r>
        <w:rPr>
          <w:rStyle w:val="FootnoteReference"/>
        </w:rPr>
        <w:footnoteReference w:id="1251"/>
      </w:r>
      <w:r>
        <w:t xml:space="preserve"> </w:t>
      </w:r>
    </w:p>
    <w:p w14:paraId="549ED2B8" w14:textId="77777777" w:rsidR="00514498" w:rsidRDefault="00514498" w:rsidP="00514498">
      <w:pPr>
        <w:rPr>
          <w:sz w:val="24"/>
          <w:szCs w:val="24"/>
        </w:rPr>
      </w:pPr>
      <w:r w:rsidRPr="00F1711F">
        <w:rPr>
          <w:sz w:val="24"/>
          <w:szCs w:val="24"/>
          <w:u w:val="single"/>
        </w:rPr>
        <w:t>Zutaten</w:t>
      </w:r>
      <w:r>
        <w:rPr>
          <w:sz w:val="24"/>
          <w:szCs w:val="24"/>
        </w:rPr>
        <w:t xml:space="preserve"> (für 2 Personen):</w:t>
      </w:r>
    </w:p>
    <w:p w14:paraId="6C06CE48" w14:textId="77777777" w:rsidR="00514498" w:rsidRDefault="00514498" w:rsidP="00514498">
      <w:pPr>
        <w:rPr>
          <w:sz w:val="24"/>
          <w:szCs w:val="24"/>
        </w:rPr>
      </w:pPr>
      <w:r>
        <w:rPr>
          <w:sz w:val="24"/>
          <w:szCs w:val="24"/>
        </w:rPr>
        <w:t>200 g Spaghetti</w:t>
      </w:r>
    </w:p>
    <w:p w14:paraId="5C24A082" w14:textId="77777777" w:rsidR="00514498" w:rsidRDefault="00514498" w:rsidP="00514498">
      <w:pPr>
        <w:rPr>
          <w:sz w:val="24"/>
          <w:szCs w:val="24"/>
        </w:rPr>
      </w:pPr>
      <w:r>
        <w:rPr>
          <w:sz w:val="24"/>
          <w:szCs w:val="24"/>
        </w:rPr>
        <w:t>50 g Butter</w:t>
      </w:r>
    </w:p>
    <w:p w14:paraId="042E7AEA" w14:textId="77777777" w:rsidR="00514498" w:rsidRDefault="00514498" w:rsidP="00514498">
      <w:pPr>
        <w:rPr>
          <w:sz w:val="24"/>
          <w:szCs w:val="24"/>
        </w:rPr>
      </w:pPr>
      <w:r>
        <w:rPr>
          <w:sz w:val="24"/>
          <w:szCs w:val="24"/>
        </w:rPr>
        <w:t>Fein gehackte Schale 1 Zitrone (ich bevorzuge geriebene Schale)</w:t>
      </w:r>
    </w:p>
    <w:p w14:paraId="062E14C4" w14:textId="77777777" w:rsidR="00514498" w:rsidRDefault="00514498" w:rsidP="00514498">
      <w:pPr>
        <w:rPr>
          <w:sz w:val="24"/>
          <w:szCs w:val="24"/>
        </w:rPr>
      </w:pPr>
      <w:r>
        <w:rPr>
          <w:sz w:val="24"/>
          <w:szCs w:val="24"/>
        </w:rPr>
        <w:t>2 EL Zitronensaft</w:t>
      </w:r>
    </w:p>
    <w:p w14:paraId="30DF47B2" w14:textId="77777777" w:rsidR="00514498" w:rsidRDefault="00514498" w:rsidP="00514498">
      <w:pPr>
        <w:rPr>
          <w:sz w:val="24"/>
          <w:szCs w:val="24"/>
        </w:rPr>
      </w:pPr>
      <w:r>
        <w:rPr>
          <w:sz w:val="24"/>
          <w:szCs w:val="24"/>
        </w:rPr>
        <w:t>Salz, Pfeffer</w:t>
      </w:r>
    </w:p>
    <w:p w14:paraId="00CE3CC1" w14:textId="77777777" w:rsidR="00514498" w:rsidRDefault="00514498" w:rsidP="00514498">
      <w:pPr>
        <w:rPr>
          <w:sz w:val="24"/>
          <w:szCs w:val="24"/>
        </w:rPr>
      </w:pPr>
      <w:r>
        <w:rPr>
          <w:sz w:val="24"/>
          <w:szCs w:val="24"/>
        </w:rPr>
        <w:t>Parmesan</w:t>
      </w:r>
    </w:p>
    <w:p w14:paraId="02FD575D" w14:textId="77777777" w:rsidR="00514498" w:rsidRDefault="00514498" w:rsidP="00514498">
      <w:pPr>
        <w:rPr>
          <w:sz w:val="24"/>
          <w:szCs w:val="24"/>
        </w:rPr>
      </w:pPr>
    </w:p>
    <w:p w14:paraId="4C0D3472" w14:textId="77777777" w:rsidR="00514498" w:rsidRDefault="00514498" w:rsidP="00514498">
      <w:pPr>
        <w:rPr>
          <w:sz w:val="24"/>
          <w:szCs w:val="24"/>
        </w:rPr>
      </w:pPr>
      <w:r>
        <w:rPr>
          <w:sz w:val="24"/>
          <w:szCs w:val="24"/>
        </w:rPr>
        <w:t>Zubereitung:</w:t>
      </w:r>
    </w:p>
    <w:p w14:paraId="31A1DE74" w14:textId="77777777" w:rsidR="00514498" w:rsidRPr="003C0480" w:rsidRDefault="00514498" w:rsidP="00B40E8C">
      <w:pPr>
        <w:pStyle w:val="ListParagraph"/>
        <w:numPr>
          <w:ilvl w:val="0"/>
          <w:numId w:val="233"/>
        </w:numPr>
        <w:spacing w:after="120"/>
        <w:ind w:left="714" w:hanging="357"/>
        <w:contextualSpacing w:val="0"/>
        <w:jc w:val="both"/>
        <w:rPr>
          <w:sz w:val="24"/>
          <w:szCs w:val="24"/>
        </w:rPr>
      </w:pPr>
      <w:r w:rsidRPr="003C0480">
        <w:rPr>
          <w:sz w:val="24"/>
          <w:szCs w:val="24"/>
        </w:rPr>
        <w:t>Spaghetti in Salzwasser al dente kochen. Währenddessen Butter und Zitronenschale</w:t>
      </w:r>
      <w:r>
        <w:rPr>
          <w:sz w:val="24"/>
          <w:szCs w:val="24"/>
        </w:rPr>
        <w:t xml:space="preserve"> (ich finde mit geriebener Schale schmeckt es deutlich besser) </w:t>
      </w:r>
      <w:r w:rsidRPr="003C0480">
        <w:rPr>
          <w:sz w:val="24"/>
          <w:szCs w:val="24"/>
        </w:rPr>
        <w:t>in einer großen Pfanne erhitzen. Die Butter zergehen lassen, insgesamt alles 5 Minuten lang dünsten. Dann mit Zitronensaft ablöschen. Salzen und pfeffern.</w:t>
      </w:r>
    </w:p>
    <w:p w14:paraId="29DFDBFD" w14:textId="77777777" w:rsidR="00514498" w:rsidRDefault="00514498" w:rsidP="00B40E8C">
      <w:pPr>
        <w:pStyle w:val="ListParagraph"/>
        <w:numPr>
          <w:ilvl w:val="0"/>
          <w:numId w:val="233"/>
        </w:numPr>
        <w:spacing w:after="120"/>
        <w:ind w:left="714" w:hanging="357"/>
        <w:contextualSpacing w:val="0"/>
        <w:jc w:val="both"/>
        <w:rPr>
          <w:sz w:val="24"/>
          <w:szCs w:val="24"/>
        </w:rPr>
      </w:pPr>
      <w:r>
        <w:rPr>
          <w:sz w:val="24"/>
          <w:szCs w:val="24"/>
        </w:rPr>
        <w:t xml:space="preserve">Drei </w:t>
      </w:r>
      <w:r w:rsidRPr="003C0480">
        <w:rPr>
          <w:sz w:val="24"/>
          <w:szCs w:val="24"/>
        </w:rPr>
        <w:t xml:space="preserve">Minuten vor </w:t>
      </w:r>
      <w:r>
        <w:rPr>
          <w:sz w:val="24"/>
          <w:szCs w:val="24"/>
        </w:rPr>
        <w:t>E</w:t>
      </w:r>
      <w:r w:rsidRPr="003C0480">
        <w:rPr>
          <w:sz w:val="24"/>
          <w:szCs w:val="24"/>
        </w:rPr>
        <w:t>nde der Garzeit die Spaghetti aus dem Topf nehmen und in die Pfanne geben. Zwei Kellen vom Nudelwasser dazugießen. Die Flüssigkeit einkochen lassen. Die Pasta sollte dann gar sein, die Soße eingedickt. Mit Salz, Pfeffer und vielleicht etwas Zitronensaft abschmecken, mit geriebenem Parmesan servieren.</w:t>
      </w:r>
    </w:p>
    <w:p w14:paraId="0C073634" w14:textId="77777777" w:rsidR="00514498" w:rsidRDefault="00514498" w:rsidP="00514498">
      <w:pPr>
        <w:jc w:val="both"/>
        <w:rPr>
          <w:sz w:val="24"/>
          <w:szCs w:val="24"/>
        </w:rPr>
      </w:pPr>
    </w:p>
    <w:p w14:paraId="0BB732B3" w14:textId="3A10A7D8" w:rsidR="00514498" w:rsidRDefault="0076620F" w:rsidP="0076620F">
      <w:pPr>
        <w:ind w:left="1416" w:hanging="1416"/>
        <w:jc w:val="both"/>
        <w:rPr>
          <w:sz w:val="24"/>
          <w:szCs w:val="24"/>
        </w:rPr>
      </w:pPr>
      <w:r>
        <w:rPr>
          <w:sz w:val="24"/>
          <w:szCs w:val="24"/>
        </w:rPr>
        <w:t>Kommentar:</w:t>
      </w:r>
      <w:r w:rsidR="00514498">
        <w:rPr>
          <w:sz w:val="24"/>
          <w:szCs w:val="24"/>
        </w:rPr>
        <w:tab/>
        <w:t>Auf geheimnisvolle Weise verbinden sich die wenige Zutaten zu einer geschmackvollen Mahlzeit, sodass man sich problemlos einreden kann, es handle sich um etwas viel Raffinierteres als mit Zitrone gewürzte Butternudeln. Und ehrlich, dass ist ein wirklich preisgünstiges Rezept und daher sicherlich für Studis mehr als interessant. Vor allem, weil es auch absolut lecker schmeckt.</w:t>
      </w:r>
      <w:r w:rsidR="00514498">
        <w:rPr>
          <w:sz w:val="24"/>
          <w:szCs w:val="24"/>
        </w:rPr>
        <w:br w:type="page"/>
      </w:r>
    </w:p>
    <w:p w14:paraId="0E20AD49" w14:textId="77777777" w:rsidR="00514498" w:rsidRDefault="00514498" w:rsidP="00514498">
      <w:pPr>
        <w:pStyle w:val="Heading2"/>
        <w:spacing w:after="240"/>
      </w:pPr>
      <w:r>
        <w:lastRenderedPageBreak/>
        <w:t>Pasta e Ceci (</w:t>
      </w:r>
      <w:r w:rsidRPr="00FA173B">
        <w:t>Pasta mit Kichererbsen</w:t>
      </w:r>
      <w:r>
        <w:t>)</w:t>
      </w:r>
      <w:r>
        <w:rPr>
          <w:rStyle w:val="FootnoteReference"/>
        </w:rPr>
        <w:footnoteReference w:id="1252"/>
      </w:r>
      <w:r w:rsidRPr="00FA173B">
        <w:t xml:space="preserve"> </w:t>
      </w:r>
    </w:p>
    <w:p w14:paraId="16A47C19" w14:textId="77777777" w:rsidR="00514498" w:rsidRDefault="00514498" w:rsidP="00514498">
      <w:pPr>
        <w:rPr>
          <w:sz w:val="24"/>
          <w:szCs w:val="24"/>
        </w:rPr>
      </w:pPr>
      <w:r w:rsidRPr="00E9009C">
        <w:rPr>
          <w:sz w:val="24"/>
          <w:szCs w:val="24"/>
          <w:u w:val="single"/>
        </w:rPr>
        <w:t>Zutaten</w:t>
      </w:r>
      <w:r>
        <w:rPr>
          <w:sz w:val="24"/>
          <w:szCs w:val="24"/>
        </w:rPr>
        <w:t xml:space="preserve"> (für 2 Personen):</w:t>
      </w:r>
    </w:p>
    <w:p w14:paraId="3F3995DC" w14:textId="77777777" w:rsidR="00514498" w:rsidRDefault="00514498" w:rsidP="00514498">
      <w:pPr>
        <w:rPr>
          <w:sz w:val="24"/>
          <w:szCs w:val="24"/>
        </w:rPr>
      </w:pPr>
      <w:r>
        <w:rPr>
          <w:sz w:val="24"/>
          <w:szCs w:val="24"/>
        </w:rPr>
        <w:t>400 g Kichererbsen (aus der Dose)</w:t>
      </w:r>
    </w:p>
    <w:p w14:paraId="1F36FD67" w14:textId="77777777" w:rsidR="00514498" w:rsidRDefault="00514498" w:rsidP="00514498">
      <w:pPr>
        <w:rPr>
          <w:sz w:val="24"/>
          <w:szCs w:val="24"/>
        </w:rPr>
      </w:pPr>
      <w:r>
        <w:rPr>
          <w:sz w:val="24"/>
          <w:szCs w:val="24"/>
        </w:rPr>
        <w:t>Pflanzenöl</w:t>
      </w:r>
    </w:p>
    <w:p w14:paraId="1BA42226" w14:textId="77777777" w:rsidR="00514498" w:rsidRDefault="00514498" w:rsidP="00514498">
      <w:pPr>
        <w:rPr>
          <w:sz w:val="24"/>
          <w:szCs w:val="24"/>
        </w:rPr>
      </w:pPr>
      <w:r>
        <w:rPr>
          <w:sz w:val="24"/>
          <w:szCs w:val="24"/>
        </w:rPr>
        <w:t>1 Knoblauchzehe</w:t>
      </w:r>
    </w:p>
    <w:p w14:paraId="02BEDB75" w14:textId="77777777" w:rsidR="00514498" w:rsidRDefault="00514498" w:rsidP="00514498">
      <w:pPr>
        <w:rPr>
          <w:sz w:val="24"/>
          <w:szCs w:val="24"/>
        </w:rPr>
      </w:pPr>
      <w:r>
        <w:rPr>
          <w:sz w:val="24"/>
          <w:szCs w:val="24"/>
        </w:rPr>
        <w:t>2 Rosmarinzweige</w:t>
      </w:r>
    </w:p>
    <w:p w14:paraId="6EF5CE33" w14:textId="77777777" w:rsidR="00514498" w:rsidRDefault="00514498" w:rsidP="00514498">
      <w:pPr>
        <w:rPr>
          <w:sz w:val="24"/>
          <w:szCs w:val="24"/>
        </w:rPr>
      </w:pPr>
      <w:r>
        <w:rPr>
          <w:sz w:val="24"/>
          <w:szCs w:val="24"/>
        </w:rPr>
        <w:t>Ca. 800 ml Wasser</w:t>
      </w:r>
    </w:p>
    <w:p w14:paraId="66F46B4B" w14:textId="77777777" w:rsidR="00514498" w:rsidRDefault="00514498" w:rsidP="00514498">
      <w:pPr>
        <w:rPr>
          <w:sz w:val="24"/>
          <w:szCs w:val="24"/>
        </w:rPr>
      </w:pPr>
      <w:r>
        <w:rPr>
          <w:sz w:val="24"/>
          <w:szCs w:val="24"/>
        </w:rPr>
        <w:t>Salz, Pfeffer</w:t>
      </w:r>
    </w:p>
    <w:p w14:paraId="49C51B40" w14:textId="77777777" w:rsidR="00514498" w:rsidRDefault="00514498" w:rsidP="00514498">
      <w:pPr>
        <w:rPr>
          <w:sz w:val="24"/>
          <w:szCs w:val="24"/>
        </w:rPr>
      </w:pPr>
      <w:r>
        <w:rPr>
          <w:sz w:val="24"/>
          <w:szCs w:val="24"/>
        </w:rPr>
        <w:t>200 g kurze Pasta</w:t>
      </w:r>
    </w:p>
    <w:p w14:paraId="29B33B85" w14:textId="77777777" w:rsidR="00514498" w:rsidRDefault="00514498" w:rsidP="00514498">
      <w:pPr>
        <w:rPr>
          <w:sz w:val="24"/>
          <w:szCs w:val="24"/>
        </w:rPr>
      </w:pPr>
      <w:r>
        <w:rPr>
          <w:sz w:val="24"/>
          <w:szCs w:val="24"/>
        </w:rPr>
        <w:t>Parmesan</w:t>
      </w:r>
    </w:p>
    <w:p w14:paraId="5BFF2BEA" w14:textId="77777777" w:rsidR="00514498" w:rsidRDefault="00514498" w:rsidP="00514498">
      <w:pPr>
        <w:rPr>
          <w:sz w:val="24"/>
          <w:szCs w:val="24"/>
        </w:rPr>
      </w:pPr>
    </w:p>
    <w:p w14:paraId="67449E9A" w14:textId="77777777" w:rsidR="00514498" w:rsidRDefault="00514498" w:rsidP="00514498">
      <w:pPr>
        <w:rPr>
          <w:sz w:val="24"/>
          <w:szCs w:val="24"/>
        </w:rPr>
      </w:pPr>
      <w:r>
        <w:rPr>
          <w:sz w:val="24"/>
          <w:szCs w:val="24"/>
        </w:rPr>
        <w:t>Zubereitung:</w:t>
      </w:r>
    </w:p>
    <w:p w14:paraId="4E8557AE" w14:textId="77777777" w:rsidR="00514498" w:rsidRPr="004518F0" w:rsidRDefault="00514498" w:rsidP="00B40E8C">
      <w:pPr>
        <w:pStyle w:val="ListParagraph"/>
        <w:numPr>
          <w:ilvl w:val="0"/>
          <w:numId w:val="234"/>
        </w:numPr>
        <w:spacing w:after="120"/>
        <w:ind w:left="714" w:hanging="357"/>
        <w:contextualSpacing w:val="0"/>
        <w:jc w:val="both"/>
        <w:rPr>
          <w:sz w:val="24"/>
          <w:szCs w:val="24"/>
        </w:rPr>
      </w:pPr>
      <w:r w:rsidRPr="004518F0">
        <w:rPr>
          <w:sz w:val="24"/>
          <w:szCs w:val="24"/>
        </w:rPr>
        <w:t>Die Kichererbsen kurz unter kaltem Wasser abspülen, dann in etwas Öl mit der geschälten Knoblauchzehe und den Rosmarinzweigen ungefähr 3 Minuten lang unter Rühren anschwitzen. 600 ml Wasser dazugießen, etwas Salz hinzufügen (nicht zu viel, da die Flüssigkeit stark einkochen wird), aufkochen und dann bei niedriger Hitze köcheln lassen.</w:t>
      </w:r>
    </w:p>
    <w:p w14:paraId="6C8190F7" w14:textId="77777777" w:rsidR="00514498" w:rsidRPr="004518F0" w:rsidRDefault="00514498" w:rsidP="00B40E8C">
      <w:pPr>
        <w:pStyle w:val="ListParagraph"/>
        <w:numPr>
          <w:ilvl w:val="0"/>
          <w:numId w:val="234"/>
        </w:numPr>
        <w:spacing w:after="120"/>
        <w:ind w:left="714" w:hanging="357"/>
        <w:contextualSpacing w:val="0"/>
        <w:jc w:val="both"/>
        <w:rPr>
          <w:sz w:val="24"/>
          <w:szCs w:val="24"/>
        </w:rPr>
      </w:pPr>
      <w:r w:rsidRPr="004518F0">
        <w:rPr>
          <w:sz w:val="24"/>
          <w:szCs w:val="24"/>
        </w:rPr>
        <w:t xml:space="preserve">Nach 20 Minuten die Rosmarinzweige herausnehmen. Nach weiteren 10 Minuten 3 Esslöffel der Kichererbsen beiseitenehmen und mit der Gabel zerdrücken. Jetzt Pasta zu den Kichererbsen geben sowie 200 ml Wasser. Die Pasta garkochen, dabei häufig umrühren, damit die Nudeln nicht zusammenkleben. </w:t>
      </w:r>
    </w:p>
    <w:p w14:paraId="41A33D01" w14:textId="77777777" w:rsidR="00514498" w:rsidRPr="004518F0" w:rsidRDefault="00514498" w:rsidP="00B40E8C">
      <w:pPr>
        <w:pStyle w:val="ListParagraph"/>
        <w:numPr>
          <w:ilvl w:val="0"/>
          <w:numId w:val="234"/>
        </w:numPr>
        <w:spacing w:after="120"/>
        <w:ind w:left="714" w:hanging="357"/>
        <w:contextualSpacing w:val="0"/>
        <w:jc w:val="both"/>
        <w:rPr>
          <w:sz w:val="24"/>
          <w:szCs w:val="24"/>
        </w:rPr>
      </w:pPr>
      <w:r w:rsidRPr="004518F0">
        <w:rPr>
          <w:sz w:val="24"/>
          <w:szCs w:val="24"/>
        </w:rPr>
        <w:t>Wasser dazugießen, falls die Soße zu dickflüssig wird. Zerdrückte Kichererbsen wieder in den Topf geben. Zum Schluss mit Salz abschmecken, mit Pfeffer und geriebenem Parmesan servieren. (Knoblauchzehe eventuell entfernen, wenn sie sich nicht schon aufgelöst hat.</w:t>
      </w:r>
    </w:p>
    <w:p w14:paraId="2E683125" w14:textId="77777777" w:rsidR="00514498" w:rsidRDefault="00514498" w:rsidP="00514498">
      <w:pPr>
        <w:rPr>
          <w:sz w:val="24"/>
          <w:szCs w:val="24"/>
        </w:rPr>
      </w:pPr>
    </w:p>
    <w:p w14:paraId="6E3233DA" w14:textId="77777777" w:rsidR="00514498" w:rsidRPr="00FA173B" w:rsidRDefault="00514498" w:rsidP="00514498">
      <w:pPr>
        <w:ind w:left="708" w:hanging="708"/>
        <w:rPr>
          <w:sz w:val="24"/>
          <w:szCs w:val="24"/>
        </w:rPr>
      </w:pPr>
      <w:r>
        <w:rPr>
          <w:sz w:val="24"/>
          <w:szCs w:val="24"/>
        </w:rPr>
        <w:t>Tipp:</w:t>
      </w:r>
      <w:r>
        <w:rPr>
          <w:sz w:val="24"/>
          <w:szCs w:val="24"/>
        </w:rPr>
        <w:tab/>
        <w:t xml:space="preserve">Das Gericht eignet sich vor allem für Studis mit Winterdepression: Verlängerung der Schlafdauer, verstärkter Appetit auf Kohlenhydrate, Gewichtszunahme </w:t>
      </w:r>
      <w:r w:rsidRPr="004518F0">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16FC231D" w14:textId="77777777" w:rsidR="00514498" w:rsidRPr="00FA173B" w:rsidRDefault="00514498" w:rsidP="00B40E8C">
      <w:pPr>
        <w:pStyle w:val="ListParagraph"/>
        <w:numPr>
          <w:ilvl w:val="0"/>
          <w:numId w:val="233"/>
        </w:numPr>
        <w:rPr>
          <w:sz w:val="24"/>
          <w:szCs w:val="24"/>
        </w:rPr>
      </w:pPr>
      <w:r w:rsidRPr="00FA173B">
        <w:rPr>
          <w:sz w:val="24"/>
          <w:szCs w:val="24"/>
        </w:rPr>
        <w:br w:type="page"/>
      </w:r>
    </w:p>
    <w:p w14:paraId="6C3FAC98" w14:textId="77777777" w:rsidR="00514498" w:rsidRDefault="00514498" w:rsidP="00514498">
      <w:pPr>
        <w:pStyle w:val="Heading2"/>
        <w:spacing w:after="240"/>
      </w:pPr>
      <w:r>
        <w:lastRenderedPageBreak/>
        <w:t>Pasta mit gelben Tomaten</w:t>
      </w:r>
    </w:p>
    <w:p w14:paraId="61CD3927" w14:textId="77777777" w:rsidR="00514498" w:rsidRDefault="00514498" w:rsidP="00514498">
      <w:pPr>
        <w:rPr>
          <w:sz w:val="24"/>
          <w:szCs w:val="24"/>
        </w:rPr>
      </w:pPr>
      <w:r w:rsidRPr="009A7CC4">
        <w:rPr>
          <w:sz w:val="24"/>
          <w:szCs w:val="24"/>
          <w:u w:val="single"/>
        </w:rPr>
        <w:t>Zutaten</w:t>
      </w:r>
      <w:r>
        <w:rPr>
          <w:sz w:val="24"/>
          <w:szCs w:val="24"/>
        </w:rPr>
        <w:t xml:space="preserve"> </w:t>
      </w:r>
      <w:r>
        <w:rPr>
          <w:sz w:val="24"/>
          <w:szCs w:val="24"/>
          <w:u w:val="single"/>
        </w:rPr>
        <w:t>(</w:t>
      </w:r>
      <w:r>
        <w:rPr>
          <w:sz w:val="24"/>
          <w:szCs w:val="24"/>
        </w:rPr>
        <w:t>für 4 Portionen)</w:t>
      </w:r>
    </w:p>
    <w:p w14:paraId="191689C7" w14:textId="77777777" w:rsidR="00514498" w:rsidRDefault="00514498" w:rsidP="00514498">
      <w:pPr>
        <w:rPr>
          <w:sz w:val="24"/>
          <w:szCs w:val="24"/>
        </w:rPr>
      </w:pPr>
      <w:r>
        <w:rPr>
          <w:sz w:val="24"/>
          <w:szCs w:val="24"/>
        </w:rPr>
        <w:t>400 g Pasta</w:t>
      </w:r>
    </w:p>
    <w:p w14:paraId="10B04D65" w14:textId="77777777" w:rsidR="00514498" w:rsidRDefault="00514498" w:rsidP="00514498">
      <w:pPr>
        <w:rPr>
          <w:sz w:val="24"/>
          <w:szCs w:val="24"/>
        </w:rPr>
      </w:pPr>
      <w:r>
        <w:rPr>
          <w:sz w:val="24"/>
          <w:szCs w:val="24"/>
        </w:rPr>
        <w:t>4 EL Olivenöl</w:t>
      </w:r>
    </w:p>
    <w:p w14:paraId="5695D4B6" w14:textId="77777777" w:rsidR="00514498" w:rsidRDefault="00514498" w:rsidP="00514498">
      <w:pPr>
        <w:rPr>
          <w:sz w:val="24"/>
          <w:szCs w:val="24"/>
        </w:rPr>
      </w:pPr>
      <w:r>
        <w:rPr>
          <w:sz w:val="24"/>
          <w:szCs w:val="24"/>
        </w:rPr>
        <w:t>1 Knoblauchzehe</w:t>
      </w:r>
    </w:p>
    <w:p w14:paraId="4D0E2CB9" w14:textId="77777777" w:rsidR="00514498" w:rsidRDefault="00514498" w:rsidP="00514498">
      <w:pPr>
        <w:rPr>
          <w:sz w:val="24"/>
          <w:szCs w:val="24"/>
        </w:rPr>
      </w:pPr>
      <w:r>
        <w:rPr>
          <w:sz w:val="24"/>
          <w:szCs w:val="24"/>
        </w:rPr>
        <w:t>300 g gelbe Tomaten (aus der Dose)</w:t>
      </w:r>
    </w:p>
    <w:p w14:paraId="33D6908C" w14:textId="77777777" w:rsidR="00514498" w:rsidRDefault="00514498" w:rsidP="00514498">
      <w:pPr>
        <w:rPr>
          <w:sz w:val="24"/>
          <w:szCs w:val="24"/>
        </w:rPr>
      </w:pPr>
      <w:r>
        <w:rPr>
          <w:sz w:val="24"/>
          <w:szCs w:val="24"/>
        </w:rPr>
        <w:t>150 g Ricotta</w:t>
      </w:r>
    </w:p>
    <w:p w14:paraId="49740E72" w14:textId="77777777" w:rsidR="00514498" w:rsidRDefault="00514498" w:rsidP="00514498">
      <w:pPr>
        <w:rPr>
          <w:sz w:val="24"/>
          <w:szCs w:val="24"/>
        </w:rPr>
      </w:pPr>
      <w:r>
        <w:rPr>
          <w:sz w:val="24"/>
          <w:szCs w:val="24"/>
        </w:rPr>
        <w:t>1 Zitrone</w:t>
      </w:r>
    </w:p>
    <w:p w14:paraId="045AFF1D" w14:textId="77777777" w:rsidR="00514498" w:rsidRDefault="00514498" w:rsidP="00514498">
      <w:pPr>
        <w:rPr>
          <w:sz w:val="24"/>
          <w:szCs w:val="24"/>
        </w:rPr>
      </w:pPr>
      <w:r>
        <w:rPr>
          <w:sz w:val="24"/>
          <w:szCs w:val="24"/>
        </w:rPr>
        <w:t>3 Zweige Zitronenthymian</w:t>
      </w:r>
    </w:p>
    <w:p w14:paraId="31F9AAE4" w14:textId="77777777" w:rsidR="00514498" w:rsidRDefault="00514498" w:rsidP="00514498">
      <w:pPr>
        <w:rPr>
          <w:sz w:val="24"/>
          <w:szCs w:val="24"/>
        </w:rPr>
      </w:pPr>
    </w:p>
    <w:p w14:paraId="521DBEE0" w14:textId="77777777" w:rsidR="00514498" w:rsidRDefault="00514498" w:rsidP="00514498">
      <w:pPr>
        <w:rPr>
          <w:sz w:val="24"/>
          <w:szCs w:val="24"/>
        </w:rPr>
      </w:pPr>
      <w:r>
        <w:rPr>
          <w:sz w:val="24"/>
          <w:szCs w:val="24"/>
        </w:rPr>
        <w:t>Zubereitung:</w:t>
      </w:r>
    </w:p>
    <w:p w14:paraId="5A306D3E" w14:textId="77777777" w:rsidR="00514498" w:rsidRPr="00033CC1" w:rsidRDefault="00514498" w:rsidP="00B40E8C">
      <w:pPr>
        <w:pStyle w:val="ListParagraph"/>
        <w:numPr>
          <w:ilvl w:val="0"/>
          <w:numId w:val="1258"/>
        </w:numPr>
        <w:spacing w:after="120"/>
        <w:ind w:left="714" w:hanging="357"/>
        <w:contextualSpacing w:val="0"/>
        <w:jc w:val="both"/>
        <w:rPr>
          <w:sz w:val="24"/>
          <w:szCs w:val="24"/>
        </w:rPr>
      </w:pPr>
      <w:r w:rsidRPr="00033CC1">
        <w:rPr>
          <w:sz w:val="24"/>
          <w:szCs w:val="24"/>
        </w:rPr>
        <w:t>Pasta al dente kochen.</w:t>
      </w:r>
    </w:p>
    <w:p w14:paraId="0EDBC383" w14:textId="77777777" w:rsidR="00514498" w:rsidRPr="00033CC1" w:rsidRDefault="00514498" w:rsidP="00B40E8C">
      <w:pPr>
        <w:pStyle w:val="ListParagraph"/>
        <w:numPr>
          <w:ilvl w:val="0"/>
          <w:numId w:val="1258"/>
        </w:numPr>
        <w:spacing w:after="120"/>
        <w:ind w:left="714" w:hanging="357"/>
        <w:contextualSpacing w:val="0"/>
        <w:jc w:val="both"/>
        <w:rPr>
          <w:sz w:val="24"/>
          <w:szCs w:val="24"/>
        </w:rPr>
      </w:pPr>
      <w:r w:rsidRPr="00033CC1">
        <w:rPr>
          <w:sz w:val="24"/>
          <w:szCs w:val="24"/>
        </w:rPr>
        <w:t xml:space="preserve">Knoblauchzehe in Olivenöl anschwitzen, dann ebenfalls die Tomaten kurz anschwitzen. Einige Tomaten zerdrücken. </w:t>
      </w:r>
    </w:p>
    <w:p w14:paraId="1FE81FDB" w14:textId="77777777" w:rsidR="00514498" w:rsidRDefault="00514498" w:rsidP="00B40E8C">
      <w:pPr>
        <w:pStyle w:val="ListParagraph"/>
        <w:numPr>
          <w:ilvl w:val="0"/>
          <w:numId w:val="1258"/>
        </w:numPr>
        <w:spacing w:after="120"/>
        <w:ind w:left="714" w:hanging="357"/>
        <w:contextualSpacing w:val="0"/>
        <w:jc w:val="both"/>
        <w:rPr>
          <w:sz w:val="24"/>
          <w:szCs w:val="24"/>
        </w:rPr>
      </w:pPr>
      <w:r w:rsidRPr="00033CC1">
        <w:rPr>
          <w:sz w:val="24"/>
          <w:szCs w:val="24"/>
        </w:rPr>
        <w:t>Mit Salz, Pfeffer, Thymian würzen. Pasta mit der Sauce vermischen. Dann etwas Zitronenschale darüber raspeln und gewürfelten Ricotta darüberstreuen und mit Zitronenthymian dekorieren.</w:t>
      </w:r>
    </w:p>
    <w:p w14:paraId="271ACEEE" w14:textId="77777777" w:rsidR="00514498" w:rsidRDefault="00514498" w:rsidP="00514498">
      <w:pPr>
        <w:rPr>
          <w:sz w:val="24"/>
          <w:szCs w:val="24"/>
        </w:rPr>
      </w:pPr>
      <w:r>
        <w:rPr>
          <w:sz w:val="24"/>
          <w:szCs w:val="24"/>
        </w:rPr>
        <w:br w:type="page"/>
      </w:r>
    </w:p>
    <w:p w14:paraId="16741575" w14:textId="77777777" w:rsidR="0033589A" w:rsidRDefault="0033589A" w:rsidP="0033589A">
      <w:pPr>
        <w:pStyle w:val="Heading2"/>
        <w:spacing w:after="240"/>
      </w:pPr>
      <w:r>
        <w:lastRenderedPageBreak/>
        <w:t>Pasta mit Pilzen</w:t>
      </w:r>
      <w:r>
        <w:rPr>
          <w:rStyle w:val="FootnoteReference"/>
        </w:rPr>
        <w:footnoteReference w:id="1253"/>
      </w:r>
    </w:p>
    <w:p w14:paraId="7E67D58F" w14:textId="77777777" w:rsidR="0033589A" w:rsidRDefault="0033589A" w:rsidP="0033589A">
      <w:pPr>
        <w:rPr>
          <w:sz w:val="24"/>
          <w:szCs w:val="24"/>
        </w:rPr>
      </w:pPr>
      <w:r w:rsidRPr="00AC7B36">
        <w:rPr>
          <w:sz w:val="24"/>
          <w:szCs w:val="24"/>
          <w:u w:val="single"/>
        </w:rPr>
        <w:t>Zutaten</w:t>
      </w:r>
      <w:r>
        <w:rPr>
          <w:sz w:val="24"/>
          <w:szCs w:val="24"/>
        </w:rPr>
        <w:t xml:space="preserve"> (für 2 Portionen)</w:t>
      </w:r>
    </w:p>
    <w:p w14:paraId="7078C7A8" w14:textId="77777777" w:rsidR="0033589A" w:rsidRDefault="0033589A" w:rsidP="0033589A">
      <w:pPr>
        <w:rPr>
          <w:sz w:val="24"/>
          <w:szCs w:val="24"/>
        </w:rPr>
      </w:pPr>
      <w:r>
        <w:rPr>
          <w:sz w:val="24"/>
          <w:szCs w:val="24"/>
        </w:rPr>
        <w:t>1 kleine Zwiebel</w:t>
      </w:r>
    </w:p>
    <w:p w14:paraId="649069D8" w14:textId="77777777" w:rsidR="0033589A" w:rsidRDefault="0033589A" w:rsidP="0033589A">
      <w:pPr>
        <w:rPr>
          <w:sz w:val="24"/>
          <w:szCs w:val="24"/>
        </w:rPr>
      </w:pPr>
      <w:r>
        <w:rPr>
          <w:sz w:val="24"/>
          <w:szCs w:val="24"/>
        </w:rPr>
        <w:t>100 g Speck</w:t>
      </w:r>
    </w:p>
    <w:p w14:paraId="13398061" w14:textId="77777777" w:rsidR="0033589A" w:rsidRDefault="0033589A" w:rsidP="0033589A">
      <w:pPr>
        <w:rPr>
          <w:sz w:val="24"/>
          <w:szCs w:val="24"/>
        </w:rPr>
      </w:pPr>
      <w:r>
        <w:rPr>
          <w:sz w:val="24"/>
          <w:szCs w:val="24"/>
        </w:rPr>
        <w:t>350 g Pilze (verschiedene Sorten)</w:t>
      </w:r>
    </w:p>
    <w:p w14:paraId="1FFEB4D9" w14:textId="77777777" w:rsidR="0033589A" w:rsidRDefault="0033589A" w:rsidP="0033589A">
      <w:pPr>
        <w:rPr>
          <w:sz w:val="24"/>
          <w:szCs w:val="24"/>
        </w:rPr>
      </w:pPr>
      <w:r>
        <w:rPr>
          <w:sz w:val="24"/>
          <w:szCs w:val="24"/>
        </w:rPr>
        <w:t>2 EL Olivenöl</w:t>
      </w:r>
    </w:p>
    <w:p w14:paraId="096CB7BC" w14:textId="77777777" w:rsidR="0033589A" w:rsidRDefault="0033589A" w:rsidP="0033589A">
      <w:pPr>
        <w:rPr>
          <w:sz w:val="24"/>
          <w:szCs w:val="24"/>
        </w:rPr>
      </w:pPr>
      <w:r>
        <w:rPr>
          <w:sz w:val="24"/>
          <w:szCs w:val="24"/>
        </w:rPr>
        <w:t>120 ml Weißwein</w:t>
      </w:r>
    </w:p>
    <w:p w14:paraId="2AD1650A" w14:textId="77777777" w:rsidR="0033589A" w:rsidRDefault="0033589A" w:rsidP="0033589A">
      <w:pPr>
        <w:rPr>
          <w:sz w:val="24"/>
          <w:szCs w:val="24"/>
        </w:rPr>
      </w:pPr>
      <w:r>
        <w:rPr>
          <w:sz w:val="24"/>
          <w:szCs w:val="24"/>
        </w:rPr>
        <w:t>Salz, Pfeffer</w:t>
      </w:r>
    </w:p>
    <w:p w14:paraId="3E1DFDE2" w14:textId="77777777" w:rsidR="0033589A" w:rsidRDefault="0033589A" w:rsidP="0033589A">
      <w:pPr>
        <w:rPr>
          <w:sz w:val="24"/>
          <w:szCs w:val="24"/>
        </w:rPr>
      </w:pPr>
      <w:r>
        <w:rPr>
          <w:sz w:val="24"/>
          <w:szCs w:val="24"/>
        </w:rPr>
        <w:t>300 g kurze Pasta</w:t>
      </w:r>
    </w:p>
    <w:p w14:paraId="1FA1AB5C" w14:textId="77777777" w:rsidR="0033589A" w:rsidRDefault="0033589A" w:rsidP="0033589A">
      <w:pPr>
        <w:rPr>
          <w:sz w:val="24"/>
          <w:szCs w:val="24"/>
        </w:rPr>
      </w:pPr>
      <w:r>
        <w:rPr>
          <w:sz w:val="24"/>
          <w:szCs w:val="24"/>
        </w:rPr>
        <w:t>700 – 800 ml Brühe</w:t>
      </w:r>
    </w:p>
    <w:p w14:paraId="18379D40" w14:textId="77777777" w:rsidR="0033589A" w:rsidRDefault="0033589A" w:rsidP="0033589A">
      <w:pPr>
        <w:rPr>
          <w:sz w:val="24"/>
          <w:szCs w:val="24"/>
        </w:rPr>
      </w:pPr>
      <w:r>
        <w:rPr>
          <w:sz w:val="24"/>
          <w:szCs w:val="24"/>
        </w:rPr>
        <w:t>1 Handvoll gehackte Petersilie</w:t>
      </w:r>
    </w:p>
    <w:p w14:paraId="289855E7" w14:textId="77777777" w:rsidR="0033589A" w:rsidRDefault="0033589A" w:rsidP="0033589A">
      <w:pPr>
        <w:rPr>
          <w:sz w:val="24"/>
          <w:szCs w:val="24"/>
        </w:rPr>
      </w:pPr>
      <w:r>
        <w:rPr>
          <w:sz w:val="24"/>
          <w:szCs w:val="24"/>
        </w:rPr>
        <w:t>Etwas Parmesan</w:t>
      </w:r>
    </w:p>
    <w:p w14:paraId="7724347D" w14:textId="77777777" w:rsidR="0033589A" w:rsidRDefault="0033589A" w:rsidP="0033589A">
      <w:pPr>
        <w:rPr>
          <w:sz w:val="24"/>
          <w:szCs w:val="24"/>
        </w:rPr>
      </w:pPr>
    </w:p>
    <w:p w14:paraId="42FE9ABE" w14:textId="77777777" w:rsidR="0033589A" w:rsidRDefault="0033589A" w:rsidP="0033589A">
      <w:pPr>
        <w:rPr>
          <w:sz w:val="24"/>
          <w:szCs w:val="24"/>
        </w:rPr>
      </w:pPr>
      <w:r>
        <w:rPr>
          <w:sz w:val="24"/>
          <w:szCs w:val="24"/>
        </w:rPr>
        <w:t>Zubereitung:</w:t>
      </w:r>
    </w:p>
    <w:p w14:paraId="3C834443" w14:textId="77777777" w:rsidR="0033589A" w:rsidRPr="00F86AD2" w:rsidRDefault="0033589A" w:rsidP="00B40E8C">
      <w:pPr>
        <w:pStyle w:val="ListParagraph"/>
        <w:numPr>
          <w:ilvl w:val="0"/>
          <w:numId w:val="1229"/>
        </w:numPr>
        <w:spacing w:after="120"/>
        <w:ind w:left="714" w:hanging="357"/>
        <w:contextualSpacing w:val="0"/>
        <w:jc w:val="both"/>
        <w:rPr>
          <w:sz w:val="24"/>
          <w:szCs w:val="24"/>
        </w:rPr>
      </w:pPr>
      <w:r w:rsidRPr="00F86AD2">
        <w:rPr>
          <w:sz w:val="24"/>
          <w:szCs w:val="24"/>
        </w:rPr>
        <w:t xml:space="preserve">Die Zwiebel schälen, fein hacken. Speck klein würfeln. Pilze putzen und in mundgerechte Stücke schneiden. Zwiebel in Olivenöl zusammen mit dem Speck andünsten, etwa 5 Minuten lang. </w:t>
      </w:r>
    </w:p>
    <w:p w14:paraId="12DEA4FF" w14:textId="77777777" w:rsidR="0033589A" w:rsidRPr="00F86AD2" w:rsidRDefault="0033589A" w:rsidP="00B40E8C">
      <w:pPr>
        <w:pStyle w:val="ListParagraph"/>
        <w:numPr>
          <w:ilvl w:val="0"/>
          <w:numId w:val="1229"/>
        </w:numPr>
        <w:spacing w:after="120"/>
        <w:ind w:left="714" w:hanging="357"/>
        <w:contextualSpacing w:val="0"/>
        <w:jc w:val="both"/>
        <w:rPr>
          <w:sz w:val="24"/>
          <w:szCs w:val="24"/>
        </w:rPr>
      </w:pPr>
      <w:r w:rsidRPr="00F86AD2">
        <w:rPr>
          <w:sz w:val="24"/>
          <w:szCs w:val="24"/>
        </w:rPr>
        <w:t>Die Pilze in den Topf geben, mit Weißwein ablöschen. Salzen und pfeffern. Sobald der Wein etwas verkocht ist, die Pasta dazugeben. Mit Brühe aufgießen, sodass die Pasta nicht ganz bedeckt ist, Flüssigkeit einkochen lassen. Den Vorgang wie beim Risotto wiederholen, bis die Pasta gar ist. Sie benötigt etwas mehr Zeit als auf der Packung angegeben. Zum Schluss Petersilie und geriebenen Parmesan unterrühren.</w:t>
      </w:r>
    </w:p>
    <w:p w14:paraId="026C7846" w14:textId="77777777" w:rsidR="0033589A" w:rsidRDefault="0033589A" w:rsidP="0033589A">
      <w:pPr>
        <w:rPr>
          <w:sz w:val="24"/>
          <w:szCs w:val="24"/>
        </w:rPr>
      </w:pPr>
    </w:p>
    <w:p w14:paraId="164EBA4C" w14:textId="77777777" w:rsidR="0033589A" w:rsidRDefault="0033589A" w:rsidP="0033589A">
      <w:pPr>
        <w:ind w:left="1416" w:hanging="1416"/>
        <w:jc w:val="both"/>
        <w:rPr>
          <w:sz w:val="24"/>
          <w:szCs w:val="24"/>
        </w:rPr>
      </w:pPr>
      <w:r>
        <w:rPr>
          <w:sz w:val="24"/>
          <w:szCs w:val="24"/>
        </w:rPr>
        <w:t>Kommentar:</w:t>
      </w:r>
      <w:r>
        <w:rPr>
          <w:sz w:val="24"/>
          <w:szCs w:val="24"/>
        </w:rPr>
        <w:tab/>
        <w:t>Hier muss man sich nicht zwischen Pasta und Risotto entscheiden, denn die Pasta wird wie ein Risotto zubereitet.</w:t>
      </w:r>
    </w:p>
    <w:p w14:paraId="654DB72C" w14:textId="77777777" w:rsidR="0033589A" w:rsidRDefault="0033589A" w:rsidP="0033589A">
      <w:pPr>
        <w:rPr>
          <w:sz w:val="24"/>
          <w:szCs w:val="24"/>
        </w:rPr>
      </w:pPr>
      <w:r>
        <w:rPr>
          <w:sz w:val="24"/>
          <w:szCs w:val="24"/>
        </w:rPr>
        <w:br w:type="page"/>
      </w:r>
    </w:p>
    <w:p w14:paraId="6528BAE2" w14:textId="77777777" w:rsidR="0033589A" w:rsidRDefault="0033589A" w:rsidP="0033589A">
      <w:pPr>
        <w:pStyle w:val="Heading2"/>
        <w:spacing w:after="240"/>
      </w:pPr>
      <w:r>
        <w:lastRenderedPageBreak/>
        <w:t>Pasta mit Kartoffeln (pasta e patate)</w:t>
      </w:r>
      <w:r>
        <w:rPr>
          <w:rStyle w:val="FootnoteReference"/>
        </w:rPr>
        <w:footnoteReference w:id="1254"/>
      </w:r>
      <w:r>
        <w:t xml:space="preserve"> </w:t>
      </w:r>
    </w:p>
    <w:p w14:paraId="66965374" w14:textId="77777777" w:rsidR="0033589A" w:rsidRDefault="0033589A" w:rsidP="0033589A">
      <w:pPr>
        <w:rPr>
          <w:sz w:val="24"/>
          <w:szCs w:val="24"/>
        </w:rPr>
      </w:pPr>
      <w:r w:rsidRPr="0099105B">
        <w:rPr>
          <w:sz w:val="24"/>
          <w:szCs w:val="24"/>
          <w:u w:val="single"/>
        </w:rPr>
        <w:t>Zutaten</w:t>
      </w:r>
      <w:r>
        <w:rPr>
          <w:sz w:val="24"/>
          <w:szCs w:val="24"/>
        </w:rPr>
        <w:t xml:space="preserve"> (für 3 Portionen):</w:t>
      </w:r>
    </w:p>
    <w:p w14:paraId="300C83CD" w14:textId="77777777" w:rsidR="0033589A" w:rsidRDefault="0033589A" w:rsidP="0033589A">
      <w:pPr>
        <w:rPr>
          <w:sz w:val="24"/>
          <w:szCs w:val="24"/>
        </w:rPr>
      </w:pPr>
      <w:r>
        <w:rPr>
          <w:sz w:val="24"/>
          <w:szCs w:val="24"/>
        </w:rPr>
        <w:t>1 kleine Zwiebel</w:t>
      </w:r>
    </w:p>
    <w:p w14:paraId="6B291035" w14:textId="77777777" w:rsidR="0033589A" w:rsidRDefault="0033589A" w:rsidP="0033589A">
      <w:pPr>
        <w:rPr>
          <w:sz w:val="24"/>
          <w:szCs w:val="24"/>
        </w:rPr>
      </w:pPr>
      <w:r>
        <w:rPr>
          <w:sz w:val="24"/>
          <w:szCs w:val="24"/>
        </w:rPr>
        <w:t>Olivenöl</w:t>
      </w:r>
    </w:p>
    <w:p w14:paraId="215FBF10" w14:textId="77777777" w:rsidR="0033589A" w:rsidRDefault="0033589A" w:rsidP="0033589A">
      <w:pPr>
        <w:rPr>
          <w:sz w:val="24"/>
          <w:szCs w:val="24"/>
        </w:rPr>
      </w:pPr>
      <w:r>
        <w:rPr>
          <w:sz w:val="24"/>
          <w:szCs w:val="24"/>
        </w:rPr>
        <w:t>400 g Kartoffeln</w:t>
      </w:r>
    </w:p>
    <w:p w14:paraId="71317B63" w14:textId="77777777" w:rsidR="0033589A" w:rsidRDefault="0033589A" w:rsidP="0033589A">
      <w:pPr>
        <w:rPr>
          <w:sz w:val="24"/>
          <w:szCs w:val="24"/>
        </w:rPr>
      </w:pPr>
      <w:r>
        <w:rPr>
          <w:sz w:val="24"/>
          <w:szCs w:val="24"/>
        </w:rPr>
        <w:t>1 Rosmarinzweig</w:t>
      </w:r>
    </w:p>
    <w:p w14:paraId="1257761C" w14:textId="77777777" w:rsidR="0033589A" w:rsidRDefault="0033589A" w:rsidP="0033589A">
      <w:pPr>
        <w:rPr>
          <w:sz w:val="24"/>
          <w:szCs w:val="24"/>
        </w:rPr>
      </w:pPr>
      <w:r>
        <w:rPr>
          <w:sz w:val="24"/>
          <w:szCs w:val="24"/>
        </w:rPr>
        <w:t>1 EL Tomatenmark</w:t>
      </w:r>
    </w:p>
    <w:p w14:paraId="405ACE70" w14:textId="77777777" w:rsidR="0033589A" w:rsidRDefault="0033589A" w:rsidP="0033589A">
      <w:pPr>
        <w:rPr>
          <w:sz w:val="24"/>
          <w:szCs w:val="24"/>
        </w:rPr>
      </w:pPr>
      <w:r>
        <w:rPr>
          <w:sz w:val="24"/>
          <w:szCs w:val="24"/>
        </w:rPr>
        <w:t>200 g kurze Pasta</w:t>
      </w:r>
    </w:p>
    <w:p w14:paraId="76AE765A" w14:textId="77777777" w:rsidR="0033589A" w:rsidRDefault="0033589A" w:rsidP="0033589A">
      <w:pPr>
        <w:rPr>
          <w:sz w:val="24"/>
          <w:szCs w:val="24"/>
        </w:rPr>
      </w:pPr>
      <w:r>
        <w:rPr>
          <w:sz w:val="24"/>
          <w:szCs w:val="24"/>
        </w:rPr>
        <w:t>40 g Parmesan plus Rinde</w:t>
      </w:r>
    </w:p>
    <w:p w14:paraId="1DFF4878" w14:textId="77777777" w:rsidR="0033589A" w:rsidRDefault="0033589A" w:rsidP="0033589A">
      <w:pPr>
        <w:rPr>
          <w:sz w:val="24"/>
          <w:szCs w:val="24"/>
        </w:rPr>
      </w:pPr>
      <w:r>
        <w:rPr>
          <w:sz w:val="24"/>
          <w:szCs w:val="24"/>
        </w:rPr>
        <w:t>Salz, Pfeffer</w:t>
      </w:r>
    </w:p>
    <w:p w14:paraId="658BDB1D" w14:textId="77777777" w:rsidR="0033589A" w:rsidRDefault="0033589A" w:rsidP="0033589A">
      <w:pPr>
        <w:rPr>
          <w:sz w:val="24"/>
          <w:szCs w:val="24"/>
        </w:rPr>
      </w:pPr>
    </w:p>
    <w:p w14:paraId="4161D83A" w14:textId="77777777" w:rsidR="0033589A" w:rsidRDefault="0033589A" w:rsidP="0033589A">
      <w:pPr>
        <w:rPr>
          <w:sz w:val="24"/>
          <w:szCs w:val="24"/>
        </w:rPr>
      </w:pPr>
      <w:r>
        <w:rPr>
          <w:sz w:val="24"/>
          <w:szCs w:val="24"/>
        </w:rPr>
        <w:t>Zubereitung:</w:t>
      </w:r>
    </w:p>
    <w:p w14:paraId="61B10A1A" w14:textId="77777777" w:rsidR="0033589A" w:rsidRPr="0099105B" w:rsidRDefault="0033589A" w:rsidP="00B40E8C">
      <w:pPr>
        <w:pStyle w:val="ListParagraph"/>
        <w:numPr>
          <w:ilvl w:val="0"/>
          <w:numId w:val="1622"/>
        </w:numPr>
        <w:spacing w:after="120"/>
        <w:ind w:left="714" w:hanging="357"/>
        <w:contextualSpacing w:val="0"/>
        <w:jc w:val="both"/>
        <w:rPr>
          <w:sz w:val="24"/>
          <w:szCs w:val="24"/>
        </w:rPr>
      </w:pPr>
      <w:r w:rsidRPr="0099105B">
        <w:rPr>
          <w:sz w:val="24"/>
          <w:szCs w:val="24"/>
        </w:rPr>
        <w:t>Zwiebel fein schneiden, in Olivenöl dünsten, gut salzen. Kartoffeln in kleine Würfel schneiden und dazugeben. Rosmarin sehr fein hacken oder den Zweig im Ganzen lassen und zu den Kartoffeln geben. Außerdem Tomatenmark und die Rinde vom Parmesankäse hinzufügen.</w:t>
      </w:r>
    </w:p>
    <w:p w14:paraId="5FDD69E6" w14:textId="77777777" w:rsidR="0033589A" w:rsidRPr="0099105B" w:rsidRDefault="0033589A" w:rsidP="00B40E8C">
      <w:pPr>
        <w:pStyle w:val="ListParagraph"/>
        <w:numPr>
          <w:ilvl w:val="0"/>
          <w:numId w:val="1622"/>
        </w:numPr>
        <w:spacing w:after="120"/>
        <w:ind w:left="714" w:hanging="357"/>
        <w:contextualSpacing w:val="0"/>
        <w:jc w:val="both"/>
        <w:rPr>
          <w:sz w:val="24"/>
          <w:szCs w:val="24"/>
        </w:rPr>
      </w:pPr>
      <w:r w:rsidRPr="0099105B">
        <w:rPr>
          <w:sz w:val="24"/>
          <w:szCs w:val="24"/>
        </w:rPr>
        <w:t>Gleichzeitig gesalzenes Wasser für die Pasta aufsetzen. Eine Kelle von dem Wasser zu den Kartoffeln geben, pfeffern. Bei geschlossenem Deckel und mittlerer Hitze 20 Minuten köcheln lassen oder bis die Kartoffeln weich sind. Währenddessen hat man die Pasta im Salzwasser gegart. Sie wird zwei Minuten vor Ende der Garzeit mit einem Schaumlöffel in den Topf mit den Kartoffeln gehoben, man gießt noch eine Kelle vom Kochwasser dazu. Alles zwei Minuten lang zusammen köcheln lassen, sodass die Flüssigkeit leicht eindickt., währenddessen rühren. Den geriebenen Parmesan unterheben und vielleicht noch einmal schwarzen Pfeffer drübergeben.</w:t>
      </w:r>
    </w:p>
    <w:p w14:paraId="4C349052" w14:textId="77777777" w:rsidR="0033589A" w:rsidRDefault="0033589A" w:rsidP="0033589A">
      <w:pPr>
        <w:rPr>
          <w:sz w:val="24"/>
          <w:szCs w:val="24"/>
        </w:rPr>
      </w:pPr>
    </w:p>
    <w:p w14:paraId="1791659F" w14:textId="77777777" w:rsidR="0033589A" w:rsidRDefault="0033589A" w:rsidP="0033589A">
      <w:pPr>
        <w:ind w:left="1416" w:hanging="1416"/>
        <w:jc w:val="both"/>
        <w:rPr>
          <w:sz w:val="24"/>
          <w:szCs w:val="24"/>
        </w:rPr>
      </w:pPr>
      <w:r>
        <w:rPr>
          <w:sz w:val="24"/>
          <w:szCs w:val="24"/>
        </w:rPr>
        <w:t>Kommentar:</w:t>
      </w:r>
      <w:r>
        <w:rPr>
          <w:sz w:val="24"/>
          <w:szCs w:val="24"/>
        </w:rPr>
        <w:tab/>
        <w:t xml:space="preserve">Nochmal Nudeln mit Kartoffeln </w:t>
      </w:r>
      <w:r w:rsidRPr="00336E80">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Pr>
          <w:sz w:val="24"/>
          <w:szCs w:val="24"/>
        </w:rPr>
        <w:t xml:space="preserve"> Wer sagt’s denn. Ist also nicht ungewöhnliches!</w:t>
      </w:r>
    </w:p>
    <w:p w14:paraId="3FF43158" w14:textId="77777777" w:rsidR="0033589A" w:rsidRDefault="0033589A" w:rsidP="0033589A">
      <w:pPr>
        <w:rPr>
          <w:sz w:val="24"/>
          <w:szCs w:val="24"/>
        </w:rPr>
      </w:pPr>
      <w:r>
        <w:rPr>
          <w:sz w:val="24"/>
          <w:szCs w:val="24"/>
        </w:rPr>
        <w:br w:type="page"/>
      </w:r>
    </w:p>
    <w:p w14:paraId="289AD25D" w14:textId="77777777" w:rsidR="00043C9F" w:rsidRPr="00E4152E" w:rsidRDefault="00043C9F" w:rsidP="00043C9F">
      <w:pPr>
        <w:pStyle w:val="Heading2"/>
        <w:spacing w:after="240"/>
      </w:pPr>
      <w:r>
        <w:lastRenderedPageBreak/>
        <w:t>Nochmal P</w:t>
      </w:r>
      <w:r w:rsidRPr="00E4152E">
        <w:t>asta mit Kartoffeln</w:t>
      </w:r>
      <w:r>
        <w:rPr>
          <w:rStyle w:val="FootnoteReference"/>
        </w:rPr>
        <w:footnoteReference w:id="1255"/>
      </w:r>
      <w:r w:rsidRPr="00E4152E">
        <w:t xml:space="preserve"> </w:t>
      </w:r>
    </w:p>
    <w:p w14:paraId="56850743" w14:textId="77777777" w:rsidR="00043C9F" w:rsidRDefault="00043C9F" w:rsidP="00043C9F">
      <w:pPr>
        <w:jc w:val="both"/>
        <w:rPr>
          <w:sz w:val="24"/>
          <w:szCs w:val="24"/>
        </w:rPr>
      </w:pPr>
      <w:r w:rsidRPr="002E0167">
        <w:rPr>
          <w:sz w:val="24"/>
          <w:szCs w:val="24"/>
          <w:u w:val="single"/>
        </w:rPr>
        <w:t>Zutaten</w:t>
      </w:r>
      <w:r w:rsidRPr="00E4152E">
        <w:rPr>
          <w:sz w:val="24"/>
          <w:szCs w:val="24"/>
        </w:rPr>
        <w:t xml:space="preserve"> </w:t>
      </w:r>
      <w:r>
        <w:rPr>
          <w:sz w:val="24"/>
          <w:szCs w:val="24"/>
        </w:rPr>
        <w:t>(</w:t>
      </w:r>
      <w:r w:rsidRPr="00E4152E">
        <w:rPr>
          <w:sz w:val="24"/>
          <w:szCs w:val="24"/>
        </w:rPr>
        <w:t>für 4</w:t>
      </w:r>
      <w:r>
        <w:rPr>
          <w:sz w:val="24"/>
          <w:szCs w:val="24"/>
        </w:rPr>
        <w:t xml:space="preserve"> Portionen):</w:t>
      </w:r>
    </w:p>
    <w:p w14:paraId="48746823" w14:textId="77777777" w:rsidR="00043C9F" w:rsidRDefault="00043C9F" w:rsidP="00043C9F">
      <w:pPr>
        <w:jc w:val="both"/>
        <w:rPr>
          <w:sz w:val="24"/>
          <w:szCs w:val="24"/>
        </w:rPr>
      </w:pPr>
      <w:r>
        <w:rPr>
          <w:sz w:val="24"/>
          <w:szCs w:val="24"/>
        </w:rPr>
        <w:t>1 Zwiebel, geschält und fein gewürfelt</w:t>
      </w:r>
    </w:p>
    <w:p w14:paraId="34CBD58A" w14:textId="77777777" w:rsidR="00043C9F" w:rsidRDefault="00043C9F" w:rsidP="00043C9F">
      <w:pPr>
        <w:jc w:val="both"/>
        <w:rPr>
          <w:sz w:val="24"/>
          <w:szCs w:val="24"/>
        </w:rPr>
      </w:pPr>
      <w:r>
        <w:rPr>
          <w:sz w:val="24"/>
          <w:szCs w:val="24"/>
        </w:rPr>
        <w:t>1 Karotte, geschält und fein gewürfelt</w:t>
      </w:r>
    </w:p>
    <w:p w14:paraId="0ACBEC46" w14:textId="77777777" w:rsidR="00043C9F" w:rsidRDefault="00043C9F" w:rsidP="00043C9F">
      <w:pPr>
        <w:jc w:val="both"/>
        <w:rPr>
          <w:sz w:val="24"/>
          <w:szCs w:val="24"/>
        </w:rPr>
      </w:pPr>
      <w:r>
        <w:rPr>
          <w:sz w:val="24"/>
          <w:szCs w:val="24"/>
        </w:rPr>
        <w:t>2 Stangen Sellerie, in feine Scheibchen geschnitten</w:t>
      </w:r>
    </w:p>
    <w:p w14:paraId="4C33E470" w14:textId="77777777" w:rsidR="00043C9F" w:rsidRDefault="00043C9F" w:rsidP="00043C9F">
      <w:pPr>
        <w:jc w:val="both"/>
        <w:rPr>
          <w:sz w:val="24"/>
          <w:szCs w:val="24"/>
        </w:rPr>
      </w:pPr>
      <w:r>
        <w:rPr>
          <w:sz w:val="24"/>
          <w:szCs w:val="24"/>
        </w:rPr>
        <w:t>5 EL Olivenöl</w:t>
      </w:r>
    </w:p>
    <w:p w14:paraId="7DCF8090" w14:textId="77777777" w:rsidR="00043C9F" w:rsidRDefault="00043C9F" w:rsidP="00043C9F">
      <w:pPr>
        <w:jc w:val="both"/>
        <w:rPr>
          <w:sz w:val="24"/>
          <w:szCs w:val="24"/>
        </w:rPr>
      </w:pPr>
      <w:r>
        <w:rPr>
          <w:sz w:val="24"/>
          <w:szCs w:val="24"/>
        </w:rPr>
        <w:t>1 kg Kartoffeln, geschält, in ungefähr 1 cm große Würfel geschnitten</w:t>
      </w:r>
    </w:p>
    <w:p w14:paraId="1C841963" w14:textId="77777777" w:rsidR="00043C9F" w:rsidRDefault="00043C9F" w:rsidP="00043C9F">
      <w:pPr>
        <w:jc w:val="both"/>
        <w:rPr>
          <w:sz w:val="24"/>
          <w:szCs w:val="24"/>
        </w:rPr>
      </w:pPr>
      <w:r>
        <w:rPr>
          <w:sz w:val="24"/>
          <w:szCs w:val="24"/>
        </w:rPr>
        <w:t>1 Lorbeerblatt</w:t>
      </w:r>
    </w:p>
    <w:p w14:paraId="12CEB539" w14:textId="77777777" w:rsidR="00043C9F" w:rsidRDefault="00043C9F" w:rsidP="00043C9F">
      <w:pPr>
        <w:jc w:val="both"/>
        <w:rPr>
          <w:sz w:val="24"/>
          <w:szCs w:val="24"/>
        </w:rPr>
      </w:pPr>
      <w:r>
        <w:rPr>
          <w:sz w:val="24"/>
          <w:szCs w:val="24"/>
        </w:rPr>
        <w:t>250 g kurze Pasta</w:t>
      </w:r>
    </w:p>
    <w:p w14:paraId="1F0AFF69" w14:textId="77777777" w:rsidR="00043C9F" w:rsidRDefault="00043C9F" w:rsidP="00043C9F">
      <w:pPr>
        <w:jc w:val="both"/>
        <w:rPr>
          <w:sz w:val="24"/>
          <w:szCs w:val="24"/>
        </w:rPr>
      </w:pPr>
      <w:r>
        <w:rPr>
          <w:sz w:val="24"/>
          <w:szCs w:val="24"/>
        </w:rPr>
        <w:t>100 g Parmesan, fein gerieben</w:t>
      </w:r>
    </w:p>
    <w:p w14:paraId="03F51F5D" w14:textId="77777777" w:rsidR="00043C9F" w:rsidRDefault="00043C9F" w:rsidP="00043C9F">
      <w:pPr>
        <w:jc w:val="both"/>
        <w:rPr>
          <w:sz w:val="24"/>
          <w:szCs w:val="24"/>
        </w:rPr>
      </w:pPr>
      <w:r>
        <w:rPr>
          <w:sz w:val="24"/>
          <w:szCs w:val="24"/>
        </w:rPr>
        <w:t>Ein paar Blättchen Basilikum</w:t>
      </w:r>
    </w:p>
    <w:p w14:paraId="6DC0D972" w14:textId="77777777" w:rsidR="00043C9F" w:rsidRDefault="00043C9F" w:rsidP="00043C9F">
      <w:pPr>
        <w:jc w:val="both"/>
        <w:rPr>
          <w:sz w:val="24"/>
          <w:szCs w:val="24"/>
        </w:rPr>
      </w:pPr>
      <w:r>
        <w:rPr>
          <w:sz w:val="24"/>
          <w:szCs w:val="24"/>
        </w:rPr>
        <w:t>Salz, Pfeffer</w:t>
      </w:r>
    </w:p>
    <w:p w14:paraId="1A62E021" w14:textId="77777777" w:rsidR="00043C9F" w:rsidRDefault="00043C9F" w:rsidP="00043C9F">
      <w:pPr>
        <w:jc w:val="both"/>
        <w:rPr>
          <w:sz w:val="24"/>
          <w:szCs w:val="24"/>
        </w:rPr>
      </w:pPr>
    </w:p>
    <w:p w14:paraId="5E3D1340" w14:textId="77777777" w:rsidR="00043C9F" w:rsidRDefault="00043C9F" w:rsidP="00043C9F">
      <w:pPr>
        <w:jc w:val="both"/>
        <w:rPr>
          <w:sz w:val="24"/>
          <w:szCs w:val="24"/>
        </w:rPr>
      </w:pPr>
      <w:r>
        <w:rPr>
          <w:sz w:val="24"/>
          <w:szCs w:val="24"/>
        </w:rPr>
        <w:t>Zubereitung:</w:t>
      </w:r>
    </w:p>
    <w:p w14:paraId="6818601B" w14:textId="77777777" w:rsidR="00043C9F" w:rsidRPr="00FF39CE" w:rsidRDefault="00043C9F" w:rsidP="00B40E8C">
      <w:pPr>
        <w:pStyle w:val="ListParagraph"/>
        <w:numPr>
          <w:ilvl w:val="0"/>
          <w:numId w:val="1137"/>
        </w:numPr>
        <w:spacing w:after="120"/>
        <w:ind w:left="714" w:hanging="357"/>
        <w:contextualSpacing w:val="0"/>
        <w:jc w:val="both"/>
        <w:rPr>
          <w:sz w:val="24"/>
          <w:szCs w:val="24"/>
        </w:rPr>
      </w:pPr>
      <w:r w:rsidRPr="00FF39CE">
        <w:rPr>
          <w:sz w:val="24"/>
          <w:szCs w:val="24"/>
        </w:rPr>
        <w:t xml:space="preserve">In einem großen Topf brät man unter Rühren Zwiebel, Karotte und Sellerie mit einer guten Prise Salz in Olivenöl an. Nach ungefähr 5 Minuten gibt man die Kartoffeln dazu, vermengt alles, dann Lorbeer und 1,2 l Wasser hinzufügen. </w:t>
      </w:r>
    </w:p>
    <w:p w14:paraId="0A2BCE31" w14:textId="77777777" w:rsidR="00043C9F" w:rsidRPr="00FF39CE" w:rsidRDefault="00043C9F" w:rsidP="00B40E8C">
      <w:pPr>
        <w:pStyle w:val="ListParagraph"/>
        <w:numPr>
          <w:ilvl w:val="0"/>
          <w:numId w:val="1137"/>
        </w:numPr>
        <w:spacing w:after="120"/>
        <w:ind w:left="714" w:hanging="357"/>
        <w:contextualSpacing w:val="0"/>
        <w:jc w:val="both"/>
        <w:rPr>
          <w:sz w:val="24"/>
          <w:szCs w:val="24"/>
        </w:rPr>
      </w:pPr>
      <w:r w:rsidRPr="00FF39CE">
        <w:rPr>
          <w:sz w:val="24"/>
          <w:szCs w:val="24"/>
        </w:rPr>
        <w:t>Flüssigkeit aufkochen, dann das Ganze 12 Minuten bei geschlossenem Deckel und bei niedriger bis mittlerer Temperatur köcheln lassen. Dann noch mal die Flüssigkeit richtig aufkochen, Pasta hineingeben, garen, bis diese al dente sind.</w:t>
      </w:r>
    </w:p>
    <w:p w14:paraId="4D91F43C" w14:textId="77777777" w:rsidR="00043C9F" w:rsidRDefault="00043C9F" w:rsidP="00B40E8C">
      <w:pPr>
        <w:pStyle w:val="ListParagraph"/>
        <w:numPr>
          <w:ilvl w:val="0"/>
          <w:numId w:val="1137"/>
        </w:numPr>
        <w:spacing w:after="120"/>
        <w:ind w:left="714" w:hanging="357"/>
        <w:contextualSpacing w:val="0"/>
        <w:jc w:val="both"/>
        <w:rPr>
          <w:sz w:val="24"/>
          <w:szCs w:val="24"/>
        </w:rPr>
      </w:pPr>
      <w:r w:rsidRPr="00FF39CE">
        <w:rPr>
          <w:sz w:val="24"/>
          <w:szCs w:val="24"/>
        </w:rPr>
        <w:t>Wenn am Ende zu wenig Flüssigkeit im Topf ist, gießt man etwas Wasser nach. Topf vom Herd nehmen, Parmesan nach und nach unterheben. Zum Servieren ein paar fein gehackte Blättchen Basilikum über die Pasta geben sowie viel frisch gemahlenen schwarzen Pfeffer.</w:t>
      </w:r>
    </w:p>
    <w:p w14:paraId="735371BE" w14:textId="77777777" w:rsidR="00043C9F" w:rsidRDefault="00043C9F" w:rsidP="00043C9F">
      <w:pPr>
        <w:ind w:left="1416" w:hanging="1416"/>
        <w:jc w:val="both"/>
        <w:rPr>
          <w:sz w:val="24"/>
          <w:szCs w:val="24"/>
        </w:rPr>
      </w:pPr>
    </w:p>
    <w:p w14:paraId="633F7EF5" w14:textId="77777777" w:rsidR="00043C9F" w:rsidRPr="00FF39CE" w:rsidRDefault="00043C9F" w:rsidP="00043C9F">
      <w:pPr>
        <w:ind w:left="1416" w:hanging="1416"/>
        <w:jc w:val="both"/>
        <w:rPr>
          <w:sz w:val="24"/>
          <w:szCs w:val="24"/>
        </w:rPr>
      </w:pPr>
      <w:r>
        <w:rPr>
          <w:sz w:val="24"/>
          <w:szCs w:val="24"/>
        </w:rPr>
        <w:t>Kommentar:</w:t>
      </w:r>
      <w:r>
        <w:rPr>
          <w:sz w:val="24"/>
          <w:szCs w:val="24"/>
        </w:rPr>
        <w:tab/>
        <w:t xml:space="preserve">Das ist nun wieder ein typisches Gericht für mich. Es gibt natürlich elegantere Gerichte als Nudeln mit Kartoffeln. Denn eigentlich brauchen beide Zutaten, also die Pasta sowie auch die Kartoffel, einen Partner auf dem Teller, der sagt: Los, hoch vom Sofa, raus aus der Jogginghose, wir unternehmen jetzt was. Also zum Beispiel ein nervöses Gemüse oder einen vornehmen Käse. Hier aber treffen sich zwei, die sich vielleicht ein bisschen zu ähnlich sind. Als Paar sind sie nicht sonderlich dynamisch, gehen sicher samstags nicht zum Brunch, später </w:t>
      </w:r>
      <w:r>
        <w:rPr>
          <w:sz w:val="24"/>
          <w:szCs w:val="24"/>
        </w:rPr>
        <w:lastRenderedPageBreak/>
        <w:t xml:space="preserve">nicht ins Gym, aber schlafen abends beim Netflix-Gucken (oder Fernseh gucken) trotzdem ein </w:t>
      </w:r>
      <w:r w:rsidRPr="00DB1C1C">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sidRPr="00FF39CE">
        <w:rPr>
          <w:sz w:val="24"/>
          <w:szCs w:val="24"/>
        </w:rPr>
        <w:br w:type="page"/>
      </w:r>
    </w:p>
    <w:p w14:paraId="1615D9BC" w14:textId="2D948D77" w:rsidR="0033589A" w:rsidRDefault="0033589A" w:rsidP="0033589A">
      <w:pPr>
        <w:pStyle w:val="Heading2"/>
        <w:spacing w:after="240"/>
      </w:pPr>
      <w:r w:rsidRPr="00E50B0C">
        <w:lastRenderedPageBreak/>
        <w:t>Pasta mit Grünkohl</w:t>
      </w:r>
      <w:r>
        <w:rPr>
          <w:rStyle w:val="FootnoteReference"/>
        </w:rPr>
        <w:footnoteReference w:id="1256"/>
      </w:r>
    </w:p>
    <w:p w14:paraId="5F4EAFD3" w14:textId="77777777" w:rsidR="0033589A" w:rsidRDefault="0033589A" w:rsidP="0033589A">
      <w:pPr>
        <w:rPr>
          <w:sz w:val="24"/>
          <w:szCs w:val="24"/>
        </w:rPr>
      </w:pPr>
      <w:r w:rsidRPr="00354B16">
        <w:rPr>
          <w:sz w:val="24"/>
          <w:szCs w:val="24"/>
          <w:u w:val="single"/>
        </w:rPr>
        <w:t>Zutaten</w:t>
      </w:r>
      <w:r>
        <w:rPr>
          <w:sz w:val="24"/>
          <w:szCs w:val="24"/>
        </w:rPr>
        <w:t xml:space="preserve"> (für 4 Portionen):</w:t>
      </w:r>
    </w:p>
    <w:p w14:paraId="68BC2A23" w14:textId="77777777" w:rsidR="0033589A" w:rsidRDefault="0033589A" w:rsidP="0033589A">
      <w:pPr>
        <w:rPr>
          <w:sz w:val="24"/>
          <w:szCs w:val="24"/>
        </w:rPr>
      </w:pPr>
      <w:r>
        <w:rPr>
          <w:sz w:val="24"/>
          <w:szCs w:val="24"/>
        </w:rPr>
        <w:t>50 g Pinienkerne</w:t>
      </w:r>
    </w:p>
    <w:p w14:paraId="15A95D8E" w14:textId="77777777" w:rsidR="0033589A" w:rsidRDefault="0033589A" w:rsidP="0033589A">
      <w:pPr>
        <w:rPr>
          <w:sz w:val="24"/>
          <w:szCs w:val="24"/>
        </w:rPr>
      </w:pPr>
      <w:r>
        <w:rPr>
          <w:sz w:val="24"/>
          <w:szCs w:val="24"/>
        </w:rPr>
        <w:t>600 g frischer Grünkohl</w:t>
      </w:r>
    </w:p>
    <w:p w14:paraId="1D76C616" w14:textId="77777777" w:rsidR="0033589A" w:rsidRDefault="0033589A" w:rsidP="0033589A">
      <w:pPr>
        <w:rPr>
          <w:sz w:val="24"/>
          <w:szCs w:val="24"/>
        </w:rPr>
      </w:pPr>
      <w:r>
        <w:rPr>
          <w:sz w:val="24"/>
          <w:szCs w:val="24"/>
        </w:rPr>
        <w:t>1 frische Chilischote</w:t>
      </w:r>
    </w:p>
    <w:p w14:paraId="709A07FD" w14:textId="77777777" w:rsidR="0033589A" w:rsidRDefault="0033589A" w:rsidP="0033589A">
      <w:pPr>
        <w:rPr>
          <w:sz w:val="24"/>
          <w:szCs w:val="24"/>
        </w:rPr>
      </w:pPr>
      <w:r>
        <w:rPr>
          <w:sz w:val="24"/>
          <w:szCs w:val="24"/>
        </w:rPr>
        <w:t>2 frische Knoblauchzehen</w:t>
      </w:r>
    </w:p>
    <w:p w14:paraId="6031787C" w14:textId="77777777" w:rsidR="0033589A" w:rsidRDefault="0033589A" w:rsidP="0033589A">
      <w:pPr>
        <w:rPr>
          <w:sz w:val="24"/>
          <w:szCs w:val="24"/>
        </w:rPr>
      </w:pPr>
      <w:r>
        <w:rPr>
          <w:sz w:val="24"/>
          <w:szCs w:val="24"/>
        </w:rPr>
        <w:t>3 EL Olivenöl</w:t>
      </w:r>
    </w:p>
    <w:p w14:paraId="64E80563" w14:textId="77777777" w:rsidR="0033589A" w:rsidRDefault="0033589A" w:rsidP="0033589A">
      <w:pPr>
        <w:rPr>
          <w:sz w:val="24"/>
          <w:szCs w:val="24"/>
        </w:rPr>
      </w:pPr>
      <w:r>
        <w:rPr>
          <w:sz w:val="24"/>
          <w:szCs w:val="24"/>
        </w:rPr>
        <w:t>1 mittelgroße rote Zwiebel</w:t>
      </w:r>
    </w:p>
    <w:p w14:paraId="342386B9" w14:textId="77777777" w:rsidR="0033589A" w:rsidRDefault="0033589A" w:rsidP="0033589A">
      <w:pPr>
        <w:rPr>
          <w:sz w:val="24"/>
          <w:szCs w:val="24"/>
        </w:rPr>
      </w:pPr>
      <w:r>
        <w:rPr>
          <w:sz w:val="24"/>
          <w:szCs w:val="24"/>
        </w:rPr>
        <w:t>200 ml Gemüsebrühe</w:t>
      </w:r>
    </w:p>
    <w:p w14:paraId="51F4464A" w14:textId="77777777" w:rsidR="0033589A" w:rsidRDefault="0033589A" w:rsidP="0033589A">
      <w:pPr>
        <w:rPr>
          <w:sz w:val="24"/>
          <w:szCs w:val="24"/>
        </w:rPr>
      </w:pPr>
      <w:r>
        <w:rPr>
          <w:sz w:val="24"/>
          <w:szCs w:val="24"/>
        </w:rPr>
        <w:t>Salz, Pfeffer</w:t>
      </w:r>
    </w:p>
    <w:p w14:paraId="233971FB" w14:textId="77777777" w:rsidR="0033589A" w:rsidRDefault="0033589A" w:rsidP="0033589A">
      <w:pPr>
        <w:rPr>
          <w:sz w:val="24"/>
          <w:szCs w:val="24"/>
        </w:rPr>
      </w:pPr>
      <w:r>
        <w:rPr>
          <w:sz w:val="24"/>
          <w:szCs w:val="24"/>
        </w:rPr>
        <w:t>Muskatnuss</w:t>
      </w:r>
    </w:p>
    <w:p w14:paraId="6DD66FA4" w14:textId="77777777" w:rsidR="0033589A" w:rsidRDefault="0033589A" w:rsidP="0033589A">
      <w:pPr>
        <w:rPr>
          <w:sz w:val="24"/>
          <w:szCs w:val="24"/>
        </w:rPr>
      </w:pPr>
      <w:r>
        <w:rPr>
          <w:sz w:val="24"/>
          <w:szCs w:val="24"/>
        </w:rPr>
        <w:t>500 g Penne</w:t>
      </w:r>
    </w:p>
    <w:p w14:paraId="5685CF07" w14:textId="77777777" w:rsidR="0033589A" w:rsidRDefault="0033589A" w:rsidP="0033589A">
      <w:pPr>
        <w:rPr>
          <w:sz w:val="24"/>
          <w:szCs w:val="24"/>
        </w:rPr>
      </w:pPr>
      <w:r>
        <w:rPr>
          <w:sz w:val="24"/>
          <w:szCs w:val="24"/>
        </w:rPr>
        <w:t>100 g getrocknete Tomaten (in Öl eingelegt)</w:t>
      </w:r>
    </w:p>
    <w:p w14:paraId="66642179" w14:textId="77777777" w:rsidR="0033589A" w:rsidRDefault="0033589A" w:rsidP="0033589A">
      <w:pPr>
        <w:rPr>
          <w:sz w:val="24"/>
          <w:szCs w:val="24"/>
        </w:rPr>
      </w:pPr>
      <w:r>
        <w:rPr>
          <w:sz w:val="24"/>
          <w:szCs w:val="24"/>
        </w:rPr>
        <w:t>100 g frischer Ziegenfrischkäse (Taler)</w:t>
      </w:r>
    </w:p>
    <w:p w14:paraId="2A65084F" w14:textId="77777777" w:rsidR="0033589A" w:rsidRDefault="0033589A" w:rsidP="0033589A">
      <w:pPr>
        <w:rPr>
          <w:sz w:val="24"/>
          <w:szCs w:val="24"/>
        </w:rPr>
      </w:pPr>
    </w:p>
    <w:p w14:paraId="00FC8104" w14:textId="77777777" w:rsidR="0033589A" w:rsidRDefault="0033589A" w:rsidP="0033589A">
      <w:pPr>
        <w:rPr>
          <w:sz w:val="24"/>
          <w:szCs w:val="24"/>
        </w:rPr>
      </w:pPr>
      <w:r>
        <w:rPr>
          <w:sz w:val="24"/>
          <w:szCs w:val="24"/>
        </w:rPr>
        <w:t>Zubereitung:</w:t>
      </w:r>
    </w:p>
    <w:p w14:paraId="71EE2069" w14:textId="77777777" w:rsidR="0033589A" w:rsidRPr="00354B16" w:rsidRDefault="0033589A" w:rsidP="00B40E8C">
      <w:pPr>
        <w:pStyle w:val="ListParagraph"/>
        <w:numPr>
          <w:ilvl w:val="0"/>
          <w:numId w:val="1725"/>
        </w:numPr>
        <w:spacing w:after="120"/>
        <w:ind w:left="714" w:hanging="357"/>
        <w:contextualSpacing w:val="0"/>
        <w:jc w:val="both"/>
        <w:rPr>
          <w:sz w:val="24"/>
          <w:szCs w:val="24"/>
        </w:rPr>
      </w:pPr>
      <w:r w:rsidRPr="00354B16">
        <w:rPr>
          <w:sz w:val="24"/>
          <w:szCs w:val="24"/>
        </w:rPr>
        <w:t>Die Pinienkerne ohne Fett in einer Pfanne rösten. Grünkohl waschen, von den Stielen rupfen und grob schneiden. In reichlich kochendem Wasser 10 Minuten blanchieren, abgießen, abschrecken und gut abtropfen lassen.</w:t>
      </w:r>
    </w:p>
    <w:p w14:paraId="575E518F" w14:textId="77777777" w:rsidR="0033589A" w:rsidRPr="00354B16" w:rsidRDefault="0033589A" w:rsidP="00B40E8C">
      <w:pPr>
        <w:pStyle w:val="ListParagraph"/>
        <w:numPr>
          <w:ilvl w:val="0"/>
          <w:numId w:val="1725"/>
        </w:numPr>
        <w:spacing w:after="120"/>
        <w:ind w:left="714" w:hanging="357"/>
        <w:contextualSpacing w:val="0"/>
        <w:jc w:val="both"/>
        <w:rPr>
          <w:sz w:val="24"/>
          <w:szCs w:val="24"/>
        </w:rPr>
      </w:pPr>
      <w:r w:rsidRPr="00354B16">
        <w:rPr>
          <w:sz w:val="24"/>
          <w:szCs w:val="24"/>
        </w:rPr>
        <w:t>Chili und Knoblauch in dünne Scheiben schneiden und in einer Pfanne mit Olivenöl kurz anbraten. Zwiebel fein würfeln und mitdünsten, den Grünkohl dazugeben. Mit Gemüsebrühe ablöschen, aufkochen und mit Salz, Pfeffer und frisch geriebener Muskatnuss würzen. 5 Minuten bei mittlerer Hitze schmoren.</w:t>
      </w:r>
    </w:p>
    <w:p w14:paraId="586BB23D" w14:textId="77777777" w:rsidR="0033589A" w:rsidRPr="00354B16" w:rsidRDefault="0033589A" w:rsidP="00B40E8C">
      <w:pPr>
        <w:pStyle w:val="ListParagraph"/>
        <w:numPr>
          <w:ilvl w:val="0"/>
          <w:numId w:val="1725"/>
        </w:numPr>
        <w:spacing w:after="120"/>
        <w:ind w:left="714" w:hanging="357"/>
        <w:contextualSpacing w:val="0"/>
        <w:jc w:val="both"/>
        <w:rPr>
          <w:sz w:val="24"/>
          <w:szCs w:val="24"/>
        </w:rPr>
      </w:pPr>
      <w:r w:rsidRPr="00354B16">
        <w:rPr>
          <w:sz w:val="24"/>
          <w:szCs w:val="24"/>
        </w:rPr>
        <w:t>Inzwischen Penne nach Packungsanweisung al dente kochen, abgießen, dabei etwas Nudelwasser auffangen. Die Nudeln zum Grünkohl geben und kurz noch einmal aufkochen. Falls die Soße nicht sämig genug sein sollte, etwas Nudelwasser zugeben. Zum Schluss die in Streifen geschnittenen getrockneten Tomaten zugeben, mit zerbröselten Ziegenfrischkäse und Pinienkernen bestreuen.</w:t>
      </w:r>
    </w:p>
    <w:p w14:paraId="36A1BF74" w14:textId="77777777" w:rsidR="0033589A" w:rsidRDefault="0033589A" w:rsidP="0033589A">
      <w:pPr>
        <w:rPr>
          <w:sz w:val="24"/>
          <w:szCs w:val="24"/>
        </w:rPr>
      </w:pPr>
    </w:p>
    <w:p w14:paraId="763A9131" w14:textId="77777777" w:rsidR="0033589A" w:rsidRDefault="0033589A" w:rsidP="0033589A">
      <w:pPr>
        <w:ind w:left="708" w:hanging="708"/>
        <w:jc w:val="both"/>
        <w:rPr>
          <w:sz w:val="24"/>
          <w:szCs w:val="24"/>
        </w:rPr>
      </w:pPr>
      <w:r>
        <w:rPr>
          <w:sz w:val="24"/>
          <w:szCs w:val="24"/>
        </w:rPr>
        <w:t>Info:</w:t>
      </w:r>
      <w:r>
        <w:rPr>
          <w:sz w:val="24"/>
          <w:szCs w:val="24"/>
        </w:rPr>
        <w:tab/>
        <w:t xml:space="preserve">In Deutschland glaubt man häufig, Grünkohl sei eine heimische Spezialität. Grünkohl mit Pinkel, das klingt deutsch und bodenständig. Kanzler und Präsidenten aber auch wir ließen sich/uns als „Kohlkönige“ ehren. Doch schon in der Antike kultivierten Griechen und Römer das robuste Gewächs. Und natürlich hat es nach ein paar </w:t>
      </w:r>
      <w:r>
        <w:rPr>
          <w:sz w:val="24"/>
          <w:szCs w:val="24"/>
        </w:rPr>
        <w:lastRenderedPageBreak/>
        <w:t>Jahrtausenden Kochgeschichte auch Nordamerika, Afrika und sogar im brasilianischen Nationaleintopf Feijoda seinen Platz. Die überwältigende Liste der Inhaltsstoffe hat Grünkohl mittlerweile zum Superfood gemacht, er wird roh oder als – recht teures – Pulver in Smoothies verrührt.</w:t>
      </w:r>
    </w:p>
    <w:p w14:paraId="3FE0ECA7" w14:textId="77777777" w:rsidR="0033589A" w:rsidRPr="00E50B0C" w:rsidRDefault="0033589A" w:rsidP="0033589A">
      <w:pPr>
        <w:ind w:left="708"/>
        <w:jc w:val="both"/>
        <w:rPr>
          <w:sz w:val="24"/>
          <w:szCs w:val="24"/>
        </w:rPr>
      </w:pPr>
      <w:r>
        <w:rPr>
          <w:sz w:val="24"/>
          <w:szCs w:val="24"/>
        </w:rPr>
        <w:t>Lange hieß es, die Pflanze brauche vor der Ernte Frost, um einen milden Geschmack zu erlangen. Das ist widerlegt. Es reicht schon, wenn es eine Weile kalt ist. Man miss Grünkohl auch nicht stundenlang weichkochen. Aber kurzes Dämpfen und Blanchieren macht ihn bekömmlicher, wenn man ihn als Salat oder, wie hier, angebraten mit Pasta zubereitet. Das ist schonend, und schneller geht es auch.</w:t>
      </w:r>
    </w:p>
    <w:p w14:paraId="32E39338" w14:textId="77777777" w:rsidR="0033589A" w:rsidRPr="00E50B0C" w:rsidRDefault="0033589A" w:rsidP="0033589A">
      <w:pPr>
        <w:rPr>
          <w:rFonts w:asciiTheme="majorHAnsi" w:eastAsiaTheme="majorEastAsia" w:hAnsiTheme="majorHAnsi" w:cstheme="majorBidi"/>
          <w:color w:val="2F5496" w:themeColor="accent1" w:themeShade="BF"/>
          <w:sz w:val="24"/>
          <w:szCs w:val="24"/>
        </w:rPr>
      </w:pPr>
      <w:r w:rsidRPr="00E50B0C">
        <w:rPr>
          <w:sz w:val="24"/>
          <w:szCs w:val="24"/>
        </w:rPr>
        <w:br w:type="page"/>
      </w:r>
    </w:p>
    <w:p w14:paraId="5F9388EF" w14:textId="77777777" w:rsidR="0033589A" w:rsidRDefault="0033589A" w:rsidP="0033589A">
      <w:pPr>
        <w:pStyle w:val="Heading2"/>
        <w:spacing w:after="240"/>
      </w:pPr>
      <w:r>
        <w:lastRenderedPageBreak/>
        <w:t>Pasta mit Blumenkohl aus Neapel</w:t>
      </w:r>
      <w:r>
        <w:rPr>
          <w:rStyle w:val="FootnoteReference"/>
        </w:rPr>
        <w:footnoteReference w:id="1257"/>
      </w:r>
    </w:p>
    <w:p w14:paraId="39F91E81" w14:textId="77777777" w:rsidR="0033589A" w:rsidRDefault="0033589A" w:rsidP="0033589A">
      <w:pPr>
        <w:rPr>
          <w:sz w:val="24"/>
          <w:szCs w:val="24"/>
        </w:rPr>
      </w:pPr>
      <w:r w:rsidRPr="004867A1">
        <w:rPr>
          <w:sz w:val="24"/>
          <w:szCs w:val="24"/>
          <w:u w:val="single"/>
        </w:rPr>
        <w:t>Zutaten</w:t>
      </w:r>
      <w:r>
        <w:rPr>
          <w:sz w:val="24"/>
          <w:szCs w:val="24"/>
        </w:rPr>
        <w:t xml:space="preserve"> (für 2 Portionen)</w:t>
      </w:r>
    </w:p>
    <w:p w14:paraId="25140100" w14:textId="77777777" w:rsidR="0033589A" w:rsidRDefault="0033589A" w:rsidP="0033589A">
      <w:pPr>
        <w:rPr>
          <w:sz w:val="24"/>
          <w:szCs w:val="24"/>
        </w:rPr>
      </w:pPr>
      <w:r>
        <w:rPr>
          <w:sz w:val="24"/>
          <w:szCs w:val="24"/>
        </w:rPr>
        <w:t>Olivenöl</w:t>
      </w:r>
    </w:p>
    <w:p w14:paraId="0B771114" w14:textId="77777777" w:rsidR="0033589A" w:rsidRDefault="0033589A" w:rsidP="0033589A">
      <w:pPr>
        <w:rPr>
          <w:sz w:val="24"/>
          <w:szCs w:val="24"/>
        </w:rPr>
      </w:pPr>
      <w:r>
        <w:rPr>
          <w:sz w:val="24"/>
          <w:szCs w:val="24"/>
        </w:rPr>
        <w:t>2 Knoblauchzehen</w:t>
      </w:r>
    </w:p>
    <w:p w14:paraId="71D6E8F4" w14:textId="77777777" w:rsidR="0033589A" w:rsidRDefault="0033589A" w:rsidP="0033589A">
      <w:pPr>
        <w:rPr>
          <w:sz w:val="24"/>
          <w:szCs w:val="24"/>
        </w:rPr>
      </w:pPr>
      <w:r>
        <w:rPr>
          <w:sz w:val="24"/>
          <w:szCs w:val="24"/>
        </w:rPr>
        <w:t>½ Blumenkohl (ca. 250 g)</w:t>
      </w:r>
    </w:p>
    <w:p w14:paraId="5CB3DDC9" w14:textId="77777777" w:rsidR="0033589A" w:rsidRDefault="0033589A" w:rsidP="0033589A">
      <w:pPr>
        <w:rPr>
          <w:sz w:val="24"/>
          <w:szCs w:val="24"/>
        </w:rPr>
      </w:pPr>
      <w:r>
        <w:rPr>
          <w:sz w:val="24"/>
          <w:szCs w:val="24"/>
        </w:rPr>
        <w:t>400 ml Wasser</w:t>
      </w:r>
    </w:p>
    <w:p w14:paraId="7B505FAD" w14:textId="77777777" w:rsidR="0033589A" w:rsidRDefault="0033589A" w:rsidP="0033589A">
      <w:pPr>
        <w:rPr>
          <w:sz w:val="24"/>
          <w:szCs w:val="24"/>
        </w:rPr>
      </w:pPr>
      <w:r>
        <w:rPr>
          <w:sz w:val="24"/>
          <w:szCs w:val="24"/>
        </w:rPr>
        <w:t>150 g gemischte kurze Pasta</w:t>
      </w:r>
    </w:p>
    <w:p w14:paraId="5573731F" w14:textId="77777777" w:rsidR="0033589A" w:rsidRDefault="0033589A" w:rsidP="0033589A">
      <w:pPr>
        <w:rPr>
          <w:sz w:val="24"/>
          <w:szCs w:val="24"/>
        </w:rPr>
      </w:pPr>
      <w:r>
        <w:rPr>
          <w:sz w:val="24"/>
          <w:szCs w:val="24"/>
        </w:rPr>
        <w:t>30 g Parmesan</w:t>
      </w:r>
    </w:p>
    <w:p w14:paraId="49144F18" w14:textId="77777777" w:rsidR="0033589A" w:rsidRDefault="0033589A" w:rsidP="0033589A">
      <w:pPr>
        <w:rPr>
          <w:sz w:val="24"/>
          <w:szCs w:val="24"/>
        </w:rPr>
      </w:pPr>
      <w:r>
        <w:rPr>
          <w:sz w:val="24"/>
          <w:szCs w:val="24"/>
        </w:rPr>
        <w:t>Salz, Pfeffer</w:t>
      </w:r>
    </w:p>
    <w:p w14:paraId="2B2B159A" w14:textId="77777777" w:rsidR="0033589A" w:rsidRDefault="0033589A" w:rsidP="0033589A">
      <w:pPr>
        <w:rPr>
          <w:sz w:val="24"/>
          <w:szCs w:val="24"/>
        </w:rPr>
      </w:pPr>
      <w:r>
        <w:rPr>
          <w:sz w:val="24"/>
          <w:szCs w:val="24"/>
        </w:rPr>
        <w:t>1 TL Butter</w:t>
      </w:r>
    </w:p>
    <w:p w14:paraId="2EE86C2B" w14:textId="77777777" w:rsidR="0033589A" w:rsidRDefault="0033589A" w:rsidP="0033589A">
      <w:pPr>
        <w:rPr>
          <w:sz w:val="24"/>
          <w:szCs w:val="24"/>
        </w:rPr>
      </w:pPr>
    </w:p>
    <w:p w14:paraId="258A8271" w14:textId="77777777" w:rsidR="0033589A" w:rsidRDefault="0033589A" w:rsidP="0033589A">
      <w:pPr>
        <w:rPr>
          <w:sz w:val="24"/>
          <w:szCs w:val="24"/>
        </w:rPr>
      </w:pPr>
      <w:r>
        <w:rPr>
          <w:sz w:val="24"/>
          <w:szCs w:val="24"/>
        </w:rPr>
        <w:t>Zubereitung:</w:t>
      </w:r>
    </w:p>
    <w:p w14:paraId="4DBAF434" w14:textId="77777777" w:rsidR="0033589A" w:rsidRPr="00BA7968" w:rsidRDefault="0033589A" w:rsidP="00B40E8C">
      <w:pPr>
        <w:pStyle w:val="ListParagraph"/>
        <w:numPr>
          <w:ilvl w:val="0"/>
          <w:numId w:val="1147"/>
        </w:numPr>
        <w:spacing w:after="120"/>
        <w:ind w:left="714" w:hanging="357"/>
        <w:contextualSpacing w:val="0"/>
        <w:jc w:val="both"/>
        <w:rPr>
          <w:sz w:val="24"/>
          <w:szCs w:val="24"/>
        </w:rPr>
      </w:pPr>
      <w:r w:rsidRPr="00BA7968">
        <w:rPr>
          <w:sz w:val="24"/>
          <w:szCs w:val="24"/>
        </w:rPr>
        <w:t>Den Boden eines Topfes mit Olivenöl bedecken, Knoblauchzehen schälen und darin einen Augenblick lang erhitzen. Knoblauch entfernen. Den halben Blumenkohlkopf inklusive Strunk in schmale Streifen schneiden - macht nix, wenn er dabei zerfällt.</w:t>
      </w:r>
    </w:p>
    <w:p w14:paraId="18374FDA" w14:textId="77777777" w:rsidR="0033589A" w:rsidRPr="00BA7968" w:rsidRDefault="0033589A" w:rsidP="00B40E8C">
      <w:pPr>
        <w:pStyle w:val="ListParagraph"/>
        <w:numPr>
          <w:ilvl w:val="0"/>
          <w:numId w:val="1147"/>
        </w:numPr>
        <w:spacing w:after="120"/>
        <w:ind w:left="714" w:hanging="357"/>
        <w:contextualSpacing w:val="0"/>
        <w:jc w:val="both"/>
        <w:rPr>
          <w:sz w:val="24"/>
          <w:szCs w:val="24"/>
        </w:rPr>
      </w:pPr>
      <w:r w:rsidRPr="00BA7968">
        <w:rPr>
          <w:sz w:val="24"/>
          <w:szCs w:val="24"/>
        </w:rPr>
        <w:t>Blumenkohl ins heiße Öl geben, salzen und kurz andünsten. Er solle nicht braun werden. Dann ungefähr 400 ml Wasser dazugeben. Aufkochen und bei mittlerer Hitze ungefähr 15 Minuten lang garen, bis er weich ist.</w:t>
      </w:r>
    </w:p>
    <w:p w14:paraId="1CFF1352" w14:textId="77777777" w:rsidR="0033589A" w:rsidRPr="00BA7968" w:rsidRDefault="0033589A" w:rsidP="00B40E8C">
      <w:pPr>
        <w:pStyle w:val="ListParagraph"/>
        <w:numPr>
          <w:ilvl w:val="0"/>
          <w:numId w:val="1147"/>
        </w:numPr>
        <w:spacing w:after="120"/>
        <w:ind w:left="714" w:hanging="357"/>
        <w:contextualSpacing w:val="0"/>
        <w:jc w:val="both"/>
        <w:rPr>
          <w:sz w:val="24"/>
          <w:szCs w:val="24"/>
        </w:rPr>
      </w:pPr>
      <w:r w:rsidRPr="00BA7968">
        <w:rPr>
          <w:sz w:val="24"/>
          <w:szCs w:val="24"/>
        </w:rPr>
        <w:t>Den Blumenkohl grob pürieren, nicht so, dass die Masse glatt wird, sondern so, dass einige Röschen erhalten bleiben. Nun gibt man die Pasta dazu – am besten schmeckt es, wenn sie verschiedene Formen hat, die ungefähr dieselbe Garzeit brauchen. Das Ganze auf mittlerer Hitze köcheln lassen, bis die Pasta gar ist. Wie bei einem Risotto gießt man noch Flüssigkeit dazu, in diesem Fall Wasser, sobald die Masse ansetzt, aber die Pasta noch nicht gar ist.</w:t>
      </w:r>
    </w:p>
    <w:p w14:paraId="00950251" w14:textId="77777777" w:rsidR="0033589A" w:rsidRPr="00BA7968" w:rsidRDefault="0033589A" w:rsidP="00B40E8C">
      <w:pPr>
        <w:pStyle w:val="ListParagraph"/>
        <w:numPr>
          <w:ilvl w:val="0"/>
          <w:numId w:val="1147"/>
        </w:numPr>
        <w:spacing w:after="120"/>
        <w:ind w:left="714" w:hanging="357"/>
        <w:contextualSpacing w:val="0"/>
        <w:jc w:val="both"/>
        <w:rPr>
          <w:sz w:val="24"/>
          <w:szCs w:val="24"/>
        </w:rPr>
      </w:pPr>
      <w:r w:rsidRPr="00BA7968">
        <w:rPr>
          <w:sz w:val="24"/>
          <w:szCs w:val="24"/>
        </w:rPr>
        <w:t>Zum Schluss fügt man den fein geriebenen Parmesan hinzu, sehr viel schwarzen Pfeffer und ein wenig Butter.</w:t>
      </w:r>
    </w:p>
    <w:p w14:paraId="6F868283" w14:textId="77777777" w:rsidR="0033589A" w:rsidRDefault="0033589A" w:rsidP="0033589A">
      <w:pPr>
        <w:rPr>
          <w:sz w:val="24"/>
          <w:szCs w:val="24"/>
        </w:rPr>
      </w:pPr>
      <w:r>
        <w:rPr>
          <w:sz w:val="24"/>
          <w:szCs w:val="24"/>
        </w:rPr>
        <w:br w:type="page"/>
      </w:r>
    </w:p>
    <w:p w14:paraId="58E11A7C" w14:textId="392CC373" w:rsidR="00372C66" w:rsidRDefault="00372C66" w:rsidP="00372C66">
      <w:pPr>
        <w:pStyle w:val="Heading2"/>
        <w:spacing w:after="240"/>
      </w:pPr>
      <w:r>
        <w:lastRenderedPageBreak/>
        <w:t>Pasta alla Norma Nr. 1</w:t>
      </w:r>
      <w:r>
        <w:rPr>
          <w:rStyle w:val="FootnoteReference"/>
        </w:rPr>
        <w:footnoteReference w:id="1258"/>
      </w:r>
      <w:r>
        <w:t xml:space="preserve"> </w:t>
      </w:r>
    </w:p>
    <w:p w14:paraId="4EC1F9E9" w14:textId="77777777" w:rsidR="00372C66" w:rsidRDefault="00372C66" w:rsidP="00372C66">
      <w:pPr>
        <w:rPr>
          <w:sz w:val="24"/>
          <w:szCs w:val="24"/>
        </w:rPr>
      </w:pPr>
      <w:r w:rsidRPr="007F2B0B">
        <w:rPr>
          <w:sz w:val="24"/>
          <w:szCs w:val="24"/>
          <w:u w:val="single"/>
        </w:rPr>
        <w:t>Zutaten</w:t>
      </w:r>
      <w:r>
        <w:rPr>
          <w:sz w:val="24"/>
          <w:szCs w:val="24"/>
        </w:rPr>
        <w:t xml:space="preserve"> (für 4 Portionen)</w:t>
      </w:r>
    </w:p>
    <w:p w14:paraId="029D4AF2" w14:textId="77777777" w:rsidR="00372C66" w:rsidRDefault="00372C66" w:rsidP="00372C66">
      <w:pPr>
        <w:rPr>
          <w:sz w:val="24"/>
          <w:szCs w:val="24"/>
        </w:rPr>
      </w:pPr>
      <w:r>
        <w:rPr>
          <w:sz w:val="24"/>
          <w:szCs w:val="24"/>
        </w:rPr>
        <w:t>3 Auberginen (900 g)</w:t>
      </w:r>
    </w:p>
    <w:p w14:paraId="6750DD95" w14:textId="77777777" w:rsidR="00372C66" w:rsidRDefault="00372C66" w:rsidP="00372C66">
      <w:pPr>
        <w:rPr>
          <w:sz w:val="24"/>
          <w:szCs w:val="24"/>
        </w:rPr>
      </w:pPr>
      <w:r>
        <w:rPr>
          <w:sz w:val="24"/>
          <w:szCs w:val="24"/>
        </w:rPr>
        <w:t>8 EL Olivenöl</w:t>
      </w:r>
    </w:p>
    <w:p w14:paraId="24519BC3" w14:textId="77777777" w:rsidR="00372C66" w:rsidRDefault="00372C66" w:rsidP="00372C66">
      <w:pPr>
        <w:rPr>
          <w:sz w:val="24"/>
          <w:szCs w:val="24"/>
        </w:rPr>
      </w:pPr>
      <w:r>
        <w:rPr>
          <w:sz w:val="24"/>
          <w:szCs w:val="24"/>
        </w:rPr>
        <w:t>5 Knoblauchzehen, in dünne Scheiben geschnitten</w:t>
      </w:r>
    </w:p>
    <w:p w14:paraId="69D15144" w14:textId="77777777" w:rsidR="00372C66" w:rsidRDefault="00372C66" w:rsidP="00372C66">
      <w:pPr>
        <w:rPr>
          <w:sz w:val="24"/>
          <w:szCs w:val="24"/>
        </w:rPr>
      </w:pPr>
      <w:r>
        <w:rPr>
          <w:sz w:val="24"/>
          <w:szCs w:val="24"/>
        </w:rPr>
        <w:t>1 -2 milde getrocknete Chilischoten (Samen entfernt, es darf nicht zu scharf sein)</w:t>
      </w:r>
    </w:p>
    <w:p w14:paraId="1E279E35" w14:textId="77777777" w:rsidR="00372C66" w:rsidRDefault="00372C66" w:rsidP="00372C66">
      <w:pPr>
        <w:rPr>
          <w:sz w:val="24"/>
          <w:szCs w:val="24"/>
        </w:rPr>
      </w:pPr>
      <w:r>
        <w:rPr>
          <w:sz w:val="24"/>
          <w:szCs w:val="24"/>
        </w:rPr>
        <w:t>2 Dosen Tomaten (à 400 g)</w:t>
      </w:r>
    </w:p>
    <w:p w14:paraId="70ED1E6F" w14:textId="77777777" w:rsidR="00372C66" w:rsidRDefault="00372C66" w:rsidP="00372C66">
      <w:pPr>
        <w:rPr>
          <w:sz w:val="24"/>
          <w:szCs w:val="24"/>
        </w:rPr>
      </w:pPr>
      <w:r>
        <w:rPr>
          <w:sz w:val="24"/>
          <w:szCs w:val="24"/>
        </w:rPr>
        <w:t>5 große Stängel Oregano</w:t>
      </w:r>
    </w:p>
    <w:p w14:paraId="53B57798" w14:textId="77777777" w:rsidR="00372C66" w:rsidRDefault="00372C66" w:rsidP="00372C66">
      <w:pPr>
        <w:rPr>
          <w:sz w:val="24"/>
          <w:szCs w:val="24"/>
        </w:rPr>
      </w:pPr>
      <w:r>
        <w:rPr>
          <w:sz w:val="24"/>
          <w:szCs w:val="24"/>
        </w:rPr>
        <w:t>1 TL Zucker</w:t>
      </w:r>
    </w:p>
    <w:p w14:paraId="73B9D204" w14:textId="77777777" w:rsidR="00372C66" w:rsidRDefault="00372C66" w:rsidP="00372C66">
      <w:pPr>
        <w:rPr>
          <w:sz w:val="24"/>
          <w:szCs w:val="24"/>
        </w:rPr>
      </w:pPr>
      <w:r>
        <w:rPr>
          <w:sz w:val="24"/>
          <w:szCs w:val="24"/>
        </w:rPr>
        <w:t>300 g Spaghetti</w:t>
      </w:r>
    </w:p>
    <w:p w14:paraId="3ABACE74" w14:textId="77777777" w:rsidR="00372C66" w:rsidRPr="00A22D9F" w:rsidRDefault="00372C66" w:rsidP="00372C66">
      <w:pPr>
        <w:rPr>
          <w:sz w:val="24"/>
          <w:szCs w:val="24"/>
        </w:rPr>
      </w:pPr>
      <w:r w:rsidRPr="00A22D9F">
        <w:rPr>
          <w:sz w:val="24"/>
          <w:szCs w:val="24"/>
        </w:rPr>
        <w:t>45 g Pecorino Romano (oder Parmesan), gehobelt</w:t>
      </w:r>
    </w:p>
    <w:p w14:paraId="2B8EFA4E" w14:textId="77777777" w:rsidR="00372C66" w:rsidRDefault="00372C66" w:rsidP="00372C66">
      <w:pPr>
        <w:rPr>
          <w:sz w:val="24"/>
          <w:szCs w:val="24"/>
        </w:rPr>
      </w:pPr>
      <w:r w:rsidRPr="001D4071">
        <w:rPr>
          <w:sz w:val="24"/>
          <w:szCs w:val="24"/>
        </w:rPr>
        <w:t>20 g Basilikumblätter in Stücke g</w:t>
      </w:r>
      <w:r>
        <w:rPr>
          <w:sz w:val="24"/>
          <w:szCs w:val="24"/>
        </w:rPr>
        <w:t>ezupft</w:t>
      </w:r>
    </w:p>
    <w:p w14:paraId="272544B9" w14:textId="77777777" w:rsidR="00372C66" w:rsidRDefault="00372C66" w:rsidP="00372C66">
      <w:pPr>
        <w:rPr>
          <w:sz w:val="24"/>
          <w:szCs w:val="24"/>
        </w:rPr>
      </w:pPr>
    </w:p>
    <w:p w14:paraId="5BCA447F" w14:textId="77777777" w:rsidR="00372C66" w:rsidRDefault="00372C66" w:rsidP="00372C66">
      <w:pPr>
        <w:rPr>
          <w:sz w:val="24"/>
          <w:szCs w:val="24"/>
        </w:rPr>
      </w:pPr>
      <w:r>
        <w:rPr>
          <w:sz w:val="24"/>
          <w:szCs w:val="24"/>
        </w:rPr>
        <w:t>Zubereitung:</w:t>
      </w:r>
    </w:p>
    <w:p w14:paraId="79B2AD6D" w14:textId="77777777" w:rsidR="00372C66" w:rsidRPr="00B81CB2" w:rsidRDefault="00372C66" w:rsidP="00B40E8C">
      <w:pPr>
        <w:pStyle w:val="ListParagraph"/>
        <w:numPr>
          <w:ilvl w:val="0"/>
          <w:numId w:val="1049"/>
        </w:numPr>
        <w:jc w:val="both"/>
        <w:rPr>
          <w:sz w:val="24"/>
          <w:szCs w:val="24"/>
        </w:rPr>
      </w:pPr>
      <w:r w:rsidRPr="00B81CB2">
        <w:rPr>
          <w:sz w:val="24"/>
          <w:szCs w:val="24"/>
        </w:rPr>
        <w:t>Den Backofen auf 220 Grad Umluft vorheizen.</w:t>
      </w:r>
    </w:p>
    <w:p w14:paraId="56B42103" w14:textId="77777777" w:rsidR="00372C66" w:rsidRPr="00B81CB2" w:rsidRDefault="00372C66" w:rsidP="00B40E8C">
      <w:pPr>
        <w:pStyle w:val="ListParagraph"/>
        <w:numPr>
          <w:ilvl w:val="0"/>
          <w:numId w:val="1049"/>
        </w:numPr>
        <w:spacing w:after="120"/>
        <w:ind w:left="714" w:hanging="357"/>
        <w:contextualSpacing w:val="0"/>
        <w:jc w:val="both"/>
        <w:rPr>
          <w:sz w:val="24"/>
          <w:szCs w:val="24"/>
        </w:rPr>
      </w:pPr>
      <w:r w:rsidRPr="00B81CB2">
        <w:rPr>
          <w:sz w:val="24"/>
          <w:szCs w:val="24"/>
        </w:rPr>
        <w:t>Von den Auberginen mit einem Sparschäler die Schale in Streifen abziehen, sodass ein Zebrastreifenmuster entsteht. Die Auberginen anschließend quer in 1 cm dicke Scheiben schneiden und in einer Schüssel mit 5 EL Öl, ¾ TL Salz und 1 kräftigen Prise Pfeffer sorgfältig vermischen. Auf zwei mit Backpapier belegte Bleche verteilen und im Ofen 30 – 35 Minuten goldbraun rösten. Abkühlen lassen.</w:t>
      </w:r>
    </w:p>
    <w:p w14:paraId="57635804" w14:textId="77777777" w:rsidR="00372C66" w:rsidRPr="00B81CB2" w:rsidRDefault="00372C66" w:rsidP="00B40E8C">
      <w:pPr>
        <w:pStyle w:val="ListParagraph"/>
        <w:numPr>
          <w:ilvl w:val="0"/>
          <w:numId w:val="1049"/>
        </w:numPr>
        <w:spacing w:after="120"/>
        <w:ind w:left="714" w:hanging="357"/>
        <w:contextualSpacing w:val="0"/>
        <w:jc w:val="both"/>
        <w:rPr>
          <w:sz w:val="24"/>
          <w:szCs w:val="24"/>
        </w:rPr>
      </w:pPr>
      <w:r w:rsidRPr="00B81CB2">
        <w:rPr>
          <w:sz w:val="24"/>
          <w:szCs w:val="24"/>
        </w:rPr>
        <w:t>In einer Pfanne 2 EL Öl bei mittlerer bis hoher Temperatur erhitzen. Knoblauch und Chilis darin unter ständigem Rühren 1 – 2 Minuten goldbraun anbraten. Tomaten, Oregano, Zucker sowie ½ TL Salz und 1 Prise Pfeffer hinzufügen und bei schwacher bis mäßiger Hitze 10 Minuten garen, bis die Sauce eigedickt ist. Die Oreganostängel entfernen und die Auberginen unterrühren.</w:t>
      </w:r>
    </w:p>
    <w:p w14:paraId="193468D2" w14:textId="77777777" w:rsidR="00372C66" w:rsidRPr="00B81CB2" w:rsidRDefault="00372C66" w:rsidP="00B40E8C">
      <w:pPr>
        <w:pStyle w:val="ListParagraph"/>
        <w:numPr>
          <w:ilvl w:val="0"/>
          <w:numId w:val="1049"/>
        </w:numPr>
        <w:spacing w:after="120"/>
        <w:ind w:left="714" w:hanging="357"/>
        <w:contextualSpacing w:val="0"/>
        <w:jc w:val="both"/>
        <w:rPr>
          <w:sz w:val="24"/>
          <w:szCs w:val="24"/>
        </w:rPr>
      </w:pPr>
      <w:r w:rsidRPr="00B81CB2">
        <w:rPr>
          <w:sz w:val="24"/>
          <w:szCs w:val="24"/>
        </w:rPr>
        <w:t>In einem großen Topf gesalzenes Wasser zum Kochen bringen und die Spaghetti darin nach Packungsangabe al dente kochen. Abgießen, dabei etwas Kochwasser auffangen. Die Spaghetti unter die Sauce mischen, dabei zwei Drittel von Pecorino und Basilikum untermengen und alles mit einem weiteren Schuss Kochwasser verdünnen, falls die Sauce zu dick ist.</w:t>
      </w:r>
    </w:p>
    <w:p w14:paraId="0AA61230" w14:textId="77777777" w:rsidR="00372C66" w:rsidRDefault="00372C66" w:rsidP="00B40E8C">
      <w:pPr>
        <w:pStyle w:val="ListParagraph"/>
        <w:numPr>
          <w:ilvl w:val="0"/>
          <w:numId w:val="1049"/>
        </w:numPr>
        <w:spacing w:after="120"/>
        <w:ind w:left="714" w:hanging="357"/>
        <w:contextualSpacing w:val="0"/>
        <w:jc w:val="both"/>
        <w:rPr>
          <w:sz w:val="24"/>
          <w:szCs w:val="24"/>
        </w:rPr>
      </w:pPr>
      <w:r w:rsidRPr="00B81CB2">
        <w:rPr>
          <w:sz w:val="24"/>
          <w:szCs w:val="24"/>
        </w:rPr>
        <w:t>Die Pasta auf Teller verteilen, mit restlichem Käse und Basilikum bestreuen und vor dem Servieren mit 1 EL Öl beträufeln.</w:t>
      </w:r>
    </w:p>
    <w:p w14:paraId="2014835F" w14:textId="77777777" w:rsidR="00372C66" w:rsidRDefault="00372C66" w:rsidP="00372C66">
      <w:pPr>
        <w:jc w:val="both"/>
        <w:rPr>
          <w:sz w:val="24"/>
          <w:szCs w:val="24"/>
        </w:rPr>
      </w:pPr>
      <w:r w:rsidRPr="000411A6">
        <w:rPr>
          <w:sz w:val="24"/>
          <w:szCs w:val="24"/>
        </w:rPr>
        <w:t>Kommentar:</w:t>
      </w:r>
      <w:r w:rsidRPr="000411A6">
        <w:rPr>
          <w:sz w:val="24"/>
          <w:szCs w:val="24"/>
        </w:rPr>
        <w:tab/>
        <w:t xml:space="preserve">Auch wenn es Auberginen sind, es schmeckt echt gut. </w:t>
      </w:r>
    </w:p>
    <w:p w14:paraId="4E009560" w14:textId="77777777" w:rsidR="00372C66" w:rsidRPr="003F0EDA" w:rsidRDefault="00372C66" w:rsidP="00372C66">
      <w:pPr>
        <w:pStyle w:val="Heading2"/>
        <w:spacing w:after="240"/>
      </w:pPr>
      <w:r w:rsidRPr="003F0EDA">
        <w:lastRenderedPageBreak/>
        <w:t>Pasta alla Norma Nr. 2</w:t>
      </w:r>
      <w:r>
        <w:rPr>
          <w:rStyle w:val="FootnoteReference"/>
        </w:rPr>
        <w:footnoteReference w:id="1259"/>
      </w:r>
    </w:p>
    <w:p w14:paraId="076F50C1" w14:textId="77777777" w:rsidR="00372C66" w:rsidRDefault="00372C66" w:rsidP="00372C66">
      <w:pPr>
        <w:rPr>
          <w:sz w:val="24"/>
          <w:szCs w:val="24"/>
        </w:rPr>
      </w:pPr>
      <w:r w:rsidRPr="003F0EDA">
        <w:rPr>
          <w:sz w:val="24"/>
          <w:szCs w:val="24"/>
          <w:u w:val="single"/>
        </w:rPr>
        <w:t>Zutaten</w:t>
      </w:r>
      <w:r>
        <w:rPr>
          <w:sz w:val="24"/>
          <w:szCs w:val="24"/>
        </w:rPr>
        <w:t xml:space="preserve"> (für 2 -3 Portionen):</w:t>
      </w:r>
    </w:p>
    <w:p w14:paraId="5479BD86" w14:textId="77777777" w:rsidR="00372C66" w:rsidRDefault="00372C66" w:rsidP="00372C66">
      <w:pPr>
        <w:rPr>
          <w:sz w:val="24"/>
          <w:szCs w:val="24"/>
        </w:rPr>
      </w:pPr>
      <w:r>
        <w:rPr>
          <w:sz w:val="24"/>
          <w:szCs w:val="24"/>
        </w:rPr>
        <w:t>2 kleine Auberginen</w:t>
      </w:r>
    </w:p>
    <w:p w14:paraId="5D68AD79" w14:textId="77777777" w:rsidR="00372C66" w:rsidRDefault="00372C66" w:rsidP="00372C66">
      <w:pPr>
        <w:rPr>
          <w:sz w:val="24"/>
          <w:szCs w:val="24"/>
        </w:rPr>
      </w:pPr>
      <w:r>
        <w:rPr>
          <w:sz w:val="24"/>
          <w:szCs w:val="24"/>
        </w:rPr>
        <w:t>Olivenöl</w:t>
      </w:r>
    </w:p>
    <w:p w14:paraId="13D3D519" w14:textId="77777777" w:rsidR="00372C66" w:rsidRDefault="00372C66" w:rsidP="00372C66">
      <w:pPr>
        <w:rPr>
          <w:sz w:val="24"/>
          <w:szCs w:val="24"/>
        </w:rPr>
      </w:pPr>
      <w:r>
        <w:rPr>
          <w:sz w:val="24"/>
          <w:szCs w:val="24"/>
        </w:rPr>
        <w:t>1 Knoblauchzehe, gehackt</w:t>
      </w:r>
    </w:p>
    <w:p w14:paraId="40A2E744" w14:textId="77777777" w:rsidR="00372C66" w:rsidRDefault="00372C66" w:rsidP="00372C66">
      <w:pPr>
        <w:rPr>
          <w:sz w:val="24"/>
          <w:szCs w:val="24"/>
        </w:rPr>
      </w:pPr>
      <w:r>
        <w:rPr>
          <w:sz w:val="24"/>
          <w:szCs w:val="24"/>
        </w:rPr>
        <w:t>½ kleine rote Chilischote</w:t>
      </w:r>
    </w:p>
    <w:p w14:paraId="448EE49C" w14:textId="77777777" w:rsidR="00372C66" w:rsidRDefault="00372C66" w:rsidP="00372C66">
      <w:pPr>
        <w:rPr>
          <w:sz w:val="24"/>
          <w:szCs w:val="24"/>
        </w:rPr>
      </w:pPr>
      <w:r>
        <w:rPr>
          <w:sz w:val="24"/>
          <w:szCs w:val="24"/>
        </w:rPr>
        <w:t>500 g geschälte Tomaten</w:t>
      </w:r>
    </w:p>
    <w:p w14:paraId="38E50465" w14:textId="77777777" w:rsidR="00372C66" w:rsidRDefault="00372C66" w:rsidP="00372C66">
      <w:pPr>
        <w:rPr>
          <w:sz w:val="24"/>
          <w:szCs w:val="24"/>
        </w:rPr>
      </w:pPr>
      <w:r>
        <w:rPr>
          <w:sz w:val="24"/>
          <w:szCs w:val="24"/>
        </w:rPr>
        <w:t>Salz, Pfeffer</w:t>
      </w:r>
    </w:p>
    <w:p w14:paraId="44E67AB8" w14:textId="77777777" w:rsidR="00372C66" w:rsidRDefault="00372C66" w:rsidP="00372C66">
      <w:pPr>
        <w:rPr>
          <w:sz w:val="24"/>
          <w:szCs w:val="24"/>
        </w:rPr>
      </w:pPr>
      <w:r>
        <w:rPr>
          <w:sz w:val="24"/>
          <w:szCs w:val="24"/>
        </w:rPr>
        <w:t>Ein paar Basilikumblätter</w:t>
      </w:r>
    </w:p>
    <w:p w14:paraId="58FED17D" w14:textId="77777777" w:rsidR="00372C66" w:rsidRDefault="00372C66" w:rsidP="00372C66">
      <w:pPr>
        <w:rPr>
          <w:sz w:val="24"/>
          <w:szCs w:val="24"/>
          <w:lang w:val="en-US"/>
        </w:rPr>
      </w:pPr>
      <w:r w:rsidRPr="00FF6D8A">
        <w:rPr>
          <w:sz w:val="24"/>
          <w:szCs w:val="24"/>
          <w:lang w:val="en-US"/>
        </w:rPr>
        <w:t xml:space="preserve">80 g Ricotta </w:t>
      </w:r>
      <w:proofErr w:type="spellStart"/>
      <w:r w:rsidRPr="00FF6D8A">
        <w:rPr>
          <w:sz w:val="24"/>
          <w:szCs w:val="24"/>
          <w:lang w:val="en-US"/>
        </w:rPr>
        <w:t>salata</w:t>
      </w:r>
      <w:proofErr w:type="spellEnd"/>
      <w:r w:rsidRPr="00FF6D8A">
        <w:rPr>
          <w:sz w:val="24"/>
          <w:szCs w:val="24"/>
          <w:lang w:val="en-US"/>
        </w:rPr>
        <w:t xml:space="preserve"> </w:t>
      </w:r>
      <w:proofErr w:type="spellStart"/>
      <w:r w:rsidRPr="00FF6D8A">
        <w:rPr>
          <w:sz w:val="24"/>
          <w:szCs w:val="24"/>
          <w:lang w:val="en-US"/>
        </w:rPr>
        <w:t>oder</w:t>
      </w:r>
      <w:proofErr w:type="spellEnd"/>
      <w:r w:rsidRPr="00FF6D8A">
        <w:rPr>
          <w:sz w:val="24"/>
          <w:szCs w:val="24"/>
          <w:lang w:val="en-US"/>
        </w:rPr>
        <w:t xml:space="preserve"> </w:t>
      </w:r>
      <w:r>
        <w:rPr>
          <w:sz w:val="24"/>
          <w:szCs w:val="24"/>
          <w:lang w:val="en-US"/>
        </w:rPr>
        <w:t>P</w:t>
      </w:r>
      <w:r w:rsidRPr="00FF6D8A">
        <w:rPr>
          <w:sz w:val="24"/>
          <w:szCs w:val="24"/>
          <w:lang w:val="en-US"/>
        </w:rPr>
        <w:t>ecorino</w:t>
      </w:r>
    </w:p>
    <w:p w14:paraId="42B790C9" w14:textId="77777777" w:rsidR="00372C66" w:rsidRDefault="00372C66" w:rsidP="00372C66">
      <w:pPr>
        <w:rPr>
          <w:sz w:val="24"/>
          <w:szCs w:val="24"/>
          <w:lang w:val="en-US"/>
        </w:rPr>
      </w:pPr>
      <w:r>
        <w:rPr>
          <w:sz w:val="24"/>
          <w:szCs w:val="24"/>
          <w:lang w:val="en-US"/>
        </w:rPr>
        <w:t>300 g Pasta</w:t>
      </w:r>
    </w:p>
    <w:p w14:paraId="173A49D6" w14:textId="77777777" w:rsidR="00372C66" w:rsidRDefault="00372C66" w:rsidP="00372C66">
      <w:pPr>
        <w:rPr>
          <w:sz w:val="24"/>
          <w:szCs w:val="24"/>
          <w:lang w:val="en-US"/>
        </w:rPr>
      </w:pPr>
    </w:p>
    <w:p w14:paraId="322F4FEA" w14:textId="77777777" w:rsidR="00372C66" w:rsidRPr="00667789" w:rsidRDefault="00372C66" w:rsidP="00372C66">
      <w:pPr>
        <w:rPr>
          <w:sz w:val="24"/>
          <w:szCs w:val="24"/>
        </w:rPr>
      </w:pPr>
      <w:r w:rsidRPr="00667789">
        <w:rPr>
          <w:sz w:val="24"/>
          <w:szCs w:val="24"/>
        </w:rPr>
        <w:t>Zubereitung:</w:t>
      </w:r>
    </w:p>
    <w:p w14:paraId="5C198E2F" w14:textId="77777777" w:rsidR="00372C66" w:rsidRPr="003F0EDA" w:rsidRDefault="00372C66" w:rsidP="00B40E8C">
      <w:pPr>
        <w:pStyle w:val="ListParagraph"/>
        <w:numPr>
          <w:ilvl w:val="0"/>
          <w:numId w:val="1811"/>
        </w:numPr>
        <w:spacing w:after="120"/>
        <w:ind w:left="714" w:hanging="357"/>
        <w:contextualSpacing w:val="0"/>
        <w:jc w:val="both"/>
        <w:rPr>
          <w:sz w:val="24"/>
          <w:szCs w:val="24"/>
        </w:rPr>
      </w:pPr>
      <w:r w:rsidRPr="003F0EDA">
        <w:rPr>
          <w:sz w:val="24"/>
          <w:szCs w:val="24"/>
        </w:rPr>
        <w:t xml:space="preserve">Auberginen in ca. 1 cm große Würfel geschnitten. Man kann das Gemüse vorher auch längs halbieren und eine halbe Stunde in kaltes Wasser legen – das sorgt dafür, dass es beim Braten nicht so viel Fett aufsaugt. Meistens funktioniert dieser Trick ganz gut. </w:t>
      </w:r>
    </w:p>
    <w:p w14:paraId="5B709A88" w14:textId="77777777" w:rsidR="00372C66" w:rsidRDefault="00372C66" w:rsidP="00B40E8C">
      <w:pPr>
        <w:pStyle w:val="ListParagraph"/>
        <w:numPr>
          <w:ilvl w:val="0"/>
          <w:numId w:val="1811"/>
        </w:numPr>
        <w:spacing w:after="120"/>
        <w:ind w:left="714" w:hanging="357"/>
        <w:contextualSpacing w:val="0"/>
        <w:jc w:val="both"/>
        <w:rPr>
          <w:sz w:val="24"/>
          <w:szCs w:val="24"/>
        </w:rPr>
      </w:pPr>
      <w:r w:rsidRPr="003F0EDA">
        <w:rPr>
          <w:sz w:val="24"/>
          <w:szCs w:val="24"/>
        </w:rPr>
        <w:t>Die Auberginenwürfel werden in einer beschichteten Pfanne in heißem Öl gebraten. Man sollte während des Garens immer wieder frei, vier EL Wasser dazugeben, damit die Auberginen nicht anbrennen. Den Pfannendeckel lässt man die meiste Zeit geschlossen. Die Auberginenwürfel sollten weich sein, wenn man den Knoblauch dazugibt. Die Chili dazugeben.</w:t>
      </w:r>
    </w:p>
    <w:p w14:paraId="2D1A1507" w14:textId="0650205D" w:rsidR="0076620F" w:rsidRPr="003F0EDA" w:rsidRDefault="0076620F" w:rsidP="00B40E8C">
      <w:pPr>
        <w:pStyle w:val="ListParagraph"/>
        <w:numPr>
          <w:ilvl w:val="0"/>
          <w:numId w:val="1811"/>
        </w:numPr>
        <w:spacing w:after="120"/>
        <w:ind w:left="714" w:hanging="357"/>
        <w:contextualSpacing w:val="0"/>
        <w:jc w:val="both"/>
        <w:rPr>
          <w:sz w:val="24"/>
          <w:szCs w:val="24"/>
        </w:rPr>
      </w:pPr>
      <w:r>
        <w:rPr>
          <w:sz w:val="24"/>
          <w:szCs w:val="24"/>
        </w:rPr>
        <w:t xml:space="preserve">Das </w:t>
      </w:r>
      <w:r w:rsidRPr="003F0EDA">
        <w:rPr>
          <w:sz w:val="24"/>
          <w:szCs w:val="24"/>
        </w:rPr>
        <w:t>Ganze kurz weiterdünsten. Dann Tomaten einrühren, salzen und pfeffern und die Sauce einkochen, bis sie eindickt, was bei mittlerer Hitze ungefähr 5 Minuten dauert. Zum Schluss mengt man das gehackte Basilikum unter. Mit der in Salzwasser gegarten Pasta servieren, Ricotta salata, die feste, salzige Variante des italienischen Frischkäse</w:t>
      </w:r>
      <w:r>
        <w:rPr>
          <w:sz w:val="24"/>
          <w:szCs w:val="24"/>
        </w:rPr>
        <w:t xml:space="preserve">s </w:t>
      </w:r>
      <w:r w:rsidRPr="003F0EDA">
        <w:rPr>
          <w:sz w:val="24"/>
          <w:szCs w:val="24"/>
        </w:rPr>
        <w:t>passt gut zur Auberginensauce. Da dieser hierzulande nicht so einfach zu bekommen ist, ist Pecorina ein Ersatz.</w:t>
      </w:r>
    </w:p>
    <w:p w14:paraId="11893C75" w14:textId="7B38D78A" w:rsidR="00372C66" w:rsidRDefault="00372C66" w:rsidP="00372C66">
      <w:pPr>
        <w:rPr>
          <w:rFonts w:asciiTheme="majorHAnsi" w:eastAsiaTheme="majorEastAsia" w:hAnsiTheme="majorHAnsi" w:cstheme="majorBidi"/>
          <w:color w:val="2F5496" w:themeColor="accent1" w:themeShade="BF"/>
          <w:sz w:val="26"/>
          <w:szCs w:val="26"/>
        </w:rPr>
      </w:pPr>
      <w:r>
        <w:br w:type="page"/>
      </w:r>
    </w:p>
    <w:p w14:paraId="7059B404" w14:textId="77777777" w:rsidR="00735132" w:rsidRDefault="00735132" w:rsidP="00735132">
      <w:pPr>
        <w:pStyle w:val="Heading2"/>
        <w:spacing w:after="240"/>
      </w:pPr>
      <w:r>
        <w:lastRenderedPageBreak/>
        <w:t>Pasta mit Pecorino und Pistazien</w:t>
      </w:r>
      <w:r>
        <w:rPr>
          <w:rStyle w:val="FootnoteReference"/>
        </w:rPr>
        <w:footnoteReference w:id="1260"/>
      </w:r>
    </w:p>
    <w:p w14:paraId="3C5BF68A" w14:textId="77777777" w:rsidR="00735132" w:rsidRDefault="00735132" w:rsidP="00735132">
      <w:pPr>
        <w:rPr>
          <w:sz w:val="24"/>
          <w:szCs w:val="24"/>
        </w:rPr>
      </w:pPr>
      <w:r w:rsidRPr="00C16586">
        <w:rPr>
          <w:sz w:val="24"/>
          <w:szCs w:val="24"/>
          <w:u w:val="single"/>
        </w:rPr>
        <w:t>Zutaten</w:t>
      </w:r>
      <w:r>
        <w:rPr>
          <w:sz w:val="24"/>
          <w:szCs w:val="24"/>
        </w:rPr>
        <w:t xml:space="preserve"> (für 4 Portionen als Vorspeise):</w:t>
      </w:r>
    </w:p>
    <w:p w14:paraId="2F0DD3FE" w14:textId="77777777" w:rsidR="00735132" w:rsidRDefault="00735132" w:rsidP="00735132">
      <w:pPr>
        <w:rPr>
          <w:sz w:val="24"/>
          <w:szCs w:val="24"/>
        </w:rPr>
      </w:pPr>
      <w:r>
        <w:rPr>
          <w:sz w:val="24"/>
          <w:szCs w:val="24"/>
        </w:rPr>
        <w:t>50 g Basilikumblätter</w:t>
      </w:r>
    </w:p>
    <w:p w14:paraId="408A722B" w14:textId="77777777" w:rsidR="00735132" w:rsidRDefault="00735132" w:rsidP="00735132">
      <w:pPr>
        <w:rPr>
          <w:sz w:val="24"/>
          <w:szCs w:val="24"/>
        </w:rPr>
      </w:pPr>
      <w:r>
        <w:rPr>
          <w:sz w:val="24"/>
          <w:szCs w:val="24"/>
        </w:rPr>
        <w:t>1 Knoblauchzehe, zerdrückt</w:t>
      </w:r>
    </w:p>
    <w:p w14:paraId="1A4AAC9F" w14:textId="77777777" w:rsidR="00735132" w:rsidRDefault="00735132" w:rsidP="00735132">
      <w:pPr>
        <w:rPr>
          <w:sz w:val="24"/>
          <w:szCs w:val="24"/>
        </w:rPr>
      </w:pPr>
      <w:r>
        <w:rPr>
          <w:sz w:val="24"/>
          <w:szCs w:val="24"/>
        </w:rPr>
        <w:t>5 EL Olivenöl</w:t>
      </w:r>
    </w:p>
    <w:p w14:paraId="3DCD10CD" w14:textId="77777777" w:rsidR="00735132" w:rsidRDefault="00735132" w:rsidP="00735132">
      <w:pPr>
        <w:rPr>
          <w:sz w:val="24"/>
          <w:szCs w:val="24"/>
        </w:rPr>
      </w:pPr>
      <w:r>
        <w:rPr>
          <w:sz w:val="24"/>
          <w:szCs w:val="24"/>
        </w:rPr>
        <w:t>200 g Fusilli</w:t>
      </w:r>
    </w:p>
    <w:p w14:paraId="7F0A556C" w14:textId="77777777" w:rsidR="00735132" w:rsidRDefault="00735132" w:rsidP="00735132">
      <w:pPr>
        <w:rPr>
          <w:sz w:val="24"/>
          <w:szCs w:val="24"/>
        </w:rPr>
      </w:pPr>
      <w:r>
        <w:rPr>
          <w:sz w:val="24"/>
          <w:szCs w:val="24"/>
        </w:rPr>
        <w:t>130 g Zuckerschoten, schräg in feine Streifen geschnitten</w:t>
      </w:r>
    </w:p>
    <w:p w14:paraId="4A7BFEFA" w14:textId="77777777" w:rsidR="00735132" w:rsidRDefault="00735132" w:rsidP="00735132">
      <w:pPr>
        <w:rPr>
          <w:sz w:val="24"/>
          <w:szCs w:val="24"/>
        </w:rPr>
      </w:pPr>
      <w:r>
        <w:rPr>
          <w:sz w:val="24"/>
          <w:szCs w:val="24"/>
        </w:rPr>
        <w:t>75 g Pecorino, fein gehobelt</w:t>
      </w:r>
    </w:p>
    <w:p w14:paraId="11F1A8A5" w14:textId="77777777" w:rsidR="00735132" w:rsidRDefault="00735132" w:rsidP="00735132">
      <w:pPr>
        <w:rPr>
          <w:sz w:val="24"/>
          <w:szCs w:val="24"/>
        </w:rPr>
      </w:pPr>
      <w:r>
        <w:rPr>
          <w:sz w:val="24"/>
          <w:szCs w:val="24"/>
        </w:rPr>
        <w:t>75 g Pistazienkerne, grob gehackt</w:t>
      </w:r>
    </w:p>
    <w:p w14:paraId="7EDF8406" w14:textId="77777777" w:rsidR="00735132" w:rsidRDefault="00735132" w:rsidP="00735132">
      <w:pPr>
        <w:rPr>
          <w:sz w:val="24"/>
          <w:szCs w:val="24"/>
        </w:rPr>
      </w:pPr>
      <w:r>
        <w:rPr>
          <w:sz w:val="24"/>
          <w:szCs w:val="24"/>
        </w:rPr>
        <w:t>1 Bio-Zitrone, 1 TL Schale abgerieben</w:t>
      </w:r>
    </w:p>
    <w:p w14:paraId="5FD8E253" w14:textId="77777777" w:rsidR="00735132" w:rsidRDefault="00735132" w:rsidP="00735132">
      <w:pPr>
        <w:rPr>
          <w:sz w:val="24"/>
          <w:szCs w:val="24"/>
        </w:rPr>
      </w:pPr>
      <w:r>
        <w:rPr>
          <w:sz w:val="24"/>
          <w:szCs w:val="24"/>
        </w:rPr>
        <w:t>Salz, Pfeffer</w:t>
      </w:r>
    </w:p>
    <w:p w14:paraId="1E6F65A4" w14:textId="77777777" w:rsidR="00735132" w:rsidRDefault="00735132" w:rsidP="00735132">
      <w:pPr>
        <w:rPr>
          <w:sz w:val="24"/>
          <w:szCs w:val="24"/>
        </w:rPr>
      </w:pPr>
    </w:p>
    <w:p w14:paraId="329B161A" w14:textId="77777777" w:rsidR="00735132" w:rsidRDefault="00735132" w:rsidP="00735132">
      <w:pPr>
        <w:rPr>
          <w:sz w:val="24"/>
          <w:szCs w:val="24"/>
        </w:rPr>
      </w:pPr>
      <w:r>
        <w:rPr>
          <w:sz w:val="24"/>
          <w:szCs w:val="24"/>
        </w:rPr>
        <w:t>Zubereitung:</w:t>
      </w:r>
    </w:p>
    <w:p w14:paraId="02ABAEE7" w14:textId="77777777" w:rsidR="00735132" w:rsidRPr="00A441B0" w:rsidRDefault="00735132" w:rsidP="00B40E8C">
      <w:pPr>
        <w:pStyle w:val="ListParagraph"/>
        <w:numPr>
          <w:ilvl w:val="0"/>
          <w:numId w:val="1053"/>
        </w:numPr>
        <w:spacing w:after="120"/>
        <w:ind w:left="714" w:hanging="357"/>
        <w:contextualSpacing w:val="0"/>
        <w:jc w:val="both"/>
        <w:rPr>
          <w:sz w:val="24"/>
          <w:szCs w:val="24"/>
        </w:rPr>
      </w:pPr>
      <w:r w:rsidRPr="00A441B0">
        <w:rPr>
          <w:sz w:val="24"/>
          <w:szCs w:val="24"/>
        </w:rPr>
        <w:t>Von dem Basilikum 30 g abnehmen und mit dem Knoblauch und dem Olivenöl grob pürieren. Beiseitestellen.</w:t>
      </w:r>
    </w:p>
    <w:p w14:paraId="0F618406" w14:textId="77777777" w:rsidR="00735132" w:rsidRPr="00A441B0" w:rsidRDefault="00735132" w:rsidP="00B40E8C">
      <w:pPr>
        <w:pStyle w:val="ListParagraph"/>
        <w:numPr>
          <w:ilvl w:val="0"/>
          <w:numId w:val="1053"/>
        </w:numPr>
        <w:spacing w:after="120"/>
        <w:ind w:left="714" w:hanging="357"/>
        <w:contextualSpacing w:val="0"/>
        <w:jc w:val="both"/>
        <w:rPr>
          <w:sz w:val="24"/>
          <w:szCs w:val="24"/>
        </w:rPr>
      </w:pPr>
      <w:r w:rsidRPr="00A441B0">
        <w:rPr>
          <w:sz w:val="24"/>
          <w:szCs w:val="24"/>
        </w:rPr>
        <w:t>Pasta fast al dente kochen. Die Zuckerschoten dazugeben und 2 Minuten mitgaren, bis die Pasta auf den Punkt gar ist und die Zuckerschoten weich sind.</w:t>
      </w:r>
    </w:p>
    <w:p w14:paraId="2B12A530" w14:textId="77777777" w:rsidR="00735132" w:rsidRPr="00A441B0" w:rsidRDefault="00735132" w:rsidP="00B40E8C">
      <w:pPr>
        <w:pStyle w:val="ListParagraph"/>
        <w:numPr>
          <w:ilvl w:val="0"/>
          <w:numId w:val="1053"/>
        </w:numPr>
        <w:spacing w:after="120"/>
        <w:ind w:left="714" w:hanging="357"/>
        <w:contextualSpacing w:val="0"/>
        <w:jc w:val="both"/>
        <w:rPr>
          <w:sz w:val="24"/>
          <w:szCs w:val="24"/>
        </w:rPr>
      </w:pPr>
      <w:r w:rsidRPr="00A441B0">
        <w:rPr>
          <w:sz w:val="24"/>
          <w:szCs w:val="24"/>
        </w:rPr>
        <w:t>Pasta und Zuckerschoten abgießen und in eine große Schüssel geben, dabei 2 EL Kochwasser zurückbehalten. Pecorino, Pistazien, Zitronenschale du das restliche Basilikum (20 g) hinzufügen, mit 1 kräftigen Prise Salz und Pfeffer würzen. Falls nötig, mit etwas Kochwasser auflockern, behutsam durchheben und servieren.</w:t>
      </w:r>
    </w:p>
    <w:p w14:paraId="0557E61A" w14:textId="77777777" w:rsidR="00735132" w:rsidRDefault="00735132" w:rsidP="00735132">
      <w:pPr>
        <w:rPr>
          <w:sz w:val="24"/>
          <w:szCs w:val="24"/>
        </w:rPr>
      </w:pPr>
    </w:p>
    <w:p w14:paraId="182327BF" w14:textId="77777777" w:rsidR="00735132" w:rsidRPr="000927A0" w:rsidRDefault="00735132" w:rsidP="00735132">
      <w:pPr>
        <w:ind w:left="1416" w:hanging="1416"/>
        <w:rPr>
          <w:sz w:val="24"/>
          <w:szCs w:val="24"/>
        </w:rPr>
      </w:pPr>
      <w:r>
        <w:rPr>
          <w:sz w:val="24"/>
          <w:szCs w:val="24"/>
        </w:rPr>
        <w:t xml:space="preserve">Kommentar: </w:t>
      </w:r>
      <w:r>
        <w:rPr>
          <w:sz w:val="24"/>
          <w:szCs w:val="24"/>
        </w:rPr>
        <w:tab/>
        <w:t xml:space="preserve">Eigentlich ist das Rezept noch mit Sardellen, aber die mag ich ja nicht </w:t>
      </w:r>
      <w:r w:rsidRPr="00A441B0">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Pr>
          <w:sz w:val="24"/>
          <w:szCs w:val="24"/>
        </w:rPr>
        <w:t xml:space="preserve"> Man kann natürlich statt Pecorino jederzeit Parmesan nehmen.</w:t>
      </w:r>
    </w:p>
    <w:p w14:paraId="139FB118" w14:textId="0E10D071" w:rsidR="00735132" w:rsidRDefault="00735132" w:rsidP="00735132">
      <w:pPr>
        <w:rPr>
          <w:rFonts w:asciiTheme="majorHAnsi" w:eastAsiaTheme="majorEastAsia" w:hAnsiTheme="majorHAnsi" w:cstheme="majorBidi"/>
          <w:color w:val="2F5496" w:themeColor="accent1" w:themeShade="BF"/>
          <w:sz w:val="26"/>
          <w:szCs w:val="26"/>
        </w:rPr>
      </w:pPr>
      <w:r>
        <w:br w:type="page"/>
      </w:r>
    </w:p>
    <w:p w14:paraId="30DF7394" w14:textId="77777777" w:rsidR="001D7C2D" w:rsidRDefault="001D7C2D" w:rsidP="001D7C2D">
      <w:pPr>
        <w:pStyle w:val="Heading2"/>
        <w:spacing w:after="240"/>
      </w:pPr>
      <w:r>
        <w:lastRenderedPageBreak/>
        <w:t>Pasta Carbonara mit Zucchini</w:t>
      </w:r>
      <w:r>
        <w:rPr>
          <w:rStyle w:val="FootnoteReference"/>
        </w:rPr>
        <w:footnoteReference w:id="1261"/>
      </w:r>
    </w:p>
    <w:p w14:paraId="0761C325" w14:textId="77777777" w:rsidR="001D7C2D" w:rsidRDefault="001D7C2D" w:rsidP="001D7C2D">
      <w:pPr>
        <w:rPr>
          <w:sz w:val="24"/>
          <w:szCs w:val="24"/>
        </w:rPr>
      </w:pPr>
      <w:r w:rsidRPr="00741396">
        <w:rPr>
          <w:sz w:val="24"/>
          <w:szCs w:val="24"/>
          <w:u w:val="single"/>
        </w:rPr>
        <w:t>Zutaten</w:t>
      </w:r>
      <w:r>
        <w:rPr>
          <w:sz w:val="24"/>
          <w:szCs w:val="24"/>
        </w:rPr>
        <w:t xml:space="preserve"> (für 2 Portionen):</w:t>
      </w:r>
    </w:p>
    <w:p w14:paraId="4C8815C4" w14:textId="77777777" w:rsidR="001D7C2D" w:rsidRDefault="001D7C2D" w:rsidP="001D7C2D">
      <w:pPr>
        <w:rPr>
          <w:sz w:val="24"/>
          <w:szCs w:val="24"/>
        </w:rPr>
      </w:pPr>
      <w:r>
        <w:rPr>
          <w:sz w:val="24"/>
          <w:szCs w:val="24"/>
        </w:rPr>
        <w:t>1 Zwiebel</w:t>
      </w:r>
    </w:p>
    <w:p w14:paraId="1BB7EA4E" w14:textId="77777777" w:rsidR="001D7C2D" w:rsidRDefault="001D7C2D" w:rsidP="001D7C2D">
      <w:pPr>
        <w:rPr>
          <w:sz w:val="24"/>
          <w:szCs w:val="24"/>
        </w:rPr>
      </w:pPr>
      <w:r>
        <w:rPr>
          <w:sz w:val="24"/>
          <w:szCs w:val="24"/>
        </w:rPr>
        <w:t>300 g Zucchini</w:t>
      </w:r>
    </w:p>
    <w:p w14:paraId="79A46D9A" w14:textId="77777777" w:rsidR="001D7C2D" w:rsidRDefault="001D7C2D" w:rsidP="001D7C2D">
      <w:pPr>
        <w:rPr>
          <w:sz w:val="24"/>
          <w:szCs w:val="24"/>
        </w:rPr>
      </w:pPr>
      <w:r>
        <w:rPr>
          <w:sz w:val="24"/>
          <w:szCs w:val="24"/>
        </w:rPr>
        <w:t>Olivenöl</w:t>
      </w:r>
    </w:p>
    <w:p w14:paraId="340DA0C9" w14:textId="77777777" w:rsidR="001D7C2D" w:rsidRDefault="001D7C2D" w:rsidP="001D7C2D">
      <w:pPr>
        <w:rPr>
          <w:sz w:val="24"/>
          <w:szCs w:val="24"/>
        </w:rPr>
      </w:pPr>
      <w:r>
        <w:rPr>
          <w:sz w:val="24"/>
          <w:szCs w:val="24"/>
        </w:rPr>
        <w:t>70 g Parmesan</w:t>
      </w:r>
    </w:p>
    <w:p w14:paraId="09DE11F8" w14:textId="77777777" w:rsidR="001D7C2D" w:rsidRDefault="001D7C2D" w:rsidP="001D7C2D">
      <w:pPr>
        <w:rPr>
          <w:sz w:val="24"/>
          <w:szCs w:val="24"/>
        </w:rPr>
      </w:pPr>
      <w:r>
        <w:rPr>
          <w:sz w:val="24"/>
          <w:szCs w:val="24"/>
        </w:rPr>
        <w:t>2 ganze Eier</w:t>
      </w:r>
    </w:p>
    <w:p w14:paraId="27640D7E" w14:textId="77777777" w:rsidR="001D7C2D" w:rsidRDefault="001D7C2D" w:rsidP="001D7C2D">
      <w:pPr>
        <w:rPr>
          <w:sz w:val="24"/>
          <w:szCs w:val="24"/>
        </w:rPr>
      </w:pPr>
      <w:r>
        <w:rPr>
          <w:sz w:val="24"/>
          <w:szCs w:val="24"/>
        </w:rPr>
        <w:t>2 Eigelb</w:t>
      </w:r>
    </w:p>
    <w:p w14:paraId="44666FAB" w14:textId="77777777" w:rsidR="001D7C2D" w:rsidRDefault="001D7C2D" w:rsidP="001D7C2D">
      <w:pPr>
        <w:rPr>
          <w:sz w:val="24"/>
          <w:szCs w:val="24"/>
        </w:rPr>
      </w:pPr>
      <w:r>
        <w:rPr>
          <w:sz w:val="24"/>
          <w:szCs w:val="24"/>
        </w:rPr>
        <w:t>Schwarzer Pfeffer</w:t>
      </w:r>
    </w:p>
    <w:p w14:paraId="28D6C53F" w14:textId="77777777" w:rsidR="001D7C2D" w:rsidRDefault="001D7C2D" w:rsidP="001D7C2D">
      <w:pPr>
        <w:rPr>
          <w:sz w:val="24"/>
          <w:szCs w:val="24"/>
        </w:rPr>
      </w:pPr>
      <w:r>
        <w:rPr>
          <w:sz w:val="24"/>
          <w:szCs w:val="24"/>
        </w:rPr>
        <w:t>250 g Tagliatelle</w:t>
      </w:r>
    </w:p>
    <w:p w14:paraId="5259B85C" w14:textId="77777777" w:rsidR="001D7C2D" w:rsidRDefault="001D7C2D" w:rsidP="001D7C2D">
      <w:pPr>
        <w:rPr>
          <w:sz w:val="24"/>
          <w:szCs w:val="24"/>
        </w:rPr>
      </w:pPr>
      <w:r>
        <w:rPr>
          <w:sz w:val="24"/>
          <w:szCs w:val="24"/>
        </w:rPr>
        <w:t>1 TL gehacktes Basilikum</w:t>
      </w:r>
    </w:p>
    <w:p w14:paraId="57027D48" w14:textId="77777777" w:rsidR="001D7C2D" w:rsidRDefault="001D7C2D" w:rsidP="001D7C2D">
      <w:pPr>
        <w:rPr>
          <w:sz w:val="24"/>
          <w:szCs w:val="24"/>
        </w:rPr>
      </w:pPr>
    </w:p>
    <w:p w14:paraId="158D2786" w14:textId="77777777" w:rsidR="001D7C2D" w:rsidRDefault="001D7C2D" w:rsidP="001D7C2D">
      <w:pPr>
        <w:rPr>
          <w:sz w:val="24"/>
          <w:szCs w:val="24"/>
        </w:rPr>
      </w:pPr>
      <w:r>
        <w:rPr>
          <w:sz w:val="24"/>
          <w:szCs w:val="24"/>
        </w:rPr>
        <w:t>Zubereitung:</w:t>
      </w:r>
    </w:p>
    <w:p w14:paraId="6331F686" w14:textId="77777777" w:rsidR="001D7C2D" w:rsidRPr="00612D18" w:rsidRDefault="001D7C2D" w:rsidP="00B40E8C">
      <w:pPr>
        <w:pStyle w:val="ListParagraph"/>
        <w:numPr>
          <w:ilvl w:val="0"/>
          <w:numId w:val="826"/>
        </w:numPr>
        <w:spacing w:after="120"/>
        <w:ind w:left="714" w:hanging="357"/>
        <w:contextualSpacing w:val="0"/>
        <w:jc w:val="both"/>
        <w:rPr>
          <w:sz w:val="24"/>
          <w:szCs w:val="24"/>
        </w:rPr>
      </w:pPr>
      <w:r w:rsidRPr="00612D18">
        <w:rPr>
          <w:sz w:val="24"/>
          <w:szCs w:val="24"/>
        </w:rPr>
        <w:t xml:space="preserve">Zwiebel sehr fein hacken, die Zucchini in sehr feine Scheiben schneiden. Wenn die Zucchini sehr groß sind (was sie nicht sein sollten, weil sie dann wässrig schmecken), die Scheiben noch mal halbieren. </w:t>
      </w:r>
    </w:p>
    <w:p w14:paraId="0ECB7163" w14:textId="77777777" w:rsidR="001D7C2D" w:rsidRPr="00612D18" w:rsidRDefault="001D7C2D" w:rsidP="00B40E8C">
      <w:pPr>
        <w:pStyle w:val="ListParagraph"/>
        <w:numPr>
          <w:ilvl w:val="0"/>
          <w:numId w:val="826"/>
        </w:numPr>
        <w:spacing w:after="120"/>
        <w:ind w:left="714" w:hanging="357"/>
        <w:contextualSpacing w:val="0"/>
        <w:jc w:val="both"/>
        <w:rPr>
          <w:sz w:val="24"/>
          <w:szCs w:val="24"/>
        </w:rPr>
      </w:pPr>
      <w:r w:rsidRPr="00612D18">
        <w:rPr>
          <w:sz w:val="24"/>
          <w:szCs w:val="24"/>
        </w:rPr>
        <w:t>Olivenöl erhitzen, Zwiebel und Zucchini dazugeben, salzen und das Gemüse ungefähr 10 Minuten lang auf mittlerer Hitze unter Rühren garen. In einer Schüssel gerieben Parmesan, Eier und Eigelb mit reichlich schwarzem Pfeffer vermengen.</w:t>
      </w:r>
    </w:p>
    <w:p w14:paraId="2DC99C5D" w14:textId="77777777" w:rsidR="001D7C2D" w:rsidRPr="00612D18" w:rsidRDefault="001D7C2D" w:rsidP="00B40E8C">
      <w:pPr>
        <w:pStyle w:val="ListParagraph"/>
        <w:numPr>
          <w:ilvl w:val="0"/>
          <w:numId w:val="826"/>
        </w:numPr>
        <w:spacing w:after="120"/>
        <w:ind w:left="714" w:hanging="357"/>
        <w:contextualSpacing w:val="0"/>
        <w:jc w:val="both"/>
        <w:rPr>
          <w:sz w:val="24"/>
          <w:szCs w:val="24"/>
        </w:rPr>
      </w:pPr>
      <w:r w:rsidRPr="00612D18">
        <w:rPr>
          <w:sz w:val="24"/>
          <w:szCs w:val="24"/>
        </w:rPr>
        <w:t>Tagliatelle in kochendem Salzwasser garen, aber 2 Minuten vor Ende der Garzeit Pasta aus dem Topf heben, zu den Zucchini in die Pfanne geben und mit dem Gemüse vermengen. Die Ei-Mischung jetzt ebenfalls unterrühren, eine Kelle vom Kochwasser dazu gießen. Alles gut vermengen. Sanft erhitzen, falls notwendig. Zum Schluss Basilikum unterrühren.</w:t>
      </w:r>
    </w:p>
    <w:p w14:paraId="2A805482" w14:textId="77777777" w:rsidR="001D7C2D" w:rsidRDefault="001D7C2D" w:rsidP="001D7C2D">
      <w:pPr>
        <w:rPr>
          <w:sz w:val="24"/>
          <w:szCs w:val="24"/>
        </w:rPr>
      </w:pPr>
      <w:r>
        <w:rPr>
          <w:sz w:val="24"/>
          <w:szCs w:val="24"/>
        </w:rPr>
        <w:br w:type="page"/>
      </w:r>
    </w:p>
    <w:p w14:paraId="7F26664D" w14:textId="77777777" w:rsidR="003348A6" w:rsidRDefault="003348A6" w:rsidP="003348A6">
      <w:pPr>
        <w:pStyle w:val="Heading2"/>
        <w:spacing w:after="240"/>
      </w:pPr>
      <w:r>
        <w:lastRenderedPageBreak/>
        <w:t>Pasta mit Fleischklößchen</w:t>
      </w:r>
      <w:r>
        <w:rPr>
          <w:rStyle w:val="FootnoteReference"/>
        </w:rPr>
        <w:footnoteReference w:id="1262"/>
      </w:r>
      <w:r>
        <w:t xml:space="preserve"> </w:t>
      </w:r>
    </w:p>
    <w:p w14:paraId="7F2F93E7" w14:textId="77777777" w:rsidR="003348A6" w:rsidRDefault="003348A6" w:rsidP="003348A6">
      <w:pPr>
        <w:rPr>
          <w:sz w:val="24"/>
          <w:szCs w:val="24"/>
        </w:rPr>
      </w:pPr>
      <w:r w:rsidRPr="00150023">
        <w:rPr>
          <w:sz w:val="24"/>
          <w:szCs w:val="24"/>
          <w:u w:val="single"/>
        </w:rPr>
        <w:t>Zutaten</w:t>
      </w:r>
      <w:r>
        <w:rPr>
          <w:sz w:val="24"/>
          <w:szCs w:val="24"/>
        </w:rPr>
        <w:t xml:space="preserve"> (für 4 Portionen):</w:t>
      </w:r>
    </w:p>
    <w:p w14:paraId="5F49EF8A" w14:textId="77777777" w:rsidR="003348A6" w:rsidRDefault="003348A6" w:rsidP="003348A6">
      <w:pPr>
        <w:rPr>
          <w:sz w:val="24"/>
          <w:szCs w:val="24"/>
        </w:rPr>
      </w:pPr>
      <w:r>
        <w:rPr>
          <w:sz w:val="24"/>
          <w:szCs w:val="24"/>
        </w:rPr>
        <w:t>100 g Maccheroni</w:t>
      </w:r>
    </w:p>
    <w:p w14:paraId="32776D41" w14:textId="77777777" w:rsidR="003348A6" w:rsidRDefault="003348A6" w:rsidP="003348A6">
      <w:pPr>
        <w:rPr>
          <w:sz w:val="24"/>
          <w:szCs w:val="24"/>
        </w:rPr>
      </w:pPr>
      <w:r>
        <w:rPr>
          <w:sz w:val="24"/>
          <w:szCs w:val="24"/>
        </w:rPr>
        <w:t>500 g Rinderhackfleisch</w:t>
      </w:r>
    </w:p>
    <w:p w14:paraId="2AA73493" w14:textId="77777777" w:rsidR="003348A6" w:rsidRDefault="003348A6" w:rsidP="003348A6">
      <w:pPr>
        <w:rPr>
          <w:sz w:val="24"/>
          <w:szCs w:val="24"/>
        </w:rPr>
      </w:pPr>
      <w:r>
        <w:rPr>
          <w:sz w:val="24"/>
          <w:szCs w:val="24"/>
        </w:rPr>
        <w:t>1 Zwiebel, feingehackt</w:t>
      </w:r>
    </w:p>
    <w:p w14:paraId="6B98BCB2" w14:textId="77777777" w:rsidR="003348A6" w:rsidRDefault="003348A6" w:rsidP="003348A6">
      <w:pPr>
        <w:rPr>
          <w:sz w:val="24"/>
          <w:szCs w:val="24"/>
        </w:rPr>
      </w:pPr>
      <w:r>
        <w:rPr>
          <w:sz w:val="24"/>
          <w:szCs w:val="24"/>
        </w:rPr>
        <w:t>80 f frische Semmelbrösel</w:t>
      </w:r>
    </w:p>
    <w:p w14:paraId="5D8BFBF0" w14:textId="77777777" w:rsidR="003348A6" w:rsidRDefault="003348A6" w:rsidP="003348A6">
      <w:pPr>
        <w:rPr>
          <w:sz w:val="24"/>
          <w:szCs w:val="24"/>
        </w:rPr>
      </w:pPr>
      <w:r>
        <w:rPr>
          <w:sz w:val="24"/>
          <w:szCs w:val="24"/>
        </w:rPr>
        <w:t>2 EL frisch geriebener Parmesan</w:t>
      </w:r>
    </w:p>
    <w:p w14:paraId="5E4D0904" w14:textId="77777777" w:rsidR="003348A6" w:rsidRDefault="003348A6" w:rsidP="003348A6">
      <w:pPr>
        <w:rPr>
          <w:sz w:val="24"/>
          <w:szCs w:val="24"/>
        </w:rPr>
      </w:pPr>
      <w:r>
        <w:rPr>
          <w:sz w:val="24"/>
          <w:szCs w:val="24"/>
        </w:rPr>
        <w:t>1 EL frisches Basilikum, feingezupft</w:t>
      </w:r>
    </w:p>
    <w:p w14:paraId="4C5FCEB2" w14:textId="77777777" w:rsidR="003348A6" w:rsidRDefault="003348A6" w:rsidP="003348A6">
      <w:pPr>
        <w:rPr>
          <w:sz w:val="24"/>
          <w:szCs w:val="24"/>
        </w:rPr>
      </w:pPr>
      <w:r>
        <w:rPr>
          <w:sz w:val="24"/>
          <w:szCs w:val="24"/>
        </w:rPr>
        <w:t>1 Ei, verschlagen</w:t>
      </w:r>
    </w:p>
    <w:p w14:paraId="12896041" w14:textId="77777777" w:rsidR="003348A6" w:rsidRDefault="003348A6" w:rsidP="003348A6">
      <w:pPr>
        <w:rPr>
          <w:sz w:val="24"/>
          <w:szCs w:val="24"/>
        </w:rPr>
      </w:pPr>
      <w:r>
        <w:rPr>
          <w:sz w:val="24"/>
          <w:szCs w:val="24"/>
        </w:rPr>
        <w:t>2 EL Olivenöl</w:t>
      </w:r>
    </w:p>
    <w:p w14:paraId="3B3E4C12" w14:textId="77777777" w:rsidR="003348A6" w:rsidRDefault="003348A6" w:rsidP="003348A6">
      <w:pPr>
        <w:rPr>
          <w:sz w:val="24"/>
          <w:szCs w:val="24"/>
        </w:rPr>
      </w:pPr>
      <w:r>
        <w:rPr>
          <w:sz w:val="24"/>
          <w:szCs w:val="24"/>
        </w:rPr>
        <w:t>150 g frisch geriebener Mozzarella</w:t>
      </w:r>
    </w:p>
    <w:p w14:paraId="5FF919B1" w14:textId="77777777" w:rsidR="003348A6" w:rsidRDefault="003348A6" w:rsidP="003348A6">
      <w:pPr>
        <w:rPr>
          <w:sz w:val="24"/>
          <w:szCs w:val="24"/>
        </w:rPr>
      </w:pPr>
    </w:p>
    <w:p w14:paraId="725B7C41" w14:textId="77777777" w:rsidR="003348A6" w:rsidRDefault="003348A6" w:rsidP="003348A6">
      <w:pPr>
        <w:rPr>
          <w:sz w:val="24"/>
          <w:szCs w:val="24"/>
        </w:rPr>
      </w:pPr>
      <w:r w:rsidRPr="00150023">
        <w:rPr>
          <w:i/>
          <w:iCs/>
          <w:sz w:val="24"/>
          <w:szCs w:val="24"/>
        </w:rPr>
        <w:t>Für die Sauce</w:t>
      </w:r>
      <w:r>
        <w:rPr>
          <w:sz w:val="24"/>
          <w:szCs w:val="24"/>
        </w:rPr>
        <w:t>:</w:t>
      </w:r>
      <w:r w:rsidRPr="00150023">
        <w:rPr>
          <w:sz w:val="24"/>
          <w:szCs w:val="24"/>
        </w:rPr>
        <w:br/>
      </w:r>
      <w:r>
        <w:rPr>
          <w:sz w:val="24"/>
          <w:szCs w:val="24"/>
        </w:rPr>
        <w:t>1 Zwiebel, in Ringe geschnitten</w:t>
      </w:r>
    </w:p>
    <w:p w14:paraId="3ABACB77" w14:textId="77777777" w:rsidR="003348A6" w:rsidRDefault="003348A6" w:rsidP="003348A6">
      <w:pPr>
        <w:rPr>
          <w:sz w:val="24"/>
          <w:szCs w:val="24"/>
        </w:rPr>
      </w:pPr>
      <w:r>
        <w:rPr>
          <w:sz w:val="24"/>
          <w:szCs w:val="24"/>
        </w:rPr>
        <w:t>1 Knoblauchzehen zerdrückt</w:t>
      </w:r>
    </w:p>
    <w:p w14:paraId="2B1C65D4" w14:textId="77777777" w:rsidR="003348A6" w:rsidRDefault="003348A6" w:rsidP="003348A6">
      <w:pPr>
        <w:rPr>
          <w:sz w:val="24"/>
          <w:szCs w:val="24"/>
        </w:rPr>
      </w:pPr>
      <w:r>
        <w:rPr>
          <w:sz w:val="24"/>
          <w:szCs w:val="24"/>
        </w:rPr>
        <w:t>1 rote Paprika, in Scheiben geschnitten</w:t>
      </w:r>
    </w:p>
    <w:p w14:paraId="7B7B486F" w14:textId="77777777" w:rsidR="003348A6" w:rsidRDefault="003348A6" w:rsidP="003348A6">
      <w:pPr>
        <w:rPr>
          <w:sz w:val="24"/>
          <w:szCs w:val="24"/>
        </w:rPr>
      </w:pPr>
      <w:r>
        <w:rPr>
          <w:sz w:val="24"/>
          <w:szCs w:val="24"/>
        </w:rPr>
        <w:t>120 g Champignons, in Scheiben geschnitten</w:t>
      </w:r>
    </w:p>
    <w:p w14:paraId="4396C309" w14:textId="77777777" w:rsidR="003348A6" w:rsidRDefault="003348A6" w:rsidP="003348A6">
      <w:pPr>
        <w:rPr>
          <w:sz w:val="24"/>
          <w:szCs w:val="24"/>
        </w:rPr>
      </w:pPr>
      <w:r>
        <w:rPr>
          <w:sz w:val="24"/>
          <w:szCs w:val="24"/>
        </w:rPr>
        <w:t>60 ml Tomatenmark</w:t>
      </w:r>
    </w:p>
    <w:p w14:paraId="09C4FBBA" w14:textId="77777777" w:rsidR="003348A6" w:rsidRDefault="003348A6" w:rsidP="003348A6">
      <w:pPr>
        <w:rPr>
          <w:sz w:val="24"/>
          <w:szCs w:val="24"/>
        </w:rPr>
      </w:pPr>
      <w:r>
        <w:rPr>
          <w:sz w:val="24"/>
          <w:szCs w:val="24"/>
        </w:rPr>
        <w:t>120 ml Rotwein</w:t>
      </w:r>
    </w:p>
    <w:p w14:paraId="64F9BEAC" w14:textId="77777777" w:rsidR="003348A6" w:rsidRDefault="003348A6" w:rsidP="003348A6">
      <w:pPr>
        <w:rPr>
          <w:sz w:val="24"/>
          <w:szCs w:val="24"/>
        </w:rPr>
      </w:pPr>
    </w:p>
    <w:p w14:paraId="5C14BDD9" w14:textId="77777777" w:rsidR="003348A6" w:rsidRDefault="003348A6" w:rsidP="003348A6">
      <w:pPr>
        <w:rPr>
          <w:sz w:val="24"/>
          <w:szCs w:val="24"/>
        </w:rPr>
      </w:pPr>
      <w:r>
        <w:rPr>
          <w:sz w:val="24"/>
          <w:szCs w:val="24"/>
        </w:rPr>
        <w:t>Zubereitungszeit: 1 Stunde 35 Minuten</w:t>
      </w:r>
    </w:p>
    <w:p w14:paraId="22C42738" w14:textId="77777777" w:rsidR="003348A6" w:rsidRPr="00DF5E83" w:rsidRDefault="003348A6" w:rsidP="00B40E8C">
      <w:pPr>
        <w:pStyle w:val="ListParagraph"/>
        <w:numPr>
          <w:ilvl w:val="0"/>
          <w:numId w:val="486"/>
        </w:numPr>
        <w:jc w:val="both"/>
        <w:rPr>
          <w:sz w:val="24"/>
          <w:szCs w:val="24"/>
        </w:rPr>
      </w:pPr>
      <w:r w:rsidRPr="00DF5E83">
        <w:rPr>
          <w:sz w:val="24"/>
          <w:szCs w:val="24"/>
        </w:rPr>
        <w:t>Die Macc</w:t>
      </w:r>
      <w:r>
        <w:rPr>
          <w:sz w:val="24"/>
          <w:szCs w:val="24"/>
        </w:rPr>
        <w:t>he</w:t>
      </w:r>
      <w:r w:rsidRPr="00DF5E83">
        <w:rPr>
          <w:sz w:val="24"/>
          <w:szCs w:val="24"/>
        </w:rPr>
        <w:t>roni al dente kochen. Vollständig abtropfen lassen und beiseitestellen.</w:t>
      </w:r>
    </w:p>
    <w:p w14:paraId="5A214CB5" w14:textId="77777777" w:rsidR="003348A6" w:rsidRPr="00DF5E83" w:rsidRDefault="003348A6" w:rsidP="00B40E8C">
      <w:pPr>
        <w:pStyle w:val="ListParagraph"/>
        <w:numPr>
          <w:ilvl w:val="0"/>
          <w:numId w:val="486"/>
        </w:numPr>
        <w:spacing w:after="120"/>
        <w:ind w:left="714" w:hanging="357"/>
        <w:contextualSpacing w:val="0"/>
        <w:jc w:val="both"/>
        <w:rPr>
          <w:sz w:val="24"/>
          <w:szCs w:val="24"/>
        </w:rPr>
      </w:pPr>
      <w:r w:rsidRPr="00DF5E83">
        <w:rPr>
          <w:sz w:val="24"/>
          <w:szCs w:val="24"/>
        </w:rPr>
        <w:t>In einer Schüssel das Rinderhack, die Zwiebel, die Hälfte der Semmelbrösel, den Parmesan, das Basilikum und das Ei gut mengen. Dann gehäufte Teelöffel des Hackfleischs zu kleinen Bällchen rollen.</w:t>
      </w:r>
    </w:p>
    <w:p w14:paraId="4A88B2E4" w14:textId="77777777" w:rsidR="003348A6" w:rsidRPr="00DF5E83" w:rsidRDefault="003348A6" w:rsidP="00B40E8C">
      <w:pPr>
        <w:pStyle w:val="ListParagraph"/>
        <w:numPr>
          <w:ilvl w:val="0"/>
          <w:numId w:val="486"/>
        </w:numPr>
        <w:spacing w:after="120"/>
        <w:ind w:left="714" w:hanging="357"/>
        <w:contextualSpacing w:val="0"/>
        <w:jc w:val="both"/>
        <w:rPr>
          <w:sz w:val="24"/>
          <w:szCs w:val="24"/>
        </w:rPr>
      </w:pPr>
      <w:r w:rsidRPr="00DF5E83">
        <w:rPr>
          <w:sz w:val="24"/>
          <w:szCs w:val="24"/>
        </w:rPr>
        <w:t>Das Öl in einer Bratpfanne erhitzen. Die Fleischbällchen im Öl garen und gut anbräunen lassen. Aus der Pfanne heben und auf Zewa abtropfen lassen. Dann in eine ofenfeste Form geben. Den Backofen auf 180 Grad vorheizen.</w:t>
      </w:r>
    </w:p>
    <w:p w14:paraId="7943A752" w14:textId="77777777" w:rsidR="003348A6" w:rsidRPr="00DF5E83" w:rsidRDefault="003348A6" w:rsidP="00B40E8C">
      <w:pPr>
        <w:pStyle w:val="ListParagraph"/>
        <w:numPr>
          <w:ilvl w:val="0"/>
          <w:numId w:val="486"/>
        </w:numPr>
        <w:spacing w:after="120"/>
        <w:ind w:left="714" w:hanging="357"/>
        <w:contextualSpacing w:val="0"/>
        <w:jc w:val="both"/>
        <w:rPr>
          <w:sz w:val="24"/>
          <w:szCs w:val="24"/>
        </w:rPr>
      </w:pPr>
      <w:r w:rsidRPr="00DF5E83">
        <w:rPr>
          <w:sz w:val="24"/>
          <w:szCs w:val="24"/>
        </w:rPr>
        <w:t xml:space="preserve">Für die Sauce die Zwiebel und den Knoblauch in der Pfanne, on der die Fleischbällchen ausgebraten wurden, bei niedriger Hitze unter Rühren dünsten, bis die Zwiebel weich ist. Die Paprika und die Champignons unterrühren. 2 Minuten köcheln lassen. Nun das </w:t>
      </w:r>
      <w:r w:rsidRPr="00DF5E83">
        <w:rPr>
          <w:sz w:val="24"/>
          <w:szCs w:val="24"/>
        </w:rPr>
        <w:lastRenderedPageBreak/>
        <w:t>Tomatenmark einrühren und den Wie und 250 ml Wasser angießen. Die Sauce aufkochen lassen, dabei ständig umrühren. Die Macc</w:t>
      </w:r>
      <w:r>
        <w:rPr>
          <w:sz w:val="24"/>
          <w:szCs w:val="24"/>
        </w:rPr>
        <w:t>he</w:t>
      </w:r>
      <w:r w:rsidRPr="00DF5E83">
        <w:rPr>
          <w:sz w:val="24"/>
          <w:szCs w:val="24"/>
        </w:rPr>
        <w:t>roni unterziehen und mit Salz und Pfeffer würzen. Die Sauce mit der Pasta über die Fleischbällchen gießen.</w:t>
      </w:r>
    </w:p>
    <w:p w14:paraId="3376F478" w14:textId="77777777" w:rsidR="003348A6" w:rsidRPr="00DF5E83" w:rsidRDefault="003348A6" w:rsidP="00B40E8C">
      <w:pPr>
        <w:pStyle w:val="ListParagraph"/>
        <w:numPr>
          <w:ilvl w:val="0"/>
          <w:numId w:val="486"/>
        </w:numPr>
        <w:spacing w:after="120"/>
        <w:ind w:left="714" w:hanging="357"/>
        <w:contextualSpacing w:val="0"/>
        <w:jc w:val="both"/>
        <w:rPr>
          <w:sz w:val="24"/>
          <w:szCs w:val="24"/>
        </w:rPr>
      </w:pPr>
      <w:r w:rsidRPr="00DF5E83">
        <w:rPr>
          <w:sz w:val="24"/>
          <w:szCs w:val="24"/>
        </w:rPr>
        <w:t>Den Auflauf ohne Deckel 30 – 35 Minuten backen. Den Mozzarella und die restlichen Semmelbrösel mengen, dann über den Auflauf streuen. Noch weitere 10 Minuten backen, bis die Kruste schön goldgelb ist.</w:t>
      </w:r>
    </w:p>
    <w:p w14:paraId="758D66D9" w14:textId="77777777" w:rsidR="003348A6" w:rsidRDefault="003348A6" w:rsidP="003348A6">
      <w:pPr>
        <w:rPr>
          <w:sz w:val="24"/>
          <w:szCs w:val="24"/>
        </w:rPr>
      </w:pPr>
      <w:r>
        <w:rPr>
          <w:sz w:val="24"/>
          <w:szCs w:val="24"/>
        </w:rPr>
        <w:br w:type="page"/>
      </w:r>
    </w:p>
    <w:p w14:paraId="3A8A32F3" w14:textId="77777777" w:rsidR="00266D46" w:rsidRDefault="00266D46" w:rsidP="00266D46">
      <w:pPr>
        <w:pStyle w:val="Heading2"/>
        <w:spacing w:after="240"/>
      </w:pPr>
      <w:r>
        <w:lastRenderedPageBreak/>
        <w:t>Pasta mit Pistazien-Pesto</w:t>
      </w:r>
      <w:r>
        <w:rPr>
          <w:rStyle w:val="FootnoteReference"/>
        </w:rPr>
        <w:footnoteReference w:id="1263"/>
      </w:r>
      <w:r>
        <w:t xml:space="preserve"> </w:t>
      </w:r>
    </w:p>
    <w:p w14:paraId="62D15F94" w14:textId="77777777" w:rsidR="00266D46" w:rsidRDefault="00266D46" w:rsidP="00266D46">
      <w:pPr>
        <w:rPr>
          <w:sz w:val="24"/>
          <w:szCs w:val="24"/>
        </w:rPr>
      </w:pPr>
      <w:r w:rsidRPr="00911368">
        <w:rPr>
          <w:sz w:val="24"/>
          <w:szCs w:val="24"/>
          <w:u w:val="single"/>
        </w:rPr>
        <w:t>Zutaten</w:t>
      </w:r>
      <w:r>
        <w:rPr>
          <w:sz w:val="24"/>
          <w:szCs w:val="24"/>
        </w:rPr>
        <w:t xml:space="preserve"> (für 4 Portionen):</w:t>
      </w:r>
    </w:p>
    <w:p w14:paraId="154C9FAA" w14:textId="77777777" w:rsidR="00266D46" w:rsidRPr="00911368" w:rsidRDefault="00266D46" w:rsidP="00266D46">
      <w:pPr>
        <w:rPr>
          <w:i/>
          <w:iCs/>
          <w:sz w:val="24"/>
          <w:szCs w:val="24"/>
        </w:rPr>
      </w:pPr>
      <w:r w:rsidRPr="00911368">
        <w:rPr>
          <w:i/>
          <w:iCs/>
          <w:sz w:val="24"/>
          <w:szCs w:val="24"/>
        </w:rPr>
        <w:t>Für das Pesto</w:t>
      </w:r>
      <w:r>
        <w:rPr>
          <w:i/>
          <w:iCs/>
          <w:sz w:val="24"/>
          <w:szCs w:val="24"/>
        </w:rPr>
        <w:t>:</w:t>
      </w:r>
    </w:p>
    <w:p w14:paraId="3795E9A4" w14:textId="77777777" w:rsidR="00266D46" w:rsidRDefault="00266D46" w:rsidP="00266D46">
      <w:pPr>
        <w:rPr>
          <w:sz w:val="24"/>
          <w:szCs w:val="24"/>
        </w:rPr>
      </w:pPr>
      <w:r>
        <w:rPr>
          <w:sz w:val="24"/>
          <w:szCs w:val="24"/>
        </w:rPr>
        <w:t>2 EL Pinienkerne</w:t>
      </w:r>
    </w:p>
    <w:p w14:paraId="0D310ADA" w14:textId="77777777" w:rsidR="00266D46" w:rsidRDefault="00266D46" w:rsidP="00266D46">
      <w:pPr>
        <w:rPr>
          <w:sz w:val="24"/>
          <w:szCs w:val="24"/>
        </w:rPr>
      </w:pPr>
      <w:r>
        <w:rPr>
          <w:sz w:val="24"/>
          <w:szCs w:val="24"/>
        </w:rPr>
        <w:t>2 Stiele Petersilie</w:t>
      </w:r>
    </w:p>
    <w:p w14:paraId="2D7A119B" w14:textId="77777777" w:rsidR="00266D46" w:rsidRDefault="00266D46" w:rsidP="00266D46">
      <w:pPr>
        <w:rPr>
          <w:sz w:val="24"/>
          <w:szCs w:val="24"/>
        </w:rPr>
      </w:pPr>
      <w:r>
        <w:rPr>
          <w:sz w:val="24"/>
          <w:szCs w:val="24"/>
        </w:rPr>
        <w:t>200 g geröstete gesalzene Pistazien</w:t>
      </w:r>
    </w:p>
    <w:p w14:paraId="3F023AEE" w14:textId="77777777" w:rsidR="00266D46" w:rsidRDefault="00266D46" w:rsidP="00266D46">
      <w:pPr>
        <w:rPr>
          <w:sz w:val="24"/>
          <w:szCs w:val="24"/>
        </w:rPr>
      </w:pPr>
      <w:r>
        <w:rPr>
          <w:sz w:val="24"/>
          <w:szCs w:val="24"/>
        </w:rPr>
        <w:t>1 kleine Knoblauchzehe</w:t>
      </w:r>
    </w:p>
    <w:p w14:paraId="539B8B36" w14:textId="77777777" w:rsidR="00266D46" w:rsidRDefault="00266D46" w:rsidP="00266D46">
      <w:pPr>
        <w:rPr>
          <w:sz w:val="24"/>
          <w:szCs w:val="24"/>
        </w:rPr>
      </w:pPr>
      <w:r>
        <w:rPr>
          <w:sz w:val="24"/>
          <w:szCs w:val="24"/>
        </w:rPr>
        <w:t>1 – 2 EL Zitronensaft</w:t>
      </w:r>
    </w:p>
    <w:p w14:paraId="11386CCA" w14:textId="77777777" w:rsidR="00266D46" w:rsidRDefault="00266D46" w:rsidP="00266D46">
      <w:pPr>
        <w:rPr>
          <w:sz w:val="24"/>
          <w:szCs w:val="24"/>
        </w:rPr>
      </w:pPr>
      <w:r>
        <w:rPr>
          <w:sz w:val="24"/>
          <w:szCs w:val="24"/>
        </w:rPr>
        <w:t>150 ml Olivenöl</w:t>
      </w:r>
    </w:p>
    <w:p w14:paraId="3CB23083" w14:textId="77777777" w:rsidR="00266D46" w:rsidRDefault="00266D46" w:rsidP="00266D46">
      <w:pPr>
        <w:rPr>
          <w:sz w:val="24"/>
          <w:szCs w:val="24"/>
        </w:rPr>
      </w:pPr>
      <w:r>
        <w:rPr>
          <w:sz w:val="24"/>
          <w:szCs w:val="24"/>
        </w:rPr>
        <w:t>Salz, Pfeffer, Zucker</w:t>
      </w:r>
    </w:p>
    <w:p w14:paraId="1AFBF519" w14:textId="77777777" w:rsidR="00266D46" w:rsidRDefault="00266D46" w:rsidP="00266D46">
      <w:pPr>
        <w:rPr>
          <w:sz w:val="24"/>
          <w:szCs w:val="24"/>
        </w:rPr>
      </w:pPr>
    </w:p>
    <w:p w14:paraId="4EF67BF3" w14:textId="77777777" w:rsidR="00266D46" w:rsidRPr="00911368" w:rsidRDefault="00266D46" w:rsidP="00266D46">
      <w:pPr>
        <w:rPr>
          <w:i/>
          <w:iCs/>
          <w:sz w:val="24"/>
          <w:szCs w:val="24"/>
        </w:rPr>
      </w:pPr>
      <w:r w:rsidRPr="00911368">
        <w:rPr>
          <w:i/>
          <w:iCs/>
          <w:sz w:val="24"/>
          <w:szCs w:val="24"/>
        </w:rPr>
        <w:t>Für die Pasta:</w:t>
      </w:r>
    </w:p>
    <w:p w14:paraId="60FDF823" w14:textId="77777777" w:rsidR="00266D46" w:rsidRDefault="00266D46" w:rsidP="00266D46">
      <w:pPr>
        <w:rPr>
          <w:sz w:val="24"/>
          <w:szCs w:val="24"/>
        </w:rPr>
      </w:pPr>
      <w:r>
        <w:rPr>
          <w:sz w:val="24"/>
          <w:szCs w:val="24"/>
        </w:rPr>
        <w:t>8 Scheiben Bacon</w:t>
      </w:r>
    </w:p>
    <w:p w14:paraId="0A252EE9" w14:textId="77777777" w:rsidR="00266D46" w:rsidRDefault="00266D46" w:rsidP="00266D46">
      <w:pPr>
        <w:rPr>
          <w:sz w:val="24"/>
          <w:szCs w:val="24"/>
        </w:rPr>
      </w:pPr>
      <w:r>
        <w:rPr>
          <w:sz w:val="24"/>
          <w:szCs w:val="24"/>
        </w:rPr>
        <w:t>50 g geröstete gesalzene Pistazien</w:t>
      </w:r>
    </w:p>
    <w:p w14:paraId="4F854C1A" w14:textId="77777777" w:rsidR="00266D46" w:rsidRDefault="00266D46" w:rsidP="00266D46">
      <w:pPr>
        <w:rPr>
          <w:sz w:val="24"/>
          <w:szCs w:val="24"/>
        </w:rPr>
      </w:pPr>
      <w:r>
        <w:rPr>
          <w:sz w:val="24"/>
          <w:szCs w:val="24"/>
        </w:rPr>
        <w:t>50 g Parmesan</w:t>
      </w:r>
    </w:p>
    <w:p w14:paraId="47C568C5" w14:textId="77777777" w:rsidR="00266D46" w:rsidRDefault="00266D46" w:rsidP="00266D46">
      <w:pPr>
        <w:rPr>
          <w:sz w:val="24"/>
          <w:szCs w:val="24"/>
        </w:rPr>
      </w:pPr>
      <w:r>
        <w:rPr>
          <w:sz w:val="24"/>
          <w:szCs w:val="24"/>
        </w:rPr>
        <w:t>6 getrocknete Tomaten</w:t>
      </w:r>
    </w:p>
    <w:p w14:paraId="7B5139E9" w14:textId="77777777" w:rsidR="00266D46" w:rsidRDefault="00266D46" w:rsidP="00266D46">
      <w:pPr>
        <w:rPr>
          <w:sz w:val="24"/>
          <w:szCs w:val="24"/>
        </w:rPr>
      </w:pPr>
      <w:r>
        <w:rPr>
          <w:sz w:val="24"/>
          <w:szCs w:val="24"/>
        </w:rPr>
        <w:t>360 g Spaghetti</w:t>
      </w:r>
    </w:p>
    <w:p w14:paraId="76279282" w14:textId="77777777" w:rsidR="00266D46" w:rsidRDefault="00266D46" w:rsidP="00266D46">
      <w:pPr>
        <w:rPr>
          <w:sz w:val="24"/>
          <w:szCs w:val="24"/>
        </w:rPr>
      </w:pPr>
    </w:p>
    <w:p w14:paraId="672C7099" w14:textId="77777777" w:rsidR="00266D46" w:rsidRDefault="00266D46" w:rsidP="00266D46">
      <w:pPr>
        <w:rPr>
          <w:sz w:val="24"/>
          <w:szCs w:val="24"/>
        </w:rPr>
      </w:pPr>
      <w:r>
        <w:rPr>
          <w:sz w:val="24"/>
          <w:szCs w:val="24"/>
        </w:rPr>
        <w:t>Zubereitungszeit: 35 Minuten</w:t>
      </w:r>
    </w:p>
    <w:p w14:paraId="2EE882A9" w14:textId="77777777" w:rsidR="00266D46" w:rsidRPr="00907A23" w:rsidRDefault="00266D46" w:rsidP="00B40E8C">
      <w:pPr>
        <w:pStyle w:val="ListParagraph"/>
        <w:numPr>
          <w:ilvl w:val="0"/>
          <w:numId w:val="392"/>
        </w:numPr>
        <w:spacing w:after="120"/>
        <w:ind w:left="714" w:hanging="357"/>
        <w:contextualSpacing w:val="0"/>
        <w:jc w:val="both"/>
        <w:rPr>
          <w:sz w:val="24"/>
          <w:szCs w:val="24"/>
        </w:rPr>
      </w:pPr>
      <w:r w:rsidRPr="00907A23">
        <w:rPr>
          <w:sz w:val="24"/>
          <w:szCs w:val="24"/>
        </w:rPr>
        <w:t>Für das Pesto Pinienkerne in einer Pfanne ohne Fett goldbraun rösten. Basilikum- und Petersilienblätter von den Stielen zupfen und grob schneiden. Pistazienkerne aus den Schalen lösen.</w:t>
      </w:r>
    </w:p>
    <w:p w14:paraId="28E96882" w14:textId="77777777" w:rsidR="00266D46" w:rsidRPr="00907A23" w:rsidRDefault="00266D46" w:rsidP="00B40E8C">
      <w:pPr>
        <w:pStyle w:val="ListParagraph"/>
        <w:numPr>
          <w:ilvl w:val="0"/>
          <w:numId w:val="392"/>
        </w:numPr>
        <w:spacing w:after="120"/>
        <w:ind w:left="714" w:hanging="357"/>
        <w:contextualSpacing w:val="0"/>
        <w:jc w:val="both"/>
        <w:rPr>
          <w:sz w:val="24"/>
          <w:szCs w:val="24"/>
        </w:rPr>
      </w:pPr>
      <w:r w:rsidRPr="00907A23">
        <w:rPr>
          <w:sz w:val="24"/>
          <w:szCs w:val="24"/>
        </w:rPr>
        <w:t>Pinienkerne, Pistazien, Basilikum, Knoblauch, 1 EL Zitronensaft und 75 ml Olivenöl mittelfein pürieren. Restliches Öl zugeben und mit Salz, Pfeffer, restlichem Zitronensaft und 1 Prise Zucker würzen.</w:t>
      </w:r>
    </w:p>
    <w:p w14:paraId="1D5B1846" w14:textId="77777777" w:rsidR="00266D46" w:rsidRPr="00907A23" w:rsidRDefault="00266D46" w:rsidP="00B40E8C">
      <w:pPr>
        <w:pStyle w:val="ListParagraph"/>
        <w:numPr>
          <w:ilvl w:val="0"/>
          <w:numId w:val="392"/>
        </w:numPr>
        <w:spacing w:after="120"/>
        <w:ind w:left="714" w:hanging="357"/>
        <w:contextualSpacing w:val="0"/>
        <w:jc w:val="both"/>
        <w:rPr>
          <w:sz w:val="24"/>
          <w:szCs w:val="24"/>
        </w:rPr>
      </w:pPr>
      <w:r w:rsidRPr="00907A23">
        <w:rPr>
          <w:sz w:val="24"/>
          <w:szCs w:val="24"/>
        </w:rPr>
        <w:t>Für die Pasta Bacon in einer Pfanne ohne Fett knusprig braten und auf Küchenpapier abtropfen lassen. Pistazienkerne aus den Schalen lösen und grob hacken.</w:t>
      </w:r>
    </w:p>
    <w:p w14:paraId="4ABEEF20" w14:textId="77777777" w:rsidR="00266D46" w:rsidRPr="00907A23" w:rsidRDefault="00266D46" w:rsidP="00B40E8C">
      <w:pPr>
        <w:pStyle w:val="ListParagraph"/>
        <w:numPr>
          <w:ilvl w:val="0"/>
          <w:numId w:val="392"/>
        </w:numPr>
        <w:spacing w:after="120"/>
        <w:ind w:left="714" w:hanging="357"/>
        <w:contextualSpacing w:val="0"/>
        <w:jc w:val="both"/>
        <w:rPr>
          <w:sz w:val="24"/>
          <w:szCs w:val="24"/>
        </w:rPr>
      </w:pPr>
      <w:r w:rsidRPr="00907A23">
        <w:rPr>
          <w:sz w:val="24"/>
          <w:szCs w:val="24"/>
        </w:rPr>
        <w:t>Käse fein reiben. Tomaten in feine Würfel schneiden. Nudeln kochen.</w:t>
      </w:r>
    </w:p>
    <w:p w14:paraId="19E87339" w14:textId="77777777" w:rsidR="00266D46" w:rsidRDefault="00266D46" w:rsidP="00B40E8C">
      <w:pPr>
        <w:pStyle w:val="ListParagraph"/>
        <w:numPr>
          <w:ilvl w:val="0"/>
          <w:numId w:val="392"/>
        </w:numPr>
        <w:spacing w:after="120"/>
        <w:ind w:left="714" w:hanging="357"/>
        <w:contextualSpacing w:val="0"/>
        <w:jc w:val="both"/>
        <w:rPr>
          <w:sz w:val="24"/>
          <w:szCs w:val="24"/>
        </w:rPr>
      </w:pPr>
      <w:r w:rsidRPr="00907A23">
        <w:rPr>
          <w:sz w:val="24"/>
          <w:szCs w:val="24"/>
        </w:rPr>
        <w:t xml:space="preserve">Nudeln in ein Sieb abgießen und gut abtropfen lassen, dabei 200 ml Nudelwasser und Pesto in einer großen Pfanne erhitzen. Tomaten und Nudeln dazugeben und mischen. </w:t>
      </w:r>
      <w:r w:rsidRPr="00907A23">
        <w:rPr>
          <w:sz w:val="24"/>
          <w:szCs w:val="24"/>
        </w:rPr>
        <w:lastRenderedPageBreak/>
        <w:t>Die Hälfte des Käses untermischen und auf gut vorgewärmten Tellern verteilen. Mit restlichem Käse, Bacon und den Pistazien bestreut servieren.</w:t>
      </w:r>
    </w:p>
    <w:p w14:paraId="059907F6" w14:textId="77777777" w:rsidR="00266D46" w:rsidRPr="006A0EE9" w:rsidRDefault="00266D46" w:rsidP="00266D46">
      <w:pPr>
        <w:rPr>
          <w:sz w:val="24"/>
          <w:szCs w:val="24"/>
        </w:rPr>
      </w:pPr>
      <w:r>
        <w:rPr>
          <w:sz w:val="24"/>
          <w:szCs w:val="24"/>
        </w:rPr>
        <w:br w:type="page"/>
      </w:r>
    </w:p>
    <w:p w14:paraId="161DC485" w14:textId="77777777" w:rsidR="009107F8" w:rsidRDefault="009107F8" w:rsidP="009107F8">
      <w:pPr>
        <w:pStyle w:val="Heading2"/>
        <w:spacing w:after="240"/>
      </w:pPr>
      <w:r>
        <w:lastRenderedPageBreak/>
        <w:t>Pasta mit Ricotta und Spinat</w:t>
      </w:r>
      <w:r>
        <w:rPr>
          <w:rStyle w:val="FootnoteReference"/>
        </w:rPr>
        <w:footnoteReference w:id="1264"/>
      </w:r>
      <w:r>
        <w:t xml:space="preserve"> </w:t>
      </w:r>
    </w:p>
    <w:p w14:paraId="0F08D951" w14:textId="77777777" w:rsidR="009107F8" w:rsidRDefault="009107F8" w:rsidP="009107F8">
      <w:pPr>
        <w:rPr>
          <w:sz w:val="24"/>
          <w:szCs w:val="24"/>
        </w:rPr>
      </w:pPr>
      <w:r w:rsidRPr="00D43F46">
        <w:rPr>
          <w:sz w:val="24"/>
          <w:szCs w:val="24"/>
          <w:u w:val="single"/>
        </w:rPr>
        <w:t>Zutaten</w:t>
      </w:r>
      <w:r>
        <w:rPr>
          <w:sz w:val="24"/>
          <w:szCs w:val="24"/>
        </w:rPr>
        <w:t xml:space="preserve"> (für 2 Personen)</w:t>
      </w:r>
    </w:p>
    <w:p w14:paraId="6185B857" w14:textId="77777777" w:rsidR="009107F8" w:rsidRDefault="009107F8" w:rsidP="009107F8">
      <w:pPr>
        <w:rPr>
          <w:sz w:val="24"/>
          <w:szCs w:val="24"/>
        </w:rPr>
      </w:pPr>
      <w:r>
        <w:rPr>
          <w:sz w:val="24"/>
          <w:szCs w:val="24"/>
        </w:rPr>
        <w:t>30 g Parmesan</w:t>
      </w:r>
    </w:p>
    <w:p w14:paraId="61FDB91F" w14:textId="77777777" w:rsidR="009107F8" w:rsidRDefault="009107F8" w:rsidP="009107F8">
      <w:pPr>
        <w:rPr>
          <w:sz w:val="24"/>
          <w:szCs w:val="24"/>
        </w:rPr>
      </w:pPr>
      <w:r>
        <w:rPr>
          <w:sz w:val="24"/>
          <w:szCs w:val="24"/>
        </w:rPr>
        <w:t>130 g Ricotta</w:t>
      </w:r>
    </w:p>
    <w:p w14:paraId="5DB3BA18" w14:textId="77777777" w:rsidR="009107F8" w:rsidRDefault="009107F8" w:rsidP="009107F8">
      <w:pPr>
        <w:rPr>
          <w:sz w:val="24"/>
          <w:szCs w:val="24"/>
        </w:rPr>
      </w:pPr>
      <w:r>
        <w:rPr>
          <w:sz w:val="24"/>
          <w:szCs w:val="24"/>
        </w:rPr>
        <w:t>Pfeffer, Salz</w:t>
      </w:r>
    </w:p>
    <w:p w14:paraId="52F710C5" w14:textId="77777777" w:rsidR="009107F8" w:rsidRDefault="009107F8" w:rsidP="009107F8">
      <w:pPr>
        <w:rPr>
          <w:sz w:val="24"/>
          <w:szCs w:val="24"/>
        </w:rPr>
      </w:pPr>
      <w:r>
        <w:rPr>
          <w:sz w:val="24"/>
          <w:szCs w:val="24"/>
        </w:rPr>
        <w:t>160 g kurze Pasta</w:t>
      </w:r>
    </w:p>
    <w:p w14:paraId="6B4B3E8A" w14:textId="77777777" w:rsidR="009107F8" w:rsidRDefault="009107F8" w:rsidP="009107F8">
      <w:pPr>
        <w:rPr>
          <w:sz w:val="24"/>
          <w:szCs w:val="24"/>
        </w:rPr>
      </w:pPr>
      <w:r>
        <w:rPr>
          <w:sz w:val="24"/>
          <w:szCs w:val="24"/>
        </w:rPr>
        <w:t>300 g frischer Spinat</w:t>
      </w:r>
    </w:p>
    <w:p w14:paraId="40AB2054" w14:textId="77777777" w:rsidR="009107F8" w:rsidRDefault="009107F8" w:rsidP="009107F8">
      <w:pPr>
        <w:rPr>
          <w:sz w:val="24"/>
          <w:szCs w:val="24"/>
        </w:rPr>
      </w:pPr>
      <w:r>
        <w:rPr>
          <w:sz w:val="24"/>
          <w:szCs w:val="24"/>
        </w:rPr>
        <w:t>Etwas Olivenöl</w:t>
      </w:r>
    </w:p>
    <w:p w14:paraId="00041B73" w14:textId="77777777" w:rsidR="009107F8" w:rsidRDefault="009107F8" w:rsidP="009107F8">
      <w:pPr>
        <w:rPr>
          <w:sz w:val="24"/>
          <w:szCs w:val="24"/>
        </w:rPr>
      </w:pPr>
      <w:r>
        <w:rPr>
          <w:sz w:val="24"/>
          <w:szCs w:val="24"/>
        </w:rPr>
        <w:t>1 Stück Butter</w:t>
      </w:r>
    </w:p>
    <w:p w14:paraId="389DB197" w14:textId="77777777" w:rsidR="009107F8" w:rsidRDefault="009107F8" w:rsidP="009107F8">
      <w:pPr>
        <w:rPr>
          <w:sz w:val="24"/>
          <w:szCs w:val="24"/>
        </w:rPr>
      </w:pPr>
    </w:p>
    <w:p w14:paraId="14B2CB25" w14:textId="77777777" w:rsidR="009107F8" w:rsidRDefault="009107F8" w:rsidP="009107F8">
      <w:pPr>
        <w:rPr>
          <w:sz w:val="24"/>
          <w:szCs w:val="24"/>
        </w:rPr>
      </w:pPr>
      <w:r>
        <w:rPr>
          <w:sz w:val="24"/>
          <w:szCs w:val="24"/>
        </w:rPr>
        <w:t>Zubereitung:</w:t>
      </w:r>
    </w:p>
    <w:p w14:paraId="2A281140" w14:textId="77777777" w:rsidR="009107F8" w:rsidRPr="0045601B" w:rsidRDefault="009107F8" w:rsidP="009107F8">
      <w:pPr>
        <w:pStyle w:val="ListParagraph"/>
        <w:numPr>
          <w:ilvl w:val="0"/>
          <w:numId w:val="213"/>
        </w:numPr>
        <w:spacing w:after="120"/>
        <w:ind w:left="714" w:hanging="357"/>
        <w:contextualSpacing w:val="0"/>
        <w:jc w:val="both"/>
        <w:rPr>
          <w:sz w:val="24"/>
          <w:szCs w:val="24"/>
        </w:rPr>
      </w:pPr>
      <w:r w:rsidRPr="0045601B">
        <w:rPr>
          <w:sz w:val="24"/>
          <w:szCs w:val="24"/>
        </w:rPr>
        <w:t>Zunächst setzt man leicht gesalzenes Wasser für die Pasta auf. Während man es zum Kochen bringt, den Parmesan reiben und den Ricotta mit 2 EL von dem Kochwasser und dem Parmesan glattrühren. Pfeffer dazugeben.</w:t>
      </w:r>
    </w:p>
    <w:p w14:paraId="5E2A90AD" w14:textId="77777777" w:rsidR="009107F8" w:rsidRPr="0045601B" w:rsidRDefault="009107F8" w:rsidP="009107F8">
      <w:pPr>
        <w:pStyle w:val="ListParagraph"/>
        <w:numPr>
          <w:ilvl w:val="0"/>
          <w:numId w:val="213"/>
        </w:numPr>
        <w:spacing w:after="120"/>
        <w:ind w:left="714" w:hanging="357"/>
        <w:contextualSpacing w:val="0"/>
        <w:jc w:val="both"/>
        <w:rPr>
          <w:sz w:val="24"/>
          <w:szCs w:val="24"/>
        </w:rPr>
      </w:pPr>
      <w:r w:rsidRPr="0045601B">
        <w:rPr>
          <w:sz w:val="24"/>
          <w:szCs w:val="24"/>
        </w:rPr>
        <w:t>Wenn das Wasser kocht, die Pasta hineingeben und darin nach Packungsangabe al dente kochen. Inzwischen Spinat putzen und waschen, in Olivenöl in einer Pfanne dünsten, bis die Blätter in sich zusammenfallen, aus der Pfanne nehmen und beiseitestellen.</w:t>
      </w:r>
    </w:p>
    <w:p w14:paraId="21FD212E" w14:textId="77777777" w:rsidR="009107F8" w:rsidRPr="0045601B" w:rsidRDefault="009107F8" w:rsidP="009107F8">
      <w:pPr>
        <w:pStyle w:val="ListParagraph"/>
        <w:numPr>
          <w:ilvl w:val="0"/>
          <w:numId w:val="213"/>
        </w:numPr>
        <w:spacing w:after="120"/>
        <w:ind w:left="714" w:hanging="357"/>
        <w:contextualSpacing w:val="0"/>
        <w:jc w:val="both"/>
        <w:rPr>
          <w:sz w:val="24"/>
          <w:szCs w:val="24"/>
        </w:rPr>
      </w:pPr>
      <w:r w:rsidRPr="0045601B">
        <w:rPr>
          <w:sz w:val="24"/>
          <w:szCs w:val="24"/>
        </w:rPr>
        <w:t xml:space="preserve">2 Minuten vor </w:t>
      </w:r>
      <w:r>
        <w:rPr>
          <w:sz w:val="24"/>
          <w:szCs w:val="24"/>
        </w:rPr>
        <w:t>E</w:t>
      </w:r>
      <w:r w:rsidRPr="0045601B">
        <w:rPr>
          <w:sz w:val="24"/>
          <w:szCs w:val="24"/>
        </w:rPr>
        <w:t>nde der Garzeit die Nudeln aus dem Wasser nehmen, zusammen mit etwas Kochflüssigkeit in die Pfanne geben. Ricotta-Parmesan-Mischung und Spinat unterrühren. Das Ganze etwas andicken lassen. Wenn es zu trocken erscheint, noch mal etwas Kochwasser dazugeben und einkochen lassen. Vor dem Servieren ein kleines Stück Butter unterrühren. Eventuell nachsalzen.</w:t>
      </w:r>
    </w:p>
    <w:p w14:paraId="06EE9D82" w14:textId="77777777" w:rsidR="009107F8" w:rsidRDefault="009107F8" w:rsidP="009107F8">
      <w:pPr>
        <w:rPr>
          <w:sz w:val="24"/>
          <w:szCs w:val="24"/>
        </w:rPr>
      </w:pPr>
    </w:p>
    <w:p w14:paraId="0B1D35C2" w14:textId="77777777" w:rsidR="009107F8" w:rsidRDefault="009107F8" w:rsidP="009107F8">
      <w:pPr>
        <w:rPr>
          <w:sz w:val="24"/>
          <w:szCs w:val="24"/>
        </w:rPr>
      </w:pPr>
      <w:r>
        <w:rPr>
          <w:sz w:val="24"/>
          <w:szCs w:val="24"/>
        </w:rPr>
        <w:br w:type="page"/>
      </w:r>
    </w:p>
    <w:p w14:paraId="7AA4096C" w14:textId="77777777" w:rsidR="009107F8" w:rsidRDefault="009107F8" w:rsidP="009107F8">
      <w:pPr>
        <w:pStyle w:val="Heading2"/>
        <w:spacing w:after="240"/>
      </w:pPr>
      <w:r>
        <w:lastRenderedPageBreak/>
        <w:t>Pasta mit Gemüse und Minze</w:t>
      </w:r>
      <w:r>
        <w:rPr>
          <w:rStyle w:val="FootnoteReference"/>
        </w:rPr>
        <w:footnoteReference w:id="1265"/>
      </w:r>
    </w:p>
    <w:p w14:paraId="020A6C0C" w14:textId="77777777" w:rsidR="009107F8" w:rsidRDefault="009107F8" w:rsidP="009107F8">
      <w:pPr>
        <w:rPr>
          <w:sz w:val="24"/>
          <w:szCs w:val="24"/>
        </w:rPr>
      </w:pPr>
      <w:r w:rsidRPr="00AE70DA">
        <w:rPr>
          <w:sz w:val="24"/>
          <w:szCs w:val="24"/>
          <w:u w:val="single"/>
        </w:rPr>
        <w:t>Zutaten</w:t>
      </w:r>
      <w:r>
        <w:rPr>
          <w:sz w:val="24"/>
          <w:szCs w:val="24"/>
        </w:rPr>
        <w:t xml:space="preserve"> (für 4 Portionen):</w:t>
      </w:r>
    </w:p>
    <w:p w14:paraId="64DFCCEB" w14:textId="77777777" w:rsidR="009107F8" w:rsidRDefault="009107F8" w:rsidP="009107F8">
      <w:pPr>
        <w:rPr>
          <w:sz w:val="24"/>
          <w:szCs w:val="24"/>
        </w:rPr>
      </w:pPr>
      <w:r>
        <w:rPr>
          <w:sz w:val="24"/>
          <w:szCs w:val="24"/>
        </w:rPr>
        <w:t>400 g Orecchiette</w:t>
      </w:r>
    </w:p>
    <w:p w14:paraId="78C534ED" w14:textId="77777777" w:rsidR="009107F8" w:rsidRDefault="009107F8" w:rsidP="009107F8">
      <w:pPr>
        <w:rPr>
          <w:sz w:val="24"/>
          <w:szCs w:val="24"/>
        </w:rPr>
      </w:pPr>
      <w:r>
        <w:rPr>
          <w:sz w:val="24"/>
          <w:szCs w:val="24"/>
        </w:rPr>
        <w:t>Salz, Pfeffer</w:t>
      </w:r>
    </w:p>
    <w:p w14:paraId="408C6BF9" w14:textId="77777777" w:rsidR="009107F8" w:rsidRDefault="009107F8" w:rsidP="009107F8">
      <w:pPr>
        <w:rPr>
          <w:sz w:val="24"/>
          <w:szCs w:val="24"/>
        </w:rPr>
      </w:pPr>
      <w:r>
        <w:rPr>
          <w:sz w:val="24"/>
          <w:szCs w:val="24"/>
        </w:rPr>
        <w:t>1 Zucchino</w:t>
      </w:r>
    </w:p>
    <w:p w14:paraId="6616FD4E" w14:textId="77777777" w:rsidR="009107F8" w:rsidRDefault="009107F8" w:rsidP="009107F8">
      <w:pPr>
        <w:rPr>
          <w:sz w:val="24"/>
          <w:szCs w:val="24"/>
        </w:rPr>
      </w:pPr>
      <w:r>
        <w:rPr>
          <w:sz w:val="24"/>
          <w:szCs w:val="24"/>
        </w:rPr>
        <w:t>200 g Cocktailtomaten</w:t>
      </w:r>
    </w:p>
    <w:p w14:paraId="1B008EFA" w14:textId="77777777" w:rsidR="009107F8" w:rsidRDefault="009107F8" w:rsidP="009107F8">
      <w:pPr>
        <w:rPr>
          <w:sz w:val="24"/>
          <w:szCs w:val="24"/>
        </w:rPr>
      </w:pPr>
      <w:r>
        <w:rPr>
          <w:sz w:val="24"/>
          <w:szCs w:val="24"/>
        </w:rPr>
        <w:t>1 rote Zwiebel</w:t>
      </w:r>
    </w:p>
    <w:p w14:paraId="7F79C709" w14:textId="77777777" w:rsidR="009107F8" w:rsidRDefault="009107F8" w:rsidP="009107F8">
      <w:pPr>
        <w:rPr>
          <w:sz w:val="24"/>
          <w:szCs w:val="24"/>
        </w:rPr>
      </w:pPr>
      <w:r>
        <w:rPr>
          <w:sz w:val="24"/>
          <w:szCs w:val="24"/>
        </w:rPr>
        <w:t>2 Knoblauchzehen</w:t>
      </w:r>
    </w:p>
    <w:p w14:paraId="7DD5A9A3" w14:textId="77777777" w:rsidR="009107F8" w:rsidRDefault="009107F8" w:rsidP="009107F8">
      <w:pPr>
        <w:rPr>
          <w:sz w:val="24"/>
          <w:szCs w:val="24"/>
        </w:rPr>
      </w:pPr>
      <w:r>
        <w:rPr>
          <w:sz w:val="24"/>
          <w:szCs w:val="24"/>
        </w:rPr>
        <w:t>1 grüne Paprikaschote</w:t>
      </w:r>
    </w:p>
    <w:p w14:paraId="08D9DEB6" w14:textId="77777777" w:rsidR="009107F8" w:rsidRDefault="009107F8" w:rsidP="009107F8">
      <w:pPr>
        <w:rPr>
          <w:sz w:val="24"/>
          <w:szCs w:val="24"/>
        </w:rPr>
      </w:pPr>
      <w:r>
        <w:rPr>
          <w:sz w:val="24"/>
          <w:szCs w:val="24"/>
        </w:rPr>
        <w:t>200 g Mozzarella</w:t>
      </w:r>
    </w:p>
    <w:p w14:paraId="29418F69" w14:textId="77777777" w:rsidR="009107F8" w:rsidRDefault="009107F8" w:rsidP="009107F8">
      <w:pPr>
        <w:rPr>
          <w:sz w:val="24"/>
          <w:szCs w:val="24"/>
        </w:rPr>
      </w:pPr>
      <w:r>
        <w:rPr>
          <w:sz w:val="24"/>
          <w:szCs w:val="24"/>
        </w:rPr>
        <w:t>200 g Artischockenherzen (aus dem Glas)</w:t>
      </w:r>
    </w:p>
    <w:p w14:paraId="532777D3" w14:textId="77777777" w:rsidR="009107F8" w:rsidRDefault="009107F8" w:rsidP="009107F8">
      <w:pPr>
        <w:rPr>
          <w:sz w:val="24"/>
          <w:szCs w:val="24"/>
        </w:rPr>
      </w:pPr>
      <w:r>
        <w:rPr>
          <w:sz w:val="24"/>
          <w:szCs w:val="24"/>
        </w:rPr>
        <w:t>4 EL Olivenöl</w:t>
      </w:r>
    </w:p>
    <w:p w14:paraId="2C2CBAD6" w14:textId="77777777" w:rsidR="009107F8" w:rsidRDefault="009107F8" w:rsidP="009107F8">
      <w:pPr>
        <w:rPr>
          <w:sz w:val="24"/>
          <w:szCs w:val="24"/>
        </w:rPr>
      </w:pPr>
      <w:r>
        <w:rPr>
          <w:sz w:val="24"/>
          <w:szCs w:val="24"/>
        </w:rPr>
        <w:t>200 ml trockener Weißwein</w:t>
      </w:r>
    </w:p>
    <w:p w14:paraId="4B086DC5" w14:textId="77777777" w:rsidR="009107F8" w:rsidRDefault="009107F8" w:rsidP="009107F8">
      <w:pPr>
        <w:rPr>
          <w:sz w:val="24"/>
          <w:szCs w:val="24"/>
        </w:rPr>
      </w:pPr>
      <w:r>
        <w:rPr>
          <w:sz w:val="24"/>
          <w:szCs w:val="24"/>
        </w:rPr>
        <w:t>100 g schwarze Oliven ohne Stein</w:t>
      </w:r>
    </w:p>
    <w:p w14:paraId="1D680A17" w14:textId="77777777" w:rsidR="009107F8" w:rsidRDefault="009107F8" w:rsidP="009107F8">
      <w:pPr>
        <w:rPr>
          <w:sz w:val="24"/>
          <w:szCs w:val="24"/>
        </w:rPr>
      </w:pPr>
      <w:r>
        <w:rPr>
          <w:sz w:val="24"/>
          <w:szCs w:val="24"/>
        </w:rPr>
        <w:t>2 EL gehackte Minze</w:t>
      </w:r>
    </w:p>
    <w:p w14:paraId="3B57E0EF" w14:textId="77777777" w:rsidR="009107F8" w:rsidRDefault="009107F8" w:rsidP="009107F8">
      <w:pPr>
        <w:rPr>
          <w:sz w:val="24"/>
          <w:szCs w:val="24"/>
        </w:rPr>
      </w:pPr>
    </w:p>
    <w:p w14:paraId="355CFCBA" w14:textId="77777777" w:rsidR="009107F8" w:rsidRDefault="009107F8" w:rsidP="009107F8">
      <w:pPr>
        <w:rPr>
          <w:sz w:val="24"/>
          <w:szCs w:val="24"/>
        </w:rPr>
      </w:pPr>
      <w:r>
        <w:rPr>
          <w:sz w:val="24"/>
          <w:szCs w:val="24"/>
        </w:rPr>
        <w:t>Zubereitung:</w:t>
      </w:r>
    </w:p>
    <w:p w14:paraId="4B58457C" w14:textId="77777777" w:rsidR="009107F8" w:rsidRPr="003D569D" w:rsidRDefault="009107F8" w:rsidP="00B40E8C">
      <w:pPr>
        <w:pStyle w:val="ListParagraph"/>
        <w:numPr>
          <w:ilvl w:val="0"/>
          <w:numId w:val="1761"/>
        </w:numPr>
        <w:spacing w:after="120"/>
        <w:ind w:left="714" w:hanging="357"/>
        <w:contextualSpacing w:val="0"/>
        <w:jc w:val="both"/>
        <w:rPr>
          <w:sz w:val="24"/>
          <w:szCs w:val="24"/>
        </w:rPr>
      </w:pPr>
      <w:r w:rsidRPr="003D569D">
        <w:rPr>
          <w:sz w:val="24"/>
          <w:szCs w:val="24"/>
        </w:rPr>
        <w:t>Die Orecchiette al dente kochen.</w:t>
      </w:r>
    </w:p>
    <w:p w14:paraId="146E7EB1" w14:textId="77777777" w:rsidR="009107F8" w:rsidRPr="003D569D" w:rsidRDefault="009107F8" w:rsidP="00B40E8C">
      <w:pPr>
        <w:pStyle w:val="ListParagraph"/>
        <w:numPr>
          <w:ilvl w:val="0"/>
          <w:numId w:val="1761"/>
        </w:numPr>
        <w:spacing w:after="120"/>
        <w:ind w:left="714" w:hanging="357"/>
        <w:contextualSpacing w:val="0"/>
        <w:jc w:val="both"/>
        <w:rPr>
          <w:sz w:val="24"/>
          <w:szCs w:val="24"/>
        </w:rPr>
      </w:pPr>
      <w:r w:rsidRPr="003D569D">
        <w:rPr>
          <w:sz w:val="24"/>
          <w:szCs w:val="24"/>
        </w:rPr>
        <w:t>Den Zucchino putzen, waschen, längs vierteln und in kleine Stücke schneiden. Die Tomaten waschen und vierteln. Die Zwiebel und den Knoblauch schälen. Die Zwiebel in Streifen, den Knoblauch in feine Würfel schneiden. Die Paprikaschoten längs halbieren, entkernen, waschen und in kleine Würfel schneiden. Den Mozzarella ebenfalls in Würfel schneiden. Die Artischocken in ein Sieb abgießen, abtropfen lassen und vierteln.</w:t>
      </w:r>
    </w:p>
    <w:p w14:paraId="6DFEFB34" w14:textId="77777777" w:rsidR="009107F8" w:rsidRPr="003D569D" w:rsidRDefault="009107F8" w:rsidP="00B40E8C">
      <w:pPr>
        <w:pStyle w:val="ListParagraph"/>
        <w:numPr>
          <w:ilvl w:val="0"/>
          <w:numId w:val="1761"/>
        </w:numPr>
        <w:spacing w:after="120"/>
        <w:ind w:left="714" w:hanging="357"/>
        <w:contextualSpacing w:val="0"/>
        <w:jc w:val="both"/>
        <w:rPr>
          <w:sz w:val="24"/>
          <w:szCs w:val="24"/>
        </w:rPr>
      </w:pPr>
      <w:r w:rsidRPr="003D569D">
        <w:rPr>
          <w:sz w:val="24"/>
          <w:szCs w:val="24"/>
        </w:rPr>
        <w:t>Das Olivenöl in einer großen Pfanne erhitzen und den Zucchino, die Zwiebel und den Knoblauch darin andünsten. Die Paprika dazugeben, mit Wein ablöschen und kurz köcheln lassen. Die Tomaten, die Artischocken und die Oliven unterrühren.</w:t>
      </w:r>
    </w:p>
    <w:p w14:paraId="69F7EEDA" w14:textId="77777777" w:rsidR="009107F8" w:rsidRPr="003D569D" w:rsidRDefault="009107F8" w:rsidP="00B40E8C">
      <w:pPr>
        <w:pStyle w:val="ListParagraph"/>
        <w:numPr>
          <w:ilvl w:val="0"/>
          <w:numId w:val="1761"/>
        </w:numPr>
        <w:spacing w:after="120"/>
        <w:ind w:left="714" w:hanging="357"/>
        <w:contextualSpacing w:val="0"/>
        <w:jc w:val="both"/>
        <w:rPr>
          <w:sz w:val="24"/>
          <w:szCs w:val="24"/>
        </w:rPr>
      </w:pPr>
      <w:r w:rsidRPr="003D569D">
        <w:rPr>
          <w:sz w:val="24"/>
          <w:szCs w:val="24"/>
        </w:rPr>
        <w:t xml:space="preserve">Die Orecchiette in ein Sieb abgießen, tropfnass mit der Minze und dem Mozzarella unter das Gemüse mischen und mit Salz abschmecken. </w:t>
      </w:r>
    </w:p>
    <w:p w14:paraId="2863C232" w14:textId="19754326" w:rsidR="009107F8" w:rsidRDefault="009107F8" w:rsidP="009107F8">
      <w:pPr>
        <w:rPr>
          <w:rFonts w:asciiTheme="majorHAnsi" w:eastAsiaTheme="majorEastAsia" w:hAnsiTheme="majorHAnsi" w:cstheme="majorBidi"/>
          <w:color w:val="2F5496" w:themeColor="accent1" w:themeShade="BF"/>
          <w:sz w:val="26"/>
          <w:szCs w:val="26"/>
        </w:rPr>
      </w:pPr>
      <w:r>
        <w:rPr>
          <w:sz w:val="24"/>
          <w:szCs w:val="24"/>
        </w:rPr>
        <w:br w:type="page"/>
      </w:r>
    </w:p>
    <w:p w14:paraId="17A7AEFB" w14:textId="77777777" w:rsidR="002E4FE7" w:rsidRDefault="002E4FE7" w:rsidP="002E4FE7">
      <w:pPr>
        <w:pStyle w:val="Heading2"/>
        <w:spacing w:after="240"/>
      </w:pPr>
      <w:r>
        <w:lastRenderedPageBreak/>
        <w:t>Pasta mit Tomaten und geröstetem Weißbrot</w:t>
      </w:r>
      <w:r>
        <w:rPr>
          <w:rStyle w:val="FootnoteReference"/>
        </w:rPr>
        <w:footnoteReference w:id="1266"/>
      </w:r>
      <w:r>
        <w:t xml:space="preserve"> </w:t>
      </w:r>
    </w:p>
    <w:p w14:paraId="16F0A05D" w14:textId="77777777" w:rsidR="002E4FE7" w:rsidRDefault="002E4FE7" w:rsidP="002E4FE7">
      <w:pPr>
        <w:rPr>
          <w:sz w:val="24"/>
          <w:szCs w:val="24"/>
        </w:rPr>
      </w:pPr>
      <w:r w:rsidRPr="00456415">
        <w:rPr>
          <w:sz w:val="24"/>
          <w:szCs w:val="24"/>
          <w:u w:val="single"/>
        </w:rPr>
        <w:t>Zutaten</w:t>
      </w:r>
      <w:r>
        <w:rPr>
          <w:sz w:val="24"/>
          <w:szCs w:val="24"/>
        </w:rPr>
        <w:t xml:space="preserve"> (für 2 Personen)</w:t>
      </w:r>
    </w:p>
    <w:p w14:paraId="2844C6B6" w14:textId="77777777" w:rsidR="002E4FE7" w:rsidRDefault="002E4FE7" w:rsidP="002E4FE7">
      <w:pPr>
        <w:rPr>
          <w:sz w:val="24"/>
          <w:szCs w:val="24"/>
        </w:rPr>
      </w:pPr>
      <w:r>
        <w:rPr>
          <w:sz w:val="24"/>
          <w:szCs w:val="24"/>
        </w:rPr>
        <w:t>120 g Weißbrot (am besten vom Vortag)</w:t>
      </w:r>
    </w:p>
    <w:p w14:paraId="7187ED0F" w14:textId="77777777" w:rsidR="002E4FE7" w:rsidRDefault="002E4FE7" w:rsidP="002E4FE7">
      <w:pPr>
        <w:rPr>
          <w:sz w:val="24"/>
          <w:szCs w:val="24"/>
        </w:rPr>
      </w:pPr>
      <w:r>
        <w:rPr>
          <w:sz w:val="24"/>
          <w:szCs w:val="24"/>
        </w:rPr>
        <w:t>350 g kleine Tomaten</w:t>
      </w:r>
    </w:p>
    <w:p w14:paraId="069E5A74" w14:textId="77777777" w:rsidR="002E4FE7" w:rsidRDefault="002E4FE7" w:rsidP="002E4FE7">
      <w:pPr>
        <w:rPr>
          <w:sz w:val="24"/>
          <w:szCs w:val="24"/>
        </w:rPr>
      </w:pPr>
      <w:r>
        <w:rPr>
          <w:sz w:val="24"/>
          <w:szCs w:val="24"/>
        </w:rPr>
        <w:t>Etwas Olivenöl</w:t>
      </w:r>
    </w:p>
    <w:p w14:paraId="0400CD51" w14:textId="77777777" w:rsidR="002E4FE7" w:rsidRDefault="002E4FE7" w:rsidP="002E4FE7">
      <w:pPr>
        <w:rPr>
          <w:sz w:val="24"/>
          <w:szCs w:val="24"/>
        </w:rPr>
      </w:pPr>
      <w:r>
        <w:rPr>
          <w:sz w:val="24"/>
          <w:szCs w:val="24"/>
        </w:rPr>
        <w:t>1 Knoblauchzehe</w:t>
      </w:r>
    </w:p>
    <w:p w14:paraId="2DD1403E" w14:textId="77777777" w:rsidR="002E4FE7" w:rsidRDefault="002E4FE7" w:rsidP="002E4FE7">
      <w:pPr>
        <w:rPr>
          <w:sz w:val="24"/>
          <w:szCs w:val="24"/>
        </w:rPr>
      </w:pPr>
      <w:r>
        <w:rPr>
          <w:sz w:val="24"/>
          <w:szCs w:val="24"/>
        </w:rPr>
        <w:t>Salz</w:t>
      </w:r>
    </w:p>
    <w:p w14:paraId="4F9A5D9E" w14:textId="77777777" w:rsidR="002E4FE7" w:rsidRDefault="002E4FE7" w:rsidP="002E4FE7">
      <w:pPr>
        <w:rPr>
          <w:sz w:val="24"/>
          <w:szCs w:val="24"/>
        </w:rPr>
      </w:pPr>
      <w:r>
        <w:rPr>
          <w:sz w:val="24"/>
          <w:szCs w:val="24"/>
        </w:rPr>
        <w:t>200 g Spaghetti</w:t>
      </w:r>
    </w:p>
    <w:p w14:paraId="70066118" w14:textId="77777777" w:rsidR="002E4FE7" w:rsidRDefault="002E4FE7" w:rsidP="002E4FE7">
      <w:pPr>
        <w:rPr>
          <w:sz w:val="24"/>
          <w:szCs w:val="24"/>
        </w:rPr>
      </w:pPr>
      <w:r>
        <w:rPr>
          <w:sz w:val="24"/>
          <w:szCs w:val="24"/>
        </w:rPr>
        <w:t>Je 1 Handvoll Petersilien- und Basilikumblätter</w:t>
      </w:r>
    </w:p>
    <w:p w14:paraId="3FC7C8BC" w14:textId="77777777" w:rsidR="002E4FE7" w:rsidRDefault="002E4FE7" w:rsidP="002E4FE7">
      <w:pPr>
        <w:rPr>
          <w:sz w:val="24"/>
          <w:szCs w:val="24"/>
        </w:rPr>
      </w:pPr>
      <w:r>
        <w:rPr>
          <w:sz w:val="24"/>
          <w:szCs w:val="24"/>
        </w:rPr>
        <w:t>2 EL geriebener Parmesan</w:t>
      </w:r>
    </w:p>
    <w:p w14:paraId="6E6CA73D" w14:textId="77777777" w:rsidR="002E4FE7" w:rsidRDefault="002E4FE7" w:rsidP="002E4FE7">
      <w:pPr>
        <w:rPr>
          <w:sz w:val="24"/>
          <w:szCs w:val="24"/>
        </w:rPr>
      </w:pPr>
      <w:r>
        <w:rPr>
          <w:sz w:val="24"/>
          <w:szCs w:val="24"/>
        </w:rPr>
        <w:t>Etwas Chilipulver</w:t>
      </w:r>
    </w:p>
    <w:p w14:paraId="5958D249" w14:textId="77777777" w:rsidR="002E4FE7" w:rsidRDefault="002E4FE7" w:rsidP="002E4FE7">
      <w:pPr>
        <w:rPr>
          <w:sz w:val="24"/>
          <w:szCs w:val="24"/>
        </w:rPr>
      </w:pPr>
    </w:p>
    <w:p w14:paraId="3F880F90" w14:textId="77777777" w:rsidR="002E4FE7" w:rsidRDefault="002E4FE7" w:rsidP="002E4FE7">
      <w:pPr>
        <w:rPr>
          <w:sz w:val="24"/>
          <w:szCs w:val="24"/>
        </w:rPr>
      </w:pPr>
      <w:r>
        <w:rPr>
          <w:sz w:val="24"/>
          <w:szCs w:val="24"/>
        </w:rPr>
        <w:t>Zubereitung:</w:t>
      </w:r>
    </w:p>
    <w:p w14:paraId="61C9E75E" w14:textId="77777777" w:rsidR="002E4FE7" w:rsidRPr="006D391A" w:rsidRDefault="002E4FE7" w:rsidP="002E4FE7">
      <w:pPr>
        <w:pStyle w:val="ListParagraph"/>
        <w:numPr>
          <w:ilvl w:val="0"/>
          <w:numId w:val="225"/>
        </w:numPr>
        <w:spacing w:after="120"/>
        <w:ind w:left="714" w:hanging="357"/>
        <w:contextualSpacing w:val="0"/>
        <w:jc w:val="both"/>
        <w:rPr>
          <w:sz w:val="24"/>
          <w:szCs w:val="24"/>
        </w:rPr>
      </w:pPr>
      <w:r w:rsidRPr="006D391A">
        <w:rPr>
          <w:sz w:val="24"/>
          <w:szCs w:val="24"/>
        </w:rPr>
        <w:t>Altbackenes Weißbrot in 1 cm große Würfel schneiden. Tomaten waschen und vierteln. Olivenöl in einer Pfanne erhitzen, geschälte Knoblauchzehe darin schwenken. Brotwürfel in die Pfanne geben und einige Minuten anrösten, bis sie etwas Farbe annehmen. Tomaten dazugeben, salzen, eventuell Tomaten ein bisschen andrücken, sodass der Saft austritt. Einige Minuten bei mittlerer Hitze unter Rühren dünsten.</w:t>
      </w:r>
    </w:p>
    <w:p w14:paraId="19BDFC1C" w14:textId="77777777" w:rsidR="002E4FE7" w:rsidRPr="006D391A" w:rsidRDefault="002E4FE7" w:rsidP="002E4FE7">
      <w:pPr>
        <w:pStyle w:val="ListParagraph"/>
        <w:numPr>
          <w:ilvl w:val="0"/>
          <w:numId w:val="225"/>
        </w:numPr>
        <w:spacing w:after="120"/>
        <w:ind w:left="714" w:hanging="357"/>
        <w:contextualSpacing w:val="0"/>
        <w:jc w:val="both"/>
        <w:rPr>
          <w:sz w:val="24"/>
          <w:szCs w:val="24"/>
        </w:rPr>
      </w:pPr>
      <w:r w:rsidRPr="006D391A">
        <w:rPr>
          <w:sz w:val="24"/>
          <w:szCs w:val="24"/>
        </w:rPr>
        <w:t>Währenddessen die Pasta in kochendes Salzwasser geben. Petersilien und Basilikumblätter mit frisch geriebenem Parmesan, Salz, etwas Olivenöl und etwas Chilipulver mit dem Pürierstab zu einer Pestosauce vermengen, mit 2 EL vom Nudelkochwasser glattrühren. 2 Minuten vor Ende der Garzeit die Spaghetti diese vom Topf zur Soße in die Pfanne heben, eine Kelle Nudelwasser dazugießen. Flüssigkeit einkochen lassen, die Knoblauchzehe gegebenenfalls herausfischen. Schließlich die Pestosauce in die Pfanne gießen, gut umrühren, eventuell nachsalzen</w:t>
      </w:r>
    </w:p>
    <w:p w14:paraId="287D746C" w14:textId="77777777" w:rsidR="002E4FE7" w:rsidRDefault="002E4FE7" w:rsidP="002E4FE7">
      <w:pPr>
        <w:rPr>
          <w:sz w:val="24"/>
          <w:szCs w:val="24"/>
        </w:rPr>
      </w:pPr>
      <w:r>
        <w:rPr>
          <w:sz w:val="24"/>
          <w:szCs w:val="24"/>
        </w:rPr>
        <w:br w:type="page"/>
      </w:r>
    </w:p>
    <w:p w14:paraId="6FE81A30" w14:textId="77777777" w:rsidR="002E4FE7" w:rsidRDefault="002E4FE7" w:rsidP="002E4FE7">
      <w:pPr>
        <w:pStyle w:val="Heading2"/>
        <w:spacing w:after="240"/>
      </w:pPr>
      <w:r>
        <w:lastRenderedPageBreak/>
        <w:t>Pasta mit Salsiccia</w:t>
      </w:r>
      <w:r>
        <w:rPr>
          <w:rStyle w:val="FootnoteReference"/>
        </w:rPr>
        <w:footnoteReference w:id="1267"/>
      </w:r>
    </w:p>
    <w:p w14:paraId="3641A42A" w14:textId="77777777" w:rsidR="002E4FE7" w:rsidRDefault="002E4FE7" w:rsidP="002E4FE7">
      <w:pPr>
        <w:rPr>
          <w:sz w:val="24"/>
          <w:szCs w:val="24"/>
        </w:rPr>
      </w:pPr>
      <w:r w:rsidRPr="00022B35">
        <w:rPr>
          <w:sz w:val="24"/>
          <w:szCs w:val="24"/>
          <w:u w:val="single"/>
        </w:rPr>
        <w:t>Zutaten</w:t>
      </w:r>
      <w:r>
        <w:rPr>
          <w:sz w:val="24"/>
          <w:szCs w:val="24"/>
        </w:rPr>
        <w:t xml:space="preserve"> (für 4 Personen)</w:t>
      </w:r>
    </w:p>
    <w:p w14:paraId="0F43BB7F" w14:textId="77777777" w:rsidR="002E4FE7" w:rsidRDefault="002E4FE7" w:rsidP="002E4FE7">
      <w:pPr>
        <w:rPr>
          <w:sz w:val="24"/>
          <w:szCs w:val="24"/>
        </w:rPr>
      </w:pPr>
      <w:r>
        <w:rPr>
          <w:sz w:val="24"/>
          <w:szCs w:val="24"/>
        </w:rPr>
        <w:t>1 kleine Zwiebel</w:t>
      </w:r>
    </w:p>
    <w:p w14:paraId="347CC19E" w14:textId="77777777" w:rsidR="002E4FE7" w:rsidRDefault="002E4FE7" w:rsidP="002E4FE7">
      <w:pPr>
        <w:rPr>
          <w:sz w:val="24"/>
          <w:szCs w:val="24"/>
        </w:rPr>
      </w:pPr>
      <w:r>
        <w:rPr>
          <w:sz w:val="24"/>
          <w:szCs w:val="24"/>
        </w:rPr>
        <w:t>1 kleine Karotte</w:t>
      </w:r>
    </w:p>
    <w:p w14:paraId="311C9301" w14:textId="77777777" w:rsidR="002E4FE7" w:rsidRDefault="002E4FE7" w:rsidP="002E4FE7">
      <w:pPr>
        <w:rPr>
          <w:sz w:val="24"/>
          <w:szCs w:val="24"/>
        </w:rPr>
      </w:pPr>
      <w:r>
        <w:rPr>
          <w:sz w:val="24"/>
          <w:szCs w:val="24"/>
        </w:rPr>
        <w:t>1 Stange Sellerie</w:t>
      </w:r>
    </w:p>
    <w:p w14:paraId="30406794" w14:textId="77777777" w:rsidR="002E4FE7" w:rsidRDefault="002E4FE7" w:rsidP="002E4FE7">
      <w:pPr>
        <w:rPr>
          <w:sz w:val="24"/>
          <w:szCs w:val="24"/>
        </w:rPr>
      </w:pPr>
      <w:r>
        <w:rPr>
          <w:sz w:val="24"/>
          <w:szCs w:val="24"/>
        </w:rPr>
        <w:t>2 Knoblauchzehen</w:t>
      </w:r>
    </w:p>
    <w:p w14:paraId="31D266EB" w14:textId="77777777" w:rsidR="002E4FE7" w:rsidRDefault="002E4FE7" w:rsidP="002E4FE7">
      <w:pPr>
        <w:rPr>
          <w:sz w:val="24"/>
          <w:szCs w:val="24"/>
        </w:rPr>
      </w:pPr>
      <w:r>
        <w:rPr>
          <w:sz w:val="24"/>
          <w:szCs w:val="24"/>
        </w:rPr>
        <w:t>1 Handvoll Petersilie</w:t>
      </w:r>
    </w:p>
    <w:p w14:paraId="6FC30A27" w14:textId="77777777" w:rsidR="002E4FE7" w:rsidRDefault="002E4FE7" w:rsidP="002E4FE7">
      <w:pPr>
        <w:rPr>
          <w:sz w:val="24"/>
          <w:szCs w:val="24"/>
        </w:rPr>
      </w:pPr>
      <w:r>
        <w:rPr>
          <w:sz w:val="24"/>
          <w:szCs w:val="24"/>
        </w:rPr>
        <w:t>500 g Salsiccia</w:t>
      </w:r>
    </w:p>
    <w:p w14:paraId="286970A2" w14:textId="77777777" w:rsidR="002E4FE7" w:rsidRDefault="002E4FE7" w:rsidP="002E4FE7">
      <w:pPr>
        <w:rPr>
          <w:sz w:val="24"/>
          <w:szCs w:val="24"/>
        </w:rPr>
      </w:pPr>
      <w:r>
        <w:rPr>
          <w:sz w:val="24"/>
          <w:szCs w:val="24"/>
        </w:rPr>
        <w:t>Olivenöl</w:t>
      </w:r>
    </w:p>
    <w:p w14:paraId="7012B111" w14:textId="77777777" w:rsidR="002E4FE7" w:rsidRDefault="002E4FE7" w:rsidP="002E4FE7">
      <w:pPr>
        <w:rPr>
          <w:sz w:val="24"/>
          <w:szCs w:val="24"/>
        </w:rPr>
      </w:pPr>
      <w:r>
        <w:rPr>
          <w:sz w:val="24"/>
          <w:szCs w:val="24"/>
        </w:rPr>
        <w:t>1 Lorbeerblatt</w:t>
      </w:r>
    </w:p>
    <w:p w14:paraId="181FDE8D" w14:textId="77777777" w:rsidR="002E4FE7" w:rsidRDefault="002E4FE7" w:rsidP="002E4FE7">
      <w:pPr>
        <w:rPr>
          <w:sz w:val="24"/>
          <w:szCs w:val="24"/>
        </w:rPr>
      </w:pPr>
      <w:r>
        <w:rPr>
          <w:sz w:val="24"/>
          <w:szCs w:val="24"/>
        </w:rPr>
        <w:t>¼ TL Chiliflocken</w:t>
      </w:r>
    </w:p>
    <w:p w14:paraId="19A986FD" w14:textId="77777777" w:rsidR="002E4FE7" w:rsidRDefault="002E4FE7" w:rsidP="002E4FE7">
      <w:pPr>
        <w:rPr>
          <w:sz w:val="24"/>
          <w:szCs w:val="24"/>
        </w:rPr>
      </w:pPr>
      <w:r>
        <w:rPr>
          <w:sz w:val="24"/>
          <w:szCs w:val="24"/>
        </w:rPr>
        <w:t>1 EL Tomatenmark</w:t>
      </w:r>
    </w:p>
    <w:p w14:paraId="17AC617E" w14:textId="77777777" w:rsidR="002E4FE7" w:rsidRDefault="002E4FE7" w:rsidP="002E4FE7">
      <w:pPr>
        <w:rPr>
          <w:sz w:val="24"/>
          <w:szCs w:val="24"/>
        </w:rPr>
      </w:pPr>
      <w:r>
        <w:rPr>
          <w:sz w:val="24"/>
          <w:szCs w:val="24"/>
        </w:rPr>
        <w:t>100 ml Rotwein</w:t>
      </w:r>
    </w:p>
    <w:p w14:paraId="4B24E07C" w14:textId="77777777" w:rsidR="002E4FE7" w:rsidRDefault="002E4FE7" w:rsidP="002E4FE7">
      <w:pPr>
        <w:rPr>
          <w:sz w:val="24"/>
          <w:szCs w:val="24"/>
        </w:rPr>
      </w:pPr>
      <w:r>
        <w:rPr>
          <w:sz w:val="24"/>
          <w:szCs w:val="24"/>
        </w:rPr>
        <w:t>800 g Dosentomaten</w:t>
      </w:r>
    </w:p>
    <w:p w14:paraId="60C4DA59" w14:textId="77777777" w:rsidR="002E4FE7" w:rsidRDefault="002E4FE7" w:rsidP="002E4FE7">
      <w:pPr>
        <w:rPr>
          <w:sz w:val="24"/>
          <w:szCs w:val="24"/>
        </w:rPr>
      </w:pPr>
      <w:r>
        <w:rPr>
          <w:sz w:val="24"/>
          <w:szCs w:val="24"/>
        </w:rPr>
        <w:t>1 Prise Zimtpulver</w:t>
      </w:r>
    </w:p>
    <w:p w14:paraId="7AF97859" w14:textId="77777777" w:rsidR="002E4FE7" w:rsidRDefault="002E4FE7" w:rsidP="002E4FE7">
      <w:pPr>
        <w:rPr>
          <w:sz w:val="24"/>
          <w:szCs w:val="24"/>
        </w:rPr>
      </w:pPr>
      <w:r>
        <w:rPr>
          <w:sz w:val="24"/>
          <w:szCs w:val="24"/>
        </w:rPr>
        <w:t>1 Prise gemahlenen Nelken</w:t>
      </w:r>
    </w:p>
    <w:p w14:paraId="4F8ADD60" w14:textId="77777777" w:rsidR="002E4FE7" w:rsidRDefault="002E4FE7" w:rsidP="002E4FE7">
      <w:pPr>
        <w:rPr>
          <w:sz w:val="24"/>
          <w:szCs w:val="24"/>
        </w:rPr>
      </w:pPr>
      <w:r>
        <w:rPr>
          <w:sz w:val="24"/>
          <w:szCs w:val="24"/>
        </w:rPr>
        <w:t>400 g Pasta</w:t>
      </w:r>
    </w:p>
    <w:p w14:paraId="1D5B8D36" w14:textId="77777777" w:rsidR="002E4FE7" w:rsidRDefault="002E4FE7" w:rsidP="002E4FE7">
      <w:pPr>
        <w:rPr>
          <w:sz w:val="24"/>
          <w:szCs w:val="24"/>
        </w:rPr>
      </w:pPr>
      <w:r>
        <w:rPr>
          <w:sz w:val="24"/>
          <w:szCs w:val="24"/>
        </w:rPr>
        <w:t>Parmesan</w:t>
      </w:r>
    </w:p>
    <w:p w14:paraId="5C450238" w14:textId="77777777" w:rsidR="002E4FE7" w:rsidRDefault="002E4FE7" w:rsidP="002E4FE7">
      <w:pPr>
        <w:rPr>
          <w:sz w:val="24"/>
          <w:szCs w:val="24"/>
        </w:rPr>
      </w:pPr>
    </w:p>
    <w:p w14:paraId="5E73019F" w14:textId="77777777" w:rsidR="002E4FE7" w:rsidRDefault="002E4FE7" w:rsidP="002E4FE7">
      <w:pPr>
        <w:rPr>
          <w:sz w:val="24"/>
          <w:szCs w:val="24"/>
        </w:rPr>
      </w:pPr>
      <w:r>
        <w:rPr>
          <w:sz w:val="24"/>
          <w:szCs w:val="24"/>
        </w:rPr>
        <w:t>Zubereitung:</w:t>
      </w:r>
    </w:p>
    <w:p w14:paraId="7D122473" w14:textId="77777777" w:rsidR="002E4FE7" w:rsidRDefault="002E4FE7" w:rsidP="00B40E8C">
      <w:pPr>
        <w:pStyle w:val="ListParagraph"/>
        <w:numPr>
          <w:ilvl w:val="0"/>
          <w:numId w:val="1632"/>
        </w:numPr>
        <w:spacing w:after="120"/>
        <w:ind w:left="714" w:hanging="357"/>
        <w:contextualSpacing w:val="0"/>
        <w:jc w:val="both"/>
        <w:rPr>
          <w:sz w:val="24"/>
          <w:szCs w:val="24"/>
        </w:rPr>
      </w:pPr>
      <w:r w:rsidRPr="00FE51EF">
        <w:rPr>
          <w:sz w:val="24"/>
          <w:szCs w:val="24"/>
        </w:rPr>
        <w:t>Zwiebel schälen und fein hacken. Karotte putzen, schälen und klein würfeln. Sellerie waschen und in feine Scheibchen schneiden. Knoblauch schälen, andrücken, dann fein hacken. Petersilie wachen, trocken schütteln und Stängel wie Blätter getrennt voneinander fein hacken.</w:t>
      </w:r>
    </w:p>
    <w:p w14:paraId="3C0D3B00" w14:textId="77777777" w:rsidR="002E4FE7" w:rsidRPr="00FE51EF" w:rsidRDefault="002E4FE7" w:rsidP="00B40E8C">
      <w:pPr>
        <w:pStyle w:val="ListParagraph"/>
        <w:numPr>
          <w:ilvl w:val="0"/>
          <w:numId w:val="1632"/>
        </w:numPr>
        <w:spacing w:after="120"/>
        <w:ind w:left="714" w:hanging="357"/>
        <w:contextualSpacing w:val="0"/>
        <w:jc w:val="both"/>
        <w:rPr>
          <w:sz w:val="24"/>
          <w:szCs w:val="24"/>
        </w:rPr>
      </w:pPr>
      <w:r w:rsidRPr="00FE51EF">
        <w:rPr>
          <w:sz w:val="24"/>
          <w:szCs w:val="24"/>
        </w:rPr>
        <w:t xml:space="preserve">Nun entfernt man die Pelle der Salsiccia und brät den Inhalt in Olivenöl in einem Topf an. Das Wurstbrät mit einer Gabel zerteilen, sodass es gleichmäßig bräunt. Nach 5 Minuten Brät aus dem Topf nehmen und beiseitestellen. Im verbliebenen Fett Zwiebel, Karotte, Sellerie, Knoblauch, Petersilienstängel, Lorbeer, Chili und Tomatenmark anbraten. Salzen und 8 bis 10 Minuten lang unter regelmäßigem Rühren anschwitzen. Mit Rotwein ablöschen, Flüssigkeit weitgehend verdampfen lassen. Dann </w:t>
      </w:r>
      <w:r w:rsidRPr="00FE51EF">
        <w:rPr>
          <w:sz w:val="24"/>
          <w:szCs w:val="24"/>
        </w:rPr>
        <w:lastRenderedPageBreak/>
        <w:t>Dosentomaten dazugeben. Zimt, Nelken und etwas Salz dazugeben. Die Soße ungefähr 1 Stunde lang bei niedriger Hitze zugedeckt köcheln lassen.</w:t>
      </w:r>
    </w:p>
    <w:p w14:paraId="629D4624" w14:textId="77777777" w:rsidR="002E4FE7" w:rsidRPr="00022B35" w:rsidRDefault="002E4FE7" w:rsidP="00B40E8C">
      <w:pPr>
        <w:pStyle w:val="ListParagraph"/>
        <w:numPr>
          <w:ilvl w:val="0"/>
          <w:numId w:val="1632"/>
        </w:numPr>
        <w:spacing w:after="120"/>
        <w:ind w:left="714" w:hanging="357"/>
        <w:contextualSpacing w:val="0"/>
        <w:jc w:val="both"/>
        <w:rPr>
          <w:sz w:val="24"/>
          <w:szCs w:val="24"/>
        </w:rPr>
      </w:pPr>
      <w:r w:rsidRPr="00022B35">
        <w:rPr>
          <w:sz w:val="24"/>
          <w:szCs w:val="24"/>
        </w:rPr>
        <w:t>Dazu passt eine kurze Pasta. Zum Schluss gehackte Petersilienblätter und geriebenen Parmesan darüberstreuen.</w:t>
      </w:r>
      <w:r w:rsidRPr="00022B35">
        <w:rPr>
          <w:sz w:val="24"/>
          <w:szCs w:val="24"/>
        </w:rPr>
        <w:br w:type="page"/>
      </w:r>
    </w:p>
    <w:p w14:paraId="4698B66F" w14:textId="77777777" w:rsidR="002E4FE7" w:rsidRDefault="002E4FE7" w:rsidP="002E4FE7">
      <w:pPr>
        <w:pStyle w:val="Heading2"/>
        <w:spacing w:after="240"/>
      </w:pPr>
      <w:r>
        <w:lastRenderedPageBreak/>
        <w:t>Pasta mit Linsen</w:t>
      </w:r>
      <w:r>
        <w:rPr>
          <w:rStyle w:val="FootnoteReference"/>
        </w:rPr>
        <w:footnoteReference w:id="1268"/>
      </w:r>
      <w:r>
        <w:t xml:space="preserve"> </w:t>
      </w:r>
    </w:p>
    <w:p w14:paraId="6B9B949E" w14:textId="77777777" w:rsidR="002E4FE7" w:rsidRDefault="002E4FE7" w:rsidP="002E4FE7">
      <w:pPr>
        <w:rPr>
          <w:sz w:val="24"/>
          <w:szCs w:val="24"/>
        </w:rPr>
      </w:pPr>
      <w:r w:rsidRPr="00B27F6A">
        <w:rPr>
          <w:sz w:val="24"/>
          <w:szCs w:val="24"/>
          <w:u w:val="single"/>
        </w:rPr>
        <w:t>Zutaten</w:t>
      </w:r>
      <w:r>
        <w:rPr>
          <w:sz w:val="24"/>
          <w:szCs w:val="24"/>
        </w:rPr>
        <w:t xml:space="preserve"> (für 4 Portionen)</w:t>
      </w:r>
    </w:p>
    <w:p w14:paraId="4AA15880" w14:textId="77777777" w:rsidR="002E4FE7" w:rsidRDefault="002E4FE7" w:rsidP="002E4FE7">
      <w:pPr>
        <w:rPr>
          <w:sz w:val="24"/>
          <w:szCs w:val="24"/>
        </w:rPr>
      </w:pPr>
      <w:r>
        <w:rPr>
          <w:sz w:val="24"/>
          <w:szCs w:val="24"/>
        </w:rPr>
        <w:t>1 Karotte</w:t>
      </w:r>
    </w:p>
    <w:p w14:paraId="2ACCFDF1" w14:textId="77777777" w:rsidR="002E4FE7" w:rsidRDefault="002E4FE7" w:rsidP="002E4FE7">
      <w:pPr>
        <w:rPr>
          <w:sz w:val="24"/>
          <w:szCs w:val="24"/>
        </w:rPr>
      </w:pPr>
      <w:r>
        <w:rPr>
          <w:sz w:val="24"/>
          <w:szCs w:val="24"/>
        </w:rPr>
        <w:t>1 Zwiebel</w:t>
      </w:r>
    </w:p>
    <w:p w14:paraId="1536DF6B" w14:textId="77777777" w:rsidR="002E4FE7" w:rsidRDefault="002E4FE7" w:rsidP="002E4FE7">
      <w:pPr>
        <w:rPr>
          <w:sz w:val="24"/>
          <w:szCs w:val="24"/>
        </w:rPr>
      </w:pPr>
      <w:r>
        <w:rPr>
          <w:sz w:val="24"/>
          <w:szCs w:val="24"/>
        </w:rPr>
        <w:t>1 Stange Sellerie</w:t>
      </w:r>
    </w:p>
    <w:p w14:paraId="7525CFAE" w14:textId="77777777" w:rsidR="002E4FE7" w:rsidRDefault="002E4FE7" w:rsidP="002E4FE7">
      <w:pPr>
        <w:rPr>
          <w:sz w:val="24"/>
          <w:szCs w:val="24"/>
        </w:rPr>
      </w:pPr>
      <w:r>
        <w:rPr>
          <w:sz w:val="24"/>
          <w:szCs w:val="24"/>
        </w:rPr>
        <w:t>1 Knoblauchzehe</w:t>
      </w:r>
    </w:p>
    <w:p w14:paraId="469D2ED0" w14:textId="77777777" w:rsidR="002E4FE7" w:rsidRDefault="002E4FE7" w:rsidP="002E4FE7">
      <w:pPr>
        <w:rPr>
          <w:sz w:val="24"/>
          <w:szCs w:val="24"/>
        </w:rPr>
      </w:pPr>
      <w:r>
        <w:rPr>
          <w:sz w:val="24"/>
          <w:szCs w:val="24"/>
        </w:rPr>
        <w:t>Etwas Olivenöl</w:t>
      </w:r>
    </w:p>
    <w:p w14:paraId="1719AAEC" w14:textId="77777777" w:rsidR="002E4FE7" w:rsidRDefault="002E4FE7" w:rsidP="002E4FE7">
      <w:pPr>
        <w:rPr>
          <w:sz w:val="24"/>
          <w:szCs w:val="24"/>
        </w:rPr>
      </w:pPr>
      <w:r>
        <w:rPr>
          <w:sz w:val="24"/>
          <w:szCs w:val="24"/>
        </w:rPr>
        <w:t>80 g Speck</w:t>
      </w:r>
    </w:p>
    <w:p w14:paraId="4EBECC8A" w14:textId="77777777" w:rsidR="002E4FE7" w:rsidRDefault="002E4FE7" w:rsidP="002E4FE7">
      <w:pPr>
        <w:rPr>
          <w:sz w:val="24"/>
          <w:szCs w:val="24"/>
        </w:rPr>
      </w:pPr>
      <w:r>
        <w:rPr>
          <w:sz w:val="24"/>
          <w:szCs w:val="24"/>
        </w:rPr>
        <w:t>100 g Dosentomaten</w:t>
      </w:r>
    </w:p>
    <w:p w14:paraId="08B9BBCD" w14:textId="77777777" w:rsidR="002E4FE7" w:rsidRDefault="002E4FE7" w:rsidP="002E4FE7">
      <w:pPr>
        <w:rPr>
          <w:sz w:val="24"/>
          <w:szCs w:val="24"/>
        </w:rPr>
      </w:pPr>
      <w:r>
        <w:rPr>
          <w:sz w:val="24"/>
          <w:szCs w:val="24"/>
        </w:rPr>
        <w:t>200 g schwarze Linsen (Puy oder Beluga)</w:t>
      </w:r>
    </w:p>
    <w:p w14:paraId="58667001" w14:textId="77777777" w:rsidR="002E4FE7" w:rsidRDefault="002E4FE7" w:rsidP="002E4FE7">
      <w:pPr>
        <w:rPr>
          <w:sz w:val="24"/>
          <w:szCs w:val="24"/>
        </w:rPr>
      </w:pPr>
      <w:r>
        <w:rPr>
          <w:sz w:val="24"/>
          <w:szCs w:val="24"/>
        </w:rPr>
        <w:t>Ca. 1 l Gemüsebrühe oder Wasser</w:t>
      </w:r>
    </w:p>
    <w:p w14:paraId="6CE3A99B" w14:textId="77777777" w:rsidR="002E4FE7" w:rsidRDefault="002E4FE7" w:rsidP="002E4FE7">
      <w:pPr>
        <w:rPr>
          <w:sz w:val="24"/>
          <w:szCs w:val="24"/>
        </w:rPr>
      </w:pPr>
      <w:r>
        <w:rPr>
          <w:sz w:val="24"/>
          <w:szCs w:val="24"/>
        </w:rPr>
        <w:t>1 kleine rote Chilischote</w:t>
      </w:r>
    </w:p>
    <w:p w14:paraId="74EE97F1" w14:textId="77777777" w:rsidR="002E4FE7" w:rsidRDefault="002E4FE7" w:rsidP="002E4FE7">
      <w:pPr>
        <w:rPr>
          <w:sz w:val="24"/>
          <w:szCs w:val="24"/>
        </w:rPr>
      </w:pPr>
      <w:r>
        <w:rPr>
          <w:sz w:val="24"/>
          <w:szCs w:val="24"/>
        </w:rPr>
        <w:t>3 Rosmarinzweige</w:t>
      </w:r>
    </w:p>
    <w:p w14:paraId="0047E37A" w14:textId="77777777" w:rsidR="002E4FE7" w:rsidRDefault="002E4FE7" w:rsidP="002E4FE7">
      <w:pPr>
        <w:rPr>
          <w:sz w:val="24"/>
          <w:szCs w:val="24"/>
        </w:rPr>
      </w:pPr>
      <w:r>
        <w:rPr>
          <w:sz w:val="24"/>
          <w:szCs w:val="24"/>
        </w:rPr>
        <w:t>350 g kurze Pasta</w:t>
      </w:r>
    </w:p>
    <w:p w14:paraId="60EE7A96" w14:textId="77777777" w:rsidR="002E4FE7" w:rsidRDefault="002E4FE7" w:rsidP="002E4FE7">
      <w:pPr>
        <w:rPr>
          <w:sz w:val="24"/>
          <w:szCs w:val="24"/>
        </w:rPr>
      </w:pPr>
      <w:r>
        <w:rPr>
          <w:sz w:val="24"/>
          <w:szCs w:val="24"/>
        </w:rPr>
        <w:t>60 g Parmesan</w:t>
      </w:r>
    </w:p>
    <w:p w14:paraId="37E1C055" w14:textId="77777777" w:rsidR="002E4FE7" w:rsidRDefault="002E4FE7" w:rsidP="002E4FE7">
      <w:pPr>
        <w:rPr>
          <w:sz w:val="24"/>
          <w:szCs w:val="24"/>
        </w:rPr>
      </w:pPr>
      <w:r>
        <w:rPr>
          <w:sz w:val="24"/>
          <w:szCs w:val="24"/>
        </w:rPr>
        <w:t>Salz, Pfeffer</w:t>
      </w:r>
    </w:p>
    <w:p w14:paraId="6A9C5E0F" w14:textId="77777777" w:rsidR="002E4FE7" w:rsidRDefault="002E4FE7" w:rsidP="002E4FE7">
      <w:pPr>
        <w:rPr>
          <w:sz w:val="24"/>
          <w:szCs w:val="24"/>
        </w:rPr>
      </w:pPr>
    </w:p>
    <w:p w14:paraId="0BD155D8" w14:textId="77777777" w:rsidR="002E4FE7" w:rsidRDefault="002E4FE7" w:rsidP="002E4FE7">
      <w:pPr>
        <w:rPr>
          <w:sz w:val="24"/>
          <w:szCs w:val="24"/>
        </w:rPr>
      </w:pPr>
      <w:r>
        <w:rPr>
          <w:sz w:val="24"/>
          <w:szCs w:val="24"/>
        </w:rPr>
        <w:t>Zubereitung:</w:t>
      </w:r>
    </w:p>
    <w:p w14:paraId="78D704A0" w14:textId="77777777" w:rsidR="002E4FE7" w:rsidRPr="00535B99" w:rsidRDefault="002E4FE7" w:rsidP="002E4FE7">
      <w:pPr>
        <w:pStyle w:val="ListParagraph"/>
        <w:numPr>
          <w:ilvl w:val="0"/>
          <w:numId w:val="227"/>
        </w:numPr>
        <w:spacing w:after="120"/>
        <w:ind w:left="714" w:hanging="357"/>
        <w:contextualSpacing w:val="0"/>
        <w:jc w:val="both"/>
        <w:rPr>
          <w:sz w:val="24"/>
          <w:szCs w:val="24"/>
        </w:rPr>
      </w:pPr>
      <w:r w:rsidRPr="00535B99">
        <w:rPr>
          <w:sz w:val="24"/>
          <w:szCs w:val="24"/>
        </w:rPr>
        <w:t>Karotte, Zwiebel und Sellerie schälen bzw. waschen und fein schneiden, mit der geschälten Knoblauchzehe in einem großen Topf mit etwas Olivenöl erhitzen. 5 Minuten unter Rühren dünsten.</w:t>
      </w:r>
    </w:p>
    <w:p w14:paraId="6BD96110" w14:textId="77777777" w:rsidR="002E4FE7" w:rsidRPr="00535B99" w:rsidRDefault="002E4FE7" w:rsidP="002E4FE7">
      <w:pPr>
        <w:pStyle w:val="ListParagraph"/>
        <w:numPr>
          <w:ilvl w:val="0"/>
          <w:numId w:val="227"/>
        </w:numPr>
        <w:spacing w:after="120"/>
        <w:ind w:left="714" w:hanging="357"/>
        <w:contextualSpacing w:val="0"/>
        <w:jc w:val="both"/>
        <w:rPr>
          <w:sz w:val="24"/>
          <w:szCs w:val="24"/>
        </w:rPr>
      </w:pPr>
      <w:r w:rsidRPr="00535B99">
        <w:rPr>
          <w:sz w:val="24"/>
          <w:szCs w:val="24"/>
        </w:rPr>
        <w:t>Klein geschnittenen Speck dazugeben, weiterdünsten. Wenn der Speck etwas Farbe angenommen hat, Tomaten unterrühren.</w:t>
      </w:r>
    </w:p>
    <w:p w14:paraId="0D6D953B" w14:textId="77777777" w:rsidR="002E4FE7" w:rsidRPr="00535B99" w:rsidRDefault="002E4FE7" w:rsidP="002E4FE7">
      <w:pPr>
        <w:pStyle w:val="ListParagraph"/>
        <w:numPr>
          <w:ilvl w:val="0"/>
          <w:numId w:val="227"/>
        </w:numPr>
        <w:spacing w:after="120"/>
        <w:ind w:left="714" w:hanging="357"/>
        <w:contextualSpacing w:val="0"/>
        <w:jc w:val="both"/>
        <w:rPr>
          <w:sz w:val="24"/>
          <w:szCs w:val="24"/>
        </w:rPr>
      </w:pPr>
      <w:r w:rsidRPr="00535B99">
        <w:rPr>
          <w:sz w:val="24"/>
          <w:szCs w:val="24"/>
        </w:rPr>
        <w:t>Linsen unter kaltem Wasser abwaschen, hinzufügen. Etwa 500 ml Gemüsebrühe dazugießen. Chilischote waschen, putzen, fein hacken und unterrühren. Rosmarinzweige im Ganzen dazugeben.</w:t>
      </w:r>
    </w:p>
    <w:p w14:paraId="4002B9FF" w14:textId="77777777" w:rsidR="002E4FE7" w:rsidRDefault="002E4FE7" w:rsidP="002E4FE7">
      <w:pPr>
        <w:pStyle w:val="ListParagraph"/>
        <w:numPr>
          <w:ilvl w:val="0"/>
          <w:numId w:val="227"/>
        </w:numPr>
        <w:spacing w:after="120"/>
        <w:ind w:left="714" w:hanging="357"/>
        <w:contextualSpacing w:val="0"/>
        <w:jc w:val="both"/>
        <w:rPr>
          <w:sz w:val="24"/>
          <w:szCs w:val="24"/>
        </w:rPr>
      </w:pPr>
      <w:r w:rsidRPr="00535B99">
        <w:rPr>
          <w:sz w:val="24"/>
          <w:szCs w:val="24"/>
        </w:rPr>
        <w:t>Alles zugedeckt bei mittlerer Hitze 30 Minuten lang köcheln lassen (bis die Linsen fast gar sind). Immer wieder nachsehen, ob genug Flüssigkeit im Topf ist – falls nicht, Brühe nachgießen. Dann Pasta hinzufügen, eventuell noch mal Brühe dazugießen, die Pasta al dente kochen. Parmesan reiben, unterrühren, Pasta bei geschlossenem Deckel ein paar Minuten ziehen lassen. Mit Salz und Pfeffer abschmecken. Auf Teller verteilen und je nach Geschmack noch mehr Parmesan darüberreiben.</w:t>
      </w:r>
    </w:p>
    <w:p w14:paraId="43A64301" w14:textId="77777777" w:rsidR="002E4FE7" w:rsidRDefault="002E4FE7" w:rsidP="002E4FE7">
      <w:pPr>
        <w:pStyle w:val="Heading2"/>
        <w:spacing w:after="240"/>
      </w:pPr>
      <w:r>
        <w:lastRenderedPageBreak/>
        <w:t>Pasta mit Linsen Nr. 2 Pasta e lenticchie</w:t>
      </w:r>
      <w:r>
        <w:rPr>
          <w:rStyle w:val="FootnoteReference"/>
        </w:rPr>
        <w:footnoteReference w:id="1269"/>
      </w:r>
    </w:p>
    <w:p w14:paraId="5C654F42" w14:textId="77777777" w:rsidR="002E4FE7" w:rsidRDefault="002E4FE7" w:rsidP="002E4FE7">
      <w:pPr>
        <w:rPr>
          <w:sz w:val="24"/>
          <w:szCs w:val="24"/>
        </w:rPr>
      </w:pPr>
      <w:r w:rsidRPr="00F937DB">
        <w:rPr>
          <w:sz w:val="24"/>
          <w:szCs w:val="24"/>
          <w:u w:val="single"/>
        </w:rPr>
        <w:t xml:space="preserve">Zutaten </w:t>
      </w:r>
      <w:r>
        <w:rPr>
          <w:sz w:val="24"/>
          <w:szCs w:val="24"/>
        </w:rPr>
        <w:t>für 6 Portionen</w:t>
      </w:r>
    </w:p>
    <w:p w14:paraId="359E8546" w14:textId="77777777" w:rsidR="002E4FE7" w:rsidRDefault="002E4FE7" w:rsidP="002E4FE7">
      <w:pPr>
        <w:rPr>
          <w:sz w:val="24"/>
          <w:szCs w:val="24"/>
        </w:rPr>
      </w:pPr>
      <w:r>
        <w:rPr>
          <w:sz w:val="24"/>
          <w:szCs w:val="24"/>
        </w:rPr>
        <w:t>100 g durchwachsener Speck</w:t>
      </w:r>
    </w:p>
    <w:p w14:paraId="1D6B904B" w14:textId="77777777" w:rsidR="002E4FE7" w:rsidRDefault="002E4FE7" w:rsidP="002E4FE7">
      <w:pPr>
        <w:rPr>
          <w:sz w:val="24"/>
          <w:szCs w:val="24"/>
        </w:rPr>
      </w:pPr>
      <w:r>
        <w:rPr>
          <w:sz w:val="24"/>
          <w:szCs w:val="24"/>
        </w:rPr>
        <w:t>4 Stangen Staudensellerie</w:t>
      </w:r>
    </w:p>
    <w:p w14:paraId="428B5A1F" w14:textId="77777777" w:rsidR="002E4FE7" w:rsidRDefault="002E4FE7" w:rsidP="002E4FE7">
      <w:pPr>
        <w:rPr>
          <w:sz w:val="24"/>
          <w:szCs w:val="24"/>
        </w:rPr>
      </w:pPr>
      <w:r>
        <w:rPr>
          <w:sz w:val="24"/>
          <w:szCs w:val="24"/>
        </w:rPr>
        <w:t>200 g braune Linsen</w:t>
      </w:r>
    </w:p>
    <w:p w14:paraId="770D3F09" w14:textId="77777777" w:rsidR="002E4FE7" w:rsidRDefault="002E4FE7" w:rsidP="002E4FE7">
      <w:pPr>
        <w:rPr>
          <w:sz w:val="24"/>
          <w:szCs w:val="24"/>
        </w:rPr>
      </w:pPr>
      <w:r>
        <w:rPr>
          <w:sz w:val="24"/>
          <w:szCs w:val="24"/>
        </w:rPr>
        <w:t>200 g Spaghetti</w:t>
      </w:r>
    </w:p>
    <w:p w14:paraId="52382C10" w14:textId="77777777" w:rsidR="002E4FE7" w:rsidRDefault="002E4FE7" w:rsidP="002E4FE7">
      <w:pPr>
        <w:rPr>
          <w:sz w:val="24"/>
          <w:szCs w:val="24"/>
        </w:rPr>
      </w:pPr>
      <w:r>
        <w:rPr>
          <w:sz w:val="24"/>
          <w:szCs w:val="24"/>
        </w:rPr>
        <w:t>1/8 l trockener Weißwein</w:t>
      </w:r>
    </w:p>
    <w:p w14:paraId="4FFF3BF3" w14:textId="77777777" w:rsidR="002E4FE7" w:rsidRDefault="002E4FE7" w:rsidP="002E4FE7">
      <w:pPr>
        <w:rPr>
          <w:sz w:val="24"/>
          <w:szCs w:val="24"/>
        </w:rPr>
      </w:pPr>
      <w:r>
        <w:rPr>
          <w:sz w:val="24"/>
          <w:szCs w:val="24"/>
        </w:rPr>
        <w:t>1 Zwiebel</w:t>
      </w:r>
    </w:p>
    <w:p w14:paraId="0DABC6D3" w14:textId="77777777" w:rsidR="002E4FE7" w:rsidRDefault="002E4FE7" w:rsidP="002E4FE7">
      <w:pPr>
        <w:rPr>
          <w:sz w:val="24"/>
          <w:szCs w:val="24"/>
        </w:rPr>
      </w:pPr>
      <w:r>
        <w:rPr>
          <w:sz w:val="24"/>
          <w:szCs w:val="24"/>
        </w:rPr>
        <w:t>2 Knoblauchzehen</w:t>
      </w:r>
    </w:p>
    <w:p w14:paraId="11F75590" w14:textId="77777777" w:rsidR="002E4FE7" w:rsidRDefault="002E4FE7" w:rsidP="002E4FE7">
      <w:pPr>
        <w:rPr>
          <w:sz w:val="24"/>
          <w:szCs w:val="24"/>
        </w:rPr>
      </w:pPr>
      <w:r>
        <w:rPr>
          <w:sz w:val="24"/>
          <w:szCs w:val="24"/>
        </w:rPr>
        <w:t>4 EL Olivenöl</w:t>
      </w:r>
    </w:p>
    <w:p w14:paraId="589A1EAC" w14:textId="77777777" w:rsidR="002E4FE7" w:rsidRDefault="002E4FE7" w:rsidP="002E4FE7">
      <w:pPr>
        <w:rPr>
          <w:sz w:val="24"/>
          <w:szCs w:val="24"/>
        </w:rPr>
      </w:pPr>
      <w:r>
        <w:rPr>
          <w:sz w:val="24"/>
          <w:szCs w:val="24"/>
        </w:rPr>
        <w:t>Salz, Pfeffer</w:t>
      </w:r>
    </w:p>
    <w:p w14:paraId="2B979084" w14:textId="77777777" w:rsidR="002E4FE7" w:rsidRDefault="002E4FE7" w:rsidP="002E4FE7">
      <w:pPr>
        <w:rPr>
          <w:sz w:val="24"/>
          <w:szCs w:val="24"/>
        </w:rPr>
      </w:pPr>
    </w:p>
    <w:p w14:paraId="708FDE3C" w14:textId="77777777" w:rsidR="002E4FE7" w:rsidRDefault="002E4FE7" w:rsidP="002E4FE7">
      <w:pPr>
        <w:rPr>
          <w:sz w:val="24"/>
          <w:szCs w:val="24"/>
        </w:rPr>
      </w:pPr>
      <w:r>
        <w:rPr>
          <w:sz w:val="24"/>
          <w:szCs w:val="24"/>
        </w:rPr>
        <w:t>Zubereitungszeit:</w:t>
      </w:r>
      <w:r>
        <w:rPr>
          <w:sz w:val="24"/>
          <w:szCs w:val="24"/>
        </w:rPr>
        <w:tab/>
        <w:t>70 Minuten plus 12 Stunden Einweichzeit</w:t>
      </w:r>
    </w:p>
    <w:p w14:paraId="5A4D8C2C" w14:textId="77777777" w:rsidR="002E4FE7" w:rsidRPr="00F937DB" w:rsidRDefault="002E4FE7" w:rsidP="00B40E8C">
      <w:pPr>
        <w:pStyle w:val="ListParagraph"/>
        <w:numPr>
          <w:ilvl w:val="0"/>
          <w:numId w:val="1837"/>
        </w:numPr>
        <w:spacing w:after="120"/>
        <w:ind w:left="714" w:hanging="357"/>
        <w:contextualSpacing w:val="0"/>
        <w:jc w:val="both"/>
        <w:rPr>
          <w:sz w:val="24"/>
          <w:szCs w:val="24"/>
        </w:rPr>
      </w:pPr>
      <w:r w:rsidRPr="00F937DB">
        <w:rPr>
          <w:sz w:val="24"/>
          <w:szCs w:val="24"/>
        </w:rPr>
        <w:t xml:space="preserve">Die Linsen mit Wasser bedeckt über Nacht einweichen. </w:t>
      </w:r>
    </w:p>
    <w:p w14:paraId="6C074EDF" w14:textId="77777777" w:rsidR="002E4FE7" w:rsidRPr="00F937DB" w:rsidRDefault="002E4FE7" w:rsidP="00B40E8C">
      <w:pPr>
        <w:pStyle w:val="ListParagraph"/>
        <w:numPr>
          <w:ilvl w:val="0"/>
          <w:numId w:val="1837"/>
        </w:numPr>
        <w:spacing w:after="120"/>
        <w:ind w:left="714" w:hanging="357"/>
        <w:contextualSpacing w:val="0"/>
        <w:jc w:val="both"/>
        <w:rPr>
          <w:sz w:val="24"/>
          <w:szCs w:val="24"/>
        </w:rPr>
      </w:pPr>
      <w:r w:rsidRPr="00F937DB">
        <w:rPr>
          <w:sz w:val="24"/>
          <w:szCs w:val="24"/>
        </w:rPr>
        <w:t>Am nächsten Tag den Speck und die Zwiebel in kleine Würfel schneiden. 2 Selleriestangen waschen und in Scheibchen schneiden, die beiden übrigen Stangen mit dem Grün für später beiseite legen.</w:t>
      </w:r>
    </w:p>
    <w:p w14:paraId="6F69A783" w14:textId="77777777" w:rsidR="002E4FE7" w:rsidRPr="00F937DB" w:rsidRDefault="002E4FE7" w:rsidP="00B40E8C">
      <w:pPr>
        <w:pStyle w:val="ListParagraph"/>
        <w:numPr>
          <w:ilvl w:val="0"/>
          <w:numId w:val="1837"/>
        </w:numPr>
        <w:spacing w:after="120"/>
        <w:ind w:left="714" w:hanging="357"/>
        <w:contextualSpacing w:val="0"/>
        <w:jc w:val="both"/>
        <w:rPr>
          <w:sz w:val="24"/>
          <w:szCs w:val="24"/>
        </w:rPr>
      </w:pPr>
      <w:r w:rsidRPr="00F937DB">
        <w:rPr>
          <w:sz w:val="24"/>
          <w:szCs w:val="24"/>
        </w:rPr>
        <w:t>In einem großen Topf Speckwürfel mit 1 EL Öl sanft anbraten. Zwiebel und Sellerie dazugeben und glasig dünsten. Linsen mitsamt dem Einweichwasser in den Topf geben. 2 Knoblauchzehen durch die Presse dazu drücken.</w:t>
      </w:r>
    </w:p>
    <w:p w14:paraId="434C3903" w14:textId="77777777" w:rsidR="002E4FE7" w:rsidRPr="00F937DB" w:rsidRDefault="002E4FE7" w:rsidP="00B40E8C">
      <w:pPr>
        <w:pStyle w:val="ListParagraph"/>
        <w:numPr>
          <w:ilvl w:val="0"/>
          <w:numId w:val="1837"/>
        </w:numPr>
        <w:spacing w:after="120"/>
        <w:ind w:left="714" w:hanging="357"/>
        <w:contextualSpacing w:val="0"/>
        <w:jc w:val="both"/>
        <w:rPr>
          <w:sz w:val="24"/>
          <w:szCs w:val="24"/>
        </w:rPr>
      </w:pPr>
      <w:r w:rsidRPr="00F937DB">
        <w:rPr>
          <w:sz w:val="24"/>
          <w:szCs w:val="24"/>
        </w:rPr>
        <w:t>Linsen 30 – 40 Minuten sanft köcheln, 1/8 l Weißwein und nach Bedarf etwas Wasser angießen. Die Linsen sollten eine suppige Konsistenz bekommen.</w:t>
      </w:r>
    </w:p>
    <w:p w14:paraId="5E33FBA2" w14:textId="77777777" w:rsidR="002E4FE7" w:rsidRPr="00F937DB" w:rsidRDefault="002E4FE7" w:rsidP="00B40E8C">
      <w:pPr>
        <w:pStyle w:val="ListParagraph"/>
        <w:numPr>
          <w:ilvl w:val="0"/>
          <w:numId w:val="1837"/>
        </w:numPr>
        <w:spacing w:after="120"/>
        <w:ind w:left="714" w:hanging="357"/>
        <w:contextualSpacing w:val="0"/>
        <w:jc w:val="both"/>
        <w:rPr>
          <w:sz w:val="24"/>
          <w:szCs w:val="24"/>
        </w:rPr>
      </w:pPr>
      <w:r w:rsidRPr="00F937DB">
        <w:rPr>
          <w:sz w:val="24"/>
          <w:szCs w:val="24"/>
        </w:rPr>
        <w:t>Linsen mit Salz und Pfeffer kräftig würzen. Die verbliebenen 2 Selleriestangen in feine Scheibchen schneiden, Die Spaghetto in 3 cm lange Stücke brechen. Beides zu den Linsen geben und 8-10 Minuten mitgaren. Zartes Selleriegrün fein hacken. Zum Schluss die Linsen nochmals kräftig abschmecken. Mit 3 EL Olivenöl beträufeln, Selleriegrün aufstreuen.</w:t>
      </w:r>
    </w:p>
    <w:p w14:paraId="2CFD9772" w14:textId="66526B62" w:rsidR="002E4FE7" w:rsidRDefault="002E4FE7" w:rsidP="002E4FE7">
      <w:pPr>
        <w:rPr>
          <w:rFonts w:asciiTheme="majorHAnsi" w:eastAsiaTheme="majorEastAsia" w:hAnsiTheme="majorHAnsi" w:cstheme="majorBidi"/>
          <w:color w:val="2F5496" w:themeColor="accent1" w:themeShade="BF"/>
          <w:sz w:val="26"/>
          <w:szCs w:val="26"/>
        </w:rPr>
      </w:pPr>
      <w:r>
        <w:rPr>
          <w:sz w:val="24"/>
          <w:szCs w:val="24"/>
        </w:rPr>
        <w:br w:type="page"/>
      </w:r>
    </w:p>
    <w:p w14:paraId="641F3DB1" w14:textId="23C9F1AF" w:rsidR="007419DD" w:rsidRDefault="007419DD" w:rsidP="007419DD">
      <w:pPr>
        <w:pStyle w:val="Heading2"/>
        <w:spacing w:after="240"/>
      </w:pPr>
      <w:r>
        <w:lastRenderedPageBreak/>
        <w:t>Pasta mit Gorgonzolasauce</w:t>
      </w:r>
      <w:r>
        <w:rPr>
          <w:rStyle w:val="FootnoteReference"/>
        </w:rPr>
        <w:footnoteReference w:id="1270"/>
      </w:r>
      <w:r>
        <w:t xml:space="preserve"> </w:t>
      </w:r>
    </w:p>
    <w:p w14:paraId="1D8E8DF1" w14:textId="77777777" w:rsidR="007419DD" w:rsidRDefault="007419DD" w:rsidP="007419DD">
      <w:pPr>
        <w:rPr>
          <w:sz w:val="24"/>
          <w:szCs w:val="24"/>
        </w:rPr>
      </w:pPr>
      <w:r w:rsidRPr="0099105B">
        <w:rPr>
          <w:sz w:val="24"/>
          <w:szCs w:val="24"/>
          <w:u w:val="single"/>
        </w:rPr>
        <w:t>Zutaten</w:t>
      </w:r>
      <w:r>
        <w:rPr>
          <w:sz w:val="24"/>
          <w:szCs w:val="24"/>
        </w:rPr>
        <w:t xml:space="preserve"> (für 4 Portionen):</w:t>
      </w:r>
    </w:p>
    <w:p w14:paraId="00E80A7B" w14:textId="77777777" w:rsidR="007419DD" w:rsidRDefault="007419DD" w:rsidP="007419DD">
      <w:pPr>
        <w:rPr>
          <w:sz w:val="24"/>
          <w:szCs w:val="24"/>
        </w:rPr>
      </w:pPr>
      <w:r>
        <w:rPr>
          <w:sz w:val="24"/>
          <w:szCs w:val="24"/>
        </w:rPr>
        <w:t>150 g Gorgonzola</w:t>
      </w:r>
    </w:p>
    <w:p w14:paraId="60E6BF70" w14:textId="77777777" w:rsidR="007419DD" w:rsidRDefault="007419DD" w:rsidP="007419DD">
      <w:pPr>
        <w:rPr>
          <w:sz w:val="24"/>
          <w:szCs w:val="24"/>
        </w:rPr>
      </w:pPr>
      <w:r>
        <w:rPr>
          <w:sz w:val="24"/>
          <w:szCs w:val="24"/>
        </w:rPr>
        <w:t>250 ml Gemüsebrühe</w:t>
      </w:r>
    </w:p>
    <w:p w14:paraId="0F4B12B8" w14:textId="77777777" w:rsidR="007419DD" w:rsidRDefault="007419DD" w:rsidP="007419DD">
      <w:pPr>
        <w:rPr>
          <w:sz w:val="24"/>
          <w:szCs w:val="24"/>
        </w:rPr>
      </w:pPr>
      <w:r>
        <w:rPr>
          <w:sz w:val="24"/>
          <w:szCs w:val="24"/>
        </w:rPr>
        <w:t>70 g Sahne</w:t>
      </w:r>
    </w:p>
    <w:p w14:paraId="4E19D26B" w14:textId="77777777" w:rsidR="007419DD" w:rsidRDefault="007419DD" w:rsidP="007419DD">
      <w:pPr>
        <w:rPr>
          <w:sz w:val="24"/>
          <w:szCs w:val="24"/>
        </w:rPr>
      </w:pPr>
      <w:r>
        <w:rPr>
          <w:sz w:val="24"/>
          <w:szCs w:val="24"/>
        </w:rPr>
        <w:t>1 EL Butter</w:t>
      </w:r>
    </w:p>
    <w:p w14:paraId="4FAA27D7" w14:textId="77777777" w:rsidR="007419DD" w:rsidRDefault="007419DD" w:rsidP="007419DD">
      <w:pPr>
        <w:rPr>
          <w:sz w:val="24"/>
          <w:szCs w:val="24"/>
        </w:rPr>
      </w:pPr>
      <w:r>
        <w:rPr>
          <w:sz w:val="24"/>
          <w:szCs w:val="24"/>
        </w:rPr>
        <w:t>Mildes Chilipulver</w:t>
      </w:r>
    </w:p>
    <w:p w14:paraId="4DC73C32" w14:textId="77777777" w:rsidR="007419DD" w:rsidRDefault="007419DD" w:rsidP="007419DD">
      <w:pPr>
        <w:rPr>
          <w:sz w:val="24"/>
          <w:szCs w:val="24"/>
        </w:rPr>
      </w:pPr>
      <w:r>
        <w:rPr>
          <w:sz w:val="24"/>
          <w:szCs w:val="24"/>
        </w:rPr>
        <w:t>1 Knoblauchzehe, geschält und halbiert</w:t>
      </w:r>
    </w:p>
    <w:p w14:paraId="6F5D22E0" w14:textId="77777777" w:rsidR="007419DD" w:rsidRDefault="007419DD" w:rsidP="007419DD">
      <w:pPr>
        <w:rPr>
          <w:sz w:val="24"/>
          <w:szCs w:val="24"/>
        </w:rPr>
      </w:pPr>
      <w:r>
        <w:rPr>
          <w:sz w:val="24"/>
          <w:szCs w:val="24"/>
        </w:rPr>
        <w:t>2 Salbeiblätter</w:t>
      </w:r>
    </w:p>
    <w:p w14:paraId="630FEDF9" w14:textId="77777777" w:rsidR="007419DD" w:rsidRDefault="007419DD" w:rsidP="007419DD">
      <w:pPr>
        <w:rPr>
          <w:sz w:val="24"/>
          <w:szCs w:val="24"/>
        </w:rPr>
      </w:pPr>
      <w:r>
        <w:rPr>
          <w:sz w:val="24"/>
          <w:szCs w:val="24"/>
        </w:rPr>
        <w:t>1 Birnenscheibe, ca. 0,5 cm dick</w:t>
      </w:r>
    </w:p>
    <w:p w14:paraId="75295A5F" w14:textId="77777777" w:rsidR="007419DD" w:rsidRDefault="007419DD" w:rsidP="007419DD">
      <w:pPr>
        <w:rPr>
          <w:sz w:val="24"/>
          <w:szCs w:val="24"/>
        </w:rPr>
      </w:pPr>
      <w:r>
        <w:rPr>
          <w:sz w:val="24"/>
          <w:szCs w:val="24"/>
        </w:rPr>
        <w:t>¼ ausgekratzte Vanilleschote</w:t>
      </w:r>
    </w:p>
    <w:p w14:paraId="4E7CE473" w14:textId="77777777" w:rsidR="007419DD" w:rsidRDefault="007419DD" w:rsidP="007419DD">
      <w:pPr>
        <w:rPr>
          <w:sz w:val="24"/>
          <w:szCs w:val="24"/>
        </w:rPr>
      </w:pPr>
    </w:p>
    <w:p w14:paraId="2854E606" w14:textId="77777777" w:rsidR="007419DD" w:rsidRDefault="007419DD" w:rsidP="007419DD">
      <w:pPr>
        <w:rPr>
          <w:sz w:val="24"/>
          <w:szCs w:val="24"/>
        </w:rPr>
      </w:pPr>
      <w:r>
        <w:rPr>
          <w:sz w:val="24"/>
          <w:szCs w:val="24"/>
        </w:rPr>
        <w:t>Zubereitung:</w:t>
      </w:r>
    </w:p>
    <w:p w14:paraId="5C092A47" w14:textId="77777777" w:rsidR="007419DD" w:rsidRPr="00BA0EA8" w:rsidRDefault="007419DD" w:rsidP="00B40E8C">
      <w:pPr>
        <w:pStyle w:val="ListParagraph"/>
        <w:numPr>
          <w:ilvl w:val="0"/>
          <w:numId w:val="1189"/>
        </w:numPr>
        <w:spacing w:after="120"/>
        <w:ind w:left="714" w:hanging="357"/>
        <w:contextualSpacing w:val="0"/>
        <w:jc w:val="both"/>
        <w:rPr>
          <w:sz w:val="24"/>
          <w:szCs w:val="24"/>
        </w:rPr>
      </w:pPr>
      <w:r w:rsidRPr="00BA0EA8">
        <w:rPr>
          <w:sz w:val="24"/>
          <w:szCs w:val="24"/>
        </w:rPr>
        <w:t>Für die Sauce den Blauschimmelkäse entrinden und in Würfel schneiden. Die Brühe in einem Topf erwärmen. Den Käse und die Sahne hinzufügen und alles vorsichtig bis knapp unter den Siedepunkt erhitzen, aber nicht kochen lassen.</w:t>
      </w:r>
    </w:p>
    <w:p w14:paraId="66A7C52D" w14:textId="77777777" w:rsidR="007419DD" w:rsidRPr="00BA0EA8" w:rsidRDefault="007419DD" w:rsidP="00B40E8C">
      <w:pPr>
        <w:pStyle w:val="ListParagraph"/>
        <w:numPr>
          <w:ilvl w:val="0"/>
          <w:numId w:val="1189"/>
        </w:numPr>
        <w:spacing w:after="120"/>
        <w:ind w:left="714" w:hanging="357"/>
        <w:contextualSpacing w:val="0"/>
        <w:jc w:val="both"/>
        <w:rPr>
          <w:sz w:val="24"/>
          <w:szCs w:val="24"/>
        </w:rPr>
      </w:pPr>
      <w:r w:rsidRPr="00BA0EA8">
        <w:rPr>
          <w:sz w:val="24"/>
          <w:szCs w:val="24"/>
        </w:rPr>
        <w:t>Die Butter und 1 Prise Chilipulver hinzufügen du die Sauce mit dem Stabmixer pürieren. Den Knoblauch, den Salbei, die Birnenscheibe und die Vanilleschote dazugeben, einige Minuten in der Käsesauce ziehen lassen und wieder entfernen.</w:t>
      </w:r>
    </w:p>
    <w:p w14:paraId="4D4431F4" w14:textId="77777777" w:rsidR="007419DD" w:rsidRDefault="007419DD" w:rsidP="00B40E8C">
      <w:pPr>
        <w:pStyle w:val="ListParagraph"/>
        <w:numPr>
          <w:ilvl w:val="0"/>
          <w:numId w:val="1189"/>
        </w:numPr>
        <w:spacing w:after="120"/>
        <w:ind w:left="714" w:hanging="357"/>
        <w:contextualSpacing w:val="0"/>
        <w:jc w:val="both"/>
        <w:rPr>
          <w:sz w:val="24"/>
          <w:szCs w:val="24"/>
        </w:rPr>
      </w:pPr>
      <w:r w:rsidRPr="00BA0EA8">
        <w:rPr>
          <w:sz w:val="24"/>
          <w:szCs w:val="24"/>
        </w:rPr>
        <w:t>Die Käsesauce zu den Nudeln geben und alles erhitzen. Mit Pfeffer und Muskatnuss würzen.</w:t>
      </w:r>
    </w:p>
    <w:p w14:paraId="4C3D38FA" w14:textId="77777777" w:rsidR="007419DD" w:rsidRDefault="007419DD" w:rsidP="007419DD">
      <w:pPr>
        <w:rPr>
          <w:sz w:val="24"/>
          <w:szCs w:val="24"/>
        </w:rPr>
      </w:pPr>
      <w:r>
        <w:rPr>
          <w:sz w:val="24"/>
          <w:szCs w:val="24"/>
        </w:rPr>
        <w:br w:type="page"/>
      </w:r>
    </w:p>
    <w:p w14:paraId="63BFB8C4" w14:textId="3ACBB2C4" w:rsidR="007419DD" w:rsidRDefault="007419DD" w:rsidP="007419DD">
      <w:pPr>
        <w:pStyle w:val="Heading2"/>
        <w:spacing w:after="240"/>
      </w:pPr>
      <w:r>
        <w:lastRenderedPageBreak/>
        <w:t>Pasta mit Pilzsauce</w:t>
      </w:r>
      <w:r>
        <w:rPr>
          <w:rStyle w:val="FootnoteReference"/>
        </w:rPr>
        <w:footnoteReference w:id="1271"/>
      </w:r>
      <w:r>
        <w:t xml:space="preserve"> </w:t>
      </w:r>
    </w:p>
    <w:p w14:paraId="4D203143" w14:textId="77777777" w:rsidR="007419DD" w:rsidRDefault="007419DD" w:rsidP="007419DD">
      <w:pPr>
        <w:jc w:val="both"/>
        <w:rPr>
          <w:sz w:val="24"/>
          <w:szCs w:val="24"/>
        </w:rPr>
      </w:pPr>
      <w:r w:rsidRPr="0099105B">
        <w:rPr>
          <w:sz w:val="24"/>
          <w:szCs w:val="24"/>
          <w:u w:val="single"/>
        </w:rPr>
        <w:t>Zutaten</w:t>
      </w:r>
      <w:r>
        <w:rPr>
          <w:sz w:val="24"/>
          <w:szCs w:val="24"/>
        </w:rPr>
        <w:t xml:space="preserve"> (für 4 Portionen):</w:t>
      </w:r>
    </w:p>
    <w:p w14:paraId="670EAD0E" w14:textId="77777777" w:rsidR="007419DD" w:rsidRDefault="007419DD" w:rsidP="007419DD">
      <w:pPr>
        <w:jc w:val="both"/>
        <w:rPr>
          <w:sz w:val="24"/>
          <w:szCs w:val="24"/>
        </w:rPr>
      </w:pPr>
      <w:r>
        <w:rPr>
          <w:sz w:val="24"/>
          <w:szCs w:val="24"/>
        </w:rPr>
        <w:t>1 kleine Zwiebel</w:t>
      </w:r>
    </w:p>
    <w:p w14:paraId="3911EA7F" w14:textId="77777777" w:rsidR="007419DD" w:rsidRDefault="007419DD" w:rsidP="007419DD">
      <w:pPr>
        <w:jc w:val="both"/>
        <w:rPr>
          <w:sz w:val="24"/>
          <w:szCs w:val="24"/>
        </w:rPr>
      </w:pPr>
      <w:r>
        <w:rPr>
          <w:sz w:val="24"/>
          <w:szCs w:val="24"/>
        </w:rPr>
        <w:t>2 EL Öl</w:t>
      </w:r>
    </w:p>
    <w:p w14:paraId="7F5DE000" w14:textId="77777777" w:rsidR="007419DD" w:rsidRDefault="007419DD" w:rsidP="007419DD">
      <w:pPr>
        <w:jc w:val="both"/>
        <w:rPr>
          <w:sz w:val="24"/>
          <w:szCs w:val="24"/>
        </w:rPr>
      </w:pPr>
      <w:r>
        <w:rPr>
          <w:sz w:val="24"/>
          <w:szCs w:val="24"/>
        </w:rPr>
        <w:t>350 ml Gemüsebrühe</w:t>
      </w:r>
    </w:p>
    <w:p w14:paraId="4F676659" w14:textId="77777777" w:rsidR="007419DD" w:rsidRDefault="007419DD" w:rsidP="007419DD">
      <w:pPr>
        <w:jc w:val="both"/>
        <w:rPr>
          <w:sz w:val="24"/>
          <w:szCs w:val="24"/>
        </w:rPr>
      </w:pPr>
      <w:r>
        <w:rPr>
          <w:sz w:val="24"/>
          <w:szCs w:val="24"/>
        </w:rPr>
        <w:t>1 kleines Lorbeerblatt</w:t>
      </w:r>
    </w:p>
    <w:p w14:paraId="4CCE3208" w14:textId="77777777" w:rsidR="007419DD" w:rsidRDefault="007419DD" w:rsidP="007419DD">
      <w:pPr>
        <w:jc w:val="both"/>
        <w:rPr>
          <w:sz w:val="24"/>
          <w:szCs w:val="24"/>
        </w:rPr>
      </w:pPr>
      <w:r>
        <w:rPr>
          <w:sz w:val="24"/>
          <w:szCs w:val="24"/>
        </w:rPr>
        <w:t>3 EL getrocknete Egerlinge</w:t>
      </w:r>
    </w:p>
    <w:p w14:paraId="1D62449C" w14:textId="77777777" w:rsidR="007419DD" w:rsidRDefault="007419DD" w:rsidP="007419DD">
      <w:pPr>
        <w:jc w:val="both"/>
        <w:rPr>
          <w:sz w:val="24"/>
          <w:szCs w:val="24"/>
        </w:rPr>
      </w:pPr>
      <w:r>
        <w:rPr>
          <w:sz w:val="24"/>
          <w:szCs w:val="24"/>
        </w:rPr>
        <w:t>120 g Sahne</w:t>
      </w:r>
    </w:p>
    <w:p w14:paraId="5DEED722" w14:textId="77777777" w:rsidR="007419DD" w:rsidRDefault="007419DD" w:rsidP="007419DD">
      <w:pPr>
        <w:jc w:val="both"/>
        <w:rPr>
          <w:sz w:val="24"/>
          <w:szCs w:val="24"/>
        </w:rPr>
      </w:pPr>
      <w:r>
        <w:rPr>
          <w:sz w:val="24"/>
          <w:szCs w:val="24"/>
        </w:rPr>
        <w:t>20 g kalte Butter</w:t>
      </w:r>
    </w:p>
    <w:p w14:paraId="2EC0119D" w14:textId="77777777" w:rsidR="007419DD" w:rsidRDefault="007419DD" w:rsidP="007419DD">
      <w:pPr>
        <w:jc w:val="both"/>
        <w:rPr>
          <w:sz w:val="24"/>
          <w:szCs w:val="24"/>
        </w:rPr>
      </w:pPr>
      <w:r>
        <w:rPr>
          <w:sz w:val="24"/>
          <w:szCs w:val="24"/>
        </w:rPr>
        <w:t>1 Streifen unbehandelte Zitronenschale</w:t>
      </w:r>
    </w:p>
    <w:p w14:paraId="19707AD8" w14:textId="77777777" w:rsidR="007419DD" w:rsidRDefault="007419DD" w:rsidP="007419DD">
      <w:pPr>
        <w:jc w:val="both"/>
        <w:rPr>
          <w:sz w:val="24"/>
          <w:szCs w:val="24"/>
        </w:rPr>
      </w:pPr>
      <w:r>
        <w:rPr>
          <w:sz w:val="24"/>
          <w:szCs w:val="24"/>
        </w:rPr>
        <w:t>Salz, Pfeffer</w:t>
      </w:r>
    </w:p>
    <w:p w14:paraId="0B257CE6" w14:textId="77777777" w:rsidR="007419DD" w:rsidRDefault="007419DD" w:rsidP="007419DD">
      <w:pPr>
        <w:jc w:val="both"/>
        <w:rPr>
          <w:sz w:val="24"/>
          <w:szCs w:val="24"/>
        </w:rPr>
      </w:pPr>
      <w:r>
        <w:rPr>
          <w:sz w:val="24"/>
          <w:szCs w:val="24"/>
        </w:rPr>
        <w:t>Gemahlenen Kümmel</w:t>
      </w:r>
    </w:p>
    <w:p w14:paraId="38354185" w14:textId="77777777" w:rsidR="007419DD" w:rsidRDefault="007419DD" w:rsidP="007419DD">
      <w:pPr>
        <w:jc w:val="both"/>
        <w:rPr>
          <w:sz w:val="24"/>
          <w:szCs w:val="24"/>
        </w:rPr>
      </w:pPr>
      <w:r>
        <w:rPr>
          <w:sz w:val="24"/>
          <w:szCs w:val="24"/>
        </w:rPr>
        <w:t>Mildes Chilipulver</w:t>
      </w:r>
    </w:p>
    <w:p w14:paraId="6E1F6D78" w14:textId="77777777" w:rsidR="007419DD" w:rsidRDefault="007419DD" w:rsidP="007419DD">
      <w:pPr>
        <w:jc w:val="both"/>
        <w:rPr>
          <w:sz w:val="24"/>
          <w:szCs w:val="24"/>
        </w:rPr>
      </w:pPr>
      <w:r>
        <w:rPr>
          <w:sz w:val="24"/>
          <w:szCs w:val="24"/>
        </w:rPr>
        <w:t>400 g frische Pilze</w:t>
      </w:r>
    </w:p>
    <w:p w14:paraId="46B792D9" w14:textId="77777777" w:rsidR="007419DD" w:rsidRDefault="007419DD" w:rsidP="007419DD">
      <w:pPr>
        <w:jc w:val="both"/>
        <w:rPr>
          <w:sz w:val="24"/>
          <w:szCs w:val="24"/>
        </w:rPr>
      </w:pPr>
    </w:p>
    <w:p w14:paraId="0B896B39" w14:textId="77777777" w:rsidR="007419DD" w:rsidRDefault="007419DD" w:rsidP="007419DD">
      <w:pPr>
        <w:jc w:val="both"/>
        <w:rPr>
          <w:sz w:val="24"/>
          <w:szCs w:val="24"/>
        </w:rPr>
      </w:pPr>
      <w:r>
        <w:rPr>
          <w:sz w:val="24"/>
          <w:szCs w:val="24"/>
        </w:rPr>
        <w:t>Zubereitung:</w:t>
      </w:r>
    </w:p>
    <w:p w14:paraId="31E31BC3" w14:textId="77777777" w:rsidR="007419DD" w:rsidRPr="005D7D1E" w:rsidRDefault="007419DD" w:rsidP="00B40E8C">
      <w:pPr>
        <w:pStyle w:val="ListParagraph"/>
        <w:numPr>
          <w:ilvl w:val="0"/>
          <w:numId w:val="1190"/>
        </w:numPr>
        <w:spacing w:after="120"/>
        <w:ind w:left="714" w:hanging="357"/>
        <w:contextualSpacing w:val="0"/>
        <w:jc w:val="both"/>
        <w:rPr>
          <w:sz w:val="24"/>
          <w:szCs w:val="24"/>
        </w:rPr>
      </w:pPr>
      <w:r w:rsidRPr="005D7D1E">
        <w:rPr>
          <w:sz w:val="24"/>
          <w:szCs w:val="24"/>
        </w:rPr>
        <w:t>Für die Sauce die Zwiebel schälen und in kleine Würfel schneiden. In einem Topf 1 EL Öl erhitzen und die Zwiebelwürfel darin glasig dünsten. Brühe angießen. Das Lorbeerblatt und die getrockneten Pilze dazugeben. Die Pilzsauce unter dem Siedepunkt 20 Minuten ziehen lassen.</w:t>
      </w:r>
    </w:p>
    <w:p w14:paraId="70ACC833" w14:textId="77777777" w:rsidR="007419DD" w:rsidRPr="005D7D1E" w:rsidRDefault="007419DD" w:rsidP="00B40E8C">
      <w:pPr>
        <w:pStyle w:val="ListParagraph"/>
        <w:numPr>
          <w:ilvl w:val="0"/>
          <w:numId w:val="1190"/>
        </w:numPr>
        <w:spacing w:after="120"/>
        <w:ind w:left="714" w:hanging="357"/>
        <w:contextualSpacing w:val="0"/>
        <w:jc w:val="both"/>
        <w:rPr>
          <w:sz w:val="24"/>
          <w:szCs w:val="24"/>
        </w:rPr>
      </w:pPr>
      <w:r w:rsidRPr="005D7D1E">
        <w:rPr>
          <w:sz w:val="24"/>
          <w:szCs w:val="24"/>
        </w:rPr>
        <w:t>Das Lorbeerblatt entfernen, die Sahne angießen und die Sauce mit dem Stabmixer pürieren. Durch ein Sieb in einen Topf streichen und nach und nach die Butter untermixen. Die Zitronenschale hinzufügen, einige Minuten in der Sauce ziehen lassen und wieder entfernen. Mit Salz und Pfeffer würzen, mit 1 Prise Kümmel und Chilipulver abschmecken.</w:t>
      </w:r>
    </w:p>
    <w:p w14:paraId="2F894DDB" w14:textId="77777777" w:rsidR="007419DD" w:rsidRPr="005D7D1E" w:rsidRDefault="007419DD" w:rsidP="00B40E8C">
      <w:pPr>
        <w:pStyle w:val="ListParagraph"/>
        <w:numPr>
          <w:ilvl w:val="0"/>
          <w:numId w:val="1190"/>
        </w:numPr>
        <w:spacing w:after="120"/>
        <w:ind w:left="714" w:hanging="357"/>
        <w:contextualSpacing w:val="0"/>
        <w:jc w:val="both"/>
        <w:rPr>
          <w:sz w:val="24"/>
          <w:szCs w:val="24"/>
        </w:rPr>
      </w:pPr>
      <w:r w:rsidRPr="005D7D1E">
        <w:rPr>
          <w:sz w:val="24"/>
          <w:szCs w:val="24"/>
        </w:rPr>
        <w:t>Die frischen Pilze putzen, trockenreiben und klein schneiden. Das restliche Öl in einer großen Pfanne erhitzen du die Pilze darin portionsweise bei mittlerer Hitze 1 bis 2 Minuten anbraten. Wenden und mit Salz und Pfeffer würzen.</w:t>
      </w:r>
    </w:p>
    <w:p w14:paraId="417C91D1" w14:textId="77777777" w:rsidR="007419DD" w:rsidRDefault="007419DD" w:rsidP="00B40E8C">
      <w:pPr>
        <w:pStyle w:val="ListParagraph"/>
        <w:numPr>
          <w:ilvl w:val="0"/>
          <w:numId w:val="1190"/>
        </w:numPr>
        <w:spacing w:after="120"/>
        <w:ind w:left="714" w:hanging="357"/>
        <w:contextualSpacing w:val="0"/>
        <w:jc w:val="both"/>
        <w:rPr>
          <w:sz w:val="24"/>
          <w:szCs w:val="24"/>
        </w:rPr>
      </w:pPr>
      <w:r w:rsidRPr="005D7D1E">
        <w:rPr>
          <w:sz w:val="24"/>
          <w:szCs w:val="24"/>
        </w:rPr>
        <w:t xml:space="preserve">Die Pilzsauce zu den Nudeln geben und beides erhitzen. Zum Schluss die gebratenen Pilze unterrühren. </w:t>
      </w:r>
    </w:p>
    <w:p w14:paraId="62F2CECC" w14:textId="77777777" w:rsidR="007419DD" w:rsidRDefault="007419DD" w:rsidP="007419DD">
      <w:pPr>
        <w:rPr>
          <w:sz w:val="24"/>
          <w:szCs w:val="24"/>
        </w:rPr>
      </w:pPr>
      <w:r>
        <w:rPr>
          <w:sz w:val="24"/>
          <w:szCs w:val="24"/>
        </w:rPr>
        <w:br w:type="page"/>
      </w:r>
    </w:p>
    <w:p w14:paraId="0D741CCD" w14:textId="7874C9CC" w:rsidR="005E2AA9" w:rsidRDefault="00556687" w:rsidP="004003D2">
      <w:pPr>
        <w:pStyle w:val="Heading2"/>
        <w:spacing w:after="240"/>
      </w:pPr>
      <w:r>
        <w:lastRenderedPageBreak/>
        <w:t>Pasta mit geschmolzene</w:t>
      </w:r>
      <w:r w:rsidR="005E2AA9">
        <w:t>n Zucchini</w:t>
      </w:r>
      <w:r w:rsidR="00E966A8">
        <w:rPr>
          <w:rStyle w:val="FootnoteReference"/>
        </w:rPr>
        <w:footnoteReference w:id="1272"/>
      </w:r>
    </w:p>
    <w:p w14:paraId="7D010F9F" w14:textId="77777777" w:rsidR="005E2AA9" w:rsidRPr="004003D2" w:rsidRDefault="005E2AA9">
      <w:pPr>
        <w:rPr>
          <w:sz w:val="24"/>
          <w:szCs w:val="24"/>
        </w:rPr>
      </w:pPr>
      <w:r w:rsidRPr="004003D2">
        <w:rPr>
          <w:sz w:val="24"/>
          <w:szCs w:val="24"/>
          <w:u w:val="single"/>
        </w:rPr>
        <w:t>Zutaten</w:t>
      </w:r>
      <w:r w:rsidRPr="004003D2">
        <w:rPr>
          <w:sz w:val="24"/>
          <w:szCs w:val="24"/>
        </w:rPr>
        <w:t xml:space="preserve"> (für 4 Portionen)</w:t>
      </w:r>
    </w:p>
    <w:p w14:paraId="30F7A024" w14:textId="77777777" w:rsidR="005E2AA9" w:rsidRPr="004003D2" w:rsidRDefault="005E2AA9">
      <w:pPr>
        <w:rPr>
          <w:sz w:val="24"/>
          <w:szCs w:val="24"/>
        </w:rPr>
      </w:pPr>
      <w:r w:rsidRPr="004003D2">
        <w:rPr>
          <w:sz w:val="24"/>
          <w:szCs w:val="24"/>
        </w:rPr>
        <w:t>1 kg Zucchini</w:t>
      </w:r>
    </w:p>
    <w:p w14:paraId="40AF5465" w14:textId="77777777" w:rsidR="005E2AA9" w:rsidRPr="004003D2" w:rsidRDefault="005E2AA9">
      <w:pPr>
        <w:rPr>
          <w:sz w:val="24"/>
          <w:szCs w:val="24"/>
        </w:rPr>
      </w:pPr>
      <w:r w:rsidRPr="004003D2">
        <w:rPr>
          <w:sz w:val="24"/>
          <w:szCs w:val="24"/>
        </w:rPr>
        <w:t>1 mittelgroße Zwiebel</w:t>
      </w:r>
    </w:p>
    <w:p w14:paraId="762D2585" w14:textId="77777777" w:rsidR="005E2AA9" w:rsidRPr="004003D2" w:rsidRDefault="005E2AA9">
      <w:pPr>
        <w:rPr>
          <w:sz w:val="24"/>
          <w:szCs w:val="24"/>
        </w:rPr>
      </w:pPr>
      <w:r w:rsidRPr="004003D2">
        <w:rPr>
          <w:sz w:val="24"/>
          <w:szCs w:val="24"/>
        </w:rPr>
        <w:t>60 ml Olivenöl</w:t>
      </w:r>
    </w:p>
    <w:p w14:paraId="326E69E9" w14:textId="03460890" w:rsidR="005E2AA9" w:rsidRPr="004003D2" w:rsidRDefault="005E2AA9">
      <w:pPr>
        <w:rPr>
          <w:sz w:val="24"/>
          <w:szCs w:val="24"/>
        </w:rPr>
      </w:pPr>
      <w:r w:rsidRPr="004003D2">
        <w:rPr>
          <w:sz w:val="24"/>
          <w:szCs w:val="24"/>
        </w:rPr>
        <w:t>Salz</w:t>
      </w:r>
    </w:p>
    <w:p w14:paraId="5ECC8E7E" w14:textId="3E3B6F73" w:rsidR="005E2AA9" w:rsidRPr="004003D2" w:rsidRDefault="00BB1326" w:rsidP="00B2079F">
      <w:pPr>
        <w:rPr>
          <w:sz w:val="24"/>
          <w:szCs w:val="24"/>
        </w:rPr>
      </w:pPr>
      <w:r w:rsidRPr="004003D2">
        <w:rPr>
          <w:sz w:val="24"/>
          <w:szCs w:val="24"/>
        </w:rPr>
        <w:t xml:space="preserve">4 </w:t>
      </w:r>
      <w:r w:rsidR="005E2AA9" w:rsidRPr="004003D2">
        <w:rPr>
          <w:sz w:val="24"/>
          <w:szCs w:val="24"/>
        </w:rPr>
        <w:t>Anchovis (oder eben auch nicht)</w:t>
      </w:r>
    </w:p>
    <w:p w14:paraId="6A753471" w14:textId="77777777" w:rsidR="005E2AA9" w:rsidRPr="004003D2" w:rsidRDefault="005E2AA9" w:rsidP="00B2079F">
      <w:pPr>
        <w:rPr>
          <w:rFonts w:asciiTheme="majorHAnsi" w:eastAsiaTheme="majorEastAsia" w:hAnsiTheme="majorHAnsi" w:cstheme="majorBidi"/>
          <w:color w:val="2F5496" w:themeColor="accent1" w:themeShade="BF"/>
          <w:sz w:val="24"/>
          <w:szCs w:val="24"/>
        </w:rPr>
      </w:pPr>
      <w:r w:rsidRPr="004003D2">
        <w:rPr>
          <w:sz w:val="24"/>
          <w:szCs w:val="24"/>
        </w:rPr>
        <w:t>1 Prise Chiliflocken</w:t>
      </w:r>
    </w:p>
    <w:p w14:paraId="25F01576" w14:textId="77777777" w:rsidR="005E2AA9" w:rsidRPr="004003D2" w:rsidRDefault="005E2AA9" w:rsidP="00B2079F">
      <w:pPr>
        <w:rPr>
          <w:rFonts w:asciiTheme="majorHAnsi" w:eastAsiaTheme="majorEastAsia" w:hAnsiTheme="majorHAnsi" w:cstheme="majorBidi"/>
          <w:color w:val="2F5496" w:themeColor="accent1" w:themeShade="BF"/>
          <w:sz w:val="24"/>
          <w:szCs w:val="24"/>
        </w:rPr>
      </w:pPr>
      <w:r w:rsidRPr="004003D2">
        <w:rPr>
          <w:sz w:val="24"/>
          <w:szCs w:val="24"/>
        </w:rPr>
        <w:t>250 g kurze Pasta</w:t>
      </w:r>
    </w:p>
    <w:p w14:paraId="259DA6DA" w14:textId="002CAEA8" w:rsidR="00FD6CA0" w:rsidRPr="004003D2" w:rsidRDefault="005E2AA9" w:rsidP="00B2079F">
      <w:pPr>
        <w:rPr>
          <w:rFonts w:asciiTheme="majorHAnsi" w:eastAsiaTheme="majorEastAsia" w:hAnsiTheme="majorHAnsi" w:cstheme="majorBidi"/>
          <w:color w:val="2F5496" w:themeColor="accent1" w:themeShade="BF"/>
          <w:sz w:val="24"/>
          <w:szCs w:val="24"/>
        </w:rPr>
      </w:pPr>
      <w:r w:rsidRPr="004003D2">
        <w:rPr>
          <w:sz w:val="24"/>
          <w:szCs w:val="24"/>
        </w:rPr>
        <w:t>50 g frisch ger</w:t>
      </w:r>
      <w:r w:rsidR="00FD6CA0" w:rsidRPr="004003D2">
        <w:rPr>
          <w:sz w:val="24"/>
          <w:szCs w:val="24"/>
        </w:rPr>
        <w:t>iebener Parmesan</w:t>
      </w:r>
    </w:p>
    <w:p w14:paraId="69C586AA" w14:textId="77777777" w:rsidR="00FD6CA0" w:rsidRPr="004003D2" w:rsidRDefault="00FD6CA0" w:rsidP="00B2079F">
      <w:pPr>
        <w:rPr>
          <w:rFonts w:asciiTheme="majorHAnsi" w:eastAsiaTheme="majorEastAsia" w:hAnsiTheme="majorHAnsi" w:cstheme="majorBidi"/>
          <w:color w:val="2F5496" w:themeColor="accent1" w:themeShade="BF"/>
          <w:sz w:val="24"/>
          <w:szCs w:val="24"/>
        </w:rPr>
      </w:pPr>
      <w:r w:rsidRPr="004003D2">
        <w:rPr>
          <w:sz w:val="24"/>
          <w:szCs w:val="24"/>
        </w:rPr>
        <w:t>Ein paar Blättchen Basilikum</w:t>
      </w:r>
    </w:p>
    <w:p w14:paraId="2C320980" w14:textId="77777777" w:rsidR="00FD6CA0" w:rsidRPr="004003D2" w:rsidRDefault="00FD6CA0" w:rsidP="00B2079F">
      <w:pPr>
        <w:rPr>
          <w:rFonts w:asciiTheme="majorHAnsi" w:eastAsiaTheme="majorEastAsia" w:hAnsiTheme="majorHAnsi" w:cstheme="majorBidi"/>
          <w:color w:val="2F5496" w:themeColor="accent1" w:themeShade="BF"/>
          <w:sz w:val="24"/>
          <w:szCs w:val="24"/>
        </w:rPr>
      </w:pPr>
      <w:r w:rsidRPr="004003D2">
        <w:rPr>
          <w:sz w:val="24"/>
          <w:szCs w:val="24"/>
        </w:rPr>
        <w:t>Etwas Zitronensaft</w:t>
      </w:r>
    </w:p>
    <w:p w14:paraId="01BE6A31" w14:textId="77777777" w:rsidR="00FD6CA0" w:rsidRPr="004003D2" w:rsidRDefault="00FD6CA0" w:rsidP="00B2079F">
      <w:pPr>
        <w:rPr>
          <w:rFonts w:asciiTheme="majorHAnsi" w:eastAsiaTheme="majorEastAsia" w:hAnsiTheme="majorHAnsi" w:cstheme="majorBidi"/>
          <w:color w:val="2F5496" w:themeColor="accent1" w:themeShade="BF"/>
          <w:sz w:val="24"/>
          <w:szCs w:val="24"/>
        </w:rPr>
      </w:pPr>
      <w:r w:rsidRPr="004003D2">
        <w:rPr>
          <w:sz w:val="24"/>
          <w:szCs w:val="24"/>
        </w:rPr>
        <w:t>Semmelbrösel (optional)</w:t>
      </w:r>
    </w:p>
    <w:p w14:paraId="636BC9AE" w14:textId="77777777" w:rsidR="00B2079F" w:rsidRPr="004003D2" w:rsidRDefault="00B2079F" w:rsidP="00B2079F">
      <w:pPr>
        <w:rPr>
          <w:sz w:val="24"/>
          <w:szCs w:val="24"/>
        </w:rPr>
      </w:pPr>
    </w:p>
    <w:p w14:paraId="5CBF47DB" w14:textId="77777777" w:rsidR="00B2079F" w:rsidRPr="004003D2" w:rsidRDefault="00B2079F" w:rsidP="00FD6CA0">
      <w:pPr>
        <w:rPr>
          <w:sz w:val="24"/>
          <w:szCs w:val="24"/>
        </w:rPr>
      </w:pPr>
    </w:p>
    <w:p w14:paraId="3490B33E" w14:textId="39250861" w:rsidR="00FD6CA0" w:rsidRPr="004003D2" w:rsidRDefault="00FD6CA0" w:rsidP="00FD6CA0">
      <w:pPr>
        <w:rPr>
          <w:sz w:val="24"/>
          <w:szCs w:val="24"/>
        </w:rPr>
      </w:pPr>
      <w:r w:rsidRPr="004003D2">
        <w:rPr>
          <w:sz w:val="24"/>
          <w:szCs w:val="24"/>
        </w:rPr>
        <w:t>Zubereitung:</w:t>
      </w:r>
    </w:p>
    <w:p w14:paraId="4F9EF797" w14:textId="77777777" w:rsidR="00B2079F" w:rsidRPr="004003D2" w:rsidRDefault="00FD6CA0" w:rsidP="00BB1326">
      <w:pPr>
        <w:pStyle w:val="ListParagraph"/>
        <w:numPr>
          <w:ilvl w:val="0"/>
          <w:numId w:val="2005"/>
        </w:numPr>
        <w:spacing w:after="120"/>
        <w:ind w:left="714" w:hanging="357"/>
        <w:contextualSpacing w:val="0"/>
        <w:jc w:val="both"/>
        <w:rPr>
          <w:sz w:val="24"/>
          <w:szCs w:val="24"/>
        </w:rPr>
      </w:pPr>
      <w:r w:rsidRPr="004003D2">
        <w:rPr>
          <w:sz w:val="24"/>
          <w:szCs w:val="24"/>
        </w:rPr>
        <w:t>Zucchini quer teilen, dann längs vierteln und in Scheibchen schneiden. Zwiebel fein schneiden. In einem Topf Zwiebel in Olivenöl andünsten, etwas Salz hinzufügen. Anchovis hinzufügen, dünsten, bis sie sich aufgelöst haben. Chiliflocken nach Geschmack hinzugeben. Die Zucchini bei mittlerer Temperatur ungefähr 40 Minuten lang schmurgeln lassen, bis sie weich sind und fast keine Flüssigkeit mehr im Topf steht. Währenddessen die Pasta zubereiten. Zucchini vom Herd nehmen, Pasta hinzugeben. Geriebenen Parmesan unterheben, ebenso ein paar zerrupfte Basilikumblättchen. Mit Zitronensaft abschmecken.</w:t>
      </w:r>
    </w:p>
    <w:p w14:paraId="189B8AF5" w14:textId="550583D2" w:rsidR="00556687" w:rsidRPr="00B2079F" w:rsidRDefault="00FD6CA0" w:rsidP="00BB1326">
      <w:pPr>
        <w:pStyle w:val="ListParagraph"/>
        <w:numPr>
          <w:ilvl w:val="0"/>
          <w:numId w:val="2005"/>
        </w:numPr>
        <w:spacing w:after="120"/>
        <w:ind w:left="714" w:hanging="357"/>
        <w:contextualSpacing w:val="0"/>
        <w:jc w:val="both"/>
      </w:pPr>
      <w:r w:rsidRPr="004003D2">
        <w:rPr>
          <w:sz w:val="24"/>
          <w:szCs w:val="24"/>
        </w:rPr>
        <w:t>Es könnte sein, dass sich Semmelbrösel, in der Pfanne mit etwas Olivenöl geröstet, sehr gut auf diesen Nudeln machen.</w:t>
      </w:r>
      <w:r w:rsidR="00556687">
        <w:br w:type="page"/>
      </w:r>
    </w:p>
    <w:p w14:paraId="19908B22" w14:textId="059AA43E" w:rsidR="005F671E" w:rsidRDefault="005F671E" w:rsidP="005F671E">
      <w:pPr>
        <w:pStyle w:val="Heading2"/>
        <w:spacing w:after="240"/>
      </w:pPr>
      <w:r>
        <w:lastRenderedPageBreak/>
        <w:t>Pasta-Auflauf mit Käse und Sahne</w:t>
      </w:r>
      <w:r>
        <w:rPr>
          <w:rStyle w:val="FootnoteReference"/>
        </w:rPr>
        <w:footnoteReference w:id="1273"/>
      </w:r>
      <w:r>
        <w:t xml:space="preserve"> </w:t>
      </w:r>
    </w:p>
    <w:p w14:paraId="59364D73" w14:textId="77777777" w:rsidR="005F671E" w:rsidRDefault="005F671E" w:rsidP="005F671E">
      <w:pPr>
        <w:jc w:val="both"/>
        <w:rPr>
          <w:sz w:val="24"/>
          <w:szCs w:val="24"/>
        </w:rPr>
      </w:pPr>
      <w:r w:rsidRPr="00472C23">
        <w:rPr>
          <w:sz w:val="24"/>
          <w:szCs w:val="24"/>
          <w:u w:val="single"/>
        </w:rPr>
        <w:t>Zutaten</w:t>
      </w:r>
      <w:r>
        <w:rPr>
          <w:sz w:val="24"/>
          <w:szCs w:val="24"/>
        </w:rPr>
        <w:t xml:space="preserve"> für 4 Personen</w:t>
      </w:r>
    </w:p>
    <w:p w14:paraId="1346142A" w14:textId="77777777" w:rsidR="005F671E" w:rsidRDefault="005F671E" w:rsidP="005F671E">
      <w:pPr>
        <w:jc w:val="both"/>
        <w:rPr>
          <w:sz w:val="24"/>
          <w:szCs w:val="24"/>
        </w:rPr>
      </w:pPr>
      <w:r>
        <w:rPr>
          <w:sz w:val="24"/>
          <w:szCs w:val="24"/>
        </w:rPr>
        <w:t>500 g Fusilli</w:t>
      </w:r>
    </w:p>
    <w:p w14:paraId="02804B81" w14:textId="77777777" w:rsidR="005F671E" w:rsidRDefault="005F671E" w:rsidP="005F671E">
      <w:pPr>
        <w:jc w:val="both"/>
        <w:rPr>
          <w:sz w:val="24"/>
          <w:szCs w:val="24"/>
        </w:rPr>
      </w:pPr>
      <w:r>
        <w:rPr>
          <w:sz w:val="24"/>
          <w:szCs w:val="24"/>
        </w:rPr>
        <w:t>600 ml Sahne</w:t>
      </w:r>
    </w:p>
    <w:p w14:paraId="0EDD48D7" w14:textId="77777777" w:rsidR="005F671E" w:rsidRDefault="005F671E" w:rsidP="005F671E">
      <w:pPr>
        <w:jc w:val="both"/>
        <w:rPr>
          <w:sz w:val="24"/>
          <w:szCs w:val="24"/>
        </w:rPr>
      </w:pPr>
      <w:r>
        <w:rPr>
          <w:sz w:val="24"/>
          <w:szCs w:val="24"/>
        </w:rPr>
        <w:t>3 Eier</w:t>
      </w:r>
    </w:p>
    <w:p w14:paraId="5A4023B1" w14:textId="77777777" w:rsidR="005F671E" w:rsidRDefault="005F671E" w:rsidP="005F671E">
      <w:pPr>
        <w:jc w:val="both"/>
        <w:rPr>
          <w:sz w:val="24"/>
          <w:szCs w:val="24"/>
        </w:rPr>
      </w:pPr>
      <w:r>
        <w:rPr>
          <w:sz w:val="24"/>
          <w:szCs w:val="24"/>
        </w:rPr>
        <w:t>250 g zerbröckelter Feta</w:t>
      </w:r>
    </w:p>
    <w:p w14:paraId="69A627FF" w14:textId="77777777" w:rsidR="005F671E" w:rsidRDefault="005F671E" w:rsidP="005F671E">
      <w:pPr>
        <w:jc w:val="both"/>
        <w:rPr>
          <w:sz w:val="24"/>
          <w:szCs w:val="24"/>
        </w:rPr>
      </w:pPr>
      <w:r>
        <w:rPr>
          <w:sz w:val="24"/>
          <w:szCs w:val="24"/>
        </w:rPr>
        <w:t>2 EL Mehl</w:t>
      </w:r>
    </w:p>
    <w:p w14:paraId="265954A7" w14:textId="77777777" w:rsidR="005F671E" w:rsidRDefault="005F671E" w:rsidP="005F671E">
      <w:pPr>
        <w:jc w:val="both"/>
        <w:rPr>
          <w:sz w:val="24"/>
          <w:szCs w:val="24"/>
        </w:rPr>
      </w:pPr>
      <w:r>
        <w:rPr>
          <w:sz w:val="24"/>
          <w:szCs w:val="24"/>
        </w:rPr>
        <w:t>2 TL Muskat</w:t>
      </w:r>
    </w:p>
    <w:p w14:paraId="4C115D8A" w14:textId="77777777" w:rsidR="005F671E" w:rsidRPr="00D140DE" w:rsidRDefault="005F671E" w:rsidP="005F671E">
      <w:pPr>
        <w:jc w:val="both"/>
        <w:rPr>
          <w:sz w:val="24"/>
          <w:szCs w:val="24"/>
        </w:rPr>
      </w:pPr>
      <w:r>
        <w:rPr>
          <w:sz w:val="24"/>
          <w:szCs w:val="24"/>
        </w:rPr>
        <w:t>130 g geriebener Cheddar oder Mozzarella</w:t>
      </w:r>
    </w:p>
    <w:p w14:paraId="513E4CED" w14:textId="77777777" w:rsidR="005F671E" w:rsidRDefault="005F671E" w:rsidP="005F671E">
      <w:pPr>
        <w:rPr>
          <w:sz w:val="24"/>
          <w:szCs w:val="24"/>
        </w:rPr>
      </w:pPr>
    </w:p>
    <w:p w14:paraId="5E19F91C" w14:textId="77777777" w:rsidR="005F671E" w:rsidRDefault="005F671E" w:rsidP="005F671E">
      <w:pPr>
        <w:rPr>
          <w:sz w:val="24"/>
          <w:szCs w:val="24"/>
        </w:rPr>
      </w:pPr>
      <w:r>
        <w:rPr>
          <w:sz w:val="24"/>
          <w:szCs w:val="24"/>
        </w:rPr>
        <w:t>Zubereitungszeit: 55 Minuten</w:t>
      </w:r>
    </w:p>
    <w:p w14:paraId="25769F49" w14:textId="77777777" w:rsidR="005F671E" w:rsidRPr="00D140DE" w:rsidRDefault="005F671E" w:rsidP="00B40E8C">
      <w:pPr>
        <w:pStyle w:val="ListParagraph"/>
        <w:numPr>
          <w:ilvl w:val="0"/>
          <w:numId w:val="485"/>
        </w:numPr>
        <w:spacing w:after="120"/>
        <w:ind w:left="714" w:hanging="357"/>
        <w:contextualSpacing w:val="0"/>
        <w:jc w:val="both"/>
        <w:rPr>
          <w:sz w:val="24"/>
          <w:szCs w:val="24"/>
        </w:rPr>
      </w:pPr>
      <w:r w:rsidRPr="00D140DE">
        <w:rPr>
          <w:sz w:val="24"/>
          <w:szCs w:val="24"/>
        </w:rPr>
        <w:t>Die Fusilli al dente kochen. Abtropfen und dabei 250 ml Kochwasser auffangen. Anschließend Pasta beiseitestellen und etwas abkühlen lassen.</w:t>
      </w:r>
    </w:p>
    <w:p w14:paraId="52C96D83" w14:textId="77777777" w:rsidR="005F671E" w:rsidRPr="00D140DE" w:rsidRDefault="005F671E" w:rsidP="00B40E8C">
      <w:pPr>
        <w:pStyle w:val="ListParagraph"/>
        <w:numPr>
          <w:ilvl w:val="0"/>
          <w:numId w:val="485"/>
        </w:numPr>
        <w:spacing w:after="120"/>
        <w:ind w:left="714" w:hanging="357"/>
        <w:contextualSpacing w:val="0"/>
        <w:jc w:val="both"/>
        <w:rPr>
          <w:sz w:val="24"/>
          <w:szCs w:val="24"/>
        </w:rPr>
      </w:pPr>
      <w:r w:rsidRPr="00D140DE">
        <w:rPr>
          <w:sz w:val="24"/>
          <w:szCs w:val="24"/>
        </w:rPr>
        <w:t>Den Backofen auf 180 Grad vorheizen. Eine 1,5 l fassende ofenfeste Backform mit Olivenöl einfetten.</w:t>
      </w:r>
    </w:p>
    <w:p w14:paraId="147B2B0F" w14:textId="77777777" w:rsidR="005F671E" w:rsidRPr="00D140DE" w:rsidRDefault="005F671E" w:rsidP="00B40E8C">
      <w:pPr>
        <w:pStyle w:val="ListParagraph"/>
        <w:numPr>
          <w:ilvl w:val="0"/>
          <w:numId w:val="485"/>
        </w:numPr>
        <w:spacing w:after="120"/>
        <w:ind w:left="714" w:hanging="357"/>
        <w:contextualSpacing w:val="0"/>
        <w:jc w:val="both"/>
        <w:rPr>
          <w:sz w:val="24"/>
          <w:szCs w:val="24"/>
        </w:rPr>
      </w:pPr>
      <w:r w:rsidRPr="00D140DE">
        <w:rPr>
          <w:sz w:val="24"/>
          <w:szCs w:val="24"/>
        </w:rPr>
        <w:t>Die Sahne und die Eier mit dem Pastakochwasser in einer großen Schüssel sorgfältig verschlagen. Den zerbröckelten Fetakäse unterrühren, das Mehl und den Muskat unterziehen und mit Salz und Pfeffer nach Geschmack würzen.</w:t>
      </w:r>
    </w:p>
    <w:p w14:paraId="542FAA93" w14:textId="77777777" w:rsidR="005F671E" w:rsidRPr="00D140DE" w:rsidRDefault="005F671E" w:rsidP="00B40E8C">
      <w:pPr>
        <w:pStyle w:val="ListParagraph"/>
        <w:numPr>
          <w:ilvl w:val="0"/>
          <w:numId w:val="485"/>
        </w:numPr>
        <w:spacing w:after="120"/>
        <w:ind w:left="714" w:hanging="357"/>
        <w:contextualSpacing w:val="0"/>
        <w:jc w:val="both"/>
        <w:rPr>
          <w:sz w:val="24"/>
          <w:szCs w:val="24"/>
        </w:rPr>
      </w:pPr>
      <w:r w:rsidRPr="00D140DE">
        <w:rPr>
          <w:sz w:val="24"/>
          <w:szCs w:val="24"/>
        </w:rPr>
        <w:t>Die abgekühlte Pasta in die Backform geben. Die Sahnemasse darüber gießen und mit dem geriebenen Käse bestreuen. Den Auflauf 30 – 35 Minuten backen, bis er gerade fest und die Kruste goldgelb gebräunt ist.</w:t>
      </w:r>
    </w:p>
    <w:p w14:paraId="43AFB839" w14:textId="77777777" w:rsidR="005F671E" w:rsidRDefault="005F671E" w:rsidP="005F671E">
      <w:pPr>
        <w:rPr>
          <w:sz w:val="24"/>
          <w:szCs w:val="24"/>
        </w:rPr>
      </w:pPr>
      <w:r>
        <w:rPr>
          <w:sz w:val="24"/>
          <w:szCs w:val="24"/>
        </w:rPr>
        <w:br w:type="page"/>
      </w:r>
    </w:p>
    <w:p w14:paraId="5F0CEC72" w14:textId="196D343B" w:rsidR="00582EFE" w:rsidRDefault="00582EFE" w:rsidP="00582EFE">
      <w:pPr>
        <w:pStyle w:val="Heading2"/>
        <w:spacing w:after="240"/>
      </w:pPr>
      <w:r>
        <w:lastRenderedPageBreak/>
        <w:t>Pasta-Gemüse-Auflauf</w:t>
      </w:r>
      <w:r>
        <w:rPr>
          <w:rStyle w:val="FootnoteReference"/>
        </w:rPr>
        <w:footnoteReference w:id="1274"/>
      </w:r>
      <w:r>
        <w:t xml:space="preserve"> </w:t>
      </w:r>
    </w:p>
    <w:p w14:paraId="0DD7C448" w14:textId="77777777" w:rsidR="00582EFE" w:rsidRDefault="00582EFE" w:rsidP="00582EFE">
      <w:pPr>
        <w:rPr>
          <w:sz w:val="24"/>
          <w:szCs w:val="24"/>
        </w:rPr>
      </w:pPr>
      <w:r w:rsidRPr="00B25737">
        <w:rPr>
          <w:sz w:val="24"/>
          <w:szCs w:val="24"/>
          <w:u w:val="single"/>
        </w:rPr>
        <w:t xml:space="preserve">Zutaten </w:t>
      </w:r>
      <w:r>
        <w:rPr>
          <w:sz w:val="24"/>
          <w:szCs w:val="24"/>
          <w:u w:val="single"/>
        </w:rPr>
        <w:t>(</w:t>
      </w:r>
      <w:r>
        <w:rPr>
          <w:sz w:val="24"/>
          <w:szCs w:val="24"/>
        </w:rPr>
        <w:t>für 4 Portionen)</w:t>
      </w:r>
    </w:p>
    <w:p w14:paraId="2991C318" w14:textId="77777777" w:rsidR="00582EFE" w:rsidRDefault="00582EFE" w:rsidP="00582EFE">
      <w:pPr>
        <w:rPr>
          <w:sz w:val="24"/>
          <w:szCs w:val="24"/>
        </w:rPr>
      </w:pPr>
      <w:r>
        <w:rPr>
          <w:sz w:val="24"/>
          <w:szCs w:val="24"/>
        </w:rPr>
        <w:t>250 g Hörnchennudeln</w:t>
      </w:r>
    </w:p>
    <w:p w14:paraId="57F62764" w14:textId="77777777" w:rsidR="00582EFE" w:rsidRDefault="00582EFE" w:rsidP="00582EFE">
      <w:pPr>
        <w:rPr>
          <w:sz w:val="24"/>
          <w:szCs w:val="24"/>
        </w:rPr>
      </w:pPr>
      <w:r>
        <w:rPr>
          <w:sz w:val="24"/>
          <w:szCs w:val="24"/>
        </w:rPr>
        <w:t>300 g Zucchini</w:t>
      </w:r>
    </w:p>
    <w:p w14:paraId="1951FF99" w14:textId="77777777" w:rsidR="00582EFE" w:rsidRDefault="00582EFE" w:rsidP="00582EFE">
      <w:pPr>
        <w:rPr>
          <w:sz w:val="24"/>
          <w:szCs w:val="24"/>
        </w:rPr>
      </w:pPr>
      <w:r>
        <w:rPr>
          <w:sz w:val="24"/>
          <w:szCs w:val="24"/>
        </w:rPr>
        <w:t>200 g kleine Champignons</w:t>
      </w:r>
    </w:p>
    <w:p w14:paraId="79C74301" w14:textId="77777777" w:rsidR="00582EFE" w:rsidRDefault="00582EFE" w:rsidP="00582EFE">
      <w:pPr>
        <w:rPr>
          <w:sz w:val="24"/>
          <w:szCs w:val="24"/>
        </w:rPr>
      </w:pPr>
      <w:r>
        <w:rPr>
          <w:sz w:val="24"/>
          <w:szCs w:val="24"/>
        </w:rPr>
        <w:t>40 g weiche Butter</w:t>
      </w:r>
    </w:p>
    <w:p w14:paraId="6C6286EE" w14:textId="77777777" w:rsidR="00582EFE" w:rsidRDefault="00582EFE" w:rsidP="00582EFE">
      <w:pPr>
        <w:rPr>
          <w:sz w:val="24"/>
          <w:szCs w:val="24"/>
        </w:rPr>
      </w:pPr>
      <w:r>
        <w:rPr>
          <w:sz w:val="24"/>
          <w:szCs w:val="24"/>
        </w:rPr>
        <w:t>300 g TK-Erbsen</w:t>
      </w:r>
    </w:p>
    <w:p w14:paraId="1ADF452F" w14:textId="77777777" w:rsidR="00582EFE" w:rsidRDefault="00582EFE" w:rsidP="00582EFE">
      <w:pPr>
        <w:rPr>
          <w:sz w:val="24"/>
          <w:szCs w:val="24"/>
        </w:rPr>
      </w:pPr>
      <w:r>
        <w:rPr>
          <w:sz w:val="24"/>
          <w:szCs w:val="24"/>
        </w:rPr>
        <w:t>100 g frisch geriebener mittelalter Gouda</w:t>
      </w:r>
    </w:p>
    <w:p w14:paraId="026DE522" w14:textId="77777777" w:rsidR="00582EFE" w:rsidRDefault="00582EFE" w:rsidP="00582EFE">
      <w:pPr>
        <w:rPr>
          <w:sz w:val="24"/>
          <w:szCs w:val="24"/>
        </w:rPr>
      </w:pPr>
      <w:r>
        <w:rPr>
          <w:sz w:val="24"/>
          <w:szCs w:val="24"/>
        </w:rPr>
        <w:t>¼ l Milch</w:t>
      </w:r>
    </w:p>
    <w:p w14:paraId="4CFC00A6" w14:textId="77777777" w:rsidR="00582EFE" w:rsidRDefault="00582EFE" w:rsidP="00582EFE">
      <w:pPr>
        <w:rPr>
          <w:sz w:val="24"/>
          <w:szCs w:val="24"/>
        </w:rPr>
      </w:pPr>
      <w:r>
        <w:rPr>
          <w:sz w:val="24"/>
          <w:szCs w:val="24"/>
        </w:rPr>
        <w:t>4 Eier</w:t>
      </w:r>
    </w:p>
    <w:p w14:paraId="7AB1BC17" w14:textId="77777777" w:rsidR="00582EFE" w:rsidRDefault="00582EFE" w:rsidP="00582EFE">
      <w:pPr>
        <w:rPr>
          <w:sz w:val="24"/>
          <w:szCs w:val="24"/>
        </w:rPr>
      </w:pPr>
      <w:r>
        <w:rPr>
          <w:sz w:val="24"/>
          <w:szCs w:val="24"/>
        </w:rPr>
        <w:t>Frisch geriebene Muskatnuss</w:t>
      </w:r>
    </w:p>
    <w:p w14:paraId="0F89C2C2" w14:textId="77777777" w:rsidR="00582EFE" w:rsidRDefault="00582EFE" w:rsidP="00582EFE">
      <w:pPr>
        <w:rPr>
          <w:sz w:val="24"/>
          <w:szCs w:val="24"/>
        </w:rPr>
      </w:pPr>
      <w:r>
        <w:rPr>
          <w:sz w:val="24"/>
          <w:szCs w:val="24"/>
        </w:rPr>
        <w:t>Salz, Pfeffer aus der Mühle</w:t>
      </w:r>
    </w:p>
    <w:p w14:paraId="33013E74" w14:textId="77777777" w:rsidR="00582EFE" w:rsidRDefault="00582EFE" w:rsidP="00582EFE">
      <w:pPr>
        <w:rPr>
          <w:sz w:val="24"/>
          <w:szCs w:val="24"/>
        </w:rPr>
      </w:pPr>
    </w:p>
    <w:p w14:paraId="51C5C7E6" w14:textId="77777777" w:rsidR="00582EFE" w:rsidRDefault="00582EFE" w:rsidP="00582EFE">
      <w:pPr>
        <w:rPr>
          <w:sz w:val="24"/>
          <w:szCs w:val="24"/>
        </w:rPr>
      </w:pPr>
      <w:r>
        <w:rPr>
          <w:sz w:val="24"/>
          <w:szCs w:val="24"/>
        </w:rPr>
        <w:t>Vorbereitungszeit: 40 Minuten, Garzeit 1 Stunde</w:t>
      </w:r>
    </w:p>
    <w:p w14:paraId="2B92A1A4" w14:textId="77777777" w:rsidR="00582EFE" w:rsidRPr="002F70AC" w:rsidRDefault="00582EFE" w:rsidP="00582EFE">
      <w:pPr>
        <w:pStyle w:val="ListParagraph"/>
        <w:numPr>
          <w:ilvl w:val="0"/>
          <w:numId w:val="165"/>
        </w:numPr>
        <w:spacing w:after="120"/>
        <w:ind w:left="714" w:hanging="357"/>
        <w:contextualSpacing w:val="0"/>
        <w:jc w:val="both"/>
        <w:rPr>
          <w:sz w:val="24"/>
          <w:szCs w:val="24"/>
        </w:rPr>
      </w:pPr>
      <w:r w:rsidRPr="002F70AC">
        <w:rPr>
          <w:sz w:val="24"/>
          <w:szCs w:val="24"/>
        </w:rPr>
        <w:t>Die Nudeln al dente kochen. In einem Sieb kalt abspülen und abtropfen lassen. Den Römertopf wässern.</w:t>
      </w:r>
    </w:p>
    <w:p w14:paraId="334FD750" w14:textId="77777777" w:rsidR="00582EFE" w:rsidRPr="002F70AC" w:rsidRDefault="00582EFE" w:rsidP="00582EFE">
      <w:pPr>
        <w:pStyle w:val="ListParagraph"/>
        <w:numPr>
          <w:ilvl w:val="0"/>
          <w:numId w:val="165"/>
        </w:numPr>
        <w:spacing w:after="120"/>
        <w:ind w:left="714" w:hanging="357"/>
        <w:contextualSpacing w:val="0"/>
        <w:jc w:val="both"/>
        <w:rPr>
          <w:sz w:val="24"/>
          <w:szCs w:val="24"/>
        </w:rPr>
      </w:pPr>
      <w:r w:rsidRPr="002F70AC">
        <w:rPr>
          <w:sz w:val="24"/>
          <w:szCs w:val="24"/>
        </w:rPr>
        <w:t>Die Zucchini putzen, waschen und in Würfel schneiden, Champignons putzen und vierteln.</w:t>
      </w:r>
    </w:p>
    <w:p w14:paraId="1903DD86" w14:textId="77777777" w:rsidR="00582EFE" w:rsidRPr="002F70AC" w:rsidRDefault="00582EFE" w:rsidP="00582EFE">
      <w:pPr>
        <w:pStyle w:val="ListParagraph"/>
        <w:numPr>
          <w:ilvl w:val="0"/>
          <w:numId w:val="165"/>
        </w:numPr>
        <w:spacing w:after="120"/>
        <w:ind w:left="714" w:hanging="357"/>
        <w:contextualSpacing w:val="0"/>
        <w:jc w:val="both"/>
        <w:rPr>
          <w:sz w:val="24"/>
          <w:szCs w:val="24"/>
        </w:rPr>
      </w:pPr>
      <w:r w:rsidRPr="002F70AC">
        <w:rPr>
          <w:sz w:val="24"/>
          <w:szCs w:val="24"/>
        </w:rPr>
        <w:t>Den Römertopf mit etwas Butter ausstreichen. Die Zucchini, Champignons, Erbsen und Nudeln abwechselnd in die Form schichten. Mit Nudeln abschließen.</w:t>
      </w:r>
    </w:p>
    <w:p w14:paraId="44561FC4" w14:textId="77777777" w:rsidR="00582EFE" w:rsidRPr="002F70AC" w:rsidRDefault="00582EFE" w:rsidP="00582EFE">
      <w:pPr>
        <w:pStyle w:val="ListParagraph"/>
        <w:numPr>
          <w:ilvl w:val="0"/>
          <w:numId w:val="165"/>
        </w:numPr>
        <w:spacing w:after="120"/>
        <w:ind w:left="714" w:hanging="357"/>
        <w:contextualSpacing w:val="0"/>
        <w:jc w:val="both"/>
        <w:rPr>
          <w:sz w:val="24"/>
          <w:szCs w:val="24"/>
        </w:rPr>
      </w:pPr>
      <w:r w:rsidRPr="002F70AC">
        <w:rPr>
          <w:sz w:val="24"/>
          <w:szCs w:val="24"/>
        </w:rPr>
        <w:t>Den Käse mit der Milch und den Eiern verquirlen. Kräftig mit Salz, Pfeffer und Muskat würzen. Den Auflauf damit begießen und die restliche Butter in kleinen Flöckchen daraufsetzen.</w:t>
      </w:r>
    </w:p>
    <w:p w14:paraId="370D83FC" w14:textId="77777777" w:rsidR="00582EFE" w:rsidRPr="002F70AC" w:rsidRDefault="00582EFE" w:rsidP="00582EFE">
      <w:pPr>
        <w:pStyle w:val="ListParagraph"/>
        <w:numPr>
          <w:ilvl w:val="0"/>
          <w:numId w:val="165"/>
        </w:numPr>
        <w:spacing w:after="120"/>
        <w:ind w:left="714" w:hanging="357"/>
        <w:contextualSpacing w:val="0"/>
        <w:jc w:val="both"/>
        <w:rPr>
          <w:sz w:val="24"/>
          <w:szCs w:val="24"/>
        </w:rPr>
      </w:pPr>
      <w:r w:rsidRPr="002F70AC">
        <w:rPr>
          <w:sz w:val="24"/>
          <w:szCs w:val="24"/>
        </w:rPr>
        <w:t>Die Form schließen und in den kalten Backofen stellen. Bei 200°C (Umluft 180°C) 50 Minuten backen. 10 Minuten vor Garzeitende den Deckel entfernen und den Auflauf leicht bräunen lassen. Salat dazu schmeckt gut.</w:t>
      </w:r>
    </w:p>
    <w:p w14:paraId="1C8D35F6" w14:textId="77777777" w:rsidR="00582EFE" w:rsidRDefault="00582EFE" w:rsidP="00582EFE">
      <w:pPr>
        <w:rPr>
          <w:sz w:val="24"/>
          <w:szCs w:val="24"/>
        </w:rPr>
      </w:pPr>
    </w:p>
    <w:p w14:paraId="705BE8EB" w14:textId="77777777" w:rsidR="00582EFE" w:rsidRDefault="00582EFE" w:rsidP="00582EFE">
      <w:pPr>
        <w:rPr>
          <w:sz w:val="24"/>
          <w:szCs w:val="24"/>
        </w:rPr>
      </w:pPr>
      <w:r>
        <w:rPr>
          <w:sz w:val="24"/>
          <w:szCs w:val="24"/>
        </w:rPr>
        <w:br w:type="page"/>
      </w:r>
    </w:p>
    <w:p w14:paraId="0B73FE1E" w14:textId="04596D66" w:rsidR="005A5945" w:rsidRDefault="005A5945" w:rsidP="005A5945">
      <w:pPr>
        <w:pStyle w:val="Heading2"/>
        <w:spacing w:after="240"/>
      </w:pPr>
      <w:r w:rsidRPr="0056521B">
        <w:lastRenderedPageBreak/>
        <w:t xml:space="preserve">One-Pot-Pasta mit </w:t>
      </w:r>
      <w:r>
        <w:t>F</w:t>
      </w:r>
      <w:r w:rsidRPr="0056521B">
        <w:t>leischbällche</w:t>
      </w:r>
      <w:r>
        <w:t>n</w:t>
      </w:r>
      <w:r>
        <w:rPr>
          <w:rStyle w:val="FootnoteReference"/>
        </w:rPr>
        <w:footnoteReference w:id="1275"/>
      </w:r>
      <w:r>
        <w:t xml:space="preserve"> </w:t>
      </w:r>
    </w:p>
    <w:p w14:paraId="7BE87D8A" w14:textId="77777777" w:rsidR="005A5945" w:rsidRPr="00F06FAD" w:rsidRDefault="005A5945" w:rsidP="005A5945">
      <w:pPr>
        <w:jc w:val="both"/>
        <w:rPr>
          <w:sz w:val="24"/>
          <w:szCs w:val="24"/>
        </w:rPr>
      </w:pPr>
      <w:r w:rsidRPr="00F06FAD">
        <w:rPr>
          <w:sz w:val="24"/>
          <w:szCs w:val="24"/>
          <w:u w:val="single"/>
        </w:rPr>
        <w:t>Zutaten</w:t>
      </w:r>
      <w:r w:rsidRPr="00F06FAD">
        <w:rPr>
          <w:sz w:val="24"/>
          <w:szCs w:val="24"/>
        </w:rPr>
        <w:t xml:space="preserve"> </w:t>
      </w:r>
      <w:r>
        <w:rPr>
          <w:sz w:val="24"/>
          <w:szCs w:val="24"/>
        </w:rPr>
        <w:t>(</w:t>
      </w:r>
      <w:r w:rsidRPr="00F06FAD">
        <w:rPr>
          <w:sz w:val="24"/>
          <w:szCs w:val="24"/>
        </w:rPr>
        <w:t>für 4 Portionen</w:t>
      </w:r>
      <w:r>
        <w:rPr>
          <w:sz w:val="24"/>
          <w:szCs w:val="24"/>
        </w:rPr>
        <w:t>):</w:t>
      </w:r>
    </w:p>
    <w:p w14:paraId="212523A0" w14:textId="77777777" w:rsidR="005A5945" w:rsidRPr="00FF1260" w:rsidRDefault="005A5945" w:rsidP="005A5945">
      <w:pPr>
        <w:jc w:val="both"/>
        <w:rPr>
          <w:sz w:val="24"/>
          <w:szCs w:val="24"/>
        </w:rPr>
      </w:pPr>
      <w:r w:rsidRPr="00FF1260">
        <w:rPr>
          <w:sz w:val="24"/>
          <w:szCs w:val="24"/>
        </w:rPr>
        <w:t>1 Knoblauchzehe</w:t>
      </w:r>
    </w:p>
    <w:p w14:paraId="28D47AC8" w14:textId="77777777" w:rsidR="005A5945" w:rsidRPr="00FF1260" w:rsidRDefault="005A5945" w:rsidP="005A5945">
      <w:pPr>
        <w:jc w:val="both"/>
        <w:rPr>
          <w:sz w:val="24"/>
          <w:szCs w:val="24"/>
        </w:rPr>
      </w:pPr>
      <w:r w:rsidRPr="00FF1260">
        <w:rPr>
          <w:sz w:val="24"/>
          <w:szCs w:val="24"/>
        </w:rPr>
        <w:t>100 g Zwiebeln</w:t>
      </w:r>
    </w:p>
    <w:p w14:paraId="7A771355" w14:textId="77777777" w:rsidR="005A5945" w:rsidRPr="00FF1260" w:rsidRDefault="005A5945" w:rsidP="005A5945">
      <w:pPr>
        <w:jc w:val="both"/>
        <w:rPr>
          <w:sz w:val="24"/>
          <w:szCs w:val="24"/>
        </w:rPr>
      </w:pPr>
      <w:r w:rsidRPr="00FF1260">
        <w:rPr>
          <w:sz w:val="24"/>
          <w:szCs w:val="24"/>
        </w:rPr>
        <w:t>2 EL Olivenöl</w:t>
      </w:r>
    </w:p>
    <w:p w14:paraId="452DAB6D" w14:textId="77777777" w:rsidR="005A5945" w:rsidRPr="00FF1260" w:rsidRDefault="005A5945" w:rsidP="005A5945">
      <w:pPr>
        <w:jc w:val="both"/>
        <w:rPr>
          <w:sz w:val="24"/>
          <w:szCs w:val="24"/>
        </w:rPr>
      </w:pPr>
      <w:r w:rsidRPr="00FF1260">
        <w:rPr>
          <w:sz w:val="24"/>
          <w:szCs w:val="24"/>
        </w:rPr>
        <w:t>2 Dosen stückige Tomaten (à 400 g)</w:t>
      </w:r>
    </w:p>
    <w:p w14:paraId="04163EB5" w14:textId="77777777" w:rsidR="005A5945" w:rsidRPr="00FF1260" w:rsidRDefault="005A5945" w:rsidP="005A5945">
      <w:pPr>
        <w:jc w:val="both"/>
        <w:rPr>
          <w:sz w:val="24"/>
          <w:szCs w:val="24"/>
        </w:rPr>
      </w:pPr>
      <w:r w:rsidRPr="00FF1260">
        <w:rPr>
          <w:sz w:val="24"/>
          <w:szCs w:val="24"/>
        </w:rPr>
        <w:t>400 ml Geflügelfond</w:t>
      </w:r>
    </w:p>
    <w:p w14:paraId="64704B84" w14:textId="77777777" w:rsidR="005A5945" w:rsidRDefault="005A5945" w:rsidP="005A5945">
      <w:pPr>
        <w:jc w:val="both"/>
        <w:rPr>
          <w:sz w:val="24"/>
          <w:szCs w:val="24"/>
        </w:rPr>
      </w:pPr>
      <w:r w:rsidRPr="00FF1260">
        <w:rPr>
          <w:sz w:val="24"/>
          <w:szCs w:val="24"/>
        </w:rPr>
        <w:t>Salz</w:t>
      </w:r>
      <w:r>
        <w:rPr>
          <w:sz w:val="24"/>
          <w:szCs w:val="24"/>
        </w:rPr>
        <w:t>, Pfeffer</w:t>
      </w:r>
    </w:p>
    <w:p w14:paraId="430DF5C6" w14:textId="77777777" w:rsidR="005A5945" w:rsidRPr="00FF1260" w:rsidRDefault="005A5945" w:rsidP="005A5945">
      <w:pPr>
        <w:jc w:val="both"/>
        <w:rPr>
          <w:sz w:val="24"/>
          <w:szCs w:val="24"/>
        </w:rPr>
      </w:pPr>
      <w:r w:rsidRPr="00FF1260">
        <w:rPr>
          <w:sz w:val="24"/>
          <w:szCs w:val="24"/>
        </w:rPr>
        <w:t>400 g Hackfleisch vom Rind</w:t>
      </w:r>
    </w:p>
    <w:p w14:paraId="099A7936" w14:textId="77777777" w:rsidR="005A5945" w:rsidRPr="00FF1260" w:rsidRDefault="005A5945" w:rsidP="005A5945">
      <w:pPr>
        <w:jc w:val="both"/>
        <w:rPr>
          <w:sz w:val="24"/>
          <w:szCs w:val="24"/>
        </w:rPr>
      </w:pPr>
      <w:r w:rsidRPr="00FF1260">
        <w:rPr>
          <w:sz w:val="24"/>
          <w:szCs w:val="24"/>
        </w:rPr>
        <w:t>1 Ei</w:t>
      </w:r>
    </w:p>
    <w:p w14:paraId="0628BCA6" w14:textId="77777777" w:rsidR="005A5945" w:rsidRPr="00FF1260" w:rsidRDefault="005A5945" w:rsidP="005A5945">
      <w:pPr>
        <w:jc w:val="both"/>
        <w:rPr>
          <w:sz w:val="24"/>
          <w:szCs w:val="24"/>
        </w:rPr>
      </w:pPr>
      <w:r w:rsidRPr="00FF1260">
        <w:rPr>
          <w:sz w:val="24"/>
          <w:szCs w:val="24"/>
        </w:rPr>
        <w:t>5 EL Schlagsahne</w:t>
      </w:r>
    </w:p>
    <w:p w14:paraId="63D9F056" w14:textId="77777777" w:rsidR="005A5945" w:rsidRPr="00FF1260" w:rsidRDefault="005A5945" w:rsidP="005A5945">
      <w:pPr>
        <w:jc w:val="both"/>
        <w:rPr>
          <w:sz w:val="24"/>
          <w:szCs w:val="24"/>
        </w:rPr>
      </w:pPr>
      <w:r w:rsidRPr="00FF1260">
        <w:rPr>
          <w:sz w:val="24"/>
          <w:szCs w:val="24"/>
        </w:rPr>
        <w:t>3 EL Semmelbrösel</w:t>
      </w:r>
    </w:p>
    <w:p w14:paraId="3AE610BF" w14:textId="77777777" w:rsidR="005A5945" w:rsidRPr="00FF1260" w:rsidRDefault="005A5945" w:rsidP="005A5945">
      <w:pPr>
        <w:jc w:val="both"/>
        <w:rPr>
          <w:sz w:val="24"/>
          <w:szCs w:val="24"/>
        </w:rPr>
      </w:pPr>
      <w:r w:rsidRPr="00FF1260">
        <w:rPr>
          <w:sz w:val="24"/>
          <w:szCs w:val="24"/>
        </w:rPr>
        <w:t>½ TL rosenscharfes Paprikapulver</w:t>
      </w:r>
    </w:p>
    <w:p w14:paraId="271D52BE" w14:textId="77777777" w:rsidR="005A5945" w:rsidRPr="00FF1260" w:rsidRDefault="005A5945" w:rsidP="005A5945">
      <w:pPr>
        <w:jc w:val="both"/>
        <w:rPr>
          <w:sz w:val="24"/>
          <w:szCs w:val="24"/>
        </w:rPr>
      </w:pPr>
      <w:r w:rsidRPr="00FF1260">
        <w:rPr>
          <w:sz w:val="24"/>
          <w:szCs w:val="24"/>
        </w:rPr>
        <w:t>4 Stiele Basilikum</w:t>
      </w:r>
    </w:p>
    <w:p w14:paraId="2AFC1752" w14:textId="77777777" w:rsidR="005A5945" w:rsidRPr="00FF1260" w:rsidRDefault="005A5945" w:rsidP="005A5945">
      <w:pPr>
        <w:jc w:val="both"/>
        <w:rPr>
          <w:sz w:val="24"/>
          <w:szCs w:val="24"/>
        </w:rPr>
      </w:pPr>
      <w:r w:rsidRPr="00FF1260">
        <w:rPr>
          <w:sz w:val="24"/>
          <w:szCs w:val="24"/>
        </w:rPr>
        <w:t>160 g Rigatoni</w:t>
      </w:r>
    </w:p>
    <w:p w14:paraId="24176587" w14:textId="77777777" w:rsidR="005A5945" w:rsidRPr="00FF1260" w:rsidRDefault="005A5945" w:rsidP="005A5945">
      <w:pPr>
        <w:jc w:val="both"/>
        <w:rPr>
          <w:sz w:val="24"/>
          <w:szCs w:val="24"/>
        </w:rPr>
      </w:pPr>
      <w:r w:rsidRPr="00FF1260">
        <w:rPr>
          <w:sz w:val="24"/>
          <w:szCs w:val="24"/>
        </w:rPr>
        <w:t>60 g Parmesan</w:t>
      </w:r>
    </w:p>
    <w:p w14:paraId="309EC37C" w14:textId="77777777" w:rsidR="005A5945" w:rsidRDefault="005A5945" w:rsidP="005A5945">
      <w:pPr>
        <w:pStyle w:val="ListParagraph"/>
        <w:jc w:val="both"/>
        <w:rPr>
          <w:sz w:val="24"/>
          <w:szCs w:val="24"/>
        </w:rPr>
      </w:pPr>
    </w:p>
    <w:p w14:paraId="55BE44E9" w14:textId="77777777" w:rsidR="005A5945" w:rsidRPr="00FF1260" w:rsidRDefault="005A5945" w:rsidP="005A5945">
      <w:pPr>
        <w:jc w:val="both"/>
        <w:rPr>
          <w:sz w:val="24"/>
          <w:szCs w:val="24"/>
        </w:rPr>
      </w:pPr>
      <w:r w:rsidRPr="00FF1260">
        <w:rPr>
          <w:sz w:val="24"/>
          <w:szCs w:val="24"/>
        </w:rPr>
        <w:t>Zubereitungszeit: 40 Minuten</w:t>
      </w:r>
    </w:p>
    <w:p w14:paraId="7F6688D0" w14:textId="77777777" w:rsidR="005A5945" w:rsidRDefault="005A5945" w:rsidP="005A5945">
      <w:pPr>
        <w:pStyle w:val="ListParagraph"/>
        <w:jc w:val="both"/>
        <w:rPr>
          <w:sz w:val="24"/>
          <w:szCs w:val="24"/>
        </w:rPr>
      </w:pPr>
    </w:p>
    <w:p w14:paraId="1B9BA287" w14:textId="77777777" w:rsidR="005A5945" w:rsidRPr="005562D2" w:rsidRDefault="005A5945" w:rsidP="00B40E8C">
      <w:pPr>
        <w:pStyle w:val="ListParagraph"/>
        <w:numPr>
          <w:ilvl w:val="0"/>
          <w:numId w:val="369"/>
        </w:numPr>
        <w:spacing w:after="120"/>
        <w:ind w:left="714" w:hanging="357"/>
        <w:contextualSpacing w:val="0"/>
        <w:jc w:val="both"/>
        <w:rPr>
          <w:sz w:val="24"/>
          <w:szCs w:val="24"/>
        </w:rPr>
      </w:pPr>
      <w:r w:rsidRPr="005562D2">
        <w:rPr>
          <w:sz w:val="24"/>
          <w:szCs w:val="24"/>
        </w:rPr>
        <w:t>Für die Tomatensauce Knoblauch und Zwiebeln fein würfeln. Öl in einem großen breiten Topf erhitzen. Knoblauch und Zwiebeln darin glasig dünsten. Tomaten, Fond, ½ TL Salz und etwas Pfeffer zugeben. Zugedeckt bei milder Hitze kochen lassen.</w:t>
      </w:r>
    </w:p>
    <w:p w14:paraId="3CB6DE66" w14:textId="77777777" w:rsidR="005A5945" w:rsidRPr="005562D2" w:rsidRDefault="005A5945" w:rsidP="00B40E8C">
      <w:pPr>
        <w:pStyle w:val="ListParagraph"/>
        <w:numPr>
          <w:ilvl w:val="0"/>
          <w:numId w:val="369"/>
        </w:numPr>
        <w:spacing w:after="120"/>
        <w:ind w:left="714" w:hanging="357"/>
        <w:contextualSpacing w:val="0"/>
        <w:jc w:val="both"/>
        <w:rPr>
          <w:sz w:val="24"/>
          <w:szCs w:val="24"/>
        </w:rPr>
      </w:pPr>
      <w:r w:rsidRPr="005562D2">
        <w:rPr>
          <w:sz w:val="24"/>
          <w:szCs w:val="24"/>
        </w:rPr>
        <w:t>Für die Fleischbällchen Hackfleisch mit Ei, Sahne, Semmelbrösel, 1 TL Salz, Pfeffer und Paprikapulver verkneten. Mit angefeuchteten Händen aus der Hackmasse 24 kleine Bällchen (à 25 g) formen. Von 2 Stielen Basilikum die Blätter abzupfen und fein schneiden. Mit Hackbällchen und Rigatoni in die Tomatensauce geben und zugedeckt bei mittlerer Hitze 15 Minuten garen.</w:t>
      </w:r>
    </w:p>
    <w:p w14:paraId="4E7EC239" w14:textId="77777777" w:rsidR="005A5945" w:rsidRDefault="005A5945" w:rsidP="00B40E8C">
      <w:pPr>
        <w:pStyle w:val="ListParagraph"/>
        <w:numPr>
          <w:ilvl w:val="0"/>
          <w:numId w:val="369"/>
        </w:numPr>
        <w:spacing w:after="120"/>
        <w:ind w:left="714" w:hanging="357"/>
        <w:contextualSpacing w:val="0"/>
        <w:jc w:val="both"/>
        <w:rPr>
          <w:sz w:val="24"/>
          <w:szCs w:val="24"/>
        </w:rPr>
      </w:pPr>
      <w:r w:rsidRPr="005562D2">
        <w:rPr>
          <w:sz w:val="24"/>
          <w:szCs w:val="24"/>
        </w:rPr>
        <w:t>Vom restlichen Basilikum die Blätter abzupfen. Käse fein hobeln. Pasta in die vorgewärmten tiefen Teller anrichten. Mit Basilikumblättern und Käse bestreuen und servieren.</w:t>
      </w:r>
    </w:p>
    <w:p w14:paraId="6FEDF65F" w14:textId="77777777" w:rsidR="005A5945" w:rsidRDefault="005A5945" w:rsidP="005A5945">
      <w:pPr>
        <w:rPr>
          <w:sz w:val="24"/>
          <w:szCs w:val="24"/>
        </w:rPr>
      </w:pPr>
      <w:r>
        <w:rPr>
          <w:sz w:val="24"/>
          <w:szCs w:val="24"/>
        </w:rPr>
        <w:br w:type="page"/>
      </w:r>
    </w:p>
    <w:p w14:paraId="619AFC71" w14:textId="73E4985A" w:rsidR="00E80F53" w:rsidRDefault="00E80F53" w:rsidP="00E80F53">
      <w:pPr>
        <w:pStyle w:val="Heading2"/>
        <w:spacing w:after="240"/>
      </w:pPr>
      <w:r w:rsidRPr="007A2399">
        <w:lastRenderedPageBreak/>
        <w:t xml:space="preserve">Spaghetti mit Spargel, Erbsen </w:t>
      </w:r>
      <w:r>
        <w:t>und Spinat</w:t>
      </w:r>
      <w:r>
        <w:rPr>
          <w:rStyle w:val="FootnoteReference"/>
        </w:rPr>
        <w:footnoteReference w:id="1276"/>
      </w:r>
      <w:r>
        <w:t xml:space="preserve"> </w:t>
      </w:r>
    </w:p>
    <w:p w14:paraId="11D37842" w14:textId="77777777" w:rsidR="00E80F53" w:rsidRDefault="00E80F53" w:rsidP="00E80F53">
      <w:pPr>
        <w:rPr>
          <w:sz w:val="24"/>
          <w:szCs w:val="24"/>
        </w:rPr>
      </w:pPr>
      <w:r w:rsidRPr="00990FAC">
        <w:rPr>
          <w:sz w:val="24"/>
          <w:szCs w:val="24"/>
          <w:u w:val="single"/>
        </w:rPr>
        <w:t>Zutaten</w:t>
      </w:r>
      <w:r>
        <w:rPr>
          <w:sz w:val="24"/>
          <w:szCs w:val="24"/>
        </w:rPr>
        <w:t xml:space="preserve"> (für 4 Portionen):</w:t>
      </w:r>
    </w:p>
    <w:p w14:paraId="78B94374" w14:textId="77777777" w:rsidR="00E80F53" w:rsidRDefault="00E80F53" w:rsidP="00E80F53">
      <w:pPr>
        <w:rPr>
          <w:sz w:val="24"/>
          <w:szCs w:val="24"/>
        </w:rPr>
      </w:pPr>
      <w:r>
        <w:rPr>
          <w:sz w:val="24"/>
          <w:szCs w:val="24"/>
        </w:rPr>
        <w:t>500 g grüner Spargel</w:t>
      </w:r>
    </w:p>
    <w:p w14:paraId="765DC448" w14:textId="77777777" w:rsidR="00E80F53" w:rsidRDefault="00E80F53" w:rsidP="00E80F53">
      <w:pPr>
        <w:rPr>
          <w:sz w:val="24"/>
          <w:szCs w:val="24"/>
        </w:rPr>
      </w:pPr>
      <w:r>
        <w:rPr>
          <w:sz w:val="24"/>
          <w:szCs w:val="24"/>
        </w:rPr>
        <w:t>400 g Spaghetti</w:t>
      </w:r>
    </w:p>
    <w:p w14:paraId="063FE3D6" w14:textId="77777777" w:rsidR="00E80F53" w:rsidRDefault="00E80F53" w:rsidP="00E80F53">
      <w:pPr>
        <w:rPr>
          <w:sz w:val="24"/>
          <w:szCs w:val="24"/>
        </w:rPr>
      </w:pPr>
      <w:r>
        <w:rPr>
          <w:sz w:val="24"/>
          <w:szCs w:val="24"/>
        </w:rPr>
        <w:t>1 Knoblauchzehe (geschält und fein geschnitten)</w:t>
      </w:r>
    </w:p>
    <w:p w14:paraId="5C144EF3" w14:textId="77777777" w:rsidR="00E80F53" w:rsidRDefault="00E80F53" w:rsidP="00E80F53">
      <w:pPr>
        <w:rPr>
          <w:sz w:val="24"/>
          <w:szCs w:val="24"/>
        </w:rPr>
      </w:pPr>
      <w:r>
        <w:rPr>
          <w:sz w:val="24"/>
          <w:szCs w:val="24"/>
        </w:rPr>
        <w:t>200 g Erbsen</w:t>
      </w:r>
    </w:p>
    <w:p w14:paraId="1225A1B0" w14:textId="77777777" w:rsidR="00E80F53" w:rsidRDefault="00E80F53" w:rsidP="00E80F53">
      <w:pPr>
        <w:rPr>
          <w:sz w:val="24"/>
          <w:szCs w:val="24"/>
        </w:rPr>
      </w:pPr>
      <w:r>
        <w:rPr>
          <w:sz w:val="24"/>
          <w:szCs w:val="24"/>
        </w:rPr>
        <w:t>2 unbehandelte Zitronen</w:t>
      </w:r>
    </w:p>
    <w:p w14:paraId="48B89582" w14:textId="77777777" w:rsidR="00E80F53" w:rsidRDefault="00E80F53" w:rsidP="00E80F53">
      <w:pPr>
        <w:rPr>
          <w:sz w:val="24"/>
          <w:szCs w:val="24"/>
        </w:rPr>
      </w:pPr>
      <w:r>
        <w:rPr>
          <w:sz w:val="24"/>
          <w:szCs w:val="24"/>
        </w:rPr>
        <w:t>100 ml Olivenöl</w:t>
      </w:r>
    </w:p>
    <w:p w14:paraId="6C4C7B62" w14:textId="77777777" w:rsidR="00E80F53" w:rsidRDefault="00E80F53" w:rsidP="00E80F53">
      <w:pPr>
        <w:rPr>
          <w:sz w:val="24"/>
          <w:szCs w:val="24"/>
        </w:rPr>
      </w:pPr>
      <w:r>
        <w:rPr>
          <w:sz w:val="24"/>
          <w:szCs w:val="24"/>
        </w:rPr>
        <w:t>1 TL Salz</w:t>
      </w:r>
    </w:p>
    <w:p w14:paraId="4D2652AA" w14:textId="77777777" w:rsidR="00E80F53" w:rsidRDefault="00E80F53" w:rsidP="00E80F53">
      <w:pPr>
        <w:rPr>
          <w:sz w:val="24"/>
          <w:szCs w:val="24"/>
        </w:rPr>
      </w:pPr>
      <w:r>
        <w:rPr>
          <w:sz w:val="24"/>
          <w:szCs w:val="24"/>
        </w:rPr>
        <w:t>200 g frischer Spinat</w:t>
      </w:r>
    </w:p>
    <w:p w14:paraId="523E2B88" w14:textId="77777777" w:rsidR="00E80F53" w:rsidRDefault="00E80F53" w:rsidP="00E80F53">
      <w:pPr>
        <w:rPr>
          <w:sz w:val="24"/>
          <w:szCs w:val="24"/>
        </w:rPr>
      </w:pPr>
      <w:r>
        <w:rPr>
          <w:sz w:val="24"/>
          <w:szCs w:val="24"/>
        </w:rPr>
        <w:t>Ein paar Zweige Basilikum (gehackt)</w:t>
      </w:r>
    </w:p>
    <w:p w14:paraId="3618F033" w14:textId="77777777" w:rsidR="00E80F53" w:rsidRDefault="00E80F53" w:rsidP="00E80F53">
      <w:pPr>
        <w:rPr>
          <w:sz w:val="24"/>
          <w:szCs w:val="24"/>
        </w:rPr>
      </w:pPr>
      <w:r>
        <w:rPr>
          <w:sz w:val="24"/>
          <w:szCs w:val="24"/>
        </w:rPr>
        <w:t>50 g Pecorino</w:t>
      </w:r>
    </w:p>
    <w:p w14:paraId="75C3AEAA" w14:textId="77777777" w:rsidR="00E80F53" w:rsidRDefault="00E80F53" w:rsidP="00E80F53">
      <w:pPr>
        <w:rPr>
          <w:sz w:val="24"/>
          <w:szCs w:val="24"/>
        </w:rPr>
      </w:pPr>
    </w:p>
    <w:p w14:paraId="6F109D4D" w14:textId="77777777" w:rsidR="00E80F53" w:rsidRDefault="00E80F53" w:rsidP="00E80F53">
      <w:pPr>
        <w:rPr>
          <w:sz w:val="24"/>
          <w:szCs w:val="24"/>
        </w:rPr>
      </w:pPr>
      <w:r>
        <w:rPr>
          <w:sz w:val="24"/>
          <w:szCs w:val="24"/>
        </w:rPr>
        <w:t>Zubereitung:</w:t>
      </w:r>
    </w:p>
    <w:p w14:paraId="6B6F8264" w14:textId="77777777" w:rsidR="00E80F53" w:rsidRDefault="00E80F53" w:rsidP="00B40E8C">
      <w:pPr>
        <w:pStyle w:val="ListParagraph"/>
        <w:numPr>
          <w:ilvl w:val="0"/>
          <w:numId w:val="1440"/>
        </w:numPr>
        <w:spacing w:after="120"/>
        <w:ind w:left="714" w:hanging="357"/>
        <w:contextualSpacing w:val="0"/>
        <w:jc w:val="both"/>
        <w:rPr>
          <w:sz w:val="24"/>
          <w:szCs w:val="24"/>
        </w:rPr>
      </w:pPr>
      <w:r w:rsidRPr="008F683D">
        <w:rPr>
          <w:sz w:val="24"/>
          <w:szCs w:val="24"/>
        </w:rPr>
        <w:t>Die hölzernen Enden des Spargels entfernen, Spargel in 0,5 cm dicke Scheiben schneiden. Die Köpfe intakt lassen und für später beiseitestellen. Den geschnittenen Spargel in einen Topf legen, dazu die (ungekochten) Spaghetti, den Knoblauch und die Erbsen. Die Schale der Zitronen abreiben und dazugeben, ebenso Olivenöl und Salz.</w:t>
      </w:r>
    </w:p>
    <w:p w14:paraId="6A295EC8" w14:textId="3544B130" w:rsidR="005371D3" w:rsidRPr="008F683D" w:rsidRDefault="005371D3" w:rsidP="00B40E8C">
      <w:pPr>
        <w:pStyle w:val="ListParagraph"/>
        <w:numPr>
          <w:ilvl w:val="0"/>
          <w:numId w:val="1440"/>
        </w:numPr>
        <w:spacing w:after="120"/>
        <w:ind w:left="714" w:hanging="357"/>
        <w:contextualSpacing w:val="0"/>
        <w:jc w:val="both"/>
        <w:rPr>
          <w:sz w:val="24"/>
          <w:szCs w:val="24"/>
        </w:rPr>
      </w:pPr>
      <w:r>
        <w:rPr>
          <w:sz w:val="24"/>
          <w:szCs w:val="24"/>
        </w:rPr>
        <w:t xml:space="preserve">In einem </w:t>
      </w:r>
      <w:r w:rsidRPr="008F683D">
        <w:rPr>
          <w:sz w:val="24"/>
          <w:szCs w:val="24"/>
        </w:rPr>
        <w:t>Wasserkocher oder einem kleinen Topf einen Liter Wasser zum Kochen bringen und in den Topf gießen. Flüssigkeit aufkochen, bei hoher Temperatur dann das Ganze ohne Deckel ungefähr 8 Minuten lang kochen lassen. Regelmäßig vorsichtig umrühren. Wenn die Flüssigkeit eingekocht ist, Spargelköpfe, Spinat und Basilikum hinzugeben. Saft von einer Zitrone hinzufügen, das Ganze noch mal 2 Minuten lang garen. Schließlich Pecorino hinzufügen.</w:t>
      </w:r>
    </w:p>
    <w:p w14:paraId="2FEA1411" w14:textId="049A6217" w:rsidR="00E80F53" w:rsidRDefault="00E80F53" w:rsidP="00E80F53">
      <w:pPr>
        <w:rPr>
          <w:rFonts w:asciiTheme="majorHAnsi" w:eastAsiaTheme="majorEastAsia" w:hAnsiTheme="majorHAnsi" w:cstheme="majorBidi"/>
          <w:color w:val="2F5496" w:themeColor="accent1" w:themeShade="BF"/>
          <w:sz w:val="26"/>
          <w:szCs w:val="26"/>
        </w:rPr>
      </w:pPr>
      <w:r>
        <w:br w:type="page"/>
      </w:r>
    </w:p>
    <w:p w14:paraId="6B1C28A6" w14:textId="4731E01F" w:rsidR="00AB5AB3" w:rsidRDefault="00AB5AB3" w:rsidP="00FB4400">
      <w:pPr>
        <w:pStyle w:val="Heading2"/>
        <w:spacing w:after="240"/>
      </w:pPr>
      <w:r>
        <w:lastRenderedPageBreak/>
        <w:t>Spaghetti Bolognese ohne Fleisch</w:t>
      </w:r>
      <w:r w:rsidR="002650D0">
        <w:rPr>
          <w:rStyle w:val="FootnoteReference"/>
        </w:rPr>
        <w:footnoteReference w:id="1277"/>
      </w:r>
      <w:r>
        <w:t xml:space="preserve"> </w:t>
      </w:r>
    </w:p>
    <w:p w14:paraId="325058D9" w14:textId="4752A3A2" w:rsidR="00AB5AB3" w:rsidRDefault="00AB5AB3" w:rsidP="00AB5AB3">
      <w:pPr>
        <w:rPr>
          <w:sz w:val="24"/>
          <w:szCs w:val="24"/>
        </w:rPr>
      </w:pPr>
      <w:r w:rsidRPr="00FB4400">
        <w:rPr>
          <w:sz w:val="24"/>
          <w:szCs w:val="24"/>
          <w:u w:val="single"/>
        </w:rPr>
        <w:t>Zutaten</w:t>
      </w:r>
      <w:r>
        <w:rPr>
          <w:sz w:val="24"/>
          <w:szCs w:val="24"/>
        </w:rPr>
        <w:t xml:space="preserve"> </w:t>
      </w:r>
      <w:r w:rsidR="00FB4400">
        <w:rPr>
          <w:sz w:val="24"/>
          <w:szCs w:val="24"/>
        </w:rPr>
        <w:t>(</w:t>
      </w:r>
      <w:r>
        <w:rPr>
          <w:sz w:val="24"/>
          <w:szCs w:val="24"/>
        </w:rPr>
        <w:t>für 6 – 8 Portionen</w:t>
      </w:r>
      <w:r w:rsidR="00FB4400">
        <w:rPr>
          <w:sz w:val="24"/>
          <w:szCs w:val="24"/>
        </w:rPr>
        <w:t>):</w:t>
      </w:r>
    </w:p>
    <w:p w14:paraId="4F6D5014" w14:textId="77777777" w:rsidR="00AB5AB3" w:rsidRDefault="00AB5AB3" w:rsidP="00AB5AB3">
      <w:pPr>
        <w:rPr>
          <w:sz w:val="24"/>
          <w:szCs w:val="24"/>
        </w:rPr>
      </w:pPr>
      <w:r>
        <w:rPr>
          <w:sz w:val="24"/>
          <w:szCs w:val="24"/>
        </w:rPr>
        <w:t>3 Karotten, geschält und grob gewürfelt</w:t>
      </w:r>
    </w:p>
    <w:p w14:paraId="2FA5E18A" w14:textId="77777777" w:rsidR="00AB5AB3" w:rsidRDefault="00AB5AB3" w:rsidP="00AB5AB3">
      <w:pPr>
        <w:rPr>
          <w:sz w:val="24"/>
          <w:szCs w:val="24"/>
        </w:rPr>
      </w:pPr>
      <w:r>
        <w:rPr>
          <w:sz w:val="24"/>
          <w:szCs w:val="24"/>
        </w:rPr>
        <w:t>2 Zwiebeln, geschält und grob gewürfelt</w:t>
      </w:r>
    </w:p>
    <w:p w14:paraId="09CA2F8C" w14:textId="77777777" w:rsidR="00AB5AB3" w:rsidRDefault="00AB5AB3" w:rsidP="00AB5AB3">
      <w:pPr>
        <w:rPr>
          <w:sz w:val="24"/>
          <w:szCs w:val="24"/>
        </w:rPr>
      </w:pPr>
      <w:r>
        <w:rPr>
          <w:sz w:val="24"/>
          <w:szCs w:val="24"/>
        </w:rPr>
        <w:t>300 g Austernpilze, grob gewürfelt</w:t>
      </w:r>
    </w:p>
    <w:p w14:paraId="2C8EBB1E" w14:textId="77777777" w:rsidR="00AB5AB3" w:rsidRDefault="00AB5AB3" w:rsidP="00AB5AB3">
      <w:pPr>
        <w:rPr>
          <w:sz w:val="24"/>
          <w:szCs w:val="24"/>
        </w:rPr>
      </w:pPr>
      <w:r>
        <w:rPr>
          <w:sz w:val="24"/>
          <w:szCs w:val="24"/>
        </w:rPr>
        <w:t>60 g getrocknete Steinpilze, grob gehackt</w:t>
      </w:r>
    </w:p>
    <w:p w14:paraId="7AAD3CA5" w14:textId="77777777" w:rsidR="00AB5AB3" w:rsidRDefault="00AB5AB3" w:rsidP="00AB5AB3">
      <w:pPr>
        <w:rPr>
          <w:sz w:val="24"/>
          <w:szCs w:val="24"/>
        </w:rPr>
      </w:pPr>
      <w:r>
        <w:rPr>
          <w:sz w:val="24"/>
          <w:szCs w:val="24"/>
        </w:rPr>
        <w:t>4 Knoblauchzehen, zerstoßen</w:t>
      </w:r>
    </w:p>
    <w:p w14:paraId="62FC8278" w14:textId="77777777" w:rsidR="00AB5AB3" w:rsidRDefault="00AB5AB3" w:rsidP="00AB5AB3">
      <w:pPr>
        <w:rPr>
          <w:sz w:val="24"/>
          <w:szCs w:val="24"/>
        </w:rPr>
      </w:pPr>
      <w:r>
        <w:rPr>
          <w:sz w:val="24"/>
          <w:szCs w:val="24"/>
        </w:rPr>
        <w:t>3 – 4 Eiertomaten, grob gewürfelt</w:t>
      </w:r>
    </w:p>
    <w:p w14:paraId="0C26319B" w14:textId="77777777" w:rsidR="00AB5AB3" w:rsidRDefault="00AB5AB3" w:rsidP="00AB5AB3">
      <w:pPr>
        <w:rPr>
          <w:sz w:val="24"/>
          <w:szCs w:val="24"/>
        </w:rPr>
      </w:pPr>
      <w:r>
        <w:rPr>
          <w:sz w:val="24"/>
          <w:szCs w:val="24"/>
        </w:rPr>
        <w:t>120 ml Olivenöl</w:t>
      </w:r>
    </w:p>
    <w:p w14:paraId="3049AC06" w14:textId="77777777" w:rsidR="00AB5AB3" w:rsidRDefault="00AB5AB3" w:rsidP="00AB5AB3">
      <w:pPr>
        <w:rPr>
          <w:sz w:val="24"/>
          <w:szCs w:val="24"/>
        </w:rPr>
      </w:pPr>
      <w:r>
        <w:rPr>
          <w:sz w:val="24"/>
          <w:szCs w:val="24"/>
        </w:rPr>
        <w:t>70 g weiße Misopaste</w:t>
      </w:r>
    </w:p>
    <w:p w14:paraId="15593C2C" w14:textId="77777777" w:rsidR="00AB5AB3" w:rsidRDefault="00AB5AB3" w:rsidP="00AB5AB3">
      <w:pPr>
        <w:rPr>
          <w:sz w:val="24"/>
          <w:szCs w:val="24"/>
        </w:rPr>
      </w:pPr>
      <w:r>
        <w:rPr>
          <w:sz w:val="24"/>
          <w:szCs w:val="24"/>
        </w:rPr>
        <w:t>40 g Rosen-Harissa</w:t>
      </w:r>
    </w:p>
    <w:p w14:paraId="1B661D3B" w14:textId="77777777" w:rsidR="00AB5AB3" w:rsidRDefault="00AB5AB3" w:rsidP="00AB5AB3">
      <w:pPr>
        <w:rPr>
          <w:sz w:val="24"/>
          <w:szCs w:val="24"/>
        </w:rPr>
      </w:pPr>
      <w:r>
        <w:rPr>
          <w:sz w:val="24"/>
          <w:szCs w:val="24"/>
        </w:rPr>
        <w:t>4 EL Tomatenmark</w:t>
      </w:r>
    </w:p>
    <w:p w14:paraId="377C3195" w14:textId="77777777" w:rsidR="00AB5AB3" w:rsidRDefault="00AB5AB3" w:rsidP="00AB5AB3">
      <w:pPr>
        <w:rPr>
          <w:sz w:val="24"/>
          <w:szCs w:val="24"/>
        </w:rPr>
      </w:pPr>
      <w:r>
        <w:rPr>
          <w:sz w:val="24"/>
          <w:szCs w:val="24"/>
        </w:rPr>
        <w:t>90 ml Sojasauce</w:t>
      </w:r>
    </w:p>
    <w:p w14:paraId="3286F01B" w14:textId="77777777" w:rsidR="00AB5AB3" w:rsidRDefault="00AB5AB3" w:rsidP="00AB5AB3">
      <w:pPr>
        <w:rPr>
          <w:sz w:val="24"/>
          <w:szCs w:val="24"/>
        </w:rPr>
      </w:pPr>
      <w:r>
        <w:rPr>
          <w:sz w:val="24"/>
          <w:szCs w:val="24"/>
        </w:rPr>
        <w:t>2 TL Kreuzkümmelsamen, zerstoßen</w:t>
      </w:r>
    </w:p>
    <w:p w14:paraId="7DB60084" w14:textId="77777777" w:rsidR="00AB5AB3" w:rsidRDefault="00AB5AB3" w:rsidP="00AB5AB3">
      <w:pPr>
        <w:rPr>
          <w:sz w:val="24"/>
          <w:szCs w:val="24"/>
        </w:rPr>
      </w:pPr>
      <w:r>
        <w:rPr>
          <w:sz w:val="24"/>
          <w:szCs w:val="24"/>
        </w:rPr>
        <w:t>180 g getrocknete braune oder grüne Linsen</w:t>
      </w:r>
    </w:p>
    <w:p w14:paraId="4A3EB772" w14:textId="77777777" w:rsidR="00AB5AB3" w:rsidRDefault="00AB5AB3" w:rsidP="00AB5AB3">
      <w:pPr>
        <w:rPr>
          <w:sz w:val="24"/>
          <w:szCs w:val="24"/>
        </w:rPr>
      </w:pPr>
      <w:r>
        <w:rPr>
          <w:sz w:val="24"/>
          <w:szCs w:val="24"/>
        </w:rPr>
        <w:t>100 g Perlgraupen</w:t>
      </w:r>
    </w:p>
    <w:p w14:paraId="6310750A" w14:textId="77777777" w:rsidR="00AB5AB3" w:rsidRDefault="00AB5AB3" w:rsidP="00AB5AB3">
      <w:pPr>
        <w:rPr>
          <w:sz w:val="24"/>
          <w:szCs w:val="24"/>
        </w:rPr>
      </w:pPr>
      <w:r>
        <w:rPr>
          <w:sz w:val="24"/>
          <w:szCs w:val="24"/>
        </w:rPr>
        <w:t>1 l Gemüsebrühe</w:t>
      </w:r>
    </w:p>
    <w:p w14:paraId="0966FEAA" w14:textId="77777777" w:rsidR="00AB5AB3" w:rsidRDefault="00AB5AB3" w:rsidP="00AB5AB3">
      <w:pPr>
        <w:rPr>
          <w:sz w:val="24"/>
          <w:szCs w:val="24"/>
        </w:rPr>
      </w:pPr>
      <w:r>
        <w:rPr>
          <w:sz w:val="24"/>
          <w:szCs w:val="24"/>
        </w:rPr>
        <w:t>160 g Kokoscreme</w:t>
      </w:r>
    </w:p>
    <w:p w14:paraId="4F44872A" w14:textId="77777777" w:rsidR="00AB5AB3" w:rsidRDefault="00AB5AB3" w:rsidP="00AB5AB3">
      <w:pPr>
        <w:rPr>
          <w:sz w:val="24"/>
          <w:szCs w:val="24"/>
        </w:rPr>
      </w:pPr>
      <w:r>
        <w:rPr>
          <w:sz w:val="24"/>
          <w:szCs w:val="24"/>
        </w:rPr>
        <w:t>100 ml Rotwein</w:t>
      </w:r>
    </w:p>
    <w:p w14:paraId="13023412" w14:textId="77777777" w:rsidR="00AB5AB3" w:rsidRDefault="00AB5AB3" w:rsidP="00AB5AB3">
      <w:pPr>
        <w:rPr>
          <w:sz w:val="24"/>
          <w:szCs w:val="24"/>
        </w:rPr>
      </w:pPr>
      <w:r>
        <w:rPr>
          <w:sz w:val="24"/>
          <w:szCs w:val="24"/>
        </w:rPr>
        <w:t>Salz, Pfeffer</w:t>
      </w:r>
    </w:p>
    <w:p w14:paraId="569459E6" w14:textId="77777777" w:rsidR="00AB5AB3" w:rsidRDefault="00AB5AB3" w:rsidP="00AB5AB3">
      <w:pPr>
        <w:jc w:val="both"/>
        <w:rPr>
          <w:sz w:val="24"/>
          <w:szCs w:val="24"/>
        </w:rPr>
      </w:pPr>
    </w:p>
    <w:p w14:paraId="1A43AB79" w14:textId="4F238ADD" w:rsidR="00FB4400" w:rsidRDefault="00FB4400" w:rsidP="00AB5AB3">
      <w:pPr>
        <w:jc w:val="both"/>
        <w:rPr>
          <w:sz w:val="24"/>
          <w:szCs w:val="24"/>
        </w:rPr>
      </w:pPr>
      <w:r>
        <w:rPr>
          <w:sz w:val="24"/>
          <w:szCs w:val="24"/>
        </w:rPr>
        <w:t>Zubereitung:</w:t>
      </w:r>
    </w:p>
    <w:p w14:paraId="1449B1B6" w14:textId="77777777" w:rsidR="00AB5AB3" w:rsidRPr="00C03752" w:rsidRDefault="00AB5AB3" w:rsidP="00B40E8C">
      <w:pPr>
        <w:pStyle w:val="ListParagraph"/>
        <w:numPr>
          <w:ilvl w:val="0"/>
          <w:numId w:val="1503"/>
        </w:numPr>
        <w:spacing w:after="120"/>
        <w:ind w:left="714" w:hanging="357"/>
        <w:contextualSpacing w:val="0"/>
        <w:jc w:val="both"/>
        <w:rPr>
          <w:sz w:val="24"/>
          <w:szCs w:val="24"/>
        </w:rPr>
      </w:pPr>
      <w:r w:rsidRPr="00C03752">
        <w:rPr>
          <w:sz w:val="24"/>
          <w:szCs w:val="24"/>
        </w:rPr>
        <w:t xml:space="preserve">Den Backofen auf 190 Grad (Umluft) vorheizen. Die ersten sechs Zutaten portionsweise fein hacken. </w:t>
      </w:r>
    </w:p>
    <w:p w14:paraId="6A334ED5" w14:textId="77777777" w:rsidR="00AB5AB3" w:rsidRPr="00C03752" w:rsidRDefault="00AB5AB3" w:rsidP="00B40E8C">
      <w:pPr>
        <w:pStyle w:val="ListParagraph"/>
        <w:numPr>
          <w:ilvl w:val="0"/>
          <w:numId w:val="1503"/>
        </w:numPr>
        <w:spacing w:after="120"/>
        <w:ind w:left="714" w:hanging="357"/>
        <w:contextualSpacing w:val="0"/>
        <w:jc w:val="both"/>
        <w:rPr>
          <w:sz w:val="24"/>
          <w:szCs w:val="24"/>
        </w:rPr>
      </w:pPr>
      <w:r w:rsidRPr="00C03752">
        <w:rPr>
          <w:sz w:val="24"/>
          <w:szCs w:val="24"/>
        </w:rPr>
        <w:t>Das gehackte Gemüse in eine beschichtete ofenfeste Form mit hohem Rand (36x28cm)</w:t>
      </w:r>
      <w:r>
        <w:rPr>
          <w:sz w:val="24"/>
          <w:szCs w:val="24"/>
        </w:rPr>
        <w:t xml:space="preserve"> </w:t>
      </w:r>
      <w:r w:rsidRPr="00C03752">
        <w:rPr>
          <w:sz w:val="24"/>
          <w:szCs w:val="24"/>
        </w:rPr>
        <w:t>geben. Öl, Miso-paste, Rosen-Harissa, Tomatenmark, Sojasauce und Kreuzkümmel hinzufügen, alles sorgfältig vermengen und im Ofen 40 Minuten backen, bis das Ganze am Rand braun ist und siedet. Nach der Hälfte der Zeit einmal durchrühren.</w:t>
      </w:r>
    </w:p>
    <w:p w14:paraId="4D6438AA" w14:textId="77777777" w:rsidR="00AB5AB3" w:rsidRPr="00C03752" w:rsidRDefault="00AB5AB3" w:rsidP="00B40E8C">
      <w:pPr>
        <w:pStyle w:val="ListParagraph"/>
        <w:numPr>
          <w:ilvl w:val="0"/>
          <w:numId w:val="1503"/>
        </w:numPr>
        <w:spacing w:after="120"/>
        <w:ind w:left="714" w:hanging="357"/>
        <w:contextualSpacing w:val="0"/>
        <w:jc w:val="both"/>
        <w:rPr>
          <w:sz w:val="24"/>
          <w:szCs w:val="24"/>
        </w:rPr>
      </w:pPr>
      <w:r w:rsidRPr="00C03752">
        <w:rPr>
          <w:sz w:val="24"/>
          <w:szCs w:val="24"/>
        </w:rPr>
        <w:t>Die Ofentemperatur auf 180 Grad (Umluft) reduzieren.</w:t>
      </w:r>
    </w:p>
    <w:p w14:paraId="18DEB231" w14:textId="77777777" w:rsidR="00AB5AB3" w:rsidRPr="00C03752" w:rsidRDefault="00AB5AB3" w:rsidP="00B40E8C">
      <w:pPr>
        <w:pStyle w:val="ListParagraph"/>
        <w:numPr>
          <w:ilvl w:val="0"/>
          <w:numId w:val="1503"/>
        </w:numPr>
        <w:spacing w:after="120"/>
        <w:ind w:left="714" w:hanging="357"/>
        <w:contextualSpacing w:val="0"/>
        <w:jc w:val="both"/>
        <w:rPr>
          <w:sz w:val="24"/>
          <w:szCs w:val="24"/>
        </w:rPr>
      </w:pPr>
      <w:r w:rsidRPr="00C03752">
        <w:rPr>
          <w:sz w:val="24"/>
          <w:szCs w:val="24"/>
        </w:rPr>
        <w:lastRenderedPageBreak/>
        <w:t>Sämtliche verbliebene Zutaten sowie 150 ml Wasser in die Form geben und das Ganze mit 1/3 TL Salz und reichlich Pfeffer würzen. Sorgfältig einrühren und mit einem Spatel den knusprigen Satz von Boden und Rand loskratzen. Das Blech sorgfältig mit Alufolie zudecken und das Ganze weitere 40 Minuten garen. Die Folie entfernen und das Ragù noch 5 Minuten im Ofen lassen. Vor dem Servieren noch 15 Minuten ruhen lassen.</w:t>
      </w:r>
    </w:p>
    <w:p w14:paraId="3266D2E0" w14:textId="31B1AE00" w:rsidR="00AB5AB3" w:rsidRPr="00C03752" w:rsidRDefault="00AB5AB3" w:rsidP="00B40E8C">
      <w:pPr>
        <w:pStyle w:val="ListParagraph"/>
        <w:numPr>
          <w:ilvl w:val="0"/>
          <w:numId w:val="1503"/>
        </w:numPr>
        <w:spacing w:after="120"/>
        <w:ind w:left="714" w:hanging="357"/>
        <w:contextualSpacing w:val="0"/>
        <w:jc w:val="both"/>
        <w:rPr>
          <w:sz w:val="24"/>
          <w:szCs w:val="24"/>
        </w:rPr>
      </w:pPr>
      <w:r w:rsidRPr="00C03752">
        <w:rPr>
          <w:sz w:val="24"/>
          <w:szCs w:val="24"/>
        </w:rPr>
        <w:t>Derweil nun die Nudel</w:t>
      </w:r>
      <w:r w:rsidR="005371D3">
        <w:rPr>
          <w:sz w:val="24"/>
          <w:szCs w:val="24"/>
        </w:rPr>
        <w:t>n</w:t>
      </w:r>
      <w:r w:rsidRPr="00C03752">
        <w:rPr>
          <w:sz w:val="24"/>
          <w:szCs w:val="24"/>
        </w:rPr>
        <w:t xml:space="preserve"> kochen. Aber das wisst ihr ja, dazu muss ich ja nix mehr sagen </w:t>
      </w:r>
      <w:r w:rsidRPr="00C03752">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p w14:paraId="2DB4A362" w14:textId="77777777" w:rsidR="00AB5AB3" w:rsidRDefault="00AB5AB3" w:rsidP="00AB5AB3">
      <w:pPr>
        <w:rPr>
          <w:sz w:val="24"/>
          <w:szCs w:val="24"/>
        </w:rPr>
      </w:pPr>
      <w:r>
        <w:rPr>
          <w:sz w:val="24"/>
          <w:szCs w:val="24"/>
        </w:rPr>
        <w:br w:type="page"/>
      </w:r>
    </w:p>
    <w:p w14:paraId="28EE21A8" w14:textId="77777777" w:rsidR="00E80F53" w:rsidRDefault="00E80F53" w:rsidP="00E80F53">
      <w:pPr>
        <w:pStyle w:val="Heading2"/>
        <w:spacing w:after="240"/>
      </w:pPr>
      <w:r>
        <w:lastRenderedPageBreak/>
        <w:t>Spaghetti mit Pesto aus Tomaten und Mandeln</w:t>
      </w:r>
      <w:r>
        <w:rPr>
          <w:rStyle w:val="FootnoteReference"/>
        </w:rPr>
        <w:footnoteReference w:id="1278"/>
      </w:r>
      <w:r>
        <w:t xml:space="preserve"> </w:t>
      </w:r>
    </w:p>
    <w:p w14:paraId="528DE1B4" w14:textId="77777777" w:rsidR="00E80F53" w:rsidRDefault="00E80F53" w:rsidP="00E80F53">
      <w:pPr>
        <w:rPr>
          <w:sz w:val="24"/>
          <w:szCs w:val="24"/>
        </w:rPr>
      </w:pPr>
      <w:r w:rsidRPr="00542707">
        <w:rPr>
          <w:sz w:val="24"/>
          <w:szCs w:val="24"/>
          <w:u w:val="single"/>
        </w:rPr>
        <w:t>Zutaten</w:t>
      </w:r>
      <w:r>
        <w:rPr>
          <w:sz w:val="24"/>
          <w:szCs w:val="24"/>
        </w:rPr>
        <w:t xml:space="preserve"> (für 4 bis 6 Portionen):</w:t>
      </w:r>
    </w:p>
    <w:p w14:paraId="28188EA8" w14:textId="77777777" w:rsidR="00E80F53" w:rsidRDefault="00E80F53" w:rsidP="00E80F53">
      <w:pPr>
        <w:rPr>
          <w:sz w:val="24"/>
          <w:szCs w:val="24"/>
        </w:rPr>
      </w:pPr>
      <w:r>
        <w:rPr>
          <w:sz w:val="24"/>
          <w:szCs w:val="24"/>
        </w:rPr>
        <w:t>4 große Tomaten (ungefähr 350 g)</w:t>
      </w:r>
    </w:p>
    <w:p w14:paraId="51259BD2" w14:textId="77777777" w:rsidR="00E80F53" w:rsidRDefault="00E80F53" w:rsidP="00E80F53">
      <w:pPr>
        <w:rPr>
          <w:sz w:val="24"/>
          <w:szCs w:val="24"/>
        </w:rPr>
      </w:pPr>
      <w:r>
        <w:rPr>
          <w:sz w:val="24"/>
          <w:szCs w:val="24"/>
        </w:rPr>
        <w:t>ungefähr 20 g Basilikumblättchen</w:t>
      </w:r>
    </w:p>
    <w:p w14:paraId="2AD7AA7F" w14:textId="77777777" w:rsidR="00E80F53" w:rsidRDefault="00E80F53" w:rsidP="00E80F53">
      <w:pPr>
        <w:rPr>
          <w:sz w:val="24"/>
          <w:szCs w:val="24"/>
        </w:rPr>
      </w:pPr>
      <w:r>
        <w:rPr>
          <w:sz w:val="24"/>
          <w:szCs w:val="24"/>
        </w:rPr>
        <w:t>70 g blanchierte Mandeln</w:t>
      </w:r>
    </w:p>
    <w:p w14:paraId="2EB4907F" w14:textId="77777777" w:rsidR="00E80F53" w:rsidRDefault="00E80F53" w:rsidP="00E80F53">
      <w:pPr>
        <w:rPr>
          <w:sz w:val="24"/>
          <w:szCs w:val="24"/>
        </w:rPr>
      </w:pPr>
      <w:r>
        <w:rPr>
          <w:sz w:val="24"/>
          <w:szCs w:val="24"/>
        </w:rPr>
        <w:t>20 g Petersilienblättchen</w:t>
      </w:r>
    </w:p>
    <w:p w14:paraId="6018211E" w14:textId="77777777" w:rsidR="00E80F53" w:rsidRDefault="00E80F53" w:rsidP="00E80F53">
      <w:pPr>
        <w:rPr>
          <w:sz w:val="24"/>
          <w:szCs w:val="24"/>
        </w:rPr>
      </w:pPr>
      <w:r>
        <w:rPr>
          <w:sz w:val="24"/>
          <w:szCs w:val="24"/>
        </w:rPr>
        <w:t>30 g Pinienkerne plus 2 TL zum Garnieren</w:t>
      </w:r>
    </w:p>
    <w:p w14:paraId="18BB5298" w14:textId="77777777" w:rsidR="00E80F53" w:rsidRDefault="00E80F53" w:rsidP="00E80F53">
      <w:pPr>
        <w:rPr>
          <w:sz w:val="24"/>
          <w:szCs w:val="24"/>
        </w:rPr>
      </w:pPr>
      <w:r>
        <w:rPr>
          <w:sz w:val="24"/>
          <w:szCs w:val="24"/>
        </w:rPr>
        <w:t>Salz</w:t>
      </w:r>
    </w:p>
    <w:p w14:paraId="655C4AC3" w14:textId="77777777" w:rsidR="00E80F53" w:rsidRDefault="00E80F53" w:rsidP="00E80F53">
      <w:pPr>
        <w:rPr>
          <w:sz w:val="24"/>
          <w:szCs w:val="24"/>
        </w:rPr>
      </w:pPr>
      <w:r>
        <w:rPr>
          <w:sz w:val="24"/>
          <w:szCs w:val="24"/>
        </w:rPr>
        <w:t>2 EL Olivenöl</w:t>
      </w:r>
    </w:p>
    <w:p w14:paraId="20AD07DD" w14:textId="77777777" w:rsidR="00E80F53" w:rsidRDefault="00E80F53" w:rsidP="00E80F53">
      <w:pPr>
        <w:rPr>
          <w:sz w:val="24"/>
          <w:szCs w:val="24"/>
        </w:rPr>
      </w:pPr>
      <w:r>
        <w:rPr>
          <w:sz w:val="24"/>
          <w:szCs w:val="24"/>
        </w:rPr>
        <w:t>450 g Spaghetti</w:t>
      </w:r>
    </w:p>
    <w:p w14:paraId="291367C7" w14:textId="77777777" w:rsidR="00E80F53" w:rsidRDefault="00E80F53" w:rsidP="00E80F53">
      <w:pPr>
        <w:rPr>
          <w:sz w:val="24"/>
          <w:szCs w:val="24"/>
        </w:rPr>
      </w:pPr>
    </w:p>
    <w:p w14:paraId="68810380" w14:textId="77777777" w:rsidR="00E80F53" w:rsidRDefault="00E80F53" w:rsidP="00E80F53">
      <w:pPr>
        <w:rPr>
          <w:sz w:val="24"/>
          <w:szCs w:val="24"/>
        </w:rPr>
      </w:pPr>
      <w:r>
        <w:rPr>
          <w:sz w:val="24"/>
          <w:szCs w:val="24"/>
        </w:rPr>
        <w:t>Zubereitung:</w:t>
      </w:r>
    </w:p>
    <w:p w14:paraId="387026E8" w14:textId="77777777" w:rsidR="00E80F53" w:rsidRPr="00542707" w:rsidRDefault="00E80F53" w:rsidP="00B40E8C">
      <w:pPr>
        <w:pStyle w:val="ListParagraph"/>
        <w:numPr>
          <w:ilvl w:val="0"/>
          <w:numId w:val="1620"/>
        </w:numPr>
        <w:spacing w:after="120"/>
        <w:ind w:left="714" w:hanging="357"/>
        <w:contextualSpacing w:val="0"/>
        <w:jc w:val="both"/>
        <w:rPr>
          <w:sz w:val="24"/>
          <w:szCs w:val="24"/>
        </w:rPr>
      </w:pPr>
      <w:r w:rsidRPr="00542707">
        <w:rPr>
          <w:sz w:val="24"/>
          <w:szCs w:val="24"/>
        </w:rPr>
        <w:t>Mit dem Messer ein Kreuz in die Tomatenhaut ritzen. In einem kleinen Topf Wasser zum Kochen bringen, die Tomaten für 30 Sekunden hineinlegen. Dann wieder herausnehmen. Die Tomaten, wenn sie etwas abgekühlt sind, schälen und vierteln. In eine Schüssel geben zusammen mit den Basilikumblättchen, Mandeln (die man vorher in einer Pfanne ohne Fett kurz geröstet hat), Petersilienblättchen, Pinienkernen, Salz und Olivenöl. Alles zu einer glatten Masse pürieren.</w:t>
      </w:r>
    </w:p>
    <w:p w14:paraId="41917137" w14:textId="77777777" w:rsidR="00E80F53" w:rsidRPr="00542707" w:rsidRDefault="00E80F53" w:rsidP="00B40E8C">
      <w:pPr>
        <w:pStyle w:val="ListParagraph"/>
        <w:numPr>
          <w:ilvl w:val="0"/>
          <w:numId w:val="1620"/>
        </w:numPr>
        <w:spacing w:after="120"/>
        <w:ind w:left="714" w:hanging="357"/>
        <w:contextualSpacing w:val="0"/>
        <w:jc w:val="both"/>
        <w:rPr>
          <w:sz w:val="24"/>
          <w:szCs w:val="24"/>
        </w:rPr>
      </w:pPr>
      <w:r w:rsidRPr="00542707">
        <w:rPr>
          <w:sz w:val="24"/>
          <w:szCs w:val="24"/>
        </w:rPr>
        <w:t>Wasser aufsetzen, salzen, Spaghetti al dente kochen. Pasta abgießen, etwas eine Suppenkelle Kochwasser aufbewahren. Das Pesto unter die heißen Spaghetti rühren. Falls das Pesto einem zu trocken vorkommt, etwas von dem Kochwasser dazugeben. Mit Pinienkernen garnieren und sofort genießen.</w:t>
      </w:r>
    </w:p>
    <w:p w14:paraId="03B12A25" w14:textId="77777777" w:rsidR="00E80F53" w:rsidRDefault="00E80F53" w:rsidP="00E80F53">
      <w:pPr>
        <w:jc w:val="both"/>
        <w:rPr>
          <w:sz w:val="24"/>
          <w:szCs w:val="24"/>
        </w:rPr>
      </w:pPr>
    </w:p>
    <w:p w14:paraId="3EAA74C7" w14:textId="77777777" w:rsidR="00E80F53" w:rsidRDefault="00E80F53" w:rsidP="00E80F53">
      <w:pPr>
        <w:ind w:left="1416" w:hanging="1416"/>
        <w:jc w:val="both"/>
        <w:rPr>
          <w:sz w:val="24"/>
          <w:szCs w:val="24"/>
        </w:rPr>
      </w:pPr>
      <w:r>
        <w:rPr>
          <w:sz w:val="24"/>
          <w:szCs w:val="24"/>
        </w:rPr>
        <w:t>Kommentar:</w:t>
      </w:r>
      <w:r>
        <w:rPr>
          <w:sz w:val="24"/>
          <w:szCs w:val="24"/>
        </w:rPr>
        <w:tab/>
        <w:t>Pesto und Spaghetti, das ist eine ganz große Liebe: Ei Pesto umfängt innig jede einzelne Nudel, als wäre es nur dafür auf der Welt. Dieses hier stammt von der Insel Linosa, sie gehört zu Italien und liegt mitten im Meer zwischen Tunesien und Sizilien. Drum herum ist nichts. Ein fünf Quadratkilometer großes Nirgendwo. An die 500 Menschen leben dort gemütlich vor sich hin, hatten aber den Ehrgeiz, dem berühmten grünen Pesto alla Genovese und dem weniger berühmten sizilianischen Pesto alla trapanese Konkurrenz zu machen, indem sie ein weiteres erfanden. Nämlich dieses hier, das aus Tomaten und Mandeln besteht und keinen Käse enthält. Sodass es frisch und ein bisschen süß schmeckt. Genial</w:t>
      </w:r>
      <w:r>
        <w:rPr>
          <w:sz w:val="24"/>
          <w:szCs w:val="24"/>
        </w:rPr>
        <w:br w:type="page"/>
      </w:r>
    </w:p>
    <w:p w14:paraId="60EAB5BD" w14:textId="77777777" w:rsidR="00372C66" w:rsidRDefault="00372C66" w:rsidP="00372C66">
      <w:pPr>
        <w:pStyle w:val="Heading2"/>
        <w:spacing w:after="240"/>
      </w:pPr>
      <w:r>
        <w:lastRenderedPageBreak/>
        <w:t>Spaghetti Cacio e Pepe</w:t>
      </w:r>
      <w:r>
        <w:rPr>
          <w:rStyle w:val="FootnoteReference"/>
        </w:rPr>
        <w:footnoteReference w:id="1279"/>
      </w:r>
      <w:r>
        <w:t xml:space="preserve"> </w:t>
      </w:r>
    </w:p>
    <w:p w14:paraId="274AFF69" w14:textId="77777777" w:rsidR="00372C66" w:rsidRDefault="00372C66" w:rsidP="00372C66">
      <w:pPr>
        <w:rPr>
          <w:sz w:val="24"/>
          <w:szCs w:val="24"/>
        </w:rPr>
      </w:pPr>
      <w:r w:rsidRPr="00605400">
        <w:rPr>
          <w:sz w:val="24"/>
          <w:szCs w:val="24"/>
          <w:u w:val="single"/>
        </w:rPr>
        <w:t>Zutaten</w:t>
      </w:r>
      <w:r>
        <w:rPr>
          <w:sz w:val="24"/>
          <w:szCs w:val="24"/>
        </w:rPr>
        <w:t xml:space="preserve"> (für 4 Portionen):</w:t>
      </w:r>
    </w:p>
    <w:p w14:paraId="03351A44" w14:textId="77777777" w:rsidR="00372C66" w:rsidRPr="00AC74B1" w:rsidRDefault="00372C66" w:rsidP="00372C66">
      <w:pPr>
        <w:rPr>
          <w:sz w:val="24"/>
          <w:szCs w:val="24"/>
        </w:rPr>
      </w:pPr>
      <w:r w:rsidRPr="00AC74B1">
        <w:rPr>
          <w:sz w:val="24"/>
          <w:szCs w:val="24"/>
        </w:rPr>
        <w:t>400 g Spaghetti</w:t>
      </w:r>
    </w:p>
    <w:p w14:paraId="273D623F" w14:textId="77777777" w:rsidR="00372C66" w:rsidRPr="00AC74B1" w:rsidRDefault="00372C66" w:rsidP="00372C66">
      <w:pPr>
        <w:rPr>
          <w:sz w:val="24"/>
          <w:szCs w:val="24"/>
        </w:rPr>
      </w:pPr>
      <w:r w:rsidRPr="00AC74B1">
        <w:rPr>
          <w:sz w:val="24"/>
          <w:szCs w:val="24"/>
        </w:rPr>
        <w:t>Salz</w:t>
      </w:r>
    </w:p>
    <w:p w14:paraId="78EEBF8F" w14:textId="77777777" w:rsidR="00372C66" w:rsidRPr="00AC74B1" w:rsidRDefault="00372C66" w:rsidP="00372C66">
      <w:pPr>
        <w:rPr>
          <w:sz w:val="24"/>
          <w:szCs w:val="24"/>
        </w:rPr>
      </w:pPr>
      <w:r w:rsidRPr="00AC74B1">
        <w:rPr>
          <w:sz w:val="24"/>
          <w:szCs w:val="24"/>
        </w:rPr>
        <w:t>140 g Pecorino Romano</w:t>
      </w:r>
    </w:p>
    <w:p w14:paraId="7A37DC63" w14:textId="77777777" w:rsidR="00372C66" w:rsidRDefault="00372C66" w:rsidP="00372C66">
      <w:pPr>
        <w:rPr>
          <w:sz w:val="24"/>
          <w:szCs w:val="24"/>
        </w:rPr>
      </w:pPr>
      <w:r>
        <w:rPr>
          <w:sz w:val="24"/>
          <w:szCs w:val="24"/>
        </w:rPr>
        <w:t>1 EL frisch gemahlener schwarzer Pfeffer</w:t>
      </w:r>
    </w:p>
    <w:p w14:paraId="4C0EC384" w14:textId="77777777" w:rsidR="00372C66" w:rsidRDefault="00372C66" w:rsidP="00372C66">
      <w:pPr>
        <w:rPr>
          <w:sz w:val="24"/>
          <w:szCs w:val="24"/>
        </w:rPr>
      </w:pPr>
    </w:p>
    <w:p w14:paraId="6D6F7B0A" w14:textId="77777777" w:rsidR="00372C66" w:rsidRDefault="00372C66" w:rsidP="00372C66">
      <w:pPr>
        <w:rPr>
          <w:sz w:val="24"/>
          <w:szCs w:val="24"/>
        </w:rPr>
      </w:pPr>
      <w:r>
        <w:rPr>
          <w:sz w:val="24"/>
          <w:szCs w:val="24"/>
        </w:rPr>
        <w:t>Zubereitung:</w:t>
      </w:r>
    </w:p>
    <w:p w14:paraId="68D01189" w14:textId="77777777" w:rsidR="00372C66" w:rsidRPr="009866B7" w:rsidRDefault="00372C66" w:rsidP="00B40E8C">
      <w:pPr>
        <w:pStyle w:val="ListParagraph"/>
        <w:numPr>
          <w:ilvl w:val="0"/>
          <w:numId w:val="1138"/>
        </w:numPr>
        <w:spacing w:after="120"/>
        <w:ind w:left="714" w:hanging="357"/>
        <w:contextualSpacing w:val="0"/>
        <w:jc w:val="both"/>
        <w:rPr>
          <w:sz w:val="24"/>
          <w:szCs w:val="24"/>
        </w:rPr>
      </w:pPr>
      <w:r w:rsidRPr="009866B7">
        <w:rPr>
          <w:sz w:val="24"/>
          <w:szCs w:val="24"/>
        </w:rPr>
        <w:t xml:space="preserve">Einen Topf mit großzügig gesalzenem Wasser zum Kochen bringen und die Spaghetti darin zwei Minuten kürzer als auf der Packung angegeben kochen lassen. </w:t>
      </w:r>
    </w:p>
    <w:p w14:paraId="113DABFC" w14:textId="77777777" w:rsidR="00372C66" w:rsidRPr="009866B7" w:rsidRDefault="00372C66" w:rsidP="00B40E8C">
      <w:pPr>
        <w:pStyle w:val="ListParagraph"/>
        <w:numPr>
          <w:ilvl w:val="0"/>
          <w:numId w:val="1138"/>
        </w:numPr>
        <w:spacing w:after="120"/>
        <w:ind w:left="714" w:hanging="357"/>
        <w:contextualSpacing w:val="0"/>
        <w:jc w:val="both"/>
        <w:rPr>
          <w:sz w:val="24"/>
          <w:szCs w:val="24"/>
        </w:rPr>
      </w:pPr>
      <w:r w:rsidRPr="009866B7">
        <w:rPr>
          <w:sz w:val="24"/>
          <w:szCs w:val="24"/>
        </w:rPr>
        <w:t>In der Zwischenzeit 120 g des Käses sehr fein reiben und mit dem Pfeffer und 1 EL kaltem Wasser vermengen. Etwas Kochwasser aus dem Topf entnehmen, dann die Spaghetti abgießen.</w:t>
      </w:r>
    </w:p>
    <w:p w14:paraId="05FB95A7" w14:textId="77777777" w:rsidR="00372C66" w:rsidRPr="009866B7" w:rsidRDefault="00372C66" w:rsidP="00B40E8C">
      <w:pPr>
        <w:pStyle w:val="ListParagraph"/>
        <w:numPr>
          <w:ilvl w:val="0"/>
          <w:numId w:val="1138"/>
        </w:numPr>
        <w:spacing w:after="120"/>
        <w:ind w:left="714" w:hanging="357"/>
        <w:contextualSpacing w:val="0"/>
        <w:jc w:val="both"/>
        <w:rPr>
          <w:sz w:val="24"/>
          <w:szCs w:val="24"/>
        </w:rPr>
      </w:pPr>
      <w:r w:rsidRPr="009866B7">
        <w:rPr>
          <w:sz w:val="24"/>
          <w:szCs w:val="24"/>
        </w:rPr>
        <w:t>Die Spaghetti zurück in den Topf geben. Bei mittlerer Temperatur die Käsemischung sowie ein wenig Kochwasser hinzufügen und vermengen, bis sich alles gut miteinander verbunden hat und die Nudeln al dente sind. Den restlichen Käse reiben und vor dem Servieren darüberstreuen. Die Pasta heiß essen.</w:t>
      </w:r>
    </w:p>
    <w:p w14:paraId="1FA8D680" w14:textId="77777777" w:rsidR="00372C66" w:rsidRDefault="00372C66" w:rsidP="00372C66">
      <w:pPr>
        <w:rPr>
          <w:sz w:val="24"/>
          <w:szCs w:val="24"/>
        </w:rPr>
      </w:pPr>
    </w:p>
    <w:p w14:paraId="4E651B19" w14:textId="1FDCC6CA" w:rsidR="00372C66" w:rsidRPr="00372C66" w:rsidRDefault="00372C66" w:rsidP="00372C66">
      <w:pPr>
        <w:spacing w:after="120"/>
        <w:ind w:left="1416" w:hanging="1416"/>
        <w:jc w:val="both"/>
        <w:rPr>
          <w:sz w:val="24"/>
          <w:szCs w:val="24"/>
        </w:rPr>
      </w:pPr>
      <w:r>
        <w:rPr>
          <w:sz w:val="24"/>
          <w:szCs w:val="24"/>
        </w:rPr>
        <w:t>Kommentar:</w:t>
      </w:r>
      <w:r>
        <w:rPr>
          <w:sz w:val="24"/>
          <w:szCs w:val="24"/>
        </w:rPr>
        <w:tab/>
        <w:t xml:space="preserve">Ein </w:t>
      </w:r>
      <w:r w:rsidRPr="00372C66">
        <w:rPr>
          <w:sz w:val="24"/>
          <w:szCs w:val="24"/>
        </w:rPr>
        <w:t>Gericht, wenn der Kühlschrank mehr oder weniger leer ist… bzw. ein gutes Gericht für den Mitternachtssnack</w:t>
      </w:r>
      <w:r w:rsidRPr="00372C66">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sidRPr="00372C66">
        <w:rPr>
          <w:sz w:val="24"/>
          <w:szCs w:val="24"/>
        </w:rPr>
        <w:t>. Die obige Zubereitungsart sorgt dafür, dass sich die Soße gut mit den Spaghetti vermengt.</w:t>
      </w:r>
    </w:p>
    <w:p w14:paraId="2B39B422" w14:textId="17CD7782" w:rsidR="00372C66" w:rsidRPr="00372C66" w:rsidRDefault="00372C66" w:rsidP="00372C66">
      <w:pPr>
        <w:rPr>
          <w:sz w:val="24"/>
          <w:szCs w:val="24"/>
        </w:rPr>
      </w:pPr>
    </w:p>
    <w:p w14:paraId="5FC048B4" w14:textId="77777777" w:rsidR="00372C66" w:rsidRDefault="00372C66" w:rsidP="00372C66">
      <w:pPr>
        <w:rPr>
          <w:sz w:val="24"/>
          <w:szCs w:val="24"/>
        </w:rPr>
      </w:pPr>
      <w:r>
        <w:rPr>
          <w:sz w:val="24"/>
          <w:szCs w:val="24"/>
        </w:rPr>
        <w:br w:type="page"/>
      </w:r>
    </w:p>
    <w:p w14:paraId="34FFF84F" w14:textId="77777777" w:rsidR="008A4131" w:rsidRDefault="008A4131" w:rsidP="008A4131">
      <w:pPr>
        <w:pStyle w:val="Heading2"/>
        <w:spacing w:after="240"/>
      </w:pPr>
      <w:r>
        <w:lastRenderedPageBreak/>
        <w:t>Spaghetti mit Lamm</w:t>
      </w:r>
      <w:r>
        <w:rPr>
          <w:rStyle w:val="FootnoteReference"/>
        </w:rPr>
        <w:footnoteReference w:id="1280"/>
      </w:r>
      <w:r>
        <w:t xml:space="preserve"> </w:t>
      </w:r>
    </w:p>
    <w:p w14:paraId="5AE5BF65" w14:textId="77777777" w:rsidR="008A4131" w:rsidRDefault="008A4131" w:rsidP="008A4131">
      <w:pPr>
        <w:rPr>
          <w:sz w:val="24"/>
          <w:szCs w:val="24"/>
        </w:rPr>
      </w:pPr>
      <w:r w:rsidRPr="00741396">
        <w:rPr>
          <w:sz w:val="24"/>
          <w:szCs w:val="24"/>
          <w:u w:val="single"/>
        </w:rPr>
        <w:t>Zutaten</w:t>
      </w:r>
      <w:r>
        <w:rPr>
          <w:sz w:val="24"/>
          <w:szCs w:val="24"/>
        </w:rPr>
        <w:t xml:space="preserve"> (für 8 Personen):</w:t>
      </w:r>
    </w:p>
    <w:p w14:paraId="3AEC7795" w14:textId="77777777" w:rsidR="008A4131" w:rsidRDefault="008A4131" w:rsidP="008A4131">
      <w:pPr>
        <w:rPr>
          <w:sz w:val="24"/>
          <w:szCs w:val="24"/>
        </w:rPr>
      </w:pPr>
      <w:r>
        <w:rPr>
          <w:sz w:val="24"/>
          <w:szCs w:val="24"/>
        </w:rPr>
        <w:t>3 Schalotten</w:t>
      </w:r>
    </w:p>
    <w:p w14:paraId="1CB46C91" w14:textId="77777777" w:rsidR="008A4131" w:rsidRDefault="008A4131" w:rsidP="008A4131">
      <w:pPr>
        <w:rPr>
          <w:sz w:val="24"/>
          <w:szCs w:val="24"/>
        </w:rPr>
      </w:pPr>
      <w:r>
        <w:rPr>
          <w:sz w:val="24"/>
          <w:szCs w:val="24"/>
        </w:rPr>
        <w:t>1 Zwiebel</w:t>
      </w:r>
    </w:p>
    <w:p w14:paraId="50B5BD8F" w14:textId="77777777" w:rsidR="008A4131" w:rsidRDefault="008A4131" w:rsidP="008A4131">
      <w:pPr>
        <w:tabs>
          <w:tab w:val="left" w:pos="2533"/>
        </w:tabs>
        <w:rPr>
          <w:sz w:val="24"/>
          <w:szCs w:val="24"/>
        </w:rPr>
      </w:pPr>
      <w:r>
        <w:rPr>
          <w:sz w:val="24"/>
          <w:szCs w:val="24"/>
        </w:rPr>
        <w:t>2 Knoblauchzehen</w:t>
      </w:r>
      <w:r>
        <w:rPr>
          <w:sz w:val="24"/>
          <w:szCs w:val="24"/>
        </w:rPr>
        <w:tab/>
      </w:r>
    </w:p>
    <w:p w14:paraId="6735EA58" w14:textId="77777777" w:rsidR="008A4131" w:rsidRDefault="008A4131" w:rsidP="008A4131">
      <w:pPr>
        <w:rPr>
          <w:sz w:val="24"/>
          <w:szCs w:val="24"/>
        </w:rPr>
      </w:pPr>
      <w:r>
        <w:rPr>
          <w:sz w:val="24"/>
          <w:szCs w:val="24"/>
        </w:rPr>
        <w:t>2 Tomaten</w:t>
      </w:r>
    </w:p>
    <w:p w14:paraId="1A6C122E" w14:textId="77777777" w:rsidR="008A4131" w:rsidRDefault="008A4131" w:rsidP="008A4131">
      <w:pPr>
        <w:rPr>
          <w:sz w:val="24"/>
          <w:szCs w:val="24"/>
        </w:rPr>
      </w:pPr>
      <w:r>
        <w:rPr>
          <w:sz w:val="24"/>
          <w:szCs w:val="24"/>
        </w:rPr>
        <w:t>8 Lammkoteletts</w:t>
      </w:r>
    </w:p>
    <w:p w14:paraId="3F022AE1" w14:textId="77777777" w:rsidR="008A4131" w:rsidRDefault="008A4131" w:rsidP="008A4131">
      <w:pPr>
        <w:rPr>
          <w:sz w:val="24"/>
          <w:szCs w:val="24"/>
        </w:rPr>
      </w:pPr>
      <w:r>
        <w:rPr>
          <w:sz w:val="24"/>
          <w:szCs w:val="24"/>
        </w:rPr>
        <w:t>Salz</w:t>
      </w:r>
    </w:p>
    <w:p w14:paraId="5133CE1B" w14:textId="77777777" w:rsidR="008A4131" w:rsidRDefault="008A4131" w:rsidP="008A4131">
      <w:pPr>
        <w:rPr>
          <w:sz w:val="24"/>
          <w:szCs w:val="24"/>
        </w:rPr>
      </w:pPr>
      <w:r>
        <w:rPr>
          <w:sz w:val="24"/>
          <w:szCs w:val="24"/>
        </w:rPr>
        <w:t>Piment</w:t>
      </w:r>
      <w:r w:rsidRPr="00D63B10">
        <w:rPr>
          <w:sz w:val="24"/>
          <w:szCs w:val="24"/>
        </w:rPr>
        <w:t xml:space="preserve"> </w:t>
      </w:r>
      <w:r>
        <w:rPr>
          <w:sz w:val="24"/>
          <w:szCs w:val="24"/>
        </w:rPr>
        <w:t>d‘Espelette</w:t>
      </w:r>
    </w:p>
    <w:p w14:paraId="4B76CFE1" w14:textId="77777777" w:rsidR="008A4131" w:rsidRDefault="008A4131" w:rsidP="008A4131">
      <w:pPr>
        <w:rPr>
          <w:sz w:val="24"/>
          <w:szCs w:val="24"/>
        </w:rPr>
      </w:pPr>
      <w:r>
        <w:rPr>
          <w:sz w:val="24"/>
          <w:szCs w:val="24"/>
        </w:rPr>
        <w:t>4 EL Olivenöl</w:t>
      </w:r>
    </w:p>
    <w:p w14:paraId="2811BE0F" w14:textId="77777777" w:rsidR="008A4131" w:rsidRDefault="008A4131" w:rsidP="008A4131">
      <w:pPr>
        <w:rPr>
          <w:sz w:val="24"/>
          <w:szCs w:val="24"/>
        </w:rPr>
      </w:pPr>
      <w:r>
        <w:rPr>
          <w:sz w:val="24"/>
          <w:szCs w:val="24"/>
        </w:rPr>
        <w:t>240 g gekochte Spaghetti</w:t>
      </w:r>
    </w:p>
    <w:p w14:paraId="4BB51EB0" w14:textId="77777777" w:rsidR="008A4131" w:rsidRDefault="008A4131" w:rsidP="008A4131">
      <w:pPr>
        <w:rPr>
          <w:sz w:val="24"/>
          <w:szCs w:val="24"/>
        </w:rPr>
      </w:pPr>
      <w:r>
        <w:rPr>
          <w:sz w:val="24"/>
          <w:szCs w:val="24"/>
        </w:rPr>
        <w:t>12 cl Weißwein</w:t>
      </w:r>
    </w:p>
    <w:p w14:paraId="7E672C96" w14:textId="77777777" w:rsidR="008A4131" w:rsidRDefault="008A4131" w:rsidP="008A4131">
      <w:pPr>
        <w:rPr>
          <w:sz w:val="24"/>
          <w:szCs w:val="24"/>
        </w:rPr>
      </w:pPr>
      <w:r>
        <w:rPr>
          <w:sz w:val="24"/>
          <w:szCs w:val="24"/>
        </w:rPr>
        <w:t>1 Würfel Hühnerbrühe</w:t>
      </w:r>
    </w:p>
    <w:p w14:paraId="572670D9" w14:textId="77777777" w:rsidR="008A4131" w:rsidRDefault="008A4131" w:rsidP="008A4131">
      <w:pPr>
        <w:rPr>
          <w:sz w:val="24"/>
          <w:szCs w:val="24"/>
        </w:rPr>
      </w:pPr>
      <w:r>
        <w:rPr>
          <w:sz w:val="24"/>
          <w:szCs w:val="24"/>
        </w:rPr>
        <w:t>1 Thymianzweig</w:t>
      </w:r>
    </w:p>
    <w:p w14:paraId="78C4267F" w14:textId="77777777" w:rsidR="008A4131" w:rsidRDefault="008A4131" w:rsidP="008A4131">
      <w:pPr>
        <w:rPr>
          <w:sz w:val="24"/>
          <w:szCs w:val="24"/>
        </w:rPr>
      </w:pPr>
      <w:r>
        <w:rPr>
          <w:sz w:val="24"/>
          <w:szCs w:val="24"/>
        </w:rPr>
        <w:t>1 Bund glatte Petersilie</w:t>
      </w:r>
    </w:p>
    <w:p w14:paraId="1805C509" w14:textId="77777777" w:rsidR="008A4131" w:rsidRDefault="008A4131" w:rsidP="008A4131">
      <w:pPr>
        <w:rPr>
          <w:sz w:val="24"/>
          <w:szCs w:val="24"/>
        </w:rPr>
      </w:pPr>
    </w:p>
    <w:p w14:paraId="30649727" w14:textId="77777777" w:rsidR="008A4131" w:rsidRDefault="008A4131" w:rsidP="008A4131">
      <w:pPr>
        <w:rPr>
          <w:sz w:val="24"/>
          <w:szCs w:val="24"/>
        </w:rPr>
      </w:pPr>
      <w:r>
        <w:rPr>
          <w:sz w:val="24"/>
          <w:szCs w:val="24"/>
        </w:rPr>
        <w:t>Zubereitung:</w:t>
      </w:r>
    </w:p>
    <w:p w14:paraId="1E078571" w14:textId="77777777" w:rsidR="008A4131" w:rsidRPr="00643A1C" w:rsidRDefault="008A4131" w:rsidP="00B40E8C">
      <w:pPr>
        <w:pStyle w:val="ListParagraph"/>
        <w:numPr>
          <w:ilvl w:val="0"/>
          <w:numId w:val="820"/>
        </w:numPr>
        <w:spacing w:after="120"/>
        <w:ind w:left="714" w:hanging="357"/>
        <w:contextualSpacing w:val="0"/>
        <w:jc w:val="both"/>
        <w:rPr>
          <w:sz w:val="24"/>
          <w:szCs w:val="24"/>
        </w:rPr>
      </w:pPr>
      <w:r w:rsidRPr="00643A1C">
        <w:rPr>
          <w:sz w:val="24"/>
          <w:szCs w:val="24"/>
        </w:rPr>
        <w:t>Schalotten, Zwiebel und Knoblauch feinhacken. Die Tomaten häuten, nachdem man sie überbrüht und dann abgeschreckt hat, und in Würfel schneiden. Petersilie ebenfalls fein hacken.</w:t>
      </w:r>
    </w:p>
    <w:p w14:paraId="21970476" w14:textId="77777777" w:rsidR="008A4131" w:rsidRPr="00643A1C" w:rsidRDefault="008A4131" w:rsidP="00B40E8C">
      <w:pPr>
        <w:pStyle w:val="ListParagraph"/>
        <w:numPr>
          <w:ilvl w:val="0"/>
          <w:numId w:val="820"/>
        </w:numPr>
        <w:spacing w:after="120"/>
        <w:ind w:left="714" w:hanging="357"/>
        <w:contextualSpacing w:val="0"/>
        <w:jc w:val="both"/>
        <w:rPr>
          <w:sz w:val="24"/>
          <w:szCs w:val="24"/>
        </w:rPr>
      </w:pPr>
      <w:r w:rsidRPr="00643A1C">
        <w:rPr>
          <w:sz w:val="24"/>
          <w:szCs w:val="24"/>
        </w:rPr>
        <w:t xml:space="preserve">Die Koteletts salzen und mit etwas Piment d’Espelette würzen. </w:t>
      </w:r>
    </w:p>
    <w:p w14:paraId="3992F67D" w14:textId="77777777" w:rsidR="008A4131" w:rsidRPr="00643A1C" w:rsidRDefault="008A4131" w:rsidP="00B40E8C">
      <w:pPr>
        <w:pStyle w:val="ListParagraph"/>
        <w:numPr>
          <w:ilvl w:val="0"/>
          <w:numId w:val="820"/>
        </w:numPr>
        <w:spacing w:after="120"/>
        <w:ind w:left="714" w:hanging="357"/>
        <w:contextualSpacing w:val="0"/>
        <w:jc w:val="both"/>
        <w:rPr>
          <w:sz w:val="24"/>
          <w:szCs w:val="24"/>
        </w:rPr>
      </w:pPr>
      <w:r w:rsidRPr="00643A1C">
        <w:rPr>
          <w:sz w:val="24"/>
          <w:szCs w:val="24"/>
        </w:rPr>
        <w:t xml:space="preserve">Das Öl in einem schweren Topf erhitzen, darin die Koteletts anbraten. Wenn sie Farbe angenommen haben, Zwiebel, Schalotten und Knoblauch dazugeben und mitdünsten. Die Tomaten hinzufügen, alles vermengen. </w:t>
      </w:r>
    </w:p>
    <w:p w14:paraId="5606E829" w14:textId="77777777" w:rsidR="008A4131" w:rsidRPr="00643A1C" w:rsidRDefault="008A4131" w:rsidP="00B40E8C">
      <w:pPr>
        <w:pStyle w:val="ListParagraph"/>
        <w:numPr>
          <w:ilvl w:val="0"/>
          <w:numId w:val="820"/>
        </w:numPr>
        <w:spacing w:after="120"/>
        <w:ind w:left="714" w:hanging="357"/>
        <w:contextualSpacing w:val="0"/>
        <w:jc w:val="both"/>
        <w:rPr>
          <w:sz w:val="24"/>
          <w:szCs w:val="24"/>
        </w:rPr>
      </w:pPr>
      <w:r w:rsidRPr="00643A1C">
        <w:rPr>
          <w:sz w:val="24"/>
          <w:szCs w:val="24"/>
        </w:rPr>
        <w:t>Mit Wein ablöschen und reduzieren. Vielleicht Wasser nachgießen und den Brühwürfel dazugeben. Nochmal Piment d‘Espelette dazu sowie etwas Salz. Aufkochen und Deckel drauf. 10 Minuten bei mittlerer Hitze garen, währenddessen ab und zu Wasser oder Wein dazugeben, je nach Geschmack. Salzen, wenn nötig. Am Ende Thymian und Petersilie hinzufügen.</w:t>
      </w:r>
      <w:r w:rsidRPr="00643A1C">
        <w:rPr>
          <w:sz w:val="24"/>
          <w:szCs w:val="24"/>
        </w:rPr>
        <w:br w:type="page"/>
      </w:r>
    </w:p>
    <w:p w14:paraId="6205430F" w14:textId="77777777" w:rsidR="008A4131" w:rsidRDefault="008A4131" w:rsidP="00D37907">
      <w:pPr>
        <w:pStyle w:val="Heading2"/>
        <w:spacing w:after="240"/>
      </w:pPr>
      <w:r>
        <w:lastRenderedPageBreak/>
        <w:t>Spaghetti mit Safran und Butter - Pasta alla zafferano</w:t>
      </w:r>
      <w:r>
        <w:rPr>
          <w:rStyle w:val="FootnoteReference"/>
          <w:sz w:val="24"/>
          <w:szCs w:val="24"/>
        </w:rPr>
        <w:footnoteReference w:id="1281"/>
      </w:r>
    </w:p>
    <w:p w14:paraId="7EEA924D" w14:textId="77777777" w:rsidR="008A4131" w:rsidRDefault="008A4131" w:rsidP="008A4131">
      <w:pPr>
        <w:rPr>
          <w:sz w:val="24"/>
          <w:szCs w:val="24"/>
        </w:rPr>
      </w:pPr>
      <w:r w:rsidRPr="00E64D8E">
        <w:rPr>
          <w:sz w:val="24"/>
          <w:szCs w:val="24"/>
          <w:u w:val="single"/>
        </w:rPr>
        <w:t>Zutaten</w:t>
      </w:r>
      <w:r>
        <w:rPr>
          <w:sz w:val="24"/>
          <w:szCs w:val="24"/>
        </w:rPr>
        <w:t xml:space="preserve"> (für 2 – 3 Portionen):</w:t>
      </w:r>
    </w:p>
    <w:p w14:paraId="07FB9DD8" w14:textId="77777777" w:rsidR="008A4131" w:rsidRDefault="008A4131" w:rsidP="008A4131">
      <w:pPr>
        <w:rPr>
          <w:sz w:val="24"/>
          <w:szCs w:val="24"/>
        </w:rPr>
      </w:pPr>
      <w:r>
        <w:rPr>
          <w:sz w:val="24"/>
          <w:szCs w:val="24"/>
        </w:rPr>
        <w:t>500 ml Wasser</w:t>
      </w:r>
    </w:p>
    <w:p w14:paraId="5AE32356" w14:textId="77777777" w:rsidR="008A4131" w:rsidRDefault="008A4131" w:rsidP="008A4131">
      <w:pPr>
        <w:rPr>
          <w:sz w:val="24"/>
          <w:szCs w:val="24"/>
        </w:rPr>
      </w:pPr>
      <w:r>
        <w:rPr>
          <w:sz w:val="24"/>
          <w:szCs w:val="24"/>
        </w:rPr>
        <w:t>Ein paar Safranfäden (ca. 1 g)</w:t>
      </w:r>
    </w:p>
    <w:p w14:paraId="56CF791A" w14:textId="77777777" w:rsidR="008A4131" w:rsidRDefault="008A4131" w:rsidP="008A4131">
      <w:pPr>
        <w:rPr>
          <w:sz w:val="24"/>
          <w:szCs w:val="24"/>
        </w:rPr>
      </w:pPr>
      <w:r>
        <w:rPr>
          <w:sz w:val="24"/>
          <w:szCs w:val="24"/>
        </w:rPr>
        <w:t>Salz</w:t>
      </w:r>
    </w:p>
    <w:p w14:paraId="7065B2A2" w14:textId="77777777" w:rsidR="008A4131" w:rsidRDefault="008A4131" w:rsidP="008A4131">
      <w:pPr>
        <w:rPr>
          <w:sz w:val="24"/>
          <w:szCs w:val="24"/>
        </w:rPr>
      </w:pPr>
      <w:r>
        <w:rPr>
          <w:sz w:val="24"/>
          <w:szCs w:val="24"/>
        </w:rPr>
        <w:t>30 g Butter</w:t>
      </w:r>
    </w:p>
    <w:p w14:paraId="0882E90A" w14:textId="77777777" w:rsidR="008A4131" w:rsidRDefault="008A4131" w:rsidP="008A4131">
      <w:pPr>
        <w:rPr>
          <w:sz w:val="24"/>
          <w:szCs w:val="24"/>
        </w:rPr>
      </w:pPr>
      <w:r>
        <w:rPr>
          <w:sz w:val="24"/>
          <w:szCs w:val="24"/>
        </w:rPr>
        <w:t>250 g Spaghetti</w:t>
      </w:r>
    </w:p>
    <w:p w14:paraId="2132E599" w14:textId="77777777" w:rsidR="008A4131" w:rsidRDefault="008A4131" w:rsidP="008A4131">
      <w:pPr>
        <w:rPr>
          <w:sz w:val="24"/>
          <w:szCs w:val="24"/>
        </w:rPr>
      </w:pPr>
      <w:r>
        <w:rPr>
          <w:sz w:val="24"/>
          <w:szCs w:val="24"/>
        </w:rPr>
        <w:t>Parmesan nach Geschmack</w:t>
      </w:r>
    </w:p>
    <w:p w14:paraId="389EE491" w14:textId="77777777" w:rsidR="008A4131" w:rsidRDefault="008A4131" w:rsidP="008A4131">
      <w:pPr>
        <w:rPr>
          <w:sz w:val="24"/>
          <w:szCs w:val="24"/>
        </w:rPr>
      </w:pPr>
    </w:p>
    <w:p w14:paraId="42B35B2D" w14:textId="77777777" w:rsidR="008A4131" w:rsidRDefault="008A4131" w:rsidP="008A4131">
      <w:pPr>
        <w:rPr>
          <w:sz w:val="24"/>
          <w:szCs w:val="24"/>
        </w:rPr>
      </w:pPr>
      <w:r>
        <w:rPr>
          <w:sz w:val="24"/>
          <w:szCs w:val="24"/>
        </w:rPr>
        <w:t>Zubereitung:</w:t>
      </w:r>
    </w:p>
    <w:p w14:paraId="75BDB8A4" w14:textId="77777777" w:rsidR="008A4131" w:rsidRPr="00F050A9" w:rsidRDefault="008A4131" w:rsidP="00B40E8C">
      <w:pPr>
        <w:pStyle w:val="ListParagraph"/>
        <w:numPr>
          <w:ilvl w:val="0"/>
          <w:numId w:val="810"/>
        </w:numPr>
        <w:spacing w:after="120"/>
        <w:ind w:left="714" w:hanging="357"/>
        <w:contextualSpacing w:val="0"/>
        <w:jc w:val="both"/>
        <w:rPr>
          <w:sz w:val="24"/>
          <w:szCs w:val="24"/>
        </w:rPr>
      </w:pPr>
      <w:r w:rsidRPr="00F050A9">
        <w:rPr>
          <w:sz w:val="24"/>
          <w:szCs w:val="24"/>
        </w:rPr>
        <w:t>In einer großen beschichteten Pfanne Wasser und Safran und einer Prise Salz zum Kochen bringen. Butter hinzufügen. Wenn diese geschmolzen ist, Spaghetti in den Fond geben.</w:t>
      </w:r>
    </w:p>
    <w:p w14:paraId="0A616FFB" w14:textId="77777777" w:rsidR="008A4131" w:rsidRDefault="008A4131" w:rsidP="00B40E8C">
      <w:pPr>
        <w:pStyle w:val="ListParagraph"/>
        <w:numPr>
          <w:ilvl w:val="0"/>
          <w:numId w:val="810"/>
        </w:numPr>
        <w:spacing w:after="120"/>
        <w:ind w:left="714" w:hanging="357"/>
        <w:contextualSpacing w:val="0"/>
        <w:jc w:val="both"/>
        <w:rPr>
          <w:sz w:val="24"/>
          <w:szCs w:val="24"/>
        </w:rPr>
      </w:pPr>
      <w:r w:rsidRPr="00F050A9">
        <w:rPr>
          <w:sz w:val="24"/>
          <w:szCs w:val="24"/>
        </w:rPr>
        <w:t>Auf mittlerer Hitze die Flüssigkeit langsam einkochen lassen. Die Pfanne nicht abdecken. Falls das Wasser verkocht ist, bevor die Spaghetti gar sind, noch etwas Wasser nachgießen. Am Ende soll eine Flüssigkeit mehr in der Pfanne stehen. Parmesan reiben und unterrühren. Sofort servieren.</w:t>
      </w:r>
    </w:p>
    <w:p w14:paraId="5711A229" w14:textId="77777777" w:rsidR="008A4131" w:rsidRDefault="008A4131" w:rsidP="008A4131">
      <w:pPr>
        <w:jc w:val="both"/>
        <w:rPr>
          <w:sz w:val="24"/>
          <w:szCs w:val="24"/>
        </w:rPr>
      </w:pPr>
    </w:p>
    <w:p w14:paraId="5A86DEA7" w14:textId="77777777" w:rsidR="008A4131" w:rsidRDefault="008A4131" w:rsidP="008A4131">
      <w:pPr>
        <w:ind w:left="1416" w:hanging="1416"/>
        <w:jc w:val="both"/>
        <w:rPr>
          <w:sz w:val="24"/>
          <w:szCs w:val="24"/>
        </w:rPr>
      </w:pPr>
      <w:r>
        <w:rPr>
          <w:sz w:val="24"/>
          <w:szCs w:val="24"/>
        </w:rPr>
        <w:t>Problem:</w:t>
      </w:r>
      <w:r>
        <w:rPr>
          <w:sz w:val="24"/>
          <w:szCs w:val="24"/>
        </w:rPr>
        <w:tab/>
        <w:t xml:space="preserve">So wie andere Leute Plastikfolie über ihre Möbel legen, um diese vor Abnutzung zu bewahren, so horte ich Safran. Viel zu teuer, um ihn zu essen! Da liegt zum Beispiel noch das Döschen, das ich vor Jahren aus Zanzibar mitgebracht habe. Andererseits: Noch verschwenderischer, als gutes Geld für Safran auszugeben, ist es, gutes Geld für Safran auszugeben, den man dann nicht isst. </w:t>
      </w:r>
    </w:p>
    <w:p w14:paraId="03188BC2" w14:textId="77777777" w:rsidR="008A4131" w:rsidRPr="00F050A9" w:rsidRDefault="008A4131" w:rsidP="008A4131">
      <w:pPr>
        <w:ind w:left="1416"/>
        <w:jc w:val="both"/>
        <w:rPr>
          <w:sz w:val="24"/>
          <w:szCs w:val="24"/>
        </w:rPr>
      </w:pPr>
      <w:r>
        <w:rPr>
          <w:sz w:val="24"/>
          <w:szCs w:val="24"/>
        </w:rPr>
        <w:t>Das Gericht ist in Italien offenbar ein fast gewöhnliches Gericht, ein naher Verwandter des Mailänder Risotto, und oje, schmeckt die Pasta gut. Man kann das Ganze noch mit frischen Erbsen (Paula) oder Speckwürfelchen (Simon) oder dünn geschnittene Zucchini (Christine) verfeinern. Das Allerwichtigste aber, vielleicht noch wichtiger als der Safran, ist die Butter</w:t>
      </w:r>
      <w:r w:rsidRPr="004F08E9">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5FB631D8" w14:textId="77777777" w:rsidR="008A4131" w:rsidRDefault="008A4131" w:rsidP="008A4131">
      <w:pPr>
        <w:rPr>
          <w:sz w:val="24"/>
          <w:szCs w:val="24"/>
        </w:rPr>
      </w:pPr>
    </w:p>
    <w:p w14:paraId="7A2693C5" w14:textId="77777777" w:rsidR="008A4131" w:rsidRDefault="008A4131">
      <w:pPr>
        <w:rPr>
          <w:rFonts w:asciiTheme="majorHAnsi" w:eastAsiaTheme="majorEastAsia" w:hAnsiTheme="majorHAnsi" w:cstheme="majorBidi"/>
          <w:color w:val="2F5496" w:themeColor="accent1" w:themeShade="BF"/>
          <w:sz w:val="26"/>
          <w:szCs w:val="26"/>
        </w:rPr>
      </w:pPr>
      <w:r>
        <w:br w:type="page"/>
      </w:r>
    </w:p>
    <w:p w14:paraId="3B34D3F3" w14:textId="77777777" w:rsidR="003B7D3F" w:rsidRDefault="003B7D3F" w:rsidP="003B7D3F">
      <w:pPr>
        <w:pStyle w:val="Heading2"/>
        <w:spacing w:after="240"/>
      </w:pPr>
      <w:r>
        <w:lastRenderedPageBreak/>
        <w:t>Spaghetti mit Kräutern</w:t>
      </w:r>
      <w:r>
        <w:rPr>
          <w:rStyle w:val="FootnoteReference"/>
        </w:rPr>
        <w:footnoteReference w:id="1282"/>
      </w:r>
    </w:p>
    <w:p w14:paraId="74B3DAEE" w14:textId="77777777" w:rsidR="003B7D3F" w:rsidRDefault="003B7D3F" w:rsidP="003B7D3F">
      <w:pPr>
        <w:rPr>
          <w:sz w:val="24"/>
          <w:szCs w:val="24"/>
        </w:rPr>
      </w:pPr>
      <w:r w:rsidRPr="00A13B12">
        <w:rPr>
          <w:sz w:val="24"/>
          <w:szCs w:val="24"/>
          <w:u w:val="single"/>
        </w:rPr>
        <w:t>Zutaten</w:t>
      </w:r>
      <w:r>
        <w:rPr>
          <w:sz w:val="24"/>
          <w:szCs w:val="24"/>
        </w:rPr>
        <w:t xml:space="preserve"> (für 2 Personen):</w:t>
      </w:r>
    </w:p>
    <w:p w14:paraId="32E2CB81" w14:textId="77777777" w:rsidR="003B7D3F" w:rsidRDefault="003B7D3F" w:rsidP="003B7D3F">
      <w:pPr>
        <w:rPr>
          <w:sz w:val="24"/>
          <w:szCs w:val="24"/>
        </w:rPr>
      </w:pPr>
      <w:r>
        <w:rPr>
          <w:sz w:val="24"/>
          <w:szCs w:val="24"/>
        </w:rPr>
        <w:t>200 g Spaghetti</w:t>
      </w:r>
    </w:p>
    <w:p w14:paraId="41A5F532" w14:textId="77777777" w:rsidR="003B7D3F" w:rsidRDefault="003B7D3F" w:rsidP="003B7D3F">
      <w:pPr>
        <w:rPr>
          <w:sz w:val="24"/>
          <w:szCs w:val="24"/>
        </w:rPr>
      </w:pPr>
      <w:r>
        <w:rPr>
          <w:sz w:val="24"/>
          <w:szCs w:val="24"/>
        </w:rPr>
        <w:t>50 g Butter</w:t>
      </w:r>
    </w:p>
    <w:p w14:paraId="16BC5722" w14:textId="77777777" w:rsidR="003B7D3F" w:rsidRDefault="003B7D3F" w:rsidP="003B7D3F">
      <w:pPr>
        <w:rPr>
          <w:sz w:val="24"/>
          <w:szCs w:val="24"/>
        </w:rPr>
      </w:pPr>
      <w:r>
        <w:rPr>
          <w:sz w:val="24"/>
          <w:szCs w:val="24"/>
        </w:rPr>
        <w:t>2 Knoblauchzehen</w:t>
      </w:r>
    </w:p>
    <w:p w14:paraId="52677044" w14:textId="77777777" w:rsidR="003B7D3F" w:rsidRDefault="003B7D3F" w:rsidP="003B7D3F">
      <w:pPr>
        <w:rPr>
          <w:sz w:val="24"/>
          <w:szCs w:val="24"/>
        </w:rPr>
      </w:pPr>
      <w:r>
        <w:rPr>
          <w:sz w:val="24"/>
          <w:szCs w:val="24"/>
        </w:rPr>
        <w:t>½ kleine rote Chilischote</w:t>
      </w:r>
    </w:p>
    <w:p w14:paraId="654AD464" w14:textId="77777777" w:rsidR="003B7D3F" w:rsidRDefault="003B7D3F" w:rsidP="003B7D3F">
      <w:pPr>
        <w:rPr>
          <w:sz w:val="24"/>
          <w:szCs w:val="24"/>
        </w:rPr>
      </w:pPr>
      <w:r>
        <w:rPr>
          <w:sz w:val="24"/>
          <w:szCs w:val="24"/>
        </w:rPr>
        <w:t>1 Zweig Thymian</w:t>
      </w:r>
    </w:p>
    <w:p w14:paraId="02C2EB8E" w14:textId="77777777" w:rsidR="003B7D3F" w:rsidRDefault="003B7D3F" w:rsidP="003B7D3F">
      <w:pPr>
        <w:rPr>
          <w:sz w:val="24"/>
          <w:szCs w:val="24"/>
        </w:rPr>
      </w:pPr>
      <w:r>
        <w:rPr>
          <w:sz w:val="24"/>
          <w:szCs w:val="24"/>
        </w:rPr>
        <w:t>1 Stängel Petersilie</w:t>
      </w:r>
    </w:p>
    <w:p w14:paraId="0AD3574B" w14:textId="77777777" w:rsidR="003B7D3F" w:rsidRDefault="003B7D3F" w:rsidP="003B7D3F">
      <w:pPr>
        <w:rPr>
          <w:sz w:val="24"/>
          <w:szCs w:val="24"/>
        </w:rPr>
      </w:pPr>
      <w:r>
        <w:rPr>
          <w:sz w:val="24"/>
          <w:szCs w:val="24"/>
        </w:rPr>
        <w:t>1 Stängel Basilikum</w:t>
      </w:r>
    </w:p>
    <w:p w14:paraId="68C88E45" w14:textId="77777777" w:rsidR="003B7D3F" w:rsidRDefault="003B7D3F" w:rsidP="003B7D3F">
      <w:pPr>
        <w:rPr>
          <w:sz w:val="24"/>
          <w:szCs w:val="24"/>
        </w:rPr>
      </w:pPr>
      <w:r>
        <w:rPr>
          <w:sz w:val="24"/>
          <w:szCs w:val="24"/>
        </w:rPr>
        <w:t>1 Stängel Minze</w:t>
      </w:r>
    </w:p>
    <w:p w14:paraId="7106DC79" w14:textId="77777777" w:rsidR="003B7D3F" w:rsidRDefault="003B7D3F" w:rsidP="003B7D3F">
      <w:pPr>
        <w:rPr>
          <w:sz w:val="24"/>
          <w:szCs w:val="24"/>
        </w:rPr>
      </w:pPr>
      <w:r>
        <w:rPr>
          <w:sz w:val="24"/>
          <w:szCs w:val="24"/>
        </w:rPr>
        <w:t>Salz</w:t>
      </w:r>
    </w:p>
    <w:p w14:paraId="2F4502B2" w14:textId="77777777" w:rsidR="003B7D3F" w:rsidRDefault="003B7D3F" w:rsidP="003B7D3F">
      <w:pPr>
        <w:rPr>
          <w:sz w:val="24"/>
          <w:szCs w:val="24"/>
        </w:rPr>
      </w:pPr>
    </w:p>
    <w:p w14:paraId="05854082" w14:textId="77777777" w:rsidR="003B7D3F" w:rsidRDefault="003B7D3F" w:rsidP="003B7D3F">
      <w:pPr>
        <w:rPr>
          <w:sz w:val="24"/>
          <w:szCs w:val="24"/>
        </w:rPr>
      </w:pPr>
      <w:r>
        <w:rPr>
          <w:sz w:val="24"/>
          <w:szCs w:val="24"/>
        </w:rPr>
        <w:t>Zubereitung:</w:t>
      </w:r>
    </w:p>
    <w:p w14:paraId="64086689" w14:textId="77777777" w:rsidR="003B7D3F" w:rsidRPr="00B23FCE" w:rsidRDefault="003B7D3F" w:rsidP="00B40E8C">
      <w:pPr>
        <w:pStyle w:val="ListParagraph"/>
        <w:numPr>
          <w:ilvl w:val="0"/>
          <w:numId w:val="806"/>
        </w:numPr>
        <w:spacing w:after="120"/>
        <w:ind w:left="714" w:hanging="357"/>
        <w:contextualSpacing w:val="0"/>
        <w:jc w:val="both"/>
        <w:rPr>
          <w:sz w:val="24"/>
          <w:szCs w:val="24"/>
        </w:rPr>
      </w:pPr>
      <w:r w:rsidRPr="00B23FCE">
        <w:rPr>
          <w:sz w:val="24"/>
          <w:szCs w:val="24"/>
        </w:rPr>
        <w:t>Spaghetti in einen Topf mit sprudelndem Salzwasser geben. In einer Pfanne Butter zerlassen und die beiden angedrückten Knoblauchzehen dazugeben, gehackte Chilischote und Salz hinzufügen und alles ungefähr 5 Minuten lang dünsten.</w:t>
      </w:r>
    </w:p>
    <w:p w14:paraId="31526F29" w14:textId="77777777" w:rsidR="003B7D3F" w:rsidRPr="00B23FCE" w:rsidRDefault="003B7D3F" w:rsidP="00B40E8C">
      <w:pPr>
        <w:pStyle w:val="ListParagraph"/>
        <w:numPr>
          <w:ilvl w:val="0"/>
          <w:numId w:val="806"/>
        </w:numPr>
        <w:spacing w:after="120"/>
        <w:ind w:left="714" w:hanging="357"/>
        <w:contextualSpacing w:val="0"/>
        <w:jc w:val="both"/>
        <w:rPr>
          <w:sz w:val="24"/>
          <w:szCs w:val="24"/>
        </w:rPr>
      </w:pPr>
      <w:r w:rsidRPr="00B23FCE">
        <w:rPr>
          <w:sz w:val="24"/>
          <w:szCs w:val="24"/>
        </w:rPr>
        <w:t>Knoblauchzehen entfernen, Spaghetti 2 Minuten vor Ende der auf der Packung angegebenen Garzeit in die Butter geben, umrühren.</w:t>
      </w:r>
    </w:p>
    <w:p w14:paraId="427F461F" w14:textId="77777777" w:rsidR="003B7D3F" w:rsidRPr="00B23FCE" w:rsidRDefault="003B7D3F" w:rsidP="00B40E8C">
      <w:pPr>
        <w:pStyle w:val="ListParagraph"/>
        <w:numPr>
          <w:ilvl w:val="0"/>
          <w:numId w:val="806"/>
        </w:numPr>
        <w:spacing w:after="120"/>
        <w:ind w:left="714" w:hanging="357"/>
        <w:contextualSpacing w:val="0"/>
        <w:jc w:val="both"/>
        <w:rPr>
          <w:sz w:val="24"/>
          <w:szCs w:val="24"/>
        </w:rPr>
      </w:pPr>
      <w:r w:rsidRPr="00B23FCE">
        <w:rPr>
          <w:sz w:val="24"/>
          <w:szCs w:val="24"/>
        </w:rPr>
        <w:t>Die Blätter von den Kräuterzweigen zupfen und unter die Spaghetti heben. 1 bis 2 Kellen vom Spaghettiwasser in die Pfanne gießen und einkochen lassen.</w:t>
      </w:r>
      <w:r>
        <w:rPr>
          <w:sz w:val="24"/>
          <w:szCs w:val="24"/>
        </w:rPr>
        <w:t xml:space="preserve"> Und schwuppiwupp ist das Essen fertig </w:t>
      </w:r>
      <w:r w:rsidRPr="00B23FCE">
        <w:rPr>
          <w:rFonts w:ascii="Segoe UI Emoji" w:hAnsi="Segoe UI Emoji" w:cs="Segoe UI Emoji"/>
          <w:sz w:val="24"/>
          <w:szCs w:val="24"/>
        </w:rPr>
        <w:t>😊</w:t>
      </w:r>
      <w:r w:rsidRPr="00B23FCE">
        <w:rPr>
          <w:sz w:val="24"/>
          <w:szCs w:val="24"/>
        </w:rPr>
        <w:t>!</w:t>
      </w:r>
    </w:p>
    <w:p w14:paraId="27B1DF04" w14:textId="77777777" w:rsidR="003B7D3F" w:rsidRDefault="003B7D3F" w:rsidP="003B7D3F">
      <w:pPr>
        <w:rPr>
          <w:sz w:val="24"/>
          <w:szCs w:val="24"/>
        </w:rPr>
      </w:pPr>
      <w:r>
        <w:rPr>
          <w:sz w:val="24"/>
          <w:szCs w:val="24"/>
        </w:rPr>
        <w:br w:type="page"/>
      </w:r>
    </w:p>
    <w:p w14:paraId="7BB06AC1" w14:textId="77777777" w:rsidR="003348A6" w:rsidRDefault="003348A6" w:rsidP="003348A6">
      <w:pPr>
        <w:pStyle w:val="Heading2"/>
        <w:spacing w:after="240"/>
      </w:pPr>
      <w:r>
        <w:lastRenderedPageBreak/>
        <w:t>Spaghetti mit Spinat</w:t>
      </w:r>
      <w:r>
        <w:rPr>
          <w:rStyle w:val="FootnoteReference"/>
        </w:rPr>
        <w:footnoteReference w:id="1283"/>
      </w:r>
      <w:r>
        <w:t xml:space="preserve"> </w:t>
      </w:r>
    </w:p>
    <w:p w14:paraId="39FC74C3" w14:textId="77777777" w:rsidR="003348A6" w:rsidRDefault="003348A6" w:rsidP="003348A6">
      <w:pPr>
        <w:jc w:val="both"/>
        <w:rPr>
          <w:sz w:val="24"/>
          <w:szCs w:val="24"/>
        </w:rPr>
      </w:pPr>
      <w:r w:rsidRPr="00224ADE">
        <w:rPr>
          <w:sz w:val="24"/>
          <w:szCs w:val="24"/>
          <w:u w:val="single"/>
        </w:rPr>
        <w:t>Zutaten</w:t>
      </w:r>
      <w:r>
        <w:rPr>
          <w:sz w:val="24"/>
          <w:szCs w:val="24"/>
        </w:rPr>
        <w:t xml:space="preserve"> (für 2 Portionen)</w:t>
      </w:r>
    </w:p>
    <w:p w14:paraId="2518200D" w14:textId="77777777" w:rsidR="003348A6" w:rsidRDefault="003348A6" w:rsidP="003348A6">
      <w:pPr>
        <w:jc w:val="both"/>
        <w:rPr>
          <w:sz w:val="24"/>
          <w:szCs w:val="24"/>
        </w:rPr>
      </w:pPr>
      <w:r>
        <w:rPr>
          <w:sz w:val="24"/>
          <w:szCs w:val="24"/>
        </w:rPr>
        <w:t>300 g TK-Spinat</w:t>
      </w:r>
    </w:p>
    <w:p w14:paraId="299269F1" w14:textId="77777777" w:rsidR="003348A6" w:rsidRDefault="003348A6" w:rsidP="003348A6">
      <w:pPr>
        <w:jc w:val="both"/>
        <w:rPr>
          <w:sz w:val="24"/>
          <w:szCs w:val="24"/>
        </w:rPr>
      </w:pPr>
      <w:r>
        <w:rPr>
          <w:sz w:val="24"/>
          <w:szCs w:val="24"/>
        </w:rPr>
        <w:t>50 g durchwachsener Speck</w:t>
      </w:r>
    </w:p>
    <w:p w14:paraId="70F70682" w14:textId="77777777" w:rsidR="003348A6" w:rsidRDefault="003348A6" w:rsidP="003348A6">
      <w:pPr>
        <w:jc w:val="both"/>
        <w:rPr>
          <w:sz w:val="24"/>
          <w:szCs w:val="24"/>
        </w:rPr>
      </w:pPr>
      <w:r>
        <w:rPr>
          <w:sz w:val="24"/>
          <w:szCs w:val="24"/>
        </w:rPr>
        <w:t>2 Knoblauchzehen</w:t>
      </w:r>
    </w:p>
    <w:p w14:paraId="4FC19FC3" w14:textId="77777777" w:rsidR="003348A6" w:rsidRDefault="003348A6" w:rsidP="003348A6">
      <w:pPr>
        <w:jc w:val="both"/>
        <w:rPr>
          <w:sz w:val="24"/>
          <w:szCs w:val="24"/>
        </w:rPr>
      </w:pPr>
      <w:r>
        <w:rPr>
          <w:sz w:val="24"/>
          <w:szCs w:val="24"/>
        </w:rPr>
        <w:t>250 g Kirschtomaten oder andere Tomaten</w:t>
      </w:r>
    </w:p>
    <w:p w14:paraId="521AE377" w14:textId="77777777" w:rsidR="003348A6" w:rsidRDefault="003348A6" w:rsidP="003348A6">
      <w:pPr>
        <w:jc w:val="both"/>
        <w:rPr>
          <w:sz w:val="24"/>
          <w:szCs w:val="24"/>
        </w:rPr>
      </w:pPr>
      <w:r>
        <w:rPr>
          <w:sz w:val="24"/>
          <w:szCs w:val="24"/>
        </w:rPr>
        <w:t>2 – 3 l Wasser</w:t>
      </w:r>
    </w:p>
    <w:p w14:paraId="6C952E16" w14:textId="77777777" w:rsidR="003348A6" w:rsidRDefault="003348A6" w:rsidP="003348A6">
      <w:pPr>
        <w:jc w:val="both"/>
        <w:rPr>
          <w:sz w:val="24"/>
          <w:szCs w:val="24"/>
        </w:rPr>
      </w:pPr>
      <w:r>
        <w:rPr>
          <w:sz w:val="24"/>
          <w:szCs w:val="24"/>
        </w:rPr>
        <w:t>Salz, Pfeffer</w:t>
      </w:r>
    </w:p>
    <w:p w14:paraId="3215E460" w14:textId="77777777" w:rsidR="003348A6" w:rsidRDefault="003348A6" w:rsidP="003348A6">
      <w:pPr>
        <w:jc w:val="both"/>
        <w:rPr>
          <w:sz w:val="24"/>
          <w:szCs w:val="24"/>
        </w:rPr>
      </w:pPr>
      <w:r>
        <w:rPr>
          <w:sz w:val="24"/>
          <w:szCs w:val="24"/>
        </w:rPr>
        <w:t>250 g Spaghetti</w:t>
      </w:r>
    </w:p>
    <w:p w14:paraId="0CE6FD63" w14:textId="77777777" w:rsidR="003348A6" w:rsidRDefault="003348A6" w:rsidP="003348A6">
      <w:pPr>
        <w:jc w:val="both"/>
        <w:rPr>
          <w:sz w:val="24"/>
          <w:szCs w:val="24"/>
        </w:rPr>
      </w:pPr>
      <w:r>
        <w:rPr>
          <w:sz w:val="24"/>
          <w:szCs w:val="24"/>
        </w:rPr>
        <w:t>5 EL Olivenöl</w:t>
      </w:r>
    </w:p>
    <w:p w14:paraId="14936F85" w14:textId="77777777" w:rsidR="003348A6" w:rsidRDefault="003348A6" w:rsidP="003348A6">
      <w:pPr>
        <w:jc w:val="both"/>
        <w:rPr>
          <w:sz w:val="24"/>
          <w:szCs w:val="24"/>
        </w:rPr>
      </w:pPr>
      <w:r>
        <w:rPr>
          <w:sz w:val="24"/>
          <w:szCs w:val="24"/>
        </w:rPr>
        <w:t>100 ml Gemüsebrühe</w:t>
      </w:r>
    </w:p>
    <w:p w14:paraId="772A0FC3" w14:textId="77777777" w:rsidR="003348A6" w:rsidRDefault="003348A6" w:rsidP="003348A6">
      <w:pPr>
        <w:jc w:val="both"/>
        <w:rPr>
          <w:sz w:val="24"/>
          <w:szCs w:val="24"/>
        </w:rPr>
      </w:pPr>
      <w:r>
        <w:rPr>
          <w:sz w:val="24"/>
          <w:szCs w:val="24"/>
        </w:rPr>
        <w:t>Öl</w:t>
      </w:r>
    </w:p>
    <w:p w14:paraId="23ABB2DD" w14:textId="77777777" w:rsidR="003348A6" w:rsidRDefault="003348A6" w:rsidP="003348A6">
      <w:pPr>
        <w:jc w:val="both"/>
        <w:rPr>
          <w:sz w:val="24"/>
          <w:szCs w:val="24"/>
        </w:rPr>
      </w:pPr>
      <w:r>
        <w:rPr>
          <w:sz w:val="24"/>
          <w:szCs w:val="24"/>
        </w:rPr>
        <w:t>Muskat</w:t>
      </w:r>
    </w:p>
    <w:p w14:paraId="0CF9880D" w14:textId="77777777" w:rsidR="003348A6" w:rsidRDefault="003348A6" w:rsidP="003348A6">
      <w:pPr>
        <w:jc w:val="both"/>
        <w:rPr>
          <w:sz w:val="24"/>
          <w:szCs w:val="24"/>
        </w:rPr>
      </w:pPr>
      <w:r>
        <w:rPr>
          <w:sz w:val="24"/>
          <w:szCs w:val="24"/>
        </w:rPr>
        <w:t>1 Prise Zucker</w:t>
      </w:r>
    </w:p>
    <w:p w14:paraId="5BE5244D" w14:textId="77777777" w:rsidR="003348A6" w:rsidRDefault="003348A6" w:rsidP="003348A6">
      <w:pPr>
        <w:jc w:val="both"/>
        <w:rPr>
          <w:sz w:val="24"/>
          <w:szCs w:val="24"/>
        </w:rPr>
      </w:pPr>
      <w:r>
        <w:rPr>
          <w:sz w:val="24"/>
          <w:szCs w:val="24"/>
        </w:rPr>
        <w:t>2 Scheiben Roggenbrot</w:t>
      </w:r>
    </w:p>
    <w:p w14:paraId="00AE860D" w14:textId="77777777" w:rsidR="003348A6" w:rsidRDefault="003348A6" w:rsidP="003348A6">
      <w:pPr>
        <w:jc w:val="both"/>
        <w:rPr>
          <w:sz w:val="24"/>
          <w:szCs w:val="24"/>
        </w:rPr>
      </w:pPr>
    </w:p>
    <w:p w14:paraId="42595FAA" w14:textId="77777777" w:rsidR="003348A6" w:rsidRDefault="003348A6" w:rsidP="003348A6">
      <w:pPr>
        <w:jc w:val="both"/>
        <w:rPr>
          <w:sz w:val="24"/>
          <w:szCs w:val="24"/>
        </w:rPr>
      </w:pPr>
      <w:r>
        <w:rPr>
          <w:sz w:val="24"/>
          <w:szCs w:val="24"/>
        </w:rPr>
        <w:t>Zubereitungszeit: 30 Minuten plus 20 Minuten Garzeit</w:t>
      </w:r>
    </w:p>
    <w:p w14:paraId="79B7C669" w14:textId="77777777" w:rsidR="003348A6" w:rsidRPr="00224ADE" w:rsidRDefault="003348A6" w:rsidP="00B40E8C">
      <w:pPr>
        <w:pStyle w:val="ListParagraph"/>
        <w:numPr>
          <w:ilvl w:val="0"/>
          <w:numId w:val="567"/>
        </w:numPr>
        <w:spacing w:after="120"/>
        <w:ind w:left="714" w:hanging="357"/>
        <w:contextualSpacing w:val="0"/>
        <w:jc w:val="both"/>
        <w:rPr>
          <w:sz w:val="24"/>
          <w:szCs w:val="24"/>
        </w:rPr>
      </w:pPr>
      <w:r w:rsidRPr="00224ADE">
        <w:rPr>
          <w:sz w:val="24"/>
          <w:szCs w:val="24"/>
        </w:rPr>
        <w:t>Den Spinat auftauen lassen. Den Speck würfeln und die Knoblauchzehen schälen. Die Tomaten überbrühen und häuten</w:t>
      </w:r>
    </w:p>
    <w:p w14:paraId="1A43A4A8" w14:textId="77777777" w:rsidR="003348A6" w:rsidRPr="00184037" w:rsidRDefault="003348A6" w:rsidP="00B40E8C">
      <w:pPr>
        <w:pStyle w:val="ListParagraph"/>
        <w:numPr>
          <w:ilvl w:val="0"/>
          <w:numId w:val="567"/>
        </w:numPr>
        <w:spacing w:after="120"/>
        <w:ind w:left="714" w:hanging="357"/>
        <w:contextualSpacing w:val="0"/>
        <w:jc w:val="both"/>
        <w:rPr>
          <w:sz w:val="24"/>
          <w:szCs w:val="24"/>
        </w:rPr>
      </w:pPr>
      <w:r w:rsidRPr="00184037">
        <w:rPr>
          <w:sz w:val="24"/>
          <w:szCs w:val="24"/>
        </w:rPr>
        <w:t>Spaghetti al dente kochen</w:t>
      </w:r>
    </w:p>
    <w:p w14:paraId="301073E9" w14:textId="77777777" w:rsidR="003348A6" w:rsidRPr="00184037" w:rsidRDefault="003348A6" w:rsidP="00B40E8C">
      <w:pPr>
        <w:pStyle w:val="ListParagraph"/>
        <w:numPr>
          <w:ilvl w:val="0"/>
          <w:numId w:val="567"/>
        </w:numPr>
        <w:spacing w:after="120"/>
        <w:ind w:left="714" w:hanging="357"/>
        <w:contextualSpacing w:val="0"/>
        <w:jc w:val="both"/>
        <w:rPr>
          <w:sz w:val="24"/>
          <w:szCs w:val="24"/>
        </w:rPr>
      </w:pPr>
      <w:r w:rsidRPr="00184037">
        <w:rPr>
          <w:sz w:val="24"/>
          <w:szCs w:val="24"/>
        </w:rPr>
        <w:t>In der Zwischenzeit den Speck anbraten; die zerdrückten Knoblauchzehen und den Spinat dazugeben.</w:t>
      </w:r>
    </w:p>
    <w:p w14:paraId="023B71F0" w14:textId="77777777" w:rsidR="003348A6" w:rsidRPr="00184037" w:rsidRDefault="003348A6" w:rsidP="00B40E8C">
      <w:pPr>
        <w:pStyle w:val="ListParagraph"/>
        <w:numPr>
          <w:ilvl w:val="0"/>
          <w:numId w:val="567"/>
        </w:numPr>
        <w:spacing w:after="120"/>
        <w:ind w:left="714" w:hanging="357"/>
        <w:contextualSpacing w:val="0"/>
        <w:jc w:val="both"/>
        <w:rPr>
          <w:sz w:val="24"/>
          <w:szCs w:val="24"/>
        </w:rPr>
      </w:pPr>
      <w:r w:rsidRPr="00184037">
        <w:rPr>
          <w:sz w:val="24"/>
          <w:szCs w:val="24"/>
        </w:rPr>
        <w:t>Die Brühe mit 3 EL Olivenöl hinzufügen. Mit Salz, Pfeffer, Muskat und Zucker würzen und alles etwa 10 Minuten dünsten. Zum Schluss die Kirschtomaten 1 Minute mitgaren.</w:t>
      </w:r>
    </w:p>
    <w:p w14:paraId="3D8EB1D2" w14:textId="77777777" w:rsidR="003348A6" w:rsidRPr="00184037" w:rsidRDefault="003348A6" w:rsidP="00B40E8C">
      <w:pPr>
        <w:pStyle w:val="ListParagraph"/>
        <w:numPr>
          <w:ilvl w:val="0"/>
          <w:numId w:val="567"/>
        </w:numPr>
        <w:spacing w:after="120"/>
        <w:ind w:left="714" w:hanging="357"/>
        <w:contextualSpacing w:val="0"/>
        <w:jc w:val="both"/>
        <w:rPr>
          <w:sz w:val="24"/>
          <w:szCs w:val="24"/>
        </w:rPr>
      </w:pPr>
      <w:r w:rsidRPr="00184037">
        <w:rPr>
          <w:sz w:val="24"/>
          <w:szCs w:val="24"/>
        </w:rPr>
        <w:t>Das Roggenbrot würfeln und in dem restlichen Öl knusprig braten.</w:t>
      </w:r>
    </w:p>
    <w:p w14:paraId="26489085" w14:textId="77777777" w:rsidR="003348A6" w:rsidRPr="00184037" w:rsidRDefault="003348A6" w:rsidP="00B40E8C">
      <w:pPr>
        <w:pStyle w:val="ListParagraph"/>
        <w:numPr>
          <w:ilvl w:val="0"/>
          <w:numId w:val="567"/>
        </w:numPr>
        <w:spacing w:after="120"/>
        <w:ind w:left="714" w:hanging="357"/>
        <w:contextualSpacing w:val="0"/>
        <w:jc w:val="both"/>
        <w:rPr>
          <w:sz w:val="24"/>
          <w:szCs w:val="24"/>
        </w:rPr>
      </w:pPr>
      <w:r w:rsidRPr="00184037">
        <w:rPr>
          <w:sz w:val="24"/>
          <w:szCs w:val="24"/>
        </w:rPr>
        <w:t>Die Spaghetti abgießen und zusammen mit dem Gemüse und den Brotwürfeln anrichten</w:t>
      </w:r>
    </w:p>
    <w:p w14:paraId="48DD16E2" w14:textId="77777777" w:rsidR="003348A6" w:rsidRPr="00E01F84" w:rsidRDefault="003348A6" w:rsidP="003348A6">
      <w:pPr>
        <w:jc w:val="both"/>
        <w:rPr>
          <w:sz w:val="24"/>
          <w:szCs w:val="24"/>
        </w:rPr>
      </w:pPr>
      <w:r w:rsidRPr="00E01F84">
        <w:rPr>
          <w:sz w:val="24"/>
          <w:szCs w:val="24"/>
        </w:rPr>
        <w:br w:type="page"/>
      </w:r>
    </w:p>
    <w:p w14:paraId="2F86AC52" w14:textId="77777777" w:rsidR="003348A6" w:rsidRDefault="003348A6" w:rsidP="003348A6">
      <w:pPr>
        <w:pStyle w:val="Heading2"/>
        <w:spacing w:after="240"/>
      </w:pPr>
      <w:r w:rsidRPr="00CE6CCF">
        <w:lastRenderedPageBreak/>
        <w:t>Spaghetti Carbonara mit Champignons</w:t>
      </w:r>
      <w:r>
        <w:rPr>
          <w:rStyle w:val="FootnoteReference"/>
        </w:rPr>
        <w:footnoteReference w:id="1284"/>
      </w:r>
      <w:r w:rsidRPr="00CE6CCF">
        <w:t xml:space="preserve"> </w:t>
      </w:r>
    </w:p>
    <w:p w14:paraId="5C8D9B48" w14:textId="77777777" w:rsidR="003348A6" w:rsidRDefault="003348A6" w:rsidP="003348A6">
      <w:pPr>
        <w:ind w:left="708" w:hanging="708"/>
        <w:jc w:val="both"/>
        <w:rPr>
          <w:sz w:val="24"/>
          <w:szCs w:val="24"/>
        </w:rPr>
      </w:pPr>
      <w:r w:rsidRPr="00AD0FF6">
        <w:rPr>
          <w:sz w:val="24"/>
          <w:szCs w:val="24"/>
          <w:u w:val="single"/>
        </w:rPr>
        <w:t>Zutaten</w:t>
      </w:r>
      <w:r>
        <w:rPr>
          <w:sz w:val="24"/>
          <w:szCs w:val="24"/>
        </w:rPr>
        <w:t xml:space="preserve"> (für 4 Portionen):</w:t>
      </w:r>
    </w:p>
    <w:p w14:paraId="3F8AFCA9" w14:textId="77777777" w:rsidR="003348A6" w:rsidRDefault="003348A6" w:rsidP="003348A6">
      <w:pPr>
        <w:ind w:left="708" w:hanging="708"/>
        <w:jc w:val="both"/>
        <w:rPr>
          <w:sz w:val="24"/>
          <w:szCs w:val="24"/>
        </w:rPr>
      </w:pPr>
      <w:r>
        <w:rPr>
          <w:sz w:val="24"/>
          <w:szCs w:val="24"/>
        </w:rPr>
        <w:t>500 g Spaghetti</w:t>
      </w:r>
    </w:p>
    <w:p w14:paraId="520BC1A0" w14:textId="77777777" w:rsidR="003348A6" w:rsidRDefault="003348A6" w:rsidP="003348A6">
      <w:pPr>
        <w:ind w:left="708" w:hanging="708"/>
        <w:jc w:val="both"/>
        <w:rPr>
          <w:sz w:val="24"/>
          <w:szCs w:val="24"/>
        </w:rPr>
      </w:pPr>
      <w:r>
        <w:rPr>
          <w:sz w:val="24"/>
          <w:szCs w:val="24"/>
        </w:rPr>
        <w:t>8 Scheiben Speck</w:t>
      </w:r>
    </w:p>
    <w:p w14:paraId="280FF5FC" w14:textId="77777777" w:rsidR="003348A6" w:rsidRDefault="003348A6" w:rsidP="003348A6">
      <w:pPr>
        <w:ind w:left="708" w:hanging="708"/>
        <w:jc w:val="both"/>
        <w:rPr>
          <w:sz w:val="24"/>
          <w:szCs w:val="24"/>
        </w:rPr>
      </w:pPr>
      <w:r>
        <w:rPr>
          <w:sz w:val="24"/>
          <w:szCs w:val="24"/>
        </w:rPr>
        <w:t>180 g Champignons in Scheiben geschnitten</w:t>
      </w:r>
    </w:p>
    <w:p w14:paraId="075C9CBE" w14:textId="77777777" w:rsidR="003348A6" w:rsidRDefault="003348A6" w:rsidP="003348A6">
      <w:pPr>
        <w:ind w:left="708" w:hanging="708"/>
        <w:jc w:val="both"/>
        <w:rPr>
          <w:sz w:val="24"/>
          <w:szCs w:val="24"/>
        </w:rPr>
      </w:pPr>
      <w:r>
        <w:rPr>
          <w:sz w:val="24"/>
          <w:szCs w:val="24"/>
        </w:rPr>
        <w:t>2 TL frischer Oregano, feingehackt</w:t>
      </w:r>
    </w:p>
    <w:p w14:paraId="06F5D07C" w14:textId="77777777" w:rsidR="003348A6" w:rsidRDefault="003348A6" w:rsidP="003348A6">
      <w:pPr>
        <w:ind w:left="708" w:hanging="708"/>
        <w:jc w:val="both"/>
        <w:rPr>
          <w:sz w:val="24"/>
          <w:szCs w:val="24"/>
        </w:rPr>
      </w:pPr>
      <w:r>
        <w:rPr>
          <w:sz w:val="24"/>
          <w:szCs w:val="24"/>
        </w:rPr>
        <w:t>4 Eier, leicht verschlagen</w:t>
      </w:r>
    </w:p>
    <w:p w14:paraId="1F4BE603" w14:textId="77777777" w:rsidR="003348A6" w:rsidRDefault="003348A6" w:rsidP="003348A6">
      <w:pPr>
        <w:ind w:left="708" w:hanging="708"/>
        <w:jc w:val="both"/>
        <w:rPr>
          <w:sz w:val="24"/>
          <w:szCs w:val="24"/>
        </w:rPr>
      </w:pPr>
      <w:r>
        <w:rPr>
          <w:sz w:val="24"/>
          <w:szCs w:val="24"/>
        </w:rPr>
        <w:t>250 ml Sahne</w:t>
      </w:r>
    </w:p>
    <w:p w14:paraId="3DC3C713" w14:textId="77777777" w:rsidR="003348A6" w:rsidRDefault="003348A6" w:rsidP="003348A6">
      <w:pPr>
        <w:ind w:left="708" w:hanging="708"/>
        <w:jc w:val="both"/>
        <w:rPr>
          <w:sz w:val="24"/>
          <w:szCs w:val="24"/>
        </w:rPr>
      </w:pPr>
      <w:r>
        <w:rPr>
          <w:sz w:val="24"/>
          <w:szCs w:val="24"/>
        </w:rPr>
        <w:t>70 g frisch geriebener Parmesan</w:t>
      </w:r>
    </w:p>
    <w:p w14:paraId="1AB8F068" w14:textId="77777777" w:rsidR="003348A6" w:rsidRDefault="003348A6" w:rsidP="003348A6">
      <w:pPr>
        <w:ind w:left="708" w:hanging="708"/>
        <w:jc w:val="both"/>
        <w:rPr>
          <w:sz w:val="24"/>
          <w:szCs w:val="24"/>
        </w:rPr>
      </w:pPr>
    </w:p>
    <w:p w14:paraId="43EB8AB7" w14:textId="77777777" w:rsidR="003348A6" w:rsidRDefault="003348A6" w:rsidP="003348A6">
      <w:pPr>
        <w:ind w:left="708" w:hanging="708"/>
        <w:jc w:val="both"/>
        <w:rPr>
          <w:sz w:val="24"/>
          <w:szCs w:val="24"/>
        </w:rPr>
      </w:pPr>
      <w:r>
        <w:rPr>
          <w:sz w:val="24"/>
          <w:szCs w:val="24"/>
        </w:rPr>
        <w:t>Zubereitungszeit: 25 Minuten</w:t>
      </w:r>
    </w:p>
    <w:p w14:paraId="3E356C84" w14:textId="77777777" w:rsidR="003348A6" w:rsidRPr="00CE6CCF" w:rsidRDefault="003348A6" w:rsidP="00B40E8C">
      <w:pPr>
        <w:pStyle w:val="ListParagraph"/>
        <w:numPr>
          <w:ilvl w:val="0"/>
          <w:numId w:val="491"/>
        </w:numPr>
        <w:spacing w:after="120"/>
        <w:ind w:left="714" w:hanging="357"/>
        <w:contextualSpacing w:val="0"/>
        <w:jc w:val="both"/>
        <w:rPr>
          <w:sz w:val="24"/>
          <w:szCs w:val="24"/>
        </w:rPr>
      </w:pPr>
      <w:r w:rsidRPr="00CE6CCF">
        <w:rPr>
          <w:sz w:val="24"/>
          <w:szCs w:val="24"/>
        </w:rPr>
        <w:t>Die Spaghetti al dente kochen, abtropfen und wieder in den Topf geben.</w:t>
      </w:r>
    </w:p>
    <w:p w14:paraId="2290DC39" w14:textId="77777777" w:rsidR="003348A6" w:rsidRPr="00CE6CCF" w:rsidRDefault="003348A6" w:rsidP="00B40E8C">
      <w:pPr>
        <w:pStyle w:val="ListParagraph"/>
        <w:numPr>
          <w:ilvl w:val="0"/>
          <w:numId w:val="491"/>
        </w:numPr>
        <w:spacing w:after="120"/>
        <w:ind w:left="714" w:hanging="357"/>
        <w:contextualSpacing w:val="0"/>
        <w:jc w:val="both"/>
        <w:rPr>
          <w:sz w:val="24"/>
          <w:szCs w:val="24"/>
        </w:rPr>
      </w:pPr>
      <w:r w:rsidRPr="00CE6CCF">
        <w:rPr>
          <w:sz w:val="24"/>
          <w:szCs w:val="24"/>
        </w:rPr>
        <w:t>Während die Spaghetti kochen, den Speck vom Rand befreien und in kleine Stücke schneiden. Bei mittlerer Hitze in einer Pfanne leicht bräunen und auf Zewa abtropfen lassen. Nun die Pilze in die Pfanne geben und 2- 3 Minuten braten, bis sie weich sind.</w:t>
      </w:r>
    </w:p>
    <w:p w14:paraId="2A5D2923" w14:textId="77777777" w:rsidR="003348A6" w:rsidRDefault="003348A6" w:rsidP="00B40E8C">
      <w:pPr>
        <w:pStyle w:val="ListParagraph"/>
        <w:numPr>
          <w:ilvl w:val="0"/>
          <w:numId w:val="491"/>
        </w:numPr>
        <w:spacing w:after="120"/>
        <w:ind w:left="714" w:hanging="357"/>
        <w:contextualSpacing w:val="0"/>
        <w:jc w:val="both"/>
        <w:rPr>
          <w:sz w:val="24"/>
          <w:szCs w:val="24"/>
        </w:rPr>
      </w:pPr>
      <w:r w:rsidRPr="00CE6CCF">
        <w:rPr>
          <w:sz w:val="24"/>
          <w:szCs w:val="24"/>
        </w:rPr>
        <w:t>Die Sahne und die Eier verschlagen und zusammen mit den Champignons, de Speck und dem Oregano an die abgetropften Spaghetti geben. Die Pasta bei niedriger Hitze unter Rühren köcheln lassen, bis die Sauce etwas eindockt. Den Topf vom Herd nehmen und den Käse unterrühren. Mit Salz und Pfeffer abschmecken.</w:t>
      </w:r>
    </w:p>
    <w:p w14:paraId="52FFE08E" w14:textId="77777777" w:rsidR="003348A6" w:rsidRDefault="003348A6" w:rsidP="003348A6">
      <w:pPr>
        <w:rPr>
          <w:sz w:val="24"/>
          <w:szCs w:val="24"/>
        </w:rPr>
      </w:pPr>
      <w:r>
        <w:rPr>
          <w:sz w:val="24"/>
          <w:szCs w:val="24"/>
        </w:rPr>
        <w:br w:type="page"/>
      </w:r>
    </w:p>
    <w:p w14:paraId="3D56944F" w14:textId="77777777" w:rsidR="003348A6" w:rsidRPr="00F54FC0" w:rsidRDefault="003348A6" w:rsidP="003348A6">
      <w:pPr>
        <w:pStyle w:val="Heading2"/>
        <w:spacing w:after="240"/>
      </w:pPr>
      <w:r w:rsidRPr="00F54FC0">
        <w:lastRenderedPageBreak/>
        <w:t>Spaghetti Carbonara Nr. 2</w:t>
      </w:r>
      <w:r>
        <w:rPr>
          <w:rStyle w:val="FootnoteReference"/>
        </w:rPr>
        <w:footnoteReference w:id="1285"/>
      </w:r>
    </w:p>
    <w:p w14:paraId="3D8463AE" w14:textId="77777777" w:rsidR="003348A6" w:rsidRDefault="003348A6" w:rsidP="003348A6">
      <w:pPr>
        <w:spacing w:after="120"/>
        <w:jc w:val="both"/>
        <w:rPr>
          <w:sz w:val="24"/>
          <w:szCs w:val="24"/>
        </w:rPr>
      </w:pPr>
      <w:r w:rsidRPr="00F54FC0">
        <w:rPr>
          <w:sz w:val="24"/>
          <w:szCs w:val="24"/>
          <w:u w:val="single"/>
        </w:rPr>
        <w:t>Zutaten</w:t>
      </w:r>
      <w:r>
        <w:rPr>
          <w:sz w:val="24"/>
          <w:szCs w:val="24"/>
        </w:rPr>
        <w:t xml:space="preserve"> (für 6 Portionen):</w:t>
      </w:r>
    </w:p>
    <w:p w14:paraId="1AF0E0E8" w14:textId="77777777" w:rsidR="003348A6" w:rsidRDefault="003348A6" w:rsidP="003348A6">
      <w:pPr>
        <w:spacing w:after="120"/>
        <w:jc w:val="both"/>
        <w:rPr>
          <w:sz w:val="24"/>
          <w:szCs w:val="24"/>
        </w:rPr>
      </w:pPr>
      <w:r>
        <w:rPr>
          <w:sz w:val="24"/>
          <w:szCs w:val="24"/>
        </w:rPr>
        <w:t>500 g Spaghetti</w:t>
      </w:r>
    </w:p>
    <w:p w14:paraId="25F0DDD4" w14:textId="77777777" w:rsidR="003348A6" w:rsidRDefault="003348A6" w:rsidP="003348A6">
      <w:pPr>
        <w:spacing w:after="120"/>
        <w:jc w:val="both"/>
        <w:rPr>
          <w:sz w:val="24"/>
          <w:szCs w:val="24"/>
        </w:rPr>
      </w:pPr>
      <w:r>
        <w:rPr>
          <w:sz w:val="24"/>
          <w:szCs w:val="24"/>
        </w:rPr>
        <w:t>8 Scheiben Frühstücksspeck</w:t>
      </w:r>
    </w:p>
    <w:p w14:paraId="247AD4AD" w14:textId="77777777" w:rsidR="003348A6" w:rsidRDefault="003348A6" w:rsidP="003348A6">
      <w:pPr>
        <w:spacing w:after="120"/>
        <w:jc w:val="both"/>
        <w:rPr>
          <w:sz w:val="24"/>
          <w:szCs w:val="24"/>
        </w:rPr>
      </w:pPr>
      <w:r>
        <w:rPr>
          <w:sz w:val="24"/>
          <w:szCs w:val="24"/>
        </w:rPr>
        <w:t>4 Eier</w:t>
      </w:r>
    </w:p>
    <w:p w14:paraId="173DAF57" w14:textId="77777777" w:rsidR="003348A6" w:rsidRDefault="003348A6" w:rsidP="003348A6">
      <w:pPr>
        <w:spacing w:after="120"/>
        <w:jc w:val="both"/>
        <w:rPr>
          <w:sz w:val="24"/>
          <w:szCs w:val="24"/>
        </w:rPr>
      </w:pPr>
      <w:r>
        <w:rPr>
          <w:sz w:val="24"/>
          <w:szCs w:val="24"/>
        </w:rPr>
        <w:t>50 g frisch geriebener Parmesan</w:t>
      </w:r>
    </w:p>
    <w:p w14:paraId="347C62D0" w14:textId="77777777" w:rsidR="003348A6" w:rsidRDefault="003348A6" w:rsidP="003348A6">
      <w:pPr>
        <w:spacing w:after="120"/>
        <w:jc w:val="both"/>
        <w:rPr>
          <w:sz w:val="24"/>
          <w:szCs w:val="24"/>
        </w:rPr>
      </w:pPr>
      <w:r>
        <w:rPr>
          <w:sz w:val="24"/>
          <w:szCs w:val="24"/>
        </w:rPr>
        <w:t>320 ml Sahne</w:t>
      </w:r>
    </w:p>
    <w:p w14:paraId="22E7A6F9" w14:textId="77777777" w:rsidR="003348A6" w:rsidRDefault="003348A6" w:rsidP="003348A6">
      <w:pPr>
        <w:spacing w:after="120"/>
        <w:jc w:val="both"/>
        <w:rPr>
          <w:sz w:val="24"/>
          <w:szCs w:val="24"/>
        </w:rPr>
      </w:pPr>
    </w:p>
    <w:p w14:paraId="2BFD5708" w14:textId="77777777" w:rsidR="003348A6" w:rsidRDefault="003348A6" w:rsidP="003348A6">
      <w:pPr>
        <w:spacing w:after="120"/>
        <w:jc w:val="both"/>
        <w:rPr>
          <w:sz w:val="24"/>
          <w:szCs w:val="24"/>
        </w:rPr>
      </w:pPr>
      <w:r>
        <w:rPr>
          <w:sz w:val="24"/>
          <w:szCs w:val="24"/>
        </w:rPr>
        <w:t>Zubereitungszeit:</w:t>
      </w:r>
      <w:r>
        <w:rPr>
          <w:sz w:val="24"/>
          <w:szCs w:val="24"/>
        </w:rPr>
        <w:tab/>
        <w:t>30 Minuten</w:t>
      </w:r>
    </w:p>
    <w:p w14:paraId="310086B4" w14:textId="77777777" w:rsidR="003348A6" w:rsidRPr="00F54FC0" w:rsidRDefault="003348A6" w:rsidP="00B40E8C">
      <w:pPr>
        <w:pStyle w:val="ListParagraph"/>
        <w:numPr>
          <w:ilvl w:val="0"/>
          <w:numId w:val="1822"/>
        </w:numPr>
        <w:spacing w:after="120"/>
        <w:ind w:left="714" w:hanging="357"/>
        <w:contextualSpacing w:val="0"/>
        <w:jc w:val="both"/>
        <w:rPr>
          <w:sz w:val="24"/>
          <w:szCs w:val="24"/>
        </w:rPr>
      </w:pPr>
      <w:r w:rsidRPr="00F54FC0">
        <w:rPr>
          <w:sz w:val="24"/>
          <w:szCs w:val="24"/>
        </w:rPr>
        <w:t>Die Spagetti al dente kochen, abtropfen lassen und wieder in den Topf geben.</w:t>
      </w:r>
    </w:p>
    <w:p w14:paraId="7C3C7517" w14:textId="77777777" w:rsidR="003348A6" w:rsidRPr="00F54FC0" w:rsidRDefault="003348A6" w:rsidP="00B40E8C">
      <w:pPr>
        <w:pStyle w:val="ListParagraph"/>
        <w:numPr>
          <w:ilvl w:val="0"/>
          <w:numId w:val="1822"/>
        </w:numPr>
        <w:spacing w:after="120"/>
        <w:ind w:left="714" w:hanging="357"/>
        <w:contextualSpacing w:val="0"/>
        <w:jc w:val="both"/>
        <w:rPr>
          <w:sz w:val="24"/>
          <w:szCs w:val="24"/>
        </w:rPr>
      </w:pPr>
      <w:r w:rsidRPr="00F54FC0">
        <w:rPr>
          <w:sz w:val="24"/>
          <w:szCs w:val="24"/>
        </w:rPr>
        <w:t>Zwischenzeitlich den Speck vom Rand befreie und in dünne Streifen schneiden. In einer gußeisernen Pfanne bei mittlerer Hitze knusprig braten. Auf Zewa abtropfen lassen.</w:t>
      </w:r>
    </w:p>
    <w:p w14:paraId="3664DB0F" w14:textId="77777777" w:rsidR="003348A6" w:rsidRPr="00F54FC0" w:rsidRDefault="003348A6" w:rsidP="00B40E8C">
      <w:pPr>
        <w:pStyle w:val="ListParagraph"/>
        <w:numPr>
          <w:ilvl w:val="0"/>
          <w:numId w:val="1822"/>
        </w:numPr>
        <w:spacing w:after="120"/>
        <w:ind w:left="714" w:hanging="357"/>
        <w:contextualSpacing w:val="0"/>
        <w:jc w:val="both"/>
        <w:rPr>
          <w:sz w:val="24"/>
          <w:szCs w:val="24"/>
        </w:rPr>
      </w:pPr>
      <w:r w:rsidRPr="00F54FC0">
        <w:rPr>
          <w:sz w:val="24"/>
          <w:szCs w:val="24"/>
        </w:rPr>
        <w:t>Die Eier, den Parmesan und die Sahne in einer Schüssel gut verschlagen. Den Speck zugeben und die Sauce über die warmen Nudeln löffeln. Vorsichtig unterheben, bis die Spaghetti vollständig mit Sauce bedeckt sind.</w:t>
      </w:r>
    </w:p>
    <w:p w14:paraId="563490E9" w14:textId="77777777" w:rsidR="003348A6" w:rsidRPr="00F54FC0" w:rsidRDefault="003348A6" w:rsidP="00B40E8C">
      <w:pPr>
        <w:pStyle w:val="ListParagraph"/>
        <w:numPr>
          <w:ilvl w:val="0"/>
          <w:numId w:val="1822"/>
        </w:numPr>
        <w:spacing w:after="120"/>
        <w:ind w:left="714" w:hanging="357"/>
        <w:contextualSpacing w:val="0"/>
        <w:jc w:val="both"/>
        <w:rPr>
          <w:sz w:val="24"/>
          <w:szCs w:val="24"/>
        </w:rPr>
      </w:pPr>
      <w:r w:rsidRPr="00F54FC0">
        <w:rPr>
          <w:sz w:val="24"/>
          <w:szCs w:val="24"/>
        </w:rPr>
        <w:t>Die Pasta bei niedriger Hitze in der Pfanne noch 1 Minute erwärmen, bis die Sauce etwas eindickt. Mit schwarzem Pfeffer aus der Mühle würzen und nach Wunsch mit frischen Kräutern garnieren.</w:t>
      </w:r>
    </w:p>
    <w:p w14:paraId="39A818E8" w14:textId="77777777" w:rsidR="003348A6" w:rsidRDefault="003348A6" w:rsidP="003348A6">
      <w:pPr>
        <w:rPr>
          <w:sz w:val="24"/>
          <w:szCs w:val="24"/>
        </w:rPr>
      </w:pPr>
      <w:r>
        <w:rPr>
          <w:sz w:val="24"/>
          <w:szCs w:val="24"/>
        </w:rPr>
        <w:br w:type="page"/>
      </w:r>
    </w:p>
    <w:p w14:paraId="00D04318" w14:textId="77777777" w:rsidR="003348A6" w:rsidRDefault="003348A6" w:rsidP="003348A6">
      <w:pPr>
        <w:pStyle w:val="Heading2"/>
        <w:spacing w:after="240"/>
      </w:pPr>
      <w:r>
        <w:lastRenderedPageBreak/>
        <w:t>Spaghetti mit Tomatensauce</w:t>
      </w:r>
      <w:r>
        <w:rPr>
          <w:rStyle w:val="FootnoteReference"/>
        </w:rPr>
        <w:footnoteReference w:id="1286"/>
      </w:r>
      <w:r>
        <w:t xml:space="preserve"> </w:t>
      </w:r>
    </w:p>
    <w:p w14:paraId="50AA95C8" w14:textId="77777777" w:rsidR="003348A6" w:rsidRDefault="003348A6" w:rsidP="003348A6">
      <w:pPr>
        <w:ind w:left="708" w:hanging="708"/>
        <w:jc w:val="both"/>
        <w:rPr>
          <w:sz w:val="24"/>
          <w:szCs w:val="24"/>
        </w:rPr>
      </w:pPr>
      <w:r w:rsidRPr="00AD0FF6">
        <w:rPr>
          <w:sz w:val="24"/>
          <w:szCs w:val="24"/>
          <w:u w:val="single"/>
        </w:rPr>
        <w:t>Zutaten</w:t>
      </w:r>
      <w:r>
        <w:rPr>
          <w:sz w:val="24"/>
          <w:szCs w:val="24"/>
        </w:rPr>
        <w:t xml:space="preserve"> (für 4 Portionen)</w:t>
      </w:r>
    </w:p>
    <w:p w14:paraId="3B40FDFD" w14:textId="77777777" w:rsidR="003348A6" w:rsidRDefault="003348A6" w:rsidP="003348A6">
      <w:pPr>
        <w:ind w:left="708" w:hanging="708"/>
        <w:jc w:val="both"/>
        <w:rPr>
          <w:sz w:val="24"/>
          <w:szCs w:val="24"/>
        </w:rPr>
      </w:pPr>
      <w:r>
        <w:rPr>
          <w:sz w:val="24"/>
          <w:szCs w:val="24"/>
        </w:rPr>
        <w:t>500 g Spaghetti</w:t>
      </w:r>
    </w:p>
    <w:p w14:paraId="475C9A2B" w14:textId="77777777" w:rsidR="003348A6" w:rsidRDefault="003348A6" w:rsidP="003348A6">
      <w:pPr>
        <w:ind w:left="708" w:hanging="708"/>
        <w:jc w:val="both"/>
        <w:rPr>
          <w:sz w:val="24"/>
          <w:szCs w:val="24"/>
        </w:rPr>
      </w:pPr>
      <w:r>
        <w:rPr>
          <w:sz w:val="24"/>
          <w:szCs w:val="24"/>
        </w:rPr>
        <w:t>1 EL Olivenöl</w:t>
      </w:r>
    </w:p>
    <w:p w14:paraId="4693337F" w14:textId="77777777" w:rsidR="003348A6" w:rsidRDefault="003348A6" w:rsidP="003348A6">
      <w:pPr>
        <w:ind w:left="708" w:hanging="708"/>
        <w:jc w:val="both"/>
        <w:rPr>
          <w:sz w:val="24"/>
          <w:szCs w:val="24"/>
        </w:rPr>
      </w:pPr>
      <w:r>
        <w:rPr>
          <w:sz w:val="24"/>
          <w:szCs w:val="24"/>
        </w:rPr>
        <w:t>1 Zwiebel, feingehackt</w:t>
      </w:r>
    </w:p>
    <w:p w14:paraId="182B5ABE" w14:textId="77777777" w:rsidR="003348A6" w:rsidRDefault="003348A6" w:rsidP="003348A6">
      <w:pPr>
        <w:ind w:left="708" w:hanging="708"/>
        <w:jc w:val="both"/>
        <w:rPr>
          <w:sz w:val="24"/>
          <w:szCs w:val="24"/>
        </w:rPr>
      </w:pPr>
      <w:r>
        <w:rPr>
          <w:sz w:val="24"/>
          <w:szCs w:val="24"/>
        </w:rPr>
        <w:t>2 Knoblauchzehen, zerdrückt</w:t>
      </w:r>
    </w:p>
    <w:p w14:paraId="5244E910" w14:textId="77777777" w:rsidR="003348A6" w:rsidRDefault="003348A6" w:rsidP="003348A6">
      <w:pPr>
        <w:ind w:left="708" w:hanging="708"/>
        <w:jc w:val="both"/>
        <w:rPr>
          <w:sz w:val="24"/>
          <w:szCs w:val="24"/>
        </w:rPr>
      </w:pPr>
      <w:r>
        <w:rPr>
          <w:sz w:val="24"/>
          <w:szCs w:val="24"/>
        </w:rPr>
        <w:t>850 g Dosentomaten, zerkleinert</w:t>
      </w:r>
    </w:p>
    <w:p w14:paraId="38ADF3F0" w14:textId="77777777" w:rsidR="003348A6" w:rsidRDefault="003348A6" w:rsidP="003348A6">
      <w:pPr>
        <w:ind w:left="708" w:hanging="708"/>
        <w:jc w:val="both"/>
        <w:rPr>
          <w:sz w:val="24"/>
          <w:szCs w:val="24"/>
        </w:rPr>
      </w:pPr>
      <w:r>
        <w:rPr>
          <w:sz w:val="24"/>
          <w:szCs w:val="24"/>
        </w:rPr>
        <w:t>1 TL Oregano, getrocknete</w:t>
      </w:r>
    </w:p>
    <w:p w14:paraId="047411F6" w14:textId="77777777" w:rsidR="003348A6" w:rsidRDefault="003348A6" w:rsidP="003348A6">
      <w:pPr>
        <w:ind w:left="708" w:hanging="708"/>
        <w:jc w:val="both"/>
        <w:rPr>
          <w:sz w:val="24"/>
          <w:szCs w:val="24"/>
        </w:rPr>
      </w:pPr>
      <w:r>
        <w:rPr>
          <w:sz w:val="24"/>
          <w:szCs w:val="24"/>
        </w:rPr>
        <w:t>2 EL Tomatenmark</w:t>
      </w:r>
    </w:p>
    <w:p w14:paraId="73E1C0B0" w14:textId="77777777" w:rsidR="003348A6" w:rsidRDefault="003348A6" w:rsidP="003348A6">
      <w:pPr>
        <w:ind w:left="708" w:hanging="708"/>
        <w:jc w:val="both"/>
        <w:rPr>
          <w:sz w:val="24"/>
          <w:szCs w:val="24"/>
        </w:rPr>
      </w:pPr>
      <w:r>
        <w:rPr>
          <w:sz w:val="24"/>
          <w:szCs w:val="24"/>
        </w:rPr>
        <w:t>2 TL Zucker</w:t>
      </w:r>
    </w:p>
    <w:p w14:paraId="36AA143A" w14:textId="77777777" w:rsidR="003348A6" w:rsidRDefault="003348A6" w:rsidP="003348A6">
      <w:pPr>
        <w:ind w:left="708" w:hanging="708"/>
        <w:jc w:val="both"/>
        <w:rPr>
          <w:sz w:val="24"/>
          <w:szCs w:val="24"/>
        </w:rPr>
      </w:pPr>
      <w:r>
        <w:rPr>
          <w:sz w:val="24"/>
          <w:szCs w:val="24"/>
        </w:rPr>
        <w:t>Frisch geriebener Parmesan</w:t>
      </w:r>
    </w:p>
    <w:p w14:paraId="35D6CB50" w14:textId="77777777" w:rsidR="003348A6" w:rsidRDefault="003348A6" w:rsidP="003348A6">
      <w:pPr>
        <w:ind w:left="708" w:hanging="708"/>
        <w:jc w:val="both"/>
        <w:rPr>
          <w:sz w:val="24"/>
          <w:szCs w:val="24"/>
        </w:rPr>
      </w:pPr>
    </w:p>
    <w:p w14:paraId="0C429887" w14:textId="77777777" w:rsidR="003348A6" w:rsidRDefault="003348A6" w:rsidP="003348A6">
      <w:pPr>
        <w:jc w:val="both"/>
        <w:rPr>
          <w:sz w:val="24"/>
          <w:szCs w:val="24"/>
        </w:rPr>
      </w:pPr>
      <w:r>
        <w:rPr>
          <w:sz w:val="24"/>
          <w:szCs w:val="24"/>
        </w:rPr>
        <w:t>Zubereitungszeit: 30 Minuten</w:t>
      </w:r>
    </w:p>
    <w:p w14:paraId="71E22C10" w14:textId="77777777" w:rsidR="003348A6" w:rsidRPr="009E192E" w:rsidRDefault="003348A6" w:rsidP="00B40E8C">
      <w:pPr>
        <w:pStyle w:val="ListParagraph"/>
        <w:numPr>
          <w:ilvl w:val="0"/>
          <w:numId w:val="492"/>
        </w:numPr>
        <w:spacing w:after="120"/>
        <w:ind w:left="714" w:hanging="357"/>
        <w:contextualSpacing w:val="0"/>
        <w:jc w:val="both"/>
        <w:rPr>
          <w:sz w:val="24"/>
          <w:szCs w:val="24"/>
        </w:rPr>
      </w:pPr>
      <w:r w:rsidRPr="009E192E">
        <w:rPr>
          <w:sz w:val="24"/>
          <w:szCs w:val="24"/>
        </w:rPr>
        <w:t>Die Spaghetti al dente kochen. Abtropfen.</w:t>
      </w:r>
    </w:p>
    <w:p w14:paraId="0CC1446C" w14:textId="77777777" w:rsidR="003348A6" w:rsidRPr="009E192E" w:rsidRDefault="003348A6" w:rsidP="00B40E8C">
      <w:pPr>
        <w:pStyle w:val="ListParagraph"/>
        <w:numPr>
          <w:ilvl w:val="0"/>
          <w:numId w:val="492"/>
        </w:numPr>
        <w:spacing w:after="120"/>
        <w:ind w:left="714" w:hanging="357"/>
        <w:contextualSpacing w:val="0"/>
        <w:jc w:val="both"/>
        <w:rPr>
          <w:sz w:val="24"/>
          <w:szCs w:val="24"/>
        </w:rPr>
      </w:pPr>
      <w:r w:rsidRPr="009E192E">
        <w:rPr>
          <w:sz w:val="24"/>
          <w:szCs w:val="24"/>
        </w:rPr>
        <w:t>Das Öl in einer Pfanne erhitzen und die Zwiebel 3 Minuten darin weich dünsten. Den Knoblauch zugeben und noch 1 Minute dünsten.</w:t>
      </w:r>
    </w:p>
    <w:p w14:paraId="6D6A9835" w14:textId="77777777" w:rsidR="003348A6" w:rsidRPr="009E192E" w:rsidRDefault="003348A6" w:rsidP="00B40E8C">
      <w:pPr>
        <w:pStyle w:val="ListParagraph"/>
        <w:numPr>
          <w:ilvl w:val="0"/>
          <w:numId w:val="492"/>
        </w:numPr>
        <w:spacing w:after="120"/>
        <w:ind w:left="714" w:hanging="357"/>
        <w:contextualSpacing w:val="0"/>
        <w:jc w:val="both"/>
        <w:rPr>
          <w:sz w:val="24"/>
          <w:szCs w:val="24"/>
        </w:rPr>
      </w:pPr>
      <w:r w:rsidRPr="009E192E">
        <w:rPr>
          <w:sz w:val="24"/>
          <w:szCs w:val="24"/>
        </w:rPr>
        <w:t>Die Tomaten angießen und die Sauce aufkochen lassen. Nin den Oregano, das Tomatenmark und den Zucker unterziehen, dann die Sauce bei niedriger Hitze 15 Minuten köcheln lassen. Mit Salz und Pfeffer abschmecken. Die Tomatensauce über die Pasta löffeln und mit Parmesan bestreut genießen.</w:t>
      </w:r>
    </w:p>
    <w:p w14:paraId="2D5E1334" w14:textId="77777777" w:rsidR="003348A6" w:rsidRDefault="003348A6" w:rsidP="003348A6">
      <w:pPr>
        <w:jc w:val="both"/>
        <w:rPr>
          <w:sz w:val="24"/>
          <w:szCs w:val="24"/>
        </w:rPr>
      </w:pPr>
    </w:p>
    <w:p w14:paraId="0D1385BD" w14:textId="77777777" w:rsidR="003348A6" w:rsidRPr="00CE6CCF" w:rsidRDefault="003348A6" w:rsidP="003348A6">
      <w:pPr>
        <w:ind w:left="708" w:hanging="708"/>
        <w:jc w:val="both"/>
        <w:rPr>
          <w:sz w:val="24"/>
          <w:szCs w:val="24"/>
        </w:rPr>
      </w:pPr>
    </w:p>
    <w:p w14:paraId="40FE60F4" w14:textId="77777777" w:rsidR="003348A6" w:rsidRPr="00CE6CCF" w:rsidRDefault="003348A6" w:rsidP="003348A6">
      <w:pPr>
        <w:jc w:val="both"/>
        <w:rPr>
          <w:sz w:val="24"/>
          <w:szCs w:val="24"/>
        </w:rPr>
      </w:pPr>
    </w:p>
    <w:p w14:paraId="79DA3A71" w14:textId="77777777" w:rsidR="003348A6" w:rsidRPr="00CE6CCF" w:rsidRDefault="003348A6" w:rsidP="003348A6">
      <w:pPr>
        <w:jc w:val="both"/>
        <w:rPr>
          <w:sz w:val="24"/>
          <w:szCs w:val="24"/>
        </w:rPr>
      </w:pPr>
    </w:p>
    <w:p w14:paraId="23C09E53" w14:textId="77777777" w:rsidR="003348A6" w:rsidRDefault="003348A6">
      <w:pPr>
        <w:rPr>
          <w:rFonts w:asciiTheme="majorHAnsi" w:eastAsiaTheme="majorEastAsia" w:hAnsiTheme="majorHAnsi" w:cstheme="majorBidi"/>
          <w:color w:val="2F5496" w:themeColor="accent1" w:themeShade="BF"/>
          <w:sz w:val="26"/>
          <w:szCs w:val="26"/>
        </w:rPr>
      </w:pPr>
      <w:r>
        <w:br w:type="page"/>
      </w:r>
    </w:p>
    <w:p w14:paraId="73E8C574" w14:textId="77777777" w:rsidR="00BC2467" w:rsidRDefault="00BC2467" w:rsidP="00BC2467">
      <w:pPr>
        <w:pStyle w:val="Heading2"/>
        <w:spacing w:after="240"/>
      </w:pPr>
      <w:r>
        <w:lastRenderedPageBreak/>
        <w:t>Spaghetti mit Zitronen-Sahne-Sauce</w:t>
      </w:r>
      <w:r>
        <w:rPr>
          <w:rStyle w:val="FootnoteReference"/>
        </w:rPr>
        <w:footnoteReference w:id="1287"/>
      </w:r>
      <w:r>
        <w:t xml:space="preserve"> </w:t>
      </w:r>
    </w:p>
    <w:p w14:paraId="43EBF2BE" w14:textId="77777777" w:rsidR="00BC2467" w:rsidRDefault="00BC2467" w:rsidP="00BC2467">
      <w:pPr>
        <w:jc w:val="both"/>
        <w:rPr>
          <w:sz w:val="24"/>
          <w:szCs w:val="24"/>
        </w:rPr>
      </w:pPr>
      <w:r w:rsidRPr="00150023">
        <w:rPr>
          <w:sz w:val="24"/>
          <w:szCs w:val="24"/>
          <w:u w:val="single"/>
        </w:rPr>
        <w:t>Zutaten</w:t>
      </w:r>
      <w:r>
        <w:rPr>
          <w:sz w:val="24"/>
          <w:szCs w:val="24"/>
        </w:rPr>
        <w:t xml:space="preserve"> (für 4 Personen):</w:t>
      </w:r>
    </w:p>
    <w:p w14:paraId="4DCC49C0" w14:textId="77777777" w:rsidR="00BC2467" w:rsidRDefault="00BC2467" w:rsidP="00BC2467">
      <w:pPr>
        <w:jc w:val="both"/>
        <w:rPr>
          <w:sz w:val="24"/>
          <w:szCs w:val="24"/>
        </w:rPr>
      </w:pPr>
      <w:r>
        <w:rPr>
          <w:sz w:val="24"/>
          <w:szCs w:val="24"/>
        </w:rPr>
        <w:t>500 g Spaghetti</w:t>
      </w:r>
    </w:p>
    <w:p w14:paraId="313625B7" w14:textId="77777777" w:rsidR="00BC2467" w:rsidRDefault="00BC2467" w:rsidP="00BC2467">
      <w:pPr>
        <w:jc w:val="both"/>
        <w:rPr>
          <w:sz w:val="24"/>
          <w:szCs w:val="24"/>
        </w:rPr>
      </w:pPr>
      <w:r>
        <w:rPr>
          <w:sz w:val="24"/>
          <w:szCs w:val="24"/>
        </w:rPr>
        <w:t>250 ml Sahne</w:t>
      </w:r>
    </w:p>
    <w:p w14:paraId="0551A497" w14:textId="77777777" w:rsidR="00BC2467" w:rsidRDefault="00BC2467" w:rsidP="00BC2467">
      <w:pPr>
        <w:jc w:val="both"/>
        <w:rPr>
          <w:sz w:val="24"/>
          <w:szCs w:val="24"/>
        </w:rPr>
      </w:pPr>
      <w:r>
        <w:rPr>
          <w:sz w:val="24"/>
          <w:szCs w:val="24"/>
        </w:rPr>
        <w:t>190 ml Gemüsebrühe</w:t>
      </w:r>
    </w:p>
    <w:p w14:paraId="2823F6CB" w14:textId="77777777" w:rsidR="00BC2467" w:rsidRDefault="00BC2467" w:rsidP="00BC2467">
      <w:pPr>
        <w:jc w:val="both"/>
        <w:rPr>
          <w:sz w:val="24"/>
          <w:szCs w:val="24"/>
        </w:rPr>
      </w:pPr>
      <w:r>
        <w:rPr>
          <w:sz w:val="24"/>
          <w:szCs w:val="24"/>
        </w:rPr>
        <w:t>1 EL geriebene Schale von 1 Zitrone, etwas abgezogene Zitronenschale zum Garnieren</w:t>
      </w:r>
    </w:p>
    <w:p w14:paraId="06BF9D98" w14:textId="77777777" w:rsidR="00BC2467" w:rsidRDefault="00BC2467" w:rsidP="00BC2467">
      <w:pPr>
        <w:jc w:val="both"/>
        <w:rPr>
          <w:sz w:val="24"/>
          <w:szCs w:val="24"/>
        </w:rPr>
      </w:pPr>
      <w:r>
        <w:rPr>
          <w:sz w:val="24"/>
          <w:szCs w:val="24"/>
        </w:rPr>
        <w:t>2 EL frische glatte Petersilie, feingehackt</w:t>
      </w:r>
    </w:p>
    <w:p w14:paraId="000D8D84" w14:textId="77777777" w:rsidR="00BC2467" w:rsidRDefault="00BC2467" w:rsidP="00BC2467">
      <w:pPr>
        <w:jc w:val="both"/>
        <w:rPr>
          <w:sz w:val="24"/>
          <w:szCs w:val="24"/>
        </w:rPr>
      </w:pPr>
      <w:r>
        <w:rPr>
          <w:sz w:val="24"/>
          <w:szCs w:val="24"/>
        </w:rPr>
        <w:t>2 EL frischer Schnittlauchröllchen</w:t>
      </w:r>
    </w:p>
    <w:p w14:paraId="22FAA465" w14:textId="77777777" w:rsidR="00BC2467" w:rsidRDefault="00BC2467" w:rsidP="00BC2467">
      <w:pPr>
        <w:jc w:val="both"/>
        <w:rPr>
          <w:sz w:val="24"/>
          <w:szCs w:val="24"/>
        </w:rPr>
      </w:pPr>
    </w:p>
    <w:p w14:paraId="04818D50" w14:textId="77777777" w:rsidR="00BC2467" w:rsidRDefault="00BC2467" w:rsidP="00BC2467">
      <w:pPr>
        <w:jc w:val="both"/>
        <w:rPr>
          <w:sz w:val="24"/>
          <w:szCs w:val="24"/>
        </w:rPr>
      </w:pPr>
      <w:r>
        <w:rPr>
          <w:sz w:val="24"/>
          <w:szCs w:val="24"/>
        </w:rPr>
        <w:t>Zubereitungszeit: 20 Minuten</w:t>
      </w:r>
    </w:p>
    <w:p w14:paraId="7916F646" w14:textId="77777777" w:rsidR="00BC2467" w:rsidRPr="00D51254" w:rsidRDefault="00BC2467" w:rsidP="00B40E8C">
      <w:pPr>
        <w:pStyle w:val="ListParagraph"/>
        <w:numPr>
          <w:ilvl w:val="0"/>
          <w:numId w:val="488"/>
        </w:numPr>
        <w:spacing w:after="120"/>
        <w:ind w:left="714" w:hanging="357"/>
        <w:contextualSpacing w:val="0"/>
        <w:jc w:val="both"/>
        <w:rPr>
          <w:sz w:val="24"/>
          <w:szCs w:val="24"/>
        </w:rPr>
      </w:pPr>
      <w:r w:rsidRPr="00D51254">
        <w:rPr>
          <w:sz w:val="24"/>
          <w:szCs w:val="24"/>
        </w:rPr>
        <w:t>Die Sahne, die Brühe und die Zitronenschale in einen Topf geben und die Sauce bei mittlerer Hitze rühren</w:t>
      </w:r>
      <w:r>
        <w:rPr>
          <w:sz w:val="24"/>
          <w:szCs w:val="24"/>
        </w:rPr>
        <w:t>,</w:t>
      </w:r>
      <w:r w:rsidRPr="00D51254">
        <w:rPr>
          <w:sz w:val="24"/>
          <w:szCs w:val="24"/>
        </w:rPr>
        <w:t xml:space="preserve"> bis sie aufkocht. Bei niedriger Hitze 10 Minuten sanft köcheln lassen, bis die Sauce reduziert und etwas eingedickt ist.</w:t>
      </w:r>
    </w:p>
    <w:p w14:paraId="00F2CED3" w14:textId="77777777" w:rsidR="00BC2467" w:rsidRPr="00D51254" w:rsidRDefault="00BC2467" w:rsidP="00B40E8C">
      <w:pPr>
        <w:pStyle w:val="ListParagraph"/>
        <w:numPr>
          <w:ilvl w:val="0"/>
          <w:numId w:val="488"/>
        </w:numPr>
        <w:spacing w:after="120"/>
        <w:ind w:left="714" w:hanging="357"/>
        <w:contextualSpacing w:val="0"/>
        <w:jc w:val="both"/>
        <w:rPr>
          <w:sz w:val="24"/>
          <w:szCs w:val="24"/>
        </w:rPr>
      </w:pPr>
      <w:r w:rsidRPr="00D51254">
        <w:rPr>
          <w:sz w:val="24"/>
          <w:szCs w:val="24"/>
        </w:rPr>
        <w:t>Die Pasta al dente kochen, abtropfen und wieder in den Topf geben.</w:t>
      </w:r>
    </w:p>
    <w:p w14:paraId="7DF51DA2" w14:textId="77777777" w:rsidR="00BC2467" w:rsidRDefault="00BC2467" w:rsidP="00B40E8C">
      <w:pPr>
        <w:pStyle w:val="ListParagraph"/>
        <w:numPr>
          <w:ilvl w:val="0"/>
          <w:numId w:val="488"/>
        </w:numPr>
        <w:spacing w:after="120"/>
        <w:ind w:left="714" w:hanging="357"/>
        <w:contextualSpacing w:val="0"/>
        <w:jc w:val="both"/>
        <w:rPr>
          <w:sz w:val="24"/>
          <w:szCs w:val="24"/>
        </w:rPr>
      </w:pPr>
      <w:r w:rsidRPr="00D51254">
        <w:rPr>
          <w:sz w:val="24"/>
          <w:szCs w:val="24"/>
        </w:rPr>
        <w:t>Die Sauce und die Kräuter an die Spaghetti geben und alles gut mischen. Mit fein abgezogener Zitronenschale garnieren und anschließend sofort servieren.</w:t>
      </w:r>
    </w:p>
    <w:p w14:paraId="7120018F" w14:textId="26829BF1" w:rsidR="00BC2467" w:rsidRDefault="00BC2467" w:rsidP="00BC2467">
      <w:pPr>
        <w:rPr>
          <w:rFonts w:asciiTheme="majorHAnsi" w:eastAsiaTheme="majorEastAsia" w:hAnsiTheme="majorHAnsi" w:cstheme="majorBidi"/>
          <w:color w:val="2F5496" w:themeColor="accent1" w:themeShade="BF"/>
          <w:sz w:val="26"/>
          <w:szCs w:val="26"/>
        </w:rPr>
      </w:pPr>
      <w:r>
        <w:rPr>
          <w:sz w:val="24"/>
          <w:szCs w:val="24"/>
        </w:rPr>
        <w:br w:type="page"/>
      </w:r>
    </w:p>
    <w:p w14:paraId="63A2DA3C" w14:textId="77777777" w:rsidR="00266D46" w:rsidRDefault="00266D46" w:rsidP="00266D46">
      <w:pPr>
        <w:pStyle w:val="Heading2"/>
        <w:spacing w:after="240"/>
      </w:pPr>
      <w:r>
        <w:lastRenderedPageBreak/>
        <w:t>Spaghetti al Limone</w:t>
      </w:r>
      <w:r>
        <w:rPr>
          <w:rStyle w:val="FootnoteReference"/>
        </w:rPr>
        <w:footnoteReference w:id="1288"/>
      </w:r>
      <w:r>
        <w:t xml:space="preserve"> </w:t>
      </w:r>
    </w:p>
    <w:p w14:paraId="799B21D6" w14:textId="77777777" w:rsidR="00266D46" w:rsidRDefault="00266D46" w:rsidP="00266D46">
      <w:pPr>
        <w:rPr>
          <w:sz w:val="24"/>
          <w:szCs w:val="24"/>
        </w:rPr>
      </w:pPr>
      <w:r w:rsidRPr="008947DA">
        <w:rPr>
          <w:sz w:val="24"/>
          <w:szCs w:val="24"/>
          <w:u w:val="single"/>
        </w:rPr>
        <w:t>Zutaten</w:t>
      </w:r>
      <w:r>
        <w:rPr>
          <w:sz w:val="24"/>
          <w:szCs w:val="24"/>
        </w:rPr>
        <w:t xml:space="preserve"> (für 8 – 10 Portionen)</w:t>
      </w:r>
    </w:p>
    <w:p w14:paraId="4F6DFA1D" w14:textId="77777777" w:rsidR="00266D46" w:rsidRDefault="00266D46" w:rsidP="00266D46">
      <w:pPr>
        <w:rPr>
          <w:sz w:val="24"/>
          <w:szCs w:val="24"/>
        </w:rPr>
      </w:pPr>
      <w:r>
        <w:rPr>
          <w:sz w:val="24"/>
          <w:szCs w:val="24"/>
        </w:rPr>
        <w:t>300 g Möhren</w:t>
      </w:r>
    </w:p>
    <w:p w14:paraId="49210F9D" w14:textId="77777777" w:rsidR="00266D46" w:rsidRDefault="00266D46" w:rsidP="00266D46">
      <w:pPr>
        <w:rPr>
          <w:sz w:val="24"/>
          <w:szCs w:val="24"/>
        </w:rPr>
      </w:pPr>
      <w:r>
        <w:rPr>
          <w:sz w:val="24"/>
          <w:szCs w:val="24"/>
        </w:rPr>
        <w:t>300 g Knollensellerie</w:t>
      </w:r>
    </w:p>
    <w:p w14:paraId="1460D527" w14:textId="77777777" w:rsidR="00266D46" w:rsidRDefault="00266D46" w:rsidP="00266D46">
      <w:pPr>
        <w:rPr>
          <w:sz w:val="24"/>
          <w:szCs w:val="24"/>
        </w:rPr>
      </w:pPr>
      <w:r>
        <w:rPr>
          <w:sz w:val="24"/>
          <w:szCs w:val="24"/>
        </w:rPr>
        <w:t>150 g Zwiebeln</w:t>
      </w:r>
    </w:p>
    <w:p w14:paraId="61DDE7D9" w14:textId="77777777" w:rsidR="00266D46" w:rsidRDefault="00266D46" w:rsidP="00266D46">
      <w:pPr>
        <w:rPr>
          <w:sz w:val="24"/>
          <w:szCs w:val="24"/>
        </w:rPr>
      </w:pPr>
      <w:r>
        <w:rPr>
          <w:sz w:val="24"/>
          <w:szCs w:val="24"/>
        </w:rPr>
        <w:t>3 Knoblauchzehen</w:t>
      </w:r>
    </w:p>
    <w:p w14:paraId="19144FE5" w14:textId="77777777" w:rsidR="00266D46" w:rsidRDefault="00266D46" w:rsidP="00266D46">
      <w:pPr>
        <w:rPr>
          <w:sz w:val="24"/>
          <w:szCs w:val="24"/>
        </w:rPr>
      </w:pPr>
      <w:r>
        <w:rPr>
          <w:sz w:val="24"/>
          <w:szCs w:val="24"/>
        </w:rPr>
        <w:t>Schale von einer unbehandelten Zitrone</w:t>
      </w:r>
    </w:p>
    <w:p w14:paraId="3B49B26C" w14:textId="77777777" w:rsidR="00266D46" w:rsidRDefault="00266D46" w:rsidP="00266D46">
      <w:pPr>
        <w:rPr>
          <w:sz w:val="24"/>
          <w:szCs w:val="24"/>
        </w:rPr>
      </w:pPr>
      <w:r>
        <w:rPr>
          <w:sz w:val="24"/>
          <w:szCs w:val="24"/>
        </w:rPr>
        <w:t>100 g Rucola</w:t>
      </w:r>
    </w:p>
    <w:p w14:paraId="154EB5D9" w14:textId="77777777" w:rsidR="00266D46" w:rsidRDefault="00266D46" w:rsidP="00266D46">
      <w:pPr>
        <w:rPr>
          <w:sz w:val="24"/>
          <w:szCs w:val="24"/>
        </w:rPr>
      </w:pPr>
      <w:r>
        <w:rPr>
          <w:sz w:val="24"/>
          <w:szCs w:val="24"/>
        </w:rPr>
        <w:t>30 g getrocknete Tomaten (in Öl)</w:t>
      </w:r>
    </w:p>
    <w:p w14:paraId="07A30CCB" w14:textId="77777777" w:rsidR="00266D46" w:rsidRPr="00D153F9" w:rsidRDefault="00266D46" w:rsidP="00266D46">
      <w:pPr>
        <w:rPr>
          <w:sz w:val="24"/>
          <w:szCs w:val="24"/>
          <w:lang w:val="en-US"/>
        </w:rPr>
      </w:pPr>
      <w:r w:rsidRPr="00D153F9">
        <w:rPr>
          <w:sz w:val="24"/>
          <w:szCs w:val="24"/>
          <w:lang w:val="en-US"/>
        </w:rPr>
        <w:t>500 g Spaghetti</w:t>
      </w:r>
    </w:p>
    <w:p w14:paraId="152E7BC0" w14:textId="77777777" w:rsidR="00266D46" w:rsidRPr="00D153F9" w:rsidRDefault="00266D46" w:rsidP="00266D46">
      <w:pPr>
        <w:rPr>
          <w:sz w:val="24"/>
          <w:szCs w:val="24"/>
          <w:lang w:val="en-US"/>
        </w:rPr>
      </w:pPr>
      <w:r w:rsidRPr="00D153F9">
        <w:rPr>
          <w:sz w:val="24"/>
          <w:szCs w:val="24"/>
          <w:lang w:val="en-US"/>
        </w:rPr>
        <w:t>Salz</w:t>
      </w:r>
      <w:r>
        <w:rPr>
          <w:sz w:val="24"/>
          <w:szCs w:val="24"/>
          <w:lang w:val="en-US"/>
        </w:rPr>
        <w:t xml:space="preserve">, </w:t>
      </w:r>
      <w:r w:rsidRPr="00D153F9">
        <w:rPr>
          <w:sz w:val="24"/>
          <w:szCs w:val="24"/>
          <w:lang w:val="en-US"/>
        </w:rPr>
        <w:t>Pfeffer</w:t>
      </w:r>
    </w:p>
    <w:p w14:paraId="334E2A7A" w14:textId="77777777" w:rsidR="00266D46" w:rsidRPr="00D153F9" w:rsidRDefault="00266D46" w:rsidP="00266D46">
      <w:pPr>
        <w:rPr>
          <w:sz w:val="24"/>
          <w:szCs w:val="24"/>
          <w:lang w:val="en-US"/>
        </w:rPr>
      </w:pPr>
      <w:r w:rsidRPr="00D153F9">
        <w:rPr>
          <w:sz w:val="24"/>
          <w:szCs w:val="24"/>
          <w:lang w:val="en-US"/>
        </w:rPr>
        <w:t xml:space="preserve">8 EL </w:t>
      </w:r>
      <w:proofErr w:type="spellStart"/>
      <w:r w:rsidRPr="00D153F9">
        <w:rPr>
          <w:sz w:val="24"/>
          <w:szCs w:val="24"/>
          <w:lang w:val="en-US"/>
        </w:rPr>
        <w:t>Olivenöl</w:t>
      </w:r>
      <w:proofErr w:type="spellEnd"/>
    </w:p>
    <w:p w14:paraId="58C046DC" w14:textId="77777777" w:rsidR="00266D46" w:rsidRDefault="00266D46" w:rsidP="00266D46">
      <w:pPr>
        <w:rPr>
          <w:sz w:val="24"/>
          <w:szCs w:val="24"/>
        </w:rPr>
      </w:pPr>
      <w:r>
        <w:rPr>
          <w:sz w:val="24"/>
          <w:szCs w:val="24"/>
        </w:rPr>
        <w:t>4 – 6 EL gemahlene Haselnüsse</w:t>
      </w:r>
    </w:p>
    <w:p w14:paraId="636B5D22" w14:textId="77777777" w:rsidR="00266D46" w:rsidRDefault="00266D46" w:rsidP="00266D46">
      <w:pPr>
        <w:rPr>
          <w:sz w:val="24"/>
          <w:szCs w:val="24"/>
        </w:rPr>
      </w:pPr>
      <w:r>
        <w:rPr>
          <w:sz w:val="24"/>
          <w:szCs w:val="24"/>
        </w:rPr>
        <w:t>60 g Parmesan (frisch gerieben)</w:t>
      </w:r>
    </w:p>
    <w:p w14:paraId="28E0BAD1" w14:textId="77777777" w:rsidR="00266D46" w:rsidRDefault="00266D46" w:rsidP="00266D46">
      <w:pPr>
        <w:rPr>
          <w:sz w:val="24"/>
          <w:szCs w:val="24"/>
        </w:rPr>
      </w:pPr>
    </w:p>
    <w:p w14:paraId="506BB91E" w14:textId="77777777" w:rsidR="00266D46" w:rsidRDefault="00266D46" w:rsidP="00266D46">
      <w:pPr>
        <w:rPr>
          <w:sz w:val="24"/>
          <w:szCs w:val="24"/>
        </w:rPr>
      </w:pPr>
      <w:r>
        <w:rPr>
          <w:sz w:val="24"/>
          <w:szCs w:val="24"/>
        </w:rPr>
        <w:t>Zubereitungszeit: 50 Minuten</w:t>
      </w:r>
    </w:p>
    <w:p w14:paraId="4FA9A1E4" w14:textId="77777777" w:rsidR="00266D46" w:rsidRPr="008B007C" w:rsidRDefault="00266D46" w:rsidP="00B40E8C">
      <w:pPr>
        <w:pStyle w:val="ListParagraph"/>
        <w:numPr>
          <w:ilvl w:val="0"/>
          <w:numId w:val="364"/>
        </w:numPr>
        <w:spacing w:after="120"/>
        <w:ind w:left="714" w:hanging="357"/>
        <w:contextualSpacing w:val="0"/>
        <w:jc w:val="both"/>
        <w:rPr>
          <w:sz w:val="24"/>
          <w:szCs w:val="24"/>
        </w:rPr>
      </w:pPr>
      <w:r w:rsidRPr="008B007C">
        <w:rPr>
          <w:sz w:val="24"/>
          <w:szCs w:val="24"/>
        </w:rPr>
        <w:t>Möhren schälen, längs in Scheiben schneiden und fein würfeln. Sellerie putzen, waschen und fein würfeln. Zwiebeln und Knoblauch ebenfalls fein würfeln. Zitronenschale fein abreiben. Rucola putzen, waschen und trockenschleudern. Tomaten in dünne Streifen schneiden.</w:t>
      </w:r>
    </w:p>
    <w:p w14:paraId="39B49A8B" w14:textId="77777777" w:rsidR="00266D46" w:rsidRPr="008B007C" w:rsidRDefault="00266D46" w:rsidP="00B40E8C">
      <w:pPr>
        <w:pStyle w:val="ListParagraph"/>
        <w:numPr>
          <w:ilvl w:val="0"/>
          <w:numId w:val="364"/>
        </w:numPr>
        <w:spacing w:after="120"/>
        <w:ind w:left="714" w:hanging="357"/>
        <w:contextualSpacing w:val="0"/>
        <w:jc w:val="both"/>
        <w:rPr>
          <w:sz w:val="24"/>
          <w:szCs w:val="24"/>
        </w:rPr>
      </w:pPr>
      <w:r w:rsidRPr="008B007C">
        <w:rPr>
          <w:sz w:val="24"/>
          <w:szCs w:val="24"/>
        </w:rPr>
        <w:t>Spaghetti kochen. 4 EL Olivenöl in einer großen Pfanne erhitzen. Zwiebeln und Knoblauch darin glasig dünsten. Gemüse zugeben, bissfest garen, mit Salz und Pfeffer würzen. Nudeln abgießen, 200 ml Nudelwasser auffangen. Nudelwasser, Haselnüsse, Zitronenschale, Tomaten und restliches Olivenöl in der Pfanne mischen und einmal aufkochen. Nudeln in einer großen Schüssel mit der Sauce mischen. Kurz vor dem Servieren Rucola und Parmesan unterheben.</w:t>
      </w:r>
    </w:p>
    <w:p w14:paraId="6099A3DB" w14:textId="77777777" w:rsidR="00266D46" w:rsidRDefault="00266D46" w:rsidP="00266D46">
      <w:pPr>
        <w:rPr>
          <w:sz w:val="24"/>
          <w:szCs w:val="24"/>
        </w:rPr>
      </w:pPr>
    </w:p>
    <w:p w14:paraId="012FEED7" w14:textId="77777777" w:rsidR="00266D46" w:rsidRDefault="00266D46" w:rsidP="00266D46">
      <w:pPr>
        <w:rPr>
          <w:sz w:val="24"/>
          <w:szCs w:val="24"/>
        </w:rPr>
      </w:pPr>
      <w:r>
        <w:rPr>
          <w:sz w:val="24"/>
          <w:szCs w:val="24"/>
        </w:rPr>
        <w:br w:type="page"/>
      </w:r>
    </w:p>
    <w:p w14:paraId="7C5B09D3" w14:textId="7BE39251" w:rsidR="00BC2467" w:rsidRDefault="00BC2467" w:rsidP="00BC2467">
      <w:pPr>
        <w:pStyle w:val="Heading2"/>
        <w:spacing w:after="240"/>
      </w:pPr>
      <w:r>
        <w:lastRenderedPageBreak/>
        <w:t>Spaghetti mit Frühlingssauce</w:t>
      </w:r>
      <w:r>
        <w:rPr>
          <w:rStyle w:val="FootnoteReference"/>
        </w:rPr>
        <w:footnoteReference w:id="1289"/>
      </w:r>
    </w:p>
    <w:p w14:paraId="4B94DBC3" w14:textId="77777777" w:rsidR="00BC2467" w:rsidRDefault="00BC2467" w:rsidP="00BC2467">
      <w:pPr>
        <w:rPr>
          <w:sz w:val="24"/>
          <w:szCs w:val="24"/>
        </w:rPr>
      </w:pPr>
      <w:r w:rsidRPr="00C72273">
        <w:rPr>
          <w:sz w:val="24"/>
          <w:szCs w:val="24"/>
          <w:u w:val="single"/>
        </w:rPr>
        <w:t>Zutaten</w:t>
      </w:r>
      <w:r>
        <w:rPr>
          <w:sz w:val="24"/>
          <w:szCs w:val="24"/>
        </w:rPr>
        <w:t xml:space="preserve"> (für 4 – 6 Personen)</w:t>
      </w:r>
    </w:p>
    <w:p w14:paraId="28BFA846" w14:textId="77777777" w:rsidR="00BC2467" w:rsidRDefault="00BC2467" w:rsidP="00BC2467">
      <w:pPr>
        <w:rPr>
          <w:sz w:val="24"/>
          <w:szCs w:val="24"/>
        </w:rPr>
      </w:pPr>
      <w:r>
        <w:rPr>
          <w:sz w:val="24"/>
          <w:szCs w:val="24"/>
        </w:rPr>
        <w:t>500 g Spaghetti</w:t>
      </w:r>
    </w:p>
    <w:p w14:paraId="5BA75680" w14:textId="77777777" w:rsidR="00BC2467" w:rsidRDefault="00BC2467" w:rsidP="00BC2467">
      <w:pPr>
        <w:rPr>
          <w:sz w:val="24"/>
          <w:szCs w:val="24"/>
        </w:rPr>
      </w:pPr>
      <w:r>
        <w:rPr>
          <w:sz w:val="24"/>
          <w:szCs w:val="24"/>
        </w:rPr>
        <w:t>150 g frischer grüner Spargel</w:t>
      </w:r>
    </w:p>
    <w:p w14:paraId="3DAE5ADF" w14:textId="77777777" w:rsidR="00BC2467" w:rsidRDefault="00BC2467" w:rsidP="00BC2467">
      <w:pPr>
        <w:rPr>
          <w:sz w:val="24"/>
          <w:szCs w:val="24"/>
        </w:rPr>
      </w:pPr>
      <w:r>
        <w:rPr>
          <w:sz w:val="24"/>
          <w:szCs w:val="24"/>
        </w:rPr>
        <w:t>170 g Puffbohnen, tiefgefroren</w:t>
      </w:r>
    </w:p>
    <w:p w14:paraId="64E0E5D7" w14:textId="77777777" w:rsidR="00BC2467" w:rsidRDefault="00BC2467" w:rsidP="00BC2467">
      <w:pPr>
        <w:rPr>
          <w:sz w:val="24"/>
          <w:szCs w:val="24"/>
        </w:rPr>
      </w:pPr>
      <w:r>
        <w:rPr>
          <w:sz w:val="24"/>
          <w:szCs w:val="24"/>
        </w:rPr>
        <w:t>40 g Butter</w:t>
      </w:r>
    </w:p>
    <w:p w14:paraId="22DE583A" w14:textId="77777777" w:rsidR="00BC2467" w:rsidRDefault="00BC2467" w:rsidP="00BC2467">
      <w:pPr>
        <w:rPr>
          <w:sz w:val="24"/>
          <w:szCs w:val="24"/>
        </w:rPr>
      </w:pPr>
      <w:r>
        <w:rPr>
          <w:sz w:val="24"/>
          <w:szCs w:val="24"/>
        </w:rPr>
        <w:t>1 Stange Staudensellerie in Scheiben geschnitten</w:t>
      </w:r>
    </w:p>
    <w:p w14:paraId="46EB6ADB" w14:textId="77777777" w:rsidR="00BC2467" w:rsidRDefault="00BC2467" w:rsidP="00BC2467">
      <w:pPr>
        <w:rPr>
          <w:sz w:val="24"/>
          <w:szCs w:val="24"/>
        </w:rPr>
      </w:pPr>
      <w:r>
        <w:rPr>
          <w:sz w:val="24"/>
          <w:szCs w:val="24"/>
        </w:rPr>
        <w:t>150 g grüne Erbsen, tiefgefroren</w:t>
      </w:r>
    </w:p>
    <w:p w14:paraId="506F3FD4" w14:textId="77777777" w:rsidR="00BC2467" w:rsidRDefault="00BC2467" w:rsidP="00BC2467">
      <w:pPr>
        <w:rPr>
          <w:sz w:val="24"/>
          <w:szCs w:val="24"/>
        </w:rPr>
      </w:pPr>
      <w:r>
        <w:rPr>
          <w:sz w:val="24"/>
          <w:szCs w:val="24"/>
        </w:rPr>
        <w:t>300 ml Sahne</w:t>
      </w:r>
    </w:p>
    <w:p w14:paraId="56F093E9" w14:textId="77777777" w:rsidR="00BC2467" w:rsidRDefault="00BC2467" w:rsidP="00BC2467">
      <w:pPr>
        <w:rPr>
          <w:sz w:val="24"/>
          <w:szCs w:val="24"/>
        </w:rPr>
      </w:pPr>
      <w:r>
        <w:rPr>
          <w:sz w:val="24"/>
          <w:szCs w:val="24"/>
        </w:rPr>
        <w:t>50 g frisch geriebener Parmesan</w:t>
      </w:r>
    </w:p>
    <w:p w14:paraId="66674110" w14:textId="77777777" w:rsidR="00BC2467" w:rsidRDefault="00BC2467" w:rsidP="00BC2467">
      <w:pPr>
        <w:rPr>
          <w:sz w:val="24"/>
          <w:szCs w:val="24"/>
        </w:rPr>
      </w:pPr>
      <w:r>
        <w:rPr>
          <w:sz w:val="24"/>
          <w:szCs w:val="24"/>
        </w:rPr>
        <w:t>Salz und Pfeffer</w:t>
      </w:r>
    </w:p>
    <w:p w14:paraId="2237E07A" w14:textId="77777777" w:rsidR="00BC2467" w:rsidRDefault="00BC2467" w:rsidP="00BC2467">
      <w:pPr>
        <w:rPr>
          <w:sz w:val="24"/>
          <w:szCs w:val="24"/>
        </w:rPr>
      </w:pPr>
    </w:p>
    <w:p w14:paraId="54AB5DBE" w14:textId="77777777" w:rsidR="00BC2467" w:rsidRDefault="00BC2467" w:rsidP="00BC2467">
      <w:pPr>
        <w:rPr>
          <w:sz w:val="24"/>
          <w:szCs w:val="24"/>
        </w:rPr>
      </w:pPr>
      <w:r>
        <w:rPr>
          <w:sz w:val="24"/>
          <w:szCs w:val="24"/>
        </w:rPr>
        <w:t>Zubereitungszeit: 25 Minuten plus 15 Minuten Kochzeit</w:t>
      </w:r>
    </w:p>
    <w:p w14:paraId="4D382F6B" w14:textId="77777777" w:rsidR="00BC2467" w:rsidRPr="00C72273" w:rsidRDefault="00BC2467" w:rsidP="00B40E8C">
      <w:pPr>
        <w:pStyle w:val="ListParagraph"/>
        <w:numPr>
          <w:ilvl w:val="0"/>
          <w:numId w:val="1630"/>
        </w:numPr>
        <w:spacing w:after="120"/>
        <w:ind w:left="714" w:hanging="357"/>
        <w:contextualSpacing w:val="0"/>
        <w:jc w:val="both"/>
        <w:rPr>
          <w:sz w:val="24"/>
          <w:szCs w:val="24"/>
        </w:rPr>
      </w:pPr>
      <w:r w:rsidRPr="00C72273">
        <w:rPr>
          <w:sz w:val="24"/>
          <w:szCs w:val="24"/>
        </w:rPr>
        <w:t>Nudeln al dente kochen. Abgießen und wieder in den Topf geben.</w:t>
      </w:r>
    </w:p>
    <w:p w14:paraId="7F7FFD33" w14:textId="77777777" w:rsidR="00BC2467" w:rsidRPr="00EC1A29" w:rsidRDefault="00BC2467" w:rsidP="00B40E8C">
      <w:pPr>
        <w:pStyle w:val="ListParagraph"/>
        <w:numPr>
          <w:ilvl w:val="0"/>
          <w:numId w:val="1630"/>
        </w:numPr>
        <w:spacing w:after="120"/>
        <w:ind w:left="714" w:hanging="357"/>
        <w:contextualSpacing w:val="0"/>
        <w:jc w:val="both"/>
        <w:rPr>
          <w:sz w:val="24"/>
          <w:szCs w:val="24"/>
        </w:rPr>
      </w:pPr>
      <w:r w:rsidRPr="00EC1A29">
        <w:rPr>
          <w:sz w:val="24"/>
          <w:szCs w:val="24"/>
        </w:rPr>
        <w:t>Gleichzeitig den Spargel in kleine Stücke schneiden und in einem Topf mit kochendem Wasser 2 Minuten blanchieren. Mit einem Schaumlöffel herausnehmen und in kaltes Wasser tauchen.</w:t>
      </w:r>
    </w:p>
    <w:p w14:paraId="6C218BDB" w14:textId="77777777" w:rsidR="00BC2467" w:rsidRPr="00EC1A29" w:rsidRDefault="00BC2467" w:rsidP="00B40E8C">
      <w:pPr>
        <w:pStyle w:val="ListParagraph"/>
        <w:numPr>
          <w:ilvl w:val="0"/>
          <w:numId w:val="1630"/>
        </w:numPr>
        <w:spacing w:after="120"/>
        <w:ind w:left="714" w:hanging="357"/>
        <w:contextualSpacing w:val="0"/>
        <w:jc w:val="both"/>
        <w:rPr>
          <w:sz w:val="24"/>
          <w:szCs w:val="24"/>
        </w:rPr>
      </w:pPr>
      <w:r w:rsidRPr="00EC1A29">
        <w:rPr>
          <w:sz w:val="24"/>
          <w:szCs w:val="24"/>
        </w:rPr>
        <w:t>Puffbohnen in einen Topf mit kochendem Wasser geben. Sofort wieder herausnehmen und in kaltem Wasser abkühlen lassen. Abgießen und völlig erkalten lassen. Die Schalen entfernen.</w:t>
      </w:r>
    </w:p>
    <w:p w14:paraId="5DFF33FD" w14:textId="77777777" w:rsidR="00BC2467" w:rsidRPr="00EC1A29" w:rsidRDefault="00BC2467" w:rsidP="00B40E8C">
      <w:pPr>
        <w:pStyle w:val="ListParagraph"/>
        <w:numPr>
          <w:ilvl w:val="0"/>
          <w:numId w:val="1630"/>
        </w:numPr>
        <w:spacing w:after="120"/>
        <w:ind w:left="714" w:hanging="357"/>
        <w:contextualSpacing w:val="0"/>
        <w:jc w:val="both"/>
        <w:rPr>
          <w:sz w:val="24"/>
          <w:szCs w:val="24"/>
        </w:rPr>
      </w:pPr>
      <w:r w:rsidRPr="00EC1A29">
        <w:rPr>
          <w:sz w:val="24"/>
          <w:szCs w:val="24"/>
        </w:rPr>
        <w:t>Butter in einer gusseisernen Pfanne erhitzen. Den Sellerie darin unter Rühren 2 Minuten braten. Erbsen und Sahne zufügen. 3 Minuten kochen. Spargel, Puffbohnen, Parmesan, Salz und Pfeffer hineingeben und zum Kochen bringen. 1 Minute kochen. Die Sauce über die Nudeln gießen und die Spaghetti sofort auf vorgewärmten Tellern servieren.</w:t>
      </w:r>
    </w:p>
    <w:p w14:paraId="76C8470F" w14:textId="53C94370" w:rsidR="00BC2467" w:rsidRDefault="00BC2467" w:rsidP="00BC2467">
      <w:pPr>
        <w:rPr>
          <w:rFonts w:asciiTheme="majorHAnsi" w:eastAsiaTheme="majorEastAsia" w:hAnsiTheme="majorHAnsi" w:cstheme="majorBidi"/>
          <w:color w:val="2F5496" w:themeColor="accent1" w:themeShade="BF"/>
          <w:sz w:val="26"/>
          <w:szCs w:val="26"/>
        </w:rPr>
      </w:pPr>
      <w:r>
        <w:rPr>
          <w:sz w:val="24"/>
          <w:szCs w:val="24"/>
        </w:rPr>
        <w:br w:type="page"/>
      </w:r>
    </w:p>
    <w:p w14:paraId="29D6BED5" w14:textId="77777777" w:rsidR="005A67B9" w:rsidRDefault="005A67B9" w:rsidP="005A67B9">
      <w:pPr>
        <w:pStyle w:val="Heading2"/>
        <w:spacing w:after="240"/>
      </w:pPr>
      <w:r>
        <w:lastRenderedPageBreak/>
        <w:t>Spaghetti mit Oliven</w:t>
      </w:r>
      <w:r>
        <w:rPr>
          <w:rStyle w:val="FootnoteReference"/>
        </w:rPr>
        <w:footnoteReference w:id="1290"/>
      </w:r>
      <w:r>
        <w:t xml:space="preserve"> </w:t>
      </w:r>
    </w:p>
    <w:p w14:paraId="2E63BE68" w14:textId="77777777" w:rsidR="005A67B9" w:rsidRDefault="005A67B9" w:rsidP="005A67B9">
      <w:pPr>
        <w:rPr>
          <w:sz w:val="24"/>
          <w:szCs w:val="24"/>
        </w:rPr>
      </w:pPr>
      <w:r w:rsidRPr="00213136">
        <w:rPr>
          <w:sz w:val="24"/>
          <w:szCs w:val="24"/>
          <w:u w:val="single"/>
        </w:rPr>
        <w:t>Zutaten</w:t>
      </w:r>
      <w:r>
        <w:rPr>
          <w:sz w:val="24"/>
          <w:szCs w:val="24"/>
        </w:rPr>
        <w:t xml:space="preserve"> (für 2 Personen)</w:t>
      </w:r>
    </w:p>
    <w:p w14:paraId="438C6B21" w14:textId="77777777" w:rsidR="005A67B9" w:rsidRDefault="005A67B9" w:rsidP="005A67B9">
      <w:pPr>
        <w:rPr>
          <w:sz w:val="24"/>
          <w:szCs w:val="24"/>
        </w:rPr>
      </w:pPr>
      <w:r>
        <w:rPr>
          <w:sz w:val="24"/>
          <w:szCs w:val="24"/>
        </w:rPr>
        <w:t>100 g Oliven (schwarz, halbgetrocknet)</w:t>
      </w:r>
    </w:p>
    <w:p w14:paraId="7CF6B889" w14:textId="77777777" w:rsidR="005A67B9" w:rsidRDefault="005A67B9" w:rsidP="005A67B9">
      <w:pPr>
        <w:rPr>
          <w:sz w:val="24"/>
          <w:szCs w:val="24"/>
        </w:rPr>
      </w:pPr>
      <w:r>
        <w:rPr>
          <w:sz w:val="24"/>
          <w:szCs w:val="24"/>
        </w:rPr>
        <w:t>3 Zweige Petersilie</w:t>
      </w:r>
    </w:p>
    <w:p w14:paraId="20126106" w14:textId="77777777" w:rsidR="005A67B9" w:rsidRDefault="005A67B9" w:rsidP="005A67B9">
      <w:pPr>
        <w:rPr>
          <w:sz w:val="24"/>
          <w:szCs w:val="24"/>
        </w:rPr>
      </w:pPr>
      <w:r>
        <w:rPr>
          <w:sz w:val="24"/>
          <w:szCs w:val="24"/>
        </w:rPr>
        <w:t>2 Zweige Basilikum</w:t>
      </w:r>
    </w:p>
    <w:p w14:paraId="7C20E364" w14:textId="77777777" w:rsidR="005A67B9" w:rsidRDefault="005A67B9" w:rsidP="005A67B9">
      <w:pPr>
        <w:rPr>
          <w:sz w:val="24"/>
          <w:szCs w:val="24"/>
        </w:rPr>
      </w:pPr>
      <w:r>
        <w:rPr>
          <w:sz w:val="24"/>
          <w:szCs w:val="24"/>
        </w:rPr>
        <w:t>2 Zweige Minze</w:t>
      </w:r>
    </w:p>
    <w:p w14:paraId="14C066B8" w14:textId="77777777" w:rsidR="005A67B9" w:rsidRDefault="005A67B9" w:rsidP="005A67B9">
      <w:pPr>
        <w:rPr>
          <w:sz w:val="24"/>
          <w:szCs w:val="24"/>
        </w:rPr>
      </w:pPr>
      <w:r>
        <w:rPr>
          <w:sz w:val="24"/>
          <w:szCs w:val="24"/>
        </w:rPr>
        <w:t>¼ TL Knoblauchzehe</w:t>
      </w:r>
    </w:p>
    <w:p w14:paraId="34317032" w14:textId="77777777" w:rsidR="005A67B9" w:rsidRDefault="005A67B9" w:rsidP="005A67B9">
      <w:pPr>
        <w:rPr>
          <w:sz w:val="24"/>
          <w:szCs w:val="24"/>
        </w:rPr>
      </w:pPr>
      <w:r>
        <w:rPr>
          <w:sz w:val="24"/>
          <w:szCs w:val="24"/>
        </w:rPr>
        <w:t>1 EL Pinienkerne</w:t>
      </w:r>
    </w:p>
    <w:p w14:paraId="67A9EF59" w14:textId="77777777" w:rsidR="005A67B9" w:rsidRDefault="005A67B9" w:rsidP="005A67B9">
      <w:pPr>
        <w:rPr>
          <w:sz w:val="24"/>
          <w:szCs w:val="24"/>
        </w:rPr>
      </w:pPr>
      <w:r>
        <w:rPr>
          <w:sz w:val="24"/>
          <w:szCs w:val="24"/>
        </w:rPr>
        <w:t>6 EL Olivenöl plus etwas zum Servieren</w:t>
      </w:r>
    </w:p>
    <w:p w14:paraId="7D502A94" w14:textId="77777777" w:rsidR="005A67B9" w:rsidRDefault="005A67B9" w:rsidP="005A67B9">
      <w:pPr>
        <w:rPr>
          <w:sz w:val="24"/>
          <w:szCs w:val="24"/>
        </w:rPr>
      </w:pPr>
      <w:r>
        <w:rPr>
          <w:sz w:val="24"/>
          <w:szCs w:val="24"/>
        </w:rPr>
        <w:t>¼ rote Chilischote</w:t>
      </w:r>
    </w:p>
    <w:p w14:paraId="077E7CA2" w14:textId="77777777" w:rsidR="005A67B9" w:rsidRDefault="005A67B9" w:rsidP="005A67B9">
      <w:pPr>
        <w:rPr>
          <w:sz w:val="24"/>
          <w:szCs w:val="24"/>
        </w:rPr>
      </w:pPr>
      <w:r>
        <w:rPr>
          <w:sz w:val="24"/>
          <w:szCs w:val="24"/>
        </w:rPr>
        <w:t>250 g Spaghetti</w:t>
      </w:r>
    </w:p>
    <w:p w14:paraId="1A8018EA" w14:textId="77777777" w:rsidR="005A67B9" w:rsidRDefault="005A67B9" w:rsidP="005A67B9">
      <w:pPr>
        <w:rPr>
          <w:sz w:val="24"/>
          <w:szCs w:val="24"/>
        </w:rPr>
      </w:pPr>
    </w:p>
    <w:p w14:paraId="3F48761D" w14:textId="77777777" w:rsidR="005A67B9" w:rsidRDefault="005A67B9" w:rsidP="005A67B9">
      <w:pPr>
        <w:rPr>
          <w:sz w:val="24"/>
          <w:szCs w:val="24"/>
        </w:rPr>
      </w:pPr>
      <w:r>
        <w:rPr>
          <w:sz w:val="24"/>
          <w:szCs w:val="24"/>
        </w:rPr>
        <w:t>Zubereitung:</w:t>
      </w:r>
    </w:p>
    <w:p w14:paraId="59E81DB6" w14:textId="77777777" w:rsidR="005A67B9" w:rsidRPr="007C5D00" w:rsidRDefault="005A67B9" w:rsidP="00B40E8C">
      <w:pPr>
        <w:pStyle w:val="ListParagraph"/>
        <w:numPr>
          <w:ilvl w:val="0"/>
          <w:numId w:val="784"/>
        </w:numPr>
        <w:spacing w:after="120"/>
        <w:ind w:left="714" w:hanging="357"/>
        <w:contextualSpacing w:val="0"/>
        <w:jc w:val="both"/>
        <w:rPr>
          <w:sz w:val="24"/>
          <w:szCs w:val="24"/>
        </w:rPr>
      </w:pPr>
      <w:r w:rsidRPr="007C5D00">
        <w:rPr>
          <w:sz w:val="24"/>
          <w:szCs w:val="24"/>
        </w:rPr>
        <w:t>Oliven entsteinen, zusammen mit den Blättchen der Kräuter, dem Knoblauch, Pinienkernen, Olivenöl und Chilischote mit dem Pürierstab zu einer glatten Paste zerkleinern.</w:t>
      </w:r>
    </w:p>
    <w:p w14:paraId="38C8AD87" w14:textId="77777777" w:rsidR="005A67B9" w:rsidRPr="007C5D00" w:rsidRDefault="005A67B9" w:rsidP="00B40E8C">
      <w:pPr>
        <w:pStyle w:val="ListParagraph"/>
        <w:numPr>
          <w:ilvl w:val="0"/>
          <w:numId w:val="784"/>
        </w:numPr>
        <w:spacing w:after="120"/>
        <w:ind w:left="714" w:hanging="357"/>
        <w:contextualSpacing w:val="0"/>
        <w:jc w:val="both"/>
        <w:rPr>
          <w:sz w:val="24"/>
          <w:szCs w:val="24"/>
        </w:rPr>
      </w:pPr>
      <w:r w:rsidRPr="007C5D00">
        <w:rPr>
          <w:sz w:val="24"/>
          <w:szCs w:val="24"/>
        </w:rPr>
        <w:t>Spaghetto in reichlich Salzwasser kochen, abgießen, auf zwei Teller verteilen und die Paste unterheben, eventuell noch etwas Olivenöl darüberträufeln.</w:t>
      </w:r>
    </w:p>
    <w:p w14:paraId="05B5E8CA" w14:textId="77777777" w:rsidR="005A67B9" w:rsidRDefault="005A67B9" w:rsidP="005A67B9">
      <w:pPr>
        <w:rPr>
          <w:sz w:val="24"/>
          <w:szCs w:val="24"/>
        </w:rPr>
      </w:pPr>
    </w:p>
    <w:p w14:paraId="2EB05192" w14:textId="77777777" w:rsidR="005A67B9" w:rsidRDefault="005A67B9" w:rsidP="005A67B9">
      <w:pPr>
        <w:rPr>
          <w:sz w:val="24"/>
          <w:szCs w:val="24"/>
        </w:rPr>
      </w:pPr>
      <w:r>
        <w:rPr>
          <w:sz w:val="24"/>
          <w:szCs w:val="24"/>
        </w:rPr>
        <w:br w:type="page"/>
      </w:r>
    </w:p>
    <w:p w14:paraId="70331BA3" w14:textId="77777777" w:rsidR="005A67B9" w:rsidRDefault="005A67B9" w:rsidP="005A67B9">
      <w:pPr>
        <w:pStyle w:val="Heading2"/>
        <w:spacing w:after="240"/>
      </w:pPr>
      <w:r>
        <w:lastRenderedPageBreak/>
        <w:t>Spaghetti in einer Sauce aus frischen Tomaten</w:t>
      </w:r>
      <w:r>
        <w:rPr>
          <w:rStyle w:val="FootnoteReference"/>
        </w:rPr>
        <w:footnoteReference w:id="1291"/>
      </w:r>
      <w:r>
        <w:t xml:space="preserve"> </w:t>
      </w:r>
    </w:p>
    <w:p w14:paraId="73B836F2" w14:textId="77777777" w:rsidR="005A67B9" w:rsidRDefault="005A67B9" w:rsidP="005A67B9">
      <w:pPr>
        <w:jc w:val="both"/>
        <w:rPr>
          <w:sz w:val="24"/>
          <w:szCs w:val="24"/>
        </w:rPr>
      </w:pPr>
      <w:r w:rsidRPr="002A1640">
        <w:rPr>
          <w:sz w:val="24"/>
          <w:szCs w:val="24"/>
          <w:u w:val="single"/>
        </w:rPr>
        <w:t>Zutaten</w:t>
      </w:r>
      <w:r>
        <w:rPr>
          <w:sz w:val="24"/>
          <w:szCs w:val="24"/>
        </w:rPr>
        <w:t xml:space="preserve"> (für 4 Personen)</w:t>
      </w:r>
    </w:p>
    <w:p w14:paraId="7D20D021" w14:textId="77777777" w:rsidR="005A67B9" w:rsidRDefault="005A67B9" w:rsidP="005A67B9">
      <w:pPr>
        <w:jc w:val="both"/>
        <w:rPr>
          <w:sz w:val="24"/>
          <w:szCs w:val="24"/>
        </w:rPr>
      </w:pPr>
      <w:r>
        <w:rPr>
          <w:sz w:val="24"/>
          <w:szCs w:val="24"/>
        </w:rPr>
        <w:t>4 feste, reife Tomaten</w:t>
      </w:r>
    </w:p>
    <w:p w14:paraId="6EDD89AE" w14:textId="77777777" w:rsidR="005A67B9" w:rsidRDefault="005A67B9" w:rsidP="005A67B9">
      <w:pPr>
        <w:jc w:val="both"/>
        <w:rPr>
          <w:sz w:val="24"/>
          <w:szCs w:val="24"/>
        </w:rPr>
      </w:pPr>
      <w:r>
        <w:rPr>
          <w:sz w:val="24"/>
          <w:szCs w:val="24"/>
        </w:rPr>
        <w:t>8 grüne Oliven entsteint</w:t>
      </w:r>
    </w:p>
    <w:p w14:paraId="43F7D69D" w14:textId="77777777" w:rsidR="005A67B9" w:rsidRDefault="005A67B9" w:rsidP="005A67B9">
      <w:pPr>
        <w:jc w:val="both"/>
        <w:rPr>
          <w:sz w:val="24"/>
          <w:szCs w:val="24"/>
        </w:rPr>
      </w:pPr>
      <w:r>
        <w:rPr>
          <w:sz w:val="24"/>
          <w:szCs w:val="24"/>
        </w:rPr>
        <w:t>2 EL Kapern</w:t>
      </w:r>
    </w:p>
    <w:p w14:paraId="15F12F5C" w14:textId="77777777" w:rsidR="005A67B9" w:rsidRDefault="005A67B9" w:rsidP="005A67B9">
      <w:pPr>
        <w:jc w:val="both"/>
        <w:rPr>
          <w:sz w:val="24"/>
          <w:szCs w:val="24"/>
        </w:rPr>
      </w:pPr>
      <w:r>
        <w:rPr>
          <w:sz w:val="24"/>
          <w:szCs w:val="24"/>
        </w:rPr>
        <w:t>4 Frühlingszwiebeln, in feine Röllchen geschnitten</w:t>
      </w:r>
    </w:p>
    <w:p w14:paraId="60B2AC98" w14:textId="77777777" w:rsidR="005A67B9" w:rsidRDefault="005A67B9" w:rsidP="005A67B9">
      <w:pPr>
        <w:jc w:val="both"/>
        <w:rPr>
          <w:sz w:val="24"/>
          <w:szCs w:val="24"/>
        </w:rPr>
      </w:pPr>
      <w:r>
        <w:rPr>
          <w:sz w:val="24"/>
          <w:szCs w:val="24"/>
        </w:rPr>
        <w:t>2 Knoblauchzehen, zerdrückt</w:t>
      </w:r>
    </w:p>
    <w:p w14:paraId="41942AB2" w14:textId="77777777" w:rsidR="005A67B9" w:rsidRDefault="005A67B9" w:rsidP="005A67B9">
      <w:pPr>
        <w:jc w:val="both"/>
        <w:rPr>
          <w:sz w:val="24"/>
          <w:szCs w:val="24"/>
        </w:rPr>
      </w:pPr>
      <w:r>
        <w:rPr>
          <w:sz w:val="24"/>
          <w:szCs w:val="24"/>
        </w:rPr>
        <w:t>1 Prise getrockneter Oregano</w:t>
      </w:r>
    </w:p>
    <w:p w14:paraId="6C36C295" w14:textId="77777777" w:rsidR="005A67B9" w:rsidRDefault="005A67B9" w:rsidP="005A67B9">
      <w:pPr>
        <w:jc w:val="both"/>
        <w:rPr>
          <w:sz w:val="24"/>
          <w:szCs w:val="24"/>
        </w:rPr>
      </w:pPr>
      <w:r>
        <w:rPr>
          <w:sz w:val="24"/>
          <w:szCs w:val="24"/>
        </w:rPr>
        <w:t>20 g frische, glatte Petersilie, feingehackt</w:t>
      </w:r>
    </w:p>
    <w:p w14:paraId="0BD3B8C1" w14:textId="77777777" w:rsidR="005A67B9" w:rsidRDefault="005A67B9" w:rsidP="005A67B9">
      <w:pPr>
        <w:jc w:val="both"/>
        <w:rPr>
          <w:sz w:val="24"/>
          <w:szCs w:val="24"/>
        </w:rPr>
      </w:pPr>
      <w:r>
        <w:rPr>
          <w:sz w:val="24"/>
          <w:szCs w:val="24"/>
        </w:rPr>
        <w:t>80 ml Olivenöl</w:t>
      </w:r>
    </w:p>
    <w:p w14:paraId="546389DF" w14:textId="77777777" w:rsidR="005A67B9" w:rsidRDefault="005A67B9" w:rsidP="005A67B9">
      <w:pPr>
        <w:jc w:val="both"/>
        <w:rPr>
          <w:sz w:val="24"/>
          <w:szCs w:val="24"/>
        </w:rPr>
      </w:pPr>
      <w:r>
        <w:rPr>
          <w:sz w:val="24"/>
          <w:szCs w:val="24"/>
        </w:rPr>
        <w:t>375 g Spaghetti</w:t>
      </w:r>
    </w:p>
    <w:p w14:paraId="09AD0DFA" w14:textId="77777777" w:rsidR="005A67B9" w:rsidRDefault="005A67B9" w:rsidP="005A67B9">
      <w:pPr>
        <w:jc w:val="both"/>
        <w:rPr>
          <w:sz w:val="24"/>
          <w:szCs w:val="24"/>
        </w:rPr>
      </w:pPr>
    </w:p>
    <w:p w14:paraId="4EFDDAC1" w14:textId="77777777" w:rsidR="005A67B9" w:rsidRDefault="005A67B9" w:rsidP="005A67B9">
      <w:pPr>
        <w:jc w:val="both"/>
        <w:rPr>
          <w:sz w:val="24"/>
          <w:szCs w:val="24"/>
        </w:rPr>
      </w:pPr>
      <w:r>
        <w:rPr>
          <w:sz w:val="24"/>
          <w:szCs w:val="24"/>
        </w:rPr>
        <w:t>Zubereitungszeit: 30 Minuten plus 2 Stunden Kühlzeit</w:t>
      </w:r>
    </w:p>
    <w:p w14:paraId="7BBDFB05" w14:textId="77777777" w:rsidR="005A67B9" w:rsidRPr="00426860" w:rsidRDefault="005A67B9" w:rsidP="00B40E8C">
      <w:pPr>
        <w:pStyle w:val="ListParagraph"/>
        <w:numPr>
          <w:ilvl w:val="0"/>
          <w:numId w:val="467"/>
        </w:numPr>
        <w:spacing w:after="120"/>
        <w:ind w:left="714" w:hanging="357"/>
        <w:contextualSpacing w:val="0"/>
        <w:jc w:val="both"/>
        <w:rPr>
          <w:sz w:val="24"/>
          <w:szCs w:val="24"/>
        </w:rPr>
      </w:pPr>
      <w:r w:rsidRPr="00426860">
        <w:rPr>
          <w:sz w:val="24"/>
          <w:szCs w:val="24"/>
        </w:rPr>
        <w:t>Die Tomaten fein zerkleinern. Die Oliven und die Kapern feinschneiden. Alle Zutaten außer der Pasta in einer Schüssel gut mengen, dann abgedeckt 2 Stunden im Kühlschrank ziehen lassen.</w:t>
      </w:r>
    </w:p>
    <w:p w14:paraId="4253F803" w14:textId="77777777" w:rsidR="005A67B9" w:rsidRDefault="005A67B9" w:rsidP="00B40E8C">
      <w:pPr>
        <w:pStyle w:val="ListParagraph"/>
        <w:numPr>
          <w:ilvl w:val="0"/>
          <w:numId w:val="467"/>
        </w:numPr>
        <w:spacing w:after="120"/>
        <w:ind w:left="714" w:hanging="357"/>
        <w:contextualSpacing w:val="0"/>
        <w:jc w:val="both"/>
        <w:rPr>
          <w:sz w:val="24"/>
          <w:szCs w:val="24"/>
        </w:rPr>
      </w:pPr>
      <w:r w:rsidRPr="00426860">
        <w:rPr>
          <w:sz w:val="24"/>
          <w:szCs w:val="24"/>
        </w:rPr>
        <w:t>Die Pasta al dente kochen. Abtropfen und wieder in den Topf geben. Die kalte Sauce sorgfältig mit der noch heißen Pasta mengen und servieren.</w:t>
      </w:r>
    </w:p>
    <w:p w14:paraId="2A5E550C" w14:textId="77777777" w:rsidR="005A67B9" w:rsidRDefault="005A67B9" w:rsidP="005A67B9">
      <w:pPr>
        <w:rPr>
          <w:sz w:val="24"/>
          <w:szCs w:val="24"/>
        </w:rPr>
      </w:pPr>
      <w:r>
        <w:rPr>
          <w:sz w:val="24"/>
          <w:szCs w:val="24"/>
        </w:rPr>
        <w:br w:type="page"/>
      </w:r>
    </w:p>
    <w:p w14:paraId="7EB4A48A" w14:textId="77777777" w:rsidR="00D445CC" w:rsidRDefault="00D445CC" w:rsidP="00D445CC">
      <w:pPr>
        <w:pStyle w:val="Heading2"/>
        <w:spacing w:after="240"/>
      </w:pPr>
      <w:r>
        <w:lastRenderedPageBreak/>
        <w:t>Spaghetti mit Boscaliola-Sauce</w:t>
      </w:r>
      <w:r>
        <w:rPr>
          <w:rStyle w:val="FootnoteReference"/>
        </w:rPr>
        <w:footnoteReference w:id="1292"/>
      </w:r>
      <w:r>
        <w:t xml:space="preserve"> </w:t>
      </w:r>
    </w:p>
    <w:p w14:paraId="731938F7" w14:textId="77777777" w:rsidR="00D445CC" w:rsidRDefault="00D445CC" w:rsidP="00D445CC">
      <w:pPr>
        <w:rPr>
          <w:sz w:val="24"/>
          <w:szCs w:val="24"/>
        </w:rPr>
      </w:pPr>
      <w:r w:rsidRPr="00427E72">
        <w:rPr>
          <w:sz w:val="24"/>
          <w:szCs w:val="24"/>
          <w:u w:val="single"/>
        </w:rPr>
        <w:t>Zutaten</w:t>
      </w:r>
      <w:r>
        <w:rPr>
          <w:sz w:val="24"/>
          <w:szCs w:val="24"/>
        </w:rPr>
        <w:t xml:space="preserve"> (für 4 Personen):</w:t>
      </w:r>
    </w:p>
    <w:p w14:paraId="29AB5F3B" w14:textId="77777777" w:rsidR="00D445CC" w:rsidRDefault="00D445CC" w:rsidP="00D445CC">
      <w:pPr>
        <w:rPr>
          <w:sz w:val="24"/>
          <w:szCs w:val="24"/>
        </w:rPr>
      </w:pPr>
      <w:r>
        <w:rPr>
          <w:sz w:val="24"/>
          <w:szCs w:val="24"/>
        </w:rPr>
        <w:t>500 g Spaghetti</w:t>
      </w:r>
    </w:p>
    <w:p w14:paraId="2E712BE2" w14:textId="77777777" w:rsidR="00D445CC" w:rsidRDefault="00D445CC" w:rsidP="00D445CC">
      <w:pPr>
        <w:rPr>
          <w:sz w:val="24"/>
          <w:szCs w:val="24"/>
        </w:rPr>
      </w:pPr>
      <w:r>
        <w:rPr>
          <w:sz w:val="24"/>
          <w:szCs w:val="24"/>
        </w:rPr>
        <w:t>6 Streifen Frühstücksspeck ohne Rand, gehackt</w:t>
      </w:r>
    </w:p>
    <w:p w14:paraId="46AD4196" w14:textId="77777777" w:rsidR="00D445CC" w:rsidRDefault="00D445CC" w:rsidP="00D445CC">
      <w:pPr>
        <w:rPr>
          <w:sz w:val="24"/>
          <w:szCs w:val="24"/>
        </w:rPr>
      </w:pPr>
      <w:r>
        <w:rPr>
          <w:sz w:val="24"/>
          <w:szCs w:val="24"/>
        </w:rPr>
        <w:t>200 g Champignons, in Scheiben geschnitten</w:t>
      </w:r>
    </w:p>
    <w:p w14:paraId="7FB9F214" w14:textId="77777777" w:rsidR="00D445CC" w:rsidRDefault="00D445CC" w:rsidP="00D445CC">
      <w:pPr>
        <w:rPr>
          <w:sz w:val="24"/>
          <w:szCs w:val="24"/>
        </w:rPr>
      </w:pPr>
      <w:r>
        <w:rPr>
          <w:sz w:val="24"/>
          <w:szCs w:val="24"/>
        </w:rPr>
        <w:t>600 ml Sahne</w:t>
      </w:r>
    </w:p>
    <w:p w14:paraId="1B88DA43" w14:textId="77777777" w:rsidR="00D445CC" w:rsidRDefault="00D445CC" w:rsidP="00D445CC">
      <w:pPr>
        <w:rPr>
          <w:sz w:val="24"/>
          <w:szCs w:val="24"/>
        </w:rPr>
      </w:pPr>
      <w:r>
        <w:rPr>
          <w:sz w:val="24"/>
          <w:szCs w:val="24"/>
        </w:rPr>
        <w:t>2 Frühlingszwiebeln, in Röllchen geschnitten</w:t>
      </w:r>
    </w:p>
    <w:p w14:paraId="6C29EC84" w14:textId="77777777" w:rsidR="00D445CC" w:rsidRDefault="00D445CC" w:rsidP="00D445CC">
      <w:pPr>
        <w:rPr>
          <w:sz w:val="24"/>
          <w:szCs w:val="24"/>
        </w:rPr>
      </w:pPr>
      <w:r>
        <w:rPr>
          <w:sz w:val="24"/>
          <w:szCs w:val="24"/>
        </w:rPr>
        <w:t>1 EL frische glatte Petersilie, gehackt</w:t>
      </w:r>
    </w:p>
    <w:p w14:paraId="1F637C4A" w14:textId="77777777" w:rsidR="00D445CC" w:rsidRDefault="00D445CC" w:rsidP="00D445CC">
      <w:pPr>
        <w:rPr>
          <w:sz w:val="24"/>
          <w:szCs w:val="24"/>
        </w:rPr>
      </w:pPr>
    </w:p>
    <w:p w14:paraId="46A3F1EF" w14:textId="77777777" w:rsidR="00D445CC" w:rsidRDefault="00D445CC" w:rsidP="00D445CC">
      <w:pPr>
        <w:rPr>
          <w:sz w:val="24"/>
          <w:szCs w:val="24"/>
        </w:rPr>
      </w:pPr>
      <w:r>
        <w:rPr>
          <w:sz w:val="24"/>
          <w:szCs w:val="24"/>
        </w:rPr>
        <w:t>Zubereitungszeit: 40 Minuten</w:t>
      </w:r>
    </w:p>
    <w:p w14:paraId="1A852981" w14:textId="77777777" w:rsidR="00D445CC" w:rsidRPr="00EE2298" w:rsidRDefault="00D445CC" w:rsidP="00B40E8C">
      <w:pPr>
        <w:pStyle w:val="ListParagraph"/>
        <w:numPr>
          <w:ilvl w:val="0"/>
          <w:numId w:val="452"/>
        </w:numPr>
        <w:spacing w:after="120"/>
        <w:ind w:left="714" w:hanging="357"/>
        <w:contextualSpacing w:val="0"/>
        <w:jc w:val="both"/>
        <w:rPr>
          <w:sz w:val="24"/>
          <w:szCs w:val="24"/>
        </w:rPr>
      </w:pPr>
      <w:r w:rsidRPr="00EE2298">
        <w:rPr>
          <w:sz w:val="24"/>
          <w:szCs w:val="24"/>
        </w:rPr>
        <w:t>1 EL Öl in einer großen Pfanne zerlassen und Speck und Pilze darin unter Rühren 5 Minuten goldbraun dünsten.</w:t>
      </w:r>
    </w:p>
    <w:p w14:paraId="0195FEE0" w14:textId="77777777" w:rsidR="00D445CC" w:rsidRPr="00EE2298" w:rsidRDefault="00D445CC" w:rsidP="00B40E8C">
      <w:pPr>
        <w:pStyle w:val="ListParagraph"/>
        <w:numPr>
          <w:ilvl w:val="0"/>
          <w:numId w:val="452"/>
        </w:numPr>
        <w:spacing w:after="120"/>
        <w:ind w:left="714" w:hanging="357"/>
        <w:contextualSpacing w:val="0"/>
        <w:jc w:val="both"/>
        <w:rPr>
          <w:sz w:val="24"/>
          <w:szCs w:val="24"/>
        </w:rPr>
      </w:pPr>
      <w:r w:rsidRPr="00EE2298">
        <w:rPr>
          <w:sz w:val="24"/>
          <w:szCs w:val="24"/>
        </w:rPr>
        <w:t>Etwas Sahne einrühren und festgebackene Speckteile mit einem Holzlöffel vom Pfannenboden lösen.</w:t>
      </w:r>
    </w:p>
    <w:p w14:paraId="725F9603" w14:textId="77777777" w:rsidR="00D445CC" w:rsidRPr="00EE2298" w:rsidRDefault="00D445CC" w:rsidP="00B40E8C">
      <w:pPr>
        <w:pStyle w:val="ListParagraph"/>
        <w:numPr>
          <w:ilvl w:val="0"/>
          <w:numId w:val="452"/>
        </w:numPr>
        <w:spacing w:after="120"/>
        <w:ind w:left="714" w:hanging="357"/>
        <w:contextualSpacing w:val="0"/>
        <w:jc w:val="both"/>
        <w:rPr>
          <w:sz w:val="24"/>
          <w:szCs w:val="24"/>
        </w:rPr>
      </w:pPr>
      <w:r w:rsidRPr="00EE2298">
        <w:rPr>
          <w:sz w:val="24"/>
          <w:szCs w:val="24"/>
        </w:rPr>
        <w:t>Die restliche Sahne angießen und bei hoher Hitze 15 Minuten kochen, bis die Sauce eingedickt ist und am Löffelrücken haften bleibt. Die Frühlingszwiebeln unterrühren. Spaghetti al dente kochen.</w:t>
      </w:r>
    </w:p>
    <w:p w14:paraId="580AEB99" w14:textId="77777777" w:rsidR="00D445CC" w:rsidRPr="00EE2298" w:rsidRDefault="00D445CC" w:rsidP="00B40E8C">
      <w:pPr>
        <w:pStyle w:val="ListParagraph"/>
        <w:numPr>
          <w:ilvl w:val="0"/>
          <w:numId w:val="452"/>
        </w:numPr>
        <w:spacing w:after="120"/>
        <w:ind w:left="714" w:hanging="357"/>
        <w:contextualSpacing w:val="0"/>
        <w:jc w:val="both"/>
        <w:rPr>
          <w:sz w:val="24"/>
          <w:szCs w:val="24"/>
        </w:rPr>
      </w:pPr>
      <w:r w:rsidRPr="00EE2298">
        <w:rPr>
          <w:sz w:val="24"/>
          <w:szCs w:val="24"/>
        </w:rPr>
        <w:t xml:space="preserve">Die Sauce über die Pasta gießen und gut mengen. Mit Petersilie bestreuen und servieren. </w:t>
      </w:r>
    </w:p>
    <w:p w14:paraId="35FD315D" w14:textId="77777777" w:rsidR="00D445CC" w:rsidRDefault="00D445CC" w:rsidP="00D445CC">
      <w:pPr>
        <w:rPr>
          <w:sz w:val="24"/>
          <w:szCs w:val="24"/>
        </w:rPr>
      </w:pPr>
    </w:p>
    <w:p w14:paraId="4D5B7C06" w14:textId="77777777" w:rsidR="00D445CC" w:rsidRDefault="00D445CC" w:rsidP="00D445CC">
      <w:pPr>
        <w:ind w:left="708" w:hanging="708"/>
        <w:jc w:val="both"/>
        <w:rPr>
          <w:sz w:val="24"/>
          <w:szCs w:val="24"/>
        </w:rPr>
      </w:pPr>
      <w:r>
        <w:rPr>
          <w:sz w:val="24"/>
          <w:szCs w:val="24"/>
        </w:rPr>
        <w:t>Info:</w:t>
      </w:r>
      <w:r>
        <w:rPr>
          <w:sz w:val="24"/>
          <w:szCs w:val="24"/>
        </w:rPr>
        <w:tab/>
        <w:t>Ein Boscaiolo ist im Italienischen ein Holzfäller und diese waren schon immer leidenschaftliche Pilzsammler.</w:t>
      </w:r>
    </w:p>
    <w:p w14:paraId="49B1D7B5" w14:textId="77777777" w:rsidR="00D445CC" w:rsidRDefault="00D445CC" w:rsidP="00D445CC">
      <w:pPr>
        <w:rPr>
          <w:sz w:val="24"/>
          <w:szCs w:val="24"/>
        </w:rPr>
      </w:pPr>
    </w:p>
    <w:p w14:paraId="46AD1950" w14:textId="77777777" w:rsidR="00D445CC" w:rsidRDefault="00D445CC" w:rsidP="00D445CC">
      <w:pPr>
        <w:rPr>
          <w:sz w:val="24"/>
          <w:szCs w:val="24"/>
        </w:rPr>
      </w:pPr>
      <w:r>
        <w:rPr>
          <w:sz w:val="24"/>
          <w:szCs w:val="24"/>
        </w:rPr>
        <w:br w:type="page"/>
      </w:r>
    </w:p>
    <w:p w14:paraId="021DE590" w14:textId="63D573B7" w:rsidR="00A073D2" w:rsidRDefault="00A073D2" w:rsidP="00A073D2">
      <w:pPr>
        <w:pStyle w:val="Heading2"/>
        <w:spacing w:after="240"/>
      </w:pPr>
      <w:r>
        <w:lastRenderedPageBreak/>
        <w:t>Spaghetti mit Knoblauch</w:t>
      </w:r>
      <w:r>
        <w:rPr>
          <w:rStyle w:val="FootnoteReference"/>
        </w:rPr>
        <w:footnoteReference w:id="1293"/>
      </w:r>
    </w:p>
    <w:p w14:paraId="4FFC8261" w14:textId="77777777" w:rsidR="00A073D2" w:rsidRDefault="00A073D2" w:rsidP="00A073D2">
      <w:pPr>
        <w:rPr>
          <w:sz w:val="24"/>
          <w:szCs w:val="24"/>
        </w:rPr>
      </w:pPr>
      <w:r w:rsidRPr="00D43F46">
        <w:rPr>
          <w:sz w:val="24"/>
          <w:szCs w:val="24"/>
          <w:u w:val="single"/>
        </w:rPr>
        <w:t>Zutaten</w:t>
      </w:r>
      <w:r>
        <w:rPr>
          <w:sz w:val="24"/>
          <w:szCs w:val="24"/>
        </w:rPr>
        <w:t xml:space="preserve"> (für 4-6 Portionen)</w:t>
      </w:r>
    </w:p>
    <w:p w14:paraId="25229E81" w14:textId="77777777" w:rsidR="00A073D2" w:rsidRDefault="00A073D2" w:rsidP="00A073D2">
      <w:pPr>
        <w:rPr>
          <w:sz w:val="24"/>
          <w:szCs w:val="24"/>
        </w:rPr>
      </w:pPr>
      <w:r>
        <w:rPr>
          <w:sz w:val="24"/>
          <w:szCs w:val="24"/>
        </w:rPr>
        <w:t>500 g Spaghetti</w:t>
      </w:r>
    </w:p>
    <w:p w14:paraId="3C278E7C" w14:textId="77777777" w:rsidR="00A073D2" w:rsidRDefault="00A073D2" w:rsidP="00A073D2">
      <w:pPr>
        <w:rPr>
          <w:sz w:val="24"/>
          <w:szCs w:val="24"/>
        </w:rPr>
      </w:pPr>
      <w:r>
        <w:rPr>
          <w:sz w:val="24"/>
          <w:szCs w:val="24"/>
        </w:rPr>
        <w:t>Etwa 150 g Butter</w:t>
      </w:r>
    </w:p>
    <w:p w14:paraId="5491F9CC" w14:textId="77777777" w:rsidR="00A073D2" w:rsidRDefault="00A073D2" w:rsidP="00A073D2">
      <w:pPr>
        <w:rPr>
          <w:sz w:val="24"/>
          <w:szCs w:val="24"/>
        </w:rPr>
      </w:pPr>
      <w:r>
        <w:rPr>
          <w:sz w:val="24"/>
          <w:szCs w:val="24"/>
        </w:rPr>
        <w:t>4-6 frische Knoblauchzehen</w:t>
      </w:r>
    </w:p>
    <w:p w14:paraId="7F28DD46" w14:textId="77777777" w:rsidR="00A073D2" w:rsidRDefault="00A073D2" w:rsidP="00A073D2">
      <w:pPr>
        <w:rPr>
          <w:sz w:val="24"/>
          <w:szCs w:val="24"/>
        </w:rPr>
      </w:pPr>
      <w:r>
        <w:rPr>
          <w:sz w:val="24"/>
          <w:szCs w:val="24"/>
        </w:rPr>
        <w:t>1 Bund glatte Petersilie</w:t>
      </w:r>
    </w:p>
    <w:p w14:paraId="5DBDC249" w14:textId="77777777" w:rsidR="00A073D2" w:rsidRDefault="00A073D2" w:rsidP="00A073D2">
      <w:pPr>
        <w:rPr>
          <w:sz w:val="24"/>
          <w:szCs w:val="24"/>
        </w:rPr>
      </w:pPr>
      <w:r>
        <w:rPr>
          <w:sz w:val="24"/>
          <w:szCs w:val="24"/>
        </w:rPr>
        <w:t>100 g roher Schinken in hauchdünnen Scheiben</w:t>
      </w:r>
    </w:p>
    <w:p w14:paraId="53D34E19" w14:textId="77777777" w:rsidR="00A073D2" w:rsidRDefault="00A073D2" w:rsidP="00A073D2">
      <w:pPr>
        <w:rPr>
          <w:sz w:val="24"/>
          <w:szCs w:val="24"/>
        </w:rPr>
      </w:pPr>
      <w:r>
        <w:rPr>
          <w:sz w:val="24"/>
          <w:szCs w:val="24"/>
        </w:rPr>
        <w:t>Salz, schwarzer Pfeffer aus der Mühle</w:t>
      </w:r>
    </w:p>
    <w:p w14:paraId="6C67FE47" w14:textId="77777777" w:rsidR="00A073D2" w:rsidRDefault="00A073D2" w:rsidP="00A073D2">
      <w:pPr>
        <w:rPr>
          <w:sz w:val="24"/>
          <w:szCs w:val="24"/>
        </w:rPr>
      </w:pPr>
    </w:p>
    <w:p w14:paraId="6C92EAE4" w14:textId="77777777" w:rsidR="00A073D2" w:rsidRDefault="00A073D2" w:rsidP="00A073D2">
      <w:pPr>
        <w:rPr>
          <w:sz w:val="24"/>
          <w:szCs w:val="24"/>
        </w:rPr>
      </w:pPr>
      <w:r>
        <w:rPr>
          <w:sz w:val="24"/>
          <w:szCs w:val="24"/>
        </w:rPr>
        <w:t>Zubereitungszeit: etwa 20 Min.</w:t>
      </w:r>
    </w:p>
    <w:p w14:paraId="5B4A2BD5" w14:textId="77777777" w:rsidR="00A073D2" w:rsidRDefault="00A073D2" w:rsidP="00A073D2">
      <w:pPr>
        <w:pStyle w:val="ListParagraph"/>
        <w:numPr>
          <w:ilvl w:val="0"/>
          <w:numId w:val="22"/>
        </w:numPr>
        <w:spacing w:after="120"/>
        <w:ind w:left="714" w:hanging="357"/>
        <w:contextualSpacing w:val="0"/>
        <w:jc w:val="both"/>
        <w:rPr>
          <w:sz w:val="24"/>
          <w:szCs w:val="24"/>
        </w:rPr>
      </w:pPr>
      <w:r>
        <w:rPr>
          <w:sz w:val="24"/>
          <w:szCs w:val="24"/>
        </w:rPr>
        <w:t>Die Spaghetti al dente kochen.</w:t>
      </w:r>
    </w:p>
    <w:p w14:paraId="47805FB9" w14:textId="77777777" w:rsidR="00A073D2" w:rsidRDefault="00A073D2" w:rsidP="00A073D2">
      <w:pPr>
        <w:pStyle w:val="ListParagraph"/>
        <w:numPr>
          <w:ilvl w:val="0"/>
          <w:numId w:val="22"/>
        </w:numPr>
        <w:spacing w:after="120"/>
        <w:ind w:left="714" w:hanging="357"/>
        <w:contextualSpacing w:val="0"/>
        <w:jc w:val="both"/>
        <w:rPr>
          <w:sz w:val="24"/>
          <w:szCs w:val="24"/>
        </w:rPr>
      </w:pPr>
      <w:r>
        <w:rPr>
          <w:sz w:val="24"/>
          <w:szCs w:val="24"/>
        </w:rPr>
        <w:t>In einer großen Pfanne die Butter bei sehr milder Hitze zerlassen. Den Knoblauch in hauchdünne Scheiben schneiden, in der Butter andünsten.</w:t>
      </w:r>
    </w:p>
    <w:p w14:paraId="22E511C7" w14:textId="77777777" w:rsidR="00A073D2" w:rsidRDefault="00A073D2" w:rsidP="00A073D2">
      <w:pPr>
        <w:pStyle w:val="ListParagraph"/>
        <w:numPr>
          <w:ilvl w:val="0"/>
          <w:numId w:val="22"/>
        </w:numPr>
        <w:spacing w:after="120"/>
        <w:ind w:left="714" w:hanging="357"/>
        <w:contextualSpacing w:val="0"/>
        <w:jc w:val="both"/>
        <w:rPr>
          <w:sz w:val="24"/>
          <w:szCs w:val="24"/>
        </w:rPr>
      </w:pPr>
      <w:r>
        <w:rPr>
          <w:sz w:val="24"/>
          <w:szCs w:val="24"/>
        </w:rPr>
        <w:t>Die Petersilie fein hacken und unter die Knoblauchbutter rühren. Den Schinken in feine Streifchen schneiden, ebenfalls untermischen.</w:t>
      </w:r>
    </w:p>
    <w:p w14:paraId="48E7C367" w14:textId="77777777" w:rsidR="00A073D2" w:rsidRDefault="00A073D2" w:rsidP="00A073D2">
      <w:pPr>
        <w:pStyle w:val="ListParagraph"/>
        <w:numPr>
          <w:ilvl w:val="0"/>
          <w:numId w:val="22"/>
        </w:numPr>
        <w:spacing w:after="120"/>
        <w:ind w:left="714" w:hanging="357"/>
        <w:contextualSpacing w:val="0"/>
        <w:jc w:val="both"/>
        <w:rPr>
          <w:sz w:val="24"/>
          <w:szCs w:val="24"/>
        </w:rPr>
      </w:pPr>
      <w:r>
        <w:rPr>
          <w:sz w:val="24"/>
          <w:szCs w:val="24"/>
        </w:rPr>
        <w:t>Die fertigen Spaghetti abgießen, gut abtropfen lassen und sofort in die Pfanne mit der Knoblauchbutter geben. Gründlich mischen, mit Salz und reichlich grob gemahlenem Pfeffer abschmecken.</w:t>
      </w:r>
    </w:p>
    <w:p w14:paraId="7E402486" w14:textId="77777777" w:rsidR="00A073D2" w:rsidRDefault="00A073D2" w:rsidP="00A073D2">
      <w:pPr>
        <w:rPr>
          <w:sz w:val="24"/>
          <w:szCs w:val="24"/>
        </w:rPr>
      </w:pPr>
      <w:r>
        <w:rPr>
          <w:sz w:val="24"/>
          <w:szCs w:val="24"/>
        </w:rPr>
        <w:br w:type="page"/>
      </w:r>
    </w:p>
    <w:p w14:paraId="7DC62E46" w14:textId="77777777" w:rsidR="00A073D2" w:rsidRDefault="00A073D2" w:rsidP="00A073D2">
      <w:pPr>
        <w:pStyle w:val="Heading2"/>
        <w:spacing w:after="240"/>
        <w:rPr>
          <w:lang w:val="en-US"/>
        </w:rPr>
      </w:pPr>
      <w:r w:rsidRPr="000A726C">
        <w:rPr>
          <w:lang w:val="en-US"/>
        </w:rPr>
        <w:lastRenderedPageBreak/>
        <w:t xml:space="preserve">Spaghetti con </w:t>
      </w:r>
      <w:proofErr w:type="spellStart"/>
      <w:r w:rsidRPr="000A726C">
        <w:rPr>
          <w:lang w:val="en-US"/>
        </w:rPr>
        <w:t>aglio</w:t>
      </w:r>
      <w:proofErr w:type="spellEnd"/>
      <w:r w:rsidRPr="000A726C">
        <w:rPr>
          <w:lang w:val="en-US"/>
        </w:rPr>
        <w:t xml:space="preserve">, olio e </w:t>
      </w:r>
      <w:proofErr w:type="spellStart"/>
      <w:r>
        <w:rPr>
          <w:lang w:val="en-US"/>
        </w:rPr>
        <w:t>peperoncino</w:t>
      </w:r>
      <w:proofErr w:type="spellEnd"/>
      <w:r>
        <w:rPr>
          <w:rStyle w:val="FootnoteReference"/>
          <w:lang w:val="en-US"/>
        </w:rPr>
        <w:footnoteReference w:id="1294"/>
      </w:r>
    </w:p>
    <w:p w14:paraId="36EA2E8A" w14:textId="77777777" w:rsidR="00A073D2" w:rsidRPr="00CD2ECD" w:rsidRDefault="00A073D2" w:rsidP="00A073D2">
      <w:pPr>
        <w:rPr>
          <w:sz w:val="24"/>
          <w:szCs w:val="24"/>
        </w:rPr>
      </w:pPr>
      <w:r w:rsidRPr="00CD2ECD">
        <w:rPr>
          <w:sz w:val="24"/>
          <w:szCs w:val="24"/>
          <w:u w:val="single"/>
        </w:rPr>
        <w:t>Zutaten</w:t>
      </w:r>
      <w:r w:rsidRPr="00CD2ECD">
        <w:rPr>
          <w:sz w:val="24"/>
          <w:szCs w:val="24"/>
        </w:rPr>
        <w:t xml:space="preserve"> (für 4-6 Portionen):</w:t>
      </w:r>
    </w:p>
    <w:p w14:paraId="51082864" w14:textId="77777777" w:rsidR="00A073D2" w:rsidRPr="00F30C62" w:rsidRDefault="00A073D2" w:rsidP="00A073D2">
      <w:pPr>
        <w:rPr>
          <w:sz w:val="24"/>
          <w:szCs w:val="24"/>
        </w:rPr>
      </w:pPr>
      <w:r w:rsidRPr="00F30C62">
        <w:rPr>
          <w:sz w:val="24"/>
          <w:szCs w:val="24"/>
        </w:rPr>
        <w:t>1 Bund glatte Petersilie</w:t>
      </w:r>
    </w:p>
    <w:p w14:paraId="41027060" w14:textId="77777777" w:rsidR="00A073D2" w:rsidRDefault="00A073D2" w:rsidP="00A073D2">
      <w:pPr>
        <w:rPr>
          <w:sz w:val="24"/>
          <w:szCs w:val="24"/>
        </w:rPr>
      </w:pPr>
      <w:r w:rsidRPr="00F30C62">
        <w:rPr>
          <w:sz w:val="24"/>
          <w:szCs w:val="24"/>
        </w:rPr>
        <w:t>1 Pep</w:t>
      </w:r>
      <w:r>
        <w:rPr>
          <w:sz w:val="24"/>
          <w:szCs w:val="24"/>
        </w:rPr>
        <w:t>er</w:t>
      </w:r>
      <w:r w:rsidRPr="00F30C62">
        <w:rPr>
          <w:sz w:val="24"/>
          <w:szCs w:val="24"/>
        </w:rPr>
        <w:t>oncino (</w:t>
      </w:r>
      <w:r>
        <w:rPr>
          <w:sz w:val="24"/>
          <w:szCs w:val="24"/>
        </w:rPr>
        <w:t xml:space="preserve">getrocknete scharfe rote Pfefferschote, </w:t>
      </w:r>
      <w:r w:rsidRPr="00F30C62">
        <w:rPr>
          <w:sz w:val="24"/>
          <w:szCs w:val="24"/>
        </w:rPr>
        <w:t>e</w:t>
      </w:r>
      <w:r>
        <w:rPr>
          <w:sz w:val="24"/>
          <w:szCs w:val="24"/>
        </w:rPr>
        <w:t>rsatzweise Chilischote)</w:t>
      </w:r>
    </w:p>
    <w:p w14:paraId="159DE9DF" w14:textId="77777777" w:rsidR="00A073D2" w:rsidRDefault="00A073D2" w:rsidP="00A073D2">
      <w:pPr>
        <w:rPr>
          <w:sz w:val="24"/>
          <w:szCs w:val="24"/>
        </w:rPr>
      </w:pPr>
      <w:r>
        <w:rPr>
          <w:sz w:val="24"/>
          <w:szCs w:val="24"/>
        </w:rPr>
        <w:t>3 Knoblauchzehen</w:t>
      </w:r>
    </w:p>
    <w:p w14:paraId="6621BF11" w14:textId="77777777" w:rsidR="00A073D2" w:rsidRDefault="00A073D2" w:rsidP="00A073D2">
      <w:pPr>
        <w:rPr>
          <w:sz w:val="24"/>
          <w:szCs w:val="24"/>
        </w:rPr>
      </w:pPr>
      <w:r>
        <w:rPr>
          <w:sz w:val="24"/>
          <w:szCs w:val="24"/>
        </w:rPr>
        <w:t>500 g Spaghetti</w:t>
      </w:r>
    </w:p>
    <w:p w14:paraId="37ABCBB7" w14:textId="77777777" w:rsidR="00A073D2" w:rsidRDefault="00A073D2" w:rsidP="00A073D2">
      <w:pPr>
        <w:rPr>
          <w:sz w:val="24"/>
          <w:szCs w:val="24"/>
        </w:rPr>
      </w:pPr>
      <w:r>
        <w:rPr>
          <w:sz w:val="24"/>
          <w:szCs w:val="24"/>
        </w:rPr>
        <w:t>50 ml Olivenöl</w:t>
      </w:r>
    </w:p>
    <w:p w14:paraId="54B2EB78" w14:textId="77777777" w:rsidR="00A073D2" w:rsidRDefault="00A073D2" w:rsidP="00A073D2">
      <w:pPr>
        <w:rPr>
          <w:sz w:val="24"/>
          <w:szCs w:val="24"/>
        </w:rPr>
      </w:pPr>
      <w:r>
        <w:rPr>
          <w:sz w:val="24"/>
          <w:szCs w:val="24"/>
        </w:rPr>
        <w:t>Salz, Pfeffer</w:t>
      </w:r>
    </w:p>
    <w:p w14:paraId="6F003913" w14:textId="77777777" w:rsidR="00A073D2" w:rsidRDefault="00A073D2" w:rsidP="00A073D2">
      <w:pPr>
        <w:rPr>
          <w:sz w:val="24"/>
          <w:szCs w:val="24"/>
        </w:rPr>
      </w:pPr>
    </w:p>
    <w:p w14:paraId="769A8FFA" w14:textId="77777777" w:rsidR="00A073D2" w:rsidRDefault="00A073D2" w:rsidP="00A073D2">
      <w:pPr>
        <w:rPr>
          <w:sz w:val="24"/>
          <w:szCs w:val="24"/>
        </w:rPr>
      </w:pPr>
      <w:r>
        <w:rPr>
          <w:sz w:val="24"/>
          <w:szCs w:val="24"/>
        </w:rPr>
        <w:t>Zubereitungszeit:</w:t>
      </w:r>
      <w:r>
        <w:rPr>
          <w:sz w:val="24"/>
          <w:szCs w:val="24"/>
        </w:rPr>
        <w:tab/>
        <w:t>35 Minuten</w:t>
      </w:r>
    </w:p>
    <w:p w14:paraId="22925040" w14:textId="77777777" w:rsidR="00A073D2" w:rsidRPr="00B06A73" w:rsidRDefault="00A073D2" w:rsidP="00B40E8C">
      <w:pPr>
        <w:pStyle w:val="ListParagraph"/>
        <w:numPr>
          <w:ilvl w:val="0"/>
          <w:numId w:val="1838"/>
        </w:numPr>
        <w:spacing w:after="120"/>
        <w:ind w:left="714" w:hanging="357"/>
        <w:contextualSpacing w:val="0"/>
        <w:jc w:val="both"/>
        <w:rPr>
          <w:sz w:val="24"/>
          <w:szCs w:val="24"/>
        </w:rPr>
      </w:pPr>
      <w:r w:rsidRPr="00B06A73">
        <w:rPr>
          <w:sz w:val="24"/>
          <w:szCs w:val="24"/>
        </w:rPr>
        <w:t>In einem großen Topf 4 l Salzwasser aufkochen. Spaghetti hineingeben und al dente kochen.</w:t>
      </w:r>
    </w:p>
    <w:p w14:paraId="621D666A" w14:textId="77777777" w:rsidR="00A073D2" w:rsidRPr="00B06A73" w:rsidRDefault="00A073D2" w:rsidP="00B40E8C">
      <w:pPr>
        <w:pStyle w:val="ListParagraph"/>
        <w:numPr>
          <w:ilvl w:val="0"/>
          <w:numId w:val="1838"/>
        </w:numPr>
        <w:spacing w:after="120"/>
        <w:ind w:left="714" w:hanging="357"/>
        <w:contextualSpacing w:val="0"/>
        <w:jc w:val="both"/>
        <w:rPr>
          <w:sz w:val="24"/>
          <w:szCs w:val="24"/>
        </w:rPr>
      </w:pPr>
      <w:r w:rsidRPr="00B06A73">
        <w:rPr>
          <w:sz w:val="24"/>
          <w:szCs w:val="24"/>
        </w:rPr>
        <w:t>Inzwischen in einer großen Pfanne 50 ml Olivenöl erhitze. Knoblauchzehen schälen und halbieren, zusammen mit dem getrockneten Peperoncino ins heiße Öl geben und unter Rühren sanft dünsten.</w:t>
      </w:r>
    </w:p>
    <w:p w14:paraId="1CEECF12" w14:textId="77777777" w:rsidR="00A073D2" w:rsidRPr="00B06A73" w:rsidRDefault="00A073D2" w:rsidP="00B40E8C">
      <w:pPr>
        <w:pStyle w:val="ListParagraph"/>
        <w:numPr>
          <w:ilvl w:val="0"/>
          <w:numId w:val="1838"/>
        </w:numPr>
        <w:spacing w:after="120"/>
        <w:ind w:left="714" w:hanging="357"/>
        <w:contextualSpacing w:val="0"/>
        <w:jc w:val="both"/>
        <w:rPr>
          <w:sz w:val="24"/>
          <w:szCs w:val="24"/>
        </w:rPr>
      </w:pPr>
      <w:r w:rsidRPr="00B06A73">
        <w:rPr>
          <w:sz w:val="24"/>
          <w:szCs w:val="24"/>
        </w:rPr>
        <w:t xml:space="preserve">Petersilie feinhacken. Spaghetti abgießen und gut abtropfen lassen. Peperoncino und Knoblauchzehen aus der Pfanne nehmen. Spaghetti und Petersilie ins heiße Öl geben und alles gründlich vermengen. </w:t>
      </w:r>
      <w:r>
        <w:rPr>
          <w:sz w:val="24"/>
          <w:szCs w:val="24"/>
        </w:rPr>
        <w:t>Mi</w:t>
      </w:r>
      <w:r w:rsidRPr="00B06A73">
        <w:rPr>
          <w:sz w:val="24"/>
          <w:szCs w:val="24"/>
        </w:rPr>
        <w:t>t Salz und frisch gemahlenem Pfeffer abschmecken. Zur Dekoration Peperoncino wieder auf die fertigen Spaghetti legen, sofort servieren.</w:t>
      </w:r>
    </w:p>
    <w:p w14:paraId="108AA1DC" w14:textId="77777777" w:rsidR="00A073D2" w:rsidRDefault="00A073D2" w:rsidP="00A073D2">
      <w:pPr>
        <w:rPr>
          <w:sz w:val="24"/>
          <w:szCs w:val="24"/>
        </w:rPr>
      </w:pPr>
    </w:p>
    <w:p w14:paraId="317030DE" w14:textId="77777777" w:rsidR="00A073D2" w:rsidRPr="00F30C62" w:rsidRDefault="00A073D2" w:rsidP="00A073D2">
      <w:pPr>
        <w:ind w:left="708" w:hanging="708"/>
        <w:rPr>
          <w:sz w:val="24"/>
          <w:szCs w:val="24"/>
        </w:rPr>
      </w:pPr>
      <w:r>
        <w:rPr>
          <w:sz w:val="24"/>
          <w:szCs w:val="24"/>
        </w:rPr>
        <w:t>Tipp:</w:t>
      </w:r>
      <w:r>
        <w:rPr>
          <w:sz w:val="24"/>
          <w:szCs w:val="24"/>
        </w:rPr>
        <w:tab/>
        <w:t xml:space="preserve">Die Peperoncinoschote nur so lange im Öl mitdünsten, bis euch die Schärfe passt. Das lässt sich sicher erst beim zweiten Versuch exakt bestimmen. Aber macht ja nix. </w:t>
      </w:r>
    </w:p>
    <w:p w14:paraId="380F741D" w14:textId="77777777" w:rsidR="00A073D2" w:rsidRPr="00F30C62" w:rsidRDefault="00A073D2" w:rsidP="00A073D2">
      <w:pPr>
        <w:rPr>
          <w:sz w:val="24"/>
          <w:szCs w:val="24"/>
        </w:rPr>
      </w:pPr>
      <w:r w:rsidRPr="00F30C62">
        <w:rPr>
          <w:sz w:val="24"/>
          <w:szCs w:val="24"/>
        </w:rPr>
        <w:br w:type="page"/>
      </w:r>
    </w:p>
    <w:p w14:paraId="43E6509B" w14:textId="6E7EA7C0" w:rsidR="00A073D2" w:rsidRDefault="00A073D2" w:rsidP="00A073D2">
      <w:pPr>
        <w:pStyle w:val="Heading2"/>
        <w:spacing w:after="240"/>
      </w:pPr>
      <w:r>
        <w:lastRenderedPageBreak/>
        <w:t>Spaghetti mit Tomaten</w:t>
      </w:r>
      <w:r>
        <w:rPr>
          <w:rStyle w:val="FootnoteReference"/>
        </w:rPr>
        <w:footnoteReference w:id="1295"/>
      </w:r>
    </w:p>
    <w:p w14:paraId="75AF1C81" w14:textId="77777777" w:rsidR="00A073D2" w:rsidRPr="00D43F46" w:rsidRDefault="00A073D2" w:rsidP="00A073D2">
      <w:pPr>
        <w:rPr>
          <w:sz w:val="24"/>
          <w:szCs w:val="24"/>
        </w:rPr>
      </w:pPr>
      <w:r w:rsidRPr="00D43F46">
        <w:rPr>
          <w:sz w:val="24"/>
          <w:szCs w:val="24"/>
          <w:u w:val="single"/>
        </w:rPr>
        <w:t>Zutaten</w:t>
      </w:r>
      <w:r w:rsidRPr="00D43F46">
        <w:rPr>
          <w:sz w:val="24"/>
          <w:szCs w:val="24"/>
        </w:rPr>
        <w:t xml:space="preserve"> </w:t>
      </w:r>
      <w:r>
        <w:rPr>
          <w:sz w:val="24"/>
          <w:szCs w:val="24"/>
        </w:rPr>
        <w:t>(</w:t>
      </w:r>
      <w:r w:rsidRPr="00D43F46">
        <w:rPr>
          <w:sz w:val="24"/>
          <w:szCs w:val="24"/>
        </w:rPr>
        <w:t>für 4-6 Portionen</w:t>
      </w:r>
      <w:r>
        <w:rPr>
          <w:sz w:val="24"/>
          <w:szCs w:val="24"/>
        </w:rPr>
        <w:t>):</w:t>
      </w:r>
    </w:p>
    <w:p w14:paraId="59E564AB" w14:textId="77777777" w:rsidR="00A073D2" w:rsidRPr="00D43F46" w:rsidRDefault="00A073D2" w:rsidP="00A073D2">
      <w:pPr>
        <w:rPr>
          <w:sz w:val="24"/>
          <w:szCs w:val="24"/>
        </w:rPr>
      </w:pPr>
      <w:r w:rsidRPr="00D43F46">
        <w:rPr>
          <w:sz w:val="24"/>
          <w:szCs w:val="24"/>
        </w:rPr>
        <w:t>1 Zwiebel</w:t>
      </w:r>
    </w:p>
    <w:p w14:paraId="5053CBDD" w14:textId="77777777" w:rsidR="00A073D2" w:rsidRPr="00D43F46" w:rsidRDefault="00A073D2" w:rsidP="00A073D2">
      <w:pPr>
        <w:rPr>
          <w:sz w:val="24"/>
          <w:szCs w:val="24"/>
        </w:rPr>
      </w:pPr>
      <w:r w:rsidRPr="00D43F46">
        <w:rPr>
          <w:sz w:val="24"/>
          <w:szCs w:val="24"/>
        </w:rPr>
        <w:t>4 EL Olivenöl</w:t>
      </w:r>
    </w:p>
    <w:p w14:paraId="39C0ABA9" w14:textId="77777777" w:rsidR="00A073D2" w:rsidRPr="00D43F46" w:rsidRDefault="00A073D2" w:rsidP="00A073D2">
      <w:pPr>
        <w:rPr>
          <w:sz w:val="24"/>
          <w:szCs w:val="24"/>
        </w:rPr>
      </w:pPr>
      <w:r w:rsidRPr="00D43F46">
        <w:rPr>
          <w:sz w:val="24"/>
          <w:szCs w:val="24"/>
        </w:rPr>
        <w:t>2 Knoblauchzehen</w:t>
      </w:r>
    </w:p>
    <w:p w14:paraId="2F864C16" w14:textId="77777777" w:rsidR="00A073D2" w:rsidRPr="00D43F46" w:rsidRDefault="00A073D2" w:rsidP="00A073D2">
      <w:pPr>
        <w:rPr>
          <w:sz w:val="24"/>
          <w:szCs w:val="24"/>
        </w:rPr>
      </w:pPr>
      <w:r w:rsidRPr="00D43F46">
        <w:rPr>
          <w:sz w:val="24"/>
          <w:szCs w:val="24"/>
        </w:rPr>
        <w:t>½ TL getrockneter Oregano</w:t>
      </w:r>
    </w:p>
    <w:p w14:paraId="4E21ABBA" w14:textId="77777777" w:rsidR="00A073D2" w:rsidRPr="00D43F46" w:rsidRDefault="00A073D2" w:rsidP="00A073D2">
      <w:pPr>
        <w:rPr>
          <w:sz w:val="24"/>
          <w:szCs w:val="24"/>
        </w:rPr>
      </w:pPr>
      <w:r w:rsidRPr="00D43F46">
        <w:rPr>
          <w:sz w:val="24"/>
          <w:szCs w:val="24"/>
        </w:rPr>
        <w:t>1 kg Tomatenfruchtfleisch aus der Packung</w:t>
      </w:r>
    </w:p>
    <w:p w14:paraId="7CC5E033" w14:textId="77777777" w:rsidR="00A073D2" w:rsidRPr="00D43F46" w:rsidRDefault="00A073D2" w:rsidP="00A073D2">
      <w:pPr>
        <w:rPr>
          <w:sz w:val="24"/>
          <w:szCs w:val="24"/>
        </w:rPr>
      </w:pPr>
      <w:r w:rsidRPr="00D43F46">
        <w:rPr>
          <w:sz w:val="24"/>
          <w:szCs w:val="24"/>
        </w:rPr>
        <w:t>1/8 l kräftiger Rotwein</w:t>
      </w:r>
    </w:p>
    <w:p w14:paraId="4E36F85E" w14:textId="77777777" w:rsidR="00A073D2" w:rsidRPr="00D43F46" w:rsidRDefault="00A073D2" w:rsidP="00A073D2">
      <w:pPr>
        <w:rPr>
          <w:sz w:val="24"/>
          <w:szCs w:val="24"/>
        </w:rPr>
      </w:pPr>
      <w:r w:rsidRPr="00D43F46">
        <w:rPr>
          <w:sz w:val="24"/>
          <w:szCs w:val="24"/>
        </w:rPr>
        <w:t>500 g Spaghetti</w:t>
      </w:r>
    </w:p>
    <w:p w14:paraId="2DE30118" w14:textId="77777777" w:rsidR="00A073D2" w:rsidRPr="00D43F46" w:rsidRDefault="00A073D2" w:rsidP="00A073D2">
      <w:pPr>
        <w:rPr>
          <w:sz w:val="24"/>
          <w:szCs w:val="24"/>
        </w:rPr>
      </w:pPr>
      <w:r w:rsidRPr="00D43F46">
        <w:rPr>
          <w:sz w:val="24"/>
          <w:szCs w:val="24"/>
        </w:rPr>
        <w:t>300 g Mozzarella</w:t>
      </w:r>
    </w:p>
    <w:p w14:paraId="78ADD27A" w14:textId="77777777" w:rsidR="00A073D2" w:rsidRPr="00D43F46" w:rsidRDefault="00A073D2" w:rsidP="00A073D2">
      <w:pPr>
        <w:rPr>
          <w:sz w:val="24"/>
          <w:szCs w:val="24"/>
        </w:rPr>
      </w:pPr>
      <w:r w:rsidRPr="00D43F46">
        <w:rPr>
          <w:sz w:val="24"/>
          <w:szCs w:val="24"/>
        </w:rPr>
        <w:t>50 g Parmesan am Stück</w:t>
      </w:r>
    </w:p>
    <w:p w14:paraId="3F708D94" w14:textId="77777777" w:rsidR="00A073D2" w:rsidRPr="00D43F46" w:rsidRDefault="00A073D2" w:rsidP="00A073D2">
      <w:pPr>
        <w:rPr>
          <w:sz w:val="24"/>
          <w:szCs w:val="24"/>
        </w:rPr>
      </w:pPr>
      <w:r>
        <w:rPr>
          <w:sz w:val="24"/>
          <w:szCs w:val="24"/>
        </w:rPr>
        <w:t>Salz, s</w:t>
      </w:r>
      <w:r w:rsidRPr="00D43F46">
        <w:rPr>
          <w:sz w:val="24"/>
          <w:szCs w:val="24"/>
        </w:rPr>
        <w:t>chwarzer Pfeffer aus der Mühle</w:t>
      </w:r>
    </w:p>
    <w:p w14:paraId="5BF438F6" w14:textId="77777777" w:rsidR="00A073D2" w:rsidRDefault="00A073D2" w:rsidP="00A073D2">
      <w:pPr>
        <w:rPr>
          <w:sz w:val="24"/>
          <w:szCs w:val="24"/>
        </w:rPr>
      </w:pPr>
    </w:p>
    <w:p w14:paraId="433A192C" w14:textId="77777777" w:rsidR="00A073D2" w:rsidRPr="008849D4" w:rsidRDefault="00A073D2" w:rsidP="00A073D2">
      <w:pPr>
        <w:rPr>
          <w:sz w:val="24"/>
          <w:szCs w:val="24"/>
        </w:rPr>
      </w:pPr>
      <w:r w:rsidRPr="008849D4">
        <w:rPr>
          <w:sz w:val="24"/>
          <w:szCs w:val="24"/>
        </w:rPr>
        <w:t>Zubereitungszeit: etwa 45 Min.</w:t>
      </w:r>
    </w:p>
    <w:p w14:paraId="26E484BA" w14:textId="77777777" w:rsidR="00A073D2" w:rsidRPr="008849D4" w:rsidRDefault="00A073D2" w:rsidP="00B40E8C">
      <w:pPr>
        <w:pStyle w:val="ListParagraph"/>
        <w:numPr>
          <w:ilvl w:val="0"/>
          <w:numId w:val="1631"/>
        </w:numPr>
        <w:spacing w:after="120"/>
        <w:ind w:left="714" w:hanging="357"/>
        <w:contextualSpacing w:val="0"/>
        <w:jc w:val="both"/>
        <w:rPr>
          <w:sz w:val="24"/>
          <w:szCs w:val="24"/>
        </w:rPr>
      </w:pPr>
      <w:r w:rsidRPr="008849D4">
        <w:rPr>
          <w:sz w:val="24"/>
          <w:szCs w:val="24"/>
        </w:rPr>
        <w:t xml:space="preserve">Die Zwiebel hacken. In einem Topf 1 EL Öl erhitzen, die Zwiebel andünsten. Den Knoblauch dazu pressen, Oregano einstreuen. Tomatenfruchtfleisch und Rotwein einrühren, sanft köcheln lassen. </w:t>
      </w:r>
    </w:p>
    <w:p w14:paraId="27C4A1F2" w14:textId="77777777" w:rsidR="00A073D2" w:rsidRPr="008849D4" w:rsidRDefault="00A073D2" w:rsidP="00B40E8C">
      <w:pPr>
        <w:pStyle w:val="ListParagraph"/>
        <w:numPr>
          <w:ilvl w:val="0"/>
          <w:numId w:val="1631"/>
        </w:numPr>
        <w:spacing w:after="120"/>
        <w:ind w:left="714" w:hanging="357"/>
        <w:contextualSpacing w:val="0"/>
        <w:jc w:val="both"/>
        <w:rPr>
          <w:sz w:val="24"/>
          <w:szCs w:val="24"/>
        </w:rPr>
      </w:pPr>
      <w:r w:rsidRPr="008849D4">
        <w:rPr>
          <w:sz w:val="24"/>
          <w:szCs w:val="24"/>
        </w:rPr>
        <w:t>Inzwischen die Spaghetti al dente kochen.</w:t>
      </w:r>
    </w:p>
    <w:p w14:paraId="3D859A9B" w14:textId="77777777" w:rsidR="00A073D2" w:rsidRPr="008849D4" w:rsidRDefault="00A073D2" w:rsidP="00B40E8C">
      <w:pPr>
        <w:pStyle w:val="ListParagraph"/>
        <w:numPr>
          <w:ilvl w:val="0"/>
          <w:numId w:val="1631"/>
        </w:numPr>
        <w:spacing w:after="120"/>
        <w:ind w:left="714" w:hanging="357"/>
        <w:contextualSpacing w:val="0"/>
        <w:jc w:val="both"/>
        <w:rPr>
          <w:sz w:val="24"/>
          <w:szCs w:val="24"/>
        </w:rPr>
      </w:pPr>
      <w:r w:rsidRPr="008849D4">
        <w:rPr>
          <w:sz w:val="24"/>
          <w:szCs w:val="24"/>
        </w:rPr>
        <w:t>Den Mozzarella winzig klein würfeln. Den Parmesan fein reiben. Die Tomatensauce mit Salz, Pfeffer und Cayennepfeffer würzig abschmecken.</w:t>
      </w:r>
    </w:p>
    <w:p w14:paraId="4988F00B" w14:textId="77777777" w:rsidR="00A073D2" w:rsidRPr="008849D4" w:rsidRDefault="00A073D2" w:rsidP="00B40E8C">
      <w:pPr>
        <w:pStyle w:val="ListParagraph"/>
        <w:numPr>
          <w:ilvl w:val="0"/>
          <w:numId w:val="1631"/>
        </w:numPr>
        <w:spacing w:after="120"/>
        <w:ind w:left="714" w:hanging="357"/>
        <w:contextualSpacing w:val="0"/>
        <w:jc w:val="both"/>
        <w:rPr>
          <w:sz w:val="24"/>
          <w:szCs w:val="24"/>
        </w:rPr>
      </w:pPr>
      <w:r w:rsidRPr="008849D4">
        <w:rPr>
          <w:sz w:val="24"/>
          <w:szCs w:val="24"/>
        </w:rPr>
        <w:t>Die Spaghetti abgießen, gut abtropfen lassen und das restliche Olivenöl untermischen. Auf vorgewärmte Teller verteilen, mit Sauce begießen, Mozzarellawürfelchen aufstreuen, kräftig aus der Mühle pfeffern. Den Parmesan dazu servieren.</w:t>
      </w:r>
    </w:p>
    <w:p w14:paraId="5CFA1C56" w14:textId="77BA54A7" w:rsidR="00A073D2" w:rsidRDefault="00A073D2" w:rsidP="00A073D2">
      <w:pPr>
        <w:rPr>
          <w:rFonts w:asciiTheme="majorHAnsi" w:eastAsiaTheme="majorEastAsia" w:hAnsiTheme="majorHAnsi" w:cstheme="majorBidi"/>
          <w:color w:val="2F5496" w:themeColor="accent1" w:themeShade="BF"/>
          <w:sz w:val="26"/>
          <w:szCs w:val="26"/>
        </w:rPr>
      </w:pPr>
      <w:r>
        <w:rPr>
          <w:sz w:val="24"/>
          <w:szCs w:val="24"/>
        </w:rPr>
        <w:br w:type="page"/>
      </w:r>
    </w:p>
    <w:p w14:paraId="54FA0961" w14:textId="77777777" w:rsidR="00A073D2" w:rsidRDefault="00A073D2" w:rsidP="00A073D2">
      <w:pPr>
        <w:pStyle w:val="Heading2"/>
        <w:spacing w:after="240"/>
      </w:pPr>
      <w:r>
        <w:lastRenderedPageBreak/>
        <w:t>Spaghetti alla carbonara</w:t>
      </w:r>
      <w:r>
        <w:rPr>
          <w:rStyle w:val="FootnoteReference"/>
        </w:rPr>
        <w:footnoteReference w:id="1296"/>
      </w:r>
      <w:r>
        <w:t xml:space="preserve"> </w:t>
      </w:r>
    </w:p>
    <w:p w14:paraId="1746BD23" w14:textId="77777777" w:rsidR="00A073D2" w:rsidRDefault="00A073D2" w:rsidP="00A073D2">
      <w:pPr>
        <w:rPr>
          <w:sz w:val="24"/>
          <w:szCs w:val="24"/>
        </w:rPr>
      </w:pPr>
      <w:r w:rsidRPr="00BD0A0D">
        <w:rPr>
          <w:sz w:val="24"/>
          <w:szCs w:val="24"/>
          <w:u w:val="single"/>
        </w:rPr>
        <w:t>Zutaten</w:t>
      </w:r>
      <w:r>
        <w:rPr>
          <w:sz w:val="24"/>
          <w:szCs w:val="24"/>
        </w:rPr>
        <w:t xml:space="preserve"> (für 4-6 Portionen)</w:t>
      </w:r>
    </w:p>
    <w:p w14:paraId="0FD2949A" w14:textId="77777777" w:rsidR="00A073D2" w:rsidRDefault="00A073D2" w:rsidP="00A073D2">
      <w:pPr>
        <w:rPr>
          <w:sz w:val="24"/>
          <w:szCs w:val="24"/>
        </w:rPr>
      </w:pPr>
      <w:r>
        <w:rPr>
          <w:sz w:val="24"/>
          <w:szCs w:val="24"/>
        </w:rPr>
        <w:t>100 g durchwachsener Speck</w:t>
      </w:r>
    </w:p>
    <w:p w14:paraId="1C9B83DB" w14:textId="77777777" w:rsidR="00A073D2" w:rsidRDefault="00A073D2" w:rsidP="00A073D2">
      <w:pPr>
        <w:rPr>
          <w:sz w:val="24"/>
          <w:szCs w:val="24"/>
        </w:rPr>
      </w:pPr>
      <w:r>
        <w:rPr>
          <w:sz w:val="24"/>
          <w:szCs w:val="24"/>
        </w:rPr>
        <w:t>100 g frisch geriebener Parmesan (oder 50 g Parmesan und 50 g Pecorino)</w:t>
      </w:r>
    </w:p>
    <w:p w14:paraId="151E2CF9" w14:textId="77777777" w:rsidR="00A073D2" w:rsidRDefault="00A073D2" w:rsidP="00A073D2">
      <w:pPr>
        <w:rPr>
          <w:sz w:val="24"/>
          <w:szCs w:val="24"/>
        </w:rPr>
      </w:pPr>
      <w:r>
        <w:rPr>
          <w:sz w:val="24"/>
          <w:szCs w:val="24"/>
        </w:rPr>
        <w:t>3 EL Sahne</w:t>
      </w:r>
    </w:p>
    <w:p w14:paraId="41AFF9B7" w14:textId="77777777" w:rsidR="00A073D2" w:rsidRDefault="00A073D2" w:rsidP="00A073D2">
      <w:pPr>
        <w:rPr>
          <w:sz w:val="24"/>
          <w:szCs w:val="24"/>
        </w:rPr>
      </w:pPr>
      <w:r>
        <w:rPr>
          <w:sz w:val="24"/>
          <w:szCs w:val="24"/>
        </w:rPr>
        <w:t>3 Eier</w:t>
      </w:r>
    </w:p>
    <w:p w14:paraId="170BB03C" w14:textId="77777777" w:rsidR="00A073D2" w:rsidRDefault="00A073D2" w:rsidP="00A073D2">
      <w:pPr>
        <w:rPr>
          <w:sz w:val="24"/>
          <w:szCs w:val="24"/>
        </w:rPr>
      </w:pPr>
      <w:r>
        <w:rPr>
          <w:sz w:val="24"/>
          <w:szCs w:val="24"/>
        </w:rPr>
        <w:t>400 g Spaghetti</w:t>
      </w:r>
    </w:p>
    <w:p w14:paraId="36749D9A" w14:textId="77777777" w:rsidR="00A073D2" w:rsidRDefault="00A073D2" w:rsidP="00A073D2">
      <w:pPr>
        <w:rPr>
          <w:sz w:val="24"/>
          <w:szCs w:val="24"/>
        </w:rPr>
      </w:pPr>
      <w:r>
        <w:rPr>
          <w:sz w:val="24"/>
          <w:szCs w:val="24"/>
        </w:rPr>
        <w:t>2 EL Öl</w:t>
      </w:r>
    </w:p>
    <w:p w14:paraId="32CEF271" w14:textId="77777777" w:rsidR="00A073D2" w:rsidRDefault="00A073D2" w:rsidP="00A073D2">
      <w:pPr>
        <w:rPr>
          <w:sz w:val="24"/>
          <w:szCs w:val="24"/>
        </w:rPr>
      </w:pPr>
      <w:r>
        <w:rPr>
          <w:sz w:val="24"/>
          <w:szCs w:val="24"/>
        </w:rPr>
        <w:t>2 Knoblauchzehen</w:t>
      </w:r>
    </w:p>
    <w:p w14:paraId="48379631" w14:textId="77777777" w:rsidR="00A073D2" w:rsidRDefault="00A073D2" w:rsidP="00A073D2">
      <w:pPr>
        <w:rPr>
          <w:sz w:val="24"/>
          <w:szCs w:val="24"/>
        </w:rPr>
      </w:pPr>
      <w:r>
        <w:rPr>
          <w:sz w:val="24"/>
          <w:szCs w:val="24"/>
        </w:rPr>
        <w:t>Salz, Pfeffer aus der Mühle</w:t>
      </w:r>
    </w:p>
    <w:p w14:paraId="1789B809" w14:textId="77777777" w:rsidR="00A073D2" w:rsidRDefault="00A073D2" w:rsidP="00A073D2">
      <w:pPr>
        <w:rPr>
          <w:sz w:val="24"/>
          <w:szCs w:val="24"/>
        </w:rPr>
      </w:pPr>
    </w:p>
    <w:p w14:paraId="1965E9C5" w14:textId="77777777" w:rsidR="00A073D2" w:rsidRDefault="00A073D2" w:rsidP="00A073D2">
      <w:pPr>
        <w:rPr>
          <w:sz w:val="24"/>
          <w:szCs w:val="24"/>
        </w:rPr>
      </w:pPr>
      <w:r>
        <w:rPr>
          <w:sz w:val="24"/>
          <w:szCs w:val="24"/>
        </w:rPr>
        <w:t>Zubereitungszeit: 25 Minuten</w:t>
      </w:r>
    </w:p>
    <w:p w14:paraId="75C5DC64" w14:textId="77777777" w:rsidR="00A073D2" w:rsidRPr="00C032FD" w:rsidRDefault="00A073D2" w:rsidP="00A073D2">
      <w:pPr>
        <w:pStyle w:val="ListParagraph"/>
        <w:numPr>
          <w:ilvl w:val="0"/>
          <w:numId w:val="96"/>
        </w:numPr>
        <w:spacing w:after="120"/>
        <w:ind w:left="714" w:hanging="357"/>
        <w:contextualSpacing w:val="0"/>
        <w:jc w:val="both"/>
        <w:rPr>
          <w:sz w:val="24"/>
          <w:szCs w:val="24"/>
        </w:rPr>
      </w:pPr>
      <w:r w:rsidRPr="00C032FD">
        <w:rPr>
          <w:sz w:val="24"/>
          <w:szCs w:val="24"/>
        </w:rPr>
        <w:t>Speck in kleine Würfel schneiden. In einer großen Pfanne mit 2 EL Öl langsam bei milder Hitze ausbraten.</w:t>
      </w:r>
    </w:p>
    <w:p w14:paraId="42A4E083" w14:textId="77777777" w:rsidR="00A073D2" w:rsidRPr="00C032FD" w:rsidRDefault="00A073D2" w:rsidP="00A073D2">
      <w:pPr>
        <w:pStyle w:val="ListParagraph"/>
        <w:numPr>
          <w:ilvl w:val="0"/>
          <w:numId w:val="96"/>
        </w:numPr>
        <w:spacing w:after="120"/>
        <w:ind w:left="714" w:hanging="357"/>
        <w:contextualSpacing w:val="0"/>
        <w:jc w:val="both"/>
        <w:rPr>
          <w:sz w:val="24"/>
          <w:szCs w:val="24"/>
        </w:rPr>
      </w:pPr>
      <w:r w:rsidRPr="00C032FD">
        <w:rPr>
          <w:sz w:val="24"/>
          <w:szCs w:val="24"/>
        </w:rPr>
        <w:t>In einem großen Topf 4 l Salzwasser aufkochen. Spaghetti hineingeben und al dente kochen.</w:t>
      </w:r>
    </w:p>
    <w:p w14:paraId="4A45E8EA" w14:textId="77777777" w:rsidR="00A073D2" w:rsidRPr="00C032FD" w:rsidRDefault="00A073D2" w:rsidP="00A073D2">
      <w:pPr>
        <w:pStyle w:val="ListParagraph"/>
        <w:numPr>
          <w:ilvl w:val="0"/>
          <w:numId w:val="96"/>
        </w:numPr>
        <w:spacing w:after="120"/>
        <w:ind w:left="714" w:hanging="357"/>
        <w:contextualSpacing w:val="0"/>
        <w:jc w:val="both"/>
        <w:rPr>
          <w:sz w:val="24"/>
          <w:szCs w:val="24"/>
        </w:rPr>
      </w:pPr>
      <w:r w:rsidRPr="00C032FD">
        <w:rPr>
          <w:sz w:val="24"/>
          <w:szCs w:val="24"/>
        </w:rPr>
        <w:t>3 Eier mit 3 EL Sahne, Salz und Pfeffer kräftig mit dem Schneebesen zu einer schaumig-cremigen Masse verquirlen. 50 g geriebene Käse unterrühren.</w:t>
      </w:r>
    </w:p>
    <w:p w14:paraId="7705455A" w14:textId="77777777" w:rsidR="00A073D2" w:rsidRPr="00C032FD" w:rsidRDefault="00A073D2" w:rsidP="00A073D2">
      <w:pPr>
        <w:pStyle w:val="ListParagraph"/>
        <w:numPr>
          <w:ilvl w:val="0"/>
          <w:numId w:val="96"/>
        </w:numPr>
        <w:spacing w:after="120"/>
        <w:ind w:left="714" w:hanging="357"/>
        <w:contextualSpacing w:val="0"/>
        <w:jc w:val="both"/>
        <w:rPr>
          <w:sz w:val="24"/>
          <w:szCs w:val="24"/>
        </w:rPr>
      </w:pPr>
      <w:r w:rsidRPr="00C032FD">
        <w:rPr>
          <w:sz w:val="24"/>
          <w:szCs w:val="24"/>
        </w:rPr>
        <w:t>Knusprig gebratene Speckwürfel aus der Pfanne nehmen, warmhalten. Knoblauchzehen fein hacken, im Speckfett andünsten.</w:t>
      </w:r>
    </w:p>
    <w:p w14:paraId="20428090" w14:textId="77777777" w:rsidR="00A073D2" w:rsidRPr="00C032FD" w:rsidRDefault="00A073D2" w:rsidP="00A073D2">
      <w:pPr>
        <w:pStyle w:val="ListParagraph"/>
        <w:numPr>
          <w:ilvl w:val="0"/>
          <w:numId w:val="96"/>
        </w:numPr>
        <w:spacing w:after="120"/>
        <w:ind w:left="714" w:hanging="357"/>
        <w:contextualSpacing w:val="0"/>
        <w:jc w:val="both"/>
        <w:rPr>
          <w:sz w:val="24"/>
          <w:szCs w:val="24"/>
        </w:rPr>
      </w:pPr>
      <w:r w:rsidRPr="00C032FD">
        <w:rPr>
          <w:sz w:val="24"/>
          <w:szCs w:val="24"/>
        </w:rPr>
        <w:t>Spaghetti abgießen, gut abtropfen lassen und sofort in die Pfanne geben. Gründlich im speckfett wenden, dann die Pfanne vom Herd nehmen. Eiermasse hineingießen und schnell unter die Nudeln mischen, ohne dass die Eier zu stocken beginnen. Die Sauce soll schön cremig bleiben.</w:t>
      </w:r>
    </w:p>
    <w:p w14:paraId="324AD953" w14:textId="77777777" w:rsidR="00A073D2" w:rsidRDefault="00A073D2" w:rsidP="00A073D2">
      <w:pPr>
        <w:pStyle w:val="ListParagraph"/>
        <w:numPr>
          <w:ilvl w:val="0"/>
          <w:numId w:val="96"/>
        </w:numPr>
        <w:spacing w:after="120"/>
        <w:ind w:left="714" w:hanging="357"/>
        <w:contextualSpacing w:val="0"/>
        <w:jc w:val="both"/>
        <w:rPr>
          <w:sz w:val="24"/>
          <w:szCs w:val="24"/>
        </w:rPr>
      </w:pPr>
      <w:r w:rsidRPr="00C032FD">
        <w:rPr>
          <w:sz w:val="24"/>
          <w:szCs w:val="24"/>
        </w:rPr>
        <w:t>Die Speckwürfel aufstreuen, mit reichlich frisch gemahlenem Pfeffer würzen. Übrige 50 g gerieben Käse extra dazu servieren.</w:t>
      </w:r>
    </w:p>
    <w:p w14:paraId="7C8003CA" w14:textId="77777777" w:rsidR="00A073D2" w:rsidRDefault="00A073D2" w:rsidP="00A073D2">
      <w:pPr>
        <w:rPr>
          <w:sz w:val="24"/>
          <w:szCs w:val="24"/>
        </w:rPr>
      </w:pPr>
      <w:r>
        <w:rPr>
          <w:sz w:val="24"/>
          <w:szCs w:val="24"/>
        </w:rPr>
        <w:br w:type="page"/>
      </w:r>
    </w:p>
    <w:p w14:paraId="5EB4E981" w14:textId="77777777" w:rsidR="00A73339" w:rsidRDefault="00A73339" w:rsidP="00A73339">
      <w:pPr>
        <w:pStyle w:val="Heading2"/>
        <w:spacing w:after="240"/>
      </w:pPr>
      <w:r>
        <w:lastRenderedPageBreak/>
        <w:t>Spaghetti mit frischer Tomatensauce</w:t>
      </w:r>
      <w:r>
        <w:rPr>
          <w:rStyle w:val="FootnoteReference"/>
        </w:rPr>
        <w:footnoteReference w:id="1297"/>
      </w:r>
      <w:r>
        <w:t xml:space="preserve"> </w:t>
      </w:r>
    </w:p>
    <w:p w14:paraId="5D6EDDD1" w14:textId="77777777" w:rsidR="00A73339" w:rsidRDefault="00A73339" w:rsidP="00A73339">
      <w:pPr>
        <w:rPr>
          <w:sz w:val="24"/>
          <w:szCs w:val="24"/>
        </w:rPr>
      </w:pPr>
      <w:r w:rsidRPr="006D62AE">
        <w:rPr>
          <w:sz w:val="24"/>
          <w:szCs w:val="24"/>
          <w:u w:val="single"/>
        </w:rPr>
        <w:t>Zutaten</w:t>
      </w:r>
      <w:r>
        <w:rPr>
          <w:sz w:val="24"/>
          <w:szCs w:val="24"/>
        </w:rPr>
        <w:t xml:space="preserve"> (für 4 Personen) </w:t>
      </w:r>
    </w:p>
    <w:p w14:paraId="0140809C" w14:textId="77777777" w:rsidR="00A73339" w:rsidRDefault="00A73339" w:rsidP="00A73339">
      <w:pPr>
        <w:rPr>
          <w:sz w:val="24"/>
          <w:szCs w:val="24"/>
        </w:rPr>
      </w:pPr>
      <w:r>
        <w:rPr>
          <w:sz w:val="24"/>
          <w:szCs w:val="24"/>
        </w:rPr>
        <w:t>4 Frühlingszwiebeln</w:t>
      </w:r>
    </w:p>
    <w:p w14:paraId="22928072" w14:textId="77777777" w:rsidR="00A73339" w:rsidRDefault="00A73339" w:rsidP="00A73339">
      <w:pPr>
        <w:rPr>
          <w:sz w:val="24"/>
          <w:szCs w:val="24"/>
        </w:rPr>
      </w:pPr>
      <w:r>
        <w:rPr>
          <w:sz w:val="24"/>
          <w:szCs w:val="24"/>
        </w:rPr>
        <w:t>4 feste, reife Tomaten</w:t>
      </w:r>
    </w:p>
    <w:p w14:paraId="6956497D" w14:textId="77777777" w:rsidR="00A73339" w:rsidRDefault="00A73339" w:rsidP="00A73339">
      <w:pPr>
        <w:rPr>
          <w:sz w:val="24"/>
          <w:szCs w:val="24"/>
        </w:rPr>
      </w:pPr>
      <w:r>
        <w:rPr>
          <w:sz w:val="24"/>
          <w:szCs w:val="24"/>
        </w:rPr>
        <w:t>8 grüne Oliven (mit Paprika gefüllt)</w:t>
      </w:r>
    </w:p>
    <w:p w14:paraId="2E4E2EF8" w14:textId="77777777" w:rsidR="00A73339" w:rsidRDefault="00A73339" w:rsidP="00A73339">
      <w:pPr>
        <w:rPr>
          <w:sz w:val="24"/>
          <w:szCs w:val="24"/>
        </w:rPr>
      </w:pPr>
      <w:r>
        <w:rPr>
          <w:sz w:val="24"/>
          <w:szCs w:val="24"/>
        </w:rPr>
        <w:t>2 EL Kapern</w:t>
      </w:r>
    </w:p>
    <w:p w14:paraId="086CA721" w14:textId="77777777" w:rsidR="00A73339" w:rsidRDefault="00A73339" w:rsidP="00A73339">
      <w:pPr>
        <w:rPr>
          <w:sz w:val="24"/>
          <w:szCs w:val="24"/>
        </w:rPr>
      </w:pPr>
      <w:r>
        <w:rPr>
          <w:sz w:val="24"/>
          <w:szCs w:val="24"/>
        </w:rPr>
        <w:t>2 Knoblauchzehen, zerdrückt</w:t>
      </w:r>
    </w:p>
    <w:p w14:paraId="4B5457F5" w14:textId="77777777" w:rsidR="00A73339" w:rsidRDefault="00A73339" w:rsidP="00A73339">
      <w:pPr>
        <w:rPr>
          <w:sz w:val="24"/>
          <w:szCs w:val="24"/>
        </w:rPr>
      </w:pPr>
      <w:r>
        <w:rPr>
          <w:sz w:val="24"/>
          <w:szCs w:val="24"/>
        </w:rPr>
        <w:t>½ TL getrockneter Oregano</w:t>
      </w:r>
    </w:p>
    <w:p w14:paraId="7DBF29F7" w14:textId="77777777" w:rsidR="00A73339" w:rsidRDefault="00A73339" w:rsidP="00A73339">
      <w:pPr>
        <w:rPr>
          <w:sz w:val="24"/>
          <w:szCs w:val="24"/>
        </w:rPr>
      </w:pPr>
      <w:r>
        <w:rPr>
          <w:sz w:val="24"/>
          <w:szCs w:val="24"/>
        </w:rPr>
        <w:t>4 EL frische Petersilie, gehackt</w:t>
      </w:r>
    </w:p>
    <w:p w14:paraId="29B9F260" w14:textId="77777777" w:rsidR="00A73339" w:rsidRDefault="00A73339" w:rsidP="00A73339">
      <w:pPr>
        <w:rPr>
          <w:sz w:val="24"/>
          <w:szCs w:val="24"/>
        </w:rPr>
      </w:pPr>
      <w:r>
        <w:rPr>
          <w:sz w:val="24"/>
          <w:szCs w:val="24"/>
        </w:rPr>
        <w:t>4 EL Olivenöl</w:t>
      </w:r>
    </w:p>
    <w:p w14:paraId="5D941A46" w14:textId="77777777" w:rsidR="00A73339" w:rsidRDefault="00A73339" w:rsidP="00A73339">
      <w:pPr>
        <w:rPr>
          <w:sz w:val="24"/>
          <w:szCs w:val="24"/>
        </w:rPr>
      </w:pPr>
      <w:r>
        <w:rPr>
          <w:sz w:val="24"/>
          <w:szCs w:val="24"/>
        </w:rPr>
        <w:t>500 g Spaghetti</w:t>
      </w:r>
    </w:p>
    <w:p w14:paraId="15C0E1A0" w14:textId="77777777" w:rsidR="00A73339" w:rsidRDefault="00A73339" w:rsidP="00A73339">
      <w:pPr>
        <w:rPr>
          <w:sz w:val="24"/>
          <w:szCs w:val="24"/>
        </w:rPr>
      </w:pPr>
    </w:p>
    <w:p w14:paraId="239C63B6" w14:textId="77777777" w:rsidR="00A73339" w:rsidRDefault="00A73339" w:rsidP="00A73339">
      <w:pPr>
        <w:rPr>
          <w:sz w:val="24"/>
          <w:szCs w:val="24"/>
        </w:rPr>
      </w:pPr>
      <w:r>
        <w:rPr>
          <w:sz w:val="24"/>
          <w:szCs w:val="24"/>
        </w:rPr>
        <w:t>Zubereitungszeit: 15 Minuten und Kühlzeit, Kochzeit 10 -15 Minuten</w:t>
      </w:r>
    </w:p>
    <w:p w14:paraId="41A9F384" w14:textId="77777777" w:rsidR="00A73339" w:rsidRPr="008F3CE0" w:rsidRDefault="00A73339" w:rsidP="00A73339">
      <w:pPr>
        <w:pStyle w:val="ListParagraph"/>
        <w:numPr>
          <w:ilvl w:val="0"/>
          <w:numId w:val="197"/>
        </w:numPr>
        <w:spacing w:after="120"/>
        <w:ind w:left="714" w:hanging="357"/>
        <w:contextualSpacing w:val="0"/>
        <w:jc w:val="both"/>
        <w:rPr>
          <w:sz w:val="24"/>
          <w:szCs w:val="24"/>
        </w:rPr>
      </w:pPr>
      <w:r w:rsidRPr="008F3CE0">
        <w:rPr>
          <w:sz w:val="24"/>
          <w:szCs w:val="24"/>
        </w:rPr>
        <w:t>Die Frühlingszwiebeln fein hacken und die Tomaten in kleine Stücke schneiden. Oliven und Kapern hacken. Alle Zutaten mit Ausnahme der Nudeln in einer Schüssel gut mischen. Abgedeckt mind. 2 Stunden kaltstellen.</w:t>
      </w:r>
    </w:p>
    <w:p w14:paraId="2FEFE3D9" w14:textId="77777777" w:rsidR="00A73339" w:rsidRPr="008F3CE0" w:rsidRDefault="00A73339" w:rsidP="00A73339">
      <w:pPr>
        <w:pStyle w:val="ListParagraph"/>
        <w:numPr>
          <w:ilvl w:val="0"/>
          <w:numId w:val="197"/>
        </w:numPr>
        <w:spacing w:after="120"/>
        <w:ind w:left="714" w:hanging="357"/>
        <w:contextualSpacing w:val="0"/>
        <w:jc w:val="both"/>
        <w:rPr>
          <w:sz w:val="24"/>
          <w:szCs w:val="24"/>
        </w:rPr>
      </w:pPr>
      <w:r w:rsidRPr="008F3CE0">
        <w:rPr>
          <w:sz w:val="24"/>
          <w:szCs w:val="24"/>
        </w:rPr>
        <w:t>Nudeln in einem großen Topf al dente kochen. Abgießen und wieder in den Topf geben.</w:t>
      </w:r>
    </w:p>
    <w:p w14:paraId="2104CDF5" w14:textId="77777777" w:rsidR="00A73339" w:rsidRPr="008F3CE0" w:rsidRDefault="00A73339" w:rsidP="00A73339">
      <w:pPr>
        <w:pStyle w:val="ListParagraph"/>
        <w:numPr>
          <w:ilvl w:val="0"/>
          <w:numId w:val="197"/>
        </w:numPr>
        <w:spacing w:after="120"/>
        <w:ind w:left="714" w:hanging="357"/>
        <w:contextualSpacing w:val="0"/>
        <w:jc w:val="both"/>
        <w:rPr>
          <w:sz w:val="24"/>
          <w:szCs w:val="24"/>
        </w:rPr>
      </w:pPr>
      <w:r w:rsidRPr="008F3CE0">
        <w:rPr>
          <w:sz w:val="24"/>
          <w:szCs w:val="24"/>
        </w:rPr>
        <w:t>Die kalte Sauce zu den heißen Nudeln geben und gut mischen. Eventuell Basilikumblätter dazugeben</w:t>
      </w:r>
    </w:p>
    <w:p w14:paraId="505DE67A" w14:textId="77777777" w:rsidR="00A73339" w:rsidRDefault="00A73339" w:rsidP="00A73339">
      <w:pPr>
        <w:rPr>
          <w:sz w:val="24"/>
          <w:szCs w:val="24"/>
        </w:rPr>
      </w:pPr>
      <w:r w:rsidRPr="00B548C2">
        <w:rPr>
          <w:sz w:val="24"/>
          <w:szCs w:val="24"/>
        </w:rPr>
        <w:br w:type="page"/>
      </w:r>
    </w:p>
    <w:p w14:paraId="51813196" w14:textId="77777777" w:rsidR="00BE020C" w:rsidRDefault="00BE020C" w:rsidP="00BE020C">
      <w:pPr>
        <w:pStyle w:val="Heading2"/>
        <w:spacing w:after="240"/>
      </w:pPr>
      <w:r>
        <w:lastRenderedPageBreak/>
        <w:t>Spaghetti mit Oliven-Kapern-Sauce</w:t>
      </w:r>
      <w:r>
        <w:rPr>
          <w:rStyle w:val="FootnoteReference"/>
        </w:rPr>
        <w:footnoteReference w:id="1298"/>
      </w:r>
    </w:p>
    <w:p w14:paraId="64581651" w14:textId="77777777" w:rsidR="00BE020C" w:rsidRDefault="00BE020C" w:rsidP="00BE020C">
      <w:pPr>
        <w:rPr>
          <w:sz w:val="24"/>
          <w:szCs w:val="24"/>
        </w:rPr>
      </w:pPr>
      <w:r w:rsidRPr="002D1D7A">
        <w:rPr>
          <w:sz w:val="24"/>
          <w:szCs w:val="24"/>
          <w:u w:val="single"/>
        </w:rPr>
        <w:t>Zutaten</w:t>
      </w:r>
      <w:r>
        <w:rPr>
          <w:sz w:val="24"/>
          <w:szCs w:val="24"/>
        </w:rPr>
        <w:t xml:space="preserve"> (für 4-6 Portionen)</w:t>
      </w:r>
    </w:p>
    <w:p w14:paraId="225CFE90" w14:textId="77777777" w:rsidR="00BE020C" w:rsidRDefault="00BE020C" w:rsidP="00BE020C">
      <w:pPr>
        <w:rPr>
          <w:sz w:val="24"/>
          <w:szCs w:val="24"/>
        </w:rPr>
      </w:pPr>
      <w:r>
        <w:rPr>
          <w:sz w:val="24"/>
          <w:szCs w:val="24"/>
        </w:rPr>
        <w:t>500 g reife Tomaten (oder aus der Dose)</w:t>
      </w:r>
    </w:p>
    <w:p w14:paraId="649EABAF" w14:textId="77777777" w:rsidR="00BE020C" w:rsidRDefault="00BE020C" w:rsidP="00BE020C">
      <w:pPr>
        <w:rPr>
          <w:sz w:val="24"/>
          <w:szCs w:val="24"/>
        </w:rPr>
      </w:pPr>
      <w:r>
        <w:rPr>
          <w:sz w:val="24"/>
          <w:szCs w:val="24"/>
        </w:rPr>
        <w:t>½ Bund glatte Petersilie</w:t>
      </w:r>
    </w:p>
    <w:p w14:paraId="362D3C74" w14:textId="77777777" w:rsidR="00BE020C" w:rsidRDefault="00BE020C" w:rsidP="00BE020C">
      <w:pPr>
        <w:rPr>
          <w:sz w:val="24"/>
          <w:szCs w:val="24"/>
        </w:rPr>
      </w:pPr>
      <w:r>
        <w:rPr>
          <w:sz w:val="24"/>
          <w:szCs w:val="24"/>
        </w:rPr>
        <w:t>100 g schwarze Oliven ohne Stein</w:t>
      </w:r>
    </w:p>
    <w:p w14:paraId="00750CDB" w14:textId="77777777" w:rsidR="00BE020C" w:rsidRDefault="00BE020C" w:rsidP="00BE020C">
      <w:pPr>
        <w:rPr>
          <w:sz w:val="24"/>
          <w:szCs w:val="24"/>
        </w:rPr>
      </w:pPr>
      <w:r>
        <w:rPr>
          <w:sz w:val="24"/>
          <w:szCs w:val="24"/>
        </w:rPr>
        <w:t>3 EL Kapern</w:t>
      </w:r>
    </w:p>
    <w:p w14:paraId="257AD174" w14:textId="77777777" w:rsidR="00BE020C" w:rsidRDefault="00BE020C" w:rsidP="00BE020C">
      <w:pPr>
        <w:rPr>
          <w:sz w:val="24"/>
          <w:szCs w:val="24"/>
        </w:rPr>
      </w:pPr>
      <w:r>
        <w:rPr>
          <w:sz w:val="24"/>
          <w:szCs w:val="24"/>
        </w:rPr>
        <w:t>3 Knoblauchzehen</w:t>
      </w:r>
    </w:p>
    <w:p w14:paraId="73C202D7" w14:textId="77777777" w:rsidR="00BE020C" w:rsidRDefault="00BE020C" w:rsidP="00BE020C">
      <w:pPr>
        <w:rPr>
          <w:sz w:val="24"/>
          <w:szCs w:val="24"/>
        </w:rPr>
      </w:pPr>
      <w:r>
        <w:rPr>
          <w:sz w:val="24"/>
          <w:szCs w:val="24"/>
        </w:rPr>
        <w:t>1 scharfe Peperoni</w:t>
      </w:r>
    </w:p>
    <w:p w14:paraId="74F3E42E" w14:textId="77777777" w:rsidR="00BE020C" w:rsidRDefault="00BE020C" w:rsidP="00BE020C">
      <w:pPr>
        <w:rPr>
          <w:sz w:val="24"/>
          <w:szCs w:val="24"/>
        </w:rPr>
      </w:pPr>
      <w:r>
        <w:rPr>
          <w:sz w:val="24"/>
          <w:szCs w:val="24"/>
        </w:rPr>
        <w:t>2 EL Tomatenmark</w:t>
      </w:r>
    </w:p>
    <w:p w14:paraId="4B85BADC" w14:textId="77777777" w:rsidR="00BE020C" w:rsidRDefault="00BE020C" w:rsidP="00BE020C">
      <w:pPr>
        <w:rPr>
          <w:sz w:val="24"/>
          <w:szCs w:val="24"/>
        </w:rPr>
      </w:pPr>
      <w:r>
        <w:rPr>
          <w:sz w:val="24"/>
          <w:szCs w:val="24"/>
        </w:rPr>
        <w:t>400 g Spaghetti</w:t>
      </w:r>
    </w:p>
    <w:p w14:paraId="645E7764" w14:textId="77777777" w:rsidR="00BE020C" w:rsidRDefault="00BE020C" w:rsidP="00BE020C">
      <w:pPr>
        <w:rPr>
          <w:sz w:val="24"/>
          <w:szCs w:val="24"/>
        </w:rPr>
      </w:pPr>
      <w:r>
        <w:rPr>
          <w:sz w:val="24"/>
          <w:szCs w:val="24"/>
        </w:rPr>
        <w:t>6 EL Olivenöl</w:t>
      </w:r>
    </w:p>
    <w:p w14:paraId="17171FA2" w14:textId="77777777" w:rsidR="00BE020C" w:rsidRDefault="00BE020C" w:rsidP="00BE020C">
      <w:pPr>
        <w:rPr>
          <w:sz w:val="24"/>
          <w:szCs w:val="24"/>
        </w:rPr>
      </w:pPr>
      <w:r>
        <w:rPr>
          <w:sz w:val="24"/>
          <w:szCs w:val="24"/>
        </w:rPr>
        <w:t>Salz, Pfeffer aus der Mühle</w:t>
      </w:r>
    </w:p>
    <w:p w14:paraId="6D253755" w14:textId="77777777" w:rsidR="00BE020C" w:rsidRDefault="00BE020C" w:rsidP="00BE020C">
      <w:pPr>
        <w:rPr>
          <w:sz w:val="24"/>
          <w:szCs w:val="24"/>
        </w:rPr>
      </w:pPr>
    </w:p>
    <w:p w14:paraId="47C89B89" w14:textId="77777777" w:rsidR="00BE020C" w:rsidRDefault="00BE020C" w:rsidP="00BE020C">
      <w:pPr>
        <w:rPr>
          <w:sz w:val="24"/>
          <w:szCs w:val="24"/>
        </w:rPr>
      </w:pPr>
      <w:r>
        <w:rPr>
          <w:sz w:val="24"/>
          <w:szCs w:val="24"/>
        </w:rPr>
        <w:t>Zubereitungszeit: 40 Minuten</w:t>
      </w:r>
    </w:p>
    <w:p w14:paraId="7603A0B9" w14:textId="77777777" w:rsidR="00BE020C" w:rsidRPr="00813AF3" w:rsidRDefault="00BE020C" w:rsidP="00BE020C">
      <w:pPr>
        <w:pStyle w:val="ListParagraph"/>
        <w:numPr>
          <w:ilvl w:val="0"/>
          <w:numId w:val="108"/>
        </w:numPr>
        <w:spacing w:after="120"/>
        <w:ind w:left="714" w:hanging="357"/>
        <w:contextualSpacing w:val="0"/>
        <w:jc w:val="both"/>
        <w:rPr>
          <w:sz w:val="24"/>
          <w:szCs w:val="24"/>
        </w:rPr>
      </w:pPr>
      <w:r w:rsidRPr="00813AF3">
        <w:rPr>
          <w:sz w:val="24"/>
          <w:szCs w:val="24"/>
        </w:rPr>
        <w:t>Tomaten kurz mit köchelndem Wasser überbrühen, kalt abschrecken und enthäuten. Fruchtfleisch entkernen und grob zerteilen.</w:t>
      </w:r>
    </w:p>
    <w:p w14:paraId="0439BDC4" w14:textId="77777777" w:rsidR="00BE020C" w:rsidRPr="00813AF3" w:rsidRDefault="00BE020C" w:rsidP="00BE020C">
      <w:pPr>
        <w:pStyle w:val="ListParagraph"/>
        <w:numPr>
          <w:ilvl w:val="0"/>
          <w:numId w:val="108"/>
        </w:numPr>
        <w:spacing w:after="120"/>
        <w:ind w:left="714" w:hanging="357"/>
        <w:contextualSpacing w:val="0"/>
        <w:jc w:val="both"/>
        <w:rPr>
          <w:sz w:val="24"/>
          <w:szCs w:val="24"/>
        </w:rPr>
      </w:pPr>
      <w:r w:rsidRPr="00813AF3">
        <w:rPr>
          <w:sz w:val="24"/>
          <w:szCs w:val="24"/>
        </w:rPr>
        <w:t>Oliven und Kapern fein hacken, Peperoni aufschlitzen, entkernen, Schote in dünne Ringe schneiden (anschließend sofort Hände gründlich waschen – scharf), Knoblauch fein hacken.</w:t>
      </w:r>
    </w:p>
    <w:p w14:paraId="3631B2B0" w14:textId="77777777" w:rsidR="00BE020C" w:rsidRPr="00813AF3" w:rsidRDefault="00BE020C" w:rsidP="00BE020C">
      <w:pPr>
        <w:pStyle w:val="ListParagraph"/>
        <w:numPr>
          <w:ilvl w:val="0"/>
          <w:numId w:val="108"/>
        </w:numPr>
        <w:spacing w:after="120"/>
        <w:ind w:left="714" w:hanging="357"/>
        <w:contextualSpacing w:val="0"/>
        <w:jc w:val="both"/>
        <w:rPr>
          <w:sz w:val="24"/>
          <w:szCs w:val="24"/>
        </w:rPr>
      </w:pPr>
      <w:r w:rsidRPr="00813AF3">
        <w:rPr>
          <w:sz w:val="24"/>
          <w:szCs w:val="24"/>
        </w:rPr>
        <w:t>In einem Topf Olivenöl erhitzen. Knoblauch und Peperoni darin unter Rühren andünsten. Tomatenfruchtfleisch und Tomatenmark einrühren. 15 Minuten im offenen Topf leicht köcheln lassen.</w:t>
      </w:r>
    </w:p>
    <w:p w14:paraId="2BA0E367" w14:textId="77777777" w:rsidR="00BE020C" w:rsidRPr="00813AF3" w:rsidRDefault="00BE020C" w:rsidP="00BE020C">
      <w:pPr>
        <w:pStyle w:val="ListParagraph"/>
        <w:numPr>
          <w:ilvl w:val="0"/>
          <w:numId w:val="108"/>
        </w:numPr>
        <w:spacing w:after="120"/>
        <w:ind w:left="714" w:hanging="357"/>
        <w:contextualSpacing w:val="0"/>
        <w:jc w:val="both"/>
        <w:rPr>
          <w:sz w:val="24"/>
          <w:szCs w:val="24"/>
        </w:rPr>
      </w:pPr>
      <w:r w:rsidRPr="00813AF3">
        <w:rPr>
          <w:sz w:val="24"/>
          <w:szCs w:val="24"/>
        </w:rPr>
        <w:t>Inzwischen Spaghetti al dente kochen. Petersilie fein hacken.</w:t>
      </w:r>
    </w:p>
    <w:p w14:paraId="5640BB9C" w14:textId="77777777" w:rsidR="00BE020C" w:rsidRDefault="00BE020C" w:rsidP="00BE020C">
      <w:pPr>
        <w:pStyle w:val="ListParagraph"/>
        <w:numPr>
          <w:ilvl w:val="0"/>
          <w:numId w:val="108"/>
        </w:numPr>
        <w:spacing w:after="120"/>
        <w:ind w:left="714" w:hanging="357"/>
        <w:contextualSpacing w:val="0"/>
        <w:jc w:val="both"/>
        <w:rPr>
          <w:sz w:val="24"/>
          <w:szCs w:val="24"/>
        </w:rPr>
      </w:pPr>
      <w:r w:rsidRPr="00813AF3">
        <w:rPr>
          <w:sz w:val="24"/>
          <w:szCs w:val="24"/>
        </w:rPr>
        <w:t>Kapern und Oliven in die Sauce rühren, mit Salz und Pfeffer würzen. Spaghetti abgießen, sofort mit Sauce mischen. Petersilie aufstreuen, eventuell frisch geriebenen Parmesan dazu servieren.</w:t>
      </w:r>
    </w:p>
    <w:p w14:paraId="0C6A3DAC" w14:textId="77777777" w:rsidR="00BE020C" w:rsidRDefault="00BE020C" w:rsidP="00BE020C">
      <w:pPr>
        <w:rPr>
          <w:sz w:val="24"/>
          <w:szCs w:val="24"/>
        </w:rPr>
      </w:pPr>
    </w:p>
    <w:p w14:paraId="62CC9579" w14:textId="77777777" w:rsidR="00BE020C" w:rsidRPr="00813AF3" w:rsidRDefault="00BE020C" w:rsidP="00BE020C">
      <w:pPr>
        <w:rPr>
          <w:sz w:val="24"/>
          <w:szCs w:val="24"/>
        </w:rPr>
      </w:pPr>
      <w:r>
        <w:rPr>
          <w:sz w:val="24"/>
          <w:szCs w:val="24"/>
        </w:rPr>
        <w:t>Tipp:</w:t>
      </w:r>
      <w:r>
        <w:rPr>
          <w:sz w:val="24"/>
          <w:szCs w:val="24"/>
        </w:rPr>
        <w:tab/>
        <w:t>Vorsichtig beim Salzen, da Kapern und Oliven auch schon salzig sind.</w:t>
      </w:r>
    </w:p>
    <w:p w14:paraId="5D8F2051" w14:textId="77777777" w:rsidR="00BE020C" w:rsidRDefault="00BE020C" w:rsidP="00BE020C">
      <w:pPr>
        <w:pStyle w:val="Heading2"/>
        <w:spacing w:after="240"/>
      </w:pPr>
      <w:r w:rsidRPr="00665AEF">
        <w:br w:type="page"/>
      </w:r>
      <w:r>
        <w:lastRenderedPageBreak/>
        <w:t>Spaghetti mit Zucchini und Schafskäse</w:t>
      </w:r>
      <w:r>
        <w:rPr>
          <w:rStyle w:val="FootnoteReference"/>
        </w:rPr>
        <w:footnoteReference w:id="1299"/>
      </w:r>
    </w:p>
    <w:p w14:paraId="56D7A9B4" w14:textId="77777777" w:rsidR="00BE020C" w:rsidRDefault="00BE020C" w:rsidP="00BE020C">
      <w:pPr>
        <w:rPr>
          <w:sz w:val="24"/>
          <w:szCs w:val="24"/>
        </w:rPr>
      </w:pPr>
      <w:r w:rsidRPr="00862E3A">
        <w:rPr>
          <w:sz w:val="24"/>
          <w:szCs w:val="24"/>
          <w:u w:val="single"/>
        </w:rPr>
        <w:t>Zutaten</w:t>
      </w:r>
      <w:r>
        <w:rPr>
          <w:sz w:val="24"/>
          <w:szCs w:val="24"/>
        </w:rPr>
        <w:t xml:space="preserve"> (für 4 Portionen):</w:t>
      </w:r>
    </w:p>
    <w:p w14:paraId="2A9635E9" w14:textId="77777777" w:rsidR="00BE020C" w:rsidRDefault="00BE020C" w:rsidP="00BE020C">
      <w:pPr>
        <w:rPr>
          <w:sz w:val="24"/>
          <w:szCs w:val="24"/>
        </w:rPr>
      </w:pPr>
      <w:r>
        <w:rPr>
          <w:sz w:val="24"/>
          <w:szCs w:val="24"/>
        </w:rPr>
        <w:t>500 g Spaghetti</w:t>
      </w:r>
    </w:p>
    <w:p w14:paraId="5F9EE51D" w14:textId="77777777" w:rsidR="00BE020C" w:rsidRDefault="00BE020C" w:rsidP="00BE020C">
      <w:pPr>
        <w:rPr>
          <w:sz w:val="24"/>
          <w:szCs w:val="24"/>
        </w:rPr>
      </w:pPr>
      <w:r>
        <w:rPr>
          <w:sz w:val="24"/>
          <w:szCs w:val="24"/>
        </w:rPr>
        <w:t>Salz, Pfeffer</w:t>
      </w:r>
    </w:p>
    <w:p w14:paraId="6DC86F96" w14:textId="77777777" w:rsidR="00BE020C" w:rsidRDefault="00BE020C" w:rsidP="00BE020C">
      <w:pPr>
        <w:rPr>
          <w:sz w:val="24"/>
          <w:szCs w:val="24"/>
        </w:rPr>
      </w:pPr>
      <w:r>
        <w:rPr>
          <w:sz w:val="24"/>
          <w:szCs w:val="24"/>
        </w:rPr>
        <w:t>2 Zucchini (à ca. 150 g)</w:t>
      </w:r>
    </w:p>
    <w:p w14:paraId="3D6DB678" w14:textId="77777777" w:rsidR="00BE020C" w:rsidRDefault="00BE020C" w:rsidP="00BE020C">
      <w:pPr>
        <w:rPr>
          <w:sz w:val="24"/>
          <w:szCs w:val="24"/>
        </w:rPr>
      </w:pPr>
      <w:r>
        <w:rPr>
          <w:sz w:val="24"/>
          <w:szCs w:val="24"/>
        </w:rPr>
        <w:t>200 g Schafskäse</w:t>
      </w:r>
    </w:p>
    <w:p w14:paraId="34FDDF81" w14:textId="77777777" w:rsidR="00BE020C" w:rsidRDefault="00BE020C" w:rsidP="00BE020C">
      <w:pPr>
        <w:rPr>
          <w:sz w:val="24"/>
          <w:szCs w:val="24"/>
        </w:rPr>
      </w:pPr>
      <w:r>
        <w:rPr>
          <w:sz w:val="24"/>
          <w:szCs w:val="24"/>
        </w:rPr>
        <w:t>2 Stiele Zitronenbasilikum</w:t>
      </w:r>
    </w:p>
    <w:p w14:paraId="0A741D66" w14:textId="77777777" w:rsidR="00BE020C" w:rsidRDefault="00BE020C" w:rsidP="00BE020C">
      <w:pPr>
        <w:rPr>
          <w:sz w:val="24"/>
          <w:szCs w:val="24"/>
        </w:rPr>
      </w:pPr>
      <w:r>
        <w:rPr>
          <w:sz w:val="24"/>
          <w:szCs w:val="24"/>
        </w:rPr>
        <w:t>2 unbehandelte Zitronen</w:t>
      </w:r>
    </w:p>
    <w:p w14:paraId="23989B1D" w14:textId="77777777" w:rsidR="00BE020C" w:rsidRDefault="00BE020C" w:rsidP="00BE020C">
      <w:pPr>
        <w:rPr>
          <w:sz w:val="24"/>
          <w:szCs w:val="24"/>
        </w:rPr>
      </w:pPr>
      <w:r>
        <w:rPr>
          <w:sz w:val="24"/>
          <w:szCs w:val="24"/>
        </w:rPr>
        <w:t>3 EL Olivenöl</w:t>
      </w:r>
    </w:p>
    <w:p w14:paraId="30835ED5" w14:textId="77777777" w:rsidR="00BE020C" w:rsidRDefault="00BE020C" w:rsidP="00BE020C">
      <w:pPr>
        <w:rPr>
          <w:sz w:val="24"/>
          <w:szCs w:val="24"/>
        </w:rPr>
      </w:pPr>
      <w:r>
        <w:rPr>
          <w:sz w:val="24"/>
          <w:szCs w:val="24"/>
        </w:rPr>
        <w:t>2 Knoblauchzehen</w:t>
      </w:r>
    </w:p>
    <w:p w14:paraId="3AD9ED2B" w14:textId="77777777" w:rsidR="00BE020C" w:rsidRDefault="00BE020C" w:rsidP="00BE020C">
      <w:pPr>
        <w:rPr>
          <w:sz w:val="24"/>
          <w:szCs w:val="24"/>
        </w:rPr>
      </w:pPr>
    </w:p>
    <w:p w14:paraId="556C51A7" w14:textId="77777777" w:rsidR="00BE020C" w:rsidRDefault="00BE020C" w:rsidP="00BE020C">
      <w:pPr>
        <w:rPr>
          <w:sz w:val="24"/>
          <w:szCs w:val="24"/>
        </w:rPr>
      </w:pPr>
      <w:r>
        <w:rPr>
          <w:sz w:val="24"/>
          <w:szCs w:val="24"/>
        </w:rPr>
        <w:t>Zubereitung:</w:t>
      </w:r>
    </w:p>
    <w:p w14:paraId="37855500" w14:textId="77777777" w:rsidR="00BE020C" w:rsidRPr="00862E3A" w:rsidRDefault="00BE020C" w:rsidP="00B40E8C">
      <w:pPr>
        <w:pStyle w:val="ListParagraph"/>
        <w:numPr>
          <w:ilvl w:val="0"/>
          <w:numId w:val="1759"/>
        </w:numPr>
        <w:spacing w:after="120"/>
        <w:ind w:left="714" w:hanging="357"/>
        <w:contextualSpacing w:val="0"/>
        <w:jc w:val="both"/>
        <w:rPr>
          <w:sz w:val="24"/>
          <w:szCs w:val="24"/>
        </w:rPr>
      </w:pPr>
      <w:r w:rsidRPr="00862E3A">
        <w:rPr>
          <w:sz w:val="24"/>
          <w:szCs w:val="24"/>
        </w:rPr>
        <w:t>Die Spaghetti al dente kochen.</w:t>
      </w:r>
    </w:p>
    <w:p w14:paraId="111AB8F8" w14:textId="77777777" w:rsidR="00BE020C" w:rsidRPr="00862E3A" w:rsidRDefault="00BE020C" w:rsidP="00B40E8C">
      <w:pPr>
        <w:pStyle w:val="ListParagraph"/>
        <w:numPr>
          <w:ilvl w:val="0"/>
          <w:numId w:val="1759"/>
        </w:numPr>
        <w:spacing w:after="120"/>
        <w:ind w:left="714" w:hanging="357"/>
        <w:contextualSpacing w:val="0"/>
        <w:jc w:val="both"/>
        <w:rPr>
          <w:sz w:val="24"/>
          <w:szCs w:val="24"/>
        </w:rPr>
      </w:pPr>
      <w:r w:rsidRPr="00862E3A">
        <w:rPr>
          <w:sz w:val="24"/>
          <w:szCs w:val="24"/>
        </w:rPr>
        <w:t>Die Zucchini putzen, waschen und grob raspeln. Den Schafskäse zerbröckeln. Das Zitronenbasilikum waschen und trocken schütteln, die Blätter abzupfen und grob hacken. Die Zitronen heiß waschen und trocken reiben. Eine Zitrone in Spalten schneiden, von der anderen Zitrone die Schale abreiben und den Saft auspressen.</w:t>
      </w:r>
    </w:p>
    <w:p w14:paraId="4936BF03" w14:textId="77777777" w:rsidR="00BE020C" w:rsidRPr="00862E3A" w:rsidRDefault="00BE020C" w:rsidP="00B40E8C">
      <w:pPr>
        <w:pStyle w:val="ListParagraph"/>
        <w:numPr>
          <w:ilvl w:val="0"/>
          <w:numId w:val="1759"/>
        </w:numPr>
        <w:spacing w:after="120"/>
        <w:ind w:left="714" w:hanging="357"/>
        <w:contextualSpacing w:val="0"/>
        <w:jc w:val="both"/>
        <w:rPr>
          <w:sz w:val="24"/>
          <w:szCs w:val="24"/>
        </w:rPr>
      </w:pPr>
      <w:r w:rsidRPr="00862E3A">
        <w:rPr>
          <w:sz w:val="24"/>
          <w:szCs w:val="24"/>
        </w:rPr>
        <w:t>Das Olivenöl in einer Pfanne erhitzen und die Zucchini darin 1 bis 2 Minuten andünsten. Den Knoblauch schälen, in feine Würfel schneiden und etwa 2 Minuten mitdünsten. Die Nudeln in ein Sieb abgießen und abtropfen lassen. Mit der Zitronenschale und dem Schafskäse unter die Zucchini rühren und falls nötig etwas Nudelwasser dazugeben.</w:t>
      </w:r>
    </w:p>
    <w:p w14:paraId="544AA36A" w14:textId="77777777" w:rsidR="00BE020C" w:rsidRPr="00862E3A" w:rsidRDefault="00BE020C" w:rsidP="00B40E8C">
      <w:pPr>
        <w:pStyle w:val="ListParagraph"/>
        <w:numPr>
          <w:ilvl w:val="0"/>
          <w:numId w:val="1759"/>
        </w:numPr>
        <w:spacing w:after="120"/>
        <w:ind w:left="714" w:hanging="357"/>
        <w:contextualSpacing w:val="0"/>
        <w:jc w:val="both"/>
        <w:rPr>
          <w:sz w:val="24"/>
          <w:szCs w:val="24"/>
        </w:rPr>
      </w:pPr>
      <w:r w:rsidRPr="00862E3A">
        <w:rPr>
          <w:sz w:val="24"/>
          <w:szCs w:val="24"/>
        </w:rPr>
        <w:t>Die Spaghetti mit Salz, Pfeffer und Zitronensaft würzen. Mit Zitronenbasilikum und Zitronenspalten garniert servieren.</w:t>
      </w:r>
    </w:p>
    <w:p w14:paraId="4E6C04BB" w14:textId="77777777" w:rsidR="00BE020C" w:rsidRDefault="00BE020C" w:rsidP="00BE020C">
      <w:pPr>
        <w:rPr>
          <w:sz w:val="24"/>
          <w:szCs w:val="24"/>
        </w:rPr>
      </w:pPr>
    </w:p>
    <w:p w14:paraId="20FE5101" w14:textId="77777777" w:rsidR="00BE020C" w:rsidRDefault="00BE020C" w:rsidP="00BE020C">
      <w:pPr>
        <w:ind w:left="708" w:hanging="708"/>
        <w:jc w:val="both"/>
        <w:rPr>
          <w:sz w:val="24"/>
          <w:szCs w:val="24"/>
        </w:rPr>
      </w:pPr>
      <w:r>
        <w:rPr>
          <w:sz w:val="24"/>
          <w:szCs w:val="24"/>
        </w:rPr>
        <w:t>Tipp:</w:t>
      </w:r>
      <w:r>
        <w:rPr>
          <w:sz w:val="24"/>
          <w:szCs w:val="24"/>
        </w:rPr>
        <w:tab/>
        <w:t>Wenn man die Zucchini mit Schwarzkümmel und Rosinen andünsten und das Basilikum durch Minze ersetzt, hat man orientalische Spaghetti.</w:t>
      </w:r>
    </w:p>
    <w:p w14:paraId="57764963" w14:textId="77777777" w:rsidR="00BE020C" w:rsidRDefault="00BE020C" w:rsidP="00BE020C">
      <w:pPr>
        <w:rPr>
          <w:sz w:val="24"/>
          <w:szCs w:val="24"/>
        </w:rPr>
      </w:pPr>
      <w:r>
        <w:rPr>
          <w:sz w:val="24"/>
          <w:szCs w:val="24"/>
        </w:rPr>
        <w:br w:type="page"/>
      </w:r>
    </w:p>
    <w:p w14:paraId="6FEA3361" w14:textId="77777777" w:rsidR="00BE020C" w:rsidRDefault="00BE020C" w:rsidP="00BE020C">
      <w:pPr>
        <w:pStyle w:val="Heading2"/>
        <w:spacing w:after="240"/>
      </w:pPr>
      <w:r>
        <w:lastRenderedPageBreak/>
        <w:t>Betrunkene Spaghetti – Spaghetti all’ubriaco</w:t>
      </w:r>
      <w:r>
        <w:rPr>
          <w:rStyle w:val="FootnoteReference"/>
        </w:rPr>
        <w:footnoteReference w:id="1300"/>
      </w:r>
    </w:p>
    <w:p w14:paraId="06C1F6F8" w14:textId="77777777" w:rsidR="00BE020C" w:rsidRDefault="00BE020C" w:rsidP="00BE020C">
      <w:pPr>
        <w:jc w:val="both"/>
        <w:rPr>
          <w:sz w:val="24"/>
          <w:szCs w:val="24"/>
        </w:rPr>
      </w:pPr>
      <w:r w:rsidRPr="00C13A32">
        <w:rPr>
          <w:sz w:val="24"/>
          <w:szCs w:val="24"/>
          <w:u w:val="single"/>
        </w:rPr>
        <w:t>Zutaten</w:t>
      </w:r>
      <w:r>
        <w:rPr>
          <w:sz w:val="24"/>
          <w:szCs w:val="24"/>
        </w:rPr>
        <w:t xml:space="preserve"> (für 4 – 6 Portionen)</w:t>
      </w:r>
    </w:p>
    <w:p w14:paraId="5A2C3CC4" w14:textId="77777777" w:rsidR="00BE020C" w:rsidRDefault="00BE020C" w:rsidP="00BE020C">
      <w:pPr>
        <w:jc w:val="both"/>
        <w:rPr>
          <w:sz w:val="24"/>
          <w:szCs w:val="24"/>
        </w:rPr>
      </w:pPr>
      <w:r>
        <w:rPr>
          <w:sz w:val="24"/>
          <w:szCs w:val="24"/>
        </w:rPr>
        <w:t>Etwas Salz</w:t>
      </w:r>
    </w:p>
    <w:p w14:paraId="6E241FA4" w14:textId="77777777" w:rsidR="00BE020C" w:rsidRDefault="00BE020C" w:rsidP="00BE020C">
      <w:pPr>
        <w:jc w:val="both"/>
        <w:rPr>
          <w:sz w:val="24"/>
          <w:szCs w:val="24"/>
        </w:rPr>
      </w:pPr>
      <w:r>
        <w:rPr>
          <w:sz w:val="24"/>
          <w:szCs w:val="24"/>
        </w:rPr>
        <w:t>2 Knoblauchzehen</w:t>
      </w:r>
    </w:p>
    <w:p w14:paraId="7ADEBAC1" w14:textId="77777777" w:rsidR="00BE020C" w:rsidRDefault="00BE020C" w:rsidP="00BE020C">
      <w:pPr>
        <w:jc w:val="both"/>
        <w:rPr>
          <w:sz w:val="24"/>
          <w:szCs w:val="24"/>
        </w:rPr>
      </w:pPr>
      <w:r>
        <w:rPr>
          <w:sz w:val="24"/>
          <w:szCs w:val="24"/>
        </w:rPr>
        <w:t>Etwas Olivenöl</w:t>
      </w:r>
    </w:p>
    <w:p w14:paraId="4DAF78C5" w14:textId="77777777" w:rsidR="00BE020C" w:rsidRDefault="00BE020C" w:rsidP="00BE020C">
      <w:pPr>
        <w:jc w:val="both"/>
        <w:rPr>
          <w:sz w:val="24"/>
          <w:szCs w:val="24"/>
        </w:rPr>
      </w:pPr>
      <w:r>
        <w:rPr>
          <w:sz w:val="24"/>
          <w:szCs w:val="24"/>
        </w:rPr>
        <w:t>1 Prise Chiliflocken</w:t>
      </w:r>
    </w:p>
    <w:p w14:paraId="5FB904BE" w14:textId="77777777" w:rsidR="00BE020C" w:rsidRDefault="00BE020C" w:rsidP="00BE020C">
      <w:pPr>
        <w:jc w:val="both"/>
        <w:rPr>
          <w:sz w:val="24"/>
          <w:szCs w:val="24"/>
        </w:rPr>
      </w:pPr>
      <w:r>
        <w:rPr>
          <w:sz w:val="24"/>
          <w:szCs w:val="24"/>
        </w:rPr>
        <w:t>750 ml Rotwein</w:t>
      </w:r>
    </w:p>
    <w:p w14:paraId="57F7CB6F" w14:textId="77777777" w:rsidR="00BE020C" w:rsidRDefault="00BE020C" w:rsidP="00BE020C">
      <w:pPr>
        <w:jc w:val="both"/>
        <w:rPr>
          <w:sz w:val="24"/>
          <w:szCs w:val="24"/>
        </w:rPr>
      </w:pPr>
      <w:r>
        <w:rPr>
          <w:sz w:val="24"/>
          <w:szCs w:val="24"/>
        </w:rPr>
        <w:t>1 Zweig Rosmarin</w:t>
      </w:r>
    </w:p>
    <w:p w14:paraId="58443611" w14:textId="77777777" w:rsidR="00BE020C" w:rsidRDefault="00BE020C" w:rsidP="00BE020C">
      <w:pPr>
        <w:jc w:val="both"/>
        <w:rPr>
          <w:sz w:val="24"/>
          <w:szCs w:val="24"/>
        </w:rPr>
      </w:pPr>
      <w:r>
        <w:rPr>
          <w:sz w:val="24"/>
          <w:szCs w:val="24"/>
        </w:rPr>
        <w:t>500 g Spaghetti</w:t>
      </w:r>
    </w:p>
    <w:p w14:paraId="4BDB14B9" w14:textId="77777777" w:rsidR="00BE020C" w:rsidRDefault="00BE020C" w:rsidP="00BE020C">
      <w:pPr>
        <w:jc w:val="both"/>
        <w:rPr>
          <w:sz w:val="24"/>
          <w:szCs w:val="24"/>
        </w:rPr>
      </w:pPr>
      <w:r>
        <w:rPr>
          <w:sz w:val="24"/>
          <w:szCs w:val="24"/>
        </w:rPr>
        <w:t>¼ Rinderbrühwürfel oder einfach ein bisschen Brühe</w:t>
      </w:r>
    </w:p>
    <w:p w14:paraId="2EB6E249" w14:textId="77777777" w:rsidR="00BE020C" w:rsidRDefault="00BE020C" w:rsidP="00BE020C">
      <w:pPr>
        <w:jc w:val="both"/>
        <w:rPr>
          <w:sz w:val="24"/>
          <w:szCs w:val="24"/>
        </w:rPr>
      </w:pPr>
      <w:r>
        <w:rPr>
          <w:sz w:val="24"/>
          <w:szCs w:val="24"/>
        </w:rPr>
        <w:t>Frisch geriebenen Parmesan</w:t>
      </w:r>
    </w:p>
    <w:p w14:paraId="3913E5A2" w14:textId="77777777" w:rsidR="00BE020C" w:rsidRDefault="00BE020C" w:rsidP="00BE020C">
      <w:pPr>
        <w:jc w:val="both"/>
        <w:rPr>
          <w:sz w:val="24"/>
          <w:szCs w:val="24"/>
        </w:rPr>
      </w:pPr>
    </w:p>
    <w:p w14:paraId="4B5D4CE5" w14:textId="77777777" w:rsidR="00BE020C" w:rsidRDefault="00BE020C" w:rsidP="00BE020C">
      <w:pPr>
        <w:jc w:val="both"/>
        <w:rPr>
          <w:sz w:val="24"/>
          <w:szCs w:val="24"/>
        </w:rPr>
      </w:pPr>
      <w:r>
        <w:rPr>
          <w:sz w:val="24"/>
          <w:szCs w:val="24"/>
        </w:rPr>
        <w:t>Zubereitung:</w:t>
      </w:r>
    </w:p>
    <w:p w14:paraId="555BCD40" w14:textId="77777777" w:rsidR="00BE020C" w:rsidRPr="00C13A32" w:rsidRDefault="00BE020C" w:rsidP="00B40E8C">
      <w:pPr>
        <w:pStyle w:val="ListParagraph"/>
        <w:numPr>
          <w:ilvl w:val="0"/>
          <w:numId w:val="1937"/>
        </w:numPr>
        <w:spacing w:after="120"/>
        <w:ind w:left="714" w:hanging="357"/>
        <w:contextualSpacing w:val="0"/>
        <w:jc w:val="both"/>
        <w:rPr>
          <w:sz w:val="24"/>
          <w:szCs w:val="24"/>
        </w:rPr>
      </w:pPr>
      <w:r w:rsidRPr="00C13A32">
        <w:rPr>
          <w:sz w:val="24"/>
          <w:szCs w:val="24"/>
        </w:rPr>
        <w:t xml:space="preserve">Für die Pasta gesalzenes Wasser zum Kochen bringen. Knoblauch schälen und andrücken. In einer hohen Pfanne Öl, Knoblauch, Salz und Chili erhitzen. Ab und zu umrühren, bis der Knoblauch weicher wird, dabei nicht bräunen lassen. Mit Rotwein ablöschen. Rosmarinzweig hineinlegen. Flüssigkeit zum Kochen bringen. </w:t>
      </w:r>
    </w:p>
    <w:p w14:paraId="3DDDE4D8" w14:textId="77777777" w:rsidR="00BE020C" w:rsidRPr="00C13A32" w:rsidRDefault="00BE020C" w:rsidP="00B40E8C">
      <w:pPr>
        <w:pStyle w:val="ListParagraph"/>
        <w:numPr>
          <w:ilvl w:val="0"/>
          <w:numId w:val="1937"/>
        </w:numPr>
        <w:spacing w:after="120"/>
        <w:ind w:left="714" w:hanging="357"/>
        <w:contextualSpacing w:val="0"/>
        <w:jc w:val="both"/>
        <w:rPr>
          <w:sz w:val="24"/>
          <w:szCs w:val="24"/>
        </w:rPr>
      </w:pPr>
      <w:r w:rsidRPr="00C13A32">
        <w:rPr>
          <w:sz w:val="24"/>
          <w:szCs w:val="24"/>
        </w:rPr>
        <w:t>In der Zwischenzeit die Spaghetti in das kochende Wasser geben, ungefähr 2 Minuten lang garen. Dann herausnehmen und in die Pfanne mit dem köchelnden Rotwein geben. Brühwürfel dazugeben. Ab und zu umrühren, bis die Spaghetti gar sind. Die Flüssigkeit sollte zum Großteil eingekocht sein. Zum Schluss Rosmarinzweig und Knoblauch entfernen. Die Pasta auf Tellern verteilen, mit Parmesan bestreuen.</w:t>
      </w:r>
    </w:p>
    <w:p w14:paraId="04A10F16" w14:textId="77777777" w:rsidR="00BE020C" w:rsidRDefault="00BE020C" w:rsidP="00BE020C">
      <w:pPr>
        <w:jc w:val="both"/>
        <w:rPr>
          <w:sz w:val="24"/>
          <w:szCs w:val="24"/>
        </w:rPr>
      </w:pPr>
    </w:p>
    <w:p w14:paraId="60BD1951" w14:textId="086CFED6" w:rsidR="00BE020C" w:rsidRDefault="00BE020C" w:rsidP="005371D3">
      <w:pPr>
        <w:ind w:left="1416" w:hanging="1416"/>
        <w:jc w:val="both"/>
        <w:rPr>
          <w:rFonts w:asciiTheme="majorHAnsi" w:eastAsiaTheme="majorEastAsia" w:hAnsiTheme="majorHAnsi" w:cstheme="majorBidi"/>
          <w:color w:val="2F5496" w:themeColor="accent1" w:themeShade="BF"/>
          <w:sz w:val="26"/>
          <w:szCs w:val="26"/>
        </w:rPr>
      </w:pPr>
      <w:r>
        <w:rPr>
          <w:sz w:val="24"/>
          <w:szCs w:val="24"/>
        </w:rPr>
        <w:t>Kommentar:</w:t>
      </w:r>
      <w:r>
        <w:rPr>
          <w:sz w:val="24"/>
          <w:szCs w:val="24"/>
        </w:rPr>
        <w:tab/>
        <w:t>Das ist ein wahrlich lustiges Rezept. Es eignet sich meiner Meinung nach besonders gut für ein Abendesse</w:t>
      </w:r>
      <w:r w:rsidR="005371D3">
        <w:rPr>
          <w:sz w:val="24"/>
          <w:szCs w:val="24"/>
        </w:rPr>
        <w:t>n</w:t>
      </w:r>
      <w:r>
        <w:rPr>
          <w:sz w:val="24"/>
          <w:szCs w:val="24"/>
        </w:rPr>
        <w:t xml:space="preserve"> in Jogginghose auf dem Sofa </w:t>
      </w:r>
      <w:r w:rsidRPr="00C13A32">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br w:type="page"/>
      </w:r>
    </w:p>
    <w:p w14:paraId="58EA9432" w14:textId="25D35382" w:rsidR="002E4FE7" w:rsidRDefault="005371D3" w:rsidP="002E4FE7">
      <w:pPr>
        <w:pStyle w:val="Heading2"/>
        <w:spacing w:after="240"/>
      </w:pPr>
      <w:r>
        <w:lastRenderedPageBreak/>
        <w:t xml:space="preserve">Killerspaghetti - </w:t>
      </w:r>
      <w:r w:rsidR="002E4FE7">
        <w:t>Pasta all’Assassina</w:t>
      </w:r>
      <w:r w:rsidR="002E4FE7">
        <w:rPr>
          <w:rStyle w:val="FootnoteReference"/>
        </w:rPr>
        <w:footnoteReference w:id="1301"/>
      </w:r>
    </w:p>
    <w:p w14:paraId="3A44297E" w14:textId="77777777" w:rsidR="002E4FE7" w:rsidRDefault="002E4FE7" w:rsidP="002E4FE7">
      <w:pPr>
        <w:rPr>
          <w:sz w:val="24"/>
          <w:szCs w:val="24"/>
        </w:rPr>
      </w:pPr>
      <w:r>
        <w:rPr>
          <w:sz w:val="24"/>
          <w:szCs w:val="24"/>
        </w:rPr>
        <w:t>Zutaten (für 4 Portionen)</w:t>
      </w:r>
    </w:p>
    <w:p w14:paraId="63F88CC1" w14:textId="77777777" w:rsidR="002E4FE7" w:rsidRDefault="002E4FE7" w:rsidP="002E4FE7">
      <w:pPr>
        <w:rPr>
          <w:sz w:val="24"/>
          <w:szCs w:val="24"/>
        </w:rPr>
      </w:pPr>
      <w:r>
        <w:rPr>
          <w:sz w:val="24"/>
          <w:szCs w:val="24"/>
        </w:rPr>
        <w:t xml:space="preserve">100 g Tomatenmark (möglichst dreifach konzentriert) </w:t>
      </w:r>
    </w:p>
    <w:p w14:paraId="513CBAFA" w14:textId="77777777" w:rsidR="002E4FE7" w:rsidRDefault="002E4FE7" w:rsidP="002E4FE7">
      <w:pPr>
        <w:rPr>
          <w:sz w:val="24"/>
          <w:szCs w:val="24"/>
        </w:rPr>
      </w:pPr>
      <w:r>
        <w:rPr>
          <w:sz w:val="24"/>
          <w:szCs w:val="24"/>
        </w:rPr>
        <w:t>1 l Wasser</w:t>
      </w:r>
    </w:p>
    <w:p w14:paraId="21DDF41F" w14:textId="77777777" w:rsidR="002E4FE7" w:rsidRDefault="002E4FE7" w:rsidP="002E4FE7">
      <w:pPr>
        <w:rPr>
          <w:sz w:val="24"/>
          <w:szCs w:val="24"/>
        </w:rPr>
      </w:pPr>
      <w:r>
        <w:rPr>
          <w:sz w:val="24"/>
          <w:szCs w:val="24"/>
        </w:rPr>
        <w:t>Salz</w:t>
      </w:r>
    </w:p>
    <w:p w14:paraId="5AEB00EF" w14:textId="77777777" w:rsidR="002E4FE7" w:rsidRDefault="002E4FE7" w:rsidP="002E4FE7">
      <w:pPr>
        <w:rPr>
          <w:sz w:val="24"/>
          <w:szCs w:val="24"/>
        </w:rPr>
      </w:pPr>
      <w:r>
        <w:rPr>
          <w:sz w:val="24"/>
          <w:szCs w:val="24"/>
        </w:rPr>
        <w:t>3 Knoblauchzehen</w:t>
      </w:r>
    </w:p>
    <w:p w14:paraId="048FA918" w14:textId="77777777" w:rsidR="002E4FE7" w:rsidRDefault="002E4FE7" w:rsidP="002E4FE7">
      <w:pPr>
        <w:rPr>
          <w:sz w:val="24"/>
          <w:szCs w:val="24"/>
        </w:rPr>
      </w:pPr>
      <w:r>
        <w:rPr>
          <w:sz w:val="24"/>
          <w:szCs w:val="24"/>
        </w:rPr>
        <w:t>1 kleine frische Chilischote (oder Chiliflocken)</w:t>
      </w:r>
    </w:p>
    <w:p w14:paraId="1656B026" w14:textId="77777777" w:rsidR="002E4FE7" w:rsidRDefault="002E4FE7" w:rsidP="002E4FE7">
      <w:pPr>
        <w:rPr>
          <w:sz w:val="24"/>
          <w:szCs w:val="24"/>
        </w:rPr>
      </w:pPr>
      <w:r>
        <w:rPr>
          <w:sz w:val="24"/>
          <w:szCs w:val="24"/>
        </w:rPr>
        <w:t>150 ml Olivenöl</w:t>
      </w:r>
    </w:p>
    <w:p w14:paraId="16B05EA6" w14:textId="77777777" w:rsidR="002E4FE7" w:rsidRDefault="002E4FE7" w:rsidP="002E4FE7">
      <w:pPr>
        <w:rPr>
          <w:sz w:val="24"/>
          <w:szCs w:val="24"/>
        </w:rPr>
      </w:pPr>
      <w:r>
        <w:rPr>
          <w:sz w:val="24"/>
          <w:szCs w:val="24"/>
        </w:rPr>
        <w:t>150 g passierte Tomaten</w:t>
      </w:r>
    </w:p>
    <w:p w14:paraId="072BCCAB" w14:textId="77777777" w:rsidR="002E4FE7" w:rsidRDefault="002E4FE7" w:rsidP="002E4FE7">
      <w:pPr>
        <w:rPr>
          <w:sz w:val="24"/>
          <w:szCs w:val="24"/>
        </w:rPr>
      </w:pPr>
      <w:r>
        <w:rPr>
          <w:sz w:val="24"/>
          <w:szCs w:val="24"/>
        </w:rPr>
        <w:t>1 Prise Zucker</w:t>
      </w:r>
    </w:p>
    <w:p w14:paraId="36575EBD" w14:textId="77777777" w:rsidR="002E4FE7" w:rsidRDefault="002E4FE7" w:rsidP="002E4FE7">
      <w:pPr>
        <w:rPr>
          <w:sz w:val="24"/>
          <w:szCs w:val="24"/>
        </w:rPr>
      </w:pPr>
      <w:r>
        <w:rPr>
          <w:sz w:val="24"/>
          <w:szCs w:val="24"/>
        </w:rPr>
        <w:t>400 g Spaghetti</w:t>
      </w:r>
    </w:p>
    <w:p w14:paraId="50DA4F5A" w14:textId="77777777" w:rsidR="002E4FE7" w:rsidRDefault="002E4FE7" w:rsidP="002E4FE7">
      <w:pPr>
        <w:rPr>
          <w:sz w:val="24"/>
          <w:szCs w:val="24"/>
        </w:rPr>
      </w:pPr>
    </w:p>
    <w:p w14:paraId="62230F9A" w14:textId="77777777" w:rsidR="002E4FE7" w:rsidRDefault="002E4FE7" w:rsidP="002E4FE7">
      <w:pPr>
        <w:rPr>
          <w:sz w:val="24"/>
          <w:szCs w:val="24"/>
        </w:rPr>
      </w:pPr>
      <w:r>
        <w:rPr>
          <w:sz w:val="24"/>
          <w:szCs w:val="24"/>
        </w:rPr>
        <w:t>Zubereitung:</w:t>
      </w:r>
    </w:p>
    <w:p w14:paraId="761A73F7" w14:textId="77777777" w:rsidR="002E4FE7" w:rsidRPr="007548E2" w:rsidRDefault="002E4FE7" w:rsidP="00B40E8C">
      <w:pPr>
        <w:pStyle w:val="ListParagraph"/>
        <w:numPr>
          <w:ilvl w:val="0"/>
          <w:numId w:val="1871"/>
        </w:numPr>
        <w:spacing w:after="120"/>
        <w:ind w:left="714" w:hanging="357"/>
        <w:contextualSpacing w:val="0"/>
        <w:jc w:val="both"/>
        <w:rPr>
          <w:sz w:val="24"/>
          <w:szCs w:val="24"/>
        </w:rPr>
      </w:pPr>
      <w:r w:rsidRPr="007548E2">
        <w:rPr>
          <w:sz w:val="24"/>
          <w:szCs w:val="24"/>
        </w:rPr>
        <w:t>Zunächst die Tomatenbrühe herstellen. Dazu Tomatenmark mit dem Wasser vermengen und salzen. In einen kleinen Topf geben und aufkochen, leicht köcheln lassen.</w:t>
      </w:r>
    </w:p>
    <w:p w14:paraId="6FDFAF95" w14:textId="77777777" w:rsidR="002E4FE7" w:rsidRPr="007548E2" w:rsidRDefault="002E4FE7" w:rsidP="00B40E8C">
      <w:pPr>
        <w:pStyle w:val="ListParagraph"/>
        <w:numPr>
          <w:ilvl w:val="0"/>
          <w:numId w:val="1871"/>
        </w:numPr>
        <w:spacing w:after="120"/>
        <w:ind w:left="714" w:hanging="357"/>
        <w:contextualSpacing w:val="0"/>
        <w:jc w:val="both"/>
        <w:rPr>
          <w:sz w:val="24"/>
          <w:szCs w:val="24"/>
        </w:rPr>
      </w:pPr>
      <w:r w:rsidRPr="007548E2">
        <w:rPr>
          <w:sz w:val="24"/>
          <w:szCs w:val="24"/>
        </w:rPr>
        <w:t>Knoblauchzehen schälen, mit der breiten Seite des Messers zerdrücken, dann fein hacken. Kerne der Chilischote entfernen, Schote fein hacken. Olivenöl in eine große gusseiserne Pfanne geben. Die Pfanne oder der Topf sollten so groß sein, dass die Spaghetti der Länge nach gut hineinpassen.</w:t>
      </w:r>
    </w:p>
    <w:p w14:paraId="735FD3D9" w14:textId="77777777" w:rsidR="002E4FE7" w:rsidRPr="007548E2" w:rsidRDefault="002E4FE7" w:rsidP="00B40E8C">
      <w:pPr>
        <w:pStyle w:val="ListParagraph"/>
        <w:numPr>
          <w:ilvl w:val="0"/>
          <w:numId w:val="1871"/>
        </w:numPr>
        <w:spacing w:after="120"/>
        <w:ind w:left="714" w:hanging="357"/>
        <w:contextualSpacing w:val="0"/>
        <w:jc w:val="both"/>
        <w:rPr>
          <w:sz w:val="24"/>
          <w:szCs w:val="24"/>
        </w:rPr>
      </w:pPr>
      <w:r w:rsidRPr="007548E2">
        <w:rPr>
          <w:sz w:val="24"/>
          <w:szCs w:val="24"/>
        </w:rPr>
        <w:t>Olivenöl erhitzen. Knoblauch und Chili darin anbraten, nicht braun werden lassen. Passierte Tomaten und Zucker dazugeben, alles aufkochen. Dann die Spaghetti hineinlegen. Man belässt sie im heißen Öl, bis sie unten ansetzen, dann erst werdet man sie, wobei man darauf achtet, dass sie parallel liegen bleiben. Wieder lässt man die Spaghetti einen guten Augenblick einfach liegen, bis sie fast anbrennen. Sie dürfen, ja müssen dunkelbraun erden, Das Ganze geht eine Weile so weiter, bis die Spaghetti alle etwas angebrannt sind oder eine Kruste bekommen haben. Dann wird die Brühe nach Art eines Risottos dazugegossen. Die nächste Kelle erst, wenn die Flüssigkeit verdampft ist. Den Vorgang wiederholen, bis die Spaghetti gar sind. Auch jetzt können sie ein bisschen am Topf anbrennen, sodass die Tomatensauce etwas karamellisiert.</w:t>
      </w:r>
    </w:p>
    <w:p w14:paraId="3E4F1B40" w14:textId="77777777" w:rsidR="002E4FE7" w:rsidRDefault="002E4FE7" w:rsidP="002E4FE7">
      <w:pPr>
        <w:rPr>
          <w:sz w:val="24"/>
          <w:szCs w:val="24"/>
        </w:rPr>
      </w:pPr>
    </w:p>
    <w:p w14:paraId="7BD543FB" w14:textId="77777777" w:rsidR="002E4FE7" w:rsidRDefault="002E4FE7" w:rsidP="002E4FE7">
      <w:pPr>
        <w:ind w:left="1416" w:hanging="1416"/>
        <w:jc w:val="both"/>
        <w:rPr>
          <w:sz w:val="24"/>
          <w:szCs w:val="24"/>
        </w:rPr>
      </w:pPr>
      <w:r>
        <w:rPr>
          <w:sz w:val="24"/>
          <w:szCs w:val="24"/>
        </w:rPr>
        <w:t>Kommentar:</w:t>
      </w:r>
      <w:r>
        <w:rPr>
          <w:sz w:val="24"/>
          <w:szCs w:val="24"/>
        </w:rPr>
        <w:tab/>
        <w:t xml:space="preserve">In der Zutatenliste dieses Rezepts sollte noch stehen: Mut und 100 g Überwindung. Die Zubereitung wirkt nämlich ganz schön abwegig. Zunächst muss man Tomatenmark in Wasser auflösen, bis dieses sich blutrot färbt (daher </w:t>
      </w:r>
      <w:r>
        <w:rPr>
          <w:sz w:val="24"/>
          <w:szCs w:val="24"/>
        </w:rPr>
        <w:lastRenderedPageBreak/>
        <w:t>der Name der Pasta). Da fragt man sich schon: Was mache ich hier? Und dann kocht man Spaghetti nicht in dem Wasser, sondern legt sie, wie sie sind, in einen anderen Topf, um sie anbrennen zu lassen: Dann werden sie mit der Tomatenbrühe abgelöscht wie ein Risotto bis sie gar sind. Und schließlich isst man sie und denkt: Einfach den Italienern vertrauen. Sie wissen, was sie tun. Sie wissen, dass ohne das kleine bisschen Seltsame das Großartige nicht zu haben ist.</w:t>
      </w:r>
    </w:p>
    <w:p w14:paraId="3F9DFD4D" w14:textId="77777777" w:rsidR="002E4FE7" w:rsidRDefault="002E4FE7" w:rsidP="002E4FE7">
      <w:pPr>
        <w:rPr>
          <w:sz w:val="24"/>
          <w:szCs w:val="24"/>
        </w:rPr>
      </w:pPr>
      <w:r>
        <w:rPr>
          <w:sz w:val="24"/>
          <w:szCs w:val="24"/>
        </w:rPr>
        <w:br w:type="page"/>
      </w:r>
    </w:p>
    <w:p w14:paraId="2B0B5C66" w14:textId="50B0B4DF" w:rsidR="002E4FE7" w:rsidRDefault="002E4FE7" w:rsidP="002E4FE7">
      <w:pPr>
        <w:pStyle w:val="Heading2"/>
        <w:spacing w:after="240"/>
      </w:pPr>
      <w:r>
        <w:lastRenderedPageBreak/>
        <w:t>Spaghetti Bolognese</w:t>
      </w:r>
      <w:r>
        <w:rPr>
          <w:rStyle w:val="FootnoteReference"/>
        </w:rPr>
        <w:footnoteReference w:id="1302"/>
      </w:r>
    </w:p>
    <w:p w14:paraId="6DE47E55" w14:textId="77777777" w:rsidR="002E4FE7" w:rsidRDefault="002E4FE7" w:rsidP="002E4FE7">
      <w:pPr>
        <w:rPr>
          <w:sz w:val="24"/>
          <w:szCs w:val="24"/>
        </w:rPr>
      </w:pPr>
      <w:r w:rsidRPr="00456415">
        <w:rPr>
          <w:sz w:val="24"/>
          <w:szCs w:val="24"/>
          <w:u w:val="single"/>
        </w:rPr>
        <w:t>Zutaten</w:t>
      </w:r>
      <w:r>
        <w:rPr>
          <w:sz w:val="24"/>
          <w:szCs w:val="24"/>
        </w:rPr>
        <w:t xml:space="preserve"> (für 4-6 Portionen)</w:t>
      </w:r>
    </w:p>
    <w:p w14:paraId="71CF7571" w14:textId="77777777" w:rsidR="002E4FE7" w:rsidRDefault="002E4FE7" w:rsidP="002E4FE7">
      <w:pPr>
        <w:rPr>
          <w:sz w:val="24"/>
          <w:szCs w:val="24"/>
        </w:rPr>
      </w:pPr>
      <w:r>
        <w:rPr>
          <w:sz w:val="24"/>
          <w:szCs w:val="24"/>
        </w:rPr>
        <w:t>1 mittelgroße Möhre</w:t>
      </w:r>
    </w:p>
    <w:p w14:paraId="3ED965EA" w14:textId="77777777" w:rsidR="002E4FE7" w:rsidRDefault="002E4FE7" w:rsidP="002E4FE7">
      <w:pPr>
        <w:rPr>
          <w:sz w:val="24"/>
          <w:szCs w:val="24"/>
        </w:rPr>
      </w:pPr>
      <w:r>
        <w:rPr>
          <w:sz w:val="24"/>
          <w:szCs w:val="24"/>
        </w:rPr>
        <w:t>1 Stange Staudensellerie</w:t>
      </w:r>
    </w:p>
    <w:p w14:paraId="35279135" w14:textId="77777777" w:rsidR="002E4FE7" w:rsidRDefault="002E4FE7" w:rsidP="002E4FE7">
      <w:pPr>
        <w:rPr>
          <w:sz w:val="24"/>
          <w:szCs w:val="24"/>
        </w:rPr>
      </w:pPr>
      <w:r>
        <w:rPr>
          <w:sz w:val="24"/>
          <w:szCs w:val="24"/>
        </w:rPr>
        <w:t>1 Zwiebel</w:t>
      </w:r>
    </w:p>
    <w:p w14:paraId="49FA77DE" w14:textId="77777777" w:rsidR="002E4FE7" w:rsidRDefault="002E4FE7" w:rsidP="002E4FE7">
      <w:pPr>
        <w:rPr>
          <w:sz w:val="24"/>
          <w:szCs w:val="24"/>
        </w:rPr>
      </w:pPr>
      <w:r>
        <w:rPr>
          <w:sz w:val="24"/>
          <w:szCs w:val="24"/>
        </w:rPr>
        <w:t>1 Bund glatte Petersilie</w:t>
      </w:r>
    </w:p>
    <w:p w14:paraId="28D562C8" w14:textId="77777777" w:rsidR="002E4FE7" w:rsidRDefault="002E4FE7" w:rsidP="002E4FE7">
      <w:pPr>
        <w:rPr>
          <w:sz w:val="24"/>
          <w:szCs w:val="24"/>
        </w:rPr>
      </w:pPr>
      <w:r>
        <w:rPr>
          <w:sz w:val="24"/>
          <w:szCs w:val="24"/>
        </w:rPr>
        <w:t>4 EL Olivenöl</w:t>
      </w:r>
    </w:p>
    <w:p w14:paraId="1D3B520C" w14:textId="77777777" w:rsidR="002E4FE7" w:rsidRDefault="002E4FE7" w:rsidP="002E4FE7">
      <w:pPr>
        <w:rPr>
          <w:sz w:val="24"/>
          <w:szCs w:val="24"/>
        </w:rPr>
      </w:pPr>
      <w:r>
        <w:rPr>
          <w:sz w:val="24"/>
          <w:szCs w:val="24"/>
        </w:rPr>
        <w:t>300 g Rinderhackfleisch</w:t>
      </w:r>
    </w:p>
    <w:p w14:paraId="07C76377" w14:textId="77777777" w:rsidR="002E4FE7" w:rsidRDefault="002E4FE7" w:rsidP="002E4FE7">
      <w:pPr>
        <w:rPr>
          <w:sz w:val="24"/>
          <w:szCs w:val="24"/>
        </w:rPr>
      </w:pPr>
      <w:r>
        <w:rPr>
          <w:sz w:val="24"/>
          <w:szCs w:val="24"/>
        </w:rPr>
        <w:t>1 TL Paprikapulver edelsüß</w:t>
      </w:r>
    </w:p>
    <w:p w14:paraId="073F7C30" w14:textId="77777777" w:rsidR="002E4FE7" w:rsidRDefault="002E4FE7" w:rsidP="002E4FE7">
      <w:pPr>
        <w:rPr>
          <w:sz w:val="24"/>
          <w:szCs w:val="24"/>
        </w:rPr>
      </w:pPr>
      <w:r>
        <w:rPr>
          <w:sz w:val="24"/>
          <w:szCs w:val="24"/>
        </w:rPr>
        <w:t>Salz</w:t>
      </w:r>
    </w:p>
    <w:p w14:paraId="298BFA81" w14:textId="77777777" w:rsidR="002E4FE7" w:rsidRDefault="002E4FE7" w:rsidP="002E4FE7">
      <w:pPr>
        <w:rPr>
          <w:sz w:val="24"/>
          <w:szCs w:val="24"/>
        </w:rPr>
      </w:pPr>
      <w:r>
        <w:rPr>
          <w:sz w:val="24"/>
          <w:szCs w:val="24"/>
        </w:rPr>
        <w:t>Schwarzer Pfeffer aus der Mühle</w:t>
      </w:r>
    </w:p>
    <w:p w14:paraId="7A16021F" w14:textId="77777777" w:rsidR="002E4FE7" w:rsidRDefault="002E4FE7" w:rsidP="002E4FE7">
      <w:pPr>
        <w:rPr>
          <w:sz w:val="24"/>
          <w:szCs w:val="24"/>
        </w:rPr>
      </w:pPr>
      <w:r>
        <w:rPr>
          <w:sz w:val="24"/>
          <w:szCs w:val="24"/>
        </w:rPr>
        <w:t>1/8 l Brühe</w:t>
      </w:r>
    </w:p>
    <w:p w14:paraId="395C689B" w14:textId="77777777" w:rsidR="002E4FE7" w:rsidRDefault="002E4FE7" w:rsidP="002E4FE7">
      <w:pPr>
        <w:rPr>
          <w:sz w:val="24"/>
          <w:szCs w:val="24"/>
        </w:rPr>
      </w:pPr>
      <w:r>
        <w:rPr>
          <w:sz w:val="24"/>
          <w:szCs w:val="24"/>
        </w:rPr>
        <w:t>2 EL Tomatenmark</w:t>
      </w:r>
    </w:p>
    <w:p w14:paraId="2925DA34" w14:textId="77777777" w:rsidR="002E4FE7" w:rsidRDefault="002E4FE7" w:rsidP="002E4FE7">
      <w:pPr>
        <w:rPr>
          <w:sz w:val="24"/>
          <w:szCs w:val="24"/>
        </w:rPr>
      </w:pPr>
      <w:r>
        <w:rPr>
          <w:sz w:val="24"/>
          <w:szCs w:val="24"/>
        </w:rPr>
        <w:t>500 g Spaghetti</w:t>
      </w:r>
    </w:p>
    <w:p w14:paraId="2C30B2D7" w14:textId="77777777" w:rsidR="002E4FE7" w:rsidRDefault="002E4FE7" w:rsidP="002E4FE7">
      <w:pPr>
        <w:rPr>
          <w:sz w:val="24"/>
          <w:szCs w:val="24"/>
        </w:rPr>
      </w:pPr>
      <w:r>
        <w:rPr>
          <w:sz w:val="24"/>
          <w:szCs w:val="24"/>
        </w:rPr>
        <w:t>Parmesan</w:t>
      </w:r>
    </w:p>
    <w:p w14:paraId="6349B38D" w14:textId="77777777" w:rsidR="002E4FE7" w:rsidRDefault="002E4FE7" w:rsidP="002E4FE7">
      <w:pPr>
        <w:rPr>
          <w:sz w:val="24"/>
          <w:szCs w:val="24"/>
        </w:rPr>
      </w:pPr>
    </w:p>
    <w:p w14:paraId="1D7A1313" w14:textId="77777777" w:rsidR="002E4FE7" w:rsidRDefault="002E4FE7" w:rsidP="002E4FE7">
      <w:pPr>
        <w:rPr>
          <w:sz w:val="24"/>
          <w:szCs w:val="24"/>
        </w:rPr>
      </w:pPr>
      <w:r>
        <w:rPr>
          <w:sz w:val="24"/>
          <w:szCs w:val="24"/>
        </w:rPr>
        <w:t>Zubereitungszeit: 45 Min.</w:t>
      </w:r>
    </w:p>
    <w:p w14:paraId="6F3A7420" w14:textId="77777777" w:rsidR="002E4FE7" w:rsidRDefault="002E4FE7" w:rsidP="002E4FE7">
      <w:pPr>
        <w:pStyle w:val="ListParagraph"/>
        <w:numPr>
          <w:ilvl w:val="0"/>
          <w:numId w:val="23"/>
        </w:numPr>
        <w:spacing w:after="120"/>
        <w:ind w:left="714" w:hanging="357"/>
        <w:contextualSpacing w:val="0"/>
        <w:jc w:val="both"/>
        <w:rPr>
          <w:sz w:val="24"/>
          <w:szCs w:val="24"/>
        </w:rPr>
      </w:pPr>
      <w:r>
        <w:rPr>
          <w:sz w:val="24"/>
          <w:szCs w:val="24"/>
        </w:rPr>
        <w:t>Die Möhre und die Selleriestange putzen und schälen, in winzige Würfel schneiden. Die Zwiebel und die Petersilie fein hacken. Das Öl erhitzen. Die Zwiebel und die Hälfte der Petersilie andünsten. Möhre und Sellerie untermischen und kurz anbraten.</w:t>
      </w:r>
    </w:p>
    <w:p w14:paraId="3085E09E" w14:textId="77777777" w:rsidR="002E4FE7" w:rsidRDefault="002E4FE7" w:rsidP="002E4FE7">
      <w:pPr>
        <w:pStyle w:val="ListParagraph"/>
        <w:numPr>
          <w:ilvl w:val="0"/>
          <w:numId w:val="23"/>
        </w:numPr>
        <w:spacing w:after="120"/>
        <w:ind w:left="714" w:hanging="357"/>
        <w:contextualSpacing w:val="0"/>
        <w:jc w:val="both"/>
        <w:rPr>
          <w:sz w:val="24"/>
          <w:szCs w:val="24"/>
        </w:rPr>
      </w:pPr>
      <w:r>
        <w:rPr>
          <w:sz w:val="24"/>
          <w:szCs w:val="24"/>
        </w:rPr>
        <w:t>Das Hackfleisch unterrühren und krümelig braten. Mit Paprikapulver, Salz und Pfeffer würzen, die Brühe angießen und das Tomatenmark einrühren. Etwa 10 Min. sanft köcheln lassen. Aber je länger die Sauce kocht, umso besser. Eher Stunden als Minuten</w:t>
      </w:r>
      <w:r w:rsidRPr="00456415">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1B06E3F1" w14:textId="77777777" w:rsidR="002E4FE7" w:rsidRDefault="002E4FE7" w:rsidP="002E4FE7">
      <w:pPr>
        <w:pStyle w:val="ListParagraph"/>
        <w:numPr>
          <w:ilvl w:val="0"/>
          <w:numId w:val="23"/>
        </w:numPr>
        <w:spacing w:after="120"/>
        <w:ind w:left="714" w:hanging="357"/>
        <w:contextualSpacing w:val="0"/>
        <w:jc w:val="both"/>
        <w:rPr>
          <w:sz w:val="24"/>
          <w:szCs w:val="24"/>
        </w:rPr>
      </w:pPr>
      <w:r>
        <w:rPr>
          <w:sz w:val="24"/>
          <w:szCs w:val="24"/>
        </w:rPr>
        <w:t>Inzwischen die Spaghetti al dente kochen.</w:t>
      </w:r>
    </w:p>
    <w:p w14:paraId="72636685" w14:textId="77777777" w:rsidR="002E4FE7" w:rsidRDefault="002E4FE7" w:rsidP="002E4FE7">
      <w:pPr>
        <w:pStyle w:val="ListParagraph"/>
        <w:numPr>
          <w:ilvl w:val="0"/>
          <w:numId w:val="23"/>
        </w:numPr>
        <w:spacing w:after="120"/>
        <w:ind w:left="714" w:hanging="357"/>
        <w:contextualSpacing w:val="0"/>
        <w:jc w:val="both"/>
        <w:rPr>
          <w:sz w:val="24"/>
          <w:szCs w:val="24"/>
        </w:rPr>
      </w:pPr>
      <w:r>
        <w:rPr>
          <w:sz w:val="24"/>
          <w:szCs w:val="24"/>
        </w:rPr>
        <w:t>Die Spaghetti abgießen, gut abtropfen lassen und mit der Sauce begießen.</w:t>
      </w:r>
    </w:p>
    <w:p w14:paraId="6A60F194" w14:textId="77777777" w:rsidR="002E4FE7" w:rsidRDefault="002E4FE7" w:rsidP="002E4FE7">
      <w:pPr>
        <w:rPr>
          <w:sz w:val="24"/>
          <w:szCs w:val="24"/>
        </w:rPr>
      </w:pPr>
      <w:r>
        <w:rPr>
          <w:sz w:val="24"/>
          <w:szCs w:val="24"/>
        </w:rPr>
        <w:br w:type="page"/>
      </w:r>
    </w:p>
    <w:p w14:paraId="127E7E23" w14:textId="49D0AD30" w:rsidR="002E4FE7" w:rsidRDefault="002E4FE7" w:rsidP="002E4FE7">
      <w:pPr>
        <w:pStyle w:val="Heading2"/>
        <w:spacing w:after="240"/>
      </w:pPr>
      <w:r>
        <w:lastRenderedPageBreak/>
        <w:t>Spaghetti mit Thunfisch</w:t>
      </w:r>
      <w:r>
        <w:rPr>
          <w:rStyle w:val="FootnoteReference"/>
        </w:rPr>
        <w:footnoteReference w:id="1303"/>
      </w:r>
    </w:p>
    <w:p w14:paraId="19B9BE7D" w14:textId="77777777" w:rsidR="002E4FE7" w:rsidRDefault="002E4FE7" w:rsidP="002E4FE7">
      <w:pPr>
        <w:rPr>
          <w:sz w:val="24"/>
          <w:szCs w:val="24"/>
        </w:rPr>
      </w:pPr>
      <w:r w:rsidRPr="00B27F6A">
        <w:rPr>
          <w:sz w:val="24"/>
          <w:szCs w:val="24"/>
          <w:u w:val="single"/>
        </w:rPr>
        <w:t>Zutaten</w:t>
      </w:r>
      <w:r>
        <w:rPr>
          <w:sz w:val="24"/>
          <w:szCs w:val="24"/>
        </w:rPr>
        <w:t xml:space="preserve"> (für 4-6 Portionen)</w:t>
      </w:r>
    </w:p>
    <w:p w14:paraId="05CD769D" w14:textId="77777777" w:rsidR="002E4FE7" w:rsidRDefault="002E4FE7" w:rsidP="002E4FE7">
      <w:pPr>
        <w:rPr>
          <w:sz w:val="24"/>
          <w:szCs w:val="24"/>
        </w:rPr>
      </w:pPr>
      <w:r>
        <w:rPr>
          <w:sz w:val="24"/>
          <w:szCs w:val="24"/>
        </w:rPr>
        <w:t>1 kleine Zwiebel</w:t>
      </w:r>
    </w:p>
    <w:p w14:paraId="364C172A" w14:textId="77777777" w:rsidR="002E4FE7" w:rsidRDefault="002E4FE7" w:rsidP="002E4FE7">
      <w:pPr>
        <w:rPr>
          <w:sz w:val="24"/>
          <w:szCs w:val="24"/>
        </w:rPr>
      </w:pPr>
      <w:r>
        <w:rPr>
          <w:sz w:val="24"/>
          <w:szCs w:val="24"/>
        </w:rPr>
        <w:t>1 TL Butter</w:t>
      </w:r>
    </w:p>
    <w:p w14:paraId="20216D98" w14:textId="77777777" w:rsidR="002E4FE7" w:rsidRDefault="002E4FE7" w:rsidP="002E4FE7">
      <w:pPr>
        <w:rPr>
          <w:sz w:val="24"/>
          <w:szCs w:val="24"/>
        </w:rPr>
      </w:pPr>
      <w:r>
        <w:rPr>
          <w:sz w:val="24"/>
          <w:szCs w:val="24"/>
        </w:rPr>
        <w:t>1 TL frischer Thymian (oder ½ TL getrockneter)</w:t>
      </w:r>
    </w:p>
    <w:p w14:paraId="3D7610B3" w14:textId="77777777" w:rsidR="002E4FE7" w:rsidRDefault="002E4FE7" w:rsidP="002E4FE7">
      <w:pPr>
        <w:rPr>
          <w:sz w:val="24"/>
          <w:szCs w:val="24"/>
        </w:rPr>
      </w:pPr>
      <w:r>
        <w:rPr>
          <w:sz w:val="24"/>
          <w:szCs w:val="24"/>
        </w:rPr>
        <w:t>250 g Sahne</w:t>
      </w:r>
    </w:p>
    <w:p w14:paraId="756B6A82" w14:textId="77777777" w:rsidR="002E4FE7" w:rsidRDefault="002E4FE7" w:rsidP="002E4FE7">
      <w:pPr>
        <w:rPr>
          <w:sz w:val="24"/>
          <w:szCs w:val="24"/>
        </w:rPr>
      </w:pPr>
      <w:r>
        <w:rPr>
          <w:sz w:val="24"/>
          <w:szCs w:val="24"/>
        </w:rPr>
        <w:t>1/8 l Brühe</w:t>
      </w:r>
    </w:p>
    <w:p w14:paraId="34E1E202" w14:textId="77777777" w:rsidR="002E4FE7" w:rsidRDefault="002E4FE7" w:rsidP="002E4FE7">
      <w:pPr>
        <w:rPr>
          <w:sz w:val="24"/>
          <w:szCs w:val="24"/>
        </w:rPr>
      </w:pPr>
      <w:r>
        <w:rPr>
          <w:sz w:val="24"/>
          <w:szCs w:val="24"/>
        </w:rPr>
        <w:t>500 g Spaghetti</w:t>
      </w:r>
    </w:p>
    <w:p w14:paraId="58A8260A" w14:textId="77777777" w:rsidR="002E4FE7" w:rsidRDefault="002E4FE7" w:rsidP="002E4FE7">
      <w:pPr>
        <w:rPr>
          <w:sz w:val="24"/>
          <w:szCs w:val="24"/>
        </w:rPr>
      </w:pPr>
      <w:r>
        <w:rPr>
          <w:sz w:val="24"/>
          <w:szCs w:val="24"/>
        </w:rPr>
        <w:t>1 Dose Thunfisch au naturel</w:t>
      </w:r>
    </w:p>
    <w:p w14:paraId="45C83A21" w14:textId="77777777" w:rsidR="002E4FE7" w:rsidRDefault="002E4FE7" w:rsidP="002E4FE7">
      <w:pPr>
        <w:rPr>
          <w:sz w:val="24"/>
          <w:szCs w:val="24"/>
        </w:rPr>
      </w:pPr>
      <w:r>
        <w:rPr>
          <w:sz w:val="24"/>
          <w:szCs w:val="24"/>
        </w:rPr>
        <w:t>Schwarzer Pfeffer aus der Mühle</w:t>
      </w:r>
    </w:p>
    <w:p w14:paraId="2D6ADE6E" w14:textId="77777777" w:rsidR="002E4FE7" w:rsidRDefault="002E4FE7" w:rsidP="002E4FE7">
      <w:pPr>
        <w:rPr>
          <w:sz w:val="24"/>
          <w:szCs w:val="24"/>
        </w:rPr>
      </w:pPr>
      <w:r>
        <w:rPr>
          <w:sz w:val="24"/>
          <w:szCs w:val="24"/>
        </w:rPr>
        <w:t>1 unbehandelte Zitrone</w:t>
      </w:r>
    </w:p>
    <w:p w14:paraId="77E3DEA6" w14:textId="77777777" w:rsidR="002E4FE7" w:rsidRDefault="002E4FE7" w:rsidP="002E4FE7">
      <w:pPr>
        <w:rPr>
          <w:sz w:val="24"/>
          <w:szCs w:val="24"/>
        </w:rPr>
      </w:pPr>
      <w:r>
        <w:rPr>
          <w:sz w:val="24"/>
          <w:szCs w:val="24"/>
        </w:rPr>
        <w:t>2 EL Kapern</w:t>
      </w:r>
    </w:p>
    <w:p w14:paraId="7BE18B73" w14:textId="77777777" w:rsidR="002E4FE7" w:rsidRDefault="002E4FE7" w:rsidP="002E4FE7">
      <w:pPr>
        <w:rPr>
          <w:sz w:val="24"/>
          <w:szCs w:val="24"/>
        </w:rPr>
      </w:pPr>
      <w:r>
        <w:rPr>
          <w:sz w:val="24"/>
          <w:szCs w:val="24"/>
        </w:rPr>
        <w:t>½ Bund Basilikum</w:t>
      </w:r>
    </w:p>
    <w:p w14:paraId="16AFB271" w14:textId="77777777" w:rsidR="002E4FE7" w:rsidRDefault="002E4FE7" w:rsidP="002E4FE7">
      <w:pPr>
        <w:rPr>
          <w:sz w:val="24"/>
          <w:szCs w:val="24"/>
        </w:rPr>
      </w:pPr>
    </w:p>
    <w:p w14:paraId="6D5D4FAC" w14:textId="77777777" w:rsidR="002E4FE7" w:rsidRDefault="002E4FE7" w:rsidP="002E4FE7">
      <w:pPr>
        <w:rPr>
          <w:sz w:val="24"/>
          <w:szCs w:val="24"/>
        </w:rPr>
      </w:pPr>
      <w:r>
        <w:rPr>
          <w:sz w:val="24"/>
          <w:szCs w:val="24"/>
        </w:rPr>
        <w:t>Zubereitungszeit: etwa 30 Min.</w:t>
      </w:r>
    </w:p>
    <w:p w14:paraId="2FC66349" w14:textId="77777777" w:rsidR="002E4FE7" w:rsidRDefault="002E4FE7" w:rsidP="002E4FE7">
      <w:pPr>
        <w:pStyle w:val="ListParagraph"/>
        <w:numPr>
          <w:ilvl w:val="0"/>
          <w:numId w:val="24"/>
        </w:numPr>
        <w:spacing w:after="120"/>
        <w:ind w:left="714" w:hanging="357"/>
        <w:contextualSpacing w:val="0"/>
        <w:jc w:val="both"/>
        <w:rPr>
          <w:sz w:val="24"/>
          <w:szCs w:val="24"/>
        </w:rPr>
      </w:pPr>
      <w:r>
        <w:rPr>
          <w:sz w:val="24"/>
          <w:szCs w:val="24"/>
        </w:rPr>
        <w:t>Die Zwiebel fein hacken. Die Butter zerlassen, die Zwiebel andünsten, Thymian einstreuen. Sahne und Brühe angießen, bei mittlerer Hitze cremig einköcheln lassen.</w:t>
      </w:r>
    </w:p>
    <w:p w14:paraId="68DBAD47" w14:textId="77777777" w:rsidR="002E4FE7" w:rsidRDefault="002E4FE7" w:rsidP="002E4FE7">
      <w:pPr>
        <w:pStyle w:val="ListParagraph"/>
        <w:numPr>
          <w:ilvl w:val="0"/>
          <w:numId w:val="24"/>
        </w:numPr>
        <w:spacing w:after="120"/>
        <w:ind w:left="714" w:hanging="357"/>
        <w:contextualSpacing w:val="0"/>
        <w:jc w:val="both"/>
        <w:rPr>
          <w:sz w:val="24"/>
          <w:szCs w:val="24"/>
        </w:rPr>
      </w:pPr>
      <w:r>
        <w:rPr>
          <w:sz w:val="24"/>
          <w:szCs w:val="24"/>
        </w:rPr>
        <w:t>Spaghetti al dente kochen.</w:t>
      </w:r>
    </w:p>
    <w:p w14:paraId="4E935AC1" w14:textId="77777777" w:rsidR="002E4FE7" w:rsidRDefault="002E4FE7" w:rsidP="002E4FE7">
      <w:pPr>
        <w:pStyle w:val="ListParagraph"/>
        <w:numPr>
          <w:ilvl w:val="0"/>
          <w:numId w:val="24"/>
        </w:numPr>
        <w:spacing w:after="120"/>
        <w:ind w:left="714" w:hanging="357"/>
        <w:contextualSpacing w:val="0"/>
        <w:jc w:val="both"/>
        <w:rPr>
          <w:sz w:val="24"/>
          <w:szCs w:val="24"/>
        </w:rPr>
      </w:pPr>
      <w:r>
        <w:rPr>
          <w:sz w:val="24"/>
          <w:szCs w:val="24"/>
        </w:rPr>
        <w:t>Inzwischen den Thunfisch abtropfen lassen und fein zerpflücken. In die Sahnesauce rühren und bei mittlerer Hitze etwa 5 Min. mit garen. Die Sauce mit Salz, Pfeffer und Zitronensaft nach Belieben würzen.</w:t>
      </w:r>
    </w:p>
    <w:p w14:paraId="060D6F6A" w14:textId="77777777" w:rsidR="002E4FE7" w:rsidRDefault="002E4FE7" w:rsidP="002E4FE7">
      <w:pPr>
        <w:pStyle w:val="ListParagraph"/>
        <w:numPr>
          <w:ilvl w:val="0"/>
          <w:numId w:val="24"/>
        </w:numPr>
        <w:spacing w:after="120"/>
        <w:ind w:left="714" w:hanging="357"/>
        <w:contextualSpacing w:val="0"/>
        <w:jc w:val="both"/>
        <w:rPr>
          <w:sz w:val="24"/>
          <w:szCs w:val="24"/>
        </w:rPr>
      </w:pPr>
      <w:r>
        <w:rPr>
          <w:sz w:val="24"/>
          <w:szCs w:val="24"/>
        </w:rPr>
        <w:t>Die Spaghetti abgießen, gut abtropfen lassen. Sofort auf Teller verteilen, mit der Sauce begießen und mit Kapern, Basilikum und feinen streifen der Zitronenschale bestreuen. Kräftig pfeffern und sofort servieren.</w:t>
      </w:r>
    </w:p>
    <w:p w14:paraId="4C77EC0E" w14:textId="77777777" w:rsidR="002E4FE7" w:rsidRDefault="002E4FE7" w:rsidP="002E4FE7">
      <w:pPr>
        <w:spacing w:after="120"/>
        <w:jc w:val="both"/>
        <w:rPr>
          <w:sz w:val="24"/>
          <w:szCs w:val="24"/>
        </w:rPr>
      </w:pPr>
    </w:p>
    <w:p w14:paraId="2FA7B7EB" w14:textId="77777777" w:rsidR="002E4FE7" w:rsidRPr="00B27F6A" w:rsidRDefault="002E4FE7" w:rsidP="002E4FE7">
      <w:pPr>
        <w:spacing w:after="120"/>
        <w:jc w:val="both"/>
        <w:rPr>
          <w:sz w:val="24"/>
          <w:szCs w:val="24"/>
        </w:rPr>
      </w:pPr>
      <w:r>
        <w:rPr>
          <w:sz w:val="24"/>
          <w:szCs w:val="24"/>
        </w:rPr>
        <w:t>Kommentar:</w:t>
      </w:r>
      <w:r>
        <w:rPr>
          <w:sz w:val="24"/>
          <w:szCs w:val="24"/>
        </w:rPr>
        <w:tab/>
        <w:t xml:space="preserve">Legendär </w:t>
      </w:r>
      <w:r w:rsidRPr="00AC4BA8">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50477C40" w14:textId="77777777" w:rsidR="002E4FE7" w:rsidRDefault="002E4FE7" w:rsidP="002E4FE7">
      <w:pPr>
        <w:rPr>
          <w:sz w:val="24"/>
          <w:szCs w:val="24"/>
        </w:rPr>
      </w:pPr>
      <w:r>
        <w:rPr>
          <w:sz w:val="24"/>
          <w:szCs w:val="24"/>
        </w:rPr>
        <w:br w:type="page"/>
      </w:r>
    </w:p>
    <w:p w14:paraId="3567AEFE" w14:textId="6C52360A" w:rsidR="00C04F70" w:rsidRDefault="00C04F70" w:rsidP="00C04F70">
      <w:pPr>
        <w:pStyle w:val="Heading2"/>
        <w:spacing w:after="240"/>
      </w:pPr>
      <w:r>
        <w:lastRenderedPageBreak/>
        <w:t>Rote-Bete-Spaghetti mit Spinat</w:t>
      </w:r>
      <w:r>
        <w:rPr>
          <w:rStyle w:val="FootnoteReference"/>
        </w:rPr>
        <w:footnoteReference w:id="1304"/>
      </w:r>
      <w:r>
        <w:t xml:space="preserve"> </w:t>
      </w:r>
    </w:p>
    <w:p w14:paraId="65B105BC" w14:textId="77777777" w:rsidR="00C04F70" w:rsidRPr="00F41085" w:rsidRDefault="00C04F70" w:rsidP="00C04F70">
      <w:pPr>
        <w:rPr>
          <w:sz w:val="24"/>
          <w:szCs w:val="24"/>
        </w:rPr>
      </w:pPr>
      <w:r w:rsidRPr="00F41085">
        <w:rPr>
          <w:u w:val="single"/>
        </w:rPr>
        <w:t>Zutaten</w:t>
      </w:r>
      <w:r>
        <w:t xml:space="preserve"> (</w:t>
      </w:r>
      <w:r w:rsidRPr="00F41085">
        <w:t>für</w:t>
      </w:r>
      <w:r w:rsidRPr="00F41085">
        <w:rPr>
          <w:sz w:val="24"/>
          <w:szCs w:val="24"/>
        </w:rPr>
        <w:t xml:space="preserve"> 4 Portionen</w:t>
      </w:r>
      <w:r>
        <w:rPr>
          <w:sz w:val="24"/>
          <w:szCs w:val="24"/>
        </w:rPr>
        <w:t>)</w:t>
      </w:r>
    </w:p>
    <w:p w14:paraId="5335F7BB" w14:textId="77777777" w:rsidR="00C04F70" w:rsidRPr="00E827CE" w:rsidRDefault="00C04F70" w:rsidP="00C04F70">
      <w:pPr>
        <w:rPr>
          <w:sz w:val="24"/>
          <w:szCs w:val="24"/>
        </w:rPr>
      </w:pPr>
      <w:r w:rsidRPr="00E827CE">
        <w:rPr>
          <w:sz w:val="24"/>
          <w:szCs w:val="24"/>
        </w:rPr>
        <w:t>400 g Spaghetti</w:t>
      </w:r>
    </w:p>
    <w:p w14:paraId="586D9321" w14:textId="77777777" w:rsidR="00C04F70" w:rsidRPr="00F224C4" w:rsidRDefault="00C04F70" w:rsidP="00C04F70">
      <w:pPr>
        <w:rPr>
          <w:sz w:val="24"/>
          <w:szCs w:val="24"/>
        </w:rPr>
      </w:pPr>
      <w:r w:rsidRPr="00F224C4">
        <w:rPr>
          <w:sz w:val="24"/>
          <w:szCs w:val="24"/>
        </w:rPr>
        <w:t>150 ml Rote-Bete-Saft</w:t>
      </w:r>
    </w:p>
    <w:p w14:paraId="7EB23CCA" w14:textId="77777777" w:rsidR="00C04F70" w:rsidRPr="00F224C4" w:rsidRDefault="00C04F70" w:rsidP="00C04F70">
      <w:pPr>
        <w:rPr>
          <w:sz w:val="24"/>
          <w:szCs w:val="24"/>
        </w:rPr>
      </w:pPr>
      <w:r w:rsidRPr="00F224C4">
        <w:rPr>
          <w:sz w:val="24"/>
          <w:szCs w:val="24"/>
        </w:rPr>
        <w:t>20 g Butter</w:t>
      </w:r>
    </w:p>
    <w:p w14:paraId="16D30F7D" w14:textId="77777777" w:rsidR="00C04F70" w:rsidRPr="00F224C4" w:rsidRDefault="00C04F70" w:rsidP="00C04F70">
      <w:pPr>
        <w:rPr>
          <w:sz w:val="24"/>
          <w:szCs w:val="24"/>
        </w:rPr>
      </w:pPr>
      <w:r w:rsidRPr="00F224C4">
        <w:rPr>
          <w:sz w:val="24"/>
          <w:szCs w:val="24"/>
        </w:rPr>
        <w:t>2 EL Weißweinessig</w:t>
      </w:r>
    </w:p>
    <w:p w14:paraId="3A05FCDC" w14:textId="77777777" w:rsidR="00C04F70" w:rsidRPr="00F224C4" w:rsidRDefault="00C04F70" w:rsidP="00C04F70">
      <w:pPr>
        <w:rPr>
          <w:sz w:val="24"/>
          <w:szCs w:val="24"/>
        </w:rPr>
      </w:pPr>
      <w:r>
        <w:rPr>
          <w:sz w:val="24"/>
          <w:szCs w:val="24"/>
        </w:rPr>
        <w:t xml:space="preserve">Salz, </w:t>
      </w:r>
      <w:r w:rsidRPr="00F224C4">
        <w:rPr>
          <w:sz w:val="24"/>
          <w:szCs w:val="24"/>
        </w:rPr>
        <w:t xml:space="preserve">Pfeffer </w:t>
      </w:r>
    </w:p>
    <w:p w14:paraId="12C26495" w14:textId="77777777" w:rsidR="00C04F70" w:rsidRPr="00F224C4" w:rsidRDefault="00C04F70" w:rsidP="00C04F70">
      <w:pPr>
        <w:rPr>
          <w:sz w:val="24"/>
          <w:szCs w:val="24"/>
        </w:rPr>
      </w:pPr>
      <w:r w:rsidRPr="00F224C4">
        <w:rPr>
          <w:sz w:val="24"/>
          <w:szCs w:val="24"/>
        </w:rPr>
        <w:t>100 g Blattspinat (geputzt)</w:t>
      </w:r>
    </w:p>
    <w:p w14:paraId="469967BE" w14:textId="77777777" w:rsidR="00C04F70" w:rsidRPr="00F224C4" w:rsidRDefault="00C04F70" w:rsidP="00C04F70">
      <w:pPr>
        <w:rPr>
          <w:sz w:val="24"/>
          <w:szCs w:val="24"/>
        </w:rPr>
      </w:pPr>
      <w:r w:rsidRPr="00F224C4">
        <w:rPr>
          <w:sz w:val="24"/>
          <w:szCs w:val="24"/>
        </w:rPr>
        <w:t>1 TL fein abgeriebene Zitronenschale</w:t>
      </w:r>
    </w:p>
    <w:p w14:paraId="062DC609" w14:textId="77777777" w:rsidR="00C04F70" w:rsidRPr="00F224C4" w:rsidRDefault="00C04F70" w:rsidP="00C04F70">
      <w:pPr>
        <w:rPr>
          <w:sz w:val="24"/>
          <w:szCs w:val="24"/>
        </w:rPr>
      </w:pPr>
      <w:r w:rsidRPr="00F224C4">
        <w:rPr>
          <w:sz w:val="24"/>
          <w:szCs w:val="24"/>
        </w:rPr>
        <w:t>1 Beet Gartenkresse</w:t>
      </w:r>
    </w:p>
    <w:p w14:paraId="2512EADD" w14:textId="77777777" w:rsidR="00C04F70" w:rsidRPr="00F224C4" w:rsidRDefault="00C04F70" w:rsidP="00C04F70">
      <w:pPr>
        <w:rPr>
          <w:sz w:val="24"/>
          <w:szCs w:val="24"/>
        </w:rPr>
      </w:pPr>
      <w:r w:rsidRPr="00F224C4">
        <w:rPr>
          <w:sz w:val="24"/>
          <w:szCs w:val="24"/>
        </w:rPr>
        <w:t>100 g Feta-Käse</w:t>
      </w:r>
    </w:p>
    <w:p w14:paraId="61C8DE79" w14:textId="77777777" w:rsidR="00C04F70" w:rsidRDefault="00C04F70" w:rsidP="00C04F70">
      <w:pPr>
        <w:pStyle w:val="ListParagraph"/>
        <w:rPr>
          <w:sz w:val="24"/>
          <w:szCs w:val="24"/>
        </w:rPr>
      </w:pPr>
    </w:p>
    <w:p w14:paraId="720BBF04" w14:textId="77777777" w:rsidR="00C04F70" w:rsidRPr="00F224C4" w:rsidRDefault="00C04F70" w:rsidP="00C04F70">
      <w:pPr>
        <w:rPr>
          <w:sz w:val="24"/>
          <w:szCs w:val="24"/>
        </w:rPr>
      </w:pPr>
      <w:r w:rsidRPr="00F224C4">
        <w:rPr>
          <w:sz w:val="24"/>
          <w:szCs w:val="24"/>
        </w:rPr>
        <w:t>Zubereitungszeit: 30 Minuten</w:t>
      </w:r>
    </w:p>
    <w:p w14:paraId="47ABEE58" w14:textId="77777777" w:rsidR="00C04F70" w:rsidRPr="000235D9" w:rsidRDefault="00C04F70" w:rsidP="00B40E8C">
      <w:pPr>
        <w:pStyle w:val="ListParagraph"/>
        <w:numPr>
          <w:ilvl w:val="0"/>
          <w:numId w:val="370"/>
        </w:numPr>
        <w:spacing w:after="120"/>
        <w:ind w:left="714" w:hanging="357"/>
        <w:contextualSpacing w:val="0"/>
        <w:jc w:val="both"/>
        <w:rPr>
          <w:sz w:val="24"/>
          <w:szCs w:val="24"/>
        </w:rPr>
      </w:pPr>
      <w:r w:rsidRPr="000235D9">
        <w:rPr>
          <w:sz w:val="24"/>
          <w:szCs w:val="24"/>
        </w:rPr>
        <w:t>Nudeln kochen. Rote-Bete-Saft mit Butter und Essig in einen kleinen Topf gebe, bei mittlerer Hitze 5 – 6 Minuten einkochen lassen. Nudeln in einen Sieb abgießen dabei 150 ml Nudelwasser auffangen. Nudelwasser mit der Rote-Bete-Reduktion in einen großen flachen Topf (oder auch eine Pfanne) gießen und 1-mal aufkochen. Leicht mit Salz und Pfeffer würzen.</w:t>
      </w:r>
    </w:p>
    <w:p w14:paraId="29E38368" w14:textId="77777777" w:rsidR="00C04F70" w:rsidRDefault="00C04F70" w:rsidP="00B40E8C">
      <w:pPr>
        <w:pStyle w:val="ListParagraph"/>
        <w:numPr>
          <w:ilvl w:val="0"/>
          <w:numId w:val="370"/>
        </w:numPr>
        <w:spacing w:after="120"/>
        <w:ind w:left="714" w:hanging="357"/>
        <w:contextualSpacing w:val="0"/>
        <w:jc w:val="both"/>
        <w:rPr>
          <w:sz w:val="24"/>
          <w:szCs w:val="24"/>
        </w:rPr>
      </w:pPr>
      <w:r w:rsidRPr="000235D9">
        <w:rPr>
          <w:sz w:val="24"/>
          <w:szCs w:val="24"/>
        </w:rPr>
        <w:t>Nudeln, Spinat und Zitronenschale in den Rote-Bete-Sud geben und 2 – 3 Minuten unter Wenden erwärmen, bis die Nudeln die Farbe der Roten Beete angenommen haben. Kresse vom Beet schneiden, Feta zerbröseln. Nudeln in tiefen Tellern anrichten, mit Feta und Kresse bestreuen und servieren.</w:t>
      </w:r>
    </w:p>
    <w:p w14:paraId="1834F3AB" w14:textId="77777777" w:rsidR="00C04F70" w:rsidRDefault="00C04F70" w:rsidP="00C04F70">
      <w:pPr>
        <w:jc w:val="both"/>
        <w:rPr>
          <w:sz w:val="24"/>
          <w:szCs w:val="24"/>
        </w:rPr>
      </w:pPr>
    </w:p>
    <w:p w14:paraId="42749427" w14:textId="77777777" w:rsidR="00C04F70" w:rsidRDefault="00C04F70" w:rsidP="00C04F70">
      <w:pPr>
        <w:jc w:val="both"/>
        <w:rPr>
          <w:sz w:val="24"/>
          <w:szCs w:val="24"/>
        </w:rPr>
      </w:pPr>
      <w:r>
        <w:rPr>
          <w:sz w:val="24"/>
          <w:szCs w:val="24"/>
        </w:rPr>
        <w:t>Tipp: Sieht einfach super aus!</w:t>
      </w:r>
    </w:p>
    <w:p w14:paraId="0D647C61" w14:textId="77777777" w:rsidR="00C04F70" w:rsidRDefault="00C04F70" w:rsidP="00C04F70">
      <w:pPr>
        <w:rPr>
          <w:sz w:val="24"/>
          <w:szCs w:val="24"/>
        </w:rPr>
      </w:pPr>
      <w:r>
        <w:rPr>
          <w:sz w:val="24"/>
          <w:szCs w:val="24"/>
        </w:rPr>
        <w:br w:type="page"/>
      </w:r>
    </w:p>
    <w:p w14:paraId="2F2AADBE" w14:textId="546EEC31" w:rsidR="00514498" w:rsidRDefault="00514498" w:rsidP="00514498">
      <w:pPr>
        <w:pStyle w:val="Heading2"/>
        <w:spacing w:after="240"/>
      </w:pPr>
      <w:r>
        <w:lastRenderedPageBreak/>
        <w:t>Spaghettoni mit Kapern</w:t>
      </w:r>
    </w:p>
    <w:p w14:paraId="13581C65" w14:textId="77777777" w:rsidR="00514498" w:rsidRDefault="00514498" w:rsidP="00514498">
      <w:pPr>
        <w:rPr>
          <w:sz w:val="24"/>
          <w:szCs w:val="24"/>
        </w:rPr>
      </w:pPr>
      <w:r w:rsidRPr="001F6F45">
        <w:rPr>
          <w:sz w:val="24"/>
          <w:szCs w:val="24"/>
          <w:u w:val="single"/>
        </w:rPr>
        <w:t>Zutaten</w:t>
      </w:r>
      <w:r>
        <w:rPr>
          <w:sz w:val="24"/>
          <w:szCs w:val="24"/>
        </w:rPr>
        <w:t xml:space="preserve"> (für 4 Portionen)</w:t>
      </w:r>
    </w:p>
    <w:p w14:paraId="3645F9AA" w14:textId="77777777" w:rsidR="00514498" w:rsidRDefault="00514498" w:rsidP="00514498">
      <w:pPr>
        <w:rPr>
          <w:sz w:val="24"/>
          <w:szCs w:val="24"/>
        </w:rPr>
      </w:pPr>
      <w:r>
        <w:rPr>
          <w:sz w:val="24"/>
          <w:szCs w:val="24"/>
        </w:rPr>
        <w:t>400 g Spaghettoni/Linguine</w:t>
      </w:r>
    </w:p>
    <w:p w14:paraId="3587BBF9" w14:textId="77777777" w:rsidR="00514498" w:rsidRDefault="00514498" w:rsidP="00514498">
      <w:pPr>
        <w:rPr>
          <w:sz w:val="24"/>
          <w:szCs w:val="24"/>
        </w:rPr>
      </w:pPr>
      <w:r>
        <w:rPr>
          <w:sz w:val="24"/>
          <w:szCs w:val="24"/>
        </w:rPr>
        <w:t>1 Bund frischer Petersilie</w:t>
      </w:r>
    </w:p>
    <w:p w14:paraId="33430D15" w14:textId="77777777" w:rsidR="00514498" w:rsidRDefault="00514498" w:rsidP="00514498">
      <w:pPr>
        <w:rPr>
          <w:sz w:val="24"/>
          <w:szCs w:val="24"/>
        </w:rPr>
      </w:pPr>
      <w:r>
        <w:rPr>
          <w:sz w:val="24"/>
          <w:szCs w:val="24"/>
        </w:rPr>
        <w:t>2 Knoblauchzehen</w:t>
      </w:r>
    </w:p>
    <w:p w14:paraId="2E59BF5D" w14:textId="77777777" w:rsidR="00514498" w:rsidRDefault="00514498" w:rsidP="00514498">
      <w:pPr>
        <w:rPr>
          <w:sz w:val="24"/>
          <w:szCs w:val="24"/>
        </w:rPr>
      </w:pPr>
      <w:r>
        <w:rPr>
          <w:sz w:val="24"/>
          <w:szCs w:val="24"/>
        </w:rPr>
        <w:t>60 g schwarze Oliven ohne Kern</w:t>
      </w:r>
    </w:p>
    <w:p w14:paraId="440F195E" w14:textId="77777777" w:rsidR="00514498" w:rsidRDefault="00514498" w:rsidP="00514498">
      <w:pPr>
        <w:rPr>
          <w:sz w:val="24"/>
          <w:szCs w:val="24"/>
        </w:rPr>
      </w:pPr>
      <w:r>
        <w:rPr>
          <w:sz w:val="24"/>
          <w:szCs w:val="24"/>
        </w:rPr>
        <w:t>3 TL kleine Kapern</w:t>
      </w:r>
    </w:p>
    <w:p w14:paraId="124D0909" w14:textId="77777777" w:rsidR="00514498" w:rsidRDefault="00514498" w:rsidP="00514498">
      <w:pPr>
        <w:rPr>
          <w:sz w:val="24"/>
          <w:szCs w:val="24"/>
        </w:rPr>
      </w:pPr>
      <w:r>
        <w:rPr>
          <w:sz w:val="24"/>
          <w:szCs w:val="24"/>
        </w:rPr>
        <w:t>6 EL Olivenöl</w:t>
      </w:r>
    </w:p>
    <w:p w14:paraId="3060689A" w14:textId="77777777" w:rsidR="00514498" w:rsidRDefault="00514498" w:rsidP="00514498">
      <w:pPr>
        <w:rPr>
          <w:sz w:val="24"/>
          <w:szCs w:val="24"/>
        </w:rPr>
      </w:pPr>
    </w:p>
    <w:p w14:paraId="7D99969C" w14:textId="77777777" w:rsidR="00514498" w:rsidRDefault="00514498" w:rsidP="00514498">
      <w:pPr>
        <w:rPr>
          <w:sz w:val="24"/>
          <w:szCs w:val="24"/>
        </w:rPr>
      </w:pPr>
      <w:r>
        <w:rPr>
          <w:sz w:val="24"/>
          <w:szCs w:val="24"/>
        </w:rPr>
        <w:t>Zubereitung:</w:t>
      </w:r>
    </w:p>
    <w:p w14:paraId="0833E77F" w14:textId="77777777" w:rsidR="00514498" w:rsidRDefault="00514498" w:rsidP="00B40E8C">
      <w:pPr>
        <w:pStyle w:val="ListParagraph"/>
        <w:numPr>
          <w:ilvl w:val="0"/>
          <w:numId w:val="1256"/>
        </w:numPr>
        <w:spacing w:after="120"/>
        <w:ind w:left="714" w:hanging="357"/>
        <w:contextualSpacing w:val="0"/>
        <w:jc w:val="both"/>
        <w:rPr>
          <w:sz w:val="24"/>
          <w:szCs w:val="24"/>
        </w:rPr>
      </w:pPr>
      <w:r w:rsidRPr="00033CC1">
        <w:rPr>
          <w:sz w:val="24"/>
          <w:szCs w:val="24"/>
        </w:rPr>
        <w:t>Knoblauchzehen in Olivenöl anbraten, Kapern und Oliven dazugeben und alles kurz anschwitzen.</w:t>
      </w:r>
    </w:p>
    <w:p w14:paraId="0F67E48B" w14:textId="39550080" w:rsidR="005371D3" w:rsidRPr="00033CC1" w:rsidRDefault="005371D3" w:rsidP="00B40E8C">
      <w:pPr>
        <w:pStyle w:val="ListParagraph"/>
        <w:numPr>
          <w:ilvl w:val="0"/>
          <w:numId w:val="1256"/>
        </w:numPr>
        <w:spacing w:after="120"/>
        <w:ind w:left="714" w:hanging="357"/>
        <w:contextualSpacing w:val="0"/>
        <w:jc w:val="both"/>
        <w:rPr>
          <w:sz w:val="24"/>
          <w:szCs w:val="24"/>
        </w:rPr>
      </w:pPr>
      <w:r>
        <w:rPr>
          <w:sz w:val="24"/>
          <w:szCs w:val="24"/>
        </w:rPr>
        <w:t xml:space="preserve">Al </w:t>
      </w:r>
      <w:r w:rsidRPr="00033CC1">
        <w:rPr>
          <w:sz w:val="24"/>
          <w:szCs w:val="24"/>
        </w:rPr>
        <w:t>dente gekochte Spaghettoni dazugeben, etwas mitgaren und etwas (1 EL) Nudelkochwasser dazugeben. Mit gehackter Petersilie bestreuen.</w:t>
      </w:r>
    </w:p>
    <w:p w14:paraId="2961FCC4" w14:textId="0D00F336" w:rsidR="00514498" w:rsidRDefault="00514498" w:rsidP="00514498">
      <w:pPr>
        <w:rPr>
          <w:rFonts w:asciiTheme="majorHAnsi" w:eastAsiaTheme="majorEastAsia" w:hAnsiTheme="majorHAnsi" w:cstheme="majorBidi"/>
          <w:color w:val="2F5496" w:themeColor="accent1" w:themeShade="BF"/>
          <w:sz w:val="26"/>
          <w:szCs w:val="26"/>
        </w:rPr>
      </w:pPr>
      <w:r>
        <w:br w:type="page"/>
      </w:r>
    </w:p>
    <w:p w14:paraId="6C8DCCDA" w14:textId="77777777" w:rsidR="00A2508D" w:rsidRDefault="00A2508D" w:rsidP="00A2508D">
      <w:pPr>
        <w:pStyle w:val="Heading2"/>
        <w:spacing w:after="240"/>
      </w:pPr>
      <w:r>
        <w:lastRenderedPageBreak/>
        <w:t>Trenette col Pesto</w:t>
      </w:r>
      <w:r>
        <w:rPr>
          <w:rStyle w:val="FootnoteReference"/>
        </w:rPr>
        <w:footnoteReference w:id="1305"/>
      </w:r>
    </w:p>
    <w:p w14:paraId="16F8CA19" w14:textId="77777777" w:rsidR="00A2508D" w:rsidRPr="005371D3" w:rsidRDefault="00A2508D" w:rsidP="00A2508D">
      <w:pPr>
        <w:rPr>
          <w:sz w:val="24"/>
          <w:szCs w:val="24"/>
        </w:rPr>
      </w:pPr>
      <w:r w:rsidRPr="005371D3">
        <w:rPr>
          <w:sz w:val="24"/>
          <w:szCs w:val="24"/>
          <w:u w:val="single"/>
        </w:rPr>
        <w:t>Zutaten</w:t>
      </w:r>
      <w:r w:rsidRPr="005371D3">
        <w:rPr>
          <w:sz w:val="24"/>
          <w:szCs w:val="24"/>
        </w:rPr>
        <w:t xml:space="preserve"> für 4 Portionen</w:t>
      </w:r>
    </w:p>
    <w:p w14:paraId="616DE125" w14:textId="77777777" w:rsidR="00A2508D" w:rsidRPr="005371D3" w:rsidRDefault="00A2508D" w:rsidP="00A2508D">
      <w:pPr>
        <w:rPr>
          <w:sz w:val="24"/>
          <w:szCs w:val="24"/>
        </w:rPr>
      </w:pPr>
      <w:r w:rsidRPr="005371D3">
        <w:rPr>
          <w:sz w:val="24"/>
          <w:szCs w:val="24"/>
        </w:rPr>
        <w:t>1 großes Bund Basilikum</w:t>
      </w:r>
    </w:p>
    <w:p w14:paraId="4F632DE5" w14:textId="77777777" w:rsidR="00A2508D" w:rsidRPr="005371D3" w:rsidRDefault="00A2508D" w:rsidP="00A2508D">
      <w:pPr>
        <w:rPr>
          <w:sz w:val="24"/>
          <w:szCs w:val="24"/>
        </w:rPr>
      </w:pPr>
      <w:r w:rsidRPr="005371D3">
        <w:rPr>
          <w:sz w:val="24"/>
          <w:szCs w:val="24"/>
        </w:rPr>
        <w:t>50 g geriebener Pecorino oder Parmesan</w:t>
      </w:r>
    </w:p>
    <w:p w14:paraId="2AE481C9" w14:textId="77777777" w:rsidR="00A2508D" w:rsidRPr="005371D3" w:rsidRDefault="00A2508D" w:rsidP="00A2508D">
      <w:pPr>
        <w:rPr>
          <w:sz w:val="24"/>
          <w:szCs w:val="24"/>
        </w:rPr>
      </w:pPr>
      <w:r w:rsidRPr="005371D3">
        <w:rPr>
          <w:sz w:val="24"/>
          <w:szCs w:val="24"/>
        </w:rPr>
        <w:t>2 EL Pinienkerne</w:t>
      </w:r>
    </w:p>
    <w:p w14:paraId="1B53BC76" w14:textId="77777777" w:rsidR="00A2508D" w:rsidRPr="005371D3" w:rsidRDefault="00A2508D" w:rsidP="00A2508D">
      <w:pPr>
        <w:rPr>
          <w:sz w:val="24"/>
          <w:szCs w:val="24"/>
        </w:rPr>
      </w:pPr>
      <w:r w:rsidRPr="005371D3">
        <w:rPr>
          <w:sz w:val="24"/>
          <w:szCs w:val="24"/>
        </w:rPr>
        <w:t>400 g Trenette (flache Spaghetti aus Ligurien) oder schmale Bandnudeln</w:t>
      </w:r>
    </w:p>
    <w:p w14:paraId="7671B66F" w14:textId="77777777" w:rsidR="00A2508D" w:rsidRPr="005371D3" w:rsidRDefault="00A2508D" w:rsidP="00A2508D">
      <w:pPr>
        <w:rPr>
          <w:sz w:val="24"/>
          <w:szCs w:val="24"/>
        </w:rPr>
      </w:pPr>
      <w:r w:rsidRPr="005371D3">
        <w:rPr>
          <w:sz w:val="24"/>
          <w:szCs w:val="24"/>
        </w:rPr>
        <w:t>3 Knoblauchzehen</w:t>
      </w:r>
    </w:p>
    <w:p w14:paraId="0370A9AD" w14:textId="77777777" w:rsidR="00A2508D" w:rsidRPr="005371D3" w:rsidRDefault="00A2508D" w:rsidP="00A2508D">
      <w:pPr>
        <w:rPr>
          <w:sz w:val="24"/>
          <w:szCs w:val="24"/>
        </w:rPr>
      </w:pPr>
      <w:r w:rsidRPr="005371D3">
        <w:rPr>
          <w:sz w:val="24"/>
          <w:szCs w:val="24"/>
        </w:rPr>
        <w:t>Etwa 1/8 l Olivenöl</w:t>
      </w:r>
    </w:p>
    <w:p w14:paraId="142A1450" w14:textId="77777777" w:rsidR="00A2508D" w:rsidRPr="005371D3" w:rsidRDefault="00A2508D" w:rsidP="00A2508D">
      <w:pPr>
        <w:rPr>
          <w:sz w:val="24"/>
          <w:szCs w:val="24"/>
        </w:rPr>
      </w:pPr>
      <w:r w:rsidRPr="005371D3">
        <w:rPr>
          <w:sz w:val="24"/>
          <w:szCs w:val="24"/>
        </w:rPr>
        <w:t>Salz</w:t>
      </w:r>
    </w:p>
    <w:p w14:paraId="2D59F8F6" w14:textId="77777777" w:rsidR="00A2508D" w:rsidRPr="005371D3" w:rsidRDefault="00A2508D" w:rsidP="00A2508D">
      <w:pPr>
        <w:rPr>
          <w:sz w:val="24"/>
          <w:szCs w:val="24"/>
        </w:rPr>
      </w:pPr>
    </w:p>
    <w:p w14:paraId="6FB0BC2C" w14:textId="77777777" w:rsidR="00A2508D" w:rsidRPr="005371D3" w:rsidRDefault="00A2508D" w:rsidP="00A2508D">
      <w:pPr>
        <w:rPr>
          <w:sz w:val="24"/>
          <w:szCs w:val="24"/>
        </w:rPr>
      </w:pPr>
      <w:r w:rsidRPr="005371D3">
        <w:rPr>
          <w:sz w:val="24"/>
          <w:szCs w:val="24"/>
        </w:rPr>
        <w:t>Zubereitungszeit:</w:t>
      </w:r>
      <w:r w:rsidRPr="005371D3">
        <w:rPr>
          <w:sz w:val="24"/>
          <w:szCs w:val="24"/>
        </w:rPr>
        <w:tab/>
        <w:t>30 Minuten</w:t>
      </w:r>
    </w:p>
    <w:p w14:paraId="6A2FD6C6" w14:textId="77777777" w:rsidR="00A2508D" w:rsidRPr="005371D3" w:rsidRDefault="00A2508D" w:rsidP="00B40E8C">
      <w:pPr>
        <w:pStyle w:val="ListParagraph"/>
        <w:numPr>
          <w:ilvl w:val="0"/>
          <w:numId w:val="1825"/>
        </w:numPr>
        <w:spacing w:after="120"/>
        <w:contextualSpacing w:val="0"/>
        <w:jc w:val="both"/>
        <w:rPr>
          <w:sz w:val="24"/>
          <w:szCs w:val="24"/>
        </w:rPr>
      </w:pPr>
      <w:r w:rsidRPr="005371D3">
        <w:rPr>
          <w:sz w:val="24"/>
          <w:szCs w:val="24"/>
        </w:rPr>
        <w:t>Für das Pesto von 1 großen Bund Basilikum Blättchen nur abreiben, nicht waschen. In einer Pfanne 2 EL Pinienkerne leicht anrösten. 3 Knoblauchzehen grob hacken. Alle drei Zutaten mit einer Prise Salz zu einer Paste zerreiben (oder pürieren).</w:t>
      </w:r>
    </w:p>
    <w:p w14:paraId="484F4E42" w14:textId="77777777" w:rsidR="00A2508D" w:rsidRPr="005371D3" w:rsidRDefault="00A2508D" w:rsidP="00B40E8C">
      <w:pPr>
        <w:pStyle w:val="ListParagraph"/>
        <w:numPr>
          <w:ilvl w:val="0"/>
          <w:numId w:val="1825"/>
        </w:numPr>
        <w:spacing w:after="120"/>
        <w:contextualSpacing w:val="0"/>
        <w:jc w:val="both"/>
        <w:rPr>
          <w:sz w:val="24"/>
          <w:szCs w:val="24"/>
        </w:rPr>
      </w:pPr>
      <w:r w:rsidRPr="005371D3">
        <w:rPr>
          <w:sz w:val="24"/>
          <w:szCs w:val="24"/>
        </w:rPr>
        <w:t>In eine Schale umfüllen, abwechselnd esslöffelweise 1/8 l Olivenöl und 50 g frisch geriebenen Käse unterrühren, bis eine sämige Creme entsteht.</w:t>
      </w:r>
    </w:p>
    <w:p w14:paraId="257A1C22" w14:textId="77777777" w:rsidR="00A2508D" w:rsidRPr="005371D3" w:rsidRDefault="00A2508D" w:rsidP="00B40E8C">
      <w:pPr>
        <w:pStyle w:val="ListParagraph"/>
        <w:numPr>
          <w:ilvl w:val="0"/>
          <w:numId w:val="1825"/>
        </w:numPr>
        <w:spacing w:after="120"/>
        <w:contextualSpacing w:val="0"/>
        <w:jc w:val="both"/>
        <w:rPr>
          <w:sz w:val="24"/>
          <w:szCs w:val="24"/>
        </w:rPr>
      </w:pPr>
      <w:r w:rsidRPr="005371D3">
        <w:rPr>
          <w:sz w:val="24"/>
          <w:szCs w:val="24"/>
        </w:rPr>
        <w:t>In einem großen Topf 2-3 l Salzwasser zum Kochen bringen, Trenette darin al dente garen. 3-4 EL heißes Nudelwasser unter den Pesto mischen.</w:t>
      </w:r>
    </w:p>
    <w:p w14:paraId="58961C3E" w14:textId="77777777" w:rsidR="00A2508D" w:rsidRPr="005371D3" w:rsidRDefault="00A2508D" w:rsidP="00B40E8C">
      <w:pPr>
        <w:pStyle w:val="ListParagraph"/>
        <w:numPr>
          <w:ilvl w:val="0"/>
          <w:numId w:val="1825"/>
        </w:numPr>
        <w:spacing w:after="120"/>
        <w:contextualSpacing w:val="0"/>
        <w:jc w:val="both"/>
        <w:rPr>
          <w:sz w:val="24"/>
          <w:szCs w:val="24"/>
        </w:rPr>
      </w:pPr>
      <w:r w:rsidRPr="005371D3">
        <w:rPr>
          <w:sz w:val="24"/>
          <w:szCs w:val="24"/>
        </w:rPr>
        <w:t>Trenette abgießen, in einer vorgewärmten Schüssel mit ¾ der Sauce mischen. Restlichen Pesto zum Schluss darüber geben.</w:t>
      </w:r>
    </w:p>
    <w:p w14:paraId="11C652D7" w14:textId="77777777" w:rsidR="00A2508D" w:rsidRPr="005371D3" w:rsidRDefault="00A2508D" w:rsidP="00A2508D">
      <w:pPr>
        <w:rPr>
          <w:sz w:val="24"/>
          <w:szCs w:val="24"/>
        </w:rPr>
      </w:pPr>
    </w:p>
    <w:p w14:paraId="0064AD32" w14:textId="77777777" w:rsidR="00A2508D" w:rsidRPr="005371D3" w:rsidRDefault="00A2508D" w:rsidP="005371D3">
      <w:pPr>
        <w:ind w:left="708" w:hanging="708"/>
        <w:jc w:val="both"/>
        <w:rPr>
          <w:sz w:val="24"/>
          <w:szCs w:val="24"/>
        </w:rPr>
      </w:pPr>
      <w:r w:rsidRPr="005371D3">
        <w:rPr>
          <w:sz w:val="24"/>
          <w:szCs w:val="24"/>
        </w:rPr>
        <w:t>Info:</w:t>
      </w:r>
      <w:r w:rsidRPr="005371D3">
        <w:rPr>
          <w:sz w:val="24"/>
          <w:szCs w:val="24"/>
        </w:rPr>
        <w:tab/>
        <w:t>Die Ligurier kennen drei wichtige Verwertungen für Pesto: als schwimmende Insel in einer Minestrone, als schmelzende Würze auf heißen Trenette und als Sauce zu trofie, den genuesischen Gnocchi. Der Name Pesto kommt von pestare  = zerdrücken, denn das wichtigste Werkzeug ist der Marmor-Mörser, in dem die Zutaten ganz fein zerstampft werden. Das klassische Rezept schreibt zwei Käsesorten vor: Parmesan und frischen, scharfen Pecorino. Aber es schmeckt schon sehr gut nur mit Parmesan.</w:t>
      </w:r>
    </w:p>
    <w:p w14:paraId="3154F549" w14:textId="77777777" w:rsidR="00A2508D" w:rsidRPr="005371D3" w:rsidRDefault="00A2508D" w:rsidP="00A2508D">
      <w:pPr>
        <w:rPr>
          <w:sz w:val="24"/>
          <w:szCs w:val="24"/>
        </w:rPr>
      </w:pPr>
      <w:r w:rsidRPr="005371D3">
        <w:rPr>
          <w:sz w:val="24"/>
          <w:szCs w:val="24"/>
        </w:rPr>
        <w:br w:type="page"/>
      </w:r>
    </w:p>
    <w:p w14:paraId="05ECAF70" w14:textId="534F2CDA" w:rsidR="00AB5AB3" w:rsidRDefault="00AB5AB3" w:rsidP="00FB4400">
      <w:pPr>
        <w:pStyle w:val="Heading2"/>
        <w:spacing w:after="240"/>
      </w:pPr>
      <w:r>
        <w:lastRenderedPageBreak/>
        <w:t>Bucatini Cacio e Pepe mit Za’atar</w:t>
      </w:r>
      <w:r w:rsidR="009602C2">
        <w:rPr>
          <w:rStyle w:val="FootnoteReference"/>
        </w:rPr>
        <w:footnoteReference w:id="1306"/>
      </w:r>
    </w:p>
    <w:p w14:paraId="6412FE14" w14:textId="42224C2B" w:rsidR="00AB5AB3" w:rsidRDefault="00AB5AB3" w:rsidP="00AB5AB3">
      <w:pPr>
        <w:rPr>
          <w:sz w:val="24"/>
          <w:szCs w:val="24"/>
        </w:rPr>
      </w:pPr>
      <w:r w:rsidRPr="00FB4400">
        <w:rPr>
          <w:sz w:val="24"/>
          <w:szCs w:val="24"/>
          <w:u w:val="single"/>
        </w:rPr>
        <w:t>Zutaten</w:t>
      </w:r>
      <w:r>
        <w:rPr>
          <w:sz w:val="24"/>
          <w:szCs w:val="24"/>
        </w:rPr>
        <w:t xml:space="preserve"> </w:t>
      </w:r>
      <w:r w:rsidR="00FB4400">
        <w:rPr>
          <w:sz w:val="24"/>
          <w:szCs w:val="24"/>
        </w:rPr>
        <w:t>(</w:t>
      </w:r>
      <w:r>
        <w:rPr>
          <w:sz w:val="24"/>
          <w:szCs w:val="24"/>
        </w:rPr>
        <w:t>für 4 Portionen</w:t>
      </w:r>
      <w:r w:rsidR="00FB4400">
        <w:rPr>
          <w:sz w:val="24"/>
          <w:szCs w:val="24"/>
        </w:rPr>
        <w:t>):</w:t>
      </w:r>
    </w:p>
    <w:p w14:paraId="47AA2D6A" w14:textId="77777777" w:rsidR="00AB5AB3" w:rsidRDefault="00AB5AB3" w:rsidP="00AB5AB3">
      <w:pPr>
        <w:rPr>
          <w:sz w:val="24"/>
          <w:szCs w:val="24"/>
        </w:rPr>
      </w:pPr>
      <w:r>
        <w:rPr>
          <w:sz w:val="24"/>
          <w:szCs w:val="24"/>
        </w:rPr>
        <w:t>400 g Bucatini (oder andere lange Nudeln)</w:t>
      </w:r>
    </w:p>
    <w:p w14:paraId="669D27C7" w14:textId="77777777" w:rsidR="00AB5AB3" w:rsidRDefault="00AB5AB3" w:rsidP="00AB5AB3">
      <w:pPr>
        <w:rPr>
          <w:sz w:val="24"/>
          <w:szCs w:val="24"/>
        </w:rPr>
      </w:pPr>
      <w:r>
        <w:rPr>
          <w:sz w:val="24"/>
          <w:szCs w:val="24"/>
        </w:rPr>
        <w:t>50 g Butter</w:t>
      </w:r>
    </w:p>
    <w:p w14:paraId="360BE931" w14:textId="38D0D388" w:rsidR="00AB5AB3" w:rsidRDefault="00AB5AB3" w:rsidP="00AB5AB3">
      <w:pPr>
        <w:rPr>
          <w:sz w:val="24"/>
          <w:szCs w:val="24"/>
        </w:rPr>
      </w:pPr>
      <w:r>
        <w:rPr>
          <w:sz w:val="24"/>
          <w:szCs w:val="24"/>
        </w:rPr>
        <w:t>10 g Za’atar plus 1 ½ TL zum Servieren</w:t>
      </w:r>
    </w:p>
    <w:p w14:paraId="01FDC5DC" w14:textId="77777777" w:rsidR="00AB5AB3" w:rsidRDefault="00AB5AB3" w:rsidP="00AB5AB3">
      <w:pPr>
        <w:rPr>
          <w:sz w:val="24"/>
          <w:szCs w:val="24"/>
        </w:rPr>
      </w:pPr>
      <w:r>
        <w:rPr>
          <w:sz w:val="24"/>
          <w:szCs w:val="24"/>
        </w:rPr>
        <w:t>2 TL frisch zerstoßenen Pfeffer</w:t>
      </w:r>
    </w:p>
    <w:p w14:paraId="7F9C4037" w14:textId="77777777" w:rsidR="00AB5AB3" w:rsidRPr="00FF445D" w:rsidRDefault="00AB5AB3" w:rsidP="00AB5AB3">
      <w:pPr>
        <w:rPr>
          <w:sz w:val="24"/>
          <w:szCs w:val="24"/>
        </w:rPr>
      </w:pPr>
      <w:r w:rsidRPr="00FF445D">
        <w:rPr>
          <w:sz w:val="24"/>
          <w:szCs w:val="24"/>
        </w:rPr>
        <w:t>130 g Parmesan, sehr fein g</w:t>
      </w:r>
      <w:r>
        <w:rPr>
          <w:sz w:val="24"/>
          <w:szCs w:val="24"/>
        </w:rPr>
        <w:t>erieben</w:t>
      </w:r>
    </w:p>
    <w:p w14:paraId="28588023" w14:textId="77777777" w:rsidR="00AB5AB3" w:rsidRDefault="00AB5AB3" w:rsidP="00AB5AB3">
      <w:pPr>
        <w:rPr>
          <w:sz w:val="24"/>
          <w:szCs w:val="24"/>
        </w:rPr>
      </w:pPr>
      <w:r w:rsidRPr="00FF445D">
        <w:rPr>
          <w:sz w:val="24"/>
          <w:szCs w:val="24"/>
        </w:rPr>
        <w:t>30 g Pecorino,</w:t>
      </w:r>
      <w:r>
        <w:rPr>
          <w:sz w:val="24"/>
          <w:szCs w:val="24"/>
        </w:rPr>
        <w:t xml:space="preserve"> sehr fein gerieben</w:t>
      </w:r>
    </w:p>
    <w:p w14:paraId="66387662" w14:textId="77777777" w:rsidR="00AB5AB3" w:rsidRDefault="00AB5AB3" w:rsidP="00AB5AB3">
      <w:pPr>
        <w:rPr>
          <w:sz w:val="24"/>
          <w:szCs w:val="24"/>
        </w:rPr>
      </w:pPr>
      <w:r>
        <w:rPr>
          <w:sz w:val="24"/>
          <w:szCs w:val="24"/>
        </w:rPr>
        <w:t>2 ½ EL Olivenöl</w:t>
      </w:r>
    </w:p>
    <w:p w14:paraId="1F228C3C" w14:textId="77777777" w:rsidR="00AB5AB3" w:rsidRDefault="00AB5AB3" w:rsidP="00AB5AB3">
      <w:pPr>
        <w:rPr>
          <w:sz w:val="24"/>
          <w:szCs w:val="24"/>
        </w:rPr>
      </w:pPr>
      <w:r>
        <w:rPr>
          <w:sz w:val="24"/>
          <w:szCs w:val="24"/>
        </w:rPr>
        <w:t>2 TL Majoranblätter (wenn man will)</w:t>
      </w:r>
    </w:p>
    <w:p w14:paraId="0B6A8C3A" w14:textId="77777777" w:rsidR="00AB5AB3" w:rsidRDefault="00AB5AB3" w:rsidP="00AB5AB3">
      <w:pPr>
        <w:rPr>
          <w:sz w:val="24"/>
          <w:szCs w:val="24"/>
        </w:rPr>
      </w:pPr>
      <w:r>
        <w:rPr>
          <w:sz w:val="24"/>
          <w:szCs w:val="24"/>
        </w:rPr>
        <w:t>Salz</w:t>
      </w:r>
    </w:p>
    <w:p w14:paraId="119249EA" w14:textId="77777777" w:rsidR="00AB5AB3" w:rsidRDefault="00AB5AB3" w:rsidP="00AB5AB3">
      <w:pPr>
        <w:rPr>
          <w:sz w:val="24"/>
          <w:szCs w:val="24"/>
        </w:rPr>
      </w:pPr>
    </w:p>
    <w:p w14:paraId="169C5F9C" w14:textId="56B1BDF2" w:rsidR="00FB4400" w:rsidRDefault="00FB4400" w:rsidP="00AB5AB3">
      <w:pPr>
        <w:rPr>
          <w:sz w:val="24"/>
          <w:szCs w:val="24"/>
        </w:rPr>
      </w:pPr>
      <w:r>
        <w:rPr>
          <w:sz w:val="24"/>
          <w:szCs w:val="24"/>
        </w:rPr>
        <w:t>Zubereitung:</w:t>
      </w:r>
    </w:p>
    <w:p w14:paraId="342A5C5E" w14:textId="05F2F580" w:rsidR="00AB5AB3" w:rsidRPr="00B93A1F" w:rsidRDefault="00AB5AB3" w:rsidP="00B40E8C">
      <w:pPr>
        <w:pStyle w:val="ListParagraph"/>
        <w:numPr>
          <w:ilvl w:val="0"/>
          <w:numId w:val="1504"/>
        </w:numPr>
        <w:spacing w:after="120"/>
        <w:ind w:left="714" w:hanging="357"/>
        <w:contextualSpacing w:val="0"/>
        <w:jc w:val="both"/>
        <w:rPr>
          <w:sz w:val="24"/>
          <w:szCs w:val="24"/>
        </w:rPr>
      </w:pPr>
      <w:r w:rsidRPr="00B93A1F">
        <w:rPr>
          <w:sz w:val="24"/>
          <w:szCs w:val="24"/>
        </w:rPr>
        <w:t xml:space="preserve">In einem breiten Topf 1,3 l Wasser bei mittlerer bis starker Hitze zum Kochen bringen und mit ¾ TL </w:t>
      </w:r>
      <w:r>
        <w:rPr>
          <w:sz w:val="24"/>
          <w:szCs w:val="24"/>
        </w:rPr>
        <w:t>S</w:t>
      </w:r>
      <w:r w:rsidRPr="00B93A1F">
        <w:rPr>
          <w:sz w:val="24"/>
          <w:szCs w:val="24"/>
        </w:rPr>
        <w:t>alz würzen. Die Bucatini hineingeben und je nach Packungsangabe al dente garen. Ab und zu umrühren, damit sie nicht aneinanderkleben oder ansetzen und stets mit Wasser bedeckt sind. Abgießen und das Kochwasser auffangen (es sollten etwa 320 ml sein, mit etwa heißem Wasser auffüllen, falls nötig)</w:t>
      </w:r>
    </w:p>
    <w:p w14:paraId="58264B21" w14:textId="77777777" w:rsidR="00AB5AB3" w:rsidRPr="00B93A1F" w:rsidRDefault="00AB5AB3" w:rsidP="00B40E8C">
      <w:pPr>
        <w:pStyle w:val="ListParagraph"/>
        <w:numPr>
          <w:ilvl w:val="0"/>
          <w:numId w:val="1504"/>
        </w:numPr>
        <w:spacing w:after="120"/>
        <w:ind w:left="714" w:hanging="357"/>
        <w:contextualSpacing w:val="0"/>
        <w:jc w:val="both"/>
        <w:rPr>
          <w:sz w:val="24"/>
          <w:szCs w:val="24"/>
        </w:rPr>
      </w:pPr>
      <w:r w:rsidRPr="00B93A1F">
        <w:rPr>
          <w:sz w:val="24"/>
          <w:szCs w:val="24"/>
        </w:rPr>
        <w:t>Die Butter in einer großen beschichteten Pfanne mit hohem Rand bei starker Hitze aufschäumen lassen, Za’atar und Pfeffer hineingeben und unter Rühren 1 Minute anrösten. Das Kochwasser dazugießen, rasch zum Sieden bringen und 5 Minuten sprudelnd kochen lassen bis die Mischung leicht reduziert ist und seidig glänzt. Die Pasta in die Pfanne geben und zügig unter die Sauce rühren. In zwei Portionen den Parmesan hineinstreuen und vor der nächsten Zugabe energisch umrühren, bis sich der Käse vollständig aufgelöst hat. Sobald sämtlicher Parmesan geschmolzen ist, den Pecorino untermischen und unter Rühren schmelzen lassen. Die Sauce sollte am Ende glatt und cremig sein.</w:t>
      </w:r>
    </w:p>
    <w:p w14:paraId="501D07AE" w14:textId="751D0451" w:rsidR="00AB5AB3" w:rsidRPr="00B93A1F" w:rsidRDefault="00AB5AB3" w:rsidP="00B40E8C">
      <w:pPr>
        <w:pStyle w:val="ListParagraph"/>
        <w:numPr>
          <w:ilvl w:val="0"/>
          <w:numId w:val="1504"/>
        </w:numPr>
        <w:spacing w:after="120"/>
        <w:ind w:left="714" w:hanging="357"/>
        <w:contextualSpacing w:val="0"/>
        <w:jc w:val="both"/>
        <w:rPr>
          <w:sz w:val="24"/>
          <w:szCs w:val="24"/>
        </w:rPr>
      </w:pPr>
      <w:r w:rsidRPr="00B93A1F">
        <w:rPr>
          <w:sz w:val="24"/>
          <w:szCs w:val="24"/>
        </w:rPr>
        <w:t>Die Pasta auf einer großen Platte anrichten und mit dem Öl, Majoran sowie dem restlichen Za’atar und 1 kleinen Prise Salz abrunden. S</w:t>
      </w:r>
      <w:r w:rsidR="003317B0">
        <w:rPr>
          <w:sz w:val="24"/>
          <w:szCs w:val="24"/>
        </w:rPr>
        <w:t>OFORT</w:t>
      </w:r>
      <w:r w:rsidRPr="00B93A1F">
        <w:rPr>
          <w:sz w:val="24"/>
          <w:szCs w:val="24"/>
        </w:rPr>
        <w:t xml:space="preserve"> servieren.</w:t>
      </w:r>
    </w:p>
    <w:p w14:paraId="04BC7E20" w14:textId="77777777" w:rsidR="00AB5AB3" w:rsidRDefault="00AB5AB3" w:rsidP="00AB5AB3">
      <w:pPr>
        <w:jc w:val="both"/>
        <w:rPr>
          <w:sz w:val="24"/>
          <w:szCs w:val="24"/>
        </w:rPr>
      </w:pPr>
    </w:p>
    <w:p w14:paraId="4E3F31EB" w14:textId="02B53368" w:rsidR="00AB5AB3" w:rsidRPr="00FF445D" w:rsidRDefault="00AB5AB3" w:rsidP="00AB5AB3">
      <w:pPr>
        <w:ind w:left="708" w:hanging="708"/>
        <w:jc w:val="both"/>
        <w:rPr>
          <w:sz w:val="24"/>
          <w:szCs w:val="24"/>
        </w:rPr>
      </w:pPr>
      <w:r>
        <w:rPr>
          <w:sz w:val="24"/>
          <w:szCs w:val="24"/>
        </w:rPr>
        <w:t>Info:</w:t>
      </w:r>
      <w:r>
        <w:rPr>
          <w:sz w:val="24"/>
          <w:szCs w:val="24"/>
        </w:rPr>
        <w:tab/>
        <w:t xml:space="preserve">Dieses Mal müsst ihr </w:t>
      </w:r>
      <w:r w:rsidR="003317B0">
        <w:rPr>
          <w:sz w:val="24"/>
          <w:szCs w:val="24"/>
        </w:rPr>
        <w:t xml:space="preserve">absolut </w:t>
      </w:r>
      <w:r>
        <w:rPr>
          <w:sz w:val="24"/>
          <w:szCs w:val="24"/>
        </w:rPr>
        <w:t xml:space="preserve">genau die Mengenangaben befolgen. Insbesondere auch das mit dem Nudelwasser, da die Stärke aus dem Wasser erfolgsentscheidend ist. </w:t>
      </w:r>
      <w:r w:rsidRPr="00FF445D">
        <w:rPr>
          <w:sz w:val="24"/>
          <w:szCs w:val="24"/>
        </w:rPr>
        <w:br w:type="page"/>
      </w:r>
    </w:p>
    <w:p w14:paraId="0DE1682D" w14:textId="77777777" w:rsidR="00A04488" w:rsidRPr="00A073D2" w:rsidRDefault="00A04488" w:rsidP="00A04488">
      <w:pPr>
        <w:pStyle w:val="Heading2"/>
        <w:spacing w:after="240"/>
      </w:pPr>
      <w:r w:rsidRPr="00A073D2">
        <w:lastRenderedPageBreak/>
        <w:t>Bucatini all´amatriciana</w:t>
      </w:r>
      <w:r>
        <w:rPr>
          <w:rStyle w:val="FootnoteReference"/>
          <w:lang w:val="en-US"/>
        </w:rPr>
        <w:footnoteReference w:id="1307"/>
      </w:r>
      <w:r w:rsidRPr="00A073D2">
        <w:t xml:space="preserve"> </w:t>
      </w:r>
    </w:p>
    <w:p w14:paraId="1B662DFD" w14:textId="77777777" w:rsidR="00A04488" w:rsidRDefault="00A04488" w:rsidP="00A04488">
      <w:pPr>
        <w:rPr>
          <w:sz w:val="24"/>
          <w:szCs w:val="24"/>
        </w:rPr>
      </w:pPr>
      <w:r w:rsidRPr="00456415">
        <w:rPr>
          <w:sz w:val="24"/>
          <w:szCs w:val="24"/>
          <w:u w:val="single"/>
        </w:rPr>
        <w:t>Zutaten</w:t>
      </w:r>
      <w:r>
        <w:rPr>
          <w:sz w:val="24"/>
          <w:szCs w:val="24"/>
        </w:rPr>
        <w:t xml:space="preserve"> (für 4-6 Portionen)</w:t>
      </w:r>
    </w:p>
    <w:p w14:paraId="39FEF9C2" w14:textId="77777777" w:rsidR="00A04488" w:rsidRDefault="00A04488" w:rsidP="00A04488">
      <w:pPr>
        <w:rPr>
          <w:sz w:val="24"/>
          <w:szCs w:val="24"/>
        </w:rPr>
      </w:pPr>
      <w:r>
        <w:rPr>
          <w:sz w:val="24"/>
          <w:szCs w:val="24"/>
        </w:rPr>
        <w:t>150 g durchwachsener geräucherter Speck</w:t>
      </w:r>
    </w:p>
    <w:p w14:paraId="05C05FD2" w14:textId="77777777" w:rsidR="00A04488" w:rsidRDefault="00A04488" w:rsidP="00A04488">
      <w:pPr>
        <w:rPr>
          <w:sz w:val="24"/>
          <w:szCs w:val="24"/>
        </w:rPr>
      </w:pPr>
      <w:r>
        <w:rPr>
          <w:sz w:val="24"/>
          <w:szCs w:val="24"/>
        </w:rPr>
        <w:t>250 g Tomaten</w:t>
      </w:r>
    </w:p>
    <w:p w14:paraId="4028B4AF" w14:textId="77777777" w:rsidR="00A04488" w:rsidRDefault="00A04488" w:rsidP="00A04488">
      <w:pPr>
        <w:rPr>
          <w:sz w:val="24"/>
          <w:szCs w:val="24"/>
        </w:rPr>
      </w:pPr>
      <w:r>
        <w:rPr>
          <w:sz w:val="24"/>
          <w:szCs w:val="24"/>
        </w:rPr>
        <w:t>50 g frisch geriebener Pecorino (oder Parmesan)</w:t>
      </w:r>
    </w:p>
    <w:p w14:paraId="74A87CA8" w14:textId="77777777" w:rsidR="00A04488" w:rsidRDefault="00A04488" w:rsidP="00A04488">
      <w:pPr>
        <w:rPr>
          <w:sz w:val="24"/>
          <w:szCs w:val="24"/>
        </w:rPr>
      </w:pPr>
      <w:r>
        <w:rPr>
          <w:sz w:val="24"/>
          <w:szCs w:val="24"/>
        </w:rPr>
        <w:t>400 g Bucatini</w:t>
      </w:r>
    </w:p>
    <w:p w14:paraId="7EC32620" w14:textId="77777777" w:rsidR="00A04488" w:rsidRDefault="00A04488" w:rsidP="00A04488">
      <w:pPr>
        <w:rPr>
          <w:sz w:val="24"/>
          <w:szCs w:val="24"/>
        </w:rPr>
      </w:pPr>
      <w:r>
        <w:rPr>
          <w:sz w:val="24"/>
          <w:szCs w:val="24"/>
        </w:rPr>
        <w:t>1 Zwiebel</w:t>
      </w:r>
    </w:p>
    <w:p w14:paraId="1F9A8573" w14:textId="77777777" w:rsidR="00A04488" w:rsidRDefault="00A04488" w:rsidP="00A04488">
      <w:pPr>
        <w:rPr>
          <w:sz w:val="24"/>
          <w:szCs w:val="24"/>
        </w:rPr>
      </w:pPr>
      <w:r>
        <w:rPr>
          <w:sz w:val="24"/>
          <w:szCs w:val="24"/>
        </w:rPr>
        <w:t>2 EL Öl</w:t>
      </w:r>
    </w:p>
    <w:p w14:paraId="05FE4EF1" w14:textId="77777777" w:rsidR="00A04488" w:rsidRDefault="00A04488" w:rsidP="00A04488">
      <w:pPr>
        <w:rPr>
          <w:sz w:val="24"/>
          <w:szCs w:val="24"/>
        </w:rPr>
      </w:pPr>
      <w:r>
        <w:rPr>
          <w:sz w:val="24"/>
          <w:szCs w:val="24"/>
        </w:rPr>
        <w:t>½ Peperoncino (oder Chilischote) ersatzweise Cayennepfeffer</w:t>
      </w:r>
    </w:p>
    <w:p w14:paraId="082735F1" w14:textId="77777777" w:rsidR="00A04488" w:rsidRDefault="00A04488" w:rsidP="00A04488">
      <w:pPr>
        <w:rPr>
          <w:sz w:val="24"/>
          <w:szCs w:val="24"/>
        </w:rPr>
      </w:pPr>
      <w:r>
        <w:rPr>
          <w:sz w:val="24"/>
          <w:szCs w:val="24"/>
        </w:rPr>
        <w:t>Salz, Pfeffer aus der Mühle</w:t>
      </w:r>
    </w:p>
    <w:p w14:paraId="634D0F7A" w14:textId="77777777" w:rsidR="00A04488" w:rsidRDefault="00A04488" w:rsidP="00A04488">
      <w:pPr>
        <w:rPr>
          <w:sz w:val="24"/>
          <w:szCs w:val="24"/>
        </w:rPr>
      </w:pPr>
    </w:p>
    <w:p w14:paraId="1E57AC9D" w14:textId="77777777" w:rsidR="00A04488" w:rsidRDefault="00A04488" w:rsidP="00A04488">
      <w:pPr>
        <w:rPr>
          <w:sz w:val="24"/>
          <w:szCs w:val="24"/>
        </w:rPr>
      </w:pPr>
      <w:r>
        <w:rPr>
          <w:sz w:val="24"/>
          <w:szCs w:val="24"/>
        </w:rPr>
        <w:t>Zubereitungszeit: 20 Minuten</w:t>
      </w:r>
    </w:p>
    <w:p w14:paraId="2485CF17" w14:textId="77777777" w:rsidR="00A04488" w:rsidRPr="005F6B16" w:rsidRDefault="00A04488" w:rsidP="00A04488">
      <w:pPr>
        <w:pStyle w:val="ListParagraph"/>
        <w:numPr>
          <w:ilvl w:val="0"/>
          <w:numId w:val="97"/>
        </w:numPr>
        <w:spacing w:after="120"/>
        <w:ind w:left="714" w:hanging="357"/>
        <w:contextualSpacing w:val="0"/>
        <w:jc w:val="both"/>
        <w:rPr>
          <w:sz w:val="24"/>
          <w:szCs w:val="24"/>
        </w:rPr>
      </w:pPr>
      <w:r w:rsidRPr="005F6B16">
        <w:rPr>
          <w:sz w:val="24"/>
          <w:szCs w:val="24"/>
        </w:rPr>
        <w:t>Speck in 1 cm große Würfel schneiden. In einer Pfanne mit 2 EL Öl bei milder Hitze rundum anbraten. 1 Zwiebel hacken, untermischen und glasig dünsten.</w:t>
      </w:r>
    </w:p>
    <w:p w14:paraId="3C6666D8" w14:textId="77777777" w:rsidR="00A04488" w:rsidRPr="005F6B16" w:rsidRDefault="00A04488" w:rsidP="00A04488">
      <w:pPr>
        <w:pStyle w:val="ListParagraph"/>
        <w:numPr>
          <w:ilvl w:val="0"/>
          <w:numId w:val="97"/>
        </w:numPr>
        <w:spacing w:after="120"/>
        <w:ind w:left="714" w:hanging="357"/>
        <w:contextualSpacing w:val="0"/>
        <w:jc w:val="both"/>
        <w:rPr>
          <w:sz w:val="24"/>
          <w:szCs w:val="24"/>
        </w:rPr>
      </w:pPr>
      <w:r w:rsidRPr="005F6B16">
        <w:rPr>
          <w:sz w:val="24"/>
          <w:szCs w:val="24"/>
        </w:rPr>
        <w:t>Bucatini al dente kochen.</w:t>
      </w:r>
    </w:p>
    <w:p w14:paraId="3F843CDE" w14:textId="77777777" w:rsidR="00A04488" w:rsidRPr="005F6B16" w:rsidRDefault="00A04488" w:rsidP="00A04488">
      <w:pPr>
        <w:pStyle w:val="ListParagraph"/>
        <w:numPr>
          <w:ilvl w:val="0"/>
          <w:numId w:val="97"/>
        </w:numPr>
        <w:spacing w:after="120"/>
        <w:ind w:left="714" w:hanging="357"/>
        <w:contextualSpacing w:val="0"/>
        <w:jc w:val="both"/>
        <w:rPr>
          <w:sz w:val="24"/>
          <w:szCs w:val="24"/>
        </w:rPr>
      </w:pPr>
      <w:r w:rsidRPr="005F6B16">
        <w:rPr>
          <w:sz w:val="24"/>
          <w:szCs w:val="24"/>
        </w:rPr>
        <w:t>Tomaten überbrühen. Enthäuten und entkernen, in kleine Würfel schneiden. In die Pfanne einrühren und erhitzen. Mit Salz und fein gehacktem Peperocino pikant würzen.</w:t>
      </w:r>
    </w:p>
    <w:p w14:paraId="4F1FE6AA" w14:textId="77777777" w:rsidR="00A04488" w:rsidRDefault="00A04488" w:rsidP="00A04488">
      <w:pPr>
        <w:pStyle w:val="ListParagraph"/>
        <w:numPr>
          <w:ilvl w:val="0"/>
          <w:numId w:val="97"/>
        </w:numPr>
        <w:spacing w:after="120"/>
        <w:ind w:left="714" w:hanging="357"/>
        <w:contextualSpacing w:val="0"/>
        <w:jc w:val="both"/>
        <w:rPr>
          <w:sz w:val="24"/>
          <w:szCs w:val="24"/>
        </w:rPr>
      </w:pPr>
      <w:r w:rsidRPr="005F6B16">
        <w:rPr>
          <w:sz w:val="24"/>
          <w:szCs w:val="24"/>
        </w:rPr>
        <w:t>Bucatini abgießen und gut abtropfen lassen. In die Pfanne geben und gründlich mit der Sauce mischen. Hälfte vom geriebenen Käse unterheben, nochmals mit Salz und Pfeffer kräftig abschmecken. Nudeln in eine vorgewärmte Schüssel umfüllen. Restlichen Käse extra servier</w:t>
      </w:r>
      <w:r>
        <w:rPr>
          <w:sz w:val="24"/>
          <w:szCs w:val="24"/>
        </w:rPr>
        <w:t>e</w:t>
      </w:r>
      <w:r w:rsidRPr="005F6B16">
        <w:rPr>
          <w:sz w:val="24"/>
          <w:szCs w:val="24"/>
        </w:rPr>
        <w:t>n.</w:t>
      </w:r>
    </w:p>
    <w:p w14:paraId="15E0F5AE" w14:textId="77777777" w:rsidR="00A04488" w:rsidRDefault="00A04488" w:rsidP="00A04488">
      <w:pPr>
        <w:rPr>
          <w:sz w:val="24"/>
          <w:szCs w:val="24"/>
        </w:rPr>
      </w:pPr>
      <w:r>
        <w:rPr>
          <w:sz w:val="24"/>
          <w:szCs w:val="24"/>
        </w:rPr>
        <w:br w:type="page"/>
      </w:r>
    </w:p>
    <w:p w14:paraId="66334182" w14:textId="77777777" w:rsidR="00EB740B" w:rsidRDefault="00EB740B" w:rsidP="00EB740B">
      <w:pPr>
        <w:pStyle w:val="Heading2"/>
        <w:spacing w:after="240"/>
      </w:pPr>
      <w:r>
        <w:lastRenderedPageBreak/>
        <w:t>Bucatini mit Knoblauch</w:t>
      </w:r>
      <w:r>
        <w:rPr>
          <w:rStyle w:val="FootnoteReference"/>
        </w:rPr>
        <w:footnoteReference w:id="1308"/>
      </w:r>
      <w:r>
        <w:t xml:space="preserve"> </w:t>
      </w:r>
    </w:p>
    <w:p w14:paraId="57651069" w14:textId="77777777" w:rsidR="00EB740B" w:rsidRDefault="00EB740B" w:rsidP="00EB740B">
      <w:pPr>
        <w:jc w:val="both"/>
        <w:rPr>
          <w:sz w:val="24"/>
          <w:szCs w:val="24"/>
        </w:rPr>
      </w:pPr>
      <w:r w:rsidRPr="000C03D5">
        <w:rPr>
          <w:sz w:val="24"/>
          <w:szCs w:val="24"/>
          <w:u w:val="single"/>
        </w:rPr>
        <w:t>Zutaten</w:t>
      </w:r>
      <w:r>
        <w:rPr>
          <w:sz w:val="24"/>
          <w:szCs w:val="24"/>
        </w:rPr>
        <w:t xml:space="preserve"> (für 4 Portionen)</w:t>
      </w:r>
    </w:p>
    <w:p w14:paraId="5B337378" w14:textId="77777777" w:rsidR="00EB740B" w:rsidRDefault="00EB740B" w:rsidP="00EB740B">
      <w:pPr>
        <w:jc w:val="both"/>
        <w:rPr>
          <w:sz w:val="24"/>
          <w:szCs w:val="24"/>
        </w:rPr>
      </w:pPr>
      <w:r>
        <w:rPr>
          <w:sz w:val="24"/>
          <w:szCs w:val="24"/>
        </w:rPr>
        <w:t>500 g Bucatini</w:t>
      </w:r>
    </w:p>
    <w:p w14:paraId="5FE1AEF0" w14:textId="77777777" w:rsidR="00EB740B" w:rsidRDefault="00EB740B" w:rsidP="00EB740B">
      <w:pPr>
        <w:jc w:val="both"/>
        <w:rPr>
          <w:sz w:val="24"/>
          <w:szCs w:val="24"/>
        </w:rPr>
      </w:pPr>
      <w:r>
        <w:rPr>
          <w:sz w:val="24"/>
          <w:szCs w:val="24"/>
        </w:rPr>
        <w:t>80 ml Olivenöl</w:t>
      </w:r>
    </w:p>
    <w:p w14:paraId="7001200D" w14:textId="77777777" w:rsidR="00EB740B" w:rsidRDefault="00EB740B" w:rsidP="00EB740B">
      <w:pPr>
        <w:jc w:val="both"/>
        <w:rPr>
          <w:sz w:val="24"/>
          <w:szCs w:val="24"/>
        </w:rPr>
      </w:pPr>
      <w:r>
        <w:rPr>
          <w:sz w:val="24"/>
          <w:szCs w:val="24"/>
        </w:rPr>
        <w:t>8 Knoblauchzehen, zerdrückt</w:t>
      </w:r>
    </w:p>
    <w:p w14:paraId="76377E04" w14:textId="77777777" w:rsidR="00EB740B" w:rsidRDefault="00EB740B" w:rsidP="00EB740B">
      <w:pPr>
        <w:jc w:val="both"/>
        <w:rPr>
          <w:sz w:val="24"/>
          <w:szCs w:val="24"/>
        </w:rPr>
      </w:pPr>
      <w:r>
        <w:rPr>
          <w:sz w:val="24"/>
          <w:szCs w:val="24"/>
        </w:rPr>
        <w:t>2 EL frische glatte Petersilie, feingehackt</w:t>
      </w:r>
    </w:p>
    <w:p w14:paraId="49EA63DA" w14:textId="77777777" w:rsidR="00EB740B" w:rsidRDefault="00EB740B" w:rsidP="00EB740B">
      <w:pPr>
        <w:jc w:val="both"/>
        <w:rPr>
          <w:sz w:val="24"/>
          <w:szCs w:val="24"/>
        </w:rPr>
      </w:pPr>
      <w:r>
        <w:rPr>
          <w:sz w:val="24"/>
          <w:szCs w:val="24"/>
        </w:rPr>
        <w:t>Frisch geriebener Parmesan zum Servieren</w:t>
      </w:r>
    </w:p>
    <w:p w14:paraId="40057A89" w14:textId="77777777" w:rsidR="00EB740B" w:rsidRDefault="00EB740B" w:rsidP="00EB740B">
      <w:pPr>
        <w:jc w:val="both"/>
        <w:rPr>
          <w:sz w:val="24"/>
          <w:szCs w:val="24"/>
        </w:rPr>
      </w:pPr>
    </w:p>
    <w:p w14:paraId="2D3AB988" w14:textId="77777777" w:rsidR="00EB740B" w:rsidRDefault="00EB740B" w:rsidP="00EB740B">
      <w:pPr>
        <w:jc w:val="both"/>
        <w:rPr>
          <w:sz w:val="24"/>
          <w:szCs w:val="24"/>
        </w:rPr>
      </w:pPr>
      <w:r>
        <w:rPr>
          <w:sz w:val="24"/>
          <w:szCs w:val="24"/>
        </w:rPr>
        <w:t>Zubereitung:</w:t>
      </w:r>
    </w:p>
    <w:p w14:paraId="40EC4F21" w14:textId="77777777" w:rsidR="00EB740B" w:rsidRPr="00CE6CCF" w:rsidRDefault="00EB740B" w:rsidP="00B40E8C">
      <w:pPr>
        <w:pStyle w:val="ListParagraph"/>
        <w:numPr>
          <w:ilvl w:val="0"/>
          <w:numId w:val="490"/>
        </w:numPr>
        <w:spacing w:after="120"/>
        <w:ind w:left="714" w:hanging="357"/>
        <w:contextualSpacing w:val="0"/>
        <w:jc w:val="both"/>
        <w:rPr>
          <w:sz w:val="24"/>
          <w:szCs w:val="24"/>
        </w:rPr>
      </w:pPr>
      <w:r w:rsidRPr="00CE6CCF">
        <w:rPr>
          <w:sz w:val="24"/>
          <w:szCs w:val="24"/>
        </w:rPr>
        <w:t>Die Bucatini al dente kochen. Abtropfen und wieder in den Topf geben.</w:t>
      </w:r>
    </w:p>
    <w:p w14:paraId="44A46BB8" w14:textId="77777777" w:rsidR="00EB740B" w:rsidRPr="00CE6CCF" w:rsidRDefault="00EB740B" w:rsidP="00B40E8C">
      <w:pPr>
        <w:pStyle w:val="ListParagraph"/>
        <w:numPr>
          <w:ilvl w:val="0"/>
          <w:numId w:val="490"/>
        </w:numPr>
        <w:spacing w:after="120"/>
        <w:ind w:left="714" w:hanging="357"/>
        <w:contextualSpacing w:val="0"/>
        <w:jc w:val="both"/>
        <w:rPr>
          <w:sz w:val="24"/>
          <w:szCs w:val="24"/>
        </w:rPr>
      </w:pPr>
      <w:r w:rsidRPr="00CE6CCF">
        <w:rPr>
          <w:sz w:val="24"/>
          <w:szCs w:val="24"/>
        </w:rPr>
        <w:t>Kurz bevor die Pasta gar ist, das Olivenöl in einer Bratpfanne bei niedriger Hitze erwärmen und den Knoblauch zugeben. Das Knoblauchöl 1 Minute durchziehen lassen, dann vom Herd nehmen.</w:t>
      </w:r>
    </w:p>
    <w:p w14:paraId="72C55DAA" w14:textId="77777777" w:rsidR="00EB740B" w:rsidRPr="00CE6CCF" w:rsidRDefault="00EB740B" w:rsidP="00B40E8C">
      <w:pPr>
        <w:pStyle w:val="ListParagraph"/>
        <w:numPr>
          <w:ilvl w:val="0"/>
          <w:numId w:val="490"/>
        </w:numPr>
        <w:spacing w:after="120"/>
        <w:ind w:left="714" w:hanging="357"/>
        <w:contextualSpacing w:val="0"/>
        <w:jc w:val="both"/>
        <w:rPr>
          <w:sz w:val="24"/>
          <w:szCs w:val="24"/>
        </w:rPr>
      </w:pPr>
      <w:r w:rsidRPr="00CE6CCF">
        <w:rPr>
          <w:sz w:val="24"/>
          <w:szCs w:val="24"/>
        </w:rPr>
        <w:t>Das Öl an die Pasta gießen, die Petersilie unterziehen und alles Zutaten gut mengen. Mit Parmesan bestreuen und servieren.</w:t>
      </w:r>
    </w:p>
    <w:p w14:paraId="18A72B36" w14:textId="77777777" w:rsidR="00EB740B" w:rsidRDefault="00EB740B" w:rsidP="00EB740B">
      <w:pPr>
        <w:jc w:val="both"/>
        <w:rPr>
          <w:sz w:val="24"/>
          <w:szCs w:val="24"/>
        </w:rPr>
      </w:pPr>
    </w:p>
    <w:p w14:paraId="6031722F" w14:textId="77777777" w:rsidR="00EB740B" w:rsidRDefault="00EB740B" w:rsidP="00EB740B">
      <w:pPr>
        <w:ind w:left="708" w:hanging="708"/>
        <w:jc w:val="both"/>
        <w:rPr>
          <w:sz w:val="24"/>
          <w:szCs w:val="24"/>
        </w:rPr>
      </w:pPr>
      <w:r>
        <w:rPr>
          <w:sz w:val="24"/>
          <w:szCs w:val="24"/>
        </w:rPr>
        <w:t>Tipp:</w:t>
      </w:r>
      <w:r>
        <w:rPr>
          <w:sz w:val="24"/>
          <w:szCs w:val="24"/>
        </w:rPr>
        <w:tab/>
        <w:t>Man kann dazu auch noch Oliven oder gewürfelte Tomaten dazugeben. Und vorsichtig: Knoblauch nicht beim Erhitzen anbrennen oder zu lange kochen, dann wird er nämlich bitter.</w:t>
      </w:r>
    </w:p>
    <w:p w14:paraId="63F65E6C" w14:textId="77777777" w:rsidR="00EB740B" w:rsidRDefault="00EB740B" w:rsidP="00EB740B">
      <w:pPr>
        <w:rPr>
          <w:sz w:val="24"/>
          <w:szCs w:val="24"/>
        </w:rPr>
      </w:pPr>
      <w:r>
        <w:rPr>
          <w:sz w:val="24"/>
          <w:szCs w:val="24"/>
        </w:rPr>
        <w:br w:type="page"/>
      </w:r>
    </w:p>
    <w:p w14:paraId="0F1E80CF" w14:textId="77777777" w:rsidR="00547CA8" w:rsidRDefault="00547CA8" w:rsidP="00547CA8">
      <w:pPr>
        <w:pStyle w:val="Heading2"/>
        <w:spacing w:after="240"/>
      </w:pPr>
      <w:r>
        <w:lastRenderedPageBreak/>
        <w:t>Bucatini in Gorgonzolasauce</w:t>
      </w:r>
      <w:r>
        <w:rPr>
          <w:rStyle w:val="FootnoteReference"/>
        </w:rPr>
        <w:footnoteReference w:id="1309"/>
      </w:r>
      <w:r>
        <w:t xml:space="preserve"> </w:t>
      </w:r>
    </w:p>
    <w:p w14:paraId="20403814" w14:textId="77777777" w:rsidR="00547CA8" w:rsidRDefault="00547CA8" w:rsidP="00547CA8">
      <w:pPr>
        <w:rPr>
          <w:sz w:val="24"/>
          <w:szCs w:val="24"/>
        </w:rPr>
      </w:pPr>
      <w:r w:rsidRPr="00E875EF">
        <w:rPr>
          <w:sz w:val="24"/>
          <w:szCs w:val="24"/>
          <w:u w:val="single"/>
        </w:rPr>
        <w:t>Zutaten</w:t>
      </w:r>
      <w:r>
        <w:rPr>
          <w:sz w:val="24"/>
          <w:szCs w:val="24"/>
        </w:rPr>
        <w:t xml:space="preserve"> (für 6 Personen)</w:t>
      </w:r>
    </w:p>
    <w:p w14:paraId="5AB4178E" w14:textId="77777777" w:rsidR="00547CA8" w:rsidRPr="00547CA8" w:rsidRDefault="00547CA8" w:rsidP="00547CA8">
      <w:pPr>
        <w:rPr>
          <w:sz w:val="24"/>
          <w:szCs w:val="24"/>
          <w:lang w:val="en-US"/>
        </w:rPr>
      </w:pPr>
      <w:r w:rsidRPr="00547CA8">
        <w:rPr>
          <w:sz w:val="24"/>
          <w:szCs w:val="24"/>
          <w:lang w:val="en-US"/>
        </w:rPr>
        <w:t xml:space="preserve">380 g Bucatini </w:t>
      </w:r>
      <w:proofErr w:type="spellStart"/>
      <w:r w:rsidRPr="00547CA8">
        <w:rPr>
          <w:sz w:val="24"/>
          <w:szCs w:val="24"/>
          <w:lang w:val="en-US"/>
        </w:rPr>
        <w:t>oder</w:t>
      </w:r>
      <w:proofErr w:type="spellEnd"/>
      <w:r w:rsidRPr="00547CA8">
        <w:rPr>
          <w:sz w:val="24"/>
          <w:szCs w:val="24"/>
          <w:lang w:val="en-US"/>
        </w:rPr>
        <w:t xml:space="preserve"> Spaghetti</w:t>
      </w:r>
    </w:p>
    <w:p w14:paraId="49F87695" w14:textId="77777777" w:rsidR="00547CA8" w:rsidRPr="00547CA8" w:rsidRDefault="00547CA8" w:rsidP="00547CA8">
      <w:pPr>
        <w:rPr>
          <w:sz w:val="24"/>
          <w:szCs w:val="24"/>
          <w:lang w:val="en-US"/>
        </w:rPr>
      </w:pPr>
      <w:r w:rsidRPr="00547CA8">
        <w:rPr>
          <w:sz w:val="24"/>
          <w:szCs w:val="24"/>
          <w:lang w:val="en-US"/>
        </w:rPr>
        <w:t>200 g Gorgonzola</w:t>
      </w:r>
    </w:p>
    <w:p w14:paraId="5BE9FD5B" w14:textId="77777777" w:rsidR="00547CA8" w:rsidRDefault="00547CA8" w:rsidP="00547CA8">
      <w:pPr>
        <w:rPr>
          <w:sz w:val="24"/>
          <w:szCs w:val="24"/>
        </w:rPr>
      </w:pPr>
      <w:r>
        <w:rPr>
          <w:sz w:val="24"/>
          <w:szCs w:val="24"/>
        </w:rPr>
        <w:t>20 g Butter</w:t>
      </w:r>
    </w:p>
    <w:p w14:paraId="3AA973FC" w14:textId="77777777" w:rsidR="00547CA8" w:rsidRDefault="00547CA8" w:rsidP="00547CA8">
      <w:pPr>
        <w:rPr>
          <w:sz w:val="24"/>
          <w:szCs w:val="24"/>
        </w:rPr>
      </w:pPr>
      <w:r>
        <w:rPr>
          <w:sz w:val="24"/>
          <w:szCs w:val="24"/>
        </w:rPr>
        <w:t>1 Selleriestange, in Röllchen geschnitten</w:t>
      </w:r>
    </w:p>
    <w:p w14:paraId="11D361EB" w14:textId="77777777" w:rsidR="00547CA8" w:rsidRDefault="00547CA8" w:rsidP="00547CA8">
      <w:pPr>
        <w:rPr>
          <w:sz w:val="24"/>
          <w:szCs w:val="24"/>
        </w:rPr>
      </w:pPr>
      <w:r>
        <w:rPr>
          <w:sz w:val="24"/>
          <w:szCs w:val="24"/>
        </w:rPr>
        <w:t>320 ml Sahne</w:t>
      </w:r>
    </w:p>
    <w:p w14:paraId="75601FE7" w14:textId="77777777" w:rsidR="00547CA8" w:rsidRDefault="00547CA8" w:rsidP="00547CA8">
      <w:pPr>
        <w:rPr>
          <w:sz w:val="24"/>
          <w:szCs w:val="24"/>
        </w:rPr>
      </w:pPr>
      <w:r>
        <w:rPr>
          <w:sz w:val="24"/>
          <w:szCs w:val="24"/>
        </w:rPr>
        <w:t>250 g Ricotta glatt geschlagen oder Magerquark abgetropft</w:t>
      </w:r>
    </w:p>
    <w:p w14:paraId="03B4CF37" w14:textId="77777777" w:rsidR="00547CA8" w:rsidRDefault="00547CA8" w:rsidP="00547CA8">
      <w:pPr>
        <w:rPr>
          <w:sz w:val="24"/>
          <w:szCs w:val="24"/>
        </w:rPr>
      </w:pPr>
    </w:p>
    <w:p w14:paraId="4A7E32D8" w14:textId="77777777" w:rsidR="00547CA8" w:rsidRDefault="00547CA8" w:rsidP="00547CA8">
      <w:pPr>
        <w:rPr>
          <w:sz w:val="24"/>
          <w:szCs w:val="24"/>
        </w:rPr>
      </w:pPr>
      <w:r>
        <w:rPr>
          <w:sz w:val="24"/>
          <w:szCs w:val="24"/>
        </w:rPr>
        <w:t>Zubereitungszeit: 30 Minuten</w:t>
      </w:r>
    </w:p>
    <w:p w14:paraId="66715558" w14:textId="77777777" w:rsidR="00547CA8" w:rsidRPr="00295315" w:rsidRDefault="00547CA8" w:rsidP="00B40E8C">
      <w:pPr>
        <w:pStyle w:val="ListParagraph"/>
        <w:numPr>
          <w:ilvl w:val="0"/>
          <w:numId w:val="470"/>
        </w:numPr>
        <w:jc w:val="both"/>
        <w:rPr>
          <w:sz w:val="24"/>
          <w:szCs w:val="24"/>
        </w:rPr>
      </w:pPr>
      <w:r w:rsidRPr="00295315">
        <w:rPr>
          <w:sz w:val="24"/>
          <w:szCs w:val="24"/>
        </w:rPr>
        <w:t>Gorgonzola fein würfeln.</w:t>
      </w:r>
    </w:p>
    <w:p w14:paraId="24E3F8BF" w14:textId="77777777" w:rsidR="00547CA8" w:rsidRPr="00295315" w:rsidRDefault="00547CA8" w:rsidP="00B40E8C">
      <w:pPr>
        <w:pStyle w:val="ListParagraph"/>
        <w:numPr>
          <w:ilvl w:val="0"/>
          <w:numId w:val="470"/>
        </w:numPr>
        <w:spacing w:after="120"/>
        <w:ind w:left="714" w:hanging="357"/>
        <w:contextualSpacing w:val="0"/>
        <w:jc w:val="both"/>
        <w:rPr>
          <w:sz w:val="24"/>
          <w:szCs w:val="24"/>
        </w:rPr>
      </w:pPr>
      <w:r w:rsidRPr="00295315">
        <w:rPr>
          <w:sz w:val="24"/>
          <w:szCs w:val="24"/>
        </w:rPr>
        <w:t>Die Butter in einer Pfanne zerlassen, den Sellerie 2 Minuten unter Rühren dünsten. Die Sahne, den Ricotta oder Quark, den Gorgonzola zugeben und mit schwarzem Pfeffer aus der Mühle würzen.</w:t>
      </w:r>
    </w:p>
    <w:p w14:paraId="58CA80D1" w14:textId="77777777" w:rsidR="00547CA8" w:rsidRPr="00295315" w:rsidRDefault="00547CA8" w:rsidP="00B40E8C">
      <w:pPr>
        <w:pStyle w:val="ListParagraph"/>
        <w:numPr>
          <w:ilvl w:val="0"/>
          <w:numId w:val="470"/>
        </w:numPr>
        <w:spacing w:after="120"/>
        <w:ind w:left="714" w:hanging="357"/>
        <w:contextualSpacing w:val="0"/>
        <w:jc w:val="both"/>
        <w:rPr>
          <w:sz w:val="24"/>
          <w:szCs w:val="24"/>
        </w:rPr>
      </w:pPr>
      <w:r w:rsidRPr="00295315">
        <w:rPr>
          <w:sz w:val="24"/>
          <w:szCs w:val="24"/>
        </w:rPr>
        <w:t>Nudeln al dente kochen.</w:t>
      </w:r>
    </w:p>
    <w:p w14:paraId="6BBCAC10" w14:textId="77777777" w:rsidR="00547CA8" w:rsidRPr="00295315" w:rsidRDefault="00547CA8" w:rsidP="00B40E8C">
      <w:pPr>
        <w:pStyle w:val="ListParagraph"/>
        <w:numPr>
          <w:ilvl w:val="0"/>
          <w:numId w:val="470"/>
        </w:numPr>
        <w:spacing w:after="120"/>
        <w:ind w:left="714" w:hanging="357"/>
        <w:contextualSpacing w:val="0"/>
        <w:jc w:val="both"/>
        <w:rPr>
          <w:sz w:val="24"/>
          <w:szCs w:val="24"/>
        </w:rPr>
      </w:pPr>
      <w:r w:rsidRPr="00295315">
        <w:rPr>
          <w:sz w:val="24"/>
          <w:szCs w:val="24"/>
        </w:rPr>
        <w:t>Sauce bei niedriger Hitze unter ständigem Rühren langsam aufkochen. 1 Minute köcheln lassen. Die Sauce an die Nudeln geben und gut durchmischen.</w:t>
      </w:r>
    </w:p>
    <w:p w14:paraId="4021CF5C" w14:textId="77777777" w:rsidR="00547CA8" w:rsidRDefault="00547CA8" w:rsidP="00547CA8">
      <w:pPr>
        <w:rPr>
          <w:sz w:val="24"/>
          <w:szCs w:val="24"/>
        </w:rPr>
      </w:pPr>
    </w:p>
    <w:p w14:paraId="05AB13AD" w14:textId="6C1CC579" w:rsidR="00547CA8" w:rsidRDefault="00547CA8" w:rsidP="00CC40A2">
      <w:pPr>
        <w:ind w:left="708" w:hanging="708"/>
        <w:jc w:val="both"/>
        <w:rPr>
          <w:rFonts w:asciiTheme="majorHAnsi" w:eastAsiaTheme="majorEastAsia" w:hAnsiTheme="majorHAnsi" w:cstheme="majorBidi"/>
          <w:color w:val="2F5496" w:themeColor="accent1" w:themeShade="BF"/>
          <w:sz w:val="26"/>
          <w:szCs w:val="26"/>
        </w:rPr>
      </w:pPr>
      <w:r>
        <w:rPr>
          <w:sz w:val="24"/>
          <w:szCs w:val="24"/>
        </w:rPr>
        <w:t>Info:</w:t>
      </w:r>
      <w:r>
        <w:rPr>
          <w:sz w:val="24"/>
          <w:szCs w:val="24"/>
        </w:rPr>
        <w:tab/>
        <w:t xml:space="preserve">Immer ein gutes, schnelles und leckeres Gericht. Allerdings klappt bei mir die Sauce nicht immer: manchmal zu fest, manchmal zu krisselig… aber egal </w:t>
      </w:r>
      <w:r w:rsidRPr="00E875EF">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br w:type="page"/>
      </w:r>
    </w:p>
    <w:p w14:paraId="654A4EE3" w14:textId="1AD8E4D6" w:rsidR="00FF6D97" w:rsidRDefault="00FF6D97" w:rsidP="00FF6D97">
      <w:pPr>
        <w:pStyle w:val="Heading2"/>
        <w:spacing w:after="240"/>
      </w:pPr>
      <w:r>
        <w:lastRenderedPageBreak/>
        <w:t>Bucatini mit Champignon-Mascarpone</w:t>
      </w:r>
      <w:r>
        <w:rPr>
          <w:rStyle w:val="FootnoteReference"/>
        </w:rPr>
        <w:footnoteReference w:id="1310"/>
      </w:r>
      <w:r>
        <w:t xml:space="preserve"> </w:t>
      </w:r>
    </w:p>
    <w:p w14:paraId="6EC14EC0" w14:textId="77777777" w:rsidR="00FF6D97" w:rsidRDefault="00FF6D97" w:rsidP="00FF6D97">
      <w:pPr>
        <w:rPr>
          <w:sz w:val="24"/>
          <w:szCs w:val="24"/>
        </w:rPr>
      </w:pPr>
      <w:r w:rsidRPr="00086FBD">
        <w:rPr>
          <w:sz w:val="24"/>
          <w:szCs w:val="24"/>
          <w:u w:val="single"/>
        </w:rPr>
        <w:t>Zutaten</w:t>
      </w:r>
      <w:r>
        <w:rPr>
          <w:sz w:val="24"/>
          <w:szCs w:val="24"/>
        </w:rPr>
        <w:t xml:space="preserve"> (für 2 Personen):</w:t>
      </w:r>
    </w:p>
    <w:p w14:paraId="08F7185C" w14:textId="77777777" w:rsidR="00FF6D97" w:rsidRDefault="00FF6D97" w:rsidP="00FF6D97">
      <w:pPr>
        <w:rPr>
          <w:sz w:val="24"/>
          <w:szCs w:val="24"/>
        </w:rPr>
      </w:pPr>
      <w:r>
        <w:rPr>
          <w:sz w:val="24"/>
          <w:szCs w:val="24"/>
        </w:rPr>
        <w:t>30 g Butter</w:t>
      </w:r>
    </w:p>
    <w:p w14:paraId="0A6E3799" w14:textId="77777777" w:rsidR="00FF6D97" w:rsidRDefault="00FF6D97" w:rsidP="00FF6D97">
      <w:pPr>
        <w:rPr>
          <w:sz w:val="24"/>
          <w:szCs w:val="24"/>
        </w:rPr>
      </w:pPr>
      <w:r>
        <w:rPr>
          <w:sz w:val="24"/>
          <w:szCs w:val="24"/>
        </w:rPr>
        <w:t>10 Champignons in dünne Scheiben geschnitten</w:t>
      </w:r>
    </w:p>
    <w:p w14:paraId="4157A892" w14:textId="77777777" w:rsidR="00FF6D97" w:rsidRDefault="00FF6D97" w:rsidP="00FF6D97">
      <w:pPr>
        <w:rPr>
          <w:sz w:val="24"/>
          <w:szCs w:val="24"/>
        </w:rPr>
      </w:pPr>
      <w:r>
        <w:rPr>
          <w:sz w:val="24"/>
          <w:szCs w:val="24"/>
        </w:rPr>
        <w:t>1-2 Knoblauchzehen</w:t>
      </w:r>
    </w:p>
    <w:p w14:paraId="5AEAC786" w14:textId="77777777" w:rsidR="00FF6D97" w:rsidRDefault="00FF6D97" w:rsidP="00FF6D97">
      <w:pPr>
        <w:rPr>
          <w:sz w:val="24"/>
          <w:szCs w:val="24"/>
        </w:rPr>
      </w:pPr>
      <w:r>
        <w:rPr>
          <w:sz w:val="24"/>
          <w:szCs w:val="24"/>
        </w:rPr>
        <w:t>125 g Mascarpone</w:t>
      </w:r>
    </w:p>
    <w:p w14:paraId="7BF53B63" w14:textId="77777777" w:rsidR="00FF6D97" w:rsidRDefault="00FF6D97" w:rsidP="00FF6D97">
      <w:pPr>
        <w:rPr>
          <w:sz w:val="24"/>
          <w:szCs w:val="24"/>
        </w:rPr>
      </w:pPr>
      <w:r>
        <w:rPr>
          <w:sz w:val="24"/>
          <w:szCs w:val="24"/>
        </w:rPr>
        <w:t>Sahne</w:t>
      </w:r>
    </w:p>
    <w:p w14:paraId="09F451C2" w14:textId="77777777" w:rsidR="00FF6D97" w:rsidRDefault="00FF6D97" w:rsidP="00FF6D97">
      <w:pPr>
        <w:rPr>
          <w:sz w:val="24"/>
          <w:szCs w:val="24"/>
        </w:rPr>
      </w:pPr>
      <w:r>
        <w:rPr>
          <w:sz w:val="24"/>
          <w:szCs w:val="24"/>
        </w:rPr>
        <w:t>Salz, Pfeffer</w:t>
      </w:r>
    </w:p>
    <w:p w14:paraId="7CF13EA3" w14:textId="77777777" w:rsidR="00FF6D97" w:rsidRDefault="00FF6D97" w:rsidP="00FF6D97">
      <w:pPr>
        <w:rPr>
          <w:sz w:val="24"/>
          <w:szCs w:val="24"/>
        </w:rPr>
      </w:pPr>
      <w:r>
        <w:rPr>
          <w:sz w:val="24"/>
          <w:szCs w:val="24"/>
        </w:rPr>
        <w:t>Petersilie</w:t>
      </w:r>
    </w:p>
    <w:p w14:paraId="4DFCF823" w14:textId="77777777" w:rsidR="00FF6D97" w:rsidRDefault="00FF6D97" w:rsidP="00FF6D97">
      <w:pPr>
        <w:rPr>
          <w:sz w:val="24"/>
          <w:szCs w:val="24"/>
        </w:rPr>
      </w:pPr>
      <w:r>
        <w:rPr>
          <w:sz w:val="24"/>
          <w:szCs w:val="24"/>
        </w:rPr>
        <w:t>250 g Bucatini</w:t>
      </w:r>
    </w:p>
    <w:p w14:paraId="7CC8398B" w14:textId="77777777" w:rsidR="00FF6D97" w:rsidRDefault="00FF6D97" w:rsidP="00FF6D97">
      <w:pPr>
        <w:rPr>
          <w:sz w:val="24"/>
          <w:szCs w:val="24"/>
        </w:rPr>
      </w:pPr>
    </w:p>
    <w:p w14:paraId="285479BE" w14:textId="77777777" w:rsidR="00FF6D97" w:rsidRDefault="00FF6D97" w:rsidP="00FF6D97">
      <w:pPr>
        <w:rPr>
          <w:sz w:val="24"/>
          <w:szCs w:val="24"/>
        </w:rPr>
      </w:pPr>
      <w:r>
        <w:rPr>
          <w:sz w:val="24"/>
          <w:szCs w:val="24"/>
        </w:rPr>
        <w:t>Zubereitung:</w:t>
      </w:r>
    </w:p>
    <w:p w14:paraId="4BCF2565" w14:textId="77777777" w:rsidR="00FF6D97" w:rsidRPr="00972821" w:rsidRDefault="00FF6D97" w:rsidP="00FF6D97">
      <w:pPr>
        <w:pStyle w:val="ListParagraph"/>
        <w:numPr>
          <w:ilvl w:val="0"/>
          <w:numId w:val="196"/>
        </w:numPr>
        <w:spacing w:after="120"/>
        <w:ind w:left="714" w:hanging="357"/>
        <w:contextualSpacing w:val="0"/>
        <w:jc w:val="both"/>
        <w:rPr>
          <w:sz w:val="24"/>
          <w:szCs w:val="24"/>
        </w:rPr>
      </w:pPr>
      <w:r w:rsidRPr="00972821">
        <w:rPr>
          <w:sz w:val="24"/>
          <w:szCs w:val="24"/>
        </w:rPr>
        <w:t xml:space="preserve">Butter in einer beschichteten Pfanne erhitzen. Champignons zugeben und bei mittlerer Hitze goldbraun braten. Dann 1-2 Knoblauchzehen und Mascarpone einrühren. </w:t>
      </w:r>
    </w:p>
    <w:p w14:paraId="64DA7672" w14:textId="77777777" w:rsidR="00FF6D97" w:rsidRPr="00972821" w:rsidRDefault="00FF6D97" w:rsidP="00FF6D97">
      <w:pPr>
        <w:pStyle w:val="ListParagraph"/>
        <w:numPr>
          <w:ilvl w:val="0"/>
          <w:numId w:val="196"/>
        </w:numPr>
        <w:spacing w:after="120"/>
        <w:ind w:left="714" w:hanging="357"/>
        <w:contextualSpacing w:val="0"/>
        <w:jc w:val="both"/>
        <w:rPr>
          <w:sz w:val="24"/>
          <w:szCs w:val="24"/>
        </w:rPr>
      </w:pPr>
      <w:r w:rsidRPr="00972821">
        <w:rPr>
          <w:sz w:val="24"/>
          <w:szCs w:val="24"/>
        </w:rPr>
        <w:t>Bei schwacher Hitze rühren bis der Mascarpone verlaufen und die Sauce glatt ist. Ist sie noch zu dick, etwas Sahne zufügen. Mit Salz und Pfeffer abschmecken; nun frisch gehackte Petersilie zugeben. Mit den al dente gekochten Nudeln vermengen und sofort servieren.</w:t>
      </w:r>
    </w:p>
    <w:p w14:paraId="2BFEDCB1" w14:textId="77777777" w:rsidR="00FF6D97" w:rsidRDefault="00FF6D97" w:rsidP="00FF6D97">
      <w:pPr>
        <w:rPr>
          <w:sz w:val="24"/>
          <w:szCs w:val="24"/>
        </w:rPr>
      </w:pPr>
      <w:r>
        <w:rPr>
          <w:sz w:val="24"/>
          <w:szCs w:val="24"/>
        </w:rPr>
        <w:br w:type="page"/>
      </w:r>
    </w:p>
    <w:p w14:paraId="7356C0AC" w14:textId="6D956979" w:rsidR="00CA26BB" w:rsidRDefault="00CA26BB" w:rsidP="00CA26BB">
      <w:pPr>
        <w:pStyle w:val="Heading2"/>
        <w:spacing w:after="240"/>
      </w:pPr>
      <w:r>
        <w:lastRenderedPageBreak/>
        <w:t>Buca</w:t>
      </w:r>
      <w:r w:rsidR="009655FE">
        <w:t>tini</w:t>
      </w:r>
      <w:r>
        <w:t>auflauf mit Hackfleisch</w:t>
      </w:r>
      <w:r>
        <w:rPr>
          <w:rStyle w:val="FootnoteReference"/>
        </w:rPr>
        <w:footnoteReference w:id="1311"/>
      </w:r>
      <w:r>
        <w:t xml:space="preserve"> </w:t>
      </w:r>
    </w:p>
    <w:p w14:paraId="622A6A70" w14:textId="77777777" w:rsidR="00CA26BB" w:rsidRDefault="00CA26BB" w:rsidP="00CA26BB">
      <w:pPr>
        <w:rPr>
          <w:sz w:val="24"/>
          <w:szCs w:val="24"/>
        </w:rPr>
      </w:pPr>
      <w:r w:rsidRPr="00E875EF">
        <w:rPr>
          <w:sz w:val="24"/>
          <w:szCs w:val="24"/>
          <w:u w:val="single"/>
        </w:rPr>
        <w:t>Zutaten</w:t>
      </w:r>
      <w:r>
        <w:rPr>
          <w:sz w:val="24"/>
          <w:szCs w:val="24"/>
        </w:rPr>
        <w:t xml:space="preserve"> (für 8 Portionen)</w:t>
      </w:r>
    </w:p>
    <w:p w14:paraId="10423085" w14:textId="77777777" w:rsidR="00CA26BB" w:rsidRDefault="00CA26BB" w:rsidP="00CA26BB">
      <w:pPr>
        <w:rPr>
          <w:sz w:val="24"/>
          <w:szCs w:val="24"/>
        </w:rPr>
      </w:pPr>
      <w:r>
        <w:rPr>
          <w:sz w:val="24"/>
          <w:szCs w:val="24"/>
        </w:rPr>
        <w:t>2 EL Olivenöl</w:t>
      </w:r>
    </w:p>
    <w:p w14:paraId="564C0C06" w14:textId="77777777" w:rsidR="00CA26BB" w:rsidRDefault="00CA26BB" w:rsidP="00CA26BB">
      <w:pPr>
        <w:rPr>
          <w:sz w:val="24"/>
          <w:szCs w:val="24"/>
        </w:rPr>
      </w:pPr>
      <w:r>
        <w:rPr>
          <w:sz w:val="24"/>
          <w:szCs w:val="24"/>
        </w:rPr>
        <w:t>1 große Zwiebel, gehackt</w:t>
      </w:r>
    </w:p>
    <w:p w14:paraId="3E761460" w14:textId="77777777" w:rsidR="00CA26BB" w:rsidRDefault="00CA26BB" w:rsidP="00CA26BB">
      <w:pPr>
        <w:rPr>
          <w:sz w:val="24"/>
          <w:szCs w:val="24"/>
        </w:rPr>
      </w:pPr>
      <w:r>
        <w:rPr>
          <w:sz w:val="24"/>
          <w:szCs w:val="24"/>
        </w:rPr>
        <w:t>1 kg Rinderhack</w:t>
      </w:r>
    </w:p>
    <w:p w14:paraId="52F88AAE" w14:textId="77777777" w:rsidR="00CA26BB" w:rsidRDefault="00CA26BB" w:rsidP="00CA26BB">
      <w:pPr>
        <w:rPr>
          <w:sz w:val="24"/>
          <w:szCs w:val="24"/>
        </w:rPr>
      </w:pPr>
      <w:r>
        <w:rPr>
          <w:sz w:val="24"/>
          <w:szCs w:val="24"/>
        </w:rPr>
        <w:t>60 ml Rotwein</w:t>
      </w:r>
    </w:p>
    <w:p w14:paraId="23ED0CF4" w14:textId="77777777" w:rsidR="00CA26BB" w:rsidRDefault="00CA26BB" w:rsidP="00CA26BB">
      <w:pPr>
        <w:rPr>
          <w:sz w:val="24"/>
          <w:szCs w:val="24"/>
        </w:rPr>
      </w:pPr>
      <w:r>
        <w:rPr>
          <w:sz w:val="24"/>
          <w:szCs w:val="24"/>
        </w:rPr>
        <w:t>700 ml Tomatenpastasauce</w:t>
      </w:r>
    </w:p>
    <w:p w14:paraId="5816BB04" w14:textId="77777777" w:rsidR="00CA26BB" w:rsidRDefault="00CA26BB" w:rsidP="00CA26BB">
      <w:pPr>
        <w:rPr>
          <w:sz w:val="24"/>
          <w:szCs w:val="24"/>
        </w:rPr>
      </w:pPr>
      <w:r>
        <w:rPr>
          <w:sz w:val="24"/>
          <w:szCs w:val="24"/>
        </w:rPr>
        <w:t>2 Teelöffel Brühe oder 2 Brühwürfel</w:t>
      </w:r>
    </w:p>
    <w:p w14:paraId="7B116224" w14:textId="77777777" w:rsidR="00CA26BB" w:rsidRDefault="00CA26BB" w:rsidP="00CA26BB">
      <w:pPr>
        <w:rPr>
          <w:sz w:val="24"/>
          <w:szCs w:val="24"/>
        </w:rPr>
      </w:pPr>
      <w:r>
        <w:rPr>
          <w:sz w:val="24"/>
          <w:szCs w:val="24"/>
        </w:rPr>
        <w:t>2 EL frische glatte Petersilie, feingehackt</w:t>
      </w:r>
    </w:p>
    <w:p w14:paraId="64EEE92D" w14:textId="77777777" w:rsidR="00CA26BB" w:rsidRDefault="00CA26BB" w:rsidP="00CA26BB">
      <w:pPr>
        <w:rPr>
          <w:sz w:val="24"/>
          <w:szCs w:val="24"/>
        </w:rPr>
      </w:pPr>
      <w:r>
        <w:rPr>
          <w:sz w:val="24"/>
          <w:szCs w:val="24"/>
        </w:rPr>
        <w:t>500 g Bucatini (oder eben andere Nudeln)</w:t>
      </w:r>
    </w:p>
    <w:p w14:paraId="3C7444FB" w14:textId="77777777" w:rsidR="00CA26BB" w:rsidRDefault="00CA26BB" w:rsidP="00CA26BB">
      <w:pPr>
        <w:rPr>
          <w:sz w:val="24"/>
          <w:szCs w:val="24"/>
        </w:rPr>
      </w:pPr>
      <w:r>
        <w:rPr>
          <w:sz w:val="24"/>
          <w:szCs w:val="24"/>
        </w:rPr>
        <w:t>2 Eiweiß, leicht verschlagen</w:t>
      </w:r>
    </w:p>
    <w:p w14:paraId="53871EA9" w14:textId="77777777" w:rsidR="00CA26BB" w:rsidRDefault="00CA26BB" w:rsidP="00CA26BB">
      <w:pPr>
        <w:rPr>
          <w:sz w:val="24"/>
          <w:szCs w:val="24"/>
        </w:rPr>
      </w:pPr>
      <w:r>
        <w:rPr>
          <w:sz w:val="24"/>
          <w:szCs w:val="24"/>
        </w:rPr>
        <w:t>2 EL Semmelbrösel</w:t>
      </w:r>
    </w:p>
    <w:p w14:paraId="01B00C32" w14:textId="77777777" w:rsidR="00CA26BB" w:rsidRDefault="00CA26BB" w:rsidP="00CA26BB">
      <w:pPr>
        <w:rPr>
          <w:sz w:val="24"/>
          <w:szCs w:val="24"/>
        </w:rPr>
      </w:pPr>
    </w:p>
    <w:p w14:paraId="59D082A0" w14:textId="77777777" w:rsidR="00CA26BB" w:rsidRPr="00E875EF" w:rsidRDefault="00CA26BB" w:rsidP="00CA26BB">
      <w:pPr>
        <w:rPr>
          <w:i/>
          <w:iCs/>
          <w:sz w:val="24"/>
          <w:szCs w:val="24"/>
        </w:rPr>
      </w:pPr>
      <w:r w:rsidRPr="00E875EF">
        <w:rPr>
          <w:i/>
          <w:iCs/>
          <w:sz w:val="24"/>
          <w:szCs w:val="24"/>
        </w:rPr>
        <w:t>Für die Käsesauce</w:t>
      </w:r>
      <w:r>
        <w:rPr>
          <w:i/>
          <w:iCs/>
          <w:sz w:val="24"/>
          <w:szCs w:val="24"/>
        </w:rPr>
        <w:t>:</w:t>
      </w:r>
    </w:p>
    <w:p w14:paraId="2F301144" w14:textId="77777777" w:rsidR="00CA26BB" w:rsidRDefault="00CA26BB" w:rsidP="00CA26BB">
      <w:pPr>
        <w:rPr>
          <w:sz w:val="24"/>
          <w:szCs w:val="24"/>
        </w:rPr>
      </w:pPr>
      <w:r>
        <w:rPr>
          <w:sz w:val="24"/>
          <w:szCs w:val="24"/>
        </w:rPr>
        <w:t>50 g Butter</w:t>
      </w:r>
    </w:p>
    <w:p w14:paraId="62131FB7" w14:textId="77777777" w:rsidR="00CA26BB" w:rsidRDefault="00CA26BB" w:rsidP="00CA26BB">
      <w:pPr>
        <w:rPr>
          <w:sz w:val="24"/>
          <w:szCs w:val="24"/>
        </w:rPr>
      </w:pPr>
      <w:r>
        <w:rPr>
          <w:sz w:val="24"/>
          <w:szCs w:val="24"/>
        </w:rPr>
        <w:t>2 EL Mehl</w:t>
      </w:r>
    </w:p>
    <w:p w14:paraId="12B48A4C" w14:textId="77777777" w:rsidR="00CA26BB" w:rsidRDefault="00CA26BB" w:rsidP="00CA26BB">
      <w:pPr>
        <w:rPr>
          <w:sz w:val="24"/>
          <w:szCs w:val="24"/>
        </w:rPr>
      </w:pPr>
      <w:r>
        <w:rPr>
          <w:sz w:val="24"/>
          <w:szCs w:val="24"/>
        </w:rPr>
        <w:t>600 ml Milch</w:t>
      </w:r>
    </w:p>
    <w:p w14:paraId="332A3EC8" w14:textId="77777777" w:rsidR="00CA26BB" w:rsidRDefault="00CA26BB" w:rsidP="00CA26BB">
      <w:pPr>
        <w:rPr>
          <w:sz w:val="24"/>
          <w:szCs w:val="24"/>
        </w:rPr>
      </w:pPr>
      <w:r>
        <w:rPr>
          <w:sz w:val="24"/>
          <w:szCs w:val="24"/>
        </w:rPr>
        <w:t>2 Eigelb, leicht verschlagen</w:t>
      </w:r>
    </w:p>
    <w:p w14:paraId="76B748D5" w14:textId="77777777" w:rsidR="00CA26BB" w:rsidRDefault="00CA26BB" w:rsidP="00CA26BB">
      <w:pPr>
        <w:rPr>
          <w:sz w:val="24"/>
          <w:szCs w:val="24"/>
        </w:rPr>
      </w:pPr>
      <w:r>
        <w:rPr>
          <w:sz w:val="24"/>
          <w:szCs w:val="24"/>
        </w:rPr>
        <w:t>120 g geriebener Cheddar oder mittelalter Gouda</w:t>
      </w:r>
    </w:p>
    <w:p w14:paraId="70720CD6" w14:textId="77777777" w:rsidR="00CA26BB" w:rsidRDefault="00CA26BB" w:rsidP="00CA26BB">
      <w:pPr>
        <w:rPr>
          <w:sz w:val="24"/>
          <w:szCs w:val="24"/>
        </w:rPr>
      </w:pPr>
    </w:p>
    <w:p w14:paraId="62635883" w14:textId="77777777" w:rsidR="00CA26BB" w:rsidRDefault="00CA26BB" w:rsidP="00CA26BB">
      <w:pPr>
        <w:rPr>
          <w:sz w:val="24"/>
          <w:szCs w:val="24"/>
        </w:rPr>
      </w:pPr>
      <w:r>
        <w:rPr>
          <w:sz w:val="24"/>
          <w:szCs w:val="24"/>
        </w:rPr>
        <w:t>Zubereitungszeit: 2 Stunden und 20 Minuten</w:t>
      </w:r>
    </w:p>
    <w:p w14:paraId="184793A7" w14:textId="77777777" w:rsidR="00CA26BB" w:rsidRPr="00BD0596" w:rsidRDefault="00CA26BB" w:rsidP="00B40E8C">
      <w:pPr>
        <w:pStyle w:val="ListParagraph"/>
        <w:numPr>
          <w:ilvl w:val="0"/>
          <w:numId w:val="457"/>
        </w:numPr>
        <w:spacing w:after="120"/>
        <w:ind w:left="714" w:hanging="357"/>
        <w:contextualSpacing w:val="0"/>
        <w:jc w:val="both"/>
        <w:rPr>
          <w:sz w:val="24"/>
          <w:szCs w:val="24"/>
        </w:rPr>
      </w:pPr>
      <w:r w:rsidRPr="00BD0596">
        <w:rPr>
          <w:sz w:val="24"/>
          <w:szCs w:val="24"/>
        </w:rPr>
        <w:t xml:space="preserve">Das Öl in einer großen gusseisernen Pfanne erhitzen. Die Zwiebel bei mittlerer Hitze 2 Minuten weich dünsten. Das Rinderhack zugeben und bei hoher Hitze anbräunen, bis die gesamte Flüssigkeit verkocht ist. </w:t>
      </w:r>
    </w:p>
    <w:p w14:paraId="0CF81D07" w14:textId="77777777" w:rsidR="00CA26BB" w:rsidRPr="00BD0596" w:rsidRDefault="00CA26BB" w:rsidP="00B40E8C">
      <w:pPr>
        <w:pStyle w:val="ListParagraph"/>
        <w:numPr>
          <w:ilvl w:val="0"/>
          <w:numId w:val="457"/>
        </w:numPr>
        <w:spacing w:after="120"/>
        <w:ind w:left="714" w:hanging="357"/>
        <w:contextualSpacing w:val="0"/>
        <w:jc w:val="both"/>
        <w:rPr>
          <w:sz w:val="24"/>
          <w:szCs w:val="24"/>
        </w:rPr>
      </w:pPr>
      <w:r w:rsidRPr="00BD0596">
        <w:rPr>
          <w:sz w:val="24"/>
          <w:szCs w:val="24"/>
        </w:rPr>
        <w:t>Jetzt den Wein, die Sauce und die Brühe dazugeben und aufkochen. 1 Stunden abgedeckt bei kleiner Hitze köcheln lassen. Dann vom Herd nehmen, die Petersilie unterrühren und abkühlen lassen.</w:t>
      </w:r>
    </w:p>
    <w:p w14:paraId="257E413A" w14:textId="77777777" w:rsidR="00CA26BB" w:rsidRPr="00BD0596" w:rsidRDefault="00CA26BB" w:rsidP="00B40E8C">
      <w:pPr>
        <w:pStyle w:val="ListParagraph"/>
        <w:numPr>
          <w:ilvl w:val="0"/>
          <w:numId w:val="457"/>
        </w:numPr>
        <w:spacing w:after="120"/>
        <w:ind w:left="714" w:hanging="357"/>
        <w:contextualSpacing w:val="0"/>
        <w:jc w:val="both"/>
        <w:rPr>
          <w:sz w:val="24"/>
          <w:szCs w:val="24"/>
        </w:rPr>
      </w:pPr>
      <w:r w:rsidRPr="00BD0596">
        <w:rPr>
          <w:sz w:val="24"/>
          <w:szCs w:val="24"/>
        </w:rPr>
        <w:t xml:space="preserve">Für die Käsesauce die Bitter in einer mittelgroßen Pfanne bei niedriger Hitze erwärmen und das Mehl 1 Minute einrühren, bis die Masse Farbe angenommen hat und glatt wird. Dann vom Herd nehmen und langsam die Milch einrühren. Bei mittlerer Hitze 5 Minuten köcheln lassen, bis die Sauce Blasen wirft und eindickt. Noch 1 Minute </w:t>
      </w:r>
      <w:r w:rsidRPr="00BD0596">
        <w:rPr>
          <w:sz w:val="24"/>
          <w:szCs w:val="24"/>
        </w:rPr>
        <w:lastRenderedPageBreak/>
        <w:t>köcheln lassen, dann vom Herd nehmen, etwas abkühlen lassen und Eigelb und Käse unterrühren.</w:t>
      </w:r>
    </w:p>
    <w:p w14:paraId="779923EF" w14:textId="77777777" w:rsidR="00CA26BB" w:rsidRPr="00BD0596" w:rsidRDefault="00CA26BB" w:rsidP="00B40E8C">
      <w:pPr>
        <w:pStyle w:val="ListParagraph"/>
        <w:numPr>
          <w:ilvl w:val="0"/>
          <w:numId w:val="457"/>
        </w:numPr>
        <w:spacing w:after="120"/>
        <w:contextualSpacing w:val="0"/>
        <w:jc w:val="both"/>
        <w:rPr>
          <w:sz w:val="24"/>
          <w:szCs w:val="24"/>
        </w:rPr>
      </w:pPr>
      <w:r w:rsidRPr="00BD0596">
        <w:rPr>
          <w:sz w:val="24"/>
          <w:szCs w:val="24"/>
        </w:rPr>
        <w:t>Den Backofen auf 180 Grad vorheizen. Pasta al dente kochen. Abtropfen lassen, mit kaltem Wasser abschrecken, nochmals gut abtropfen lassen und sorgfältig mit dem Eiweiß mengen. Die Hälfte der Nudeln in eine gebutterte, backofenfeste Form geben, darauf die Hackfleischsauce gießen.</w:t>
      </w:r>
    </w:p>
    <w:p w14:paraId="49048E2C" w14:textId="77777777" w:rsidR="00CA26BB" w:rsidRPr="00BD0596" w:rsidRDefault="00CA26BB" w:rsidP="00B40E8C">
      <w:pPr>
        <w:pStyle w:val="ListParagraph"/>
        <w:numPr>
          <w:ilvl w:val="0"/>
          <w:numId w:val="457"/>
        </w:numPr>
        <w:spacing w:after="120"/>
        <w:contextualSpacing w:val="0"/>
        <w:jc w:val="both"/>
        <w:rPr>
          <w:sz w:val="24"/>
          <w:szCs w:val="24"/>
        </w:rPr>
      </w:pPr>
      <w:r w:rsidRPr="00BD0596">
        <w:rPr>
          <w:sz w:val="24"/>
          <w:szCs w:val="24"/>
        </w:rPr>
        <w:t>Die restlichen Nudeln mit der Käsesauce vermischen und über dem Fleisch verteilen. Darauf die Semmelbrösel streuen. 45 Minuten im Backofen goldgelb backen.</w:t>
      </w:r>
    </w:p>
    <w:p w14:paraId="4ECEFBAF" w14:textId="77777777" w:rsidR="00CA26BB" w:rsidRDefault="00CA26BB" w:rsidP="00CA26BB">
      <w:pPr>
        <w:rPr>
          <w:sz w:val="24"/>
          <w:szCs w:val="24"/>
        </w:rPr>
      </w:pPr>
      <w:r>
        <w:rPr>
          <w:sz w:val="24"/>
          <w:szCs w:val="24"/>
        </w:rPr>
        <w:br w:type="page"/>
      </w:r>
    </w:p>
    <w:p w14:paraId="42239474" w14:textId="71C8CB5C" w:rsidR="00A2508D" w:rsidRPr="00A2508D" w:rsidRDefault="00A2508D" w:rsidP="00A2508D">
      <w:pPr>
        <w:pStyle w:val="Heading2"/>
        <w:spacing w:after="240"/>
      </w:pPr>
      <w:r w:rsidRPr="00A2508D">
        <w:lastRenderedPageBreak/>
        <w:t>Maccheroni mit frischer Tomatensauce</w:t>
      </w:r>
      <w:r>
        <w:rPr>
          <w:rStyle w:val="FootnoteReference"/>
          <w:lang w:val="en-US"/>
        </w:rPr>
        <w:footnoteReference w:id="1312"/>
      </w:r>
      <w:r w:rsidRPr="00A2508D">
        <w:t xml:space="preserve"> </w:t>
      </w:r>
    </w:p>
    <w:p w14:paraId="6A030AFE" w14:textId="77777777" w:rsidR="00A2508D" w:rsidRDefault="00A2508D" w:rsidP="00A2508D">
      <w:pPr>
        <w:rPr>
          <w:sz w:val="24"/>
          <w:szCs w:val="24"/>
        </w:rPr>
      </w:pPr>
      <w:r w:rsidRPr="0099105B">
        <w:rPr>
          <w:sz w:val="24"/>
          <w:szCs w:val="24"/>
          <w:u w:val="single"/>
        </w:rPr>
        <w:t>Zutaten</w:t>
      </w:r>
      <w:r>
        <w:rPr>
          <w:sz w:val="24"/>
          <w:szCs w:val="24"/>
        </w:rPr>
        <w:t xml:space="preserve"> (für 2 Portionen):</w:t>
      </w:r>
    </w:p>
    <w:p w14:paraId="11C99ED9" w14:textId="77777777" w:rsidR="00A2508D" w:rsidRDefault="00A2508D" w:rsidP="00A2508D">
      <w:pPr>
        <w:rPr>
          <w:sz w:val="24"/>
          <w:szCs w:val="24"/>
        </w:rPr>
      </w:pPr>
      <w:r>
        <w:rPr>
          <w:sz w:val="24"/>
          <w:szCs w:val="24"/>
        </w:rPr>
        <w:t>200 g lange Maccheroni</w:t>
      </w:r>
    </w:p>
    <w:p w14:paraId="7EDFA5DF" w14:textId="77777777" w:rsidR="00A2508D" w:rsidRDefault="00A2508D" w:rsidP="00A2508D">
      <w:pPr>
        <w:rPr>
          <w:sz w:val="24"/>
          <w:szCs w:val="24"/>
        </w:rPr>
      </w:pPr>
      <w:r>
        <w:rPr>
          <w:sz w:val="24"/>
          <w:szCs w:val="24"/>
        </w:rPr>
        <w:t>350 g vollreife Strauchtomaten</w:t>
      </w:r>
    </w:p>
    <w:p w14:paraId="64EB614F" w14:textId="77777777" w:rsidR="00A2508D" w:rsidRDefault="00A2508D" w:rsidP="00A2508D">
      <w:pPr>
        <w:rPr>
          <w:sz w:val="24"/>
          <w:szCs w:val="24"/>
        </w:rPr>
      </w:pPr>
      <w:r>
        <w:rPr>
          <w:sz w:val="24"/>
          <w:szCs w:val="24"/>
        </w:rPr>
        <w:t>1 Knoblauchzehe</w:t>
      </w:r>
    </w:p>
    <w:p w14:paraId="3500F2EF" w14:textId="77777777" w:rsidR="00A2508D" w:rsidRDefault="00A2508D" w:rsidP="00A2508D">
      <w:pPr>
        <w:rPr>
          <w:sz w:val="24"/>
          <w:szCs w:val="24"/>
        </w:rPr>
      </w:pPr>
      <w:r>
        <w:rPr>
          <w:sz w:val="24"/>
          <w:szCs w:val="24"/>
        </w:rPr>
        <w:t>3 Stiele Basilikum</w:t>
      </w:r>
    </w:p>
    <w:p w14:paraId="00748F7F" w14:textId="77777777" w:rsidR="00A2508D" w:rsidRDefault="00A2508D" w:rsidP="00A2508D">
      <w:pPr>
        <w:rPr>
          <w:sz w:val="24"/>
          <w:szCs w:val="24"/>
        </w:rPr>
      </w:pPr>
      <w:r>
        <w:rPr>
          <w:sz w:val="24"/>
          <w:szCs w:val="24"/>
        </w:rPr>
        <w:t>2 EL Olivenöl</w:t>
      </w:r>
    </w:p>
    <w:p w14:paraId="12B1B85B" w14:textId="77777777" w:rsidR="00A2508D" w:rsidRDefault="00A2508D" w:rsidP="00A2508D">
      <w:pPr>
        <w:rPr>
          <w:sz w:val="24"/>
          <w:szCs w:val="24"/>
        </w:rPr>
      </w:pPr>
      <w:r>
        <w:rPr>
          <w:sz w:val="24"/>
          <w:szCs w:val="24"/>
        </w:rPr>
        <w:t>2 EL Tomatenmark</w:t>
      </w:r>
    </w:p>
    <w:p w14:paraId="46FA3DE5" w14:textId="77777777" w:rsidR="00A2508D" w:rsidRDefault="00A2508D" w:rsidP="00A2508D">
      <w:pPr>
        <w:rPr>
          <w:sz w:val="24"/>
          <w:szCs w:val="24"/>
        </w:rPr>
      </w:pPr>
      <w:r>
        <w:rPr>
          <w:sz w:val="24"/>
          <w:szCs w:val="24"/>
        </w:rPr>
        <w:t>2 EL Pinienkerne</w:t>
      </w:r>
    </w:p>
    <w:p w14:paraId="0925606F" w14:textId="77777777" w:rsidR="00A2508D" w:rsidRDefault="00A2508D" w:rsidP="00A2508D">
      <w:pPr>
        <w:rPr>
          <w:sz w:val="24"/>
          <w:szCs w:val="24"/>
        </w:rPr>
      </w:pPr>
      <w:r>
        <w:rPr>
          <w:sz w:val="24"/>
          <w:szCs w:val="24"/>
        </w:rPr>
        <w:t>Zucker</w:t>
      </w:r>
    </w:p>
    <w:p w14:paraId="79F14335" w14:textId="77777777" w:rsidR="00A2508D" w:rsidRDefault="00A2508D" w:rsidP="00A2508D">
      <w:pPr>
        <w:rPr>
          <w:sz w:val="24"/>
          <w:szCs w:val="24"/>
        </w:rPr>
      </w:pPr>
      <w:r>
        <w:rPr>
          <w:sz w:val="24"/>
          <w:szCs w:val="24"/>
        </w:rPr>
        <w:t>2 EL Kapern (eingelegt)</w:t>
      </w:r>
    </w:p>
    <w:p w14:paraId="37AC53FF" w14:textId="77777777" w:rsidR="00A2508D" w:rsidRDefault="00A2508D" w:rsidP="00A2508D">
      <w:pPr>
        <w:rPr>
          <w:sz w:val="24"/>
          <w:szCs w:val="24"/>
        </w:rPr>
      </w:pPr>
      <w:r>
        <w:rPr>
          <w:sz w:val="24"/>
          <w:szCs w:val="24"/>
        </w:rPr>
        <w:t>Pfeffer, Salz</w:t>
      </w:r>
    </w:p>
    <w:p w14:paraId="691F2E55" w14:textId="77777777" w:rsidR="00A2508D" w:rsidRDefault="00A2508D" w:rsidP="00A2508D">
      <w:pPr>
        <w:rPr>
          <w:sz w:val="24"/>
          <w:szCs w:val="24"/>
        </w:rPr>
      </w:pPr>
      <w:r>
        <w:rPr>
          <w:sz w:val="24"/>
          <w:szCs w:val="24"/>
        </w:rPr>
        <w:t>Parmesan</w:t>
      </w:r>
    </w:p>
    <w:p w14:paraId="6C4164C4" w14:textId="77777777" w:rsidR="00A2508D" w:rsidRDefault="00A2508D" w:rsidP="00A2508D">
      <w:pPr>
        <w:rPr>
          <w:sz w:val="24"/>
          <w:szCs w:val="24"/>
        </w:rPr>
      </w:pPr>
    </w:p>
    <w:p w14:paraId="23C3B701" w14:textId="77777777" w:rsidR="00A2508D" w:rsidRDefault="00A2508D" w:rsidP="00A2508D">
      <w:pPr>
        <w:rPr>
          <w:sz w:val="24"/>
          <w:szCs w:val="24"/>
        </w:rPr>
      </w:pPr>
      <w:r>
        <w:rPr>
          <w:sz w:val="24"/>
          <w:szCs w:val="24"/>
        </w:rPr>
        <w:t>Zubereitungszeit:</w:t>
      </w:r>
      <w:r>
        <w:rPr>
          <w:sz w:val="24"/>
          <w:szCs w:val="24"/>
        </w:rPr>
        <w:tab/>
        <w:t xml:space="preserve"> 20 Minuten</w:t>
      </w:r>
    </w:p>
    <w:p w14:paraId="26506853" w14:textId="77777777" w:rsidR="00A2508D" w:rsidRPr="007F2C9E" w:rsidRDefault="00A2508D" w:rsidP="00B40E8C">
      <w:pPr>
        <w:pStyle w:val="ListParagraph"/>
        <w:numPr>
          <w:ilvl w:val="0"/>
          <w:numId w:val="1210"/>
        </w:numPr>
        <w:spacing w:after="120"/>
        <w:ind w:left="714" w:hanging="357"/>
        <w:contextualSpacing w:val="0"/>
        <w:jc w:val="both"/>
        <w:rPr>
          <w:sz w:val="24"/>
          <w:szCs w:val="24"/>
        </w:rPr>
      </w:pPr>
      <w:r w:rsidRPr="007F2C9E">
        <w:rPr>
          <w:sz w:val="24"/>
          <w:szCs w:val="24"/>
        </w:rPr>
        <w:t>Maccheroni in Salzwasser al dente kochen.</w:t>
      </w:r>
    </w:p>
    <w:p w14:paraId="75BEEC26" w14:textId="77777777" w:rsidR="00A2508D" w:rsidRDefault="00A2508D" w:rsidP="00B40E8C">
      <w:pPr>
        <w:pStyle w:val="ListParagraph"/>
        <w:numPr>
          <w:ilvl w:val="0"/>
          <w:numId w:val="1210"/>
        </w:numPr>
        <w:spacing w:after="120"/>
        <w:ind w:left="714" w:hanging="357"/>
        <w:contextualSpacing w:val="0"/>
        <w:jc w:val="both"/>
        <w:rPr>
          <w:sz w:val="24"/>
          <w:szCs w:val="24"/>
        </w:rPr>
      </w:pPr>
      <w:r w:rsidRPr="007F2C9E">
        <w:rPr>
          <w:sz w:val="24"/>
          <w:szCs w:val="24"/>
        </w:rPr>
        <w:t xml:space="preserve">Tomaten vierteln und den Strunk entfernen. Knoblauchzehe schälen und fein hacken, Blätter von 3 Basilikumstielen abzupfen, grob klein schneiden und mit Tomatenvierteln, Knoblauch, 2 EL Olivenöl, Tomatenmark, Zucker und 2 EL Kapern pürieren. Tomatensauce mit Salz und frisch gemahlenem Pfeffer abschmecken. Pinienkerne in einer Pfanne ohne Öl rundherum goldbraun rösten. </w:t>
      </w:r>
    </w:p>
    <w:p w14:paraId="3D131347" w14:textId="557C1555" w:rsidR="00CC40A2" w:rsidRPr="007F2C9E" w:rsidRDefault="00CC40A2" w:rsidP="00B40E8C">
      <w:pPr>
        <w:pStyle w:val="ListParagraph"/>
        <w:numPr>
          <w:ilvl w:val="0"/>
          <w:numId w:val="1210"/>
        </w:numPr>
        <w:spacing w:after="120"/>
        <w:ind w:left="714" w:hanging="357"/>
        <w:contextualSpacing w:val="0"/>
        <w:jc w:val="both"/>
        <w:rPr>
          <w:sz w:val="24"/>
          <w:szCs w:val="24"/>
        </w:rPr>
      </w:pPr>
      <w:r>
        <w:rPr>
          <w:sz w:val="24"/>
          <w:szCs w:val="24"/>
        </w:rPr>
        <w:t xml:space="preserve">Nudeln </w:t>
      </w:r>
      <w:r w:rsidRPr="007F2C9E">
        <w:rPr>
          <w:sz w:val="24"/>
          <w:szCs w:val="24"/>
        </w:rPr>
        <w:t>abgießen, abtropfen lassen, mit der Sauce auf zwei Tellern anrichten. Mit 2 EL Olivenöl beträufeln und mit Basilikumblättern, Pinienkernen und Parmesan bestreuen</w:t>
      </w:r>
      <w:r>
        <w:rPr>
          <w:sz w:val="24"/>
          <w:szCs w:val="24"/>
        </w:rPr>
        <w:t>.</w:t>
      </w:r>
    </w:p>
    <w:p w14:paraId="1CC8103C" w14:textId="144B370C" w:rsidR="00A2508D" w:rsidRDefault="00A2508D" w:rsidP="00A2508D">
      <w:pPr>
        <w:rPr>
          <w:rFonts w:asciiTheme="majorHAnsi" w:eastAsiaTheme="majorEastAsia" w:hAnsiTheme="majorHAnsi" w:cstheme="majorBidi"/>
          <w:color w:val="2F5496" w:themeColor="accent1" w:themeShade="BF"/>
          <w:sz w:val="26"/>
          <w:szCs w:val="26"/>
        </w:rPr>
      </w:pPr>
      <w:r>
        <w:br w:type="page"/>
      </w:r>
    </w:p>
    <w:p w14:paraId="0EEED4A6" w14:textId="43C64D0E" w:rsidR="00FF531D" w:rsidRDefault="00FF531D" w:rsidP="00FF531D">
      <w:pPr>
        <w:pStyle w:val="Heading2"/>
        <w:spacing w:after="240"/>
      </w:pPr>
      <w:r>
        <w:lastRenderedPageBreak/>
        <w:t>Ma</w:t>
      </w:r>
      <w:r w:rsidR="00753FA3">
        <w:t>cche</w:t>
      </w:r>
      <w:r>
        <w:t>roniauflauf mit Gemüse</w:t>
      </w:r>
      <w:r>
        <w:rPr>
          <w:rStyle w:val="FootnoteReference"/>
        </w:rPr>
        <w:footnoteReference w:id="1313"/>
      </w:r>
      <w:r>
        <w:t xml:space="preserve"> </w:t>
      </w:r>
    </w:p>
    <w:p w14:paraId="7B60953B" w14:textId="77777777" w:rsidR="00FF531D" w:rsidRDefault="00FF531D" w:rsidP="00FF531D">
      <w:pPr>
        <w:rPr>
          <w:sz w:val="24"/>
          <w:szCs w:val="24"/>
        </w:rPr>
      </w:pPr>
      <w:r w:rsidRPr="00E02D87">
        <w:rPr>
          <w:sz w:val="24"/>
          <w:szCs w:val="24"/>
          <w:u w:val="single"/>
        </w:rPr>
        <w:t>Zutaten</w:t>
      </w:r>
      <w:r>
        <w:rPr>
          <w:sz w:val="24"/>
          <w:szCs w:val="24"/>
        </w:rPr>
        <w:t xml:space="preserve"> (für 2 Portionen):</w:t>
      </w:r>
    </w:p>
    <w:p w14:paraId="434A00BA" w14:textId="77777777" w:rsidR="00FF531D" w:rsidRDefault="00FF531D" w:rsidP="00FF531D">
      <w:pPr>
        <w:rPr>
          <w:sz w:val="24"/>
          <w:szCs w:val="24"/>
        </w:rPr>
      </w:pPr>
      <w:r>
        <w:rPr>
          <w:sz w:val="24"/>
          <w:szCs w:val="24"/>
        </w:rPr>
        <w:t>250 g Brokkoli</w:t>
      </w:r>
    </w:p>
    <w:p w14:paraId="090AC900" w14:textId="77777777" w:rsidR="00FF531D" w:rsidRDefault="00FF531D" w:rsidP="00FF531D">
      <w:pPr>
        <w:rPr>
          <w:sz w:val="24"/>
          <w:szCs w:val="24"/>
        </w:rPr>
      </w:pPr>
      <w:r>
        <w:rPr>
          <w:sz w:val="24"/>
          <w:szCs w:val="24"/>
        </w:rPr>
        <w:t>50 g Chorizo in Schieben (oder auch ohne Wurst)</w:t>
      </w:r>
    </w:p>
    <w:p w14:paraId="7DCDA7EA" w14:textId="77777777" w:rsidR="00FF531D" w:rsidRDefault="00FF531D" w:rsidP="00FF531D">
      <w:pPr>
        <w:rPr>
          <w:sz w:val="24"/>
          <w:szCs w:val="24"/>
        </w:rPr>
      </w:pPr>
      <w:r>
        <w:rPr>
          <w:sz w:val="24"/>
          <w:szCs w:val="24"/>
        </w:rPr>
        <w:t>100 g Gouda</w:t>
      </w:r>
    </w:p>
    <w:p w14:paraId="55AFAE92" w14:textId="77777777" w:rsidR="00FF531D" w:rsidRDefault="00FF531D" w:rsidP="00FF531D">
      <w:pPr>
        <w:rPr>
          <w:sz w:val="24"/>
          <w:szCs w:val="24"/>
        </w:rPr>
      </w:pPr>
      <w:r>
        <w:rPr>
          <w:sz w:val="24"/>
          <w:szCs w:val="24"/>
        </w:rPr>
        <w:t>3 Eier</w:t>
      </w:r>
    </w:p>
    <w:p w14:paraId="4FC90CE7" w14:textId="77777777" w:rsidR="00FF531D" w:rsidRDefault="00FF531D" w:rsidP="00FF531D">
      <w:pPr>
        <w:rPr>
          <w:sz w:val="24"/>
          <w:szCs w:val="24"/>
        </w:rPr>
      </w:pPr>
      <w:r>
        <w:rPr>
          <w:sz w:val="24"/>
          <w:szCs w:val="24"/>
        </w:rPr>
        <w:t>100 ml Milch</w:t>
      </w:r>
    </w:p>
    <w:p w14:paraId="6F00C90A" w14:textId="77777777" w:rsidR="00FF531D" w:rsidRDefault="00FF531D" w:rsidP="00FF531D">
      <w:pPr>
        <w:rPr>
          <w:sz w:val="24"/>
          <w:szCs w:val="24"/>
        </w:rPr>
      </w:pPr>
      <w:r>
        <w:rPr>
          <w:sz w:val="24"/>
          <w:szCs w:val="24"/>
        </w:rPr>
        <w:t>Salz, Pfeffer</w:t>
      </w:r>
    </w:p>
    <w:p w14:paraId="0C2D7DA5" w14:textId="77777777" w:rsidR="00FF531D" w:rsidRDefault="00FF531D" w:rsidP="00FF531D">
      <w:pPr>
        <w:rPr>
          <w:sz w:val="24"/>
          <w:szCs w:val="24"/>
        </w:rPr>
      </w:pPr>
      <w:r>
        <w:rPr>
          <w:sz w:val="24"/>
          <w:szCs w:val="24"/>
        </w:rPr>
        <w:t>200 g Makkaroni</w:t>
      </w:r>
    </w:p>
    <w:p w14:paraId="4839E3E7" w14:textId="77777777" w:rsidR="00FF531D" w:rsidRDefault="00FF531D" w:rsidP="00FF531D">
      <w:pPr>
        <w:rPr>
          <w:sz w:val="24"/>
          <w:szCs w:val="24"/>
        </w:rPr>
      </w:pPr>
    </w:p>
    <w:p w14:paraId="6FE90143" w14:textId="77777777" w:rsidR="00FF531D" w:rsidRDefault="00FF531D" w:rsidP="00FF531D">
      <w:pPr>
        <w:rPr>
          <w:sz w:val="24"/>
          <w:szCs w:val="24"/>
        </w:rPr>
      </w:pPr>
      <w:r>
        <w:rPr>
          <w:sz w:val="24"/>
          <w:szCs w:val="24"/>
        </w:rPr>
        <w:t>Zubereitungszeit: 20 Minuten plus Backzeit</w:t>
      </w:r>
    </w:p>
    <w:p w14:paraId="58E25A34" w14:textId="77777777" w:rsidR="00FF531D" w:rsidRPr="00E41F45" w:rsidRDefault="00FF531D" w:rsidP="00B40E8C">
      <w:pPr>
        <w:pStyle w:val="ListParagraph"/>
        <w:numPr>
          <w:ilvl w:val="0"/>
          <w:numId w:val="1109"/>
        </w:numPr>
        <w:spacing w:after="120"/>
        <w:ind w:left="714" w:hanging="357"/>
        <w:contextualSpacing w:val="0"/>
        <w:jc w:val="both"/>
        <w:rPr>
          <w:sz w:val="24"/>
          <w:szCs w:val="24"/>
        </w:rPr>
      </w:pPr>
      <w:r w:rsidRPr="00E41F45">
        <w:rPr>
          <w:sz w:val="24"/>
          <w:szCs w:val="24"/>
        </w:rPr>
        <w:t>Brokkoli putzen und in kleine Röschen teilen. Die Chorizo in 1 cm große Stücke schneiden. Den Gouda raspeln.</w:t>
      </w:r>
    </w:p>
    <w:p w14:paraId="7EAB6842" w14:textId="77777777" w:rsidR="00FF531D" w:rsidRPr="00E41F45" w:rsidRDefault="00FF531D" w:rsidP="00B40E8C">
      <w:pPr>
        <w:pStyle w:val="ListParagraph"/>
        <w:numPr>
          <w:ilvl w:val="0"/>
          <w:numId w:val="1109"/>
        </w:numPr>
        <w:spacing w:after="120"/>
        <w:ind w:left="714" w:hanging="357"/>
        <w:contextualSpacing w:val="0"/>
        <w:jc w:val="both"/>
        <w:rPr>
          <w:sz w:val="24"/>
          <w:szCs w:val="24"/>
        </w:rPr>
      </w:pPr>
      <w:r w:rsidRPr="00E41F45">
        <w:rPr>
          <w:sz w:val="24"/>
          <w:szCs w:val="24"/>
        </w:rPr>
        <w:t>Die Eier und die Milch mit Salz und Pfeffer würzen und fein pürieren.</w:t>
      </w:r>
    </w:p>
    <w:p w14:paraId="10CBB759" w14:textId="77777777" w:rsidR="00FF531D" w:rsidRPr="00E41F45" w:rsidRDefault="00FF531D" w:rsidP="00B40E8C">
      <w:pPr>
        <w:pStyle w:val="ListParagraph"/>
        <w:numPr>
          <w:ilvl w:val="0"/>
          <w:numId w:val="1109"/>
        </w:numPr>
        <w:spacing w:after="120"/>
        <w:ind w:left="714" w:hanging="357"/>
        <w:contextualSpacing w:val="0"/>
        <w:jc w:val="both"/>
        <w:rPr>
          <w:sz w:val="24"/>
          <w:szCs w:val="24"/>
        </w:rPr>
      </w:pPr>
      <w:r w:rsidRPr="00E41F45">
        <w:rPr>
          <w:sz w:val="24"/>
          <w:szCs w:val="24"/>
        </w:rPr>
        <w:t xml:space="preserve">Makkaroni al dente kochen. Brokkoliröschen 2 Minuten vor Ende der Garzeit zugeben und mitgaren. </w:t>
      </w:r>
    </w:p>
    <w:p w14:paraId="72457F1C" w14:textId="77777777" w:rsidR="00FF531D" w:rsidRPr="00E41F45" w:rsidRDefault="00FF531D" w:rsidP="00B40E8C">
      <w:pPr>
        <w:pStyle w:val="ListParagraph"/>
        <w:numPr>
          <w:ilvl w:val="0"/>
          <w:numId w:val="1109"/>
        </w:numPr>
        <w:spacing w:after="120"/>
        <w:ind w:left="714" w:hanging="357"/>
        <w:contextualSpacing w:val="0"/>
        <w:jc w:val="both"/>
        <w:rPr>
          <w:sz w:val="24"/>
          <w:szCs w:val="24"/>
        </w:rPr>
      </w:pPr>
      <w:r w:rsidRPr="00E41F45">
        <w:rPr>
          <w:sz w:val="24"/>
          <w:szCs w:val="24"/>
        </w:rPr>
        <w:t>Nudeln abgießen, abtropfen lassen und zusammen mit dem Broccoli, der Chorizo und der Hälfte des Käses in eine Auflaufform schichten. Mit der Eiermilch übergießen und mit dem restlichen Käse bestreuen. Im heißen Backofen bei 180 Grad auf einem Rost im unteren Ofendrittel ca. 40 Minuten überbacken (Umluft nicht empfehlenswert).</w:t>
      </w:r>
    </w:p>
    <w:p w14:paraId="6F2A54B3" w14:textId="77777777" w:rsidR="00FF531D" w:rsidRDefault="00FF531D" w:rsidP="00FF531D">
      <w:pPr>
        <w:rPr>
          <w:sz w:val="24"/>
          <w:szCs w:val="24"/>
        </w:rPr>
      </w:pPr>
      <w:r>
        <w:rPr>
          <w:sz w:val="24"/>
          <w:szCs w:val="24"/>
        </w:rPr>
        <w:br w:type="page"/>
      </w:r>
    </w:p>
    <w:p w14:paraId="11457C0D" w14:textId="237EED98" w:rsidR="00FF531D" w:rsidRDefault="00FF531D" w:rsidP="00FF531D">
      <w:pPr>
        <w:pStyle w:val="Heading2"/>
        <w:spacing w:after="240"/>
      </w:pPr>
      <w:r>
        <w:lastRenderedPageBreak/>
        <w:t>Ma</w:t>
      </w:r>
      <w:r w:rsidR="00753FA3">
        <w:t>cche</w:t>
      </w:r>
      <w:r>
        <w:t>roni aus dem Ofen</w:t>
      </w:r>
    </w:p>
    <w:p w14:paraId="31B4C84E" w14:textId="77777777" w:rsidR="00FF531D" w:rsidRDefault="00FF531D" w:rsidP="00FF531D">
      <w:pPr>
        <w:rPr>
          <w:sz w:val="24"/>
          <w:szCs w:val="24"/>
        </w:rPr>
      </w:pPr>
      <w:r w:rsidRPr="0099105B">
        <w:rPr>
          <w:sz w:val="24"/>
          <w:szCs w:val="24"/>
          <w:u w:val="single"/>
        </w:rPr>
        <w:t>Zutaten</w:t>
      </w:r>
      <w:r>
        <w:rPr>
          <w:sz w:val="24"/>
          <w:szCs w:val="24"/>
        </w:rPr>
        <w:t xml:space="preserve"> für 4 Portionen</w:t>
      </w:r>
    </w:p>
    <w:p w14:paraId="7F751A0B" w14:textId="77777777" w:rsidR="00FF531D" w:rsidRDefault="00FF531D" w:rsidP="00FF531D">
      <w:pPr>
        <w:rPr>
          <w:sz w:val="24"/>
          <w:szCs w:val="24"/>
        </w:rPr>
      </w:pPr>
      <w:r>
        <w:rPr>
          <w:sz w:val="24"/>
          <w:szCs w:val="24"/>
        </w:rPr>
        <w:t>400 g Makkaroni</w:t>
      </w:r>
    </w:p>
    <w:p w14:paraId="4A7523AA" w14:textId="77777777" w:rsidR="00FF531D" w:rsidRDefault="00FF531D" w:rsidP="00FF531D">
      <w:pPr>
        <w:rPr>
          <w:sz w:val="24"/>
          <w:szCs w:val="24"/>
        </w:rPr>
      </w:pPr>
      <w:r>
        <w:rPr>
          <w:sz w:val="24"/>
          <w:szCs w:val="24"/>
        </w:rPr>
        <w:t>Meersalz, Pfeffer</w:t>
      </w:r>
    </w:p>
    <w:p w14:paraId="0AE5FA6A" w14:textId="77777777" w:rsidR="00FF531D" w:rsidRDefault="00FF531D" w:rsidP="00FF531D">
      <w:pPr>
        <w:rPr>
          <w:sz w:val="24"/>
          <w:szCs w:val="24"/>
        </w:rPr>
      </w:pPr>
      <w:r>
        <w:rPr>
          <w:sz w:val="24"/>
          <w:szCs w:val="24"/>
        </w:rPr>
        <w:t>2 -3 Knoblauchzehen, geschält</w:t>
      </w:r>
    </w:p>
    <w:p w14:paraId="33C47D30" w14:textId="77777777" w:rsidR="00FF531D" w:rsidRDefault="00FF531D" w:rsidP="00FF531D">
      <w:pPr>
        <w:rPr>
          <w:sz w:val="24"/>
          <w:szCs w:val="24"/>
        </w:rPr>
      </w:pPr>
      <w:r>
        <w:rPr>
          <w:sz w:val="24"/>
          <w:szCs w:val="24"/>
        </w:rPr>
        <w:t>80 g Mascarpone</w:t>
      </w:r>
    </w:p>
    <w:p w14:paraId="14037B9F" w14:textId="77777777" w:rsidR="00FF531D" w:rsidRDefault="00FF531D" w:rsidP="00FF531D">
      <w:pPr>
        <w:rPr>
          <w:sz w:val="24"/>
          <w:szCs w:val="24"/>
        </w:rPr>
      </w:pPr>
      <w:r>
        <w:rPr>
          <w:sz w:val="24"/>
          <w:szCs w:val="24"/>
        </w:rPr>
        <w:t>70 g Parmesan, frisch gerieben</w:t>
      </w:r>
    </w:p>
    <w:p w14:paraId="64AA4CCA" w14:textId="77777777" w:rsidR="00FF531D" w:rsidRDefault="00FF531D" w:rsidP="00FF531D">
      <w:pPr>
        <w:rPr>
          <w:sz w:val="24"/>
          <w:szCs w:val="24"/>
        </w:rPr>
      </w:pPr>
      <w:r>
        <w:rPr>
          <w:sz w:val="24"/>
          <w:szCs w:val="24"/>
        </w:rPr>
        <w:t>Fein abgerieben Schale einer ½ Biozitrone</w:t>
      </w:r>
    </w:p>
    <w:p w14:paraId="7450CCE7" w14:textId="77777777" w:rsidR="00FF531D" w:rsidRDefault="00FF531D" w:rsidP="00FF531D">
      <w:pPr>
        <w:rPr>
          <w:sz w:val="24"/>
          <w:szCs w:val="24"/>
        </w:rPr>
      </w:pPr>
      <w:r>
        <w:rPr>
          <w:sz w:val="24"/>
          <w:szCs w:val="24"/>
        </w:rPr>
        <w:t>1 Bund Basilikum</w:t>
      </w:r>
    </w:p>
    <w:p w14:paraId="5AD1ACDB" w14:textId="77777777" w:rsidR="00FF531D" w:rsidRDefault="00FF531D" w:rsidP="00FF531D">
      <w:pPr>
        <w:rPr>
          <w:sz w:val="24"/>
          <w:szCs w:val="24"/>
        </w:rPr>
      </w:pPr>
      <w:r>
        <w:rPr>
          <w:sz w:val="24"/>
          <w:szCs w:val="24"/>
        </w:rPr>
        <w:t>100 g weiße Zwiebeln</w:t>
      </w:r>
    </w:p>
    <w:p w14:paraId="38E13FFA" w14:textId="77777777" w:rsidR="00FF531D" w:rsidRDefault="00FF531D" w:rsidP="00FF531D">
      <w:pPr>
        <w:rPr>
          <w:sz w:val="24"/>
          <w:szCs w:val="24"/>
        </w:rPr>
      </w:pPr>
      <w:r>
        <w:rPr>
          <w:sz w:val="24"/>
          <w:szCs w:val="24"/>
        </w:rPr>
        <w:t>3 Kugeln Mozzarella</w:t>
      </w:r>
    </w:p>
    <w:p w14:paraId="34601B4F" w14:textId="77777777" w:rsidR="00FF531D" w:rsidRDefault="00FF531D" w:rsidP="00FF531D">
      <w:pPr>
        <w:rPr>
          <w:sz w:val="24"/>
          <w:szCs w:val="24"/>
        </w:rPr>
      </w:pPr>
      <w:r>
        <w:rPr>
          <w:sz w:val="24"/>
          <w:szCs w:val="24"/>
        </w:rPr>
        <w:t>500 g gemischte Tomaten</w:t>
      </w:r>
    </w:p>
    <w:p w14:paraId="66047618" w14:textId="77777777" w:rsidR="00FF531D" w:rsidRDefault="00FF531D" w:rsidP="00FF531D">
      <w:pPr>
        <w:rPr>
          <w:sz w:val="24"/>
          <w:szCs w:val="24"/>
        </w:rPr>
      </w:pPr>
      <w:r>
        <w:rPr>
          <w:sz w:val="24"/>
          <w:szCs w:val="24"/>
        </w:rPr>
        <w:t>3 – 4 Stiele Oregano</w:t>
      </w:r>
    </w:p>
    <w:p w14:paraId="54337319" w14:textId="77777777" w:rsidR="00FF531D" w:rsidRDefault="00FF531D" w:rsidP="00FF531D">
      <w:pPr>
        <w:rPr>
          <w:sz w:val="24"/>
          <w:szCs w:val="24"/>
        </w:rPr>
      </w:pPr>
      <w:r>
        <w:rPr>
          <w:sz w:val="24"/>
          <w:szCs w:val="24"/>
        </w:rPr>
        <w:t>Olivenöl</w:t>
      </w:r>
    </w:p>
    <w:p w14:paraId="54D37400" w14:textId="77777777" w:rsidR="00FF531D" w:rsidRDefault="00FF531D" w:rsidP="00FF531D">
      <w:pPr>
        <w:rPr>
          <w:sz w:val="24"/>
          <w:szCs w:val="24"/>
        </w:rPr>
      </w:pPr>
    </w:p>
    <w:p w14:paraId="4F160FBF" w14:textId="77777777" w:rsidR="00FF531D" w:rsidRDefault="00FF531D" w:rsidP="00FF531D">
      <w:pPr>
        <w:rPr>
          <w:sz w:val="24"/>
          <w:szCs w:val="24"/>
        </w:rPr>
      </w:pPr>
      <w:r>
        <w:rPr>
          <w:sz w:val="24"/>
          <w:szCs w:val="24"/>
        </w:rPr>
        <w:t>Zubereitungszeit: 35 Minuten</w:t>
      </w:r>
    </w:p>
    <w:p w14:paraId="1C66F3DF" w14:textId="77777777" w:rsidR="00FF531D" w:rsidRPr="00EB54BB" w:rsidRDefault="00FF531D" w:rsidP="00B40E8C">
      <w:pPr>
        <w:pStyle w:val="ListParagraph"/>
        <w:numPr>
          <w:ilvl w:val="0"/>
          <w:numId w:val="1184"/>
        </w:numPr>
        <w:spacing w:after="120"/>
        <w:ind w:left="714" w:hanging="357"/>
        <w:contextualSpacing w:val="0"/>
        <w:jc w:val="both"/>
        <w:rPr>
          <w:sz w:val="24"/>
          <w:szCs w:val="24"/>
        </w:rPr>
      </w:pPr>
      <w:r w:rsidRPr="00EB54BB">
        <w:rPr>
          <w:sz w:val="24"/>
          <w:szCs w:val="24"/>
        </w:rPr>
        <w:t>Die Nudeln nicht ganz al dente kochen. Knoblauch fein hacken und mit Mascarpone, 40 g Parmesan und Zitronenschale in einer großen Auflaufform mischen. Basilikum grob schneiden, Hälfte davon untermischen. Nudeln abgießen und mit der Mascarponecreme mischen.</w:t>
      </w:r>
    </w:p>
    <w:p w14:paraId="34A6718D" w14:textId="77777777" w:rsidR="00FF531D" w:rsidRDefault="00FF531D" w:rsidP="00B40E8C">
      <w:pPr>
        <w:pStyle w:val="ListParagraph"/>
        <w:numPr>
          <w:ilvl w:val="0"/>
          <w:numId w:val="1184"/>
        </w:numPr>
        <w:spacing w:after="120"/>
        <w:ind w:left="714" w:hanging="357"/>
        <w:contextualSpacing w:val="0"/>
        <w:jc w:val="both"/>
        <w:rPr>
          <w:sz w:val="24"/>
          <w:szCs w:val="24"/>
        </w:rPr>
      </w:pPr>
      <w:r w:rsidRPr="00EB54BB">
        <w:rPr>
          <w:sz w:val="24"/>
          <w:szCs w:val="24"/>
        </w:rPr>
        <w:t>Backofen auf 200 Grad (Umluft 180 Grad) vorheizen. Zwiebeln schälen und in hauchdünne Scheiben schneiden. Mozzarella in dünne Scheiben schneiden. Tomaten waschen. Große Tomaten in Scheiben schneiden, kleine halbieren. Oregano klein zupfen.</w:t>
      </w:r>
    </w:p>
    <w:p w14:paraId="6CAA4AC3" w14:textId="680272DC" w:rsidR="00CC40A2" w:rsidRPr="00EB54BB" w:rsidRDefault="00CC40A2" w:rsidP="00B40E8C">
      <w:pPr>
        <w:pStyle w:val="ListParagraph"/>
        <w:numPr>
          <w:ilvl w:val="0"/>
          <w:numId w:val="1184"/>
        </w:numPr>
        <w:spacing w:after="120"/>
        <w:ind w:left="714" w:hanging="357"/>
        <w:contextualSpacing w:val="0"/>
        <w:jc w:val="both"/>
        <w:rPr>
          <w:sz w:val="24"/>
          <w:szCs w:val="24"/>
        </w:rPr>
      </w:pPr>
      <w:r>
        <w:rPr>
          <w:sz w:val="24"/>
          <w:szCs w:val="24"/>
        </w:rPr>
        <w:t xml:space="preserve">Ein </w:t>
      </w:r>
      <w:r w:rsidRPr="00EB54BB">
        <w:rPr>
          <w:sz w:val="24"/>
          <w:szCs w:val="24"/>
        </w:rPr>
        <w:t>Drittel des Mozzarellas und des restlichen Parmesans unter die Makkaroni mengen. Mit Salz und Pfeffer würzen. Dann restlichen Käse, Tomaten, Zwiebeln und Kräuter darauf verteilen. Nochmals salzen und pfeffern und mit Olivenöl beträufeln. Ma</w:t>
      </w:r>
      <w:r>
        <w:rPr>
          <w:sz w:val="24"/>
          <w:szCs w:val="24"/>
        </w:rPr>
        <w:t>cche</w:t>
      </w:r>
      <w:r w:rsidRPr="00EB54BB">
        <w:rPr>
          <w:sz w:val="24"/>
          <w:szCs w:val="24"/>
        </w:rPr>
        <w:t>roniauflauf auf der unteren Schiene des Backofens 35 – 40 Minuten überbacken</w:t>
      </w:r>
      <w:r>
        <w:rPr>
          <w:sz w:val="24"/>
          <w:szCs w:val="24"/>
        </w:rPr>
        <w:t>.</w:t>
      </w:r>
    </w:p>
    <w:p w14:paraId="0320732A" w14:textId="485B0CAF" w:rsidR="00FF531D" w:rsidRDefault="00FF531D" w:rsidP="00FF531D">
      <w:pPr>
        <w:rPr>
          <w:rFonts w:asciiTheme="majorHAnsi" w:eastAsiaTheme="majorEastAsia" w:hAnsiTheme="majorHAnsi" w:cstheme="majorBidi"/>
          <w:color w:val="2F5496" w:themeColor="accent1" w:themeShade="BF"/>
          <w:sz w:val="26"/>
          <w:szCs w:val="26"/>
        </w:rPr>
      </w:pPr>
    </w:p>
    <w:p w14:paraId="453EE6CD" w14:textId="683E0C08" w:rsidR="0077160A" w:rsidRDefault="0077160A" w:rsidP="0077160A">
      <w:pPr>
        <w:pStyle w:val="Heading2"/>
        <w:spacing w:after="240"/>
      </w:pPr>
      <w:r>
        <w:lastRenderedPageBreak/>
        <w:t xml:space="preserve">Griechischer </w:t>
      </w:r>
      <w:r w:rsidR="001321D0">
        <w:t>Maccheroni</w:t>
      </w:r>
      <w:r>
        <w:t xml:space="preserve">auflauf - Pastítsio </w:t>
      </w:r>
      <w:r>
        <w:rPr>
          <w:rStyle w:val="FootnoteReference"/>
        </w:rPr>
        <w:footnoteReference w:id="1314"/>
      </w:r>
    </w:p>
    <w:p w14:paraId="192918BF" w14:textId="77777777" w:rsidR="0077160A" w:rsidRDefault="0077160A" w:rsidP="0077160A">
      <w:pPr>
        <w:rPr>
          <w:sz w:val="24"/>
          <w:szCs w:val="24"/>
        </w:rPr>
      </w:pPr>
      <w:r w:rsidRPr="004F60DE">
        <w:rPr>
          <w:sz w:val="24"/>
          <w:szCs w:val="24"/>
          <w:u w:val="single"/>
        </w:rPr>
        <w:t>Zutaten</w:t>
      </w:r>
      <w:r>
        <w:rPr>
          <w:sz w:val="24"/>
          <w:szCs w:val="24"/>
        </w:rPr>
        <w:t xml:space="preserve"> (für 4 -6 Personen)</w:t>
      </w:r>
    </w:p>
    <w:p w14:paraId="58A71BCC" w14:textId="45A6CF47" w:rsidR="0077160A" w:rsidRDefault="0077160A" w:rsidP="0077160A">
      <w:pPr>
        <w:rPr>
          <w:sz w:val="24"/>
          <w:szCs w:val="24"/>
        </w:rPr>
      </w:pPr>
      <w:r>
        <w:rPr>
          <w:sz w:val="24"/>
          <w:szCs w:val="24"/>
        </w:rPr>
        <w:t>500 g Ma</w:t>
      </w:r>
      <w:r w:rsidR="001321D0">
        <w:rPr>
          <w:sz w:val="24"/>
          <w:szCs w:val="24"/>
        </w:rPr>
        <w:t>cche</w:t>
      </w:r>
      <w:r>
        <w:rPr>
          <w:sz w:val="24"/>
          <w:szCs w:val="24"/>
        </w:rPr>
        <w:t>roni</w:t>
      </w:r>
    </w:p>
    <w:p w14:paraId="1DE234BB" w14:textId="77777777" w:rsidR="0077160A" w:rsidRDefault="0077160A" w:rsidP="0077160A">
      <w:pPr>
        <w:rPr>
          <w:sz w:val="24"/>
          <w:szCs w:val="24"/>
        </w:rPr>
      </w:pPr>
      <w:r>
        <w:rPr>
          <w:sz w:val="24"/>
          <w:szCs w:val="24"/>
        </w:rPr>
        <w:t>1 große Zwiebel</w:t>
      </w:r>
    </w:p>
    <w:p w14:paraId="0A0DB8B0" w14:textId="77777777" w:rsidR="0077160A" w:rsidRDefault="0077160A" w:rsidP="0077160A">
      <w:pPr>
        <w:rPr>
          <w:sz w:val="24"/>
          <w:szCs w:val="24"/>
        </w:rPr>
      </w:pPr>
      <w:r>
        <w:rPr>
          <w:sz w:val="24"/>
          <w:szCs w:val="24"/>
        </w:rPr>
        <w:t>4 EL Olivenöl</w:t>
      </w:r>
    </w:p>
    <w:p w14:paraId="4B72E7BE" w14:textId="77777777" w:rsidR="0077160A" w:rsidRDefault="0077160A" w:rsidP="0077160A">
      <w:pPr>
        <w:rPr>
          <w:sz w:val="24"/>
          <w:szCs w:val="24"/>
        </w:rPr>
      </w:pPr>
      <w:r>
        <w:rPr>
          <w:sz w:val="24"/>
          <w:szCs w:val="24"/>
        </w:rPr>
        <w:t>600 g Rinderhackfleisch</w:t>
      </w:r>
    </w:p>
    <w:p w14:paraId="12313985" w14:textId="77777777" w:rsidR="0077160A" w:rsidRDefault="0077160A" w:rsidP="0077160A">
      <w:pPr>
        <w:rPr>
          <w:sz w:val="24"/>
          <w:szCs w:val="24"/>
        </w:rPr>
      </w:pPr>
      <w:r>
        <w:rPr>
          <w:sz w:val="24"/>
          <w:szCs w:val="24"/>
        </w:rPr>
        <w:t>700 g Tomaten</w:t>
      </w:r>
    </w:p>
    <w:p w14:paraId="05786076" w14:textId="77777777" w:rsidR="0077160A" w:rsidRDefault="0077160A" w:rsidP="0077160A">
      <w:pPr>
        <w:rPr>
          <w:sz w:val="24"/>
          <w:szCs w:val="24"/>
        </w:rPr>
      </w:pPr>
      <w:r>
        <w:rPr>
          <w:sz w:val="24"/>
          <w:szCs w:val="24"/>
        </w:rPr>
        <w:t>Je 1 Msp. Zimt- und Pimentpulver</w:t>
      </w:r>
    </w:p>
    <w:p w14:paraId="76194ABB" w14:textId="77777777" w:rsidR="0077160A" w:rsidRDefault="0077160A" w:rsidP="0077160A">
      <w:pPr>
        <w:rPr>
          <w:sz w:val="24"/>
          <w:szCs w:val="24"/>
        </w:rPr>
      </w:pPr>
      <w:r>
        <w:rPr>
          <w:sz w:val="24"/>
          <w:szCs w:val="24"/>
        </w:rPr>
        <w:t>¼ l trockener Weißwein</w:t>
      </w:r>
    </w:p>
    <w:p w14:paraId="4354ED28" w14:textId="77777777" w:rsidR="0077160A" w:rsidRDefault="0077160A" w:rsidP="0077160A">
      <w:pPr>
        <w:rPr>
          <w:sz w:val="24"/>
          <w:szCs w:val="24"/>
        </w:rPr>
      </w:pPr>
      <w:r>
        <w:rPr>
          <w:sz w:val="24"/>
          <w:szCs w:val="24"/>
        </w:rPr>
        <w:t>40 g Butter und Butter für die Form</w:t>
      </w:r>
    </w:p>
    <w:p w14:paraId="2C1AEFE0" w14:textId="77777777" w:rsidR="0077160A" w:rsidRDefault="0077160A" w:rsidP="0077160A">
      <w:pPr>
        <w:rPr>
          <w:sz w:val="24"/>
          <w:szCs w:val="24"/>
        </w:rPr>
      </w:pPr>
      <w:r>
        <w:rPr>
          <w:sz w:val="24"/>
          <w:szCs w:val="24"/>
        </w:rPr>
        <w:t>4 EL Mehl</w:t>
      </w:r>
    </w:p>
    <w:p w14:paraId="20711DC6" w14:textId="77777777" w:rsidR="0077160A" w:rsidRDefault="0077160A" w:rsidP="0077160A">
      <w:pPr>
        <w:rPr>
          <w:sz w:val="24"/>
          <w:szCs w:val="24"/>
        </w:rPr>
      </w:pPr>
      <w:r>
        <w:rPr>
          <w:sz w:val="24"/>
          <w:szCs w:val="24"/>
        </w:rPr>
        <w:t>¾ l Milch</w:t>
      </w:r>
    </w:p>
    <w:p w14:paraId="2E8FEDA7" w14:textId="77777777" w:rsidR="0077160A" w:rsidRDefault="0077160A" w:rsidP="0077160A">
      <w:pPr>
        <w:rPr>
          <w:sz w:val="24"/>
          <w:szCs w:val="24"/>
        </w:rPr>
      </w:pPr>
      <w:r>
        <w:rPr>
          <w:sz w:val="24"/>
          <w:szCs w:val="24"/>
        </w:rPr>
        <w:t>Pfeffer, Salz</w:t>
      </w:r>
    </w:p>
    <w:p w14:paraId="629CE666" w14:textId="77777777" w:rsidR="0077160A" w:rsidRDefault="0077160A" w:rsidP="0077160A">
      <w:pPr>
        <w:rPr>
          <w:sz w:val="24"/>
          <w:szCs w:val="24"/>
        </w:rPr>
      </w:pPr>
      <w:r>
        <w:rPr>
          <w:sz w:val="24"/>
          <w:szCs w:val="24"/>
        </w:rPr>
        <w:t>1 Prise Muskat</w:t>
      </w:r>
    </w:p>
    <w:p w14:paraId="383FC2E1" w14:textId="77777777" w:rsidR="0077160A" w:rsidRDefault="0077160A" w:rsidP="0077160A">
      <w:pPr>
        <w:rPr>
          <w:sz w:val="24"/>
          <w:szCs w:val="24"/>
        </w:rPr>
      </w:pPr>
      <w:r>
        <w:rPr>
          <w:sz w:val="24"/>
          <w:szCs w:val="24"/>
        </w:rPr>
        <w:t>1 EL Zitronensaft</w:t>
      </w:r>
    </w:p>
    <w:p w14:paraId="0123F3D4" w14:textId="77777777" w:rsidR="0077160A" w:rsidRDefault="0077160A" w:rsidP="0077160A">
      <w:pPr>
        <w:rPr>
          <w:sz w:val="24"/>
          <w:szCs w:val="24"/>
        </w:rPr>
      </w:pPr>
      <w:r>
        <w:rPr>
          <w:sz w:val="24"/>
          <w:szCs w:val="24"/>
        </w:rPr>
        <w:t>3 Eier</w:t>
      </w:r>
    </w:p>
    <w:p w14:paraId="5B4DC76F" w14:textId="77777777" w:rsidR="0077160A" w:rsidRDefault="0077160A" w:rsidP="0077160A">
      <w:pPr>
        <w:rPr>
          <w:sz w:val="24"/>
          <w:szCs w:val="24"/>
        </w:rPr>
      </w:pPr>
      <w:r>
        <w:rPr>
          <w:sz w:val="24"/>
          <w:szCs w:val="24"/>
        </w:rPr>
        <w:t>200 g Emmentaler gerieben</w:t>
      </w:r>
    </w:p>
    <w:p w14:paraId="51E8C8BD" w14:textId="77777777" w:rsidR="0077160A" w:rsidRDefault="0077160A" w:rsidP="0077160A">
      <w:pPr>
        <w:rPr>
          <w:sz w:val="24"/>
          <w:szCs w:val="24"/>
        </w:rPr>
      </w:pPr>
      <w:r>
        <w:rPr>
          <w:sz w:val="24"/>
          <w:szCs w:val="24"/>
        </w:rPr>
        <w:t>1 Bund Petersilie</w:t>
      </w:r>
    </w:p>
    <w:p w14:paraId="6A69D0AD" w14:textId="77777777" w:rsidR="0077160A" w:rsidRDefault="0077160A" w:rsidP="0077160A">
      <w:pPr>
        <w:rPr>
          <w:sz w:val="24"/>
          <w:szCs w:val="24"/>
        </w:rPr>
      </w:pPr>
    </w:p>
    <w:p w14:paraId="78776AC4" w14:textId="77777777" w:rsidR="0077160A" w:rsidRDefault="0077160A" w:rsidP="0077160A">
      <w:pPr>
        <w:rPr>
          <w:sz w:val="24"/>
          <w:szCs w:val="24"/>
        </w:rPr>
      </w:pPr>
      <w:r>
        <w:rPr>
          <w:sz w:val="24"/>
          <w:szCs w:val="24"/>
        </w:rPr>
        <w:t>Zubereitungszeit: 2 Stunden plus 45 Minuten Backen</w:t>
      </w:r>
    </w:p>
    <w:p w14:paraId="1847CCF4" w14:textId="77777777" w:rsidR="0077160A" w:rsidRPr="00536CF2" w:rsidRDefault="0077160A" w:rsidP="00B40E8C">
      <w:pPr>
        <w:pStyle w:val="ListParagraph"/>
        <w:numPr>
          <w:ilvl w:val="0"/>
          <w:numId w:val="439"/>
        </w:numPr>
        <w:spacing w:after="120"/>
        <w:ind w:left="714" w:hanging="357"/>
        <w:contextualSpacing w:val="0"/>
        <w:jc w:val="both"/>
        <w:rPr>
          <w:sz w:val="24"/>
          <w:szCs w:val="24"/>
        </w:rPr>
      </w:pPr>
      <w:r w:rsidRPr="00536CF2">
        <w:rPr>
          <w:sz w:val="24"/>
          <w:szCs w:val="24"/>
        </w:rPr>
        <w:t>Makkaroni kochen. Zwiebel schälen und klein würfeln. Olivenöl erhitzen und die Zwiebel bei mittlerer Hitze glasig braten. Hackfleisch dazugeben, zerkleinern und rundum kräftig anbraten.</w:t>
      </w:r>
    </w:p>
    <w:p w14:paraId="158E67E9" w14:textId="77777777" w:rsidR="0077160A" w:rsidRPr="00536CF2" w:rsidRDefault="0077160A" w:rsidP="00B40E8C">
      <w:pPr>
        <w:pStyle w:val="ListParagraph"/>
        <w:numPr>
          <w:ilvl w:val="0"/>
          <w:numId w:val="439"/>
        </w:numPr>
        <w:spacing w:after="120"/>
        <w:ind w:left="714" w:hanging="357"/>
        <w:contextualSpacing w:val="0"/>
        <w:jc w:val="both"/>
        <w:rPr>
          <w:sz w:val="24"/>
          <w:szCs w:val="24"/>
        </w:rPr>
      </w:pPr>
      <w:r w:rsidRPr="00536CF2">
        <w:rPr>
          <w:sz w:val="24"/>
          <w:szCs w:val="24"/>
        </w:rPr>
        <w:t>Tomaten häuten, kleinwürfeln und unter das Hackfleisch rühren. Gewürze, Salz, Wein und 125 ml Wasser untermischen. Bei schwacher Hitze etwa 10 Minuten kochen. Backofen auf 180 Grad (Gas 2) vorheizen.</w:t>
      </w:r>
    </w:p>
    <w:p w14:paraId="13352320" w14:textId="77777777" w:rsidR="0077160A" w:rsidRPr="00536CF2" w:rsidRDefault="0077160A" w:rsidP="00B40E8C">
      <w:pPr>
        <w:pStyle w:val="ListParagraph"/>
        <w:numPr>
          <w:ilvl w:val="0"/>
          <w:numId w:val="439"/>
        </w:numPr>
        <w:spacing w:after="120"/>
        <w:ind w:left="714" w:hanging="357"/>
        <w:contextualSpacing w:val="0"/>
        <w:jc w:val="both"/>
        <w:rPr>
          <w:sz w:val="24"/>
          <w:szCs w:val="24"/>
        </w:rPr>
      </w:pPr>
      <w:r w:rsidRPr="00536CF2">
        <w:rPr>
          <w:sz w:val="24"/>
          <w:szCs w:val="24"/>
        </w:rPr>
        <w:t>Butter in einer Kasserolle erhitzen, Mehl einrühren und anschwitzen. Langsam Milch unterrühren und aufkochen. Sauce mit Salz, Pfeffer, Muskat und Zitronensaft abschmecken. Leicht abkühlen lassen. 2 Eier verquirlen und unterrühren.</w:t>
      </w:r>
    </w:p>
    <w:p w14:paraId="78912F0E" w14:textId="77777777" w:rsidR="0077160A" w:rsidRPr="00536CF2" w:rsidRDefault="0077160A" w:rsidP="00B40E8C">
      <w:pPr>
        <w:pStyle w:val="ListParagraph"/>
        <w:numPr>
          <w:ilvl w:val="0"/>
          <w:numId w:val="439"/>
        </w:numPr>
        <w:spacing w:after="120"/>
        <w:ind w:left="714" w:hanging="357"/>
        <w:contextualSpacing w:val="0"/>
        <w:jc w:val="both"/>
        <w:rPr>
          <w:sz w:val="24"/>
          <w:szCs w:val="24"/>
        </w:rPr>
      </w:pPr>
      <w:r w:rsidRPr="00536CF2">
        <w:rPr>
          <w:sz w:val="24"/>
          <w:szCs w:val="24"/>
        </w:rPr>
        <w:lastRenderedPageBreak/>
        <w:t>Eine feuerfeste Form einfetten. Die Hälfte der Makkaroni auf den Boden schichten. Etwas Käse darüber streuen. Petersilie abspülen, trockenschütteln und Blättchen hacken, mit Ei unter das Hackfleisch rühren und auf die Makkaroni streichen.</w:t>
      </w:r>
    </w:p>
    <w:p w14:paraId="74C72145" w14:textId="77777777" w:rsidR="0077160A" w:rsidRPr="00536CF2" w:rsidRDefault="0077160A" w:rsidP="00B40E8C">
      <w:pPr>
        <w:pStyle w:val="ListParagraph"/>
        <w:numPr>
          <w:ilvl w:val="0"/>
          <w:numId w:val="439"/>
        </w:numPr>
        <w:spacing w:after="120"/>
        <w:contextualSpacing w:val="0"/>
        <w:jc w:val="both"/>
        <w:rPr>
          <w:sz w:val="24"/>
          <w:szCs w:val="24"/>
        </w:rPr>
      </w:pPr>
      <w:r w:rsidRPr="00536CF2">
        <w:rPr>
          <w:sz w:val="24"/>
          <w:szCs w:val="24"/>
        </w:rPr>
        <w:t>Restliche Makkaroni darüberlegen und mit der Sauce begießen. Restlichen Käse darüberstreichen. Den Auflauf im Backofen (Mitte) etwa 45 Minuten backen, bis sich die Oberfläche bräunt. In Stücke schneiden und servieren.</w:t>
      </w:r>
    </w:p>
    <w:p w14:paraId="569C4CE6" w14:textId="5E4C193B" w:rsidR="0077160A" w:rsidRDefault="0077160A" w:rsidP="0077160A">
      <w:pPr>
        <w:rPr>
          <w:rFonts w:asciiTheme="majorHAnsi" w:eastAsiaTheme="majorEastAsia" w:hAnsiTheme="majorHAnsi" w:cstheme="majorBidi"/>
          <w:color w:val="2F5496" w:themeColor="accent1" w:themeShade="BF"/>
          <w:sz w:val="26"/>
          <w:szCs w:val="26"/>
        </w:rPr>
      </w:pPr>
      <w:r>
        <w:rPr>
          <w:sz w:val="24"/>
          <w:szCs w:val="24"/>
        </w:rPr>
        <w:br w:type="page"/>
      </w:r>
    </w:p>
    <w:p w14:paraId="1140D23D" w14:textId="4BEDFEA2" w:rsidR="00D70E87" w:rsidRDefault="00D70E87" w:rsidP="00D70E87">
      <w:pPr>
        <w:pStyle w:val="Heading2"/>
        <w:spacing w:after="240"/>
      </w:pPr>
      <w:r>
        <w:lastRenderedPageBreak/>
        <w:t>Macc</w:t>
      </w:r>
      <w:r w:rsidR="001321D0">
        <w:t>he</w:t>
      </w:r>
      <w:r>
        <w:t>roni-Pasticcio</w:t>
      </w:r>
      <w:r>
        <w:rPr>
          <w:rStyle w:val="FootnoteReference"/>
        </w:rPr>
        <w:footnoteReference w:id="1315"/>
      </w:r>
      <w:r>
        <w:t xml:space="preserve"> </w:t>
      </w:r>
    </w:p>
    <w:p w14:paraId="7ECE3989" w14:textId="77777777" w:rsidR="00D70E87" w:rsidRDefault="00D70E87" w:rsidP="00D70E87">
      <w:pPr>
        <w:rPr>
          <w:sz w:val="24"/>
          <w:szCs w:val="24"/>
        </w:rPr>
      </w:pPr>
      <w:r w:rsidRPr="008947DA">
        <w:rPr>
          <w:sz w:val="24"/>
          <w:szCs w:val="24"/>
          <w:u w:val="single"/>
        </w:rPr>
        <w:t>Zutaten</w:t>
      </w:r>
      <w:r>
        <w:rPr>
          <w:sz w:val="24"/>
          <w:szCs w:val="24"/>
        </w:rPr>
        <w:t xml:space="preserve"> (für 8 Portionen):</w:t>
      </w:r>
    </w:p>
    <w:p w14:paraId="488232A2" w14:textId="77777777" w:rsidR="00D70E87" w:rsidRDefault="00D70E87" w:rsidP="00D70E87">
      <w:pPr>
        <w:rPr>
          <w:sz w:val="24"/>
          <w:szCs w:val="24"/>
        </w:rPr>
      </w:pPr>
      <w:r>
        <w:rPr>
          <w:sz w:val="24"/>
          <w:szCs w:val="24"/>
        </w:rPr>
        <w:t>Bolognese</w:t>
      </w:r>
    </w:p>
    <w:p w14:paraId="45DD400D" w14:textId="77777777" w:rsidR="00D70E87" w:rsidRDefault="00D70E87" w:rsidP="00D70E87">
      <w:pPr>
        <w:rPr>
          <w:sz w:val="24"/>
          <w:szCs w:val="24"/>
        </w:rPr>
      </w:pPr>
      <w:r>
        <w:rPr>
          <w:sz w:val="24"/>
          <w:szCs w:val="24"/>
        </w:rPr>
        <w:t>60 g Zwiebeln</w:t>
      </w:r>
    </w:p>
    <w:p w14:paraId="53EF0C56" w14:textId="77777777" w:rsidR="00D70E87" w:rsidRDefault="00D70E87" w:rsidP="00D70E87">
      <w:pPr>
        <w:rPr>
          <w:sz w:val="24"/>
          <w:szCs w:val="24"/>
        </w:rPr>
      </w:pPr>
      <w:r>
        <w:rPr>
          <w:sz w:val="24"/>
          <w:szCs w:val="24"/>
        </w:rPr>
        <w:t>2 Knoblauchzehen</w:t>
      </w:r>
    </w:p>
    <w:p w14:paraId="14B92260" w14:textId="77777777" w:rsidR="00D70E87" w:rsidRDefault="00D70E87" w:rsidP="00D70E87">
      <w:pPr>
        <w:rPr>
          <w:sz w:val="24"/>
          <w:szCs w:val="24"/>
        </w:rPr>
      </w:pPr>
      <w:r>
        <w:rPr>
          <w:sz w:val="24"/>
          <w:szCs w:val="24"/>
        </w:rPr>
        <w:t>60 g Möhren</w:t>
      </w:r>
    </w:p>
    <w:p w14:paraId="1D687C44" w14:textId="77777777" w:rsidR="00D70E87" w:rsidRDefault="00D70E87" w:rsidP="00D70E87">
      <w:pPr>
        <w:rPr>
          <w:sz w:val="24"/>
          <w:szCs w:val="24"/>
        </w:rPr>
      </w:pPr>
      <w:r>
        <w:rPr>
          <w:sz w:val="24"/>
          <w:szCs w:val="24"/>
        </w:rPr>
        <w:t>2 Zweige Rosmarin</w:t>
      </w:r>
    </w:p>
    <w:p w14:paraId="4C7409CE" w14:textId="77777777" w:rsidR="00D70E87" w:rsidRDefault="00D70E87" w:rsidP="00D70E87">
      <w:pPr>
        <w:rPr>
          <w:sz w:val="24"/>
          <w:szCs w:val="24"/>
        </w:rPr>
      </w:pPr>
      <w:r>
        <w:rPr>
          <w:sz w:val="24"/>
          <w:szCs w:val="24"/>
        </w:rPr>
        <w:t>3 EL Olivenöl</w:t>
      </w:r>
    </w:p>
    <w:p w14:paraId="1AA8FA28" w14:textId="77777777" w:rsidR="00D70E87" w:rsidRDefault="00D70E87" w:rsidP="00D70E87">
      <w:pPr>
        <w:rPr>
          <w:sz w:val="24"/>
          <w:szCs w:val="24"/>
        </w:rPr>
      </w:pPr>
      <w:r>
        <w:rPr>
          <w:sz w:val="24"/>
          <w:szCs w:val="24"/>
        </w:rPr>
        <w:t>800 g Rinderhackfleisch</w:t>
      </w:r>
    </w:p>
    <w:p w14:paraId="5F918D99" w14:textId="77777777" w:rsidR="00D70E87" w:rsidRDefault="00D70E87" w:rsidP="00D70E87">
      <w:pPr>
        <w:rPr>
          <w:sz w:val="24"/>
          <w:szCs w:val="24"/>
        </w:rPr>
      </w:pPr>
      <w:r>
        <w:rPr>
          <w:sz w:val="24"/>
          <w:szCs w:val="24"/>
        </w:rPr>
        <w:t>1 -2 getrocknete Chilischoten</w:t>
      </w:r>
    </w:p>
    <w:p w14:paraId="6DF201D8" w14:textId="77777777" w:rsidR="00D70E87" w:rsidRDefault="00D70E87" w:rsidP="00D70E87">
      <w:pPr>
        <w:rPr>
          <w:sz w:val="24"/>
          <w:szCs w:val="24"/>
        </w:rPr>
      </w:pPr>
      <w:r>
        <w:rPr>
          <w:sz w:val="24"/>
          <w:szCs w:val="24"/>
        </w:rPr>
        <w:t>1 EL Tomatenmark</w:t>
      </w:r>
    </w:p>
    <w:p w14:paraId="783D9E72" w14:textId="77777777" w:rsidR="00D70E87" w:rsidRDefault="00D70E87" w:rsidP="00D70E87">
      <w:pPr>
        <w:rPr>
          <w:sz w:val="24"/>
          <w:szCs w:val="24"/>
        </w:rPr>
      </w:pPr>
      <w:r>
        <w:rPr>
          <w:sz w:val="24"/>
          <w:szCs w:val="24"/>
        </w:rPr>
        <w:t>150 ml Rotwein</w:t>
      </w:r>
    </w:p>
    <w:p w14:paraId="6EF479AA" w14:textId="77777777" w:rsidR="00D70E87" w:rsidRDefault="00D70E87" w:rsidP="00D70E87">
      <w:pPr>
        <w:rPr>
          <w:sz w:val="24"/>
          <w:szCs w:val="24"/>
        </w:rPr>
      </w:pPr>
      <w:r>
        <w:rPr>
          <w:sz w:val="24"/>
          <w:szCs w:val="24"/>
        </w:rPr>
        <w:t>1 große Dose geschälte Tomaten</w:t>
      </w:r>
    </w:p>
    <w:p w14:paraId="33EC7182" w14:textId="77777777" w:rsidR="00D70E87" w:rsidRDefault="00D70E87" w:rsidP="00D70E87">
      <w:pPr>
        <w:rPr>
          <w:sz w:val="24"/>
          <w:szCs w:val="24"/>
        </w:rPr>
      </w:pPr>
      <w:r>
        <w:rPr>
          <w:sz w:val="24"/>
          <w:szCs w:val="24"/>
        </w:rPr>
        <w:t>Salz, Pfeffer, Zucker</w:t>
      </w:r>
    </w:p>
    <w:p w14:paraId="10CB60B8" w14:textId="77777777" w:rsidR="00D70E87" w:rsidRDefault="00D70E87" w:rsidP="00D70E87">
      <w:pPr>
        <w:rPr>
          <w:sz w:val="24"/>
          <w:szCs w:val="24"/>
        </w:rPr>
      </w:pPr>
      <w:r>
        <w:rPr>
          <w:sz w:val="24"/>
          <w:szCs w:val="24"/>
        </w:rPr>
        <w:t>200 g Makkaroni</w:t>
      </w:r>
    </w:p>
    <w:p w14:paraId="654A3A2C" w14:textId="77777777" w:rsidR="00D70E87" w:rsidRDefault="00D70E87" w:rsidP="00D70E87">
      <w:pPr>
        <w:rPr>
          <w:sz w:val="24"/>
          <w:szCs w:val="24"/>
        </w:rPr>
      </w:pPr>
      <w:r>
        <w:rPr>
          <w:sz w:val="24"/>
          <w:szCs w:val="24"/>
        </w:rPr>
        <w:t>Salz</w:t>
      </w:r>
    </w:p>
    <w:p w14:paraId="6BA6A730" w14:textId="77777777" w:rsidR="00D70E87" w:rsidRDefault="00D70E87" w:rsidP="00D70E87">
      <w:pPr>
        <w:rPr>
          <w:sz w:val="24"/>
          <w:szCs w:val="24"/>
        </w:rPr>
      </w:pPr>
      <w:r>
        <w:rPr>
          <w:sz w:val="24"/>
          <w:szCs w:val="24"/>
        </w:rPr>
        <w:t>1 TL Öl</w:t>
      </w:r>
    </w:p>
    <w:p w14:paraId="7368CA48" w14:textId="77777777" w:rsidR="00D70E87" w:rsidRDefault="00D70E87" w:rsidP="00D70E87">
      <w:pPr>
        <w:rPr>
          <w:sz w:val="24"/>
          <w:szCs w:val="24"/>
        </w:rPr>
      </w:pPr>
      <w:r>
        <w:rPr>
          <w:sz w:val="24"/>
          <w:szCs w:val="24"/>
        </w:rPr>
        <w:t>150 g TK-Erbsen</w:t>
      </w:r>
    </w:p>
    <w:p w14:paraId="16251116" w14:textId="77777777" w:rsidR="00D70E87" w:rsidRDefault="00D70E87" w:rsidP="00D70E87">
      <w:pPr>
        <w:rPr>
          <w:sz w:val="24"/>
          <w:szCs w:val="24"/>
        </w:rPr>
      </w:pPr>
    </w:p>
    <w:p w14:paraId="270D463F" w14:textId="77777777" w:rsidR="00D70E87" w:rsidRPr="008947DA" w:rsidRDefault="00D70E87" w:rsidP="00D70E87">
      <w:pPr>
        <w:rPr>
          <w:i/>
          <w:iCs/>
          <w:sz w:val="24"/>
          <w:szCs w:val="24"/>
        </w:rPr>
      </w:pPr>
      <w:r w:rsidRPr="008947DA">
        <w:rPr>
          <w:i/>
          <w:iCs/>
          <w:sz w:val="24"/>
          <w:szCs w:val="24"/>
        </w:rPr>
        <w:t>Für die Béchamelsauce:</w:t>
      </w:r>
    </w:p>
    <w:p w14:paraId="434C9CC7" w14:textId="77777777" w:rsidR="00D70E87" w:rsidRDefault="00D70E87" w:rsidP="00D70E87">
      <w:pPr>
        <w:rPr>
          <w:sz w:val="24"/>
          <w:szCs w:val="24"/>
        </w:rPr>
      </w:pPr>
      <w:r>
        <w:rPr>
          <w:sz w:val="24"/>
          <w:szCs w:val="24"/>
        </w:rPr>
        <w:t>1 Schalotte</w:t>
      </w:r>
    </w:p>
    <w:p w14:paraId="6D27597A" w14:textId="77777777" w:rsidR="00D70E87" w:rsidRDefault="00D70E87" w:rsidP="00D70E87">
      <w:pPr>
        <w:rPr>
          <w:sz w:val="24"/>
          <w:szCs w:val="24"/>
        </w:rPr>
      </w:pPr>
      <w:r>
        <w:rPr>
          <w:sz w:val="24"/>
          <w:szCs w:val="24"/>
        </w:rPr>
        <w:t>30 g Butter</w:t>
      </w:r>
    </w:p>
    <w:p w14:paraId="19A09FB3" w14:textId="77777777" w:rsidR="00D70E87" w:rsidRDefault="00D70E87" w:rsidP="00D70E87">
      <w:pPr>
        <w:rPr>
          <w:sz w:val="24"/>
          <w:szCs w:val="24"/>
        </w:rPr>
      </w:pPr>
      <w:r>
        <w:rPr>
          <w:sz w:val="24"/>
          <w:szCs w:val="24"/>
        </w:rPr>
        <w:t>30 g Mehl</w:t>
      </w:r>
    </w:p>
    <w:p w14:paraId="421B4B9A" w14:textId="77777777" w:rsidR="00D70E87" w:rsidRDefault="00D70E87" w:rsidP="00D70E87">
      <w:pPr>
        <w:rPr>
          <w:sz w:val="24"/>
          <w:szCs w:val="24"/>
        </w:rPr>
      </w:pPr>
      <w:r>
        <w:rPr>
          <w:sz w:val="24"/>
          <w:szCs w:val="24"/>
        </w:rPr>
        <w:t>500 ml Milch</w:t>
      </w:r>
    </w:p>
    <w:p w14:paraId="2C3027EA" w14:textId="77777777" w:rsidR="00D70E87" w:rsidRDefault="00D70E87" w:rsidP="00D70E87">
      <w:pPr>
        <w:rPr>
          <w:sz w:val="24"/>
          <w:szCs w:val="24"/>
        </w:rPr>
      </w:pPr>
      <w:r>
        <w:rPr>
          <w:sz w:val="24"/>
          <w:szCs w:val="24"/>
        </w:rPr>
        <w:t>Salz, Pfeffer, Muskatnuss</w:t>
      </w:r>
    </w:p>
    <w:p w14:paraId="4E781519" w14:textId="77777777" w:rsidR="00D70E87" w:rsidRDefault="00D70E87" w:rsidP="00D70E87">
      <w:pPr>
        <w:rPr>
          <w:sz w:val="24"/>
          <w:szCs w:val="24"/>
        </w:rPr>
      </w:pPr>
      <w:r>
        <w:rPr>
          <w:sz w:val="24"/>
          <w:szCs w:val="24"/>
        </w:rPr>
        <w:t>etwas Zitronensaft</w:t>
      </w:r>
    </w:p>
    <w:p w14:paraId="6FCE38CB" w14:textId="77777777" w:rsidR="00D70E87" w:rsidRDefault="00D70E87" w:rsidP="00D70E87">
      <w:pPr>
        <w:rPr>
          <w:sz w:val="24"/>
          <w:szCs w:val="24"/>
        </w:rPr>
      </w:pPr>
    </w:p>
    <w:p w14:paraId="5565C658" w14:textId="77777777" w:rsidR="00D70E87" w:rsidRPr="00BC3B22" w:rsidRDefault="00D70E87" w:rsidP="00D70E87">
      <w:pPr>
        <w:rPr>
          <w:i/>
          <w:iCs/>
          <w:sz w:val="24"/>
          <w:szCs w:val="24"/>
        </w:rPr>
      </w:pPr>
      <w:r w:rsidRPr="00BC3B22">
        <w:rPr>
          <w:i/>
          <w:iCs/>
          <w:sz w:val="24"/>
          <w:szCs w:val="24"/>
        </w:rPr>
        <w:t>Für den Mürbeteig</w:t>
      </w:r>
    </w:p>
    <w:p w14:paraId="3C770EE3" w14:textId="77777777" w:rsidR="00D70E87" w:rsidRDefault="00D70E87" w:rsidP="00D70E87">
      <w:pPr>
        <w:rPr>
          <w:sz w:val="24"/>
          <w:szCs w:val="24"/>
        </w:rPr>
      </w:pPr>
      <w:r>
        <w:rPr>
          <w:sz w:val="24"/>
          <w:szCs w:val="24"/>
        </w:rPr>
        <w:lastRenderedPageBreak/>
        <w:t>500 g Mehl</w:t>
      </w:r>
    </w:p>
    <w:p w14:paraId="3E82EA0A" w14:textId="77777777" w:rsidR="00D70E87" w:rsidRDefault="00D70E87" w:rsidP="00D70E87">
      <w:pPr>
        <w:rPr>
          <w:sz w:val="24"/>
          <w:szCs w:val="24"/>
        </w:rPr>
      </w:pPr>
      <w:r>
        <w:rPr>
          <w:sz w:val="24"/>
          <w:szCs w:val="24"/>
        </w:rPr>
        <w:t>250 g kalte Butter</w:t>
      </w:r>
    </w:p>
    <w:p w14:paraId="3F5957BA" w14:textId="77777777" w:rsidR="00D70E87" w:rsidRDefault="00D70E87" w:rsidP="00D70E87">
      <w:pPr>
        <w:rPr>
          <w:sz w:val="24"/>
          <w:szCs w:val="24"/>
        </w:rPr>
      </w:pPr>
      <w:r>
        <w:rPr>
          <w:sz w:val="24"/>
          <w:szCs w:val="24"/>
        </w:rPr>
        <w:t>Salz</w:t>
      </w:r>
    </w:p>
    <w:p w14:paraId="61874918" w14:textId="77777777" w:rsidR="00D70E87" w:rsidRDefault="00D70E87" w:rsidP="00D70E87">
      <w:pPr>
        <w:rPr>
          <w:sz w:val="24"/>
          <w:szCs w:val="24"/>
        </w:rPr>
      </w:pPr>
      <w:r>
        <w:rPr>
          <w:sz w:val="24"/>
          <w:szCs w:val="24"/>
        </w:rPr>
        <w:t>2 Eier</w:t>
      </w:r>
    </w:p>
    <w:p w14:paraId="1E0C0559" w14:textId="77777777" w:rsidR="00D70E87" w:rsidRDefault="00D70E87" w:rsidP="00D70E87">
      <w:pPr>
        <w:rPr>
          <w:sz w:val="24"/>
          <w:szCs w:val="24"/>
        </w:rPr>
      </w:pPr>
      <w:r>
        <w:rPr>
          <w:sz w:val="24"/>
          <w:szCs w:val="24"/>
        </w:rPr>
        <w:t>Mehl zum Bearbeiten</w:t>
      </w:r>
    </w:p>
    <w:p w14:paraId="4E35E2D3" w14:textId="77777777" w:rsidR="00D70E87" w:rsidRDefault="00D70E87" w:rsidP="00D70E87">
      <w:pPr>
        <w:rPr>
          <w:sz w:val="24"/>
          <w:szCs w:val="24"/>
        </w:rPr>
      </w:pPr>
      <w:r>
        <w:rPr>
          <w:sz w:val="24"/>
          <w:szCs w:val="24"/>
        </w:rPr>
        <w:t>Fett für die Form</w:t>
      </w:r>
    </w:p>
    <w:p w14:paraId="044B9B0A" w14:textId="77777777" w:rsidR="00D70E87" w:rsidRDefault="00D70E87" w:rsidP="00D70E87">
      <w:pPr>
        <w:rPr>
          <w:sz w:val="24"/>
          <w:szCs w:val="24"/>
        </w:rPr>
      </w:pPr>
      <w:r>
        <w:rPr>
          <w:sz w:val="24"/>
          <w:szCs w:val="24"/>
        </w:rPr>
        <w:t>30 g Semmelbrösel</w:t>
      </w:r>
    </w:p>
    <w:p w14:paraId="63876EB3" w14:textId="77777777" w:rsidR="00D70E87" w:rsidRDefault="00D70E87" w:rsidP="00D70E87">
      <w:pPr>
        <w:rPr>
          <w:sz w:val="24"/>
          <w:szCs w:val="24"/>
        </w:rPr>
      </w:pPr>
      <w:r>
        <w:rPr>
          <w:sz w:val="24"/>
          <w:szCs w:val="24"/>
        </w:rPr>
        <w:t>1 Eigelb</w:t>
      </w:r>
    </w:p>
    <w:p w14:paraId="5DAEBF56" w14:textId="77777777" w:rsidR="00D70E87" w:rsidRDefault="00D70E87" w:rsidP="00D70E87">
      <w:pPr>
        <w:rPr>
          <w:sz w:val="24"/>
          <w:szCs w:val="24"/>
        </w:rPr>
      </w:pPr>
    </w:p>
    <w:p w14:paraId="13EF3F2E" w14:textId="77777777" w:rsidR="00D70E87" w:rsidRDefault="00D70E87" w:rsidP="00D70E87">
      <w:pPr>
        <w:rPr>
          <w:sz w:val="24"/>
          <w:szCs w:val="24"/>
        </w:rPr>
      </w:pPr>
      <w:r>
        <w:rPr>
          <w:sz w:val="24"/>
          <w:szCs w:val="24"/>
        </w:rPr>
        <w:t>Zubereitungszeit: 3 Stunden plus 5 Stunden 30 Minuten diverse Kühlzeit</w:t>
      </w:r>
    </w:p>
    <w:p w14:paraId="5C5781A1" w14:textId="77777777" w:rsidR="00D70E87" w:rsidRPr="00BE2635" w:rsidRDefault="00D70E87" w:rsidP="00B40E8C">
      <w:pPr>
        <w:pStyle w:val="ListParagraph"/>
        <w:numPr>
          <w:ilvl w:val="0"/>
          <w:numId w:val="365"/>
        </w:numPr>
        <w:spacing w:after="120"/>
        <w:ind w:left="714" w:hanging="357"/>
        <w:contextualSpacing w:val="0"/>
        <w:jc w:val="both"/>
        <w:rPr>
          <w:sz w:val="24"/>
          <w:szCs w:val="24"/>
        </w:rPr>
      </w:pPr>
      <w:r w:rsidRPr="00BE2635">
        <w:rPr>
          <w:sz w:val="24"/>
          <w:szCs w:val="24"/>
        </w:rPr>
        <w:t>Für die Bolognese die Zwiebeln fein würfeln und den Knoblauch fein hacken. Die Möhren schälen und in sehr feine Würfel schneiden. Die Rosmarinnadeln von den Zweigen zupfen und fein hacken. Das Öl in einer großen Pfanne erhitzen. Zwiebeln, Knoblauch, Möhren und Rosmarin darin glasig dünsten. Das Hackfleisch dazugeben und bei starker Hitze unter ständigem Rühren 15 Minuten anbraten.</w:t>
      </w:r>
    </w:p>
    <w:p w14:paraId="2414E6FD" w14:textId="77777777" w:rsidR="00D70E87" w:rsidRPr="00BE2635" w:rsidRDefault="00D70E87" w:rsidP="00B40E8C">
      <w:pPr>
        <w:pStyle w:val="ListParagraph"/>
        <w:numPr>
          <w:ilvl w:val="0"/>
          <w:numId w:val="365"/>
        </w:numPr>
        <w:spacing w:after="120"/>
        <w:ind w:left="714" w:hanging="357"/>
        <w:contextualSpacing w:val="0"/>
        <w:jc w:val="both"/>
        <w:rPr>
          <w:sz w:val="24"/>
          <w:szCs w:val="24"/>
        </w:rPr>
      </w:pPr>
      <w:r w:rsidRPr="00BE2635">
        <w:rPr>
          <w:sz w:val="24"/>
          <w:szCs w:val="24"/>
        </w:rPr>
        <w:t>Die Chilischoten klein hacken und mit dem Tomatenmark unter das Hackfleisch rühren. Mit Rotwein ablöschen und ungefähr 5 Minuten einkochen. Geschälte Tomaten zugeben, dabei die Tomaten mit einer Schere klein schneiden. Kräftig mit Salz und Pfeffer und 1 Prise Zucker würzen. Bolognese ca. 1 Stunde bei mittlerer Hitze offen kochen, bis die Flüssigkeit verdampft und die Masse trocken ist, dabei öfter umrühren.</w:t>
      </w:r>
    </w:p>
    <w:p w14:paraId="50EE4828" w14:textId="77777777" w:rsidR="00D70E87" w:rsidRPr="00BE2635" w:rsidRDefault="00D70E87" w:rsidP="00B40E8C">
      <w:pPr>
        <w:pStyle w:val="ListParagraph"/>
        <w:numPr>
          <w:ilvl w:val="0"/>
          <w:numId w:val="365"/>
        </w:numPr>
        <w:spacing w:after="120"/>
        <w:ind w:left="714" w:hanging="357"/>
        <w:contextualSpacing w:val="0"/>
        <w:jc w:val="both"/>
        <w:rPr>
          <w:sz w:val="24"/>
          <w:szCs w:val="24"/>
        </w:rPr>
      </w:pPr>
      <w:r w:rsidRPr="00BE2635">
        <w:rPr>
          <w:sz w:val="24"/>
          <w:szCs w:val="24"/>
        </w:rPr>
        <w:t>Die Makkaroni in kochendem Salzwasser 5 Minuten kochen, in einen Sieb geben, abschrecken und abtropfen lassen. Mit Öl mischen, damit sie nicht zusammenkleben. Die Erbsen in Salzwasser 1 Minute blanchieren, abschrecken und abtropfen lassen.</w:t>
      </w:r>
    </w:p>
    <w:p w14:paraId="605314F9" w14:textId="77777777" w:rsidR="00D70E87" w:rsidRPr="00BE2635" w:rsidRDefault="00D70E87" w:rsidP="00B40E8C">
      <w:pPr>
        <w:pStyle w:val="ListParagraph"/>
        <w:numPr>
          <w:ilvl w:val="0"/>
          <w:numId w:val="365"/>
        </w:numPr>
        <w:spacing w:after="120"/>
        <w:ind w:left="714" w:hanging="357"/>
        <w:contextualSpacing w:val="0"/>
        <w:jc w:val="both"/>
        <w:rPr>
          <w:sz w:val="24"/>
          <w:szCs w:val="24"/>
        </w:rPr>
      </w:pPr>
      <w:r w:rsidRPr="00BE2635">
        <w:rPr>
          <w:sz w:val="24"/>
          <w:szCs w:val="24"/>
        </w:rPr>
        <w:t>Für die Béchamel die Schalotte sehr fein würfeln und in heißer Butter andünsten. Mit Mehl bestäuben und etwas andünsten. Kalte Milch dazugießen, verrühren und mit Salz, Pfeffer, Muskat und Zitronensaft würzen. Bei mittlerer Hitze ca. 15 Minuten unter Rühren kochen. Die Béchamel unter die fertige Hackfleischasse rühren und mindestens 3 – 4 Stunden kaltstellen. Dann die Makkaroni und Erbsen unterheben.</w:t>
      </w:r>
    </w:p>
    <w:p w14:paraId="6E588A9E" w14:textId="77777777" w:rsidR="00D70E87" w:rsidRPr="00BE2635" w:rsidRDefault="00D70E87" w:rsidP="00B40E8C">
      <w:pPr>
        <w:pStyle w:val="ListParagraph"/>
        <w:numPr>
          <w:ilvl w:val="0"/>
          <w:numId w:val="365"/>
        </w:numPr>
        <w:spacing w:after="120"/>
        <w:ind w:left="714" w:hanging="357"/>
        <w:contextualSpacing w:val="0"/>
        <w:jc w:val="both"/>
        <w:rPr>
          <w:sz w:val="24"/>
          <w:szCs w:val="24"/>
        </w:rPr>
      </w:pPr>
      <w:r w:rsidRPr="00BE2635">
        <w:rPr>
          <w:sz w:val="24"/>
          <w:szCs w:val="24"/>
        </w:rPr>
        <w:t>Für den Mürbeteig Mehl, kalte Butter in Flöckchen und 1 gestrichener EL Salz zu einem Teig verkneten. Eier dazugeben und kurz unter den Teig arbeiten. Den Teig nochmals mit den Händen kurz durchkneten und in 3 gleich große Stücke schneiden. Den Teig zu flachen Stücken formen, einzeln in Folie wickeln und 1 Stunde kaltstellen.</w:t>
      </w:r>
    </w:p>
    <w:p w14:paraId="55CABA65" w14:textId="77777777" w:rsidR="00D70E87" w:rsidRPr="00BE2635" w:rsidRDefault="00D70E87" w:rsidP="00B40E8C">
      <w:pPr>
        <w:pStyle w:val="ListParagraph"/>
        <w:numPr>
          <w:ilvl w:val="0"/>
          <w:numId w:val="365"/>
        </w:numPr>
        <w:spacing w:after="120"/>
        <w:ind w:left="714" w:hanging="357"/>
        <w:contextualSpacing w:val="0"/>
        <w:jc w:val="both"/>
        <w:rPr>
          <w:sz w:val="24"/>
          <w:szCs w:val="24"/>
        </w:rPr>
      </w:pPr>
      <w:r w:rsidRPr="00BE2635">
        <w:rPr>
          <w:sz w:val="24"/>
          <w:szCs w:val="24"/>
        </w:rPr>
        <w:t>2 Teigstücke jeweils auf einer bemehlten Arbeitsfläche 3 mm sich zu Kreisen à 23 cm Durchmesser ausrollen. 1 Teigplatte kaltstellen, die andere mithilfe des Nudelholzes auf den Boden einer gefetteten Springform (22 cm Durchmesser) legen und gut andrücken. Den Teig mehrmals mit einer Gabel einstechen.</w:t>
      </w:r>
    </w:p>
    <w:p w14:paraId="5D5D9D37" w14:textId="77777777" w:rsidR="00D70E87" w:rsidRPr="00BE2635" w:rsidRDefault="00D70E87" w:rsidP="00B40E8C">
      <w:pPr>
        <w:pStyle w:val="ListParagraph"/>
        <w:numPr>
          <w:ilvl w:val="0"/>
          <w:numId w:val="365"/>
        </w:numPr>
        <w:spacing w:after="120"/>
        <w:ind w:left="714" w:hanging="357"/>
        <w:contextualSpacing w:val="0"/>
        <w:jc w:val="both"/>
        <w:rPr>
          <w:sz w:val="24"/>
          <w:szCs w:val="24"/>
        </w:rPr>
      </w:pPr>
      <w:r w:rsidRPr="00BE2635">
        <w:rPr>
          <w:sz w:val="24"/>
          <w:szCs w:val="24"/>
        </w:rPr>
        <w:lastRenderedPageBreak/>
        <w:t>Für den Springformrand das 3. Teigstück halbieren. Jede Hälfte zu einem 37 cm langen und 7 cm breiten Streifen ausrollen. Den Rand der Springform damit auslegen. Den Teig fest an den Formrand drücken und an den Schnittstellen gut zusammendrücken. Den Rand 1 cm über die Form lappen lassen. Den Boden mit Semmelbröseln ausstreuen. Den Teig 15 Minuten kaltstellen.</w:t>
      </w:r>
    </w:p>
    <w:p w14:paraId="6B652FBA" w14:textId="77777777" w:rsidR="00D70E87" w:rsidRPr="00BE2635" w:rsidRDefault="00D70E87" w:rsidP="00B40E8C">
      <w:pPr>
        <w:pStyle w:val="ListParagraph"/>
        <w:numPr>
          <w:ilvl w:val="0"/>
          <w:numId w:val="365"/>
        </w:numPr>
        <w:spacing w:after="120"/>
        <w:ind w:left="714" w:hanging="357"/>
        <w:contextualSpacing w:val="0"/>
        <w:jc w:val="both"/>
        <w:rPr>
          <w:sz w:val="24"/>
          <w:szCs w:val="24"/>
        </w:rPr>
      </w:pPr>
      <w:r w:rsidRPr="00BE2635">
        <w:rPr>
          <w:sz w:val="24"/>
          <w:szCs w:val="24"/>
        </w:rPr>
        <w:t>Die Nudel-Hack-Masse in die Springform geben und glattstreichen. Die kalt gestellte Teigplatte daraufsetzen und mit dem überstehenden Teigrand nach innen gut zusammendrücken, sodass die Torte fest verschlossen ist. Den Deckel mehrmals mit einer Gabel einstechen, damit der Dampf beim Backen entweichen kann. Das Ei verquirlen und den Teigdeckel und -rand dünn damit bestreichen.</w:t>
      </w:r>
    </w:p>
    <w:p w14:paraId="23E4F03A" w14:textId="77777777" w:rsidR="00D70E87" w:rsidRDefault="00D70E87" w:rsidP="00B40E8C">
      <w:pPr>
        <w:pStyle w:val="ListParagraph"/>
        <w:numPr>
          <w:ilvl w:val="0"/>
          <w:numId w:val="365"/>
        </w:numPr>
        <w:spacing w:after="120"/>
        <w:ind w:left="714" w:hanging="357"/>
        <w:contextualSpacing w:val="0"/>
        <w:jc w:val="both"/>
        <w:rPr>
          <w:sz w:val="24"/>
          <w:szCs w:val="24"/>
        </w:rPr>
      </w:pPr>
      <w:r w:rsidRPr="00BE2635">
        <w:rPr>
          <w:sz w:val="24"/>
          <w:szCs w:val="24"/>
        </w:rPr>
        <w:t>Den Pasticcio auf der untersten Schiene im vorgeheizten Ofen bei 220 Grad (Gas 3-4, Umluft 200 Grad) 15 Minuten backen. Den Ofen auf 170 Grad (Gas 1 -2, Umluft 150 Grad) herunterschalten und den Pasticcio weitere 70 – 75 Minuten backen. Die Torte aus dem Ofen nehmen und auf einem Gitter abkühlen lassen. Aus der Springform lösen und warm oder kalt servieren.</w:t>
      </w:r>
    </w:p>
    <w:p w14:paraId="20E0AC13" w14:textId="77777777" w:rsidR="00D70E87" w:rsidRDefault="00D70E87" w:rsidP="00D70E87">
      <w:pPr>
        <w:jc w:val="both"/>
        <w:rPr>
          <w:sz w:val="24"/>
          <w:szCs w:val="24"/>
        </w:rPr>
      </w:pPr>
    </w:p>
    <w:p w14:paraId="663627EC" w14:textId="77777777" w:rsidR="00D70E87" w:rsidRPr="00BE2635" w:rsidRDefault="00D70E87" w:rsidP="00D70E87">
      <w:pPr>
        <w:jc w:val="both"/>
        <w:rPr>
          <w:sz w:val="24"/>
          <w:szCs w:val="24"/>
        </w:rPr>
      </w:pPr>
    </w:p>
    <w:p w14:paraId="46A66C77" w14:textId="77777777" w:rsidR="00D70E87" w:rsidRDefault="00D70E87" w:rsidP="00D70E87">
      <w:pPr>
        <w:rPr>
          <w:sz w:val="24"/>
          <w:szCs w:val="24"/>
        </w:rPr>
      </w:pPr>
    </w:p>
    <w:p w14:paraId="799BE200" w14:textId="77777777" w:rsidR="00D70E87" w:rsidRDefault="00D70E87" w:rsidP="00D70E87">
      <w:pPr>
        <w:rPr>
          <w:sz w:val="24"/>
          <w:szCs w:val="24"/>
        </w:rPr>
      </w:pPr>
    </w:p>
    <w:p w14:paraId="6C3A12DB" w14:textId="77777777" w:rsidR="00D70E87" w:rsidRDefault="00D70E87" w:rsidP="00D70E87">
      <w:pPr>
        <w:rPr>
          <w:sz w:val="24"/>
          <w:szCs w:val="24"/>
        </w:rPr>
      </w:pPr>
      <w:r>
        <w:rPr>
          <w:sz w:val="24"/>
          <w:szCs w:val="24"/>
        </w:rPr>
        <w:br w:type="page"/>
      </w:r>
    </w:p>
    <w:p w14:paraId="40C14EB0" w14:textId="77777777" w:rsidR="00B85D31" w:rsidRDefault="00B85D31" w:rsidP="00B85D31">
      <w:pPr>
        <w:pStyle w:val="Heading2"/>
        <w:spacing w:after="240"/>
      </w:pPr>
      <w:r>
        <w:lastRenderedPageBreak/>
        <w:t>Mac ´n‘ Cheese</w:t>
      </w:r>
    </w:p>
    <w:p w14:paraId="52F47E05" w14:textId="77777777" w:rsidR="00B85D31" w:rsidRDefault="00B85D31" w:rsidP="00B85D31">
      <w:pPr>
        <w:rPr>
          <w:sz w:val="24"/>
          <w:szCs w:val="24"/>
        </w:rPr>
      </w:pPr>
      <w:r w:rsidRPr="009A7CC4">
        <w:rPr>
          <w:sz w:val="24"/>
          <w:szCs w:val="24"/>
          <w:u w:val="single"/>
        </w:rPr>
        <w:t>Zutaten</w:t>
      </w:r>
      <w:r>
        <w:rPr>
          <w:sz w:val="24"/>
          <w:szCs w:val="24"/>
        </w:rPr>
        <w:t xml:space="preserve"> (für 6 Portionen):</w:t>
      </w:r>
    </w:p>
    <w:p w14:paraId="0893559E" w14:textId="77777777" w:rsidR="00B85D31" w:rsidRDefault="00B85D31" w:rsidP="00B85D31">
      <w:pPr>
        <w:rPr>
          <w:sz w:val="24"/>
          <w:szCs w:val="24"/>
        </w:rPr>
      </w:pPr>
      <w:r>
        <w:rPr>
          <w:sz w:val="24"/>
          <w:szCs w:val="24"/>
        </w:rPr>
        <w:t>¼ cup Butter</w:t>
      </w:r>
    </w:p>
    <w:p w14:paraId="17485309" w14:textId="77777777" w:rsidR="00B85D31" w:rsidRDefault="00B85D31" w:rsidP="00B85D31">
      <w:pPr>
        <w:rPr>
          <w:sz w:val="24"/>
          <w:szCs w:val="24"/>
        </w:rPr>
      </w:pPr>
      <w:r>
        <w:rPr>
          <w:sz w:val="24"/>
          <w:szCs w:val="24"/>
        </w:rPr>
        <w:t>½ Teaspoon Salz</w:t>
      </w:r>
    </w:p>
    <w:p w14:paraId="4CA6426E" w14:textId="77777777" w:rsidR="00B85D31" w:rsidRDefault="00B85D31" w:rsidP="00B85D31">
      <w:pPr>
        <w:rPr>
          <w:sz w:val="24"/>
          <w:szCs w:val="24"/>
        </w:rPr>
      </w:pPr>
      <w:r>
        <w:rPr>
          <w:sz w:val="24"/>
          <w:szCs w:val="24"/>
        </w:rPr>
        <w:t>¼ Teaspoon Senfpulver</w:t>
      </w:r>
    </w:p>
    <w:p w14:paraId="214F5EB6" w14:textId="77777777" w:rsidR="00B85D31" w:rsidRDefault="00B85D31" w:rsidP="00B85D31">
      <w:pPr>
        <w:rPr>
          <w:sz w:val="24"/>
          <w:szCs w:val="24"/>
        </w:rPr>
      </w:pPr>
      <w:r>
        <w:rPr>
          <w:sz w:val="24"/>
          <w:szCs w:val="24"/>
        </w:rPr>
        <w:t>2 cups Cheddar</w:t>
      </w:r>
    </w:p>
    <w:p w14:paraId="7CF14368" w14:textId="77777777" w:rsidR="00B85D31" w:rsidRDefault="00B85D31" w:rsidP="00B85D31">
      <w:pPr>
        <w:rPr>
          <w:sz w:val="24"/>
          <w:szCs w:val="24"/>
        </w:rPr>
      </w:pPr>
      <w:r>
        <w:rPr>
          <w:sz w:val="24"/>
          <w:szCs w:val="24"/>
        </w:rPr>
        <w:t>2 Cups Milch</w:t>
      </w:r>
    </w:p>
    <w:p w14:paraId="4EB3DE12" w14:textId="77777777" w:rsidR="00B85D31" w:rsidRDefault="00B85D31" w:rsidP="00B85D31">
      <w:pPr>
        <w:rPr>
          <w:sz w:val="24"/>
          <w:szCs w:val="24"/>
        </w:rPr>
      </w:pPr>
      <w:r>
        <w:rPr>
          <w:sz w:val="24"/>
          <w:szCs w:val="24"/>
        </w:rPr>
        <w:t>2 Cups Maccheroni</w:t>
      </w:r>
    </w:p>
    <w:p w14:paraId="655B4AF4" w14:textId="77777777" w:rsidR="00B85D31" w:rsidRDefault="00B85D31" w:rsidP="00B85D31">
      <w:pPr>
        <w:rPr>
          <w:sz w:val="24"/>
          <w:szCs w:val="24"/>
        </w:rPr>
      </w:pPr>
      <w:r>
        <w:rPr>
          <w:sz w:val="24"/>
          <w:szCs w:val="24"/>
        </w:rPr>
        <w:t>¼ cup Mehl</w:t>
      </w:r>
    </w:p>
    <w:p w14:paraId="7A575A7D" w14:textId="77777777" w:rsidR="00B85D31" w:rsidRDefault="00B85D31" w:rsidP="00B85D31">
      <w:pPr>
        <w:rPr>
          <w:sz w:val="24"/>
          <w:szCs w:val="24"/>
        </w:rPr>
      </w:pPr>
      <w:r>
        <w:rPr>
          <w:sz w:val="24"/>
          <w:szCs w:val="24"/>
        </w:rPr>
        <w:t>¼ Teaspoon Pfeffer</w:t>
      </w:r>
    </w:p>
    <w:p w14:paraId="0437642D" w14:textId="77777777" w:rsidR="00B85D31" w:rsidRDefault="00B85D31" w:rsidP="00B85D31">
      <w:pPr>
        <w:rPr>
          <w:sz w:val="24"/>
          <w:szCs w:val="24"/>
        </w:rPr>
      </w:pPr>
      <w:r>
        <w:rPr>
          <w:sz w:val="24"/>
          <w:szCs w:val="24"/>
        </w:rPr>
        <w:t>¼ teaspoon Worchestersauce</w:t>
      </w:r>
    </w:p>
    <w:p w14:paraId="5C0AC213" w14:textId="77777777" w:rsidR="00B85D31" w:rsidRDefault="00B85D31" w:rsidP="00B85D31">
      <w:pPr>
        <w:rPr>
          <w:sz w:val="24"/>
          <w:szCs w:val="24"/>
        </w:rPr>
      </w:pPr>
    </w:p>
    <w:p w14:paraId="23C447CB" w14:textId="77777777" w:rsidR="00B85D31" w:rsidRDefault="00B85D31" w:rsidP="00B85D31">
      <w:pPr>
        <w:rPr>
          <w:sz w:val="24"/>
          <w:szCs w:val="24"/>
        </w:rPr>
      </w:pPr>
      <w:r>
        <w:rPr>
          <w:sz w:val="24"/>
          <w:szCs w:val="24"/>
        </w:rPr>
        <w:t>Zubereitung:</w:t>
      </w:r>
    </w:p>
    <w:p w14:paraId="3C02F802" w14:textId="77777777" w:rsidR="00B85D31" w:rsidRPr="00033CC1" w:rsidRDefault="00B85D31" w:rsidP="00B40E8C">
      <w:pPr>
        <w:pStyle w:val="ListParagraph"/>
        <w:numPr>
          <w:ilvl w:val="0"/>
          <w:numId w:val="1266"/>
        </w:numPr>
        <w:spacing w:after="120"/>
        <w:ind w:left="714" w:hanging="357"/>
        <w:contextualSpacing w:val="0"/>
        <w:jc w:val="both"/>
        <w:rPr>
          <w:sz w:val="24"/>
          <w:szCs w:val="24"/>
        </w:rPr>
      </w:pPr>
      <w:r w:rsidRPr="00033CC1">
        <w:rPr>
          <w:sz w:val="24"/>
          <w:szCs w:val="24"/>
        </w:rPr>
        <w:t>Maccheroni kochen.</w:t>
      </w:r>
    </w:p>
    <w:p w14:paraId="58F14695" w14:textId="77777777" w:rsidR="00B85D31" w:rsidRPr="00033CC1" w:rsidRDefault="00B85D31" w:rsidP="00B40E8C">
      <w:pPr>
        <w:pStyle w:val="ListParagraph"/>
        <w:numPr>
          <w:ilvl w:val="0"/>
          <w:numId w:val="1266"/>
        </w:numPr>
        <w:spacing w:after="120"/>
        <w:ind w:left="714" w:hanging="357"/>
        <w:contextualSpacing w:val="0"/>
        <w:jc w:val="both"/>
        <w:rPr>
          <w:sz w:val="24"/>
          <w:szCs w:val="24"/>
        </w:rPr>
      </w:pPr>
      <w:r w:rsidRPr="00033CC1">
        <w:rPr>
          <w:sz w:val="24"/>
          <w:szCs w:val="24"/>
        </w:rPr>
        <w:t xml:space="preserve">Butter bei niedriger Temperatur schmelzen. Mehl, Salz, Pfeffer, Senfpulver und Worchestershiresauce dazugeben. </w:t>
      </w:r>
    </w:p>
    <w:p w14:paraId="3B2DA483" w14:textId="77777777" w:rsidR="00B85D31" w:rsidRPr="00033CC1" w:rsidRDefault="00B85D31" w:rsidP="00B40E8C">
      <w:pPr>
        <w:pStyle w:val="ListParagraph"/>
        <w:numPr>
          <w:ilvl w:val="0"/>
          <w:numId w:val="1266"/>
        </w:numPr>
        <w:spacing w:after="120"/>
        <w:ind w:left="714" w:hanging="357"/>
        <w:contextualSpacing w:val="0"/>
        <w:jc w:val="both"/>
        <w:rPr>
          <w:sz w:val="24"/>
          <w:szCs w:val="24"/>
        </w:rPr>
      </w:pPr>
      <w:r w:rsidRPr="00033CC1">
        <w:rPr>
          <w:sz w:val="24"/>
          <w:szCs w:val="24"/>
        </w:rPr>
        <w:t>Bei mittlerer Hitze glatt und blasig kochen. Von der Herdplatte nehmen und milch hinzugeben. Aufkochen lassen und 1 Minute kochen lassen. Cheddar dazugeben und schmelzen lassen.</w:t>
      </w:r>
    </w:p>
    <w:p w14:paraId="610CFC05" w14:textId="77777777" w:rsidR="00B85D31" w:rsidRPr="00033CC1" w:rsidRDefault="00B85D31" w:rsidP="00B40E8C">
      <w:pPr>
        <w:pStyle w:val="ListParagraph"/>
        <w:numPr>
          <w:ilvl w:val="0"/>
          <w:numId w:val="1266"/>
        </w:numPr>
        <w:spacing w:after="120"/>
        <w:ind w:left="714" w:hanging="357"/>
        <w:contextualSpacing w:val="0"/>
        <w:jc w:val="both"/>
        <w:rPr>
          <w:sz w:val="24"/>
          <w:szCs w:val="24"/>
        </w:rPr>
      </w:pPr>
      <w:r w:rsidRPr="00033CC1">
        <w:rPr>
          <w:sz w:val="24"/>
          <w:szCs w:val="24"/>
        </w:rPr>
        <w:t>Sauce mit Maccheroni vermengen.</w:t>
      </w:r>
    </w:p>
    <w:p w14:paraId="4A2D4221" w14:textId="77777777" w:rsidR="00B85D31" w:rsidRDefault="00B85D31" w:rsidP="00B85D31">
      <w:pPr>
        <w:rPr>
          <w:sz w:val="24"/>
          <w:szCs w:val="24"/>
        </w:rPr>
      </w:pPr>
    </w:p>
    <w:p w14:paraId="454EBE8F" w14:textId="77777777" w:rsidR="00B85D31" w:rsidRPr="00E96A9B" w:rsidRDefault="00B85D31" w:rsidP="00B85D31">
      <w:pPr>
        <w:jc w:val="both"/>
        <w:rPr>
          <w:sz w:val="24"/>
          <w:szCs w:val="24"/>
        </w:rPr>
      </w:pPr>
      <w:r>
        <w:rPr>
          <w:sz w:val="24"/>
          <w:szCs w:val="24"/>
        </w:rPr>
        <w:t xml:space="preserve">Kommentar: Der weltbeste Mac and Cheese Koch ist … </w:t>
      </w:r>
      <w:r w:rsidRPr="00E96A9B">
        <w:rPr>
          <w:sz w:val="24"/>
          <w:szCs w:val="24"/>
        </w:rPr>
        <w:t>Simon!</w:t>
      </w:r>
    </w:p>
    <w:p w14:paraId="5753B12F" w14:textId="5D3944EE" w:rsidR="00B85D31" w:rsidRDefault="00B85D31" w:rsidP="00B85D31">
      <w:pPr>
        <w:rPr>
          <w:rFonts w:asciiTheme="majorHAnsi" w:eastAsiaTheme="majorEastAsia" w:hAnsiTheme="majorHAnsi" w:cstheme="majorBidi"/>
          <w:color w:val="2F5496" w:themeColor="accent1" w:themeShade="BF"/>
          <w:sz w:val="26"/>
          <w:szCs w:val="26"/>
        </w:rPr>
      </w:pPr>
      <w:r w:rsidRPr="00E96A9B">
        <w:rPr>
          <w:sz w:val="24"/>
          <w:szCs w:val="24"/>
        </w:rPr>
        <w:br w:type="page"/>
      </w:r>
    </w:p>
    <w:p w14:paraId="0C665DE6" w14:textId="5BD00B70" w:rsidR="00BC58E9" w:rsidRDefault="00BC58E9" w:rsidP="00BC58E9">
      <w:pPr>
        <w:pStyle w:val="Heading2"/>
        <w:spacing w:after="240"/>
      </w:pPr>
      <w:r>
        <w:lastRenderedPageBreak/>
        <w:t>Ziti mit gebackenen Tomaten und Mozzarella</w:t>
      </w:r>
      <w:r>
        <w:rPr>
          <w:rStyle w:val="FootnoteReference"/>
        </w:rPr>
        <w:footnoteReference w:id="1316"/>
      </w:r>
      <w:r>
        <w:t xml:space="preserve"> </w:t>
      </w:r>
    </w:p>
    <w:p w14:paraId="4E2CFE4C" w14:textId="77777777" w:rsidR="00BC58E9" w:rsidRDefault="00BC58E9" w:rsidP="00BC58E9">
      <w:pPr>
        <w:rPr>
          <w:sz w:val="24"/>
          <w:szCs w:val="24"/>
        </w:rPr>
      </w:pPr>
      <w:r w:rsidRPr="00150023">
        <w:rPr>
          <w:sz w:val="24"/>
          <w:szCs w:val="24"/>
          <w:u w:val="single"/>
        </w:rPr>
        <w:t>Zutaten</w:t>
      </w:r>
      <w:r>
        <w:rPr>
          <w:sz w:val="24"/>
          <w:szCs w:val="24"/>
        </w:rPr>
        <w:t xml:space="preserve"> (für 4 Portionen)</w:t>
      </w:r>
    </w:p>
    <w:p w14:paraId="2F2476DD" w14:textId="77777777" w:rsidR="00BC58E9" w:rsidRDefault="00BC58E9" w:rsidP="00BC58E9">
      <w:pPr>
        <w:rPr>
          <w:sz w:val="24"/>
          <w:szCs w:val="24"/>
        </w:rPr>
      </w:pPr>
      <w:r>
        <w:rPr>
          <w:sz w:val="24"/>
          <w:szCs w:val="24"/>
        </w:rPr>
        <w:t>400 g Kirschtomaten</w:t>
      </w:r>
    </w:p>
    <w:p w14:paraId="24F0BA2E" w14:textId="77777777" w:rsidR="00BC58E9" w:rsidRDefault="00BC58E9" w:rsidP="00BC58E9">
      <w:pPr>
        <w:rPr>
          <w:sz w:val="24"/>
          <w:szCs w:val="24"/>
        </w:rPr>
      </w:pPr>
      <w:r>
        <w:rPr>
          <w:sz w:val="24"/>
          <w:szCs w:val="24"/>
        </w:rPr>
        <w:t>500 g Ziti</w:t>
      </w:r>
    </w:p>
    <w:p w14:paraId="42232B89" w14:textId="77777777" w:rsidR="00BC58E9" w:rsidRDefault="00BC58E9" w:rsidP="00BC58E9">
      <w:pPr>
        <w:rPr>
          <w:sz w:val="24"/>
          <w:szCs w:val="24"/>
        </w:rPr>
      </w:pPr>
      <w:r>
        <w:rPr>
          <w:sz w:val="24"/>
          <w:szCs w:val="24"/>
        </w:rPr>
        <w:t>200 g Mozzarella, gewürfelt</w:t>
      </w:r>
    </w:p>
    <w:p w14:paraId="5A4A02C8" w14:textId="77777777" w:rsidR="00BC58E9" w:rsidRDefault="00BC58E9" w:rsidP="00BC58E9">
      <w:pPr>
        <w:rPr>
          <w:sz w:val="24"/>
          <w:szCs w:val="24"/>
        </w:rPr>
      </w:pPr>
      <w:r>
        <w:rPr>
          <w:sz w:val="24"/>
          <w:szCs w:val="24"/>
        </w:rPr>
        <w:t>100 g Kapern</w:t>
      </w:r>
    </w:p>
    <w:p w14:paraId="64598E97" w14:textId="77777777" w:rsidR="00BC58E9" w:rsidRDefault="00BC58E9" w:rsidP="00BC58E9">
      <w:pPr>
        <w:rPr>
          <w:sz w:val="24"/>
          <w:szCs w:val="24"/>
        </w:rPr>
      </w:pPr>
      <w:r>
        <w:rPr>
          <w:sz w:val="24"/>
          <w:szCs w:val="24"/>
        </w:rPr>
        <w:t>3 EL frischer Majoran</w:t>
      </w:r>
    </w:p>
    <w:p w14:paraId="5AC03230" w14:textId="77777777" w:rsidR="00BC58E9" w:rsidRDefault="00BC58E9" w:rsidP="00BC58E9">
      <w:pPr>
        <w:rPr>
          <w:sz w:val="24"/>
          <w:szCs w:val="24"/>
        </w:rPr>
      </w:pPr>
      <w:r>
        <w:rPr>
          <w:sz w:val="24"/>
          <w:szCs w:val="24"/>
        </w:rPr>
        <w:t>3 EL frischer Zitronenthymian</w:t>
      </w:r>
    </w:p>
    <w:p w14:paraId="1A523488" w14:textId="77777777" w:rsidR="00BC58E9" w:rsidRDefault="00BC58E9" w:rsidP="00BC58E9">
      <w:pPr>
        <w:rPr>
          <w:sz w:val="24"/>
          <w:szCs w:val="24"/>
        </w:rPr>
      </w:pPr>
      <w:r>
        <w:rPr>
          <w:sz w:val="24"/>
          <w:szCs w:val="24"/>
        </w:rPr>
        <w:t>2 EL Olivenöl</w:t>
      </w:r>
    </w:p>
    <w:p w14:paraId="5EB5F7C2" w14:textId="77777777" w:rsidR="00BC58E9" w:rsidRDefault="00BC58E9" w:rsidP="00BC58E9">
      <w:pPr>
        <w:rPr>
          <w:sz w:val="24"/>
          <w:szCs w:val="24"/>
        </w:rPr>
      </w:pPr>
      <w:r>
        <w:rPr>
          <w:sz w:val="24"/>
          <w:szCs w:val="24"/>
        </w:rPr>
        <w:t>3 EL Balsamicoessig</w:t>
      </w:r>
    </w:p>
    <w:p w14:paraId="05EEA9B8" w14:textId="77777777" w:rsidR="00BC58E9" w:rsidRDefault="00BC58E9" w:rsidP="00BC58E9">
      <w:pPr>
        <w:rPr>
          <w:sz w:val="24"/>
          <w:szCs w:val="24"/>
        </w:rPr>
      </w:pPr>
    </w:p>
    <w:p w14:paraId="2FF19BF6" w14:textId="77777777" w:rsidR="00BC58E9" w:rsidRDefault="00BC58E9" w:rsidP="00BC58E9">
      <w:pPr>
        <w:rPr>
          <w:sz w:val="24"/>
          <w:szCs w:val="24"/>
        </w:rPr>
      </w:pPr>
      <w:r>
        <w:rPr>
          <w:sz w:val="24"/>
          <w:szCs w:val="24"/>
        </w:rPr>
        <w:t>Zubereitungszeit: 30 Minuten</w:t>
      </w:r>
    </w:p>
    <w:p w14:paraId="62F8F4F9" w14:textId="77777777" w:rsidR="00BC58E9" w:rsidRPr="000715C8" w:rsidRDefault="00BC58E9" w:rsidP="00B40E8C">
      <w:pPr>
        <w:pStyle w:val="ListParagraph"/>
        <w:numPr>
          <w:ilvl w:val="0"/>
          <w:numId w:val="487"/>
        </w:numPr>
        <w:spacing w:after="120"/>
        <w:ind w:left="714" w:hanging="357"/>
        <w:contextualSpacing w:val="0"/>
        <w:jc w:val="both"/>
        <w:rPr>
          <w:sz w:val="24"/>
          <w:szCs w:val="24"/>
        </w:rPr>
      </w:pPr>
      <w:r w:rsidRPr="000715C8">
        <w:rPr>
          <w:sz w:val="24"/>
          <w:szCs w:val="24"/>
        </w:rPr>
        <w:t>Den Backofen auf 200 Grad vorheizen. Die Tomaten halbieren, auf ein Backblech legen und mit der Schnittfläche nach oben 15 Minuten backen.</w:t>
      </w:r>
    </w:p>
    <w:p w14:paraId="03DACEAD" w14:textId="77777777" w:rsidR="00BC58E9" w:rsidRPr="000715C8" w:rsidRDefault="00BC58E9" w:rsidP="00B40E8C">
      <w:pPr>
        <w:pStyle w:val="ListParagraph"/>
        <w:numPr>
          <w:ilvl w:val="0"/>
          <w:numId w:val="487"/>
        </w:numPr>
        <w:spacing w:after="120"/>
        <w:ind w:left="714" w:hanging="357"/>
        <w:contextualSpacing w:val="0"/>
        <w:jc w:val="both"/>
        <w:rPr>
          <w:sz w:val="24"/>
          <w:szCs w:val="24"/>
        </w:rPr>
      </w:pPr>
      <w:r w:rsidRPr="000715C8">
        <w:rPr>
          <w:sz w:val="24"/>
          <w:szCs w:val="24"/>
        </w:rPr>
        <w:t>Während die Tomaten backen, die Ziti al dente kochen. Abtropfen und wieder in den Topf geben.</w:t>
      </w:r>
    </w:p>
    <w:p w14:paraId="7C376AA2" w14:textId="77777777" w:rsidR="00BC58E9" w:rsidRPr="000715C8" w:rsidRDefault="00BC58E9" w:rsidP="00B40E8C">
      <w:pPr>
        <w:pStyle w:val="ListParagraph"/>
        <w:numPr>
          <w:ilvl w:val="0"/>
          <w:numId w:val="487"/>
        </w:numPr>
        <w:spacing w:after="120"/>
        <w:ind w:left="714" w:hanging="357"/>
        <w:contextualSpacing w:val="0"/>
        <w:jc w:val="both"/>
        <w:rPr>
          <w:sz w:val="24"/>
          <w:szCs w:val="24"/>
        </w:rPr>
      </w:pPr>
      <w:r w:rsidRPr="000715C8">
        <w:rPr>
          <w:sz w:val="24"/>
          <w:szCs w:val="24"/>
        </w:rPr>
        <w:t>Die Tomaten und die anderen Zutaten an die Pasta geben. Sorgfältig unterheben und sofort servieren.</w:t>
      </w:r>
    </w:p>
    <w:p w14:paraId="7502B3FF" w14:textId="77777777" w:rsidR="00BC58E9" w:rsidRDefault="00BC58E9" w:rsidP="00BC58E9">
      <w:pPr>
        <w:rPr>
          <w:sz w:val="24"/>
          <w:szCs w:val="24"/>
        </w:rPr>
      </w:pPr>
      <w:r>
        <w:rPr>
          <w:sz w:val="24"/>
          <w:szCs w:val="24"/>
        </w:rPr>
        <w:br w:type="page"/>
      </w:r>
    </w:p>
    <w:p w14:paraId="6C0DD5D4" w14:textId="26ABC23A" w:rsidR="00B110AC" w:rsidRDefault="00B110AC" w:rsidP="00B110AC">
      <w:pPr>
        <w:pStyle w:val="Heading2"/>
        <w:spacing w:after="240"/>
      </w:pPr>
      <w:r>
        <w:lastRenderedPageBreak/>
        <w:t>Linguine mit Tomaten, Oliven und Kapern</w:t>
      </w:r>
    </w:p>
    <w:p w14:paraId="69D11369" w14:textId="77777777" w:rsidR="00B110AC" w:rsidRDefault="00B110AC" w:rsidP="00B110AC">
      <w:pPr>
        <w:rPr>
          <w:sz w:val="24"/>
          <w:szCs w:val="24"/>
        </w:rPr>
      </w:pPr>
      <w:r w:rsidRPr="00EB7A0B">
        <w:rPr>
          <w:sz w:val="24"/>
          <w:szCs w:val="24"/>
          <w:u w:val="single"/>
        </w:rPr>
        <w:t>Zutaten</w:t>
      </w:r>
      <w:r>
        <w:rPr>
          <w:sz w:val="24"/>
          <w:szCs w:val="24"/>
        </w:rPr>
        <w:t xml:space="preserve"> (für 4 – 5 Portionen):</w:t>
      </w:r>
    </w:p>
    <w:p w14:paraId="14E2847B" w14:textId="77777777" w:rsidR="00B110AC" w:rsidRDefault="00B110AC" w:rsidP="00B110AC">
      <w:pPr>
        <w:rPr>
          <w:sz w:val="24"/>
          <w:szCs w:val="24"/>
        </w:rPr>
      </w:pPr>
      <w:r>
        <w:rPr>
          <w:sz w:val="24"/>
          <w:szCs w:val="24"/>
        </w:rPr>
        <w:t>400 g Linguine</w:t>
      </w:r>
    </w:p>
    <w:p w14:paraId="51011449" w14:textId="77777777" w:rsidR="00B110AC" w:rsidRDefault="00B110AC" w:rsidP="00B110AC">
      <w:pPr>
        <w:rPr>
          <w:sz w:val="24"/>
          <w:szCs w:val="24"/>
        </w:rPr>
      </w:pPr>
      <w:r>
        <w:rPr>
          <w:sz w:val="24"/>
          <w:szCs w:val="24"/>
        </w:rPr>
        <w:t>800 g reife Tomaten (oder 600 g aus der Dose)</w:t>
      </w:r>
    </w:p>
    <w:p w14:paraId="317417CD" w14:textId="77777777" w:rsidR="00B110AC" w:rsidRDefault="00B110AC" w:rsidP="00B110AC">
      <w:pPr>
        <w:rPr>
          <w:sz w:val="24"/>
          <w:szCs w:val="24"/>
        </w:rPr>
      </w:pPr>
      <w:r>
        <w:rPr>
          <w:sz w:val="24"/>
          <w:szCs w:val="24"/>
        </w:rPr>
        <w:t>50 g schwarze entsteine Oliven</w:t>
      </w:r>
    </w:p>
    <w:p w14:paraId="4DC1E0CC" w14:textId="77777777" w:rsidR="00B110AC" w:rsidRDefault="00B110AC" w:rsidP="00B110AC">
      <w:pPr>
        <w:rPr>
          <w:sz w:val="24"/>
          <w:szCs w:val="24"/>
        </w:rPr>
      </w:pPr>
      <w:r>
        <w:rPr>
          <w:sz w:val="24"/>
          <w:szCs w:val="24"/>
        </w:rPr>
        <w:t>2 EL Kapern in Essig oder Salz eingelegt</w:t>
      </w:r>
    </w:p>
    <w:p w14:paraId="21D9DD55" w14:textId="77777777" w:rsidR="00B110AC" w:rsidRDefault="00B110AC" w:rsidP="00B110AC">
      <w:pPr>
        <w:rPr>
          <w:sz w:val="24"/>
          <w:szCs w:val="24"/>
        </w:rPr>
      </w:pPr>
      <w:r>
        <w:rPr>
          <w:sz w:val="24"/>
          <w:szCs w:val="24"/>
        </w:rPr>
        <w:t>4 EL Olivenöl</w:t>
      </w:r>
    </w:p>
    <w:p w14:paraId="3E0CDCF2" w14:textId="77777777" w:rsidR="00B110AC" w:rsidRDefault="00B110AC" w:rsidP="00B110AC">
      <w:pPr>
        <w:rPr>
          <w:sz w:val="24"/>
          <w:szCs w:val="24"/>
        </w:rPr>
      </w:pPr>
      <w:r>
        <w:rPr>
          <w:sz w:val="24"/>
          <w:szCs w:val="24"/>
        </w:rPr>
        <w:t>3 – 4 Basilikumblätter</w:t>
      </w:r>
    </w:p>
    <w:p w14:paraId="0E850C4E" w14:textId="77777777" w:rsidR="00B110AC" w:rsidRDefault="00B110AC" w:rsidP="00B110AC">
      <w:pPr>
        <w:rPr>
          <w:sz w:val="24"/>
          <w:szCs w:val="24"/>
        </w:rPr>
      </w:pPr>
      <w:r>
        <w:rPr>
          <w:sz w:val="24"/>
          <w:szCs w:val="24"/>
        </w:rPr>
        <w:t>1 Bund frische Petersilie, gehackt</w:t>
      </w:r>
    </w:p>
    <w:p w14:paraId="2135BE64" w14:textId="77777777" w:rsidR="00B110AC" w:rsidRDefault="00B110AC" w:rsidP="00B110AC">
      <w:pPr>
        <w:rPr>
          <w:sz w:val="24"/>
          <w:szCs w:val="24"/>
        </w:rPr>
      </w:pPr>
      <w:r>
        <w:rPr>
          <w:sz w:val="24"/>
          <w:szCs w:val="24"/>
        </w:rPr>
        <w:t>1 scharfe Chilischote</w:t>
      </w:r>
    </w:p>
    <w:p w14:paraId="25D5C2B2" w14:textId="77777777" w:rsidR="00B110AC" w:rsidRDefault="00B110AC" w:rsidP="00B110AC">
      <w:pPr>
        <w:rPr>
          <w:sz w:val="24"/>
          <w:szCs w:val="24"/>
        </w:rPr>
      </w:pPr>
      <w:r>
        <w:rPr>
          <w:sz w:val="24"/>
          <w:szCs w:val="24"/>
        </w:rPr>
        <w:t>1 TL getrockneter Oregano</w:t>
      </w:r>
    </w:p>
    <w:p w14:paraId="149ADB44" w14:textId="77777777" w:rsidR="00B110AC" w:rsidRDefault="00B110AC" w:rsidP="00B110AC">
      <w:pPr>
        <w:rPr>
          <w:sz w:val="24"/>
          <w:szCs w:val="24"/>
        </w:rPr>
      </w:pPr>
      <w:r>
        <w:rPr>
          <w:sz w:val="24"/>
          <w:szCs w:val="24"/>
        </w:rPr>
        <w:t>1 TL Zucker (wegen der Tomaten)</w:t>
      </w:r>
    </w:p>
    <w:p w14:paraId="13DA86D0" w14:textId="77777777" w:rsidR="00B110AC" w:rsidRDefault="00B110AC" w:rsidP="00B110AC">
      <w:pPr>
        <w:rPr>
          <w:sz w:val="24"/>
          <w:szCs w:val="24"/>
        </w:rPr>
      </w:pPr>
      <w:r>
        <w:rPr>
          <w:sz w:val="24"/>
          <w:szCs w:val="24"/>
        </w:rPr>
        <w:t>Salz</w:t>
      </w:r>
    </w:p>
    <w:p w14:paraId="41729B80" w14:textId="77777777" w:rsidR="00B110AC" w:rsidRDefault="00B110AC" w:rsidP="00B110AC">
      <w:pPr>
        <w:rPr>
          <w:sz w:val="24"/>
          <w:szCs w:val="24"/>
        </w:rPr>
      </w:pPr>
    </w:p>
    <w:p w14:paraId="64C45158" w14:textId="77777777" w:rsidR="00B110AC" w:rsidRDefault="00B110AC" w:rsidP="00B110AC">
      <w:pPr>
        <w:rPr>
          <w:sz w:val="24"/>
          <w:szCs w:val="24"/>
        </w:rPr>
      </w:pPr>
      <w:r>
        <w:rPr>
          <w:sz w:val="24"/>
          <w:szCs w:val="24"/>
        </w:rPr>
        <w:t>Zubereitung:</w:t>
      </w:r>
    </w:p>
    <w:p w14:paraId="5A71809F" w14:textId="77777777" w:rsidR="00B110AC" w:rsidRPr="00940092" w:rsidRDefault="00B110AC" w:rsidP="00B40E8C">
      <w:pPr>
        <w:pStyle w:val="ListParagraph"/>
        <w:numPr>
          <w:ilvl w:val="0"/>
          <w:numId w:val="1432"/>
        </w:numPr>
        <w:spacing w:after="120"/>
        <w:ind w:left="714" w:hanging="357"/>
        <w:contextualSpacing w:val="0"/>
        <w:jc w:val="both"/>
        <w:rPr>
          <w:sz w:val="24"/>
          <w:szCs w:val="24"/>
        </w:rPr>
      </w:pPr>
      <w:r w:rsidRPr="00940092">
        <w:rPr>
          <w:sz w:val="24"/>
          <w:szCs w:val="24"/>
        </w:rPr>
        <w:t xml:space="preserve">In einer großen Pfanne das Öl erhitzen und die geschälten Knoblauchzehen und die zerkleinerte Chilischote goldbraun braten. Hitze herunterschalten und 2 EL gehackte Petersilie, die Oliven (große Stücke), die abgetropften Kapern und den Oregano dazugeben und durchmischen. Dann die gehackten Tomaten dazugeben. Erneut die Hitze erhöhen. Sobald die Sauce zu kochen anfängt, herunterschalten, salzen und zuckern. Die Sauce für ca. 15 Minuten kochen lassen, die erste Hälfte der zeit mit Deckel, die zweite Hälfte ohne Deckel. </w:t>
      </w:r>
    </w:p>
    <w:p w14:paraId="4F6043EE" w14:textId="77777777" w:rsidR="00B110AC" w:rsidRPr="00940092" w:rsidRDefault="00B110AC" w:rsidP="00B40E8C">
      <w:pPr>
        <w:pStyle w:val="ListParagraph"/>
        <w:numPr>
          <w:ilvl w:val="0"/>
          <w:numId w:val="1432"/>
        </w:numPr>
        <w:spacing w:after="120"/>
        <w:ind w:left="714" w:hanging="357"/>
        <w:contextualSpacing w:val="0"/>
        <w:jc w:val="both"/>
        <w:rPr>
          <w:sz w:val="24"/>
          <w:szCs w:val="24"/>
        </w:rPr>
      </w:pPr>
      <w:r w:rsidRPr="00940092">
        <w:rPr>
          <w:sz w:val="24"/>
          <w:szCs w:val="24"/>
        </w:rPr>
        <w:t>Al dente gekochte mit dem Basilikum zur Sauce geben.</w:t>
      </w:r>
    </w:p>
    <w:p w14:paraId="3B1AD814" w14:textId="77777777" w:rsidR="00B110AC" w:rsidRDefault="00B110AC" w:rsidP="00B110AC">
      <w:pPr>
        <w:rPr>
          <w:sz w:val="24"/>
          <w:szCs w:val="24"/>
        </w:rPr>
      </w:pPr>
    </w:p>
    <w:p w14:paraId="3275CB87" w14:textId="77777777" w:rsidR="00B110AC" w:rsidRDefault="00B110AC">
      <w:pPr>
        <w:rPr>
          <w:rFonts w:asciiTheme="majorHAnsi" w:eastAsiaTheme="majorEastAsia" w:hAnsiTheme="majorHAnsi" w:cstheme="majorBidi"/>
          <w:color w:val="2F5496" w:themeColor="accent1" w:themeShade="BF"/>
          <w:sz w:val="26"/>
          <w:szCs w:val="26"/>
        </w:rPr>
      </w:pPr>
      <w:r>
        <w:br w:type="page"/>
      </w:r>
    </w:p>
    <w:p w14:paraId="5645987E" w14:textId="77777777" w:rsidR="00067DBF" w:rsidRDefault="00067DBF" w:rsidP="00067DBF">
      <w:pPr>
        <w:pStyle w:val="Heading2"/>
        <w:spacing w:after="240"/>
      </w:pPr>
      <w:r w:rsidRPr="00981801">
        <w:lastRenderedPageBreak/>
        <w:t>Linguine in ei</w:t>
      </w:r>
      <w:r>
        <w:t>ne</w:t>
      </w:r>
      <w:r w:rsidRPr="00981801">
        <w:t>r Sauce aus</w:t>
      </w:r>
      <w:r>
        <w:t xml:space="preserve"> Honig, Basilikum und Sahne</w:t>
      </w:r>
      <w:r>
        <w:rPr>
          <w:rStyle w:val="FootnoteReference"/>
        </w:rPr>
        <w:footnoteReference w:id="1317"/>
      </w:r>
      <w:r>
        <w:t xml:space="preserve"> </w:t>
      </w:r>
    </w:p>
    <w:p w14:paraId="46F80BBD" w14:textId="77777777" w:rsidR="00067DBF" w:rsidRDefault="00067DBF" w:rsidP="00067DBF">
      <w:pPr>
        <w:jc w:val="both"/>
        <w:rPr>
          <w:sz w:val="24"/>
          <w:szCs w:val="24"/>
        </w:rPr>
      </w:pPr>
      <w:r w:rsidRPr="00E875EF">
        <w:rPr>
          <w:sz w:val="24"/>
          <w:szCs w:val="24"/>
          <w:u w:val="single"/>
        </w:rPr>
        <w:t>Zutaten</w:t>
      </w:r>
      <w:r>
        <w:rPr>
          <w:sz w:val="24"/>
          <w:szCs w:val="24"/>
        </w:rPr>
        <w:t xml:space="preserve"> (für 6 Personen)</w:t>
      </w:r>
    </w:p>
    <w:p w14:paraId="34E73611" w14:textId="77777777" w:rsidR="00067DBF" w:rsidRDefault="00067DBF" w:rsidP="00067DBF">
      <w:pPr>
        <w:jc w:val="both"/>
        <w:rPr>
          <w:sz w:val="24"/>
          <w:szCs w:val="24"/>
        </w:rPr>
      </w:pPr>
      <w:r>
        <w:rPr>
          <w:sz w:val="24"/>
          <w:szCs w:val="24"/>
        </w:rPr>
        <w:t>500 g Linguine</w:t>
      </w:r>
    </w:p>
    <w:p w14:paraId="2511ECF0" w14:textId="77777777" w:rsidR="00067DBF" w:rsidRDefault="00067DBF" w:rsidP="00067DBF">
      <w:pPr>
        <w:jc w:val="both"/>
        <w:rPr>
          <w:sz w:val="24"/>
          <w:szCs w:val="24"/>
        </w:rPr>
      </w:pPr>
      <w:r>
        <w:rPr>
          <w:sz w:val="24"/>
          <w:szCs w:val="24"/>
        </w:rPr>
        <w:t>250 g frisches Basilikum</w:t>
      </w:r>
    </w:p>
    <w:p w14:paraId="3BBB86F5" w14:textId="77777777" w:rsidR="00067DBF" w:rsidRDefault="00067DBF" w:rsidP="00067DBF">
      <w:pPr>
        <w:jc w:val="both"/>
        <w:rPr>
          <w:sz w:val="24"/>
          <w:szCs w:val="24"/>
        </w:rPr>
      </w:pPr>
      <w:r>
        <w:rPr>
          <w:sz w:val="24"/>
          <w:szCs w:val="24"/>
        </w:rPr>
        <w:t>1 kleine rote Chilischote, feingehackt</w:t>
      </w:r>
    </w:p>
    <w:p w14:paraId="243541B1" w14:textId="77777777" w:rsidR="00067DBF" w:rsidRDefault="00067DBF" w:rsidP="00067DBF">
      <w:pPr>
        <w:jc w:val="both"/>
        <w:rPr>
          <w:sz w:val="24"/>
          <w:szCs w:val="24"/>
        </w:rPr>
      </w:pPr>
      <w:r>
        <w:rPr>
          <w:sz w:val="24"/>
          <w:szCs w:val="24"/>
        </w:rPr>
        <w:t>3 Knoblauchzehen, zerdrückt</w:t>
      </w:r>
    </w:p>
    <w:p w14:paraId="2A25F13A" w14:textId="77777777" w:rsidR="00067DBF" w:rsidRDefault="00067DBF" w:rsidP="00067DBF">
      <w:pPr>
        <w:jc w:val="both"/>
        <w:rPr>
          <w:sz w:val="24"/>
          <w:szCs w:val="24"/>
        </w:rPr>
      </w:pPr>
      <w:r>
        <w:rPr>
          <w:sz w:val="24"/>
          <w:szCs w:val="24"/>
        </w:rPr>
        <w:t>3 EL Pinienkerne, in der Pfanne geröstet</w:t>
      </w:r>
    </w:p>
    <w:p w14:paraId="0CA41451" w14:textId="77777777" w:rsidR="00067DBF" w:rsidRDefault="00067DBF" w:rsidP="00067DBF">
      <w:pPr>
        <w:jc w:val="both"/>
        <w:rPr>
          <w:sz w:val="24"/>
          <w:szCs w:val="24"/>
        </w:rPr>
      </w:pPr>
      <w:r>
        <w:rPr>
          <w:sz w:val="24"/>
          <w:szCs w:val="24"/>
        </w:rPr>
        <w:t>3 EL frische geriebener Parmesan</w:t>
      </w:r>
    </w:p>
    <w:p w14:paraId="0DAC1D87" w14:textId="77777777" w:rsidR="00067DBF" w:rsidRDefault="00067DBF" w:rsidP="00067DBF">
      <w:pPr>
        <w:jc w:val="both"/>
        <w:rPr>
          <w:sz w:val="24"/>
          <w:szCs w:val="24"/>
        </w:rPr>
      </w:pPr>
      <w:r>
        <w:rPr>
          <w:sz w:val="24"/>
          <w:szCs w:val="24"/>
        </w:rPr>
        <w:t>Saft von 1 Zitrone</w:t>
      </w:r>
    </w:p>
    <w:p w14:paraId="1EF57D11" w14:textId="77777777" w:rsidR="00067DBF" w:rsidRDefault="00067DBF" w:rsidP="00067DBF">
      <w:pPr>
        <w:jc w:val="both"/>
        <w:rPr>
          <w:sz w:val="24"/>
          <w:szCs w:val="24"/>
        </w:rPr>
      </w:pPr>
      <w:r>
        <w:rPr>
          <w:sz w:val="24"/>
          <w:szCs w:val="24"/>
        </w:rPr>
        <w:t>120 ml Olivenöl</w:t>
      </w:r>
    </w:p>
    <w:p w14:paraId="4ACBB16B" w14:textId="77777777" w:rsidR="00067DBF" w:rsidRDefault="00067DBF" w:rsidP="00067DBF">
      <w:pPr>
        <w:jc w:val="both"/>
        <w:rPr>
          <w:sz w:val="24"/>
          <w:szCs w:val="24"/>
        </w:rPr>
      </w:pPr>
      <w:r>
        <w:rPr>
          <w:sz w:val="24"/>
          <w:szCs w:val="24"/>
        </w:rPr>
        <w:t>3 EL Honig</w:t>
      </w:r>
    </w:p>
    <w:p w14:paraId="03623136" w14:textId="77777777" w:rsidR="00067DBF" w:rsidRDefault="00067DBF" w:rsidP="00067DBF">
      <w:pPr>
        <w:jc w:val="both"/>
        <w:rPr>
          <w:sz w:val="24"/>
          <w:szCs w:val="24"/>
        </w:rPr>
      </w:pPr>
      <w:r>
        <w:rPr>
          <w:sz w:val="24"/>
          <w:szCs w:val="24"/>
        </w:rPr>
        <w:t>380 ml Sahne</w:t>
      </w:r>
    </w:p>
    <w:p w14:paraId="6906A833" w14:textId="77777777" w:rsidR="00067DBF" w:rsidRDefault="00067DBF" w:rsidP="00067DBF">
      <w:pPr>
        <w:jc w:val="both"/>
        <w:rPr>
          <w:sz w:val="24"/>
          <w:szCs w:val="24"/>
        </w:rPr>
      </w:pPr>
      <w:r>
        <w:rPr>
          <w:sz w:val="24"/>
          <w:szCs w:val="24"/>
        </w:rPr>
        <w:t>120 ml Gemüsebrühe</w:t>
      </w:r>
    </w:p>
    <w:p w14:paraId="3F6FA696" w14:textId="77777777" w:rsidR="00067DBF" w:rsidRDefault="00067DBF" w:rsidP="00067DBF">
      <w:pPr>
        <w:jc w:val="both"/>
        <w:rPr>
          <w:sz w:val="24"/>
          <w:szCs w:val="24"/>
        </w:rPr>
      </w:pPr>
    </w:p>
    <w:p w14:paraId="39569E36" w14:textId="77777777" w:rsidR="00067DBF" w:rsidRDefault="00067DBF" w:rsidP="00067DBF">
      <w:pPr>
        <w:jc w:val="both"/>
        <w:rPr>
          <w:sz w:val="24"/>
          <w:szCs w:val="24"/>
        </w:rPr>
      </w:pPr>
      <w:r>
        <w:rPr>
          <w:sz w:val="24"/>
          <w:szCs w:val="24"/>
        </w:rPr>
        <w:t>Zubereitung:</w:t>
      </w:r>
    </w:p>
    <w:p w14:paraId="4B004FAA" w14:textId="77777777" w:rsidR="00067DBF" w:rsidRPr="00981801" w:rsidRDefault="00067DBF" w:rsidP="00B40E8C">
      <w:pPr>
        <w:pStyle w:val="ListParagraph"/>
        <w:numPr>
          <w:ilvl w:val="0"/>
          <w:numId w:val="471"/>
        </w:numPr>
        <w:spacing w:after="120"/>
        <w:ind w:left="714" w:hanging="357"/>
        <w:contextualSpacing w:val="0"/>
        <w:jc w:val="both"/>
        <w:rPr>
          <w:sz w:val="24"/>
          <w:szCs w:val="24"/>
        </w:rPr>
      </w:pPr>
      <w:r w:rsidRPr="00981801">
        <w:rPr>
          <w:sz w:val="24"/>
          <w:szCs w:val="24"/>
        </w:rPr>
        <w:t>Basilikumblätter von den Stängeln zupfen und mit dem Chili, dem Knoblauch, den Pinienkernen, dem geriebenen Parmesan, dem Zitronensaft, dem Öl und Honig glatt pürieren.</w:t>
      </w:r>
    </w:p>
    <w:p w14:paraId="65FD02A0" w14:textId="77777777" w:rsidR="00067DBF" w:rsidRPr="00981801" w:rsidRDefault="00067DBF" w:rsidP="00B40E8C">
      <w:pPr>
        <w:pStyle w:val="ListParagraph"/>
        <w:numPr>
          <w:ilvl w:val="0"/>
          <w:numId w:val="471"/>
        </w:numPr>
        <w:spacing w:after="120"/>
        <w:ind w:left="714" w:hanging="357"/>
        <w:contextualSpacing w:val="0"/>
        <w:jc w:val="both"/>
        <w:rPr>
          <w:sz w:val="24"/>
          <w:szCs w:val="24"/>
        </w:rPr>
      </w:pPr>
      <w:r w:rsidRPr="00981801">
        <w:rPr>
          <w:sz w:val="24"/>
          <w:szCs w:val="24"/>
        </w:rPr>
        <w:t>Die Kräutermasse mit der Sahne und der Brühe in einem großen Topf zum Kochen bringen und 15 – 20 Minuten köcheln lassen, bis die Sauce eindickt. Mit Steakpfeffer abschmecken.</w:t>
      </w:r>
    </w:p>
    <w:p w14:paraId="365A941C" w14:textId="77777777" w:rsidR="00067DBF" w:rsidRPr="00981801" w:rsidRDefault="00067DBF" w:rsidP="00B40E8C">
      <w:pPr>
        <w:pStyle w:val="ListParagraph"/>
        <w:numPr>
          <w:ilvl w:val="0"/>
          <w:numId w:val="471"/>
        </w:numPr>
        <w:spacing w:after="120"/>
        <w:ind w:left="714" w:hanging="357"/>
        <w:contextualSpacing w:val="0"/>
        <w:jc w:val="both"/>
        <w:rPr>
          <w:sz w:val="24"/>
          <w:szCs w:val="24"/>
        </w:rPr>
      </w:pPr>
      <w:r w:rsidRPr="00981801">
        <w:rPr>
          <w:sz w:val="24"/>
          <w:szCs w:val="24"/>
        </w:rPr>
        <w:t>Nudeln al dente kochen. Pasta zur Sauce geben und gut vermengen.</w:t>
      </w:r>
    </w:p>
    <w:p w14:paraId="4BF0C3CC" w14:textId="77777777" w:rsidR="00067DBF" w:rsidRPr="00981801" w:rsidRDefault="00067DBF" w:rsidP="00067DBF">
      <w:pPr>
        <w:jc w:val="both"/>
        <w:rPr>
          <w:sz w:val="24"/>
          <w:szCs w:val="24"/>
        </w:rPr>
      </w:pPr>
    </w:p>
    <w:p w14:paraId="6E9449D7" w14:textId="77777777" w:rsidR="00067DBF" w:rsidRPr="00981801" w:rsidRDefault="00067DBF" w:rsidP="00067DBF">
      <w:pPr>
        <w:rPr>
          <w:sz w:val="24"/>
          <w:szCs w:val="24"/>
        </w:rPr>
      </w:pPr>
    </w:p>
    <w:p w14:paraId="1348432C" w14:textId="77777777" w:rsidR="00067DBF" w:rsidRDefault="00067DBF">
      <w:pPr>
        <w:rPr>
          <w:rFonts w:asciiTheme="majorHAnsi" w:eastAsiaTheme="majorEastAsia" w:hAnsiTheme="majorHAnsi" w:cstheme="majorBidi"/>
          <w:color w:val="2F5496" w:themeColor="accent1" w:themeShade="BF"/>
          <w:sz w:val="26"/>
          <w:szCs w:val="26"/>
        </w:rPr>
      </w:pPr>
      <w:r>
        <w:br w:type="page"/>
      </w:r>
    </w:p>
    <w:p w14:paraId="1EA767C1" w14:textId="77777777" w:rsidR="00067DBF" w:rsidRDefault="00067DBF" w:rsidP="00067DBF">
      <w:pPr>
        <w:pStyle w:val="Heading2"/>
        <w:spacing w:after="240"/>
      </w:pPr>
      <w:r>
        <w:lastRenderedPageBreak/>
        <w:t>Linguine Cinque Terre</w:t>
      </w:r>
      <w:r>
        <w:rPr>
          <w:rStyle w:val="FootnoteReference"/>
        </w:rPr>
        <w:footnoteReference w:id="1318"/>
      </w:r>
    </w:p>
    <w:p w14:paraId="17441B4D" w14:textId="77777777" w:rsidR="00067DBF" w:rsidRDefault="00067DBF" w:rsidP="00067DBF">
      <w:pPr>
        <w:rPr>
          <w:sz w:val="24"/>
          <w:szCs w:val="24"/>
        </w:rPr>
      </w:pPr>
      <w:r w:rsidRPr="00E02D87">
        <w:rPr>
          <w:sz w:val="24"/>
          <w:szCs w:val="24"/>
          <w:u w:val="single"/>
        </w:rPr>
        <w:t>Zutaten</w:t>
      </w:r>
      <w:r>
        <w:rPr>
          <w:sz w:val="24"/>
          <w:szCs w:val="24"/>
        </w:rPr>
        <w:t xml:space="preserve"> (für 2 Portionen):</w:t>
      </w:r>
    </w:p>
    <w:p w14:paraId="2AD817B0" w14:textId="77777777" w:rsidR="00067DBF" w:rsidRDefault="00067DBF" w:rsidP="00067DBF">
      <w:pPr>
        <w:rPr>
          <w:sz w:val="24"/>
          <w:szCs w:val="24"/>
        </w:rPr>
      </w:pPr>
      <w:r>
        <w:rPr>
          <w:sz w:val="24"/>
          <w:szCs w:val="24"/>
        </w:rPr>
        <w:t>250 g Linguine</w:t>
      </w:r>
    </w:p>
    <w:p w14:paraId="3F11960D" w14:textId="77777777" w:rsidR="00067DBF" w:rsidRDefault="00067DBF" w:rsidP="00067DBF">
      <w:pPr>
        <w:rPr>
          <w:sz w:val="24"/>
          <w:szCs w:val="24"/>
        </w:rPr>
      </w:pPr>
      <w:r>
        <w:rPr>
          <w:sz w:val="24"/>
          <w:szCs w:val="24"/>
        </w:rPr>
        <w:t>1 Dose Thunfisch (in Öl)</w:t>
      </w:r>
    </w:p>
    <w:p w14:paraId="20B645C5" w14:textId="77777777" w:rsidR="00067DBF" w:rsidRDefault="00067DBF" w:rsidP="00067DBF">
      <w:pPr>
        <w:rPr>
          <w:sz w:val="24"/>
          <w:szCs w:val="24"/>
        </w:rPr>
      </w:pPr>
      <w:r>
        <w:rPr>
          <w:sz w:val="24"/>
          <w:szCs w:val="24"/>
        </w:rPr>
        <w:t>2 rote Zwiebel</w:t>
      </w:r>
    </w:p>
    <w:p w14:paraId="0B9F5044" w14:textId="77777777" w:rsidR="00067DBF" w:rsidRDefault="00067DBF" w:rsidP="00067DBF">
      <w:pPr>
        <w:rPr>
          <w:sz w:val="24"/>
          <w:szCs w:val="24"/>
        </w:rPr>
      </w:pPr>
      <w:r>
        <w:rPr>
          <w:sz w:val="24"/>
          <w:szCs w:val="24"/>
        </w:rPr>
        <w:t>300 g Zucchini</w:t>
      </w:r>
    </w:p>
    <w:p w14:paraId="79D6EEEE" w14:textId="77777777" w:rsidR="00067DBF" w:rsidRDefault="00067DBF" w:rsidP="00067DBF">
      <w:pPr>
        <w:rPr>
          <w:sz w:val="24"/>
          <w:szCs w:val="24"/>
        </w:rPr>
      </w:pPr>
      <w:r>
        <w:rPr>
          <w:sz w:val="24"/>
          <w:szCs w:val="24"/>
        </w:rPr>
        <w:t>10 Kirschtomaten</w:t>
      </w:r>
    </w:p>
    <w:p w14:paraId="45992370" w14:textId="77777777" w:rsidR="00067DBF" w:rsidRDefault="00067DBF" w:rsidP="00067DBF">
      <w:pPr>
        <w:rPr>
          <w:sz w:val="24"/>
          <w:szCs w:val="24"/>
        </w:rPr>
      </w:pPr>
      <w:r>
        <w:rPr>
          <w:sz w:val="24"/>
          <w:szCs w:val="24"/>
        </w:rPr>
        <w:t>2 Stiele Basilikum</w:t>
      </w:r>
    </w:p>
    <w:p w14:paraId="1EF146A6" w14:textId="77777777" w:rsidR="00067DBF" w:rsidRDefault="00067DBF" w:rsidP="00067DBF">
      <w:pPr>
        <w:rPr>
          <w:sz w:val="24"/>
          <w:szCs w:val="24"/>
        </w:rPr>
      </w:pPr>
      <w:r>
        <w:rPr>
          <w:sz w:val="24"/>
          <w:szCs w:val="24"/>
        </w:rPr>
        <w:t>3 EL Öl</w:t>
      </w:r>
    </w:p>
    <w:p w14:paraId="2930024F" w14:textId="77777777" w:rsidR="00067DBF" w:rsidRDefault="00067DBF" w:rsidP="00067DBF">
      <w:pPr>
        <w:rPr>
          <w:sz w:val="24"/>
          <w:szCs w:val="24"/>
        </w:rPr>
      </w:pPr>
      <w:r>
        <w:rPr>
          <w:sz w:val="24"/>
          <w:szCs w:val="24"/>
        </w:rPr>
        <w:t>Salz, Pfeffer</w:t>
      </w:r>
    </w:p>
    <w:p w14:paraId="31D5466D" w14:textId="77777777" w:rsidR="00067DBF" w:rsidRDefault="00067DBF" w:rsidP="00067DBF">
      <w:pPr>
        <w:rPr>
          <w:sz w:val="24"/>
          <w:szCs w:val="24"/>
        </w:rPr>
      </w:pPr>
      <w:r>
        <w:rPr>
          <w:sz w:val="24"/>
          <w:szCs w:val="24"/>
        </w:rPr>
        <w:t>175 ml Weißwein</w:t>
      </w:r>
    </w:p>
    <w:p w14:paraId="5DFB8023" w14:textId="77777777" w:rsidR="00067DBF" w:rsidRDefault="00067DBF" w:rsidP="00067DBF">
      <w:pPr>
        <w:rPr>
          <w:sz w:val="24"/>
          <w:szCs w:val="24"/>
        </w:rPr>
      </w:pPr>
    </w:p>
    <w:p w14:paraId="146FB5EE" w14:textId="77777777" w:rsidR="00067DBF" w:rsidRDefault="00067DBF" w:rsidP="00067DBF">
      <w:pPr>
        <w:rPr>
          <w:sz w:val="24"/>
          <w:szCs w:val="24"/>
        </w:rPr>
      </w:pPr>
      <w:r>
        <w:rPr>
          <w:sz w:val="24"/>
          <w:szCs w:val="24"/>
        </w:rPr>
        <w:t>Zubereitungszeit: 30 Minuten</w:t>
      </w:r>
    </w:p>
    <w:p w14:paraId="1CA31E91" w14:textId="77777777" w:rsidR="00067DBF" w:rsidRPr="007D554E" w:rsidRDefault="00067DBF" w:rsidP="00B40E8C">
      <w:pPr>
        <w:pStyle w:val="ListParagraph"/>
        <w:numPr>
          <w:ilvl w:val="0"/>
          <w:numId w:val="1100"/>
        </w:numPr>
        <w:spacing w:after="120"/>
        <w:ind w:left="714" w:hanging="357"/>
        <w:contextualSpacing w:val="0"/>
        <w:jc w:val="both"/>
        <w:rPr>
          <w:sz w:val="24"/>
          <w:szCs w:val="24"/>
        </w:rPr>
      </w:pPr>
      <w:r w:rsidRPr="007D554E">
        <w:rPr>
          <w:sz w:val="24"/>
          <w:szCs w:val="24"/>
        </w:rPr>
        <w:t>Linguine al dente kochen.</w:t>
      </w:r>
    </w:p>
    <w:p w14:paraId="38D84F82" w14:textId="77777777" w:rsidR="00067DBF" w:rsidRPr="007D554E" w:rsidRDefault="00067DBF" w:rsidP="00B40E8C">
      <w:pPr>
        <w:pStyle w:val="ListParagraph"/>
        <w:numPr>
          <w:ilvl w:val="0"/>
          <w:numId w:val="1100"/>
        </w:numPr>
        <w:spacing w:after="120"/>
        <w:ind w:left="714" w:hanging="357"/>
        <w:contextualSpacing w:val="0"/>
        <w:jc w:val="both"/>
        <w:rPr>
          <w:sz w:val="24"/>
          <w:szCs w:val="24"/>
        </w:rPr>
      </w:pPr>
      <w:r w:rsidRPr="007D554E">
        <w:rPr>
          <w:sz w:val="24"/>
          <w:szCs w:val="24"/>
        </w:rPr>
        <w:t>Inzwischen Thunfisch gut abtropfen lassen. Zwiebeln in Streifen schneiden. Zucchini in 1 cm große Würfel schneiden. Kirschtomaten putzen. Basilikumblätter von den Stielen zupfen.</w:t>
      </w:r>
    </w:p>
    <w:p w14:paraId="5D6EF5DB" w14:textId="77777777" w:rsidR="00067DBF" w:rsidRPr="007D554E" w:rsidRDefault="00067DBF" w:rsidP="00B40E8C">
      <w:pPr>
        <w:pStyle w:val="ListParagraph"/>
        <w:numPr>
          <w:ilvl w:val="0"/>
          <w:numId w:val="1100"/>
        </w:numPr>
        <w:spacing w:after="120"/>
        <w:ind w:left="714" w:hanging="357"/>
        <w:contextualSpacing w:val="0"/>
        <w:jc w:val="both"/>
        <w:rPr>
          <w:sz w:val="24"/>
          <w:szCs w:val="24"/>
        </w:rPr>
      </w:pPr>
      <w:r w:rsidRPr="007D554E">
        <w:rPr>
          <w:sz w:val="24"/>
          <w:szCs w:val="24"/>
        </w:rPr>
        <w:t>Öl in einer Pfanne erhitzen, Zucchini darin 2 Minuten anbraten. Die Zwiebeln und Tomaten dazugeben und 1 Minute mitbraten. Salzen und pfeffern. Mit Weißwein ablöschen. Thunfisch dazugeben und sanft kochen, bis der Thunfisch vollständig warm ist.</w:t>
      </w:r>
    </w:p>
    <w:p w14:paraId="04DAC547" w14:textId="77777777" w:rsidR="00067DBF" w:rsidRDefault="00067DBF" w:rsidP="00B40E8C">
      <w:pPr>
        <w:pStyle w:val="ListParagraph"/>
        <w:numPr>
          <w:ilvl w:val="0"/>
          <w:numId w:val="1100"/>
        </w:numPr>
        <w:spacing w:after="120"/>
        <w:ind w:left="714" w:hanging="357"/>
        <w:contextualSpacing w:val="0"/>
        <w:jc w:val="both"/>
        <w:rPr>
          <w:sz w:val="24"/>
          <w:szCs w:val="24"/>
        </w:rPr>
      </w:pPr>
      <w:r w:rsidRPr="007D554E">
        <w:rPr>
          <w:sz w:val="24"/>
          <w:szCs w:val="24"/>
        </w:rPr>
        <w:t>Nudeln abgießen, mit der Sauce vermengen und mit Basilikum bestreut servieren.</w:t>
      </w:r>
    </w:p>
    <w:p w14:paraId="57CEEBCA" w14:textId="77777777" w:rsidR="00067DBF" w:rsidRDefault="00067DBF" w:rsidP="00067DBF">
      <w:pPr>
        <w:rPr>
          <w:sz w:val="24"/>
          <w:szCs w:val="24"/>
        </w:rPr>
      </w:pPr>
      <w:r>
        <w:rPr>
          <w:sz w:val="24"/>
          <w:szCs w:val="24"/>
        </w:rPr>
        <w:br w:type="page"/>
      </w:r>
    </w:p>
    <w:p w14:paraId="6E7D844D" w14:textId="77777777" w:rsidR="00B43750" w:rsidRDefault="00B43750" w:rsidP="00B43750">
      <w:pPr>
        <w:pStyle w:val="Heading2"/>
        <w:spacing w:after="240"/>
      </w:pPr>
      <w:r>
        <w:lastRenderedPageBreak/>
        <w:t>Linguine mit Auberginen</w:t>
      </w:r>
      <w:r>
        <w:rPr>
          <w:rStyle w:val="FootnoteReference"/>
        </w:rPr>
        <w:footnoteReference w:id="1319"/>
      </w:r>
      <w:r>
        <w:t xml:space="preserve"> </w:t>
      </w:r>
    </w:p>
    <w:p w14:paraId="60497329" w14:textId="77777777" w:rsidR="00B43750" w:rsidRDefault="00B43750" w:rsidP="00B43750">
      <w:pPr>
        <w:jc w:val="both"/>
        <w:rPr>
          <w:sz w:val="24"/>
          <w:szCs w:val="24"/>
        </w:rPr>
      </w:pPr>
      <w:r w:rsidRPr="00D449EC">
        <w:rPr>
          <w:sz w:val="24"/>
          <w:szCs w:val="24"/>
          <w:u w:val="single"/>
        </w:rPr>
        <w:t>Zutaten</w:t>
      </w:r>
      <w:r>
        <w:rPr>
          <w:sz w:val="24"/>
          <w:szCs w:val="24"/>
        </w:rPr>
        <w:t xml:space="preserve"> (für 4 Portionen):</w:t>
      </w:r>
    </w:p>
    <w:p w14:paraId="7CD3C907" w14:textId="77777777" w:rsidR="00B43750" w:rsidRDefault="00B43750" w:rsidP="00B43750">
      <w:pPr>
        <w:jc w:val="both"/>
        <w:rPr>
          <w:sz w:val="24"/>
          <w:szCs w:val="24"/>
        </w:rPr>
      </w:pPr>
      <w:r>
        <w:rPr>
          <w:sz w:val="24"/>
          <w:szCs w:val="24"/>
        </w:rPr>
        <w:t>2 Auberginen (500 – 600 g)</w:t>
      </w:r>
    </w:p>
    <w:p w14:paraId="63D40947" w14:textId="77777777" w:rsidR="00B43750" w:rsidRDefault="00B43750" w:rsidP="00B43750">
      <w:pPr>
        <w:jc w:val="both"/>
        <w:rPr>
          <w:sz w:val="24"/>
          <w:szCs w:val="24"/>
        </w:rPr>
      </w:pPr>
      <w:r>
        <w:rPr>
          <w:sz w:val="24"/>
          <w:szCs w:val="24"/>
        </w:rPr>
        <w:t>Salz, Meersalz, Pfeffer</w:t>
      </w:r>
    </w:p>
    <w:p w14:paraId="5874CCD2" w14:textId="77777777" w:rsidR="00B43750" w:rsidRDefault="00B43750" w:rsidP="00B43750">
      <w:pPr>
        <w:jc w:val="both"/>
        <w:rPr>
          <w:sz w:val="24"/>
          <w:szCs w:val="24"/>
        </w:rPr>
      </w:pPr>
      <w:r>
        <w:rPr>
          <w:sz w:val="24"/>
          <w:szCs w:val="24"/>
        </w:rPr>
        <w:t>400 g Linguine</w:t>
      </w:r>
    </w:p>
    <w:p w14:paraId="13E280F0" w14:textId="77777777" w:rsidR="00B43750" w:rsidRDefault="00B43750" w:rsidP="00B43750">
      <w:pPr>
        <w:jc w:val="both"/>
        <w:rPr>
          <w:sz w:val="24"/>
          <w:szCs w:val="24"/>
        </w:rPr>
      </w:pPr>
      <w:r>
        <w:rPr>
          <w:sz w:val="24"/>
          <w:szCs w:val="24"/>
        </w:rPr>
        <w:t>2 Zwiebeln</w:t>
      </w:r>
    </w:p>
    <w:p w14:paraId="73793932" w14:textId="77777777" w:rsidR="00B43750" w:rsidRDefault="00B43750" w:rsidP="00B43750">
      <w:pPr>
        <w:jc w:val="both"/>
        <w:rPr>
          <w:sz w:val="24"/>
          <w:szCs w:val="24"/>
        </w:rPr>
      </w:pPr>
      <w:r>
        <w:rPr>
          <w:sz w:val="24"/>
          <w:szCs w:val="24"/>
        </w:rPr>
        <w:t>3 Knoblauchzehen</w:t>
      </w:r>
    </w:p>
    <w:p w14:paraId="0C943458" w14:textId="77777777" w:rsidR="00B43750" w:rsidRDefault="00B43750" w:rsidP="00B43750">
      <w:pPr>
        <w:jc w:val="both"/>
        <w:rPr>
          <w:sz w:val="24"/>
          <w:szCs w:val="24"/>
        </w:rPr>
      </w:pPr>
      <w:r>
        <w:rPr>
          <w:sz w:val="24"/>
          <w:szCs w:val="24"/>
        </w:rPr>
        <w:t>4 Tomaten</w:t>
      </w:r>
    </w:p>
    <w:p w14:paraId="2CA8CD24" w14:textId="77777777" w:rsidR="00B43750" w:rsidRDefault="00B43750" w:rsidP="00B43750">
      <w:pPr>
        <w:jc w:val="both"/>
        <w:rPr>
          <w:sz w:val="24"/>
          <w:szCs w:val="24"/>
        </w:rPr>
      </w:pPr>
      <w:r>
        <w:rPr>
          <w:sz w:val="24"/>
          <w:szCs w:val="24"/>
        </w:rPr>
        <w:t>2 EL getrocknete Tomaten in Öl (abgetropft)</w:t>
      </w:r>
    </w:p>
    <w:p w14:paraId="62D2A841" w14:textId="77777777" w:rsidR="00B43750" w:rsidRDefault="00B43750" w:rsidP="00B43750">
      <w:pPr>
        <w:jc w:val="both"/>
        <w:rPr>
          <w:sz w:val="24"/>
          <w:szCs w:val="24"/>
        </w:rPr>
      </w:pPr>
      <w:r>
        <w:rPr>
          <w:sz w:val="24"/>
          <w:szCs w:val="24"/>
        </w:rPr>
        <w:t>70 ml Olivenöl</w:t>
      </w:r>
    </w:p>
    <w:p w14:paraId="468DBF12" w14:textId="77777777" w:rsidR="00B43750" w:rsidRDefault="00B43750" w:rsidP="00B43750">
      <w:pPr>
        <w:jc w:val="both"/>
        <w:rPr>
          <w:sz w:val="24"/>
          <w:szCs w:val="24"/>
        </w:rPr>
      </w:pPr>
      <w:r>
        <w:rPr>
          <w:sz w:val="24"/>
          <w:szCs w:val="24"/>
        </w:rPr>
        <w:t>2 – 3 EL neutrales Öl</w:t>
      </w:r>
    </w:p>
    <w:p w14:paraId="46E8003D" w14:textId="77777777" w:rsidR="00B43750" w:rsidRDefault="00B43750" w:rsidP="00B43750">
      <w:pPr>
        <w:jc w:val="both"/>
        <w:rPr>
          <w:sz w:val="24"/>
          <w:szCs w:val="24"/>
        </w:rPr>
      </w:pPr>
      <w:r>
        <w:rPr>
          <w:sz w:val="24"/>
          <w:szCs w:val="24"/>
        </w:rPr>
        <w:t>3 – 4 EL Semmelbrösel</w:t>
      </w:r>
    </w:p>
    <w:p w14:paraId="4D5DF0D0" w14:textId="77777777" w:rsidR="00B43750" w:rsidRDefault="00B43750" w:rsidP="00B43750">
      <w:pPr>
        <w:jc w:val="both"/>
        <w:rPr>
          <w:sz w:val="24"/>
          <w:szCs w:val="24"/>
        </w:rPr>
      </w:pPr>
      <w:r>
        <w:rPr>
          <w:sz w:val="24"/>
          <w:szCs w:val="24"/>
        </w:rPr>
        <w:t>Je 3 Stiele Thymian und Basilikum</w:t>
      </w:r>
    </w:p>
    <w:p w14:paraId="27EC2E6F" w14:textId="77777777" w:rsidR="00B43750" w:rsidRDefault="00B43750" w:rsidP="00B43750">
      <w:pPr>
        <w:jc w:val="both"/>
        <w:rPr>
          <w:sz w:val="24"/>
          <w:szCs w:val="24"/>
        </w:rPr>
      </w:pPr>
      <w:r>
        <w:rPr>
          <w:sz w:val="24"/>
          <w:szCs w:val="24"/>
        </w:rPr>
        <w:t>2 EL Kapern (abgetropft)</w:t>
      </w:r>
    </w:p>
    <w:p w14:paraId="2ABE2E1E" w14:textId="77777777" w:rsidR="00B43750" w:rsidRDefault="00B43750" w:rsidP="00B43750">
      <w:pPr>
        <w:jc w:val="both"/>
        <w:rPr>
          <w:sz w:val="24"/>
          <w:szCs w:val="24"/>
        </w:rPr>
      </w:pPr>
      <w:r>
        <w:rPr>
          <w:sz w:val="24"/>
          <w:szCs w:val="24"/>
        </w:rPr>
        <w:t>3 EL schwarze Oliven</w:t>
      </w:r>
    </w:p>
    <w:p w14:paraId="5CFC0DE9" w14:textId="77777777" w:rsidR="00B43750" w:rsidRDefault="00B43750" w:rsidP="00B43750">
      <w:pPr>
        <w:jc w:val="both"/>
        <w:rPr>
          <w:sz w:val="24"/>
          <w:szCs w:val="24"/>
        </w:rPr>
      </w:pPr>
    </w:p>
    <w:p w14:paraId="4CAE9BC1" w14:textId="77777777" w:rsidR="00B43750" w:rsidRDefault="00B43750" w:rsidP="00B43750">
      <w:pPr>
        <w:jc w:val="both"/>
        <w:rPr>
          <w:sz w:val="24"/>
          <w:szCs w:val="24"/>
        </w:rPr>
      </w:pPr>
      <w:r>
        <w:rPr>
          <w:sz w:val="24"/>
          <w:szCs w:val="24"/>
        </w:rPr>
        <w:t>Zubereitungszeit: 40 Minuten</w:t>
      </w:r>
    </w:p>
    <w:p w14:paraId="619A1B78" w14:textId="77777777" w:rsidR="00B43750" w:rsidRPr="00D520E0" w:rsidRDefault="00B43750" w:rsidP="00B40E8C">
      <w:pPr>
        <w:pStyle w:val="ListParagraph"/>
        <w:numPr>
          <w:ilvl w:val="0"/>
          <w:numId w:val="394"/>
        </w:numPr>
        <w:spacing w:after="120"/>
        <w:ind w:left="714" w:hanging="357"/>
        <w:contextualSpacing w:val="0"/>
        <w:jc w:val="both"/>
        <w:rPr>
          <w:sz w:val="24"/>
          <w:szCs w:val="24"/>
        </w:rPr>
      </w:pPr>
      <w:r w:rsidRPr="00D520E0">
        <w:rPr>
          <w:sz w:val="24"/>
          <w:szCs w:val="24"/>
        </w:rPr>
        <w:t>Auberginen waschen, putzen und in 2 – 3 cm große Würfel schneiden. Auberginen leicht mit Salz würzen und 5 Minuten ziehen lassen. Nudeln kochen.</w:t>
      </w:r>
    </w:p>
    <w:p w14:paraId="701CBB0F" w14:textId="77777777" w:rsidR="00B43750" w:rsidRPr="00D520E0" w:rsidRDefault="00B43750" w:rsidP="00B40E8C">
      <w:pPr>
        <w:pStyle w:val="ListParagraph"/>
        <w:numPr>
          <w:ilvl w:val="0"/>
          <w:numId w:val="394"/>
        </w:numPr>
        <w:spacing w:after="120"/>
        <w:ind w:left="714" w:hanging="357"/>
        <w:contextualSpacing w:val="0"/>
        <w:jc w:val="both"/>
        <w:rPr>
          <w:sz w:val="24"/>
          <w:szCs w:val="24"/>
        </w:rPr>
      </w:pPr>
      <w:r w:rsidRPr="00D520E0">
        <w:rPr>
          <w:sz w:val="24"/>
          <w:szCs w:val="24"/>
        </w:rPr>
        <w:t>Inzwischen Zwiebeln und Knoblauch in feine Würfel schneiden, Tomaten waschen, in feien Würfel schneiden, dabei den Stielansatz entfernen. Getrocknete Tomaten grob hacken.</w:t>
      </w:r>
    </w:p>
    <w:p w14:paraId="194120F1" w14:textId="77777777" w:rsidR="00B43750" w:rsidRPr="00D520E0" w:rsidRDefault="00B43750" w:rsidP="00B40E8C">
      <w:pPr>
        <w:pStyle w:val="ListParagraph"/>
        <w:numPr>
          <w:ilvl w:val="0"/>
          <w:numId w:val="394"/>
        </w:numPr>
        <w:spacing w:after="120"/>
        <w:ind w:left="714" w:hanging="357"/>
        <w:contextualSpacing w:val="0"/>
        <w:jc w:val="both"/>
        <w:rPr>
          <w:sz w:val="24"/>
          <w:szCs w:val="24"/>
        </w:rPr>
      </w:pPr>
      <w:r w:rsidRPr="00D520E0">
        <w:rPr>
          <w:sz w:val="24"/>
          <w:szCs w:val="24"/>
        </w:rPr>
        <w:t xml:space="preserve">Auberginen mit Küchenpapier trocken tupfen. Olivenöl in einer großen Pfanne erhitzen, Auberginen darin rundum </w:t>
      </w:r>
      <w:r>
        <w:rPr>
          <w:sz w:val="24"/>
          <w:szCs w:val="24"/>
        </w:rPr>
        <w:t>bei</w:t>
      </w:r>
      <w:r w:rsidRPr="00D520E0">
        <w:rPr>
          <w:sz w:val="24"/>
          <w:szCs w:val="24"/>
        </w:rPr>
        <w:t xml:space="preserve"> mittlerer bis starker Hitze hellbraun braten. Zwiebeln und Knoblauch zugeben und 2 Minuten bei mittlerer Hitze dünsten. Tomatenwürfel und getrocknete Tomaten zugeben und 10 Minuten mitdünsten.</w:t>
      </w:r>
    </w:p>
    <w:p w14:paraId="72998601" w14:textId="77777777" w:rsidR="00B43750" w:rsidRPr="00D520E0" w:rsidRDefault="00B43750" w:rsidP="00B40E8C">
      <w:pPr>
        <w:pStyle w:val="ListParagraph"/>
        <w:numPr>
          <w:ilvl w:val="0"/>
          <w:numId w:val="394"/>
        </w:numPr>
        <w:spacing w:after="120"/>
        <w:ind w:left="714" w:hanging="357"/>
        <w:contextualSpacing w:val="0"/>
        <w:jc w:val="both"/>
        <w:rPr>
          <w:sz w:val="24"/>
          <w:szCs w:val="24"/>
        </w:rPr>
      </w:pPr>
      <w:r w:rsidRPr="00D520E0">
        <w:rPr>
          <w:sz w:val="24"/>
          <w:szCs w:val="24"/>
        </w:rPr>
        <w:t>Neutrales Öl in einer Pfanne erhitzen, Semmelbrösel zugeben und bei mittlerer Hitze goldbraun rösten. Thymianblättchen von den Stielen zupfen und fein schneiden, unter die Brösel rühren und sofort auf einen Teller geben und abkühlen lassen (damit die Brösel nicht nachbräunen und bitter werden).</w:t>
      </w:r>
    </w:p>
    <w:p w14:paraId="06B6C702" w14:textId="77777777" w:rsidR="00B43750" w:rsidRPr="00D520E0" w:rsidRDefault="00B43750" w:rsidP="00B40E8C">
      <w:pPr>
        <w:pStyle w:val="ListParagraph"/>
        <w:numPr>
          <w:ilvl w:val="0"/>
          <w:numId w:val="394"/>
        </w:numPr>
        <w:spacing w:after="120"/>
        <w:ind w:left="714" w:hanging="357"/>
        <w:contextualSpacing w:val="0"/>
        <w:jc w:val="both"/>
        <w:rPr>
          <w:sz w:val="24"/>
          <w:szCs w:val="24"/>
        </w:rPr>
      </w:pPr>
      <w:r w:rsidRPr="00D520E0">
        <w:rPr>
          <w:sz w:val="24"/>
          <w:szCs w:val="24"/>
        </w:rPr>
        <w:t xml:space="preserve">Nudeln in ein Sieb abgießen und gut abtropfen lassen, dabei ca. 100 ml Nudelwasser auffangen. Nudeln und Nudelwasser zurück in den Topf geben. Basilikumblättchen von </w:t>
      </w:r>
      <w:r w:rsidRPr="00D520E0">
        <w:rPr>
          <w:sz w:val="24"/>
          <w:szCs w:val="24"/>
        </w:rPr>
        <w:lastRenderedPageBreak/>
        <w:t>den Stielen zupfen und grob schneiden, Kapern, Oliven, die Hälfte des Basilikums und die Auberginensauce unter die Nudeln heben und 1 – 2 Minuten leise kochen lassen, mit Salz und Pfeffer abschmecken. Nudeln auf vorgewärmte Teller verteilen, mit Bröseln und restlichem Basilikum bestreuen und sofort servieren.</w:t>
      </w:r>
    </w:p>
    <w:p w14:paraId="2CFD47E8" w14:textId="77777777" w:rsidR="00B43750" w:rsidRDefault="00B43750" w:rsidP="00B43750">
      <w:pPr>
        <w:rPr>
          <w:sz w:val="24"/>
          <w:szCs w:val="24"/>
        </w:rPr>
      </w:pPr>
      <w:r>
        <w:rPr>
          <w:sz w:val="24"/>
          <w:szCs w:val="24"/>
        </w:rPr>
        <w:br w:type="page"/>
      </w:r>
    </w:p>
    <w:p w14:paraId="7581DB77" w14:textId="77777777" w:rsidR="00A2508D" w:rsidRDefault="00A2508D" w:rsidP="00A2508D">
      <w:pPr>
        <w:pStyle w:val="Heading2"/>
        <w:spacing w:after="240"/>
      </w:pPr>
      <w:r>
        <w:lastRenderedPageBreak/>
        <w:t>Linguine mit Spinat-Pesto</w:t>
      </w:r>
      <w:r>
        <w:rPr>
          <w:rStyle w:val="FootnoteReference"/>
        </w:rPr>
        <w:footnoteReference w:id="1320"/>
      </w:r>
      <w:r>
        <w:t xml:space="preserve"> </w:t>
      </w:r>
    </w:p>
    <w:p w14:paraId="11CD60B1" w14:textId="77777777" w:rsidR="00A2508D" w:rsidRDefault="00A2508D" w:rsidP="00A2508D">
      <w:pPr>
        <w:rPr>
          <w:sz w:val="24"/>
          <w:szCs w:val="24"/>
        </w:rPr>
      </w:pPr>
      <w:r w:rsidRPr="00A86F04">
        <w:rPr>
          <w:sz w:val="24"/>
          <w:szCs w:val="24"/>
          <w:u w:val="single"/>
        </w:rPr>
        <w:t>Zutaten</w:t>
      </w:r>
      <w:r>
        <w:rPr>
          <w:sz w:val="24"/>
          <w:szCs w:val="24"/>
        </w:rPr>
        <w:t xml:space="preserve"> (für 4 Portionen):</w:t>
      </w:r>
    </w:p>
    <w:p w14:paraId="0F030E8A" w14:textId="77777777" w:rsidR="00A2508D" w:rsidRDefault="00A2508D" w:rsidP="00A2508D">
      <w:pPr>
        <w:rPr>
          <w:sz w:val="24"/>
          <w:szCs w:val="24"/>
        </w:rPr>
      </w:pPr>
      <w:r>
        <w:rPr>
          <w:sz w:val="24"/>
          <w:szCs w:val="24"/>
        </w:rPr>
        <w:t>150 g Baby-Spinat</w:t>
      </w:r>
    </w:p>
    <w:p w14:paraId="03518C5E" w14:textId="77777777" w:rsidR="00A2508D" w:rsidRDefault="00A2508D" w:rsidP="00A2508D">
      <w:pPr>
        <w:rPr>
          <w:sz w:val="24"/>
          <w:szCs w:val="24"/>
        </w:rPr>
      </w:pPr>
      <w:r>
        <w:rPr>
          <w:sz w:val="24"/>
          <w:szCs w:val="24"/>
        </w:rPr>
        <w:t>50 g Parmesan</w:t>
      </w:r>
    </w:p>
    <w:p w14:paraId="6A82A985" w14:textId="77777777" w:rsidR="00A2508D" w:rsidRDefault="00A2508D" w:rsidP="00A2508D">
      <w:pPr>
        <w:rPr>
          <w:sz w:val="24"/>
          <w:szCs w:val="24"/>
        </w:rPr>
      </w:pPr>
      <w:r>
        <w:rPr>
          <w:sz w:val="24"/>
          <w:szCs w:val="24"/>
        </w:rPr>
        <w:t>2 Knoblauchzehen</w:t>
      </w:r>
    </w:p>
    <w:p w14:paraId="31AE3613" w14:textId="77777777" w:rsidR="00A2508D" w:rsidRDefault="00A2508D" w:rsidP="00A2508D">
      <w:pPr>
        <w:rPr>
          <w:sz w:val="24"/>
          <w:szCs w:val="24"/>
        </w:rPr>
      </w:pPr>
      <w:r>
        <w:rPr>
          <w:sz w:val="24"/>
          <w:szCs w:val="24"/>
        </w:rPr>
        <w:t>30 g Rosinen</w:t>
      </w:r>
    </w:p>
    <w:p w14:paraId="035D50D2" w14:textId="77777777" w:rsidR="00A2508D" w:rsidRDefault="00A2508D" w:rsidP="00A2508D">
      <w:pPr>
        <w:rPr>
          <w:sz w:val="24"/>
          <w:szCs w:val="24"/>
        </w:rPr>
      </w:pPr>
      <w:r>
        <w:rPr>
          <w:sz w:val="24"/>
          <w:szCs w:val="24"/>
        </w:rPr>
        <w:t>30 g Walnüsse</w:t>
      </w:r>
    </w:p>
    <w:p w14:paraId="2DF23A91" w14:textId="77777777" w:rsidR="00A2508D" w:rsidRDefault="00A2508D" w:rsidP="00A2508D">
      <w:pPr>
        <w:rPr>
          <w:sz w:val="24"/>
          <w:szCs w:val="24"/>
        </w:rPr>
      </w:pPr>
      <w:r>
        <w:rPr>
          <w:sz w:val="24"/>
          <w:szCs w:val="24"/>
        </w:rPr>
        <w:t>100 ml Olivenöl</w:t>
      </w:r>
    </w:p>
    <w:p w14:paraId="40BDA1F2" w14:textId="77777777" w:rsidR="00A2508D" w:rsidRDefault="00A2508D" w:rsidP="00A2508D">
      <w:pPr>
        <w:rPr>
          <w:sz w:val="24"/>
          <w:szCs w:val="24"/>
        </w:rPr>
      </w:pPr>
      <w:r>
        <w:rPr>
          <w:sz w:val="24"/>
          <w:szCs w:val="24"/>
        </w:rPr>
        <w:t>Salz, Pfeffer</w:t>
      </w:r>
    </w:p>
    <w:p w14:paraId="45FA8F84" w14:textId="77777777" w:rsidR="00A2508D" w:rsidRDefault="00A2508D" w:rsidP="00A2508D">
      <w:pPr>
        <w:rPr>
          <w:sz w:val="24"/>
          <w:szCs w:val="24"/>
        </w:rPr>
      </w:pPr>
      <w:r>
        <w:rPr>
          <w:sz w:val="24"/>
          <w:szCs w:val="24"/>
        </w:rPr>
        <w:t>400 g Linguine</w:t>
      </w:r>
    </w:p>
    <w:p w14:paraId="3860832F" w14:textId="77777777" w:rsidR="00A2508D" w:rsidRDefault="00A2508D" w:rsidP="00A2508D">
      <w:pPr>
        <w:rPr>
          <w:sz w:val="24"/>
          <w:szCs w:val="24"/>
        </w:rPr>
      </w:pPr>
    </w:p>
    <w:p w14:paraId="69957FCF" w14:textId="77777777" w:rsidR="00A2508D" w:rsidRDefault="00A2508D" w:rsidP="00A2508D">
      <w:pPr>
        <w:rPr>
          <w:sz w:val="24"/>
          <w:szCs w:val="24"/>
        </w:rPr>
      </w:pPr>
      <w:r>
        <w:rPr>
          <w:sz w:val="24"/>
          <w:szCs w:val="24"/>
        </w:rPr>
        <w:t>Zubereitungszeit: 25 Minuten</w:t>
      </w:r>
    </w:p>
    <w:p w14:paraId="27550AF5" w14:textId="77777777" w:rsidR="00A2508D" w:rsidRPr="00D70079" w:rsidRDefault="00A2508D" w:rsidP="00B40E8C">
      <w:pPr>
        <w:pStyle w:val="ListParagraph"/>
        <w:numPr>
          <w:ilvl w:val="0"/>
          <w:numId w:val="372"/>
        </w:numPr>
        <w:spacing w:after="120"/>
        <w:ind w:left="714" w:hanging="357"/>
        <w:contextualSpacing w:val="0"/>
        <w:jc w:val="both"/>
        <w:rPr>
          <w:sz w:val="24"/>
          <w:szCs w:val="24"/>
        </w:rPr>
      </w:pPr>
      <w:r w:rsidRPr="00D70079">
        <w:rPr>
          <w:sz w:val="24"/>
          <w:szCs w:val="24"/>
        </w:rPr>
        <w:t>Spinat waschen, trockenschleudern. 20 g Käse hobeln, restlichen Käse grob würfeln. Knoblauch, Rosinen, Käsewürfel und Walnüsse fein zerkleinern. 1 Handvoll Spinatblätter beiseitelegen. Restlichen Spinat zur Rosinen-Nuss-Mischung geben, ebenfalls fein zerkleinern. Öl zufügen, alles kurz (!) pürieren. Pesto mit Salz und Pfeffer würzen.</w:t>
      </w:r>
    </w:p>
    <w:p w14:paraId="04921BEB" w14:textId="77777777" w:rsidR="00A2508D" w:rsidRPr="00D70079" w:rsidRDefault="00A2508D" w:rsidP="00B40E8C">
      <w:pPr>
        <w:pStyle w:val="ListParagraph"/>
        <w:numPr>
          <w:ilvl w:val="0"/>
          <w:numId w:val="372"/>
        </w:numPr>
        <w:spacing w:after="120"/>
        <w:ind w:left="714" w:hanging="357"/>
        <w:contextualSpacing w:val="0"/>
        <w:jc w:val="both"/>
        <w:rPr>
          <w:sz w:val="24"/>
          <w:szCs w:val="24"/>
        </w:rPr>
      </w:pPr>
      <w:r w:rsidRPr="00D70079">
        <w:rPr>
          <w:sz w:val="24"/>
          <w:szCs w:val="24"/>
        </w:rPr>
        <w:t>Nudeln kochen. Nudeln abgießen und 100 ml Nudelwasser auffangen. Nudeln, Nudelwasser und Pesto mischen. In tiefen Tellern anrichten, mit gehobeltem Käse und restlichen Spinatblättern bestreuen.</w:t>
      </w:r>
    </w:p>
    <w:p w14:paraId="7445C1B6" w14:textId="77777777" w:rsidR="00A2508D" w:rsidRDefault="00A2508D" w:rsidP="00A2508D">
      <w:pPr>
        <w:rPr>
          <w:sz w:val="24"/>
          <w:szCs w:val="24"/>
        </w:rPr>
      </w:pPr>
    </w:p>
    <w:p w14:paraId="33255DED" w14:textId="77777777" w:rsidR="00A2508D" w:rsidRPr="0056521B" w:rsidRDefault="00A2508D" w:rsidP="00A2508D">
      <w:pPr>
        <w:rPr>
          <w:sz w:val="24"/>
          <w:szCs w:val="24"/>
        </w:rPr>
      </w:pPr>
      <w:r>
        <w:rPr>
          <w:sz w:val="24"/>
          <w:szCs w:val="24"/>
        </w:rPr>
        <w:t>Tipp:</w:t>
      </w:r>
      <w:r>
        <w:rPr>
          <w:sz w:val="24"/>
          <w:szCs w:val="24"/>
        </w:rPr>
        <w:tab/>
        <w:t>Werkzeugmäßig wäre hier der Pürierstab optimal.</w:t>
      </w:r>
    </w:p>
    <w:p w14:paraId="3B911BD9" w14:textId="77777777" w:rsidR="00A2508D" w:rsidRPr="0056521B" w:rsidRDefault="00A2508D" w:rsidP="00A2508D">
      <w:pPr>
        <w:rPr>
          <w:sz w:val="24"/>
          <w:szCs w:val="24"/>
        </w:rPr>
      </w:pPr>
      <w:r w:rsidRPr="0056521B">
        <w:rPr>
          <w:sz w:val="24"/>
          <w:szCs w:val="24"/>
        </w:rPr>
        <w:br w:type="page"/>
      </w:r>
    </w:p>
    <w:p w14:paraId="60178341" w14:textId="40FD413B" w:rsidR="0028629E" w:rsidRDefault="0028629E" w:rsidP="0028629E">
      <w:pPr>
        <w:pStyle w:val="Heading2"/>
        <w:spacing w:after="240"/>
      </w:pPr>
      <w:r>
        <w:lastRenderedPageBreak/>
        <w:t xml:space="preserve">Linguine mit </w:t>
      </w:r>
      <w:r w:rsidRPr="00D51254">
        <w:t>Gorgonzola und geröstete</w:t>
      </w:r>
      <w:r w:rsidR="00CC40A2">
        <w:t>n</w:t>
      </w:r>
      <w:r w:rsidRPr="00D51254">
        <w:t xml:space="preserve"> Walnüsse</w:t>
      </w:r>
      <w:r>
        <w:t>n</w:t>
      </w:r>
      <w:r>
        <w:rPr>
          <w:rStyle w:val="FootnoteReference"/>
        </w:rPr>
        <w:footnoteReference w:id="1321"/>
      </w:r>
      <w:r w:rsidRPr="00D51254">
        <w:t xml:space="preserve"> </w:t>
      </w:r>
    </w:p>
    <w:p w14:paraId="0113502D" w14:textId="77777777" w:rsidR="0028629E" w:rsidRDefault="0028629E" w:rsidP="0028629E">
      <w:pPr>
        <w:jc w:val="both"/>
        <w:rPr>
          <w:sz w:val="24"/>
          <w:szCs w:val="24"/>
        </w:rPr>
      </w:pPr>
      <w:r w:rsidRPr="00150023">
        <w:rPr>
          <w:sz w:val="24"/>
          <w:szCs w:val="24"/>
          <w:u w:val="single"/>
        </w:rPr>
        <w:t>Zutaten</w:t>
      </w:r>
      <w:r>
        <w:rPr>
          <w:sz w:val="24"/>
          <w:szCs w:val="24"/>
        </w:rPr>
        <w:t xml:space="preserve"> (für 4 Portionen)</w:t>
      </w:r>
    </w:p>
    <w:p w14:paraId="5CF76F9D" w14:textId="77777777" w:rsidR="0028629E" w:rsidRDefault="0028629E" w:rsidP="0028629E">
      <w:pPr>
        <w:jc w:val="both"/>
        <w:rPr>
          <w:sz w:val="24"/>
          <w:szCs w:val="24"/>
        </w:rPr>
      </w:pPr>
      <w:r>
        <w:rPr>
          <w:sz w:val="24"/>
          <w:szCs w:val="24"/>
        </w:rPr>
        <w:t>80 g Walnusshälften</w:t>
      </w:r>
    </w:p>
    <w:p w14:paraId="1B81CCC1" w14:textId="77777777" w:rsidR="0028629E" w:rsidRDefault="0028629E" w:rsidP="0028629E">
      <w:pPr>
        <w:jc w:val="both"/>
        <w:rPr>
          <w:sz w:val="24"/>
          <w:szCs w:val="24"/>
        </w:rPr>
      </w:pPr>
      <w:r>
        <w:rPr>
          <w:sz w:val="24"/>
          <w:szCs w:val="24"/>
        </w:rPr>
        <w:t>500 g Linguine</w:t>
      </w:r>
    </w:p>
    <w:p w14:paraId="5D98CA93" w14:textId="77777777" w:rsidR="0028629E" w:rsidRDefault="0028629E" w:rsidP="0028629E">
      <w:pPr>
        <w:jc w:val="both"/>
        <w:rPr>
          <w:sz w:val="24"/>
          <w:szCs w:val="24"/>
        </w:rPr>
      </w:pPr>
      <w:r>
        <w:rPr>
          <w:sz w:val="24"/>
          <w:szCs w:val="24"/>
        </w:rPr>
        <w:t>80 g Butter</w:t>
      </w:r>
    </w:p>
    <w:p w14:paraId="49A047A9" w14:textId="77777777" w:rsidR="0028629E" w:rsidRDefault="0028629E" w:rsidP="0028629E">
      <w:pPr>
        <w:jc w:val="both"/>
        <w:rPr>
          <w:sz w:val="24"/>
          <w:szCs w:val="24"/>
        </w:rPr>
      </w:pPr>
      <w:r>
        <w:rPr>
          <w:sz w:val="24"/>
          <w:szCs w:val="24"/>
        </w:rPr>
        <w:t>150 g Gorgonzola, kleingeschnitten</w:t>
      </w:r>
    </w:p>
    <w:p w14:paraId="24EA0B91" w14:textId="77777777" w:rsidR="0028629E" w:rsidRDefault="0028629E" w:rsidP="0028629E">
      <w:pPr>
        <w:jc w:val="both"/>
        <w:rPr>
          <w:sz w:val="24"/>
          <w:szCs w:val="24"/>
        </w:rPr>
      </w:pPr>
      <w:r>
        <w:rPr>
          <w:sz w:val="24"/>
          <w:szCs w:val="24"/>
        </w:rPr>
        <w:t>2 EL Sahne</w:t>
      </w:r>
    </w:p>
    <w:p w14:paraId="41CA861A" w14:textId="77777777" w:rsidR="0028629E" w:rsidRDefault="0028629E" w:rsidP="0028629E">
      <w:pPr>
        <w:jc w:val="both"/>
        <w:rPr>
          <w:sz w:val="24"/>
          <w:szCs w:val="24"/>
        </w:rPr>
      </w:pPr>
      <w:r>
        <w:rPr>
          <w:sz w:val="24"/>
          <w:szCs w:val="24"/>
        </w:rPr>
        <w:t>160 g Erbsen</w:t>
      </w:r>
    </w:p>
    <w:p w14:paraId="118777C7" w14:textId="77777777" w:rsidR="0028629E" w:rsidRDefault="0028629E" w:rsidP="0028629E">
      <w:pPr>
        <w:jc w:val="both"/>
        <w:rPr>
          <w:sz w:val="24"/>
          <w:szCs w:val="24"/>
        </w:rPr>
      </w:pPr>
    </w:p>
    <w:p w14:paraId="150AC917" w14:textId="77777777" w:rsidR="0028629E" w:rsidRDefault="0028629E" w:rsidP="0028629E">
      <w:pPr>
        <w:jc w:val="both"/>
        <w:rPr>
          <w:sz w:val="24"/>
          <w:szCs w:val="24"/>
        </w:rPr>
      </w:pPr>
      <w:r>
        <w:rPr>
          <w:sz w:val="24"/>
          <w:szCs w:val="24"/>
        </w:rPr>
        <w:t>Zubereitungszeit: 25 Minuten</w:t>
      </w:r>
    </w:p>
    <w:p w14:paraId="59D128E2" w14:textId="77777777" w:rsidR="0028629E" w:rsidRPr="00D51254" w:rsidRDefault="0028629E" w:rsidP="00B40E8C">
      <w:pPr>
        <w:pStyle w:val="ListParagraph"/>
        <w:numPr>
          <w:ilvl w:val="0"/>
          <w:numId w:val="489"/>
        </w:numPr>
        <w:spacing w:after="120"/>
        <w:ind w:left="714" w:hanging="357"/>
        <w:contextualSpacing w:val="0"/>
        <w:jc w:val="both"/>
        <w:rPr>
          <w:sz w:val="24"/>
          <w:szCs w:val="24"/>
        </w:rPr>
      </w:pPr>
      <w:r w:rsidRPr="00D51254">
        <w:rPr>
          <w:sz w:val="24"/>
          <w:szCs w:val="24"/>
        </w:rPr>
        <w:t xml:space="preserve">Den Backofen auf 180 Grad vorheizen. Die Walnüsse auf ein Backblech legen und 5 Minuten backen, bis sie leicht geröstet sind. Zum Abkühlen beiseitestellen. </w:t>
      </w:r>
    </w:p>
    <w:p w14:paraId="481A426A" w14:textId="77777777" w:rsidR="0028629E" w:rsidRPr="00D51254" w:rsidRDefault="0028629E" w:rsidP="00B40E8C">
      <w:pPr>
        <w:pStyle w:val="ListParagraph"/>
        <w:numPr>
          <w:ilvl w:val="0"/>
          <w:numId w:val="489"/>
        </w:numPr>
        <w:spacing w:after="120"/>
        <w:ind w:left="714" w:hanging="357"/>
        <w:contextualSpacing w:val="0"/>
        <w:jc w:val="both"/>
        <w:rPr>
          <w:sz w:val="24"/>
          <w:szCs w:val="24"/>
        </w:rPr>
      </w:pPr>
      <w:r w:rsidRPr="00D51254">
        <w:rPr>
          <w:sz w:val="24"/>
          <w:szCs w:val="24"/>
        </w:rPr>
        <w:t>Die Linguine al dente kochen. Abtropfen und wieder in den Topf geben.</w:t>
      </w:r>
    </w:p>
    <w:p w14:paraId="3272ADF5" w14:textId="77777777" w:rsidR="0028629E" w:rsidRPr="00D51254" w:rsidRDefault="0028629E" w:rsidP="00B40E8C">
      <w:pPr>
        <w:pStyle w:val="ListParagraph"/>
        <w:numPr>
          <w:ilvl w:val="0"/>
          <w:numId w:val="489"/>
        </w:numPr>
        <w:spacing w:after="120"/>
        <w:ind w:left="714" w:hanging="357"/>
        <w:contextualSpacing w:val="0"/>
        <w:jc w:val="both"/>
        <w:rPr>
          <w:sz w:val="24"/>
          <w:szCs w:val="24"/>
        </w:rPr>
      </w:pPr>
      <w:r w:rsidRPr="00D51254">
        <w:rPr>
          <w:sz w:val="24"/>
          <w:szCs w:val="24"/>
        </w:rPr>
        <w:t xml:space="preserve">Während die Pasta kocht, die Bitter bei Niedrighitze in einem kleinen Topf zerlassen und den Gorgonzola, die Sahne und die Erbsen zugeben. Die Sauce 5 Minuten unter Umrühren erhitzen, bis sie eingedickt ist. Mit Salz und Pfeffer nach Geschmack würzen. Die Sauce und die Walnüsse an die Pasta geben und alles gut durchmischen. Mit schwarzem Pfeffer aus der Mühle bestreuen. </w:t>
      </w:r>
    </w:p>
    <w:p w14:paraId="7488547C" w14:textId="77777777" w:rsidR="0028629E" w:rsidRDefault="0028629E" w:rsidP="0028629E">
      <w:pPr>
        <w:rPr>
          <w:sz w:val="24"/>
          <w:szCs w:val="24"/>
        </w:rPr>
      </w:pPr>
      <w:r>
        <w:rPr>
          <w:sz w:val="24"/>
          <w:szCs w:val="24"/>
        </w:rPr>
        <w:br w:type="page"/>
      </w:r>
    </w:p>
    <w:p w14:paraId="78BFF717" w14:textId="24E73046" w:rsidR="001D7C2D" w:rsidRPr="003B3F98" w:rsidRDefault="001D7C2D" w:rsidP="001D7C2D">
      <w:pPr>
        <w:pStyle w:val="Heading2"/>
        <w:spacing w:after="240"/>
      </w:pPr>
      <w:r w:rsidRPr="003B3F98">
        <w:lastRenderedPageBreak/>
        <w:t>Penne mit Auberginensauce</w:t>
      </w:r>
      <w:r>
        <w:rPr>
          <w:rStyle w:val="FootnoteReference"/>
          <w:lang w:val="en-US"/>
        </w:rPr>
        <w:footnoteReference w:id="1322"/>
      </w:r>
      <w:r w:rsidRPr="003B3F98">
        <w:t xml:space="preserve"> </w:t>
      </w:r>
    </w:p>
    <w:p w14:paraId="7777301A" w14:textId="77777777" w:rsidR="001D7C2D" w:rsidRPr="009654DA" w:rsidRDefault="001D7C2D" w:rsidP="001D7C2D">
      <w:pPr>
        <w:rPr>
          <w:sz w:val="24"/>
          <w:szCs w:val="24"/>
        </w:rPr>
      </w:pPr>
      <w:r w:rsidRPr="00EB7A0B">
        <w:rPr>
          <w:sz w:val="24"/>
          <w:szCs w:val="24"/>
          <w:u w:val="single"/>
        </w:rPr>
        <w:t>Zutaten</w:t>
      </w:r>
      <w:r w:rsidRPr="009654DA">
        <w:rPr>
          <w:sz w:val="24"/>
          <w:szCs w:val="24"/>
        </w:rPr>
        <w:t xml:space="preserve"> </w:t>
      </w:r>
      <w:r>
        <w:rPr>
          <w:sz w:val="24"/>
          <w:szCs w:val="24"/>
        </w:rPr>
        <w:t>(</w:t>
      </w:r>
      <w:r w:rsidRPr="009654DA">
        <w:rPr>
          <w:sz w:val="24"/>
          <w:szCs w:val="24"/>
        </w:rPr>
        <w:t>für 5 – 6 Portionen</w:t>
      </w:r>
      <w:r>
        <w:rPr>
          <w:sz w:val="24"/>
          <w:szCs w:val="24"/>
        </w:rPr>
        <w:t>)</w:t>
      </w:r>
    </w:p>
    <w:p w14:paraId="327D544D" w14:textId="77777777" w:rsidR="001D7C2D" w:rsidRPr="009654DA" w:rsidRDefault="001D7C2D" w:rsidP="001D7C2D">
      <w:pPr>
        <w:rPr>
          <w:sz w:val="24"/>
          <w:szCs w:val="24"/>
        </w:rPr>
      </w:pPr>
      <w:r w:rsidRPr="009654DA">
        <w:rPr>
          <w:sz w:val="24"/>
          <w:szCs w:val="24"/>
        </w:rPr>
        <w:t>500 g Penne</w:t>
      </w:r>
    </w:p>
    <w:p w14:paraId="0D17D562" w14:textId="77777777" w:rsidR="001D7C2D" w:rsidRPr="009654DA" w:rsidRDefault="001D7C2D" w:rsidP="001D7C2D">
      <w:pPr>
        <w:rPr>
          <w:sz w:val="24"/>
          <w:szCs w:val="24"/>
        </w:rPr>
      </w:pPr>
      <w:r w:rsidRPr="009654DA">
        <w:rPr>
          <w:sz w:val="24"/>
          <w:szCs w:val="24"/>
        </w:rPr>
        <w:t>1 kg frische Tomaten oder 2 Dosen Schältomaten</w:t>
      </w:r>
    </w:p>
    <w:p w14:paraId="6661C80C" w14:textId="77777777" w:rsidR="001D7C2D" w:rsidRPr="00CB0B43" w:rsidRDefault="001D7C2D" w:rsidP="001D7C2D">
      <w:pPr>
        <w:rPr>
          <w:sz w:val="24"/>
          <w:szCs w:val="24"/>
        </w:rPr>
      </w:pPr>
      <w:r w:rsidRPr="00CB0B43">
        <w:rPr>
          <w:sz w:val="24"/>
          <w:szCs w:val="24"/>
        </w:rPr>
        <w:t>4 Knoblauchzehen</w:t>
      </w:r>
    </w:p>
    <w:p w14:paraId="50445E15" w14:textId="77777777" w:rsidR="001D7C2D" w:rsidRPr="00CB0B43" w:rsidRDefault="001D7C2D" w:rsidP="001D7C2D">
      <w:pPr>
        <w:rPr>
          <w:sz w:val="24"/>
          <w:szCs w:val="24"/>
        </w:rPr>
      </w:pPr>
      <w:r w:rsidRPr="00CB0B43">
        <w:rPr>
          <w:sz w:val="24"/>
          <w:szCs w:val="24"/>
        </w:rPr>
        <w:t>10 EL Olivenöl</w:t>
      </w:r>
    </w:p>
    <w:p w14:paraId="69DA30C8" w14:textId="77777777" w:rsidR="001D7C2D" w:rsidRPr="00CB0B43" w:rsidRDefault="001D7C2D" w:rsidP="001D7C2D">
      <w:pPr>
        <w:rPr>
          <w:sz w:val="24"/>
          <w:szCs w:val="24"/>
        </w:rPr>
      </w:pPr>
      <w:r w:rsidRPr="00CB0B43">
        <w:rPr>
          <w:sz w:val="24"/>
          <w:szCs w:val="24"/>
        </w:rPr>
        <w:t>Basilikum</w:t>
      </w:r>
    </w:p>
    <w:p w14:paraId="728E4ABC" w14:textId="77777777" w:rsidR="001D7C2D" w:rsidRPr="00CB0B43" w:rsidRDefault="001D7C2D" w:rsidP="001D7C2D">
      <w:pPr>
        <w:rPr>
          <w:sz w:val="24"/>
          <w:szCs w:val="24"/>
        </w:rPr>
      </w:pPr>
      <w:r w:rsidRPr="00CB0B43">
        <w:rPr>
          <w:sz w:val="24"/>
          <w:szCs w:val="24"/>
        </w:rPr>
        <w:t>10 EL Pecorino</w:t>
      </w:r>
    </w:p>
    <w:p w14:paraId="57D60595" w14:textId="77777777" w:rsidR="001D7C2D" w:rsidRPr="00A13B12" w:rsidRDefault="001D7C2D" w:rsidP="001D7C2D">
      <w:pPr>
        <w:rPr>
          <w:sz w:val="24"/>
          <w:szCs w:val="24"/>
        </w:rPr>
      </w:pPr>
      <w:r w:rsidRPr="00A13B12">
        <w:rPr>
          <w:sz w:val="24"/>
          <w:szCs w:val="24"/>
        </w:rPr>
        <w:t>1 TL Zucker</w:t>
      </w:r>
    </w:p>
    <w:p w14:paraId="48A10590" w14:textId="77777777" w:rsidR="001D7C2D" w:rsidRPr="00A13B12" w:rsidRDefault="001D7C2D" w:rsidP="001D7C2D">
      <w:pPr>
        <w:rPr>
          <w:sz w:val="24"/>
          <w:szCs w:val="24"/>
        </w:rPr>
      </w:pPr>
      <w:r w:rsidRPr="00A13B12">
        <w:rPr>
          <w:sz w:val="24"/>
          <w:szCs w:val="24"/>
        </w:rPr>
        <w:t>Salz, Pfeffer</w:t>
      </w:r>
    </w:p>
    <w:p w14:paraId="645F3662" w14:textId="77777777" w:rsidR="001D7C2D" w:rsidRPr="00A13B12" w:rsidRDefault="001D7C2D" w:rsidP="001D7C2D">
      <w:pPr>
        <w:rPr>
          <w:sz w:val="24"/>
          <w:szCs w:val="24"/>
        </w:rPr>
      </w:pPr>
    </w:p>
    <w:p w14:paraId="33B63BF9" w14:textId="77777777" w:rsidR="001D7C2D" w:rsidRPr="00A13B12" w:rsidRDefault="001D7C2D" w:rsidP="001D7C2D">
      <w:pPr>
        <w:rPr>
          <w:sz w:val="24"/>
          <w:szCs w:val="24"/>
        </w:rPr>
      </w:pPr>
      <w:r w:rsidRPr="00A13B12">
        <w:rPr>
          <w:sz w:val="24"/>
          <w:szCs w:val="24"/>
        </w:rPr>
        <w:t>Zubereitung:</w:t>
      </w:r>
    </w:p>
    <w:p w14:paraId="71278849" w14:textId="77777777" w:rsidR="001D7C2D" w:rsidRDefault="001D7C2D" w:rsidP="00B40E8C">
      <w:pPr>
        <w:pStyle w:val="ListParagraph"/>
        <w:numPr>
          <w:ilvl w:val="0"/>
          <w:numId w:val="1433"/>
        </w:numPr>
        <w:spacing w:after="120"/>
        <w:ind w:left="714" w:hanging="357"/>
        <w:contextualSpacing w:val="0"/>
        <w:jc w:val="both"/>
        <w:rPr>
          <w:sz w:val="24"/>
          <w:szCs w:val="24"/>
        </w:rPr>
      </w:pPr>
      <w:r w:rsidRPr="00855F7E">
        <w:rPr>
          <w:sz w:val="24"/>
          <w:szCs w:val="24"/>
        </w:rPr>
        <w:t>Auberginen waschen und in dicke Scheiben schneiden. Schichtweise mit 2 EL grobem Salz bestreut in eine Nudelsieb legen. Die Auberginenscheiben eine gute halbe Stunde im Salz belassen, dann sorgfältig abwaschen, vom Wasser ausdrücken und mit Küchenpapier abtrocknen. Ann in kleine Stücke schneiden.</w:t>
      </w:r>
    </w:p>
    <w:p w14:paraId="2958A200" w14:textId="176BD75D" w:rsidR="00CC40A2" w:rsidRPr="00855F7E" w:rsidRDefault="00CC40A2" w:rsidP="00B40E8C">
      <w:pPr>
        <w:pStyle w:val="ListParagraph"/>
        <w:numPr>
          <w:ilvl w:val="0"/>
          <w:numId w:val="1433"/>
        </w:numPr>
        <w:spacing w:after="120"/>
        <w:ind w:left="714" w:hanging="357"/>
        <w:contextualSpacing w:val="0"/>
        <w:jc w:val="both"/>
        <w:rPr>
          <w:sz w:val="24"/>
          <w:szCs w:val="24"/>
        </w:rPr>
      </w:pPr>
      <w:r>
        <w:rPr>
          <w:sz w:val="24"/>
          <w:szCs w:val="24"/>
        </w:rPr>
        <w:t xml:space="preserve">Die </w:t>
      </w:r>
      <w:r w:rsidRPr="00855F7E">
        <w:rPr>
          <w:sz w:val="24"/>
          <w:szCs w:val="24"/>
        </w:rPr>
        <w:t>Knoblauchzehen schälen und von allen Seiten mit 10 EL Olivenöl goldbraun andünsten. Die geschälten Tomaten, die Auberginenstücke, den Zucker, das Salz und das Basilikum hinzugeben. 10 Minuten ohne Deckel köcheln lassen, dann die Tomaten mit einer Gabel zerdrücken, damit ihr Saft austritt. Sorgfältig vermengen, die Sauce weiter 5 Minuten kochen lassen und dann vom Herd nehmen. Sofort viel geriebenen Käse darüberstreuen und mit den Penne aus der Pfanne servieren.</w:t>
      </w:r>
    </w:p>
    <w:p w14:paraId="3A3AB1B3" w14:textId="32D720AB" w:rsidR="001D7C2D" w:rsidRDefault="001D7C2D" w:rsidP="001D7C2D">
      <w:pPr>
        <w:rPr>
          <w:rFonts w:asciiTheme="majorHAnsi" w:eastAsiaTheme="majorEastAsia" w:hAnsiTheme="majorHAnsi" w:cstheme="majorBidi"/>
          <w:color w:val="2F5496" w:themeColor="accent1" w:themeShade="BF"/>
          <w:sz w:val="26"/>
          <w:szCs w:val="26"/>
        </w:rPr>
      </w:pPr>
      <w:r>
        <w:br w:type="page"/>
      </w:r>
    </w:p>
    <w:p w14:paraId="2D8A574A" w14:textId="77777777" w:rsidR="00043C9F" w:rsidRDefault="00043C9F" w:rsidP="00043C9F">
      <w:pPr>
        <w:pStyle w:val="Heading2"/>
        <w:spacing w:after="240"/>
      </w:pPr>
      <w:r>
        <w:lastRenderedPageBreak/>
        <w:t>Penne mit Kräuterseitling-Sesam-Pesto</w:t>
      </w:r>
      <w:r>
        <w:rPr>
          <w:rStyle w:val="FootnoteReference"/>
        </w:rPr>
        <w:footnoteReference w:id="1323"/>
      </w:r>
    </w:p>
    <w:p w14:paraId="2F437612" w14:textId="77777777" w:rsidR="00043C9F" w:rsidRDefault="00043C9F" w:rsidP="00043C9F">
      <w:pPr>
        <w:rPr>
          <w:sz w:val="24"/>
          <w:szCs w:val="24"/>
        </w:rPr>
      </w:pPr>
      <w:r w:rsidRPr="00484E99">
        <w:rPr>
          <w:sz w:val="24"/>
          <w:szCs w:val="24"/>
          <w:u w:val="single"/>
        </w:rPr>
        <w:t>Zutaten</w:t>
      </w:r>
      <w:r>
        <w:rPr>
          <w:sz w:val="24"/>
          <w:szCs w:val="24"/>
        </w:rPr>
        <w:t xml:space="preserve"> (für 4 – 6 Portionen):</w:t>
      </w:r>
    </w:p>
    <w:p w14:paraId="4A154F41" w14:textId="77777777" w:rsidR="00043C9F" w:rsidRDefault="00043C9F" w:rsidP="00043C9F">
      <w:pPr>
        <w:rPr>
          <w:sz w:val="24"/>
          <w:szCs w:val="24"/>
        </w:rPr>
      </w:pPr>
      <w:r>
        <w:rPr>
          <w:sz w:val="24"/>
          <w:szCs w:val="24"/>
        </w:rPr>
        <w:t>50 g Sesam</w:t>
      </w:r>
    </w:p>
    <w:p w14:paraId="2E8E4BBA" w14:textId="77777777" w:rsidR="00043C9F" w:rsidRDefault="00043C9F" w:rsidP="00043C9F">
      <w:pPr>
        <w:rPr>
          <w:sz w:val="24"/>
          <w:szCs w:val="24"/>
        </w:rPr>
      </w:pPr>
      <w:r>
        <w:rPr>
          <w:sz w:val="24"/>
          <w:szCs w:val="24"/>
        </w:rPr>
        <w:t>1-2 Schalotten</w:t>
      </w:r>
    </w:p>
    <w:p w14:paraId="23FBF39E" w14:textId="77777777" w:rsidR="00043C9F" w:rsidRDefault="00043C9F" w:rsidP="00043C9F">
      <w:pPr>
        <w:rPr>
          <w:sz w:val="24"/>
          <w:szCs w:val="24"/>
        </w:rPr>
      </w:pPr>
      <w:r>
        <w:rPr>
          <w:sz w:val="24"/>
          <w:szCs w:val="24"/>
        </w:rPr>
        <w:t>2-3 EL Öl</w:t>
      </w:r>
    </w:p>
    <w:p w14:paraId="13BDAE19" w14:textId="77777777" w:rsidR="00043C9F" w:rsidRDefault="00043C9F" w:rsidP="00043C9F">
      <w:pPr>
        <w:rPr>
          <w:sz w:val="24"/>
          <w:szCs w:val="24"/>
        </w:rPr>
      </w:pPr>
      <w:r>
        <w:rPr>
          <w:sz w:val="24"/>
          <w:szCs w:val="24"/>
        </w:rPr>
        <w:t>1-2 Knoblauchzehen</w:t>
      </w:r>
    </w:p>
    <w:p w14:paraId="6ECCA34F" w14:textId="77777777" w:rsidR="00043C9F" w:rsidRDefault="00043C9F" w:rsidP="00043C9F">
      <w:pPr>
        <w:rPr>
          <w:sz w:val="24"/>
          <w:szCs w:val="24"/>
        </w:rPr>
      </w:pPr>
      <w:r>
        <w:rPr>
          <w:sz w:val="24"/>
          <w:szCs w:val="24"/>
        </w:rPr>
        <w:t>600 – 800 g Kräuterseitlinge</w:t>
      </w:r>
    </w:p>
    <w:p w14:paraId="3BA210AD" w14:textId="77777777" w:rsidR="00043C9F" w:rsidRDefault="00043C9F" w:rsidP="00043C9F">
      <w:pPr>
        <w:rPr>
          <w:sz w:val="24"/>
          <w:szCs w:val="24"/>
        </w:rPr>
      </w:pPr>
      <w:r>
        <w:rPr>
          <w:sz w:val="24"/>
          <w:szCs w:val="24"/>
        </w:rPr>
        <w:t>1 Bund Petersilie</w:t>
      </w:r>
    </w:p>
    <w:p w14:paraId="536683CE" w14:textId="77777777" w:rsidR="00043C9F" w:rsidRDefault="00043C9F" w:rsidP="00043C9F">
      <w:pPr>
        <w:rPr>
          <w:sz w:val="24"/>
          <w:szCs w:val="24"/>
        </w:rPr>
      </w:pPr>
      <w:r>
        <w:rPr>
          <w:sz w:val="24"/>
          <w:szCs w:val="24"/>
        </w:rPr>
        <w:t>Salz, Pfeffer</w:t>
      </w:r>
    </w:p>
    <w:p w14:paraId="1EDB5034" w14:textId="77777777" w:rsidR="00043C9F" w:rsidRDefault="00043C9F" w:rsidP="00043C9F">
      <w:pPr>
        <w:rPr>
          <w:sz w:val="24"/>
          <w:szCs w:val="24"/>
        </w:rPr>
      </w:pPr>
      <w:r>
        <w:rPr>
          <w:sz w:val="24"/>
          <w:szCs w:val="24"/>
        </w:rPr>
        <w:t>500 g Penne rigate</w:t>
      </w:r>
    </w:p>
    <w:p w14:paraId="5EA0909D" w14:textId="77777777" w:rsidR="00043C9F" w:rsidRDefault="00043C9F" w:rsidP="00043C9F">
      <w:pPr>
        <w:rPr>
          <w:sz w:val="24"/>
          <w:szCs w:val="24"/>
        </w:rPr>
      </w:pPr>
      <w:r>
        <w:rPr>
          <w:sz w:val="24"/>
          <w:szCs w:val="24"/>
        </w:rPr>
        <w:t>150 g Tahin</w:t>
      </w:r>
    </w:p>
    <w:p w14:paraId="50D8B9F1" w14:textId="77777777" w:rsidR="00043C9F" w:rsidRDefault="00043C9F" w:rsidP="00043C9F">
      <w:pPr>
        <w:rPr>
          <w:sz w:val="24"/>
          <w:szCs w:val="24"/>
        </w:rPr>
      </w:pPr>
      <w:r>
        <w:rPr>
          <w:sz w:val="24"/>
          <w:szCs w:val="24"/>
        </w:rPr>
        <w:t>1 Bio-Zitrone</w:t>
      </w:r>
    </w:p>
    <w:p w14:paraId="25622366" w14:textId="77777777" w:rsidR="00043C9F" w:rsidRDefault="00043C9F" w:rsidP="00043C9F">
      <w:pPr>
        <w:rPr>
          <w:sz w:val="24"/>
          <w:szCs w:val="24"/>
        </w:rPr>
      </w:pPr>
      <w:r>
        <w:rPr>
          <w:sz w:val="24"/>
          <w:szCs w:val="24"/>
        </w:rPr>
        <w:t>2 EL Sesamöl</w:t>
      </w:r>
    </w:p>
    <w:p w14:paraId="40F4D985" w14:textId="77777777" w:rsidR="00043C9F" w:rsidRDefault="00043C9F" w:rsidP="00043C9F">
      <w:pPr>
        <w:rPr>
          <w:sz w:val="24"/>
          <w:szCs w:val="24"/>
        </w:rPr>
      </w:pPr>
      <w:r>
        <w:rPr>
          <w:sz w:val="24"/>
          <w:szCs w:val="24"/>
        </w:rPr>
        <w:t>1-2 EL Ahornsirup</w:t>
      </w:r>
    </w:p>
    <w:p w14:paraId="0C499883" w14:textId="77777777" w:rsidR="00043C9F" w:rsidRDefault="00043C9F" w:rsidP="00043C9F">
      <w:pPr>
        <w:rPr>
          <w:sz w:val="24"/>
          <w:szCs w:val="24"/>
        </w:rPr>
      </w:pPr>
    </w:p>
    <w:p w14:paraId="7E6CA138" w14:textId="77777777" w:rsidR="00043C9F" w:rsidRDefault="00043C9F" w:rsidP="00043C9F">
      <w:pPr>
        <w:rPr>
          <w:sz w:val="24"/>
          <w:szCs w:val="24"/>
        </w:rPr>
      </w:pPr>
      <w:r>
        <w:rPr>
          <w:sz w:val="24"/>
          <w:szCs w:val="24"/>
        </w:rPr>
        <w:t>Zubereitung:</w:t>
      </w:r>
    </w:p>
    <w:p w14:paraId="2871D410" w14:textId="77777777" w:rsidR="00043C9F" w:rsidRPr="00F4681C" w:rsidRDefault="00043C9F" w:rsidP="00B40E8C">
      <w:pPr>
        <w:pStyle w:val="ListParagraph"/>
        <w:numPr>
          <w:ilvl w:val="0"/>
          <w:numId w:val="1219"/>
        </w:numPr>
        <w:spacing w:after="120"/>
        <w:ind w:left="714" w:hanging="357"/>
        <w:contextualSpacing w:val="0"/>
        <w:jc w:val="both"/>
        <w:rPr>
          <w:sz w:val="24"/>
          <w:szCs w:val="24"/>
        </w:rPr>
      </w:pPr>
      <w:r w:rsidRPr="00F4681C">
        <w:rPr>
          <w:sz w:val="24"/>
          <w:szCs w:val="24"/>
        </w:rPr>
        <w:t>Sesam ohne Fett und unter ständigem Rühren bei mittlerer Hitze in einer kleinen Pfanne goldbraun anrösten und abkühlen lassen. Schalotten fein würfeln und in einer großen Pfanne langsam auf kleiner Flamme in Öl braten, bis sie glasig sind. Den Knoblauch in kleine Würfel schneiden, zu den Zwiebeln geben und kurz andünsten.</w:t>
      </w:r>
    </w:p>
    <w:p w14:paraId="31E120E3" w14:textId="77777777" w:rsidR="00043C9F" w:rsidRPr="00F4681C" w:rsidRDefault="00043C9F" w:rsidP="00B40E8C">
      <w:pPr>
        <w:pStyle w:val="ListParagraph"/>
        <w:numPr>
          <w:ilvl w:val="0"/>
          <w:numId w:val="1219"/>
        </w:numPr>
        <w:spacing w:after="120"/>
        <w:ind w:left="714" w:hanging="357"/>
        <w:contextualSpacing w:val="0"/>
        <w:jc w:val="both"/>
        <w:rPr>
          <w:sz w:val="24"/>
          <w:szCs w:val="24"/>
        </w:rPr>
      </w:pPr>
      <w:r w:rsidRPr="00F4681C">
        <w:rPr>
          <w:sz w:val="24"/>
          <w:szCs w:val="24"/>
        </w:rPr>
        <w:t>Kräuterseitlinge in fingerdicke Scheiben schneiden und ebenfalls in die große Pfanne geben. Pilzscheiben ab und zu wenden, bis sie leicht goldbraun sind. Die Petersilie (inklusive Stängeln) hacken und die Hälfte davon 4 Minuten mitdünsten lassen. Die Pfanne vom Herd nehmen und das Ganze salzen, pfeffern und abkühlen lassen.</w:t>
      </w:r>
    </w:p>
    <w:p w14:paraId="24B76B59" w14:textId="77777777" w:rsidR="00043C9F" w:rsidRPr="00F4681C" w:rsidRDefault="00043C9F" w:rsidP="00B40E8C">
      <w:pPr>
        <w:pStyle w:val="ListParagraph"/>
        <w:numPr>
          <w:ilvl w:val="0"/>
          <w:numId w:val="1219"/>
        </w:numPr>
        <w:spacing w:after="120"/>
        <w:ind w:left="714" w:hanging="357"/>
        <w:contextualSpacing w:val="0"/>
        <w:jc w:val="both"/>
        <w:rPr>
          <w:sz w:val="24"/>
          <w:szCs w:val="24"/>
        </w:rPr>
      </w:pPr>
      <w:r w:rsidRPr="00F4681C">
        <w:rPr>
          <w:sz w:val="24"/>
          <w:szCs w:val="24"/>
        </w:rPr>
        <w:t>Penne al dente kochen.</w:t>
      </w:r>
    </w:p>
    <w:p w14:paraId="2B9E08BB" w14:textId="77777777" w:rsidR="00043C9F" w:rsidRDefault="00043C9F" w:rsidP="00B40E8C">
      <w:pPr>
        <w:pStyle w:val="ListParagraph"/>
        <w:numPr>
          <w:ilvl w:val="0"/>
          <w:numId w:val="1219"/>
        </w:numPr>
        <w:spacing w:after="120"/>
        <w:ind w:left="714" w:hanging="357"/>
        <w:contextualSpacing w:val="0"/>
        <w:jc w:val="both"/>
        <w:rPr>
          <w:sz w:val="24"/>
          <w:szCs w:val="24"/>
        </w:rPr>
      </w:pPr>
      <w:r w:rsidRPr="00F4681C">
        <w:rPr>
          <w:sz w:val="24"/>
          <w:szCs w:val="24"/>
        </w:rPr>
        <w:t>Nun 3 Pilzscheiben pro Person in der Pfanne lassen und den Rest mit Tahin, 1-2 EL frischem Zitronensaft und etwas Abrieb der Zitronenschale, der Hälfte der übrig gebliebenen Petersilie, Sesamöl, drei Vierteln des gerösteten Sesams, Ahornsirup und 2 EL Nudelwasser auf höchste Stufe pürieren. Mit Salz und Pfeffer abschmecken.</w:t>
      </w:r>
    </w:p>
    <w:p w14:paraId="1F83AA82" w14:textId="1F1D7C2E" w:rsidR="00CC40A2" w:rsidRDefault="00CC40A2" w:rsidP="00B40E8C">
      <w:pPr>
        <w:pStyle w:val="ListParagraph"/>
        <w:numPr>
          <w:ilvl w:val="0"/>
          <w:numId w:val="1219"/>
        </w:numPr>
        <w:spacing w:after="120"/>
        <w:ind w:left="714" w:hanging="357"/>
        <w:contextualSpacing w:val="0"/>
        <w:jc w:val="both"/>
        <w:rPr>
          <w:sz w:val="24"/>
          <w:szCs w:val="24"/>
        </w:rPr>
      </w:pPr>
      <w:r>
        <w:rPr>
          <w:sz w:val="24"/>
          <w:szCs w:val="24"/>
        </w:rPr>
        <w:t xml:space="preserve">Die </w:t>
      </w:r>
      <w:r w:rsidRPr="00F4681C">
        <w:rPr>
          <w:sz w:val="24"/>
          <w:szCs w:val="24"/>
        </w:rPr>
        <w:t xml:space="preserve">Penne abtropfen lassen und in die Pfanne zu den restlichen Kräuterseitlingen geben. Beliebig viel Pesto hinzufügen, noch einmal mit Salz und Pfeffer abschmecken </w:t>
      </w:r>
      <w:r w:rsidRPr="00F4681C">
        <w:rPr>
          <w:sz w:val="24"/>
          <w:szCs w:val="24"/>
        </w:rPr>
        <w:lastRenderedPageBreak/>
        <w:t>und zum Servieren mit dem restlichen Sesam und der gehackten Petersilie schmücken. Als Beilage schmeckt ein frischer, grüner Salat</w:t>
      </w:r>
    </w:p>
    <w:p w14:paraId="33F1D3FC" w14:textId="11CAA7B9" w:rsidR="00CC40A2" w:rsidRDefault="00CC40A2" w:rsidP="00CC40A2">
      <w:pPr>
        <w:rPr>
          <w:rFonts w:asciiTheme="majorHAnsi" w:eastAsiaTheme="majorEastAsia" w:hAnsiTheme="majorHAnsi" w:cstheme="majorBidi"/>
          <w:color w:val="2F5496" w:themeColor="accent1" w:themeShade="BF"/>
          <w:sz w:val="26"/>
          <w:szCs w:val="26"/>
        </w:rPr>
      </w:pPr>
      <w:r>
        <w:br w:type="page"/>
      </w:r>
    </w:p>
    <w:p w14:paraId="6FD47D3F" w14:textId="77777777" w:rsidR="005A67B9" w:rsidRDefault="005A67B9" w:rsidP="005A67B9">
      <w:pPr>
        <w:pStyle w:val="Heading2"/>
        <w:spacing w:after="240"/>
      </w:pPr>
      <w:r>
        <w:lastRenderedPageBreak/>
        <w:t>Penne mit Schinken</w:t>
      </w:r>
      <w:r>
        <w:rPr>
          <w:rStyle w:val="FootnoteReference"/>
        </w:rPr>
        <w:footnoteReference w:id="1324"/>
      </w:r>
      <w:r>
        <w:t xml:space="preserve"> </w:t>
      </w:r>
    </w:p>
    <w:p w14:paraId="45D5C5A2" w14:textId="77777777" w:rsidR="005A67B9" w:rsidRDefault="005A67B9" w:rsidP="005A67B9">
      <w:pPr>
        <w:rPr>
          <w:sz w:val="24"/>
          <w:szCs w:val="24"/>
        </w:rPr>
      </w:pPr>
      <w:r w:rsidRPr="003E230E">
        <w:rPr>
          <w:sz w:val="24"/>
          <w:szCs w:val="24"/>
          <w:u w:val="single"/>
        </w:rPr>
        <w:t>Zutaten</w:t>
      </w:r>
      <w:r>
        <w:rPr>
          <w:sz w:val="24"/>
          <w:szCs w:val="24"/>
        </w:rPr>
        <w:t xml:space="preserve"> (für 4 -6 Portionen)</w:t>
      </w:r>
    </w:p>
    <w:p w14:paraId="350BB97C" w14:textId="77777777" w:rsidR="005A67B9" w:rsidRDefault="005A67B9" w:rsidP="005A67B9">
      <w:pPr>
        <w:rPr>
          <w:sz w:val="24"/>
          <w:szCs w:val="24"/>
        </w:rPr>
      </w:pPr>
      <w:r>
        <w:rPr>
          <w:sz w:val="24"/>
          <w:szCs w:val="24"/>
        </w:rPr>
        <w:t>1 EL Olivenöl</w:t>
      </w:r>
    </w:p>
    <w:p w14:paraId="1DD79786" w14:textId="77777777" w:rsidR="005A67B9" w:rsidRDefault="005A67B9" w:rsidP="005A67B9">
      <w:pPr>
        <w:rPr>
          <w:sz w:val="24"/>
          <w:szCs w:val="24"/>
        </w:rPr>
      </w:pPr>
      <w:r>
        <w:rPr>
          <w:sz w:val="24"/>
          <w:szCs w:val="24"/>
        </w:rPr>
        <w:t>6 Scheiben gekochter Schinken, fein aufgeschnitten und kleingehakt</w:t>
      </w:r>
    </w:p>
    <w:p w14:paraId="72DCC279" w14:textId="77777777" w:rsidR="005A67B9" w:rsidRDefault="005A67B9" w:rsidP="005A67B9">
      <w:pPr>
        <w:rPr>
          <w:sz w:val="24"/>
          <w:szCs w:val="24"/>
        </w:rPr>
      </w:pPr>
      <w:r>
        <w:rPr>
          <w:sz w:val="24"/>
          <w:szCs w:val="24"/>
        </w:rPr>
        <w:t>1 Zwiebel, feingehakt</w:t>
      </w:r>
    </w:p>
    <w:p w14:paraId="1A1D9126" w14:textId="77777777" w:rsidR="005A67B9" w:rsidRDefault="005A67B9" w:rsidP="005A67B9">
      <w:pPr>
        <w:rPr>
          <w:sz w:val="24"/>
          <w:szCs w:val="24"/>
        </w:rPr>
      </w:pPr>
      <w:r>
        <w:rPr>
          <w:sz w:val="24"/>
          <w:szCs w:val="24"/>
        </w:rPr>
        <w:t>1 EL frischer Rosmarin, feingehakt</w:t>
      </w:r>
    </w:p>
    <w:p w14:paraId="7B561593" w14:textId="77777777" w:rsidR="005A67B9" w:rsidRDefault="005A67B9" w:rsidP="005A67B9">
      <w:pPr>
        <w:rPr>
          <w:sz w:val="24"/>
          <w:szCs w:val="24"/>
        </w:rPr>
      </w:pPr>
      <w:r>
        <w:rPr>
          <w:sz w:val="24"/>
          <w:szCs w:val="24"/>
        </w:rPr>
        <w:t>800 g Dosentomaten, zerkleinert</w:t>
      </w:r>
    </w:p>
    <w:p w14:paraId="3086A024" w14:textId="77777777" w:rsidR="005A67B9" w:rsidRPr="004723B3" w:rsidRDefault="005A67B9" w:rsidP="005A67B9">
      <w:pPr>
        <w:rPr>
          <w:sz w:val="24"/>
          <w:szCs w:val="24"/>
        </w:rPr>
      </w:pPr>
      <w:r w:rsidRPr="004723B3">
        <w:rPr>
          <w:sz w:val="24"/>
          <w:szCs w:val="24"/>
        </w:rPr>
        <w:t>500 g Penne rigate oder Macc</w:t>
      </w:r>
      <w:r>
        <w:rPr>
          <w:sz w:val="24"/>
          <w:szCs w:val="24"/>
        </w:rPr>
        <w:t>he</w:t>
      </w:r>
      <w:r w:rsidRPr="004723B3">
        <w:rPr>
          <w:sz w:val="24"/>
          <w:szCs w:val="24"/>
        </w:rPr>
        <w:t>roni</w:t>
      </w:r>
    </w:p>
    <w:p w14:paraId="37BA42BF" w14:textId="77777777" w:rsidR="005A67B9" w:rsidRPr="004723B3" w:rsidRDefault="005A67B9" w:rsidP="005A67B9">
      <w:pPr>
        <w:rPr>
          <w:sz w:val="24"/>
          <w:szCs w:val="24"/>
        </w:rPr>
      </w:pPr>
      <w:r w:rsidRPr="004723B3">
        <w:rPr>
          <w:sz w:val="24"/>
          <w:szCs w:val="24"/>
        </w:rPr>
        <w:t>50 g frisch geriebener Parmesan</w:t>
      </w:r>
    </w:p>
    <w:p w14:paraId="7F9F5FAA" w14:textId="77777777" w:rsidR="005A67B9" w:rsidRDefault="005A67B9" w:rsidP="005A67B9">
      <w:pPr>
        <w:rPr>
          <w:sz w:val="24"/>
          <w:szCs w:val="24"/>
        </w:rPr>
      </w:pPr>
    </w:p>
    <w:p w14:paraId="20260B80" w14:textId="77777777" w:rsidR="005A67B9" w:rsidRPr="004723B3" w:rsidRDefault="005A67B9" w:rsidP="005A67B9">
      <w:pPr>
        <w:rPr>
          <w:sz w:val="24"/>
          <w:szCs w:val="24"/>
        </w:rPr>
      </w:pPr>
      <w:r w:rsidRPr="004723B3">
        <w:rPr>
          <w:sz w:val="24"/>
          <w:szCs w:val="24"/>
        </w:rPr>
        <w:t>Zubereitungszeit: 40 Minuten</w:t>
      </w:r>
    </w:p>
    <w:p w14:paraId="6E93E206" w14:textId="77777777" w:rsidR="005A67B9" w:rsidRPr="00CC2828" w:rsidRDefault="005A67B9" w:rsidP="00B40E8C">
      <w:pPr>
        <w:pStyle w:val="ListParagraph"/>
        <w:numPr>
          <w:ilvl w:val="0"/>
          <w:numId w:val="461"/>
        </w:numPr>
        <w:spacing w:after="120"/>
        <w:ind w:left="714" w:hanging="357"/>
        <w:contextualSpacing w:val="0"/>
        <w:jc w:val="both"/>
        <w:rPr>
          <w:sz w:val="24"/>
          <w:szCs w:val="24"/>
        </w:rPr>
      </w:pPr>
      <w:r w:rsidRPr="00CC2828">
        <w:rPr>
          <w:sz w:val="24"/>
          <w:szCs w:val="24"/>
        </w:rPr>
        <w:t>Das Öl in einer gusseisernen Pfanne erhitzen. Den Schinken und die Zwiebel beigeben und unter gelegentlichem Rühren 5 Minuten bei niedriger Hitze dünsten, bis die Zwiebel goldgelb ist.</w:t>
      </w:r>
    </w:p>
    <w:p w14:paraId="3A52E6AF" w14:textId="77777777" w:rsidR="005A67B9" w:rsidRPr="00CC2828" w:rsidRDefault="005A67B9" w:rsidP="00B40E8C">
      <w:pPr>
        <w:pStyle w:val="ListParagraph"/>
        <w:numPr>
          <w:ilvl w:val="0"/>
          <w:numId w:val="461"/>
        </w:numPr>
        <w:spacing w:after="120"/>
        <w:ind w:left="714" w:hanging="357"/>
        <w:contextualSpacing w:val="0"/>
        <w:jc w:val="both"/>
        <w:rPr>
          <w:sz w:val="24"/>
          <w:szCs w:val="24"/>
        </w:rPr>
      </w:pPr>
      <w:r w:rsidRPr="00CC2828">
        <w:rPr>
          <w:sz w:val="24"/>
          <w:szCs w:val="24"/>
        </w:rPr>
        <w:t>Den Rosmarin und die Tomaten beigeben und mit Salz und Pfeffer abschmecken. 10 Minuten köcheln lassen.</w:t>
      </w:r>
    </w:p>
    <w:p w14:paraId="19688DA3" w14:textId="77777777" w:rsidR="005A67B9" w:rsidRPr="00CC2828" w:rsidRDefault="005A67B9" w:rsidP="00B40E8C">
      <w:pPr>
        <w:pStyle w:val="ListParagraph"/>
        <w:numPr>
          <w:ilvl w:val="0"/>
          <w:numId w:val="461"/>
        </w:numPr>
        <w:spacing w:after="120"/>
        <w:ind w:left="714" w:hanging="357"/>
        <w:contextualSpacing w:val="0"/>
        <w:jc w:val="both"/>
        <w:rPr>
          <w:sz w:val="24"/>
          <w:szCs w:val="24"/>
        </w:rPr>
      </w:pPr>
      <w:r w:rsidRPr="00CC2828">
        <w:rPr>
          <w:sz w:val="24"/>
          <w:szCs w:val="24"/>
        </w:rPr>
        <w:t>Unterdessen die Pasta in einem großen Topf al dente kochen, abtropfen lassen und auf Teller verteilen. Darüber die Sauce gießen und mit geriebenem Parmesan bestreuen.</w:t>
      </w:r>
    </w:p>
    <w:p w14:paraId="5B0E5352" w14:textId="77777777" w:rsidR="005A67B9" w:rsidRDefault="005A67B9" w:rsidP="005A67B9">
      <w:pPr>
        <w:jc w:val="both"/>
        <w:rPr>
          <w:sz w:val="24"/>
          <w:szCs w:val="24"/>
        </w:rPr>
      </w:pPr>
    </w:p>
    <w:p w14:paraId="4F9F57F7" w14:textId="77777777" w:rsidR="005A67B9" w:rsidRDefault="005A67B9" w:rsidP="005A67B9">
      <w:pPr>
        <w:rPr>
          <w:sz w:val="24"/>
          <w:szCs w:val="24"/>
        </w:rPr>
      </w:pPr>
      <w:r>
        <w:rPr>
          <w:sz w:val="24"/>
          <w:szCs w:val="24"/>
        </w:rPr>
        <w:t>Tipp:</w:t>
      </w:r>
      <w:r>
        <w:rPr>
          <w:sz w:val="24"/>
          <w:szCs w:val="24"/>
        </w:rPr>
        <w:tab/>
        <w:t>Der Rosmarin macht´s!</w:t>
      </w:r>
    </w:p>
    <w:p w14:paraId="2EFE7D24" w14:textId="77777777" w:rsidR="005A67B9" w:rsidRDefault="005A67B9" w:rsidP="005A67B9">
      <w:pPr>
        <w:rPr>
          <w:sz w:val="24"/>
          <w:szCs w:val="24"/>
        </w:rPr>
      </w:pPr>
      <w:r>
        <w:rPr>
          <w:sz w:val="24"/>
          <w:szCs w:val="24"/>
        </w:rPr>
        <w:br w:type="page"/>
      </w:r>
    </w:p>
    <w:p w14:paraId="4924CB08" w14:textId="77777777" w:rsidR="005A67B9" w:rsidRDefault="005A67B9" w:rsidP="005A67B9">
      <w:pPr>
        <w:pStyle w:val="Heading2"/>
        <w:spacing w:after="240"/>
      </w:pPr>
      <w:r>
        <w:lastRenderedPageBreak/>
        <w:t xml:space="preserve">Penne mit Kürbis-Bolognese </w:t>
      </w:r>
    </w:p>
    <w:p w14:paraId="238DC9A6" w14:textId="77777777" w:rsidR="005A67B9" w:rsidRDefault="005A67B9" w:rsidP="005A67B9">
      <w:pPr>
        <w:rPr>
          <w:sz w:val="24"/>
          <w:szCs w:val="24"/>
        </w:rPr>
      </w:pPr>
      <w:r w:rsidRPr="000C26D8">
        <w:rPr>
          <w:sz w:val="24"/>
          <w:szCs w:val="24"/>
          <w:u w:val="single"/>
        </w:rPr>
        <w:t>Zutaten</w:t>
      </w:r>
      <w:r>
        <w:rPr>
          <w:sz w:val="24"/>
          <w:szCs w:val="24"/>
        </w:rPr>
        <w:t xml:space="preserve"> (für 2 -3 Portionen):</w:t>
      </w:r>
    </w:p>
    <w:p w14:paraId="117DB3AF" w14:textId="77777777" w:rsidR="005A67B9" w:rsidRPr="005A67B9" w:rsidRDefault="005A67B9" w:rsidP="005A67B9">
      <w:pPr>
        <w:rPr>
          <w:sz w:val="24"/>
          <w:szCs w:val="24"/>
          <w:lang w:val="en-US"/>
        </w:rPr>
      </w:pPr>
      <w:r w:rsidRPr="005A67B9">
        <w:rPr>
          <w:sz w:val="24"/>
          <w:szCs w:val="24"/>
          <w:lang w:val="en-US"/>
        </w:rPr>
        <w:t>250 g Hokkaido-</w:t>
      </w:r>
      <w:proofErr w:type="spellStart"/>
      <w:r w:rsidRPr="005A67B9">
        <w:rPr>
          <w:sz w:val="24"/>
          <w:szCs w:val="24"/>
          <w:lang w:val="en-US"/>
        </w:rPr>
        <w:t>Kürbis</w:t>
      </w:r>
      <w:proofErr w:type="spellEnd"/>
    </w:p>
    <w:p w14:paraId="1E62F3E7" w14:textId="77777777" w:rsidR="005A67B9" w:rsidRPr="005A67B9" w:rsidRDefault="005A67B9" w:rsidP="005A67B9">
      <w:pPr>
        <w:rPr>
          <w:sz w:val="24"/>
          <w:szCs w:val="24"/>
          <w:lang w:val="en-US"/>
        </w:rPr>
      </w:pPr>
      <w:r w:rsidRPr="005A67B9">
        <w:rPr>
          <w:sz w:val="24"/>
          <w:szCs w:val="24"/>
          <w:lang w:val="en-US"/>
        </w:rPr>
        <w:t xml:space="preserve">300 g </w:t>
      </w:r>
      <w:proofErr w:type="spellStart"/>
      <w:r w:rsidRPr="005A67B9">
        <w:rPr>
          <w:sz w:val="24"/>
          <w:szCs w:val="24"/>
          <w:lang w:val="en-US"/>
        </w:rPr>
        <w:t>braune</w:t>
      </w:r>
      <w:proofErr w:type="spellEnd"/>
      <w:r w:rsidRPr="005A67B9">
        <w:rPr>
          <w:sz w:val="24"/>
          <w:szCs w:val="24"/>
          <w:lang w:val="en-US"/>
        </w:rPr>
        <w:t xml:space="preserve"> Champignons</w:t>
      </w:r>
    </w:p>
    <w:p w14:paraId="5533A8A7" w14:textId="77777777" w:rsidR="005A67B9" w:rsidRDefault="005A67B9" w:rsidP="005A67B9">
      <w:pPr>
        <w:rPr>
          <w:sz w:val="24"/>
          <w:szCs w:val="24"/>
        </w:rPr>
      </w:pPr>
      <w:r>
        <w:rPr>
          <w:sz w:val="24"/>
          <w:szCs w:val="24"/>
        </w:rPr>
        <w:t>100 g Zwiebeln</w:t>
      </w:r>
    </w:p>
    <w:p w14:paraId="39D9F04D" w14:textId="77777777" w:rsidR="005A67B9" w:rsidRDefault="005A67B9" w:rsidP="005A67B9">
      <w:pPr>
        <w:rPr>
          <w:sz w:val="24"/>
          <w:szCs w:val="24"/>
        </w:rPr>
      </w:pPr>
      <w:r>
        <w:rPr>
          <w:sz w:val="24"/>
          <w:szCs w:val="24"/>
        </w:rPr>
        <w:t>½ rote Chilischote</w:t>
      </w:r>
    </w:p>
    <w:p w14:paraId="78E48772" w14:textId="77777777" w:rsidR="005A67B9" w:rsidRDefault="005A67B9" w:rsidP="005A67B9">
      <w:pPr>
        <w:rPr>
          <w:sz w:val="24"/>
          <w:szCs w:val="24"/>
        </w:rPr>
      </w:pPr>
      <w:r>
        <w:rPr>
          <w:sz w:val="24"/>
          <w:szCs w:val="24"/>
        </w:rPr>
        <w:t>3-4 EL Olivenöl</w:t>
      </w:r>
    </w:p>
    <w:p w14:paraId="722D1992" w14:textId="77777777" w:rsidR="005A67B9" w:rsidRDefault="005A67B9" w:rsidP="005A67B9">
      <w:pPr>
        <w:rPr>
          <w:sz w:val="24"/>
          <w:szCs w:val="24"/>
        </w:rPr>
      </w:pPr>
      <w:r>
        <w:rPr>
          <w:sz w:val="24"/>
          <w:szCs w:val="24"/>
        </w:rPr>
        <w:t>Salz, Pfeffer, Zucker</w:t>
      </w:r>
    </w:p>
    <w:p w14:paraId="473AEB4D" w14:textId="77777777" w:rsidR="005A67B9" w:rsidRDefault="005A67B9" w:rsidP="005A67B9">
      <w:pPr>
        <w:rPr>
          <w:sz w:val="24"/>
          <w:szCs w:val="24"/>
        </w:rPr>
      </w:pPr>
      <w:r>
        <w:rPr>
          <w:sz w:val="24"/>
          <w:szCs w:val="24"/>
        </w:rPr>
        <w:t>1 Dose stückige Tomaten (400 g)</w:t>
      </w:r>
    </w:p>
    <w:p w14:paraId="3A61CD27" w14:textId="77777777" w:rsidR="005A67B9" w:rsidRDefault="005A67B9" w:rsidP="005A67B9">
      <w:pPr>
        <w:rPr>
          <w:sz w:val="24"/>
          <w:szCs w:val="24"/>
        </w:rPr>
      </w:pPr>
      <w:r>
        <w:rPr>
          <w:sz w:val="24"/>
          <w:szCs w:val="24"/>
        </w:rPr>
        <w:t>300 g Penne</w:t>
      </w:r>
    </w:p>
    <w:p w14:paraId="55082563" w14:textId="77777777" w:rsidR="005A67B9" w:rsidRDefault="005A67B9" w:rsidP="005A67B9">
      <w:pPr>
        <w:rPr>
          <w:sz w:val="24"/>
          <w:szCs w:val="24"/>
        </w:rPr>
      </w:pPr>
      <w:r>
        <w:rPr>
          <w:sz w:val="24"/>
          <w:szCs w:val="24"/>
        </w:rPr>
        <w:t>30 g Parmesan</w:t>
      </w:r>
    </w:p>
    <w:p w14:paraId="348F2719" w14:textId="77777777" w:rsidR="005A67B9" w:rsidRDefault="005A67B9" w:rsidP="005A67B9">
      <w:pPr>
        <w:rPr>
          <w:sz w:val="24"/>
          <w:szCs w:val="24"/>
        </w:rPr>
      </w:pPr>
      <w:r>
        <w:rPr>
          <w:sz w:val="24"/>
          <w:szCs w:val="24"/>
        </w:rPr>
        <w:t>20 g geröstete Kürbiskerne</w:t>
      </w:r>
    </w:p>
    <w:p w14:paraId="72DBC5A4" w14:textId="77777777" w:rsidR="005A67B9" w:rsidRDefault="005A67B9" w:rsidP="005A67B9">
      <w:pPr>
        <w:rPr>
          <w:sz w:val="24"/>
          <w:szCs w:val="24"/>
        </w:rPr>
      </w:pPr>
      <w:r>
        <w:rPr>
          <w:sz w:val="24"/>
          <w:szCs w:val="24"/>
        </w:rPr>
        <w:t>5 Stiele glatte Petersilie</w:t>
      </w:r>
    </w:p>
    <w:p w14:paraId="743A236E" w14:textId="77777777" w:rsidR="005A67B9" w:rsidRDefault="005A67B9" w:rsidP="005A67B9">
      <w:pPr>
        <w:rPr>
          <w:sz w:val="24"/>
          <w:szCs w:val="24"/>
        </w:rPr>
      </w:pPr>
      <w:r>
        <w:rPr>
          <w:sz w:val="24"/>
          <w:szCs w:val="24"/>
        </w:rPr>
        <w:t>1 TL fein abgeriebene Zitronenschale</w:t>
      </w:r>
    </w:p>
    <w:p w14:paraId="756E20BA" w14:textId="77777777" w:rsidR="005A67B9" w:rsidRDefault="005A67B9" w:rsidP="005A67B9">
      <w:pPr>
        <w:rPr>
          <w:sz w:val="24"/>
          <w:szCs w:val="24"/>
        </w:rPr>
      </w:pPr>
    </w:p>
    <w:p w14:paraId="1CEA83D2" w14:textId="77777777" w:rsidR="005A67B9" w:rsidRDefault="005A67B9" w:rsidP="005A67B9">
      <w:pPr>
        <w:rPr>
          <w:sz w:val="24"/>
          <w:szCs w:val="24"/>
        </w:rPr>
      </w:pPr>
      <w:r>
        <w:rPr>
          <w:sz w:val="24"/>
          <w:szCs w:val="24"/>
        </w:rPr>
        <w:t>Zubereitungszeit: 30 Minuten</w:t>
      </w:r>
    </w:p>
    <w:p w14:paraId="6BCFD9B1" w14:textId="77777777" w:rsidR="005A67B9" w:rsidRPr="0056521B" w:rsidRDefault="005A67B9" w:rsidP="00B40E8C">
      <w:pPr>
        <w:pStyle w:val="ListParagraph"/>
        <w:numPr>
          <w:ilvl w:val="0"/>
          <w:numId w:val="368"/>
        </w:numPr>
        <w:spacing w:after="120"/>
        <w:ind w:left="714" w:hanging="357"/>
        <w:contextualSpacing w:val="0"/>
        <w:jc w:val="both"/>
        <w:rPr>
          <w:sz w:val="24"/>
          <w:szCs w:val="24"/>
        </w:rPr>
      </w:pPr>
      <w:r w:rsidRPr="0056521B">
        <w:rPr>
          <w:sz w:val="24"/>
          <w:szCs w:val="24"/>
        </w:rPr>
        <w:t>Für die Bolognese Kürbis und Champignons putzen und in kleine Würfel schneiden. Zwiebel fein würfeln. Chili putzen, entkernen und fein schneiden. Öl in einem Topf erhitzen, vorbereitete Zutaten darin 10 Minuten dünsten. Mit Salz, Pfeffer und Zucker würzen. Stückige Tomaten unterrühren. Dose mit 100 ml Wasser auffüllen, ausspülen und das Wasser zur Pilzmischung geben. Kürbis-Bolognese offen bei milder bis mittlerer Hitze 10 – 15 Minuten kochen lassen, gelegentlich umrühren. Nudeln kochen.</w:t>
      </w:r>
    </w:p>
    <w:p w14:paraId="1FDF434E" w14:textId="77777777" w:rsidR="005A67B9" w:rsidRPr="0056521B" w:rsidRDefault="005A67B9" w:rsidP="00B40E8C">
      <w:pPr>
        <w:pStyle w:val="ListParagraph"/>
        <w:numPr>
          <w:ilvl w:val="0"/>
          <w:numId w:val="368"/>
        </w:numPr>
        <w:spacing w:after="120"/>
        <w:ind w:left="714" w:hanging="357"/>
        <w:contextualSpacing w:val="0"/>
        <w:jc w:val="both"/>
        <w:rPr>
          <w:sz w:val="24"/>
          <w:szCs w:val="24"/>
        </w:rPr>
      </w:pPr>
      <w:r w:rsidRPr="0056521B">
        <w:rPr>
          <w:sz w:val="24"/>
          <w:szCs w:val="24"/>
        </w:rPr>
        <w:t>Inzwischen für die Gremolata Käse grob reiben. Kürbiskerne grob hacken. Petersilienblätter von den Stielen zupfen und grob schneiden. Käse, Kürbiskerne, Petersilie und Zitronenschale mischen.</w:t>
      </w:r>
    </w:p>
    <w:p w14:paraId="5325BF4E" w14:textId="77777777" w:rsidR="005A67B9" w:rsidRDefault="005A67B9" w:rsidP="00B40E8C">
      <w:pPr>
        <w:pStyle w:val="ListParagraph"/>
        <w:numPr>
          <w:ilvl w:val="0"/>
          <w:numId w:val="368"/>
        </w:numPr>
        <w:spacing w:after="120"/>
        <w:ind w:left="714" w:hanging="357"/>
        <w:contextualSpacing w:val="0"/>
        <w:jc w:val="both"/>
        <w:rPr>
          <w:sz w:val="24"/>
          <w:szCs w:val="24"/>
        </w:rPr>
      </w:pPr>
      <w:r w:rsidRPr="0056521B">
        <w:rPr>
          <w:sz w:val="24"/>
          <w:szCs w:val="24"/>
        </w:rPr>
        <w:t>Nudeln abgießen, dabei 80 – 100 ml Nudelwasser auffangen. Nudeln und Nudelwasser zur Bolognese geben, 1-mal aufkochen. Mit Pfeffer abschmecken und mit der Kürbis-Gremolata servieren.</w:t>
      </w:r>
    </w:p>
    <w:p w14:paraId="6A290779" w14:textId="77777777" w:rsidR="005A67B9" w:rsidRDefault="005A67B9" w:rsidP="005A67B9">
      <w:pPr>
        <w:rPr>
          <w:sz w:val="24"/>
          <w:szCs w:val="24"/>
        </w:rPr>
      </w:pPr>
      <w:r>
        <w:rPr>
          <w:sz w:val="24"/>
          <w:szCs w:val="24"/>
        </w:rPr>
        <w:br w:type="page"/>
      </w:r>
    </w:p>
    <w:p w14:paraId="1B41DA88" w14:textId="77777777" w:rsidR="00266D46" w:rsidRDefault="00266D46" w:rsidP="00266D46">
      <w:pPr>
        <w:pStyle w:val="Heading2"/>
        <w:spacing w:after="240"/>
      </w:pPr>
      <w:r>
        <w:lastRenderedPageBreak/>
        <w:t xml:space="preserve">Penne rigate al arrabbiata </w:t>
      </w:r>
      <w:r>
        <w:rPr>
          <w:rStyle w:val="FootnoteReference"/>
        </w:rPr>
        <w:footnoteReference w:id="1325"/>
      </w:r>
    </w:p>
    <w:p w14:paraId="486957E4" w14:textId="77777777" w:rsidR="00266D46" w:rsidRDefault="00266D46" w:rsidP="00266D46">
      <w:pPr>
        <w:rPr>
          <w:sz w:val="24"/>
          <w:szCs w:val="24"/>
        </w:rPr>
      </w:pPr>
      <w:r w:rsidRPr="00427E72">
        <w:rPr>
          <w:sz w:val="24"/>
          <w:szCs w:val="24"/>
          <w:u w:val="single"/>
        </w:rPr>
        <w:t>Zutaten</w:t>
      </w:r>
      <w:r>
        <w:rPr>
          <w:sz w:val="24"/>
          <w:szCs w:val="24"/>
        </w:rPr>
        <w:t xml:space="preserve"> (für 4 Portionen):</w:t>
      </w:r>
    </w:p>
    <w:p w14:paraId="0C5DA06B" w14:textId="77777777" w:rsidR="00266D46" w:rsidRDefault="00266D46" w:rsidP="00266D46">
      <w:pPr>
        <w:rPr>
          <w:sz w:val="24"/>
          <w:szCs w:val="24"/>
        </w:rPr>
      </w:pPr>
      <w:r>
        <w:rPr>
          <w:sz w:val="24"/>
          <w:szCs w:val="24"/>
        </w:rPr>
        <w:t>80 g ausgelassener Speck</w:t>
      </w:r>
    </w:p>
    <w:p w14:paraId="7EDFF37F" w14:textId="77777777" w:rsidR="00266D46" w:rsidRDefault="00266D46" w:rsidP="00266D46">
      <w:pPr>
        <w:rPr>
          <w:sz w:val="24"/>
          <w:szCs w:val="24"/>
        </w:rPr>
      </w:pPr>
      <w:r>
        <w:rPr>
          <w:sz w:val="24"/>
          <w:szCs w:val="24"/>
        </w:rPr>
        <w:t>2 – 3 rote, frische Chilischoten</w:t>
      </w:r>
    </w:p>
    <w:p w14:paraId="708D4C0A" w14:textId="77777777" w:rsidR="00266D46" w:rsidRDefault="00266D46" w:rsidP="00266D46">
      <w:pPr>
        <w:rPr>
          <w:sz w:val="24"/>
          <w:szCs w:val="24"/>
        </w:rPr>
      </w:pPr>
      <w:r>
        <w:rPr>
          <w:sz w:val="24"/>
          <w:szCs w:val="24"/>
        </w:rPr>
        <w:t>1 große Zwiebel, feingehackt</w:t>
      </w:r>
    </w:p>
    <w:p w14:paraId="77AB140A" w14:textId="77777777" w:rsidR="00266D46" w:rsidRDefault="00266D46" w:rsidP="00266D46">
      <w:pPr>
        <w:rPr>
          <w:sz w:val="24"/>
          <w:szCs w:val="24"/>
        </w:rPr>
      </w:pPr>
      <w:r>
        <w:rPr>
          <w:sz w:val="24"/>
          <w:szCs w:val="24"/>
        </w:rPr>
        <w:t>1 Knoblauchzehe, feingehackt</w:t>
      </w:r>
    </w:p>
    <w:p w14:paraId="792CBFF0" w14:textId="77777777" w:rsidR="00266D46" w:rsidRDefault="00266D46" w:rsidP="00266D46">
      <w:pPr>
        <w:rPr>
          <w:sz w:val="24"/>
          <w:szCs w:val="24"/>
        </w:rPr>
      </w:pPr>
      <w:r>
        <w:rPr>
          <w:sz w:val="24"/>
          <w:szCs w:val="24"/>
        </w:rPr>
        <w:t>500 g reife Tomaten, fein geschnitten</w:t>
      </w:r>
    </w:p>
    <w:p w14:paraId="44CC4137" w14:textId="77777777" w:rsidR="00266D46" w:rsidRDefault="00266D46" w:rsidP="00266D46">
      <w:pPr>
        <w:rPr>
          <w:sz w:val="24"/>
          <w:szCs w:val="24"/>
        </w:rPr>
      </w:pPr>
      <w:r>
        <w:rPr>
          <w:sz w:val="24"/>
          <w:szCs w:val="24"/>
        </w:rPr>
        <w:t>500 g Penne rigate</w:t>
      </w:r>
    </w:p>
    <w:p w14:paraId="6AEEAB87" w14:textId="77777777" w:rsidR="00266D46" w:rsidRDefault="00266D46" w:rsidP="00266D46">
      <w:pPr>
        <w:rPr>
          <w:sz w:val="24"/>
          <w:szCs w:val="24"/>
        </w:rPr>
      </w:pPr>
      <w:r>
        <w:rPr>
          <w:sz w:val="24"/>
          <w:szCs w:val="24"/>
        </w:rPr>
        <w:t>2 EL frische glatte Petersilie, gehackt</w:t>
      </w:r>
    </w:p>
    <w:p w14:paraId="61373DFF" w14:textId="77777777" w:rsidR="00266D46" w:rsidRDefault="00266D46" w:rsidP="00266D46">
      <w:pPr>
        <w:rPr>
          <w:sz w:val="24"/>
          <w:szCs w:val="24"/>
        </w:rPr>
      </w:pPr>
      <w:r>
        <w:rPr>
          <w:sz w:val="24"/>
          <w:szCs w:val="24"/>
        </w:rPr>
        <w:t xml:space="preserve">Frisch geriebener Parmesan </w:t>
      </w:r>
    </w:p>
    <w:p w14:paraId="1F524577" w14:textId="77777777" w:rsidR="00266D46" w:rsidRDefault="00266D46" w:rsidP="00266D46">
      <w:pPr>
        <w:rPr>
          <w:sz w:val="24"/>
          <w:szCs w:val="24"/>
        </w:rPr>
      </w:pPr>
    </w:p>
    <w:p w14:paraId="323FBA4D" w14:textId="77777777" w:rsidR="00266D46" w:rsidRDefault="00266D46" w:rsidP="00266D46">
      <w:pPr>
        <w:rPr>
          <w:sz w:val="24"/>
          <w:szCs w:val="24"/>
        </w:rPr>
      </w:pPr>
      <w:r>
        <w:rPr>
          <w:sz w:val="24"/>
          <w:szCs w:val="24"/>
        </w:rPr>
        <w:t>Zubereitungszeit: 1 Stunde 20 Minuten</w:t>
      </w:r>
    </w:p>
    <w:p w14:paraId="51DAEE2B" w14:textId="77777777" w:rsidR="00266D46" w:rsidRPr="00EE2298" w:rsidRDefault="00266D46" w:rsidP="00B40E8C">
      <w:pPr>
        <w:pStyle w:val="ListParagraph"/>
        <w:numPr>
          <w:ilvl w:val="0"/>
          <w:numId w:val="453"/>
        </w:numPr>
        <w:spacing w:after="120"/>
        <w:ind w:left="714" w:hanging="357"/>
        <w:contextualSpacing w:val="0"/>
        <w:jc w:val="both"/>
        <w:rPr>
          <w:sz w:val="24"/>
          <w:szCs w:val="24"/>
        </w:rPr>
      </w:pPr>
      <w:r w:rsidRPr="00EE2298">
        <w:rPr>
          <w:sz w:val="24"/>
          <w:szCs w:val="24"/>
        </w:rPr>
        <w:t xml:space="preserve">Den Speck mit einem großen Messer feinhacken. Die Chilischoten feinhacken. Das Öl in einer gusseisernen Pfanne erhitzen und den Speck, die Zwiebel und </w:t>
      </w:r>
      <w:r>
        <w:rPr>
          <w:sz w:val="24"/>
          <w:szCs w:val="24"/>
        </w:rPr>
        <w:t>d</w:t>
      </w:r>
      <w:r w:rsidRPr="00EE2298">
        <w:rPr>
          <w:sz w:val="24"/>
          <w:szCs w:val="24"/>
        </w:rPr>
        <w:t>en Knoblauch bei mittlerer Hitze unter mehrmaligem Rühren 8</w:t>
      </w:r>
      <w:r>
        <w:rPr>
          <w:sz w:val="24"/>
          <w:szCs w:val="24"/>
        </w:rPr>
        <w:t>-</w:t>
      </w:r>
      <w:r w:rsidRPr="00EE2298">
        <w:rPr>
          <w:sz w:val="24"/>
          <w:szCs w:val="24"/>
        </w:rPr>
        <w:t>9 Minuten bräunen.</w:t>
      </w:r>
    </w:p>
    <w:p w14:paraId="56EFCB6D" w14:textId="77777777" w:rsidR="00266D46" w:rsidRPr="00EE2298" w:rsidRDefault="00266D46" w:rsidP="00B40E8C">
      <w:pPr>
        <w:pStyle w:val="ListParagraph"/>
        <w:numPr>
          <w:ilvl w:val="0"/>
          <w:numId w:val="453"/>
        </w:numPr>
        <w:spacing w:after="120"/>
        <w:ind w:left="714" w:hanging="357"/>
        <w:contextualSpacing w:val="0"/>
        <w:jc w:val="both"/>
        <w:rPr>
          <w:sz w:val="24"/>
          <w:szCs w:val="24"/>
        </w:rPr>
      </w:pPr>
      <w:r w:rsidRPr="00EE2298">
        <w:rPr>
          <w:sz w:val="24"/>
          <w:szCs w:val="24"/>
        </w:rPr>
        <w:t>Die Tomaten und 125 ml Wasser zugeben und mit Salz und schwarzem Pfeffer aus der Mühle abschmecken. Abgedeckt ca. 40 Minuten köcheln lassen, bis die Sauce eine dicke, cremige Konsistenz hat.</w:t>
      </w:r>
    </w:p>
    <w:p w14:paraId="485BEC57" w14:textId="77777777" w:rsidR="00266D46" w:rsidRPr="00EE2298" w:rsidRDefault="00266D46" w:rsidP="00B40E8C">
      <w:pPr>
        <w:pStyle w:val="ListParagraph"/>
        <w:numPr>
          <w:ilvl w:val="0"/>
          <w:numId w:val="453"/>
        </w:numPr>
        <w:spacing w:after="120"/>
        <w:ind w:left="714" w:hanging="357"/>
        <w:contextualSpacing w:val="0"/>
        <w:jc w:val="both"/>
        <w:rPr>
          <w:sz w:val="24"/>
          <w:szCs w:val="24"/>
        </w:rPr>
      </w:pPr>
      <w:r w:rsidRPr="00EE2298">
        <w:rPr>
          <w:sz w:val="24"/>
          <w:szCs w:val="24"/>
        </w:rPr>
        <w:t>Währenddessen die Pasta in einem großen Topf mit sprudelndem Salzwasser al dente kochen. Abtropfen und im Topf warmhalten.</w:t>
      </w:r>
    </w:p>
    <w:p w14:paraId="098693FC" w14:textId="77777777" w:rsidR="00266D46" w:rsidRPr="00EE2298" w:rsidRDefault="00266D46" w:rsidP="00B40E8C">
      <w:pPr>
        <w:pStyle w:val="ListParagraph"/>
        <w:numPr>
          <w:ilvl w:val="0"/>
          <w:numId w:val="453"/>
        </w:numPr>
        <w:spacing w:after="120"/>
        <w:ind w:left="714" w:hanging="357"/>
        <w:contextualSpacing w:val="0"/>
        <w:jc w:val="both"/>
        <w:rPr>
          <w:sz w:val="24"/>
          <w:szCs w:val="24"/>
        </w:rPr>
      </w:pPr>
      <w:r w:rsidRPr="00EE2298">
        <w:rPr>
          <w:sz w:val="24"/>
          <w:szCs w:val="24"/>
        </w:rPr>
        <w:t>Die Petersilie unter die Sauce rühren und abschmecken. Die Sauce über die Pasta geben und vorsichtig mengen. Frisch geriebenen Parmesan darüber streuen.</w:t>
      </w:r>
    </w:p>
    <w:p w14:paraId="0AE7DDE0" w14:textId="77777777" w:rsidR="00266D46" w:rsidRDefault="00266D46" w:rsidP="00266D46">
      <w:pPr>
        <w:rPr>
          <w:sz w:val="24"/>
          <w:szCs w:val="24"/>
        </w:rPr>
      </w:pPr>
    </w:p>
    <w:p w14:paraId="7C379E1B" w14:textId="77777777" w:rsidR="00266D46" w:rsidRDefault="00266D46" w:rsidP="00266D46">
      <w:pPr>
        <w:rPr>
          <w:sz w:val="24"/>
          <w:szCs w:val="24"/>
        </w:rPr>
      </w:pPr>
      <w:r>
        <w:rPr>
          <w:sz w:val="24"/>
          <w:szCs w:val="24"/>
        </w:rPr>
        <w:br w:type="page"/>
      </w:r>
    </w:p>
    <w:p w14:paraId="698DAAD0" w14:textId="77777777" w:rsidR="00266D46" w:rsidRDefault="00266D46" w:rsidP="00266D46">
      <w:pPr>
        <w:pStyle w:val="Heading2"/>
        <w:spacing w:after="240"/>
      </w:pPr>
      <w:r>
        <w:lastRenderedPageBreak/>
        <w:t>Penne rigate mit Ricotta und Koriandertomaten</w:t>
      </w:r>
      <w:r>
        <w:rPr>
          <w:rStyle w:val="FootnoteReference"/>
        </w:rPr>
        <w:footnoteReference w:id="1326"/>
      </w:r>
      <w:r>
        <w:t xml:space="preserve"> </w:t>
      </w:r>
    </w:p>
    <w:p w14:paraId="7ADECDEB" w14:textId="77777777" w:rsidR="00266D46" w:rsidRDefault="00266D46" w:rsidP="00266D46">
      <w:pPr>
        <w:rPr>
          <w:sz w:val="24"/>
          <w:szCs w:val="24"/>
        </w:rPr>
      </w:pPr>
      <w:r w:rsidRPr="00911368">
        <w:rPr>
          <w:sz w:val="24"/>
          <w:szCs w:val="24"/>
          <w:u w:val="single"/>
        </w:rPr>
        <w:t>Zutaten</w:t>
      </w:r>
      <w:r>
        <w:rPr>
          <w:sz w:val="24"/>
          <w:szCs w:val="24"/>
        </w:rPr>
        <w:t xml:space="preserve"> (für 4 Portionen):</w:t>
      </w:r>
    </w:p>
    <w:p w14:paraId="508EA0D6" w14:textId="77777777" w:rsidR="00266D46" w:rsidRDefault="00266D46" w:rsidP="00266D46">
      <w:pPr>
        <w:rPr>
          <w:sz w:val="24"/>
          <w:szCs w:val="24"/>
        </w:rPr>
      </w:pPr>
      <w:r>
        <w:rPr>
          <w:sz w:val="24"/>
          <w:szCs w:val="24"/>
        </w:rPr>
        <w:t>2 Knoblauchzehen</w:t>
      </w:r>
    </w:p>
    <w:p w14:paraId="0ABD2450" w14:textId="77777777" w:rsidR="00266D46" w:rsidRDefault="00266D46" w:rsidP="00266D46">
      <w:pPr>
        <w:rPr>
          <w:sz w:val="24"/>
          <w:szCs w:val="24"/>
        </w:rPr>
      </w:pPr>
      <w:r>
        <w:rPr>
          <w:sz w:val="24"/>
          <w:szCs w:val="24"/>
        </w:rPr>
        <w:t>60 g Schalotten</w:t>
      </w:r>
    </w:p>
    <w:p w14:paraId="1526BA20" w14:textId="77777777" w:rsidR="00266D46" w:rsidRPr="00266D46" w:rsidRDefault="00266D46" w:rsidP="00266D46">
      <w:pPr>
        <w:rPr>
          <w:sz w:val="24"/>
          <w:szCs w:val="24"/>
          <w:lang w:val="en-US"/>
        </w:rPr>
      </w:pPr>
      <w:r w:rsidRPr="00266D46">
        <w:rPr>
          <w:sz w:val="24"/>
          <w:szCs w:val="24"/>
          <w:lang w:val="en-US"/>
        </w:rPr>
        <w:t xml:space="preserve">100 g </w:t>
      </w:r>
      <w:proofErr w:type="spellStart"/>
      <w:r w:rsidRPr="00266D46">
        <w:rPr>
          <w:sz w:val="24"/>
          <w:szCs w:val="24"/>
          <w:lang w:val="en-US"/>
        </w:rPr>
        <w:t>Babyspinat</w:t>
      </w:r>
      <w:proofErr w:type="spellEnd"/>
    </w:p>
    <w:p w14:paraId="09BF25C9" w14:textId="77777777" w:rsidR="00266D46" w:rsidRPr="00266D46" w:rsidRDefault="00266D46" w:rsidP="00266D46">
      <w:pPr>
        <w:rPr>
          <w:sz w:val="24"/>
          <w:szCs w:val="24"/>
          <w:lang w:val="en-US"/>
        </w:rPr>
      </w:pPr>
      <w:r w:rsidRPr="00266D46">
        <w:rPr>
          <w:sz w:val="24"/>
          <w:szCs w:val="24"/>
          <w:lang w:val="en-US"/>
        </w:rPr>
        <w:t xml:space="preserve">320 g Penne </w:t>
      </w:r>
      <w:proofErr w:type="spellStart"/>
      <w:r w:rsidRPr="00266D46">
        <w:rPr>
          <w:sz w:val="24"/>
          <w:szCs w:val="24"/>
          <w:lang w:val="en-US"/>
        </w:rPr>
        <w:t>rigate</w:t>
      </w:r>
      <w:proofErr w:type="spellEnd"/>
    </w:p>
    <w:p w14:paraId="0519406D" w14:textId="77777777" w:rsidR="00266D46" w:rsidRPr="00266D46" w:rsidRDefault="00266D46" w:rsidP="00266D46">
      <w:pPr>
        <w:rPr>
          <w:sz w:val="24"/>
          <w:szCs w:val="24"/>
          <w:lang w:val="en-US"/>
        </w:rPr>
      </w:pPr>
      <w:r w:rsidRPr="00266D46">
        <w:rPr>
          <w:sz w:val="24"/>
          <w:szCs w:val="24"/>
          <w:lang w:val="en-US"/>
        </w:rPr>
        <w:t xml:space="preserve">3 </w:t>
      </w:r>
      <w:proofErr w:type="spellStart"/>
      <w:r w:rsidRPr="00266D46">
        <w:rPr>
          <w:sz w:val="24"/>
          <w:szCs w:val="24"/>
          <w:lang w:val="en-US"/>
        </w:rPr>
        <w:t>Tomaten</w:t>
      </w:r>
      <w:proofErr w:type="spellEnd"/>
    </w:p>
    <w:p w14:paraId="34C9561D" w14:textId="77777777" w:rsidR="00266D46" w:rsidRDefault="00266D46" w:rsidP="00266D46">
      <w:pPr>
        <w:rPr>
          <w:sz w:val="24"/>
          <w:szCs w:val="24"/>
        </w:rPr>
      </w:pPr>
      <w:r>
        <w:rPr>
          <w:sz w:val="24"/>
          <w:szCs w:val="24"/>
        </w:rPr>
        <w:t>1 TL Koriandersaat</w:t>
      </w:r>
    </w:p>
    <w:p w14:paraId="2AF95913" w14:textId="77777777" w:rsidR="00266D46" w:rsidRDefault="00266D46" w:rsidP="00266D46">
      <w:pPr>
        <w:rPr>
          <w:sz w:val="24"/>
          <w:szCs w:val="24"/>
        </w:rPr>
      </w:pPr>
      <w:r>
        <w:rPr>
          <w:sz w:val="24"/>
          <w:szCs w:val="24"/>
        </w:rPr>
        <w:t>10 g Butter</w:t>
      </w:r>
    </w:p>
    <w:p w14:paraId="3ADAECC5" w14:textId="77777777" w:rsidR="00266D46" w:rsidRDefault="00266D46" w:rsidP="00266D46">
      <w:pPr>
        <w:rPr>
          <w:sz w:val="24"/>
          <w:szCs w:val="24"/>
        </w:rPr>
      </w:pPr>
      <w:r>
        <w:rPr>
          <w:sz w:val="24"/>
          <w:szCs w:val="24"/>
        </w:rPr>
        <w:t>5 EL Olivenöl</w:t>
      </w:r>
    </w:p>
    <w:p w14:paraId="7BBA0440" w14:textId="77777777" w:rsidR="00266D46" w:rsidRDefault="00266D46" w:rsidP="00266D46">
      <w:pPr>
        <w:rPr>
          <w:sz w:val="24"/>
          <w:szCs w:val="24"/>
        </w:rPr>
      </w:pPr>
      <w:r>
        <w:rPr>
          <w:sz w:val="24"/>
          <w:szCs w:val="24"/>
        </w:rPr>
        <w:t>Fleur de Sel, Salz, Pfeffer</w:t>
      </w:r>
    </w:p>
    <w:p w14:paraId="2A41FE6B" w14:textId="77777777" w:rsidR="00266D46" w:rsidRDefault="00266D46" w:rsidP="00266D46">
      <w:pPr>
        <w:rPr>
          <w:sz w:val="24"/>
          <w:szCs w:val="24"/>
        </w:rPr>
      </w:pPr>
      <w:r>
        <w:rPr>
          <w:sz w:val="24"/>
          <w:szCs w:val="24"/>
        </w:rPr>
        <w:t>150 g TK-Erbsen</w:t>
      </w:r>
    </w:p>
    <w:p w14:paraId="40CA0964" w14:textId="77777777" w:rsidR="00266D46" w:rsidRDefault="00266D46" w:rsidP="00266D46">
      <w:pPr>
        <w:rPr>
          <w:sz w:val="24"/>
          <w:szCs w:val="24"/>
        </w:rPr>
      </w:pPr>
      <w:r>
        <w:rPr>
          <w:sz w:val="24"/>
          <w:szCs w:val="24"/>
        </w:rPr>
        <w:t>150 g Ricotta</w:t>
      </w:r>
    </w:p>
    <w:p w14:paraId="21D715D9" w14:textId="77777777" w:rsidR="00266D46" w:rsidRDefault="00266D46" w:rsidP="00266D46">
      <w:pPr>
        <w:rPr>
          <w:sz w:val="24"/>
          <w:szCs w:val="24"/>
        </w:rPr>
      </w:pPr>
      <w:r>
        <w:rPr>
          <w:sz w:val="24"/>
          <w:szCs w:val="24"/>
        </w:rPr>
        <w:t>20 g Parmesan fein gerieben</w:t>
      </w:r>
    </w:p>
    <w:p w14:paraId="536DFB79" w14:textId="77777777" w:rsidR="00266D46" w:rsidRDefault="00266D46" w:rsidP="00266D46">
      <w:pPr>
        <w:rPr>
          <w:sz w:val="24"/>
          <w:szCs w:val="24"/>
        </w:rPr>
      </w:pPr>
    </w:p>
    <w:p w14:paraId="3D554266" w14:textId="77777777" w:rsidR="00266D46" w:rsidRDefault="00266D46" w:rsidP="00266D46">
      <w:pPr>
        <w:rPr>
          <w:sz w:val="24"/>
          <w:szCs w:val="24"/>
        </w:rPr>
      </w:pPr>
      <w:r>
        <w:rPr>
          <w:sz w:val="24"/>
          <w:szCs w:val="24"/>
        </w:rPr>
        <w:t>Zubereitungszeit: 35 Minuten</w:t>
      </w:r>
    </w:p>
    <w:p w14:paraId="0AE11D0C" w14:textId="77777777" w:rsidR="00266D46" w:rsidRPr="001374B1" w:rsidRDefault="00266D46" w:rsidP="00B40E8C">
      <w:pPr>
        <w:pStyle w:val="ListParagraph"/>
        <w:numPr>
          <w:ilvl w:val="0"/>
          <w:numId w:val="393"/>
        </w:numPr>
        <w:spacing w:after="120"/>
        <w:ind w:left="714" w:hanging="357"/>
        <w:contextualSpacing w:val="0"/>
        <w:jc w:val="both"/>
        <w:rPr>
          <w:sz w:val="24"/>
          <w:szCs w:val="24"/>
        </w:rPr>
      </w:pPr>
      <w:r w:rsidRPr="001374B1">
        <w:rPr>
          <w:sz w:val="24"/>
          <w:szCs w:val="24"/>
        </w:rPr>
        <w:t>Knoblauch und Schalotten in feine Würfel schneiden, Spinat putzen, waschen und trockenschleudern. Nudeln kochen.</w:t>
      </w:r>
    </w:p>
    <w:p w14:paraId="79240E9A" w14:textId="77777777" w:rsidR="00266D46" w:rsidRPr="001374B1" w:rsidRDefault="00266D46" w:rsidP="00B40E8C">
      <w:pPr>
        <w:pStyle w:val="ListParagraph"/>
        <w:numPr>
          <w:ilvl w:val="0"/>
          <w:numId w:val="393"/>
        </w:numPr>
        <w:spacing w:after="120"/>
        <w:ind w:left="714" w:hanging="357"/>
        <w:contextualSpacing w:val="0"/>
        <w:jc w:val="both"/>
        <w:rPr>
          <w:sz w:val="24"/>
          <w:szCs w:val="24"/>
        </w:rPr>
      </w:pPr>
      <w:r w:rsidRPr="001374B1">
        <w:rPr>
          <w:sz w:val="24"/>
          <w:szCs w:val="24"/>
        </w:rPr>
        <w:t>Inzwischen Tomaten vierteln und entkernen. Koriander im Mörser grob zerstoßen. Butter und 3 EL Öl in einem kleinen Topf erhitzen und ½ des Knoblauchs, Koriander und Tomaten darin 2 – 3 Minuten bei mittlerer Hitze dünsten. Mit etwas Fleur de Sel und Pfeffer würzen. Tomaten abgedeckt warmhalten.</w:t>
      </w:r>
    </w:p>
    <w:p w14:paraId="77512174" w14:textId="77777777" w:rsidR="00266D46" w:rsidRDefault="00266D46" w:rsidP="00B40E8C">
      <w:pPr>
        <w:pStyle w:val="ListParagraph"/>
        <w:numPr>
          <w:ilvl w:val="0"/>
          <w:numId w:val="393"/>
        </w:numPr>
        <w:spacing w:after="120"/>
        <w:ind w:left="714" w:hanging="357"/>
        <w:contextualSpacing w:val="0"/>
        <w:jc w:val="both"/>
        <w:rPr>
          <w:sz w:val="24"/>
          <w:szCs w:val="24"/>
        </w:rPr>
      </w:pPr>
      <w:r w:rsidRPr="001374B1">
        <w:rPr>
          <w:sz w:val="24"/>
          <w:szCs w:val="24"/>
        </w:rPr>
        <w:t>Restliches Öl in einer großen Pfanne erhitzen, restlichen Knoblauch und Schlotten darin glasig dünsten. Nudeln in ein Sieb abgießen. 200 ml Nudelwasser dabei auffangen, Nudeln abtropfen lassen. Nudelwasser in die Pfanne geben, kurz aufkochen, Erbsen zugeben und bei mittlerer Hitze 1 – 2 Minuten darin kochen. Hitze reduzieren, Ricotta mit dem Schneebesen einrühren. Nudeln zugeben, kurz aufkochen, Spinat unterheben. Mit Fleur de Sel und Pfeffer würzen und auf vorgewärmten Tellern anrichten. Koriandertomaten mit dem Sud auf den Nudeln verteilen und mit Käse bestreut sofort servieren.</w:t>
      </w:r>
    </w:p>
    <w:p w14:paraId="7E7D548D" w14:textId="77777777" w:rsidR="00266D46" w:rsidRDefault="00266D46" w:rsidP="00266D46">
      <w:pPr>
        <w:rPr>
          <w:sz w:val="24"/>
          <w:szCs w:val="24"/>
        </w:rPr>
      </w:pPr>
      <w:r>
        <w:rPr>
          <w:sz w:val="24"/>
          <w:szCs w:val="24"/>
        </w:rPr>
        <w:br w:type="page"/>
      </w:r>
    </w:p>
    <w:p w14:paraId="698A7220" w14:textId="77777777" w:rsidR="009107F8" w:rsidRDefault="009107F8" w:rsidP="009107F8">
      <w:pPr>
        <w:pStyle w:val="Heading2"/>
        <w:spacing w:after="240"/>
      </w:pPr>
      <w:r>
        <w:lastRenderedPageBreak/>
        <w:t>Penne mit Brokkoli und Ricotta</w:t>
      </w:r>
      <w:r>
        <w:rPr>
          <w:rStyle w:val="FootnoteReference"/>
        </w:rPr>
        <w:footnoteReference w:id="1327"/>
      </w:r>
      <w:r>
        <w:t xml:space="preserve"> </w:t>
      </w:r>
    </w:p>
    <w:p w14:paraId="7F492CFB" w14:textId="77777777" w:rsidR="009107F8" w:rsidRDefault="009107F8" w:rsidP="009107F8">
      <w:pPr>
        <w:rPr>
          <w:sz w:val="24"/>
          <w:szCs w:val="24"/>
        </w:rPr>
      </w:pPr>
      <w:r w:rsidRPr="00D43F46">
        <w:rPr>
          <w:sz w:val="24"/>
          <w:szCs w:val="24"/>
          <w:u w:val="single"/>
        </w:rPr>
        <w:t>Zutaten</w:t>
      </w:r>
      <w:r>
        <w:rPr>
          <w:sz w:val="24"/>
          <w:szCs w:val="24"/>
        </w:rPr>
        <w:t xml:space="preserve"> (für 4 Portionen):</w:t>
      </w:r>
    </w:p>
    <w:p w14:paraId="354FA6F3" w14:textId="77777777" w:rsidR="009107F8" w:rsidRDefault="009107F8" w:rsidP="009107F8">
      <w:pPr>
        <w:rPr>
          <w:sz w:val="24"/>
          <w:szCs w:val="24"/>
        </w:rPr>
      </w:pPr>
      <w:r>
        <w:rPr>
          <w:sz w:val="24"/>
          <w:szCs w:val="24"/>
        </w:rPr>
        <w:t>1 Knoblauchzehe</w:t>
      </w:r>
    </w:p>
    <w:p w14:paraId="4BC4853A" w14:textId="77777777" w:rsidR="009107F8" w:rsidRDefault="009107F8" w:rsidP="009107F8">
      <w:pPr>
        <w:rPr>
          <w:sz w:val="24"/>
          <w:szCs w:val="24"/>
        </w:rPr>
      </w:pPr>
      <w:r>
        <w:rPr>
          <w:sz w:val="24"/>
          <w:szCs w:val="24"/>
        </w:rPr>
        <w:t>80 g Schalotten</w:t>
      </w:r>
    </w:p>
    <w:p w14:paraId="4D37F0D0" w14:textId="77777777" w:rsidR="009107F8" w:rsidRDefault="009107F8" w:rsidP="009107F8">
      <w:pPr>
        <w:rPr>
          <w:sz w:val="24"/>
          <w:szCs w:val="24"/>
        </w:rPr>
      </w:pPr>
      <w:r>
        <w:rPr>
          <w:sz w:val="24"/>
          <w:szCs w:val="24"/>
        </w:rPr>
        <w:t>400 g Brokkoli</w:t>
      </w:r>
    </w:p>
    <w:p w14:paraId="761E473B" w14:textId="77777777" w:rsidR="009107F8" w:rsidRDefault="009107F8" w:rsidP="009107F8">
      <w:pPr>
        <w:rPr>
          <w:sz w:val="24"/>
          <w:szCs w:val="24"/>
        </w:rPr>
      </w:pPr>
      <w:r>
        <w:rPr>
          <w:sz w:val="24"/>
          <w:szCs w:val="24"/>
        </w:rPr>
        <w:t>25 g getrocknete Tomaten</w:t>
      </w:r>
    </w:p>
    <w:p w14:paraId="029FA350" w14:textId="77777777" w:rsidR="009107F8" w:rsidRPr="008C11D1" w:rsidRDefault="009107F8" w:rsidP="009107F8">
      <w:pPr>
        <w:rPr>
          <w:sz w:val="24"/>
          <w:szCs w:val="24"/>
        </w:rPr>
      </w:pPr>
      <w:r w:rsidRPr="008C11D1">
        <w:rPr>
          <w:sz w:val="24"/>
          <w:szCs w:val="24"/>
        </w:rPr>
        <w:t>1 Bund Rucola</w:t>
      </w:r>
    </w:p>
    <w:p w14:paraId="4148F7B9" w14:textId="77777777" w:rsidR="009107F8" w:rsidRPr="008C11D1" w:rsidRDefault="009107F8" w:rsidP="009107F8">
      <w:pPr>
        <w:rPr>
          <w:sz w:val="24"/>
          <w:szCs w:val="24"/>
        </w:rPr>
      </w:pPr>
      <w:r w:rsidRPr="008C11D1">
        <w:rPr>
          <w:sz w:val="24"/>
          <w:szCs w:val="24"/>
        </w:rPr>
        <w:t>320 Mezze Penne rigate</w:t>
      </w:r>
    </w:p>
    <w:p w14:paraId="27544EE0" w14:textId="77777777" w:rsidR="009107F8" w:rsidRPr="008C11D1" w:rsidRDefault="009107F8" w:rsidP="009107F8">
      <w:pPr>
        <w:rPr>
          <w:sz w:val="24"/>
          <w:szCs w:val="24"/>
        </w:rPr>
      </w:pPr>
      <w:r w:rsidRPr="008C11D1">
        <w:rPr>
          <w:sz w:val="24"/>
          <w:szCs w:val="24"/>
        </w:rPr>
        <w:t>3 EL Olivenöl</w:t>
      </w:r>
    </w:p>
    <w:p w14:paraId="6862A99C" w14:textId="77777777" w:rsidR="009107F8" w:rsidRDefault="009107F8" w:rsidP="009107F8">
      <w:pPr>
        <w:rPr>
          <w:sz w:val="24"/>
          <w:szCs w:val="24"/>
        </w:rPr>
      </w:pPr>
      <w:r>
        <w:rPr>
          <w:sz w:val="24"/>
          <w:szCs w:val="24"/>
        </w:rPr>
        <w:t>2 EL Mandelblättchen</w:t>
      </w:r>
    </w:p>
    <w:p w14:paraId="2C11B564" w14:textId="77777777" w:rsidR="009107F8" w:rsidRDefault="009107F8" w:rsidP="009107F8">
      <w:pPr>
        <w:rPr>
          <w:sz w:val="24"/>
          <w:szCs w:val="24"/>
        </w:rPr>
      </w:pPr>
      <w:r>
        <w:rPr>
          <w:sz w:val="24"/>
          <w:szCs w:val="24"/>
        </w:rPr>
        <w:t>Salz, Pfeffer, Muskat</w:t>
      </w:r>
    </w:p>
    <w:p w14:paraId="3E689080" w14:textId="77777777" w:rsidR="009107F8" w:rsidRDefault="009107F8" w:rsidP="009107F8">
      <w:pPr>
        <w:rPr>
          <w:sz w:val="24"/>
          <w:szCs w:val="24"/>
        </w:rPr>
      </w:pPr>
      <w:r>
        <w:rPr>
          <w:sz w:val="24"/>
          <w:szCs w:val="24"/>
        </w:rPr>
        <w:t>100 g Ricotta</w:t>
      </w:r>
    </w:p>
    <w:p w14:paraId="4C7C49CD" w14:textId="77777777" w:rsidR="009107F8" w:rsidRDefault="009107F8" w:rsidP="009107F8">
      <w:pPr>
        <w:rPr>
          <w:sz w:val="24"/>
          <w:szCs w:val="24"/>
        </w:rPr>
      </w:pPr>
      <w:r>
        <w:rPr>
          <w:sz w:val="24"/>
          <w:szCs w:val="24"/>
        </w:rPr>
        <w:t>50 g Parmesan</w:t>
      </w:r>
    </w:p>
    <w:p w14:paraId="57282C5E" w14:textId="77777777" w:rsidR="009107F8" w:rsidRDefault="009107F8" w:rsidP="009107F8">
      <w:pPr>
        <w:rPr>
          <w:sz w:val="24"/>
          <w:szCs w:val="24"/>
        </w:rPr>
      </w:pPr>
    </w:p>
    <w:p w14:paraId="3B3AE565" w14:textId="77777777" w:rsidR="009107F8" w:rsidRDefault="009107F8" w:rsidP="009107F8">
      <w:pPr>
        <w:rPr>
          <w:sz w:val="24"/>
          <w:szCs w:val="24"/>
        </w:rPr>
      </w:pPr>
      <w:r>
        <w:rPr>
          <w:sz w:val="24"/>
          <w:szCs w:val="24"/>
        </w:rPr>
        <w:t>Zubereitungszeit: 40 Min.</w:t>
      </w:r>
    </w:p>
    <w:p w14:paraId="5D7F25F6" w14:textId="77777777" w:rsidR="009107F8" w:rsidRDefault="009107F8" w:rsidP="009107F8">
      <w:pPr>
        <w:pStyle w:val="ListParagraph"/>
        <w:numPr>
          <w:ilvl w:val="0"/>
          <w:numId w:val="39"/>
        </w:numPr>
        <w:spacing w:after="120"/>
        <w:ind w:left="714" w:hanging="357"/>
        <w:contextualSpacing w:val="0"/>
        <w:jc w:val="both"/>
        <w:rPr>
          <w:sz w:val="24"/>
          <w:szCs w:val="24"/>
        </w:rPr>
      </w:pPr>
      <w:r>
        <w:rPr>
          <w:sz w:val="24"/>
          <w:szCs w:val="24"/>
        </w:rPr>
        <w:t>Knoblauch und Schalotten in feine Würfel schneiden. Brokkoli in kleine Röschen teilen, Stiele fein schneiden. Brokkoli in kochendem Salzwasser 3 Min. blanchieren, abgießen, abschrecken und gut abtropfen lassen. Tomaten in feine Streifen schneiden. Rucola putzen, waschen, abtropfen lassen und grob schneiden. Penne nach Packungsanleitung al dente kochen.</w:t>
      </w:r>
    </w:p>
    <w:p w14:paraId="71E03923" w14:textId="77777777" w:rsidR="009107F8" w:rsidRDefault="009107F8" w:rsidP="009107F8">
      <w:pPr>
        <w:pStyle w:val="ListParagraph"/>
        <w:numPr>
          <w:ilvl w:val="0"/>
          <w:numId w:val="39"/>
        </w:numPr>
        <w:spacing w:after="120"/>
        <w:ind w:left="714" w:hanging="357"/>
        <w:contextualSpacing w:val="0"/>
        <w:jc w:val="both"/>
        <w:rPr>
          <w:sz w:val="24"/>
          <w:szCs w:val="24"/>
        </w:rPr>
      </w:pPr>
      <w:r>
        <w:rPr>
          <w:sz w:val="24"/>
          <w:szCs w:val="24"/>
        </w:rPr>
        <w:t>Öl erhitzen. Knoblauch, Schalotten, Tomaten und Mandeln darin 2-3 Min. dünsten. Brokkoli zugeben und 3 Min. mitdünsten. Mit Salz und Pfeffer würzen. Nudeln in ein Sieb abgießen, dabei 150 ml Nudelwasser auffangen, Nudeln abtropfen lassen.</w:t>
      </w:r>
    </w:p>
    <w:p w14:paraId="41FCEDB3" w14:textId="77777777" w:rsidR="009107F8" w:rsidRPr="00120DFA" w:rsidRDefault="009107F8" w:rsidP="009107F8">
      <w:pPr>
        <w:pStyle w:val="ListParagraph"/>
        <w:numPr>
          <w:ilvl w:val="0"/>
          <w:numId w:val="39"/>
        </w:numPr>
        <w:spacing w:after="120"/>
        <w:ind w:left="714" w:hanging="357"/>
        <w:contextualSpacing w:val="0"/>
        <w:jc w:val="both"/>
        <w:rPr>
          <w:sz w:val="24"/>
          <w:szCs w:val="24"/>
        </w:rPr>
      </w:pPr>
      <w:r>
        <w:rPr>
          <w:sz w:val="24"/>
          <w:szCs w:val="24"/>
        </w:rPr>
        <w:t>Nudeln und Nudelwasser in die Pfanne zum Brokkoli geben und kurz einkochen lassen. Ricotta einrühren, mit Salz, Pfeffer und Muskat abschmecken. Rucola kurz untermischen. In eine Schüssel füllen, mit Käse bestreuen und sofort servieren.</w:t>
      </w:r>
    </w:p>
    <w:p w14:paraId="1F37BAC8" w14:textId="77777777" w:rsidR="009107F8" w:rsidRDefault="009107F8" w:rsidP="009107F8">
      <w:pPr>
        <w:rPr>
          <w:sz w:val="24"/>
          <w:szCs w:val="24"/>
        </w:rPr>
      </w:pPr>
    </w:p>
    <w:p w14:paraId="38053A76" w14:textId="77777777" w:rsidR="009107F8" w:rsidRPr="00EA41A2" w:rsidRDefault="009107F8" w:rsidP="009107F8">
      <w:pPr>
        <w:rPr>
          <w:sz w:val="24"/>
          <w:szCs w:val="24"/>
        </w:rPr>
      </w:pPr>
    </w:p>
    <w:p w14:paraId="3BA0965C" w14:textId="77777777" w:rsidR="009107F8" w:rsidRDefault="009107F8" w:rsidP="009107F8">
      <w:pPr>
        <w:rPr>
          <w:sz w:val="24"/>
          <w:szCs w:val="24"/>
        </w:rPr>
      </w:pPr>
      <w:r>
        <w:rPr>
          <w:sz w:val="24"/>
          <w:szCs w:val="24"/>
        </w:rPr>
        <w:br w:type="page"/>
      </w:r>
    </w:p>
    <w:p w14:paraId="1AB52AEE" w14:textId="77777777" w:rsidR="009107F8" w:rsidRDefault="009107F8" w:rsidP="009107F8">
      <w:pPr>
        <w:pStyle w:val="Heading2"/>
        <w:spacing w:after="240"/>
      </w:pPr>
      <w:r>
        <w:lastRenderedPageBreak/>
        <w:t>Penne mit Pilzen und Ricotta</w:t>
      </w:r>
      <w:r>
        <w:rPr>
          <w:rStyle w:val="FootnoteReference"/>
        </w:rPr>
        <w:footnoteReference w:id="1328"/>
      </w:r>
    </w:p>
    <w:p w14:paraId="333CA854" w14:textId="77777777" w:rsidR="009107F8" w:rsidRDefault="009107F8" w:rsidP="009107F8">
      <w:pPr>
        <w:rPr>
          <w:sz w:val="24"/>
          <w:szCs w:val="24"/>
        </w:rPr>
      </w:pPr>
      <w:r w:rsidRPr="00192FB6">
        <w:rPr>
          <w:sz w:val="24"/>
          <w:szCs w:val="24"/>
          <w:u w:val="single"/>
        </w:rPr>
        <w:t>Zutaten</w:t>
      </w:r>
      <w:r>
        <w:rPr>
          <w:sz w:val="24"/>
          <w:szCs w:val="24"/>
        </w:rPr>
        <w:t xml:space="preserve"> (für 4 Portionen):</w:t>
      </w:r>
    </w:p>
    <w:p w14:paraId="39127D60" w14:textId="77777777" w:rsidR="009107F8" w:rsidRDefault="009107F8" w:rsidP="009107F8">
      <w:pPr>
        <w:rPr>
          <w:sz w:val="24"/>
          <w:szCs w:val="24"/>
        </w:rPr>
      </w:pPr>
      <w:r>
        <w:rPr>
          <w:sz w:val="24"/>
          <w:szCs w:val="24"/>
        </w:rPr>
        <w:t>250 g Champignons</w:t>
      </w:r>
    </w:p>
    <w:p w14:paraId="1560A412" w14:textId="77777777" w:rsidR="009107F8" w:rsidRDefault="009107F8" w:rsidP="009107F8">
      <w:pPr>
        <w:rPr>
          <w:sz w:val="24"/>
          <w:szCs w:val="24"/>
        </w:rPr>
      </w:pPr>
      <w:r>
        <w:rPr>
          <w:sz w:val="24"/>
          <w:szCs w:val="24"/>
        </w:rPr>
        <w:t>1 Zwiebel</w:t>
      </w:r>
    </w:p>
    <w:p w14:paraId="3782F200" w14:textId="77777777" w:rsidR="009107F8" w:rsidRDefault="009107F8" w:rsidP="009107F8">
      <w:pPr>
        <w:rPr>
          <w:sz w:val="24"/>
          <w:szCs w:val="24"/>
        </w:rPr>
      </w:pPr>
      <w:r>
        <w:rPr>
          <w:sz w:val="24"/>
          <w:szCs w:val="24"/>
        </w:rPr>
        <w:t>1 Dose geschälte Tomaten</w:t>
      </w:r>
    </w:p>
    <w:p w14:paraId="358AAAF7" w14:textId="77777777" w:rsidR="009107F8" w:rsidRDefault="009107F8" w:rsidP="009107F8">
      <w:pPr>
        <w:rPr>
          <w:sz w:val="24"/>
          <w:szCs w:val="24"/>
        </w:rPr>
      </w:pPr>
      <w:r>
        <w:rPr>
          <w:sz w:val="24"/>
          <w:szCs w:val="24"/>
        </w:rPr>
        <w:t>400 g Penne rigate</w:t>
      </w:r>
    </w:p>
    <w:p w14:paraId="23CD8BB7" w14:textId="77777777" w:rsidR="009107F8" w:rsidRDefault="009107F8" w:rsidP="009107F8">
      <w:pPr>
        <w:rPr>
          <w:sz w:val="24"/>
          <w:szCs w:val="24"/>
        </w:rPr>
      </w:pPr>
      <w:r>
        <w:rPr>
          <w:sz w:val="24"/>
          <w:szCs w:val="24"/>
        </w:rPr>
        <w:t>4 EL Olivenöl</w:t>
      </w:r>
    </w:p>
    <w:p w14:paraId="1F75B7FC" w14:textId="77777777" w:rsidR="009107F8" w:rsidRDefault="009107F8" w:rsidP="009107F8">
      <w:pPr>
        <w:rPr>
          <w:sz w:val="24"/>
          <w:szCs w:val="24"/>
        </w:rPr>
      </w:pPr>
      <w:r>
        <w:rPr>
          <w:sz w:val="24"/>
          <w:szCs w:val="24"/>
        </w:rPr>
        <w:t>1 Bund Basilikum</w:t>
      </w:r>
    </w:p>
    <w:p w14:paraId="0220037C" w14:textId="77777777" w:rsidR="009107F8" w:rsidRDefault="009107F8" w:rsidP="009107F8">
      <w:pPr>
        <w:rPr>
          <w:sz w:val="24"/>
          <w:szCs w:val="24"/>
        </w:rPr>
      </w:pPr>
      <w:r>
        <w:rPr>
          <w:sz w:val="24"/>
          <w:szCs w:val="24"/>
        </w:rPr>
        <w:t>200 g Ricotta (oder Schafskäse)</w:t>
      </w:r>
    </w:p>
    <w:p w14:paraId="213263B9" w14:textId="77777777" w:rsidR="009107F8" w:rsidRDefault="009107F8" w:rsidP="009107F8">
      <w:pPr>
        <w:rPr>
          <w:sz w:val="24"/>
          <w:szCs w:val="24"/>
        </w:rPr>
      </w:pPr>
      <w:r>
        <w:rPr>
          <w:sz w:val="24"/>
          <w:szCs w:val="24"/>
        </w:rPr>
        <w:t>Salz, Pfeffer</w:t>
      </w:r>
    </w:p>
    <w:p w14:paraId="2528621D" w14:textId="77777777" w:rsidR="009107F8" w:rsidRDefault="009107F8" w:rsidP="009107F8">
      <w:pPr>
        <w:rPr>
          <w:sz w:val="24"/>
          <w:szCs w:val="24"/>
        </w:rPr>
      </w:pPr>
    </w:p>
    <w:p w14:paraId="1948BBF8" w14:textId="77777777" w:rsidR="009107F8" w:rsidRDefault="009107F8" w:rsidP="009107F8">
      <w:pPr>
        <w:rPr>
          <w:sz w:val="24"/>
          <w:szCs w:val="24"/>
        </w:rPr>
      </w:pPr>
      <w:r>
        <w:rPr>
          <w:sz w:val="24"/>
          <w:szCs w:val="24"/>
        </w:rPr>
        <w:t>Zubereitung:</w:t>
      </w:r>
    </w:p>
    <w:p w14:paraId="165FCCDF" w14:textId="77777777" w:rsidR="009107F8" w:rsidRPr="00192FB6" w:rsidRDefault="009107F8" w:rsidP="00B40E8C">
      <w:pPr>
        <w:pStyle w:val="ListParagraph"/>
        <w:numPr>
          <w:ilvl w:val="0"/>
          <w:numId w:val="1760"/>
        </w:numPr>
        <w:spacing w:after="120"/>
        <w:ind w:left="714" w:hanging="357"/>
        <w:contextualSpacing w:val="0"/>
        <w:jc w:val="both"/>
        <w:rPr>
          <w:sz w:val="24"/>
          <w:szCs w:val="24"/>
        </w:rPr>
      </w:pPr>
      <w:r w:rsidRPr="00192FB6">
        <w:rPr>
          <w:sz w:val="24"/>
          <w:szCs w:val="24"/>
        </w:rPr>
        <w:t>Die Pilze putzen, trocken reiben und in Scheiben schneiden. Die Zwiebel schälen und in feine Würfel schneiden. Die Tomaten in ein Sieb abgießen, dabei den Saft auffangen. Tomaten in Würfel schneiden und die Stielansätze entfernen.</w:t>
      </w:r>
    </w:p>
    <w:p w14:paraId="74434E31" w14:textId="77777777" w:rsidR="009107F8" w:rsidRPr="00192FB6" w:rsidRDefault="009107F8" w:rsidP="00B40E8C">
      <w:pPr>
        <w:pStyle w:val="ListParagraph"/>
        <w:numPr>
          <w:ilvl w:val="0"/>
          <w:numId w:val="1760"/>
        </w:numPr>
        <w:spacing w:after="120"/>
        <w:ind w:left="714" w:hanging="357"/>
        <w:contextualSpacing w:val="0"/>
        <w:jc w:val="both"/>
        <w:rPr>
          <w:sz w:val="24"/>
          <w:szCs w:val="24"/>
        </w:rPr>
      </w:pPr>
      <w:r w:rsidRPr="00192FB6">
        <w:rPr>
          <w:sz w:val="24"/>
          <w:szCs w:val="24"/>
        </w:rPr>
        <w:t>Die Penne al dente kochen. Das Olivenöl in einer Pfanne erhitzen und die Zwiebeln darin andünsten. Die Pilze hinzufügen und dünsten, bis die entstandene Flüssigkeit vollständig verdampft ist. Mit Salz und Pfeffer würzen. Die Tomaten dazugeben, alles gut mischen und abschmecken.</w:t>
      </w:r>
    </w:p>
    <w:p w14:paraId="551B9D11" w14:textId="77777777" w:rsidR="009107F8" w:rsidRPr="00192FB6" w:rsidRDefault="009107F8" w:rsidP="00B40E8C">
      <w:pPr>
        <w:pStyle w:val="ListParagraph"/>
        <w:numPr>
          <w:ilvl w:val="0"/>
          <w:numId w:val="1760"/>
        </w:numPr>
        <w:spacing w:after="120"/>
        <w:ind w:left="714" w:hanging="357"/>
        <w:contextualSpacing w:val="0"/>
        <w:jc w:val="both"/>
        <w:rPr>
          <w:sz w:val="24"/>
          <w:szCs w:val="24"/>
        </w:rPr>
      </w:pPr>
      <w:r w:rsidRPr="00192FB6">
        <w:rPr>
          <w:sz w:val="24"/>
          <w:szCs w:val="24"/>
        </w:rPr>
        <w:t xml:space="preserve">Das Basilikum waschen und trocken schütteln, die Blätter abzupfen und grob zerkleinern. Die Nudeln in ein Sieb gießen und mit de Tomatensauce mischen. </w:t>
      </w:r>
    </w:p>
    <w:p w14:paraId="1F658B57" w14:textId="77777777" w:rsidR="009107F8" w:rsidRPr="00192FB6" w:rsidRDefault="009107F8" w:rsidP="00B40E8C">
      <w:pPr>
        <w:pStyle w:val="ListParagraph"/>
        <w:numPr>
          <w:ilvl w:val="0"/>
          <w:numId w:val="1760"/>
        </w:numPr>
        <w:spacing w:after="120"/>
        <w:ind w:left="714" w:hanging="357"/>
        <w:contextualSpacing w:val="0"/>
        <w:jc w:val="both"/>
        <w:rPr>
          <w:sz w:val="24"/>
          <w:szCs w:val="24"/>
        </w:rPr>
      </w:pPr>
      <w:r w:rsidRPr="00192FB6">
        <w:rPr>
          <w:sz w:val="24"/>
          <w:szCs w:val="24"/>
        </w:rPr>
        <w:t>Die Penne mit dem zerbröckelten Ricotta und Basilikum bestreut servieren.</w:t>
      </w:r>
    </w:p>
    <w:p w14:paraId="159F4D3E" w14:textId="77777777" w:rsidR="009107F8" w:rsidRDefault="009107F8" w:rsidP="009107F8">
      <w:pPr>
        <w:rPr>
          <w:sz w:val="24"/>
          <w:szCs w:val="24"/>
        </w:rPr>
      </w:pPr>
      <w:r>
        <w:rPr>
          <w:sz w:val="24"/>
          <w:szCs w:val="24"/>
        </w:rPr>
        <w:br w:type="page"/>
      </w:r>
    </w:p>
    <w:p w14:paraId="1B6305B0" w14:textId="77777777" w:rsidR="009107F8" w:rsidRDefault="009107F8" w:rsidP="009107F8">
      <w:pPr>
        <w:pStyle w:val="Heading2"/>
        <w:spacing w:after="240"/>
      </w:pPr>
      <w:r>
        <w:lastRenderedPageBreak/>
        <w:t>Penne mit Blumenkohl</w:t>
      </w:r>
      <w:r>
        <w:rPr>
          <w:rStyle w:val="FootnoteReference"/>
        </w:rPr>
        <w:footnoteReference w:id="1329"/>
      </w:r>
    </w:p>
    <w:p w14:paraId="40DDF353" w14:textId="77777777" w:rsidR="009107F8" w:rsidRDefault="009107F8" w:rsidP="009107F8">
      <w:pPr>
        <w:rPr>
          <w:sz w:val="24"/>
          <w:szCs w:val="24"/>
        </w:rPr>
      </w:pPr>
      <w:r w:rsidRPr="00523BEF">
        <w:rPr>
          <w:sz w:val="24"/>
          <w:szCs w:val="24"/>
          <w:u w:val="single"/>
        </w:rPr>
        <w:t>Zutaten</w:t>
      </w:r>
      <w:r>
        <w:rPr>
          <w:sz w:val="24"/>
          <w:szCs w:val="24"/>
        </w:rPr>
        <w:t xml:space="preserve"> für 4 Portionen</w:t>
      </w:r>
    </w:p>
    <w:p w14:paraId="1DCC8E72" w14:textId="77777777" w:rsidR="009107F8" w:rsidRDefault="009107F8" w:rsidP="009107F8">
      <w:pPr>
        <w:rPr>
          <w:sz w:val="24"/>
          <w:szCs w:val="24"/>
        </w:rPr>
      </w:pPr>
      <w:r>
        <w:rPr>
          <w:sz w:val="24"/>
          <w:szCs w:val="24"/>
        </w:rPr>
        <w:t>2 Knoblauchzehen</w:t>
      </w:r>
    </w:p>
    <w:p w14:paraId="4B817658" w14:textId="77777777" w:rsidR="009107F8" w:rsidRDefault="009107F8" w:rsidP="009107F8">
      <w:pPr>
        <w:rPr>
          <w:sz w:val="24"/>
          <w:szCs w:val="24"/>
        </w:rPr>
      </w:pPr>
      <w:r>
        <w:rPr>
          <w:sz w:val="24"/>
          <w:szCs w:val="24"/>
        </w:rPr>
        <w:t>250 g Kirschtomaten</w:t>
      </w:r>
    </w:p>
    <w:p w14:paraId="40A5DA05" w14:textId="77777777" w:rsidR="009107F8" w:rsidRDefault="009107F8" w:rsidP="009107F8">
      <w:pPr>
        <w:rPr>
          <w:sz w:val="24"/>
          <w:szCs w:val="24"/>
        </w:rPr>
      </w:pPr>
      <w:r>
        <w:rPr>
          <w:sz w:val="24"/>
          <w:szCs w:val="24"/>
        </w:rPr>
        <w:t>500 g Blumenkohl</w:t>
      </w:r>
    </w:p>
    <w:p w14:paraId="35A9D9AB" w14:textId="77777777" w:rsidR="009107F8" w:rsidRDefault="009107F8" w:rsidP="009107F8">
      <w:pPr>
        <w:rPr>
          <w:sz w:val="24"/>
          <w:szCs w:val="24"/>
        </w:rPr>
      </w:pPr>
      <w:r>
        <w:rPr>
          <w:sz w:val="24"/>
          <w:szCs w:val="24"/>
        </w:rPr>
        <w:t>6 EL Olivenöl</w:t>
      </w:r>
    </w:p>
    <w:p w14:paraId="50104585" w14:textId="77777777" w:rsidR="009107F8" w:rsidRDefault="009107F8" w:rsidP="009107F8">
      <w:pPr>
        <w:rPr>
          <w:sz w:val="24"/>
          <w:szCs w:val="24"/>
        </w:rPr>
      </w:pPr>
      <w:r>
        <w:rPr>
          <w:sz w:val="24"/>
          <w:szCs w:val="24"/>
        </w:rPr>
        <w:t>1 EL Zucker</w:t>
      </w:r>
    </w:p>
    <w:p w14:paraId="1B47D556" w14:textId="77777777" w:rsidR="009107F8" w:rsidRDefault="009107F8" w:rsidP="009107F8">
      <w:pPr>
        <w:rPr>
          <w:sz w:val="24"/>
          <w:szCs w:val="24"/>
        </w:rPr>
      </w:pPr>
      <w:r>
        <w:rPr>
          <w:sz w:val="24"/>
          <w:szCs w:val="24"/>
        </w:rPr>
        <w:t>Salz, Pfeffer</w:t>
      </w:r>
    </w:p>
    <w:p w14:paraId="2DD00BCD" w14:textId="77777777" w:rsidR="009107F8" w:rsidRDefault="009107F8" w:rsidP="009107F8">
      <w:pPr>
        <w:rPr>
          <w:sz w:val="24"/>
          <w:szCs w:val="24"/>
        </w:rPr>
      </w:pPr>
      <w:r>
        <w:rPr>
          <w:sz w:val="24"/>
          <w:szCs w:val="24"/>
        </w:rPr>
        <w:t>100 g Schalotten</w:t>
      </w:r>
    </w:p>
    <w:p w14:paraId="21617CDC" w14:textId="77777777" w:rsidR="009107F8" w:rsidRDefault="009107F8" w:rsidP="009107F8">
      <w:pPr>
        <w:rPr>
          <w:sz w:val="24"/>
          <w:szCs w:val="24"/>
        </w:rPr>
      </w:pPr>
      <w:r>
        <w:rPr>
          <w:sz w:val="24"/>
          <w:szCs w:val="24"/>
        </w:rPr>
        <w:t>300 g Penne rigate</w:t>
      </w:r>
    </w:p>
    <w:p w14:paraId="33FFBF0B" w14:textId="77777777" w:rsidR="009107F8" w:rsidRDefault="009107F8" w:rsidP="009107F8">
      <w:pPr>
        <w:rPr>
          <w:sz w:val="24"/>
          <w:szCs w:val="24"/>
        </w:rPr>
      </w:pPr>
      <w:r>
        <w:rPr>
          <w:sz w:val="24"/>
          <w:szCs w:val="24"/>
        </w:rPr>
        <w:t>80 g Parmesan</w:t>
      </w:r>
    </w:p>
    <w:p w14:paraId="7550C888" w14:textId="77777777" w:rsidR="009107F8" w:rsidRDefault="009107F8" w:rsidP="009107F8">
      <w:pPr>
        <w:rPr>
          <w:sz w:val="24"/>
          <w:szCs w:val="24"/>
        </w:rPr>
      </w:pPr>
      <w:r>
        <w:rPr>
          <w:sz w:val="24"/>
          <w:szCs w:val="24"/>
        </w:rPr>
        <w:t>6 Stiele Basilikum</w:t>
      </w:r>
    </w:p>
    <w:p w14:paraId="372A0ACF" w14:textId="77777777" w:rsidR="009107F8" w:rsidRDefault="009107F8" w:rsidP="009107F8">
      <w:pPr>
        <w:rPr>
          <w:sz w:val="24"/>
          <w:szCs w:val="24"/>
        </w:rPr>
      </w:pPr>
      <w:r>
        <w:rPr>
          <w:sz w:val="24"/>
          <w:szCs w:val="24"/>
        </w:rPr>
        <w:t>1 EL Kapern</w:t>
      </w:r>
    </w:p>
    <w:p w14:paraId="62ED7559" w14:textId="77777777" w:rsidR="009107F8" w:rsidRDefault="009107F8" w:rsidP="009107F8">
      <w:pPr>
        <w:rPr>
          <w:sz w:val="24"/>
          <w:szCs w:val="24"/>
        </w:rPr>
      </w:pPr>
      <w:r>
        <w:rPr>
          <w:sz w:val="24"/>
          <w:szCs w:val="24"/>
        </w:rPr>
        <w:t>3 EL Oliven</w:t>
      </w:r>
    </w:p>
    <w:p w14:paraId="4ABBC27B" w14:textId="77777777" w:rsidR="009107F8" w:rsidRDefault="009107F8" w:rsidP="009107F8">
      <w:pPr>
        <w:rPr>
          <w:sz w:val="24"/>
          <w:szCs w:val="24"/>
        </w:rPr>
      </w:pPr>
      <w:r>
        <w:rPr>
          <w:sz w:val="24"/>
          <w:szCs w:val="24"/>
        </w:rPr>
        <w:t>3 EL Zitronensaft</w:t>
      </w:r>
    </w:p>
    <w:p w14:paraId="2020B8C9" w14:textId="77777777" w:rsidR="009107F8" w:rsidRDefault="009107F8" w:rsidP="009107F8">
      <w:pPr>
        <w:rPr>
          <w:sz w:val="24"/>
          <w:szCs w:val="24"/>
        </w:rPr>
      </w:pPr>
      <w:r>
        <w:rPr>
          <w:sz w:val="24"/>
          <w:szCs w:val="24"/>
        </w:rPr>
        <w:t>1 TL Chiliflocken</w:t>
      </w:r>
    </w:p>
    <w:p w14:paraId="225DB12B" w14:textId="77777777" w:rsidR="009107F8" w:rsidRDefault="009107F8" w:rsidP="009107F8">
      <w:pPr>
        <w:rPr>
          <w:sz w:val="24"/>
          <w:szCs w:val="24"/>
        </w:rPr>
      </w:pPr>
    </w:p>
    <w:p w14:paraId="7F62704C" w14:textId="77777777" w:rsidR="009107F8" w:rsidRDefault="009107F8" w:rsidP="009107F8">
      <w:pPr>
        <w:rPr>
          <w:sz w:val="24"/>
          <w:szCs w:val="24"/>
        </w:rPr>
      </w:pPr>
      <w:r>
        <w:rPr>
          <w:sz w:val="24"/>
          <w:szCs w:val="24"/>
        </w:rPr>
        <w:t>Zubereitungszeit:</w:t>
      </w:r>
      <w:r>
        <w:rPr>
          <w:sz w:val="24"/>
          <w:szCs w:val="24"/>
        </w:rPr>
        <w:tab/>
        <w:t>45 Minuten</w:t>
      </w:r>
    </w:p>
    <w:p w14:paraId="7E7AFDDB" w14:textId="77777777" w:rsidR="009107F8" w:rsidRPr="00523BEF" w:rsidRDefault="009107F8" w:rsidP="00B40E8C">
      <w:pPr>
        <w:pStyle w:val="ListParagraph"/>
        <w:numPr>
          <w:ilvl w:val="0"/>
          <w:numId w:val="1893"/>
        </w:numPr>
        <w:spacing w:after="120"/>
        <w:ind w:left="714" w:hanging="357"/>
        <w:contextualSpacing w:val="0"/>
        <w:jc w:val="both"/>
        <w:rPr>
          <w:sz w:val="24"/>
          <w:szCs w:val="24"/>
        </w:rPr>
      </w:pPr>
      <w:r w:rsidRPr="00523BEF">
        <w:rPr>
          <w:sz w:val="24"/>
          <w:szCs w:val="24"/>
        </w:rPr>
        <w:t>Knoblauch andrücken. Tomaten waschen und halbieren. Blumenkohl putzen, waschen und in Röschen teilen. Strunk schälen und in ca. 1 cm große Stücke schneiden. Knoblauch, Tomaten und Blumenkohl in einer Schale mit 4 EL Öl und dem Zucker mischen. Mit Salz und Pfeffer würzen und auf einem Backblech verteilen. Unter dem vorgeheizten Backofengrill bei 240 Grad auf der 2. Schiene von unten 20 Minuten rösten. Schalotten in feine Streifen schneiden und nach 10 Minuten untermischen.</w:t>
      </w:r>
    </w:p>
    <w:p w14:paraId="4F69AA47" w14:textId="77777777" w:rsidR="009107F8" w:rsidRPr="00523BEF" w:rsidRDefault="009107F8" w:rsidP="00B40E8C">
      <w:pPr>
        <w:pStyle w:val="ListParagraph"/>
        <w:numPr>
          <w:ilvl w:val="0"/>
          <w:numId w:val="1893"/>
        </w:numPr>
        <w:spacing w:after="120"/>
        <w:ind w:left="714" w:hanging="357"/>
        <w:contextualSpacing w:val="0"/>
        <w:jc w:val="both"/>
        <w:rPr>
          <w:sz w:val="24"/>
          <w:szCs w:val="24"/>
        </w:rPr>
      </w:pPr>
      <w:r w:rsidRPr="00523BEF">
        <w:rPr>
          <w:sz w:val="24"/>
          <w:szCs w:val="24"/>
        </w:rPr>
        <w:t>Nudeln al dente kochen. Käse reiben. Basilikumblätter von den Stielen zupfen und grob schneiden. Kapern abtropfen lassen. Nudeln abgießen, dabei 75 ml Nudelwasser auffangen.</w:t>
      </w:r>
    </w:p>
    <w:p w14:paraId="23B6390A" w14:textId="77777777" w:rsidR="009107F8" w:rsidRPr="00523BEF" w:rsidRDefault="009107F8" w:rsidP="00B40E8C">
      <w:pPr>
        <w:pStyle w:val="ListParagraph"/>
        <w:numPr>
          <w:ilvl w:val="0"/>
          <w:numId w:val="1893"/>
        </w:numPr>
        <w:spacing w:after="120"/>
        <w:ind w:left="714" w:hanging="357"/>
        <w:contextualSpacing w:val="0"/>
        <w:jc w:val="both"/>
        <w:rPr>
          <w:sz w:val="24"/>
          <w:szCs w:val="24"/>
        </w:rPr>
      </w:pPr>
      <w:r w:rsidRPr="00523BEF">
        <w:rPr>
          <w:sz w:val="24"/>
          <w:szCs w:val="24"/>
        </w:rPr>
        <w:t>Nudeln und Nudelwasser mit Ofengemüse, Kapern, Oliven, Zitronensaft, Chili und der Hälfte vom Käse in einer Schale mischen. Mit Salz und Pfeffer würzen, mit restlichem Käse bestreuen, mit restlichem Öl beträufeln und servieren</w:t>
      </w:r>
      <w:r w:rsidRPr="00523BEF">
        <w:rPr>
          <w:sz w:val="24"/>
          <w:szCs w:val="24"/>
        </w:rPr>
        <w:br w:type="page"/>
      </w:r>
    </w:p>
    <w:p w14:paraId="2185211D" w14:textId="71EBF375" w:rsidR="00A73339" w:rsidRPr="00A73339" w:rsidRDefault="00A73339" w:rsidP="00A73339">
      <w:pPr>
        <w:pStyle w:val="Heading2"/>
        <w:spacing w:after="240"/>
        <w:rPr>
          <w:lang w:val="en-US"/>
        </w:rPr>
      </w:pPr>
      <w:r w:rsidRPr="00A73339">
        <w:rPr>
          <w:lang w:val="en-US"/>
        </w:rPr>
        <w:lastRenderedPageBreak/>
        <w:t xml:space="preserve">Penne </w:t>
      </w:r>
      <w:proofErr w:type="spellStart"/>
      <w:r w:rsidRPr="00A73339">
        <w:rPr>
          <w:lang w:val="en-US"/>
        </w:rPr>
        <w:t>rigate</w:t>
      </w:r>
      <w:proofErr w:type="spellEnd"/>
      <w:r w:rsidRPr="00A73339">
        <w:rPr>
          <w:lang w:val="en-US"/>
        </w:rPr>
        <w:t xml:space="preserve"> </w:t>
      </w:r>
      <w:proofErr w:type="spellStart"/>
      <w:r w:rsidRPr="00A73339">
        <w:rPr>
          <w:lang w:val="en-US"/>
        </w:rPr>
        <w:t>mit</w:t>
      </w:r>
      <w:proofErr w:type="spellEnd"/>
      <w:r w:rsidRPr="00A73339">
        <w:rPr>
          <w:lang w:val="en-US"/>
        </w:rPr>
        <w:t xml:space="preserve"> Pesto rosso</w:t>
      </w:r>
      <w:r>
        <w:rPr>
          <w:rStyle w:val="FootnoteReference"/>
        </w:rPr>
        <w:footnoteReference w:id="1330"/>
      </w:r>
    </w:p>
    <w:p w14:paraId="0B5418F9" w14:textId="77777777" w:rsidR="00A73339" w:rsidRDefault="00A73339" w:rsidP="00A73339">
      <w:pPr>
        <w:rPr>
          <w:sz w:val="24"/>
          <w:szCs w:val="24"/>
        </w:rPr>
      </w:pPr>
      <w:r w:rsidRPr="00D31A10">
        <w:rPr>
          <w:sz w:val="24"/>
          <w:szCs w:val="24"/>
          <w:u w:val="single"/>
        </w:rPr>
        <w:t>Zutaten</w:t>
      </w:r>
      <w:r>
        <w:rPr>
          <w:sz w:val="24"/>
          <w:szCs w:val="24"/>
        </w:rPr>
        <w:t xml:space="preserve"> (für 4 Portionen):</w:t>
      </w:r>
    </w:p>
    <w:p w14:paraId="344ECE37" w14:textId="75548FF1" w:rsidR="00A73339" w:rsidRPr="007A69F2" w:rsidRDefault="00A73339" w:rsidP="00A73339">
      <w:pPr>
        <w:rPr>
          <w:sz w:val="24"/>
          <w:szCs w:val="24"/>
        </w:rPr>
      </w:pPr>
      <w:r w:rsidRPr="007A69F2">
        <w:rPr>
          <w:sz w:val="24"/>
          <w:szCs w:val="24"/>
        </w:rPr>
        <w:t xml:space="preserve">400 g </w:t>
      </w:r>
      <w:r>
        <w:rPr>
          <w:sz w:val="24"/>
          <w:szCs w:val="24"/>
        </w:rPr>
        <w:t>Penne rigate</w:t>
      </w:r>
    </w:p>
    <w:p w14:paraId="4E49F1F1" w14:textId="77777777" w:rsidR="00A73339" w:rsidRPr="007A69F2" w:rsidRDefault="00A73339" w:rsidP="00A73339">
      <w:pPr>
        <w:rPr>
          <w:sz w:val="24"/>
          <w:szCs w:val="24"/>
        </w:rPr>
      </w:pPr>
      <w:r w:rsidRPr="007A69F2">
        <w:rPr>
          <w:sz w:val="24"/>
          <w:szCs w:val="24"/>
        </w:rPr>
        <w:t>Salz, Pfeffer</w:t>
      </w:r>
    </w:p>
    <w:p w14:paraId="05D37BDA" w14:textId="77777777" w:rsidR="00A73339" w:rsidRPr="007E5A6A" w:rsidRDefault="00A73339" w:rsidP="00A73339">
      <w:pPr>
        <w:rPr>
          <w:sz w:val="24"/>
          <w:szCs w:val="24"/>
        </w:rPr>
      </w:pPr>
      <w:r w:rsidRPr="007E5A6A">
        <w:rPr>
          <w:sz w:val="24"/>
          <w:szCs w:val="24"/>
        </w:rPr>
        <w:t>150 getrocknete Tomaten (in Öl)</w:t>
      </w:r>
    </w:p>
    <w:p w14:paraId="1D4310BF" w14:textId="77777777" w:rsidR="00A73339" w:rsidRDefault="00A73339" w:rsidP="00A73339">
      <w:pPr>
        <w:rPr>
          <w:sz w:val="24"/>
          <w:szCs w:val="24"/>
        </w:rPr>
      </w:pPr>
      <w:r w:rsidRPr="007E5A6A">
        <w:rPr>
          <w:sz w:val="24"/>
          <w:szCs w:val="24"/>
        </w:rPr>
        <w:t>4 K</w:t>
      </w:r>
      <w:r>
        <w:rPr>
          <w:sz w:val="24"/>
          <w:szCs w:val="24"/>
        </w:rPr>
        <w:t>noblauchzehen</w:t>
      </w:r>
    </w:p>
    <w:p w14:paraId="30E62BDB" w14:textId="77777777" w:rsidR="00A73339" w:rsidRDefault="00A73339" w:rsidP="00A73339">
      <w:pPr>
        <w:rPr>
          <w:sz w:val="24"/>
          <w:szCs w:val="24"/>
        </w:rPr>
      </w:pPr>
      <w:r>
        <w:rPr>
          <w:sz w:val="24"/>
          <w:szCs w:val="24"/>
        </w:rPr>
        <w:t>1 Handvoll Basilikum</w:t>
      </w:r>
    </w:p>
    <w:p w14:paraId="092D3A71" w14:textId="77777777" w:rsidR="00A73339" w:rsidRDefault="00A73339" w:rsidP="00A73339">
      <w:pPr>
        <w:rPr>
          <w:sz w:val="24"/>
          <w:szCs w:val="24"/>
        </w:rPr>
      </w:pPr>
      <w:r>
        <w:rPr>
          <w:sz w:val="24"/>
          <w:szCs w:val="24"/>
        </w:rPr>
        <w:t>60 g Pinienkerne</w:t>
      </w:r>
    </w:p>
    <w:p w14:paraId="2727B846" w14:textId="77777777" w:rsidR="00A73339" w:rsidRDefault="00A73339" w:rsidP="00A73339">
      <w:pPr>
        <w:rPr>
          <w:sz w:val="24"/>
          <w:szCs w:val="24"/>
        </w:rPr>
      </w:pPr>
      <w:r>
        <w:rPr>
          <w:sz w:val="24"/>
          <w:szCs w:val="24"/>
        </w:rPr>
        <w:t>100 g geriebenen Pecorino (oder ähnlicher Hartkäse)</w:t>
      </w:r>
    </w:p>
    <w:p w14:paraId="39D52A40" w14:textId="77777777" w:rsidR="00A73339" w:rsidRPr="007A69F2" w:rsidRDefault="00A73339" w:rsidP="00A73339">
      <w:pPr>
        <w:rPr>
          <w:sz w:val="24"/>
          <w:szCs w:val="24"/>
          <w:lang w:val="en-US"/>
        </w:rPr>
      </w:pPr>
      <w:r w:rsidRPr="007A69F2">
        <w:rPr>
          <w:sz w:val="24"/>
          <w:szCs w:val="24"/>
          <w:lang w:val="en-US"/>
        </w:rPr>
        <w:t xml:space="preserve">2-3 EL Aceto </w:t>
      </w:r>
      <w:proofErr w:type="spellStart"/>
      <w:r w:rsidRPr="007A69F2">
        <w:rPr>
          <w:sz w:val="24"/>
          <w:szCs w:val="24"/>
          <w:lang w:val="en-US"/>
        </w:rPr>
        <w:t>balsamico</w:t>
      </w:r>
      <w:proofErr w:type="spellEnd"/>
    </w:p>
    <w:p w14:paraId="41C2A467" w14:textId="77777777" w:rsidR="00A73339" w:rsidRPr="007A69F2" w:rsidRDefault="00A73339" w:rsidP="00A73339">
      <w:pPr>
        <w:rPr>
          <w:sz w:val="24"/>
          <w:szCs w:val="24"/>
          <w:lang w:val="en-US"/>
        </w:rPr>
      </w:pPr>
      <w:r w:rsidRPr="007A69F2">
        <w:rPr>
          <w:sz w:val="24"/>
          <w:szCs w:val="24"/>
          <w:lang w:val="en-US"/>
        </w:rPr>
        <w:t xml:space="preserve">200 ml </w:t>
      </w:r>
      <w:proofErr w:type="spellStart"/>
      <w:r w:rsidRPr="007A69F2">
        <w:rPr>
          <w:sz w:val="24"/>
          <w:szCs w:val="24"/>
          <w:lang w:val="en-US"/>
        </w:rPr>
        <w:t>Olivenöl</w:t>
      </w:r>
      <w:proofErr w:type="spellEnd"/>
    </w:p>
    <w:p w14:paraId="6329E460" w14:textId="77777777" w:rsidR="00A73339" w:rsidRPr="007A69F2" w:rsidRDefault="00A73339" w:rsidP="00A73339">
      <w:pPr>
        <w:rPr>
          <w:sz w:val="24"/>
          <w:szCs w:val="24"/>
          <w:lang w:val="en-US"/>
        </w:rPr>
      </w:pPr>
      <w:r w:rsidRPr="007A69F2">
        <w:rPr>
          <w:sz w:val="24"/>
          <w:szCs w:val="24"/>
          <w:lang w:val="en-US"/>
        </w:rPr>
        <w:t xml:space="preserve">1-2 EL </w:t>
      </w:r>
      <w:proofErr w:type="spellStart"/>
      <w:r w:rsidRPr="007A69F2">
        <w:rPr>
          <w:sz w:val="24"/>
          <w:szCs w:val="24"/>
          <w:lang w:val="en-US"/>
        </w:rPr>
        <w:t>Zitronensaft</w:t>
      </w:r>
      <w:proofErr w:type="spellEnd"/>
    </w:p>
    <w:p w14:paraId="592B125C" w14:textId="77777777" w:rsidR="00A73339" w:rsidRPr="007A69F2" w:rsidRDefault="00A73339" w:rsidP="00A73339">
      <w:pPr>
        <w:rPr>
          <w:sz w:val="24"/>
          <w:szCs w:val="24"/>
          <w:lang w:val="en-US"/>
        </w:rPr>
      </w:pPr>
    </w:p>
    <w:p w14:paraId="646C4B4E" w14:textId="77777777" w:rsidR="00A73339" w:rsidRDefault="00A73339" w:rsidP="00A73339">
      <w:pPr>
        <w:rPr>
          <w:sz w:val="24"/>
          <w:szCs w:val="24"/>
        </w:rPr>
      </w:pPr>
      <w:r>
        <w:rPr>
          <w:sz w:val="24"/>
          <w:szCs w:val="24"/>
        </w:rPr>
        <w:t>Zubereitung:</w:t>
      </w:r>
    </w:p>
    <w:p w14:paraId="2991E127" w14:textId="77777777" w:rsidR="00A73339" w:rsidRPr="00D31A10" w:rsidRDefault="00A73339" w:rsidP="00B40E8C">
      <w:pPr>
        <w:pStyle w:val="ListParagraph"/>
        <w:numPr>
          <w:ilvl w:val="0"/>
          <w:numId w:val="1762"/>
        </w:numPr>
        <w:spacing w:after="120"/>
        <w:ind w:left="714" w:hanging="357"/>
        <w:contextualSpacing w:val="0"/>
        <w:jc w:val="both"/>
        <w:rPr>
          <w:sz w:val="24"/>
          <w:szCs w:val="24"/>
        </w:rPr>
      </w:pPr>
      <w:r w:rsidRPr="00D31A10">
        <w:rPr>
          <w:sz w:val="24"/>
          <w:szCs w:val="24"/>
        </w:rPr>
        <w:t>Die Rigatoni al dente kochen.</w:t>
      </w:r>
    </w:p>
    <w:p w14:paraId="5C776BA2" w14:textId="77777777" w:rsidR="00A73339" w:rsidRPr="00D31A10" w:rsidRDefault="00A73339" w:rsidP="00B40E8C">
      <w:pPr>
        <w:pStyle w:val="ListParagraph"/>
        <w:numPr>
          <w:ilvl w:val="0"/>
          <w:numId w:val="1762"/>
        </w:numPr>
        <w:spacing w:after="120"/>
        <w:ind w:left="714" w:hanging="357"/>
        <w:contextualSpacing w:val="0"/>
        <w:jc w:val="both"/>
        <w:rPr>
          <w:sz w:val="24"/>
          <w:szCs w:val="24"/>
        </w:rPr>
      </w:pPr>
      <w:r w:rsidRPr="00D31A10">
        <w:rPr>
          <w:sz w:val="24"/>
          <w:szCs w:val="24"/>
        </w:rPr>
        <w:t>Inzwischen die Tomaten abtropfen lassen und grob hacken. Den Knoblauch schälen. Das Basilikum waschen, trocken schütteln und die Blätter abzupfen.</w:t>
      </w:r>
    </w:p>
    <w:p w14:paraId="6C691737" w14:textId="77777777" w:rsidR="00A73339" w:rsidRPr="00D31A10" w:rsidRDefault="00A73339" w:rsidP="00B40E8C">
      <w:pPr>
        <w:pStyle w:val="ListParagraph"/>
        <w:numPr>
          <w:ilvl w:val="0"/>
          <w:numId w:val="1762"/>
        </w:numPr>
        <w:spacing w:after="120"/>
        <w:ind w:left="714" w:hanging="357"/>
        <w:contextualSpacing w:val="0"/>
        <w:jc w:val="both"/>
        <w:rPr>
          <w:sz w:val="24"/>
          <w:szCs w:val="24"/>
        </w:rPr>
      </w:pPr>
      <w:r w:rsidRPr="00D31A10">
        <w:rPr>
          <w:sz w:val="24"/>
          <w:szCs w:val="24"/>
        </w:rPr>
        <w:t>Tomaten, Knoblauch, die Hälfte des Basilikums, die Pinienkerne, den Pecorino und den Essig mit 1-2 EL Olivenöl zu einem sämigen Pesto pürieren, dabei nach und nach das restliche Olivenöl einfließen lassen.</w:t>
      </w:r>
    </w:p>
    <w:p w14:paraId="16AC925E" w14:textId="77777777" w:rsidR="00A73339" w:rsidRPr="00D31A10" w:rsidRDefault="00A73339" w:rsidP="00B40E8C">
      <w:pPr>
        <w:pStyle w:val="ListParagraph"/>
        <w:numPr>
          <w:ilvl w:val="0"/>
          <w:numId w:val="1762"/>
        </w:numPr>
        <w:spacing w:after="120"/>
        <w:ind w:left="714" w:hanging="357"/>
        <w:contextualSpacing w:val="0"/>
        <w:jc w:val="both"/>
        <w:rPr>
          <w:sz w:val="24"/>
          <w:szCs w:val="24"/>
        </w:rPr>
      </w:pPr>
      <w:r w:rsidRPr="00D31A10">
        <w:rPr>
          <w:sz w:val="24"/>
          <w:szCs w:val="24"/>
        </w:rPr>
        <w:t>Das Tomatenpesto mit Zitronensaft, Salz und Pfeffer abschmecken. Die übrigen Basilikumblätter grob hacken.</w:t>
      </w:r>
    </w:p>
    <w:p w14:paraId="7577DD83" w14:textId="77777777" w:rsidR="00A73339" w:rsidRPr="00D31A10" w:rsidRDefault="00A73339" w:rsidP="00B40E8C">
      <w:pPr>
        <w:pStyle w:val="ListParagraph"/>
        <w:numPr>
          <w:ilvl w:val="0"/>
          <w:numId w:val="1762"/>
        </w:numPr>
        <w:spacing w:after="120"/>
        <w:ind w:left="714" w:hanging="357"/>
        <w:contextualSpacing w:val="0"/>
        <w:jc w:val="both"/>
        <w:rPr>
          <w:sz w:val="24"/>
          <w:szCs w:val="24"/>
        </w:rPr>
      </w:pPr>
      <w:r w:rsidRPr="00D31A10">
        <w:rPr>
          <w:sz w:val="24"/>
          <w:szCs w:val="24"/>
        </w:rPr>
        <w:t>Die Rigatoni in ein Sieb gießen, dabei etwa 5 EL Nudelwasser auffangen. Die Pasta im Topf mit dem Nudelwasser, dem Pesto und dem gehackten Basilikum mischen, sofort servieren.</w:t>
      </w:r>
    </w:p>
    <w:p w14:paraId="4408D2A0" w14:textId="5F18783B" w:rsidR="00A73339" w:rsidRDefault="00A73339" w:rsidP="00A73339">
      <w:pPr>
        <w:rPr>
          <w:rFonts w:asciiTheme="majorHAnsi" w:eastAsiaTheme="majorEastAsia" w:hAnsiTheme="majorHAnsi" w:cstheme="majorBidi"/>
          <w:color w:val="2F5496" w:themeColor="accent1" w:themeShade="BF"/>
          <w:sz w:val="26"/>
          <w:szCs w:val="26"/>
        </w:rPr>
      </w:pPr>
      <w:r w:rsidRPr="007E5A6A">
        <w:rPr>
          <w:sz w:val="24"/>
          <w:szCs w:val="24"/>
        </w:rPr>
        <w:br w:type="page"/>
      </w:r>
    </w:p>
    <w:p w14:paraId="47105B51" w14:textId="12BF03A9" w:rsidR="00A73339" w:rsidRPr="003B3F98" w:rsidRDefault="00A73339" w:rsidP="00A73339">
      <w:pPr>
        <w:pStyle w:val="Heading2"/>
        <w:spacing w:after="240"/>
      </w:pPr>
      <w:r>
        <w:lastRenderedPageBreak/>
        <w:t>Penne</w:t>
      </w:r>
      <w:r w:rsidRPr="003B3F98">
        <w:t xml:space="preserve"> cacio e pepe </w:t>
      </w:r>
      <w:r>
        <w:rPr>
          <w:rStyle w:val="FootnoteReference"/>
          <w:lang w:val="en-US"/>
        </w:rPr>
        <w:footnoteReference w:id="1331"/>
      </w:r>
      <w:r w:rsidRPr="003B3F98">
        <w:t xml:space="preserve"> </w:t>
      </w:r>
    </w:p>
    <w:p w14:paraId="598C115C" w14:textId="77777777" w:rsidR="00A73339" w:rsidRPr="00E775BE" w:rsidRDefault="00A73339" w:rsidP="00A73339">
      <w:pPr>
        <w:rPr>
          <w:sz w:val="24"/>
          <w:szCs w:val="24"/>
        </w:rPr>
      </w:pPr>
      <w:r w:rsidRPr="00EB7A0B">
        <w:rPr>
          <w:sz w:val="24"/>
          <w:szCs w:val="24"/>
          <w:u w:val="single"/>
        </w:rPr>
        <w:t>Zutaten</w:t>
      </w:r>
      <w:r w:rsidRPr="00E775BE">
        <w:rPr>
          <w:sz w:val="24"/>
          <w:szCs w:val="24"/>
        </w:rPr>
        <w:t xml:space="preserve"> </w:t>
      </w:r>
      <w:r>
        <w:rPr>
          <w:sz w:val="24"/>
          <w:szCs w:val="24"/>
        </w:rPr>
        <w:t>(</w:t>
      </w:r>
      <w:r w:rsidRPr="00E775BE">
        <w:rPr>
          <w:sz w:val="24"/>
          <w:szCs w:val="24"/>
        </w:rPr>
        <w:t>für 4 – 5 Portionen</w:t>
      </w:r>
      <w:r>
        <w:rPr>
          <w:sz w:val="24"/>
          <w:szCs w:val="24"/>
        </w:rPr>
        <w:t>)</w:t>
      </w:r>
    </w:p>
    <w:p w14:paraId="6D82D594" w14:textId="227AC3A6" w:rsidR="00A73339" w:rsidRPr="00E775BE" w:rsidRDefault="00A73339" w:rsidP="00A73339">
      <w:pPr>
        <w:rPr>
          <w:sz w:val="24"/>
          <w:szCs w:val="24"/>
        </w:rPr>
      </w:pPr>
      <w:r w:rsidRPr="00E775BE">
        <w:rPr>
          <w:sz w:val="24"/>
          <w:szCs w:val="24"/>
        </w:rPr>
        <w:t xml:space="preserve">400 g </w:t>
      </w:r>
      <w:r>
        <w:rPr>
          <w:sz w:val="24"/>
          <w:szCs w:val="24"/>
        </w:rPr>
        <w:t>Penne r</w:t>
      </w:r>
      <w:r w:rsidRPr="00E775BE">
        <w:rPr>
          <w:sz w:val="24"/>
          <w:szCs w:val="24"/>
        </w:rPr>
        <w:t>igat</w:t>
      </w:r>
      <w:r>
        <w:rPr>
          <w:sz w:val="24"/>
          <w:szCs w:val="24"/>
        </w:rPr>
        <w:t>e</w:t>
      </w:r>
    </w:p>
    <w:p w14:paraId="4F4882D4" w14:textId="77777777" w:rsidR="00A73339" w:rsidRDefault="00A73339" w:rsidP="00A73339">
      <w:pPr>
        <w:rPr>
          <w:sz w:val="24"/>
          <w:szCs w:val="24"/>
        </w:rPr>
      </w:pPr>
      <w:r w:rsidRPr="00E775BE">
        <w:rPr>
          <w:sz w:val="24"/>
          <w:szCs w:val="24"/>
        </w:rPr>
        <w:t xml:space="preserve">150 g Speck </w:t>
      </w:r>
    </w:p>
    <w:p w14:paraId="2BCFE6CB" w14:textId="77777777" w:rsidR="00A73339" w:rsidRDefault="00A73339" w:rsidP="00A73339">
      <w:pPr>
        <w:rPr>
          <w:sz w:val="24"/>
          <w:szCs w:val="24"/>
        </w:rPr>
      </w:pPr>
      <w:r>
        <w:rPr>
          <w:sz w:val="24"/>
          <w:szCs w:val="24"/>
        </w:rPr>
        <w:t>8 EL geriebener Parmesan oder Pecorino</w:t>
      </w:r>
    </w:p>
    <w:p w14:paraId="61D5C32D" w14:textId="77777777" w:rsidR="00A73339" w:rsidRDefault="00A73339" w:rsidP="00A73339">
      <w:pPr>
        <w:rPr>
          <w:sz w:val="24"/>
          <w:szCs w:val="24"/>
        </w:rPr>
      </w:pPr>
      <w:r>
        <w:rPr>
          <w:sz w:val="24"/>
          <w:szCs w:val="24"/>
        </w:rPr>
        <w:t>2 EL frisch gemahlener Pfeffer</w:t>
      </w:r>
    </w:p>
    <w:p w14:paraId="60AD6F7C" w14:textId="77777777" w:rsidR="00A73339" w:rsidRDefault="00A73339" w:rsidP="00A73339">
      <w:pPr>
        <w:rPr>
          <w:sz w:val="24"/>
          <w:szCs w:val="24"/>
        </w:rPr>
      </w:pPr>
      <w:r>
        <w:rPr>
          <w:sz w:val="24"/>
          <w:szCs w:val="24"/>
        </w:rPr>
        <w:t>6 EL Olivenöl</w:t>
      </w:r>
    </w:p>
    <w:p w14:paraId="789AD597" w14:textId="77777777" w:rsidR="00A73339" w:rsidRDefault="00A73339" w:rsidP="00A73339">
      <w:pPr>
        <w:rPr>
          <w:sz w:val="24"/>
          <w:szCs w:val="24"/>
        </w:rPr>
      </w:pPr>
    </w:p>
    <w:p w14:paraId="6700F11F" w14:textId="77777777" w:rsidR="00A73339" w:rsidRDefault="00A73339" w:rsidP="00A73339">
      <w:pPr>
        <w:rPr>
          <w:sz w:val="24"/>
          <w:szCs w:val="24"/>
        </w:rPr>
      </w:pPr>
      <w:r>
        <w:rPr>
          <w:sz w:val="24"/>
          <w:szCs w:val="24"/>
        </w:rPr>
        <w:t>Zubereitung:</w:t>
      </w:r>
    </w:p>
    <w:p w14:paraId="2A2F286D" w14:textId="77777777" w:rsidR="00A73339" w:rsidRPr="00887482" w:rsidRDefault="00A73339" w:rsidP="00B40E8C">
      <w:pPr>
        <w:pStyle w:val="ListParagraph"/>
        <w:numPr>
          <w:ilvl w:val="0"/>
          <w:numId w:val="1434"/>
        </w:numPr>
        <w:spacing w:after="120"/>
        <w:ind w:left="714" w:hanging="357"/>
        <w:contextualSpacing w:val="0"/>
        <w:jc w:val="both"/>
        <w:rPr>
          <w:sz w:val="24"/>
          <w:szCs w:val="24"/>
        </w:rPr>
      </w:pPr>
      <w:r w:rsidRPr="00887482">
        <w:rPr>
          <w:sz w:val="24"/>
          <w:szCs w:val="24"/>
        </w:rPr>
        <w:t>In einer Pfanne den in Streifen geschnittenen Speck anbraten, bis er knusprig ist.</w:t>
      </w:r>
    </w:p>
    <w:p w14:paraId="6E2EA23B" w14:textId="77777777" w:rsidR="00A73339" w:rsidRDefault="00A73339" w:rsidP="00B40E8C">
      <w:pPr>
        <w:pStyle w:val="ListParagraph"/>
        <w:numPr>
          <w:ilvl w:val="0"/>
          <w:numId w:val="1434"/>
        </w:numPr>
        <w:spacing w:after="120"/>
        <w:ind w:left="714" w:hanging="357"/>
        <w:contextualSpacing w:val="0"/>
        <w:jc w:val="both"/>
        <w:rPr>
          <w:sz w:val="24"/>
          <w:szCs w:val="24"/>
        </w:rPr>
      </w:pPr>
      <w:r w:rsidRPr="00887482">
        <w:rPr>
          <w:sz w:val="24"/>
          <w:szCs w:val="24"/>
        </w:rPr>
        <w:t>Rigatoni al dente kochen. 2 -3 EL des Nudelwassers auffangen. Die Nudeln in der Pfanne sautieren.</w:t>
      </w:r>
    </w:p>
    <w:p w14:paraId="287438AB" w14:textId="1CF2AB0C" w:rsidR="00CC40A2" w:rsidRPr="00887482" w:rsidRDefault="00CC40A2" w:rsidP="00B40E8C">
      <w:pPr>
        <w:pStyle w:val="ListParagraph"/>
        <w:numPr>
          <w:ilvl w:val="0"/>
          <w:numId w:val="1434"/>
        </w:numPr>
        <w:spacing w:after="120"/>
        <w:ind w:left="714" w:hanging="357"/>
        <w:contextualSpacing w:val="0"/>
        <w:jc w:val="both"/>
        <w:rPr>
          <w:sz w:val="24"/>
          <w:szCs w:val="24"/>
        </w:rPr>
      </w:pPr>
      <w:r>
        <w:rPr>
          <w:sz w:val="24"/>
          <w:szCs w:val="24"/>
        </w:rPr>
        <w:t xml:space="preserve">Die </w:t>
      </w:r>
      <w:r w:rsidRPr="00887482">
        <w:rPr>
          <w:sz w:val="24"/>
          <w:szCs w:val="24"/>
        </w:rPr>
        <w:t>Nudeln mit dem Käse und dem gemahlenen Pfeffer anrichten und sehr warm servieren</w:t>
      </w:r>
    </w:p>
    <w:p w14:paraId="505AD0FD" w14:textId="2498A043" w:rsidR="00A73339" w:rsidRDefault="00A73339" w:rsidP="00A73339">
      <w:pPr>
        <w:rPr>
          <w:rFonts w:asciiTheme="majorHAnsi" w:eastAsiaTheme="majorEastAsia" w:hAnsiTheme="majorHAnsi" w:cstheme="majorBidi"/>
          <w:color w:val="2F5496" w:themeColor="accent1" w:themeShade="BF"/>
          <w:sz w:val="26"/>
          <w:szCs w:val="26"/>
        </w:rPr>
      </w:pPr>
      <w:r>
        <w:br w:type="page"/>
      </w:r>
    </w:p>
    <w:p w14:paraId="672F3382" w14:textId="77777777" w:rsidR="00BE020C" w:rsidRDefault="00BE020C" w:rsidP="00BE020C">
      <w:pPr>
        <w:pStyle w:val="Heading2"/>
        <w:spacing w:after="240"/>
      </w:pPr>
      <w:r>
        <w:lastRenderedPageBreak/>
        <w:t>Penne all´arrabbiata</w:t>
      </w:r>
      <w:r>
        <w:rPr>
          <w:rStyle w:val="FootnoteReference"/>
        </w:rPr>
        <w:footnoteReference w:id="1332"/>
      </w:r>
      <w:r>
        <w:t xml:space="preserve"> </w:t>
      </w:r>
    </w:p>
    <w:p w14:paraId="18D7F0C0" w14:textId="77777777" w:rsidR="00BE020C" w:rsidRDefault="00BE020C" w:rsidP="00BE020C">
      <w:pPr>
        <w:rPr>
          <w:sz w:val="24"/>
          <w:szCs w:val="24"/>
        </w:rPr>
      </w:pPr>
      <w:r w:rsidRPr="00456415">
        <w:rPr>
          <w:sz w:val="24"/>
          <w:szCs w:val="24"/>
          <w:u w:val="single"/>
        </w:rPr>
        <w:t>Zutaten</w:t>
      </w:r>
      <w:r>
        <w:rPr>
          <w:sz w:val="24"/>
          <w:szCs w:val="24"/>
        </w:rPr>
        <w:t xml:space="preserve"> (für 4-6 Portionen)</w:t>
      </w:r>
    </w:p>
    <w:p w14:paraId="2F3BA628" w14:textId="77777777" w:rsidR="00BE020C" w:rsidRDefault="00BE020C" w:rsidP="00BE020C">
      <w:pPr>
        <w:rPr>
          <w:sz w:val="24"/>
          <w:szCs w:val="24"/>
        </w:rPr>
      </w:pPr>
      <w:r>
        <w:rPr>
          <w:sz w:val="24"/>
          <w:szCs w:val="24"/>
        </w:rPr>
        <w:t>100 g durchwachsener Speck</w:t>
      </w:r>
    </w:p>
    <w:p w14:paraId="1E620D0C" w14:textId="77777777" w:rsidR="00BE020C" w:rsidRDefault="00BE020C" w:rsidP="00BE020C">
      <w:pPr>
        <w:rPr>
          <w:sz w:val="24"/>
          <w:szCs w:val="24"/>
        </w:rPr>
      </w:pPr>
      <w:r>
        <w:rPr>
          <w:sz w:val="24"/>
          <w:szCs w:val="24"/>
        </w:rPr>
        <w:t>500 g reife Tomaten</w:t>
      </w:r>
    </w:p>
    <w:p w14:paraId="329B47E6" w14:textId="77777777" w:rsidR="00BE020C" w:rsidRDefault="00BE020C" w:rsidP="00BE020C">
      <w:pPr>
        <w:rPr>
          <w:sz w:val="24"/>
          <w:szCs w:val="24"/>
        </w:rPr>
      </w:pPr>
      <w:r>
        <w:rPr>
          <w:sz w:val="24"/>
          <w:szCs w:val="24"/>
        </w:rPr>
        <w:t>1 Bund glatte Petersilie</w:t>
      </w:r>
    </w:p>
    <w:p w14:paraId="0A22016C" w14:textId="77777777" w:rsidR="00BE020C" w:rsidRDefault="00BE020C" w:rsidP="00BE020C">
      <w:pPr>
        <w:rPr>
          <w:sz w:val="24"/>
          <w:szCs w:val="24"/>
        </w:rPr>
      </w:pPr>
      <w:r>
        <w:rPr>
          <w:sz w:val="24"/>
          <w:szCs w:val="24"/>
        </w:rPr>
        <w:t>2 kleine rote Chilischoten</w:t>
      </w:r>
    </w:p>
    <w:p w14:paraId="559D4EEB" w14:textId="77777777" w:rsidR="00BE020C" w:rsidRDefault="00BE020C" w:rsidP="00BE020C">
      <w:pPr>
        <w:rPr>
          <w:sz w:val="24"/>
          <w:szCs w:val="24"/>
        </w:rPr>
      </w:pPr>
      <w:r>
        <w:rPr>
          <w:sz w:val="24"/>
          <w:szCs w:val="24"/>
        </w:rPr>
        <w:t>50 g frisch geriebener Pecorino (oder Parmesan)</w:t>
      </w:r>
    </w:p>
    <w:p w14:paraId="0EE9808A" w14:textId="77777777" w:rsidR="00BE020C" w:rsidRDefault="00BE020C" w:rsidP="00BE020C">
      <w:pPr>
        <w:rPr>
          <w:sz w:val="24"/>
          <w:szCs w:val="24"/>
        </w:rPr>
      </w:pPr>
      <w:r>
        <w:rPr>
          <w:sz w:val="24"/>
          <w:szCs w:val="24"/>
        </w:rPr>
        <w:t>400 g Penne</w:t>
      </w:r>
    </w:p>
    <w:p w14:paraId="2EF4E894" w14:textId="77777777" w:rsidR="00BE020C" w:rsidRDefault="00BE020C" w:rsidP="00BE020C">
      <w:pPr>
        <w:rPr>
          <w:sz w:val="24"/>
          <w:szCs w:val="24"/>
        </w:rPr>
      </w:pPr>
      <w:r>
        <w:rPr>
          <w:sz w:val="24"/>
          <w:szCs w:val="24"/>
        </w:rPr>
        <w:t>1 Zwiebel</w:t>
      </w:r>
    </w:p>
    <w:p w14:paraId="048B4352" w14:textId="77777777" w:rsidR="00BE020C" w:rsidRDefault="00BE020C" w:rsidP="00BE020C">
      <w:pPr>
        <w:rPr>
          <w:sz w:val="24"/>
          <w:szCs w:val="24"/>
        </w:rPr>
      </w:pPr>
      <w:r>
        <w:rPr>
          <w:sz w:val="24"/>
          <w:szCs w:val="24"/>
        </w:rPr>
        <w:t>2 Knoblauchzehen</w:t>
      </w:r>
    </w:p>
    <w:p w14:paraId="6DA25430" w14:textId="77777777" w:rsidR="00BE020C" w:rsidRDefault="00BE020C" w:rsidP="00BE020C">
      <w:pPr>
        <w:rPr>
          <w:sz w:val="24"/>
          <w:szCs w:val="24"/>
        </w:rPr>
      </w:pPr>
      <w:r>
        <w:rPr>
          <w:sz w:val="24"/>
          <w:szCs w:val="24"/>
        </w:rPr>
        <w:t>2 EL Butter</w:t>
      </w:r>
    </w:p>
    <w:p w14:paraId="0784A682" w14:textId="77777777" w:rsidR="00BE020C" w:rsidRDefault="00BE020C" w:rsidP="00BE020C">
      <w:pPr>
        <w:rPr>
          <w:sz w:val="24"/>
          <w:szCs w:val="24"/>
        </w:rPr>
      </w:pPr>
      <w:r>
        <w:rPr>
          <w:sz w:val="24"/>
          <w:szCs w:val="24"/>
        </w:rPr>
        <w:t>Salz, Pfeffer aus der Mühle</w:t>
      </w:r>
    </w:p>
    <w:p w14:paraId="06F48074" w14:textId="77777777" w:rsidR="00BE020C" w:rsidRDefault="00BE020C" w:rsidP="00BE020C">
      <w:pPr>
        <w:rPr>
          <w:sz w:val="24"/>
          <w:szCs w:val="24"/>
        </w:rPr>
      </w:pPr>
    </w:p>
    <w:p w14:paraId="6CF09098" w14:textId="77777777" w:rsidR="00BE020C" w:rsidRDefault="00BE020C" w:rsidP="00BE020C">
      <w:pPr>
        <w:rPr>
          <w:sz w:val="24"/>
          <w:szCs w:val="24"/>
        </w:rPr>
      </w:pPr>
      <w:r>
        <w:rPr>
          <w:sz w:val="24"/>
          <w:szCs w:val="24"/>
        </w:rPr>
        <w:t>Zubereitungszeit: 45 Minuten</w:t>
      </w:r>
    </w:p>
    <w:p w14:paraId="63E808BC" w14:textId="77777777" w:rsidR="00BE020C" w:rsidRPr="00F91B56" w:rsidRDefault="00BE020C" w:rsidP="00BE020C">
      <w:pPr>
        <w:pStyle w:val="ListParagraph"/>
        <w:numPr>
          <w:ilvl w:val="0"/>
          <w:numId w:val="98"/>
        </w:numPr>
        <w:spacing w:after="120"/>
        <w:ind w:left="714" w:hanging="357"/>
        <w:contextualSpacing w:val="0"/>
        <w:jc w:val="both"/>
        <w:rPr>
          <w:sz w:val="24"/>
          <w:szCs w:val="24"/>
        </w:rPr>
      </w:pPr>
      <w:r w:rsidRPr="00F91B56">
        <w:rPr>
          <w:sz w:val="24"/>
          <w:szCs w:val="24"/>
        </w:rPr>
        <w:t>Speck in feine Streifen schneiden. Tomaten überbrühen, enthäuten und entkernen, das Fruchtfleisch kleinschneiden und durch den Sieb streichen. Zwiebel hacken, Knoblauchzehen in Scheiben schneiden.</w:t>
      </w:r>
    </w:p>
    <w:p w14:paraId="57A3F554" w14:textId="77777777" w:rsidR="00BE020C" w:rsidRPr="00F91B56" w:rsidRDefault="00BE020C" w:rsidP="00BE020C">
      <w:pPr>
        <w:pStyle w:val="ListParagraph"/>
        <w:numPr>
          <w:ilvl w:val="0"/>
          <w:numId w:val="98"/>
        </w:numPr>
        <w:spacing w:after="120"/>
        <w:ind w:left="714" w:hanging="357"/>
        <w:contextualSpacing w:val="0"/>
        <w:jc w:val="both"/>
        <w:rPr>
          <w:sz w:val="24"/>
          <w:szCs w:val="24"/>
        </w:rPr>
      </w:pPr>
      <w:r w:rsidRPr="00F91B56">
        <w:rPr>
          <w:sz w:val="24"/>
          <w:szCs w:val="24"/>
        </w:rPr>
        <w:t>Penne kochen. Bisschen härter als al dente, damit sie in der Sauce nicht zu weich werden.</w:t>
      </w:r>
    </w:p>
    <w:p w14:paraId="480779F9" w14:textId="77777777" w:rsidR="00BE020C" w:rsidRPr="00F91B56" w:rsidRDefault="00BE020C" w:rsidP="00BE020C">
      <w:pPr>
        <w:pStyle w:val="ListParagraph"/>
        <w:numPr>
          <w:ilvl w:val="0"/>
          <w:numId w:val="98"/>
        </w:numPr>
        <w:spacing w:after="120"/>
        <w:ind w:left="714" w:hanging="357"/>
        <w:contextualSpacing w:val="0"/>
        <w:jc w:val="both"/>
        <w:rPr>
          <w:sz w:val="24"/>
          <w:szCs w:val="24"/>
        </w:rPr>
      </w:pPr>
      <w:r w:rsidRPr="00F91B56">
        <w:rPr>
          <w:sz w:val="24"/>
          <w:szCs w:val="24"/>
        </w:rPr>
        <w:t>Inzwischen in einer großen Pfanne Butter zerlassen, Speck und Zwiebeln hineingeben und bei sanfter Hitze unter Rühren anbraten. Knoblauch, passierte Tomaten und Chilischoten einrühren, mit Salz und Pfeffer würzen. Bei milder Hitze köcheln.</w:t>
      </w:r>
    </w:p>
    <w:p w14:paraId="61DF12DB" w14:textId="77777777" w:rsidR="00BE020C" w:rsidRPr="00F91B56" w:rsidRDefault="00BE020C" w:rsidP="00BE020C">
      <w:pPr>
        <w:pStyle w:val="ListParagraph"/>
        <w:numPr>
          <w:ilvl w:val="0"/>
          <w:numId w:val="98"/>
        </w:numPr>
        <w:spacing w:after="120"/>
        <w:ind w:left="714" w:hanging="357"/>
        <w:contextualSpacing w:val="0"/>
        <w:jc w:val="both"/>
        <w:rPr>
          <w:sz w:val="24"/>
          <w:szCs w:val="24"/>
        </w:rPr>
      </w:pPr>
      <w:r w:rsidRPr="00F91B56">
        <w:rPr>
          <w:sz w:val="24"/>
          <w:szCs w:val="24"/>
        </w:rPr>
        <w:t>Nudeln abgießen, abtropfen lassen und unter die Sauce mischen. Einige EL vom heißen Nudelwasser zurückbehalten, bei Bedarf die Sauce damit verdünnen. Sanft weiterköcheln, bis die Nudeln al dente gegart sind.</w:t>
      </w:r>
    </w:p>
    <w:p w14:paraId="45E34DC0" w14:textId="77777777" w:rsidR="00BE020C" w:rsidRPr="00F91B56" w:rsidRDefault="00BE020C" w:rsidP="00BE020C">
      <w:pPr>
        <w:pStyle w:val="ListParagraph"/>
        <w:numPr>
          <w:ilvl w:val="0"/>
          <w:numId w:val="98"/>
        </w:numPr>
        <w:spacing w:after="120"/>
        <w:ind w:left="714" w:hanging="357"/>
        <w:contextualSpacing w:val="0"/>
        <w:jc w:val="both"/>
        <w:rPr>
          <w:sz w:val="24"/>
          <w:szCs w:val="24"/>
        </w:rPr>
      </w:pPr>
      <w:r w:rsidRPr="00F91B56">
        <w:rPr>
          <w:sz w:val="24"/>
          <w:szCs w:val="24"/>
        </w:rPr>
        <w:t>Petersilie fein hacken, untermischen. Die Chilischoten entfernen, Sauce nochmals mit Salz und Pfeffer abschmecken. Mit 50 g frisch geriebenen Käse servieren.</w:t>
      </w:r>
    </w:p>
    <w:p w14:paraId="3C2A91B2" w14:textId="77777777" w:rsidR="00BE020C" w:rsidRPr="00D234D4" w:rsidRDefault="00BE020C" w:rsidP="00BE020C">
      <w:pPr>
        <w:rPr>
          <w:sz w:val="24"/>
          <w:szCs w:val="24"/>
        </w:rPr>
      </w:pPr>
    </w:p>
    <w:p w14:paraId="26A6C70E" w14:textId="77777777" w:rsidR="00BE020C" w:rsidRDefault="00BE020C">
      <w:pPr>
        <w:rPr>
          <w:rFonts w:asciiTheme="majorHAnsi" w:eastAsiaTheme="majorEastAsia" w:hAnsiTheme="majorHAnsi" w:cstheme="majorBidi"/>
          <w:color w:val="2F5496" w:themeColor="accent1" w:themeShade="BF"/>
          <w:sz w:val="26"/>
          <w:szCs w:val="26"/>
        </w:rPr>
      </w:pPr>
      <w:r>
        <w:br w:type="page"/>
      </w:r>
    </w:p>
    <w:p w14:paraId="5FA10CE0" w14:textId="3C488FC2" w:rsidR="002E4FE7" w:rsidRDefault="002E4FE7" w:rsidP="002E4FE7">
      <w:pPr>
        <w:pStyle w:val="Heading2"/>
        <w:spacing w:after="240"/>
      </w:pPr>
      <w:r>
        <w:lastRenderedPageBreak/>
        <w:t>Penne mit Blauschimmel und Brokkoli</w:t>
      </w:r>
      <w:r>
        <w:rPr>
          <w:rStyle w:val="FootnoteReference"/>
        </w:rPr>
        <w:footnoteReference w:id="1333"/>
      </w:r>
      <w:r>
        <w:t xml:space="preserve"> </w:t>
      </w:r>
    </w:p>
    <w:p w14:paraId="4077DCA5" w14:textId="77777777" w:rsidR="002E4FE7" w:rsidRDefault="002E4FE7" w:rsidP="002E4FE7">
      <w:pPr>
        <w:jc w:val="both"/>
        <w:rPr>
          <w:sz w:val="24"/>
          <w:szCs w:val="24"/>
        </w:rPr>
      </w:pPr>
      <w:r w:rsidRPr="00E875EF">
        <w:rPr>
          <w:sz w:val="24"/>
          <w:szCs w:val="24"/>
          <w:u w:val="single"/>
        </w:rPr>
        <w:t>Zutaten</w:t>
      </w:r>
      <w:r>
        <w:rPr>
          <w:sz w:val="24"/>
          <w:szCs w:val="24"/>
        </w:rPr>
        <w:t xml:space="preserve"> für 4 Portionen</w:t>
      </w:r>
    </w:p>
    <w:p w14:paraId="515875AA" w14:textId="52934897" w:rsidR="002E4FE7" w:rsidRDefault="002E4FE7" w:rsidP="002E4FE7">
      <w:pPr>
        <w:jc w:val="both"/>
        <w:rPr>
          <w:sz w:val="24"/>
          <w:szCs w:val="24"/>
        </w:rPr>
      </w:pPr>
      <w:r>
        <w:rPr>
          <w:sz w:val="24"/>
          <w:szCs w:val="24"/>
        </w:rPr>
        <w:t>500 g Penne rigate</w:t>
      </w:r>
    </w:p>
    <w:p w14:paraId="49A6DEC9" w14:textId="77777777" w:rsidR="002E4FE7" w:rsidRDefault="002E4FE7" w:rsidP="002E4FE7">
      <w:pPr>
        <w:jc w:val="both"/>
        <w:rPr>
          <w:sz w:val="24"/>
          <w:szCs w:val="24"/>
        </w:rPr>
      </w:pPr>
      <w:r>
        <w:rPr>
          <w:sz w:val="24"/>
          <w:szCs w:val="24"/>
        </w:rPr>
        <w:t>500 g Brokkoli</w:t>
      </w:r>
    </w:p>
    <w:p w14:paraId="21BDB1AB" w14:textId="77777777" w:rsidR="002E4FE7" w:rsidRDefault="002E4FE7" w:rsidP="002E4FE7">
      <w:pPr>
        <w:jc w:val="both"/>
        <w:rPr>
          <w:sz w:val="24"/>
          <w:szCs w:val="24"/>
        </w:rPr>
      </w:pPr>
      <w:r>
        <w:rPr>
          <w:sz w:val="24"/>
          <w:szCs w:val="24"/>
        </w:rPr>
        <w:t>1 EL Öl</w:t>
      </w:r>
    </w:p>
    <w:p w14:paraId="0555AF23" w14:textId="77777777" w:rsidR="002E4FE7" w:rsidRDefault="002E4FE7" w:rsidP="002E4FE7">
      <w:pPr>
        <w:jc w:val="both"/>
        <w:rPr>
          <w:sz w:val="24"/>
          <w:szCs w:val="24"/>
        </w:rPr>
      </w:pPr>
      <w:r>
        <w:rPr>
          <w:sz w:val="24"/>
          <w:szCs w:val="24"/>
        </w:rPr>
        <w:t>1 Zwiebel in Ringe geschnitten</w:t>
      </w:r>
    </w:p>
    <w:p w14:paraId="432C862A" w14:textId="77777777" w:rsidR="002E4FE7" w:rsidRDefault="002E4FE7" w:rsidP="002E4FE7">
      <w:pPr>
        <w:jc w:val="both"/>
        <w:rPr>
          <w:sz w:val="24"/>
          <w:szCs w:val="24"/>
        </w:rPr>
      </w:pPr>
      <w:r>
        <w:rPr>
          <w:sz w:val="24"/>
          <w:szCs w:val="24"/>
        </w:rPr>
        <w:t>120 ml trockener Weißwein</w:t>
      </w:r>
    </w:p>
    <w:p w14:paraId="1E23D8CB" w14:textId="77777777" w:rsidR="002E4FE7" w:rsidRDefault="002E4FE7" w:rsidP="002E4FE7">
      <w:pPr>
        <w:jc w:val="both"/>
        <w:rPr>
          <w:sz w:val="24"/>
          <w:szCs w:val="24"/>
        </w:rPr>
      </w:pPr>
      <w:r>
        <w:rPr>
          <w:sz w:val="24"/>
          <w:szCs w:val="24"/>
        </w:rPr>
        <w:t>250 ml Sahne</w:t>
      </w:r>
    </w:p>
    <w:p w14:paraId="6040ADEC" w14:textId="77777777" w:rsidR="002E4FE7" w:rsidRDefault="002E4FE7" w:rsidP="002E4FE7">
      <w:pPr>
        <w:jc w:val="both"/>
        <w:rPr>
          <w:sz w:val="24"/>
          <w:szCs w:val="24"/>
        </w:rPr>
      </w:pPr>
      <w:r>
        <w:rPr>
          <w:sz w:val="24"/>
          <w:szCs w:val="24"/>
        </w:rPr>
        <w:t>1 Prise Cayennepfeffer oder Rosenpaprika</w:t>
      </w:r>
    </w:p>
    <w:p w14:paraId="2C5D3032" w14:textId="77777777" w:rsidR="002E4FE7" w:rsidRDefault="002E4FE7" w:rsidP="002E4FE7">
      <w:pPr>
        <w:jc w:val="both"/>
        <w:rPr>
          <w:sz w:val="24"/>
          <w:szCs w:val="24"/>
        </w:rPr>
      </w:pPr>
      <w:r>
        <w:rPr>
          <w:sz w:val="24"/>
          <w:szCs w:val="24"/>
        </w:rPr>
        <w:t>150 g Blauschimmelkäse z.B. Gorgonzola, feingewürfelt</w:t>
      </w:r>
    </w:p>
    <w:p w14:paraId="0E0EB281" w14:textId="77777777" w:rsidR="002E4FE7" w:rsidRDefault="002E4FE7" w:rsidP="002E4FE7">
      <w:pPr>
        <w:jc w:val="both"/>
        <w:rPr>
          <w:sz w:val="24"/>
          <w:szCs w:val="24"/>
        </w:rPr>
      </w:pPr>
      <w:r>
        <w:rPr>
          <w:sz w:val="24"/>
          <w:szCs w:val="24"/>
        </w:rPr>
        <w:t>2 EL Mandelblättchen, geröstet</w:t>
      </w:r>
    </w:p>
    <w:p w14:paraId="64E2A526" w14:textId="77777777" w:rsidR="002E4FE7" w:rsidRDefault="002E4FE7" w:rsidP="002E4FE7">
      <w:pPr>
        <w:jc w:val="both"/>
        <w:rPr>
          <w:sz w:val="24"/>
          <w:szCs w:val="24"/>
        </w:rPr>
      </w:pPr>
    </w:p>
    <w:p w14:paraId="65E69C09" w14:textId="77777777" w:rsidR="002E4FE7" w:rsidRDefault="002E4FE7" w:rsidP="002E4FE7">
      <w:pPr>
        <w:jc w:val="both"/>
        <w:rPr>
          <w:sz w:val="24"/>
          <w:szCs w:val="24"/>
        </w:rPr>
      </w:pPr>
      <w:r>
        <w:rPr>
          <w:sz w:val="24"/>
          <w:szCs w:val="24"/>
        </w:rPr>
        <w:t>Zubereitungszeit: 30 Minuten</w:t>
      </w:r>
    </w:p>
    <w:p w14:paraId="5AFD016D" w14:textId="77777777" w:rsidR="002E4FE7" w:rsidRPr="00802D05" w:rsidRDefault="002E4FE7" w:rsidP="00B40E8C">
      <w:pPr>
        <w:pStyle w:val="ListParagraph"/>
        <w:numPr>
          <w:ilvl w:val="0"/>
          <w:numId w:val="469"/>
        </w:numPr>
        <w:spacing w:after="120"/>
        <w:ind w:left="714" w:hanging="357"/>
        <w:contextualSpacing w:val="0"/>
        <w:jc w:val="both"/>
        <w:rPr>
          <w:sz w:val="24"/>
          <w:szCs w:val="24"/>
        </w:rPr>
      </w:pPr>
      <w:r w:rsidRPr="00802D05">
        <w:rPr>
          <w:sz w:val="24"/>
          <w:szCs w:val="24"/>
        </w:rPr>
        <w:t>Den Brokkoli in Röschen teilen und 2 – 3 Minuten in Wasser dünsten. Gut abtropfen lassen.</w:t>
      </w:r>
    </w:p>
    <w:p w14:paraId="372C8B9D" w14:textId="77777777" w:rsidR="002E4FE7" w:rsidRPr="00802D05" w:rsidRDefault="002E4FE7" w:rsidP="00B40E8C">
      <w:pPr>
        <w:pStyle w:val="ListParagraph"/>
        <w:numPr>
          <w:ilvl w:val="0"/>
          <w:numId w:val="469"/>
        </w:numPr>
        <w:spacing w:after="120"/>
        <w:ind w:left="714" w:hanging="357"/>
        <w:contextualSpacing w:val="0"/>
        <w:jc w:val="both"/>
        <w:rPr>
          <w:sz w:val="24"/>
          <w:szCs w:val="24"/>
        </w:rPr>
      </w:pPr>
      <w:r w:rsidRPr="00802D05">
        <w:rPr>
          <w:sz w:val="24"/>
          <w:szCs w:val="24"/>
        </w:rPr>
        <w:t>Das Öl in einer großen Pfanne erhitzen und die Zwiebel darin weich dünsten. Den Wein und die Sahne angießen und 4 – 5 Minuten köcheln lassen, bis die Sauce etwas reduziert und eingedickt ist. Den Cayennepfeffer und den Käse einrühren und mit Salz und Pfeffer abschmecken.</w:t>
      </w:r>
    </w:p>
    <w:p w14:paraId="42F4D7C8" w14:textId="77777777" w:rsidR="002E4FE7" w:rsidRPr="00802D05" w:rsidRDefault="002E4FE7" w:rsidP="00B40E8C">
      <w:pPr>
        <w:pStyle w:val="ListParagraph"/>
        <w:numPr>
          <w:ilvl w:val="0"/>
          <w:numId w:val="469"/>
        </w:numPr>
        <w:spacing w:after="120"/>
        <w:ind w:left="714" w:hanging="357"/>
        <w:contextualSpacing w:val="0"/>
        <w:jc w:val="both"/>
        <w:rPr>
          <w:sz w:val="24"/>
          <w:szCs w:val="24"/>
        </w:rPr>
      </w:pPr>
      <w:r w:rsidRPr="00802D05">
        <w:rPr>
          <w:sz w:val="24"/>
          <w:szCs w:val="24"/>
        </w:rPr>
        <w:t>Nudeln al dente kochen. Abtropfen und wieder in den Topf zurückgeben.</w:t>
      </w:r>
    </w:p>
    <w:p w14:paraId="4606F404" w14:textId="77777777" w:rsidR="002E4FE7" w:rsidRPr="00802D05" w:rsidRDefault="002E4FE7" w:rsidP="00B40E8C">
      <w:pPr>
        <w:pStyle w:val="ListParagraph"/>
        <w:numPr>
          <w:ilvl w:val="0"/>
          <w:numId w:val="469"/>
        </w:numPr>
        <w:spacing w:after="120"/>
        <w:ind w:left="714" w:hanging="357"/>
        <w:contextualSpacing w:val="0"/>
        <w:jc w:val="both"/>
        <w:rPr>
          <w:sz w:val="24"/>
          <w:szCs w:val="24"/>
        </w:rPr>
      </w:pPr>
      <w:r w:rsidRPr="00802D05">
        <w:rPr>
          <w:sz w:val="24"/>
          <w:szCs w:val="24"/>
        </w:rPr>
        <w:t>Den Brokkoli und die Sauce an die Pasta geben und bei niedriger Hitze vorsichtig durchwärmen und gut mengen. Mit den gerösteten Mandelblättchen bestreuen.</w:t>
      </w:r>
    </w:p>
    <w:p w14:paraId="76596C6A" w14:textId="707758B8" w:rsidR="002E4FE7" w:rsidRDefault="002E4FE7" w:rsidP="002E4FE7">
      <w:pPr>
        <w:rPr>
          <w:rFonts w:asciiTheme="majorHAnsi" w:eastAsiaTheme="majorEastAsia" w:hAnsiTheme="majorHAnsi" w:cstheme="majorBidi"/>
          <w:color w:val="2F5496" w:themeColor="accent1" w:themeShade="BF"/>
          <w:sz w:val="26"/>
          <w:szCs w:val="26"/>
        </w:rPr>
      </w:pPr>
      <w:r w:rsidRPr="00ED7A9F">
        <w:br w:type="page"/>
      </w:r>
    </w:p>
    <w:p w14:paraId="52F79A56" w14:textId="6F99B248" w:rsidR="001D7C2D" w:rsidRDefault="001D7C2D" w:rsidP="001D7C2D">
      <w:pPr>
        <w:pStyle w:val="Heading2"/>
        <w:spacing w:after="240"/>
      </w:pPr>
      <w:r>
        <w:lastRenderedPageBreak/>
        <w:t>Penne mit Wodka</w:t>
      </w:r>
      <w:r>
        <w:rPr>
          <w:rStyle w:val="FootnoteReference"/>
        </w:rPr>
        <w:footnoteReference w:id="1334"/>
      </w:r>
    </w:p>
    <w:p w14:paraId="7FE8C748" w14:textId="77777777" w:rsidR="001D7C2D" w:rsidRDefault="001D7C2D" w:rsidP="001D7C2D">
      <w:pPr>
        <w:jc w:val="both"/>
        <w:rPr>
          <w:sz w:val="24"/>
          <w:szCs w:val="24"/>
        </w:rPr>
      </w:pPr>
      <w:r w:rsidRPr="00AC7B36">
        <w:rPr>
          <w:sz w:val="24"/>
          <w:szCs w:val="24"/>
          <w:u w:val="single"/>
        </w:rPr>
        <w:t>Zutaten</w:t>
      </w:r>
      <w:r>
        <w:rPr>
          <w:sz w:val="24"/>
          <w:szCs w:val="24"/>
        </w:rPr>
        <w:t xml:space="preserve"> (für 4 Portionen)</w:t>
      </w:r>
    </w:p>
    <w:p w14:paraId="20320088" w14:textId="77777777" w:rsidR="001D7C2D" w:rsidRDefault="001D7C2D" w:rsidP="001D7C2D">
      <w:pPr>
        <w:jc w:val="both"/>
        <w:rPr>
          <w:sz w:val="24"/>
          <w:szCs w:val="24"/>
        </w:rPr>
      </w:pPr>
      <w:r>
        <w:rPr>
          <w:sz w:val="24"/>
          <w:szCs w:val="24"/>
        </w:rPr>
        <w:t>4 Knoblauchzehen</w:t>
      </w:r>
    </w:p>
    <w:p w14:paraId="394B201F" w14:textId="77777777" w:rsidR="001D7C2D" w:rsidRDefault="001D7C2D" w:rsidP="001D7C2D">
      <w:pPr>
        <w:jc w:val="both"/>
        <w:rPr>
          <w:sz w:val="24"/>
          <w:szCs w:val="24"/>
        </w:rPr>
      </w:pPr>
      <w:r>
        <w:rPr>
          <w:sz w:val="24"/>
          <w:szCs w:val="24"/>
        </w:rPr>
        <w:t>4 EL Olivenöl</w:t>
      </w:r>
    </w:p>
    <w:p w14:paraId="121C2061" w14:textId="77777777" w:rsidR="001D7C2D" w:rsidRDefault="001D7C2D" w:rsidP="001D7C2D">
      <w:pPr>
        <w:jc w:val="both"/>
        <w:rPr>
          <w:sz w:val="24"/>
          <w:szCs w:val="24"/>
        </w:rPr>
      </w:pPr>
      <w:r>
        <w:rPr>
          <w:sz w:val="24"/>
          <w:szCs w:val="24"/>
        </w:rPr>
        <w:t>½ TL Chiliflocken</w:t>
      </w:r>
    </w:p>
    <w:p w14:paraId="5C12D7EB" w14:textId="77777777" w:rsidR="001D7C2D" w:rsidRDefault="001D7C2D" w:rsidP="001D7C2D">
      <w:pPr>
        <w:jc w:val="both"/>
        <w:rPr>
          <w:sz w:val="24"/>
          <w:szCs w:val="24"/>
        </w:rPr>
      </w:pPr>
      <w:r>
        <w:rPr>
          <w:sz w:val="24"/>
          <w:szCs w:val="24"/>
        </w:rPr>
        <w:t>Salz</w:t>
      </w:r>
    </w:p>
    <w:p w14:paraId="59F2326E" w14:textId="77777777" w:rsidR="001D7C2D" w:rsidRDefault="001D7C2D" w:rsidP="001D7C2D">
      <w:pPr>
        <w:jc w:val="both"/>
        <w:rPr>
          <w:sz w:val="24"/>
          <w:szCs w:val="24"/>
        </w:rPr>
      </w:pPr>
      <w:r>
        <w:rPr>
          <w:sz w:val="24"/>
          <w:szCs w:val="24"/>
        </w:rPr>
        <w:t>800 g Dosentomaten</w:t>
      </w:r>
    </w:p>
    <w:p w14:paraId="3B857A8E" w14:textId="77777777" w:rsidR="001D7C2D" w:rsidRDefault="001D7C2D" w:rsidP="001D7C2D">
      <w:pPr>
        <w:jc w:val="both"/>
        <w:rPr>
          <w:sz w:val="24"/>
          <w:szCs w:val="24"/>
        </w:rPr>
      </w:pPr>
      <w:r>
        <w:rPr>
          <w:sz w:val="24"/>
          <w:szCs w:val="24"/>
        </w:rPr>
        <w:t>500 g Penne</w:t>
      </w:r>
    </w:p>
    <w:p w14:paraId="0ABB7633" w14:textId="77777777" w:rsidR="001D7C2D" w:rsidRDefault="001D7C2D" w:rsidP="001D7C2D">
      <w:pPr>
        <w:jc w:val="both"/>
        <w:rPr>
          <w:sz w:val="24"/>
          <w:szCs w:val="24"/>
        </w:rPr>
      </w:pPr>
      <w:r>
        <w:rPr>
          <w:sz w:val="24"/>
          <w:szCs w:val="24"/>
        </w:rPr>
        <w:t>4 EL Wodka</w:t>
      </w:r>
    </w:p>
    <w:p w14:paraId="54B2497C" w14:textId="77777777" w:rsidR="001D7C2D" w:rsidRDefault="001D7C2D" w:rsidP="001D7C2D">
      <w:pPr>
        <w:jc w:val="both"/>
        <w:rPr>
          <w:sz w:val="24"/>
          <w:szCs w:val="24"/>
        </w:rPr>
      </w:pPr>
      <w:r>
        <w:rPr>
          <w:sz w:val="24"/>
          <w:szCs w:val="24"/>
        </w:rPr>
        <w:t>250 g Sahne</w:t>
      </w:r>
    </w:p>
    <w:p w14:paraId="56B9F469" w14:textId="77777777" w:rsidR="001D7C2D" w:rsidRDefault="001D7C2D" w:rsidP="001D7C2D">
      <w:pPr>
        <w:jc w:val="both"/>
        <w:rPr>
          <w:sz w:val="24"/>
          <w:szCs w:val="24"/>
        </w:rPr>
      </w:pPr>
      <w:r>
        <w:rPr>
          <w:sz w:val="24"/>
          <w:szCs w:val="24"/>
        </w:rPr>
        <w:t>1 Bund Koriandergrün</w:t>
      </w:r>
    </w:p>
    <w:p w14:paraId="36E23C3B" w14:textId="77777777" w:rsidR="001D7C2D" w:rsidRDefault="001D7C2D" w:rsidP="001D7C2D">
      <w:pPr>
        <w:jc w:val="both"/>
        <w:rPr>
          <w:sz w:val="24"/>
          <w:szCs w:val="24"/>
        </w:rPr>
      </w:pPr>
    </w:p>
    <w:p w14:paraId="202D8657" w14:textId="77777777" w:rsidR="001D7C2D" w:rsidRDefault="001D7C2D" w:rsidP="001D7C2D">
      <w:pPr>
        <w:jc w:val="both"/>
        <w:rPr>
          <w:sz w:val="24"/>
          <w:szCs w:val="24"/>
        </w:rPr>
      </w:pPr>
      <w:r>
        <w:rPr>
          <w:sz w:val="24"/>
          <w:szCs w:val="24"/>
        </w:rPr>
        <w:t>Zubereitung:</w:t>
      </w:r>
    </w:p>
    <w:p w14:paraId="0D878875" w14:textId="77777777" w:rsidR="001D7C2D" w:rsidRDefault="001D7C2D" w:rsidP="00B40E8C">
      <w:pPr>
        <w:pStyle w:val="ListParagraph"/>
        <w:numPr>
          <w:ilvl w:val="0"/>
          <w:numId w:val="1621"/>
        </w:numPr>
        <w:spacing w:after="120"/>
        <w:ind w:left="714" w:hanging="357"/>
        <w:contextualSpacing w:val="0"/>
        <w:jc w:val="both"/>
        <w:rPr>
          <w:sz w:val="24"/>
          <w:szCs w:val="24"/>
        </w:rPr>
      </w:pPr>
      <w:r w:rsidRPr="00AC7B36">
        <w:rPr>
          <w:sz w:val="24"/>
          <w:szCs w:val="24"/>
        </w:rPr>
        <w:t>Knoblauch schälen und hacken. Öl mit Knoblauch, Chiliflocken und 1 Prise Salz in einer Pfanne mit hohem Rand erwärmen, den Knoblauch nicht braun werden lassen. Tomaten hinzufügen. 30 Minuten lang einkochen. Ab und zu umrühren und die Tomaten mit einem Kochlöffel zerdrücken.</w:t>
      </w:r>
    </w:p>
    <w:p w14:paraId="238AA39B" w14:textId="77777777" w:rsidR="001D7C2D" w:rsidRDefault="001D7C2D" w:rsidP="00B40E8C">
      <w:pPr>
        <w:pStyle w:val="ListParagraph"/>
        <w:numPr>
          <w:ilvl w:val="0"/>
          <w:numId w:val="1621"/>
        </w:numPr>
        <w:spacing w:after="120"/>
        <w:ind w:left="714" w:hanging="357"/>
        <w:contextualSpacing w:val="0"/>
        <w:jc w:val="both"/>
        <w:rPr>
          <w:sz w:val="24"/>
          <w:szCs w:val="24"/>
        </w:rPr>
      </w:pPr>
      <w:r w:rsidRPr="00AC7B36">
        <w:rPr>
          <w:sz w:val="24"/>
          <w:szCs w:val="24"/>
        </w:rPr>
        <w:t>Penne in Salzwasser kochen, abgießen und zu den Tomaten geben. Wodka hinzugießen, alles vermischen. Dann die Sahne hinzufügen. Noch mal zugedeckt bei niedriger Hitze ziehen lassen. Korianderblättchen von den Stielen zupfen, fein hacken und unterrühren.</w:t>
      </w:r>
    </w:p>
    <w:p w14:paraId="18B34681" w14:textId="77777777" w:rsidR="001D7C2D" w:rsidRDefault="001D7C2D" w:rsidP="001D7C2D">
      <w:pPr>
        <w:spacing w:after="120"/>
        <w:jc w:val="both"/>
        <w:rPr>
          <w:sz w:val="24"/>
          <w:szCs w:val="24"/>
        </w:rPr>
      </w:pPr>
    </w:p>
    <w:p w14:paraId="30A48A7F" w14:textId="77777777" w:rsidR="001D7C2D" w:rsidRPr="0018141D" w:rsidRDefault="001D7C2D" w:rsidP="001D7C2D">
      <w:pPr>
        <w:spacing w:after="120"/>
        <w:jc w:val="both"/>
        <w:rPr>
          <w:sz w:val="24"/>
          <w:szCs w:val="24"/>
        </w:rPr>
      </w:pPr>
      <w:r>
        <w:rPr>
          <w:sz w:val="24"/>
          <w:szCs w:val="24"/>
        </w:rPr>
        <w:t>Kommentar:</w:t>
      </w:r>
      <w:r>
        <w:rPr>
          <w:sz w:val="24"/>
          <w:szCs w:val="24"/>
        </w:rPr>
        <w:tab/>
        <w:t xml:space="preserve">Noch mal so ein alkoholisches Nudelrezept </w:t>
      </w:r>
      <w:r w:rsidRPr="00AA279A">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3361F67D" w14:textId="77777777" w:rsidR="001D7C2D" w:rsidRDefault="001D7C2D" w:rsidP="001D7C2D">
      <w:pPr>
        <w:jc w:val="both"/>
        <w:rPr>
          <w:sz w:val="24"/>
          <w:szCs w:val="24"/>
        </w:rPr>
      </w:pPr>
    </w:p>
    <w:p w14:paraId="5039F6C5" w14:textId="77777777" w:rsidR="001D7C2D" w:rsidRDefault="001D7C2D" w:rsidP="001D7C2D">
      <w:pPr>
        <w:rPr>
          <w:sz w:val="24"/>
          <w:szCs w:val="24"/>
        </w:rPr>
      </w:pPr>
      <w:r>
        <w:rPr>
          <w:sz w:val="24"/>
          <w:szCs w:val="24"/>
        </w:rPr>
        <w:br w:type="page"/>
      </w:r>
    </w:p>
    <w:p w14:paraId="474AD281" w14:textId="31A3B8EE" w:rsidR="00A2508D" w:rsidRDefault="00A2508D" w:rsidP="00A2508D">
      <w:pPr>
        <w:pStyle w:val="Heading2"/>
        <w:spacing w:after="240"/>
      </w:pPr>
      <w:r>
        <w:lastRenderedPageBreak/>
        <w:t>Fusilli mit Tomatensauce – Fusilli alla napoletana</w:t>
      </w:r>
      <w:r>
        <w:rPr>
          <w:rStyle w:val="FootnoteReference"/>
        </w:rPr>
        <w:footnoteReference w:id="1335"/>
      </w:r>
      <w:r>
        <w:t xml:space="preserve"> </w:t>
      </w:r>
    </w:p>
    <w:p w14:paraId="1C7A7B07" w14:textId="77777777" w:rsidR="00A2508D" w:rsidRDefault="00A2508D" w:rsidP="00A2508D">
      <w:pPr>
        <w:rPr>
          <w:sz w:val="24"/>
          <w:szCs w:val="24"/>
        </w:rPr>
      </w:pPr>
      <w:r w:rsidRPr="008849D4">
        <w:rPr>
          <w:sz w:val="24"/>
          <w:szCs w:val="24"/>
          <w:u w:val="single"/>
        </w:rPr>
        <w:t>Zutaten</w:t>
      </w:r>
      <w:r>
        <w:rPr>
          <w:sz w:val="24"/>
          <w:szCs w:val="24"/>
        </w:rPr>
        <w:t xml:space="preserve"> (für 4-6 Portionen)</w:t>
      </w:r>
    </w:p>
    <w:p w14:paraId="21CE7F0E" w14:textId="77777777" w:rsidR="00A2508D" w:rsidRDefault="00A2508D" w:rsidP="00A2508D">
      <w:pPr>
        <w:rPr>
          <w:sz w:val="24"/>
          <w:szCs w:val="24"/>
        </w:rPr>
      </w:pPr>
      <w:r>
        <w:rPr>
          <w:sz w:val="24"/>
          <w:szCs w:val="24"/>
        </w:rPr>
        <w:t>100 g durchwachsener Speck</w:t>
      </w:r>
    </w:p>
    <w:p w14:paraId="09ED08D1" w14:textId="77777777" w:rsidR="00A2508D" w:rsidRDefault="00A2508D" w:rsidP="00A2508D">
      <w:pPr>
        <w:rPr>
          <w:sz w:val="24"/>
          <w:szCs w:val="24"/>
        </w:rPr>
      </w:pPr>
      <w:r>
        <w:rPr>
          <w:sz w:val="24"/>
          <w:szCs w:val="24"/>
        </w:rPr>
        <w:t>400 g reife Tomaten</w:t>
      </w:r>
    </w:p>
    <w:p w14:paraId="6577ED66" w14:textId="77777777" w:rsidR="00A2508D" w:rsidRDefault="00A2508D" w:rsidP="00A2508D">
      <w:pPr>
        <w:rPr>
          <w:sz w:val="24"/>
          <w:szCs w:val="24"/>
        </w:rPr>
      </w:pPr>
      <w:r>
        <w:rPr>
          <w:sz w:val="24"/>
          <w:szCs w:val="24"/>
        </w:rPr>
        <w:t>1 Stange Staudensellerie</w:t>
      </w:r>
    </w:p>
    <w:p w14:paraId="44DB5A17" w14:textId="77777777" w:rsidR="00A2508D" w:rsidRDefault="00A2508D" w:rsidP="00A2508D">
      <w:pPr>
        <w:rPr>
          <w:sz w:val="24"/>
          <w:szCs w:val="24"/>
        </w:rPr>
      </w:pPr>
      <w:r>
        <w:rPr>
          <w:sz w:val="24"/>
          <w:szCs w:val="24"/>
        </w:rPr>
        <w:t>1 Mohrrübe</w:t>
      </w:r>
    </w:p>
    <w:p w14:paraId="2E1BFDBF" w14:textId="77777777" w:rsidR="00A2508D" w:rsidRDefault="00A2508D" w:rsidP="00A2508D">
      <w:pPr>
        <w:rPr>
          <w:sz w:val="24"/>
          <w:szCs w:val="24"/>
        </w:rPr>
      </w:pPr>
      <w:r>
        <w:rPr>
          <w:sz w:val="24"/>
          <w:szCs w:val="24"/>
        </w:rPr>
        <w:t>100 g Ricotta (ersatzweise gut abgetropfter Quark)</w:t>
      </w:r>
    </w:p>
    <w:p w14:paraId="02E2569E" w14:textId="77777777" w:rsidR="00A2508D" w:rsidRDefault="00A2508D" w:rsidP="00A2508D">
      <w:pPr>
        <w:rPr>
          <w:sz w:val="24"/>
          <w:szCs w:val="24"/>
        </w:rPr>
      </w:pPr>
      <w:r>
        <w:rPr>
          <w:sz w:val="24"/>
          <w:szCs w:val="24"/>
        </w:rPr>
        <w:t>50 g frisch geriebener Pecorino (oder Parmesan)</w:t>
      </w:r>
    </w:p>
    <w:p w14:paraId="402190CA" w14:textId="77777777" w:rsidR="00A2508D" w:rsidRDefault="00A2508D" w:rsidP="00A2508D">
      <w:pPr>
        <w:rPr>
          <w:sz w:val="24"/>
          <w:szCs w:val="24"/>
        </w:rPr>
      </w:pPr>
      <w:r>
        <w:rPr>
          <w:sz w:val="24"/>
          <w:szCs w:val="24"/>
        </w:rPr>
        <w:t>1 Zweig frischer Oregano (oder 1 TL getrockneter)</w:t>
      </w:r>
    </w:p>
    <w:p w14:paraId="62BC615C" w14:textId="77777777" w:rsidR="00A2508D" w:rsidRDefault="00A2508D" w:rsidP="00A2508D">
      <w:pPr>
        <w:rPr>
          <w:sz w:val="24"/>
          <w:szCs w:val="24"/>
        </w:rPr>
      </w:pPr>
      <w:r>
        <w:rPr>
          <w:sz w:val="24"/>
          <w:szCs w:val="24"/>
        </w:rPr>
        <w:t>1 Zwiebel</w:t>
      </w:r>
    </w:p>
    <w:p w14:paraId="6FEFFE4E" w14:textId="77777777" w:rsidR="00A2508D" w:rsidRDefault="00A2508D" w:rsidP="00A2508D">
      <w:pPr>
        <w:rPr>
          <w:sz w:val="24"/>
          <w:szCs w:val="24"/>
        </w:rPr>
      </w:pPr>
      <w:r>
        <w:rPr>
          <w:sz w:val="24"/>
          <w:szCs w:val="24"/>
        </w:rPr>
        <w:t>1 Knoblauchzehe</w:t>
      </w:r>
    </w:p>
    <w:p w14:paraId="64FBE826" w14:textId="77777777" w:rsidR="00A2508D" w:rsidRDefault="00A2508D" w:rsidP="00A2508D">
      <w:pPr>
        <w:rPr>
          <w:sz w:val="24"/>
          <w:szCs w:val="24"/>
        </w:rPr>
      </w:pPr>
      <w:r>
        <w:rPr>
          <w:sz w:val="24"/>
          <w:szCs w:val="24"/>
        </w:rPr>
        <w:t>1/8 l Wein</w:t>
      </w:r>
    </w:p>
    <w:p w14:paraId="2F05F6B6" w14:textId="77777777" w:rsidR="00A2508D" w:rsidRDefault="00A2508D" w:rsidP="00A2508D">
      <w:pPr>
        <w:rPr>
          <w:sz w:val="24"/>
          <w:szCs w:val="24"/>
        </w:rPr>
      </w:pPr>
      <w:r>
        <w:rPr>
          <w:sz w:val="24"/>
          <w:szCs w:val="24"/>
        </w:rPr>
        <w:t>300 g Fusilli</w:t>
      </w:r>
    </w:p>
    <w:p w14:paraId="12D67618" w14:textId="77777777" w:rsidR="00A2508D" w:rsidRDefault="00A2508D" w:rsidP="00A2508D">
      <w:pPr>
        <w:rPr>
          <w:sz w:val="24"/>
          <w:szCs w:val="24"/>
        </w:rPr>
      </w:pPr>
      <w:r>
        <w:rPr>
          <w:sz w:val="24"/>
          <w:szCs w:val="24"/>
        </w:rPr>
        <w:t>Salz, Pfeffer aus der Mühle</w:t>
      </w:r>
    </w:p>
    <w:p w14:paraId="487D1F41" w14:textId="77777777" w:rsidR="00A2508D" w:rsidRDefault="00A2508D" w:rsidP="00A2508D">
      <w:pPr>
        <w:rPr>
          <w:sz w:val="24"/>
          <w:szCs w:val="24"/>
        </w:rPr>
      </w:pPr>
    </w:p>
    <w:p w14:paraId="0324E4B9" w14:textId="77777777" w:rsidR="00A2508D" w:rsidRDefault="00A2508D" w:rsidP="00A2508D">
      <w:pPr>
        <w:rPr>
          <w:sz w:val="24"/>
          <w:szCs w:val="24"/>
        </w:rPr>
      </w:pPr>
      <w:r>
        <w:rPr>
          <w:sz w:val="24"/>
          <w:szCs w:val="24"/>
        </w:rPr>
        <w:t>Zubereitungszeit: 1 Stunde</w:t>
      </w:r>
    </w:p>
    <w:p w14:paraId="39673418" w14:textId="77777777" w:rsidR="00A2508D" w:rsidRPr="005C13BF" w:rsidRDefault="00A2508D" w:rsidP="00A2508D">
      <w:pPr>
        <w:pStyle w:val="ListParagraph"/>
        <w:numPr>
          <w:ilvl w:val="0"/>
          <w:numId w:val="107"/>
        </w:numPr>
        <w:spacing w:after="120"/>
        <w:ind w:left="714" w:hanging="357"/>
        <w:contextualSpacing w:val="0"/>
        <w:jc w:val="both"/>
        <w:rPr>
          <w:sz w:val="24"/>
          <w:szCs w:val="24"/>
        </w:rPr>
      </w:pPr>
      <w:r w:rsidRPr="005C13BF">
        <w:rPr>
          <w:sz w:val="24"/>
          <w:szCs w:val="24"/>
        </w:rPr>
        <w:t>Speck in kleine Würfel schneiden. Selleriestange, Möhre, Zwiebel und Knoblauch sehr fein hacken. Alles zusammen in einen Topf geben, langsam erhitzen und bei geringer Temperatur unter Rühren anbraten.</w:t>
      </w:r>
    </w:p>
    <w:p w14:paraId="474660FA" w14:textId="77777777" w:rsidR="00A2508D" w:rsidRPr="005C13BF" w:rsidRDefault="00A2508D" w:rsidP="00A2508D">
      <w:pPr>
        <w:pStyle w:val="ListParagraph"/>
        <w:numPr>
          <w:ilvl w:val="0"/>
          <w:numId w:val="107"/>
        </w:numPr>
        <w:spacing w:after="120"/>
        <w:ind w:left="714" w:hanging="357"/>
        <w:contextualSpacing w:val="0"/>
        <w:jc w:val="both"/>
        <w:rPr>
          <w:sz w:val="24"/>
          <w:szCs w:val="24"/>
        </w:rPr>
      </w:pPr>
      <w:r w:rsidRPr="005C13BF">
        <w:rPr>
          <w:sz w:val="24"/>
          <w:szCs w:val="24"/>
        </w:rPr>
        <w:t>Weißwein angießen, aufkochen. Tomaten kurz überbrühen, enthäuten und entkernen. Fruchtfleisch hacken und in den Topf geben. Salzen, pfeffern, zu einer sämigen Sauce köcheln.</w:t>
      </w:r>
    </w:p>
    <w:p w14:paraId="720322A5" w14:textId="77777777" w:rsidR="00A2508D" w:rsidRPr="005C13BF" w:rsidRDefault="00A2508D" w:rsidP="00A2508D">
      <w:pPr>
        <w:pStyle w:val="ListParagraph"/>
        <w:numPr>
          <w:ilvl w:val="0"/>
          <w:numId w:val="107"/>
        </w:numPr>
        <w:spacing w:after="120"/>
        <w:ind w:left="714" w:hanging="357"/>
        <w:contextualSpacing w:val="0"/>
        <w:jc w:val="both"/>
        <w:rPr>
          <w:sz w:val="24"/>
          <w:szCs w:val="24"/>
        </w:rPr>
      </w:pPr>
      <w:r w:rsidRPr="005C13BF">
        <w:rPr>
          <w:sz w:val="24"/>
          <w:szCs w:val="24"/>
        </w:rPr>
        <w:t>Währenddessen Fusilli al dente kochen. Ricottakäse zerbröseln.</w:t>
      </w:r>
    </w:p>
    <w:p w14:paraId="7D550D3F" w14:textId="77777777" w:rsidR="00A2508D" w:rsidRDefault="00A2508D" w:rsidP="00A2508D">
      <w:pPr>
        <w:pStyle w:val="ListParagraph"/>
        <w:numPr>
          <w:ilvl w:val="0"/>
          <w:numId w:val="107"/>
        </w:numPr>
        <w:spacing w:after="120"/>
        <w:ind w:left="714" w:hanging="357"/>
        <w:contextualSpacing w:val="0"/>
        <w:jc w:val="both"/>
        <w:rPr>
          <w:sz w:val="24"/>
          <w:szCs w:val="24"/>
        </w:rPr>
      </w:pPr>
      <w:r w:rsidRPr="005C13BF">
        <w:rPr>
          <w:sz w:val="24"/>
          <w:szCs w:val="24"/>
        </w:rPr>
        <w:t>Fertig gegarte Fusilli abgießen, sofort mit der Sauce vermengen, eventuell einige EL Nudelwasser angießen. 1 EL geriebenen Pecorino, den Ricotta und die Oreganoblättchen untermischen. Mit Salz und Pfeffer abschmecken. Übrigen Pecorino extra servieren.</w:t>
      </w:r>
    </w:p>
    <w:p w14:paraId="42EA2D16" w14:textId="77777777" w:rsidR="00A2508D" w:rsidRDefault="00A2508D" w:rsidP="00A2508D">
      <w:pPr>
        <w:rPr>
          <w:sz w:val="24"/>
          <w:szCs w:val="24"/>
        </w:rPr>
      </w:pPr>
      <w:r>
        <w:rPr>
          <w:sz w:val="24"/>
          <w:szCs w:val="24"/>
        </w:rPr>
        <w:br w:type="page"/>
      </w:r>
    </w:p>
    <w:p w14:paraId="55BADFE2" w14:textId="21543D62" w:rsidR="004559E8" w:rsidRDefault="004559E8" w:rsidP="004559E8">
      <w:pPr>
        <w:pStyle w:val="Heading2"/>
        <w:spacing w:after="240"/>
      </w:pPr>
      <w:r>
        <w:lastRenderedPageBreak/>
        <w:t>Fusillipfanne mit Zwiebeln</w:t>
      </w:r>
      <w:r>
        <w:rPr>
          <w:rStyle w:val="FootnoteReference"/>
        </w:rPr>
        <w:footnoteReference w:id="1336"/>
      </w:r>
      <w:r>
        <w:t xml:space="preserve"> </w:t>
      </w:r>
    </w:p>
    <w:p w14:paraId="7D2BCC8C" w14:textId="77777777" w:rsidR="004559E8" w:rsidRDefault="004559E8" w:rsidP="004559E8">
      <w:pPr>
        <w:jc w:val="both"/>
        <w:rPr>
          <w:sz w:val="24"/>
          <w:szCs w:val="24"/>
        </w:rPr>
      </w:pPr>
      <w:r w:rsidRPr="00224ADE">
        <w:rPr>
          <w:sz w:val="24"/>
          <w:szCs w:val="24"/>
          <w:u w:val="single"/>
        </w:rPr>
        <w:t>Zutaten</w:t>
      </w:r>
      <w:r>
        <w:rPr>
          <w:sz w:val="24"/>
          <w:szCs w:val="24"/>
        </w:rPr>
        <w:t xml:space="preserve"> (für 4 Portionen):</w:t>
      </w:r>
    </w:p>
    <w:p w14:paraId="145302D6" w14:textId="368EBAED" w:rsidR="004559E8" w:rsidRDefault="004559E8" w:rsidP="004559E8">
      <w:pPr>
        <w:jc w:val="both"/>
        <w:rPr>
          <w:sz w:val="24"/>
          <w:szCs w:val="24"/>
        </w:rPr>
      </w:pPr>
      <w:r>
        <w:rPr>
          <w:sz w:val="24"/>
          <w:szCs w:val="24"/>
        </w:rPr>
        <w:t>250 g Hörnchennudeln oder Fusilli</w:t>
      </w:r>
    </w:p>
    <w:p w14:paraId="4FA0757A" w14:textId="77777777" w:rsidR="004559E8" w:rsidRDefault="004559E8" w:rsidP="004559E8">
      <w:pPr>
        <w:jc w:val="both"/>
        <w:rPr>
          <w:sz w:val="24"/>
          <w:szCs w:val="24"/>
        </w:rPr>
      </w:pPr>
      <w:r>
        <w:rPr>
          <w:sz w:val="24"/>
          <w:szCs w:val="24"/>
        </w:rPr>
        <w:t>1 EL Öl</w:t>
      </w:r>
    </w:p>
    <w:p w14:paraId="59C7A9D4" w14:textId="77777777" w:rsidR="004559E8" w:rsidRDefault="004559E8" w:rsidP="004559E8">
      <w:pPr>
        <w:jc w:val="both"/>
        <w:rPr>
          <w:sz w:val="24"/>
          <w:szCs w:val="24"/>
        </w:rPr>
      </w:pPr>
      <w:r>
        <w:rPr>
          <w:sz w:val="24"/>
          <w:szCs w:val="24"/>
        </w:rPr>
        <w:t>200 g Zwiebeln</w:t>
      </w:r>
    </w:p>
    <w:p w14:paraId="5BCB020E" w14:textId="77777777" w:rsidR="004559E8" w:rsidRDefault="004559E8" w:rsidP="004559E8">
      <w:pPr>
        <w:jc w:val="both"/>
        <w:rPr>
          <w:sz w:val="24"/>
          <w:szCs w:val="24"/>
        </w:rPr>
      </w:pPr>
      <w:r>
        <w:rPr>
          <w:sz w:val="24"/>
          <w:szCs w:val="24"/>
        </w:rPr>
        <w:t>1 -2 Knoblauchzehen</w:t>
      </w:r>
    </w:p>
    <w:p w14:paraId="161ABD56" w14:textId="77777777" w:rsidR="004559E8" w:rsidRDefault="004559E8" w:rsidP="004559E8">
      <w:pPr>
        <w:jc w:val="both"/>
        <w:rPr>
          <w:sz w:val="24"/>
          <w:szCs w:val="24"/>
        </w:rPr>
      </w:pPr>
      <w:r>
        <w:rPr>
          <w:sz w:val="24"/>
          <w:szCs w:val="24"/>
        </w:rPr>
        <w:t>250 g Zucchini</w:t>
      </w:r>
    </w:p>
    <w:p w14:paraId="1ADE5573" w14:textId="77777777" w:rsidR="004559E8" w:rsidRDefault="004559E8" w:rsidP="004559E8">
      <w:pPr>
        <w:jc w:val="both"/>
        <w:rPr>
          <w:sz w:val="24"/>
          <w:szCs w:val="24"/>
        </w:rPr>
      </w:pPr>
      <w:r>
        <w:rPr>
          <w:sz w:val="24"/>
          <w:szCs w:val="24"/>
        </w:rPr>
        <w:t>20 g Butter</w:t>
      </w:r>
    </w:p>
    <w:p w14:paraId="5E80E202" w14:textId="77777777" w:rsidR="004559E8" w:rsidRDefault="004559E8" w:rsidP="004559E8">
      <w:pPr>
        <w:jc w:val="both"/>
        <w:rPr>
          <w:sz w:val="24"/>
          <w:szCs w:val="24"/>
        </w:rPr>
      </w:pPr>
      <w:r>
        <w:rPr>
          <w:sz w:val="24"/>
          <w:szCs w:val="24"/>
        </w:rPr>
        <w:t>Pfeffer, Salz</w:t>
      </w:r>
    </w:p>
    <w:p w14:paraId="116B60A3" w14:textId="77777777" w:rsidR="004559E8" w:rsidRDefault="004559E8" w:rsidP="004559E8">
      <w:pPr>
        <w:jc w:val="both"/>
        <w:rPr>
          <w:sz w:val="24"/>
          <w:szCs w:val="24"/>
        </w:rPr>
      </w:pPr>
      <w:r>
        <w:rPr>
          <w:sz w:val="24"/>
          <w:szCs w:val="24"/>
        </w:rPr>
        <w:t>Kräuter der Provence</w:t>
      </w:r>
    </w:p>
    <w:p w14:paraId="5F6714FF" w14:textId="77777777" w:rsidR="004559E8" w:rsidRDefault="004559E8" w:rsidP="004559E8">
      <w:pPr>
        <w:jc w:val="both"/>
        <w:rPr>
          <w:sz w:val="24"/>
          <w:szCs w:val="24"/>
        </w:rPr>
      </w:pPr>
      <w:r>
        <w:rPr>
          <w:sz w:val="24"/>
          <w:szCs w:val="24"/>
        </w:rPr>
        <w:t>4 Eier</w:t>
      </w:r>
    </w:p>
    <w:p w14:paraId="109D54EE" w14:textId="77777777" w:rsidR="004559E8" w:rsidRDefault="004559E8" w:rsidP="004559E8">
      <w:pPr>
        <w:jc w:val="both"/>
        <w:rPr>
          <w:sz w:val="24"/>
          <w:szCs w:val="24"/>
        </w:rPr>
      </w:pPr>
      <w:r>
        <w:rPr>
          <w:sz w:val="24"/>
          <w:szCs w:val="24"/>
        </w:rPr>
        <w:t>150 ml Milch</w:t>
      </w:r>
    </w:p>
    <w:p w14:paraId="7ECFDD36" w14:textId="77777777" w:rsidR="004559E8" w:rsidRDefault="004559E8" w:rsidP="004559E8">
      <w:pPr>
        <w:jc w:val="both"/>
        <w:rPr>
          <w:sz w:val="24"/>
          <w:szCs w:val="24"/>
        </w:rPr>
      </w:pPr>
      <w:r>
        <w:rPr>
          <w:sz w:val="24"/>
          <w:szCs w:val="24"/>
        </w:rPr>
        <w:t>4 EL geriebener Käse</w:t>
      </w:r>
    </w:p>
    <w:p w14:paraId="07666E03" w14:textId="77777777" w:rsidR="004559E8" w:rsidRDefault="004559E8" w:rsidP="004559E8">
      <w:pPr>
        <w:jc w:val="both"/>
        <w:rPr>
          <w:sz w:val="24"/>
          <w:szCs w:val="24"/>
        </w:rPr>
      </w:pPr>
    </w:p>
    <w:p w14:paraId="7F971345" w14:textId="77777777" w:rsidR="004559E8" w:rsidRDefault="004559E8" w:rsidP="004559E8">
      <w:pPr>
        <w:jc w:val="both"/>
        <w:rPr>
          <w:sz w:val="24"/>
          <w:szCs w:val="24"/>
        </w:rPr>
      </w:pPr>
      <w:r>
        <w:rPr>
          <w:sz w:val="24"/>
          <w:szCs w:val="24"/>
        </w:rPr>
        <w:t>Zubereitungszeit: 20 Minuten plus 20 Minuten Garzeit</w:t>
      </w:r>
    </w:p>
    <w:p w14:paraId="61CB4862" w14:textId="77777777" w:rsidR="004559E8" w:rsidRPr="00E01F84" w:rsidRDefault="004559E8" w:rsidP="00B40E8C">
      <w:pPr>
        <w:pStyle w:val="ListParagraph"/>
        <w:numPr>
          <w:ilvl w:val="0"/>
          <w:numId w:val="566"/>
        </w:numPr>
        <w:spacing w:after="120"/>
        <w:ind w:left="714" w:hanging="357"/>
        <w:contextualSpacing w:val="0"/>
        <w:jc w:val="both"/>
        <w:rPr>
          <w:sz w:val="24"/>
          <w:szCs w:val="24"/>
        </w:rPr>
      </w:pPr>
      <w:r w:rsidRPr="00E01F84">
        <w:rPr>
          <w:sz w:val="24"/>
          <w:szCs w:val="24"/>
        </w:rPr>
        <w:t>Die Nudeln kochen.</w:t>
      </w:r>
    </w:p>
    <w:p w14:paraId="4EA4BD6E" w14:textId="77777777" w:rsidR="004559E8" w:rsidRPr="00E01F84" w:rsidRDefault="004559E8" w:rsidP="00B40E8C">
      <w:pPr>
        <w:pStyle w:val="ListParagraph"/>
        <w:numPr>
          <w:ilvl w:val="0"/>
          <w:numId w:val="566"/>
        </w:numPr>
        <w:spacing w:after="120"/>
        <w:ind w:left="714" w:hanging="357"/>
        <w:contextualSpacing w:val="0"/>
        <w:jc w:val="both"/>
        <w:rPr>
          <w:sz w:val="24"/>
          <w:szCs w:val="24"/>
        </w:rPr>
      </w:pPr>
      <w:r w:rsidRPr="00E01F84">
        <w:rPr>
          <w:sz w:val="24"/>
          <w:szCs w:val="24"/>
        </w:rPr>
        <w:t>Die Zwiebeln schälen und würfeln. Den Knoblauch schälen. Die Zucchini gut waschen und in Scheiben schneiden.</w:t>
      </w:r>
    </w:p>
    <w:p w14:paraId="2103F908" w14:textId="77777777" w:rsidR="004559E8" w:rsidRPr="00E01F84" w:rsidRDefault="004559E8" w:rsidP="00B40E8C">
      <w:pPr>
        <w:pStyle w:val="ListParagraph"/>
        <w:numPr>
          <w:ilvl w:val="0"/>
          <w:numId w:val="566"/>
        </w:numPr>
        <w:spacing w:after="120"/>
        <w:ind w:left="714" w:hanging="357"/>
        <w:contextualSpacing w:val="0"/>
        <w:jc w:val="both"/>
        <w:rPr>
          <w:sz w:val="24"/>
          <w:szCs w:val="24"/>
        </w:rPr>
      </w:pPr>
      <w:r w:rsidRPr="00E01F84">
        <w:rPr>
          <w:sz w:val="24"/>
          <w:szCs w:val="24"/>
        </w:rPr>
        <w:t>Die Butter erhitzen und die Zwiebeln und den zerdrückten Knoblauch darin andünsten. Die Zucchini dazugeben und kurz mitdünsten. Mit Salz, Pfeffer und Kräutern würzen. Danach mit den Nudeln vermischen.</w:t>
      </w:r>
    </w:p>
    <w:p w14:paraId="30757A1B" w14:textId="77777777" w:rsidR="004559E8" w:rsidRPr="00E01F84" w:rsidRDefault="004559E8" w:rsidP="00B40E8C">
      <w:pPr>
        <w:pStyle w:val="ListParagraph"/>
        <w:numPr>
          <w:ilvl w:val="0"/>
          <w:numId w:val="566"/>
        </w:numPr>
        <w:spacing w:after="120"/>
        <w:ind w:left="714" w:hanging="357"/>
        <w:contextualSpacing w:val="0"/>
        <w:jc w:val="both"/>
        <w:rPr>
          <w:sz w:val="24"/>
          <w:szCs w:val="24"/>
        </w:rPr>
      </w:pPr>
      <w:r w:rsidRPr="00E01F84">
        <w:rPr>
          <w:sz w:val="24"/>
          <w:szCs w:val="24"/>
        </w:rPr>
        <w:t xml:space="preserve">Die Eier mit der Milch verquirlen und leicht salzen. </w:t>
      </w:r>
    </w:p>
    <w:p w14:paraId="25DA1B40" w14:textId="77777777" w:rsidR="004559E8" w:rsidRPr="00E01F84" w:rsidRDefault="004559E8" w:rsidP="00B40E8C">
      <w:pPr>
        <w:pStyle w:val="ListParagraph"/>
        <w:numPr>
          <w:ilvl w:val="0"/>
          <w:numId w:val="566"/>
        </w:numPr>
        <w:spacing w:after="120"/>
        <w:ind w:left="714" w:hanging="357"/>
        <w:contextualSpacing w:val="0"/>
        <w:jc w:val="both"/>
        <w:rPr>
          <w:sz w:val="24"/>
          <w:szCs w:val="24"/>
        </w:rPr>
      </w:pPr>
      <w:r w:rsidRPr="00E01F84">
        <w:rPr>
          <w:sz w:val="24"/>
          <w:szCs w:val="24"/>
        </w:rPr>
        <w:t>Fett in einer Pfanne erhitzen. Ein Viertel der Nudel-Gemüsemischung hineingeben, ein Viertel der Eiermilch darübergießen und stocken lassen. Die 3 übrigen Nudelpfannen ebenso zubereiten.</w:t>
      </w:r>
    </w:p>
    <w:p w14:paraId="3B543DFE" w14:textId="77777777" w:rsidR="004559E8" w:rsidRDefault="004559E8" w:rsidP="00B40E8C">
      <w:pPr>
        <w:pStyle w:val="ListParagraph"/>
        <w:numPr>
          <w:ilvl w:val="0"/>
          <w:numId w:val="566"/>
        </w:numPr>
        <w:spacing w:after="120"/>
        <w:ind w:left="714" w:hanging="357"/>
        <w:contextualSpacing w:val="0"/>
        <w:jc w:val="both"/>
        <w:rPr>
          <w:sz w:val="24"/>
          <w:szCs w:val="24"/>
        </w:rPr>
      </w:pPr>
      <w:r w:rsidRPr="00E01F84">
        <w:rPr>
          <w:sz w:val="24"/>
          <w:szCs w:val="24"/>
        </w:rPr>
        <w:t>Mit Käse bestreut servieren.</w:t>
      </w:r>
    </w:p>
    <w:p w14:paraId="29DB07A6" w14:textId="77777777" w:rsidR="004559E8" w:rsidRDefault="004559E8" w:rsidP="004559E8">
      <w:pPr>
        <w:rPr>
          <w:sz w:val="24"/>
          <w:szCs w:val="24"/>
        </w:rPr>
      </w:pPr>
      <w:r>
        <w:rPr>
          <w:sz w:val="24"/>
          <w:szCs w:val="24"/>
        </w:rPr>
        <w:br w:type="page"/>
      </w:r>
    </w:p>
    <w:p w14:paraId="2D757DCE" w14:textId="28A35D6B" w:rsidR="00A2508D" w:rsidRPr="00F0625D" w:rsidRDefault="00A2508D" w:rsidP="00A2508D">
      <w:pPr>
        <w:pStyle w:val="Heading2"/>
        <w:spacing w:after="240"/>
      </w:pPr>
      <w:r w:rsidRPr="00F0625D">
        <w:lastRenderedPageBreak/>
        <w:t>Orecchiette Puttanesca</w:t>
      </w:r>
      <w:r>
        <w:rPr>
          <w:rStyle w:val="FootnoteReference"/>
          <w:lang w:val="en-US"/>
        </w:rPr>
        <w:footnoteReference w:id="1337"/>
      </w:r>
      <w:r w:rsidRPr="00F0625D">
        <w:t xml:space="preserve"> </w:t>
      </w:r>
    </w:p>
    <w:p w14:paraId="0F6809A0" w14:textId="77777777" w:rsidR="00A2508D" w:rsidRPr="004F0B03" w:rsidRDefault="00A2508D" w:rsidP="00A2508D">
      <w:pPr>
        <w:rPr>
          <w:sz w:val="24"/>
          <w:szCs w:val="24"/>
        </w:rPr>
      </w:pPr>
      <w:r w:rsidRPr="00324E59">
        <w:rPr>
          <w:sz w:val="24"/>
          <w:szCs w:val="24"/>
          <w:u w:val="single"/>
        </w:rPr>
        <w:t>Zutaten</w:t>
      </w:r>
      <w:r w:rsidRPr="004F0B03">
        <w:rPr>
          <w:sz w:val="24"/>
          <w:szCs w:val="24"/>
        </w:rPr>
        <w:t xml:space="preserve"> </w:t>
      </w:r>
      <w:r>
        <w:rPr>
          <w:sz w:val="24"/>
          <w:szCs w:val="24"/>
        </w:rPr>
        <w:t>(</w:t>
      </w:r>
      <w:r w:rsidRPr="004F0B03">
        <w:rPr>
          <w:sz w:val="24"/>
          <w:szCs w:val="24"/>
        </w:rPr>
        <w:t>für 4 Portionen</w:t>
      </w:r>
      <w:r>
        <w:rPr>
          <w:sz w:val="24"/>
          <w:szCs w:val="24"/>
        </w:rPr>
        <w:t>)</w:t>
      </w:r>
    </w:p>
    <w:p w14:paraId="25460509" w14:textId="77777777" w:rsidR="00A2508D" w:rsidRDefault="00A2508D" w:rsidP="00A2508D">
      <w:pPr>
        <w:rPr>
          <w:sz w:val="24"/>
          <w:szCs w:val="24"/>
        </w:rPr>
      </w:pPr>
      <w:r w:rsidRPr="00645D09">
        <w:rPr>
          <w:sz w:val="24"/>
          <w:szCs w:val="24"/>
        </w:rPr>
        <w:t>50 ml Olivenöl, plus 2 EL zu</w:t>
      </w:r>
      <w:r>
        <w:rPr>
          <w:sz w:val="24"/>
          <w:szCs w:val="24"/>
        </w:rPr>
        <w:t>m Servieren</w:t>
      </w:r>
    </w:p>
    <w:p w14:paraId="0A3BEFCE" w14:textId="77777777" w:rsidR="00A2508D" w:rsidRDefault="00A2508D" w:rsidP="00A2508D">
      <w:pPr>
        <w:rPr>
          <w:sz w:val="24"/>
          <w:szCs w:val="24"/>
        </w:rPr>
      </w:pPr>
      <w:r>
        <w:rPr>
          <w:sz w:val="24"/>
          <w:szCs w:val="24"/>
        </w:rPr>
        <w:t>6 Knoblauchzehen, zerstoßen</w:t>
      </w:r>
    </w:p>
    <w:p w14:paraId="386B7AE4" w14:textId="77777777" w:rsidR="00A2508D" w:rsidRDefault="00A2508D" w:rsidP="00A2508D">
      <w:pPr>
        <w:rPr>
          <w:sz w:val="24"/>
          <w:szCs w:val="24"/>
        </w:rPr>
      </w:pPr>
      <w:r>
        <w:rPr>
          <w:sz w:val="24"/>
          <w:szCs w:val="24"/>
        </w:rPr>
        <w:t>1 Dose Kichererbsen (400g), gut abgetropft und trocken getupft</w:t>
      </w:r>
    </w:p>
    <w:p w14:paraId="0E565A7E" w14:textId="77777777" w:rsidR="00A2508D" w:rsidRDefault="00A2508D" w:rsidP="00A2508D">
      <w:pPr>
        <w:rPr>
          <w:sz w:val="24"/>
          <w:szCs w:val="24"/>
        </w:rPr>
      </w:pPr>
      <w:r>
        <w:rPr>
          <w:sz w:val="24"/>
          <w:szCs w:val="24"/>
        </w:rPr>
        <w:t>Je 2 TL scharfes geräuchertes Paprikapulver und gemahlener Kreuzkümmel</w:t>
      </w:r>
    </w:p>
    <w:p w14:paraId="21DA4933" w14:textId="77777777" w:rsidR="00A2508D" w:rsidRDefault="00A2508D" w:rsidP="00A2508D">
      <w:pPr>
        <w:rPr>
          <w:sz w:val="24"/>
          <w:szCs w:val="24"/>
        </w:rPr>
      </w:pPr>
      <w:r>
        <w:rPr>
          <w:sz w:val="24"/>
          <w:szCs w:val="24"/>
        </w:rPr>
        <w:t>¾ EL Tomatenmark</w:t>
      </w:r>
    </w:p>
    <w:p w14:paraId="4E36F08F" w14:textId="77777777" w:rsidR="00A2508D" w:rsidRDefault="00A2508D" w:rsidP="00A2508D">
      <w:pPr>
        <w:rPr>
          <w:sz w:val="24"/>
          <w:szCs w:val="24"/>
        </w:rPr>
      </w:pPr>
      <w:r>
        <w:rPr>
          <w:sz w:val="24"/>
          <w:szCs w:val="24"/>
        </w:rPr>
        <w:t>40 g Petersilie, grob gehackt</w:t>
      </w:r>
    </w:p>
    <w:p w14:paraId="2CB77F48" w14:textId="77777777" w:rsidR="00A2508D" w:rsidRDefault="00A2508D" w:rsidP="00A2508D">
      <w:pPr>
        <w:rPr>
          <w:sz w:val="24"/>
          <w:szCs w:val="24"/>
        </w:rPr>
      </w:pPr>
      <w:r>
        <w:rPr>
          <w:sz w:val="24"/>
          <w:szCs w:val="24"/>
        </w:rPr>
        <w:t>2 TL abgeriebene Schale von 1 Zitrone</w:t>
      </w:r>
    </w:p>
    <w:p w14:paraId="169AC520" w14:textId="77777777" w:rsidR="00A2508D" w:rsidRDefault="00A2508D" w:rsidP="00A2508D">
      <w:pPr>
        <w:rPr>
          <w:sz w:val="24"/>
          <w:szCs w:val="24"/>
        </w:rPr>
      </w:pPr>
      <w:r>
        <w:rPr>
          <w:sz w:val="24"/>
          <w:szCs w:val="24"/>
        </w:rPr>
        <w:t>3 EL kleinen Kapern</w:t>
      </w:r>
    </w:p>
    <w:p w14:paraId="4A89198B" w14:textId="77777777" w:rsidR="00A2508D" w:rsidRDefault="00A2508D" w:rsidP="00A2508D">
      <w:pPr>
        <w:rPr>
          <w:sz w:val="24"/>
          <w:szCs w:val="24"/>
        </w:rPr>
      </w:pPr>
      <w:r>
        <w:rPr>
          <w:sz w:val="24"/>
          <w:szCs w:val="24"/>
        </w:rPr>
        <w:t>125 g grüne Oliven, entsteint und grob halbiert</w:t>
      </w:r>
    </w:p>
    <w:p w14:paraId="08A5B6D3" w14:textId="77777777" w:rsidR="00A2508D" w:rsidRDefault="00A2508D" w:rsidP="00A2508D">
      <w:pPr>
        <w:rPr>
          <w:sz w:val="24"/>
          <w:szCs w:val="24"/>
        </w:rPr>
      </w:pPr>
      <w:r>
        <w:rPr>
          <w:sz w:val="24"/>
          <w:szCs w:val="24"/>
        </w:rPr>
        <w:t>250 g kleine süße Kirschtomaten</w:t>
      </w:r>
    </w:p>
    <w:p w14:paraId="58638183" w14:textId="77777777" w:rsidR="00A2508D" w:rsidRDefault="00A2508D" w:rsidP="00A2508D">
      <w:pPr>
        <w:rPr>
          <w:sz w:val="24"/>
          <w:szCs w:val="24"/>
        </w:rPr>
      </w:pPr>
      <w:r>
        <w:rPr>
          <w:sz w:val="24"/>
          <w:szCs w:val="24"/>
        </w:rPr>
        <w:t>2 TL Zucker</w:t>
      </w:r>
    </w:p>
    <w:p w14:paraId="7C6C55A7" w14:textId="77777777" w:rsidR="00A2508D" w:rsidRDefault="00A2508D" w:rsidP="00A2508D">
      <w:pPr>
        <w:rPr>
          <w:sz w:val="24"/>
          <w:szCs w:val="24"/>
        </w:rPr>
      </w:pPr>
      <w:r>
        <w:rPr>
          <w:sz w:val="24"/>
          <w:szCs w:val="24"/>
        </w:rPr>
        <w:t>½ EL Kümmelsamen, leicht geröstet und zerstoßen</w:t>
      </w:r>
    </w:p>
    <w:p w14:paraId="631EEA6B" w14:textId="77777777" w:rsidR="00A2508D" w:rsidRDefault="00A2508D" w:rsidP="00A2508D">
      <w:pPr>
        <w:rPr>
          <w:sz w:val="24"/>
          <w:szCs w:val="24"/>
        </w:rPr>
      </w:pPr>
      <w:r>
        <w:rPr>
          <w:sz w:val="24"/>
          <w:szCs w:val="24"/>
        </w:rPr>
        <w:t>250 g Orecchiette</w:t>
      </w:r>
    </w:p>
    <w:p w14:paraId="3413E35D" w14:textId="77777777" w:rsidR="00A2508D" w:rsidRDefault="00A2508D" w:rsidP="00A2508D">
      <w:pPr>
        <w:rPr>
          <w:sz w:val="24"/>
          <w:szCs w:val="24"/>
        </w:rPr>
      </w:pPr>
      <w:r>
        <w:rPr>
          <w:sz w:val="24"/>
          <w:szCs w:val="24"/>
        </w:rPr>
        <w:t>500 ml Gemüsebrühe</w:t>
      </w:r>
    </w:p>
    <w:p w14:paraId="7A062E1D" w14:textId="77777777" w:rsidR="00A2508D" w:rsidRDefault="00A2508D" w:rsidP="00A2508D">
      <w:pPr>
        <w:rPr>
          <w:sz w:val="24"/>
          <w:szCs w:val="24"/>
        </w:rPr>
      </w:pPr>
    </w:p>
    <w:p w14:paraId="5A240BBD" w14:textId="77777777" w:rsidR="00A2508D" w:rsidRDefault="00A2508D" w:rsidP="00A2508D">
      <w:pPr>
        <w:rPr>
          <w:sz w:val="24"/>
          <w:szCs w:val="24"/>
        </w:rPr>
      </w:pPr>
      <w:r>
        <w:rPr>
          <w:sz w:val="24"/>
          <w:szCs w:val="24"/>
        </w:rPr>
        <w:t>Zubereitung:</w:t>
      </w:r>
    </w:p>
    <w:p w14:paraId="33E33F95" w14:textId="77777777" w:rsidR="00A2508D" w:rsidRPr="000258DE" w:rsidRDefault="00A2508D" w:rsidP="00B40E8C">
      <w:pPr>
        <w:pStyle w:val="ListParagraph"/>
        <w:numPr>
          <w:ilvl w:val="0"/>
          <w:numId w:val="1510"/>
        </w:numPr>
        <w:spacing w:after="120"/>
        <w:ind w:left="714" w:hanging="357"/>
        <w:contextualSpacing w:val="0"/>
        <w:jc w:val="both"/>
        <w:rPr>
          <w:sz w:val="24"/>
          <w:szCs w:val="24"/>
        </w:rPr>
      </w:pPr>
      <w:r w:rsidRPr="000258DE">
        <w:rPr>
          <w:sz w:val="24"/>
          <w:szCs w:val="24"/>
        </w:rPr>
        <w:t>Die ersten sechs Zutaten und ½ TL Salz in einer großen Schmorpfanne mit Deckel vermengen und alles bei mittlerer bis starker Hitze 12 Minuten anbraten, bis die Kichererbsen leicht knusprig sind, dabei ab und zu umrühren. Ein Drittel der Kichererbsen herausnehmen und für später beiseitestellen.</w:t>
      </w:r>
    </w:p>
    <w:p w14:paraId="300AFC84" w14:textId="77777777" w:rsidR="00A2508D" w:rsidRPr="000258DE" w:rsidRDefault="00A2508D" w:rsidP="00B40E8C">
      <w:pPr>
        <w:pStyle w:val="ListParagraph"/>
        <w:numPr>
          <w:ilvl w:val="0"/>
          <w:numId w:val="1510"/>
        </w:numPr>
        <w:spacing w:after="120"/>
        <w:ind w:left="714" w:hanging="357"/>
        <w:contextualSpacing w:val="0"/>
        <w:jc w:val="both"/>
        <w:rPr>
          <w:sz w:val="24"/>
          <w:szCs w:val="24"/>
        </w:rPr>
      </w:pPr>
      <w:r w:rsidRPr="000258DE">
        <w:rPr>
          <w:sz w:val="24"/>
          <w:szCs w:val="24"/>
        </w:rPr>
        <w:t>In einer kleinen Schüssel Petersilie, Zitronenschale, Kapern und Oliven vermengen. Zwei Drittel der Mischung in die Pfanne geben, gefolgt von Tomaten, Zucker und Kümmel. Unter häufigem Rühren bei mäßiger bis starker Hitze 2 Minuten erhitzen. Die Orecchiette, die Brühe, ¾ TL Salz und 200 ml Wasser dazugeben und das Ganze zum Köcheln bringen. Die Hitze auf mittlere Stufe stellen und 12-14 Minuten garen, bis die Pasta al dente ist.</w:t>
      </w:r>
    </w:p>
    <w:p w14:paraId="30860F13" w14:textId="77777777" w:rsidR="00A2508D" w:rsidRPr="000258DE" w:rsidRDefault="00A2508D" w:rsidP="00B40E8C">
      <w:pPr>
        <w:pStyle w:val="ListParagraph"/>
        <w:numPr>
          <w:ilvl w:val="0"/>
          <w:numId w:val="1510"/>
        </w:numPr>
        <w:spacing w:after="120"/>
        <w:ind w:left="714" w:hanging="357"/>
        <w:contextualSpacing w:val="0"/>
        <w:jc w:val="both"/>
        <w:rPr>
          <w:sz w:val="24"/>
          <w:szCs w:val="24"/>
        </w:rPr>
      </w:pPr>
      <w:r w:rsidRPr="000258DE">
        <w:rPr>
          <w:sz w:val="24"/>
          <w:szCs w:val="24"/>
        </w:rPr>
        <w:t>Den Rest der Petersilienmischung unterrühren und die Pasta mit den restlichen 2 EL Öl beträufeln- Mit den knusprig gebratenen Kichererbsen garnieren und vor dem Servieren reichlich Pfeffer darübermahlen.</w:t>
      </w:r>
    </w:p>
    <w:p w14:paraId="21FD0B72" w14:textId="77777777" w:rsidR="00A2508D" w:rsidRDefault="00A2508D" w:rsidP="00A2508D">
      <w:pPr>
        <w:jc w:val="both"/>
        <w:rPr>
          <w:sz w:val="24"/>
          <w:szCs w:val="24"/>
        </w:rPr>
      </w:pPr>
    </w:p>
    <w:p w14:paraId="03ACC918" w14:textId="2FF4A764" w:rsidR="00A2508D" w:rsidRDefault="00A2508D" w:rsidP="00A2508D">
      <w:pPr>
        <w:rPr>
          <w:rFonts w:asciiTheme="majorHAnsi" w:eastAsiaTheme="majorEastAsia" w:hAnsiTheme="majorHAnsi" w:cstheme="majorBidi"/>
          <w:color w:val="2F5496" w:themeColor="accent1" w:themeShade="BF"/>
          <w:sz w:val="26"/>
          <w:szCs w:val="26"/>
        </w:rPr>
      </w:pPr>
      <w:r>
        <w:rPr>
          <w:sz w:val="24"/>
          <w:szCs w:val="24"/>
        </w:rPr>
        <w:lastRenderedPageBreak/>
        <w:t>Info:</w:t>
      </w:r>
      <w:r w:rsidR="00CC40A2">
        <w:rPr>
          <w:sz w:val="24"/>
          <w:szCs w:val="24"/>
        </w:rPr>
        <w:tab/>
      </w:r>
      <w:r>
        <w:rPr>
          <w:sz w:val="24"/>
          <w:szCs w:val="24"/>
        </w:rPr>
        <w:t xml:space="preserve">Hab ich mal zu meinem Geburtstag gemacht. Kam super an. Auch bei mir </w:t>
      </w:r>
      <w:r w:rsidRPr="000258DE">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br w:type="page"/>
      </w:r>
    </w:p>
    <w:p w14:paraId="16AB456F" w14:textId="77777777" w:rsidR="00A2508D" w:rsidRDefault="00A2508D" w:rsidP="00A2508D">
      <w:pPr>
        <w:pStyle w:val="Heading2"/>
        <w:spacing w:after="240"/>
      </w:pPr>
      <w:r>
        <w:lastRenderedPageBreak/>
        <w:t>Orecchiette mit Salsiccia</w:t>
      </w:r>
      <w:r>
        <w:rPr>
          <w:rStyle w:val="FootnoteReference"/>
        </w:rPr>
        <w:footnoteReference w:id="1338"/>
      </w:r>
      <w:r>
        <w:t xml:space="preserve"> </w:t>
      </w:r>
    </w:p>
    <w:p w14:paraId="43937124" w14:textId="77777777" w:rsidR="00A2508D" w:rsidRDefault="00A2508D" w:rsidP="00A2508D">
      <w:pPr>
        <w:rPr>
          <w:sz w:val="24"/>
          <w:szCs w:val="24"/>
        </w:rPr>
      </w:pPr>
      <w:r w:rsidRPr="00AC4BA8">
        <w:rPr>
          <w:sz w:val="24"/>
          <w:szCs w:val="24"/>
          <w:u w:val="single"/>
        </w:rPr>
        <w:t>Zutaten</w:t>
      </w:r>
      <w:r>
        <w:rPr>
          <w:sz w:val="24"/>
          <w:szCs w:val="24"/>
        </w:rPr>
        <w:t xml:space="preserve"> (für 4 Personen):</w:t>
      </w:r>
    </w:p>
    <w:p w14:paraId="0A68464D" w14:textId="77777777" w:rsidR="00A2508D" w:rsidRDefault="00A2508D" w:rsidP="00A2508D">
      <w:pPr>
        <w:rPr>
          <w:sz w:val="24"/>
          <w:szCs w:val="24"/>
        </w:rPr>
      </w:pPr>
      <w:r>
        <w:rPr>
          <w:sz w:val="24"/>
          <w:szCs w:val="24"/>
        </w:rPr>
        <w:t>500g Orecchiette (Öhrchennudeln)</w:t>
      </w:r>
    </w:p>
    <w:p w14:paraId="5D5DB1BE" w14:textId="77777777" w:rsidR="00A2508D" w:rsidRDefault="00A2508D" w:rsidP="00A2508D">
      <w:pPr>
        <w:rPr>
          <w:sz w:val="24"/>
          <w:szCs w:val="24"/>
        </w:rPr>
      </w:pPr>
      <w:r>
        <w:rPr>
          <w:sz w:val="24"/>
          <w:szCs w:val="24"/>
        </w:rPr>
        <w:t>Salz</w:t>
      </w:r>
    </w:p>
    <w:p w14:paraId="6E78A195" w14:textId="77777777" w:rsidR="00A2508D" w:rsidRDefault="00A2508D" w:rsidP="00A2508D">
      <w:pPr>
        <w:rPr>
          <w:sz w:val="24"/>
          <w:szCs w:val="24"/>
        </w:rPr>
      </w:pPr>
      <w:r>
        <w:rPr>
          <w:sz w:val="24"/>
          <w:szCs w:val="24"/>
        </w:rPr>
        <w:t>4 Tomaten</w:t>
      </w:r>
    </w:p>
    <w:p w14:paraId="24DBCFFC" w14:textId="77777777" w:rsidR="00A2508D" w:rsidRDefault="00A2508D" w:rsidP="00A2508D">
      <w:pPr>
        <w:rPr>
          <w:sz w:val="24"/>
          <w:szCs w:val="24"/>
        </w:rPr>
      </w:pPr>
      <w:r>
        <w:rPr>
          <w:sz w:val="24"/>
          <w:szCs w:val="24"/>
        </w:rPr>
        <w:t>1 Zwiebel</w:t>
      </w:r>
    </w:p>
    <w:p w14:paraId="1FC6BDF5" w14:textId="77777777" w:rsidR="00A2508D" w:rsidRDefault="00A2508D" w:rsidP="00A2508D">
      <w:pPr>
        <w:rPr>
          <w:sz w:val="24"/>
          <w:szCs w:val="24"/>
        </w:rPr>
      </w:pPr>
      <w:r>
        <w:rPr>
          <w:sz w:val="24"/>
          <w:szCs w:val="24"/>
        </w:rPr>
        <w:t>4 Salsiccie (ca. 400g; deftig gewürzte Bratwürste)</w:t>
      </w:r>
    </w:p>
    <w:p w14:paraId="26721774" w14:textId="77777777" w:rsidR="00A2508D" w:rsidRDefault="00A2508D" w:rsidP="00A2508D">
      <w:pPr>
        <w:rPr>
          <w:sz w:val="24"/>
          <w:szCs w:val="24"/>
        </w:rPr>
      </w:pPr>
      <w:r>
        <w:rPr>
          <w:sz w:val="24"/>
          <w:szCs w:val="24"/>
        </w:rPr>
        <w:t>2 EL Olivenöl</w:t>
      </w:r>
    </w:p>
    <w:p w14:paraId="01FA8081" w14:textId="77777777" w:rsidR="00A2508D" w:rsidRDefault="00A2508D" w:rsidP="00A2508D">
      <w:pPr>
        <w:rPr>
          <w:sz w:val="24"/>
          <w:szCs w:val="24"/>
        </w:rPr>
      </w:pPr>
      <w:r>
        <w:rPr>
          <w:sz w:val="24"/>
          <w:szCs w:val="24"/>
        </w:rPr>
        <w:t>1 Schuss trockener Weißwein</w:t>
      </w:r>
    </w:p>
    <w:p w14:paraId="022093A8" w14:textId="77777777" w:rsidR="00A2508D" w:rsidRDefault="00A2508D" w:rsidP="00A2508D">
      <w:pPr>
        <w:rPr>
          <w:sz w:val="24"/>
          <w:szCs w:val="24"/>
        </w:rPr>
      </w:pPr>
      <w:r>
        <w:rPr>
          <w:sz w:val="24"/>
          <w:szCs w:val="24"/>
        </w:rPr>
        <w:t>Pfeffer aus der Mühle</w:t>
      </w:r>
    </w:p>
    <w:p w14:paraId="36CD4FC1" w14:textId="77777777" w:rsidR="00A2508D" w:rsidRDefault="00A2508D" w:rsidP="00A2508D">
      <w:pPr>
        <w:rPr>
          <w:sz w:val="24"/>
          <w:szCs w:val="24"/>
        </w:rPr>
      </w:pPr>
      <w:r>
        <w:rPr>
          <w:sz w:val="24"/>
          <w:szCs w:val="24"/>
        </w:rPr>
        <w:t>2 EL Thymianblättchen</w:t>
      </w:r>
    </w:p>
    <w:p w14:paraId="7D7960AB" w14:textId="77777777" w:rsidR="00A2508D" w:rsidRDefault="00A2508D" w:rsidP="00A2508D">
      <w:pPr>
        <w:rPr>
          <w:sz w:val="24"/>
          <w:szCs w:val="24"/>
        </w:rPr>
      </w:pPr>
    </w:p>
    <w:p w14:paraId="347E7636" w14:textId="77777777" w:rsidR="00A2508D" w:rsidRDefault="00A2508D" w:rsidP="00A2508D">
      <w:pPr>
        <w:rPr>
          <w:sz w:val="24"/>
          <w:szCs w:val="24"/>
        </w:rPr>
      </w:pPr>
      <w:r>
        <w:rPr>
          <w:sz w:val="24"/>
          <w:szCs w:val="24"/>
        </w:rPr>
        <w:t>Zubereitungszeit: 30 Minuten</w:t>
      </w:r>
    </w:p>
    <w:p w14:paraId="7289B348" w14:textId="77777777" w:rsidR="00A2508D" w:rsidRPr="00E70AFB" w:rsidRDefault="00A2508D" w:rsidP="00A2508D">
      <w:pPr>
        <w:pStyle w:val="ListParagraph"/>
        <w:numPr>
          <w:ilvl w:val="0"/>
          <w:numId w:val="41"/>
        </w:numPr>
        <w:spacing w:after="120"/>
        <w:ind w:left="714" w:hanging="357"/>
        <w:contextualSpacing w:val="0"/>
        <w:jc w:val="both"/>
        <w:rPr>
          <w:sz w:val="24"/>
          <w:szCs w:val="24"/>
        </w:rPr>
      </w:pPr>
      <w:r w:rsidRPr="00E70AFB">
        <w:rPr>
          <w:sz w:val="24"/>
          <w:szCs w:val="24"/>
        </w:rPr>
        <w:t>Die Orecchiette nach Packungsanweisung in reichlich kochendem Salzwasser al dente garen. Inzwischen die Tomaten waschen, vierteln und die Stielansätze entfernen. Die Tomaten in Spalten schneiden. Die Zwiebel schälen, halbieren und in Streifen schneiden.</w:t>
      </w:r>
    </w:p>
    <w:p w14:paraId="27AFBDCE" w14:textId="77777777" w:rsidR="00A2508D" w:rsidRPr="00E70AFB" w:rsidRDefault="00A2508D" w:rsidP="00A2508D">
      <w:pPr>
        <w:pStyle w:val="ListParagraph"/>
        <w:numPr>
          <w:ilvl w:val="0"/>
          <w:numId w:val="41"/>
        </w:numPr>
        <w:spacing w:after="120"/>
        <w:ind w:left="714" w:hanging="357"/>
        <w:contextualSpacing w:val="0"/>
        <w:jc w:val="both"/>
        <w:rPr>
          <w:sz w:val="24"/>
          <w:szCs w:val="24"/>
        </w:rPr>
      </w:pPr>
      <w:r w:rsidRPr="00E70AFB">
        <w:rPr>
          <w:sz w:val="24"/>
          <w:szCs w:val="24"/>
        </w:rPr>
        <w:t>Das Wurstbrät aus der Haut drücken und zu kleinen Bällchen formen. Das Olivenöl in einer Pfanne erhitzen und die Wurstbällchen darin rundum 2 bis 3 Minuten goldbraun braten.</w:t>
      </w:r>
    </w:p>
    <w:p w14:paraId="1C114A00" w14:textId="77777777" w:rsidR="00A2508D" w:rsidRPr="00E70AFB" w:rsidRDefault="00A2508D" w:rsidP="00A2508D">
      <w:pPr>
        <w:pStyle w:val="ListParagraph"/>
        <w:numPr>
          <w:ilvl w:val="0"/>
          <w:numId w:val="41"/>
        </w:numPr>
        <w:spacing w:after="120"/>
        <w:ind w:left="714" w:hanging="357"/>
        <w:contextualSpacing w:val="0"/>
        <w:jc w:val="both"/>
        <w:rPr>
          <w:sz w:val="24"/>
          <w:szCs w:val="24"/>
        </w:rPr>
      </w:pPr>
      <w:r w:rsidRPr="00E70AFB">
        <w:rPr>
          <w:sz w:val="24"/>
          <w:szCs w:val="24"/>
        </w:rPr>
        <w:t>Die Bällchen herausnehmen und die Zwiebel im Bratfett glasig andünsten. Die Tomaten untermischen und alles mit dem Wein ablöschen. Etwa 5 Minuten köcheln lassen und, falls nötig, etwas Nudelkochwasser hinzufügen.</w:t>
      </w:r>
    </w:p>
    <w:p w14:paraId="5E50A463" w14:textId="77777777" w:rsidR="00A2508D" w:rsidRPr="00E70AFB" w:rsidRDefault="00A2508D" w:rsidP="00A2508D">
      <w:pPr>
        <w:pStyle w:val="ListParagraph"/>
        <w:numPr>
          <w:ilvl w:val="0"/>
          <w:numId w:val="41"/>
        </w:numPr>
        <w:spacing w:after="120"/>
        <w:ind w:left="714" w:hanging="357"/>
        <w:contextualSpacing w:val="0"/>
        <w:jc w:val="both"/>
        <w:rPr>
          <w:sz w:val="24"/>
          <w:szCs w:val="24"/>
        </w:rPr>
      </w:pPr>
      <w:r w:rsidRPr="00E70AFB">
        <w:rPr>
          <w:sz w:val="24"/>
          <w:szCs w:val="24"/>
        </w:rPr>
        <w:t>Die Orecchiette in ein Sieb abgießen und abtropfen lassen. Mit den Fleischbällchen unter die Sauce heben, kurz ziehen lassen und mit Salz und Pfeffer abschmecken. Auf tiefe Teller verteilen und mit dem Thymian bestreuen.</w:t>
      </w:r>
    </w:p>
    <w:p w14:paraId="56BF4141" w14:textId="77777777" w:rsidR="00A2508D" w:rsidRDefault="00A2508D" w:rsidP="00A2508D">
      <w:pPr>
        <w:ind w:left="708" w:hanging="708"/>
        <w:rPr>
          <w:sz w:val="24"/>
          <w:szCs w:val="24"/>
        </w:rPr>
      </w:pPr>
    </w:p>
    <w:p w14:paraId="02374BE9" w14:textId="77777777" w:rsidR="00A2508D" w:rsidRDefault="00A2508D" w:rsidP="00A2508D">
      <w:pPr>
        <w:ind w:left="708" w:hanging="708"/>
        <w:rPr>
          <w:sz w:val="24"/>
          <w:szCs w:val="24"/>
        </w:rPr>
      </w:pPr>
      <w:r>
        <w:rPr>
          <w:sz w:val="24"/>
          <w:szCs w:val="24"/>
        </w:rPr>
        <w:t>Tipp:</w:t>
      </w:r>
      <w:r>
        <w:rPr>
          <w:sz w:val="24"/>
          <w:szCs w:val="24"/>
        </w:rPr>
        <w:tab/>
        <w:t>Salsiccie sind je nach regionaler Herkunft z.B. mit Fenchelsamen, Chili oder Knoblauch verfeinert. Stattdessen kann man auch rohe grobe Bratwürste verwenden und nach Belieben würzen</w:t>
      </w:r>
    </w:p>
    <w:p w14:paraId="060CA07D" w14:textId="6C1A9831" w:rsidR="00A2508D" w:rsidRDefault="00A2508D" w:rsidP="00A2508D">
      <w:pPr>
        <w:rPr>
          <w:rFonts w:asciiTheme="majorHAnsi" w:eastAsiaTheme="majorEastAsia" w:hAnsiTheme="majorHAnsi" w:cstheme="majorBidi"/>
          <w:color w:val="2F5496" w:themeColor="accent1" w:themeShade="BF"/>
          <w:sz w:val="26"/>
          <w:szCs w:val="26"/>
        </w:rPr>
      </w:pPr>
      <w:r>
        <w:rPr>
          <w:sz w:val="24"/>
          <w:szCs w:val="24"/>
        </w:rPr>
        <w:br w:type="page"/>
      </w:r>
    </w:p>
    <w:p w14:paraId="62CB2DD1" w14:textId="77777777" w:rsidR="007331EA" w:rsidRDefault="007331EA" w:rsidP="007331EA">
      <w:pPr>
        <w:pStyle w:val="Heading2"/>
        <w:spacing w:after="240"/>
      </w:pPr>
      <w:r>
        <w:lastRenderedPageBreak/>
        <w:t>Gigli mit Kichererbsen</w:t>
      </w:r>
      <w:r>
        <w:rPr>
          <w:rStyle w:val="FootnoteReference"/>
        </w:rPr>
        <w:footnoteReference w:id="1339"/>
      </w:r>
    </w:p>
    <w:p w14:paraId="27A98717" w14:textId="77777777" w:rsidR="007331EA" w:rsidRDefault="007331EA" w:rsidP="007331EA">
      <w:pPr>
        <w:rPr>
          <w:sz w:val="24"/>
          <w:szCs w:val="24"/>
        </w:rPr>
      </w:pPr>
      <w:r w:rsidRPr="00A836EF">
        <w:rPr>
          <w:sz w:val="24"/>
          <w:szCs w:val="24"/>
          <w:u w:val="single"/>
        </w:rPr>
        <w:t>Zutaten</w:t>
      </w:r>
      <w:r>
        <w:rPr>
          <w:sz w:val="24"/>
          <w:szCs w:val="24"/>
        </w:rPr>
        <w:t xml:space="preserve"> (für 4 Portionen):</w:t>
      </w:r>
    </w:p>
    <w:p w14:paraId="2DB040DE" w14:textId="77777777" w:rsidR="007331EA" w:rsidRDefault="007331EA" w:rsidP="007331EA">
      <w:pPr>
        <w:rPr>
          <w:sz w:val="24"/>
          <w:szCs w:val="24"/>
        </w:rPr>
      </w:pPr>
      <w:r>
        <w:rPr>
          <w:sz w:val="24"/>
          <w:szCs w:val="24"/>
        </w:rPr>
        <w:t>3 EL Olivenöl</w:t>
      </w:r>
    </w:p>
    <w:p w14:paraId="5DB55160" w14:textId="77777777" w:rsidR="007331EA" w:rsidRDefault="007331EA" w:rsidP="007331EA">
      <w:pPr>
        <w:rPr>
          <w:sz w:val="24"/>
          <w:szCs w:val="24"/>
        </w:rPr>
      </w:pPr>
      <w:r>
        <w:rPr>
          <w:sz w:val="24"/>
          <w:szCs w:val="24"/>
        </w:rPr>
        <w:t>½ Zwiebel, fein gehackt</w:t>
      </w:r>
    </w:p>
    <w:p w14:paraId="0FFFA9B8" w14:textId="77777777" w:rsidR="007331EA" w:rsidRDefault="007331EA" w:rsidP="007331EA">
      <w:pPr>
        <w:rPr>
          <w:sz w:val="24"/>
          <w:szCs w:val="24"/>
        </w:rPr>
      </w:pPr>
      <w:r>
        <w:rPr>
          <w:sz w:val="24"/>
          <w:szCs w:val="24"/>
        </w:rPr>
        <w:t>2 Knoblauchzehen, zerdrückt</w:t>
      </w:r>
    </w:p>
    <w:p w14:paraId="5E1EA327" w14:textId="77777777" w:rsidR="007331EA" w:rsidRDefault="007331EA" w:rsidP="007331EA">
      <w:pPr>
        <w:rPr>
          <w:sz w:val="24"/>
          <w:szCs w:val="24"/>
        </w:rPr>
      </w:pPr>
      <w:r>
        <w:rPr>
          <w:sz w:val="24"/>
          <w:szCs w:val="24"/>
        </w:rPr>
        <w:t>2 TL Kreuzkümmel</w:t>
      </w:r>
    </w:p>
    <w:p w14:paraId="5865E88E" w14:textId="77777777" w:rsidR="007331EA" w:rsidRDefault="007331EA" w:rsidP="007331EA">
      <w:pPr>
        <w:rPr>
          <w:sz w:val="24"/>
          <w:szCs w:val="24"/>
        </w:rPr>
      </w:pPr>
      <w:r>
        <w:rPr>
          <w:sz w:val="24"/>
          <w:szCs w:val="24"/>
        </w:rPr>
        <w:t>10 g Thymianblätter, fein gehackt</w:t>
      </w:r>
    </w:p>
    <w:p w14:paraId="5897842C" w14:textId="77777777" w:rsidR="007331EA" w:rsidRDefault="007331EA" w:rsidP="007331EA">
      <w:pPr>
        <w:rPr>
          <w:sz w:val="24"/>
          <w:szCs w:val="24"/>
        </w:rPr>
      </w:pPr>
      <w:r>
        <w:rPr>
          <w:sz w:val="24"/>
          <w:szCs w:val="24"/>
        </w:rPr>
        <w:t>1 Bio-Zitrone, von einer die Hälfte der Schale dünn abgeschält, dann 2 EL Saft auspressen</w:t>
      </w:r>
    </w:p>
    <w:p w14:paraId="47B67E1A" w14:textId="77777777" w:rsidR="007331EA" w:rsidRDefault="007331EA" w:rsidP="007331EA">
      <w:pPr>
        <w:rPr>
          <w:sz w:val="24"/>
          <w:szCs w:val="24"/>
        </w:rPr>
      </w:pPr>
      <w:r>
        <w:rPr>
          <w:sz w:val="24"/>
          <w:szCs w:val="24"/>
        </w:rPr>
        <w:t>2 Dosen gegarte Kichererbsen (à 400 g), abgespült und abgetropft</w:t>
      </w:r>
    </w:p>
    <w:p w14:paraId="3F10776C" w14:textId="77777777" w:rsidR="007331EA" w:rsidRDefault="007331EA" w:rsidP="007331EA">
      <w:pPr>
        <w:rPr>
          <w:sz w:val="24"/>
          <w:szCs w:val="24"/>
        </w:rPr>
      </w:pPr>
      <w:r>
        <w:rPr>
          <w:sz w:val="24"/>
          <w:szCs w:val="24"/>
        </w:rPr>
        <w:t>1 TL brauner Zucker</w:t>
      </w:r>
    </w:p>
    <w:p w14:paraId="75C24B1D" w14:textId="77777777" w:rsidR="007331EA" w:rsidRDefault="007331EA" w:rsidP="007331EA">
      <w:pPr>
        <w:rPr>
          <w:sz w:val="24"/>
          <w:szCs w:val="24"/>
        </w:rPr>
      </w:pPr>
      <w:r>
        <w:rPr>
          <w:sz w:val="24"/>
          <w:szCs w:val="24"/>
        </w:rPr>
        <w:t>400 ml Brühe</w:t>
      </w:r>
    </w:p>
    <w:p w14:paraId="39C8926B" w14:textId="77777777" w:rsidR="007331EA" w:rsidRDefault="007331EA" w:rsidP="007331EA">
      <w:pPr>
        <w:rPr>
          <w:sz w:val="24"/>
          <w:szCs w:val="24"/>
        </w:rPr>
      </w:pPr>
      <w:r>
        <w:rPr>
          <w:sz w:val="24"/>
          <w:szCs w:val="24"/>
        </w:rPr>
        <w:t>200 g Gigli oder Conchiglie oder Orecchiette</w:t>
      </w:r>
    </w:p>
    <w:p w14:paraId="5EA5E883" w14:textId="77777777" w:rsidR="007331EA" w:rsidRDefault="007331EA" w:rsidP="007331EA">
      <w:pPr>
        <w:rPr>
          <w:sz w:val="24"/>
          <w:szCs w:val="24"/>
        </w:rPr>
      </w:pPr>
      <w:r>
        <w:rPr>
          <w:sz w:val="24"/>
          <w:szCs w:val="24"/>
        </w:rPr>
        <w:t>50 g Babyspinat</w:t>
      </w:r>
    </w:p>
    <w:p w14:paraId="1DD5DB09" w14:textId="77777777" w:rsidR="007331EA" w:rsidRDefault="007331EA" w:rsidP="007331EA">
      <w:pPr>
        <w:rPr>
          <w:sz w:val="24"/>
          <w:szCs w:val="24"/>
        </w:rPr>
      </w:pPr>
      <w:r>
        <w:rPr>
          <w:sz w:val="24"/>
          <w:szCs w:val="24"/>
        </w:rPr>
        <w:t>15 g Petersilie, grob gehackt</w:t>
      </w:r>
    </w:p>
    <w:p w14:paraId="30409BE5" w14:textId="77777777" w:rsidR="007331EA" w:rsidRDefault="007331EA" w:rsidP="007331EA">
      <w:pPr>
        <w:rPr>
          <w:sz w:val="24"/>
          <w:szCs w:val="24"/>
        </w:rPr>
      </w:pPr>
      <w:r>
        <w:rPr>
          <w:sz w:val="24"/>
          <w:szCs w:val="24"/>
        </w:rPr>
        <w:t>1,5 TL Za’atar</w:t>
      </w:r>
    </w:p>
    <w:p w14:paraId="39A97FCD" w14:textId="77777777" w:rsidR="007331EA" w:rsidRDefault="007331EA" w:rsidP="007331EA">
      <w:pPr>
        <w:rPr>
          <w:sz w:val="24"/>
          <w:szCs w:val="24"/>
        </w:rPr>
      </w:pPr>
      <w:r>
        <w:rPr>
          <w:sz w:val="24"/>
          <w:szCs w:val="24"/>
        </w:rPr>
        <w:t>Salz, Pfeffer</w:t>
      </w:r>
    </w:p>
    <w:p w14:paraId="3698AC9F" w14:textId="77777777" w:rsidR="007331EA" w:rsidRDefault="007331EA" w:rsidP="007331EA">
      <w:pPr>
        <w:rPr>
          <w:sz w:val="24"/>
          <w:szCs w:val="24"/>
        </w:rPr>
      </w:pPr>
    </w:p>
    <w:p w14:paraId="1A231EBD" w14:textId="77777777" w:rsidR="007331EA" w:rsidRDefault="007331EA" w:rsidP="007331EA">
      <w:pPr>
        <w:rPr>
          <w:sz w:val="24"/>
          <w:szCs w:val="24"/>
        </w:rPr>
      </w:pPr>
      <w:r>
        <w:rPr>
          <w:sz w:val="24"/>
          <w:szCs w:val="24"/>
        </w:rPr>
        <w:t>Zubereitung:</w:t>
      </w:r>
    </w:p>
    <w:p w14:paraId="505EFD5E" w14:textId="77777777" w:rsidR="007331EA" w:rsidRPr="000927A0" w:rsidRDefault="007331EA" w:rsidP="00B40E8C">
      <w:pPr>
        <w:pStyle w:val="ListParagraph"/>
        <w:numPr>
          <w:ilvl w:val="0"/>
          <w:numId w:val="1052"/>
        </w:numPr>
        <w:spacing w:after="120"/>
        <w:ind w:left="714" w:hanging="357"/>
        <w:contextualSpacing w:val="0"/>
        <w:jc w:val="both"/>
        <w:rPr>
          <w:sz w:val="24"/>
          <w:szCs w:val="24"/>
        </w:rPr>
      </w:pPr>
      <w:r w:rsidRPr="000927A0">
        <w:rPr>
          <w:sz w:val="24"/>
          <w:szCs w:val="24"/>
        </w:rPr>
        <w:t xml:space="preserve">Das Olivenöl in einem Topf bei hoher Temperatur erhitzen. Zwiebel, Knoblauch, Kreuzkümmel, Thymian, Zitronenschale sowie ½ TL Salz und 1 kräftige Prise Pfeffer hineingeben und alles 3 – 4 Minuten goldgelb anschwitzen, regelmäßig umrühren. Die Hitze ein wenig herunterschalten, die Kichererbsen und den Zucker hinzufügen und 8 Minuten unter gelegentlichem Rühren mitbraten, bis die Kichererbsen braun und knusprig werden. Die Brühe und den Zitronensaft zugießen und 6 Minuten köcheln lassen, bis die Sauce ein wenig eingekocht ist. Vom Herd nehmen und beiseitestellen. </w:t>
      </w:r>
    </w:p>
    <w:p w14:paraId="672AEEA4" w14:textId="77777777" w:rsidR="007331EA" w:rsidRPr="000927A0" w:rsidRDefault="007331EA" w:rsidP="00B40E8C">
      <w:pPr>
        <w:pStyle w:val="ListParagraph"/>
        <w:numPr>
          <w:ilvl w:val="0"/>
          <w:numId w:val="1052"/>
        </w:numPr>
        <w:spacing w:after="120"/>
        <w:ind w:left="714" w:hanging="357"/>
        <w:contextualSpacing w:val="0"/>
        <w:jc w:val="both"/>
        <w:rPr>
          <w:sz w:val="24"/>
          <w:szCs w:val="24"/>
        </w:rPr>
      </w:pPr>
      <w:r w:rsidRPr="000927A0">
        <w:rPr>
          <w:sz w:val="24"/>
          <w:szCs w:val="24"/>
        </w:rPr>
        <w:t>Nudeln al dente kochen. Abgießen und beiseitestellen.</w:t>
      </w:r>
    </w:p>
    <w:p w14:paraId="7511EE34" w14:textId="77777777" w:rsidR="007331EA" w:rsidRDefault="007331EA" w:rsidP="00B40E8C">
      <w:pPr>
        <w:pStyle w:val="ListParagraph"/>
        <w:numPr>
          <w:ilvl w:val="0"/>
          <w:numId w:val="1052"/>
        </w:numPr>
        <w:spacing w:after="120"/>
        <w:ind w:left="714" w:hanging="357"/>
        <w:contextualSpacing w:val="0"/>
        <w:jc w:val="both"/>
        <w:rPr>
          <w:sz w:val="24"/>
          <w:szCs w:val="24"/>
        </w:rPr>
      </w:pPr>
      <w:r w:rsidRPr="000927A0">
        <w:rPr>
          <w:sz w:val="24"/>
          <w:szCs w:val="24"/>
        </w:rPr>
        <w:t>Den Spinat und die Petersilie unter die Kichererbsen rühren – die Resthitze sollte ausreichen, um den Spinat zu garen, wenn nicht, einfach alles noch einmal behutsam erwärmen. Die Pasta unter die Kichererbsen mengen, auf Teller verteilen und mit Za’atar bestreuen. Mit ein paar Tropfen Olivenöl abrunden und servieren.</w:t>
      </w:r>
    </w:p>
    <w:p w14:paraId="0F4EF2F4" w14:textId="695621A1" w:rsidR="007331EA" w:rsidRDefault="007331EA" w:rsidP="007331EA">
      <w:pPr>
        <w:rPr>
          <w:rFonts w:asciiTheme="majorHAnsi" w:eastAsiaTheme="majorEastAsia" w:hAnsiTheme="majorHAnsi" w:cstheme="majorBidi"/>
          <w:color w:val="2F5496" w:themeColor="accent1" w:themeShade="BF"/>
          <w:sz w:val="26"/>
          <w:szCs w:val="26"/>
        </w:rPr>
      </w:pPr>
      <w:r>
        <w:rPr>
          <w:sz w:val="24"/>
          <w:szCs w:val="24"/>
        </w:rPr>
        <w:br w:type="page"/>
      </w:r>
    </w:p>
    <w:p w14:paraId="33FB29D8" w14:textId="77777777" w:rsidR="0028629E" w:rsidRDefault="0028629E" w:rsidP="0028629E">
      <w:pPr>
        <w:pStyle w:val="Heading2"/>
        <w:spacing w:after="240"/>
      </w:pPr>
      <w:r w:rsidRPr="00ED7A9F">
        <w:lastRenderedPageBreak/>
        <w:t>Conchiglie mit Kichererbsen</w:t>
      </w:r>
      <w:r>
        <w:rPr>
          <w:rStyle w:val="FootnoteReference"/>
        </w:rPr>
        <w:footnoteReference w:id="1340"/>
      </w:r>
      <w:r>
        <w:t xml:space="preserve"> </w:t>
      </w:r>
    </w:p>
    <w:p w14:paraId="45810ACD" w14:textId="77777777" w:rsidR="0028629E" w:rsidRDefault="0028629E" w:rsidP="0028629E">
      <w:pPr>
        <w:jc w:val="both"/>
        <w:rPr>
          <w:sz w:val="24"/>
          <w:szCs w:val="24"/>
        </w:rPr>
      </w:pPr>
      <w:r w:rsidRPr="002A1640">
        <w:rPr>
          <w:sz w:val="24"/>
          <w:szCs w:val="24"/>
          <w:u w:val="single"/>
        </w:rPr>
        <w:t>Zutaten</w:t>
      </w:r>
      <w:r>
        <w:rPr>
          <w:sz w:val="24"/>
          <w:szCs w:val="24"/>
        </w:rPr>
        <w:t xml:space="preserve"> (für 4 Personen):</w:t>
      </w:r>
    </w:p>
    <w:p w14:paraId="02883152" w14:textId="77777777" w:rsidR="0028629E" w:rsidRDefault="0028629E" w:rsidP="0028629E">
      <w:pPr>
        <w:jc w:val="both"/>
        <w:rPr>
          <w:sz w:val="24"/>
          <w:szCs w:val="24"/>
        </w:rPr>
      </w:pPr>
      <w:r>
        <w:rPr>
          <w:sz w:val="24"/>
          <w:szCs w:val="24"/>
        </w:rPr>
        <w:t>500 g Conchiglie</w:t>
      </w:r>
    </w:p>
    <w:p w14:paraId="3DD8B7E8" w14:textId="77777777" w:rsidR="0028629E" w:rsidRDefault="0028629E" w:rsidP="0028629E">
      <w:pPr>
        <w:jc w:val="both"/>
        <w:rPr>
          <w:sz w:val="24"/>
          <w:szCs w:val="24"/>
        </w:rPr>
      </w:pPr>
      <w:r>
        <w:rPr>
          <w:sz w:val="24"/>
          <w:szCs w:val="24"/>
        </w:rPr>
        <w:t xml:space="preserve">2 EL Olivenöl </w:t>
      </w:r>
    </w:p>
    <w:p w14:paraId="3E142410" w14:textId="77777777" w:rsidR="0028629E" w:rsidRDefault="0028629E" w:rsidP="0028629E">
      <w:pPr>
        <w:jc w:val="both"/>
        <w:rPr>
          <w:sz w:val="24"/>
          <w:szCs w:val="24"/>
        </w:rPr>
      </w:pPr>
      <w:r>
        <w:rPr>
          <w:sz w:val="24"/>
          <w:szCs w:val="24"/>
        </w:rPr>
        <w:t>1 rote Gemüsezwiebel, in feine Ringe geschnitten</w:t>
      </w:r>
    </w:p>
    <w:p w14:paraId="25B8500F" w14:textId="77777777" w:rsidR="0028629E" w:rsidRDefault="0028629E" w:rsidP="0028629E">
      <w:pPr>
        <w:jc w:val="both"/>
        <w:rPr>
          <w:sz w:val="24"/>
          <w:szCs w:val="24"/>
        </w:rPr>
      </w:pPr>
      <w:r>
        <w:rPr>
          <w:sz w:val="24"/>
          <w:szCs w:val="24"/>
        </w:rPr>
        <w:t>2-3 Knoblauchzehen, zerdrückt</w:t>
      </w:r>
    </w:p>
    <w:p w14:paraId="2AE4058D" w14:textId="77777777" w:rsidR="0028629E" w:rsidRDefault="0028629E" w:rsidP="0028629E">
      <w:pPr>
        <w:jc w:val="both"/>
        <w:rPr>
          <w:sz w:val="24"/>
          <w:szCs w:val="24"/>
        </w:rPr>
      </w:pPr>
      <w:r>
        <w:rPr>
          <w:sz w:val="24"/>
          <w:szCs w:val="24"/>
        </w:rPr>
        <w:t>425 g Kichererbsen aus der Dose</w:t>
      </w:r>
    </w:p>
    <w:p w14:paraId="08B5AB3F" w14:textId="77777777" w:rsidR="0028629E" w:rsidRDefault="0028629E" w:rsidP="0028629E">
      <w:pPr>
        <w:jc w:val="both"/>
        <w:rPr>
          <w:sz w:val="24"/>
          <w:szCs w:val="24"/>
        </w:rPr>
      </w:pPr>
      <w:r>
        <w:rPr>
          <w:sz w:val="24"/>
          <w:szCs w:val="24"/>
        </w:rPr>
        <w:t>80 g getrocknete Tomaten in dünne Streifen geschnitten</w:t>
      </w:r>
    </w:p>
    <w:p w14:paraId="3C774C21" w14:textId="77777777" w:rsidR="0028629E" w:rsidRDefault="0028629E" w:rsidP="0028629E">
      <w:pPr>
        <w:jc w:val="both"/>
        <w:rPr>
          <w:sz w:val="24"/>
          <w:szCs w:val="24"/>
        </w:rPr>
      </w:pPr>
      <w:r>
        <w:rPr>
          <w:sz w:val="24"/>
          <w:szCs w:val="24"/>
        </w:rPr>
        <w:t>1 TL geriebene Schale von einer Zitrone</w:t>
      </w:r>
    </w:p>
    <w:p w14:paraId="47B06953" w14:textId="77777777" w:rsidR="0028629E" w:rsidRDefault="0028629E" w:rsidP="0028629E">
      <w:pPr>
        <w:jc w:val="both"/>
        <w:rPr>
          <w:sz w:val="24"/>
          <w:szCs w:val="24"/>
        </w:rPr>
      </w:pPr>
      <w:r>
        <w:rPr>
          <w:sz w:val="24"/>
          <w:szCs w:val="24"/>
        </w:rPr>
        <w:t>1 TL frische rote Chillies, feingehackt</w:t>
      </w:r>
    </w:p>
    <w:p w14:paraId="55C57F1A" w14:textId="77777777" w:rsidR="0028629E" w:rsidRDefault="0028629E" w:rsidP="0028629E">
      <w:pPr>
        <w:jc w:val="both"/>
        <w:rPr>
          <w:sz w:val="24"/>
          <w:szCs w:val="24"/>
        </w:rPr>
      </w:pPr>
      <w:r>
        <w:rPr>
          <w:sz w:val="24"/>
          <w:szCs w:val="24"/>
        </w:rPr>
        <w:t>2 EL Zitronensaft</w:t>
      </w:r>
    </w:p>
    <w:p w14:paraId="14A9DC25" w14:textId="77777777" w:rsidR="0028629E" w:rsidRDefault="0028629E" w:rsidP="0028629E">
      <w:pPr>
        <w:jc w:val="both"/>
        <w:rPr>
          <w:sz w:val="24"/>
          <w:szCs w:val="24"/>
        </w:rPr>
      </w:pPr>
      <w:r>
        <w:rPr>
          <w:sz w:val="24"/>
          <w:szCs w:val="24"/>
        </w:rPr>
        <w:t>1 EL frischer Oregano feingehackt</w:t>
      </w:r>
    </w:p>
    <w:p w14:paraId="536F26CC" w14:textId="77777777" w:rsidR="0028629E" w:rsidRDefault="0028629E" w:rsidP="0028629E">
      <w:pPr>
        <w:jc w:val="both"/>
        <w:rPr>
          <w:sz w:val="24"/>
          <w:szCs w:val="24"/>
        </w:rPr>
      </w:pPr>
      <w:r>
        <w:rPr>
          <w:sz w:val="24"/>
          <w:szCs w:val="24"/>
        </w:rPr>
        <w:t>1 EL frische glatte Petersilie, feingehackt</w:t>
      </w:r>
    </w:p>
    <w:p w14:paraId="6A303227" w14:textId="77777777" w:rsidR="0028629E" w:rsidRDefault="0028629E" w:rsidP="0028629E">
      <w:pPr>
        <w:jc w:val="both"/>
        <w:rPr>
          <w:sz w:val="24"/>
          <w:szCs w:val="24"/>
        </w:rPr>
      </w:pPr>
      <w:r>
        <w:rPr>
          <w:sz w:val="24"/>
          <w:szCs w:val="24"/>
        </w:rPr>
        <w:t>Frisch gehobelter Parmesan</w:t>
      </w:r>
    </w:p>
    <w:p w14:paraId="5600FE66" w14:textId="77777777" w:rsidR="0028629E" w:rsidRDefault="0028629E" w:rsidP="0028629E">
      <w:pPr>
        <w:jc w:val="both"/>
        <w:rPr>
          <w:sz w:val="24"/>
          <w:szCs w:val="24"/>
        </w:rPr>
      </w:pPr>
    </w:p>
    <w:p w14:paraId="7F2C6F09" w14:textId="77777777" w:rsidR="0028629E" w:rsidRDefault="0028629E" w:rsidP="0028629E">
      <w:pPr>
        <w:jc w:val="both"/>
        <w:rPr>
          <w:sz w:val="24"/>
          <w:szCs w:val="24"/>
        </w:rPr>
      </w:pPr>
      <w:r>
        <w:rPr>
          <w:sz w:val="24"/>
          <w:szCs w:val="24"/>
        </w:rPr>
        <w:t>Zubereitungszeit: 35 Minuten</w:t>
      </w:r>
    </w:p>
    <w:p w14:paraId="66ACA042" w14:textId="77777777" w:rsidR="0028629E" w:rsidRPr="002A1640" w:rsidRDefault="0028629E" w:rsidP="00B40E8C">
      <w:pPr>
        <w:pStyle w:val="ListParagraph"/>
        <w:numPr>
          <w:ilvl w:val="0"/>
          <w:numId w:val="1625"/>
        </w:numPr>
        <w:spacing w:after="120"/>
        <w:ind w:left="714" w:hanging="357"/>
        <w:contextualSpacing w:val="0"/>
        <w:jc w:val="both"/>
        <w:rPr>
          <w:sz w:val="24"/>
          <w:szCs w:val="24"/>
        </w:rPr>
      </w:pPr>
      <w:r w:rsidRPr="002A1640">
        <w:rPr>
          <w:sz w:val="24"/>
          <w:szCs w:val="24"/>
        </w:rPr>
        <w:t>Die Nudeln al dente kochen, abtropfen und wieder in den Topf geben.</w:t>
      </w:r>
    </w:p>
    <w:p w14:paraId="078CE4B6" w14:textId="77777777" w:rsidR="0028629E" w:rsidRPr="002A1640" w:rsidRDefault="0028629E" w:rsidP="00B40E8C">
      <w:pPr>
        <w:pStyle w:val="ListParagraph"/>
        <w:numPr>
          <w:ilvl w:val="0"/>
          <w:numId w:val="1625"/>
        </w:numPr>
        <w:spacing w:after="120"/>
        <w:ind w:left="714" w:hanging="357"/>
        <w:contextualSpacing w:val="0"/>
        <w:jc w:val="both"/>
        <w:rPr>
          <w:sz w:val="24"/>
          <w:szCs w:val="24"/>
        </w:rPr>
      </w:pPr>
      <w:r w:rsidRPr="002A1640">
        <w:rPr>
          <w:sz w:val="24"/>
          <w:szCs w:val="24"/>
        </w:rPr>
        <w:t>Währenddessen das Öl in einer Pfanne erhitzen und die Zwiebel weich und goldbraun dünsten.</w:t>
      </w:r>
    </w:p>
    <w:p w14:paraId="432EE0B3" w14:textId="77777777" w:rsidR="0028629E" w:rsidRPr="002A1640" w:rsidRDefault="0028629E" w:rsidP="00B40E8C">
      <w:pPr>
        <w:pStyle w:val="ListParagraph"/>
        <w:numPr>
          <w:ilvl w:val="0"/>
          <w:numId w:val="1625"/>
        </w:numPr>
        <w:spacing w:after="120"/>
        <w:ind w:left="714" w:hanging="357"/>
        <w:contextualSpacing w:val="0"/>
        <w:jc w:val="both"/>
        <w:rPr>
          <w:sz w:val="24"/>
          <w:szCs w:val="24"/>
        </w:rPr>
      </w:pPr>
      <w:r w:rsidRPr="002A1640">
        <w:rPr>
          <w:sz w:val="24"/>
          <w:szCs w:val="24"/>
        </w:rPr>
        <w:t>Den Knoblauch zugeben und 1 Minute dünsten. Die abgebrausten und abgetropften Kichererbsen, die getrockneten Tomaten, Zitronenschale und die Chillies dazu geben und bei hoher Hitze vollständig erwärmen. Den Zitronensaft und die Kräuter einrühren.</w:t>
      </w:r>
    </w:p>
    <w:p w14:paraId="786F10E9" w14:textId="77777777" w:rsidR="0028629E" w:rsidRPr="002A1640" w:rsidRDefault="0028629E" w:rsidP="00B40E8C">
      <w:pPr>
        <w:pStyle w:val="ListParagraph"/>
        <w:numPr>
          <w:ilvl w:val="0"/>
          <w:numId w:val="1625"/>
        </w:numPr>
        <w:spacing w:after="120"/>
        <w:ind w:left="714" w:hanging="357"/>
        <w:contextualSpacing w:val="0"/>
        <w:jc w:val="both"/>
        <w:rPr>
          <w:sz w:val="24"/>
          <w:szCs w:val="24"/>
        </w:rPr>
      </w:pPr>
      <w:r w:rsidRPr="002A1640">
        <w:rPr>
          <w:sz w:val="24"/>
          <w:szCs w:val="24"/>
        </w:rPr>
        <w:t>Die Sauce mit der Pasta vermengen und mit Salz und Pfeffer abschmecken. Mit Parmesan bestreuen und sofort servieren.</w:t>
      </w:r>
    </w:p>
    <w:p w14:paraId="57E8AB56" w14:textId="77777777" w:rsidR="0028629E" w:rsidRDefault="0028629E" w:rsidP="0028629E">
      <w:pPr>
        <w:jc w:val="both"/>
        <w:rPr>
          <w:sz w:val="24"/>
          <w:szCs w:val="24"/>
        </w:rPr>
      </w:pPr>
    </w:p>
    <w:p w14:paraId="1401E347" w14:textId="77777777" w:rsidR="0028629E" w:rsidRDefault="0028629E" w:rsidP="0028629E">
      <w:pPr>
        <w:ind w:left="708" w:hanging="708"/>
        <w:jc w:val="both"/>
        <w:rPr>
          <w:sz w:val="24"/>
          <w:szCs w:val="24"/>
        </w:rPr>
      </w:pPr>
      <w:r>
        <w:rPr>
          <w:sz w:val="24"/>
          <w:szCs w:val="24"/>
        </w:rPr>
        <w:t>Info:</w:t>
      </w:r>
      <w:r>
        <w:rPr>
          <w:sz w:val="24"/>
          <w:szCs w:val="24"/>
        </w:rPr>
        <w:tab/>
        <w:t xml:space="preserve">Kichererbsen, die in Italien ceci heißen, stammen ursprünglich aus der Mittelmeerregion und sind heute in Spanien, Süditalien und Nordafrika sehr beliebt. Ihr nussähnlicher Geschmack verbindet sich super mit anderen Aromen und ihre knackig frische Konsistenz passt sehr gut zu Salaten. Mit Kichererbsenmehl werden süße und pikante Kuchen gebacken. </w:t>
      </w:r>
    </w:p>
    <w:p w14:paraId="2778D6E3" w14:textId="77777777" w:rsidR="0028629E" w:rsidRDefault="0028629E" w:rsidP="0028629E">
      <w:pPr>
        <w:rPr>
          <w:sz w:val="24"/>
          <w:szCs w:val="24"/>
        </w:rPr>
      </w:pPr>
      <w:r>
        <w:rPr>
          <w:sz w:val="24"/>
          <w:szCs w:val="24"/>
        </w:rPr>
        <w:br w:type="page"/>
      </w:r>
    </w:p>
    <w:p w14:paraId="013AC207" w14:textId="0E5DFABB" w:rsidR="00AF4B90" w:rsidRDefault="00AF4B90" w:rsidP="00AF4B90">
      <w:pPr>
        <w:pStyle w:val="Heading2"/>
        <w:spacing w:after="240"/>
      </w:pPr>
      <w:r>
        <w:lastRenderedPageBreak/>
        <w:t>Pappardelle mit Harissa, Oliven und Kapern</w:t>
      </w:r>
      <w:r>
        <w:rPr>
          <w:rStyle w:val="FootnoteReference"/>
        </w:rPr>
        <w:footnoteReference w:id="1341"/>
      </w:r>
      <w:r>
        <w:t xml:space="preserve"> </w:t>
      </w:r>
    </w:p>
    <w:p w14:paraId="463233CD" w14:textId="77777777" w:rsidR="00AF4B90" w:rsidRDefault="00AF4B90" w:rsidP="00AF4B90">
      <w:pPr>
        <w:rPr>
          <w:sz w:val="24"/>
          <w:szCs w:val="24"/>
        </w:rPr>
      </w:pPr>
      <w:r w:rsidRPr="00724652">
        <w:rPr>
          <w:sz w:val="24"/>
          <w:szCs w:val="24"/>
          <w:u w:val="single"/>
        </w:rPr>
        <w:t>Zutaten</w:t>
      </w:r>
      <w:r>
        <w:rPr>
          <w:sz w:val="24"/>
          <w:szCs w:val="24"/>
        </w:rPr>
        <w:t xml:space="preserve"> (für 4 Portionen):</w:t>
      </w:r>
    </w:p>
    <w:p w14:paraId="0EFA0E3A" w14:textId="77777777" w:rsidR="00AF4B90" w:rsidRDefault="00AF4B90" w:rsidP="00AF4B90">
      <w:pPr>
        <w:rPr>
          <w:sz w:val="24"/>
          <w:szCs w:val="24"/>
        </w:rPr>
      </w:pPr>
      <w:r>
        <w:rPr>
          <w:sz w:val="24"/>
          <w:szCs w:val="24"/>
        </w:rPr>
        <w:t>2 EL Olivenöl</w:t>
      </w:r>
    </w:p>
    <w:p w14:paraId="2A008257" w14:textId="77777777" w:rsidR="00AF4B90" w:rsidRDefault="00AF4B90" w:rsidP="00AF4B90">
      <w:pPr>
        <w:rPr>
          <w:sz w:val="24"/>
          <w:szCs w:val="24"/>
        </w:rPr>
      </w:pPr>
      <w:r>
        <w:rPr>
          <w:sz w:val="24"/>
          <w:szCs w:val="24"/>
        </w:rPr>
        <w:t>1 große Zwiebel, in dünne Ringe geschnitten</w:t>
      </w:r>
    </w:p>
    <w:p w14:paraId="70951114" w14:textId="77777777" w:rsidR="00AF4B90" w:rsidRDefault="00AF4B90" w:rsidP="00AF4B90">
      <w:pPr>
        <w:rPr>
          <w:sz w:val="24"/>
          <w:szCs w:val="24"/>
        </w:rPr>
      </w:pPr>
      <w:r>
        <w:rPr>
          <w:sz w:val="24"/>
          <w:szCs w:val="24"/>
        </w:rPr>
        <w:t>3 EL Harissa</w:t>
      </w:r>
    </w:p>
    <w:p w14:paraId="21BD256D" w14:textId="77777777" w:rsidR="00AF4B90" w:rsidRDefault="00AF4B90" w:rsidP="00AF4B90">
      <w:pPr>
        <w:rPr>
          <w:sz w:val="24"/>
          <w:szCs w:val="24"/>
        </w:rPr>
      </w:pPr>
      <w:r>
        <w:rPr>
          <w:sz w:val="24"/>
          <w:szCs w:val="24"/>
        </w:rPr>
        <w:t>400 g Kirschtomaten</w:t>
      </w:r>
    </w:p>
    <w:p w14:paraId="7051957F" w14:textId="77777777" w:rsidR="00AF4B90" w:rsidRDefault="00AF4B90" w:rsidP="00AF4B90">
      <w:pPr>
        <w:rPr>
          <w:sz w:val="24"/>
          <w:szCs w:val="24"/>
        </w:rPr>
      </w:pPr>
      <w:r>
        <w:rPr>
          <w:sz w:val="24"/>
          <w:szCs w:val="24"/>
        </w:rPr>
        <w:t>55 g Schwarze Oliven, halbiert</w:t>
      </w:r>
    </w:p>
    <w:p w14:paraId="04E10D3F" w14:textId="77777777" w:rsidR="00AF4B90" w:rsidRDefault="00AF4B90" w:rsidP="00AF4B90">
      <w:pPr>
        <w:rPr>
          <w:sz w:val="24"/>
          <w:szCs w:val="24"/>
        </w:rPr>
      </w:pPr>
      <w:r>
        <w:rPr>
          <w:sz w:val="24"/>
          <w:szCs w:val="24"/>
        </w:rPr>
        <w:t>20 g sehr kleine Kapern</w:t>
      </w:r>
    </w:p>
    <w:p w14:paraId="48C5D0C6" w14:textId="77777777" w:rsidR="00AF4B90" w:rsidRDefault="00AF4B90" w:rsidP="00AF4B90">
      <w:pPr>
        <w:rPr>
          <w:sz w:val="24"/>
          <w:szCs w:val="24"/>
        </w:rPr>
      </w:pPr>
      <w:r>
        <w:rPr>
          <w:sz w:val="24"/>
          <w:szCs w:val="24"/>
        </w:rPr>
        <w:t>15 g Petersilie, grob gehackt</w:t>
      </w:r>
    </w:p>
    <w:p w14:paraId="67E7202E" w14:textId="77777777" w:rsidR="00AF4B90" w:rsidRDefault="00AF4B90" w:rsidP="00AF4B90">
      <w:pPr>
        <w:rPr>
          <w:sz w:val="24"/>
          <w:szCs w:val="24"/>
        </w:rPr>
      </w:pPr>
      <w:r>
        <w:rPr>
          <w:sz w:val="24"/>
          <w:szCs w:val="24"/>
        </w:rPr>
        <w:t>500 g Pappardelle</w:t>
      </w:r>
    </w:p>
    <w:p w14:paraId="28CA8644" w14:textId="77777777" w:rsidR="00AF4B90" w:rsidRDefault="00AF4B90" w:rsidP="00AF4B90">
      <w:pPr>
        <w:rPr>
          <w:sz w:val="24"/>
          <w:szCs w:val="24"/>
        </w:rPr>
      </w:pPr>
      <w:r>
        <w:rPr>
          <w:sz w:val="24"/>
          <w:szCs w:val="24"/>
        </w:rPr>
        <w:t>120 g griechischer Joghurt</w:t>
      </w:r>
    </w:p>
    <w:p w14:paraId="7C8D9459" w14:textId="77777777" w:rsidR="00AF4B90" w:rsidRDefault="00AF4B90" w:rsidP="00AF4B90">
      <w:pPr>
        <w:rPr>
          <w:sz w:val="24"/>
          <w:szCs w:val="24"/>
        </w:rPr>
      </w:pPr>
      <w:r>
        <w:rPr>
          <w:sz w:val="24"/>
          <w:szCs w:val="24"/>
        </w:rPr>
        <w:t>Salz</w:t>
      </w:r>
    </w:p>
    <w:p w14:paraId="5E811CA1" w14:textId="77777777" w:rsidR="00AF4B90" w:rsidRDefault="00AF4B90" w:rsidP="00AF4B90">
      <w:pPr>
        <w:rPr>
          <w:sz w:val="24"/>
          <w:szCs w:val="24"/>
        </w:rPr>
      </w:pPr>
    </w:p>
    <w:p w14:paraId="1A3447E6" w14:textId="77777777" w:rsidR="00AF4B90" w:rsidRDefault="00AF4B90" w:rsidP="00AF4B90">
      <w:pPr>
        <w:rPr>
          <w:sz w:val="24"/>
          <w:szCs w:val="24"/>
        </w:rPr>
      </w:pPr>
      <w:r>
        <w:rPr>
          <w:sz w:val="24"/>
          <w:szCs w:val="24"/>
        </w:rPr>
        <w:t>Zubereitung:</w:t>
      </w:r>
    </w:p>
    <w:p w14:paraId="62B6FC3F" w14:textId="77777777" w:rsidR="00AF4B90" w:rsidRPr="003231DC" w:rsidRDefault="00AF4B90" w:rsidP="00B40E8C">
      <w:pPr>
        <w:pStyle w:val="ListParagraph"/>
        <w:numPr>
          <w:ilvl w:val="0"/>
          <w:numId w:val="1051"/>
        </w:numPr>
        <w:spacing w:after="120"/>
        <w:ind w:left="714" w:hanging="357"/>
        <w:contextualSpacing w:val="0"/>
        <w:jc w:val="both"/>
        <w:rPr>
          <w:sz w:val="24"/>
          <w:szCs w:val="24"/>
        </w:rPr>
      </w:pPr>
      <w:r w:rsidRPr="003231DC">
        <w:rPr>
          <w:sz w:val="24"/>
          <w:szCs w:val="24"/>
        </w:rPr>
        <w:t>Das Öl in einer großen Pfanne bei mittlerer bis hoher Temperatur erhitzen. Sobald es heiß ist, die Zwiebelringe hineingeben und 8 Minuten anbraten, bis sie weich und goldbraun sind; gelegentlich umrühren. Harissa, Tomaten, Oliven, Kapern und ½ TL Salz hinzufügen und 3 – 4 Minuten unter häufigem Rühren mitgaren, bis die Tomaten langsam zerfallen. Nun 200 ml Wasser unterrühren, sobald die Mischung kocht, die Hitze herunterschalten und die Sauce zugedeckt weitere 10 Minuten köcheln lassen. Den Deckel abnehmen und die Sauce noch 4 – 5 Minuten eindicken lassen. Zuletzt zwei Drittel der Petersilie unterrühren und den Topf beiseitestellen.</w:t>
      </w:r>
    </w:p>
    <w:p w14:paraId="20F7F7D9" w14:textId="77777777" w:rsidR="00AF4B90" w:rsidRPr="003231DC" w:rsidRDefault="00AF4B90" w:rsidP="00B40E8C">
      <w:pPr>
        <w:pStyle w:val="ListParagraph"/>
        <w:numPr>
          <w:ilvl w:val="0"/>
          <w:numId w:val="1051"/>
        </w:numPr>
        <w:spacing w:after="120"/>
        <w:ind w:left="714" w:hanging="357"/>
        <w:contextualSpacing w:val="0"/>
        <w:jc w:val="both"/>
        <w:rPr>
          <w:sz w:val="24"/>
          <w:szCs w:val="24"/>
        </w:rPr>
      </w:pPr>
      <w:r w:rsidRPr="003231DC">
        <w:rPr>
          <w:sz w:val="24"/>
          <w:szCs w:val="24"/>
        </w:rPr>
        <w:t>Inzwischen die Nudeln al dente kochen. Abschütten.</w:t>
      </w:r>
    </w:p>
    <w:p w14:paraId="63EBF614" w14:textId="77777777" w:rsidR="00AF4B90" w:rsidRDefault="00AF4B90" w:rsidP="00B40E8C">
      <w:pPr>
        <w:pStyle w:val="ListParagraph"/>
        <w:numPr>
          <w:ilvl w:val="0"/>
          <w:numId w:val="1051"/>
        </w:numPr>
        <w:spacing w:after="120"/>
        <w:ind w:left="714" w:hanging="357"/>
        <w:contextualSpacing w:val="0"/>
        <w:jc w:val="both"/>
        <w:rPr>
          <w:sz w:val="24"/>
          <w:szCs w:val="24"/>
        </w:rPr>
      </w:pPr>
      <w:r w:rsidRPr="003231DC">
        <w:rPr>
          <w:sz w:val="24"/>
          <w:szCs w:val="24"/>
        </w:rPr>
        <w:t>Die Pasta zurück in den Topf geben, die Harissa-Sauce und 1 Prise Salz hinzufügen und alles sorgfältig vermengen. Auf Teller verteilen, mit einem Löffel Joghurt und der restlichen Petersilie garnieren und heiß servieren.</w:t>
      </w:r>
    </w:p>
    <w:p w14:paraId="6E4C4A95" w14:textId="77777777" w:rsidR="00AF4B90" w:rsidRDefault="00AF4B90" w:rsidP="00AF4B90">
      <w:pPr>
        <w:rPr>
          <w:sz w:val="24"/>
          <w:szCs w:val="24"/>
        </w:rPr>
      </w:pPr>
      <w:r>
        <w:rPr>
          <w:sz w:val="24"/>
          <w:szCs w:val="24"/>
        </w:rPr>
        <w:br w:type="page"/>
      </w:r>
    </w:p>
    <w:p w14:paraId="6C336216" w14:textId="77777777" w:rsidR="00DE0584" w:rsidRDefault="00DE0584" w:rsidP="00DE0584">
      <w:pPr>
        <w:pStyle w:val="Heading2"/>
        <w:spacing w:after="240"/>
      </w:pPr>
      <w:r>
        <w:lastRenderedPageBreak/>
        <w:t>Pappardelle mit Zucchini-Pesto</w:t>
      </w:r>
      <w:r>
        <w:rPr>
          <w:rStyle w:val="FootnoteReference"/>
        </w:rPr>
        <w:footnoteReference w:id="1342"/>
      </w:r>
      <w:r>
        <w:t xml:space="preserve"> </w:t>
      </w:r>
    </w:p>
    <w:p w14:paraId="0A46C514" w14:textId="77777777" w:rsidR="00DE0584" w:rsidRDefault="00DE0584" w:rsidP="00DE0584">
      <w:pPr>
        <w:rPr>
          <w:sz w:val="24"/>
          <w:szCs w:val="24"/>
        </w:rPr>
      </w:pPr>
      <w:r w:rsidRPr="00DE2D7A">
        <w:rPr>
          <w:sz w:val="24"/>
          <w:szCs w:val="24"/>
          <w:u w:val="single"/>
        </w:rPr>
        <w:t>Zutaten</w:t>
      </w:r>
      <w:r>
        <w:rPr>
          <w:sz w:val="24"/>
          <w:szCs w:val="24"/>
        </w:rPr>
        <w:t xml:space="preserve"> (für 3 Portionen):</w:t>
      </w:r>
    </w:p>
    <w:p w14:paraId="58035712" w14:textId="77777777" w:rsidR="00DE0584" w:rsidRDefault="00DE0584" w:rsidP="00DE0584">
      <w:pPr>
        <w:rPr>
          <w:sz w:val="24"/>
          <w:szCs w:val="24"/>
        </w:rPr>
      </w:pPr>
      <w:r>
        <w:rPr>
          <w:sz w:val="24"/>
          <w:szCs w:val="24"/>
        </w:rPr>
        <w:t>Ungefähr 600 g Zucchini</w:t>
      </w:r>
    </w:p>
    <w:p w14:paraId="13304055" w14:textId="77777777" w:rsidR="00DE0584" w:rsidRDefault="00DE0584" w:rsidP="00DE0584">
      <w:pPr>
        <w:rPr>
          <w:sz w:val="24"/>
          <w:szCs w:val="24"/>
        </w:rPr>
      </w:pPr>
      <w:r>
        <w:rPr>
          <w:sz w:val="24"/>
          <w:szCs w:val="24"/>
        </w:rPr>
        <w:t>5 EL Olivenöl</w:t>
      </w:r>
    </w:p>
    <w:p w14:paraId="3D20BAD8" w14:textId="77777777" w:rsidR="00DE0584" w:rsidRDefault="00DE0584" w:rsidP="00DE0584">
      <w:pPr>
        <w:rPr>
          <w:sz w:val="24"/>
          <w:szCs w:val="24"/>
        </w:rPr>
      </w:pPr>
      <w:r>
        <w:rPr>
          <w:sz w:val="24"/>
          <w:szCs w:val="24"/>
        </w:rPr>
        <w:t>1 kleine rote frische Chilischote</w:t>
      </w:r>
    </w:p>
    <w:p w14:paraId="2BACD2A0" w14:textId="77777777" w:rsidR="00DE0584" w:rsidRDefault="00DE0584" w:rsidP="00DE0584">
      <w:pPr>
        <w:rPr>
          <w:sz w:val="24"/>
          <w:szCs w:val="24"/>
        </w:rPr>
      </w:pPr>
      <w:r>
        <w:rPr>
          <w:sz w:val="24"/>
          <w:szCs w:val="24"/>
        </w:rPr>
        <w:t>2 zweige Basilikum</w:t>
      </w:r>
    </w:p>
    <w:p w14:paraId="20191C05" w14:textId="77777777" w:rsidR="00DE0584" w:rsidRDefault="00DE0584" w:rsidP="00DE0584">
      <w:pPr>
        <w:rPr>
          <w:sz w:val="24"/>
          <w:szCs w:val="24"/>
        </w:rPr>
      </w:pPr>
      <w:r>
        <w:rPr>
          <w:sz w:val="24"/>
          <w:szCs w:val="24"/>
        </w:rPr>
        <w:t>2 zweige glatte Petersilie</w:t>
      </w:r>
    </w:p>
    <w:p w14:paraId="7E54A1C3" w14:textId="77777777" w:rsidR="00DE0584" w:rsidRDefault="00DE0584" w:rsidP="00DE0584">
      <w:pPr>
        <w:rPr>
          <w:sz w:val="24"/>
          <w:szCs w:val="24"/>
        </w:rPr>
      </w:pPr>
      <w:r>
        <w:rPr>
          <w:sz w:val="24"/>
          <w:szCs w:val="24"/>
        </w:rPr>
        <w:t>1 EL gesalzene Kapern</w:t>
      </w:r>
    </w:p>
    <w:p w14:paraId="0FCEADA7" w14:textId="77777777" w:rsidR="00DE0584" w:rsidRDefault="00DE0584" w:rsidP="00DE0584">
      <w:pPr>
        <w:rPr>
          <w:sz w:val="24"/>
          <w:szCs w:val="24"/>
        </w:rPr>
      </w:pPr>
      <w:r>
        <w:rPr>
          <w:sz w:val="24"/>
          <w:szCs w:val="24"/>
        </w:rPr>
        <w:t>2 EL Pinienkerne (zuvor in der Pfanne ohne Fett kurz angeröstet)</w:t>
      </w:r>
    </w:p>
    <w:p w14:paraId="06E8A43B" w14:textId="77777777" w:rsidR="00DE0584" w:rsidRDefault="00DE0584" w:rsidP="00DE0584">
      <w:pPr>
        <w:rPr>
          <w:sz w:val="24"/>
          <w:szCs w:val="24"/>
        </w:rPr>
      </w:pPr>
      <w:r>
        <w:rPr>
          <w:sz w:val="24"/>
          <w:szCs w:val="24"/>
        </w:rPr>
        <w:t>1 Knoblauchzehe (geschält)</w:t>
      </w:r>
    </w:p>
    <w:p w14:paraId="25F126A1" w14:textId="77777777" w:rsidR="00DE0584" w:rsidRDefault="00DE0584" w:rsidP="00DE0584">
      <w:pPr>
        <w:rPr>
          <w:sz w:val="24"/>
          <w:szCs w:val="24"/>
        </w:rPr>
      </w:pPr>
      <w:r>
        <w:rPr>
          <w:sz w:val="24"/>
          <w:szCs w:val="24"/>
        </w:rPr>
        <w:t>30 g frisch geriebener Parmesan</w:t>
      </w:r>
    </w:p>
    <w:p w14:paraId="2F63B4FF" w14:textId="77777777" w:rsidR="00DE0584" w:rsidRDefault="00DE0584" w:rsidP="00DE0584">
      <w:pPr>
        <w:rPr>
          <w:sz w:val="24"/>
          <w:szCs w:val="24"/>
        </w:rPr>
      </w:pPr>
      <w:r>
        <w:rPr>
          <w:sz w:val="24"/>
          <w:szCs w:val="24"/>
        </w:rPr>
        <w:t>3 EL Kochwasser der Nudeln</w:t>
      </w:r>
    </w:p>
    <w:p w14:paraId="1F23718E" w14:textId="77777777" w:rsidR="00DE0584" w:rsidRDefault="00DE0584" w:rsidP="00DE0584">
      <w:pPr>
        <w:rPr>
          <w:sz w:val="24"/>
          <w:szCs w:val="24"/>
        </w:rPr>
      </w:pPr>
      <w:r>
        <w:rPr>
          <w:sz w:val="24"/>
          <w:szCs w:val="24"/>
        </w:rPr>
        <w:t>250 g Pappardelle</w:t>
      </w:r>
    </w:p>
    <w:p w14:paraId="2DC8230A" w14:textId="77777777" w:rsidR="00DE0584" w:rsidRDefault="00DE0584" w:rsidP="00DE0584">
      <w:pPr>
        <w:rPr>
          <w:sz w:val="24"/>
          <w:szCs w:val="24"/>
        </w:rPr>
      </w:pPr>
    </w:p>
    <w:p w14:paraId="71F4F0ED" w14:textId="77777777" w:rsidR="00DE0584" w:rsidRDefault="00DE0584" w:rsidP="00DE0584">
      <w:pPr>
        <w:rPr>
          <w:sz w:val="24"/>
          <w:szCs w:val="24"/>
        </w:rPr>
      </w:pPr>
      <w:r>
        <w:rPr>
          <w:sz w:val="24"/>
          <w:szCs w:val="24"/>
        </w:rPr>
        <w:t>Zubereitung:</w:t>
      </w:r>
    </w:p>
    <w:p w14:paraId="5CCB9A13" w14:textId="77777777" w:rsidR="00DE0584" w:rsidRPr="001A4882" w:rsidRDefault="00DE0584" w:rsidP="00B40E8C">
      <w:pPr>
        <w:pStyle w:val="ListParagraph"/>
        <w:numPr>
          <w:ilvl w:val="0"/>
          <w:numId w:val="798"/>
        </w:numPr>
        <w:spacing w:after="120"/>
        <w:ind w:left="714" w:hanging="357"/>
        <w:contextualSpacing w:val="0"/>
        <w:jc w:val="both"/>
        <w:rPr>
          <w:sz w:val="24"/>
          <w:szCs w:val="24"/>
        </w:rPr>
      </w:pPr>
      <w:r w:rsidRPr="001A4882">
        <w:rPr>
          <w:sz w:val="24"/>
          <w:szCs w:val="24"/>
        </w:rPr>
        <w:t xml:space="preserve">Zucchini reiben und mit Salz eine halbe Stunde langziehen lassen. Die Zucchini geben dann einen Teil ihrer Flüssigkeit ab, diese gießt man ab. Die Zucchiniraspel mit der Hand fest ausdrücken. Dann vermengen mit Olivenöl, grob gehakter Chilischote, Basilikum- und Petersilienblättchen, Kapern, gerösteten Pinienkernen, Knoblauch und Parmesan. </w:t>
      </w:r>
    </w:p>
    <w:p w14:paraId="09E2ACFD" w14:textId="77777777" w:rsidR="00DE0584" w:rsidRDefault="00DE0584" w:rsidP="00B40E8C">
      <w:pPr>
        <w:pStyle w:val="ListParagraph"/>
        <w:numPr>
          <w:ilvl w:val="0"/>
          <w:numId w:val="798"/>
        </w:numPr>
        <w:spacing w:after="120"/>
        <w:ind w:left="714" w:hanging="357"/>
        <w:contextualSpacing w:val="0"/>
        <w:jc w:val="both"/>
        <w:rPr>
          <w:sz w:val="24"/>
          <w:szCs w:val="24"/>
        </w:rPr>
      </w:pPr>
      <w:r w:rsidRPr="001A4882">
        <w:rPr>
          <w:sz w:val="24"/>
          <w:szCs w:val="24"/>
        </w:rPr>
        <w:t>3 EL Pastakochwasser dazu. Alles mit dem Pürierstab zu einer glatten Masse mixen. Diese in etwas Öl in einer Pfanne erhitzen, die heißen Pappardelle hineingeben. Eventuell am Ende noch etwas Parmesan darüberstreuen.</w:t>
      </w:r>
    </w:p>
    <w:p w14:paraId="58131078" w14:textId="77777777" w:rsidR="00DE0584" w:rsidRDefault="00DE0584" w:rsidP="00DE0584">
      <w:pPr>
        <w:jc w:val="both"/>
        <w:rPr>
          <w:sz w:val="24"/>
          <w:szCs w:val="24"/>
        </w:rPr>
      </w:pPr>
    </w:p>
    <w:p w14:paraId="30313E64" w14:textId="150462EE" w:rsidR="00DE0584" w:rsidRDefault="00DE0584" w:rsidP="00CC40A2">
      <w:pPr>
        <w:ind w:left="2120" w:hanging="2120"/>
        <w:jc w:val="both"/>
        <w:rPr>
          <w:rFonts w:asciiTheme="majorHAnsi" w:eastAsiaTheme="majorEastAsia" w:hAnsiTheme="majorHAnsi" w:cstheme="majorBidi"/>
          <w:color w:val="2F5496" w:themeColor="accent1" w:themeShade="BF"/>
          <w:sz w:val="26"/>
          <w:szCs w:val="26"/>
        </w:rPr>
      </w:pPr>
      <w:r>
        <w:rPr>
          <w:sz w:val="24"/>
          <w:szCs w:val="24"/>
        </w:rPr>
        <w:t>Kleiner Exkurs:</w:t>
      </w:r>
      <w:r w:rsidR="00CC40A2">
        <w:rPr>
          <w:sz w:val="24"/>
          <w:szCs w:val="24"/>
        </w:rPr>
        <w:tab/>
      </w:r>
      <w:r>
        <w:rPr>
          <w:sz w:val="24"/>
          <w:szCs w:val="24"/>
        </w:rPr>
        <w:t>Zucchini ist fade und wässrig oder man sagt sie ist wandelbar. Ja, man könnte wohl sagen, Zucchini ist ein Gemüse ohne Eigenschaften. Sie hält sich für alle Optionen und Konstellationen offen, deshalb kommt sie überall zurecht. Aber Zucchini ist nicht nur anpassungsfähig, sie ist auch einfach immer da, frische Erbsen, reife Aprikosen, Estragon, Artischocken – alles großartig, aber auch ziemlich rar, während sich fast immer irgendwo im Laden ein ganzer Turm Zucchini anbietet.</w:t>
      </w:r>
      <w:r>
        <w:br w:type="page"/>
      </w:r>
    </w:p>
    <w:p w14:paraId="73CD9CDC" w14:textId="77777777" w:rsidR="0026648C" w:rsidRDefault="0026648C" w:rsidP="0026648C">
      <w:pPr>
        <w:pStyle w:val="Heading2"/>
        <w:spacing w:after="240"/>
      </w:pPr>
      <w:r>
        <w:lastRenderedPageBreak/>
        <w:t>Pappardelle mit Pilzen</w:t>
      </w:r>
      <w:r>
        <w:rPr>
          <w:rStyle w:val="FootnoteReference"/>
        </w:rPr>
        <w:footnoteReference w:id="1343"/>
      </w:r>
      <w:r>
        <w:t xml:space="preserve"> </w:t>
      </w:r>
    </w:p>
    <w:p w14:paraId="320793F1" w14:textId="77777777" w:rsidR="0026648C" w:rsidRDefault="0026648C" w:rsidP="0026648C">
      <w:pPr>
        <w:jc w:val="both"/>
        <w:rPr>
          <w:sz w:val="24"/>
          <w:szCs w:val="24"/>
        </w:rPr>
      </w:pPr>
      <w:r w:rsidRPr="00A86F04">
        <w:rPr>
          <w:sz w:val="24"/>
          <w:szCs w:val="24"/>
          <w:u w:val="single"/>
        </w:rPr>
        <w:t>Zutaten</w:t>
      </w:r>
      <w:r>
        <w:rPr>
          <w:sz w:val="24"/>
          <w:szCs w:val="24"/>
        </w:rPr>
        <w:t xml:space="preserve"> (für 2 Portionen)</w:t>
      </w:r>
    </w:p>
    <w:p w14:paraId="67C358D8" w14:textId="77777777" w:rsidR="0026648C" w:rsidRDefault="0026648C" w:rsidP="0026648C">
      <w:pPr>
        <w:jc w:val="both"/>
        <w:rPr>
          <w:sz w:val="24"/>
          <w:szCs w:val="24"/>
        </w:rPr>
      </w:pPr>
      <w:r>
        <w:rPr>
          <w:sz w:val="24"/>
          <w:szCs w:val="24"/>
        </w:rPr>
        <w:t>1 Knoblauchzehe</w:t>
      </w:r>
    </w:p>
    <w:p w14:paraId="4C343D92" w14:textId="77777777" w:rsidR="0026648C" w:rsidRDefault="0026648C" w:rsidP="0026648C">
      <w:pPr>
        <w:jc w:val="both"/>
        <w:rPr>
          <w:sz w:val="24"/>
          <w:szCs w:val="24"/>
        </w:rPr>
      </w:pPr>
      <w:r>
        <w:rPr>
          <w:sz w:val="24"/>
          <w:szCs w:val="24"/>
        </w:rPr>
        <w:t>2 Zwiebeln</w:t>
      </w:r>
    </w:p>
    <w:p w14:paraId="0B2AE17C" w14:textId="77777777" w:rsidR="0026648C" w:rsidRDefault="0026648C" w:rsidP="0026648C">
      <w:pPr>
        <w:jc w:val="both"/>
        <w:rPr>
          <w:sz w:val="24"/>
          <w:szCs w:val="24"/>
        </w:rPr>
      </w:pPr>
      <w:r>
        <w:rPr>
          <w:sz w:val="24"/>
          <w:szCs w:val="24"/>
        </w:rPr>
        <w:t>250 g gemischte Pilze (Austernpilze, Saitlinge, Champignons)</w:t>
      </w:r>
    </w:p>
    <w:p w14:paraId="0719048D" w14:textId="77777777" w:rsidR="0026648C" w:rsidRDefault="0026648C" w:rsidP="0026648C">
      <w:pPr>
        <w:jc w:val="both"/>
        <w:rPr>
          <w:sz w:val="24"/>
          <w:szCs w:val="24"/>
        </w:rPr>
      </w:pPr>
      <w:r>
        <w:rPr>
          <w:sz w:val="24"/>
          <w:szCs w:val="24"/>
        </w:rPr>
        <w:t>150 g Kirschtomaten</w:t>
      </w:r>
    </w:p>
    <w:p w14:paraId="65D05908" w14:textId="77777777" w:rsidR="0026648C" w:rsidRDefault="0026648C" w:rsidP="0026648C">
      <w:pPr>
        <w:jc w:val="both"/>
        <w:rPr>
          <w:sz w:val="24"/>
          <w:szCs w:val="24"/>
        </w:rPr>
      </w:pPr>
      <w:r>
        <w:rPr>
          <w:sz w:val="24"/>
          <w:szCs w:val="24"/>
        </w:rPr>
        <w:t>1 Zweig Rosmarin</w:t>
      </w:r>
    </w:p>
    <w:p w14:paraId="04F47083" w14:textId="77777777" w:rsidR="0026648C" w:rsidRDefault="0026648C" w:rsidP="0026648C">
      <w:pPr>
        <w:jc w:val="both"/>
        <w:rPr>
          <w:sz w:val="24"/>
          <w:szCs w:val="24"/>
        </w:rPr>
      </w:pPr>
      <w:r>
        <w:rPr>
          <w:sz w:val="24"/>
          <w:szCs w:val="24"/>
        </w:rPr>
        <w:t>2 Stiele glatte Petersilie</w:t>
      </w:r>
    </w:p>
    <w:p w14:paraId="308CF495" w14:textId="77777777" w:rsidR="0026648C" w:rsidRPr="00D153F9" w:rsidRDefault="0026648C" w:rsidP="0026648C">
      <w:pPr>
        <w:jc w:val="both"/>
        <w:rPr>
          <w:sz w:val="24"/>
          <w:szCs w:val="24"/>
          <w:lang w:val="en-US"/>
        </w:rPr>
      </w:pPr>
      <w:r w:rsidRPr="00D153F9">
        <w:rPr>
          <w:sz w:val="24"/>
          <w:szCs w:val="24"/>
          <w:lang w:val="en-US"/>
        </w:rPr>
        <w:t>20 g Parmesan</w:t>
      </w:r>
    </w:p>
    <w:p w14:paraId="2A8FCB4D" w14:textId="77777777" w:rsidR="0026648C" w:rsidRPr="00D153F9" w:rsidRDefault="0026648C" w:rsidP="0026648C">
      <w:pPr>
        <w:jc w:val="both"/>
        <w:rPr>
          <w:sz w:val="24"/>
          <w:szCs w:val="24"/>
          <w:lang w:val="en-US"/>
        </w:rPr>
      </w:pPr>
      <w:r w:rsidRPr="00D153F9">
        <w:rPr>
          <w:sz w:val="24"/>
          <w:szCs w:val="24"/>
          <w:lang w:val="en-US"/>
        </w:rPr>
        <w:t>250 g Pappardelle</w:t>
      </w:r>
    </w:p>
    <w:p w14:paraId="69771446" w14:textId="77777777" w:rsidR="0026648C" w:rsidRPr="00D153F9" w:rsidRDefault="0026648C" w:rsidP="0026648C">
      <w:pPr>
        <w:jc w:val="both"/>
        <w:rPr>
          <w:sz w:val="24"/>
          <w:szCs w:val="24"/>
          <w:lang w:val="en-US"/>
        </w:rPr>
      </w:pPr>
      <w:r w:rsidRPr="00D153F9">
        <w:rPr>
          <w:sz w:val="24"/>
          <w:szCs w:val="24"/>
          <w:lang w:val="en-US"/>
        </w:rPr>
        <w:t xml:space="preserve">3-4 EL </w:t>
      </w:r>
      <w:proofErr w:type="spellStart"/>
      <w:r w:rsidRPr="00D153F9">
        <w:rPr>
          <w:sz w:val="24"/>
          <w:szCs w:val="24"/>
          <w:lang w:val="en-US"/>
        </w:rPr>
        <w:t>Olivenöl</w:t>
      </w:r>
      <w:proofErr w:type="spellEnd"/>
    </w:p>
    <w:p w14:paraId="1851B054" w14:textId="77777777" w:rsidR="0026648C" w:rsidRDefault="0026648C" w:rsidP="0026648C">
      <w:pPr>
        <w:jc w:val="both"/>
        <w:rPr>
          <w:sz w:val="24"/>
          <w:szCs w:val="24"/>
        </w:rPr>
      </w:pPr>
      <w:r>
        <w:rPr>
          <w:sz w:val="24"/>
          <w:szCs w:val="24"/>
        </w:rPr>
        <w:t>100 ml Gemüsefond</w:t>
      </w:r>
    </w:p>
    <w:p w14:paraId="10E63367" w14:textId="77777777" w:rsidR="0026648C" w:rsidRDefault="0026648C" w:rsidP="0026648C">
      <w:pPr>
        <w:jc w:val="both"/>
        <w:rPr>
          <w:sz w:val="24"/>
          <w:szCs w:val="24"/>
        </w:rPr>
      </w:pPr>
      <w:r>
        <w:rPr>
          <w:sz w:val="24"/>
          <w:szCs w:val="24"/>
        </w:rPr>
        <w:t>100 ml Schlagsahne</w:t>
      </w:r>
    </w:p>
    <w:p w14:paraId="6A4EA253" w14:textId="77777777" w:rsidR="0026648C" w:rsidRDefault="0026648C" w:rsidP="0026648C">
      <w:pPr>
        <w:jc w:val="both"/>
        <w:rPr>
          <w:sz w:val="24"/>
          <w:szCs w:val="24"/>
        </w:rPr>
      </w:pPr>
      <w:r>
        <w:rPr>
          <w:sz w:val="24"/>
          <w:szCs w:val="24"/>
        </w:rPr>
        <w:t>Salz, Pfeffer</w:t>
      </w:r>
    </w:p>
    <w:p w14:paraId="65B634EC" w14:textId="77777777" w:rsidR="0026648C" w:rsidRDefault="0026648C" w:rsidP="0026648C">
      <w:pPr>
        <w:jc w:val="both"/>
        <w:rPr>
          <w:sz w:val="24"/>
          <w:szCs w:val="24"/>
        </w:rPr>
      </w:pPr>
    </w:p>
    <w:p w14:paraId="1A193BB8" w14:textId="77777777" w:rsidR="0026648C" w:rsidRDefault="0026648C" w:rsidP="0026648C">
      <w:pPr>
        <w:jc w:val="both"/>
        <w:rPr>
          <w:sz w:val="24"/>
          <w:szCs w:val="24"/>
        </w:rPr>
      </w:pPr>
      <w:r>
        <w:rPr>
          <w:sz w:val="24"/>
          <w:szCs w:val="24"/>
        </w:rPr>
        <w:t>Zubereitungszeit: 40 Minuten</w:t>
      </w:r>
    </w:p>
    <w:p w14:paraId="5514D098" w14:textId="77777777" w:rsidR="0026648C" w:rsidRPr="000235D9" w:rsidRDefault="0026648C" w:rsidP="00B40E8C">
      <w:pPr>
        <w:pStyle w:val="ListParagraph"/>
        <w:numPr>
          <w:ilvl w:val="0"/>
          <w:numId w:val="371"/>
        </w:numPr>
        <w:spacing w:after="120"/>
        <w:ind w:left="714" w:hanging="357"/>
        <w:contextualSpacing w:val="0"/>
        <w:jc w:val="both"/>
        <w:rPr>
          <w:sz w:val="24"/>
          <w:szCs w:val="24"/>
        </w:rPr>
      </w:pPr>
      <w:r w:rsidRPr="000235D9">
        <w:rPr>
          <w:sz w:val="24"/>
          <w:szCs w:val="24"/>
        </w:rPr>
        <w:t>Knoblauch und Zwiebeln fein würfeln. Pilze putzen und grob schneiden. Tomaten waschen und halbieren. Rosmarinnadeln und Petersilie</w:t>
      </w:r>
      <w:r>
        <w:rPr>
          <w:sz w:val="24"/>
          <w:szCs w:val="24"/>
        </w:rPr>
        <w:t>n</w:t>
      </w:r>
      <w:r w:rsidRPr="000235D9">
        <w:rPr>
          <w:sz w:val="24"/>
          <w:szCs w:val="24"/>
        </w:rPr>
        <w:t>blätter vom Zweig bzw. Stielen zupfen und fein schneiden. Käse fein reiben.</w:t>
      </w:r>
    </w:p>
    <w:p w14:paraId="1A932D64" w14:textId="77777777" w:rsidR="0026648C" w:rsidRPr="000235D9" w:rsidRDefault="0026648C" w:rsidP="00B40E8C">
      <w:pPr>
        <w:pStyle w:val="ListParagraph"/>
        <w:numPr>
          <w:ilvl w:val="0"/>
          <w:numId w:val="371"/>
        </w:numPr>
        <w:spacing w:after="120"/>
        <w:ind w:left="714" w:hanging="357"/>
        <w:contextualSpacing w:val="0"/>
        <w:jc w:val="both"/>
        <w:rPr>
          <w:sz w:val="24"/>
          <w:szCs w:val="24"/>
        </w:rPr>
      </w:pPr>
      <w:r w:rsidRPr="000235D9">
        <w:rPr>
          <w:sz w:val="24"/>
          <w:szCs w:val="24"/>
        </w:rPr>
        <w:t>Nudeln kochen. 2 -3 EL Olivenöl in einer Pfanne erhitzen. Pilze darin bei starker Hitze anbraten. Dann 4 – 5 Minuten weiterbraten, bis die ausgetretene Flüssigkeit verdampft ist. Restliches Öl zufügen, Knoblauch, Zwiebeln und Tomaten zugeben. 3 -4 Minuten mitbraten. Fond und Sahne angießen und 2 Minuten cremig einkochen lassen. Pilzsauce salzen, pfeffern und die Kräuter untermischen. Nudeln abgießen und tropfnass zu den Pilzen geben. Die Hälfte vom Käse unterheben und die Mischung 1- mal aufkochen. Pappardelle auf Tellern anrichten, mit Pfeffer und restlichen Käse bestreuen und servieren.</w:t>
      </w:r>
    </w:p>
    <w:p w14:paraId="1B410476" w14:textId="77777777" w:rsidR="0026648C" w:rsidRPr="000235D9" w:rsidRDefault="0026648C" w:rsidP="0026648C">
      <w:pPr>
        <w:jc w:val="both"/>
        <w:rPr>
          <w:sz w:val="24"/>
          <w:szCs w:val="24"/>
        </w:rPr>
      </w:pPr>
    </w:p>
    <w:p w14:paraId="2854E003" w14:textId="77777777" w:rsidR="0026648C" w:rsidRDefault="0026648C" w:rsidP="0026648C">
      <w:pPr>
        <w:rPr>
          <w:sz w:val="24"/>
          <w:szCs w:val="24"/>
        </w:rPr>
      </w:pPr>
      <w:r>
        <w:rPr>
          <w:sz w:val="24"/>
          <w:szCs w:val="24"/>
        </w:rPr>
        <w:br w:type="page"/>
      </w:r>
    </w:p>
    <w:p w14:paraId="14770321" w14:textId="77777777" w:rsidR="0026648C" w:rsidRDefault="0026648C" w:rsidP="0026648C">
      <w:pPr>
        <w:pStyle w:val="Heading2"/>
        <w:spacing w:after="240"/>
      </w:pPr>
      <w:r>
        <w:lastRenderedPageBreak/>
        <w:t>Pappardelle in pikanter Sauce aus Schweinefleisch und Mohn</w:t>
      </w:r>
      <w:r>
        <w:rPr>
          <w:rStyle w:val="FootnoteReference"/>
        </w:rPr>
        <w:footnoteReference w:id="1344"/>
      </w:r>
      <w:r>
        <w:t xml:space="preserve"> </w:t>
      </w:r>
    </w:p>
    <w:p w14:paraId="34BFBC17" w14:textId="77777777" w:rsidR="0026648C" w:rsidRDefault="0026648C" w:rsidP="0026648C">
      <w:pPr>
        <w:rPr>
          <w:sz w:val="24"/>
          <w:szCs w:val="24"/>
        </w:rPr>
      </w:pPr>
      <w:r w:rsidRPr="00EB329E">
        <w:rPr>
          <w:sz w:val="24"/>
          <w:szCs w:val="24"/>
          <w:u w:val="single"/>
        </w:rPr>
        <w:t>Zutaten</w:t>
      </w:r>
      <w:r>
        <w:rPr>
          <w:sz w:val="24"/>
          <w:szCs w:val="24"/>
        </w:rPr>
        <w:t xml:space="preserve"> (für 4 Portionen):</w:t>
      </w:r>
    </w:p>
    <w:p w14:paraId="3A9F938D" w14:textId="77777777" w:rsidR="0026648C" w:rsidRDefault="0026648C" w:rsidP="0026648C">
      <w:pPr>
        <w:rPr>
          <w:sz w:val="24"/>
          <w:szCs w:val="24"/>
        </w:rPr>
      </w:pPr>
      <w:r>
        <w:rPr>
          <w:sz w:val="24"/>
          <w:szCs w:val="24"/>
        </w:rPr>
        <w:t>500 g Pappardelle</w:t>
      </w:r>
    </w:p>
    <w:p w14:paraId="16EC4FDB" w14:textId="77777777" w:rsidR="0026648C" w:rsidRDefault="0026648C" w:rsidP="0026648C">
      <w:pPr>
        <w:rPr>
          <w:sz w:val="24"/>
          <w:szCs w:val="24"/>
        </w:rPr>
      </w:pPr>
      <w:r>
        <w:rPr>
          <w:sz w:val="24"/>
          <w:szCs w:val="24"/>
        </w:rPr>
        <w:t>20 g Butter</w:t>
      </w:r>
    </w:p>
    <w:p w14:paraId="02C050EA" w14:textId="77777777" w:rsidR="0026648C" w:rsidRDefault="0026648C" w:rsidP="0026648C">
      <w:pPr>
        <w:rPr>
          <w:sz w:val="24"/>
          <w:szCs w:val="24"/>
        </w:rPr>
      </w:pPr>
      <w:r>
        <w:rPr>
          <w:sz w:val="24"/>
          <w:szCs w:val="24"/>
        </w:rPr>
        <w:t>1 ½ EL Öl</w:t>
      </w:r>
    </w:p>
    <w:p w14:paraId="26ECD802" w14:textId="77777777" w:rsidR="0026648C" w:rsidRDefault="0026648C" w:rsidP="0026648C">
      <w:pPr>
        <w:rPr>
          <w:sz w:val="24"/>
          <w:szCs w:val="24"/>
        </w:rPr>
      </w:pPr>
      <w:r>
        <w:rPr>
          <w:sz w:val="24"/>
          <w:szCs w:val="24"/>
        </w:rPr>
        <w:t>1 Zwiebel, in feine Ringe geschnitten</w:t>
      </w:r>
    </w:p>
    <w:p w14:paraId="672784A4" w14:textId="77777777" w:rsidR="0026648C" w:rsidRDefault="0026648C" w:rsidP="0026648C">
      <w:pPr>
        <w:rPr>
          <w:sz w:val="24"/>
          <w:szCs w:val="24"/>
        </w:rPr>
      </w:pPr>
      <w:r>
        <w:rPr>
          <w:sz w:val="24"/>
          <w:szCs w:val="24"/>
        </w:rPr>
        <w:t>1 Knoblauchzehe, zerdrückt</w:t>
      </w:r>
    </w:p>
    <w:p w14:paraId="72187618" w14:textId="77777777" w:rsidR="0026648C" w:rsidRDefault="0026648C" w:rsidP="0026648C">
      <w:pPr>
        <w:rPr>
          <w:sz w:val="24"/>
          <w:szCs w:val="24"/>
        </w:rPr>
      </w:pPr>
      <w:r>
        <w:rPr>
          <w:sz w:val="24"/>
          <w:szCs w:val="24"/>
        </w:rPr>
        <w:t>2 TL Paprikapulver edelsüß</w:t>
      </w:r>
    </w:p>
    <w:p w14:paraId="2F7773DA" w14:textId="77777777" w:rsidR="0026648C" w:rsidRDefault="0026648C" w:rsidP="0026648C">
      <w:pPr>
        <w:rPr>
          <w:sz w:val="24"/>
          <w:szCs w:val="24"/>
        </w:rPr>
      </w:pPr>
      <w:r>
        <w:rPr>
          <w:sz w:val="24"/>
          <w:szCs w:val="24"/>
        </w:rPr>
        <w:t>1 Msp. Cayennepfeffer</w:t>
      </w:r>
    </w:p>
    <w:p w14:paraId="14A432DD" w14:textId="77777777" w:rsidR="0026648C" w:rsidRDefault="0026648C" w:rsidP="0026648C">
      <w:pPr>
        <w:rPr>
          <w:sz w:val="24"/>
          <w:szCs w:val="24"/>
        </w:rPr>
      </w:pPr>
      <w:r>
        <w:rPr>
          <w:sz w:val="24"/>
          <w:szCs w:val="24"/>
        </w:rPr>
        <w:t>500 g mageres Schweinefleisch (Filet oder Keule), dünn aufgeschnitten</w:t>
      </w:r>
    </w:p>
    <w:p w14:paraId="7A3FF264" w14:textId="77777777" w:rsidR="0026648C" w:rsidRDefault="0026648C" w:rsidP="0026648C">
      <w:pPr>
        <w:rPr>
          <w:sz w:val="24"/>
          <w:szCs w:val="24"/>
        </w:rPr>
      </w:pPr>
      <w:r>
        <w:rPr>
          <w:sz w:val="24"/>
          <w:szCs w:val="24"/>
        </w:rPr>
        <w:t>1 EL frische glatte Petersilie, feingehackt</w:t>
      </w:r>
    </w:p>
    <w:p w14:paraId="0242E9AE" w14:textId="77777777" w:rsidR="0026648C" w:rsidRDefault="0026648C" w:rsidP="0026648C">
      <w:pPr>
        <w:rPr>
          <w:sz w:val="24"/>
          <w:szCs w:val="24"/>
        </w:rPr>
      </w:pPr>
      <w:r>
        <w:rPr>
          <w:sz w:val="24"/>
          <w:szCs w:val="24"/>
        </w:rPr>
        <w:t>1 EL Portwein (oder etwas ähnliches)</w:t>
      </w:r>
    </w:p>
    <w:p w14:paraId="5C0B7BB8" w14:textId="77777777" w:rsidR="0026648C" w:rsidRDefault="0026648C" w:rsidP="0026648C">
      <w:pPr>
        <w:rPr>
          <w:sz w:val="24"/>
          <w:szCs w:val="24"/>
        </w:rPr>
      </w:pPr>
      <w:r>
        <w:rPr>
          <w:sz w:val="24"/>
          <w:szCs w:val="24"/>
        </w:rPr>
        <w:t>1 EL Tomatenmark</w:t>
      </w:r>
    </w:p>
    <w:p w14:paraId="3F9634F0" w14:textId="77777777" w:rsidR="0026648C" w:rsidRDefault="0026648C" w:rsidP="0026648C">
      <w:pPr>
        <w:rPr>
          <w:sz w:val="24"/>
          <w:szCs w:val="24"/>
        </w:rPr>
      </w:pPr>
      <w:r>
        <w:rPr>
          <w:sz w:val="24"/>
          <w:szCs w:val="24"/>
        </w:rPr>
        <w:t>300 g Schmand oder Creme fraîche</w:t>
      </w:r>
    </w:p>
    <w:p w14:paraId="0079A5AC" w14:textId="77777777" w:rsidR="0026648C" w:rsidRDefault="0026648C" w:rsidP="0026648C">
      <w:pPr>
        <w:rPr>
          <w:sz w:val="24"/>
          <w:szCs w:val="24"/>
        </w:rPr>
      </w:pPr>
      <w:r>
        <w:rPr>
          <w:sz w:val="24"/>
          <w:szCs w:val="24"/>
        </w:rPr>
        <w:t>150 g Champignons, feingeschnitten</w:t>
      </w:r>
    </w:p>
    <w:p w14:paraId="55D559BA" w14:textId="77777777" w:rsidR="0026648C" w:rsidRDefault="0026648C" w:rsidP="0026648C">
      <w:pPr>
        <w:rPr>
          <w:sz w:val="24"/>
          <w:szCs w:val="24"/>
        </w:rPr>
      </w:pPr>
      <w:r>
        <w:rPr>
          <w:sz w:val="24"/>
          <w:szCs w:val="24"/>
        </w:rPr>
        <w:t>2 TL Mohn</w:t>
      </w:r>
    </w:p>
    <w:p w14:paraId="74E00EC8" w14:textId="77777777" w:rsidR="0026648C" w:rsidRDefault="0026648C" w:rsidP="0026648C">
      <w:pPr>
        <w:rPr>
          <w:sz w:val="24"/>
          <w:szCs w:val="24"/>
        </w:rPr>
      </w:pPr>
      <w:r>
        <w:rPr>
          <w:sz w:val="24"/>
          <w:szCs w:val="24"/>
        </w:rPr>
        <w:t>2 EL frische glatte Petersilie, feingehackt</w:t>
      </w:r>
    </w:p>
    <w:p w14:paraId="52A40EA2" w14:textId="77777777" w:rsidR="0026648C" w:rsidRDefault="0026648C" w:rsidP="0026648C">
      <w:pPr>
        <w:rPr>
          <w:sz w:val="24"/>
          <w:szCs w:val="24"/>
        </w:rPr>
      </w:pPr>
    </w:p>
    <w:p w14:paraId="7AD23FFA" w14:textId="77777777" w:rsidR="0026648C" w:rsidRDefault="0026648C" w:rsidP="0026648C">
      <w:pPr>
        <w:rPr>
          <w:sz w:val="24"/>
          <w:szCs w:val="24"/>
        </w:rPr>
      </w:pPr>
      <w:r>
        <w:rPr>
          <w:sz w:val="24"/>
          <w:szCs w:val="24"/>
        </w:rPr>
        <w:t>Zubereitungszeit: 35 Minuten</w:t>
      </w:r>
    </w:p>
    <w:p w14:paraId="6EED65EF" w14:textId="77777777" w:rsidR="0026648C" w:rsidRPr="0059492F" w:rsidRDefault="0026648C" w:rsidP="00B40E8C">
      <w:pPr>
        <w:pStyle w:val="ListParagraph"/>
        <w:numPr>
          <w:ilvl w:val="0"/>
          <w:numId w:val="458"/>
        </w:numPr>
        <w:spacing w:after="120"/>
        <w:ind w:left="714" w:hanging="357"/>
        <w:contextualSpacing w:val="0"/>
        <w:jc w:val="both"/>
        <w:rPr>
          <w:sz w:val="24"/>
          <w:szCs w:val="24"/>
        </w:rPr>
      </w:pPr>
      <w:r w:rsidRPr="0059492F">
        <w:rPr>
          <w:sz w:val="24"/>
          <w:szCs w:val="24"/>
        </w:rPr>
        <w:t>Die Butter mit etwas Öl in einer Pfanne erhitzen und die Zwiebelringe 6 -8 Minuten weich dünsten. Knoblauch, Paprikapulver, Cayennepfeffer, Schweinefleisch und 1 EL Petersilie zugeben und mit schwarzem Pfeffer aus der Mühle abschmecken. Bei hoher Hitze sautieren, bis das Fleisch durchgebraten ist. Den Portwein zugießen, aufkochen lassen und 10 Sekunden gut durchrühren. Tomatenmark und Creme fraîche unterrühren. Abschmecken und auf niedrige Hitze stellen.</w:t>
      </w:r>
    </w:p>
    <w:p w14:paraId="246C7571" w14:textId="77777777" w:rsidR="0026648C" w:rsidRPr="0059492F" w:rsidRDefault="0026648C" w:rsidP="00B40E8C">
      <w:pPr>
        <w:pStyle w:val="ListParagraph"/>
        <w:numPr>
          <w:ilvl w:val="0"/>
          <w:numId w:val="458"/>
        </w:numPr>
        <w:spacing w:after="120"/>
        <w:ind w:left="714" w:hanging="357"/>
        <w:contextualSpacing w:val="0"/>
        <w:jc w:val="both"/>
        <w:rPr>
          <w:sz w:val="24"/>
          <w:szCs w:val="24"/>
        </w:rPr>
      </w:pPr>
      <w:r w:rsidRPr="0059492F">
        <w:rPr>
          <w:sz w:val="24"/>
          <w:szCs w:val="24"/>
        </w:rPr>
        <w:t>Nudeln al dente kochen.</w:t>
      </w:r>
    </w:p>
    <w:p w14:paraId="6FE22E04" w14:textId="77777777" w:rsidR="0026648C" w:rsidRPr="0059492F" w:rsidRDefault="0026648C" w:rsidP="00B40E8C">
      <w:pPr>
        <w:pStyle w:val="ListParagraph"/>
        <w:numPr>
          <w:ilvl w:val="0"/>
          <w:numId w:val="458"/>
        </w:numPr>
        <w:spacing w:after="120"/>
        <w:ind w:left="714" w:hanging="357"/>
        <w:contextualSpacing w:val="0"/>
        <w:jc w:val="both"/>
        <w:rPr>
          <w:sz w:val="24"/>
          <w:szCs w:val="24"/>
        </w:rPr>
      </w:pPr>
      <w:r w:rsidRPr="0059492F">
        <w:rPr>
          <w:sz w:val="24"/>
          <w:szCs w:val="24"/>
        </w:rPr>
        <w:t>Das restliche Öl und den Mohn mit den Nudeln vermengen. In Schüsseln geben, die Sauce darüberlöffeln und mit 2 EL Petersilie garnieren.</w:t>
      </w:r>
    </w:p>
    <w:p w14:paraId="530C319C" w14:textId="77777777" w:rsidR="0026648C" w:rsidRDefault="0026648C" w:rsidP="0026648C">
      <w:pPr>
        <w:rPr>
          <w:sz w:val="24"/>
          <w:szCs w:val="24"/>
        </w:rPr>
      </w:pPr>
      <w:r>
        <w:rPr>
          <w:sz w:val="24"/>
          <w:szCs w:val="24"/>
        </w:rPr>
        <w:br w:type="page"/>
      </w:r>
    </w:p>
    <w:p w14:paraId="5A4E4F62" w14:textId="6CA1C787" w:rsidR="0052026D" w:rsidRDefault="0052026D" w:rsidP="0052026D">
      <w:pPr>
        <w:pStyle w:val="Heading2"/>
        <w:spacing w:after="240"/>
      </w:pPr>
      <w:r>
        <w:lastRenderedPageBreak/>
        <w:t>Fettucine mit pikanter Tomatensauce</w:t>
      </w:r>
      <w:r>
        <w:rPr>
          <w:rStyle w:val="FootnoteReference"/>
        </w:rPr>
        <w:footnoteReference w:id="1345"/>
      </w:r>
      <w:r>
        <w:t xml:space="preserve"> </w:t>
      </w:r>
    </w:p>
    <w:p w14:paraId="094848F5" w14:textId="77777777" w:rsidR="0052026D" w:rsidRDefault="0052026D" w:rsidP="0052026D">
      <w:pPr>
        <w:rPr>
          <w:sz w:val="24"/>
          <w:szCs w:val="24"/>
        </w:rPr>
      </w:pPr>
      <w:r w:rsidRPr="00510026">
        <w:rPr>
          <w:sz w:val="24"/>
          <w:szCs w:val="24"/>
          <w:u w:val="single"/>
        </w:rPr>
        <w:t>Zutaten</w:t>
      </w:r>
      <w:r>
        <w:rPr>
          <w:sz w:val="24"/>
          <w:szCs w:val="24"/>
        </w:rPr>
        <w:t xml:space="preserve"> (für 4 Portionen)</w:t>
      </w:r>
    </w:p>
    <w:p w14:paraId="35239720" w14:textId="77777777" w:rsidR="0052026D" w:rsidRDefault="0052026D" w:rsidP="0052026D">
      <w:pPr>
        <w:rPr>
          <w:sz w:val="24"/>
          <w:szCs w:val="24"/>
        </w:rPr>
      </w:pPr>
      <w:r>
        <w:rPr>
          <w:sz w:val="24"/>
          <w:szCs w:val="24"/>
        </w:rPr>
        <w:t>6 EL Olivenöl</w:t>
      </w:r>
    </w:p>
    <w:p w14:paraId="31698257" w14:textId="77777777" w:rsidR="0052026D" w:rsidRDefault="0052026D" w:rsidP="0052026D">
      <w:pPr>
        <w:rPr>
          <w:sz w:val="24"/>
          <w:szCs w:val="24"/>
        </w:rPr>
      </w:pPr>
      <w:r>
        <w:rPr>
          <w:sz w:val="24"/>
          <w:szCs w:val="24"/>
        </w:rPr>
        <w:t>2 Knoblauchzehen, in dünne Scheibchen geschnitten</w:t>
      </w:r>
    </w:p>
    <w:p w14:paraId="37BA03AC" w14:textId="77777777" w:rsidR="0052026D" w:rsidRDefault="0052026D" w:rsidP="0052026D">
      <w:pPr>
        <w:rPr>
          <w:sz w:val="24"/>
          <w:szCs w:val="24"/>
        </w:rPr>
      </w:pPr>
      <w:r>
        <w:rPr>
          <w:sz w:val="24"/>
          <w:szCs w:val="24"/>
        </w:rPr>
        <w:t>1 kg Kirschtomaten, halbiert</w:t>
      </w:r>
    </w:p>
    <w:p w14:paraId="762B9C92" w14:textId="77777777" w:rsidR="0052026D" w:rsidRDefault="0052026D" w:rsidP="0052026D">
      <w:pPr>
        <w:rPr>
          <w:sz w:val="24"/>
          <w:szCs w:val="24"/>
        </w:rPr>
      </w:pPr>
      <w:r>
        <w:rPr>
          <w:sz w:val="24"/>
          <w:szCs w:val="24"/>
        </w:rPr>
        <w:t>½ TL Zucker</w:t>
      </w:r>
    </w:p>
    <w:p w14:paraId="02228AFF" w14:textId="77777777" w:rsidR="0052026D" w:rsidRDefault="0052026D" w:rsidP="0052026D">
      <w:pPr>
        <w:rPr>
          <w:sz w:val="24"/>
          <w:szCs w:val="24"/>
        </w:rPr>
      </w:pPr>
      <w:r>
        <w:rPr>
          <w:sz w:val="24"/>
          <w:szCs w:val="24"/>
        </w:rPr>
        <w:t>1 getrocknete Chilischote, zerkrümelt</w:t>
      </w:r>
    </w:p>
    <w:p w14:paraId="023B1927" w14:textId="77777777" w:rsidR="0052026D" w:rsidRDefault="0052026D" w:rsidP="0052026D">
      <w:pPr>
        <w:rPr>
          <w:sz w:val="24"/>
          <w:szCs w:val="24"/>
        </w:rPr>
      </w:pPr>
      <w:r>
        <w:rPr>
          <w:sz w:val="24"/>
          <w:szCs w:val="24"/>
        </w:rPr>
        <w:t>20 g Basilikumblätter</w:t>
      </w:r>
    </w:p>
    <w:p w14:paraId="3040AFB5" w14:textId="77777777" w:rsidR="0052026D" w:rsidRDefault="0052026D" w:rsidP="0052026D">
      <w:pPr>
        <w:rPr>
          <w:sz w:val="24"/>
          <w:szCs w:val="24"/>
        </w:rPr>
      </w:pPr>
      <w:r>
        <w:rPr>
          <w:sz w:val="24"/>
          <w:szCs w:val="24"/>
        </w:rPr>
        <w:t>400 g Fettucine oder Spaghetti oder andere Nudeln</w:t>
      </w:r>
    </w:p>
    <w:p w14:paraId="3CA1889E" w14:textId="77777777" w:rsidR="0052026D" w:rsidRDefault="0052026D" w:rsidP="0052026D">
      <w:pPr>
        <w:rPr>
          <w:sz w:val="24"/>
          <w:szCs w:val="24"/>
        </w:rPr>
      </w:pPr>
      <w:r>
        <w:rPr>
          <w:sz w:val="24"/>
          <w:szCs w:val="24"/>
        </w:rPr>
        <w:t>35 g Parmesan, fein gerieben</w:t>
      </w:r>
    </w:p>
    <w:p w14:paraId="1C02EDBE" w14:textId="77777777" w:rsidR="0052026D" w:rsidRDefault="0052026D" w:rsidP="0052026D">
      <w:pPr>
        <w:rPr>
          <w:sz w:val="24"/>
          <w:szCs w:val="24"/>
        </w:rPr>
      </w:pPr>
      <w:r>
        <w:rPr>
          <w:sz w:val="24"/>
          <w:szCs w:val="24"/>
        </w:rPr>
        <w:t>Salz</w:t>
      </w:r>
    </w:p>
    <w:p w14:paraId="37674B6B" w14:textId="77777777" w:rsidR="0052026D" w:rsidRDefault="0052026D" w:rsidP="0052026D">
      <w:pPr>
        <w:rPr>
          <w:sz w:val="24"/>
          <w:szCs w:val="24"/>
        </w:rPr>
      </w:pPr>
    </w:p>
    <w:p w14:paraId="10C526F5" w14:textId="77777777" w:rsidR="0052026D" w:rsidRDefault="0052026D" w:rsidP="0052026D">
      <w:pPr>
        <w:rPr>
          <w:sz w:val="24"/>
          <w:szCs w:val="24"/>
        </w:rPr>
      </w:pPr>
      <w:r>
        <w:rPr>
          <w:sz w:val="24"/>
          <w:szCs w:val="24"/>
        </w:rPr>
        <w:t>Zubereitung:</w:t>
      </w:r>
    </w:p>
    <w:p w14:paraId="76744BBC" w14:textId="77777777" w:rsidR="0052026D" w:rsidRPr="00782697" w:rsidRDefault="0052026D" w:rsidP="00B40E8C">
      <w:pPr>
        <w:pStyle w:val="ListParagraph"/>
        <w:numPr>
          <w:ilvl w:val="0"/>
          <w:numId w:val="1050"/>
        </w:numPr>
        <w:spacing w:after="120"/>
        <w:ind w:left="714" w:hanging="357"/>
        <w:contextualSpacing w:val="0"/>
        <w:jc w:val="both"/>
        <w:rPr>
          <w:sz w:val="24"/>
          <w:szCs w:val="24"/>
        </w:rPr>
      </w:pPr>
      <w:r w:rsidRPr="00782697">
        <w:rPr>
          <w:sz w:val="24"/>
          <w:szCs w:val="24"/>
        </w:rPr>
        <w:t>In einem Topf 5 EL Öl bei mittlerer bis hoher Temperatur erhitzen und den Knoblauch darin bis zu 1 Minuten anbraten, bis er goldbraun wird. Ab und zu umrühren. Die Tomaten zugeben sowie Zucker, Chili und ½ TL Salz, dann 200 ml Wasser zugießen und 4 Minuten rühren, bis die Tomaten allmählich zerfallen und die Mischung kocht. Die Hitze herunterschalten, die Tomaten etwa 1 Stunde garen und hin und wieder umrühren, bis sie zu einer dicken Sauce zerkocht sind. Das Basilikum unterrühren und die Sauce warm stellen.</w:t>
      </w:r>
    </w:p>
    <w:p w14:paraId="668A571E" w14:textId="77777777" w:rsidR="0052026D" w:rsidRDefault="0052026D" w:rsidP="00B40E8C">
      <w:pPr>
        <w:pStyle w:val="ListParagraph"/>
        <w:numPr>
          <w:ilvl w:val="0"/>
          <w:numId w:val="1050"/>
        </w:numPr>
        <w:spacing w:after="120"/>
        <w:ind w:left="714" w:hanging="357"/>
        <w:contextualSpacing w:val="0"/>
        <w:jc w:val="both"/>
        <w:rPr>
          <w:sz w:val="24"/>
          <w:szCs w:val="24"/>
        </w:rPr>
      </w:pPr>
      <w:r w:rsidRPr="00782697">
        <w:rPr>
          <w:sz w:val="24"/>
          <w:szCs w:val="24"/>
        </w:rPr>
        <w:t>In einem großen Topf Wasser und Salz zum Kochen bringen. Die Pasta hineingeben und nach Packungsangabe al dente garen. Abtropfen lassen und unter die Sauce rühren. Auf Teller verteilen, mit dem restlichen Öl (1 EL) beträufeln, mit Parmesan bestreuen und servieren.</w:t>
      </w:r>
    </w:p>
    <w:p w14:paraId="643D026C" w14:textId="77777777" w:rsidR="0052026D" w:rsidRDefault="0052026D" w:rsidP="0052026D">
      <w:pPr>
        <w:rPr>
          <w:sz w:val="24"/>
          <w:szCs w:val="24"/>
        </w:rPr>
      </w:pPr>
      <w:r>
        <w:rPr>
          <w:sz w:val="24"/>
          <w:szCs w:val="24"/>
        </w:rPr>
        <w:br w:type="page"/>
      </w:r>
    </w:p>
    <w:p w14:paraId="361F7C62" w14:textId="77777777" w:rsidR="00686206" w:rsidRDefault="00686206" w:rsidP="00686206">
      <w:pPr>
        <w:pStyle w:val="Heading2"/>
        <w:spacing w:after="240"/>
      </w:pPr>
      <w:r>
        <w:lastRenderedPageBreak/>
        <w:t>Fettuccine mit cremiger Pilz-Bohnen-Sauce</w:t>
      </w:r>
      <w:r>
        <w:rPr>
          <w:rStyle w:val="FootnoteReference"/>
        </w:rPr>
        <w:footnoteReference w:id="1346"/>
      </w:r>
      <w:r>
        <w:t xml:space="preserve"> </w:t>
      </w:r>
    </w:p>
    <w:p w14:paraId="70F382B5" w14:textId="77777777" w:rsidR="00686206" w:rsidRDefault="00686206" w:rsidP="00686206">
      <w:pPr>
        <w:rPr>
          <w:sz w:val="24"/>
          <w:szCs w:val="24"/>
        </w:rPr>
      </w:pPr>
      <w:r w:rsidRPr="00EB5622">
        <w:rPr>
          <w:sz w:val="24"/>
          <w:szCs w:val="24"/>
          <w:u w:val="single"/>
        </w:rPr>
        <w:t xml:space="preserve">Zutaten </w:t>
      </w:r>
      <w:r>
        <w:rPr>
          <w:sz w:val="24"/>
          <w:szCs w:val="24"/>
        </w:rPr>
        <w:t>(für 4 Portionen):</w:t>
      </w:r>
    </w:p>
    <w:p w14:paraId="48EA420E" w14:textId="77777777" w:rsidR="00686206" w:rsidRDefault="00686206" w:rsidP="00686206">
      <w:pPr>
        <w:rPr>
          <w:sz w:val="24"/>
          <w:szCs w:val="24"/>
        </w:rPr>
      </w:pPr>
      <w:r>
        <w:rPr>
          <w:sz w:val="24"/>
          <w:szCs w:val="24"/>
        </w:rPr>
        <w:t>100 g Pinienkerne</w:t>
      </w:r>
    </w:p>
    <w:p w14:paraId="5DF4E6EE" w14:textId="77777777" w:rsidR="00686206" w:rsidRDefault="00686206" w:rsidP="00686206">
      <w:pPr>
        <w:rPr>
          <w:sz w:val="24"/>
          <w:szCs w:val="24"/>
        </w:rPr>
      </w:pPr>
      <w:r>
        <w:rPr>
          <w:sz w:val="24"/>
          <w:szCs w:val="24"/>
        </w:rPr>
        <w:t>375 g Fettuccine</w:t>
      </w:r>
    </w:p>
    <w:p w14:paraId="174C1C1E" w14:textId="77777777" w:rsidR="00686206" w:rsidRDefault="00686206" w:rsidP="00686206">
      <w:pPr>
        <w:rPr>
          <w:sz w:val="24"/>
          <w:szCs w:val="24"/>
        </w:rPr>
      </w:pPr>
      <w:r>
        <w:rPr>
          <w:sz w:val="24"/>
          <w:szCs w:val="24"/>
        </w:rPr>
        <w:t>250 g grüne Bohnen</w:t>
      </w:r>
    </w:p>
    <w:p w14:paraId="5DDF74B4" w14:textId="77777777" w:rsidR="00686206" w:rsidRDefault="00686206" w:rsidP="00686206">
      <w:pPr>
        <w:rPr>
          <w:sz w:val="24"/>
          <w:szCs w:val="24"/>
        </w:rPr>
      </w:pPr>
      <w:r>
        <w:rPr>
          <w:sz w:val="24"/>
          <w:szCs w:val="24"/>
        </w:rPr>
        <w:t>2 EL Öl</w:t>
      </w:r>
    </w:p>
    <w:p w14:paraId="608CF402" w14:textId="77777777" w:rsidR="00686206" w:rsidRDefault="00686206" w:rsidP="00686206">
      <w:pPr>
        <w:rPr>
          <w:sz w:val="24"/>
          <w:szCs w:val="24"/>
        </w:rPr>
      </w:pPr>
      <w:r>
        <w:rPr>
          <w:sz w:val="24"/>
          <w:szCs w:val="24"/>
        </w:rPr>
        <w:t>1 Zwiebel, gehackt</w:t>
      </w:r>
    </w:p>
    <w:p w14:paraId="1A79C9AB" w14:textId="77777777" w:rsidR="00686206" w:rsidRDefault="00686206" w:rsidP="00686206">
      <w:pPr>
        <w:rPr>
          <w:sz w:val="24"/>
          <w:szCs w:val="24"/>
        </w:rPr>
      </w:pPr>
      <w:r>
        <w:rPr>
          <w:sz w:val="24"/>
          <w:szCs w:val="24"/>
        </w:rPr>
        <w:t>2 Knoblauchzehen, zerdrückt</w:t>
      </w:r>
    </w:p>
    <w:p w14:paraId="4D3A6FE6" w14:textId="77777777" w:rsidR="00686206" w:rsidRDefault="00686206" w:rsidP="00686206">
      <w:pPr>
        <w:rPr>
          <w:sz w:val="24"/>
          <w:szCs w:val="24"/>
        </w:rPr>
      </w:pPr>
      <w:r w:rsidRPr="00142B1E">
        <w:rPr>
          <w:sz w:val="24"/>
          <w:szCs w:val="24"/>
        </w:rPr>
        <w:t>250 g Champignons, in dünne Schei</w:t>
      </w:r>
      <w:r>
        <w:rPr>
          <w:sz w:val="24"/>
          <w:szCs w:val="24"/>
        </w:rPr>
        <w:t>ben geschnitten</w:t>
      </w:r>
    </w:p>
    <w:p w14:paraId="55E3AF08" w14:textId="77777777" w:rsidR="00686206" w:rsidRDefault="00686206" w:rsidP="00686206">
      <w:pPr>
        <w:rPr>
          <w:sz w:val="24"/>
          <w:szCs w:val="24"/>
        </w:rPr>
      </w:pPr>
      <w:r>
        <w:rPr>
          <w:sz w:val="24"/>
          <w:szCs w:val="24"/>
        </w:rPr>
        <w:t>125 ml Weißwein</w:t>
      </w:r>
    </w:p>
    <w:p w14:paraId="1ABEB600" w14:textId="77777777" w:rsidR="00686206" w:rsidRDefault="00686206" w:rsidP="00686206">
      <w:pPr>
        <w:rPr>
          <w:sz w:val="24"/>
          <w:szCs w:val="24"/>
        </w:rPr>
      </w:pPr>
      <w:r>
        <w:rPr>
          <w:sz w:val="24"/>
          <w:szCs w:val="24"/>
        </w:rPr>
        <w:t>310 ml Sahne</w:t>
      </w:r>
    </w:p>
    <w:p w14:paraId="2158EDA7" w14:textId="77777777" w:rsidR="00686206" w:rsidRDefault="00686206" w:rsidP="00686206">
      <w:pPr>
        <w:rPr>
          <w:sz w:val="24"/>
          <w:szCs w:val="24"/>
        </w:rPr>
      </w:pPr>
      <w:r>
        <w:rPr>
          <w:sz w:val="24"/>
          <w:szCs w:val="24"/>
        </w:rPr>
        <w:t>125 ml Gemüsebrühe</w:t>
      </w:r>
    </w:p>
    <w:p w14:paraId="6BA1D65D" w14:textId="77777777" w:rsidR="00686206" w:rsidRDefault="00686206" w:rsidP="00686206">
      <w:pPr>
        <w:rPr>
          <w:sz w:val="24"/>
          <w:szCs w:val="24"/>
        </w:rPr>
      </w:pPr>
      <w:r>
        <w:rPr>
          <w:sz w:val="24"/>
          <w:szCs w:val="24"/>
        </w:rPr>
        <w:t>1 Ei</w:t>
      </w:r>
    </w:p>
    <w:p w14:paraId="3AA99E8E" w14:textId="77777777" w:rsidR="00686206" w:rsidRDefault="00686206" w:rsidP="00686206">
      <w:pPr>
        <w:rPr>
          <w:sz w:val="24"/>
          <w:szCs w:val="24"/>
        </w:rPr>
      </w:pPr>
      <w:r>
        <w:rPr>
          <w:sz w:val="24"/>
          <w:szCs w:val="24"/>
        </w:rPr>
        <w:t>12 g Basilikum, feingehackt</w:t>
      </w:r>
    </w:p>
    <w:p w14:paraId="18346F4D" w14:textId="77777777" w:rsidR="00686206" w:rsidRDefault="00686206" w:rsidP="00686206">
      <w:pPr>
        <w:rPr>
          <w:sz w:val="24"/>
          <w:szCs w:val="24"/>
        </w:rPr>
      </w:pPr>
      <w:r>
        <w:rPr>
          <w:sz w:val="24"/>
          <w:szCs w:val="24"/>
        </w:rPr>
        <w:t>Salz, Pfeffer</w:t>
      </w:r>
    </w:p>
    <w:p w14:paraId="2E9E9BEA" w14:textId="77777777" w:rsidR="00686206" w:rsidRDefault="00686206" w:rsidP="00686206">
      <w:pPr>
        <w:rPr>
          <w:sz w:val="24"/>
          <w:szCs w:val="24"/>
        </w:rPr>
      </w:pPr>
      <w:r>
        <w:rPr>
          <w:sz w:val="24"/>
          <w:szCs w:val="24"/>
        </w:rPr>
        <w:t>¼ TL getrocknete Tomaten, in dünne Streifen geschnitten</w:t>
      </w:r>
    </w:p>
    <w:p w14:paraId="15D029AA" w14:textId="77777777" w:rsidR="00686206" w:rsidRDefault="00686206" w:rsidP="00686206">
      <w:pPr>
        <w:rPr>
          <w:sz w:val="24"/>
          <w:szCs w:val="24"/>
        </w:rPr>
      </w:pPr>
      <w:r>
        <w:rPr>
          <w:sz w:val="24"/>
          <w:szCs w:val="24"/>
        </w:rPr>
        <w:t>50 g Parmesan, gehobelt</w:t>
      </w:r>
    </w:p>
    <w:p w14:paraId="6DDB2770" w14:textId="77777777" w:rsidR="00686206" w:rsidRDefault="00686206" w:rsidP="00686206">
      <w:pPr>
        <w:rPr>
          <w:sz w:val="24"/>
          <w:szCs w:val="24"/>
        </w:rPr>
      </w:pPr>
    </w:p>
    <w:p w14:paraId="0B84D4DF" w14:textId="77777777" w:rsidR="00686206" w:rsidRDefault="00686206" w:rsidP="00686206">
      <w:pPr>
        <w:rPr>
          <w:sz w:val="24"/>
          <w:szCs w:val="24"/>
        </w:rPr>
      </w:pPr>
      <w:r>
        <w:rPr>
          <w:sz w:val="24"/>
          <w:szCs w:val="24"/>
        </w:rPr>
        <w:t>Zubereitungszeit: 35 Minuten</w:t>
      </w:r>
    </w:p>
    <w:p w14:paraId="01E7391F" w14:textId="77777777" w:rsidR="00686206" w:rsidRPr="00657475" w:rsidRDefault="00686206" w:rsidP="00B40E8C">
      <w:pPr>
        <w:pStyle w:val="ListParagraph"/>
        <w:numPr>
          <w:ilvl w:val="0"/>
          <w:numId w:val="651"/>
        </w:numPr>
        <w:spacing w:after="120"/>
        <w:ind w:left="714" w:hanging="357"/>
        <w:contextualSpacing w:val="0"/>
        <w:jc w:val="both"/>
        <w:rPr>
          <w:sz w:val="24"/>
          <w:szCs w:val="24"/>
        </w:rPr>
      </w:pPr>
      <w:r w:rsidRPr="00657475">
        <w:rPr>
          <w:sz w:val="24"/>
          <w:szCs w:val="24"/>
        </w:rPr>
        <w:t xml:space="preserve">Pinienkernen in einer Pfanne bei mittlerer Hitze goldgelb rösten und zur Seite stellen.  </w:t>
      </w:r>
    </w:p>
    <w:p w14:paraId="1E870007" w14:textId="77777777" w:rsidR="00686206" w:rsidRPr="00657475" w:rsidRDefault="00686206" w:rsidP="00B40E8C">
      <w:pPr>
        <w:pStyle w:val="ListParagraph"/>
        <w:numPr>
          <w:ilvl w:val="0"/>
          <w:numId w:val="651"/>
        </w:numPr>
        <w:spacing w:after="120"/>
        <w:ind w:left="714" w:hanging="357"/>
        <w:contextualSpacing w:val="0"/>
        <w:jc w:val="both"/>
        <w:rPr>
          <w:sz w:val="24"/>
          <w:szCs w:val="24"/>
        </w:rPr>
      </w:pPr>
      <w:r w:rsidRPr="00657475">
        <w:rPr>
          <w:sz w:val="24"/>
          <w:szCs w:val="24"/>
        </w:rPr>
        <w:t>Die Bohnen putzen und in lange, dünne Streifen schneiden.</w:t>
      </w:r>
    </w:p>
    <w:p w14:paraId="3C18D500" w14:textId="77777777" w:rsidR="00686206" w:rsidRPr="00657475" w:rsidRDefault="00686206" w:rsidP="00B40E8C">
      <w:pPr>
        <w:pStyle w:val="ListParagraph"/>
        <w:numPr>
          <w:ilvl w:val="0"/>
          <w:numId w:val="651"/>
        </w:numPr>
        <w:spacing w:after="120"/>
        <w:ind w:left="714" w:hanging="357"/>
        <w:contextualSpacing w:val="0"/>
        <w:jc w:val="both"/>
        <w:rPr>
          <w:sz w:val="24"/>
          <w:szCs w:val="24"/>
        </w:rPr>
      </w:pPr>
      <w:r w:rsidRPr="00657475">
        <w:rPr>
          <w:sz w:val="24"/>
          <w:szCs w:val="24"/>
        </w:rPr>
        <w:t>Öl in einer großen Pfanne erhitzen. Zwiebel und Knoblauch 3 Minuten bei mittlerer Temperatur glasig dünsten. Pilze dazugeben und unter rühren 1 Minute kochen. Wein, Sahne und Brühe hinzugeben, aufkochen lassen und die Temperatur reduzieren. 10 Minuten köcheln lassen.</w:t>
      </w:r>
    </w:p>
    <w:p w14:paraId="1FB04448" w14:textId="77777777" w:rsidR="00686206" w:rsidRPr="00657475" w:rsidRDefault="00686206" w:rsidP="00B40E8C">
      <w:pPr>
        <w:pStyle w:val="ListParagraph"/>
        <w:numPr>
          <w:ilvl w:val="0"/>
          <w:numId w:val="651"/>
        </w:numPr>
        <w:spacing w:after="120"/>
        <w:ind w:left="714" w:hanging="357"/>
        <w:contextualSpacing w:val="0"/>
        <w:jc w:val="both"/>
        <w:rPr>
          <w:sz w:val="24"/>
          <w:szCs w:val="24"/>
        </w:rPr>
      </w:pPr>
      <w:r w:rsidRPr="00657475">
        <w:rPr>
          <w:sz w:val="24"/>
          <w:szCs w:val="24"/>
        </w:rPr>
        <w:t>Ei in einer Schüssel leicht verschlagen. Unter ständigem Rühren etwas von der Kochflüssigkeit zum Ei geben. Die Mischung langsam in die Pfanne gießen und 30 Sekunden stetig rühren. Bohnen, Basilikum, Pinienkerne und Tomaten zugeben und rühren, bis alles erhitzt ist. Nach Geschmack würzen. Nudeln kochen. Mit Soße und Parmesan servieren.</w:t>
      </w:r>
      <w:r w:rsidRPr="00657475">
        <w:rPr>
          <w:sz w:val="24"/>
          <w:szCs w:val="24"/>
        </w:rPr>
        <w:br w:type="page"/>
      </w:r>
    </w:p>
    <w:p w14:paraId="51157559" w14:textId="77777777" w:rsidR="004559E8" w:rsidRDefault="004559E8" w:rsidP="004559E8">
      <w:pPr>
        <w:pStyle w:val="Heading2"/>
        <w:spacing w:after="240"/>
      </w:pPr>
      <w:r>
        <w:lastRenderedPageBreak/>
        <w:t>Fettuccine mit Kräutern und Pfeffer</w:t>
      </w:r>
      <w:r>
        <w:rPr>
          <w:rStyle w:val="FootnoteReference"/>
        </w:rPr>
        <w:footnoteReference w:id="1347"/>
      </w:r>
      <w:r>
        <w:t xml:space="preserve"> </w:t>
      </w:r>
    </w:p>
    <w:p w14:paraId="3F43C301" w14:textId="77777777" w:rsidR="004559E8" w:rsidRDefault="004559E8" w:rsidP="004559E8">
      <w:pPr>
        <w:rPr>
          <w:sz w:val="24"/>
          <w:szCs w:val="24"/>
        </w:rPr>
      </w:pPr>
      <w:r w:rsidRPr="00C72273">
        <w:rPr>
          <w:sz w:val="24"/>
          <w:szCs w:val="24"/>
          <w:u w:val="single"/>
        </w:rPr>
        <w:t>Zutaten</w:t>
      </w:r>
      <w:r>
        <w:rPr>
          <w:sz w:val="24"/>
          <w:szCs w:val="24"/>
        </w:rPr>
        <w:t xml:space="preserve"> (für 4 Personen)</w:t>
      </w:r>
    </w:p>
    <w:p w14:paraId="259CD7E1" w14:textId="77777777" w:rsidR="004559E8" w:rsidRDefault="004559E8" w:rsidP="004559E8">
      <w:pPr>
        <w:rPr>
          <w:sz w:val="24"/>
          <w:szCs w:val="24"/>
        </w:rPr>
      </w:pPr>
      <w:r>
        <w:rPr>
          <w:sz w:val="24"/>
          <w:szCs w:val="24"/>
        </w:rPr>
        <w:t>500 g Fettuccine</w:t>
      </w:r>
    </w:p>
    <w:p w14:paraId="0D129667" w14:textId="77777777" w:rsidR="004559E8" w:rsidRDefault="004559E8" w:rsidP="004559E8">
      <w:pPr>
        <w:rPr>
          <w:sz w:val="24"/>
          <w:szCs w:val="24"/>
        </w:rPr>
      </w:pPr>
      <w:r>
        <w:rPr>
          <w:sz w:val="24"/>
          <w:szCs w:val="24"/>
        </w:rPr>
        <w:t>60 g Butter</w:t>
      </w:r>
    </w:p>
    <w:p w14:paraId="1D20A1B8" w14:textId="77777777" w:rsidR="004559E8" w:rsidRDefault="004559E8" w:rsidP="004559E8">
      <w:pPr>
        <w:rPr>
          <w:sz w:val="24"/>
          <w:szCs w:val="24"/>
        </w:rPr>
      </w:pPr>
      <w:r>
        <w:rPr>
          <w:sz w:val="24"/>
          <w:szCs w:val="24"/>
        </w:rPr>
        <w:t>2 Knoblauchzehen, zerdrückt</w:t>
      </w:r>
    </w:p>
    <w:p w14:paraId="07E8E172" w14:textId="77777777" w:rsidR="004559E8" w:rsidRDefault="004559E8" w:rsidP="004559E8">
      <w:pPr>
        <w:rPr>
          <w:sz w:val="24"/>
          <w:szCs w:val="24"/>
        </w:rPr>
      </w:pPr>
      <w:r>
        <w:rPr>
          <w:sz w:val="24"/>
          <w:szCs w:val="24"/>
        </w:rPr>
        <w:t>2 EL frischer Salbei, feingehackt</w:t>
      </w:r>
    </w:p>
    <w:p w14:paraId="0C1D7E7A" w14:textId="77777777" w:rsidR="004559E8" w:rsidRDefault="004559E8" w:rsidP="004559E8">
      <w:pPr>
        <w:rPr>
          <w:sz w:val="24"/>
          <w:szCs w:val="24"/>
        </w:rPr>
      </w:pPr>
      <w:r>
        <w:rPr>
          <w:sz w:val="24"/>
          <w:szCs w:val="24"/>
        </w:rPr>
        <w:t>2 EL frisches Basilikum, feingehackt</w:t>
      </w:r>
    </w:p>
    <w:p w14:paraId="6289BA4D" w14:textId="77777777" w:rsidR="004559E8" w:rsidRDefault="004559E8" w:rsidP="004559E8">
      <w:pPr>
        <w:rPr>
          <w:sz w:val="24"/>
          <w:szCs w:val="24"/>
        </w:rPr>
      </w:pPr>
      <w:r>
        <w:rPr>
          <w:sz w:val="24"/>
          <w:szCs w:val="24"/>
        </w:rPr>
        <w:t>2 EL frischer Oregano, feingehackt</w:t>
      </w:r>
    </w:p>
    <w:p w14:paraId="58BD0DB6" w14:textId="77777777" w:rsidR="004559E8" w:rsidRDefault="004559E8" w:rsidP="004559E8">
      <w:pPr>
        <w:rPr>
          <w:sz w:val="24"/>
          <w:szCs w:val="24"/>
        </w:rPr>
      </w:pPr>
      <w:r>
        <w:rPr>
          <w:sz w:val="24"/>
          <w:szCs w:val="24"/>
        </w:rPr>
        <w:t>2 TL zerstoßener schwarzer Pfeffer</w:t>
      </w:r>
    </w:p>
    <w:p w14:paraId="67C3F4FA" w14:textId="77777777" w:rsidR="004559E8" w:rsidRDefault="004559E8" w:rsidP="004559E8">
      <w:pPr>
        <w:rPr>
          <w:sz w:val="24"/>
          <w:szCs w:val="24"/>
        </w:rPr>
      </w:pPr>
      <w:r>
        <w:rPr>
          <w:sz w:val="24"/>
          <w:szCs w:val="24"/>
        </w:rPr>
        <w:t>4 EL frischer Parmesan</w:t>
      </w:r>
    </w:p>
    <w:p w14:paraId="639A104E" w14:textId="77777777" w:rsidR="004559E8" w:rsidRDefault="004559E8" w:rsidP="004559E8">
      <w:pPr>
        <w:rPr>
          <w:sz w:val="24"/>
          <w:szCs w:val="24"/>
        </w:rPr>
      </w:pPr>
    </w:p>
    <w:p w14:paraId="28707959" w14:textId="77777777" w:rsidR="004559E8" w:rsidRDefault="004559E8" w:rsidP="004559E8">
      <w:pPr>
        <w:rPr>
          <w:sz w:val="24"/>
          <w:szCs w:val="24"/>
        </w:rPr>
      </w:pPr>
      <w:r>
        <w:rPr>
          <w:sz w:val="24"/>
          <w:szCs w:val="24"/>
        </w:rPr>
        <w:t>Zubereitungszeit: 5 Minuten plus 18 Minuten Kochzeit</w:t>
      </w:r>
    </w:p>
    <w:p w14:paraId="7DEC0C37" w14:textId="77777777" w:rsidR="004559E8" w:rsidRPr="00557461" w:rsidRDefault="004559E8" w:rsidP="004559E8">
      <w:pPr>
        <w:pStyle w:val="ListParagraph"/>
        <w:numPr>
          <w:ilvl w:val="0"/>
          <w:numId w:val="198"/>
        </w:numPr>
        <w:spacing w:after="120"/>
        <w:ind w:left="714" w:hanging="357"/>
        <w:contextualSpacing w:val="0"/>
        <w:jc w:val="both"/>
        <w:rPr>
          <w:sz w:val="24"/>
          <w:szCs w:val="24"/>
        </w:rPr>
      </w:pPr>
      <w:r w:rsidRPr="00557461">
        <w:rPr>
          <w:sz w:val="24"/>
          <w:szCs w:val="24"/>
        </w:rPr>
        <w:t>Nudeln al dente kochen. Abgießen.</w:t>
      </w:r>
    </w:p>
    <w:p w14:paraId="639DA5B8" w14:textId="77777777" w:rsidR="004559E8" w:rsidRPr="00557461" w:rsidRDefault="004559E8" w:rsidP="004559E8">
      <w:pPr>
        <w:pStyle w:val="ListParagraph"/>
        <w:numPr>
          <w:ilvl w:val="0"/>
          <w:numId w:val="198"/>
        </w:numPr>
        <w:spacing w:after="120"/>
        <w:ind w:left="714" w:hanging="357"/>
        <w:contextualSpacing w:val="0"/>
        <w:jc w:val="both"/>
        <w:rPr>
          <w:sz w:val="24"/>
          <w:szCs w:val="24"/>
        </w:rPr>
      </w:pPr>
      <w:r w:rsidRPr="00557461">
        <w:rPr>
          <w:sz w:val="24"/>
          <w:szCs w:val="24"/>
        </w:rPr>
        <w:t>Den Topf wieder auf den Herd stellen und Butter darin auf mittlerer Stufe 2 Minuten erhitzen, bis sie zu schäumen beginnt. Dann Knoblauch, Kräuter und Pfeffer zufügen.</w:t>
      </w:r>
    </w:p>
    <w:p w14:paraId="31EB7AE8" w14:textId="77777777" w:rsidR="004559E8" w:rsidRPr="00557461" w:rsidRDefault="004559E8" w:rsidP="004559E8">
      <w:pPr>
        <w:pStyle w:val="ListParagraph"/>
        <w:numPr>
          <w:ilvl w:val="0"/>
          <w:numId w:val="198"/>
        </w:numPr>
        <w:spacing w:after="120"/>
        <w:ind w:left="714" w:hanging="357"/>
        <w:contextualSpacing w:val="0"/>
        <w:jc w:val="both"/>
        <w:rPr>
          <w:sz w:val="24"/>
          <w:szCs w:val="24"/>
        </w:rPr>
      </w:pPr>
      <w:r w:rsidRPr="00557461">
        <w:rPr>
          <w:sz w:val="24"/>
          <w:szCs w:val="24"/>
        </w:rPr>
        <w:t>Die Nudeln in den Topf geben und gut mit der Sauce vermengen. Unter Rühren noch 2 Minuten kochen. Mit Parmesan bestreuen und anschließend sofort servieren.</w:t>
      </w:r>
    </w:p>
    <w:p w14:paraId="31D6E1CF" w14:textId="77777777" w:rsidR="004559E8" w:rsidRDefault="004559E8" w:rsidP="004559E8">
      <w:pPr>
        <w:rPr>
          <w:sz w:val="24"/>
          <w:szCs w:val="24"/>
        </w:rPr>
      </w:pPr>
      <w:r>
        <w:rPr>
          <w:sz w:val="24"/>
          <w:szCs w:val="24"/>
        </w:rPr>
        <w:br w:type="page"/>
      </w:r>
    </w:p>
    <w:p w14:paraId="31A3B11B" w14:textId="77777777" w:rsidR="0026648C" w:rsidRPr="00F54FC0" w:rsidRDefault="0026648C" w:rsidP="0026648C">
      <w:pPr>
        <w:pStyle w:val="Heading2"/>
        <w:spacing w:after="240"/>
      </w:pPr>
      <w:r w:rsidRPr="00F54FC0">
        <w:lastRenderedPageBreak/>
        <w:t>Fettucine Boscaiola</w:t>
      </w:r>
      <w:r>
        <w:rPr>
          <w:rStyle w:val="FootnoteReference"/>
        </w:rPr>
        <w:footnoteReference w:id="1348"/>
      </w:r>
    </w:p>
    <w:p w14:paraId="6FCE1A25" w14:textId="77777777" w:rsidR="0026648C" w:rsidRDefault="0026648C" w:rsidP="0026648C">
      <w:pPr>
        <w:rPr>
          <w:sz w:val="24"/>
          <w:szCs w:val="24"/>
        </w:rPr>
      </w:pPr>
      <w:r w:rsidRPr="00F54FC0">
        <w:rPr>
          <w:sz w:val="24"/>
          <w:szCs w:val="24"/>
          <w:u w:val="single"/>
        </w:rPr>
        <w:t>Zutaten</w:t>
      </w:r>
      <w:r>
        <w:rPr>
          <w:sz w:val="24"/>
          <w:szCs w:val="24"/>
        </w:rPr>
        <w:t xml:space="preserve"> (für 6 Portionen):</w:t>
      </w:r>
    </w:p>
    <w:p w14:paraId="50CDE644" w14:textId="77777777" w:rsidR="0026648C" w:rsidRDefault="0026648C" w:rsidP="0026648C">
      <w:pPr>
        <w:rPr>
          <w:sz w:val="24"/>
          <w:szCs w:val="24"/>
        </w:rPr>
      </w:pPr>
      <w:r>
        <w:rPr>
          <w:sz w:val="24"/>
          <w:szCs w:val="24"/>
        </w:rPr>
        <w:t>500 g Champignons</w:t>
      </w:r>
    </w:p>
    <w:p w14:paraId="06079D0B" w14:textId="77777777" w:rsidR="0026648C" w:rsidRDefault="0026648C" w:rsidP="0026648C">
      <w:pPr>
        <w:rPr>
          <w:sz w:val="24"/>
          <w:szCs w:val="24"/>
        </w:rPr>
      </w:pPr>
      <w:r>
        <w:rPr>
          <w:sz w:val="24"/>
          <w:szCs w:val="24"/>
        </w:rPr>
        <w:t>1 große Zwiebel</w:t>
      </w:r>
    </w:p>
    <w:p w14:paraId="6D205668" w14:textId="77777777" w:rsidR="0026648C" w:rsidRDefault="0026648C" w:rsidP="0026648C">
      <w:pPr>
        <w:rPr>
          <w:sz w:val="24"/>
          <w:szCs w:val="24"/>
        </w:rPr>
      </w:pPr>
      <w:r>
        <w:rPr>
          <w:sz w:val="24"/>
          <w:szCs w:val="24"/>
        </w:rPr>
        <w:t>2 EL Olivenöl</w:t>
      </w:r>
    </w:p>
    <w:p w14:paraId="0C9FC274" w14:textId="77777777" w:rsidR="0026648C" w:rsidRDefault="0026648C" w:rsidP="0026648C">
      <w:pPr>
        <w:rPr>
          <w:sz w:val="24"/>
          <w:szCs w:val="24"/>
        </w:rPr>
      </w:pPr>
      <w:r>
        <w:rPr>
          <w:sz w:val="24"/>
          <w:szCs w:val="24"/>
        </w:rPr>
        <w:t>2 Knoblauchzehen, feingehackt</w:t>
      </w:r>
    </w:p>
    <w:p w14:paraId="67F39A8E" w14:textId="77777777" w:rsidR="0026648C" w:rsidRDefault="0026648C" w:rsidP="0026648C">
      <w:pPr>
        <w:rPr>
          <w:sz w:val="24"/>
          <w:szCs w:val="24"/>
        </w:rPr>
      </w:pPr>
      <w:r>
        <w:rPr>
          <w:sz w:val="24"/>
          <w:szCs w:val="24"/>
        </w:rPr>
        <w:t>850 g Dosentomaten, grob zerteilt</w:t>
      </w:r>
    </w:p>
    <w:p w14:paraId="077D1F31" w14:textId="77777777" w:rsidR="0026648C" w:rsidRDefault="0026648C" w:rsidP="0026648C">
      <w:pPr>
        <w:rPr>
          <w:sz w:val="24"/>
          <w:szCs w:val="24"/>
        </w:rPr>
      </w:pPr>
      <w:r>
        <w:rPr>
          <w:sz w:val="24"/>
          <w:szCs w:val="24"/>
        </w:rPr>
        <w:t>500 g Fettucine</w:t>
      </w:r>
    </w:p>
    <w:p w14:paraId="662259F7" w14:textId="77777777" w:rsidR="0026648C" w:rsidRDefault="0026648C" w:rsidP="0026648C">
      <w:pPr>
        <w:rPr>
          <w:sz w:val="24"/>
          <w:szCs w:val="24"/>
        </w:rPr>
      </w:pPr>
      <w:r>
        <w:rPr>
          <w:sz w:val="24"/>
          <w:szCs w:val="24"/>
        </w:rPr>
        <w:t>2 EL frische glatte Petersilie, feingehackt</w:t>
      </w:r>
    </w:p>
    <w:p w14:paraId="4EE2374A" w14:textId="77777777" w:rsidR="0026648C" w:rsidRDefault="0026648C" w:rsidP="0026648C">
      <w:pPr>
        <w:rPr>
          <w:sz w:val="24"/>
          <w:szCs w:val="24"/>
        </w:rPr>
      </w:pPr>
    </w:p>
    <w:p w14:paraId="576FF490" w14:textId="77777777" w:rsidR="0026648C" w:rsidRDefault="0026648C" w:rsidP="0026648C">
      <w:pPr>
        <w:rPr>
          <w:sz w:val="24"/>
          <w:szCs w:val="24"/>
        </w:rPr>
      </w:pPr>
      <w:r>
        <w:rPr>
          <w:sz w:val="24"/>
          <w:szCs w:val="24"/>
        </w:rPr>
        <w:t>Zubereitung:</w:t>
      </w:r>
    </w:p>
    <w:p w14:paraId="7D061A9D" w14:textId="77777777" w:rsidR="0026648C" w:rsidRPr="00F54FC0" w:rsidRDefault="0026648C" w:rsidP="00B40E8C">
      <w:pPr>
        <w:pStyle w:val="ListParagraph"/>
        <w:numPr>
          <w:ilvl w:val="0"/>
          <w:numId w:val="1821"/>
        </w:numPr>
        <w:spacing w:after="120"/>
        <w:ind w:left="714" w:hanging="357"/>
        <w:contextualSpacing w:val="0"/>
        <w:jc w:val="both"/>
        <w:rPr>
          <w:sz w:val="24"/>
          <w:szCs w:val="24"/>
        </w:rPr>
      </w:pPr>
      <w:r w:rsidRPr="00F54FC0">
        <w:rPr>
          <w:sz w:val="24"/>
          <w:szCs w:val="24"/>
        </w:rPr>
        <w:t>Die Champignons sorgfältig putzen. Hüte und Stiele fein schneiden.</w:t>
      </w:r>
    </w:p>
    <w:p w14:paraId="6E380539" w14:textId="77777777" w:rsidR="0026648C" w:rsidRPr="00F54FC0" w:rsidRDefault="0026648C" w:rsidP="00B40E8C">
      <w:pPr>
        <w:pStyle w:val="ListParagraph"/>
        <w:numPr>
          <w:ilvl w:val="0"/>
          <w:numId w:val="1821"/>
        </w:numPr>
        <w:spacing w:after="120"/>
        <w:ind w:left="714" w:hanging="357"/>
        <w:contextualSpacing w:val="0"/>
        <w:jc w:val="both"/>
        <w:rPr>
          <w:sz w:val="24"/>
          <w:szCs w:val="24"/>
        </w:rPr>
      </w:pPr>
      <w:r w:rsidRPr="00F54FC0">
        <w:rPr>
          <w:sz w:val="24"/>
          <w:szCs w:val="24"/>
        </w:rPr>
        <w:t>Die Zwiebel grob hacken. Das Öl in einer gußeisernen Pfanne erhitzen und die Zwiebel und den Knoblauch bei Mittelhitze unter gelegentlichem Rühren 6 Minuten goldgelb dünsten. Die Tomaten im Saft und die Pilze zugeben, dann aufkochen lassen. Bei Niedrighitze abgedeckt 15 Minuten köcheln lassen.</w:t>
      </w:r>
    </w:p>
    <w:p w14:paraId="762D5636" w14:textId="77777777" w:rsidR="0026648C" w:rsidRPr="00F54FC0" w:rsidRDefault="0026648C" w:rsidP="00B40E8C">
      <w:pPr>
        <w:pStyle w:val="ListParagraph"/>
        <w:numPr>
          <w:ilvl w:val="0"/>
          <w:numId w:val="1821"/>
        </w:numPr>
        <w:spacing w:after="120"/>
        <w:ind w:left="714" w:hanging="357"/>
        <w:contextualSpacing w:val="0"/>
        <w:jc w:val="both"/>
        <w:rPr>
          <w:sz w:val="24"/>
          <w:szCs w:val="24"/>
        </w:rPr>
      </w:pPr>
      <w:r w:rsidRPr="00F54FC0">
        <w:rPr>
          <w:sz w:val="24"/>
          <w:szCs w:val="24"/>
        </w:rPr>
        <w:t>Unterdessen die Fettucine in einem großen Topf mit sprudelndem Salzwasser al dente kochen. Abtropfen und wieder in den Topf geben.</w:t>
      </w:r>
    </w:p>
    <w:p w14:paraId="44515538" w14:textId="77777777" w:rsidR="0026648C" w:rsidRPr="00F54FC0" w:rsidRDefault="0026648C" w:rsidP="00B40E8C">
      <w:pPr>
        <w:pStyle w:val="ListParagraph"/>
        <w:numPr>
          <w:ilvl w:val="0"/>
          <w:numId w:val="1821"/>
        </w:numPr>
        <w:spacing w:after="120"/>
        <w:ind w:left="714" w:hanging="357"/>
        <w:contextualSpacing w:val="0"/>
        <w:jc w:val="both"/>
        <w:rPr>
          <w:sz w:val="24"/>
          <w:szCs w:val="24"/>
        </w:rPr>
      </w:pPr>
      <w:r w:rsidRPr="00F54FC0">
        <w:rPr>
          <w:sz w:val="24"/>
          <w:szCs w:val="24"/>
        </w:rPr>
        <w:t>Die Petersilie unterrühren, und mit Salz und Pfeffer abschmecken. Die Sauce unter die Pasta heben.</w:t>
      </w:r>
    </w:p>
    <w:p w14:paraId="7F3F2C11" w14:textId="77777777" w:rsidR="0026648C" w:rsidRDefault="0026648C" w:rsidP="0026648C">
      <w:pPr>
        <w:rPr>
          <w:sz w:val="24"/>
          <w:szCs w:val="24"/>
        </w:rPr>
      </w:pPr>
    </w:p>
    <w:p w14:paraId="358A8981" w14:textId="77777777" w:rsidR="0026648C" w:rsidRDefault="0026648C" w:rsidP="0026648C">
      <w:pPr>
        <w:ind w:left="708" w:hanging="708"/>
        <w:jc w:val="both"/>
        <w:rPr>
          <w:sz w:val="24"/>
          <w:szCs w:val="24"/>
        </w:rPr>
      </w:pPr>
      <w:r>
        <w:rPr>
          <w:sz w:val="24"/>
          <w:szCs w:val="24"/>
        </w:rPr>
        <w:t>Info:</w:t>
      </w:r>
      <w:r>
        <w:rPr>
          <w:sz w:val="24"/>
          <w:szCs w:val="24"/>
        </w:rPr>
        <w:tab/>
        <w:t>Diese Sauce lässt sich mit Sahne variieren. Einfach 1 Becher Sahne zusammen mit der Petersilie verrühren. Die Sauce aber nicht wieder aufkochen, da sie sonst ausflocken könnte.</w:t>
      </w:r>
    </w:p>
    <w:p w14:paraId="01E55C96" w14:textId="1E663452" w:rsidR="0026648C" w:rsidRDefault="0026648C" w:rsidP="0026648C">
      <w:pPr>
        <w:rPr>
          <w:rFonts w:asciiTheme="majorHAnsi" w:eastAsiaTheme="majorEastAsia" w:hAnsiTheme="majorHAnsi" w:cstheme="majorBidi"/>
          <w:color w:val="2F5496" w:themeColor="accent1" w:themeShade="BF"/>
          <w:sz w:val="26"/>
          <w:szCs w:val="26"/>
        </w:rPr>
      </w:pPr>
      <w:r>
        <w:rPr>
          <w:sz w:val="24"/>
          <w:szCs w:val="24"/>
        </w:rPr>
        <w:br w:type="page"/>
      </w:r>
    </w:p>
    <w:p w14:paraId="54CAEB55" w14:textId="77777777" w:rsidR="00CB17D4" w:rsidRDefault="00CB17D4" w:rsidP="00CB17D4">
      <w:pPr>
        <w:pStyle w:val="Heading2"/>
        <w:spacing w:after="240"/>
      </w:pPr>
      <w:r>
        <w:lastRenderedPageBreak/>
        <w:t>Fettucine Alfredo</w:t>
      </w:r>
      <w:r>
        <w:rPr>
          <w:rStyle w:val="FootnoteReference"/>
        </w:rPr>
        <w:footnoteReference w:id="1349"/>
      </w:r>
      <w:r>
        <w:t xml:space="preserve"> </w:t>
      </w:r>
    </w:p>
    <w:p w14:paraId="07B309F4" w14:textId="77777777" w:rsidR="00CB17D4" w:rsidRDefault="00CB17D4" w:rsidP="00CB17D4">
      <w:pPr>
        <w:rPr>
          <w:sz w:val="24"/>
          <w:szCs w:val="24"/>
        </w:rPr>
      </w:pPr>
      <w:r w:rsidRPr="00086FBD">
        <w:rPr>
          <w:sz w:val="24"/>
          <w:szCs w:val="24"/>
          <w:u w:val="single"/>
        </w:rPr>
        <w:t>Zutaten</w:t>
      </w:r>
      <w:r>
        <w:rPr>
          <w:sz w:val="24"/>
          <w:szCs w:val="24"/>
        </w:rPr>
        <w:t xml:space="preserve"> (für 4-6 Personen):</w:t>
      </w:r>
    </w:p>
    <w:p w14:paraId="7A918298" w14:textId="77777777" w:rsidR="00CB17D4" w:rsidRDefault="00CB17D4" w:rsidP="00CB17D4">
      <w:pPr>
        <w:rPr>
          <w:sz w:val="24"/>
          <w:szCs w:val="24"/>
        </w:rPr>
      </w:pPr>
      <w:r>
        <w:rPr>
          <w:sz w:val="24"/>
          <w:szCs w:val="24"/>
        </w:rPr>
        <w:t>500 g Fettuccine</w:t>
      </w:r>
    </w:p>
    <w:p w14:paraId="3B4C00D2" w14:textId="77777777" w:rsidR="00CB17D4" w:rsidRDefault="00CB17D4" w:rsidP="00CB17D4">
      <w:pPr>
        <w:rPr>
          <w:sz w:val="24"/>
          <w:szCs w:val="24"/>
        </w:rPr>
      </w:pPr>
      <w:r>
        <w:rPr>
          <w:sz w:val="24"/>
          <w:szCs w:val="24"/>
        </w:rPr>
        <w:t>100 g Butter</w:t>
      </w:r>
    </w:p>
    <w:p w14:paraId="6DC85F03" w14:textId="77777777" w:rsidR="00CB17D4" w:rsidRDefault="00CB17D4" w:rsidP="00CB17D4">
      <w:pPr>
        <w:rPr>
          <w:sz w:val="24"/>
          <w:szCs w:val="24"/>
        </w:rPr>
      </w:pPr>
      <w:r>
        <w:rPr>
          <w:sz w:val="24"/>
          <w:szCs w:val="24"/>
        </w:rPr>
        <w:t>150 g frisch geriebener Parmesan</w:t>
      </w:r>
    </w:p>
    <w:p w14:paraId="3AF1F76B" w14:textId="77777777" w:rsidR="00CB17D4" w:rsidRDefault="00CB17D4" w:rsidP="00CB17D4">
      <w:pPr>
        <w:rPr>
          <w:sz w:val="24"/>
          <w:szCs w:val="24"/>
        </w:rPr>
      </w:pPr>
      <w:r>
        <w:rPr>
          <w:sz w:val="24"/>
          <w:szCs w:val="24"/>
        </w:rPr>
        <w:t>300 ml sahne</w:t>
      </w:r>
    </w:p>
    <w:p w14:paraId="6FAD8B20" w14:textId="77777777" w:rsidR="00CB17D4" w:rsidRDefault="00CB17D4" w:rsidP="00CB17D4">
      <w:pPr>
        <w:rPr>
          <w:sz w:val="24"/>
          <w:szCs w:val="24"/>
        </w:rPr>
      </w:pPr>
      <w:r>
        <w:rPr>
          <w:sz w:val="24"/>
          <w:szCs w:val="24"/>
        </w:rPr>
        <w:t>3 EL frische Petersilie, gehackt</w:t>
      </w:r>
    </w:p>
    <w:p w14:paraId="6FBF40DC" w14:textId="77777777" w:rsidR="00CB17D4" w:rsidRDefault="00CB17D4" w:rsidP="00CB17D4">
      <w:pPr>
        <w:rPr>
          <w:sz w:val="24"/>
          <w:szCs w:val="24"/>
        </w:rPr>
      </w:pPr>
      <w:r>
        <w:rPr>
          <w:sz w:val="24"/>
          <w:szCs w:val="24"/>
        </w:rPr>
        <w:t>Salz und Pfeffer</w:t>
      </w:r>
    </w:p>
    <w:p w14:paraId="17282A0A" w14:textId="77777777" w:rsidR="00CB17D4" w:rsidRDefault="00CB17D4" w:rsidP="00CB17D4">
      <w:pPr>
        <w:rPr>
          <w:sz w:val="24"/>
          <w:szCs w:val="24"/>
        </w:rPr>
      </w:pPr>
    </w:p>
    <w:p w14:paraId="7AE18DAF" w14:textId="77777777" w:rsidR="00CB17D4" w:rsidRDefault="00CB17D4" w:rsidP="00CB17D4">
      <w:pPr>
        <w:rPr>
          <w:sz w:val="24"/>
          <w:szCs w:val="24"/>
        </w:rPr>
      </w:pPr>
      <w:r>
        <w:rPr>
          <w:sz w:val="24"/>
          <w:szCs w:val="24"/>
        </w:rPr>
        <w:t>Zubereitungszeit: 10 Minuten, Kochzeit 15 Minuten</w:t>
      </w:r>
    </w:p>
    <w:p w14:paraId="3A055A6D" w14:textId="77777777" w:rsidR="00CB17D4" w:rsidRPr="00DB5E06" w:rsidRDefault="00CB17D4" w:rsidP="00CB17D4">
      <w:pPr>
        <w:pStyle w:val="ListParagraph"/>
        <w:numPr>
          <w:ilvl w:val="0"/>
          <w:numId w:val="194"/>
        </w:numPr>
        <w:spacing w:after="120"/>
        <w:ind w:left="714" w:hanging="357"/>
        <w:contextualSpacing w:val="0"/>
        <w:jc w:val="both"/>
        <w:rPr>
          <w:sz w:val="24"/>
          <w:szCs w:val="24"/>
        </w:rPr>
      </w:pPr>
      <w:r w:rsidRPr="00DB5E06">
        <w:rPr>
          <w:sz w:val="24"/>
          <w:szCs w:val="24"/>
        </w:rPr>
        <w:t>Die Nudeln al dente kochen. Dann abgießen und wieder in den Topf geben.</w:t>
      </w:r>
    </w:p>
    <w:p w14:paraId="7A6AD824" w14:textId="77777777" w:rsidR="00CB17D4" w:rsidRPr="00DB5E06" w:rsidRDefault="00CB17D4" w:rsidP="00CB17D4">
      <w:pPr>
        <w:pStyle w:val="ListParagraph"/>
        <w:numPr>
          <w:ilvl w:val="0"/>
          <w:numId w:val="194"/>
        </w:numPr>
        <w:spacing w:after="120"/>
        <w:ind w:left="714" w:hanging="357"/>
        <w:contextualSpacing w:val="0"/>
        <w:jc w:val="both"/>
        <w:rPr>
          <w:sz w:val="24"/>
          <w:szCs w:val="24"/>
        </w:rPr>
      </w:pPr>
      <w:r w:rsidRPr="00DB5E06">
        <w:rPr>
          <w:sz w:val="24"/>
          <w:szCs w:val="24"/>
        </w:rPr>
        <w:t>Während die Nudeln kochen, die Butter in einer mittelgroßen Pfanne auf kleiner Stufe erhitzen. Parmesan und Sahne zufügen und unter Rühren zum Kochen bringen.</w:t>
      </w:r>
    </w:p>
    <w:p w14:paraId="6FF2E765" w14:textId="77777777" w:rsidR="00CB17D4" w:rsidRDefault="00CB17D4" w:rsidP="00CB17D4">
      <w:pPr>
        <w:pStyle w:val="ListParagraph"/>
        <w:numPr>
          <w:ilvl w:val="0"/>
          <w:numId w:val="194"/>
        </w:numPr>
        <w:spacing w:after="120"/>
        <w:ind w:left="714" w:hanging="357"/>
        <w:contextualSpacing w:val="0"/>
        <w:jc w:val="both"/>
        <w:rPr>
          <w:sz w:val="24"/>
          <w:szCs w:val="24"/>
        </w:rPr>
      </w:pPr>
      <w:r w:rsidRPr="00DB5E06">
        <w:rPr>
          <w:sz w:val="24"/>
          <w:szCs w:val="24"/>
        </w:rPr>
        <w:t>Petersilie, Salz und Pfeffer einrühren. Über die Nudeln gießen und gut mischen. Sofort servieren. Nach Wunsch mit zusätzlichem Parmesan bestreuen.</w:t>
      </w:r>
    </w:p>
    <w:p w14:paraId="54A3F385" w14:textId="77777777" w:rsidR="00CB17D4" w:rsidRDefault="00CB17D4" w:rsidP="00CB17D4">
      <w:pPr>
        <w:rPr>
          <w:sz w:val="24"/>
          <w:szCs w:val="24"/>
        </w:rPr>
      </w:pPr>
      <w:r>
        <w:rPr>
          <w:sz w:val="24"/>
          <w:szCs w:val="24"/>
        </w:rPr>
        <w:br w:type="page"/>
      </w:r>
    </w:p>
    <w:p w14:paraId="30C20976" w14:textId="77777777" w:rsidR="00CB17D4" w:rsidRPr="0087756E" w:rsidRDefault="00CB17D4" w:rsidP="00CB17D4">
      <w:pPr>
        <w:pStyle w:val="Heading2"/>
        <w:spacing w:after="240"/>
      </w:pPr>
      <w:r w:rsidRPr="0087756E">
        <w:lastRenderedPageBreak/>
        <w:t>Fettucine mit Safransauce all‘abruzzese</w:t>
      </w:r>
      <w:r>
        <w:rPr>
          <w:rStyle w:val="FootnoteReference"/>
        </w:rPr>
        <w:footnoteReference w:id="1350"/>
      </w:r>
    </w:p>
    <w:p w14:paraId="1EF1CD09" w14:textId="77777777" w:rsidR="00CB17D4" w:rsidRDefault="00CB17D4" w:rsidP="00CB17D4">
      <w:pPr>
        <w:rPr>
          <w:sz w:val="24"/>
          <w:szCs w:val="24"/>
        </w:rPr>
      </w:pPr>
      <w:r w:rsidRPr="00474B99">
        <w:rPr>
          <w:sz w:val="24"/>
          <w:szCs w:val="24"/>
          <w:u w:val="single"/>
        </w:rPr>
        <w:t>Zutaten</w:t>
      </w:r>
      <w:r>
        <w:rPr>
          <w:sz w:val="24"/>
          <w:szCs w:val="24"/>
        </w:rPr>
        <w:t xml:space="preserve"> für 4 Portionen</w:t>
      </w:r>
    </w:p>
    <w:p w14:paraId="3D538B97" w14:textId="77777777" w:rsidR="00CB17D4" w:rsidRDefault="00CB17D4" w:rsidP="00CB17D4">
      <w:pPr>
        <w:rPr>
          <w:sz w:val="24"/>
          <w:szCs w:val="24"/>
        </w:rPr>
      </w:pPr>
      <w:r>
        <w:rPr>
          <w:sz w:val="24"/>
          <w:szCs w:val="24"/>
        </w:rPr>
        <w:t>8 Zucchiniblüten mit zarten Fruchtstielen</w:t>
      </w:r>
    </w:p>
    <w:p w14:paraId="491EF7F9" w14:textId="77777777" w:rsidR="00CB17D4" w:rsidRDefault="00CB17D4" w:rsidP="00CB17D4">
      <w:pPr>
        <w:rPr>
          <w:sz w:val="24"/>
          <w:szCs w:val="24"/>
        </w:rPr>
      </w:pPr>
      <w:r>
        <w:rPr>
          <w:sz w:val="24"/>
          <w:szCs w:val="24"/>
        </w:rPr>
        <w:t>½ Bund Basilikum</w:t>
      </w:r>
    </w:p>
    <w:p w14:paraId="441BD64F" w14:textId="77777777" w:rsidR="00CB17D4" w:rsidRDefault="00CB17D4" w:rsidP="00CB17D4">
      <w:pPr>
        <w:rPr>
          <w:sz w:val="24"/>
          <w:szCs w:val="24"/>
        </w:rPr>
      </w:pPr>
      <w:r>
        <w:rPr>
          <w:sz w:val="24"/>
          <w:szCs w:val="24"/>
        </w:rPr>
        <w:t>½ Bund Petersilie</w:t>
      </w:r>
    </w:p>
    <w:p w14:paraId="7AF98025" w14:textId="77777777" w:rsidR="00CB17D4" w:rsidRDefault="00CB17D4" w:rsidP="00CB17D4">
      <w:pPr>
        <w:rPr>
          <w:sz w:val="24"/>
          <w:szCs w:val="24"/>
        </w:rPr>
      </w:pPr>
      <w:r>
        <w:rPr>
          <w:sz w:val="24"/>
          <w:szCs w:val="24"/>
        </w:rPr>
        <w:t>4 EL frisch geriebener Parmesan</w:t>
      </w:r>
    </w:p>
    <w:p w14:paraId="50B5F76A" w14:textId="77777777" w:rsidR="00CB17D4" w:rsidRDefault="00CB17D4" w:rsidP="00CB17D4">
      <w:pPr>
        <w:rPr>
          <w:sz w:val="24"/>
          <w:szCs w:val="24"/>
        </w:rPr>
      </w:pPr>
      <w:r>
        <w:rPr>
          <w:sz w:val="24"/>
          <w:szCs w:val="24"/>
        </w:rPr>
        <w:t>1 Döschen Safranpulver</w:t>
      </w:r>
    </w:p>
    <w:p w14:paraId="6FE16D9B" w14:textId="77777777" w:rsidR="00CB17D4" w:rsidRDefault="00CB17D4" w:rsidP="00CB17D4">
      <w:pPr>
        <w:rPr>
          <w:sz w:val="24"/>
          <w:szCs w:val="24"/>
        </w:rPr>
      </w:pPr>
      <w:r>
        <w:rPr>
          <w:sz w:val="24"/>
          <w:szCs w:val="24"/>
        </w:rPr>
        <w:t>1/8 l Gemüsebrühe</w:t>
      </w:r>
    </w:p>
    <w:p w14:paraId="3636B3D1" w14:textId="77777777" w:rsidR="00CB17D4" w:rsidRDefault="00CB17D4" w:rsidP="00CB17D4">
      <w:pPr>
        <w:rPr>
          <w:sz w:val="24"/>
          <w:szCs w:val="24"/>
        </w:rPr>
      </w:pPr>
      <w:r>
        <w:rPr>
          <w:sz w:val="24"/>
          <w:szCs w:val="24"/>
        </w:rPr>
        <w:t>400 g Bandnudeln</w:t>
      </w:r>
    </w:p>
    <w:p w14:paraId="6B9D30F7" w14:textId="77777777" w:rsidR="00CB17D4" w:rsidRDefault="00CB17D4" w:rsidP="00CB17D4">
      <w:pPr>
        <w:rPr>
          <w:sz w:val="24"/>
          <w:szCs w:val="24"/>
        </w:rPr>
      </w:pPr>
      <w:r>
        <w:rPr>
          <w:sz w:val="24"/>
          <w:szCs w:val="24"/>
        </w:rPr>
        <w:t>1 Zwiebel</w:t>
      </w:r>
    </w:p>
    <w:p w14:paraId="086C5DFC" w14:textId="77777777" w:rsidR="00CB17D4" w:rsidRDefault="00CB17D4" w:rsidP="00CB17D4">
      <w:pPr>
        <w:rPr>
          <w:sz w:val="24"/>
          <w:szCs w:val="24"/>
        </w:rPr>
      </w:pPr>
      <w:r>
        <w:rPr>
          <w:sz w:val="24"/>
          <w:szCs w:val="24"/>
        </w:rPr>
        <w:t>4 EL Olivenöl</w:t>
      </w:r>
    </w:p>
    <w:p w14:paraId="405E2F8A" w14:textId="77777777" w:rsidR="00CB17D4" w:rsidRDefault="00CB17D4" w:rsidP="00CB17D4">
      <w:pPr>
        <w:rPr>
          <w:sz w:val="24"/>
          <w:szCs w:val="24"/>
        </w:rPr>
      </w:pPr>
      <w:r>
        <w:rPr>
          <w:sz w:val="24"/>
          <w:szCs w:val="24"/>
        </w:rPr>
        <w:t>Salz, Pfeffer</w:t>
      </w:r>
    </w:p>
    <w:p w14:paraId="7852944D" w14:textId="77777777" w:rsidR="00CB17D4" w:rsidRDefault="00CB17D4" w:rsidP="00CB17D4">
      <w:pPr>
        <w:rPr>
          <w:sz w:val="24"/>
          <w:szCs w:val="24"/>
        </w:rPr>
      </w:pPr>
    </w:p>
    <w:p w14:paraId="13103FA4" w14:textId="77777777" w:rsidR="00CB17D4" w:rsidRDefault="00CB17D4" w:rsidP="00CB17D4">
      <w:pPr>
        <w:rPr>
          <w:sz w:val="24"/>
          <w:szCs w:val="24"/>
        </w:rPr>
      </w:pPr>
      <w:r>
        <w:rPr>
          <w:sz w:val="24"/>
          <w:szCs w:val="24"/>
        </w:rPr>
        <w:t>Zubereitungszeit:</w:t>
      </w:r>
      <w:r>
        <w:rPr>
          <w:sz w:val="24"/>
          <w:szCs w:val="24"/>
        </w:rPr>
        <w:tab/>
        <w:t>40 Minuten</w:t>
      </w:r>
    </w:p>
    <w:p w14:paraId="71663F2E" w14:textId="77777777" w:rsidR="00CB17D4" w:rsidRPr="00BB4242" w:rsidRDefault="00CB17D4" w:rsidP="00B40E8C">
      <w:pPr>
        <w:pStyle w:val="ListParagraph"/>
        <w:numPr>
          <w:ilvl w:val="0"/>
          <w:numId w:val="1836"/>
        </w:numPr>
        <w:spacing w:after="120"/>
        <w:jc w:val="both"/>
        <w:rPr>
          <w:sz w:val="24"/>
          <w:szCs w:val="24"/>
        </w:rPr>
      </w:pPr>
      <w:r w:rsidRPr="00BB4242">
        <w:rPr>
          <w:sz w:val="24"/>
          <w:szCs w:val="24"/>
        </w:rPr>
        <w:t>Zucchiniblüten von den Fruchtstielen trennen. 4 Blüten, die Fruchtstiele und Basilikum in feine Streifen schneiden, Petersilie und die Zwiebel fein hacken.</w:t>
      </w:r>
    </w:p>
    <w:p w14:paraId="7A92C849" w14:textId="77777777" w:rsidR="00CB17D4" w:rsidRPr="00BB4242" w:rsidRDefault="00CB17D4" w:rsidP="00B40E8C">
      <w:pPr>
        <w:pStyle w:val="ListParagraph"/>
        <w:numPr>
          <w:ilvl w:val="0"/>
          <w:numId w:val="1836"/>
        </w:numPr>
        <w:spacing w:after="120"/>
        <w:jc w:val="both"/>
        <w:rPr>
          <w:sz w:val="24"/>
          <w:szCs w:val="24"/>
        </w:rPr>
      </w:pPr>
      <w:r w:rsidRPr="00BB4242">
        <w:rPr>
          <w:sz w:val="24"/>
          <w:szCs w:val="24"/>
        </w:rPr>
        <w:t>In einem Topf 4 EL Olivenöl erhitzen. Zwiebel andünsten. Safran in 2 EL lauwarmen Wasser auflösen und untermischen. Feingeschnittene Zucchiniblüten, Fruchtstiele und Kräuter einrühren, Brühe angießen und sanft köcheln lassen. Salzen und pfeffern. Falls nötig, die Sauce zwischendurch mit einigen Esslöffel Nudelkochwasser verdünnen. Die 4 übrigen Zucchiniblüten auf die Sauce setzen. Topf zudecken und die Blüten kurz mitgaren.</w:t>
      </w:r>
    </w:p>
    <w:p w14:paraId="6C1A8D08" w14:textId="77777777" w:rsidR="00CB17D4" w:rsidRDefault="00CB17D4" w:rsidP="00B40E8C">
      <w:pPr>
        <w:pStyle w:val="ListParagraph"/>
        <w:numPr>
          <w:ilvl w:val="0"/>
          <w:numId w:val="1836"/>
        </w:numPr>
        <w:spacing w:after="120"/>
        <w:jc w:val="both"/>
        <w:rPr>
          <w:sz w:val="24"/>
          <w:szCs w:val="24"/>
        </w:rPr>
      </w:pPr>
      <w:r w:rsidRPr="00BB4242">
        <w:rPr>
          <w:sz w:val="24"/>
          <w:szCs w:val="24"/>
        </w:rPr>
        <w:t>In einem großen Topf 3 l Salzwasser für die Fettucine zum Kochen bringen. Fettucine als dente kochen.</w:t>
      </w:r>
    </w:p>
    <w:p w14:paraId="05109BB7" w14:textId="33C7A605" w:rsidR="00CC40A2" w:rsidRPr="00BB4242" w:rsidRDefault="00CC40A2" w:rsidP="00B40E8C">
      <w:pPr>
        <w:pStyle w:val="ListParagraph"/>
        <w:numPr>
          <w:ilvl w:val="0"/>
          <w:numId w:val="1836"/>
        </w:numPr>
        <w:spacing w:after="120"/>
        <w:jc w:val="both"/>
        <w:rPr>
          <w:sz w:val="24"/>
          <w:szCs w:val="24"/>
        </w:rPr>
      </w:pPr>
      <w:r>
        <w:rPr>
          <w:sz w:val="24"/>
          <w:szCs w:val="24"/>
        </w:rPr>
        <w:t xml:space="preserve">Nudeln </w:t>
      </w:r>
      <w:r w:rsidRPr="00BB4242">
        <w:rPr>
          <w:sz w:val="24"/>
          <w:szCs w:val="24"/>
        </w:rPr>
        <w:t>abtropfen lassen. Sofort mit der Sauce vermengen, mit Salz und Pfeffer abschmecken. Mit den unzerteilten, nur kurz gedünsteten Zucchiniblüten garnieren. 4 EL geriebenen Parmesan extra dazu servieren</w:t>
      </w:r>
    </w:p>
    <w:p w14:paraId="20D63563" w14:textId="0D38E09E" w:rsidR="00CB17D4" w:rsidRDefault="00CB17D4" w:rsidP="00CB17D4">
      <w:pPr>
        <w:rPr>
          <w:rFonts w:asciiTheme="majorHAnsi" w:eastAsiaTheme="majorEastAsia" w:hAnsiTheme="majorHAnsi" w:cstheme="majorBidi"/>
          <w:color w:val="2F5496" w:themeColor="accent1" w:themeShade="BF"/>
          <w:sz w:val="26"/>
          <w:szCs w:val="26"/>
        </w:rPr>
      </w:pPr>
      <w:r>
        <w:br w:type="page"/>
      </w:r>
    </w:p>
    <w:p w14:paraId="487BADEB" w14:textId="29AE5A98" w:rsidR="0028629E" w:rsidRPr="00C85D65" w:rsidRDefault="0028629E" w:rsidP="0028629E">
      <w:pPr>
        <w:pStyle w:val="Heading2"/>
        <w:spacing w:after="240"/>
      </w:pPr>
      <w:r w:rsidRPr="00C85D65">
        <w:lastRenderedPageBreak/>
        <w:t>Tagliatelle in einer Sauce aus getrockneten Tomaten</w:t>
      </w:r>
      <w:r>
        <w:rPr>
          <w:rStyle w:val="FootnoteReference"/>
        </w:rPr>
        <w:footnoteReference w:id="1351"/>
      </w:r>
      <w:r w:rsidRPr="00C85D65">
        <w:t xml:space="preserve"> </w:t>
      </w:r>
    </w:p>
    <w:p w14:paraId="4BCBF35A" w14:textId="77777777" w:rsidR="0028629E" w:rsidRDefault="0028629E" w:rsidP="0028629E">
      <w:pPr>
        <w:rPr>
          <w:sz w:val="24"/>
          <w:szCs w:val="24"/>
        </w:rPr>
      </w:pPr>
      <w:r w:rsidRPr="00143CB4">
        <w:rPr>
          <w:sz w:val="24"/>
          <w:szCs w:val="24"/>
          <w:u w:val="single"/>
        </w:rPr>
        <w:t>Zutaten</w:t>
      </w:r>
      <w:r>
        <w:rPr>
          <w:sz w:val="24"/>
          <w:szCs w:val="24"/>
        </w:rPr>
        <w:t xml:space="preserve"> (für 4 Portionen)</w:t>
      </w:r>
    </w:p>
    <w:p w14:paraId="6A439B82" w14:textId="77777777" w:rsidR="0028629E" w:rsidRDefault="0028629E" w:rsidP="0028629E">
      <w:pPr>
        <w:rPr>
          <w:sz w:val="24"/>
          <w:szCs w:val="24"/>
        </w:rPr>
      </w:pPr>
      <w:r>
        <w:rPr>
          <w:sz w:val="24"/>
          <w:szCs w:val="24"/>
        </w:rPr>
        <w:t>500 g Tagliatelle</w:t>
      </w:r>
    </w:p>
    <w:p w14:paraId="3EB1C5EF" w14:textId="77777777" w:rsidR="0028629E" w:rsidRDefault="0028629E" w:rsidP="0028629E">
      <w:pPr>
        <w:rPr>
          <w:sz w:val="24"/>
          <w:szCs w:val="24"/>
        </w:rPr>
      </w:pPr>
      <w:r>
        <w:rPr>
          <w:sz w:val="24"/>
          <w:szCs w:val="24"/>
        </w:rPr>
        <w:t>2 EL Olivenöl</w:t>
      </w:r>
    </w:p>
    <w:p w14:paraId="45033764" w14:textId="77777777" w:rsidR="0028629E" w:rsidRDefault="0028629E" w:rsidP="0028629E">
      <w:pPr>
        <w:rPr>
          <w:sz w:val="24"/>
          <w:szCs w:val="24"/>
        </w:rPr>
      </w:pPr>
      <w:r>
        <w:rPr>
          <w:sz w:val="24"/>
          <w:szCs w:val="24"/>
        </w:rPr>
        <w:t>1 Zwiebel, gehackt</w:t>
      </w:r>
    </w:p>
    <w:p w14:paraId="2770E1CE" w14:textId="77777777" w:rsidR="0028629E" w:rsidRDefault="0028629E" w:rsidP="0028629E">
      <w:pPr>
        <w:rPr>
          <w:sz w:val="24"/>
          <w:szCs w:val="24"/>
        </w:rPr>
      </w:pPr>
      <w:r>
        <w:rPr>
          <w:sz w:val="24"/>
          <w:szCs w:val="24"/>
        </w:rPr>
        <w:t>80 g getrocknete Tomaten, feingeschnitten</w:t>
      </w:r>
    </w:p>
    <w:p w14:paraId="30935395" w14:textId="77777777" w:rsidR="0028629E" w:rsidRDefault="0028629E" w:rsidP="0028629E">
      <w:pPr>
        <w:rPr>
          <w:sz w:val="24"/>
          <w:szCs w:val="24"/>
        </w:rPr>
      </w:pPr>
      <w:r>
        <w:rPr>
          <w:sz w:val="24"/>
          <w:szCs w:val="24"/>
        </w:rPr>
        <w:t>2 Knoblauchzehen, zerdrückt</w:t>
      </w:r>
    </w:p>
    <w:p w14:paraId="1EFA5A5D" w14:textId="77777777" w:rsidR="0028629E" w:rsidRDefault="0028629E" w:rsidP="0028629E">
      <w:pPr>
        <w:rPr>
          <w:sz w:val="24"/>
          <w:szCs w:val="24"/>
        </w:rPr>
      </w:pPr>
      <w:r>
        <w:rPr>
          <w:sz w:val="24"/>
          <w:szCs w:val="24"/>
        </w:rPr>
        <w:t>450 g Dosentomaten, zerkleinert</w:t>
      </w:r>
    </w:p>
    <w:p w14:paraId="05697675" w14:textId="77777777" w:rsidR="0028629E" w:rsidRDefault="0028629E" w:rsidP="0028629E">
      <w:pPr>
        <w:rPr>
          <w:sz w:val="24"/>
          <w:szCs w:val="24"/>
        </w:rPr>
      </w:pPr>
      <w:r>
        <w:rPr>
          <w:sz w:val="24"/>
          <w:szCs w:val="24"/>
        </w:rPr>
        <w:t>120 g schwarze Oliven, entsteint</w:t>
      </w:r>
    </w:p>
    <w:p w14:paraId="39F223B9" w14:textId="77777777" w:rsidR="0028629E" w:rsidRDefault="0028629E" w:rsidP="0028629E">
      <w:pPr>
        <w:rPr>
          <w:sz w:val="24"/>
          <w:szCs w:val="24"/>
        </w:rPr>
      </w:pPr>
      <w:r>
        <w:rPr>
          <w:sz w:val="24"/>
          <w:szCs w:val="24"/>
        </w:rPr>
        <w:t>20 g frisch gezupftes Basilikum</w:t>
      </w:r>
    </w:p>
    <w:p w14:paraId="1951330C" w14:textId="77777777" w:rsidR="0028629E" w:rsidRDefault="0028629E" w:rsidP="0028629E">
      <w:pPr>
        <w:rPr>
          <w:sz w:val="24"/>
          <w:szCs w:val="24"/>
        </w:rPr>
      </w:pPr>
      <w:r>
        <w:rPr>
          <w:sz w:val="24"/>
          <w:szCs w:val="24"/>
        </w:rPr>
        <w:t>Frisch geriebenen Parmesan zum Servieren</w:t>
      </w:r>
    </w:p>
    <w:p w14:paraId="5B2007BC" w14:textId="77777777" w:rsidR="0028629E" w:rsidRDefault="0028629E" w:rsidP="0028629E">
      <w:pPr>
        <w:rPr>
          <w:sz w:val="24"/>
          <w:szCs w:val="24"/>
        </w:rPr>
      </w:pPr>
    </w:p>
    <w:p w14:paraId="76D58FDC" w14:textId="77777777" w:rsidR="0028629E" w:rsidRDefault="0028629E" w:rsidP="0028629E">
      <w:pPr>
        <w:rPr>
          <w:sz w:val="24"/>
          <w:szCs w:val="24"/>
        </w:rPr>
      </w:pPr>
      <w:r>
        <w:rPr>
          <w:sz w:val="24"/>
          <w:szCs w:val="24"/>
        </w:rPr>
        <w:t>Zubereitungszeit: 40 Minuten</w:t>
      </w:r>
    </w:p>
    <w:p w14:paraId="79FCDF95" w14:textId="77777777" w:rsidR="0028629E" w:rsidRPr="004723B3" w:rsidRDefault="0028629E" w:rsidP="00B40E8C">
      <w:pPr>
        <w:pStyle w:val="ListParagraph"/>
        <w:numPr>
          <w:ilvl w:val="0"/>
          <w:numId w:val="466"/>
        </w:numPr>
        <w:spacing w:after="120"/>
        <w:ind w:left="714" w:hanging="357"/>
        <w:contextualSpacing w:val="0"/>
        <w:jc w:val="both"/>
        <w:rPr>
          <w:sz w:val="24"/>
          <w:szCs w:val="24"/>
        </w:rPr>
      </w:pPr>
      <w:r w:rsidRPr="004723B3">
        <w:rPr>
          <w:sz w:val="24"/>
          <w:szCs w:val="24"/>
        </w:rPr>
        <w:t>Das Öl in einer großen Pfanne erhitzen und die Zwiebel 3 Minuten unter gelegentlichem Rühren weich dünsten. Die getrockneten Tomaten und den Knoblauch zugeben und 1 Minuten dünsten.</w:t>
      </w:r>
    </w:p>
    <w:p w14:paraId="751A5049" w14:textId="77777777" w:rsidR="0028629E" w:rsidRPr="004723B3" w:rsidRDefault="0028629E" w:rsidP="00B40E8C">
      <w:pPr>
        <w:pStyle w:val="ListParagraph"/>
        <w:numPr>
          <w:ilvl w:val="0"/>
          <w:numId w:val="466"/>
        </w:numPr>
        <w:spacing w:after="120"/>
        <w:ind w:left="714" w:hanging="357"/>
        <w:contextualSpacing w:val="0"/>
        <w:jc w:val="both"/>
        <w:rPr>
          <w:sz w:val="24"/>
          <w:szCs w:val="24"/>
        </w:rPr>
      </w:pPr>
      <w:r w:rsidRPr="004723B3">
        <w:rPr>
          <w:sz w:val="24"/>
          <w:szCs w:val="24"/>
        </w:rPr>
        <w:t>Die Dosentomaten, die Oliven und das Basilikum beigeben und mit schwarzem Pfeffer aus der Mühle abschmecken. Aufkochen und bei Niedrighitze 10 Minuten köcheln lassen.</w:t>
      </w:r>
    </w:p>
    <w:p w14:paraId="0D86F5C9" w14:textId="77777777" w:rsidR="0028629E" w:rsidRPr="004723B3" w:rsidRDefault="0028629E" w:rsidP="00B40E8C">
      <w:pPr>
        <w:pStyle w:val="ListParagraph"/>
        <w:numPr>
          <w:ilvl w:val="0"/>
          <w:numId w:val="466"/>
        </w:numPr>
        <w:spacing w:after="120"/>
        <w:ind w:left="714" w:hanging="357"/>
        <w:contextualSpacing w:val="0"/>
        <w:jc w:val="both"/>
        <w:rPr>
          <w:sz w:val="24"/>
          <w:szCs w:val="24"/>
        </w:rPr>
      </w:pPr>
      <w:r w:rsidRPr="004723B3">
        <w:rPr>
          <w:sz w:val="24"/>
          <w:szCs w:val="24"/>
        </w:rPr>
        <w:t>Die Tagliatelle als dente kochen. Abtropfen und wieder in den Topf geben.</w:t>
      </w:r>
    </w:p>
    <w:p w14:paraId="0D8FDDD7" w14:textId="77777777" w:rsidR="0028629E" w:rsidRPr="004723B3" w:rsidRDefault="0028629E" w:rsidP="00B40E8C">
      <w:pPr>
        <w:pStyle w:val="ListParagraph"/>
        <w:numPr>
          <w:ilvl w:val="0"/>
          <w:numId w:val="466"/>
        </w:numPr>
        <w:spacing w:after="120"/>
        <w:ind w:left="714" w:hanging="357"/>
        <w:contextualSpacing w:val="0"/>
        <w:jc w:val="both"/>
        <w:rPr>
          <w:sz w:val="24"/>
          <w:szCs w:val="24"/>
        </w:rPr>
      </w:pPr>
      <w:r w:rsidRPr="004723B3">
        <w:rPr>
          <w:sz w:val="24"/>
          <w:szCs w:val="24"/>
        </w:rPr>
        <w:t>Nun die Sauce vorsichtig mit der waren Pasta mischen, mit Parmesan bestreuen und sofort servieren.</w:t>
      </w:r>
    </w:p>
    <w:p w14:paraId="633E2EF6" w14:textId="77777777" w:rsidR="0028629E" w:rsidRDefault="0028629E" w:rsidP="0028629E">
      <w:pPr>
        <w:rPr>
          <w:sz w:val="24"/>
          <w:szCs w:val="24"/>
        </w:rPr>
      </w:pPr>
    </w:p>
    <w:p w14:paraId="639C7380" w14:textId="77777777" w:rsidR="0028629E" w:rsidRDefault="0028629E" w:rsidP="0028629E">
      <w:pPr>
        <w:ind w:left="708" w:hanging="708"/>
        <w:jc w:val="both"/>
        <w:rPr>
          <w:sz w:val="24"/>
          <w:szCs w:val="24"/>
        </w:rPr>
      </w:pPr>
      <w:r>
        <w:rPr>
          <w:sz w:val="24"/>
          <w:szCs w:val="24"/>
        </w:rPr>
        <w:t>Tipp:</w:t>
      </w:r>
      <w:r>
        <w:rPr>
          <w:sz w:val="24"/>
          <w:szCs w:val="24"/>
        </w:rPr>
        <w:tab/>
        <w:t>Sollte man nur getrocknete Tomaten, die nicht in Öl sind, haben, dann einfach die losen Tomaten 5 Minuten in kochendes Wasser legen und schon sind sie weich.</w:t>
      </w:r>
    </w:p>
    <w:p w14:paraId="0407D111" w14:textId="77777777" w:rsidR="0028629E" w:rsidRDefault="0028629E" w:rsidP="0028629E">
      <w:pPr>
        <w:ind w:left="708" w:hanging="708"/>
        <w:jc w:val="both"/>
        <w:rPr>
          <w:sz w:val="24"/>
          <w:szCs w:val="24"/>
        </w:rPr>
      </w:pPr>
    </w:p>
    <w:p w14:paraId="4492A2C8" w14:textId="48E074F6" w:rsidR="0028629E" w:rsidRDefault="0028629E" w:rsidP="0028629E">
      <w:pPr>
        <w:rPr>
          <w:rFonts w:asciiTheme="majorHAnsi" w:eastAsiaTheme="majorEastAsia" w:hAnsiTheme="majorHAnsi" w:cstheme="majorBidi"/>
          <w:color w:val="2F5496" w:themeColor="accent1" w:themeShade="BF"/>
          <w:sz w:val="26"/>
          <w:szCs w:val="26"/>
        </w:rPr>
      </w:pPr>
      <w:r>
        <w:rPr>
          <w:sz w:val="24"/>
          <w:szCs w:val="24"/>
        </w:rPr>
        <w:br w:type="page"/>
      </w:r>
    </w:p>
    <w:p w14:paraId="7877FA72" w14:textId="77777777" w:rsidR="00CB17D4" w:rsidRDefault="00CB17D4" w:rsidP="00CB17D4">
      <w:pPr>
        <w:pStyle w:val="Heading2"/>
        <w:spacing w:after="240"/>
      </w:pPr>
      <w:r>
        <w:lastRenderedPageBreak/>
        <w:t>Tagliatelle mit Sauce Alfredo</w:t>
      </w:r>
      <w:r>
        <w:rPr>
          <w:rStyle w:val="FootnoteReference"/>
        </w:rPr>
        <w:footnoteReference w:id="1352"/>
      </w:r>
      <w:r>
        <w:t xml:space="preserve"> </w:t>
      </w:r>
    </w:p>
    <w:p w14:paraId="2DCFECCA" w14:textId="77777777" w:rsidR="00CB17D4" w:rsidRDefault="00CB17D4" w:rsidP="00CB17D4">
      <w:pPr>
        <w:rPr>
          <w:sz w:val="24"/>
          <w:szCs w:val="24"/>
        </w:rPr>
      </w:pPr>
      <w:r w:rsidRPr="00427E72">
        <w:rPr>
          <w:sz w:val="24"/>
          <w:szCs w:val="24"/>
          <w:u w:val="single"/>
        </w:rPr>
        <w:t>Zutaten</w:t>
      </w:r>
      <w:r>
        <w:rPr>
          <w:sz w:val="24"/>
          <w:szCs w:val="24"/>
        </w:rPr>
        <w:t xml:space="preserve"> (für 4 – 6 Personen)</w:t>
      </w:r>
    </w:p>
    <w:p w14:paraId="1CBBC126" w14:textId="77777777" w:rsidR="00CB17D4" w:rsidRDefault="00CB17D4" w:rsidP="00CB17D4">
      <w:pPr>
        <w:rPr>
          <w:sz w:val="24"/>
          <w:szCs w:val="24"/>
        </w:rPr>
      </w:pPr>
      <w:r>
        <w:rPr>
          <w:sz w:val="24"/>
          <w:szCs w:val="24"/>
        </w:rPr>
        <w:t>500 g Tagliatelle</w:t>
      </w:r>
    </w:p>
    <w:p w14:paraId="69ED9862" w14:textId="77777777" w:rsidR="00CB17D4" w:rsidRDefault="00CB17D4" w:rsidP="00CB17D4">
      <w:pPr>
        <w:rPr>
          <w:sz w:val="24"/>
          <w:szCs w:val="24"/>
        </w:rPr>
      </w:pPr>
      <w:r>
        <w:rPr>
          <w:sz w:val="24"/>
          <w:szCs w:val="24"/>
        </w:rPr>
        <w:t>90 g Butter</w:t>
      </w:r>
    </w:p>
    <w:p w14:paraId="5AFBCFAD" w14:textId="77777777" w:rsidR="00CB17D4" w:rsidRDefault="00CB17D4" w:rsidP="00CB17D4">
      <w:pPr>
        <w:rPr>
          <w:sz w:val="24"/>
          <w:szCs w:val="24"/>
        </w:rPr>
      </w:pPr>
      <w:r>
        <w:rPr>
          <w:sz w:val="24"/>
          <w:szCs w:val="24"/>
        </w:rPr>
        <w:t>150 g frisch geriebener Parmesan</w:t>
      </w:r>
    </w:p>
    <w:p w14:paraId="095B0528" w14:textId="77777777" w:rsidR="00CB17D4" w:rsidRDefault="00CB17D4" w:rsidP="00CB17D4">
      <w:pPr>
        <w:rPr>
          <w:sz w:val="24"/>
          <w:szCs w:val="24"/>
        </w:rPr>
      </w:pPr>
      <w:r>
        <w:rPr>
          <w:sz w:val="24"/>
          <w:szCs w:val="24"/>
        </w:rPr>
        <w:t>320 ml Sahne</w:t>
      </w:r>
    </w:p>
    <w:p w14:paraId="03E172D4" w14:textId="77777777" w:rsidR="00CB17D4" w:rsidRDefault="00CB17D4" w:rsidP="00CB17D4">
      <w:pPr>
        <w:rPr>
          <w:sz w:val="24"/>
          <w:szCs w:val="24"/>
        </w:rPr>
      </w:pPr>
      <w:r>
        <w:rPr>
          <w:sz w:val="24"/>
          <w:szCs w:val="24"/>
        </w:rPr>
        <w:t>3 EL frische glatte Petersilie, feingehackt</w:t>
      </w:r>
    </w:p>
    <w:p w14:paraId="7AFED154" w14:textId="77777777" w:rsidR="00CB17D4" w:rsidRDefault="00CB17D4" w:rsidP="00CB17D4">
      <w:pPr>
        <w:rPr>
          <w:sz w:val="24"/>
          <w:szCs w:val="24"/>
        </w:rPr>
      </w:pPr>
    </w:p>
    <w:p w14:paraId="1CB18B10" w14:textId="77777777" w:rsidR="00CB17D4" w:rsidRDefault="00CB17D4" w:rsidP="00CB17D4">
      <w:pPr>
        <w:rPr>
          <w:sz w:val="24"/>
          <w:szCs w:val="24"/>
        </w:rPr>
      </w:pPr>
      <w:r>
        <w:rPr>
          <w:sz w:val="24"/>
          <w:szCs w:val="24"/>
        </w:rPr>
        <w:t>Zubereitungszeit: 25 Minuten</w:t>
      </w:r>
    </w:p>
    <w:p w14:paraId="6230AEEA" w14:textId="77777777" w:rsidR="00CB17D4" w:rsidRPr="00693D06" w:rsidRDefault="00CB17D4" w:rsidP="00B40E8C">
      <w:pPr>
        <w:pStyle w:val="ListParagraph"/>
        <w:numPr>
          <w:ilvl w:val="0"/>
          <w:numId w:val="451"/>
        </w:numPr>
        <w:spacing w:after="120"/>
        <w:ind w:left="714" w:hanging="357"/>
        <w:contextualSpacing w:val="0"/>
        <w:jc w:val="both"/>
        <w:rPr>
          <w:sz w:val="24"/>
          <w:szCs w:val="24"/>
        </w:rPr>
      </w:pPr>
      <w:r w:rsidRPr="00693D06">
        <w:rPr>
          <w:sz w:val="24"/>
          <w:szCs w:val="24"/>
        </w:rPr>
        <w:t>Nudeln al dente kochen. Abtropfen und im Topf warmhalten.</w:t>
      </w:r>
    </w:p>
    <w:p w14:paraId="00B33981" w14:textId="77777777" w:rsidR="00CB17D4" w:rsidRPr="00693D06" w:rsidRDefault="00CB17D4" w:rsidP="00B40E8C">
      <w:pPr>
        <w:pStyle w:val="ListParagraph"/>
        <w:numPr>
          <w:ilvl w:val="0"/>
          <w:numId w:val="451"/>
        </w:numPr>
        <w:spacing w:after="120"/>
        <w:ind w:left="714" w:hanging="357"/>
        <w:contextualSpacing w:val="0"/>
        <w:jc w:val="both"/>
        <w:rPr>
          <w:sz w:val="24"/>
          <w:szCs w:val="24"/>
        </w:rPr>
      </w:pPr>
      <w:r w:rsidRPr="00693D06">
        <w:rPr>
          <w:sz w:val="24"/>
          <w:szCs w:val="24"/>
        </w:rPr>
        <w:t>Gleichzeitig die Butter bei kleiner Hitze in einer Pfanne zerlassen. Parmesan und Sahne unter ständigem Rühren zugeben und die Sauce etwas eindicken lassen. Die Petersilie zufüge, mit Salz und Pfeffer abschmecken und gut verrühren.</w:t>
      </w:r>
    </w:p>
    <w:p w14:paraId="76B1ABF4" w14:textId="77777777" w:rsidR="00CB17D4" w:rsidRPr="00693D06" w:rsidRDefault="00CB17D4" w:rsidP="00B40E8C">
      <w:pPr>
        <w:pStyle w:val="ListParagraph"/>
        <w:numPr>
          <w:ilvl w:val="0"/>
          <w:numId w:val="451"/>
        </w:numPr>
        <w:spacing w:after="120"/>
        <w:ind w:left="714" w:hanging="357"/>
        <w:contextualSpacing w:val="0"/>
        <w:jc w:val="both"/>
        <w:rPr>
          <w:sz w:val="24"/>
          <w:szCs w:val="24"/>
        </w:rPr>
      </w:pPr>
      <w:r w:rsidRPr="00693D06">
        <w:rPr>
          <w:sz w:val="24"/>
          <w:szCs w:val="24"/>
        </w:rPr>
        <w:t>Die Sauce an die Pasta geben und gut vermengen, bis sie an den Nudeln haftet. Dieses Gericht kann man mit gehackten frischen oder getrockneten Kräutern wie z.B. Thymian garniert servieren.</w:t>
      </w:r>
    </w:p>
    <w:p w14:paraId="191EA249" w14:textId="77777777" w:rsidR="00CB17D4" w:rsidRDefault="00CB17D4" w:rsidP="00CB17D4">
      <w:pPr>
        <w:rPr>
          <w:sz w:val="24"/>
          <w:szCs w:val="24"/>
        </w:rPr>
      </w:pPr>
    </w:p>
    <w:p w14:paraId="47448616" w14:textId="77777777" w:rsidR="00CB17D4" w:rsidRDefault="00CB17D4" w:rsidP="00CB17D4">
      <w:pPr>
        <w:rPr>
          <w:sz w:val="24"/>
          <w:szCs w:val="24"/>
        </w:rPr>
      </w:pPr>
      <w:r>
        <w:rPr>
          <w:sz w:val="24"/>
          <w:szCs w:val="24"/>
        </w:rPr>
        <w:br w:type="page"/>
      </w:r>
    </w:p>
    <w:p w14:paraId="48166DDE" w14:textId="77777777" w:rsidR="008878AF" w:rsidRDefault="008878AF" w:rsidP="008878AF">
      <w:pPr>
        <w:pStyle w:val="Heading2"/>
        <w:spacing w:after="240"/>
      </w:pPr>
      <w:r>
        <w:lastRenderedPageBreak/>
        <w:t>Tagliatelle mit Sahne-Pilzsauce</w:t>
      </w:r>
      <w:r>
        <w:rPr>
          <w:rStyle w:val="FootnoteReference"/>
        </w:rPr>
        <w:footnoteReference w:id="1353"/>
      </w:r>
      <w:r>
        <w:t xml:space="preserve"> </w:t>
      </w:r>
    </w:p>
    <w:p w14:paraId="1F81B4CB" w14:textId="77777777" w:rsidR="008878AF" w:rsidRDefault="008878AF" w:rsidP="008878AF">
      <w:pPr>
        <w:rPr>
          <w:sz w:val="24"/>
          <w:szCs w:val="24"/>
        </w:rPr>
      </w:pPr>
      <w:r w:rsidRPr="00E17D11">
        <w:rPr>
          <w:sz w:val="24"/>
          <w:szCs w:val="24"/>
          <w:u w:val="single"/>
        </w:rPr>
        <w:t>Zutaten</w:t>
      </w:r>
      <w:r>
        <w:rPr>
          <w:sz w:val="24"/>
          <w:szCs w:val="24"/>
        </w:rPr>
        <w:t xml:space="preserve"> (für 4-6 Portionen):</w:t>
      </w:r>
    </w:p>
    <w:p w14:paraId="4E018CBD" w14:textId="77777777" w:rsidR="008878AF" w:rsidRDefault="008878AF" w:rsidP="008878AF">
      <w:pPr>
        <w:rPr>
          <w:sz w:val="24"/>
          <w:szCs w:val="24"/>
        </w:rPr>
      </w:pPr>
      <w:r>
        <w:rPr>
          <w:sz w:val="24"/>
          <w:szCs w:val="24"/>
        </w:rPr>
        <w:t>Tagliatelle</w:t>
      </w:r>
    </w:p>
    <w:p w14:paraId="2C8102F5" w14:textId="77777777" w:rsidR="008878AF" w:rsidRDefault="008878AF" w:rsidP="008878AF">
      <w:pPr>
        <w:rPr>
          <w:sz w:val="24"/>
          <w:szCs w:val="24"/>
        </w:rPr>
      </w:pPr>
      <w:r>
        <w:rPr>
          <w:sz w:val="24"/>
          <w:szCs w:val="24"/>
        </w:rPr>
        <w:t>100 g milder roher Schinken</w:t>
      </w:r>
    </w:p>
    <w:p w14:paraId="6C5B31BD" w14:textId="77777777" w:rsidR="008878AF" w:rsidRDefault="008878AF" w:rsidP="008878AF">
      <w:pPr>
        <w:rPr>
          <w:sz w:val="24"/>
          <w:szCs w:val="24"/>
        </w:rPr>
      </w:pPr>
      <w:r>
        <w:rPr>
          <w:sz w:val="24"/>
          <w:szCs w:val="24"/>
        </w:rPr>
        <w:t>300 g frische Pilze (Champignon, Austernpilze, Pfifferlinge oder Steinpilze- solange sie nicht radioaktiv verseucht sind Also nicht aus Polen, Weißrussland….))</w:t>
      </w:r>
    </w:p>
    <w:p w14:paraId="01901D78" w14:textId="77777777" w:rsidR="008878AF" w:rsidRDefault="008878AF" w:rsidP="008878AF">
      <w:pPr>
        <w:rPr>
          <w:sz w:val="24"/>
          <w:szCs w:val="24"/>
        </w:rPr>
      </w:pPr>
      <w:r>
        <w:rPr>
          <w:sz w:val="24"/>
          <w:szCs w:val="24"/>
        </w:rPr>
        <w:t>½ Zitrone (Saft)</w:t>
      </w:r>
    </w:p>
    <w:p w14:paraId="10C7372C" w14:textId="77777777" w:rsidR="008878AF" w:rsidRDefault="008878AF" w:rsidP="008878AF">
      <w:pPr>
        <w:rPr>
          <w:sz w:val="24"/>
          <w:szCs w:val="24"/>
        </w:rPr>
      </w:pPr>
      <w:r>
        <w:rPr>
          <w:sz w:val="24"/>
          <w:szCs w:val="24"/>
        </w:rPr>
        <w:t>½ Bund glatte Petersilie</w:t>
      </w:r>
    </w:p>
    <w:p w14:paraId="459C5DC4" w14:textId="77777777" w:rsidR="008878AF" w:rsidRDefault="008878AF" w:rsidP="008878AF">
      <w:pPr>
        <w:rPr>
          <w:sz w:val="24"/>
          <w:szCs w:val="24"/>
        </w:rPr>
      </w:pPr>
      <w:r>
        <w:rPr>
          <w:sz w:val="24"/>
          <w:szCs w:val="24"/>
        </w:rPr>
        <w:t>½ Bund Basilikum</w:t>
      </w:r>
    </w:p>
    <w:p w14:paraId="1AC5F1D3" w14:textId="77777777" w:rsidR="008878AF" w:rsidRDefault="008878AF" w:rsidP="008878AF">
      <w:pPr>
        <w:rPr>
          <w:sz w:val="24"/>
          <w:szCs w:val="24"/>
        </w:rPr>
      </w:pPr>
      <w:r>
        <w:rPr>
          <w:sz w:val="24"/>
          <w:szCs w:val="24"/>
        </w:rPr>
        <w:t>200 g Sahne</w:t>
      </w:r>
    </w:p>
    <w:p w14:paraId="36DADDB5" w14:textId="77777777" w:rsidR="008878AF" w:rsidRDefault="008878AF" w:rsidP="008878AF">
      <w:pPr>
        <w:rPr>
          <w:sz w:val="24"/>
          <w:szCs w:val="24"/>
        </w:rPr>
      </w:pPr>
      <w:r>
        <w:rPr>
          <w:sz w:val="24"/>
          <w:szCs w:val="24"/>
        </w:rPr>
        <w:t>150 ml Brühe</w:t>
      </w:r>
    </w:p>
    <w:p w14:paraId="0578291F" w14:textId="77777777" w:rsidR="008878AF" w:rsidRDefault="008878AF" w:rsidP="008878AF">
      <w:pPr>
        <w:rPr>
          <w:sz w:val="24"/>
          <w:szCs w:val="24"/>
        </w:rPr>
      </w:pPr>
      <w:r>
        <w:rPr>
          <w:sz w:val="24"/>
          <w:szCs w:val="24"/>
        </w:rPr>
        <w:t>1 Knoblauchzehe</w:t>
      </w:r>
    </w:p>
    <w:p w14:paraId="6DCE3EDC" w14:textId="77777777" w:rsidR="008878AF" w:rsidRDefault="008878AF" w:rsidP="008878AF">
      <w:pPr>
        <w:rPr>
          <w:sz w:val="24"/>
          <w:szCs w:val="24"/>
        </w:rPr>
      </w:pPr>
      <w:r>
        <w:rPr>
          <w:sz w:val="24"/>
          <w:szCs w:val="24"/>
        </w:rPr>
        <w:t>1 ½ EL Butter</w:t>
      </w:r>
    </w:p>
    <w:p w14:paraId="1C4E6B65" w14:textId="77777777" w:rsidR="008878AF" w:rsidRDefault="008878AF" w:rsidP="008878AF">
      <w:pPr>
        <w:rPr>
          <w:sz w:val="24"/>
          <w:szCs w:val="24"/>
        </w:rPr>
      </w:pPr>
      <w:r>
        <w:rPr>
          <w:sz w:val="24"/>
          <w:szCs w:val="24"/>
        </w:rPr>
        <w:t>Salz, Pfeffer aus der Mühle</w:t>
      </w:r>
    </w:p>
    <w:p w14:paraId="077AC3B5" w14:textId="77777777" w:rsidR="008878AF" w:rsidRDefault="008878AF" w:rsidP="008878AF">
      <w:pPr>
        <w:rPr>
          <w:sz w:val="24"/>
          <w:szCs w:val="24"/>
        </w:rPr>
      </w:pPr>
      <w:r>
        <w:rPr>
          <w:sz w:val="24"/>
          <w:szCs w:val="24"/>
        </w:rPr>
        <w:t>50 g frisch geriebener Parmesan</w:t>
      </w:r>
    </w:p>
    <w:p w14:paraId="0BB2AB35" w14:textId="77777777" w:rsidR="008878AF" w:rsidRDefault="008878AF" w:rsidP="008878AF">
      <w:pPr>
        <w:rPr>
          <w:sz w:val="24"/>
          <w:szCs w:val="24"/>
        </w:rPr>
      </w:pPr>
    </w:p>
    <w:p w14:paraId="605EC96C" w14:textId="77777777" w:rsidR="008878AF" w:rsidRDefault="008878AF" w:rsidP="008878AF">
      <w:pPr>
        <w:rPr>
          <w:sz w:val="24"/>
          <w:szCs w:val="24"/>
        </w:rPr>
      </w:pPr>
      <w:r>
        <w:rPr>
          <w:sz w:val="24"/>
          <w:szCs w:val="24"/>
        </w:rPr>
        <w:t>Zubereitungszeit: 40 Minuten</w:t>
      </w:r>
    </w:p>
    <w:p w14:paraId="2F6224C7" w14:textId="77777777" w:rsidR="008878AF" w:rsidRPr="00DD7D34" w:rsidRDefault="008878AF" w:rsidP="008878AF">
      <w:pPr>
        <w:pStyle w:val="ListParagraph"/>
        <w:numPr>
          <w:ilvl w:val="0"/>
          <w:numId w:val="93"/>
        </w:numPr>
        <w:spacing w:after="120"/>
        <w:ind w:left="714" w:hanging="357"/>
        <w:contextualSpacing w:val="0"/>
        <w:jc w:val="both"/>
        <w:rPr>
          <w:sz w:val="24"/>
          <w:szCs w:val="24"/>
        </w:rPr>
      </w:pPr>
      <w:r w:rsidRPr="00DD7D34">
        <w:rPr>
          <w:sz w:val="24"/>
          <w:szCs w:val="24"/>
        </w:rPr>
        <w:t>Für die Sauce den rohen Schinken in schmale Streifen schneiden. Pilze putzen, in dünne Scheibchen schneiden und mit 1 EL Zitronensaft beträufeln.</w:t>
      </w:r>
    </w:p>
    <w:p w14:paraId="6329B963" w14:textId="77777777" w:rsidR="008878AF" w:rsidRPr="00DD7D34" w:rsidRDefault="008878AF" w:rsidP="008878AF">
      <w:pPr>
        <w:pStyle w:val="ListParagraph"/>
        <w:numPr>
          <w:ilvl w:val="0"/>
          <w:numId w:val="93"/>
        </w:numPr>
        <w:spacing w:after="120"/>
        <w:ind w:left="714" w:hanging="357"/>
        <w:contextualSpacing w:val="0"/>
        <w:jc w:val="both"/>
        <w:rPr>
          <w:sz w:val="24"/>
          <w:szCs w:val="24"/>
        </w:rPr>
      </w:pPr>
      <w:r w:rsidRPr="00DD7D34">
        <w:rPr>
          <w:sz w:val="24"/>
          <w:szCs w:val="24"/>
        </w:rPr>
        <w:t>In einem breiten topf ½ EL Butter zerlassen, 1 Knoblauchzehe hineinpressen und sanft andünsten. 200 g Sahne und 150 ml Brühe angießen, bei stärkerer Hitze cremig einköcheln.</w:t>
      </w:r>
    </w:p>
    <w:p w14:paraId="52B9F5A9" w14:textId="77777777" w:rsidR="008878AF" w:rsidRPr="00DD7D34" w:rsidRDefault="008878AF" w:rsidP="008878AF">
      <w:pPr>
        <w:pStyle w:val="ListParagraph"/>
        <w:numPr>
          <w:ilvl w:val="0"/>
          <w:numId w:val="93"/>
        </w:numPr>
        <w:spacing w:after="120"/>
        <w:ind w:left="714" w:hanging="357"/>
        <w:contextualSpacing w:val="0"/>
        <w:jc w:val="both"/>
        <w:rPr>
          <w:sz w:val="24"/>
          <w:szCs w:val="24"/>
        </w:rPr>
      </w:pPr>
      <w:r w:rsidRPr="00DD7D34">
        <w:rPr>
          <w:sz w:val="24"/>
          <w:szCs w:val="24"/>
        </w:rPr>
        <w:t xml:space="preserve">Nudeln kochen. </w:t>
      </w:r>
    </w:p>
    <w:p w14:paraId="43124769" w14:textId="77777777" w:rsidR="008878AF" w:rsidRPr="00DD7D34" w:rsidRDefault="008878AF" w:rsidP="008878AF">
      <w:pPr>
        <w:pStyle w:val="ListParagraph"/>
        <w:numPr>
          <w:ilvl w:val="0"/>
          <w:numId w:val="93"/>
        </w:numPr>
        <w:spacing w:after="120"/>
        <w:ind w:left="714" w:hanging="357"/>
        <w:contextualSpacing w:val="0"/>
        <w:jc w:val="both"/>
        <w:rPr>
          <w:sz w:val="24"/>
          <w:szCs w:val="24"/>
        </w:rPr>
      </w:pPr>
      <w:r w:rsidRPr="00DD7D34">
        <w:rPr>
          <w:sz w:val="24"/>
          <w:szCs w:val="24"/>
        </w:rPr>
        <w:t>In einer Pfanne 1 EL Butter zerlassen. Pilze portionsweise einrühren und anbraten. Petersilie fein hacken, mit den Schinkenstreifen unter die Pilze mischen und bei milder Hitze mitbraten. Vorsichtig salzen und pfeffern.</w:t>
      </w:r>
    </w:p>
    <w:p w14:paraId="2F4A5A04" w14:textId="77777777" w:rsidR="008878AF" w:rsidRPr="00DD7D34" w:rsidRDefault="008878AF" w:rsidP="008878AF">
      <w:pPr>
        <w:pStyle w:val="ListParagraph"/>
        <w:numPr>
          <w:ilvl w:val="0"/>
          <w:numId w:val="93"/>
        </w:numPr>
        <w:spacing w:after="120"/>
        <w:ind w:left="714" w:hanging="357"/>
        <w:contextualSpacing w:val="0"/>
        <w:jc w:val="both"/>
        <w:rPr>
          <w:sz w:val="24"/>
          <w:szCs w:val="24"/>
        </w:rPr>
      </w:pPr>
      <w:r w:rsidRPr="00DD7D34">
        <w:rPr>
          <w:sz w:val="24"/>
          <w:szCs w:val="24"/>
        </w:rPr>
        <w:t>Sahnesauce mit Salz, Pfeffer und Zitronensaft abschmecken, über die Nudeln gießen. Mit der Pilz-Schinken-Mischung bedecken und mit Basilikumblättchen bestreuen. Aus der Mühle grob pfeffern, frisch geriebene Parmesan dazu servieren.</w:t>
      </w:r>
    </w:p>
    <w:p w14:paraId="526C213F" w14:textId="77777777" w:rsidR="008878AF" w:rsidRDefault="008878AF" w:rsidP="008878AF">
      <w:pPr>
        <w:rPr>
          <w:sz w:val="24"/>
          <w:szCs w:val="24"/>
        </w:rPr>
      </w:pPr>
      <w:r>
        <w:rPr>
          <w:sz w:val="24"/>
          <w:szCs w:val="24"/>
        </w:rPr>
        <w:br/>
        <w:t>Tipp:</w:t>
      </w:r>
      <w:r>
        <w:rPr>
          <w:sz w:val="24"/>
          <w:szCs w:val="24"/>
        </w:rPr>
        <w:tab/>
        <w:t>Man kann auch grüne und gelbe Tagliatelle hierzu mischen.</w:t>
      </w:r>
    </w:p>
    <w:p w14:paraId="6B60DDAA" w14:textId="77777777" w:rsidR="008878AF" w:rsidRPr="00B548C2" w:rsidRDefault="008878AF" w:rsidP="008878AF">
      <w:pPr>
        <w:pStyle w:val="Heading2"/>
        <w:spacing w:after="240"/>
      </w:pPr>
      <w:r w:rsidRPr="00B548C2">
        <w:lastRenderedPageBreak/>
        <w:t>Tagliatelle mit Käsesauce</w:t>
      </w:r>
      <w:r>
        <w:rPr>
          <w:rStyle w:val="FootnoteReference"/>
        </w:rPr>
        <w:footnoteReference w:id="1354"/>
      </w:r>
      <w:r w:rsidRPr="00B548C2">
        <w:t xml:space="preserve"> </w:t>
      </w:r>
    </w:p>
    <w:p w14:paraId="7E24A31D" w14:textId="77777777" w:rsidR="008878AF" w:rsidRDefault="008878AF" w:rsidP="008878AF">
      <w:pPr>
        <w:rPr>
          <w:sz w:val="24"/>
          <w:szCs w:val="24"/>
        </w:rPr>
      </w:pPr>
      <w:r w:rsidRPr="00086FBD">
        <w:rPr>
          <w:sz w:val="24"/>
          <w:szCs w:val="24"/>
          <w:u w:val="single"/>
        </w:rPr>
        <w:t>Zutaten</w:t>
      </w:r>
      <w:r>
        <w:rPr>
          <w:sz w:val="24"/>
          <w:szCs w:val="24"/>
        </w:rPr>
        <w:t xml:space="preserve"> (für 6 Personen)</w:t>
      </w:r>
    </w:p>
    <w:p w14:paraId="5E928027" w14:textId="77777777" w:rsidR="008878AF" w:rsidRDefault="008878AF" w:rsidP="008878AF">
      <w:pPr>
        <w:rPr>
          <w:sz w:val="24"/>
          <w:szCs w:val="24"/>
        </w:rPr>
      </w:pPr>
      <w:r>
        <w:rPr>
          <w:sz w:val="24"/>
          <w:szCs w:val="24"/>
        </w:rPr>
        <w:t>30 g Butter</w:t>
      </w:r>
    </w:p>
    <w:p w14:paraId="354B324F" w14:textId="77777777" w:rsidR="008878AF" w:rsidRDefault="008878AF" w:rsidP="008878AF">
      <w:pPr>
        <w:rPr>
          <w:sz w:val="24"/>
          <w:szCs w:val="24"/>
        </w:rPr>
      </w:pPr>
      <w:r>
        <w:rPr>
          <w:sz w:val="24"/>
          <w:szCs w:val="24"/>
        </w:rPr>
        <w:t>2 Zucchini, in Scheiben geschnitten</w:t>
      </w:r>
    </w:p>
    <w:p w14:paraId="20D5C7E2" w14:textId="77777777" w:rsidR="008878AF" w:rsidRDefault="008878AF" w:rsidP="008878AF">
      <w:pPr>
        <w:rPr>
          <w:sz w:val="24"/>
          <w:szCs w:val="24"/>
        </w:rPr>
      </w:pPr>
      <w:r>
        <w:rPr>
          <w:sz w:val="24"/>
          <w:szCs w:val="24"/>
        </w:rPr>
        <w:t>1 Knoblauchzehe, zerdrückt</w:t>
      </w:r>
    </w:p>
    <w:p w14:paraId="4461F202" w14:textId="77777777" w:rsidR="008878AF" w:rsidRDefault="008878AF" w:rsidP="008878AF">
      <w:pPr>
        <w:rPr>
          <w:sz w:val="24"/>
          <w:szCs w:val="24"/>
        </w:rPr>
      </w:pPr>
      <w:r>
        <w:rPr>
          <w:sz w:val="24"/>
          <w:szCs w:val="24"/>
        </w:rPr>
        <w:t>100 ml Weißwein</w:t>
      </w:r>
    </w:p>
    <w:p w14:paraId="7C8E0672" w14:textId="77777777" w:rsidR="008878AF" w:rsidRDefault="008878AF" w:rsidP="008878AF">
      <w:pPr>
        <w:rPr>
          <w:sz w:val="24"/>
          <w:szCs w:val="24"/>
        </w:rPr>
      </w:pPr>
      <w:r>
        <w:rPr>
          <w:sz w:val="24"/>
          <w:szCs w:val="24"/>
        </w:rPr>
        <w:t>100 g Gorgonzola (oder ähnliches), zerbröckelt</w:t>
      </w:r>
    </w:p>
    <w:p w14:paraId="6F9A4DCE" w14:textId="77777777" w:rsidR="008878AF" w:rsidRDefault="008878AF" w:rsidP="008878AF">
      <w:pPr>
        <w:rPr>
          <w:sz w:val="24"/>
          <w:szCs w:val="24"/>
        </w:rPr>
      </w:pPr>
      <w:r>
        <w:rPr>
          <w:sz w:val="24"/>
          <w:szCs w:val="24"/>
        </w:rPr>
        <w:t>300 ml Sahne</w:t>
      </w:r>
    </w:p>
    <w:p w14:paraId="0DA7C48F" w14:textId="77777777" w:rsidR="008878AF" w:rsidRDefault="008878AF" w:rsidP="008878AF">
      <w:pPr>
        <w:rPr>
          <w:sz w:val="24"/>
          <w:szCs w:val="24"/>
        </w:rPr>
      </w:pPr>
      <w:r>
        <w:rPr>
          <w:sz w:val="24"/>
          <w:szCs w:val="24"/>
        </w:rPr>
        <w:t>1 Prise schwarzer Pfeffer</w:t>
      </w:r>
    </w:p>
    <w:p w14:paraId="782C6B00" w14:textId="77777777" w:rsidR="008878AF" w:rsidRDefault="008878AF" w:rsidP="008878AF">
      <w:pPr>
        <w:rPr>
          <w:sz w:val="24"/>
          <w:szCs w:val="24"/>
        </w:rPr>
      </w:pPr>
      <w:r>
        <w:rPr>
          <w:sz w:val="24"/>
          <w:szCs w:val="24"/>
        </w:rPr>
        <w:t>500 g weiße oder grüne Tagliatelle</w:t>
      </w:r>
    </w:p>
    <w:p w14:paraId="5B11E306" w14:textId="77777777" w:rsidR="008878AF" w:rsidRDefault="008878AF" w:rsidP="008878AF">
      <w:pPr>
        <w:rPr>
          <w:sz w:val="24"/>
          <w:szCs w:val="24"/>
        </w:rPr>
      </w:pPr>
      <w:r>
        <w:rPr>
          <w:sz w:val="24"/>
          <w:szCs w:val="24"/>
        </w:rPr>
        <w:t>2-3 EL frisch geriebener Parmesan</w:t>
      </w:r>
    </w:p>
    <w:p w14:paraId="583F391E" w14:textId="77777777" w:rsidR="008878AF" w:rsidRDefault="008878AF" w:rsidP="008878AF">
      <w:pPr>
        <w:rPr>
          <w:sz w:val="24"/>
          <w:szCs w:val="24"/>
        </w:rPr>
      </w:pPr>
      <w:r>
        <w:rPr>
          <w:sz w:val="24"/>
          <w:szCs w:val="24"/>
        </w:rPr>
        <w:t>Frisch gehackte Petersilie zum Bestreuen</w:t>
      </w:r>
    </w:p>
    <w:p w14:paraId="0C7F08DF" w14:textId="77777777" w:rsidR="008878AF" w:rsidRDefault="008878AF" w:rsidP="008878AF">
      <w:pPr>
        <w:rPr>
          <w:sz w:val="24"/>
          <w:szCs w:val="24"/>
        </w:rPr>
      </w:pPr>
    </w:p>
    <w:p w14:paraId="008405BE" w14:textId="77777777" w:rsidR="008878AF" w:rsidRDefault="008878AF" w:rsidP="008878AF">
      <w:pPr>
        <w:rPr>
          <w:sz w:val="24"/>
          <w:szCs w:val="24"/>
        </w:rPr>
      </w:pPr>
      <w:r>
        <w:rPr>
          <w:sz w:val="24"/>
          <w:szCs w:val="24"/>
        </w:rPr>
        <w:t>Zubereitungszeit: 15 Minuten, Kochzeit 20 Minuten</w:t>
      </w:r>
    </w:p>
    <w:p w14:paraId="63DCFC60" w14:textId="77777777" w:rsidR="008878AF" w:rsidRPr="001B1F27" w:rsidRDefault="008878AF" w:rsidP="008878AF">
      <w:pPr>
        <w:pStyle w:val="ListParagraph"/>
        <w:numPr>
          <w:ilvl w:val="0"/>
          <w:numId w:val="195"/>
        </w:numPr>
        <w:spacing w:after="120"/>
        <w:ind w:left="714" w:hanging="357"/>
        <w:contextualSpacing w:val="0"/>
        <w:jc w:val="both"/>
        <w:rPr>
          <w:sz w:val="24"/>
          <w:szCs w:val="24"/>
        </w:rPr>
      </w:pPr>
      <w:r w:rsidRPr="001B1F27">
        <w:rPr>
          <w:sz w:val="24"/>
          <w:szCs w:val="24"/>
        </w:rPr>
        <w:t>Butter in der Pfanne zerlassen. Die Zucchini und den Knoblauch darin braten, bis die Zucchini weich sind. Dann Wein, Käse, Sahne und Pfeffer einrühren. 10 Minuten garen.</w:t>
      </w:r>
    </w:p>
    <w:p w14:paraId="2FCACB1D" w14:textId="77777777" w:rsidR="008878AF" w:rsidRPr="001B1F27" w:rsidRDefault="008878AF" w:rsidP="008878AF">
      <w:pPr>
        <w:pStyle w:val="ListParagraph"/>
        <w:numPr>
          <w:ilvl w:val="0"/>
          <w:numId w:val="195"/>
        </w:numPr>
        <w:spacing w:after="120"/>
        <w:ind w:left="714" w:hanging="357"/>
        <w:contextualSpacing w:val="0"/>
        <w:jc w:val="both"/>
        <w:rPr>
          <w:sz w:val="24"/>
          <w:szCs w:val="24"/>
        </w:rPr>
      </w:pPr>
      <w:r w:rsidRPr="001B1F27">
        <w:rPr>
          <w:sz w:val="24"/>
          <w:szCs w:val="24"/>
        </w:rPr>
        <w:t>Die Nudeln in einem großen Topf al dente kochen. Abgießen und unter warmem Wasser abspülen und nochmals abgießen.</w:t>
      </w:r>
    </w:p>
    <w:p w14:paraId="11DEED7B" w14:textId="77777777" w:rsidR="008878AF" w:rsidRPr="001B1F27" w:rsidRDefault="008878AF" w:rsidP="008878AF">
      <w:pPr>
        <w:pStyle w:val="ListParagraph"/>
        <w:numPr>
          <w:ilvl w:val="0"/>
          <w:numId w:val="195"/>
        </w:numPr>
        <w:spacing w:after="120"/>
        <w:ind w:left="714" w:hanging="357"/>
        <w:contextualSpacing w:val="0"/>
        <w:jc w:val="both"/>
        <w:rPr>
          <w:sz w:val="24"/>
          <w:szCs w:val="24"/>
        </w:rPr>
      </w:pPr>
      <w:r w:rsidRPr="001B1F27">
        <w:rPr>
          <w:sz w:val="24"/>
          <w:szCs w:val="24"/>
        </w:rPr>
        <w:t>Nudeln wieder in den Topf geben. Die Sauce zufügen und einige Minuten bei schwacher Hitze unter die Nudeln rühren. Zum Servieren mit Petersilie und Parmesan bestreuen.</w:t>
      </w:r>
    </w:p>
    <w:p w14:paraId="7EBD87FA" w14:textId="6DC93EE2" w:rsidR="008878AF" w:rsidRDefault="008878AF" w:rsidP="008878AF">
      <w:pPr>
        <w:rPr>
          <w:rFonts w:asciiTheme="majorHAnsi" w:eastAsiaTheme="majorEastAsia" w:hAnsiTheme="majorHAnsi" w:cstheme="majorBidi"/>
          <w:color w:val="2F5496" w:themeColor="accent1" w:themeShade="BF"/>
          <w:sz w:val="26"/>
          <w:szCs w:val="26"/>
        </w:rPr>
      </w:pPr>
      <w:r>
        <w:rPr>
          <w:sz w:val="24"/>
          <w:szCs w:val="24"/>
        </w:rPr>
        <w:br w:type="page"/>
      </w:r>
    </w:p>
    <w:p w14:paraId="6FFFFF56" w14:textId="2DD92718" w:rsidR="004559E8" w:rsidRDefault="004559E8" w:rsidP="004559E8">
      <w:pPr>
        <w:pStyle w:val="Heading2"/>
        <w:spacing w:after="240"/>
      </w:pPr>
      <w:r>
        <w:lastRenderedPageBreak/>
        <w:t>Bandnudeln mit Pilz-Lauch-Sauce</w:t>
      </w:r>
      <w:r>
        <w:rPr>
          <w:rStyle w:val="FootnoteReference"/>
        </w:rPr>
        <w:footnoteReference w:id="1355"/>
      </w:r>
      <w:r>
        <w:t xml:space="preserve"> </w:t>
      </w:r>
    </w:p>
    <w:p w14:paraId="4AF36A59" w14:textId="77777777" w:rsidR="004559E8" w:rsidRDefault="004559E8" w:rsidP="004559E8">
      <w:pPr>
        <w:rPr>
          <w:sz w:val="24"/>
          <w:szCs w:val="24"/>
        </w:rPr>
      </w:pPr>
      <w:r w:rsidRPr="009B778F">
        <w:rPr>
          <w:sz w:val="24"/>
          <w:szCs w:val="24"/>
          <w:u w:val="single"/>
        </w:rPr>
        <w:t>Zutaten</w:t>
      </w:r>
      <w:r>
        <w:rPr>
          <w:sz w:val="24"/>
          <w:szCs w:val="24"/>
        </w:rPr>
        <w:t xml:space="preserve"> (für 2 Personen):</w:t>
      </w:r>
    </w:p>
    <w:p w14:paraId="7743A594" w14:textId="77777777" w:rsidR="004559E8" w:rsidRDefault="004559E8" w:rsidP="004559E8">
      <w:pPr>
        <w:rPr>
          <w:sz w:val="24"/>
          <w:szCs w:val="24"/>
        </w:rPr>
      </w:pPr>
      <w:r>
        <w:rPr>
          <w:sz w:val="24"/>
          <w:szCs w:val="24"/>
        </w:rPr>
        <w:t>2 dünne Stangen Lauch (200 g)</w:t>
      </w:r>
    </w:p>
    <w:p w14:paraId="79342961" w14:textId="77777777" w:rsidR="004559E8" w:rsidRDefault="004559E8" w:rsidP="004559E8">
      <w:pPr>
        <w:rPr>
          <w:sz w:val="24"/>
          <w:szCs w:val="24"/>
        </w:rPr>
      </w:pPr>
      <w:r>
        <w:rPr>
          <w:sz w:val="24"/>
          <w:szCs w:val="24"/>
        </w:rPr>
        <w:t>250 g Pilze</w:t>
      </w:r>
    </w:p>
    <w:p w14:paraId="61246FF0" w14:textId="77777777" w:rsidR="004559E8" w:rsidRDefault="004559E8" w:rsidP="004559E8">
      <w:pPr>
        <w:rPr>
          <w:sz w:val="24"/>
          <w:szCs w:val="24"/>
        </w:rPr>
      </w:pPr>
      <w:r>
        <w:rPr>
          <w:sz w:val="24"/>
          <w:szCs w:val="24"/>
        </w:rPr>
        <w:t>250 g schmale Bandnudeln</w:t>
      </w:r>
    </w:p>
    <w:p w14:paraId="4DE73436" w14:textId="77777777" w:rsidR="004559E8" w:rsidRDefault="004559E8" w:rsidP="004559E8">
      <w:pPr>
        <w:rPr>
          <w:sz w:val="24"/>
          <w:szCs w:val="24"/>
        </w:rPr>
      </w:pPr>
      <w:r>
        <w:rPr>
          <w:sz w:val="24"/>
          <w:szCs w:val="24"/>
        </w:rPr>
        <w:t>1 EL Öl</w:t>
      </w:r>
    </w:p>
    <w:p w14:paraId="39CAD648" w14:textId="77777777" w:rsidR="004559E8" w:rsidRDefault="004559E8" w:rsidP="004559E8">
      <w:pPr>
        <w:rPr>
          <w:sz w:val="24"/>
          <w:szCs w:val="24"/>
        </w:rPr>
      </w:pPr>
      <w:r>
        <w:rPr>
          <w:sz w:val="24"/>
          <w:szCs w:val="24"/>
        </w:rPr>
        <w:t>2 EL Butter</w:t>
      </w:r>
    </w:p>
    <w:p w14:paraId="358B59C1" w14:textId="77777777" w:rsidR="004559E8" w:rsidRDefault="004559E8" w:rsidP="004559E8">
      <w:pPr>
        <w:rPr>
          <w:sz w:val="24"/>
          <w:szCs w:val="24"/>
        </w:rPr>
      </w:pPr>
      <w:r>
        <w:rPr>
          <w:sz w:val="24"/>
          <w:szCs w:val="24"/>
        </w:rPr>
        <w:t>Salz, Pfeffer</w:t>
      </w:r>
    </w:p>
    <w:p w14:paraId="3DFF1389" w14:textId="77777777" w:rsidR="004559E8" w:rsidRDefault="004559E8" w:rsidP="004559E8">
      <w:pPr>
        <w:rPr>
          <w:sz w:val="24"/>
          <w:szCs w:val="24"/>
        </w:rPr>
      </w:pPr>
      <w:r>
        <w:rPr>
          <w:sz w:val="24"/>
          <w:szCs w:val="24"/>
        </w:rPr>
        <w:t>1 Msp. Cayennepfeffer</w:t>
      </w:r>
    </w:p>
    <w:p w14:paraId="7D9D411D" w14:textId="77777777" w:rsidR="004559E8" w:rsidRDefault="004559E8" w:rsidP="004559E8">
      <w:pPr>
        <w:rPr>
          <w:sz w:val="24"/>
          <w:szCs w:val="24"/>
        </w:rPr>
      </w:pPr>
      <w:r>
        <w:rPr>
          <w:sz w:val="24"/>
          <w:szCs w:val="24"/>
        </w:rPr>
        <w:t>125 ml trockener Weißwein</w:t>
      </w:r>
    </w:p>
    <w:p w14:paraId="14D7E747" w14:textId="77777777" w:rsidR="004559E8" w:rsidRDefault="004559E8" w:rsidP="004559E8">
      <w:pPr>
        <w:rPr>
          <w:sz w:val="24"/>
          <w:szCs w:val="24"/>
        </w:rPr>
      </w:pPr>
      <w:r>
        <w:rPr>
          <w:sz w:val="24"/>
          <w:szCs w:val="24"/>
        </w:rPr>
        <w:t>250 g Schlagsahne</w:t>
      </w:r>
    </w:p>
    <w:p w14:paraId="39D05E71" w14:textId="77777777" w:rsidR="004559E8" w:rsidRDefault="004559E8" w:rsidP="004559E8">
      <w:pPr>
        <w:rPr>
          <w:sz w:val="24"/>
          <w:szCs w:val="24"/>
        </w:rPr>
      </w:pPr>
      <w:r>
        <w:rPr>
          <w:sz w:val="24"/>
          <w:szCs w:val="24"/>
        </w:rPr>
        <w:t>Geriebene Muskatnuss</w:t>
      </w:r>
    </w:p>
    <w:p w14:paraId="09C3F21E" w14:textId="77777777" w:rsidR="004559E8" w:rsidRDefault="004559E8" w:rsidP="004559E8">
      <w:pPr>
        <w:rPr>
          <w:sz w:val="24"/>
          <w:szCs w:val="24"/>
        </w:rPr>
      </w:pPr>
      <w:r>
        <w:rPr>
          <w:sz w:val="24"/>
          <w:szCs w:val="24"/>
        </w:rPr>
        <w:t>100 g geriebener Parmesan</w:t>
      </w:r>
    </w:p>
    <w:p w14:paraId="3D2C0CF0" w14:textId="77777777" w:rsidR="004559E8" w:rsidRDefault="004559E8" w:rsidP="004559E8">
      <w:pPr>
        <w:rPr>
          <w:sz w:val="24"/>
          <w:szCs w:val="24"/>
        </w:rPr>
      </w:pPr>
    </w:p>
    <w:p w14:paraId="5DF93B30" w14:textId="77777777" w:rsidR="004559E8" w:rsidRDefault="004559E8" w:rsidP="004559E8">
      <w:pPr>
        <w:rPr>
          <w:sz w:val="24"/>
          <w:szCs w:val="24"/>
        </w:rPr>
      </w:pPr>
      <w:r>
        <w:rPr>
          <w:sz w:val="24"/>
          <w:szCs w:val="24"/>
        </w:rPr>
        <w:t>Zubereitungszeit: 25 Minuten plus 15 Minuten Garzeit</w:t>
      </w:r>
    </w:p>
    <w:p w14:paraId="3D607EC6" w14:textId="77777777" w:rsidR="004559E8" w:rsidRPr="00113049" w:rsidRDefault="004559E8" w:rsidP="00B40E8C">
      <w:pPr>
        <w:pStyle w:val="ListParagraph"/>
        <w:numPr>
          <w:ilvl w:val="0"/>
          <w:numId w:val="563"/>
        </w:numPr>
        <w:spacing w:after="120"/>
        <w:ind w:left="714" w:hanging="357"/>
        <w:contextualSpacing w:val="0"/>
        <w:jc w:val="both"/>
        <w:rPr>
          <w:sz w:val="24"/>
          <w:szCs w:val="24"/>
        </w:rPr>
      </w:pPr>
      <w:r w:rsidRPr="00113049">
        <w:rPr>
          <w:sz w:val="24"/>
          <w:szCs w:val="24"/>
        </w:rPr>
        <w:t>Den Lauch putzen, waschen und in feine Ringe schneiden. Die Pilze putzen und waschen. Die Pilzköpfe von den Stängeln trennen und in schmale Streifen, die Stiele in dünne Scheiben schneiden.</w:t>
      </w:r>
    </w:p>
    <w:p w14:paraId="39EC3FB5" w14:textId="77777777" w:rsidR="004559E8" w:rsidRPr="00113049" w:rsidRDefault="004559E8" w:rsidP="00B40E8C">
      <w:pPr>
        <w:pStyle w:val="ListParagraph"/>
        <w:numPr>
          <w:ilvl w:val="0"/>
          <w:numId w:val="563"/>
        </w:numPr>
        <w:spacing w:after="120"/>
        <w:ind w:left="714" w:hanging="357"/>
        <w:contextualSpacing w:val="0"/>
        <w:jc w:val="both"/>
        <w:rPr>
          <w:sz w:val="24"/>
          <w:szCs w:val="24"/>
        </w:rPr>
      </w:pPr>
      <w:r w:rsidRPr="00113049">
        <w:rPr>
          <w:sz w:val="24"/>
          <w:szCs w:val="24"/>
        </w:rPr>
        <w:t>Die Nudeln kochen.</w:t>
      </w:r>
    </w:p>
    <w:p w14:paraId="3754CB10" w14:textId="77777777" w:rsidR="004559E8" w:rsidRPr="00113049" w:rsidRDefault="004559E8" w:rsidP="00B40E8C">
      <w:pPr>
        <w:pStyle w:val="ListParagraph"/>
        <w:numPr>
          <w:ilvl w:val="0"/>
          <w:numId w:val="563"/>
        </w:numPr>
        <w:spacing w:after="120"/>
        <w:ind w:left="714" w:hanging="357"/>
        <w:contextualSpacing w:val="0"/>
        <w:jc w:val="both"/>
        <w:rPr>
          <w:sz w:val="24"/>
          <w:szCs w:val="24"/>
        </w:rPr>
      </w:pPr>
      <w:r w:rsidRPr="00113049">
        <w:rPr>
          <w:sz w:val="24"/>
          <w:szCs w:val="24"/>
        </w:rPr>
        <w:t>Inzwischen die Butter in einer großen Pfanne erhitzen und den Lauch und die Pilze bei starker Hitze unter ständigem Rühren 5 Minuten darin garen. Mit Salz, Pfeffer und Cayennepfeffer würzen. Den Weißwein und die Sahne angießen und die Sauce 6 – 8 Minuten köcheln lassen. Dann mit Muskatnuss abschmecken.</w:t>
      </w:r>
    </w:p>
    <w:p w14:paraId="4AFEE327" w14:textId="77777777" w:rsidR="004559E8" w:rsidRPr="00113049" w:rsidRDefault="004559E8" w:rsidP="00B40E8C">
      <w:pPr>
        <w:pStyle w:val="ListParagraph"/>
        <w:numPr>
          <w:ilvl w:val="0"/>
          <w:numId w:val="563"/>
        </w:numPr>
        <w:spacing w:after="120"/>
        <w:ind w:left="714" w:hanging="357"/>
        <w:contextualSpacing w:val="0"/>
        <w:jc w:val="both"/>
        <w:rPr>
          <w:sz w:val="24"/>
          <w:szCs w:val="24"/>
        </w:rPr>
      </w:pPr>
      <w:r w:rsidRPr="00113049">
        <w:rPr>
          <w:sz w:val="24"/>
          <w:szCs w:val="24"/>
        </w:rPr>
        <w:t>Die Nudeln abgießen, abtropfen lassen und unter die Sauce mischen.</w:t>
      </w:r>
    </w:p>
    <w:p w14:paraId="2F5D2DCE" w14:textId="77777777" w:rsidR="004559E8" w:rsidRPr="00113049" w:rsidRDefault="004559E8" w:rsidP="00B40E8C">
      <w:pPr>
        <w:pStyle w:val="ListParagraph"/>
        <w:numPr>
          <w:ilvl w:val="0"/>
          <w:numId w:val="563"/>
        </w:numPr>
        <w:spacing w:after="120"/>
        <w:ind w:left="714" w:hanging="357"/>
        <w:contextualSpacing w:val="0"/>
        <w:jc w:val="both"/>
        <w:rPr>
          <w:sz w:val="24"/>
          <w:szCs w:val="24"/>
        </w:rPr>
      </w:pPr>
      <w:r w:rsidRPr="00113049">
        <w:rPr>
          <w:sz w:val="24"/>
          <w:szCs w:val="24"/>
        </w:rPr>
        <w:t>Die Nudeln anrichten und mit Parmesan bestreut servieren.</w:t>
      </w:r>
    </w:p>
    <w:p w14:paraId="24B2FB20" w14:textId="77777777" w:rsidR="004559E8" w:rsidRDefault="004559E8" w:rsidP="004559E8">
      <w:pPr>
        <w:rPr>
          <w:sz w:val="24"/>
          <w:szCs w:val="24"/>
        </w:rPr>
      </w:pPr>
      <w:r>
        <w:rPr>
          <w:sz w:val="24"/>
          <w:szCs w:val="24"/>
        </w:rPr>
        <w:br w:type="page"/>
      </w:r>
    </w:p>
    <w:p w14:paraId="78DA9A46" w14:textId="68C62B3D" w:rsidR="0002672C" w:rsidRDefault="0002672C" w:rsidP="0002672C">
      <w:pPr>
        <w:pStyle w:val="Heading2"/>
        <w:spacing w:after="240"/>
      </w:pPr>
      <w:r>
        <w:lastRenderedPageBreak/>
        <w:t>Bandnudeln mit Bröselbutter, Blumenkohl, Erbsen und Minze</w:t>
      </w:r>
      <w:r>
        <w:rPr>
          <w:rStyle w:val="FootnoteReference"/>
        </w:rPr>
        <w:footnoteReference w:id="1356"/>
      </w:r>
      <w:r>
        <w:t xml:space="preserve"> </w:t>
      </w:r>
    </w:p>
    <w:p w14:paraId="755D5B2C" w14:textId="77777777" w:rsidR="0002672C" w:rsidRDefault="0002672C" w:rsidP="0002672C">
      <w:pPr>
        <w:rPr>
          <w:sz w:val="24"/>
          <w:szCs w:val="24"/>
        </w:rPr>
      </w:pPr>
      <w:r w:rsidRPr="00917F15">
        <w:rPr>
          <w:sz w:val="24"/>
          <w:szCs w:val="24"/>
          <w:u w:val="single"/>
        </w:rPr>
        <w:t>Zutaten</w:t>
      </w:r>
      <w:r>
        <w:rPr>
          <w:sz w:val="24"/>
          <w:szCs w:val="24"/>
        </w:rPr>
        <w:t xml:space="preserve"> (für 4 Personen):</w:t>
      </w:r>
    </w:p>
    <w:p w14:paraId="197FAEFB" w14:textId="77777777" w:rsidR="0002672C" w:rsidRPr="00917F15" w:rsidRDefault="0002672C" w:rsidP="0002672C">
      <w:pPr>
        <w:rPr>
          <w:i/>
          <w:iCs/>
          <w:sz w:val="24"/>
          <w:szCs w:val="24"/>
        </w:rPr>
      </w:pPr>
      <w:r w:rsidRPr="00917F15">
        <w:rPr>
          <w:i/>
          <w:iCs/>
          <w:sz w:val="24"/>
          <w:szCs w:val="24"/>
        </w:rPr>
        <w:t>Für den Nudelteig, wenn man will oder einfach breite Bandnudeln)</w:t>
      </w:r>
    </w:p>
    <w:p w14:paraId="5268A0BC" w14:textId="77777777" w:rsidR="0002672C" w:rsidRDefault="0002672C" w:rsidP="0002672C">
      <w:pPr>
        <w:rPr>
          <w:sz w:val="24"/>
          <w:szCs w:val="24"/>
        </w:rPr>
      </w:pPr>
      <w:r>
        <w:rPr>
          <w:sz w:val="24"/>
          <w:szCs w:val="24"/>
        </w:rPr>
        <w:t>400 g Mehl</w:t>
      </w:r>
    </w:p>
    <w:p w14:paraId="12EB2610" w14:textId="77777777" w:rsidR="0002672C" w:rsidRDefault="0002672C" w:rsidP="0002672C">
      <w:pPr>
        <w:rPr>
          <w:sz w:val="24"/>
          <w:szCs w:val="24"/>
        </w:rPr>
      </w:pPr>
      <w:r>
        <w:rPr>
          <w:sz w:val="24"/>
          <w:szCs w:val="24"/>
        </w:rPr>
        <w:t>4 große Eier</w:t>
      </w:r>
    </w:p>
    <w:p w14:paraId="621FFE84" w14:textId="77777777" w:rsidR="0002672C" w:rsidRDefault="0002672C" w:rsidP="0002672C">
      <w:pPr>
        <w:rPr>
          <w:sz w:val="24"/>
          <w:szCs w:val="24"/>
        </w:rPr>
      </w:pPr>
      <w:r>
        <w:rPr>
          <w:sz w:val="24"/>
          <w:szCs w:val="24"/>
        </w:rPr>
        <w:t>2 EL Olivenöl</w:t>
      </w:r>
    </w:p>
    <w:p w14:paraId="0073EB78" w14:textId="77777777" w:rsidR="0002672C" w:rsidRDefault="0002672C" w:rsidP="0002672C">
      <w:pPr>
        <w:rPr>
          <w:sz w:val="24"/>
          <w:szCs w:val="24"/>
        </w:rPr>
      </w:pPr>
      <w:r>
        <w:rPr>
          <w:sz w:val="24"/>
          <w:szCs w:val="24"/>
        </w:rPr>
        <w:t>1 TL Salz</w:t>
      </w:r>
    </w:p>
    <w:p w14:paraId="7A1D0214" w14:textId="77777777" w:rsidR="0002672C" w:rsidRDefault="0002672C" w:rsidP="0002672C">
      <w:pPr>
        <w:rPr>
          <w:sz w:val="24"/>
          <w:szCs w:val="24"/>
        </w:rPr>
      </w:pPr>
    </w:p>
    <w:p w14:paraId="45E5AEE7" w14:textId="77777777" w:rsidR="0002672C" w:rsidRPr="00917F15" w:rsidRDefault="0002672C" w:rsidP="0002672C">
      <w:pPr>
        <w:rPr>
          <w:i/>
          <w:iCs/>
          <w:sz w:val="24"/>
          <w:szCs w:val="24"/>
        </w:rPr>
      </w:pPr>
      <w:r w:rsidRPr="00917F15">
        <w:rPr>
          <w:i/>
          <w:iCs/>
          <w:sz w:val="24"/>
          <w:szCs w:val="24"/>
        </w:rPr>
        <w:t>Für das Gemüse</w:t>
      </w:r>
      <w:r>
        <w:rPr>
          <w:i/>
          <w:iCs/>
          <w:sz w:val="24"/>
          <w:szCs w:val="24"/>
        </w:rPr>
        <w:t>:</w:t>
      </w:r>
    </w:p>
    <w:p w14:paraId="1773C00B" w14:textId="77777777" w:rsidR="0002672C" w:rsidRDefault="0002672C" w:rsidP="0002672C">
      <w:pPr>
        <w:rPr>
          <w:sz w:val="24"/>
          <w:szCs w:val="24"/>
        </w:rPr>
      </w:pPr>
      <w:r>
        <w:rPr>
          <w:sz w:val="24"/>
          <w:szCs w:val="24"/>
        </w:rPr>
        <w:t>1 kleiner Blumenkohl</w:t>
      </w:r>
    </w:p>
    <w:p w14:paraId="4E9B1D98" w14:textId="77777777" w:rsidR="0002672C" w:rsidRDefault="0002672C" w:rsidP="0002672C">
      <w:pPr>
        <w:rPr>
          <w:sz w:val="24"/>
          <w:szCs w:val="24"/>
        </w:rPr>
      </w:pPr>
      <w:r>
        <w:rPr>
          <w:sz w:val="24"/>
          <w:szCs w:val="24"/>
        </w:rPr>
        <w:t>100 g Erbsen tiefgefroren</w:t>
      </w:r>
    </w:p>
    <w:p w14:paraId="2FCB2184" w14:textId="77777777" w:rsidR="0002672C" w:rsidRDefault="0002672C" w:rsidP="0002672C">
      <w:pPr>
        <w:rPr>
          <w:sz w:val="24"/>
          <w:szCs w:val="24"/>
        </w:rPr>
      </w:pPr>
      <w:r>
        <w:rPr>
          <w:sz w:val="24"/>
          <w:szCs w:val="24"/>
        </w:rPr>
        <w:t>100 g Zuckererbsen</w:t>
      </w:r>
    </w:p>
    <w:p w14:paraId="1ED1A1DE" w14:textId="77777777" w:rsidR="0002672C" w:rsidRDefault="0002672C" w:rsidP="0002672C">
      <w:pPr>
        <w:rPr>
          <w:sz w:val="24"/>
          <w:szCs w:val="24"/>
        </w:rPr>
      </w:pPr>
      <w:r>
        <w:rPr>
          <w:sz w:val="24"/>
          <w:szCs w:val="24"/>
        </w:rPr>
        <w:t>100 g Butter</w:t>
      </w:r>
    </w:p>
    <w:p w14:paraId="6B3B7E1D" w14:textId="77777777" w:rsidR="0002672C" w:rsidRDefault="0002672C" w:rsidP="0002672C">
      <w:pPr>
        <w:rPr>
          <w:sz w:val="24"/>
          <w:szCs w:val="24"/>
        </w:rPr>
      </w:pPr>
      <w:r>
        <w:rPr>
          <w:sz w:val="24"/>
          <w:szCs w:val="24"/>
        </w:rPr>
        <w:t>40 g Paniermehl</w:t>
      </w:r>
    </w:p>
    <w:p w14:paraId="64620EC7" w14:textId="77777777" w:rsidR="0002672C" w:rsidRDefault="0002672C" w:rsidP="0002672C">
      <w:pPr>
        <w:rPr>
          <w:sz w:val="24"/>
          <w:szCs w:val="24"/>
        </w:rPr>
      </w:pPr>
      <w:r>
        <w:rPr>
          <w:sz w:val="24"/>
          <w:szCs w:val="24"/>
        </w:rPr>
        <w:t>4 EL Olivenöl</w:t>
      </w:r>
    </w:p>
    <w:p w14:paraId="20DDC608" w14:textId="77777777" w:rsidR="0002672C" w:rsidRDefault="0002672C" w:rsidP="0002672C">
      <w:pPr>
        <w:rPr>
          <w:sz w:val="24"/>
          <w:szCs w:val="24"/>
        </w:rPr>
      </w:pPr>
      <w:r>
        <w:rPr>
          <w:sz w:val="24"/>
          <w:szCs w:val="24"/>
        </w:rPr>
        <w:t>Salz und Pfeffer</w:t>
      </w:r>
    </w:p>
    <w:p w14:paraId="7702DD4C" w14:textId="77777777" w:rsidR="0002672C" w:rsidRDefault="0002672C" w:rsidP="0002672C">
      <w:pPr>
        <w:rPr>
          <w:sz w:val="24"/>
          <w:szCs w:val="24"/>
        </w:rPr>
      </w:pPr>
      <w:r>
        <w:rPr>
          <w:sz w:val="24"/>
          <w:szCs w:val="24"/>
        </w:rPr>
        <w:t>4 Zweige Minze</w:t>
      </w:r>
    </w:p>
    <w:p w14:paraId="43F095E2" w14:textId="77777777" w:rsidR="0002672C" w:rsidRDefault="0002672C" w:rsidP="0002672C">
      <w:pPr>
        <w:rPr>
          <w:sz w:val="24"/>
          <w:szCs w:val="24"/>
        </w:rPr>
      </w:pPr>
      <w:r>
        <w:rPr>
          <w:sz w:val="24"/>
          <w:szCs w:val="24"/>
        </w:rPr>
        <w:t>1 Zitrone</w:t>
      </w:r>
    </w:p>
    <w:p w14:paraId="7FB2E0E1" w14:textId="77777777" w:rsidR="0002672C" w:rsidRDefault="0002672C" w:rsidP="0002672C">
      <w:pPr>
        <w:rPr>
          <w:sz w:val="24"/>
          <w:szCs w:val="24"/>
        </w:rPr>
      </w:pPr>
    </w:p>
    <w:p w14:paraId="0C6A1984" w14:textId="77777777" w:rsidR="0002672C" w:rsidRPr="00917F15" w:rsidRDefault="0002672C" w:rsidP="0002672C">
      <w:pPr>
        <w:rPr>
          <w:i/>
          <w:iCs/>
          <w:sz w:val="24"/>
          <w:szCs w:val="24"/>
        </w:rPr>
      </w:pPr>
      <w:r w:rsidRPr="00917F15">
        <w:rPr>
          <w:i/>
          <w:iCs/>
          <w:sz w:val="24"/>
          <w:szCs w:val="24"/>
        </w:rPr>
        <w:t>Nudelteig:</w:t>
      </w:r>
    </w:p>
    <w:p w14:paraId="5D61A781" w14:textId="77777777" w:rsidR="0002672C" w:rsidRPr="002C59A2" w:rsidRDefault="0002672C" w:rsidP="00B40E8C">
      <w:pPr>
        <w:pStyle w:val="ListParagraph"/>
        <w:numPr>
          <w:ilvl w:val="0"/>
          <w:numId w:val="289"/>
        </w:numPr>
        <w:spacing w:after="120"/>
        <w:ind w:left="714" w:hanging="357"/>
        <w:contextualSpacing w:val="0"/>
        <w:jc w:val="both"/>
        <w:rPr>
          <w:sz w:val="24"/>
          <w:szCs w:val="24"/>
        </w:rPr>
      </w:pPr>
      <w:r w:rsidRPr="002C59A2">
        <w:rPr>
          <w:sz w:val="24"/>
          <w:szCs w:val="24"/>
        </w:rPr>
        <w:t>Mehl in eine Schüssel geben und in der Mitte eine Mulde drücken. Eier, Olivenöl und Salz hineingeben und mit einem Holzlöffel gut verrühren, bis der Teig zu einem Klumpen wird.</w:t>
      </w:r>
    </w:p>
    <w:p w14:paraId="0663F5CE" w14:textId="77777777" w:rsidR="0002672C" w:rsidRPr="00917F15" w:rsidRDefault="0002672C" w:rsidP="00B40E8C">
      <w:pPr>
        <w:pStyle w:val="ListParagraph"/>
        <w:numPr>
          <w:ilvl w:val="0"/>
          <w:numId w:val="289"/>
        </w:numPr>
        <w:spacing w:after="120"/>
        <w:ind w:left="714" w:hanging="357"/>
        <w:contextualSpacing w:val="0"/>
        <w:jc w:val="both"/>
        <w:rPr>
          <w:sz w:val="24"/>
          <w:szCs w:val="24"/>
        </w:rPr>
      </w:pPr>
      <w:r w:rsidRPr="00917F15">
        <w:rPr>
          <w:sz w:val="24"/>
          <w:szCs w:val="24"/>
        </w:rPr>
        <w:t>Den Teig aus der Schüssel herausnehmen, rund und geschmeidig kneten, in Folie einpacken und 1 Stunde im Kühlschrank ruhen lassen. Den Teig in vier gleich große Teile schneiden und diese einzeln auf einer bemehlten Arbeitsfläche in dünne Platten ausrollen. Mit Mehl bestäuben. Mit einem Messer oder einem Teigrad den Teig in 2 cm breite Nudeln schneiden, diese aufrollen und in Nestform auf eine bemehlte Unterlag legen.</w:t>
      </w:r>
    </w:p>
    <w:p w14:paraId="43D98F91" w14:textId="77777777" w:rsidR="0002672C" w:rsidRPr="00917F15" w:rsidRDefault="0002672C" w:rsidP="00B40E8C">
      <w:pPr>
        <w:pStyle w:val="ListParagraph"/>
        <w:numPr>
          <w:ilvl w:val="0"/>
          <w:numId w:val="289"/>
        </w:numPr>
        <w:spacing w:after="120"/>
        <w:ind w:left="714" w:hanging="357"/>
        <w:contextualSpacing w:val="0"/>
        <w:jc w:val="both"/>
        <w:rPr>
          <w:sz w:val="24"/>
          <w:szCs w:val="24"/>
        </w:rPr>
      </w:pPr>
      <w:r w:rsidRPr="00917F15">
        <w:rPr>
          <w:sz w:val="24"/>
          <w:szCs w:val="24"/>
        </w:rPr>
        <w:t xml:space="preserve">Einen großen Topf mit gesalzenem Wasser zum Kochen bringen und die Nudeln darin 2 Minuten kochen und abgießen. Vom Kochwasser einen kleinen Rest im Topf </w:t>
      </w:r>
      <w:r w:rsidRPr="00917F15">
        <w:rPr>
          <w:sz w:val="24"/>
          <w:szCs w:val="24"/>
        </w:rPr>
        <w:lastRenderedPageBreak/>
        <w:t>zurückbehalten und mit etwas Butter verrühren. Die Nudeln wieder in den Topf geben und mit einem Holzlöffel durchschwenken. So kleben die Nudeln nicht aneinander.</w:t>
      </w:r>
    </w:p>
    <w:p w14:paraId="0C657C34" w14:textId="77777777" w:rsidR="0002672C" w:rsidRPr="00917F15" w:rsidRDefault="0002672C" w:rsidP="0002672C">
      <w:pPr>
        <w:jc w:val="both"/>
        <w:rPr>
          <w:i/>
          <w:iCs/>
          <w:sz w:val="24"/>
          <w:szCs w:val="24"/>
        </w:rPr>
      </w:pPr>
      <w:r w:rsidRPr="00917F15">
        <w:rPr>
          <w:i/>
          <w:iCs/>
          <w:sz w:val="24"/>
          <w:szCs w:val="24"/>
        </w:rPr>
        <w:t>Gemüse:</w:t>
      </w:r>
    </w:p>
    <w:p w14:paraId="2C5A9828" w14:textId="77777777" w:rsidR="0002672C" w:rsidRPr="000B1C0A" w:rsidRDefault="0002672C" w:rsidP="00B40E8C">
      <w:pPr>
        <w:pStyle w:val="ListParagraph"/>
        <w:numPr>
          <w:ilvl w:val="0"/>
          <w:numId w:val="290"/>
        </w:numPr>
        <w:spacing w:after="120"/>
        <w:ind w:left="714" w:hanging="357"/>
        <w:contextualSpacing w:val="0"/>
        <w:jc w:val="both"/>
        <w:rPr>
          <w:sz w:val="24"/>
          <w:szCs w:val="24"/>
        </w:rPr>
      </w:pPr>
      <w:r w:rsidRPr="000B1C0A">
        <w:rPr>
          <w:sz w:val="24"/>
          <w:szCs w:val="24"/>
        </w:rPr>
        <w:t>Blumenkohl in kleine Röschen schneiden und putzen. Die Erbsen in lauwarmem Wasser auftauen. Die Zuckererbsen waschen und bereitstellen.</w:t>
      </w:r>
    </w:p>
    <w:p w14:paraId="2A8BF207" w14:textId="77777777" w:rsidR="0002672C" w:rsidRPr="000B1C0A" w:rsidRDefault="0002672C" w:rsidP="00B40E8C">
      <w:pPr>
        <w:pStyle w:val="ListParagraph"/>
        <w:numPr>
          <w:ilvl w:val="0"/>
          <w:numId w:val="290"/>
        </w:numPr>
        <w:spacing w:after="120"/>
        <w:ind w:left="714" w:hanging="357"/>
        <w:contextualSpacing w:val="0"/>
        <w:jc w:val="both"/>
        <w:rPr>
          <w:sz w:val="24"/>
          <w:szCs w:val="24"/>
        </w:rPr>
      </w:pPr>
      <w:r w:rsidRPr="000B1C0A">
        <w:rPr>
          <w:sz w:val="24"/>
          <w:szCs w:val="24"/>
        </w:rPr>
        <w:t>Für die Bröselbutter die Hälfte der Butter in einem Topf erhitzen und das Paniermehl darin goldgelb anrösten. Wieder herausnehmen und beiseitestellen.</w:t>
      </w:r>
    </w:p>
    <w:p w14:paraId="55D0B28F" w14:textId="77777777" w:rsidR="0002672C" w:rsidRPr="000B1C0A" w:rsidRDefault="0002672C" w:rsidP="00B40E8C">
      <w:pPr>
        <w:pStyle w:val="ListParagraph"/>
        <w:numPr>
          <w:ilvl w:val="0"/>
          <w:numId w:val="290"/>
        </w:numPr>
        <w:spacing w:after="120"/>
        <w:ind w:left="714" w:hanging="357"/>
        <w:contextualSpacing w:val="0"/>
        <w:jc w:val="both"/>
        <w:rPr>
          <w:sz w:val="24"/>
          <w:szCs w:val="24"/>
        </w:rPr>
      </w:pPr>
      <w:r w:rsidRPr="000B1C0A">
        <w:rPr>
          <w:sz w:val="24"/>
          <w:szCs w:val="24"/>
        </w:rPr>
        <w:t>Die andere Hälfte der Butter mit Olivenöl erhitzen und den Blumenkohl darin 2 Minuten bei mittlerer Hitze anrösten. Erbsen und Zuckererbsen hinzugeben. Mit Salz und Pfeffer würzen.</w:t>
      </w:r>
    </w:p>
    <w:p w14:paraId="425F04BF" w14:textId="77777777" w:rsidR="0002672C" w:rsidRPr="000B1C0A" w:rsidRDefault="0002672C" w:rsidP="00B40E8C">
      <w:pPr>
        <w:pStyle w:val="ListParagraph"/>
        <w:numPr>
          <w:ilvl w:val="0"/>
          <w:numId w:val="290"/>
        </w:numPr>
        <w:spacing w:after="120"/>
        <w:ind w:left="714" w:hanging="357"/>
        <w:contextualSpacing w:val="0"/>
        <w:jc w:val="both"/>
        <w:rPr>
          <w:sz w:val="24"/>
          <w:szCs w:val="24"/>
        </w:rPr>
      </w:pPr>
      <w:r w:rsidRPr="000B1C0A">
        <w:rPr>
          <w:sz w:val="24"/>
          <w:szCs w:val="24"/>
        </w:rPr>
        <w:t>Minzeblätter in Streifen schneiden und hinzugeben.</w:t>
      </w:r>
    </w:p>
    <w:p w14:paraId="5245E356" w14:textId="77777777" w:rsidR="0002672C" w:rsidRPr="000B1C0A" w:rsidRDefault="0002672C" w:rsidP="00B40E8C">
      <w:pPr>
        <w:pStyle w:val="ListParagraph"/>
        <w:numPr>
          <w:ilvl w:val="0"/>
          <w:numId w:val="290"/>
        </w:numPr>
        <w:spacing w:after="120"/>
        <w:ind w:left="714" w:hanging="357"/>
        <w:contextualSpacing w:val="0"/>
        <w:jc w:val="both"/>
        <w:rPr>
          <w:sz w:val="24"/>
          <w:szCs w:val="24"/>
        </w:rPr>
      </w:pPr>
      <w:r w:rsidRPr="000B1C0A">
        <w:rPr>
          <w:sz w:val="24"/>
          <w:szCs w:val="24"/>
        </w:rPr>
        <w:t>Den Herd ausschalten, die Nudeln dazugeben und alles vorsichtig mischen. Die Zitronenschale fein darüberreiben. Mit Salz und Pfeffer abschmecken und die Bröselbutter darüber verteilen.</w:t>
      </w:r>
    </w:p>
    <w:p w14:paraId="509B8217" w14:textId="1E54D2F8" w:rsidR="0002672C" w:rsidRDefault="0002672C" w:rsidP="0002672C">
      <w:pPr>
        <w:rPr>
          <w:rFonts w:asciiTheme="majorHAnsi" w:eastAsiaTheme="majorEastAsia" w:hAnsiTheme="majorHAnsi" w:cstheme="majorBidi"/>
          <w:color w:val="2F5496" w:themeColor="accent1" w:themeShade="BF"/>
          <w:sz w:val="26"/>
          <w:szCs w:val="26"/>
        </w:rPr>
      </w:pPr>
      <w:r>
        <w:rPr>
          <w:sz w:val="24"/>
          <w:szCs w:val="24"/>
        </w:rPr>
        <w:br w:type="page"/>
      </w:r>
    </w:p>
    <w:p w14:paraId="594D87CA" w14:textId="79FF2AD3" w:rsidR="00582EFE" w:rsidRDefault="00464B8A" w:rsidP="00582EFE">
      <w:pPr>
        <w:pStyle w:val="Heading2"/>
        <w:spacing w:after="240"/>
      </w:pPr>
      <w:r>
        <w:lastRenderedPageBreak/>
        <w:t>Bandnu</w:t>
      </w:r>
      <w:r w:rsidR="00582EFE">
        <w:t>deln mit</w:t>
      </w:r>
      <w:r>
        <w:t xml:space="preserve"> Mohn und</w:t>
      </w:r>
      <w:r w:rsidR="00582EFE">
        <w:t xml:space="preserve"> Nüssen</w:t>
      </w:r>
      <w:r w:rsidR="00582EFE">
        <w:rPr>
          <w:rStyle w:val="FootnoteReference"/>
        </w:rPr>
        <w:footnoteReference w:id="1357"/>
      </w:r>
      <w:r w:rsidR="00582EFE">
        <w:t xml:space="preserve"> </w:t>
      </w:r>
    </w:p>
    <w:p w14:paraId="0E5F2368" w14:textId="77777777" w:rsidR="00582EFE" w:rsidRDefault="00582EFE" w:rsidP="00582EFE">
      <w:pPr>
        <w:rPr>
          <w:sz w:val="24"/>
          <w:szCs w:val="24"/>
        </w:rPr>
      </w:pPr>
      <w:r w:rsidRPr="001823F5">
        <w:rPr>
          <w:sz w:val="24"/>
          <w:szCs w:val="24"/>
          <w:u w:val="single"/>
        </w:rPr>
        <w:t>Zutaten</w:t>
      </w:r>
      <w:r>
        <w:rPr>
          <w:sz w:val="24"/>
          <w:szCs w:val="24"/>
        </w:rPr>
        <w:t xml:space="preserve"> (für 4 Portionen):</w:t>
      </w:r>
    </w:p>
    <w:p w14:paraId="72DE0A25" w14:textId="77777777" w:rsidR="00582EFE" w:rsidRDefault="00582EFE" w:rsidP="00582EFE">
      <w:pPr>
        <w:rPr>
          <w:sz w:val="24"/>
          <w:szCs w:val="24"/>
        </w:rPr>
      </w:pPr>
      <w:r>
        <w:rPr>
          <w:sz w:val="24"/>
          <w:szCs w:val="24"/>
        </w:rPr>
        <w:t>400 g Bandnudeln</w:t>
      </w:r>
    </w:p>
    <w:p w14:paraId="4B382494" w14:textId="77777777" w:rsidR="00582EFE" w:rsidRDefault="00582EFE" w:rsidP="00582EFE">
      <w:pPr>
        <w:rPr>
          <w:sz w:val="24"/>
          <w:szCs w:val="24"/>
        </w:rPr>
      </w:pPr>
      <w:r>
        <w:rPr>
          <w:sz w:val="24"/>
          <w:szCs w:val="24"/>
        </w:rPr>
        <w:t>3 Orangen</w:t>
      </w:r>
    </w:p>
    <w:p w14:paraId="43E01469" w14:textId="77777777" w:rsidR="00582EFE" w:rsidRDefault="00582EFE" w:rsidP="00582EFE">
      <w:pPr>
        <w:rPr>
          <w:sz w:val="24"/>
          <w:szCs w:val="24"/>
        </w:rPr>
      </w:pPr>
      <w:r>
        <w:rPr>
          <w:sz w:val="24"/>
          <w:szCs w:val="24"/>
        </w:rPr>
        <w:t>100 g Walnusskerne</w:t>
      </w:r>
    </w:p>
    <w:p w14:paraId="067BE766" w14:textId="77777777" w:rsidR="00582EFE" w:rsidRDefault="00582EFE" w:rsidP="00582EFE">
      <w:pPr>
        <w:rPr>
          <w:sz w:val="24"/>
          <w:szCs w:val="24"/>
        </w:rPr>
      </w:pPr>
      <w:r>
        <w:rPr>
          <w:sz w:val="24"/>
          <w:szCs w:val="24"/>
        </w:rPr>
        <w:t>2 EL Butter</w:t>
      </w:r>
    </w:p>
    <w:p w14:paraId="5A68F311" w14:textId="77777777" w:rsidR="00582EFE" w:rsidRDefault="00582EFE" w:rsidP="00582EFE">
      <w:pPr>
        <w:rPr>
          <w:sz w:val="24"/>
          <w:szCs w:val="24"/>
        </w:rPr>
      </w:pPr>
      <w:r>
        <w:rPr>
          <w:sz w:val="24"/>
          <w:szCs w:val="24"/>
        </w:rPr>
        <w:t>2 EL gemahlener Mohn</w:t>
      </w:r>
    </w:p>
    <w:p w14:paraId="0741CA2A" w14:textId="77777777" w:rsidR="00582EFE" w:rsidRDefault="00582EFE" w:rsidP="00582EFE">
      <w:pPr>
        <w:rPr>
          <w:sz w:val="24"/>
          <w:szCs w:val="24"/>
        </w:rPr>
      </w:pPr>
    </w:p>
    <w:p w14:paraId="01F571D2" w14:textId="77777777" w:rsidR="00582EFE" w:rsidRDefault="00582EFE" w:rsidP="00582EFE">
      <w:pPr>
        <w:rPr>
          <w:sz w:val="24"/>
          <w:szCs w:val="24"/>
        </w:rPr>
      </w:pPr>
      <w:r>
        <w:rPr>
          <w:sz w:val="24"/>
          <w:szCs w:val="24"/>
        </w:rPr>
        <w:t>Zubereitung:</w:t>
      </w:r>
    </w:p>
    <w:p w14:paraId="401C407C" w14:textId="77777777" w:rsidR="00582EFE" w:rsidRPr="00D15FB6" w:rsidRDefault="00582EFE" w:rsidP="00582EFE">
      <w:pPr>
        <w:pStyle w:val="ListParagraph"/>
        <w:numPr>
          <w:ilvl w:val="0"/>
          <w:numId w:val="151"/>
        </w:numPr>
        <w:spacing w:after="120"/>
        <w:ind w:left="714" w:hanging="357"/>
        <w:contextualSpacing w:val="0"/>
        <w:jc w:val="both"/>
        <w:rPr>
          <w:sz w:val="24"/>
          <w:szCs w:val="24"/>
        </w:rPr>
      </w:pPr>
      <w:r w:rsidRPr="00D15FB6">
        <w:rPr>
          <w:sz w:val="24"/>
          <w:szCs w:val="24"/>
        </w:rPr>
        <w:t>Nudeln al dente kochen.</w:t>
      </w:r>
    </w:p>
    <w:p w14:paraId="16E29B8F" w14:textId="77777777" w:rsidR="00582EFE" w:rsidRPr="00D15FB6" w:rsidRDefault="00582EFE" w:rsidP="00582EFE">
      <w:pPr>
        <w:pStyle w:val="ListParagraph"/>
        <w:numPr>
          <w:ilvl w:val="0"/>
          <w:numId w:val="151"/>
        </w:numPr>
        <w:spacing w:after="120"/>
        <w:ind w:left="714" w:hanging="357"/>
        <w:contextualSpacing w:val="0"/>
        <w:jc w:val="both"/>
        <w:rPr>
          <w:sz w:val="24"/>
          <w:szCs w:val="24"/>
        </w:rPr>
      </w:pPr>
      <w:r w:rsidRPr="00D15FB6">
        <w:rPr>
          <w:sz w:val="24"/>
          <w:szCs w:val="24"/>
        </w:rPr>
        <w:t>Zwei Orangen auspressen, die dritte schälen und die Filets aus den Häutchen trennen. Filets halbieren. Nüsse grob hacken.</w:t>
      </w:r>
    </w:p>
    <w:p w14:paraId="0E768482" w14:textId="77777777" w:rsidR="00582EFE" w:rsidRPr="00D15FB6" w:rsidRDefault="00582EFE" w:rsidP="00582EFE">
      <w:pPr>
        <w:pStyle w:val="ListParagraph"/>
        <w:numPr>
          <w:ilvl w:val="0"/>
          <w:numId w:val="151"/>
        </w:numPr>
        <w:spacing w:after="120"/>
        <w:ind w:left="714" w:hanging="357"/>
        <w:contextualSpacing w:val="0"/>
        <w:jc w:val="both"/>
        <w:rPr>
          <w:sz w:val="24"/>
          <w:szCs w:val="24"/>
        </w:rPr>
      </w:pPr>
      <w:r w:rsidRPr="00D15FB6">
        <w:rPr>
          <w:sz w:val="24"/>
          <w:szCs w:val="24"/>
        </w:rPr>
        <w:t>Butter erhitzen, Mohn darin schwenken. Orangensaft, Nüsse und Orangenfilets darin erhitzen. Nudeln abtropfen lassen und mit der Sauce mischen.</w:t>
      </w:r>
    </w:p>
    <w:p w14:paraId="73C6349B" w14:textId="77777777" w:rsidR="00582EFE" w:rsidRDefault="00582EFE" w:rsidP="00582EFE">
      <w:pPr>
        <w:rPr>
          <w:sz w:val="24"/>
          <w:szCs w:val="24"/>
        </w:rPr>
      </w:pPr>
      <w:r>
        <w:rPr>
          <w:sz w:val="24"/>
          <w:szCs w:val="24"/>
        </w:rPr>
        <w:br w:type="page"/>
      </w:r>
    </w:p>
    <w:p w14:paraId="422FD765" w14:textId="2625AE29" w:rsidR="00157E25" w:rsidRDefault="00157E25" w:rsidP="00157E25">
      <w:pPr>
        <w:pStyle w:val="Heading2"/>
        <w:spacing w:after="240"/>
      </w:pPr>
      <w:r>
        <w:lastRenderedPageBreak/>
        <w:t>Gnocchi</w:t>
      </w:r>
      <w:r>
        <w:rPr>
          <w:rStyle w:val="FootnoteReference"/>
        </w:rPr>
        <w:footnoteReference w:id="1358"/>
      </w:r>
    </w:p>
    <w:p w14:paraId="406703F9" w14:textId="77777777" w:rsidR="00157E25" w:rsidRDefault="00157E25" w:rsidP="00157E25">
      <w:pPr>
        <w:rPr>
          <w:sz w:val="24"/>
          <w:szCs w:val="24"/>
        </w:rPr>
      </w:pPr>
      <w:r w:rsidRPr="00DB1CA8">
        <w:rPr>
          <w:sz w:val="24"/>
          <w:szCs w:val="24"/>
          <w:u w:val="single"/>
        </w:rPr>
        <w:t>Zutaten</w:t>
      </w:r>
      <w:r>
        <w:rPr>
          <w:sz w:val="24"/>
          <w:szCs w:val="24"/>
        </w:rPr>
        <w:t xml:space="preserve"> (für 4-6 Portionen)</w:t>
      </w:r>
    </w:p>
    <w:p w14:paraId="4B104FD5" w14:textId="77777777" w:rsidR="00157E25" w:rsidRPr="00D43F46" w:rsidRDefault="00157E25" w:rsidP="00157E25">
      <w:pPr>
        <w:rPr>
          <w:i/>
          <w:iCs/>
          <w:sz w:val="24"/>
          <w:szCs w:val="24"/>
        </w:rPr>
      </w:pPr>
      <w:r w:rsidRPr="00D43F46">
        <w:rPr>
          <w:i/>
          <w:iCs/>
          <w:sz w:val="24"/>
          <w:szCs w:val="24"/>
        </w:rPr>
        <w:t>Für den Teig:</w:t>
      </w:r>
    </w:p>
    <w:p w14:paraId="4BD37931" w14:textId="77777777" w:rsidR="00157E25" w:rsidRDefault="00157E25" w:rsidP="00157E25">
      <w:pPr>
        <w:rPr>
          <w:sz w:val="24"/>
          <w:szCs w:val="24"/>
        </w:rPr>
      </w:pPr>
      <w:r>
        <w:rPr>
          <w:sz w:val="24"/>
          <w:szCs w:val="24"/>
        </w:rPr>
        <w:t>1 kg Kartoffeln (mehlig-kochende Sorte)</w:t>
      </w:r>
    </w:p>
    <w:p w14:paraId="0ADD2C57" w14:textId="77777777" w:rsidR="00157E25" w:rsidRDefault="00157E25" w:rsidP="00157E25">
      <w:pPr>
        <w:rPr>
          <w:sz w:val="24"/>
          <w:szCs w:val="24"/>
        </w:rPr>
      </w:pPr>
      <w:r>
        <w:rPr>
          <w:sz w:val="24"/>
          <w:szCs w:val="24"/>
        </w:rPr>
        <w:t>Etwa 250 g Mehl</w:t>
      </w:r>
    </w:p>
    <w:p w14:paraId="61FAA96B" w14:textId="77777777" w:rsidR="00157E25" w:rsidRDefault="00157E25" w:rsidP="00157E25">
      <w:pPr>
        <w:rPr>
          <w:sz w:val="24"/>
          <w:szCs w:val="24"/>
        </w:rPr>
      </w:pPr>
      <w:r>
        <w:rPr>
          <w:sz w:val="24"/>
          <w:szCs w:val="24"/>
        </w:rPr>
        <w:t>Salz</w:t>
      </w:r>
    </w:p>
    <w:p w14:paraId="68426754" w14:textId="77777777" w:rsidR="00157E25" w:rsidRDefault="00157E25" w:rsidP="00157E25">
      <w:pPr>
        <w:rPr>
          <w:sz w:val="24"/>
          <w:szCs w:val="24"/>
        </w:rPr>
      </w:pPr>
    </w:p>
    <w:p w14:paraId="5682EC36" w14:textId="77777777" w:rsidR="00157E25" w:rsidRPr="00D43F46" w:rsidRDefault="00157E25" w:rsidP="00157E25">
      <w:pPr>
        <w:rPr>
          <w:i/>
          <w:iCs/>
          <w:sz w:val="24"/>
          <w:szCs w:val="24"/>
        </w:rPr>
      </w:pPr>
      <w:r w:rsidRPr="00D43F46">
        <w:rPr>
          <w:i/>
          <w:iCs/>
          <w:sz w:val="24"/>
          <w:szCs w:val="24"/>
        </w:rPr>
        <w:t>Für die Sauce</w:t>
      </w:r>
    </w:p>
    <w:p w14:paraId="77ACC6A1" w14:textId="77777777" w:rsidR="00157E25" w:rsidRDefault="00157E25" w:rsidP="00157E25">
      <w:pPr>
        <w:rPr>
          <w:sz w:val="24"/>
          <w:szCs w:val="24"/>
        </w:rPr>
      </w:pPr>
      <w:r>
        <w:rPr>
          <w:sz w:val="24"/>
          <w:szCs w:val="24"/>
        </w:rPr>
        <w:t>750 g reife Tomaten</w:t>
      </w:r>
    </w:p>
    <w:p w14:paraId="3A4D07B9" w14:textId="77777777" w:rsidR="00157E25" w:rsidRDefault="00157E25" w:rsidP="00157E25">
      <w:pPr>
        <w:rPr>
          <w:sz w:val="24"/>
          <w:szCs w:val="24"/>
        </w:rPr>
      </w:pPr>
      <w:r>
        <w:rPr>
          <w:sz w:val="24"/>
          <w:szCs w:val="24"/>
        </w:rPr>
        <w:t>Frischer Salbei</w:t>
      </w:r>
    </w:p>
    <w:p w14:paraId="382E1A27" w14:textId="77777777" w:rsidR="00157E25" w:rsidRDefault="00157E25" w:rsidP="00157E25">
      <w:pPr>
        <w:rPr>
          <w:sz w:val="24"/>
          <w:szCs w:val="24"/>
        </w:rPr>
      </w:pPr>
      <w:r>
        <w:rPr>
          <w:sz w:val="24"/>
          <w:szCs w:val="24"/>
        </w:rPr>
        <w:t>1 Zwiebel</w:t>
      </w:r>
    </w:p>
    <w:p w14:paraId="5BAE0AC1" w14:textId="77777777" w:rsidR="00157E25" w:rsidRDefault="00157E25" w:rsidP="00157E25">
      <w:pPr>
        <w:rPr>
          <w:sz w:val="24"/>
          <w:szCs w:val="24"/>
        </w:rPr>
      </w:pPr>
      <w:r>
        <w:rPr>
          <w:sz w:val="24"/>
          <w:szCs w:val="24"/>
        </w:rPr>
        <w:t>3 EL Butter</w:t>
      </w:r>
    </w:p>
    <w:p w14:paraId="3EDF7DFB" w14:textId="77777777" w:rsidR="00157E25" w:rsidRDefault="00157E25" w:rsidP="00157E25">
      <w:pPr>
        <w:rPr>
          <w:sz w:val="24"/>
          <w:szCs w:val="24"/>
        </w:rPr>
      </w:pPr>
      <w:r>
        <w:rPr>
          <w:sz w:val="24"/>
          <w:szCs w:val="24"/>
        </w:rPr>
        <w:t>Salz, Pfeffer aus der Mühle</w:t>
      </w:r>
    </w:p>
    <w:p w14:paraId="1EF0E74B" w14:textId="77777777" w:rsidR="00157E25" w:rsidRDefault="00157E25" w:rsidP="00157E25">
      <w:pPr>
        <w:rPr>
          <w:sz w:val="24"/>
          <w:szCs w:val="24"/>
        </w:rPr>
      </w:pPr>
    </w:p>
    <w:p w14:paraId="1AE5EB4F" w14:textId="77777777" w:rsidR="00157E25" w:rsidRPr="00D43F46" w:rsidRDefault="00157E25" w:rsidP="00157E25">
      <w:pPr>
        <w:rPr>
          <w:i/>
          <w:iCs/>
          <w:sz w:val="24"/>
          <w:szCs w:val="24"/>
        </w:rPr>
      </w:pPr>
      <w:r w:rsidRPr="00D43F46">
        <w:rPr>
          <w:i/>
          <w:iCs/>
          <w:sz w:val="24"/>
          <w:szCs w:val="24"/>
        </w:rPr>
        <w:t>Zum Bestreuen:</w:t>
      </w:r>
    </w:p>
    <w:p w14:paraId="0180FEFC" w14:textId="77777777" w:rsidR="00157E25" w:rsidRPr="00D541D0" w:rsidRDefault="00157E25" w:rsidP="00157E25">
      <w:pPr>
        <w:rPr>
          <w:sz w:val="24"/>
          <w:szCs w:val="24"/>
        </w:rPr>
      </w:pPr>
      <w:r>
        <w:rPr>
          <w:sz w:val="24"/>
          <w:szCs w:val="24"/>
        </w:rPr>
        <w:t>50 g frisch geriebener Parmesan</w:t>
      </w:r>
    </w:p>
    <w:p w14:paraId="4CC2AF63" w14:textId="77777777" w:rsidR="00157E25" w:rsidRDefault="00157E25" w:rsidP="00157E25">
      <w:pPr>
        <w:rPr>
          <w:sz w:val="24"/>
          <w:szCs w:val="24"/>
        </w:rPr>
      </w:pPr>
    </w:p>
    <w:p w14:paraId="63CF3863" w14:textId="77777777" w:rsidR="00157E25" w:rsidRDefault="00157E25" w:rsidP="00157E25">
      <w:pPr>
        <w:rPr>
          <w:sz w:val="24"/>
          <w:szCs w:val="24"/>
        </w:rPr>
      </w:pPr>
      <w:r>
        <w:rPr>
          <w:sz w:val="24"/>
          <w:szCs w:val="24"/>
        </w:rPr>
        <w:t>Zubereitungszeit: etwa 1 Stunde</w:t>
      </w:r>
    </w:p>
    <w:p w14:paraId="1FB327F3" w14:textId="77777777" w:rsidR="00157E25" w:rsidRPr="00DA244D" w:rsidRDefault="00157E25" w:rsidP="00157E25">
      <w:pPr>
        <w:pStyle w:val="ListParagraph"/>
        <w:numPr>
          <w:ilvl w:val="0"/>
          <w:numId w:val="87"/>
        </w:numPr>
        <w:spacing w:after="120"/>
        <w:ind w:left="714" w:hanging="357"/>
        <w:contextualSpacing w:val="0"/>
        <w:jc w:val="both"/>
        <w:rPr>
          <w:sz w:val="24"/>
          <w:szCs w:val="24"/>
        </w:rPr>
      </w:pPr>
      <w:r w:rsidRPr="00DA244D">
        <w:rPr>
          <w:sz w:val="24"/>
          <w:szCs w:val="24"/>
        </w:rPr>
        <w:t>Für den Teig Kartoffeln waschen, in Salzwasser weichkochen. Pellen und noch heiß durch die Kartoffelpresse auf die leicht bemehlte Arbeitsplatte drücken. Während die Kartoffeln kochen, bereits die Tomatensauce vorbereiten.</w:t>
      </w:r>
    </w:p>
    <w:p w14:paraId="37106407" w14:textId="77777777" w:rsidR="00157E25" w:rsidRPr="00DA244D" w:rsidRDefault="00157E25" w:rsidP="00157E25">
      <w:pPr>
        <w:pStyle w:val="ListParagraph"/>
        <w:numPr>
          <w:ilvl w:val="0"/>
          <w:numId w:val="87"/>
        </w:numPr>
        <w:spacing w:after="120"/>
        <w:ind w:left="714" w:hanging="357"/>
        <w:contextualSpacing w:val="0"/>
        <w:jc w:val="both"/>
        <w:rPr>
          <w:sz w:val="24"/>
          <w:szCs w:val="24"/>
        </w:rPr>
      </w:pPr>
      <w:r w:rsidRPr="00DA244D">
        <w:rPr>
          <w:sz w:val="24"/>
          <w:szCs w:val="24"/>
        </w:rPr>
        <w:t>Das Kartoffelpüree leicht salzen, nach und nach so viel Mehl unterkneten, bis ein glatter, homogener Teig entstanden ist. Die Menge des benötigten Mehls hängt stark von der Kartoffelsorte ab – der Teig sollte nicht mehr an den Fingern kleben.</w:t>
      </w:r>
    </w:p>
    <w:p w14:paraId="0ADA36B7" w14:textId="77777777" w:rsidR="00157E25" w:rsidRPr="00DA244D" w:rsidRDefault="00157E25" w:rsidP="00157E25">
      <w:pPr>
        <w:pStyle w:val="ListParagraph"/>
        <w:numPr>
          <w:ilvl w:val="0"/>
          <w:numId w:val="87"/>
        </w:numPr>
        <w:spacing w:after="120"/>
        <w:ind w:left="714" w:hanging="357"/>
        <w:contextualSpacing w:val="0"/>
        <w:jc w:val="both"/>
        <w:rPr>
          <w:sz w:val="24"/>
          <w:szCs w:val="24"/>
        </w:rPr>
      </w:pPr>
      <w:r w:rsidRPr="00DA244D">
        <w:rPr>
          <w:sz w:val="24"/>
          <w:szCs w:val="24"/>
        </w:rPr>
        <w:t>Für die Sauce Tomaten kurz überbrühen, kalt abschrecken und enthäuten. Fruchtfleisch entkernen und kleinhacken. 1 Zwiebel fein hacken, in 1 EL zerlassener Butter andünsten. Tomaten einrühren, salzen und pfeffern, langsam zu einer sämigen Sauce köcheln.</w:t>
      </w:r>
    </w:p>
    <w:p w14:paraId="7071B99C" w14:textId="77777777" w:rsidR="00157E25" w:rsidRPr="00DA244D" w:rsidRDefault="00157E25" w:rsidP="00157E25">
      <w:pPr>
        <w:pStyle w:val="ListParagraph"/>
        <w:numPr>
          <w:ilvl w:val="0"/>
          <w:numId w:val="87"/>
        </w:numPr>
        <w:spacing w:after="120"/>
        <w:ind w:left="714" w:hanging="357"/>
        <w:contextualSpacing w:val="0"/>
        <w:jc w:val="both"/>
        <w:rPr>
          <w:sz w:val="24"/>
          <w:szCs w:val="24"/>
        </w:rPr>
      </w:pPr>
      <w:r w:rsidRPr="00DA244D">
        <w:rPr>
          <w:sz w:val="24"/>
          <w:szCs w:val="24"/>
        </w:rPr>
        <w:t xml:space="preserve">Zum Formen der Gnocchi eigroße Portionen vom Teig abnehmen und jeweils auf bemehlter Fläche zu fingerdicken Röllchen drehen. 2-3 cm lange Stücke abschneiden. Jedes Teigstückchen mit Daumen und Zeigefinger auf die Innenseite einer Gemüsereibe oder einer Gabel drücken. Die fertigen Gnocchi auf die leicht bemehlte </w:t>
      </w:r>
      <w:r w:rsidRPr="00DA244D">
        <w:rPr>
          <w:sz w:val="24"/>
          <w:szCs w:val="24"/>
        </w:rPr>
        <w:lastRenderedPageBreak/>
        <w:t>Arbeitsfläche legen. Inzwischen einen großen Topf mit 2 l Salzwasser zum Kochen bringen.</w:t>
      </w:r>
    </w:p>
    <w:p w14:paraId="55EA792D" w14:textId="77777777" w:rsidR="00157E25" w:rsidRDefault="00157E25" w:rsidP="00157E25">
      <w:pPr>
        <w:pStyle w:val="ListParagraph"/>
        <w:numPr>
          <w:ilvl w:val="0"/>
          <w:numId w:val="87"/>
        </w:numPr>
        <w:spacing w:after="120"/>
        <w:contextualSpacing w:val="0"/>
        <w:jc w:val="both"/>
        <w:rPr>
          <w:sz w:val="24"/>
          <w:szCs w:val="24"/>
        </w:rPr>
      </w:pPr>
      <w:r w:rsidRPr="00DA244D">
        <w:rPr>
          <w:sz w:val="24"/>
          <w:szCs w:val="24"/>
        </w:rPr>
        <w:t>Gnocchi nach und nach ins kochende Wasser geben, bei geringer Temperatur etwa 4 Minuten garziehen lassen. Ab und zu vorsichtig umrühren, damit die Klößchen nicht aneinander kleben bleiben. Sobald die Gnocchi oben schwimmen, mit dem Schaumlöffel herausnehmen und gut abtropfen lassen.</w:t>
      </w:r>
    </w:p>
    <w:p w14:paraId="1F379595" w14:textId="77777777" w:rsidR="00157E25" w:rsidRPr="00DA244D" w:rsidRDefault="00157E25" w:rsidP="00157E25">
      <w:pPr>
        <w:pStyle w:val="ListParagraph"/>
        <w:numPr>
          <w:ilvl w:val="0"/>
          <w:numId w:val="87"/>
        </w:numPr>
        <w:spacing w:after="120"/>
        <w:contextualSpacing w:val="0"/>
        <w:jc w:val="both"/>
        <w:rPr>
          <w:sz w:val="24"/>
          <w:szCs w:val="24"/>
        </w:rPr>
      </w:pPr>
      <w:r w:rsidRPr="00DA244D">
        <w:rPr>
          <w:sz w:val="24"/>
          <w:szCs w:val="24"/>
        </w:rPr>
        <w:t>Salbeiblättchen in 1 EL heißer Butter zart anbraten. Gnocchi in der Salbeibutter schwenken, zur Tomatensauce servieren. Mit frisch geriebenem Parmesan bestreuen.</w:t>
      </w:r>
    </w:p>
    <w:p w14:paraId="32722DA0" w14:textId="77777777" w:rsidR="00157E25" w:rsidRDefault="00157E25" w:rsidP="00157E25">
      <w:pPr>
        <w:rPr>
          <w:sz w:val="24"/>
          <w:szCs w:val="24"/>
        </w:rPr>
      </w:pPr>
      <w:r>
        <w:rPr>
          <w:sz w:val="24"/>
          <w:szCs w:val="24"/>
        </w:rPr>
        <w:br w:type="page"/>
      </w:r>
    </w:p>
    <w:p w14:paraId="1C6ACC29" w14:textId="3B2241E8" w:rsidR="00AB5AB3" w:rsidRDefault="00AB5AB3" w:rsidP="009A7CC4">
      <w:pPr>
        <w:pStyle w:val="Heading2"/>
        <w:spacing w:after="240"/>
      </w:pPr>
      <w:r>
        <w:lastRenderedPageBreak/>
        <w:t>Gnocchi mit Butter und Salbei</w:t>
      </w:r>
      <w:r w:rsidR="001D1B6F">
        <w:rPr>
          <w:rStyle w:val="FootnoteReference"/>
        </w:rPr>
        <w:footnoteReference w:id="1359"/>
      </w:r>
    </w:p>
    <w:p w14:paraId="4826FB57" w14:textId="187F1673" w:rsidR="00AB5AB3" w:rsidRDefault="00AB5AB3" w:rsidP="00AB5AB3">
      <w:pPr>
        <w:rPr>
          <w:sz w:val="24"/>
          <w:szCs w:val="24"/>
        </w:rPr>
      </w:pPr>
      <w:r w:rsidRPr="009A7CC4">
        <w:rPr>
          <w:sz w:val="24"/>
          <w:szCs w:val="24"/>
          <w:u w:val="single"/>
        </w:rPr>
        <w:t>Zutaten</w:t>
      </w:r>
      <w:r>
        <w:rPr>
          <w:sz w:val="24"/>
          <w:szCs w:val="24"/>
        </w:rPr>
        <w:t xml:space="preserve"> </w:t>
      </w:r>
      <w:r w:rsidR="009A7CC4">
        <w:rPr>
          <w:sz w:val="24"/>
          <w:szCs w:val="24"/>
        </w:rPr>
        <w:t>(</w:t>
      </w:r>
      <w:r>
        <w:rPr>
          <w:sz w:val="24"/>
          <w:szCs w:val="24"/>
        </w:rPr>
        <w:t>für 4 Portionen</w:t>
      </w:r>
      <w:r w:rsidR="009A7CC4">
        <w:rPr>
          <w:sz w:val="24"/>
          <w:szCs w:val="24"/>
        </w:rPr>
        <w:t>)</w:t>
      </w:r>
    </w:p>
    <w:p w14:paraId="1A850629" w14:textId="77777777" w:rsidR="00AB5AB3" w:rsidRPr="009A7CC4" w:rsidRDefault="00AB5AB3" w:rsidP="00AB5AB3">
      <w:pPr>
        <w:rPr>
          <w:i/>
          <w:iCs/>
          <w:sz w:val="24"/>
          <w:szCs w:val="24"/>
        </w:rPr>
      </w:pPr>
      <w:r w:rsidRPr="009A7CC4">
        <w:rPr>
          <w:i/>
          <w:iCs/>
          <w:sz w:val="24"/>
          <w:szCs w:val="24"/>
        </w:rPr>
        <w:t>Für den Teig:</w:t>
      </w:r>
    </w:p>
    <w:p w14:paraId="7C4A064B" w14:textId="77777777" w:rsidR="00AB5AB3" w:rsidRDefault="00AB5AB3" w:rsidP="00AB5AB3">
      <w:pPr>
        <w:rPr>
          <w:sz w:val="24"/>
          <w:szCs w:val="24"/>
        </w:rPr>
      </w:pPr>
      <w:r>
        <w:rPr>
          <w:sz w:val="24"/>
          <w:szCs w:val="24"/>
        </w:rPr>
        <w:t>1 kg Kartoffeln (mehlig kochend)</w:t>
      </w:r>
    </w:p>
    <w:p w14:paraId="3EE05C50" w14:textId="77777777" w:rsidR="00AB5AB3" w:rsidRDefault="00AB5AB3" w:rsidP="00AB5AB3">
      <w:pPr>
        <w:rPr>
          <w:sz w:val="24"/>
          <w:szCs w:val="24"/>
        </w:rPr>
      </w:pPr>
      <w:r>
        <w:rPr>
          <w:sz w:val="24"/>
          <w:szCs w:val="24"/>
        </w:rPr>
        <w:t>300 g Mehl</w:t>
      </w:r>
    </w:p>
    <w:p w14:paraId="404246A6" w14:textId="77777777" w:rsidR="00AB5AB3" w:rsidRDefault="00AB5AB3" w:rsidP="00AB5AB3">
      <w:pPr>
        <w:rPr>
          <w:sz w:val="24"/>
          <w:szCs w:val="24"/>
        </w:rPr>
      </w:pPr>
      <w:r>
        <w:rPr>
          <w:sz w:val="24"/>
          <w:szCs w:val="24"/>
        </w:rPr>
        <w:t>1 Ei</w:t>
      </w:r>
    </w:p>
    <w:p w14:paraId="499D2320" w14:textId="77777777" w:rsidR="00AB5AB3" w:rsidRDefault="00AB5AB3" w:rsidP="00AB5AB3">
      <w:pPr>
        <w:rPr>
          <w:sz w:val="24"/>
          <w:szCs w:val="24"/>
        </w:rPr>
      </w:pPr>
      <w:r>
        <w:rPr>
          <w:sz w:val="24"/>
          <w:szCs w:val="24"/>
        </w:rPr>
        <w:t>Salz</w:t>
      </w:r>
    </w:p>
    <w:p w14:paraId="2C594DC8" w14:textId="77777777" w:rsidR="00AB5AB3" w:rsidRDefault="00AB5AB3" w:rsidP="00AB5AB3">
      <w:pPr>
        <w:rPr>
          <w:sz w:val="24"/>
          <w:szCs w:val="24"/>
        </w:rPr>
      </w:pPr>
      <w:r>
        <w:rPr>
          <w:sz w:val="24"/>
          <w:szCs w:val="24"/>
        </w:rPr>
        <w:t>Etwas Hartweizengrieß</w:t>
      </w:r>
    </w:p>
    <w:p w14:paraId="7909AC3F" w14:textId="77777777" w:rsidR="00AB5AB3" w:rsidRDefault="00AB5AB3" w:rsidP="00AB5AB3">
      <w:pPr>
        <w:rPr>
          <w:sz w:val="24"/>
          <w:szCs w:val="24"/>
        </w:rPr>
      </w:pPr>
    </w:p>
    <w:p w14:paraId="0321EEBE" w14:textId="77777777" w:rsidR="00AB5AB3" w:rsidRDefault="00AB5AB3" w:rsidP="00AB5AB3">
      <w:pPr>
        <w:rPr>
          <w:sz w:val="24"/>
          <w:szCs w:val="24"/>
        </w:rPr>
      </w:pPr>
      <w:r>
        <w:rPr>
          <w:sz w:val="24"/>
          <w:szCs w:val="24"/>
        </w:rPr>
        <w:t>Für die Soße:</w:t>
      </w:r>
    </w:p>
    <w:p w14:paraId="47D09A42" w14:textId="77777777" w:rsidR="00AB5AB3" w:rsidRDefault="00AB5AB3" w:rsidP="00AB5AB3">
      <w:pPr>
        <w:rPr>
          <w:sz w:val="24"/>
          <w:szCs w:val="24"/>
        </w:rPr>
      </w:pPr>
      <w:r>
        <w:rPr>
          <w:sz w:val="24"/>
          <w:szCs w:val="24"/>
        </w:rPr>
        <w:t>2 EL Olivenöl</w:t>
      </w:r>
    </w:p>
    <w:p w14:paraId="28BAA867" w14:textId="77777777" w:rsidR="00AB5AB3" w:rsidRDefault="00AB5AB3" w:rsidP="00AB5AB3">
      <w:pPr>
        <w:rPr>
          <w:sz w:val="24"/>
          <w:szCs w:val="24"/>
        </w:rPr>
      </w:pPr>
      <w:r>
        <w:rPr>
          <w:sz w:val="24"/>
          <w:szCs w:val="24"/>
        </w:rPr>
        <w:t>1 EL Butter</w:t>
      </w:r>
    </w:p>
    <w:p w14:paraId="1BDB3A68" w14:textId="77777777" w:rsidR="00AB5AB3" w:rsidRDefault="00AB5AB3" w:rsidP="00AB5AB3">
      <w:pPr>
        <w:rPr>
          <w:sz w:val="24"/>
          <w:szCs w:val="24"/>
        </w:rPr>
      </w:pPr>
      <w:r>
        <w:rPr>
          <w:sz w:val="24"/>
          <w:szCs w:val="24"/>
        </w:rPr>
        <w:t>Etwas Weißwein</w:t>
      </w:r>
    </w:p>
    <w:p w14:paraId="445C6A18" w14:textId="77777777" w:rsidR="00AB5AB3" w:rsidRDefault="00AB5AB3" w:rsidP="00AB5AB3">
      <w:pPr>
        <w:rPr>
          <w:sz w:val="24"/>
          <w:szCs w:val="24"/>
        </w:rPr>
      </w:pPr>
      <w:r>
        <w:rPr>
          <w:sz w:val="24"/>
          <w:szCs w:val="24"/>
        </w:rPr>
        <w:t>Etwas Sahne</w:t>
      </w:r>
    </w:p>
    <w:p w14:paraId="5C6BD40B" w14:textId="4032EAF1" w:rsidR="00AB5AB3" w:rsidRDefault="00AB5AB3" w:rsidP="00AB5AB3">
      <w:pPr>
        <w:rPr>
          <w:sz w:val="24"/>
          <w:szCs w:val="24"/>
        </w:rPr>
      </w:pPr>
      <w:r>
        <w:rPr>
          <w:sz w:val="24"/>
          <w:szCs w:val="24"/>
        </w:rPr>
        <w:t>Salz</w:t>
      </w:r>
      <w:r w:rsidR="009A7CC4">
        <w:rPr>
          <w:sz w:val="24"/>
          <w:szCs w:val="24"/>
        </w:rPr>
        <w:t xml:space="preserve">, </w:t>
      </w:r>
      <w:r>
        <w:rPr>
          <w:sz w:val="24"/>
          <w:szCs w:val="24"/>
        </w:rPr>
        <w:t>Pfeffer</w:t>
      </w:r>
    </w:p>
    <w:p w14:paraId="2FB29C0A" w14:textId="77777777" w:rsidR="00AB5AB3" w:rsidRDefault="00AB5AB3" w:rsidP="00AB5AB3">
      <w:pPr>
        <w:rPr>
          <w:sz w:val="24"/>
          <w:szCs w:val="24"/>
        </w:rPr>
      </w:pPr>
      <w:r>
        <w:rPr>
          <w:sz w:val="24"/>
          <w:szCs w:val="24"/>
        </w:rPr>
        <w:t>1 Handvoll frische Salbeiblätter</w:t>
      </w:r>
    </w:p>
    <w:p w14:paraId="7218F0A4" w14:textId="77777777" w:rsidR="00AB5AB3" w:rsidRDefault="00AB5AB3" w:rsidP="00AB5AB3">
      <w:pPr>
        <w:rPr>
          <w:sz w:val="24"/>
          <w:szCs w:val="24"/>
        </w:rPr>
      </w:pPr>
      <w:r>
        <w:rPr>
          <w:sz w:val="24"/>
          <w:szCs w:val="24"/>
        </w:rPr>
        <w:t>50 g Parmesan</w:t>
      </w:r>
    </w:p>
    <w:p w14:paraId="41D4A895" w14:textId="77777777" w:rsidR="00AB5AB3" w:rsidRDefault="00AB5AB3" w:rsidP="00AB5AB3">
      <w:pPr>
        <w:rPr>
          <w:sz w:val="24"/>
          <w:szCs w:val="24"/>
        </w:rPr>
      </w:pPr>
    </w:p>
    <w:p w14:paraId="54CCC8B0" w14:textId="403E68F8" w:rsidR="009A7CC4" w:rsidRDefault="009A7CC4" w:rsidP="00AB5AB3">
      <w:pPr>
        <w:rPr>
          <w:sz w:val="24"/>
          <w:szCs w:val="24"/>
        </w:rPr>
      </w:pPr>
      <w:r>
        <w:rPr>
          <w:sz w:val="24"/>
          <w:szCs w:val="24"/>
        </w:rPr>
        <w:t>Zubereitung:</w:t>
      </w:r>
    </w:p>
    <w:p w14:paraId="16543047" w14:textId="77777777" w:rsidR="00AB5AB3" w:rsidRPr="00340A61" w:rsidRDefault="00AB5AB3" w:rsidP="00B40E8C">
      <w:pPr>
        <w:pStyle w:val="ListParagraph"/>
        <w:numPr>
          <w:ilvl w:val="0"/>
          <w:numId w:val="1290"/>
        </w:numPr>
        <w:spacing w:after="120"/>
        <w:ind w:left="714" w:hanging="357"/>
        <w:contextualSpacing w:val="0"/>
        <w:jc w:val="both"/>
        <w:rPr>
          <w:sz w:val="24"/>
          <w:szCs w:val="24"/>
        </w:rPr>
      </w:pPr>
      <w:r w:rsidRPr="00340A61">
        <w:rPr>
          <w:sz w:val="24"/>
          <w:szCs w:val="24"/>
        </w:rPr>
        <w:t>Kartoffeln in Salzwasser 30 bis 40 Minuten garen. Etwas abkühlen lassen, pellen, durch die Kartoffelpresse drücken oder sehr fein stampfen. Das Mehl auf die Arbeitsfläche sieben, in die Mitte eine Kuhle drücken. Kartoffeln mit dem verquirlten Ei und einer Prise Salz in die Kule geben. Alles mit den Händen gut durchkneten, bis der Teig glatt und homogen ist. Diesen zu fingerdicken, länglichen Rollen formen; die Arbeitsfläche von Zeit zu Zeit mit Hartweizengrieß bestreuen, um ein Ankleben zu vermeiden.</w:t>
      </w:r>
    </w:p>
    <w:p w14:paraId="36CCC698" w14:textId="77777777" w:rsidR="00AB5AB3" w:rsidRPr="00340A61" w:rsidRDefault="00AB5AB3" w:rsidP="00B40E8C">
      <w:pPr>
        <w:pStyle w:val="ListParagraph"/>
        <w:numPr>
          <w:ilvl w:val="0"/>
          <w:numId w:val="1290"/>
        </w:numPr>
        <w:spacing w:after="120"/>
        <w:ind w:left="714" w:hanging="357"/>
        <w:contextualSpacing w:val="0"/>
        <w:jc w:val="both"/>
        <w:rPr>
          <w:sz w:val="24"/>
          <w:szCs w:val="24"/>
        </w:rPr>
      </w:pPr>
      <w:r w:rsidRPr="00340A61">
        <w:rPr>
          <w:sz w:val="24"/>
          <w:szCs w:val="24"/>
        </w:rPr>
        <w:t>Rollen in gnocchigroße Stücke schneiden. Mit einer Gabel mit leichtem Druck über die Oberfläche der Gnocchi ziehen. Jeweils eine Handvoll Gnocchi in leicht siedendes Salzwasser geben; sobald sie an die Oberfläche steigen, mit einer Schöpfkelle herausnehmen.</w:t>
      </w:r>
    </w:p>
    <w:p w14:paraId="73EAA7E5" w14:textId="77777777" w:rsidR="00695669" w:rsidRDefault="00AB5AB3" w:rsidP="00B40E8C">
      <w:pPr>
        <w:pStyle w:val="ListParagraph"/>
        <w:numPr>
          <w:ilvl w:val="0"/>
          <w:numId w:val="1290"/>
        </w:numPr>
        <w:spacing w:after="120"/>
        <w:ind w:left="714" w:hanging="357"/>
        <w:contextualSpacing w:val="0"/>
        <w:jc w:val="both"/>
        <w:rPr>
          <w:sz w:val="24"/>
          <w:szCs w:val="24"/>
        </w:rPr>
      </w:pPr>
      <w:r w:rsidRPr="00340A61">
        <w:rPr>
          <w:sz w:val="24"/>
          <w:szCs w:val="24"/>
        </w:rPr>
        <w:t xml:space="preserve">Für die Soße Olivenöl mit Butter in einer Pfanne erhitzen. Die warmen Gnocchi hinzugeben und leicht anbraten. Mit einem Schuss Weißwein und etwas Sahne ablöschen, Salz, Pfeffer und frische Salbeiblätter beigeben. Einige Minuten ziehen </w:t>
      </w:r>
      <w:r w:rsidRPr="00340A61">
        <w:rPr>
          <w:sz w:val="24"/>
          <w:szCs w:val="24"/>
        </w:rPr>
        <w:lastRenderedPageBreak/>
        <w:t>lassen, damit der Geschmack der Salbeiblätter in die Soße übergeht. Mit frisch geriebenem Parmesan bestreuen.</w:t>
      </w:r>
    </w:p>
    <w:p w14:paraId="57DB02E4" w14:textId="231B6B70" w:rsidR="00695669" w:rsidRDefault="00695669">
      <w:pPr>
        <w:rPr>
          <w:sz w:val="24"/>
          <w:szCs w:val="24"/>
        </w:rPr>
      </w:pPr>
      <w:r>
        <w:rPr>
          <w:sz w:val="24"/>
          <w:szCs w:val="24"/>
        </w:rPr>
        <w:br w:type="page"/>
      </w:r>
    </w:p>
    <w:p w14:paraId="6DF560A1" w14:textId="60721AE9" w:rsidR="00695669" w:rsidRDefault="007419DD" w:rsidP="00527A6F">
      <w:pPr>
        <w:pStyle w:val="Heading2"/>
        <w:spacing w:after="240"/>
      </w:pPr>
      <w:r>
        <w:lastRenderedPageBreak/>
        <w:t>Gnocchi mit Pilzsauce</w:t>
      </w:r>
      <w:r w:rsidR="000675D7">
        <w:t xml:space="preserve"> - </w:t>
      </w:r>
      <w:r w:rsidR="00926E8C" w:rsidRPr="00926E8C">
        <w:t>Trofie con salsa di funghi</w:t>
      </w:r>
      <w:r w:rsidR="00584925">
        <w:rPr>
          <w:rStyle w:val="FootnoteReference"/>
        </w:rPr>
        <w:footnoteReference w:id="1360"/>
      </w:r>
    </w:p>
    <w:p w14:paraId="0AAC65DF" w14:textId="363EEC16" w:rsidR="00926E8C" w:rsidRDefault="00926E8C">
      <w:pPr>
        <w:rPr>
          <w:sz w:val="24"/>
          <w:szCs w:val="24"/>
        </w:rPr>
      </w:pPr>
      <w:r w:rsidRPr="00527A6F">
        <w:rPr>
          <w:sz w:val="24"/>
          <w:szCs w:val="24"/>
          <w:u w:val="single"/>
        </w:rPr>
        <w:t>Zutaten</w:t>
      </w:r>
      <w:r>
        <w:rPr>
          <w:sz w:val="24"/>
          <w:szCs w:val="24"/>
        </w:rPr>
        <w:t xml:space="preserve"> </w:t>
      </w:r>
      <w:r w:rsidR="00527A6F">
        <w:rPr>
          <w:sz w:val="24"/>
          <w:szCs w:val="24"/>
        </w:rPr>
        <w:t>(</w:t>
      </w:r>
      <w:r>
        <w:rPr>
          <w:sz w:val="24"/>
          <w:szCs w:val="24"/>
        </w:rPr>
        <w:t>für 4 Portionen</w:t>
      </w:r>
      <w:r w:rsidR="00527A6F">
        <w:rPr>
          <w:sz w:val="24"/>
          <w:szCs w:val="24"/>
        </w:rPr>
        <w:t>):</w:t>
      </w:r>
    </w:p>
    <w:p w14:paraId="15F4CCB4" w14:textId="128FDAA7" w:rsidR="00926E8C" w:rsidRDefault="00926E8C">
      <w:pPr>
        <w:rPr>
          <w:sz w:val="24"/>
          <w:szCs w:val="24"/>
        </w:rPr>
      </w:pPr>
      <w:r>
        <w:rPr>
          <w:sz w:val="24"/>
          <w:szCs w:val="24"/>
        </w:rPr>
        <w:t>200 g frische Pilze</w:t>
      </w:r>
    </w:p>
    <w:p w14:paraId="01CDB082" w14:textId="7E16FD03" w:rsidR="00926E8C" w:rsidRDefault="00926E8C">
      <w:pPr>
        <w:rPr>
          <w:sz w:val="24"/>
          <w:szCs w:val="24"/>
        </w:rPr>
      </w:pPr>
      <w:r>
        <w:rPr>
          <w:sz w:val="24"/>
          <w:szCs w:val="24"/>
        </w:rPr>
        <w:t>400 g Tomaten</w:t>
      </w:r>
    </w:p>
    <w:p w14:paraId="28784B4A" w14:textId="567AD4C1" w:rsidR="00926E8C" w:rsidRDefault="00926E8C">
      <w:pPr>
        <w:rPr>
          <w:sz w:val="24"/>
          <w:szCs w:val="24"/>
        </w:rPr>
      </w:pPr>
      <w:r>
        <w:rPr>
          <w:sz w:val="24"/>
          <w:szCs w:val="24"/>
        </w:rPr>
        <w:t>50 g frisch geriebener Parmesan</w:t>
      </w:r>
    </w:p>
    <w:p w14:paraId="6E95FB8B" w14:textId="7E32601F" w:rsidR="00926E8C" w:rsidRDefault="00926E8C">
      <w:pPr>
        <w:rPr>
          <w:sz w:val="24"/>
          <w:szCs w:val="24"/>
        </w:rPr>
      </w:pPr>
      <w:r>
        <w:rPr>
          <w:sz w:val="24"/>
          <w:szCs w:val="24"/>
        </w:rPr>
        <w:t>2 EL Tomatenmark</w:t>
      </w:r>
    </w:p>
    <w:p w14:paraId="71FD9FCF" w14:textId="5B8844AC" w:rsidR="00926E8C" w:rsidRDefault="00926E8C">
      <w:pPr>
        <w:rPr>
          <w:sz w:val="24"/>
          <w:szCs w:val="24"/>
        </w:rPr>
      </w:pPr>
      <w:r>
        <w:rPr>
          <w:sz w:val="24"/>
          <w:szCs w:val="24"/>
        </w:rPr>
        <w:t>1 kleine Zwiebel</w:t>
      </w:r>
    </w:p>
    <w:p w14:paraId="6B4EA093" w14:textId="2C7E0819" w:rsidR="00926E8C" w:rsidRDefault="00926E8C">
      <w:pPr>
        <w:rPr>
          <w:sz w:val="24"/>
          <w:szCs w:val="24"/>
        </w:rPr>
      </w:pPr>
      <w:r>
        <w:rPr>
          <w:sz w:val="24"/>
          <w:szCs w:val="24"/>
        </w:rPr>
        <w:t>1 Knoblauchzehe</w:t>
      </w:r>
    </w:p>
    <w:p w14:paraId="559BBDD5" w14:textId="180C78E2" w:rsidR="00926E8C" w:rsidRDefault="00926E8C">
      <w:pPr>
        <w:rPr>
          <w:sz w:val="24"/>
          <w:szCs w:val="24"/>
        </w:rPr>
      </w:pPr>
      <w:r>
        <w:rPr>
          <w:sz w:val="24"/>
          <w:szCs w:val="24"/>
        </w:rPr>
        <w:t>350 g Mehl</w:t>
      </w:r>
    </w:p>
    <w:p w14:paraId="03A81C6C" w14:textId="5B584451" w:rsidR="00926E8C" w:rsidRDefault="00926E8C">
      <w:pPr>
        <w:rPr>
          <w:sz w:val="24"/>
          <w:szCs w:val="24"/>
        </w:rPr>
      </w:pPr>
      <w:r>
        <w:rPr>
          <w:sz w:val="24"/>
          <w:szCs w:val="24"/>
        </w:rPr>
        <w:t>50 g Weizenkleie</w:t>
      </w:r>
    </w:p>
    <w:p w14:paraId="46F2729C" w14:textId="7A4DE162" w:rsidR="00926E8C" w:rsidRPr="001D4C0E" w:rsidRDefault="00926E8C">
      <w:pPr>
        <w:rPr>
          <w:sz w:val="24"/>
          <w:szCs w:val="24"/>
        </w:rPr>
      </w:pPr>
      <w:r w:rsidRPr="001D4C0E">
        <w:rPr>
          <w:sz w:val="24"/>
          <w:szCs w:val="24"/>
        </w:rPr>
        <w:t>3 EL Olivenöl</w:t>
      </w:r>
    </w:p>
    <w:p w14:paraId="76BBBDE4" w14:textId="5133AD98" w:rsidR="00926E8C" w:rsidRPr="001D4C0E" w:rsidRDefault="00926E8C">
      <w:pPr>
        <w:rPr>
          <w:sz w:val="24"/>
          <w:szCs w:val="24"/>
        </w:rPr>
      </w:pPr>
      <w:r w:rsidRPr="001D4C0E">
        <w:rPr>
          <w:sz w:val="24"/>
          <w:szCs w:val="24"/>
        </w:rPr>
        <w:t>30 g Butter</w:t>
      </w:r>
    </w:p>
    <w:p w14:paraId="3F0C8246" w14:textId="414F5A14" w:rsidR="00926E8C" w:rsidRPr="001D4C0E" w:rsidRDefault="00926E8C">
      <w:pPr>
        <w:rPr>
          <w:sz w:val="24"/>
          <w:szCs w:val="24"/>
        </w:rPr>
      </w:pPr>
      <w:r w:rsidRPr="001D4C0E">
        <w:rPr>
          <w:sz w:val="24"/>
          <w:szCs w:val="24"/>
        </w:rPr>
        <w:t>Salz, Pfeffer</w:t>
      </w:r>
    </w:p>
    <w:p w14:paraId="35FDE2B1" w14:textId="77777777" w:rsidR="00926E8C" w:rsidRPr="001D4C0E" w:rsidRDefault="00926E8C">
      <w:pPr>
        <w:rPr>
          <w:sz w:val="24"/>
          <w:szCs w:val="24"/>
        </w:rPr>
      </w:pPr>
    </w:p>
    <w:p w14:paraId="4EFBC322" w14:textId="5E1AE58B" w:rsidR="00926E8C" w:rsidRDefault="00926E8C">
      <w:pPr>
        <w:rPr>
          <w:sz w:val="24"/>
          <w:szCs w:val="24"/>
        </w:rPr>
      </w:pPr>
      <w:r>
        <w:rPr>
          <w:sz w:val="24"/>
          <w:szCs w:val="24"/>
        </w:rPr>
        <w:t>Zubereitungszeit:</w:t>
      </w:r>
      <w:r>
        <w:rPr>
          <w:sz w:val="24"/>
          <w:szCs w:val="24"/>
        </w:rPr>
        <w:tab/>
        <w:t>80 Minuten</w:t>
      </w:r>
    </w:p>
    <w:p w14:paraId="13EAA348" w14:textId="19F27FD7" w:rsidR="00926E8C" w:rsidRPr="00527A6F" w:rsidRDefault="00926E8C" w:rsidP="00B40E8C">
      <w:pPr>
        <w:pStyle w:val="ListParagraph"/>
        <w:numPr>
          <w:ilvl w:val="0"/>
          <w:numId w:val="1826"/>
        </w:numPr>
        <w:spacing w:after="120"/>
        <w:ind w:left="714" w:hanging="357"/>
        <w:contextualSpacing w:val="0"/>
        <w:jc w:val="both"/>
        <w:rPr>
          <w:sz w:val="24"/>
          <w:szCs w:val="24"/>
        </w:rPr>
      </w:pPr>
      <w:r w:rsidRPr="00527A6F">
        <w:rPr>
          <w:sz w:val="24"/>
          <w:szCs w:val="24"/>
        </w:rPr>
        <w:t>Für den Teig das Meh</w:t>
      </w:r>
      <w:r w:rsidR="00C87FBD" w:rsidRPr="00527A6F">
        <w:rPr>
          <w:sz w:val="24"/>
          <w:szCs w:val="24"/>
        </w:rPr>
        <w:t>l, die Kleie, ½ TL Salz und etwa ¼ l lauwarmes Wasser zu einem glatten Teig kneten, mit einem feuchten Tuch bedeckt 20 Minuten ruhen lassen.</w:t>
      </w:r>
    </w:p>
    <w:p w14:paraId="4CA4C5A1" w14:textId="4EEE43CE" w:rsidR="00C87FBD" w:rsidRPr="00527A6F" w:rsidRDefault="00C87FBD" w:rsidP="00B40E8C">
      <w:pPr>
        <w:pStyle w:val="ListParagraph"/>
        <w:numPr>
          <w:ilvl w:val="0"/>
          <w:numId w:val="1826"/>
        </w:numPr>
        <w:spacing w:after="120"/>
        <w:ind w:left="714" w:hanging="357"/>
        <w:contextualSpacing w:val="0"/>
        <w:jc w:val="both"/>
        <w:rPr>
          <w:sz w:val="24"/>
          <w:szCs w:val="24"/>
        </w:rPr>
      </w:pPr>
      <w:r w:rsidRPr="00527A6F">
        <w:rPr>
          <w:sz w:val="24"/>
          <w:szCs w:val="24"/>
        </w:rPr>
        <w:t>Für die Sauce die Pilze putzen, vorsichtig abreiben und in feine Scheibchen schneiden. Tomaten kurz überbrühen, enthäuten und entkernen. Fruchtfleisch zerkleinern. 1 Zwiebel und 1 Knoblauchzehe fein hacken.</w:t>
      </w:r>
    </w:p>
    <w:p w14:paraId="55BCA7B1" w14:textId="1486DE32" w:rsidR="00C87FBD" w:rsidRPr="00527A6F" w:rsidRDefault="00AF34CC" w:rsidP="00B40E8C">
      <w:pPr>
        <w:pStyle w:val="ListParagraph"/>
        <w:numPr>
          <w:ilvl w:val="0"/>
          <w:numId w:val="1826"/>
        </w:numPr>
        <w:spacing w:after="120"/>
        <w:ind w:left="714" w:hanging="357"/>
        <w:contextualSpacing w:val="0"/>
        <w:jc w:val="both"/>
        <w:rPr>
          <w:sz w:val="24"/>
          <w:szCs w:val="24"/>
        </w:rPr>
      </w:pPr>
      <w:r w:rsidRPr="00527A6F">
        <w:rPr>
          <w:sz w:val="24"/>
          <w:szCs w:val="24"/>
        </w:rPr>
        <w:t>In einer Pfanne 3 EL Olivenöl erhitzen. Zwiebel und Knob</w:t>
      </w:r>
      <w:r w:rsidR="00334EDE" w:rsidRPr="00527A6F">
        <w:rPr>
          <w:sz w:val="24"/>
          <w:szCs w:val="24"/>
        </w:rPr>
        <w:t>lauch</w:t>
      </w:r>
      <w:r w:rsidR="006865D7" w:rsidRPr="00527A6F">
        <w:rPr>
          <w:sz w:val="24"/>
          <w:szCs w:val="24"/>
        </w:rPr>
        <w:t xml:space="preserve"> andünsten, Tomaten und 2 EL Tomatenmark einrühren, salzen und pfeffern. Bei starker Hitze </w:t>
      </w:r>
      <w:r w:rsidR="003A436B" w:rsidRPr="00527A6F">
        <w:rPr>
          <w:sz w:val="24"/>
          <w:szCs w:val="24"/>
        </w:rPr>
        <w:t>einköcheln lassen, dann die Pilze einrühren und zugedeckt bei kleinster Hitze schmoren.</w:t>
      </w:r>
    </w:p>
    <w:p w14:paraId="466E1381" w14:textId="2436786A" w:rsidR="003A436B" w:rsidRPr="00527A6F" w:rsidRDefault="003A436B" w:rsidP="00B40E8C">
      <w:pPr>
        <w:pStyle w:val="ListParagraph"/>
        <w:numPr>
          <w:ilvl w:val="0"/>
          <w:numId w:val="1826"/>
        </w:numPr>
        <w:spacing w:after="120"/>
        <w:ind w:left="714" w:hanging="357"/>
        <w:contextualSpacing w:val="0"/>
        <w:jc w:val="both"/>
        <w:rPr>
          <w:sz w:val="24"/>
          <w:szCs w:val="24"/>
        </w:rPr>
      </w:pPr>
      <w:r w:rsidRPr="00527A6F">
        <w:rPr>
          <w:sz w:val="24"/>
          <w:szCs w:val="24"/>
        </w:rPr>
        <w:t>Vom Teig kleine Stückchen abschneiden und zu bleistiftdünnen, etwa 5 cm langen Rollen formen. Einzeln s</w:t>
      </w:r>
      <w:r w:rsidR="00527A6F" w:rsidRPr="00527A6F">
        <w:rPr>
          <w:sz w:val="24"/>
          <w:szCs w:val="24"/>
        </w:rPr>
        <w:t>piralförmig um eine dicke Stricknadel wickeln, vorsichtig abstreifen und kurz antrocknen lassen.</w:t>
      </w:r>
    </w:p>
    <w:p w14:paraId="6308ABF2" w14:textId="4FC0EA98" w:rsidR="00527A6F" w:rsidRPr="00527A6F" w:rsidRDefault="00527A6F" w:rsidP="00B40E8C">
      <w:pPr>
        <w:pStyle w:val="ListParagraph"/>
        <w:numPr>
          <w:ilvl w:val="0"/>
          <w:numId w:val="1826"/>
        </w:numPr>
        <w:spacing w:after="120"/>
        <w:ind w:left="714" w:hanging="357"/>
        <w:contextualSpacing w:val="0"/>
        <w:jc w:val="both"/>
        <w:rPr>
          <w:sz w:val="24"/>
          <w:szCs w:val="24"/>
        </w:rPr>
      </w:pPr>
      <w:r w:rsidRPr="00527A6F">
        <w:rPr>
          <w:sz w:val="24"/>
          <w:szCs w:val="24"/>
        </w:rPr>
        <w:t>Nocken portionsweise in kochendes Salzwasser geben, kurz ziehen lassen. Sobald sie an die Oberfläche steigen, mit dem Schaumlöffel herausholen, abtropfen lassen und in eine vorgewärmte Schüssel geben.</w:t>
      </w:r>
    </w:p>
    <w:p w14:paraId="607C9B00" w14:textId="15829B3C" w:rsidR="00527A6F" w:rsidRPr="00527A6F" w:rsidRDefault="00527A6F" w:rsidP="00B40E8C">
      <w:pPr>
        <w:pStyle w:val="ListParagraph"/>
        <w:numPr>
          <w:ilvl w:val="0"/>
          <w:numId w:val="1826"/>
        </w:numPr>
        <w:spacing w:after="120"/>
        <w:ind w:left="714" w:hanging="357"/>
        <w:contextualSpacing w:val="0"/>
        <w:jc w:val="both"/>
        <w:rPr>
          <w:sz w:val="24"/>
          <w:szCs w:val="24"/>
        </w:rPr>
      </w:pPr>
      <w:r w:rsidRPr="00527A6F">
        <w:rPr>
          <w:sz w:val="24"/>
          <w:szCs w:val="24"/>
        </w:rPr>
        <w:t>30 g zerlassene Butter und die Hälfte des Parmesans untermischen. Die Pilzsauce eventuell mit etwas heißem Nudelwasser verdünnen und über die Nocken gießen. Restlichen Parmesan dazu servieren.</w:t>
      </w:r>
    </w:p>
    <w:p w14:paraId="05916902" w14:textId="1180322E" w:rsidR="00527A6F" w:rsidRDefault="00527A6F">
      <w:pPr>
        <w:rPr>
          <w:sz w:val="24"/>
          <w:szCs w:val="24"/>
        </w:rPr>
      </w:pPr>
    </w:p>
    <w:p w14:paraId="0E3050A0" w14:textId="42828E06" w:rsidR="00527A6F" w:rsidRPr="00926E8C" w:rsidRDefault="00527A6F" w:rsidP="00527A6F">
      <w:pPr>
        <w:ind w:left="708" w:hanging="708"/>
        <w:rPr>
          <w:sz w:val="24"/>
          <w:szCs w:val="24"/>
        </w:rPr>
      </w:pPr>
      <w:r>
        <w:rPr>
          <w:sz w:val="24"/>
          <w:szCs w:val="24"/>
        </w:rPr>
        <w:t>Info:</w:t>
      </w:r>
      <w:r>
        <w:rPr>
          <w:sz w:val="24"/>
          <w:szCs w:val="24"/>
        </w:rPr>
        <w:tab/>
        <w:t xml:space="preserve">Trofie sind eine Gnocchispezialität, die nur in Genua diesen Titel trägt. Die spiraligen Nocken werden meist mit Pesto serviert, aber Pilzsauce geht auch </w:t>
      </w:r>
      <w:r w:rsidRPr="00527A6F">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68EB94E6" w14:textId="0C37E864" w:rsidR="00AB5AB3" w:rsidRPr="00926E8C" w:rsidRDefault="00AB5AB3" w:rsidP="00B40E8C">
      <w:pPr>
        <w:pStyle w:val="ListParagraph"/>
        <w:numPr>
          <w:ilvl w:val="0"/>
          <w:numId w:val="1290"/>
        </w:numPr>
        <w:spacing w:after="120"/>
        <w:ind w:left="714" w:hanging="357"/>
        <w:contextualSpacing w:val="0"/>
        <w:jc w:val="both"/>
        <w:rPr>
          <w:sz w:val="24"/>
          <w:szCs w:val="24"/>
        </w:rPr>
      </w:pPr>
      <w:r w:rsidRPr="00926E8C">
        <w:rPr>
          <w:sz w:val="24"/>
          <w:szCs w:val="24"/>
        </w:rPr>
        <w:br w:type="page"/>
      </w:r>
    </w:p>
    <w:p w14:paraId="4725EC7C" w14:textId="77777777" w:rsidR="00AB5AB3" w:rsidRDefault="00AB5AB3" w:rsidP="009A7CC4">
      <w:pPr>
        <w:pStyle w:val="Heading2"/>
        <w:spacing w:after="240"/>
      </w:pPr>
      <w:r>
        <w:lastRenderedPageBreak/>
        <w:t>Parmesangnocchi</w:t>
      </w:r>
    </w:p>
    <w:p w14:paraId="14EE1C34" w14:textId="76A7DB84" w:rsidR="00AB5AB3" w:rsidRDefault="00AB5AB3" w:rsidP="00AB5AB3">
      <w:pPr>
        <w:rPr>
          <w:sz w:val="24"/>
          <w:szCs w:val="24"/>
        </w:rPr>
      </w:pPr>
      <w:r w:rsidRPr="009A7CC4">
        <w:rPr>
          <w:sz w:val="24"/>
          <w:szCs w:val="24"/>
          <w:u w:val="single"/>
        </w:rPr>
        <w:t>Zutaten</w:t>
      </w:r>
      <w:r>
        <w:rPr>
          <w:sz w:val="24"/>
          <w:szCs w:val="24"/>
        </w:rPr>
        <w:t xml:space="preserve"> </w:t>
      </w:r>
      <w:r w:rsidR="009A7CC4">
        <w:rPr>
          <w:sz w:val="24"/>
          <w:szCs w:val="24"/>
        </w:rPr>
        <w:t>(</w:t>
      </w:r>
      <w:r>
        <w:rPr>
          <w:sz w:val="24"/>
          <w:szCs w:val="24"/>
        </w:rPr>
        <w:t>für 6 Portionen</w:t>
      </w:r>
      <w:r w:rsidR="009A7CC4">
        <w:rPr>
          <w:sz w:val="24"/>
          <w:szCs w:val="24"/>
        </w:rPr>
        <w:t>):</w:t>
      </w:r>
    </w:p>
    <w:p w14:paraId="0DBCB17D" w14:textId="77777777" w:rsidR="00AB5AB3" w:rsidRDefault="00AB5AB3" w:rsidP="00AB5AB3">
      <w:pPr>
        <w:rPr>
          <w:sz w:val="24"/>
          <w:szCs w:val="24"/>
        </w:rPr>
      </w:pPr>
      <w:r>
        <w:rPr>
          <w:sz w:val="24"/>
          <w:szCs w:val="24"/>
        </w:rPr>
        <w:t>500 g mehlige Kartoffeln</w:t>
      </w:r>
    </w:p>
    <w:p w14:paraId="1AF1BD89" w14:textId="77777777" w:rsidR="00AB5AB3" w:rsidRDefault="00AB5AB3" w:rsidP="00AB5AB3">
      <w:pPr>
        <w:rPr>
          <w:sz w:val="24"/>
          <w:szCs w:val="24"/>
        </w:rPr>
      </w:pPr>
      <w:r>
        <w:rPr>
          <w:sz w:val="24"/>
          <w:szCs w:val="24"/>
        </w:rPr>
        <w:t>100 g Mehl</w:t>
      </w:r>
    </w:p>
    <w:p w14:paraId="4701024B" w14:textId="77777777" w:rsidR="00AB5AB3" w:rsidRDefault="00AB5AB3" w:rsidP="00AB5AB3">
      <w:pPr>
        <w:rPr>
          <w:sz w:val="24"/>
          <w:szCs w:val="24"/>
        </w:rPr>
      </w:pPr>
      <w:r>
        <w:rPr>
          <w:sz w:val="24"/>
          <w:szCs w:val="24"/>
        </w:rPr>
        <w:t>100 g Hartweizengrieß</w:t>
      </w:r>
    </w:p>
    <w:p w14:paraId="0CC1C2B4" w14:textId="77777777" w:rsidR="00AB5AB3" w:rsidRDefault="00AB5AB3" w:rsidP="00AB5AB3">
      <w:pPr>
        <w:rPr>
          <w:sz w:val="24"/>
          <w:szCs w:val="24"/>
        </w:rPr>
      </w:pPr>
      <w:r>
        <w:rPr>
          <w:sz w:val="24"/>
          <w:szCs w:val="24"/>
        </w:rPr>
        <w:t>50 g Parmesan (gerieben)</w:t>
      </w:r>
    </w:p>
    <w:p w14:paraId="00572380" w14:textId="77777777" w:rsidR="00AB5AB3" w:rsidRDefault="00AB5AB3" w:rsidP="00AB5AB3">
      <w:pPr>
        <w:rPr>
          <w:sz w:val="24"/>
          <w:szCs w:val="24"/>
        </w:rPr>
      </w:pPr>
      <w:r>
        <w:rPr>
          <w:sz w:val="24"/>
          <w:szCs w:val="24"/>
        </w:rPr>
        <w:t>20 g Quark</w:t>
      </w:r>
    </w:p>
    <w:p w14:paraId="29F98A24" w14:textId="77777777" w:rsidR="00AB5AB3" w:rsidRDefault="00AB5AB3" w:rsidP="00AB5AB3">
      <w:pPr>
        <w:rPr>
          <w:sz w:val="24"/>
          <w:szCs w:val="24"/>
        </w:rPr>
      </w:pPr>
      <w:r>
        <w:rPr>
          <w:sz w:val="24"/>
          <w:szCs w:val="24"/>
        </w:rPr>
        <w:t>1 Eigelb</w:t>
      </w:r>
    </w:p>
    <w:p w14:paraId="65355A19" w14:textId="77777777" w:rsidR="00AB5AB3" w:rsidRDefault="00AB5AB3" w:rsidP="00AB5AB3">
      <w:pPr>
        <w:rPr>
          <w:sz w:val="24"/>
          <w:szCs w:val="24"/>
        </w:rPr>
      </w:pPr>
      <w:r>
        <w:rPr>
          <w:sz w:val="24"/>
          <w:szCs w:val="24"/>
        </w:rPr>
        <w:t>Salz, Muskat</w:t>
      </w:r>
    </w:p>
    <w:p w14:paraId="4ACE6333" w14:textId="77777777" w:rsidR="00AB5AB3" w:rsidRDefault="00AB5AB3" w:rsidP="00AB5AB3">
      <w:pPr>
        <w:rPr>
          <w:sz w:val="24"/>
          <w:szCs w:val="24"/>
        </w:rPr>
      </w:pPr>
      <w:r>
        <w:rPr>
          <w:sz w:val="24"/>
          <w:szCs w:val="24"/>
        </w:rPr>
        <w:t>Butter zum Sautieren</w:t>
      </w:r>
    </w:p>
    <w:p w14:paraId="6AC06781" w14:textId="77777777" w:rsidR="00AB5AB3" w:rsidRPr="0019582F" w:rsidRDefault="00AB5AB3" w:rsidP="00AB5AB3">
      <w:pPr>
        <w:rPr>
          <w:sz w:val="24"/>
          <w:szCs w:val="24"/>
        </w:rPr>
      </w:pPr>
      <w:r w:rsidRPr="0019582F">
        <w:rPr>
          <w:sz w:val="24"/>
          <w:szCs w:val="24"/>
        </w:rPr>
        <w:t>200 g Radicchio Trevisano</w:t>
      </w:r>
    </w:p>
    <w:p w14:paraId="724FA0BE" w14:textId="77777777" w:rsidR="00AB5AB3" w:rsidRPr="0019582F" w:rsidRDefault="00AB5AB3" w:rsidP="00AB5AB3">
      <w:pPr>
        <w:rPr>
          <w:sz w:val="24"/>
          <w:szCs w:val="24"/>
        </w:rPr>
      </w:pPr>
      <w:r w:rsidRPr="0019582F">
        <w:rPr>
          <w:sz w:val="24"/>
          <w:szCs w:val="24"/>
        </w:rPr>
        <w:t>80 g Butter</w:t>
      </w:r>
    </w:p>
    <w:p w14:paraId="73D693E7" w14:textId="77777777" w:rsidR="00AB5AB3" w:rsidRPr="0019582F" w:rsidRDefault="00AB5AB3" w:rsidP="00AB5AB3">
      <w:pPr>
        <w:rPr>
          <w:sz w:val="24"/>
          <w:szCs w:val="24"/>
        </w:rPr>
      </w:pPr>
      <w:r w:rsidRPr="0019582F">
        <w:rPr>
          <w:sz w:val="24"/>
          <w:szCs w:val="24"/>
        </w:rPr>
        <w:t>20 g Zucker</w:t>
      </w:r>
    </w:p>
    <w:p w14:paraId="09F500EE" w14:textId="77777777" w:rsidR="00AB5AB3" w:rsidRDefault="00AB5AB3" w:rsidP="00AB5AB3">
      <w:pPr>
        <w:rPr>
          <w:sz w:val="24"/>
          <w:szCs w:val="24"/>
        </w:rPr>
      </w:pPr>
      <w:r>
        <w:rPr>
          <w:sz w:val="24"/>
          <w:szCs w:val="24"/>
        </w:rPr>
        <w:t>100 ml Rotwein</w:t>
      </w:r>
    </w:p>
    <w:p w14:paraId="17314F41" w14:textId="77777777" w:rsidR="00AB5AB3" w:rsidRDefault="00AB5AB3" w:rsidP="00AB5AB3">
      <w:pPr>
        <w:rPr>
          <w:sz w:val="24"/>
          <w:szCs w:val="24"/>
        </w:rPr>
      </w:pPr>
      <w:r>
        <w:rPr>
          <w:sz w:val="24"/>
          <w:szCs w:val="24"/>
        </w:rPr>
        <w:t>100 ml Portwein</w:t>
      </w:r>
    </w:p>
    <w:p w14:paraId="56186BBE" w14:textId="77777777" w:rsidR="00AB5AB3" w:rsidRDefault="00AB5AB3" w:rsidP="00AB5AB3">
      <w:pPr>
        <w:rPr>
          <w:sz w:val="24"/>
          <w:szCs w:val="24"/>
        </w:rPr>
      </w:pPr>
      <w:r>
        <w:rPr>
          <w:sz w:val="24"/>
          <w:szCs w:val="24"/>
        </w:rPr>
        <w:t>Zitronensaft</w:t>
      </w:r>
    </w:p>
    <w:p w14:paraId="01EA298D" w14:textId="77777777" w:rsidR="00AB5AB3" w:rsidRDefault="00AB5AB3" w:rsidP="00AB5AB3">
      <w:pPr>
        <w:rPr>
          <w:sz w:val="24"/>
          <w:szCs w:val="24"/>
        </w:rPr>
      </w:pPr>
      <w:r>
        <w:rPr>
          <w:sz w:val="24"/>
          <w:szCs w:val="24"/>
        </w:rPr>
        <w:t>100 g grob gehobelter Parmesan</w:t>
      </w:r>
    </w:p>
    <w:p w14:paraId="0F48AB51" w14:textId="77777777" w:rsidR="00AB5AB3" w:rsidRDefault="00AB5AB3" w:rsidP="00AB5AB3">
      <w:pPr>
        <w:rPr>
          <w:sz w:val="24"/>
          <w:szCs w:val="24"/>
        </w:rPr>
      </w:pPr>
    </w:p>
    <w:p w14:paraId="451E7596" w14:textId="5944DEB2" w:rsidR="009A7CC4" w:rsidRDefault="009A7CC4" w:rsidP="00AB5AB3">
      <w:pPr>
        <w:rPr>
          <w:sz w:val="24"/>
          <w:szCs w:val="24"/>
        </w:rPr>
      </w:pPr>
      <w:r>
        <w:rPr>
          <w:sz w:val="24"/>
          <w:szCs w:val="24"/>
        </w:rPr>
        <w:t>Zubereitung:</w:t>
      </w:r>
    </w:p>
    <w:p w14:paraId="71E0F288" w14:textId="77777777" w:rsidR="00AB5AB3" w:rsidRPr="00033CC1" w:rsidRDefault="00AB5AB3" w:rsidP="00B40E8C">
      <w:pPr>
        <w:pStyle w:val="ListParagraph"/>
        <w:numPr>
          <w:ilvl w:val="0"/>
          <w:numId w:val="1268"/>
        </w:numPr>
        <w:spacing w:after="120"/>
        <w:ind w:left="714" w:hanging="357"/>
        <w:contextualSpacing w:val="0"/>
        <w:jc w:val="both"/>
        <w:rPr>
          <w:sz w:val="24"/>
          <w:szCs w:val="24"/>
        </w:rPr>
      </w:pPr>
      <w:r w:rsidRPr="00033CC1">
        <w:rPr>
          <w:sz w:val="24"/>
          <w:szCs w:val="24"/>
        </w:rPr>
        <w:t>Kartoffeln mit Schale weichkochen, sehr gut ausdampfen lassen, dann schälen.</w:t>
      </w:r>
    </w:p>
    <w:p w14:paraId="5DC52D69" w14:textId="77777777" w:rsidR="00AB5AB3" w:rsidRPr="00033CC1" w:rsidRDefault="00AB5AB3" w:rsidP="00B40E8C">
      <w:pPr>
        <w:pStyle w:val="ListParagraph"/>
        <w:numPr>
          <w:ilvl w:val="0"/>
          <w:numId w:val="1268"/>
        </w:numPr>
        <w:spacing w:after="120"/>
        <w:ind w:left="714" w:hanging="357"/>
        <w:contextualSpacing w:val="0"/>
        <w:jc w:val="both"/>
        <w:rPr>
          <w:sz w:val="24"/>
          <w:szCs w:val="24"/>
        </w:rPr>
      </w:pPr>
      <w:r w:rsidRPr="00033CC1">
        <w:rPr>
          <w:sz w:val="24"/>
          <w:szCs w:val="24"/>
        </w:rPr>
        <w:t>Durch die Kartoffelpresse drücken und Mehl, Grieß, geriebenen Parmesan, Quark, Eigelb, Salz und Muskat untermischen. Masse zu Gnocchi formen.</w:t>
      </w:r>
    </w:p>
    <w:p w14:paraId="706C0576" w14:textId="77777777" w:rsidR="00AB5AB3" w:rsidRPr="00033CC1" w:rsidRDefault="00AB5AB3" w:rsidP="00B40E8C">
      <w:pPr>
        <w:pStyle w:val="ListParagraph"/>
        <w:numPr>
          <w:ilvl w:val="0"/>
          <w:numId w:val="1268"/>
        </w:numPr>
        <w:spacing w:after="120"/>
        <w:ind w:left="714" w:hanging="357"/>
        <w:contextualSpacing w:val="0"/>
        <w:jc w:val="both"/>
        <w:rPr>
          <w:sz w:val="24"/>
          <w:szCs w:val="24"/>
        </w:rPr>
      </w:pPr>
      <w:r w:rsidRPr="00033CC1">
        <w:rPr>
          <w:sz w:val="24"/>
          <w:szCs w:val="24"/>
        </w:rPr>
        <w:t xml:space="preserve">In kochendem Salzwasser 1 – 2 Minuten blanchieren, kalt abschrecken und abtropfen lassen. </w:t>
      </w:r>
    </w:p>
    <w:p w14:paraId="7B1A646B" w14:textId="77777777" w:rsidR="00AB5AB3" w:rsidRPr="00033CC1" w:rsidRDefault="00AB5AB3" w:rsidP="00B40E8C">
      <w:pPr>
        <w:pStyle w:val="ListParagraph"/>
        <w:numPr>
          <w:ilvl w:val="0"/>
          <w:numId w:val="1268"/>
        </w:numPr>
        <w:spacing w:after="120"/>
        <w:ind w:left="714" w:hanging="357"/>
        <w:contextualSpacing w:val="0"/>
        <w:jc w:val="both"/>
        <w:rPr>
          <w:sz w:val="24"/>
          <w:szCs w:val="24"/>
        </w:rPr>
      </w:pPr>
      <w:r w:rsidRPr="00033CC1">
        <w:rPr>
          <w:sz w:val="24"/>
          <w:szCs w:val="24"/>
        </w:rPr>
        <w:t>Radicchio mit der Hälfte der Butter und Zucker in der Pfanne anschwitzen, mit Rot- und Portwein ablöschen, 10 Minuten dünsten bis der Radicchio gar und die Weine reduziert sind.</w:t>
      </w:r>
    </w:p>
    <w:p w14:paraId="3E8B5415" w14:textId="77777777" w:rsidR="00AB5AB3" w:rsidRPr="00033CC1" w:rsidRDefault="00AB5AB3" w:rsidP="00B40E8C">
      <w:pPr>
        <w:pStyle w:val="ListParagraph"/>
        <w:numPr>
          <w:ilvl w:val="0"/>
          <w:numId w:val="1268"/>
        </w:numPr>
        <w:spacing w:after="120"/>
        <w:ind w:left="714" w:hanging="357"/>
        <w:contextualSpacing w:val="0"/>
        <w:jc w:val="both"/>
        <w:rPr>
          <w:sz w:val="24"/>
          <w:szCs w:val="24"/>
        </w:rPr>
      </w:pPr>
      <w:r w:rsidRPr="00033CC1">
        <w:rPr>
          <w:sz w:val="24"/>
          <w:szCs w:val="24"/>
        </w:rPr>
        <w:t>Mit Salz und Zitronensaft abschmecken, restliche kalte Butter zur Bindung langsam einrühren. Erst Radicchio auf Teller, dann Gnocchi nochmal mit frischer Butter sautieren und anrichten. Mit Parmesan bestreuen.</w:t>
      </w:r>
      <w:r w:rsidRPr="00033CC1">
        <w:rPr>
          <w:sz w:val="24"/>
          <w:szCs w:val="24"/>
        </w:rPr>
        <w:br w:type="page"/>
      </w:r>
    </w:p>
    <w:p w14:paraId="7A3F8683" w14:textId="77777777" w:rsidR="00047820" w:rsidRDefault="00047820" w:rsidP="00047820">
      <w:pPr>
        <w:pStyle w:val="Heading2"/>
        <w:spacing w:after="240"/>
      </w:pPr>
      <w:r>
        <w:lastRenderedPageBreak/>
        <w:t>Ricotta-Gnocchi</w:t>
      </w:r>
      <w:r>
        <w:rPr>
          <w:rStyle w:val="FootnoteReference"/>
        </w:rPr>
        <w:footnoteReference w:id="1361"/>
      </w:r>
      <w:r>
        <w:t xml:space="preserve"> </w:t>
      </w:r>
    </w:p>
    <w:p w14:paraId="72185389" w14:textId="77777777" w:rsidR="00047820" w:rsidRDefault="00047820" w:rsidP="00047820">
      <w:pPr>
        <w:rPr>
          <w:sz w:val="24"/>
          <w:szCs w:val="24"/>
        </w:rPr>
      </w:pPr>
      <w:r w:rsidRPr="00E02D87">
        <w:rPr>
          <w:sz w:val="24"/>
          <w:szCs w:val="24"/>
          <w:u w:val="single"/>
        </w:rPr>
        <w:t>Zutaten</w:t>
      </w:r>
      <w:r>
        <w:rPr>
          <w:sz w:val="24"/>
          <w:szCs w:val="24"/>
        </w:rPr>
        <w:t xml:space="preserve"> (für 4 Portionen)</w:t>
      </w:r>
    </w:p>
    <w:p w14:paraId="2A49AA07" w14:textId="77777777" w:rsidR="00047820" w:rsidRDefault="00047820" w:rsidP="00047820">
      <w:pPr>
        <w:rPr>
          <w:sz w:val="24"/>
          <w:szCs w:val="24"/>
        </w:rPr>
      </w:pPr>
      <w:r>
        <w:rPr>
          <w:sz w:val="24"/>
          <w:szCs w:val="24"/>
        </w:rPr>
        <w:t>500 g Ricotta</w:t>
      </w:r>
    </w:p>
    <w:p w14:paraId="670CA0BD" w14:textId="77777777" w:rsidR="00047820" w:rsidRDefault="00047820" w:rsidP="00047820">
      <w:pPr>
        <w:rPr>
          <w:sz w:val="24"/>
          <w:szCs w:val="24"/>
        </w:rPr>
      </w:pPr>
      <w:r>
        <w:rPr>
          <w:sz w:val="24"/>
          <w:szCs w:val="24"/>
        </w:rPr>
        <w:t>1 Ei</w:t>
      </w:r>
    </w:p>
    <w:p w14:paraId="6A7F5676" w14:textId="77777777" w:rsidR="00047820" w:rsidRDefault="00047820" w:rsidP="00047820">
      <w:pPr>
        <w:rPr>
          <w:sz w:val="24"/>
          <w:szCs w:val="24"/>
        </w:rPr>
      </w:pPr>
      <w:r>
        <w:rPr>
          <w:sz w:val="24"/>
          <w:szCs w:val="24"/>
        </w:rPr>
        <w:t>1 EL frisch geriebener Parmesan</w:t>
      </w:r>
    </w:p>
    <w:p w14:paraId="3224EAF9" w14:textId="77777777" w:rsidR="00047820" w:rsidRDefault="00047820" w:rsidP="00047820">
      <w:pPr>
        <w:rPr>
          <w:sz w:val="24"/>
          <w:szCs w:val="24"/>
        </w:rPr>
      </w:pPr>
      <w:r>
        <w:rPr>
          <w:sz w:val="24"/>
          <w:szCs w:val="24"/>
        </w:rPr>
        <w:t>1 TL Salz plus etwas mehr für das Kochwasser</w:t>
      </w:r>
    </w:p>
    <w:p w14:paraId="4D5720D5" w14:textId="77777777" w:rsidR="00047820" w:rsidRDefault="00047820" w:rsidP="00047820">
      <w:pPr>
        <w:rPr>
          <w:sz w:val="24"/>
          <w:szCs w:val="24"/>
        </w:rPr>
      </w:pPr>
      <w:r>
        <w:rPr>
          <w:sz w:val="24"/>
          <w:szCs w:val="24"/>
        </w:rPr>
        <w:t>300 g Mehl</w:t>
      </w:r>
    </w:p>
    <w:p w14:paraId="22936512" w14:textId="77777777" w:rsidR="00047820" w:rsidRPr="00E02D87" w:rsidRDefault="00047820" w:rsidP="00047820">
      <w:pPr>
        <w:rPr>
          <w:i/>
          <w:iCs/>
          <w:sz w:val="24"/>
          <w:szCs w:val="24"/>
        </w:rPr>
      </w:pPr>
      <w:r w:rsidRPr="00E02D87">
        <w:rPr>
          <w:i/>
          <w:iCs/>
          <w:sz w:val="24"/>
          <w:szCs w:val="24"/>
        </w:rPr>
        <w:t>Für die Sauce:</w:t>
      </w:r>
    </w:p>
    <w:p w14:paraId="0B992747" w14:textId="77777777" w:rsidR="00047820" w:rsidRDefault="00047820" w:rsidP="00047820">
      <w:pPr>
        <w:rPr>
          <w:sz w:val="24"/>
          <w:szCs w:val="24"/>
        </w:rPr>
      </w:pPr>
      <w:r>
        <w:rPr>
          <w:sz w:val="24"/>
          <w:szCs w:val="24"/>
        </w:rPr>
        <w:t>Butter, Parmesan, ein paar frische Salbeiblätter</w:t>
      </w:r>
    </w:p>
    <w:p w14:paraId="0D848A11" w14:textId="77777777" w:rsidR="00047820" w:rsidRDefault="00047820" w:rsidP="00047820">
      <w:pPr>
        <w:rPr>
          <w:sz w:val="24"/>
          <w:szCs w:val="24"/>
        </w:rPr>
      </w:pPr>
    </w:p>
    <w:p w14:paraId="30B1554A" w14:textId="77777777" w:rsidR="00047820" w:rsidRDefault="00047820" w:rsidP="00047820">
      <w:pPr>
        <w:rPr>
          <w:sz w:val="24"/>
          <w:szCs w:val="24"/>
        </w:rPr>
      </w:pPr>
      <w:r>
        <w:rPr>
          <w:sz w:val="24"/>
          <w:szCs w:val="24"/>
        </w:rPr>
        <w:t>Zubereitung:</w:t>
      </w:r>
    </w:p>
    <w:p w14:paraId="1E21CAAE" w14:textId="77777777" w:rsidR="00047820" w:rsidRPr="00E40144" w:rsidRDefault="00047820" w:rsidP="00B40E8C">
      <w:pPr>
        <w:pStyle w:val="ListParagraph"/>
        <w:numPr>
          <w:ilvl w:val="0"/>
          <w:numId w:val="1116"/>
        </w:numPr>
        <w:spacing w:after="120"/>
        <w:ind w:left="714" w:hanging="357"/>
        <w:contextualSpacing w:val="0"/>
        <w:jc w:val="both"/>
        <w:rPr>
          <w:sz w:val="24"/>
          <w:szCs w:val="24"/>
        </w:rPr>
      </w:pPr>
      <w:r w:rsidRPr="00E40144">
        <w:rPr>
          <w:sz w:val="24"/>
          <w:szCs w:val="24"/>
        </w:rPr>
        <w:t>Den Ricotta in einer Schüssel mit einer Gabel zerdrücken und verrühren. Dann das Ei hineinschlagen, weiterrühren, schließlich Parmesan und Salz dazugeben. Das Mehl nach und nach hinzufügen: jeweils etwa eine Handvoll mit den Händen unterheben, bis ein teig entsteht. Den Teig richtig gut durchkneten. Sobald er etwas fester ist, auf einer Arbeitsplatte weiterkneten.</w:t>
      </w:r>
    </w:p>
    <w:p w14:paraId="1169440A" w14:textId="77777777" w:rsidR="00047820" w:rsidRPr="00E40144" w:rsidRDefault="00047820" w:rsidP="00B40E8C">
      <w:pPr>
        <w:pStyle w:val="ListParagraph"/>
        <w:numPr>
          <w:ilvl w:val="0"/>
          <w:numId w:val="1116"/>
        </w:numPr>
        <w:spacing w:after="120"/>
        <w:ind w:left="714" w:hanging="357"/>
        <w:contextualSpacing w:val="0"/>
        <w:jc w:val="both"/>
        <w:rPr>
          <w:sz w:val="24"/>
          <w:szCs w:val="24"/>
        </w:rPr>
      </w:pPr>
      <w:r w:rsidRPr="00E40144">
        <w:rPr>
          <w:sz w:val="24"/>
          <w:szCs w:val="24"/>
        </w:rPr>
        <w:t>Schließlich mit einem Nudelholz etwa 2 cm dick ausrollen und in 2 cm breite Streifen schneiden. Die Streifen mit den Handflächen zu langen Würstchen rollen, etwa 1 cm dick. Dann in 1 cm lange Stücke schneiden.</w:t>
      </w:r>
    </w:p>
    <w:p w14:paraId="0E63EA69" w14:textId="77777777" w:rsidR="00047820" w:rsidRPr="00E40144" w:rsidRDefault="00047820" w:rsidP="00B40E8C">
      <w:pPr>
        <w:pStyle w:val="ListParagraph"/>
        <w:numPr>
          <w:ilvl w:val="0"/>
          <w:numId w:val="1116"/>
        </w:numPr>
        <w:spacing w:after="120"/>
        <w:ind w:left="714" w:hanging="357"/>
        <w:contextualSpacing w:val="0"/>
        <w:jc w:val="both"/>
        <w:rPr>
          <w:sz w:val="24"/>
          <w:szCs w:val="24"/>
        </w:rPr>
      </w:pPr>
      <w:r w:rsidRPr="00E40144">
        <w:rPr>
          <w:sz w:val="24"/>
          <w:szCs w:val="24"/>
        </w:rPr>
        <w:t>Einen großen Topf mit Salzwasser aufsetzen. Sobald das Wasser kocht, die Hitze auf mittlere Temperatur schalten und die Gnocchi hineingeben. Wenn sie an die Wasseroberfläche steigen, sind sie gar, das dauert je nach Dicke etwa 2 bis 3 Minuten.</w:t>
      </w:r>
    </w:p>
    <w:p w14:paraId="2A246928" w14:textId="77777777" w:rsidR="00047820" w:rsidRPr="00E40144" w:rsidRDefault="00047820" w:rsidP="00B40E8C">
      <w:pPr>
        <w:pStyle w:val="ListParagraph"/>
        <w:numPr>
          <w:ilvl w:val="0"/>
          <w:numId w:val="1116"/>
        </w:numPr>
        <w:spacing w:after="120"/>
        <w:ind w:left="714" w:hanging="357"/>
        <w:contextualSpacing w:val="0"/>
        <w:jc w:val="both"/>
        <w:rPr>
          <w:sz w:val="24"/>
          <w:szCs w:val="24"/>
        </w:rPr>
      </w:pPr>
      <w:r w:rsidRPr="00E40144">
        <w:rPr>
          <w:sz w:val="24"/>
          <w:szCs w:val="24"/>
        </w:rPr>
        <w:t>Man kann die Gnocchi nun in heißer Butter in der Pfanne schwenken und mit etwas Parmesan bestreut genießen. Oder man brät in der heißen Butter noch zuvor ein paar Salbeiblättchen an. Oder man wirft statt Salbei ein paar frische Erbsen zur Butter in die Pfanne, dazu noch grünen Spargel, in mundgerechte Stücke geschnitten. Oder man isst die Gnocchi einfach mit Tomatensauce.</w:t>
      </w:r>
    </w:p>
    <w:p w14:paraId="51E2E10C" w14:textId="77777777" w:rsidR="00047820" w:rsidRDefault="00047820" w:rsidP="00047820">
      <w:pPr>
        <w:rPr>
          <w:sz w:val="24"/>
          <w:szCs w:val="24"/>
        </w:rPr>
      </w:pPr>
    </w:p>
    <w:p w14:paraId="07E06813" w14:textId="77777777" w:rsidR="00047820" w:rsidRDefault="00047820" w:rsidP="00047820">
      <w:pPr>
        <w:ind w:left="1416" w:hanging="1416"/>
        <w:jc w:val="both"/>
        <w:rPr>
          <w:sz w:val="24"/>
          <w:szCs w:val="24"/>
        </w:rPr>
      </w:pPr>
      <w:r>
        <w:rPr>
          <w:sz w:val="24"/>
          <w:szCs w:val="24"/>
        </w:rPr>
        <w:t>Kommentar:</w:t>
      </w:r>
      <w:r>
        <w:rPr>
          <w:sz w:val="24"/>
          <w:szCs w:val="24"/>
        </w:rPr>
        <w:tab/>
        <w:t xml:space="preserve">Gnocchi sehen lieb und harmlos aus, wie Marshmallows, aber bei der Zubereitung führen sie sich auf wie kleine Diven. Man darf ihnen nur mit perfekt gegarten Kartoffeln ganz bestimmter Sorten kommen, und beim leisesten Geräusch fallen sie in Ohnmacht beziehungsweise lösen sich im kochenden Wasser einfach in nichts auf. Ganz anders die Ricotta-Gnocchi. Sie sind robust </w:t>
      </w:r>
      <w:r>
        <w:rPr>
          <w:sz w:val="24"/>
          <w:szCs w:val="24"/>
        </w:rPr>
        <w:lastRenderedPageBreak/>
        <w:t>und geduldig, verlangen nichts und tun einfach ihre Arbeit, nämlich großartig zu schmecken.</w:t>
      </w:r>
    </w:p>
    <w:p w14:paraId="470544CB" w14:textId="77777777" w:rsidR="00047820" w:rsidRDefault="00047820" w:rsidP="00047820">
      <w:pPr>
        <w:rPr>
          <w:sz w:val="24"/>
          <w:szCs w:val="24"/>
        </w:rPr>
      </w:pPr>
    </w:p>
    <w:p w14:paraId="0CAA3EFF" w14:textId="77777777" w:rsidR="00047820" w:rsidRDefault="00047820">
      <w:pPr>
        <w:rPr>
          <w:rFonts w:asciiTheme="majorHAnsi" w:eastAsiaTheme="majorEastAsia" w:hAnsiTheme="majorHAnsi" w:cstheme="majorBidi"/>
          <w:color w:val="2F5496" w:themeColor="accent1" w:themeShade="BF"/>
          <w:sz w:val="26"/>
          <w:szCs w:val="26"/>
        </w:rPr>
      </w:pPr>
      <w:r>
        <w:br w:type="page"/>
      </w:r>
    </w:p>
    <w:p w14:paraId="196CF3EC" w14:textId="33137633" w:rsidR="000675D7" w:rsidRDefault="000675D7" w:rsidP="000675D7">
      <w:pPr>
        <w:pStyle w:val="Heading2"/>
        <w:spacing w:after="240"/>
      </w:pPr>
      <w:r>
        <w:lastRenderedPageBreak/>
        <w:t>Gnocchi alla Romana</w:t>
      </w:r>
      <w:r>
        <w:rPr>
          <w:rStyle w:val="FootnoteReference"/>
        </w:rPr>
        <w:footnoteReference w:id="1362"/>
      </w:r>
    </w:p>
    <w:p w14:paraId="03D66DF1" w14:textId="77777777" w:rsidR="000675D7" w:rsidRDefault="000675D7" w:rsidP="000675D7">
      <w:pPr>
        <w:rPr>
          <w:sz w:val="24"/>
          <w:szCs w:val="24"/>
        </w:rPr>
      </w:pPr>
      <w:r w:rsidRPr="00C16586">
        <w:rPr>
          <w:sz w:val="24"/>
          <w:szCs w:val="24"/>
          <w:u w:val="single"/>
        </w:rPr>
        <w:t xml:space="preserve">Zutaten </w:t>
      </w:r>
      <w:r>
        <w:rPr>
          <w:sz w:val="24"/>
          <w:szCs w:val="24"/>
          <w:u w:val="single"/>
        </w:rPr>
        <w:t>(</w:t>
      </w:r>
      <w:r>
        <w:rPr>
          <w:sz w:val="24"/>
          <w:szCs w:val="24"/>
        </w:rPr>
        <w:t>für 8 Portionen als Vorspeise):</w:t>
      </w:r>
    </w:p>
    <w:p w14:paraId="54447BC9" w14:textId="77777777" w:rsidR="000675D7" w:rsidRDefault="000675D7" w:rsidP="000675D7">
      <w:pPr>
        <w:rPr>
          <w:sz w:val="24"/>
          <w:szCs w:val="24"/>
        </w:rPr>
      </w:pPr>
      <w:r>
        <w:rPr>
          <w:sz w:val="24"/>
          <w:szCs w:val="24"/>
        </w:rPr>
        <w:t>80 g Butter</w:t>
      </w:r>
    </w:p>
    <w:p w14:paraId="624DA190" w14:textId="77777777" w:rsidR="000675D7" w:rsidRDefault="000675D7" w:rsidP="000675D7">
      <w:pPr>
        <w:rPr>
          <w:sz w:val="24"/>
          <w:szCs w:val="24"/>
        </w:rPr>
      </w:pPr>
      <w:r>
        <w:rPr>
          <w:sz w:val="24"/>
          <w:szCs w:val="24"/>
        </w:rPr>
        <w:t>1 l Milch</w:t>
      </w:r>
    </w:p>
    <w:p w14:paraId="573BFF75" w14:textId="77777777" w:rsidR="000675D7" w:rsidRDefault="000675D7" w:rsidP="000675D7">
      <w:pPr>
        <w:rPr>
          <w:sz w:val="24"/>
          <w:szCs w:val="24"/>
        </w:rPr>
      </w:pPr>
      <w:r>
        <w:rPr>
          <w:sz w:val="24"/>
          <w:szCs w:val="24"/>
        </w:rPr>
        <w:t>250 g Hartweizengrieß</w:t>
      </w:r>
    </w:p>
    <w:p w14:paraId="33C405CB" w14:textId="77777777" w:rsidR="000675D7" w:rsidRDefault="000675D7" w:rsidP="000675D7">
      <w:pPr>
        <w:rPr>
          <w:sz w:val="24"/>
          <w:szCs w:val="24"/>
        </w:rPr>
      </w:pPr>
      <w:r>
        <w:rPr>
          <w:sz w:val="24"/>
          <w:szCs w:val="24"/>
        </w:rPr>
        <w:t>1 TL feingeriebene Muskatnuss</w:t>
      </w:r>
    </w:p>
    <w:p w14:paraId="021F11DE" w14:textId="77777777" w:rsidR="000675D7" w:rsidRDefault="000675D7" w:rsidP="000675D7">
      <w:pPr>
        <w:rPr>
          <w:sz w:val="24"/>
          <w:szCs w:val="24"/>
        </w:rPr>
      </w:pPr>
      <w:r>
        <w:rPr>
          <w:sz w:val="24"/>
          <w:szCs w:val="24"/>
        </w:rPr>
        <w:t>100 g Parmesan, fein gerieben</w:t>
      </w:r>
    </w:p>
    <w:p w14:paraId="7CFD324F" w14:textId="77777777" w:rsidR="000675D7" w:rsidRDefault="000675D7" w:rsidP="000675D7">
      <w:pPr>
        <w:rPr>
          <w:sz w:val="24"/>
          <w:szCs w:val="24"/>
        </w:rPr>
      </w:pPr>
      <w:r>
        <w:rPr>
          <w:sz w:val="24"/>
          <w:szCs w:val="24"/>
        </w:rPr>
        <w:t>2 Eigelb</w:t>
      </w:r>
    </w:p>
    <w:p w14:paraId="187FF78A" w14:textId="77777777" w:rsidR="000675D7" w:rsidRDefault="000675D7" w:rsidP="000675D7">
      <w:pPr>
        <w:rPr>
          <w:sz w:val="24"/>
          <w:szCs w:val="24"/>
        </w:rPr>
      </w:pPr>
      <w:r>
        <w:rPr>
          <w:sz w:val="24"/>
          <w:szCs w:val="24"/>
        </w:rPr>
        <w:t>40 g gereifter Cheddar, gerieben</w:t>
      </w:r>
    </w:p>
    <w:p w14:paraId="004836D6" w14:textId="77777777" w:rsidR="000675D7" w:rsidRDefault="000675D7" w:rsidP="000675D7">
      <w:pPr>
        <w:rPr>
          <w:sz w:val="24"/>
          <w:szCs w:val="24"/>
        </w:rPr>
      </w:pPr>
      <w:r>
        <w:rPr>
          <w:sz w:val="24"/>
          <w:szCs w:val="24"/>
        </w:rPr>
        <w:t>Salz, Pfeffer</w:t>
      </w:r>
    </w:p>
    <w:p w14:paraId="6D6C7114" w14:textId="77777777" w:rsidR="000675D7" w:rsidRDefault="000675D7" w:rsidP="000675D7">
      <w:pPr>
        <w:rPr>
          <w:sz w:val="24"/>
          <w:szCs w:val="24"/>
        </w:rPr>
      </w:pPr>
    </w:p>
    <w:p w14:paraId="743AF517" w14:textId="77777777" w:rsidR="000675D7" w:rsidRDefault="000675D7" w:rsidP="000675D7">
      <w:pPr>
        <w:rPr>
          <w:sz w:val="24"/>
          <w:szCs w:val="24"/>
        </w:rPr>
      </w:pPr>
      <w:r>
        <w:rPr>
          <w:sz w:val="24"/>
          <w:szCs w:val="24"/>
        </w:rPr>
        <w:t>Zubereitung:</w:t>
      </w:r>
    </w:p>
    <w:p w14:paraId="14D96014" w14:textId="77777777" w:rsidR="000675D7" w:rsidRPr="0049696B" w:rsidRDefault="000675D7" w:rsidP="00B40E8C">
      <w:pPr>
        <w:pStyle w:val="ListParagraph"/>
        <w:numPr>
          <w:ilvl w:val="0"/>
          <w:numId w:val="1054"/>
        </w:numPr>
        <w:spacing w:after="120"/>
        <w:ind w:left="714" w:hanging="357"/>
        <w:contextualSpacing w:val="0"/>
        <w:jc w:val="both"/>
        <w:rPr>
          <w:sz w:val="24"/>
          <w:szCs w:val="24"/>
        </w:rPr>
      </w:pPr>
      <w:r w:rsidRPr="0049696B">
        <w:rPr>
          <w:sz w:val="24"/>
          <w:szCs w:val="24"/>
        </w:rPr>
        <w:t>Den Backofen auf 180 Grad Umluft vorheizen.</w:t>
      </w:r>
    </w:p>
    <w:p w14:paraId="7247A851" w14:textId="77777777" w:rsidR="000675D7" w:rsidRPr="0049696B" w:rsidRDefault="000675D7" w:rsidP="00B40E8C">
      <w:pPr>
        <w:pStyle w:val="ListParagraph"/>
        <w:numPr>
          <w:ilvl w:val="0"/>
          <w:numId w:val="1054"/>
        </w:numPr>
        <w:spacing w:after="120"/>
        <w:ind w:left="714" w:hanging="357"/>
        <w:contextualSpacing w:val="0"/>
        <w:jc w:val="both"/>
        <w:rPr>
          <w:sz w:val="24"/>
          <w:szCs w:val="24"/>
        </w:rPr>
      </w:pPr>
      <w:r w:rsidRPr="0049696B">
        <w:rPr>
          <w:sz w:val="24"/>
          <w:szCs w:val="24"/>
        </w:rPr>
        <w:t>Butter und Milch in einem Topf mit 1 TL Salz und 1 kräftigen Prise Pfeffer würzen und bei mittlerer bis hoher Temperatur erhitzen. Sobald die Butter geschmolzen ist und die Milch zu sieden beginnt, vom Herd nehmen. Grieß, Muskatnuss, Parmesan und die Eigelbe zugeben und mit einem Schneebesen glattrühren. Wieder auf den Herd stellen und rühren, bis die Masse dick wird. Noch 3 – 4 Minuten weiterrühren, bis sich die Masse vom Topfrand löst, dann 15 Minuten abkühlen lassen – nicht länger, sonst wird sie zu fest und bröckelt, wenn man sie rollt.</w:t>
      </w:r>
    </w:p>
    <w:p w14:paraId="42112F73" w14:textId="77777777" w:rsidR="000675D7" w:rsidRPr="0049696B" w:rsidRDefault="000675D7" w:rsidP="00B40E8C">
      <w:pPr>
        <w:pStyle w:val="ListParagraph"/>
        <w:numPr>
          <w:ilvl w:val="0"/>
          <w:numId w:val="1054"/>
        </w:numPr>
        <w:spacing w:after="120"/>
        <w:ind w:left="714" w:hanging="357"/>
        <w:contextualSpacing w:val="0"/>
        <w:jc w:val="both"/>
        <w:rPr>
          <w:sz w:val="24"/>
          <w:szCs w:val="24"/>
        </w:rPr>
      </w:pPr>
      <w:r w:rsidRPr="0049696B">
        <w:rPr>
          <w:sz w:val="24"/>
          <w:szCs w:val="24"/>
        </w:rPr>
        <w:t>Zwei Stücke Frischhaltefolie (30 x 50 cm) auf der Arbeitsfläche ausbreiten und jeweils die Hälfte der Gnocchi-Masse daraufgeben. Zu zwei Rollen (etwa 4 cm Durchmesser) formen, in die Folie wickeln und für mindestens 2 Stunden in den Kühlschrank legen, damit die Masse fest wird. Die Folie entfernen, die Gnocchi-Rollen in 1 cm dicke Scheiben schneiden und leicht überlappend in Reihen in eine ofenfeste Form legen. Mit dem Cheddar bestreuen und im Ofen 15 Minuten backen, bis der Käse geschmolzen ist.</w:t>
      </w:r>
    </w:p>
    <w:p w14:paraId="28562AB7" w14:textId="77777777" w:rsidR="000675D7" w:rsidRPr="0049696B" w:rsidRDefault="000675D7" w:rsidP="00B40E8C">
      <w:pPr>
        <w:pStyle w:val="ListParagraph"/>
        <w:numPr>
          <w:ilvl w:val="0"/>
          <w:numId w:val="1054"/>
        </w:numPr>
        <w:spacing w:after="120"/>
        <w:ind w:left="714" w:hanging="357"/>
        <w:contextualSpacing w:val="0"/>
        <w:jc w:val="both"/>
        <w:rPr>
          <w:sz w:val="24"/>
          <w:szCs w:val="24"/>
        </w:rPr>
      </w:pPr>
      <w:r w:rsidRPr="0049696B">
        <w:rPr>
          <w:sz w:val="24"/>
          <w:szCs w:val="24"/>
        </w:rPr>
        <w:t>Den Backofengrill auf höchster Stufe stellen, die Gnocchi etwa 10 cm unterhalb der Heizstäbe einschieben und 2 – 3 Minuten goldbraun gratinieren. Vor dem Servieren 5 Minuten abkühlen lassen.</w:t>
      </w:r>
      <w:r w:rsidRPr="0049696B">
        <w:rPr>
          <w:sz w:val="24"/>
          <w:szCs w:val="24"/>
        </w:rPr>
        <w:br w:type="page"/>
      </w:r>
    </w:p>
    <w:p w14:paraId="6BF1EB82" w14:textId="77777777" w:rsidR="00047820" w:rsidRDefault="00047820" w:rsidP="00047820">
      <w:pPr>
        <w:pStyle w:val="Heading2"/>
        <w:spacing w:after="240"/>
      </w:pPr>
      <w:r>
        <w:lastRenderedPageBreak/>
        <w:t>Gnocchi aus Spinat und Ricotta</w:t>
      </w:r>
      <w:r>
        <w:rPr>
          <w:rStyle w:val="FootnoteReference"/>
        </w:rPr>
        <w:footnoteReference w:id="1363"/>
      </w:r>
      <w:r>
        <w:t xml:space="preserve"> </w:t>
      </w:r>
    </w:p>
    <w:p w14:paraId="3AE4DCAD" w14:textId="77777777" w:rsidR="00047820" w:rsidRDefault="00047820" w:rsidP="00047820">
      <w:pPr>
        <w:rPr>
          <w:sz w:val="24"/>
          <w:szCs w:val="24"/>
        </w:rPr>
      </w:pPr>
      <w:r w:rsidRPr="00DC306A">
        <w:rPr>
          <w:sz w:val="24"/>
          <w:szCs w:val="24"/>
          <w:u w:val="single"/>
        </w:rPr>
        <w:t>Zutaten</w:t>
      </w:r>
      <w:r>
        <w:rPr>
          <w:sz w:val="24"/>
          <w:szCs w:val="24"/>
        </w:rPr>
        <w:t xml:space="preserve"> (für 4 – 6 Personen)</w:t>
      </w:r>
    </w:p>
    <w:p w14:paraId="78F2BBD3" w14:textId="77777777" w:rsidR="00047820" w:rsidRDefault="00047820" w:rsidP="00047820">
      <w:pPr>
        <w:rPr>
          <w:sz w:val="24"/>
          <w:szCs w:val="24"/>
        </w:rPr>
      </w:pPr>
      <w:r>
        <w:rPr>
          <w:sz w:val="24"/>
          <w:szCs w:val="24"/>
        </w:rPr>
        <w:t>4 Scheiben Toastbrot</w:t>
      </w:r>
    </w:p>
    <w:p w14:paraId="131C8BD6" w14:textId="77777777" w:rsidR="00047820" w:rsidRDefault="00047820" w:rsidP="00047820">
      <w:pPr>
        <w:rPr>
          <w:sz w:val="24"/>
          <w:szCs w:val="24"/>
        </w:rPr>
      </w:pPr>
      <w:r>
        <w:rPr>
          <w:sz w:val="24"/>
          <w:szCs w:val="24"/>
        </w:rPr>
        <w:t>120 ml Milch</w:t>
      </w:r>
    </w:p>
    <w:p w14:paraId="492D3FB9" w14:textId="77777777" w:rsidR="00047820" w:rsidRDefault="00047820" w:rsidP="00047820">
      <w:pPr>
        <w:rPr>
          <w:sz w:val="24"/>
          <w:szCs w:val="24"/>
        </w:rPr>
      </w:pPr>
      <w:r>
        <w:rPr>
          <w:sz w:val="24"/>
          <w:szCs w:val="24"/>
        </w:rPr>
        <w:t>500 g tiefgefrorener Blattspinat, aufgetaut</w:t>
      </w:r>
    </w:p>
    <w:p w14:paraId="67F271C6" w14:textId="77777777" w:rsidR="00047820" w:rsidRDefault="00047820" w:rsidP="00047820">
      <w:pPr>
        <w:rPr>
          <w:sz w:val="24"/>
          <w:szCs w:val="24"/>
        </w:rPr>
      </w:pPr>
      <w:r>
        <w:rPr>
          <w:sz w:val="24"/>
          <w:szCs w:val="24"/>
        </w:rPr>
        <w:t>250 g Ricottakäse oder Magerquark, gut abgetropft</w:t>
      </w:r>
    </w:p>
    <w:p w14:paraId="5B03A367" w14:textId="77777777" w:rsidR="00047820" w:rsidRDefault="00047820" w:rsidP="00047820">
      <w:pPr>
        <w:rPr>
          <w:sz w:val="24"/>
          <w:szCs w:val="24"/>
        </w:rPr>
      </w:pPr>
      <w:r>
        <w:rPr>
          <w:sz w:val="24"/>
          <w:szCs w:val="24"/>
        </w:rPr>
        <w:t>2 Eier</w:t>
      </w:r>
    </w:p>
    <w:p w14:paraId="35A08487" w14:textId="77777777" w:rsidR="00047820" w:rsidRDefault="00047820" w:rsidP="00047820">
      <w:pPr>
        <w:rPr>
          <w:sz w:val="24"/>
          <w:szCs w:val="24"/>
        </w:rPr>
      </w:pPr>
      <w:r>
        <w:rPr>
          <w:sz w:val="24"/>
          <w:szCs w:val="24"/>
        </w:rPr>
        <w:t>50 g frisch geriebener Parmesan</w:t>
      </w:r>
    </w:p>
    <w:p w14:paraId="6A090E46" w14:textId="77777777" w:rsidR="00047820" w:rsidRDefault="00047820" w:rsidP="00047820">
      <w:pPr>
        <w:rPr>
          <w:sz w:val="24"/>
          <w:szCs w:val="24"/>
        </w:rPr>
      </w:pPr>
    </w:p>
    <w:p w14:paraId="78758E75" w14:textId="77777777" w:rsidR="00047820" w:rsidRDefault="00047820" w:rsidP="00047820">
      <w:pPr>
        <w:rPr>
          <w:sz w:val="24"/>
          <w:szCs w:val="24"/>
        </w:rPr>
      </w:pPr>
      <w:r>
        <w:rPr>
          <w:sz w:val="24"/>
          <w:szCs w:val="24"/>
        </w:rPr>
        <w:t>Zubereitungszeit: 1 Stunde 15 Minuten plus 1 Stunde Kühlzeit</w:t>
      </w:r>
    </w:p>
    <w:p w14:paraId="50E72872" w14:textId="77777777" w:rsidR="00047820" w:rsidRPr="00050029" w:rsidRDefault="00047820" w:rsidP="00B40E8C">
      <w:pPr>
        <w:pStyle w:val="ListParagraph"/>
        <w:numPr>
          <w:ilvl w:val="0"/>
          <w:numId w:val="480"/>
        </w:numPr>
        <w:spacing w:after="120"/>
        <w:ind w:left="714" w:hanging="357"/>
        <w:contextualSpacing w:val="0"/>
        <w:jc w:val="both"/>
        <w:rPr>
          <w:sz w:val="24"/>
          <w:szCs w:val="24"/>
        </w:rPr>
      </w:pPr>
      <w:r w:rsidRPr="00050029">
        <w:rPr>
          <w:sz w:val="24"/>
          <w:szCs w:val="24"/>
        </w:rPr>
        <w:t>Das Brot von der Kruste befreien und in einer flachen Schüssel 10 Minuten in Milch einweichen. Überschüssige Flüssigkeit ausdrücken. Blattspinat ebenfalls sorgfältig ausdrücken.</w:t>
      </w:r>
    </w:p>
    <w:p w14:paraId="4F0786B0" w14:textId="77777777" w:rsidR="00047820" w:rsidRPr="00050029" w:rsidRDefault="00047820" w:rsidP="00B40E8C">
      <w:pPr>
        <w:pStyle w:val="ListParagraph"/>
        <w:numPr>
          <w:ilvl w:val="0"/>
          <w:numId w:val="480"/>
        </w:numPr>
        <w:spacing w:after="120"/>
        <w:ind w:left="714" w:hanging="357"/>
        <w:contextualSpacing w:val="0"/>
        <w:jc w:val="both"/>
        <w:rPr>
          <w:sz w:val="24"/>
          <w:szCs w:val="24"/>
        </w:rPr>
      </w:pPr>
      <w:r w:rsidRPr="00050029">
        <w:rPr>
          <w:sz w:val="24"/>
          <w:szCs w:val="24"/>
        </w:rPr>
        <w:t>Das Brot in einer Schüssel mit dem Spinat, dem Ricotta, den Eiern und dem Parmesan mit einer Gabel mengen und mit Salz und Pfeffer abschmecken. Abgedeckt 1 Stunde im Kühlschrank durchziehen lassen.</w:t>
      </w:r>
    </w:p>
    <w:p w14:paraId="6EC6EFA4" w14:textId="77777777" w:rsidR="00047820" w:rsidRPr="00050029" w:rsidRDefault="00047820" w:rsidP="00B40E8C">
      <w:pPr>
        <w:pStyle w:val="ListParagraph"/>
        <w:numPr>
          <w:ilvl w:val="0"/>
          <w:numId w:val="480"/>
        </w:numPr>
        <w:spacing w:after="120"/>
        <w:ind w:left="714" w:hanging="357"/>
        <w:contextualSpacing w:val="0"/>
        <w:jc w:val="both"/>
        <w:rPr>
          <w:sz w:val="24"/>
          <w:szCs w:val="24"/>
        </w:rPr>
      </w:pPr>
      <w:r w:rsidRPr="00050029">
        <w:rPr>
          <w:sz w:val="24"/>
          <w:szCs w:val="24"/>
        </w:rPr>
        <w:t>Die Gnocchimasse mit leicht bemehlten Fingerspitzen teelöffelweise zu kleinen, flachen Klößchen formen. In einem großen Topf mit sprudelndem Salzwasser 2 Minuten kochen, bis die Gnocchi an die Oberfläche steigen. Mit einem Schaumlöffel aus dem Topf auf Teller verteilen und schäumende Butter und Parmesan darübergeben.</w:t>
      </w:r>
    </w:p>
    <w:p w14:paraId="60E46162" w14:textId="77777777" w:rsidR="00047820" w:rsidRDefault="00047820" w:rsidP="00047820">
      <w:pPr>
        <w:rPr>
          <w:sz w:val="24"/>
          <w:szCs w:val="24"/>
        </w:rPr>
      </w:pPr>
    </w:p>
    <w:p w14:paraId="3478E1B7" w14:textId="77777777" w:rsidR="00047820" w:rsidRDefault="00047820" w:rsidP="00047820">
      <w:pPr>
        <w:rPr>
          <w:sz w:val="24"/>
          <w:szCs w:val="24"/>
        </w:rPr>
      </w:pPr>
      <w:r>
        <w:rPr>
          <w:sz w:val="24"/>
          <w:szCs w:val="24"/>
        </w:rPr>
        <w:br w:type="page"/>
      </w:r>
    </w:p>
    <w:p w14:paraId="1C77FFA7" w14:textId="77777777" w:rsidR="00047820" w:rsidRDefault="00047820" w:rsidP="00047820">
      <w:pPr>
        <w:pStyle w:val="Heading2"/>
        <w:spacing w:after="240"/>
      </w:pPr>
      <w:r>
        <w:lastRenderedPageBreak/>
        <w:t>Gnocchi mit Fontina-Käsesauce</w:t>
      </w:r>
      <w:r>
        <w:rPr>
          <w:rStyle w:val="FootnoteReference"/>
        </w:rPr>
        <w:footnoteReference w:id="1364"/>
      </w:r>
      <w:r>
        <w:t xml:space="preserve"> </w:t>
      </w:r>
    </w:p>
    <w:p w14:paraId="429758CC" w14:textId="77777777" w:rsidR="00047820" w:rsidRDefault="00047820" w:rsidP="00047820">
      <w:pPr>
        <w:jc w:val="both"/>
        <w:rPr>
          <w:sz w:val="24"/>
          <w:szCs w:val="24"/>
        </w:rPr>
      </w:pPr>
      <w:r w:rsidRPr="00DC306A">
        <w:rPr>
          <w:sz w:val="24"/>
          <w:szCs w:val="24"/>
          <w:u w:val="single"/>
        </w:rPr>
        <w:t>Zutaten</w:t>
      </w:r>
      <w:r>
        <w:rPr>
          <w:sz w:val="24"/>
          <w:szCs w:val="24"/>
        </w:rPr>
        <w:t xml:space="preserve"> für 4 Personen</w:t>
      </w:r>
    </w:p>
    <w:p w14:paraId="43366D9D" w14:textId="77777777" w:rsidR="00047820" w:rsidRDefault="00047820" w:rsidP="00047820">
      <w:pPr>
        <w:jc w:val="both"/>
        <w:rPr>
          <w:sz w:val="24"/>
          <w:szCs w:val="24"/>
        </w:rPr>
      </w:pPr>
      <w:r>
        <w:rPr>
          <w:sz w:val="24"/>
          <w:szCs w:val="24"/>
        </w:rPr>
        <w:t>200 g Fontinakäse, feingewürfelt</w:t>
      </w:r>
    </w:p>
    <w:p w14:paraId="1A180245" w14:textId="77777777" w:rsidR="00047820" w:rsidRDefault="00047820" w:rsidP="00047820">
      <w:pPr>
        <w:jc w:val="both"/>
        <w:rPr>
          <w:sz w:val="24"/>
          <w:szCs w:val="24"/>
        </w:rPr>
      </w:pPr>
      <w:r>
        <w:rPr>
          <w:sz w:val="24"/>
          <w:szCs w:val="24"/>
        </w:rPr>
        <w:t>120 ml Sahne</w:t>
      </w:r>
    </w:p>
    <w:p w14:paraId="261BC990" w14:textId="77777777" w:rsidR="00047820" w:rsidRDefault="00047820" w:rsidP="00047820">
      <w:pPr>
        <w:jc w:val="both"/>
        <w:rPr>
          <w:sz w:val="24"/>
          <w:szCs w:val="24"/>
        </w:rPr>
      </w:pPr>
      <w:r>
        <w:rPr>
          <w:sz w:val="24"/>
          <w:szCs w:val="24"/>
        </w:rPr>
        <w:t>80 g Butter</w:t>
      </w:r>
    </w:p>
    <w:p w14:paraId="13107182" w14:textId="77777777" w:rsidR="00047820" w:rsidRDefault="00047820" w:rsidP="00047820">
      <w:pPr>
        <w:jc w:val="both"/>
        <w:rPr>
          <w:sz w:val="24"/>
          <w:szCs w:val="24"/>
        </w:rPr>
      </w:pPr>
      <w:r>
        <w:rPr>
          <w:sz w:val="24"/>
          <w:szCs w:val="24"/>
        </w:rPr>
        <w:t>2 EL frisch geriebener Parmesan</w:t>
      </w:r>
    </w:p>
    <w:p w14:paraId="78DF33AF" w14:textId="77777777" w:rsidR="00047820" w:rsidRDefault="00047820" w:rsidP="00047820">
      <w:pPr>
        <w:jc w:val="both"/>
        <w:rPr>
          <w:sz w:val="24"/>
          <w:szCs w:val="24"/>
        </w:rPr>
      </w:pPr>
      <w:r>
        <w:rPr>
          <w:sz w:val="24"/>
          <w:szCs w:val="24"/>
        </w:rPr>
        <w:t>400 g Gnocchi</w:t>
      </w:r>
    </w:p>
    <w:p w14:paraId="25CEA7E7" w14:textId="77777777" w:rsidR="00047820" w:rsidRDefault="00047820" w:rsidP="00047820">
      <w:pPr>
        <w:jc w:val="both"/>
        <w:rPr>
          <w:sz w:val="24"/>
          <w:szCs w:val="24"/>
        </w:rPr>
      </w:pPr>
    </w:p>
    <w:p w14:paraId="040C0EFB" w14:textId="77777777" w:rsidR="00047820" w:rsidRDefault="00047820" w:rsidP="00047820">
      <w:pPr>
        <w:jc w:val="both"/>
        <w:rPr>
          <w:sz w:val="24"/>
          <w:szCs w:val="24"/>
        </w:rPr>
      </w:pPr>
      <w:r>
        <w:rPr>
          <w:sz w:val="24"/>
          <w:szCs w:val="24"/>
        </w:rPr>
        <w:t>Zubereitungszeit: 25 Minuten</w:t>
      </w:r>
    </w:p>
    <w:p w14:paraId="5DA7604A" w14:textId="77777777" w:rsidR="00047820" w:rsidRPr="00C47B6D" w:rsidRDefault="00047820" w:rsidP="00B40E8C">
      <w:pPr>
        <w:pStyle w:val="ListParagraph"/>
        <w:numPr>
          <w:ilvl w:val="0"/>
          <w:numId w:val="479"/>
        </w:numPr>
        <w:spacing w:after="120"/>
        <w:ind w:left="714" w:hanging="357"/>
        <w:contextualSpacing w:val="0"/>
        <w:jc w:val="both"/>
        <w:rPr>
          <w:sz w:val="24"/>
          <w:szCs w:val="24"/>
        </w:rPr>
      </w:pPr>
      <w:r w:rsidRPr="00C47B6D">
        <w:rPr>
          <w:sz w:val="24"/>
          <w:szCs w:val="24"/>
        </w:rPr>
        <w:t>Den Käse, die Sahne, die Butter und den Parmesan unter gelegentlichem Rühren in einem Wasserbad 6 -8 Minuten erhitzen, bis der Käse geschmolzen und die Sauce glatt und heiß ist.</w:t>
      </w:r>
    </w:p>
    <w:p w14:paraId="7925DE0E" w14:textId="77777777" w:rsidR="00047820" w:rsidRPr="00C47B6D" w:rsidRDefault="00047820" w:rsidP="00B40E8C">
      <w:pPr>
        <w:pStyle w:val="ListParagraph"/>
        <w:numPr>
          <w:ilvl w:val="0"/>
          <w:numId w:val="479"/>
        </w:numPr>
        <w:spacing w:after="120"/>
        <w:ind w:left="714" w:hanging="357"/>
        <w:contextualSpacing w:val="0"/>
        <w:jc w:val="both"/>
        <w:rPr>
          <w:sz w:val="24"/>
          <w:szCs w:val="24"/>
        </w:rPr>
      </w:pPr>
      <w:r w:rsidRPr="00C47B6D">
        <w:rPr>
          <w:sz w:val="24"/>
          <w:szCs w:val="24"/>
        </w:rPr>
        <w:t>Unterdessen in einem großen Topf Wasser aufsetzen und nach dem Aufkochen salzen. Die Gnocchi portionsweise 2 Minuten kochen, bis sie an der Oberfläche steigen.</w:t>
      </w:r>
    </w:p>
    <w:p w14:paraId="3CC4C3DC" w14:textId="77777777" w:rsidR="00047820" w:rsidRPr="00C47B6D" w:rsidRDefault="00047820" w:rsidP="00B40E8C">
      <w:pPr>
        <w:pStyle w:val="ListParagraph"/>
        <w:numPr>
          <w:ilvl w:val="0"/>
          <w:numId w:val="479"/>
        </w:numPr>
        <w:spacing w:after="120"/>
        <w:ind w:left="714" w:hanging="357"/>
        <w:contextualSpacing w:val="0"/>
        <w:jc w:val="both"/>
        <w:rPr>
          <w:sz w:val="24"/>
          <w:szCs w:val="24"/>
        </w:rPr>
      </w:pPr>
      <w:r w:rsidRPr="00C47B6D">
        <w:rPr>
          <w:sz w:val="24"/>
          <w:szCs w:val="24"/>
        </w:rPr>
        <w:t>Die Gnocchi mit einem Schaumlöffel abtropfen. Die Sauce über die Gnocchi löffeln, Das Gericht kann man mit Oreganoblättchen oder anderen frischen Kräutern garniert werden.</w:t>
      </w:r>
    </w:p>
    <w:p w14:paraId="639AA3AA" w14:textId="77777777" w:rsidR="00047820" w:rsidRDefault="00047820" w:rsidP="00047820">
      <w:pPr>
        <w:jc w:val="both"/>
        <w:rPr>
          <w:sz w:val="24"/>
          <w:szCs w:val="24"/>
        </w:rPr>
      </w:pPr>
    </w:p>
    <w:p w14:paraId="6C43466E" w14:textId="77777777" w:rsidR="00047820" w:rsidRDefault="00047820">
      <w:pPr>
        <w:rPr>
          <w:rFonts w:asciiTheme="majorHAnsi" w:eastAsiaTheme="majorEastAsia" w:hAnsiTheme="majorHAnsi" w:cstheme="majorBidi"/>
          <w:color w:val="2F5496" w:themeColor="accent1" w:themeShade="BF"/>
          <w:sz w:val="26"/>
          <w:szCs w:val="26"/>
        </w:rPr>
      </w:pPr>
      <w:r>
        <w:br w:type="page"/>
      </w:r>
    </w:p>
    <w:p w14:paraId="5F421875" w14:textId="77777777" w:rsidR="00AA3642" w:rsidRDefault="00AA3642" w:rsidP="00AA3642">
      <w:pPr>
        <w:pStyle w:val="Heading2"/>
        <w:spacing w:after="240"/>
      </w:pPr>
      <w:r>
        <w:lastRenderedPageBreak/>
        <w:t>Käseauflauf mit Gnocchi</w:t>
      </w:r>
      <w:r>
        <w:rPr>
          <w:rStyle w:val="FootnoteReference"/>
        </w:rPr>
        <w:footnoteReference w:id="1365"/>
      </w:r>
    </w:p>
    <w:p w14:paraId="05B1395E" w14:textId="77777777" w:rsidR="00AA3642" w:rsidRDefault="00AA3642" w:rsidP="00AA3642">
      <w:pPr>
        <w:jc w:val="both"/>
        <w:rPr>
          <w:sz w:val="24"/>
          <w:szCs w:val="24"/>
        </w:rPr>
      </w:pPr>
      <w:r w:rsidRPr="00DC306A">
        <w:rPr>
          <w:sz w:val="24"/>
          <w:szCs w:val="24"/>
          <w:u w:val="single"/>
        </w:rPr>
        <w:t>Zutaten</w:t>
      </w:r>
      <w:r>
        <w:rPr>
          <w:sz w:val="24"/>
          <w:szCs w:val="24"/>
        </w:rPr>
        <w:t xml:space="preserve"> (für 4 Portionen)</w:t>
      </w:r>
    </w:p>
    <w:p w14:paraId="7AF27E19" w14:textId="77777777" w:rsidR="00AA3642" w:rsidRDefault="00AA3642" w:rsidP="00AA3642">
      <w:pPr>
        <w:jc w:val="both"/>
        <w:rPr>
          <w:sz w:val="24"/>
          <w:szCs w:val="24"/>
        </w:rPr>
      </w:pPr>
      <w:r>
        <w:rPr>
          <w:sz w:val="24"/>
          <w:szCs w:val="24"/>
        </w:rPr>
        <w:t>500 g Gnocchi</w:t>
      </w:r>
    </w:p>
    <w:p w14:paraId="43DC72B4" w14:textId="77777777" w:rsidR="00AA3642" w:rsidRDefault="00AA3642" w:rsidP="00AA3642">
      <w:pPr>
        <w:jc w:val="both"/>
        <w:rPr>
          <w:sz w:val="24"/>
          <w:szCs w:val="24"/>
        </w:rPr>
      </w:pPr>
      <w:r>
        <w:rPr>
          <w:sz w:val="24"/>
          <w:szCs w:val="24"/>
        </w:rPr>
        <w:t>30 g Butterflöckchen</w:t>
      </w:r>
    </w:p>
    <w:p w14:paraId="7B293356" w14:textId="77777777" w:rsidR="00AA3642" w:rsidRDefault="00AA3642" w:rsidP="00AA3642">
      <w:pPr>
        <w:jc w:val="both"/>
        <w:rPr>
          <w:sz w:val="24"/>
          <w:szCs w:val="24"/>
        </w:rPr>
      </w:pPr>
      <w:r>
        <w:rPr>
          <w:sz w:val="24"/>
          <w:szCs w:val="24"/>
        </w:rPr>
        <w:t>1 EL frische glatte Petersilie, feingehackt</w:t>
      </w:r>
    </w:p>
    <w:p w14:paraId="76A3632C" w14:textId="77777777" w:rsidR="00AA3642" w:rsidRDefault="00AA3642" w:rsidP="00AA3642">
      <w:pPr>
        <w:jc w:val="both"/>
        <w:rPr>
          <w:sz w:val="24"/>
          <w:szCs w:val="24"/>
        </w:rPr>
      </w:pPr>
      <w:r>
        <w:rPr>
          <w:sz w:val="24"/>
          <w:szCs w:val="24"/>
        </w:rPr>
        <w:t>100 g Fontinakäse, in Scheiben geschnitten</w:t>
      </w:r>
    </w:p>
    <w:p w14:paraId="752095C7" w14:textId="77777777" w:rsidR="00AA3642" w:rsidRDefault="00AA3642" w:rsidP="00AA3642">
      <w:pPr>
        <w:jc w:val="both"/>
        <w:rPr>
          <w:sz w:val="24"/>
          <w:szCs w:val="24"/>
        </w:rPr>
      </w:pPr>
      <w:r>
        <w:rPr>
          <w:sz w:val="24"/>
          <w:szCs w:val="24"/>
        </w:rPr>
        <w:t>100 g Povolone, in Scheiben geschnitten</w:t>
      </w:r>
    </w:p>
    <w:p w14:paraId="7E1EEACD" w14:textId="77777777" w:rsidR="00AA3642" w:rsidRDefault="00AA3642" w:rsidP="00AA3642">
      <w:pPr>
        <w:jc w:val="both"/>
        <w:rPr>
          <w:sz w:val="24"/>
          <w:szCs w:val="24"/>
        </w:rPr>
      </w:pPr>
    </w:p>
    <w:p w14:paraId="0322AFE4" w14:textId="77777777" w:rsidR="00AA3642" w:rsidRDefault="00AA3642" w:rsidP="00AA3642">
      <w:pPr>
        <w:jc w:val="both"/>
        <w:rPr>
          <w:sz w:val="24"/>
          <w:szCs w:val="24"/>
        </w:rPr>
      </w:pPr>
      <w:r>
        <w:rPr>
          <w:sz w:val="24"/>
          <w:szCs w:val="24"/>
        </w:rPr>
        <w:t>Zubereitungszeit: 25 Minuten</w:t>
      </w:r>
    </w:p>
    <w:p w14:paraId="64C26337" w14:textId="77777777" w:rsidR="00AA3642" w:rsidRPr="00D227E4" w:rsidRDefault="00AA3642" w:rsidP="00B40E8C">
      <w:pPr>
        <w:pStyle w:val="ListParagraph"/>
        <w:numPr>
          <w:ilvl w:val="0"/>
          <w:numId w:val="478"/>
        </w:numPr>
        <w:spacing w:after="120"/>
        <w:ind w:left="714" w:hanging="357"/>
        <w:contextualSpacing w:val="0"/>
        <w:jc w:val="both"/>
        <w:rPr>
          <w:sz w:val="24"/>
          <w:szCs w:val="24"/>
        </w:rPr>
      </w:pPr>
      <w:r w:rsidRPr="00D227E4">
        <w:rPr>
          <w:sz w:val="24"/>
          <w:szCs w:val="24"/>
        </w:rPr>
        <w:t xml:space="preserve">Den Backofen auf 200 Grad vorheizen. Die Gnocchi portionsweise in sprudelndem Salzwasser kochen, bis sie an der Oberfläche schwimmen. Mit einem Schaumlöffel herausheben und gut abtropfen. </w:t>
      </w:r>
    </w:p>
    <w:p w14:paraId="10652754" w14:textId="77777777" w:rsidR="00AA3642" w:rsidRPr="00D227E4" w:rsidRDefault="00AA3642" w:rsidP="00B40E8C">
      <w:pPr>
        <w:pStyle w:val="ListParagraph"/>
        <w:numPr>
          <w:ilvl w:val="0"/>
          <w:numId w:val="478"/>
        </w:numPr>
        <w:spacing w:after="120"/>
        <w:ind w:left="714" w:hanging="357"/>
        <w:contextualSpacing w:val="0"/>
        <w:jc w:val="both"/>
        <w:rPr>
          <w:sz w:val="24"/>
          <w:szCs w:val="24"/>
        </w:rPr>
      </w:pPr>
      <w:r w:rsidRPr="00D227E4">
        <w:rPr>
          <w:sz w:val="24"/>
          <w:szCs w:val="24"/>
        </w:rPr>
        <w:t>Die Gnocchi in eine leicht eingefettete, ofenfeste Form legen. Dann die Käsescheiben darüber schichten. Mit Meersalz und schwarzem Pfeffer aus der Mühle würzen. 10 Minuten backen, bis der Käse geschmolzen ist.</w:t>
      </w:r>
    </w:p>
    <w:p w14:paraId="13A26CAD" w14:textId="77777777" w:rsidR="00AA3642" w:rsidRDefault="00AA3642" w:rsidP="00AA3642">
      <w:pPr>
        <w:pStyle w:val="Heading2"/>
        <w:spacing w:after="240"/>
        <w:rPr>
          <w:sz w:val="24"/>
          <w:szCs w:val="24"/>
        </w:rPr>
      </w:pPr>
      <w:r w:rsidRPr="00596896">
        <w:br w:type="page"/>
      </w:r>
    </w:p>
    <w:p w14:paraId="5014A26A" w14:textId="77777777" w:rsidR="00527243" w:rsidRDefault="00527243" w:rsidP="00527243">
      <w:pPr>
        <w:pStyle w:val="Heading2"/>
        <w:spacing w:after="240"/>
      </w:pPr>
      <w:r>
        <w:lastRenderedPageBreak/>
        <w:t>Tortellini</w:t>
      </w:r>
      <w:r>
        <w:rPr>
          <w:rStyle w:val="FootnoteReference"/>
        </w:rPr>
        <w:footnoteReference w:id="1366"/>
      </w:r>
    </w:p>
    <w:p w14:paraId="42A78B8F" w14:textId="77777777" w:rsidR="00527243" w:rsidRPr="00E17D11" w:rsidRDefault="00527243" w:rsidP="00527243">
      <w:pPr>
        <w:rPr>
          <w:sz w:val="24"/>
          <w:szCs w:val="24"/>
          <w:u w:val="single"/>
        </w:rPr>
      </w:pPr>
      <w:r w:rsidRPr="00E17D11">
        <w:rPr>
          <w:sz w:val="24"/>
          <w:szCs w:val="24"/>
          <w:u w:val="single"/>
        </w:rPr>
        <w:t>Zutaten:</w:t>
      </w:r>
    </w:p>
    <w:p w14:paraId="30A1B8A1" w14:textId="77777777" w:rsidR="00527243" w:rsidRPr="00E17D11" w:rsidRDefault="00527243" w:rsidP="00527243">
      <w:pPr>
        <w:rPr>
          <w:i/>
          <w:iCs/>
          <w:sz w:val="24"/>
          <w:szCs w:val="24"/>
        </w:rPr>
      </w:pPr>
      <w:r w:rsidRPr="00E17D11">
        <w:rPr>
          <w:i/>
          <w:iCs/>
          <w:sz w:val="24"/>
          <w:szCs w:val="24"/>
        </w:rPr>
        <w:t>Für den Teig:</w:t>
      </w:r>
    </w:p>
    <w:p w14:paraId="4734BD7F" w14:textId="77777777" w:rsidR="00527243" w:rsidRDefault="00527243" w:rsidP="00527243">
      <w:pPr>
        <w:rPr>
          <w:sz w:val="24"/>
          <w:szCs w:val="24"/>
        </w:rPr>
      </w:pPr>
      <w:r>
        <w:rPr>
          <w:sz w:val="24"/>
          <w:szCs w:val="24"/>
        </w:rPr>
        <w:t>500 g Mehl und Mehl zum Ausrollen</w:t>
      </w:r>
    </w:p>
    <w:p w14:paraId="4D569624" w14:textId="77777777" w:rsidR="00527243" w:rsidRDefault="00527243" w:rsidP="00527243">
      <w:pPr>
        <w:rPr>
          <w:sz w:val="24"/>
          <w:szCs w:val="24"/>
        </w:rPr>
      </w:pPr>
      <w:r>
        <w:rPr>
          <w:sz w:val="24"/>
          <w:szCs w:val="24"/>
        </w:rPr>
        <w:t>2 Eier</w:t>
      </w:r>
    </w:p>
    <w:p w14:paraId="0DCAB73A" w14:textId="77777777" w:rsidR="00527243" w:rsidRDefault="00527243" w:rsidP="00527243">
      <w:pPr>
        <w:rPr>
          <w:sz w:val="24"/>
          <w:szCs w:val="24"/>
        </w:rPr>
      </w:pPr>
      <w:r>
        <w:rPr>
          <w:sz w:val="24"/>
          <w:szCs w:val="24"/>
        </w:rPr>
        <w:t>2 EL Olivenöl</w:t>
      </w:r>
    </w:p>
    <w:p w14:paraId="34E3DEDF" w14:textId="77777777" w:rsidR="00527243" w:rsidRDefault="00527243" w:rsidP="00527243">
      <w:pPr>
        <w:rPr>
          <w:sz w:val="24"/>
          <w:szCs w:val="24"/>
        </w:rPr>
      </w:pPr>
      <w:r>
        <w:rPr>
          <w:sz w:val="24"/>
          <w:szCs w:val="24"/>
        </w:rPr>
        <w:t>1 TL Salz</w:t>
      </w:r>
    </w:p>
    <w:p w14:paraId="24E9F0B2" w14:textId="77777777" w:rsidR="00527243" w:rsidRDefault="00527243" w:rsidP="00527243">
      <w:pPr>
        <w:rPr>
          <w:sz w:val="24"/>
          <w:szCs w:val="24"/>
        </w:rPr>
      </w:pPr>
    </w:p>
    <w:p w14:paraId="3DC3B4C8" w14:textId="77777777" w:rsidR="00527243" w:rsidRPr="00E17D11" w:rsidRDefault="00527243" w:rsidP="00527243">
      <w:pPr>
        <w:rPr>
          <w:i/>
          <w:iCs/>
          <w:sz w:val="24"/>
          <w:szCs w:val="24"/>
        </w:rPr>
      </w:pPr>
      <w:r w:rsidRPr="00E17D11">
        <w:rPr>
          <w:i/>
          <w:iCs/>
          <w:sz w:val="24"/>
          <w:szCs w:val="24"/>
        </w:rPr>
        <w:t>Für die Füllung:</w:t>
      </w:r>
    </w:p>
    <w:p w14:paraId="17FB2783" w14:textId="77777777" w:rsidR="00527243" w:rsidRDefault="00527243" w:rsidP="00527243">
      <w:pPr>
        <w:rPr>
          <w:sz w:val="24"/>
          <w:szCs w:val="24"/>
        </w:rPr>
      </w:pPr>
      <w:r>
        <w:rPr>
          <w:sz w:val="24"/>
          <w:szCs w:val="24"/>
        </w:rPr>
        <w:t>300 g Hühnerbrustfilet</w:t>
      </w:r>
    </w:p>
    <w:p w14:paraId="192791AD" w14:textId="77777777" w:rsidR="00527243" w:rsidRDefault="00527243" w:rsidP="00527243">
      <w:pPr>
        <w:rPr>
          <w:sz w:val="24"/>
          <w:szCs w:val="24"/>
        </w:rPr>
      </w:pPr>
      <w:r>
        <w:rPr>
          <w:sz w:val="24"/>
          <w:szCs w:val="24"/>
        </w:rPr>
        <w:t>¼ l Hühnerbrühe</w:t>
      </w:r>
    </w:p>
    <w:p w14:paraId="1E0C5F75" w14:textId="77777777" w:rsidR="00527243" w:rsidRDefault="00527243" w:rsidP="00527243">
      <w:pPr>
        <w:rPr>
          <w:sz w:val="24"/>
          <w:szCs w:val="24"/>
        </w:rPr>
      </w:pPr>
      <w:r>
        <w:rPr>
          <w:sz w:val="24"/>
          <w:szCs w:val="24"/>
        </w:rPr>
        <w:t>5 EL frisch geriebener Parmesan</w:t>
      </w:r>
    </w:p>
    <w:p w14:paraId="5BB6DB87" w14:textId="77777777" w:rsidR="00527243" w:rsidRDefault="00527243" w:rsidP="00527243">
      <w:pPr>
        <w:rPr>
          <w:sz w:val="24"/>
          <w:szCs w:val="24"/>
        </w:rPr>
      </w:pPr>
      <w:r>
        <w:rPr>
          <w:sz w:val="24"/>
          <w:szCs w:val="24"/>
        </w:rPr>
        <w:t>1 EL Crème fraîche</w:t>
      </w:r>
    </w:p>
    <w:p w14:paraId="1110A396" w14:textId="77777777" w:rsidR="00527243" w:rsidRDefault="00527243" w:rsidP="00527243">
      <w:pPr>
        <w:rPr>
          <w:sz w:val="24"/>
          <w:szCs w:val="24"/>
        </w:rPr>
      </w:pPr>
      <w:r>
        <w:rPr>
          <w:sz w:val="24"/>
          <w:szCs w:val="24"/>
        </w:rPr>
        <w:t>2 Eigelb</w:t>
      </w:r>
    </w:p>
    <w:p w14:paraId="4660674A" w14:textId="77777777" w:rsidR="00527243" w:rsidRDefault="00527243" w:rsidP="00527243">
      <w:pPr>
        <w:rPr>
          <w:sz w:val="24"/>
          <w:szCs w:val="24"/>
        </w:rPr>
      </w:pPr>
      <w:r>
        <w:rPr>
          <w:sz w:val="24"/>
          <w:szCs w:val="24"/>
        </w:rPr>
        <w:t>½ unbehandelte Zitrone (Schale)</w:t>
      </w:r>
    </w:p>
    <w:p w14:paraId="7B676BC1" w14:textId="77777777" w:rsidR="00527243" w:rsidRDefault="00527243" w:rsidP="00527243">
      <w:pPr>
        <w:rPr>
          <w:sz w:val="24"/>
          <w:szCs w:val="24"/>
        </w:rPr>
      </w:pPr>
      <w:r>
        <w:rPr>
          <w:sz w:val="24"/>
          <w:szCs w:val="24"/>
        </w:rPr>
        <w:t>Salz, Pfeffer aus der Mühle</w:t>
      </w:r>
    </w:p>
    <w:p w14:paraId="499DBE34" w14:textId="77777777" w:rsidR="00527243" w:rsidRDefault="00527243" w:rsidP="00527243">
      <w:pPr>
        <w:rPr>
          <w:sz w:val="24"/>
          <w:szCs w:val="24"/>
        </w:rPr>
      </w:pPr>
      <w:r>
        <w:rPr>
          <w:sz w:val="24"/>
          <w:szCs w:val="24"/>
        </w:rPr>
        <w:t>Muskatnuss</w:t>
      </w:r>
    </w:p>
    <w:p w14:paraId="4396AABB" w14:textId="77777777" w:rsidR="00527243" w:rsidRDefault="00527243" w:rsidP="00527243">
      <w:pPr>
        <w:rPr>
          <w:sz w:val="24"/>
          <w:szCs w:val="24"/>
        </w:rPr>
      </w:pPr>
      <w:r>
        <w:rPr>
          <w:sz w:val="24"/>
          <w:szCs w:val="24"/>
        </w:rPr>
        <w:t>Brühe zum Garen</w:t>
      </w:r>
    </w:p>
    <w:p w14:paraId="0620999C" w14:textId="77777777" w:rsidR="00527243" w:rsidRDefault="00527243" w:rsidP="00527243">
      <w:pPr>
        <w:rPr>
          <w:sz w:val="24"/>
          <w:szCs w:val="24"/>
        </w:rPr>
      </w:pPr>
    </w:p>
    <w:p w14:paraId="2BB1A8B3" w14:textId="77777777" w:rsidR="00527243" w:rsidRDefault="00527243" w:rsidP="00527243">
      <w:pPr>
        <w:rPr>
          <w:sz w:val="24"/>
          <w:szCs w:val="24"/>
        </w:rPr>
      </w:pPr>
      <w:r>
        <w:rPr>
          <w:sz w:val="24"/>
          <w:szCs w:val="24"/>
        </w:rPr>
        <w:t>Zubereitung</w:t>
      </w:r>
    </w:p>
    <w:p w14:paraId="59A1A940" w14:textId="77777777" w:rsidR="00527243" w:rsidRPr="00E17D11" w:rsidRDefault="00527243" w:rsidP="00527243">
      <w:pPr>
        <w:rPr>
          <w:i/>
          <w:iCs/>
          <w:sz w:val="24"/>
          <w:szCs w:val="24"/>
        </w:rPr>
      </w:pPr>
      <w:r w:rsidRPr="00E17D11">
        <w:rPr>
          <w:i/>
          <w:iCs/>
          <w:sz w:val="24"/>
          <w:szCs w:val="24"/>
        </w:rPr>
        <w:t>Für den Teig:</w:t>
      </w:r>
    </w:p>
    <w:p w14:paraId="29E6EE5E" w14:textId="77777777" w:rsidR="00527243" w:rsidRDefault="00527243" w:rsidP="00527243">
      <w:pPr>
        <w:rPr>
          <w:sz w:val="24"/>
          <w:szCs w:val="24"/>
        </w:rPr>
      </w:pPr>
      <w:r>
        <w:rPr>
          <w:sz w:val="24"/>
          <w:szCs w:val="24"/>
        </w:rPr>
        <w:t>500 g Mehl mit 1/8 l Wasser, 2 eiern, 1 TL Salz und 2 EL Olivenöl glattkneten. Ist der Teig zu trocken, tropfenweise Waser zugeben, bis er weich und geschmeidig, aber nicht klebrig ist. Mit Mehl bestäuben, mit einem Tuch bedecken, bei Zimmertemperatur 20 Minuten ruhen lassen.</w:t>
      </w:r>
    </w:p>
    <w:p w14:paraId="1B535821" w14:textId="77777777" w:rsidR="00527243" w:rsidRPr="00E17D11" w:rsidRDefault="00527243" w:rsidP="00527243">
      <w:pPr>
        <w:rPr>
          <w:i/>
          <w:iCs/>
          <w:sz w:val="24"/>
          <w:szCs w:val="24"/>
        </w:rPr>
      </w:pPr>
      <w:r w:rsidRPr="00E17D11">
        <w:rPr>
          <w:i/>
          <w:iCs/>
          <w:sz w:val="24"/>
          <w:szCs w:val="24"/>
        </w:rPr>
        <w:t>Für die Füllung:</w:t>
      </w:r>
    </w:p>
    <w:p w14:paraId="6768A481" w14:textId="77777777" w:rsidR="00527243" w:rsidRPr="00D40671" w:rsidRDefault="00527243" w:rsidP="00527243">
      <w:pPr>
        <w:pStyle w:val="ListParagraph"/>
        <w:numPr>
          <w:ilvl w:val="0"/>
          <w:numId w:val="75"/>
        </w:numPr>
        <w:spacing w:after="120"/>
        <w:ind w:left="714" w:hanging="357"/>
        <w:contextualSpacing w:val="0"/>
        <w:jc w:val="both"/>
        <w:rPr>
          <w:sz w:val="24"/>
          <w:szCs w:val="24"/>
        </w:rPr>
      </w:pPr>
      <w:r w:rsidRPr="00D40671">
        <w:rPr>
          <w:sz w:val="24"/>
          <w:szCs w:val="24"/>
        </w:rPr>
        <w:t>Hühnerbrustfilet in ¼ l Hühnerbrühe leise siedend garen. Herausnehmen und abtropfen lassen. Mit einem Messer fein zerkleinern, 1 EL Crème fraîche untermischen.</w:t>
      </w:r>
    </w:p>
    <w:p w14:paraId="347BE3BF" w14:textId="77777777" w:rsidR="00527243" w:rsidRPr="00D40671" w:rsidRDefault="00527243" w:rsidP="00527243">
      <w:pPr>
        <w:pStyle w:val="ListParagraph"/>
        <w:numPr>
          <w:ilvl w:val="0"/>
          <w:numId w:val="75"/>
        </w:numPr>
        <w:spacing w:after="120"/>
        <w:ind w:left="714" w:hanging="357"/>
        <w:contextualSpacing w:val="0"/>
        <w:jc w:val="both"/>
        <w:rPr>
          <w:sz w:val="24"/>
          <w:szCs w:val="24"/>
        </w:rPr>
      </w:pPr>
      <w:r w:rsidRPr="00D40671">
        <w:rPr>
          <w:sz w:val="24"/>
          <w:szCs w:val="24"/>
        </w:rPr>
        <w:lastRenderedPageBreak/>
        <w:t>In eine Schüssel geben und mit 5 EL frisch geriebenen Parmesan, 2 Eigelb, abgeriebene Schale von ½ Zitrone, Salz, Pfeffer und einer Prise frisch geriebener Muskatnuss gründlich vermischen.</w:t>
      </w:r>
    </w:p>
    <w:p w14:paraId="0FDCEC08" w14:textId="77777777" w:rsidR="00527243" w:rsidRPr="00D40671" w:rsidRDefault="00527243" w:rsidP="00527243">
      <w:pPr>
        <w:pStyle w:val="ListParagraph"/>
        <w:numPr>
          <w:ilvl w:val="0"/>
          <w:numId w:val="75"/>
        </w:numPr>
        <w:spacing w:after="120"/>
        <w:ind w:left="714" w:hanging="357"/>
        <w:contextualSpacing w:val="0"/>
        <w:jc w:val="both"/>
        <w:rPr>
          <w:sz w:val="24"/>
          <w:szCs w:val="24"/>
        </w:rPr>
      </w:pPr>
      <w:r w:rsidRPr="00D40671">
        <w:rPr>
          <w:sz w:val="24"/>
          <w:szCs w:val="24"/>
        </w:rPr>
        <w:t>Ein Viertel des Teiges abrei</w:t>
      </w:r>
      <w:r>
        <w:rPr>
          <w:sz w:val="24"/>
          <w:szCs w:val="24"/>
        </w:rPr>
        <w:t>ße</w:t>
      </w:r>
      <w:r w:rsidRPr="00D40671">
        <w:rPr>
          <w:sz w:val="24"/>
          <w:szCs w:val="24"/>
        </w:rPr>
        <w:t>n und auf einer bemehlten Unterlage hauchdünn ausrollen.</w:t>
      </w:r>
    </w:p>
    <w:p w14:paraId="2957B9FC" w14:textId="77777777" w:rsidR="00527243" w:rsidRPr="00D40671" w:rsidRDefault="00527243" w:rsidP="00527243">
      <w:pPr>
        <w:pStyle w:val="ListParagraph"/>
        <w:numPr>
          <w:ilvl w:val="0"/>
          <w:numId w:val="75"/>
        </w:numPr>
        <w:spacing w:after="120"/>
        <w:ind w:left="714" w:hanging="357"/>
        <w:contextualSpacing w:val="0"/>
        <w:jc w:val="both"/>
        <w:rPr>
          <w:sz w:val="24"/>
          <w:szCs w:val="24"/>
        </w:rPr>
      </w:pPr>
      <w:r w:rsidRPr="00D40671">
        <w:rPr>
          <w:sz w:val="24"/>
          <w:szCs w:val="24"/>
        </w:rPr>
        <w:t xml:space="preserve">Aus dem </w:t>
      </w:r>
      <w:r>
        <w:rPr>
          <w:sz w:val="24"/>
          <w:szCs w:val="24"/>
        </w:rPr>
        <w:t>T</w:t>
      </w:r>
      <w:r w:rsidRPr="00D40671">
        <w:rPr>
          <w:sz w:val="24"/>
          <w:szCs w:val="24"/>
        </w:rPr>
        <w:t>eig Kreise von 5 cm Durchmesser ausstechen. ½ TL der geflügelcreme in die Mitte des Kreises geben.</w:t>
      </w:r>
    </w:p>
    <w:p w14:paraId="2586D28A" w14:textId="77777777" w:rsidR="00527243" w:rsidRPr="00D40671" w:rsidRDefault="00527243" w:rsidP="00527243">
      <w:pPr>
        <w:pStyle w:val="ListParagraph"/>
        <w:numPr>
          <w:ilvl w:val="0"/>
          <w:numId w:val="75"/>
        </w:numPr>
        <w:spacing w:after="120"/>
        <w:ind w:left="714" w:hanging="357"/>
        <w:contextualSpacing w:val="0"/>
        <w:jc w:val="both"/>
        <w:rPr>
          <w:sz w:val="24"/>
          <w:szCs w:val="24"/>
        </w:rPr>
      </w:pPr>
      <w:r w:rsidRPr="00D40671">
        <w:rPr>
          <w:sz w:val="24"/>
          <w:szCs w:val="24"/>
        </w:rPr>
        <w:t>Die Kreisränder anfeuchten, jedes Teigstück in der Mitte falten, die Ränder fest zusammendrücken.</w:t>
      </w:r>
    </w:p>
    <w:p w14:paraId="4047B161" w14:textId="77777777" w:rsidR="00527243" w:rsidRPr="00D40671" w:rsidRDefault="00527243" w:rsidP="00527243">
      <w:pPr>
        <w:pStyle w:val="ListParagraph"/>
        <w:numPr>
          <w:ilvl w:val="0"/>
          <w:numId w:val="75"/>
        </w:numPr>
        <w:spacing w:after="120"/>
        <w:ind w:left="714" w:hanging="357"/>
        <w:contextualSpacing w:val="0"/>
        <w:jc w:val="both"/>
        <w:rPr>
          <w:sz w:val="24"/>
          <w:szCs w:val="24"/>
        </w:rPr>
      </w:pPr>
      <w:r w:rsidRPr="00D40671">
        <w:rPr>
          <w:sz w:val="24"/>
          <w:szCs w:val="24"/>
        </w:rPr>
        <w:t>Kringel formen, indem man die Ecken jedes Halbkreises etwas auseinanderzieht, um die Zeigefinger wickelt und die Spitzen überlappend zusammendrückt. Fertige Tortellini auf ein mit Mehl bestäubtes Tuch legen. Übrigen Teig genauso verarbeiten.</w:t>
      </w:r>
    </w:p>
    <w:p w14:paraId="196CA763" w14:textId="77777777" w:rsidR="00527243" w:rsidRPr="00D40671" w:rsidRDefault="00527243" w:rsidP="00527243">
      <w:pPr>
        <w:pStyle w:val="ListParagraph"/>
        <w:numPr>
          <w:ilvl w:val="0"/>
          <w:numId w:val="75"/>
        </w:numPr>
        <w:spacing w:after="120"/>
        <w:ind w:left="714" w:hanging="357"/>
        <w:contextualSpacing w:val="0"/>
        <w:jc w:val="both"/>
        <w:rPr>
          <w:sz w:val="24"/>
          <w:szCs w:val="24"/>
        </w:rPr>
      </w:pPr>
      <w:r w:rsidRPr="00D40671">
        <w:rPr>
          <w:sz w:val="24"/>
          <w:szCs w:val="24"/>
        </w:rPr>
        <w:t>3-4 l Brühe aufkochen, Tortellini hineingebe. Vorsichtig umrühren, damit sie nicht aneinanderkleben. Etwa 8 Minuten leise köcheln, mit dem Schaumlöffel in ein Sieb heben, heiß abbrausen, abtropfen lassen. Mit Bolognese Sauce oder heißer Butter und Parmesan servieren.</w:t>
      </w:r>
    </w:p>
    <w:p w14:paraId="785E4FF0" w14:textId="77777777" w:rsidR="00527243" w:rsidRDefault="00527243" w:rsidP="00527243">
      <w:pPr>
        <w:rPr>
          <w:sz w:val="24"/>
          <w:szCs w:val="24"/>
        </w:rPr>
      </w:pPr>
    </w:p>
    <w:p w14:paraId="552D9542" w14:textId="77777777" w:rsidR="00527243" w:rsidRDefault="00527243" w:rsidP="00527243">
      <w:pPr>
        <w:ind w:left="708" w:hanging="708"/>
        <w:rPr>
          <w:sz w:val="24"/>
          <w:szCs w:val="24"/>
        </w:rPr>
      </w:pPr>
      <w:r>
        <w:rPr>
          <w:sz w:val="24"/>
          <w:szCs w:val="24"/>
        </w:rPr>
        <w:t>Tipp:</w:t>
      </w:r>
      <w:r>
        <w:rPr>
          <w:sz w:val="24"/>
          <w:szCs w:val="24"/>
        </w:rPr>
        <w:tab/>
        <w:t>Tortellini kann man auch mit gehacktem Schweinefleisch, Schinken, Wurst, Käse oder Eiern füllen und in einer kräftigen Brühe servieren. Auf jeden Fall aber kann man sie fertig kaufen.</w:t>
      </w:r>
    </w:p>
    <w:p w14:paraId="50C3F48B" w14:textId="77777777" w:rsidR="00527243" w:rsidRDefault="00527243" w:rsidP="00527243">
      <w:pPr>
        <w:rPr>
          <w:sz w:val="24"/>
          <w:szCs w:val="24"/>
        </w:rPr>
      </w:pPr>
    </w:p>
    <w:p w14:paraId="08896419" w14:textId="77777777" w:rsidR="00527243" w:rsidRDefault="00527243" w:rsidP="00527243">
      <w:pPr>
        <w:rPr>
          <w:sz w:val="24"/>
          <w:szCs w:val="24"/>
        </w:rPr>
      </w:pPr>
    </w:p>
    <w:p w14:paraId="19D1C044" w14:textId="77777777" w:rsidR="00527243" w:rsidRDefault="00527243" w:rsidP="00527243">
      <w:pPr>
        <w:rPr>
          <w:sz w:val="24"/>
          <w:szCs w:val="24"/>
        </w:rPr>
      </w:pPr>
    </w:p>
    <w:p w14:paraId="1EC9B87D" w14:textId="77777777" w:rsidR="00527243" w:rsidRDefault="00527243" w:rsidP="00527243">
      <w:pPr>
        <w:rPr>
          <w:sz w:val="24"/>
          <w:szCs w:val="24"/>
        </w:rPr>
      </w:pPr>
    </w:p>
    <w:p w14:paraId="3BB74756" w14:textId="77777777" w:rsidR="00527243" w:rsidRDefault="00527243" w:rsidP="00527243">
      <w:pPr>
        <w:rPr>
          <w:sz w:val="24"/>
          <w:szCs w:val="24"/>
        </w:rPr>
      </w:pPr>
    </w:p>
    <w:p w14:paraId="0138835D" w14:textId="77777777" w:rsidR="00527243" w:rsidRDefault="00527243" w:rsidP="00527243">
      <w:pPr>
        <w:rPr>
          <w:sz w:val="24"/>
          <w:szCs w:val="24"/>
        </w:rPr>
      </w:pPr>
      <w:r>
        <w:rPr>
          <w:sz w:val="24"/>
          <w:szCs w:val="24"/>
        </w:rPr>
        <w:br w:type="page"/>
      </w:r>
    </w:p>
    <w:p w14:paraId="70144772" w14:textId="77777777" w:rsidR="00527243" w:rsidRDefault="00527243" w:rsidP="00527243">
      <w:pPr>
        <w:pStyle w:val="Heading2"/>
        <w:spacing w:after="240"/>
      </w:pPr>
      <w:r>
        <w:lastRenderedPageBreak/>
        <w:t>Curry-Tortellini</w:t>
      </w:r>
      <w:r>
        <w:rPr>
          <w:rStyle w:val="FootnoteReference"/>
        </w:rPr>
        <w:footnoteReference w:id="1367"/>
      </w:r>
    </w:p>
    <w:p w14:paraId="5505D740" w14:textId="77777777" w:rsidR="00527243" w:rsidRDefault="00527243" w:rsidP="00527243">
      <w:pPr>
        <w:rPr>
          <w:sz w:val="24"/>
          <w:szCs w:val="24"/>
        </w:rPr>
      </w:pPr>
      <w:r w:rsidRPr="00E17D11">
        <w:rPr>
          <w:sz w:val="24"/>
          <w:szCs w:val="24"/>
          <w:u w:val="single"/>
        </w:rPr>
        <w:t>Zutaten</w:t>
      </w:r>
      <w:r>
        <w:rPr>
          <w:sz w:val="24"/>
          <w:szCs w:val="24"/>
        </w:rPr>
        <w:t xml:space="preserve"> (für 4-6 Portionen)</w:t>
      </w:r>
    </w:p>
    <w:p w14:paraId="5C1F9AC6" w14:textId="77777777" w:rsidR="00527243" w:rsidRDefault="00527243" w:rsidP="00527243">
      <w:pPr>
        <w:rPr>
          <w:sz w:val="24"/>
          <w:szCs w:val="24"/>
        </w:rPr>
      </w:pPr>
      <w:r>
        <w:rPr>
          <w:sz w:val="24"/>
          <w:szCs w:val="24"/>
        </w:rPr>
        <w:t>2 Frühlingszwiebeln</w:t>
      </w:r>
    </w:p>
    <w:p w14:paraId="438186AE" w14:textId="77777777" w:rsidR="00527243" w:rsidRPr="008C11D1" w:rsidRDefault="00527243" w:rsidP="00527243">
      <w:pPr>
        <w:rPr>
          <w:sz w:val="24"/>
          <w:szCs w:val="24"/>
        </w:rPr>
      </w:pPr>
      <w:r w:rsidRPr="008C11D1">
        <w:rPr>
          <w:sz w:val="24"/>
          <w:szCs w:val="24"/>
        </w:rPr>
        <w:t>250 g frische Champignons</w:t>
      </w:r>
    </w:p>
    <w:p w14:paraId="5B189880" w14:textId="77777777" w:rsidR="00527243" w:rsidRPr="008C11D1" w:rsidRDefault="00527243" w:rsidP="00527243">
      <w:pPr>
        <w:rPr>
          <w:sz w:val="24"/>
          <w:szCs w:val="24"/>
        </w:rPr>
      </w:pPr>
      <w:r w:rsidRPr="008C11D1">
        <w:rPr>
          <w:sz w:val="24"/>
          <w:szCs w:val="24"/>
        </w:rPr>
        <w:t>4 EL Olivenöl</w:t>
      </w:r>
    </w:p>
    <w:p w14:paraId="599F57CA" w14:textId="77777777" w:rsidR="00527243" w:rsidRDefault="00527243" w:rsidP="00527243">
      <w:pPr>
        <w:rPr>
          <w:sz w:val="24"/>
          <w:szCs w:val="24"/>
        </w:rPr>
      </w:pPr>
      <w:r>
        <w:rPr>
          <w:sz w:val="24"/>
          <w:szCs w:val="24"/>
        </w:rPr>
        <w:t>2 Knoblauchzehen</w:t>
      </w:r>
    </w:p>
    <w:p w14:paraId="50F7D2CC" w14:textId="77777777" w:rsidR="00527243" w:rsidRDefault="00527243" w:rsidP="00527243">
      <w:pPr>
        <w:rPr>
          <w:sz w:val="24"/>
          <w:szCs w:val="24"/>
        </w:rPr>
      </w:pPr>
      <w:r>
        <w:rPr>
          <w:sz w:val="24"/>
          <w:szCs w:val="24"/>
        </w:rPr>
        <w:t>1 EL Currypulver</w:t>
      </w:r>
    </w:p>
    <w:p w14:paraId="4E5EC3F6" w14:textId="77777777" w:rsidR="00527243" w:rsidRDefault="00527243" w:rsidP="00527243">
      <w:pPr>
        <w:rPr>
          <w:sz w:val="24"/>
          <w:szCs w:val="24"/>
        </w:rPr>
      </w:pPr>
      <w:r>
        <w:rPr>
          <w:sz w:val="24"/>
          <w:szCs w:val="24"/>
        </w:rPr>
        <w:t>1/8 l trockener Sekt (oder Weißwein)</w:t>
      </w:r>
    </w:p>
    <w:p w14:paraId="249084C4" w14:textId="77777777" w:rsidR="00527243" w:rsidRDefault="00527243" w:rsidP="00527243">
      <w:pPr>
        <w:rPr>
          <w:sz w:val="24"/>
          <w:szCs w:val="24"/>
        </w:rPr>
      </w:pPr>
      <w:r>
        <w:rPr>
          <w:sz w:val="24"/>
          <w:szCs w:val="24"/>
        </w:rPr>
        <w:t>250 g Sahne</w:t>
      </w:r>
    </w:p>
    <w:p w14:paraId="57422938" w14:textId="77777777" w:rsidR="00527243" w:rsidRDefault="00527243" w:rsidP="00527243">
      <w:pPr>
        <w:rPr>
          <w:sz w:val="24"/>
          <w:szCs w:val="24"/>
        </w:rPr>
      </w:pPr>
      <w:r>
        <w:rPr>
          <w:sz w:val="24"/>
          <w:szCs w:val="24"/>
        </w:rPr>
        <w:t>Schwarzer Pfeffer aus der Mühle</w:t>
      </w:r>
    </w:p>
    <w:p w14:paraId="20343744" w14:textId="77777777" w:rsidR="00527243" w:rsidRDefault="00527243" w:rsidP="00527243">
      <w:pPr>
        <w:rPr>
          <w:sz w:val="24"/>
          <w:szCs w:val="24"/>
        </w:rPr>
      </w:pPr>
      <w:r>
        <w:rPr>
          <w:sz w:val="24"/>
          <w:szCs w:val="24"/>
        </w:rPr>
        <w:t>500 g Tortellini</w:t>
      </w:r>
    </w:p>
    <w:p w14:paraId="0E38F117" w14:textId="77777777" w:rsidR="00527243" w:rsidRDefault="00527243" w:rsidP="00527243">
      <w:pPr>
        <w:rPr>
          <w:sz w:val="24"/>
          <w:szCs w:val="24"/>
        </w:rPr>
      </w:pPr>
      <w:r>
        <w:rPr>
          <w:sz w:val="24"/>
          <w:szCs w:val="24"/>
        </w:rPr>
        <w:t>½ Zitrone</w:t>
      </w:r>
    </w:p>
    <w:p w14:paraId="3985BA7A" w14:textId="77777777" w:rsidR="00527243" w:rsidRDefault="00527243" w:rsidP="00527243">
      <w:pPr>
        <w:rPr>
          <w:sz w:val="24"/>
          <w:szCs w:val="24"/>
        </w:rPr>
      </w:pPr>
      <w:r>
        <w:rPr>
          <w:sz w:val="24"/>
          <w:szCs w:val="24"/>
        </w:rPr>
        <w:t>½ Kästchen Kresse</w:t>
      </w:r>
    </w:p>
    <w:p w14:paraId="5A4F99DC" w14:textId="77777777" w:rsidR="00527243" w:rsidRDefault="00527243" w:rsidP="00527243">
      <w:pPr>
        <w:rPr>
          <w:sz w:val="24"/>
          <w:szCs w:val="24"/>
        </w:rPr>
      </w:pPr>
    </w:p>
    <w:p w14:paraId="3ACE67F6" w14:textId="77777777" w:rsidR="00527243" w:rsidRDefault="00527243" w:rsidP="00527243">
      <w:pPr>
        <w:rPr>
          <w:sz w:val="24"/>
          <w:szCs w:val="24"/>
        </w:rPr>
      </w:pPr>
      <w:r>
        <w:rPr>
          <w:sz w:val="24"/>
          <w:szCs w:val="24"/>
        </w:rPr>
        <w:t>Zubereitungszeit: etwa 45 Min.</w:t>
      </w:r>
    </w:p>
    <w:p w14:paraId="1B771672" w14:textId="77777777" w:rsidR="00527243" w:rsidRDefault="00527243" w:rsidP="00527243">
      <w:pPr>
        <w:pStyle w:val="ListParagraph"/>
        <w:numPr>
          <w:ilvl w:val="0"/>
          <w:numId w:val="21"/>
        </w:numPr>
        <w:spacing w:after="120"/>
        <w:ind w:left="714" w:hanging="357"/>
        <w:contextualSpacing w:val="0"/>
        <w:jc w:val="both"/>
        <w:rPr>
          <w:sz w:val="24"/>
          <w:szCs w:val="24"/>
        </w:rPr>
      </w:pPr>
      <w:r>
        <w:rPr>
          <w:sz w:val="24"/>
          <w:szCs w:val="24"/>
        </w:rPr>
        <w:t>Die Frühlingszwiebeln putzen und waschen. In sehr feine Ringe schneiden, einen Teil der grünen Ringe für später beiseitelegen. Die Champignons putzen und grob hacken.</w:t>
      </w:r>
    </w:p>
    <w:p w14:paraId="42A4D13B" w14:textId="77777777" w:rsidR="00527243" w:rsidRDefault="00527243" w:rsidP="00527243">
      <w:pPr>
        <w:pStyle w:val="ListParagraph"/>
        <w:numPr>
          <w:ilvl w:val="0"/>
          <w:numId w:val="21"/>
        </w:numPr>
        <w:spacing w:after="120"/>
        <w:ind w:left="714" w:hanging="357"/>
        <w:contextualSpacing w:val="0"/>
        <w:jc w:val="both"/>
        <w:rPr>
          <w:sz w:val="24"/>
          <w:szCs w:val="24"/>
        </w:rPr>
      </w:pPr>
      <w:r>
        <w:rPr>
          <w:sz w:val="24"/>
          <w:szCs w:val="24"/>
        </w:rPr>
        <w:t>Für die Tortellini reichlich Salzwasser aufsetzen. In einer Pfanne das Olivenöl erhitzen. Die hellen Zwiebelringe andünsten, die Pilze untermischen, den Knoblauch dazu pressen.</w:t>
      </w:r>
    </w:p>
    <w:p w14:paraId="47FB98A7" w14:textId="77777777" w:rsidR="00527243" w:rsidRDefault="00527243" w:rsidP="00527243">
      <w:pPr>
        <w:pStyle w:val="ListParagraph"/>
        <w:numPr>
          <w:ilvl w:val="0"/>
          <w:numId w:val="21"/>
        </w:numPr>
        <w:spacing w:after="120"/>
        <w:ind w:left="714" w:hanging="357"/>
        <w:contextualSpacing w:val="0"/>
        <w:jc w:val="both"/>
        <w:rPr>
          <w:sz w:val="24"/>
          <w:szCs w:val="24"/>
        </w:rPr>
      </w:pPr>
      <w:r>
        <w:rPr>
          <w:sz w:val="24"/>
          <w:szCs w:val="24"/>
        </w:rPr>
        <w:t>Alles mit dem Currypulver bestäuben, unter Rühren kurz anschwitzen. Mit Sekt/Weißwein ablöschen und aufkochen. Die Sahne angießen, salzen und pfeffern, die Sauce bei mittlerer Hitze cremig einköcheln lassen.</w:t>
      </w:r>
    </w:p>
    <w:p w14:paraId="1A1C1ECE" w14:textId="77777777" w:rsidR="00527243" w:rsidRDefault="00527243" w:rsidP="00527243">
      <w:pPr>
        <w:pStyle w:val="ListParagraph"/>
        <w:numPr>
          <w:ilvl w:val="0"/>
          <w:numId w:val="21"/>
        </w:numPr>
        <w:spacing w:after="120"/>
        <w:ind w:left="714" w:hanging="357"/>
        <w:contextualSpacing w:val="0"/>
        <w:jc w:val="both"/>
        <w:rPr>
          <w:sz w:val="24"/>
          <w:szCs w:val="24"/>
        </w:rPr>
      </w:pPr>
      <w:r w:rsidRPr="00FC1339">
        <w:rPr>
          <w:sz w:val="24"/>
          <w:szCs w:val="24"/>
        </w:rPr>
        <w:t>Die Tortellini nach Packungsangabe kochen. Abgießen und gut abtropfen lassen.</w:t>
      </w:r>
    </w:p>
    <w:p w14:paraId="43D67A09" w14:textId="77777777" w:rsidR="00527243" w:rsidRDefault="00527243" w:rsidP="00527243">
      <w:pPr>
        <w:pStyle w:val="ListParagraph"/>
        <w:numPr>
          <w:ilvl w:val="0"/>
          <w:numId w:val="21"/>
        </w:numPr>
        <w:spacing w:after="120"/>
        <w:ind w:left="714" w:hanging="357"/>
        <w:contextualSpacing w:val="0"/>
        <w:jc w:val="both"/>
        <w:rPr>
          <w:sz w:val="24"/>
          <w:szCs w:val="24"/>
        </w:rPr>
      </w:pPr>
      <w:r>
        <w:rPr>
          <w:sz w:val="24"/>
          <w:szCs w:val="24"/>
        </w:rPr>
        <w:t>Die Currysauce mit 2-3 EL Zitronensaft, Salz und Pfeffer abschmecken. Die Tortellini untermischen, mit frischen grünen Zwiebelringen und der Kresse bestreut servieren.</w:t>
      </w:r>
    </w:p>
    <w:p w14:paraId="78E6FA13" w14:textId="17481180" w:rsidR="00527243" w:rsidRDefault="00527243" w:rsidP="00527243">
      <w:pPr>
        <w:rPr>
          <w:rFonts w:asciiTheme="majorHAnsi" w:eastAsiaTheme="majorEastAsia" w:hAnsiTheme="majorHAnsi" w:cstheme="majorBidi"/>
          <w:color w:val="2F5496" w:themeColor="accent1" w:themeShade="BF"/>
          <w:sz w:val="26"/>
          <w:szCs w:val="26"/>
        </w:rPr>
      </w:pPr>
      <w:r>
        <w:br w:type="page"/>
      </w:r>
    </w:p>
    <w:p w14:paraId="405490BE" w14:textId="6698399C" w:rsidR="00AB5AB3" w:rsidRDefault="00AB5AB3" w:rsidP="0015277C">
      <w:pPr>
        <w:pStyle w:val="Heading2"/>
        <w:spacing w:after="240"/>
      </w:pPr>
      <w:r>
        <w:lastRenderedPageBreak/>
        <w:t>Tortellini nach Mannes Art</w:t>
      </w:r>
    </w:p>
    <w:p w14:paraId="14B4DB86" w14:textId="0FC19588" w:rsidR="0015277C" w:rsidRPr="0015277C" w:rsidRDefault="0015277C" w:rsidP="00AB5AB3">
      <w:pPr>
        <w:rPr>
          <w:sz w:val="24"/>
          <w:szCs w:val="24"/>
          <w:u w:val="single"/>
        </w:rPr>
      </w:pPr>
      <w:r w:rsidRPr="0015277C">
        <w:rPr>
          <w:sz w:val="24"/>
          <w:szCs w:val="24"/>
          <w:u w:val="single"/>
        </w:rPr>
        <w:t>Zutaten:</w:t>
      </w:r>
    </w:p>
    <w:p w14:paraId="0741A317" w14:textId="4B6FA25E" w:rsidR="00AB5AB3" w:rsidRDefault="00AB5AB3" w:rsidP="00AB5AB3">
      <w:pPr>
        <w:rPr>
          <w:sz w:val="24"/>
          <w:szCs w:val="24"/>
        </w:rPr>
      </w:pPr>
      <w:r>
        <w:rPr>
          <w:sz w:val="24"/>
          <w:szCs w:val="24"/>
        </w:rPr>
        <w:t>50 g Butter</w:t>
      </w:r>
    </w:p>
    <w:p w14:paraId="7C1A6991" w14:textId="77777777" w:rsidR="00AB5AB3" w:rsidRDefault="00AB5AB3" w:rsidP="00AB5AB3">
      <w:pPr>
        <w:rPr>
          <w:sz w:val="24"/>
          <w:szCs w:val="24"/>
        </w:rPr>
      </w:pPr>
      <w:r>
        <w:rPr>
          <w:sz w:val="24"/>
          <w:szCs w:val="24"/>
        </w:rPr>
        <w:t>5 Scheiben Schinken</w:t>
      </w:r>
    </w:p>
    <w:p w14:paraId="1C50D311" w14:textId="77777777" w:rsidR="00AB5AB3" w:rsidRDefault="00AB5AB3" w:rsidP="00AB5AB3">
      <w:pPr>
        <w:rPr>
          <w:sz w:val="24"/>
          <w:szCs w:val="24"/>
        </w:rPr>
      </w:pPr>
      <w:r>
        <w:rPr>
          <w:sz w:val="24"/>
          <w:szCs w:val="24"/>
        </w:rPr>
        <w:t>Pilze</w:t>
      </w:r>
    </w:p>
    <w:p w14:paraId="63BE0286" w14:textId="77777777" w:rsidR="00AB5AB3" w:rsidRDefault="00AB5AB3" w:rsidP="00AB5AB3">
      <w:pPr>
        <w:rPr>
          <w:sz w:val="24"/>
          <w:szCs w:val="24"/>
        </w:rPr>
      </w:pPr>
      <w:r>
        <w:rPr>
          <w:sz w:val="24"/>
          <w:szCs w:val="24"/>
        </w:rPr>
        <w:t>1 kleine Dose Tomatenmark</w:t>
      </w:r>
    </w:p>
    <w:p w14:paraId="0B73B63C" w14:textId="77777777" w:rsidR="00AB5AB3" w:rsidRPr="0035072B" w:rsidRDefault="00AB5AB3" w:rsidP="00AB5AB3">
      <w:pPr>
        <w:rPr>
          <w:sz w:val="24"/>
          <w:szCs w:val="24"/>
          <w:lang w:val="en-US"/>
        </w:rPr>
      </w:pPr>
      <w:r w:rsidRPr="0035072B">
        <w:rPr>
          <w:sz w:val="24"/>
          <w:szCs w:val="24"/>
          <w:lang w:val="en-US"/>
        </w:rPr>
        <w:t>Pfeffer, Salz, Oregano</w:t>
      </w:r>
    </w:p>
    <w:p w14:paraId="7122D052" w14:textId="77777777" w:rsidR="00AB5AB3" w:rsidRPr="0035072B" w:rsidRDefault="00AB5AB3" w:rsidP="00AB5AB3">
      <w:pPr>
        <w:rPr>
          <w:sz w:val="24"/>
          <w:szCs w:val="24"/>
          <w:lang w:val="en-US"/>
        </w:rPr>
      </w:pPr>
      <w:r w:rsidRPr="0035072B">
        <w:rPr>
          <w:sz w:val="24"/>
          <w:szCs w:val="24"/>
          <w:lang w:val="en-US"/>
        </w:rPr>
        <w:t xml:space="preserve">½ Becher Crème </w:t>
      </w:r>
      <w:proofErr w:type="spellStart"/>
      <w:r w:rsidRPr="0035072B">
        <w:rPr>
          <w:sz w:val="24"/>
          <w:szCs w:val="24"/>
          <w:lang w:val="en-US"/>
        </w:rPr>
        <w:t>fraîche</w:t>
      </w:r>
      <w:proofErr w:type="spellEnd"/>
    </w:p>
    <w:p w14:paraId="5F9EC04A" w14:textId="77777777" w:rsidR="00AB5AB3" w:rsidRDefault="00AB5AB3" w:rsidP="00AB5AB3">
      <w:pPr>
        <w:rPr>
          <w:sz w:val="24"/>
          <w:szCs w:val="24"/>
        </w:rPr>
      </w:pPr>
      <w:r>
        <w:rPr>
          <w:sz w:val="24"/>
          <w:szCs w:val="24"/>
        </w:rPr>
        <w:t>½ Becher Sahne</w:t>
      </w:r>
    </w:p>
    <w:p w14:paraId="6843C34D" w14:textId="77777777" w:rsidR="00AB5AB3" w:rsidRDefault="00AB5AB3" w:rsidP="00AB5AB3">
      <w:pPr>
        <w:rPr>
          <w:sz w:val="24"/>
          <w:szCs w:val="24"/>
        </w:rPr>
      </w:pPr>
      <w:r>
        <w:rPr>
          <w:sz w:val="24"/>
          <w:szCs w:val="24"/>
        </w:rPr>
        <w:t>Parmesan</w:t>
      </w:r>
    </w:p>
    <w:p w14:paraId="0AA85ACF" w14:textId="77777777" w:rsidR="00AB5AB3" w:rsidRDefault="00AB5AB3" w:rsidP="00AB5AB3">
      <w:pPr>
        <w:rPr>
          <w:sz w:val="24"/>
          <w:szCs w:val="24"/>
        </w:rPr>
      </w:pPr>
      <w:r>
        <w:rPr>
          <w:sz w:val="24"/>
          <w:szCs w:val="24"/>
        </w:rPr>
        <w:t>Tortellini</w:t>
      </w:r>
    </w:p>
    <w:p w14:paraId="77B07802" w14:textId="77777777" w:rsidR="00AB5AB3" w:rsidRDefault="00AB5AB3" w:rsidP="00AB5AB3">
      <w:pPr>
        <w:rPr>
          <w:sz w:val="24"/>
          <w:szCs w:val="24"/>
        </w:rPr>
      </w:pPr>
    </w:p>
    <w:p w14:paraId="3D3B5B00" w14:textId="7910C4F2" w:rsidR="0015277C" w:rsidRDefault="0015277C" w:rsidP="00AB5AB3">
      <w:pPr>
        <w:rPr>
          <w:sz w:val="24"/>
          <w:szCs w:val="24"/>
        </w:rPr>
      </w:pPr>
      <w:r>
        <w:rPr>
          <w:sz w:val="24"/>
          <w:szCs w:val="24"/>
        </w:rPr>
        <w:t>Zubereitung:</w:t>
      </w:r>
    </w:p>
    <w:p w14:paraId="47F8E980" w14:textId="77777777" w:rsidR="00AB5AB3" w:rsidRPr="00AD5635" w:rsidRDefault="00AB5AB3" w:rsidP="00B40E8C">
      <w:pPr>
        <w:pStyle w:val="ListParagraph"/>
        <w:numPr>
          <w:ilvl w:val="0"/>
          <w:numId w:val="1250"/>
        </w:numPr>
        <w:spacing w:after="120"/>
        <w:ind w:left="714" w:hanging="357"/>
        <w:contextualSpacing w:val="0"/>
        <w:jc w:val="both"/>
        <w:rPr>
          <w:sz w:val="24"/>
          <w:szCs w:val="24"/>
        </w:rPr>
      </w:pPr>
      <w:r w:rsidRPr="00AD5635">
        <w:rPr>
          <w:sz w:val="24"/>
          <w:szCs w:val="24"/>
        </w:rPr>
        <w:t xml:space="preserve">Die Butter in der Pfanne zerlassen. Schinken und Pilze darin schwenke. Tomatenmark dazugeben, ebenso Crème Fraîche und Sahne. </w:t>
      </w:r>
    </w:p>
    <w:p w14:paraId="3322A83F" w14:textId="77777777" w:rsidR="00AB5AB3" w:rsidRPr="00AD5635" w:rsidRDefault="00AB5AB3" w:rsidP="00B40E8C">
      <w:pPr>
        <w:pStyle w:val="ListParagraph"/>
        <w:numPr>
          <w:ilvl w:val="0"/>
          <w:numId w:val="1250"/>
        </w:numPr>
        <w:spacing w:after="120"/>
        <w:ind w:left="714" w:hanging="357"/>
        <w:contextualSpacing w:val="0"/>
        <w:jc w:val="both"/>
        <w:rPr>
          <w:sz w:val="24"/>
          <w:szCs w:val="24"/>
        </w:rPr>
      </w:pPr>
      <w:r w:rsidRPr="00AD5635">
        <w:rPr>
          <w:sz w:val="24"/>
          <w:szCs w:val="24"/>
        </w:rPr>
        <w:t>Tortellini kochen.</w:t>
      </w:r>
    </w:p>
    <w:p w14:paraId="539D3D12" w14:textId="77777777" w:rsidR="00AB5AB3" w:rsidRDefault="00AB5AB3" w:rsidP="00B40E8C">
      <w:pPr>
        <w:pStyle w:val="ListParagraph"/>
        <w:numPr>
          <w:ilvl w:val="0"/>
          <w:numId w:val="1250"/>
        </w:numPr>
        <w:spacing w:after="120"/>
        <w:ind w:left="714" w:hanging="357"/>
        <w:contextualSpacing w:val="0"/>
        <w:jc w:val="both"/>
        <w:rPr>
          <w:sz w:val="24"/>
          <w:szCs w:val="24"/>
        </w:rPr>
      </w:pPr>
      <w:r w:rsidRPr="00AD5635">
        <w:rPr>
          <w:sz w:val="24"/>
          <w:szCs w:val="24"/>
        </w:rPr>
        <w:t>Tortellini zu der Soße geben und kurz mitgaren.</w:t>
      </w:r>
    </w:p>
    <w:p w14:paraId="06C4DAAF" w14:textId="77777777" w:rsidR="00CC40A2" w:rsidRDefault="00CC40A2" w:rsidP="00CC40A2">
      <w:pPr>
        <w:spacing w:after="120"/>
        <w:jc w:val="both"/>
        <w:rPr>
          <w:sz w:val="24"/>
          <w:szCs w:val="24"/>
        </w:rPr>
      </w:pPr>
    </w:p>
    <w:p w14:paraId="0D543E13" w14:textId="77340BFE" w:rsidR="00CC40A2" w:rsidRPr="00CC40A2" w:rsidRDefault="00CC40A2" w:rsidP="00CC40A2">
      <w:pPr>
        <w:spacing w:after="120"/>
        <w:ind w:left="1416" w:hanging="1416"/>
        <w:jc w:val="both"/>
        <w:rPr>
          <w:sz w:val="24"/>
          <w:szCs w:val="24"/>
        </w:rPr>
      </w:pPr>
      <w:r>
        <w:rPr>
          <w:sz w:val="24"/>
          <w:szCs w:val="24"/>
        </w:rPr>
        <w:t>Kommentar:</w:t>
      </w:r>
      <w:r>
        <w:rPr>
          <w:sz w:val="24"/>
          <w:szCs w:val="24"/>
        </w:rPr>
        <w:tab/>
        <w:t xml:space="preserve"> Also ich mag diese Art Tortellini sehr. Ursprünglich stammt dieses Rezept von einer waschechten Italienerin in Bietigheim, die uns damals erklärt hat, wie man Tortellini macht. Wir kannten diese Art Nudeln noch nicht. Das war übrigens Mitte der 80er Jahre </w:t>
      </w:r>
      <w:r w:rsidRPr="00CC40A2">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523CC09E" w14:textId="77777777" w:rsidR="00AB5AB3" w:rsidRDefault="00AB5AB3" w:rsidP="00AB5AB3">
      <w:pPr>
        <w:rPr>
          <w:sz w:val="24"/>
          <w:szCs w:val="24"/>
        </w:rPr>
      </w:pPr>
    </w:p>
    <w:p w14:paraId="7FB64882" w14:textId="77777777" w:rsidR="00AB5AB3" w:rsidRDefault="00AB5AB3" w:rsidP="00AB5AB3">
      <w:pPr>
        <w:rPr>
          <w:sz w:val="24"/>
          <w:szCs w:val="24"/>
        </w:rPr>
      </w:pPr>
      <w:r>
        <w:rPr>
          <w:sz w:val="24"/>
          <w:szCs w:val="24"/>
        </w:rPr>
        <w:br w:type="page"/>
      </w:r>
    </w:p>
    <w:p w14:paraId="5F82121B" w14:textId="77777777" w:rsidR="00901B36" w:rsidRDefault="00901B36" w:rsidP="00901B36">
      <w:pPr>
        <w:pStyle w:val="Heading2"/>
        <w:spacing w:after="240"/>
      </w:pPr>
      <w:r>
        <w:lastRenderedPageBreak/>
        <w:t>Tortellinipfanne mit Erbsen</w:t>
      </w:r>
      <w:r>
        <w:rPr>
          <w:rStyle w:val="FootnoteReference"/>
        </w:rPr>
        <w:footnoteReference w:id="1368"/>
      </w:r>
      <w:r>
        <w:t xml:space="preserve"> </w:t>
      </w:r>
    </w:p>
    <w:p w14:paraId="1BFD8A53" w14:textId="77777777" w:rsidR="00901B36" w:rsidRDefault="00901B36" w:rsidP="00901B36">
      <w:pPr>
        <w:rPr>
          <w:sz w:val="24"/>
          <w:szCs w:val="24"/>
        </w:rPr>
      </w:pPr>
      <w:r w:rsidRPr="00510026">
        <w:rPr>
          <w:sz w:val="24"/>
          <w:szCs w:val="24"/>
          <w:u w:val="single"/>
        </w:rPr>
        <w:t>Zutaten</w:t>
      </w:r>
      <w:r>
        <w:rPr>
          <w:sz w:val="24"/>
          <w:szCs w:val="24"/>
        </w:rPr>
        <w:t xml:space="preserve"> (für 2 Portionen):</w:t>
      </w:r>
    </w:p>
    <w:p w14:paraId="68B056EF" w14:textId="77777777" w:rsidR="00901B36" w:rsidRDefault="00901B36" w:rsidP="00901B36">
      <w:pPr>
        <w:rPr>
          <w:sz w:val="24"/>
          <w:szCs w:val="24"/>
        </w:rPr>
      </w:pPr>
      <w:r>
        <w:rPr>
          <w:sz w:val="24"/>
          <w:szCs w:val="24"/>
        </w:rPr>
        <w:t>1 Zwiebel</w:t>
      </w:r>
    </w:p>
    <w:p w14:paraId="50040549" w14:textId="77777777" w:rsidR="00901B36" w:rsidRDefault="00901B36" w:rsidP="00901B36">
      <w:pPr>
        <w:rPr>
          <w:sz w:val="24"/>
          <w:szCs w:val="24"/>
        </w:rPr>
      </w:pPr>
      <w:r>
        <w:rPr>
          <w:sz w:val="24"/>
          <w:szCs w:val="24"/>
        </w:rPr>
        <w:t>1 EL Öl</w:t>
      </w:r>
    </w:p>
    <w:p w14:paraId="454BA207" w14:textId="77777777" w:rsidR="00901B36" w:rsidRDefault="00901B36" w:rsidP="00901B36">
      <w:pPr>
        <w:rPr>
          <w:sz w:val="24"/>
          <w:szCs w:val="24"/>
        </w:rPr>
      </w:pPr>
      <w:r>
        <w:rPr>
          <w:sz w:val="24"/>
          <w:szCs w:val="24"/>
        </w:rPr>
        <w:t>150 g TK-erbsen</w:t>
      </w:r>
    </w:p>
    <w:p w14:paraId="0193BE96" w14:textId="77777777" w:rsidR="00901B36" w:rsidRDefault="00901B36" w:rsidP="00901B36">
      <w:pPr>
        <w:rPr>
          <w:sz w:val="24"/>
          <w:szCs w:val="24"/>
        </w:rPr>
      </w:pPr>
      <w:r>
        <w:rPr>
          <w:sz w:val="24"/>
          <w:szCs w:val="24"/>
        </w:rPr>
        <w:t>½ Bund glatte Petersilie</w:t>
      </w:r>
    </w:p>
    <w:p w14:paraId="1C034461" w14:textId="77777777" w:rsidR="00901B36" w:rsidRDefault="00901B36" w:rsidP="00901B36">
      <w:pPr>
        <w:rPr>
          <w:sz w:val="24"/>
          <w:szCs w:val="24"/>
        </w:rPr>
      </w:pPr>
      <w:r>
        <w:rPr>
          <w:sz w:val="24"/>
          <w:szCs w:val="24"/>
        </w:rPr>
        <w:t>3 Eier</w:t>
      </w:r>
    </w:p>
    <w:p w14:paraId="44630672" w14:textId="77777777" w:rsidR="00901B36" w:rsidRDefault="00901B36" w:rsidP="00901B36">
      <w:pPr>
        <w:rPr>
          <w:sz w:val="24"/>
          <w:szCs w:val="24"/>
        </w:rPr>
      </w:pPr>
      <w:r>
        <w:rPr>
          <w:sz w:val="24"/>
          <w:szCs w:val="24"/>
        </w:rPr>
        <w:t>100 ml Schlagsahne</w:t>
      </w:r>
    </w:p>
    <w:p w14:paraId="25FB1427" w14:textId="77777777" w:rsidR="00901B36" w:rsidRDefault="00901B36" w:rsidP="00901B36">
      <w:pPr>
        <w:rPr>
          <w:sz w:val="24"/>
          <w:szCs w:val="24"/>
        </w:rPr>
      </w:pPr>
      <w:r>
        <w:rPr>
          <w:sz w:val="24"/>
          <w:szCs w:val="24"/>
        </w:rPr>
        <w:t>100 ml Milch</w:t>
      </w:r>
    </w:p>
    <w:p w14:paraId="2C40D7F6" w14:textId="77777777" w:rsidR="00901B36" w:rsidRDefault="00901B36" w:rsidP="00901B36">
      <w:pPr>
        <w:rPr>
          <w:sz w:val="24"/>
          <w:szCs w:val="24"/>
        </w:rPr>
      </w:pPr>
      <w:r>
        <w:rPr>
          <w:sz w:val="24"/>
          <w:szCs w:val="24"/>
        </w:rPr>
        <w:t>Salz, Pfeffer</w:t>
      </w:r>
    </w:p>
    <w:p w14:paraId="4EA9D042" w14:textId="77777777" w:rsidR="00901B36" w:rsidRDefault="00901B36" w:rsidP="00901B36">
      <w:pPr>
        <w:rPr>
          <w:sz w:val="24"/>
          <w:szCs w:val="24"/>
        </w:rPr>
      </w:pPr>
      <w:r>
        <w:rPr>
          <w:sz w:val="24"/>
          <w:szCs w:val="24"/>
        </w:rPr>
        <w:t>100 g geriebener Käse</w:t>
      </w:r>
    </w:p>
    <w:p w14:paraId="63A75049" w14:textId="77777777" w:rsidR="00901B36" w:rsidRDefault="00901B36" w:rsidP="00901B36">
      <w:pPr>
        <w:rPr>
          <w:sz w:val="24"/>
          <w:szCs w:val="24"/>
        </w:rPr>
      </w:pPr>
      <w:r>
        <w:rPr>
          <w:sz w:val="24"/>
          <w:szCs w:val="24"/>
        </w:rPr>
        <w:t>1 Packung Tortellini</w:t>
      </w:r>
    </w:p>
    <w:p w14:paraId="24BFF855" w14:textId="77777777" w:rsidR="00901B36" w:rsidRDefault="00901B36" w:rsidP="00901B36">
      <w:pPr>
        <w:rPr>
          <w:sz w:val="24"/>
          <w:szCs w:val="24"/>
        </w:rPr>
      </w:pPr>
    </w:p>
    <w:p w14:paraId="73A6995C" w14:textId="77777777" w:rsidR="00901B36" w:rsidRDefault="00901B36" w:rsidP="00901B36">
      <w:pPr>
        <w:rPr>
          <w:sz w:val="24"/>
          <w:szCs w:val="24"/>
        </w:rPr>
      </w:pPr>
      <w:r>
        <w:rPr>
          <w:sz w:val="24"/>
          <w:szCs w:val="24"/>
        </w:rPr>
        <w:t>Zubereitungszeit: 45 Minuten</w:t>
      </w:r>
    </w:p>
    <w:p w14:paraId="59565F5F" w14:textId="77777777" w:rsidR="00901B36" w:rsidRPr="00E313F1" w:rsidRDefault="00901B36" w:rsidP="00B40E8C">
      <w:pPr>
        <w:pStyle w:val="ListParagraph"/>
        <w:numPr>
          <w:ilvl w:val="0"/>
          <w:numId w:val="1098"/>
        </w:numPr>
        <w:spacing w:after="120"/>
        <w:ind w:left="714" w:hanging="357"/>
        <w:contextualSpacing w:val="0"/>
        <w:jc w:val="both"/>
        <w:rPr>
          <w:sz w:val="24"/>
          <w:szCs w:val="24"/>
        </w:rPr>
      </w:pPr>
      <w:r w:rsidRPr="00E313F1">
        <w:rPr>
          <w:sz w:val="24"/>
          <w:szCs w:val="24"/>
        </w:rPr>
        <w:t>Zwiebel fein würfeln. Öl in einer ofenfesten Pfanne erhitzen und die Zwiebel darin glasig dünsten. Erbsen dazugeben du kurz mitdünsten, beiseitestellen.</w:t>
      </w:r>
    </w:p>
    <w:p w14:paraId="6195B094" w14:textId="77777777" w:rsidR="00901B36" w:rsidRPr="00E313F1" w:rsidRDefault="00901B36" w:rsidP="00B40E8C">
      <w:pPr>
        <w:pStyle w:val="ListParagraph"/>
        <w:numPr>
          <w:ilvl w:val="0"/>
          <w:numId w:val="1098"/>
        </w:numPr>
        <w:spacing w:after="120"/>
        <w:ind w:left="714" w:hanging="357"/>
        <w:contextualSpacing w:val="0"/>
        <w:jc w:val="both"/>
        <w:rPr>
          <w:sz w:val="24"/>
          <w:szCs w:val="24"/>
        </w:rPr>
      </w:pPr>
      <w:r w:rsidRPr="00E313F1">
        <w:rPr>
          <w:sz w:val="24"/>
          <w:szCs w:val="24"/>
        </w:rPr>
        <w:t>Petersilie fein schneiden. Eier in einem Rührbecher mit Sahne, Milch, Petersilie, Salz, Pfeffer und Käse verquirlen.</w:t>
      </w:r>
    </w:p>
    <w:p w14:paraId="46A3FB47" w14:textId="77777777" w:rsidR="00901B36" w:rsidRPr="00E313F1" w:rsidRDefault="00901B36" w:rsidP="00B40E8C">
      <w:pPr>
        <w:pStyle w:val="ListParagraph"/>
        <w:numPr>
          <w:ilvl w:val="0"/>
          <w:numId w:val="1098"/>
        </w:numPr>
        <w:spacing w:after="120"/>
        <w:ind w:left="714" w:hanging="357"/>
        <w:contextualSpacing w:val="0"/>
        <w:jc w:val="both"/>
        <w:rPr>
          <w:sz w:val="24"/>
          <w:szCs w:val="24"/>
        </w:rPr>
      </w:pPr>
      <w:r w:rsidRPr="00E313F1">
        <w:rPr>
          <w:sz w:val="24"/>
          <w:szCs w:val="24"/>
        </w:rPr>
        <w:t xml:space="preserve">Tortellini nach Packungsanweisung kochen und dann in einem Sieb abtropfen lassen. In der Pfanne mit den Zwiebeln und Erbsen mischen. Eiermasse zugeben und nochmals kurz mischen. Im vorgeheizten Ofen bei 200 </w:t>
      </w:r>
      <w:r>
        <w:rPr>
          <w:sz w:val="24"/>
          <w:szCs w:val="24"/>
        </w:rPr>
        <w:t>G</w:t>
      </w:r>
      <w:r w:rsidRPr="00E313F1">
        <w:rPr>
          <w:sz w:val="24"/>
          <w:szCs w:val="24"/>
        </w:rPr>
        <w:t>rad (Umluft 180 Grad) auf der zweiten Schiene von unten ca. 25 Minuten backen.</w:t>
      </w:r>
    </w:p>
    <w:p w14:paraId="1BEBA0A5" w14:textId="77777777" w:rsidR="00901B36" w:rsidRDefault="00901B36" w:rsidP="00901B36">
      <w:pPr>
        <w:rPr>
          <w:sz w:val="24"/>
          <w:szCs w:val="24"/>
        </w:rPr>
      </w:pPr>
      <w:r>
        <w:rPr>
          <w:sz w:val="24"/>
          <w:szCs w:val="24"/>
        </w:rPr>
        <w:br w:type="page"/>
      </w:r>
    </w:p>
    <w:p w14:paraId="2458A512" w14:textId="19B35EEF" w:rsidR="001E728C" w:rsidRDefault="00CC40A2" w:rsidP="001E728C">
      <w:pPr>
        <w:pStyle w:val="Heading2"/>
        <w:spacing w:after="240"/>
      </w:pPr>
      <w:r>
        <w:lastRenderedPageBreak/>
        <w:t>T</w:t>
      </w:r>
      <w:r w:rsidR="001E728C">
        <w:t>ortellini mit Nuss-Kräuter-Sauce</w:t>
      </w:r>
      <w:r w:rsidR="001E728C">
        <w:rPr>
          <w:rStyle w:val="FootnoteReference"/>
        </w:rPr>
        <w:footnoteReference w:id="1369"/>
      </w:r>
      <w:r w:rsidR="001E728C">
        <w:t xml:space="preserve"> </w:t>
      </w:r>
    </w:p>
    <w:p w14:paraId="77C15D02" w14:textId="77777777" w:rsidR="001E728C" w:rsidRDefault="001E728C" w:rsidP="001E728C">
      <w:pPr>
        <w:rPr>
          <w:sz w:val="24"/>
          <w:szCs w:val="24"/>
        </w:rPr>
      </w:pPr>
      <w:r w:rsidRPr="006D62AE">
        <w:rPr>
          <w:sz w:val="24"/>
          <w:szCs w:val="24"/>
          <w:u w:val="single"/>
        </w:rPr>
        <w:t>Zutaten</w:t>
      </w:r>
      <w:r>
        <w:rPr>
          <w:sz w:val="24"/>
          <w:szCs w:val="24"/>
        </w:rPr>
        <w:t xml:space="preserve"> (für 4-6 Personen)</w:t>
      </w:r>
    </w:p>
    <w:p w14:paraId="5019FBC7" w14:textId="77777777" w:rsidR="001E728C" w:rsidRDefault="001E728C" w:rsidP="001E728C">
      <w:pPr>
        <w:rPr>
          <w:sz w:val="24"/>
          <w:szCs w:val="24"/>
        </w:rPr>
      </w:pPr>
      <w:r>
        <w:rPr>
          <w:sz w:val="24"/>
          <w:szCs w:val="24"/>
        </w:rPr>
        <w:t>500 g frische Käsetortellini</w:t>
      </w:r>
    </w:p>
    <w:p w14:paraId="0FDCEA6C" w14:textId="77777777" w:rsidR="001E728C" w:rsidRDefault="001E728C" w:rsidP="001E728C">
      <w:pPr>
        <w:rPr>
          <w:sz w:val="24"/>
          <w:szCs w:val="24"/>
        </w:rPr>
      </w:pPr>
      <w:r>
        <w:rPr>
          <w:sz w:val="24"/>
          <w:szCs w:val="24"/>
        </w:rPr>
        <w:t>100 g Walnüsse</w:t>
      </w:r>
    </w:p>
    <w:p w14:paraId="2919DEA5" w14:textId="77777777" w:rsidR="001E728C" w:rsidRDefault="001E728C" w:rsidP="001E728C">
      <w:pPr>
        <w:rPr>
          <w:sz w:val="24"/>
          <w:szCs w:val="24"/>
        </w:rPr>
      </w:pPr>
      <w:r>
        <w:rPr>
          <w:sz w:val="24"/>
          <w:szCs w:val="24"/>
        </w:rPr>
        <w:t>60 g Butter</w:t>
      </w:r>
    </w:p>
    <w:p w14:paraId="607F1643" w14:textId="77777777" w:rsidR="001E728C" w:rsidRDefault="001E728C" w:rsidP="001E728C">
      <w:pPr>
        <w:rPr>
          <w:sz w:val="24"/>
          <w:szCs w:val="24"/>
        </w:rPr>
      </w:pPr>
      <w:r>
        <w:rPr>
          <w:sz w:val="24"/>
          <w:szCs w:val="24"/>
        </w:rPr>
        <w:t>100 g Pinienkerne</w:t>
      </w:r>
    </w:p>
    <w:p w14:paraId="0685FCA2" w14:textId="77777777" w:rsidR="001E728C" w:rsidRDefault="001E728C" w:rsidP="001E728C">
      <w:pPr>
        <w:rPr>
          <w:sz w:val="24"/>
          <w:szCs w:val="24"/>
        </w:rPr>
      </w:pPr>
      <w:r>
        <w:rPr>
          <w:sz w:val="24"/>
          <w:szCs w:val="24"/>
        </w:rPr>
        <w:t>2 EL frische Petersilie, gehackt</w:t>
      </w:r>
    </w:p>
    <w:p w14:paraId="5D3982BB" w14:textId="77777777" w:rsidR="001E728C" w:rsidRDefault="001E728C" w:rsidP="001E728C">
      <w:pPr>
        <w:rPr>
          <w:sz w:val="24"/>
          <w:szCs w:val="24"/>
        </w:rPr>
      </w:pPr>
      <w:r>
        <w:rPr>
          <w:sz w:val="24"/>
          <w:szCs w:val="24"/>
        </w:rPr>
        <w:t>2 TL frischer Thymian</w:t>
      </w:r>
    </w:p>
    <w:p w14:paraId="02591C66" w14:textId="77777777" w:rsidR="001E728C" w:rsidRDefault="001E728C" w:rsidP="001E728C">
      <w:pPr>
        <w:rPr>
          <w:sz w:val="24"/>
          <w:szCs w:val="24"/>
        </w:rPr>
      </w:pPr>
      <w:r>
        <w:rPr>
          <w:sz w:val="24"/>
          <w:szCs w:val="24"/>
        </w:rPr>
        <w:t>Salz und Pfeffer</w:t>
      </w:r>
    </w:p>
    <w:p w14:paraId="2FA32E14" w14:textId="77777777" w:rsidR="001E728C" w:rsidRDefault="001E728C" w:rsidP="001E728C">
      <w:pPr>
        <w:rPr>
          <w:sz w:val="24"/>
          <w:szCs w:val="24"/>
        </w:rPr>
      </w:pPr>
      <w:r>
        <w:rPr>
          <w:sz w:val="24"/>
          <w:szCs w:val="24"/>
        </w:rPr>
        <w:t>60 g frischer Ricotta (oder Quark, abgetropft)</w:t>
      </w:r>
    </w:p>
    <w:p w14:paraId="222B7183" w14:textId="77777777" w:rsidR="001E728C" w:rsidRDefault="001E728C" w:rsidP="001E728C">
      <w:pPr>
        <w:rPr>
          <w:sz w:val="24"/>
          <w:szCs w:val="24"/>
        </w:rPr>
      </w:pPr>
      <w:r>
        <w:rPr>
          <w:sz w:val="24"/>
          <w:szCs w:val="24"/>
        </w:rPr>
        <w:t>3 EL Sahne</w:t>
      </w:r>
    </w:p>
    <w:p w14:paraId="77AE7A90" w14:textId="77777777" w:rsidR="001E728C" w:rsidRDefault="001E728C" w:rsidP="001E728C">
      <w:pPr>
        <w:rPr>
          <w:sz w:val="24"/>
          <w:szCs w:val="24"/>
        </w:rPr>
      </w:pPr>
    </w:p>
    <w:p w14:paraId="7BA0ED8E" w14:textId="77777777" w:rsidR="001E728C" w:rsidRDefault="001E728C" w:rsidP="001E728C">
      <w:pPr>
        <w:jc w:val="both"/>
        <w:rPr>
          <w:sz w:val="24"/>
          <w:szCs w:val="24"/>
        </w:rPr>
      </w:pPr>
      <w:r>
        <w:rPr>
          <w:sz w:val="24"/>
          <w:szCs w:val="24"/>
        </w:rPr>
        <w:t>Zubereitungszeit: 15 Minuten plus 15 Minuten Kochzeit</w:t>
      </w:r>
    </w:p>
    <w:p w14:paraId="67C65B8B" w14:textId="77777777" w:rsidR="001E728C" w:rsidRPr="000C7444" w:rsidRDefault="001E728C" w:rsidP="00B40E8C">
      <w:pPr>
        <w:pStyle w:val="ListParagraph"/>
        <w:numPr>
          <w:ilvl w:val="0"/>
          <w:numId w:val="1629"/>
        </w:numPr>
        <w:spacing w:after="120"/>
        <w:ind w:left="714" w:hanging="357"/>
        <w:contextualSpacing w:val="0"/>
        <w:jc w:val="both"/>
        <w:rPr>
          <w:sz w:val="24"/>
          <w:szCs w:val="24"/>
        </w:rPr>
      </w:pPr>
      <w:r w:rsidRPr="000C7444">
        <w:rPr>
          <w:sz w:val="24"/>
          <w:szCs w:val="24"/>
        </w:rPr>
        <w:t>Walnüsse klein hacken. Während die Nudeln kochen, Butter in einer gusseisernen Pfanne auf mittlerer Stufe erhitzen, bis sie schäumt. Die Walnüsse und die Pinienkerne zufügen und in 5 Minuten goldbraun rösten. Kräuter, Salz und Pfeffer zufügen. Nudeln al dente kochen. Abgießen und wieder in den Topf geben.</w:t>
      </w:r>
    </w:p>
    <w:p w14:paraId="3FB2C02F" w14:textId="77777777" w:rsidR="001E728C" w:rsidRPr="000C7444" w:rsidRDefault="001E728C" w:rsidP="00B40E8C">
      <w:pPr>
        <w:pStyle w:val="ListParagraph"/>
        <w:numPr>
          <w:ilvl w:val="0"/>
          <w:numId w:val="1629"/>
        </w:numPr>
        <w:spacing w:after="120"/>
        <w:ind w:left="714" w:hanging="357"/>
        <w:contextualSpacing w:val="0"/>
        <w:jc w:val="both"/>
        <w:rPr>
          <w:sz w:val="24"/>
          <w:szCs w:val="24"/>
        </w:rPr>
      </w:pPr>
      <w:r w:rsidRPr="000C7444">
        <w:rPr>
          <w:sz w:val="24"/>
          <w:szCs w:val="24"/>
        </w:rPr>
        <w:t>Ricotta mit Sahne glattrühren. Die Sauce zu den Nudeln geben und gut vermengen. Mit einem Klecks Ricotta garnieren und sofort servieren.</w:t>
      </w:r>
    </w:p>
    <w:p w14:paraId="47839900" w14:textId="77777777" w:rsidR="001E728C" w:rsidRDefault="001E728C" w:rsidP="001E728C">
      <w:pPr>
        <w:rPr>
          <w:sz w:val="24"/>
          <w:szCs w:val="24"/>
        </w:rPr>
      </w:pPr>
      <w:r>
        <w:rPr>
          <w:sz w:val="24"/>
          <w:szCs w:val="24"/>
        </w:rPr>
        <w:br w:type="page"/>
      </w:r>
    </w:p>
    <w:p w14:paraId="3EAEA260" w14:textId="77777777" w:rsidR="001E728C" w:rsidRDefault="001E728C" w:rsidP="001E728C">
      <w:pPr>
        <w:pStyle w:val="Heading2"/>
        <w:spacing w:after="240"/>
      </w:pPr>
      <w:r>
        <w:lastRenderedPageBreak/>
        <w:t>Tortellini mit Pilz-Sahne-Sauce</w:t>
      </w:r>
      <w:r>
        <w:rPr>
          <w:rStyle w:val="FootnoteReference"/>
        </w:rPr>
        <w:footnoteReference w:id="1370"/>
      </w:r>
      <w:r>
        <w:t xml:space="preserve"> </w:t>
      </w:r>
    </w:p>
    <w:p w14:paraId="4C980987" w14:textId="77777777" w:rsidR="001E728C" w:rsidRDefault="001E728C" w:rsidP="001E728C">
      <w:pPr>
        <w:rPr>
          <w:sz w:val="24"/>
          <w:szCs w:val="24"/>
        </w:rPr>
      </w:pPr>
      <w:r w:rsidRPr="003E27B2">
        <w:rPr>
          <w:sz w:val="24"/>
          <w:szCs w:val="24"/>
          <w:u w:val="single"/>
        </w:rPr>
        <w:t>Zutaten</w:t>
      </w:r>
      <w:r>
        <w:rPr>
          <w:sz w:val="24"/>
          <w:szCs w:val="24"/>
        </w:rPr>
        <w:t xml:space="preserve"> (für 4 Personen):</w:t>
      </w:r>
    </w:p>
    <w:p w14:paraId="7FB252E9" w14:textId="77777777" w:rsidR="001E728C" w:rsidRDefault="001E728C" w:rsidP="001E728C">
      <w:pPr>
        <w:rPr>
          <w:sz w:val="24"/>
          <w:szCs w:val="24"/>
        </w:rPr>
      </w:pPr>
      <w:r>
        <w:rPr>
          <w:sz w:val="24"/>
          <w:szCs w:val="24"/>
        </w:rPr>
        <w:t>500 g Tortellini</w:t>
      </w:r>
    </w:p>
    <w:p w14:paraId="7723B0CC" w14:textId="77777777" w:rsidR="001E728C" w:rsidRDefault="001E728C" w:rsidP="001E728C">
      <w:pPr>
        <w:rPr>
          <w:sz w:val="24"/>
          <w:szCs w:val="24"/>
        </w:rPr>
      </w:pPr>
      <w:r>
        <w:rPr>
          <w:sz w:val="24"/>
          <w:szCs w:val="24"/>
        </w:rPr>
        <w:t>180 g Champignons</w:t>
      </w:r>
    </w:p>
    <w:p w14:paraId="2F428190" w14:textId="77777777" w:rsidR="001E728C" w:rsidRDefault="001E728C" w:rsidP="001E728C">
      <w:pPr>
        <w:rPr>
          <w:sz w:val="24"/>
          <w:szCs w:val="24"/>
        </w:rPr>
      </w:pPr>
      <w:r>
        <w:rPr>
          <w:sz w:val="24"/>
          <w:szCs w:val="24"/>
        </w:rPr>
        <w:t>1 kleine ungespritzte Zitrone</w:t>
      </w:r>
    </w:p>
    <w:p w14:paraId="25714A1B" w14:textId="77777777" w:rsidR="001E728C" w:rsidRDefault="001E728C" w:rsidP="001E728C">
      <w:pPr>
        <w:rPr>
          <w:sz w:val="24"/>
          <w:szCs w:val="24"/>
        </w:rPr>
      </w:pPr>
      <w:r>
        <w:rPr>
          <w:sz w:val="24"/>
          <w:szCs w:val="24"/>
        </w:rPr>
        <w:t>60 g Butter</w:t>
      </w:r>
    </w:p>
    <w:p w14:paraId="0634AAA7" w14:textId="77777777" w:rsidR="001E728C" w:rsidRDefault="001E728C" w:rsidP="001E728C">
      <w:pPr>
        <w:rPr>
          <w:sz w:val="24"/>
          <w:szCs w:val="24"/>
        </w:rPr>
      </w:pPr>
      <w:r>
        <w:rPr>
          <w:sz w:val="24"/>
          <w:szCs w:val="24"/>
        </w:rPr>
        <w:t>1 Knoblauchzehe, zerdrückt</w:t>
      </w:r>
    </w:p>
    <w:p w14:paraId="2D838F07" w14:textId="77777777" w:rsidR="001E728C" w:rsidRDefault="001E728C" w:rsidP="001E728C">
      <w:pPr>
        <w:rPr>
          <w:sz w:val="24"/>
          <w:szCs w:val="24"/>
        </w:rPr>
      </w:pPr>
      <w:r>
        <w:rPr>
          <w:sz w:val="24"/>
          <w:szCs w:val="24"/>
        </w:rPr>
        <w:t>320 ml Sahne</w:t>
      </w:r>
    </w:p>
    <w:p w14:paraId="2B12C886" w14:textId="77777777" w:rsidR="001E728C" w:rsidRDefault="001E728C" w:rsidP="001E728C">
      <w:pPr>
        <w:rPr>
          <w:sz w:val="24"/>
          <w:szCs w:val="24"/>
        </w:rPr>
      </w:pPr>
      <w:r>
        <w:rPr>
          <w:sz w:val="24"/>
          <w:szCs w:val="24"/>
        </w:rPr>
        <w:t>1 Prise Muskat</w:t>
      </w:r>
    </w:p>
    <w:p w14:paraId="0AA39360" w14:textId="77777777" w:rsidR="001E728C" w:rsidRDefault="001E728C" w:rsidP="001E728C">
      <w:pPr>
        <w:rPr>
          <w:sz w:val="24"/>
          <w:szCs w:val="24"/>
        </w:rPr>
      </w:pPr>
      <w:r>
        <w:rPr>
          <w:sz w:val="24"/>
          <w:szCs w:val="24"/>
        </w:rPr>
        <w:t>3 EL frisch geriebenen Parmesan</w:t>
      </w:r>
    </w:p>
    <w:p w14:paraId="4059836C" w14:textId="77777777" w:rsidR="001E728C" w:rsidRDefault="001E728C" w:rsidP="001E728C">
      <w:pPr>
        <w:rPr>
          <w:sz w:val="24"/>
          <w:szCs w:val="24"/>
        </w:rPr>
      </w:pPr>
    </w:p>
    <w:p w14:paraId="45138CE4" w14:textId="77777777" w:rsidR="001E728C" w:rsidRDefault="001E728C" w:rsidP="001E728C">
      <w:pPr>
        <w:rPr>
          <w:sz w:val="24"/>
          <w:szCs w:val="24"/>
        </w:rPr>
      </w:pPr>
      <w:r>
        <w:rPr>
          <w:sz w:val="24"/>
          <w:szCs w:val="24"/>
        </w:rPr>
        <w:t>Zubereitungszeit: 25 Minuten</w:t>
      </w:r>
    </w:p>
    <w:p w14:paraId="1A10EBAF" w14:textId="77777777" w:rsidR="001E728C" w:rsidRPr="003E7CA6" w:rsidRDefault="001E728C" w:rsidP="00B40E8C">
      <w:pPr>
        <w:pStyle w:val="ListParagraph"/>
        <w:numPr>
          <w:ilvl w:val="0"/>
          <w:numId w:val="483"/>
        </w:numPr>
        <w:spacing w:after="120"/>
        <w:ind w:left="714" w:hanging="357"/>
        <w:contextualSpacing w:val="0"/>
        <w:jc w:val="both"/>
        <w:rPr>
          <w:sz w:val="24"/>
          <w:szCs w:val="24"/>
        </w:rPr>
      </w:pPr>
      <w:r w:rsidRPr="003E7CA6">
        <w:rPr>
          <w:sz w:val="24"/>
          <w:szCs w:val="24"/>
        </w:rPr>
        <w:t>Die Pilze putzen und in feine Scheiben schneiden. Die Zitronenschale abreiben.</w:t>
      </w:r>
    </w:p>
    <w:p w14:paraId="162E5EC9" w14:textId="77777777" w:rsidR="001E728C" w:rsidRPr="003E7CA6" w:rsidRDefault="001E728C" w:rsidP="00B40E8C">
      <w:pPr>
        <w:pStyle w:val="ListParagraph"/>
        <w:numPr>
          <w:ilvl w:val="0"/>
          <w:numId w:val="483"/>
        </w:numPr>
        <w:spacing w:after="120"/>
        <w:ind w:left="714" w:hanging="357"/>
        <w:contextualSpacing w:val="0"/>
        <w:jc w:val="both"/>
        <w:rPr>
          <w:sz w:val="24"/>
          <w:szCs w:val="24"/>
        </w:rPr>
      </w:pPr>
      <w:r w:rsidRPr="003E7CA6">
        <w:rPr>
          <w:sz w:val="24"/>
          <w:szCs w:val="24"/>
        </w:rPr>
        <w:t>Die Butter in einem Topf zerlassen und die Pilze 2 Minuten bei mittlerer Hitze dünsten. Den Knoblauch, die Sahne, die geriebene Zitrone und den Muskat zugeben, dann mit schwarzem Pfeffer aus der Mühle abschmecken. Den Parmesan unterrühren und die Sauce 3 Minuten köcheln lassen.</w:t>
      </w:r>
    </w:p>
    <w:p w14:paraId="0BF70011" w14:textId="77777777" w:rsidR="001E728C" w:rsidRPr="003E7CA6" w:rsidRDefault="001E728C" w:rsidP="00B40E8C">
      <w:pPr>
        <w:pStyle w:val="ListParagraph"/>
        <w:numPr>
          <w:ilvl w:val="0"/>
          <w:numId w:val="483"/>
        </w:numPr>
        <w:spacing w:after="120"/>
        <w:ind w:left="714" w:hanging="357"/>
        <w:contextualSpacing w:val="0"/>
        <w:jc w:val="both"/>
        <w:rPr>
          <w:sz w:val="24"/>
          <w:szCs w:val="24"/>
        </w:rPr>
      </w:pPr>
      <w:r w:rsidRPr="003E7CA6">
        <w:rPr>
          <w:sz w:val="24"/>
          <w:szCs w:val="24"/>
        </w:rPr>
        <w:t>Die Tortellini al dente kochen. Abtropfen und wieder in den Topf geben.</w:t>
      </w:r>
    </w:p>
    <w:p w14:paraId="1DCA44C0" w14:textId="77777777" w:rsidR="001E728C" w:rsidRPr="003E7CA6" w:rsidRDefault="001E728C" w:rsidP="00B40E8C">
      <w:pPr>
        <w:pStyle w:val="ListParagraph"/>
        <w:numPr>
          <w:ilvl w:val="0"/>
          <w:numId w:val="483"/>
        </w:numPr>
        <w:spacing w:after="120"/>
        <w:ind w:left="714" w:hanging="357"/>
        <w:contextualSpacing w:val="0"/>
        <w:jc w:val="both"/>
        <w:rPr>
          <w:sz w:val="24"/>
          <w:szCs w:val="24"/>
        </w:rPr>
      </w:pPr>
      <w:r w:rsidRPr="003E7CA6">
        <w:rPr>
          <w:sz w:val="24"/>
          <w:szCs w:val="24"/>
        </w:rPr>
        <w:t>Die Sauce an die Pasta gießen und vorsichtig vermengen. Die Pasta auf Teller geben und mit etwas schwarzem Pfeffer aus der Mühle bestreuen.</w:t>
      </w:r>
    </w:p>
    <w:p w14:paraId="73BC328B" w14:textId="77777777" w:rsidR="001E728C" w:rsidRDefault="001E728C" w:rsidP="001E728C">
      <w:pPr>
        <w:pStyle w:val="Heading2"/>
        <w:spacing w:after="240"/>
      </w:pPr>
      <w:r>
        <w:br w:type="page"/>
      </w:r>
      <w:r>
        <w:lastRenderedPageBreak/>
        <w:t>Tortellini in einer Speck-Sahne-Sauce</w:t>
      </w:r>
      <w:r>
        <w:rPr>
          <w:rStyle w:val="FootnoteReference"/>
        </w:rPr>
        <w:footnoteReference w:id="1371"/>
      </w:r>
      <w:r>
        <w:t xml:space="preserve"> </w:t>
      </w:r>
    </w:p>
    <w:p w14:paraId="15EBF290" w14:textId="77777777" w:rsidR="001E728C" w:rsidRDefault="001E728C" w:rsidP="001E728C">
      <w:pPr>
        <w:rPr>
          <w:sz w:val="24"/>
          <w:szCs w:val="24"/>
        </w:rPr>
      </w:pPr>
      <w:r w:rsidRPr="00EA2745">
        <w:rPr>
          <w:sz w:val="24"/>
          <w:szCs w:val="24"/>
          <w:u w:val="single"/>
        </w:rPr>
        <w:t>Zutaten</w:t>
      </w:r>
      <w:r>
        <w:rPr>
          <w:sz w:val="24"/>
          <w:szCs w:val="24"/>
        </w:rPr>
        <w:t xml:space="preserve"> (für 4 Personen):</w:t>
      </w:r>
    </w:p>
    <w:p w14:paraId="17C53FBA" w14:textId="77777777" w:rsidR="001E728C" w:rsidRDefault="001E728C" w:rsidP="001E728C">
      <w:pPr>
        <w:rPr>
          <w:sz w:val="24"/>
          <w:szCs w:val="24"/>
        </w:rPr>
      </w:pPr>
      <w:r>
        <w:rPr>
          <w:sz w:val="24"/>
          <w:szCs w:val="24"/>
        </w:rPr>
        <w:t>500 g frische oder getrocknete Tortellini</w:t>
      </w:r>
    </w:p>
    <w:p w14:paraId="052A8C01" w14:textId="77777777" w:rsidR="001E728C" w:rsidRDefault="001E728C" w:rsidP="001E728C">
      <w:pPr>
        <w:rPr>
          <w:sz w:val="24"/>
          <w:szCs w:val="24"/>
        </w:rPr>
      </w:pPr>
      <w:r>
        <w:rPr>
          <w:sz w:val="24"/>
          <w:szCs w:val="24"/>
        </w:rPr>
        <w:t>1 EL Olivenöl</w:t>
      </w:r>
    </w:p>
    <w:p w14:paraId="4C49B623" w14:textId="77777777" w:rsidR="001E728C" w:rsidRDefault="001E728C" w:rsidP="001E728C">
      <w:pPr>
        <w:rPr>
          <w:sz w:val="24"/>
          <w:szCs w:val="24"/>
        </w:rPr>
      </w:pPr>
      <w:r>
        <w:rPr>
          <w:sz w:val="24"/>
          <w:szCs w:val="24"/>
        </w:rPr>
        <w:t>4 Scheiben Frühstücksspeck, feingehackt</w:t>
      </w:r>
    </w:p>
    <w:p w14:paraId="42DD4A43" w14:textId="77777777" w:rsidR="001E728C" w:rsidRDefault="001E728C" w:rsidP="001E728C">
      <w:pPr>
        <w:rPr>
          <w:sz w:val="24"/>
          <w:szCs w:val="24"/>
        </w:rPr>
      </w:pPr>
      <w:r>
        <w:rPr>
          <w:sz w:val="24"/>
          <w:szCs w:val="24"/>
        </w:rPr>
        <w:t>2 Knoblauchzehen, zerdrückt</w:t>
      </w:r>
    </w:p>
    <w:p w14:paraId="3E76B53F" w14:textId="77777777" w:rsidR="001E728C" w:rsidRDefault="001E728C" w:rsidP="001E728C">
      <w:pPr>
        <w:rPr>
          <w:sz w:val="24"/>
          <w:szCs w:val="24"/>
        </w:rPr>
      </w:pPr>
      <w:r>
        <w:rPr>
          <w:sz w:val="24"/>
          <w:szCs w:val="24"/>
        </w:rPr>
        <w:t>1 mittelgroße Zwiebel gehackt</w:t>
      </w:r>
    </w:p>
    <w:p w14:paraId="6B14019C" w14:textId="77777777" w:rsidR="001E728C" w:rsidRDefault="001E728C" w:rsidP="001E728C">
      <w:pPr>
        <w:rPr>
          <w:sz w:val="24"/>
          <w:szCs w:val="24"/>
        </w:rPr>
      </w:pPr>
      <w:r>
        <w:rPr>
          <w:sz w:val="24"/>
          <w:szCs w:val="24"/>
        </w:rPr>
        <w:t>1 TL frische Chillies, feingehackt</w:t>
      </w:r>
    </w:p>
    <w:p w14:paraId="798EA1B3" w14:textId="77777777" w:rsidR="001E728C" w:rsidRDefault="001E728C" w:rsidP="001E728C">
      <w:pPr>
        <w:rPr>
          <w:sz w:val="24"/>
          <w:szCs w:val="24"/>
        </w:rPr>
      </w:pPr>
      <w:r>
        <w:rPr>
          <w:sz w:val="24"/>
          <w:szCs w:val="24"/>
        </w:rPr>
        <w:t>425 g Dosentomaten, zerkleinert</w:t>
      </w:r>
    </w:p>
    <w:p w14:paraId="6FDE3CBF" w14:textId="77777777" w:rsidR="001E728C" w:rsidRDefault="001E728C" w:rsidP="001E728C">
      <w:pPr>
        <w:rPr>
          <w:sz w:val="24"/>
          <w:szCs w:val="24"/>
        </w:rPr>
      </w:pPr>
      <w:r>
        <w:rPr>
          <w:sz w:val="24"/>
          <w:szCs w:val="24"/>
        </w:rPr>
        <w:t>120 ml Sahne</w:t>
      </w:r>
    </w:p>
    <w:p w14:paraId="3BCD5ACE" w14:textId="77777777" w:rsidR="001E728C" w:rsidRDefault="001E728C" w:rsidP="001E728C">
      <w:pPr>
        <w:rPr>
          <w:sz w:val="24"/>
          <w:szCs w:val="24"/>
        </w:rPr>
      </w:pPr>
      <w:r>
        <w:rPr>
          <w:sz w:val="24"/>
          <w:szCs w:val="24"/>
        </w:rPr>
        <w:t>2 EL frisches Basilikum</w:t>
      </w:r>
    </w:p>
    <w:p w14:paraId="50216E92" w14:textId="77777777" w:rsidR="001E728C" w:rsidRDefault="001E728C" w:rsidP="001E728C">
      <w:pPr>
        <w:rPr>
          <w:sz w:val="24"/>
          <w:szCs w:val="24"/>
        </w:rPr>
      </w:pPr>
    </w:p>
    <w:p w14:paraId="2D9BB9CC" w14:textId="77777777" w:rsidR="001E728C" w:rsidRDefault="001E728C" w:rsidP="001E728C">
      <w:pPr>
        <w:rPr>
          <w:sz w:val="24"/>
          <w:szCs w:val="24"/>
        </w:rPr>
      </w:pPr>
      <w:r>
        <w:rPr>
          <w:sz w:val="24"/>
          <w:szCs w:val="24"/>
        </w:rPr>
        <w:t>Zubereitungszeit: 40 Minuten</w:t>
      </w:r>
    </w:p>
    <w:p w14:paraId="4A338A05" w14:textId="77777777" w:rsidR="001E728C" w:rsidRPr="00D140DE" w:rsidRDefault="001E728C" w:rsidP="00B40E8C">
      <w:pPr>
        <w:pStyle w:val="ListParagraph"/>
        <w:numPr>
          <w:ilvl w:val="0"/>
          <w:numId w:val="484"/>
        </w:numPr>
        <w:spacing w:after="120"/>
        <w:ind w:left="714" w:hanging="357"/>
        <w:contextualSpacing w:val="0"/>
        <w:jc w:val="both"/>
        <w:rPr>
          <w:sz w:val="24"/>
          <w:szCs w:val="24"/>
        </w:rPr>
      </w:pPr>
      <w:r w:rsidRPr="00D140DE">
        <w:rPr>
          <w:sz w:val="24"/>
          <w:szCs w:val="24"/>
        </w:rPr>
        <w:t>Öl in einer mittelgroßen, gusseisernen Pfanne erhitzen und den Speck, den Knoblauch und die Zwiebel bei mittlerer Hitze unter regelmäßigem Rühren 5 Minuten bräunen.</w:t>
      </w:r>
    </w:p>
    <w:p w14:paraId="3642C386" w14:textId="77777777" w:rsidR="001E728C" w:rsidRDefault="001E728C" w:rsidP="00B40E8C">
      <w:pPr>
        <w:pStyle w:val="ListParagraph"/>
        <w:numPr>
          <w:ilvl w:val="0"/>
          <w:numId w:val="484"/>
        </w:numPr>
        <w:spacing w:after="120"/>
        <w:ind w:left="714" w:hanging="357"/>
        <w:contextualSpacing w:val="0"/>
        <w:jc w:val="both"/>
        <w:rPr>
          <w:sz w:val="24"/>
          <w:szCs w:val="24"/>
        </w:rPr>
      </w:pPr>
      <w:r w:rsidRPr="00D140DE">
        <w:rPr>
          <w:sz w:val="24"/>
          <w:szCs w:val="24"/>
        </w:rPr>
        <w:t>Die Chilies und die Tomaten im Saft in den Topf geben. Die Sauce bei niedriger Hitze 10 Minuten köcheln lassen. Die Tortellini al dente kochen. Die Sahne zugießen, das Basilikum unterziehen und die Sauce noch 1 Minute köcheln lassen. Die Sauce über die Pasta gießen und gut wenden. Gleich servieren.</w:t>
      </w:r>
    </w:p>
    <w:p w14:paraId="3A53C020" w14:textId="77777777" w:rsidR="001E728C" w:rsidRDefault="001E728C" w:rsidP="001E728C">
      <w:pPr>
        <w:rPr>
          <w:sz w:val="24"/>
          <w:szCs w:val="24"/>
        </w:rPr>
      </w:pPr>
      <w:r>
        <w:rPr>
          <w:sz w:val="24"/>
          <w:szCs w:val="24"/>
        </w:rPr>
        <w:br w:type="page"/>
      </w:r>
    </w:p>
    <w:p w14:paraId="5244E0A9" w14:textId="77777777" w:rsidR="00DE0584" w:rsidRDefault="00DE0584" w:rsidP="00DE0584">
      <w:pPr>
        <w:pStyle w:val="Heading2"/>
        <w:spacing w:after="240"/>
      </w:pPr>
      <w:r>
        <w:lastRenderedPageBreak/>
        <w:t>Überbackene Tortellini mit Spargel</w:t>
      </w:r>
      <w:r>
        <w:rPr>
          <w:rStyle w:val="FootnoteReference"/>
        </w:rPr>
        <w:footnoteReference w:id="1372"/>
      </w:r>
      <w:r>
        <w:t xml:space="preserve"> </w:t>
      </w:r>
    </w:p>
    <w:p w14:paraId="376B8524" w14:textId="77777777" w:rsidR="00DE0584" w:rsidRDefault="00DE0584" w:rsidP="00DE0584">
      <w:pPr>
        <w:rPr>
          <w:sz w:val="24"/>
          <w:szCs w:val="24"/>
        </w:rPr>
      </w:pPr>
      <w:r w:rsidRPr="009866A5">
        <w:rPr>
          <w:sz w:val="24"/>
          <w:szCs w:val="24"/>
          <w:u w:val="single"/>
        </w:rPr>
        <w:t>Zutaten</w:t>
      </w:r>
      <w:r>
        <w:rPr>
          <w:sz w:val="24"/>
          <w:szCs w:val="24"/>
        </w:rPr>
        <w:t xml:space="preserve"> (für 2 Personen):</w:t>
      </w:r>
    </w:p>
    <w:p w14:paraId="32DF9670" w14:textId="77777777" w:rsidR="00DE0584" w:rsidRDefault="00DE0584" w:rsidP="00DE0584">
      <w:pPr>
        <w:rPr>
          <w:sz w:val="24"/>
          <w:szCs w:val="24"/>
        </w:rPr>
      </w:pPr>
      <w:r>
        <w:rPr>
          <w:sz w:val="24"/>
          <w:szCs w:val="24"/>
        </w:rPr>
        <w:t>450 g frische Tortellini</w:t>
      </w:r>
    </w:p>
    <w:p w14:paraId="469B10CB" w14:textId="77777777" w:rsidR="00DE0584" w:rsidRDefault="00DE0584" w:rsidP="00DE0584">
      <w:pPr>
        <w:rPr>
          <w:sz w:val="24"/>
          <w:szCs w:val="24"/>
        </w:rPr>
      </w:pPr>
      <w:r>
        <w:rPr>
          <w:sz w:val="24"/>
          <w:szCs w:val="24"/>
        </w:rPr>
        <w:t>Salz</w:t>
      </w:r>
    </w:p>
    <w:p w14:paraId="45E007E0" w14:textId="77777777" w:rsidR="00DE0584" w:rsidRDefault="00DE0584" w:rsidP="00DE0584">
      <w:pPr>
        <w:rPr>
          <w:sz w:val="24"/>
          <w:szCs w:val="24"/>
        </w:rPr>
      </w:pPr>
      <w:r>
        <w:rPr>
          <w:sz w:val="24"/>
          <w:szCs w:val="24"/>
        </w:rPr>
        <w:t>500 g grüner Spargel</w:t>
      </w:r>
    </w:p>
    <w:p w14:paraId="3E9AE4D5" w14:textId="77777777" w:rsidR="00DE0584" w:rsidRDefault="00DE0584" w:rsidP="00DE0584">
      <w:pPr>
        <w:rPr>
          <w:sz w:val="24"/>
          <w:szCs w:val="24"/>
        </w:rPr>
      </w:pPr>
      <w:r>
        <w:rPr>
          <w:sz w:val="24"/>
          <w:szCs w:val="24"/>
        </w:rPr>
        <w:t>300 g Hähnchenbrustfilet</w:t>
      </w:r>
    </w:p>
    <w:p w14:paraId="57498BA8" w14:textId="77777777" w:rsidR="00DE0584" w:rsidRDefault="00DE0584" w:rsidP="00DE0584">
      <w:pPr>
        <w:rPr>
          <w:sz w:val="24"/>
          <w:szCs w:val="24"/>
        </w:rPr>
      </w:pPr>
      <w:r>
        <w:rPr>
          <w:sz w:val="24"/>
          <w:szCs w:val="24"/>
        </w:rPr>
        <w:t>40 g Butter</w:t>
      </w:r>
    </w:p>
    <w:p w14:paraId="3B7F826D" w14:textId="77777777" w:rsidR="00DE0584" w:rsidRDefault="00DE0584" w:rsidP="00DE0584">
      <w:pPr>
        <w:rPr>
          <w:sz w:val="24"/>
          <w:szCs w:val="24"/>
        </w:rPr>
      </w:pPr>
      <w:r>
        <w:rPr>
          <w:sz w:val="24"/>
          <w:szCs w:val="24"/>
        </w:rPr>
        <w:t>1 Bund Basilikum</w:t>
      </w:r>
    </w:p>
    <w:p w14:paraId="25BB53A2" w14:textId="77777777" w:rsidR="00DE0584" w:rsidRDefault="00DE0584" w:rsidP="00DE0584">
      <w:pPr>
        <w:rPr>
          <w:sz w:val="24"/>
          <w:szCs w:val="24"/>
        </w:rPr>
      </w:pPr>
      <w:r>
        <w:rPr>
          <w:sz w:val="24"/>
          <w:szCs w:val="24"/>
        </w:rPr>
        <w:t xml:space="preserve">150 g geriebener Emmentaler </w:t>
      </w:r>
    </w:p>
    <w:p w14:paraId="1E8444FF" w14:textId="77777777" w:rsidR="00DE0584" w:rsidRDefault="00DE0584" w:rsidP="00DE0584">
      <w:pPr>
        <w:rPr>
          <w:sz w:val="24"/>
          <w:szCs w:val="24"/>
        </w:rPr>
      </w:pPr>
    </w:p>
    <w:p w14:paraId="5357A7A1" w14:textId="77777777" w:rsidR="00DE0584" w:rsidRDefault="00DE0584" w:rsidP="00DE0584">
      <w:pPr>
        <w:rPr>
          <w:sz w:val="24"/>
          <w:szCs w:val="24"/>
        </w:rPr>
      </w:pPr>
      <w:r>
        <w:rPr>
          <w:sz w:val="24"/>
          <w:szCs w:val="24"/>
        </w:rPr>
        <w:t>Zubereitungszeit: 25 Minuten plus Garzeit 35 Minuten</w:t>
      </w:r>
    </w:p>
    <w:p w14:paraId="64C69FC8" w14:textId="77777777" w:rsidR="00DE0584" w:rsidRPr="002C4709" w:rsidRDefault="00DE0584" w:rsidP="00B40E8C">
      <w:pPr>
        <w:pStyle w:val="ListParagraph"/>
        <w:numPr>
          <w:ilvl w:val="0"/>
          <w:numId w:val="564"/>
        </w:numPr>
        <w:spacing w:after="120"/>
        <w:ind w:left="714" w:hanging="357"/>
        <w:contextualSpacing w:val="0"/>
        <w:jc w:val="both"/>
        <w:rPr>
          <w:sz w:val="24"/>
          <w:szCs w:val="24"/>
        </w:rPr>
      </w:pPr>
      <w:r w:rsidRPr="002C4709">
        <w:rPr>
          <w:sz w:val="24"/>
          <w:szCs w:val="24"/>
        </w:rPr>
        <w:t>Die Tortellini kochen. Anschließend abgießen und abtropfen lassen.</w:t>
      </w:r>
    </w:p>
    <w:p w14:paraId="32ECA2C2" w14:textId="77777777" w:rsidR="00DE0584" w:rsidRPr="002C4709" w:rsidRDefault="00DE0584" w:rsidP="00B40E8C">
      <w:pPr>
        <w:pStyle w:val="ListParagraph"/>
        <w:numPr>
          <w:ilvl w:val="0"/>
          <w:numId w:val="564"/>
        </w:numPr>
        <w:spacing w:after="120"/>
        <w:ind w:left="714" w:hanging="357"/>
        <w:contextualSpacing w:val="0"/>
        <w:jc w:val="both"/>
        <w:rPr>
          <w:sz w:val="24"/>
          <w:szCs w:val="24"/>
        </w:rPr>
      </w:pPr>
      <w:r w:rsidRPr="002C4709">
        <w:rPr>
          <w:sz w:val="24"/>
          <w:szCs w:val="24"/>
        </w:rPr>
        <w:t>Den Spargel dünn schälen und 20 Minuten in Salzwasser garen; dann abgießen und abtropfen lassen.</w:t>
      </w:r>
    </w:p>
    <w:p w14:paraId="3B2CC3EB" w14:textId="77777777" w:rsidR="00DE0584" w:rsidRPr="002C4709" w:rsidRDefault="00DE0584" w:rsidP="00B40E8C">
      <w:pPr>
        <w:pStyle w:val="ListParagraph"/>
        <w:numPr>
          <w:ilvl w:val="0"/>
          <w:numId w:val="564"/>
        </w:numPr>
        <w:spacing w:after="120"/>
        <w:ind w:left="714" w:hanging="357"/>
        <w:contextualSpacing w:val="0"/>
        <w:jc w:val="both"/>
        <w:rPr>
          <w:sz w:val="24"/>
          <w:szCs w:val="24"/>
        </w:rPr>
      </w:pPr>
      <w:r w:rsidRPr="002C4709">
        <w:rPr>
          <w:sz w:val="24"/>
          <w:szCs w:val="24"/>
        </w:rPr>
        <w:t>Das Fett in einer großen Pfanne erhitzen und die Filetscheiben darin 2 Minuten braten. Die Tortellini und den kleingeschnittenen Spargel dazugeben und untermischen. Das Basilikum in Streifen schneiden und unterheben.</w:t>
      </w:r>
    </w:p>
    <w:p w14:paraId="3F64E73D" w14:textId="77777777" w:rsidR="00DE0584" w:rsidRPr="002C4709" w:rsidRDefault="00DE0584" w:rsidP="00B40E8C">
      <w:pPr>
        <w:pStyle w:val="ListParagraph"/>
        <w:numPr>
          <w:ilvl w:val="0"/>
          <w:numId w:val="564"/>
        </w:numPr>
        <w:spacing w:after="120"/>
        <w:ind w:left="714" w:hanging="357"/>
        <w:contextualSpacing w:val="0"/>
        <w:jc w:val="both"/>
        <w:rPr>
          <w:sz w:val="24"/>
          <w:szCs w:val="24"/>
        </w:rPr>
      </w:pPr>
      <w:r w:rsidRPr="002C4709">
        <w:rPr>
          <w:sz w:val="24"/>
          <w:szCs w:val="24"/>
        </w:rPr>
        <w:t>Eine Auflaufform ausfetten, die Nudelmasse einfüllen und mit Käse bestreuen.</w:t>
      </w:r>
    </w:p>
    <w:p w14:paraId="1D07D2F9" w14:textId="77777777" w:rsidR="00DE0584" w:rsidRDefault="00DE0584" w:rsidP="00B40E8C">
      <w:pPr>
        <w:pStyle w:val="ListParagraph"/>
        <w:numPr>
          <w:ilvl w:val="0"/>
          <w:numId w:val="564"/>
        </w:numPr>
        <w:spacing w:after="120"/>
        <w:ind w:left="714" w:hanging="357"/>
        <w:contextualSpacing w:val="0"/>
        <w:jc w:val="both"/>
        <w:rPr>
          <w:sz w:val="24"/>
          <w:szCs w:val="24"/>
        </w:rPr>
      </w:pPr>
      <w:r w:rsidRPr="002C4709">
        <w:rPr>
          <w:sz w:val="24"/>
          <w:szCs w:val="24"/>
        </w:rPr>
        <w:t>Den Auflauf im vorgeheizten Ofen ca. 15 Minuten backen.</w:t>
      </w:r>
    </w:p>
    <w:p w14:paraId="50355CB1" w14:textId="77777777" w:rsidR="00DE0584" w:rsidRDefault="00DE0584" w:rsidP="00DE0584">
      <w:pPr>
        <w:rPr>
          <w:sz w:val="24"/>
          <w:szCs w:val="24"/>
        </w:rPr>
      </w:pPr>
      <w:r>
        <w:rPr>
          <w:sz w:val="24"/>
          <w:szCs w:val="24"/>
        </w:rPr>
        <w:br w:type="page"/>
      </w:r>
    </w:p>
    <w:p w14:paraId="780E5FD8" w14:textId="77777777" w:rsidR="00D10F1F" w:rsidRDefault="00D10F1F" w:rsidP="00D10F1F">
      <w:pPr>
        <w:pStyle w:val="Heading2"/>
        <w:spacing w:after="240"/>
      </w:pPr>
      <w:r>
        <w:lastRenderedPageBreak/>
        <w:t>Cannelloni</w:t>
      </w:r>
      <w:r>
        <w:rPr>
          <w:rStyle w:val="FootnoteReference"/>
        </w:rPr>
        <w:footnoteReference w:id="1373"/>
      </w:r>
      <w:r>
        <w:t xml:space="preserve"> </w:t>
      </w:r>
    </w:p>
    <w:p w14:paraId="5A7FCFB0" w14:textId="77777777" w:rsidR="00D10F1F" w:rsidRDefault="00D10F1F" w:rsidP="00D10F1F">
      <w:pPr>
        <w:rPr>
          <w:sz w:val="24"/>
          <w:szCs w:val="24"/>
        </w:rPr>
      </w:pPr>
      <w:r w:rsidRPr="00E17D11">
        <w:rPr>
          <w:sz w:val="24"/>
          <w:szCs w:val="24"/>
          <w:u w:val="single"/>
        </w:rPr>
        <w:t>Zutaten</w:t>
      </w:r>
      <w:r>
        <w:rPr>
          <w:sz w:val="24"/>
          <w:szCs w:val="24"/>
        </w:rPr>
        <w:t xml:space="preserve"> für 4-6 Portionen</w:t>
      </w:r>
    </w:p>
    <w:p w14:paraId="744F7444" w14:textId="77777777" w:rsidR="00D10F1F" w:rsidRPr="00E17D11" w:rsidRDefault="00D10F1F" w:rsidP="00D10F1F">
      <w:pPr>
        <w:rPr>
          <w:i/>
          <w:iCs/>
          <w:sz w:val="24"/>
          <w:szCs w:val="24"/>
        </w:rPr>
      </w:pPr>
      <w:r w:rsidRPr="00E17D11">
        <w:rPr>
          <w:i/>
          <w:iCs/>
          <w:sz w:val="24"/>
          <w:szCs w:val="24"/>
        </w:rPr>
        <w:t>Für den Teig:</w:t>
      </w:r>
    </w:p>
    <w:p w14:paraId="272C5309" w14:textId="77777777" w:rsidR="00D10F1F" w:rsidRDefault="00D10F1F" w:rsidP="00D10F1F">
      <w:pPr>
        <w:rPr>
          <w:sz w:val="24"/>
          <w:szCs w:val="24"/>
        </w:rPr>
      </w:pPr>
      <w:r>
        <w:rPr>
          <w:sz w:val="24"/>
          <w:szCs w:val="24"/>
        </w:rPr>
        <w:t>150 g Mehl und Mehl zum Ausrollen</w:t>
      </w:r>
    </w:p>
    <w:p w14:paraId="6A7A3D55" w14:textId="77777777" w:rsidR="00D10F1F" w:rsidRDefault="00D10F1F" w:rsidP="00D10F1F">
      <w:pPr>
        <w:rPr>
          <w:sz w:val="24"/>
          <w:szCs w:val="24"/>
        </w:rPr>
      </w:pPr>
      <w:r>
        <w:rPr>
          <w:sz w:val="24"/>
          <w:szCs w:val="24"/>
        </w:rPr>
        <w:t>150 g Hartweizengrieß</w:t>
      </w:r>
    </w:p>
    <w:p w14:paraId="6E8FE781" w14:textId="77777777" w:rsidR="00D10F1F" w:rsidRDefault="00D10F1F" w:rsidP="00D10F1F">
      <w:pPr>
        <w:rPr>
          <w:sz w:val="24"/>
          <w:szCs w:val="24"/>
        </w:rPr>
      </w:pPr>
      <w:r>
        <w:rPr>
          <w:sz w:val="24"/>
          <w:szCs w:val="24"/>
        </w:rPr>
        <w:t>2 Eier</w:t>
      </w:r>
    </w:p>
    <w:p w14:paraId="21B122D9" w14:textId="77777777" w:rsidR="00D10F1F" w:rsidRDefault="00D10F1F" w:rsidP="00D10F1F">
      <w:pPr>
        <w:rPr>
          <w:sz w:val="24"/>
          <w:szCs w:val="24"/>
        </w:rPr>
      </w:pPr>
      <w:r>
        <w:rPr>
          <w:sz w:val="24"/>
          <w:szCs w:val="24"/>
        </w:rPr>
        <w:t>Salz</w:t>
      </w:r>
    </w:p>
    <w:p w14:paraId="2392905D" w14:textId="77777777" w:rsidR="00D10F1F" w:rsidRDefault="00D10F1F" w:rsidP="00D10F1F">
      <w:pPr>
        <w:rPr>
          <w:sz w:val="24"/>
          <w:szCs w:val="24"/>
        </w:rPr>
      </w:pPr>
      <w:r>
        <w:rPr>
          <w:sz w:val="24"/>
          <w:szCs w:val="24"/>
        </w:rPr>
        <w:t xml:space="preserve">Oder einfach fertige Cannellonirollen nehmen </w:t>
      </w:r>
      <w:r w:rsidRPr="00E17D11">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48B8F5BC" w14:textId="77777777" w:rsidR="00D10F1F" w:rsidRDefault="00D10F1F" w:rsidP="00D10F1F">
      <w:pPr>
        <w:rPr>
          <w:sz w:val="24"/>
          <w:szCs w:val="24"/>
        </w:rPr>
      </w:pPr>
    </w:p>
    <w:p w14:paraId="7AB7FEBE" w14:textId="77777777" w:rsidR="00D10F1F" w:rsidRPr="00E17D11" w:rsidRDefault="00D10F1F" w:rsidP="00D10F1F">
      <w:pPr>
        <w:rPr>
          <w:i/>
          <w:iCs/>
          <w:sz w:val="24"/>
          <w:szCs w:val="24"/>
        </w:rPr>
      </w:pPr>
      <w:r w:rsidRPr="00E17D11">
        <w:rPr>
          <w:i/>
          <w:iCs/>
          <w:sz w:val="24"/>
          <w:szCs w:val="24"/>
        </w:rPr>
        <w:t>Für die Füllung:</w:t>
      </w:r>
    </w:p>
    <w:p w14:paraId="7FB4A9DE" w14:textId="77777777" w:rsidR="00D10F1F" w:rsidRDefault="00D10F1F" w:rsidP="00D10F1F">
      <w:pPr>
        <w:rPr>
          <w:sz w:val="24"/>
          <w:szCs w:val="24"/>
        </w:rPr>
      </w:pPr>
      <w:r>
        <w:rPr>
          <w:sz w:val="24"/>
          <w:szCs w:val="24"/>
        </w:rPr>
        <w:t>500 g geschmorter Rinderbraten (oder einfach Hackfleisch)</w:t>
      </w:r>
    </w:p>
    <w:p w14:paraId="50E5AAC0" w14:textId="77777777" w:rsidR="00D10F1F" w:rsidRDefault="00D10F1F" w:rsidP="00D10F1F">
      <w:pPr>
        <w:rPr>
          <w:sz w:val="24"/>
          <w:szCs w:val="24"/>
        </w:rPr>
      </w:pPr>
      <w:r>
        <w:rPr>
          <w:sz w:val="24"/>
          <w:szCs w:val="24"/>
        </w:rPr>
        <w:t>100 g Caciocavallo-Käse (oder Pecorino) zum reiben</w:t>
      </w:r>
    </w:p>
    <w:p w14:paraId="15D46065" w14:textId="77777777" w:rsidR="00D10F1F" w:rsidRDefault="00D10F1F" w:rsidP="00D10F1F">
      <w:pPr>
        <w:rPr>
          <w:sz w:val="24"/>
          <w:szCs w:val="24"/>
        </w:rPr>
      </w:pPr>
      <w:r>
        <w:rPr>
          <w:sz w:val="24"/>
          <w:szCs w:val="24"/>
        </w:rPr>
        <w:t>Muskatnuss, Salz, Pfeffer aus der Mühle</w:t>
      </w:r>
    </w:p>
    <w:p w14:paraId="0F82B19A" w14:textId="77777777" w:rsidR="00D10F1F" w:rsidRDefault="00D10F1F" w:rsidP="00D10F1F">
      <w:pPr>
        <w:rPr>
          <w:sz w:val="24"/>
          <w:szCs w:val="24"/>
        </w:rPr>
      </w:pPr>
    </w:p>
    <w:p w14:paraId="23E4092F" w14:textId="77777777" w:rsidR="00D10F1F" w:rsidRPr="00E17D11" w:rsidRDefault="00D10F1F" w:rsidP="00D10F1F">
      <w:pPr>
        <w:rPr>
          <w:i/>
          <w:iCs/>
          <w:sz w:val="24"/>
          <w:szCs w:val="24"/>
        </w:rPr>
      </w:pPr>
      <w:r w:rsidRPr="00E17D11">
        <w:rPr>
          <w:i/>
          <w:iCs/>
          <w:sz w:val="24"/>
          <w:szCs w:val="24"/>
        </w:rPr>
        <w:t>Sonstiges</w:t>
      </w:r>
    </w:p>
    <w:p w14:paraId="7E41184D" w14:textId="77777777" w:rsidR="00D10F1F" w:rsidRDefault="00D10F1F" w:rsidP="00D10F1F">
      <w:pPr>
        <w:rPr>
          <w:sz w:val="24"/>
          <w:szCs w:val="24"/>
        </w:rPr>
      </w:pPr>
      <w:r>
        <w:rPr>
          <w:sz w:val="24"/>
          <w:szCs w:val="24"/>
        </w:rPr>
        <w:t>Salz</w:t>
      </w:r>
    </w:p>
    <w:p w14:paraId="224E4613" w14:textId="77777777" w:rsidR="00D10F1F" w:rsidRDefault="00D10F1F" w:rsidP="00D10F1F">
      <w:pPr>
        <w:rPr>
          <w:sz w:val="24"/>
          <w:szCs w:val="24"/>
        </w:rPr>
      </w:pPr>
      <w:r>
        <w:rPr>
          <w:sz w:val="24"/>
          <w:szCs w:val="24"/>
        </w:rPr>
        <w:t>2-3 EL Öl</w:t>
      </w:r>
    </w:p>
    <w:p w14:paraId="2FE3035F" w14:textId="77777777" w:rsidR="00D10F1F" w:rsidRDefault="00D10F1F" w:rsidP="00D10F1F">
      <w:pPr>
        <w:rPr>
          <w:sz w:val="24"/>
          <w:szCs w:val="24"/>
        </w:rPr>
      </w:pPr>
      <w:r>
        <w:rPr>
          <w:sz w:val="24"/>
          <w:szCs w:val="24"/>
        </w:rPr>
        <w:t>5 EL Olivenöl</w:t>
      </w:r>
    </w:p>
    <w:p w14:paraId="33051D64" w14:textId="77777777" w:rsidR="00D10F1F" w:rsidRDefault="00D10F1F" w:rsidP="00D10F1F">
      <w:pPr>
        <w:rPr>
          <w:sz w:val="24"/>
          <w:szCs w:val="24"/>
        </w:rPr>
      </w:pPr>
      <w:r>
        <w:rPr>
          <w:sz w:val="24"/>
          <w:szCs w:val="24"/>
        </w:rPr>
        <w:t>2 Eier</w:t>
      </w:r>
    </w:p>
    <w:p w14:paraId="664562E9" w14:textId="77777777" w:rsidR="00D10F1F" w:rsidRDefault="00D10F1F" w:rsidP="00D10F1F">
      <w:pPr>
        <w:rPr>
          <w:sz w:val="24"/>
          <w:szCs w:val="24"/>
        </w:rPr>
      </w:pPr>
    </w:p>
    <w:p w14:paraId="0EF07FD4" w14:textId="77777777" w:rsidR="00D10F1F" w:rsidRDefault="00D10F1F" w:rsidP="00D10F1F">
      <w:pPr>
        <w:rPr>
          <w:sz w:val="24"/>
          <w:szCs w:val="24"/>
        </w:rPr>
      </w:pPr>
      <w:r>
        <w:rPr>
          <w:sz w:val="24"/>
          <w:szCs w:val="24"/>
        </w:rPr>
        <w:t>Zubereitungszeit: 2 Stunden</w:t>
      </w:r>
    </w:p>
    <w:p w14:paraId="3B64B32B" w14:textId="77777777" w:rsidR="00D10F1F" w:rsidRPr="00956B8E" w:rsidRDefault="00D10F1F" w:rsidP="00D10F1F">
      <w:pPr>
        <w:pStyle w:val="ListParagraph"/>
        <w:numPr>
          <w:ilvl w:val="0"/>
          <w:numId w:val="110"/>
        </w:numPr>
        <w:spacing w:after="120"/>
        <w:contextualSpacing w:val="0"/>
        <w:jc w:val="both"/>
        <w:rPr>
          <w:sz w:val="24"/>
          <w:szCs w:val="24"/>
        </w:rPr>
      </w:pPr>
      <w:r w:rsidRPr="00956B8E">
        <w:rPr>
          <w:sz w:val="24"/>
          <w:szCs w:val="24"/>
        </w:rPr>
        <w:t>Nudelteig: 150 g Mehl und 150 g Hartweizengrieß mischen, auf die Arbeitsplatte häufen und eine Mulde in die Mitte drücken. 2 Eier und ½ TL salz dazugeben, mit etwa 100 ml lauwarmem Wasser zu einem glatten Nudelteig kneten. Auf einem Tuch bedeckt 20 Minuten ruhen lassen.</w:t>
      </w:r>
    </w:p>
    <w:p w14:paraId="213A5995" w14:textId="77777777" w:rsidR="00D10F1F" w:rsidRPr="00956B8E" w:rsidRDefault="00D10F1F" w:rsidP="00D10F1F">
      <w:pPr>
        <w:pStyle w:val="ListParagraph"/>
        <w:numPr>
          <w:ilvl w:val="0"/>
          <w:numId w:val="110"/>
        </w:numPr>
        <w:spacing w:after="120"/>
        <w:contextualSpacing w:val="0"/>
        <w:jc w:val="both"/>
        <w:rPr>
          <w:sz w:val="24"/>
          <w:szCs w:val="24"/>
        </w:rPr>
      </w:pPr>
      <w:r w:rsidRPr="00956B8E">
        <w:rPr>
          <w:sz w:val="24"/>
          <w:szCs w:val="24"/>
        </w:rPr>
        <w:t>Nudelteig auf bemehlter Fläche 2 mm dünn ausrollen, Quadrate von 10 cm Kantenlänge ausschneiden. In einem großen Topf 3 l Salzwasser mit 2-3 EL Öl aufkochen. Teigplatten portionsweise hineingeben und 5 Minuten vorgaren. Mit dem Schaumlöffel herausnehmen, kurz in kaltes Wasser tauchen. Gut abtropfen lassen, auf ein Küchentuch legen.</w:t>
      </w:r>
    </w:p>
    <w:p w14:paraId="568B5E41" w14:textId="77777777" w:rsidR="00D10F1F" w:rsidRPr="00956B8E" w:rsidRDefault="00D10F1F" w:rsidP="00D10F1F">
      <w:pPr>
        <w:pStyle w:val="ListParagraph"/>
        <w:numPr>
          <w:ilvl w:val="0"/>
          <w:numId w:val="110"/>
        </w:numPr>
        <w:spacing w:after="120"/>
        <w:contextualSpacing w:val="0"/>
        <w:jc w:val="both"/>
        <w:rPr>
          <w:sz w:val="24"/>
          <w:szCs w:val="24"/>
        </w:rPr>
      </w:pPr>
      <w:r w:rsidRPr="00956B8E">
        <w:rPr>
          <w:sz w:val="24"/>
          <w:szCs w:val="24"/>
        </w:rPr>
        <w:lastRenderedPageBreak/>
        <w:t>Fertig geschmorten Rinderbraten durch den Fleischwolf drehen oder in sehr kleine Würfelchen schneiden. Mit der Hälfte der Schmorsauce in einen Topf geben, kräftig zu einem sämigen Ragout einköcheln. Mit Salz, Pfeffer und frisch geriebener Muskatnuss würzig abschmecken (oder einfach das Ganze mit Rinderhackfleisch machen)</w:t>
      </w:r>
    </w:p>
    <w:p w14:paraId="3BABB523" w14:textId="77777777" w:rsidR="00D10F1F" w:rsidRPr="00956B8E" w:rsidRDefault="00D10F1F" w:rsidP="00D10F1F">
      <w:pPr>
        <w:pStyle w:val="ListParagraph"/>
        <w:numPr>
          <w:ilvl w:val="0"/>
          <w:numId w:val="110"/>
        </w:numPr>
        <w:spacing w:after="120"/>
        <w:contextualSpacing w:val="0"/>
        <w:jc w:val="both"/>
        <w:rPr>
          <w:sz w:val="24"/>
          <w:szCs w:val="24"/>
        </w:rPr>
      </w:pPr>
      <w:r w:rsidRPr="00956B8E">
        <w:rPr>
          <w:sz w:val="24"/>
          <w:szCs w:val="24"/>
        </w:rPr>
        <w:t>Eine große feuerfeste Form mit 3 EL Olivenöl ausstreichen. Backofen auf 200°C vorheizen. Käse reiben. Auf einen Randstreifen jeder Teigplatte 2 EL Fleischragout häufen, mit 1 EL Käse bestreuen. Teigplatte aufrollen. Teigröllchen dicht nebeneinander in die vorbereitete Form legen. Eventuell übrig gebliebene Fleischsauce darüber verteilen, mit dem restlichen Käse bestreuen. 2 EL Olivenöl darüber träufeln.</w:t>
      </w:r>
    </w:p>
    <w:p w14:paraId="4550CB2B" w14:textId="77777777" w:rsidR="00D10F1F" w:rsidRPr="00956B8E" w:rsidRDefault="00D10F1F" w:rsidP="00D10F1F">
      <w:pPr>
        <w:pStyle w:val="ListParagraph"/>
        <w:numPr>
          <w:ilvl w:val="0"/>
          <w:numId w:val="110"/>
        </w:numPr>
        <w:spacing w:after="120"/>
        <w:contextualSpacing w:val="0"/>
        <w:jc w:val="both"/>
        <w:rPr>
          <w:sz w:val="24"/>
          <w:szCs w:val="24"/>
        </w:rPr>
      </w:pPr>
      <w:r w:rsidRPr="00956B8E">
        <w:rPr>
          <w:sz w:val="24"/>
          <w:szCs w:val="24"/>
        </w:rPr>
        <w:t>Form in den vorgeheizten Backofen (Gas Stufe 3) schieben. Cannelloni etwa 15 Minuten garen. 2 Eier verquirlen, über die Nudelröllchen gießen und weitere 5 Minuten im Ofen lassen, bis die Oberfläche schön gebräunt ist.</w:t>
      </w:r>
    </w:p>
    <w:p w14:paraId="478F0717" w14:textId="77777777" w:rsidR="00D10F1F" w:rsidRDefault="00D10F1F" w:rsidP="00D10F1F">
      <w:pPr>
        <w:spacing w:after="120"/>
        <w:jc w:val="both"/>
        <w:rPr>
          <w:sz w:val="24"/>
          <w:szCs w:val="24"/>
        </w:rPr>
      </w:pPr>
    </w:p>
    <w:p w14:paraId="550FC85C" w14:textId="77777777" w:rsidR="00D10F1F" w:rsidRDefault="00D10F1F" w:rsidP="00D10F1F">
      <w:pPr>
        <w:ind w:left="708" w:hanging="708"/>
        <w:rPr>
          <w:sz w:val="24"/>
          <w:szCs w:val="24"/>
        </w:rPr>
      </w:pPr>
      <w:r>
        <w:rPr>
          <w:sz w:val="24"/>
          <w:szCs w:val="24"/>
        </w:rPr>
        <w:t>Tipp:</w:t>
      </w:r>
      <w:r>
        <w:rPr>
          <w:sz w:val="24"/>
          <w:szCs w:val="24"/>
        </w:rPr>
        <w:tab/>
        <w:t>Für die Füllung kann man gut Hackfleisch nehmen. Oder auch Ricotta und Blattspinat oder kräftige Tomatensugo mit Mozzarellawürfelchen und Kräutern.</w:t>
      </w:r>
    </w:p>
    <w:p w14:paraId="59864471" w14:textId="77777777" w:rsidR="00D10F1F" w:rsidRDefault="00D10F1F" w:rsidP="00D10F1F">
      <w:pPr>
        <w:rPr>
          <w:sz w:val="24"/>
          <w:szCs w:val="24"/>
        </w:rPr>
      </w:pPr>
      <w:r>
        <w:rPr>
          <w:sz w:val="24"/>
          <w:szCs w:val="24"/>
        </w:rPr>
        <w:br w:type="page"/>
      </w:r>
    </w:p>
    <w:p w14:paraId="0EFC86C9" w14:textId="77777777" w:rsidR="00D10F1F" w:rsidRDefault="00D10F1F" w:rsidP="00D10F1F">
      <w:pPr>
        <w:pStyle w:val="Heading2"/>
        <w:spacing w:after="240"/>
      </w:pPr>
      <w:r>
        <w:lastRenderedPageBreak/>
        <w:t>Cannelloni mit Pilzfüllung</w:t>
      </w:r>
      <w:r>
        <w:rPr>
          <w:rStyle w:val="FootnoteReference"/>
        </w:rPr>
        <w:footnoteReference w:id="1374"/>
      </w:r>
    </w:p>
    <w:p w14:paraId="08CB776F" w14:textId="77777777" w:rsidR="00D10F1F" w:rsidRDefault="00D10F1F" w:rsidP="00D10F1F">
      <w:pPr>
        <w:spacing w:after="120"/>
        <w:jc w:val="both"/>
        <w:rPr>
          <w:sz w:val="24"/>
          <w:szCs w:val="24"/>
        </w:rPr>
      </w:pPr>
      <w:r w:rsidRPr="0072375E">
        <w:rPr>
          <w:sz w:val="24"/>
          <w:szCs w:val="24"/>
          <w:u w:val="single"/>
        </w:rPr>
        <w:t>Zutaten</w:t>
      </w:r>
      <w:r>
        <w:rPr>
          <w:sz w:val="24"/>
          <w:szCs w:val="24"/>
        </w:rPr>
        <w:t xml:space="preserve"> (für 4 Portionen):</w:t>
      </w:r>
    </w:p>
    <w:p w14:paraId="00B18976" w14:textId="77777777" w:rsidR="00D10F1F" w:rsidRDefault="00D10F1F" w:rsidP="00D10F1F">
      <w:pPr>
        <w:spacing w:after="120"/>
        <w:jc w:val="both"/>
        <w:rPr>
          <w:sz w:val="24"/>
          <w:szCs w:val="24"/>
        </w:rPr>
      </w:pPr>
      <w:r>
        <w:rPr>
          <w:sz w:val="24"/>
          <w:szCs w:val="24"/>
        </w:rPr>
        <w:t>600 g Champignons</w:t>
      </w:r>
    </w:p>
    <w:p w14:paraId="35F326D2" w14:textId="77777777" w:rsidR="00D10F1F" w:rsidRDefault="00D10F1F" w:rsidP="00D10F1F">
      <w:pPr>
        <w:spacing w:after="120"/>
        <w:jc w:val="both"/>
        <w:rPr>
          <w:sz w:val="24"/>
          <w:szCs w:val="24"/>
        </w:rPr>
      </w:pPr>
      <w:r>
        <w:rPr>
          <w:sz w:val="24"/>
          <w:szCs w:val="24"/>
        </w:rPr>
        <w:t>1 große Zwiebel</w:t>
      </w:r>
    </w:p>
    <w:p w14:paraId="4C250D8C" w14:textId="77777777" w:rsidR="00D10F1F" w:rsidRDefault="00D10F1F" w:rsidP="00D10F1F">
      <w:pPr>
        <w:spacing w:after="120"/>
        <w:jc w:val="both"/>
        <w:rPr>
          <w:sz w:val="24"/>
          <w:szCs w:val="24"/>
        </w:rPr>
      </w:pPr>
      <w:r>
        <w:rPr>
          <w:sz w:val="24"/>
          <w:szCs w:val="24"/>
        </w:rPr>
        <w:t>2 Knoblauchzehen</w:t>
      </w:r>
    </w:p>
    <w:p w14:paraId="44858F32" w14:textId="77777777" w:rsidR="00D10F1F" w:rsidRDefault="00D10F1F" w:rsidP="00D10F1F">
      <w:pPr>
        <w:spacing w:after="120"/>
        <w:jc w:val="both"/>
        <w:rPr>
          <w:sz w:val="24"/>
          <w:szCs w:val="24"/>
        </w:rPr>
      </w:pPr>
      <w:r>
        <w:rPr>
          <w:sz w:val="24"/>
          <w:szCs w:val="24"/>
        </w:rPr>
        <w:t>4 EL Olivenöl</w:t>
      </w:r>
    </w:p>
    <w:p w14:paraId="52D35B1D" w14:textId="77777777" w:rsidR="00D10F1F" w:rsidRDefault="00D10F1F" w:rsidP="00D10F1F">
      <w:pPr>
        <w:spacing w:after="120"/>
        <w:jc w:val="both"/>
        <w:rPr>
          <w:sz w:val="24"/>
          <w:szCs w:val="24"/>
        </w:rPr>
      </w:pPr>
      <w:r>
        <w:rPr>
          <w:sz w:val="24"/>
          <w:szCs w:val="24"/>
        </w:rPr>
        <w:t>1 Handvoll Basilikumblättchen</w:t>
      </w:r>
    </w:p>
    <w:p w14:paraId="115B3B3C" w14:textId="77777777" w:rsidR="00D10F1F" w:rsidRDefault="00D10F1F" w:rsidP="00D10F1F">
      <w:pPr>
        <w:spacing w:after="120"/>
        <w:jc w:val="both"/>
        <w:rPr>
          <w:sz w:val="24"/>
          <w:szCs w:val="24"/>
        </w:rPr>
      </w:pPr>
      <w:r>
        <w:rPr>
          <w:sz w:val="24"/>
          <w:szCs w:val="24"/>
        </w:rPr>
        <w:t>2 Kugeln Mozzarella</w:t>
      </w:r>
    </w:p>
    <w:p w14:paraId="73FC1C26" w14:textId="77777777" w:rsidR="00D10F1F" w:rsidRDefault="00D10F1F" w:rsidP="00D10F1F">
      <w:pPr>
        <w:spacing w:after="120"/>
        <w:jc w:val="both"/>
        <w:rPr>
          <w:sz w:val="24"/>
          <w:szCs w:val="24"/>
        </w:rPr>
      </w:pPr>
      <w:r>
        <w:rPr>
          <w:sz w:val="24"/>
          <w:szCs w:val="24"/>
        </w:rPr>
        <w:t>200 g Ricotta</w:t>
      </w:r>
    </w:p>
    <w:p w14:paraId="29D0D637" w14:textId="77777777" w:rsidR="00D10F1F" w:rsidRDefault="00D10F1F" w:rsidP="00D10F1F">
      <w:pPr>
        <w:spacing w:after="120"/>
        <w:jc w:val="both"/>
        <w:rPr>
          <w:sz w:val="24"/>
          <w:szCs w:val="24"/>
        </w:rPr>
      </w:pPr>
      <w:r>
        <w:rPr>
          <w:sz w:val="24"/>
          <w:szCs w:val="24"/>
        </w:rPr>
        <w:t>100 g geriebener Parmesan</w:t>
      </w:r>
    </w:p>
    <w:p w14:paraId="4BB6D1EC" w14:textId="77777777" w:rsidR="00D10F1F" w:rsidRDefault="00D10F1F" w:rsidP="00D10F1F">
      <w:pPr>
        <w:spacing w:after="120"/>
        <w:jc w:val="both"/>
        <w:rPr>
          <w:sz w:val="24"/>
          <w:szCs w:val="24"/>
        </w:rPr>
      </w:pPr>
      <w:r>
        <w:rPr>
          <w:sz w:val="24"/>
          <w:szCs w:val="24"/>
        </w:rPr>
        <w:t>1 Ei</w:t>
      </w:r>
    </w:p>
    <w:p w14:paraId="3FA031B0" w14:textId="77777777" w:rsidR="00D10F1F" w:rsidRDefault="00D10F1F" w:rsidP="00D10F1F">
      <w:pPr>
        <w:spacing w:after="120"/>
        <w:jc w:val="both"/>
        <w:rPr>
          <w:sz w:val="24"/>
          <w:szCs w:val="24"/>
        </w:rPr>
      </w:pPr>
      <w:r>
        <w:rPr>
          <w:sz w:val="24"/>
          <w:szCs w:val="24"/>
        </w:rPr>
        <w:t>Salz, Pfeffer</w:t>
      </w:r>
    </w:p>
    <w:p w14:paraId="7F9EF670" w14:textId="77777777" w:rsidR="00D10F1F" w:rsidRDefault="00D10F1F" w:rsidP="00D10F1F">
      <w:pPr>
        <w:spacing w:after="120"/>
        <w:jc w:val="both"/>
        <w:rPr>
          <w:sz w:val="24"/>
          <w:szCs w:val="24"/>
        </w:rPr>
      </w:pPr>
      <w:r>
        <w:rPr>
          <w:sz w:val="24"/>
          <w:szCs w:val="24"/>
        </w:rPr>
        <w:t>250 g Cannelloni</w:t>
      </w:r>
    </w:p>
    <w:p w14:paraId="10612E29" w14:textId="77777777" w:rsidR="00D10F1F" w:rsidRDefault="00D10F1F" w:rsidP="00D10F1F">
      <w:pPr>
        <w:spacing w:after="120"/>
        <w:jc w:val="both"/>
        <w:rPr>
          <w:sz w:val="24"/>
          <w:szCs w:val="24"/>
        </w:rPr>
      </w:pPr>
      <w:r>
        <w:rPr>
          <w:sz w:val="24"/>
          <w:szCs w:val="24"/>
        </w:rPr>
        <w:t>Olivenöl für die Form</w:t>
      </w:r>
    </w:p>
    <w:p w14:paraId="7B349DF4" w14:textId="77777777" w:rsidR="00D10F1F" w:rsidRDefault="00D10F1F" w:rsidP="00D10F1F">
      <w:pPr>
        <w:spacing w:after="120"/>
        <w:jc w:val="both"/>
        <w:rPr>
          <w:sz w:val="24"/>
          <w:szCs w:val="24"/>
        </w:rPr>
      </w:pPr>
      <w:r>
        <w:rPr>
          <w:sz w:val="24"/>
          <w:szCs w:val="24"/>
        </w:rPr>
        <w:t>4 Tomaten (in Würfeln)</w:t>
      </w:r>
    </w:p>
    <w:p w14:paraId="2C9C8949" w14:textId="77777777" w:rsidR="00D10F1F" w:rsidRDefault="00D10F1F" w:rsidP="00D10F1F">
      <w:pPr>
        <w:spacing w:after="120"/>
        <w:jc w:val="both"/>
        <w:rPr>
          <w:sz w:val="24"/>
          <w:szCs w:val="24"/>
        </w:rPr>
      </w:pPr>
      <w:r>
        <w:rPr>
          <w:sz w:val="24"/>
          <w:szCs w:val="24"/>
        </w:rPr>
        <w:t>1/8 l trockener Weißwein</w:t>
      </w:r>
    </w:p>
    <w:p w14:paraId="0C4B81E0" w14:textId="77777777" w:rsidR="00D10F1F" w:rsidRDefault="00D10F1F" w:rsidP="00D10F1F">
      <w:pPr>
        <w:spacing w:after="120"/>
        <w:jc w:val="both"/>
        <w:rPr>
          <w:sz w:val="24"/>
          <w:szCs w:val="24"/>
        </w:rPr>
      </w:pPr>
    </w:p>
    <w:p w14:paraId="47C2255F" w14:textId="77777777" w:rsidR="00D10F1F" w:rsidRDefault="00D10F1F" w:rsidP="00D10F1F">
      <w:pPr>
        <w:spacing w:after="120"/>
        <w:jc w:val="both"/>
        <w:rPr>
          <w:sz w:val="24"/>
          <w:szCs w:val="24"/>
        </w:rPr>
      </w:pPr>
      <w:r>
        <w:rPr>
          <w:sz w:val="24"/>
          <w:szCs w:val="24"/>
        </w:rPr>
        <w:t>Zubereitung:</w:t>
      </w:r>
    </w:p>
    <w:p w14:paraId="7E2093C9" w14:textId="77777777" w:rsidR="00D10F1F" w:rsidRPr="009836AD" w:rsidRDefault="00D10F1F" w:rsidP="00B40E8C">
      <w:pPr>
        <w:pStyle w:val="ListParagraph"/>
        <w:numPr>
          <w:ilvl w:val="0"/>
          <w:numId w:val="1749"/>
        </w:numPr>
        <w:spacing w:after="120"/>
        <w:ind w:left="714" w:hanging="357"/>
        <w:contextualSpacing w:val="0"/>
        <w:jc w:val="both"/>
        <w:rPr>
          <w:sz w:val="24"/>
          <w:szCs w:val="24"/>
        </w:rPr>
      </w:pPr>
      <w:r w:rsidRPr="009836AD">
        <w:rPr>
          <w:sz w:val="24"/>
          <w:szCs w:val="24"/>
        </w:rPr>
        <w:t>Die Pilze putzen und in dünne Scheiben schneiden. Die Zwiebel und den Knoblauch schälen und in feine Würfel schneiden. In einer Pfanne 2 EL Olivenöl erhitzen, zuerst Zwiebel und Knoblauch, dann die Pilze hinzufügen und andünsten. Vom Herd nehmen und abkühlen lassen.</w:t>
      </w:r>
    </w:p>
    <w:p w14:paraId="42D283E6" w14:textId="77777777" w:rsidR="00D10F1F" w:rsidRPr="009836AD" w:rsidRDefault="00D10F1F" w:rsidP="00B40E8C">
      <w:pPr>
        <w:pStyle w:val="ListParagraph"/>
        <w:numPr>
          <w:ilvl w:val="0"/>
          <w:numId w:val="1749"/>
        </w:numPr>
        <w:spacing w:after="120"/>
        <w:ind w:left="714" w:hanging="357"/>
        <w:contextualSpacing w:val="0"/>
        <w:jc w:val="both"/>
        <w:rPr>
          <w:sz w:val="24"/>
          <w:szCs w:val="24"/>
        </w:rPr>
      </w:pPr>
      <w:r w:rsidRPr="009836AD">
        <w:rPr>
          <w:sz w:val="24"/>
          <w:szCs w:val="24"/>
        </w:rPr>
        <w:t>Die Basilikumblätter waschen, trocken tupfen und in feine Streifen schneiden. Den Mozzarella würfeln und die Hälfte davon mit Ricotta, Basilikum, Parmesan und Ei in einer Schüssel mischen. Die Pilze (bis auf 2 EL) unter die Ricottamasse mischen, mit Salz und Pfeffer würzen.</w:t>
      </w:r>
    </w:p>
    <w:p w14:paraId="211AEE64" w14:textId="77777777" w:rsidR="00D10F1F" w:rsidRPr="009836AD" w:rsidRDefault="00D10F1F" w:rsidP="00B40E8C">
      <w:pPr>
        <w:pStyle w:val="ListParagraph"/>
        <w:numPr>
          <w:ilvl w:val="0"/>
          <w:numId w:val="1749"/>
        </w:numPr>
        <w:spacing w:after="120"/>
        <w:ind w:left="714" w:hanging="357"/>
        <w:contextualSpacing w:val="0"/>
        <w:jc w:val="both"/>
        <w:rPr>
          <w:sz w:val="24"/>
          <w:szCs w:val="24"/>
        </w:rPr>
      </w:pPr>
      <w:r w:rsidRPr="009836AD">
        <w:rPr>
          <w:sz w:val="24"/>
          <w:szCs w:val="24"/>
        </w:rPr>
        <w:t>Den Backofen auf 200 grad vorheizen. Die Füllung mit einem Löffel in die Cannelloni geben und diese in eine gefettete Auflaufform legen. Die Tomaten mit Wein, den restlichem Olivenöl und den übrigen Pilzen verrühren. Mit etwas Pfeffer würzen und über den Nudeln verteilen. Den restlichen Mozzarella darüberstreuen und die Cannelloni im heißen Ofen auf mittlerer Schiene 30 bis 35 Minuten backen. Mit Basilikum garnieren.</w:t>
      </w:r>
    </w:p>
    <w:p w14:paraId="4270AFA0" w14:textId="442FF9AD" w:rsidR="00D10F1F" w:rsidRDefault="00D10F1F" w:rsidP="00D10F1F">
      <w:pPr>
        <w:rPr>
          <w:rFonts w:asciiTheme="majorHAnsi" w:eastAsiaTheme="majorEastAsia" w:hAnsiTheme="majorHAnsi" w:cstheme="majorBidi"/>
          <w:color w:val="2F5496" w:themeColor="accent1" w:themeShade="BF"/>
          <w:sz w:val="26"/>
          <w:szCs w:val="26"/>
        </w:rPr>
      </w:pPr>
      <w:r w:rsidRPr="00260C18">
        <w:rPr>
          <w:sz w:val="24"/>
          <w:szCs w:val="24"/>
        </w:rPr>
        <w:br w:type="page"/>
      </w:r>
    </w:p>
    <w:p w14:paraId="4385D9E5" w14:textId="5F0E4B6E" w:rsidR="008D2FE1" w:rsidRDefault="008D2FE1" w:rsidP="008D2FE1">
      <w:pPr>
        <w:pStyle w:val="Heading2"/>
        <w:spacing w:after="240"/>
      </w:pPr>
      <w:r>
        <w:lastRenderedPageBreak/>
        <w:t>Cannelloni mit Spinat-Ricotta-Füllung</w:t>
      </w:r>
      <w:r>
        <w:rPr>
          <w:rStyle w:val="FootnoteReference"/>
        </w:rPr>
        <w:footnoteReference w:id="1375"/>
      </w:r>
      <w:r>
        <w:t xml:space="preserve"> </w:t>
      </w:r>
    </w:p>
    <w:p w14:paraId="0104F0AD" w14:textId="77777777" w:rsidR="008D2FE1" w:rsidRDefault="008D2FE1" w:rsidP="008D2FE1">
      <w:pPr>
        <w:rPr>
          <w:sz w:val="24"/>
          <w:szCs w:val="24"/>
        </w:rPr>
      </w:pPr>
      <w:r w:rsidRPr="008801CE">
        <w:rPr>
          <w:sz w:val="24"/>
          <w:szCs w:val="24"/>
          <w:u w:val="single"/>
        </w:rPr>
        <w:t>Zutaten</w:t>
      </w:r>
      <w:r>
        <w:rPr>
          <w:sz w:val="24"/>
          <w:szCs w:val="24"/>
        </w:rPr>
        <w:t xml:space="preserve"> für 6 Personen</w:t>
      </w:r>
    </w:p>
    <w:p w14:paraId="3591BF17" w14:textId="77777777" w:rsidR="008D2FE1" w:rsidRDefault="008D2FE1" w:rsidP="008D2FE1">
      <w:pPr>
        <w:rPr>
          <w:sz w:val="24"/>
          <w:szCs w:val="24"/>
        </w:rPr>
      </w:pPr>
      <w:r>
        <w:rPr>
          <w:sz w:val="24"/>
          <w:szCs w:val="24"/>
        </w:rPr>
        <w:t>380 g Lasagneplatten oder Cannellonirollen</w:t>
      </w:r>
    </w:p>
    <w:p w14:paraId="335CAF92" w14:textId="77777777" w:rsidR="008D2FE1" w:rsidRDefault="008D2FE1" w:rsidP="008D2FE1">
      <w:pPr>
        <w:rPr>
          <w:sz w:val="24"/>
          <w:szCs w:val="24"/>
        </w:rPr>
      </w:pPr>
      <w:r>
        <w:rPr>
          <w:sz w:val="24"/>
          <w:szCs w:val="24"/>
        </w:rPr>
        <w:t>2 EL Olivenöl</w:t>
      </w:r>
    </w:p>
    <w:p w14:paraId="05C84DA8" w14:textId="77777777" w:rsidR="008D2FE1" w:rsidRDefault="008D2FE1" w:rsidP="008D2FE1">
      <w:pPr>
        <w:rPr>
          <w:sz w:val="24"/>
          <w:szCs w:val="24"/>
        </w:rPr>
      </w:pPr>
      <w:r>
        <w:rPr>
          <w:sz w:val="24"/>
          <w:szCs w:val="24"/>
        </w:rPr>
        <w:t>1 große Zwiebel, feingehackt</w:t>
      </w:r>
    </w:p>
    <w:p w14:paraId="7057E2CC" w14:textId="77777777" w:rsidR="008D2FE1" w:rsidRDefault="008D2FE1" w:rsidP="008D2FE1">
      <w:pPr>
        <w:rPr>
          <w:sz w:val="24"/>
          <w:szCs w:val="24"/>
        </w:rPr>
      </w:pPr>
      <w:r>
        <w:rPr>
          <w:sz w:val="24"/>
          <w:szCs w:val="24"/>
        </w:rPr>
        <w:t>1 – 2 Knoblauchzehen, zerdrückt</w:t>
      </w:r>
    </w:p>
    <w:p w14:paraId="76A491DC" w14:textId="77777777" w:rsidR="008D2FE1" w:rsidRDefault="008D2FE1" w:rsidP="008D2FE1">
      <w:pPr>
        <w:rPr>
          <w:sz w:val="24"/>
          <w:szCs w:val="24"/>
        </w:rPr>
      </w:pPr>
      <w:r>
        <w:rPr>
          <w:sz w:val="24"/>
          <w:szCs w:val="24"/>
        </w:rPr>
        <w:t>1 kg Blattspinat, feingehackt</w:t>
      </w:r>
    </w:p>
    <w:p w14:paraId="227C988A" w14:textId="77777777" w:rsidR="008D2FE1" w:rsidRDefault="008D2FE1" w:rsidP="008D2FE1">
      <w:pPr>
        <w:rPr>
          <w:sz w:val="24"/>
          <w:szCs w:val="24"/>
        </w:rPr>
      </w:pPr>
      <w:r>
        <w:rPr>
          <w:sz w:val="24"/>
          <w:szCs w:val="24"/>
        </w:rPr>
        <w:t>650 g frischer Ricotta (oder Magerquark, gut abgetropft), zerdrückt</w:t>
      </w:r>
    </w:p>
    <w:p w14:paraId="20F4A41A" w14:textId="77777777" w:rsidR="008D2FE1" w:rsidRDefault="008D2FE1" w:rsidP="008D2FE1">
      <w:pPr>
        <w:rPr>
          <w:sz w:val="24"/>
          <w:szCs w:val="24"/>
        </w:rPr>
      </w:pPr>
      <w:r>
        <w:rPr>
          <w:sz w:val="24"/>
          <w:szCs w:val="24"/>
        </w:rPr>
        <w:t>2 Eier, verschlagen</w:t>
      </w:r>
    </w:p>
    <w:p w14:paraId="6448353C" w14:textId="77777777" w:rsidR="008D2FE1" w:rsidRDefault="008D2FE1" w:rsidP="008D2FE1">
      <w:pPr>
        <w:rPr>
          <w:sz w:val="24"/>
          <w:szCs w:val="24"/>
        </w:rPr>
      </w:pPr>
      <w:r>
        <w:rPr>
          <w:sz w:val="24"/>
          <w:szCs w:val="24"/>
        </w:rPr>
        <w:t>1 Prise Muskat</w:t>
      </w:r>
    </w:p>
    <w:p w14:paraId="412F3D0D" w14:textId="77777777" w:rsidR="008D2FE1" w:rsidRDefault="008D2FE1" w:rsidP="008D2FE1">
      <w:pPr>
        <w:rPr>
          <w:sz w:val="24"/>
          <w:szCs w:val="24"/>
        </w:rPr>
      </w:pPr>
    </w:p>
    <w:p w14:paraId="4C45F809" w14:textId="77777777" w:rsidR="008D2FE1" w:rsidRPr="008801CE" w:rsidRDefault="008D2FE1" w:rsidP="008D2FE1">
      <w:pPr>
        <w:rPr>
          <w:i/>
          <w:iCs/>
          <w:sz w:val="24"/>
          <w:szCs w:val="24"/>
        </w:rPr>
      </w:pPr>
      <w:r w:rsidRPr="008801CE">
        <w:rPr>
          <w:i/>
          <w:iCs/>
          <w:sz w:val="24"/>
          <w:szCs w:val="24"/>
        </w:rPr>
        <w:t>Für die Tomatensauce</w:t>
      </w:r>
    </w:p>
    <w:p w14:paraId="334942B8" w14:textId="77777777" w:rsidR="008D2FE1" w:rsidRDefault="008D2FE1" w:rsidP="008D2FE1">
      <w:pPr>
        <w:rPr>
          <w:sz w:val="24"/>
          <w:szCs w:val="24"/>
        </w:rPr>
      </w:pPr>
      <w:r>
        <w:rPr>
          <w:sz w:val="24"/>
          <w:szCs w:val="24"/>
        </w:rPr>
        <w:t>1 EL Olivenöl</w:t>
      </w:r>
    </w:p>
    <w:p w14:paraId="1C915155" w14:textId="77777777" w:rsidR="008D2FE1" w:rsidRDefault="008D2FE1" w:rsidP="008D2FE1">
      <w:pPr>
        <w:rPr>
          <w:sz w:val="24"/>
          <w:szCs w:val="24"/>
        </w:rPr>
      </w:pPr>
      <w:r>
        <w:rPr>
          <w:sz w:val="24"/>
          <w:szCs w:val="24"/>
        </w:rPr>
        <w:t>1 mittelgroße Zwiebel, feingehackt</w:t>
      </w:r>
    </w:p>
    <w:p w14:paraId="0DE9DE1B" w14:textId="77777777" w:rsidR="008D2FE1" w:rsidRDefault="008D2FE1" w:rsidP="008D2FE1">
      <w:pPr>
        <w:rPr>
          <w:sz w:val="24"/>
          <w:szCs w:val="24"/>
        </w:rPr>
      </w:pPr>
      <w:r>
        <w:rPr>
          <w:sz w:val="24"/>
          <w:szCs w:val="24"/>
        </w:rPr>
        <w:t>2 Knoblauchzehen, feingehackt</w:t>
      </w:r>
    </w:p>
    <w:p w14:paraId="5FFA7C70" w14:textId="77777777" w:rsidR="008D2FE1" w:rsidRDefault="008D2FE1" w:rsidP="008D2FE1">
      <w:pPr>
        <w:rPr>
          <w:sz w:val="24"/>
          <w:szCs w:val="24"/>
        </w:rPr>
      </w:pPr>
      <w:r>
        <w:rPr>
          <w:sz w:val="24"/>
          <w:szCs w:val="24"/>
        </w:rPr>
        <w:t>500 g reife Tomaten, gehackt</w:t>
      </w:r>
    </w:p>
    <w:p w14:paraId="2784AB3B" w14:textId="77777777" w:rsidR="008D2FE1" w:rsidRDefault="008D2FE1" w:rsidP="008D2FE1">
      <w:pPr>
        <w:rPr>
          <w:sz w:val="24"/>
          <w:szCs w:val="24"/>
        </w:rPr>
      </w:pPr>
      <w:r>
        <w:rPr>
          <w:sz w:val="24"/>
          <w:szCs w:val="24"/>
        </w:rPr>
        <w:t>2 EL Tomatenmark</w:t>
      </w:r>
    </w:p>
    <w:p w14:paraId="27A9C868" w14:textId="77777777" w:rsidR="008D2FE1" w:rsidRDefault="008D2FE1" w:rsidP="008D2FE1">
      <w:pPr>
        <w:rPr>
          <w:sz w:val="24"/>
          <w:szCs w:val="24"/>
        </w:rPr>
      </w:pPr>
      <w:r>
        <w:rPr>
          <w:sz w:val="24"/>
          <w:szCs w:val="24"/>
        </w:rPr>
        <w:t>1 TL Zucker</w:t>
      </w:r>
    </w:p>
    <w:p w14:paraId="377A0CAE" w14:textId="77777777" w:rsidR="008D2FE1" w:rsidRDefault="008D2FE1" w:rsidP="008D2FE1">
      <w:pPr>
        <w:rPr>
          <w:sz w:val="24"/>
          <w:szCs w:val="24"/>
        </w:rPr>
      </w:pPr>
      <w:r>
        <w:rPr>
          <w:sz w:val="24"/>
          <w:szCs w:val="24"/>
        </w:rPr>
        <w:t>150 g geriebener Mozzarella</w:t>
      </w:r>
    </w:p>
    <w:p w14:paraId="60455350" w14:textId="77777777" w:rsidR="008D2FE1" w:rsidRDefault="008D2FE1" w:rsidP="008D2FE1">
      <w:pPr>
        <w:rPr>
          <w:sz w:val="24"/>
          <w:szCs w:val="24"/>
        </w:rPr>
      </w:pPr>
    </w:p>
    <w:p w14:paraId="5E9A17AD" w14:textId="77777777" w:rsidR="008D2FE1" w:rsidRDefault="008D2FE1" w:rsidP="008D2FE1">
      <w:pPr>
        <w:rPr>
          <w:sz w:val="24"/>
          <w:szCs w:val="24"/>
        </w:rPr>
      </w:pPr>
      <w:r>
        <w:rPr>
          <w:sz w:val="24"/>
          <w:szCs w:val="24"/>
        </w:rPr>
        <w:t>Zubereitungszeit: 2 Stunden 15 Minuten</w:t>
      </w:r>
    </w:p>
    <w:p w14:paraId="588B2C1A" w14:textId="77777777" w:rsidR="008D2FE1" w:rsidRPr="003E7CA6" w:rsidRDefault="008D2FE1" w:rsidP="00B40E8C">
      <w:pPr>
        <w:pStyle w:val="ListParagraph"/>
        <w:numPr>
          <w:ilvl w:val="0"/>
          <w:numId w:val="482"/>
        </w:numPr>
        <w:spacing w:after="120"/>
        <w:ind w:left="714" w:hanging="357"/>
        <w:contextualSpacing w:val="0"/>
        <w:jc w:val="both"/>
        <w:rPr>
          <w:sz w:val="24"/>
          <w:szCs w:val="24"/>
        </w:rPr>
      </w:pPr>
      <w:r w:rsidRPr="003E7CA6">
        <w:rPr>
          <w:sz w:val="24"/>
          <w:szCs w:val="24"/>
        </w:rPr>
        <w:t>Die Lasagneplatten in 15 gleiche Teile schneiden und in der Länge auf die Form einer tiefen, rechteckigen, ofenfesten Backform zuschneiden, In einem großen Topf mit sprudelndem Wasser je 1 – 2 Streifen etwa 2 Minuten kochen, bis sie gerade weich sind. Die streifen vorsichtig mit einem Schaumlöffel herausnehmen und auf einem feuchten Küchenhandtuch flachlegen. Das Wasser gegebenenfalls erneut zum Kochen bringen und die anderen Streifen im sprudelnden Wasser kochen.</w:t>
      </w:r>
    </w:p>
    <w:p w14:paraId="6E27BCA1" w14:textId="77777777" w:rsidR="008D2FE1" w:rsidRPr="003E7CA6" w:rsidRDefault="008D2FE1" w:rsidP="00B40E8C">
      <w:pPr>
        <w:pStyle w:val="ListParagraph"/>
        <w:numPr>
          <w:ilvl w:val="0"/>
          <w:numId w:val="482"/>
        </w:numPr>
        <w:spacing w:after="120"/>
        <w:ind w:left="714" w:hanging="357"/>
        <w:contextualSpacing w:val="0"/>
        <w:jc w:val="both"/>
        <w:rPr>
          <w:sz w:val="24"/>
          <w:szCs w:val="24"/>
        </w:rPr>
      </w:pPr>
      <w:r w:rsidRPr="003E7CA6">
        <w:rPr>
          <w:sz w:val="24"/>
          <w:szCs w:val="24"/>
        </w:rPr>
        <w:t xml:space="preserve">Das Öl in einer großen gusseisernen Pfanne erhitzen und die Zwiebel und den Knoblauch unter ständigem Rühren goldgelb dünsten. Den gewaschenen Spinat im Öl 2 Minuten dünsten, dann den Topf mit einem festsitzenden Deckel abdecken und den Spinat 5 Minuten garen. Danach abtropfen und dabei die Flüssigkeit sorgfältig </w:t>
      </w:r>
      <w:r w:rsidRPr="003E7CA6">
        <w:rPr>
          <w:sz w:val="24"/>
          <w:szCs w:val="24"/>
        </w:rPr>
        <w:lastRenderedPageBreak/>
        <w:t>ausdrücken, da sonst die Pasta klebrig wird. Den Spinat mit dem Ricotta, den Eiern dem Muskat sowie Salz und Pfeffer nach Geschmack gut mengen und beiseitestellen.</w:t>
      </w:r>
    </w:p>
    <w:p w14:paraId="057C6EDE" w14:textId="77777777" w:rsidR="008D2FE1" w:rsidRPr="003E7CA6" w:rsidRDefault="008D2FE1" w:rsidP="00B40E8C">
      <w:pPr>
        <w:pStyle w:val="ListParagraph"/>
        <w:numPr>
          <w:ilvl w:val="0"/>
          <w:numId w:val="482"/>
        </w:numPr>
        <w:spacing w:after="120"/>
        <w:ind w:left="714" w:hanging="357"/>
        <w:contextualSpacing w:val="0"/>
        <w:jc w:val="both"/>
        <w:rPr>
          <w:sz w:val="24"/>
          <w:szCs w:val="24"/>
        </w:rPr>
      </w:pPr>
      <w:r w:rsidRPr="003E7CA6">
        <w:rPr>
          <w:sz w:val="24"/>
          <w:szCs w:val="24"/>
        </w:rPr>
        <w:t xml:space="preserve">Für die Tomatensauce das Öl in einer Pfanne erhitzen und die Zwiebel und den Knoblauch 10 Minuten bei niedriger Hitze unter gelegentlichem Rühren dünsten. Die gehackten Tomaten mit ihrem Saft und dem Zucker dazugeben, 120 ml Wasser angießen und mit Salz und Pfeffer abschmecken. Die Sauce aufkochen, dann bei niedriger Hitze 10 Minuten köcheln lassen. Für eine glattere Konsistenz kann man die Sauce auch pürieren. </w:t>
      </w:r>
    </w:p>
    <w:p w14:paraId="11B5F03A" w14:textId="77777777" w:rsidR="008D2FE1" w:rsidRPr="003E7CA6" w:rsidRDefault="008D2FE1" w:rsidP="00B40E8C">
      <w:pPr>
        <w:pStyle w:val="ListParagraph"/>
        <w:numPr>
          <w:ilvl w:val="0"/>
          <w:numId w:val="482"/>
        </w:numPr>
        <w:spacing w:after="120"/>
        <w:ind w:left="714" w:hanging="357"/>
        <w:contextualSpacing w:val="0"/>
        <w:jc w:val="both"/>
        <w:rPr>
          <w:sz w:val="24"/>
          <w:szCs w:val="24"/>
        </w:rPr>
      </w:pPr>
      <w:r w:rsidRPr="003E7CA6">
        <w:rPr>
          <w:sz w:val="24"/>
          <w:szCs w:val="24"/>
        </w:rPr>
        <w:t>Den Backofen auf 180 Grad vorheizen. Die ofenfeste Form leicht mit zerlassener Butter oder mit Öl bestreichen. Ein Drittel der Tomatensauce auf den Boden der Form geben. Die Lasagnestreifen in der Mitte mit je 2 – 3 EL der Spinatfüllung belegen und an beiden Teigenden einen</w:t>
      </w:r>
      <w:r>
        <w:rPr>
          <w:sz w:val="24"/>
          <w:szCs w:val="24"/>
        </w:rPr>
        <w:t xml:space="preserve"> R</w:t>
      </w:r>
      <w:r w:rsidRPr="003E7CA6">
        <w:rPr>
          <w:sz w:val="24"/>
          <w:szCs w:val="24"/>
        </w:rPr>
        <w:t>and lassen. Nun die Platten zusammenrollen und mit der Klebestelle nach unten nebeneinander in die Form schichten. Die restliche Sauce darüberlöffeln und mit Mozzarella bestreuen.</w:t>
      </w:r>
    </w:p>
    <w:p w14:paraId="0BCD8FAE" w14:textId="77777777" w:rsidR="008D2FE1" w:rsidRPr="003E7CA6" w:rsidRDefault="008D2FE1" w:rsidP="00B40E8C">
      <w:pPr>
        <w:pStyle w:val="ListParagraph"/>
        <w:numPr>
          <w:ilvl w:val="0"/>
          <w:numId w:val="482"/>
        </w:numPr>
        <w:spacing w:after="120"/>
        <w:ind w:left="714" w:hanging="357"/>
        <w:contextualSpacing w:val="0"/>
        <w:jc w:val="both"/>
        <w:rPr>
          <w:sz w:val="24"/>
          <w:szCs w:val="24"/>
        </w:rPr>
      </w:pPr>
      <w:r w:rsidRPr="003E7CA6">
        <w:rPr>
          <w:sz w:val="24"/>
          <w:szCs w:val="24"/>
        </w:rPr>
        <w:t xml:space="preserve">Die Lasagne 30 – 35 Minuten goldbraun backen, bis der Käse Blasen wirft. 10 Minuten ruhen lassen und nach Wunsch mit Kräutern garnieren. </w:t>
      </w:r>
    </w:p>
    <w:p w14:paraId="680DB8EF" w14:textId="77777777" w:rsidR="008D2FE1" w:rsidRDefault="008D2FE1" w:rsidP="008D2FE1">
      <w:pPr>
        <w:rPr>
          <w:sz w:val="24"/>
          <w:szCs w:val="24"/>
        </w:rPr>
      </w:pPr>
    </w:p>
    <w:p w14:paraId="717CA7E6" w14:textId="77777777" w:rsidR="008D2FE1" w:rsidRDefault="008D2FE1" w:rsidP="008D2FE1">
      <w:pPr>
        <w:ind w:left="708" w:hanging="708"/>
        <w:rPr>
          <w:sz w:val="24"/>
          <w:szCs w:val="24"/>
        </w:rPr>
      </w:pPr>
      <w:r>
        <w:rPr>
          <w:sz w:val="24"/>
          <w:szCs w:val="24"/>
        </w:rPr>
        <w:t>Tipp:</w:t>
      </w:r>
      <w:r>
        <w:rPr>
          <w:sz w:val="24"/>
          <w:szCs w:val="24"/>
        </w:rPr>
        <w:tab/>
        <w:t>Man kann auch fertige getrocknete Cannellonirollen verwenden. Ist natürlich um Einiges einfacher…</w:t>
      </w:r>
    </w:p>
    <w:p w14:paraId="56422527" w14:textId="77777777" w:rsidR="008D2FE1" w:rsidRDefault="008D2FE1" w:rsidP="008D2FE1">
      <w:pPr>
        <w:rPr>
          <w:sz w:val="24"/>
          <w:szCs w:val="24"/>
        </w:rPr>
      </w:pPr>
      <w:r>
        <w:rPr>
          <w:sz w:val="24"/>
          <w:szCs w:val="24"/>
        </w:rPr>
        <w:br w:type="page"/>
      </w:r>
    </w:p>
    <w:p w14:paraId="04138001" w14:textId="77777777" w:rsidR="008D2FE1" w:rsidRPr="008D2FE1" w:rsidRDefault="008D2FE1" w:rsidP="008D2FE1">
      <w:pPr>
        <w:pStyle w:val="Heading2"/>
        <w:spacing w:after="240"/>
      </w:pPr>
      <w:r w:rsidRPr="008D2FE1">
        <w:lastRenderedPageBreak/>
        <w:t>Cannelloni mit Ricotta-Gorgonzola-Füllung</w:t>
      </w:r>
    </w:p>
    <w:p w14:paraId="7B2262FA" w14:textId="77777777" w:rsidR="008D2FE1" w:rsidRDefault="008D2FE1" w:rsidP="008D2FE1">
      <w:pPr>
        <w:rPr>
          <w:sz w:val="24"/>
          <w:szCs w:val="24"/>
        </w:rPr>
      </w:pPr>
      <w:r w:rsidRPr="009A7CC4">
        <w:rPr>
          <w:sz w:val="24"/>
          <w:szCs w:val="24"/>
          <w:u w:val="single"/>
        </w:rPr>
        <w:t>Zutaten</w:t>
      </w:r>
      <w:r>
        <w:rPr>
          <w:sz w:val="24"/>
          <w:szCs w:val="24"/>
        </w:rPr>
        <w:t xml:space="preserve"> (für 8 Portionen):</w:t>
      </w:r>
    </w:p>
    <w:p w14:paraId="713C0EFF" w14:textId="77777777" w:rsidR="008D2FE1" w:rsidRDefault="008D2FE1" w:rsidP="008D2FE1">
      <w:pPr>
        <w:rPr>
          <w:sz w:val="24"/>
          <w:szCs w:val="24"/>
        </w:rPr>
      </w:pPr>
      <w:r>
        <w:rPr>
          <w:sz w:val="24"/>
          <w:szCs w:val="24"/>
        </w:rPr>
        <w:t>8 Cannelloni</w:t>
      </w:r>
    </w:p>
    <w:p w14:paraId="28184858" w14:textId="77777777" w:rsidR="008D2FE1" w:rsidRDefault="008D2FE1" w:rsidP="008D2FE1">
      <w:pPr>
        <w:rPr>
          <w:sz w:val="24"/>
          <w:szCs w:val="24"/>
        </w:rPr>
      </w:pPr>
      <w:r>
        <w:rPr>
          <w:sz w:val="24"/>
          <w:szCs w:val="24"/>
        </w:rPr>
        <w:t>60 g Walnüsse</w:t>
      </w:r>
    </w:p>
    <w:p w14:paraId="469C2D9D" w14:textId="77777777" w:rsidR="008D2FE1" w:rsidRDefault="008D2FE1" w:rsidP="008D2FE1">
      <w:pPr>
        <w:rPr>
          <w:sz w:val="24"/>
          <w:szCs w:val="24"/>
        </w:rPr>
      </w:pPr>
      <w:r>
        <w:rPr>
          <w:sz w:val="24"/>
          <w:szCs w:val="24"/>
        </w:rPr>
        <w:t>200 g Gorgonzola</w:t>
      </w:r>
    </w:p>
    <w:p w14:paraId="708EAB1C" w14:textId="77777777" w:rsidR="008D2FE1" w:rsidRDefault="008D2FE1" w:rsidP="008D2FE1">
      <w:pPr>
        <w:rPr>
          <w:sz w:val="24"/>
          <w:szCs w:val="24"/>
        </w:rPr>
      </w:pPr>
      <w:r>
        <w:rPr>
          <w:sz w:val="24"/>
          <w:szCs w:val="24"/>
        </w:rPr>
        <w:t>1 Bund Petersilie</w:t>
      </w:r>
    </w:p>
    <w:p w14:paraId="2C475187" w14:textId="77777777" w:rsidR="008D2FE1" w:rsidRDefault="008D2FE1" w:rsidP="008D2FE1">
      <w:pPr>
        <w:rPr>
          <w:sz w:val="24"/>
          <w:szCs w:val="24"/>
        </w:rPr>
      </w:pPr>
      <w:r>
        <w:rPr>
          <w:sz w:val="24"/>
          <w:szCs w:val="24"/>
        </w:rPr>
        <w:t>30 g Butter</w:t>
      </w:r>
    </w:p>
    <w:p w14:paraId="470F615D" w14:textId="77777777" w:rsidR="008D2FE1" w:rsidRPr="0035072B" w:rsidRDefault="008D2FE1" w:rsidP="008D2FE1">
      <w:pPr>
        <w:rPr>
          <w:sz w:val="24"/>
          <w:szCs w:val="24"/>
        </w:rPr>
      </w:pPr>
      <w:r w:rsidRPr="0035072B">
        <w:rPr>
          <w:sz w:val="24"/>
          <w:szCs w:val="24"/>
        </w:rPr>
        <w:t>2 EL Walnussöl</w:t>
      </w:r>
    </w:p>
    <w:p w14:paraId="341704E7" w14:textId="77777777" w:rsidR="008D2FE1" w:rsidRPr="0035072B" w:rsidRDefault="008D2FE1" w:rsidP="008D2FE1">
      <w:pPr>
        <w:rPr>
          <w:sz w:val="24"/>
          <w:szCs w:val="24"/>
        </w:rPr>
      </w:pPr>
      <w:r w:rsidRPr="0035072B">
        <w:rPr>
          <w:sz w:val="24"/>
          <w:szCs w:val="24"/>
        </w:rPr>
        <w:t>700 g Ricotta</w:t>
      </w:r>
    </w:p>
    <w:p w14:paraId="7223DCC5" w14:textId="77777777" w:rsidR="008D2FE1" w:rsidRPr="0035072B" w:rsidRDefault="008D2FE1" w:rsidP="008D2FE1">
      <w:pPr>
        <w:rPr>
          <w:sz w:val="24"/>
          <w:szCs w:val="24"/>
        </w:rPr>
      </w:pPr>
      <w:r w:rsidRPr="0035072B">
        <w:rPr>
          <w:sz w:val="24"/>
          <w:szCs w:val="24"/>
        </w:rPr>
        <w:t>½ Bund Thymian</w:t>
      </w:r>
    </w:p>
    <w:p w14:paraId="64D95D03" w14:textId="77777777" w:rsidR="008D2FE1" w:rsidRDefault="008D2FE1" w:rsidP="008D2FE1">
      <w:pPr>
        <w:rPr>
          <w:sz w:val="24"/>
          <w:szCs w:val="24"/>
        </w:rPr>
      </w:pPr>
      <w:r>
        <w:rPr>
          <w:sz w:val="24"/>
          <w:szCs w:val="24"/>
        </w:rPr>
        <w:t>Milch</w:t>
      </w:r>
    </w:p>
    <w:p w14:paraId="01D22837" w14:textId="77777777" w:rsidR="008D2FE1" w:rsidRDefault="008D2FE1" w:rsidP="008D2FE1">
      <w:pPr>
        <w:rPr>
          <w:sz w:val="24"/>
          <w:szCs w:val="24"/>
        </w:rPr>
      </w:pPr>
      <w:r>
        <w:rPr>
          <w:sz w:val="24"/>
          <w:szCs w:val="24"/>
        </w:rPr>
        <w:t>Pfeffer, Salz</w:t>
      </w:r>
    </w:p>
    <w:p w14:paraId="765D7D93" w14:textId="77777777" w:rsidR="008D2FE1" w:rsidRDefault="008D2FE1" w:rsidP="008D2FE1">
      <w:pPr>
        <w:rPr>
          <w:sz w:val="24"/>
          <w:szCs w:val="24"/>
        </w:rPr>
      </w:pPr>
      <w:r>
        <w:rPr>
          <w:sz w:val="24"/>
          <w:szCs w:val="24"/>
        </w:rPr>
        <w:t>40 g Parmesan</w:t>
      </w:r>
    </w:p>
    <w:p w14:paraId="7BA76810" w14:textId="77777777" w:rsidR="008D2FE1" w:rsidRDefault="008D2FE1" w:rsidP="008D2FE1">
      <w:pPr>
        <w:rPr>
          <w:sz w:val="24"/>
          <w:szCs w:val="24"/>
        </w:rPr>
      </w:pPr>
    </w:p>
    <w:p w14:paraId="605021BA" w14:textId="77777777" w:rsidR="008D2FE1" w:rsidRDefault="008D2FE1" w:rsidP="008D2FE1">
      <w:pPr>
        <w:rPr>
          <w:sz w:val="24"/>
          <w:szCs w:val="24"/>
        </w:rPr>
      </w:pPr>
      <w:r>
        <w:rPr>
          <w:sz w:val="24"/>
          <w:szCs w:val="24"/>
        </w:rPr>
        <w:t>Zubereitung:</w:t>
      </w:r>
    </w:p>
    <w:p w14:paraId="7D2AB668" w14:textId="77777777" w:rsidR="008D2FE1" w:rsidRPr="00033CC1" w:rsidRDefault="008D2FE1" w:rsidP="00B40E8C">
      <w:pPr>
        <w:pStyle w:val="ListParagraph"/>
        <w:numPr>
          <w:ilvl w:val="0"/>
          <w:numId w:val="1983"/>
        </w:numPr>
        <w:spacing w:after="120"/>
        <w:contextualSpacing w:val="0"/>
        <w:jc w:val="both"/>
        <w:rPr>
          <w:sz w:val="24"/>
          <w:szCs w:val="24"/>
        </w:rPr>
      </w:pPr>
      <w:r w:rsidRPr="00033CC1">
        <w:rPr>
          <w:sz w:val="24"/>
          <w:szCs w:val="24"/>
        </w:rPr>
        <w:t xml:space="preserve">Cannelloni in Salzwasser bissfest kochen. </w:t>
      </w:r>
    </w:p>
    <w:p w14:paraId="6AA4ABD0" w14:textId="77777777" w:rsidR="008D2FE1" w:rsidRPr="00033CC1" w:rsidRDefault="008D2FE1" w:rsidP="00B40E8C">
      <w:pPr>
        <w:pStyle w:val="ListParagraph"/>
        <w:numPr>
          <w:ilvl w:val="0"/>
          <w:numId w:val="1983"/>
        </w:numPr>
        <w:spacing w:after="120"/>
        <w:ind w:left="714" w:hanging="357"/>
        <w:contextualSpacing w:val="0"/>
        <w:jc w:val="both"/>
        <w:rPr>
          <w:sz w:val="24"/>
          <w:szCs w:val="24"/>
        </w:rPr>
      </w:pPr>
      <w:r w:rsidRPr="00033CC1">
        <w:rPr>
          <w:sz w:val="24"/>
          <w:szCs w:val="24"/>
        </w:rPr>
        <w:t xml:space="preserve">Walnüsse ohne Fett anröste, abkühlen lassen und grob hacken. </w:t>
      </w:r>
    </w:p>
    <w:p w14:paraId="4A604A77" w14:textId="77777777" w:rsidR="008D2FE1" w:rsidRPr="00033CC1" w:rsidRDefault="008D2FE1" w:rsidP="00B40E8C">
      <w:pPr>
        <w:pStyle w:val="ListParagraph"/>
        <w:numPr>
          <w:ilvl w:val="0"/>
          <w:numId w:val="1983"/>
        </w:numPr>
        <w:spacing w:after="120"/>
        <w:ind w:left="714" w:hanging="357"/>
        <w:contextualSpacing w:val="0"/>
        <w:jc w:val="both"/>
        <w:rPr>
          <w:sz w:val="24"/>
          <w:szCs w:val="24"/>
        </w:rPr>
      </w:pPr>
      <w:r w:rsidRPr="00033CC1">
        <w:rPr>
          <w:sz w:val="24"/>
          <w:szCs w:val="24"/>
        </w:rPr>
        <w:t>Ricotta durch ein Sieb streichen. Kräuter fein schneiden.</w:t>
      </w:r>
    </w:p>
    <w:p w14:paraId="6B159364" w14:textId="77777777" w:rsidR="008D2FE1" w:rsidRDefault="008D2FE1" w:rsidP="00B40E8C">
      <w:pPr>
        <w:pStyle w:val="ListParagraph"/>
        <w:numPr>
          <w:ilvl w:val="0"/>
          <w:numId w:val="1983"/>
        </w:numPr>
        <w:spacing w:after="120"/>
        <w:ind w:left="714" w:hanging="357"/>
        <w:contextualSpacing w:val="0"/>
        <w:jc w:val="both"/>
        <w:rPr>
          <w:sz w:val="24"/>
          <w:szCs w:val="24"/>
        </w:rPr>
      </w:pPr>
      <w:r w:rsidRPr="00033CC1">
        <w:rPr>
          <w:sz w:val="24"/>
          <w:szCs w:val="24"/>
        </w:rPr>
        <w:t>Petersilie, die Hälfte des Thymians und die Nüsse unter die Käsemasse mischen. Milch dazugeben, bis eine spritzfähige Masse entsteht. Mit Salz und Pfeffer würzen.</w:t>
      </w:r>
    </w:p>
    <w:p w14:paraId="6AEA24E2" w14:textId="28E7983F" w:rsidR="00CC40A2" w:rsidRPr="00033CC1" w:rsidRDefault="00CC40A2" w:rsidP="00B40E8C">
      <w:pPr>
        <w:pStyle w:val="ListParagraph"/>
        <w:numPr>
          <w:ilvl w:val="0"/>
          <w:numId w:val="1983"/>
        </w:numPr>
        <w:spacing w:after="120"/>
        <w:ind w:left="714" w:hanging="357"/>
        <w:contextualSpacing w:val="0"/>
        <w:jc w:val="both"/>
        <w:rPr>
          <w:sz w:val="24"/>
          <w:szCs w:val="24"/>
        </w:rPr>
      </w:pPr>
      <w:r>
        <w:rPr>
          <w:sz w:val="24"/>
          <w:szCs w:val="24"/>
        </w:rPr>
        <w:t xml:space="preserve">Cannelloni </w:t>
      </w:r>
      <w:r w:rsidRPr="00033CC1">
        <w:rPr>
          <w:sz w:val="24"/>
          <w:szCs w:val="24"/>
        </w:rPr>
        <w:t>mit der Käsemasse füllen. Parmesan, Öl, Nüsse und Thymian mischen und auf die Cannelloni verteilen. Bei 200 Grad im Ofen ca. 15 Minuten backen</w:t>
      </w:r>
      <w:r>
        <w:rPr>
          <w:sz w:val="24"/>
          <w:szCs w:val="24"/>
        </w:rPr>
        <w:t>.</w:t>
      </w:r>
    </w:p>
    <w:p w14:paraId="50AFD1E1" w14:textId="52CD4BF3" w:rsidR="008D2FE1" w:rsidRDefault="008D2FE1" w:rsidP="008D2FE1">
      <w:pPr>
        <w:rPr>
          <w:rFonts w:asciiTheme="majorHAnsi" w:eastAsiaTheme="majorEastAsia" w:hAnsiTheme="majorHAnsi" w:cstheme="majorBidi"/>
          <w:color w:val="2F5496" w:themeColor="accent1" w:themeShade="BF"/>
          <w:sz w:val="26"/>
          <w:szCs w:val="26"/>
        </w:rPr>
      </w:pPr>
      <w:r>
        <w:br w:type="page"/>
      </w:r>
    </w:p>
    <w:p w14:paraId="093E06BC" w14:textId="77777777" w:rsidR="00915516" w:rsidRDefault="00915516" w:rsidP="00915516">
      <w:pPr>
        <w:pStyle w:val="Heading2"/>
        <w:spacing w:after="240"/>
      </w:pPr>
      <w:r>
        <w:lastRenderedPageBreak/>
        <w:t>Cannelloni mit Ricotta-Spinat-Füllung</w:t>
      </w:r>
    </w:p>
    <w:p w14:paraId="2B95132B" w14:textId="77777777" w:rsidR="00915516" w:rsidRPr="00915516" w:rsidRDefault="00915516" w:rsidP="00915516">
      <w:pPr>
        <w:rPr>
          <w:sz w:val="24"/>
          <w:szCs w:val="24"/>
          <w:lang w:val="en-US"/>
        </w:rPr>
      </w:pPr>
      <w:proofErr w:type="spellStart"/>
      <w:r w:rsidRPr="00915516">
        <w:rPr>
          <w:sz w:val="24"/>
          <w:szCs w:val="24"/>
          <w:u w:val="single"/>
          <w:lang w:val="en-US"/>
        </w:rPr>
        <w:t>Zutaten</w:t>
      </w:r>
      <w:proofErr w:type="spellEnd"/>
      <w:r w:rsidRPr="00915516">
        <w:rPr>
          <w:sz w:val="24"/>
          <w:szCs w:val="24"/>
          <w:lang w:val="en-US"/>
        </w:rPr>
        <w:t xml:space="preserve"> (für 10 Cannelloni)</w:t>
      </w:r>
    </w:p>
    <w:p w14:paraId="110D2D4B" w14:textId="77777777" w:rsidR="00915516" w:rsidRPr="00033CC1" w:rsidRDefault="00915516" w:rsidP="00915516">
      <w:pPr>
        <w:rPr>
          <w:sz w:val="24"/>
          <w:szCs w:val="24"/>
          <w:lang w:val="en-US"/>
        </w:rPr>
      </w:pPr>
      <w:r w:rsidRPr="00033CC1">
        <w:rPr>
          <w:sz w:val="24"/>
          <w:szCs w:val="24"/>
          <w:lang w:val="en-US"/>
        </w:rPr>
        <w:t>10 Cannelloni</w:t>
      </w:r>
    </w:p>
    <w:p w14:paraId="418F5376" w14:textId="77777777" w:rsidR="00915516" w:rsidRPr="00033CC1" w:rsidRDefault="00915516" w:rsidP="00915516">
      <w:pPr>
        <w:rPr>
          <w:sz w:val="24"/>
          <w:szCs w:val="24"/>
          <w:lang w:val="en-US"/>
        </w:rPr>
      </w:pPr>
      <w:r w:rsidRPr="00033CC1">
        <w:rPr>
          <w:sz w:val="24"/>
          <w:szCs w:val="24"/>
          <w:lang w:val="en-US"/>
        </w:rPr>
        <w:t>500 g Ricotta</w:t>
      </w:r>
    </w:p>
    <w:p w14:paraId="3281BF11" w14:textId="77777777" w:rsidR="00915516" w:rsidRPr="00915516" w:rsidRDefault="00915516" w:rsidP="00915516">
      <w:pPr>
        <w:rPr>
          <w:sz w:val="24"/>
          <w:szCs w:val="24"/>
        </w:rPr>
      </w:pPr>
      <w:r w:rsidRPr="00915516">
        <w:rPr>
          <w:sz w:val="24"/>
          <w:szCs w:val="24"/>
        </w:rPr>
        <w:t>40 g TK-Spinat</w:t>
      </w:r>
    </w:p>
    <w:p w14:paraId="368BC9EA" w14:textId="77777777" w:rsidR="00915516" w:rsidRDefault="00915516" w:rsidP="00915516">
      <w:pPr>
        <w:rPr>
          <w:sz w:val="24"/>
          <w:szCs w:val="24"/>
        </w:rPr>
      </w:pPr>
      <w:r>
        <w:rPr>
          <w:sz w:val="24"/>
          <w:szCs w:val="24"/>
        </w:rPr>
        <w:t>40 g geriebenen Parmesan</w:t>
      </w:r>
    </w:p>
    <w:p w14:paraId="2BCDEE93" w14:textId="77777777" w:rsidR="00915516" w:rsidRDefault="00915516" w:rsidP="00915516">
      <w:pPr>
        <w:rPr>
          <w:sz w:val="24"/>
          <w:szCs w:val="24"/>
        </w:rPr>
      </w:pPr>
      <w:r>
        <w:rPr>
          <w:sz w:val="24"/>
          <w:szCs w:val="24"/>
        </w:rPr>
        <w:t>Salz, Pfeffer</w:t>
      </w:r>
    </w:p>
    <w:p w14:paraId="16464BB5" w14:textId="77777777" w:rsidR="00915516" w:rsidRDefault="00915516" w:rsidP="00915516">
      <w:pPr>
        <w:rPr>
          <w:sz w:val="24"/>
          <w:szCs w:val="24"/>
        </w:rPr>
      </w:pPr>
      <w:r>
        <w:rPr>
          <w:sz w:val="24"/>
          <w:szCs w:val="24"/>
        </w:rPr>
        <w:t>½ gewürfelte Zwiebel</w:t>
      </w:r>
    </w:p>
    <w:p w14:paraId="21D30B1D" w14:textId="77777777" w:rsidR="00915516" w:rsidRPr="009F52E0" w:rsidRDefault="00915516" w:rsidP="00915516">
      <w:pPr>
        <w:rPr>
          <w:sz w:val="24"/>
          <w:szCs w:val="24"/>
        </w:rPr>
      </w:pPr>
      <w:r w:rsidRPr="009F52E0">
        <w:rPr>
          <w:sz w:val="24"/>
          <w:szCs w:val="24"/>
        </w:rPr>
        <w:t>2 EL Olivenöl</w:t>
      </w:r>
    </w:p>
    <w:p w14:paraId="385E1F64" w14:textId="77777777" w:rsidR="00915516" w:rsidRPr="009F52E0" w:rsidRDefault="00915516" w:rsidP="00915516">
      <w:pPr>
        <w:rPr>
          <w:sz w:val="24"/>
          <w:szCs w:val="24"/>
        </w:rPr>
      </w:pPr>
      <w:r w:rsidRPr="009F52E0">
        <w:rPr>
          <w:sz w:val="24"/>
          <w:szCs w:val="24"/>
        </w:rPr>
        <w:t>1 TL Butter</w:t>
      </w:r>
    </w:p>
    <w:p w14:paraId="0DE72097" w14:textId="77777777" w:rsidR="00915516" w:rsidRPr="009F52E0" w:rsidRDefault="00915516" w:rsidP="00915516">
      <w:pPr>
        <w:rPr>
          <w:sz w:val="24"/>
          <w:szCs w:val="24"/>
        </w:rPr>
      </w:pPr>
    </w:p>
    <w:p w14:paraId="76D9EB7D" w14:textId="77777777" w:rsidR="00915516" w:rsidRPr="009F52E0" w:rsidRDefault="00915516" w:rsidP="00915516">
      <w:pPr>
        <w:rPr>
          <w:sz w:val="24"/>
          <w:szCs w:val="24"/>
        </w:rPr>
      </w:pPr>
      <w:r w:rsidRPr="009F52E0">
        <w:rPr>
          <w:sz w:val="24"/>
          <w:szCs w:val="24"/>
        </w:rPr>
        <w:t>Für die Bechamelsauce:</w:t>
      </w:r>
    </w:p>
    <w:p w14:paraId="212C01D0" w14:textId="77777777" w:rsidR="00915516" w:rsidRDefault="00915516" w:rsidP="00915516">
      <w:pPr>
        <w:rPr>
          <w:sz w:val="24"/>
          <w:szCs w:val="24"/>
        </w:rPr>
      </w:pPr>
      <w:r>
        <w:rPr>
          <w:sz w:val="24"/>
          <w:szCs w:val="24"/>
        </w:rPr>
        <w:t>1,2 l Milch</w:t>
      </w:r>
    </w:p>
    <w:p w14:paraId="304E5584" w14:textId="77777777" w:rsidR="00915516" w:rsidRDefault="00915516" w:rsidP="00915516">
      <w:pPr>
        <w:rPr>
          <w:sz w:val="24"/>
          <w:szCs w:val="24"/>
        </w:rPr>
      </w:pPr>
      <w:r>
        <w:rPr>
          <w:sz w:val="24"/>
          <w:szCs w:val="24"/>
        </w:rPr>
        <w:t>60 g Mehl</w:t>
      </w:r>
    </w:p>
    <w:p w14:paraId="48337155" w14:textId="77777777" w:rsidR="00915516" w:rsidRDefault="00915516" w:rsidP="00915516">
      <w:pPr>
        <w:rPr>
          <w:sz w:val="24"/>
          <w:szCs w:val="24"/>
        </w:rPr>
      </w:pPr>
      <w:r>
        <w:rPr>
          <w:sz w:val="24"/>
          <w:szCs w:val="24"/>
        </w:rPr>
        <w:t>60 g Butter</w:t>
      </w:r>
    </w:p>
    <w:p w14:paraId="788FB58C" w14:textId="77777777" w:rsidR="00915516" w:rsidRDefault="00915516" w:rsidP="00915516">
      <w:pPr>
        <w:rPr>
          <w:sz w:val="24"/>
          <w:szCs w:val="24"/>
        </w:rPr>
      </w:pPr>
      <w:r>
        <w:rPr>
          <w:sz w:val="24"/>
          <w:szCs w:val="24"/>
        </w:rPr>
        <w:t>Salz, Muskatnuss</w:t>
      </w:r>
    </w:p>
    <w:p w14:paraId="3C34BCBD" w14:textId="77777777" w:rsidR="00915516" w:rsidRDefault="00915516" w:rsidP="00915516">
      <w:pPr>
        <w:jc w:val="both"/>
        <w:rPr>
          <w:sz w:val="24"/>
          <w:szCs w:val="24"/>
        </w:rPr>
      </w:pPr>
    </w:p>
    <w:p w14:paraId="4E396252" w14:textId="77777777" w:rsidR="00915516" w:rsidRDefault="00915516" w:rsidP="00915516">
      <w:pPr>
        <w:jc w:val="both"/>
        <w:rPr>
          <w:sz w:val="24"/>
          <w:szCs w:val="24"/>
        </w:rPr>
      </w:pPr>
      <w:r>
        <w:rPr>
          <w:sz w:val="24"/>
          <w:szCs w:val="24"/>
        </w:rPr>
        <w:t>Zubereitung:</w:t>
      </w:r>
    </w:p>
    <w:p w14:paraId="0A7DBE75" w14:textId="77777777" w:rsidR="00915516" w:rsidRPr="00033CC1" w:rsidRDefault="00915516" w:rsidP="00B40E8C">
      <w:pPr>
        <w:pStyle w:val="ListParagraph"/>
        <w:numPr>
          <w:ilvl w:val="0"/>
          <w:numId w:val="1262"/>
        </w:numPr>
        <w:spacing w:after="120"/>
        <w:ind w:left="714" w:hanging="357"/>
        <w:contextualSpacing w:val="0"/>
        <w:jc w:val="both"/>
        <w:rPr>
          <w:sz w:val="24"/>
          <w:szCs w:val="24"/>
        </w:rPr>
      </w:pPr>
      <w:r w:rsidRPr="00033CC1">
        <w:rPr>
          <w:sz w:val="24"/>
          <w:szCs w:val="24"/>
        </w:rPr>
        <w:t>Für die Sauce Butter in einem Topf zerlassen, Mehl dazugeben und kurz anschwitzen. Heiße Mich dazugeben und verquirlen. Mit Salz und Muskatnuss ab</w:t>
      </w:r>
      <w:r>
        <w:rPr>
          <w:sz w:val="24"/>
          <w:szCs w:val="24"/>
        </w:rPr>
        <w:t>s</w:t>
      </w:r>
      <w:r w:rsidRPr="00033CC1">
        <w:rPr>
          <w:sz w:val="24"/>
          <w:szCs w:val="24"/>
        </w:rPr>
        <w:t>chmecken und nochmals aufkochen lassen.</w:t>
      </w:r>
    </w:p>
    <w:p w14:paraId="150039BE" w14:textId="77777777" w:rsidR="00915516" w:rsidRPr="00033CC1" w:rsidRDefault="00915516" w:rsidP="00B40E8C">
      <w:pPr>
        <w:pStyle w:val="ListParagraph"/>
        <w:numPr>
          <w:ilvl w:val="0"/>
          <w:numId w:val="1262"/>
        </w:numPr>
        <w:spacing w:after="120"/>
        <w:ind w:left="714" w:hanging="357"/>
        <w:contextualSpacing w:val="0"/>
        <w:jc w:val="both"/>
        <w:rPr>
          <w:sz w:val="24"/>
          <w:szCs w:val="24"/>
        </w:rPr>
      </w:pPr>
      <w:r w:rsidRPr="00033CC1">
        <w:rPr>
          <w:sz w:val="24"/>
          <w:szCs w:val="24"/>
        </w:rPr>
        <w:t>Für die Füllung Spinat in kochendem Salzwasser garen, abgießen und grob hacken. Zwiebel glasig dünsten. Spinat und Ricotta dazugeben und 1 Minute köcheln lassen. Vom Herd nehmen und Salz, Pfeffer und Parmesan dazugeben. Cannelloni mit der Füllung füllen.</w:t>
      </w:r>
    </w:p>
    <w:p w14:paraId="44B3DA15" w14:textId="77777777" w:rsidR="00915516" w:rsidRPr="00033CC1" w:rsidRDefault="00915516" w:rsidP="00B40E8C">
      <w:pPr>
        <w:pStyle w:val="ListParagraph"/>
        <w:numPr>
          <w:ilvl w:val="0"/>
          <w:numId w:val="1262"/>
        </w:numPr>
        <w:spacing w:after="120"/>
        <w:ind w:left="714" w:hanging="357"/>
        <w:contextualSpacing w:val="0"/>
        <w:jc w:val="both"/>
        <w:rPr>
          <w:sz w:val="24"/>
          <w:szCs w:val="24"/>
        </w:rPr>
      </w:pPr>
      <w:r w:rsidRPr="00033CC1">
        <w:rPr>
          <w:sz w:val="24"/>
          <w:szCs w:val="24"/>
        </w:rPr>
        <w:t xml:space="preserve">Eine feuerfeste Form mit Butter einfetten und eine Schicht Bechamelsauce auf dem Boden verteilen. Cannelloni darauflegen und mit der restlichen Sauce bedecken. Mit etwas Parmesan bestreuen. </w:t>
      </w:r>
    </w:p>
    <w:p w14:paraId="42C229FA" w14:textId="77777777" w:rsidR="00915516" w:rsidRDefault="00915516" w:rsidP="00B40E8C">
      <w:pPr>
        <w:pStyle w:val="ListParagraph"/>
        <w:numPr>
          <w:ilvl w:val="0"/>
          <w:numId w:val="1262"/>
        </w:numPr>
        <w:spacing w:after="120"/>
        <w:ind w:left="714" w:hanging="357"/>
        <w:contextualSpacing w:val="0"/>
        <w:jc w:val="both"/>
        <w:rPr>
          <w:sz w:val="24"/>
          <w:szCs w:val="24"/>
        </w:rPr>
      </w:pPr>
      <w:r w:rsidRPr="00033CC1">
        <w:rPr>
          <w:sz w:val="24"/>
          <w:szCs w:val="24"/>
        </w:rPr>
        <w:t>Im vorgeheizten Ofen (180 Grad) 30 Minuten backen, aus dem Ofen nehmen und 10 Minuten ruhen lassen.</w:t>
      </w:r>
    </w:p>
    <w:p w14:paraId="2DD12733" w14:textId="77777777" w:rsidR="00915516" w:rsidRDefault="00915516" w:rsidP="00915516">
      <w:pPr>
        <w:rPr>
          <w:sz w:val="24"/>
          <w:szCs w:val="24"/>
        </w:rPr>
      </w:pPr>
      <w:r>
        <w:rPr>
          <w:sz w:val="24"/>
          <w:szCs w:val="24"/>
        </w:rPr>
        <w:br w:type="page"/>
      </w:r>
    </w:p>
    <w:p w14:paraId="35BEDD4D" w14:textId="77777777" w:rsidR="00527243" w:rsidRDefault="00527243" w:rsidP="00527243">
      <w:pPr>
        <w:pStyle w:val="Heading2"/>
        <w:spacing w:after="240"/>
      </w:pPr>
      <w:r>
        <w:lastRenderedPageBreak/>
        <w:t>Ravioli mit Kräutern</w:t>
      </w:r>
      <w:r>
        <w:rPr>
          <w:rStyle w:val="FootnoteReference"/>
        </w:rPr>
        <w:footnoteReference w:id="1376"/>
      </w:r>
      <w:r>
        <w:t xml:space="preserve"> </w:t>
      </w:r>
    </w:p>
    <w:p w14:paraId="763CA637" w14:textId="77777777" w:rsidR="00527243" w:rsidRDefault="00527243" w:rsidP="00527243">
      <w:pPr>
        <w:rPr>
          <w:sz w:val="24"/>
          <w:szCs w:val="24"/>
        </w:rPr>
      </w:pPr>
      <w:r w:rsidRPr="00901ACA">
        <w:rPr>
          <w:sz w:val="24"/>
          <w:szCs w:val="24"/>
          <w:u w:val="single"/>
        </w:rPr>
        <w:t xml:space="preserve">Zutaten </w:t>
      </w:r>
      <w:r>
        <w:rPr>
          <w:sz w:val="24"/>
          <w:szCs w:val="24"/>
          <w:u w:val="single"/>
        </w:rPr>
        <w:t>(</w:t>
      </w:r>
      <w:r>
        <w:rPr>
          <w:sz w:val="24"/>
          <w:szCs w:val="24"/>
        </w:rPr>
        <w:t>für 6 Personen):</w:t>
      </w:r>
    </w:p>
    <w:p w14:paraId="0FC1849E" w14:textId="77777777" w:rsidR="00527243" w:rsidRDefault="00527243" w:rsidP="00527243">
      <w:pPr>
        <w:rPr>
          <w:sz w:val="24"/>
          <w:szCs w:val="24"/>
        </w:rPr>
      </w:pPr>
      <w:r>
        <w:rPr>
          <w:sz w:val="24"/>
          <w:szCs w:val="24"/>
        </w:rPr>
        <w:t>2 EL Olivenöl</w:t>
      </w:r>
    </w:p>
    <w:p w14:paraId="0E0965F6" w14:textId="77777777" w:rsidR="00527243" w:rsidRDefault="00527243" w:rsidP="00527243">
      <w:pPr>
        <w:rPr>
          <w:sz w:val="24"/>
          <w:szCs w:val="24"/>
        </w:rPr>
      </w:pPr>
      <w:r>
        <w:rPr>
          <w:sz w:val="24"/>
          <w:szCs w:val="24"/>
        </w:rPr>
        <w:t>1 Knoblauchzehe, zerdrückt</w:t>
      </w:r>
    </w:p>
    <w:p w14:paraId="19994990" w14:textId="77777777" w:rsidR="00527243" w:rsidRDefault="00527243" w:rsidP="00527243">
      <w:pPr>
        <w:rPr>
          <w:sz w:val="24"/>
          <w:szCs w:val="24"/>
        </w:rPr>
      </w:pPr>
      <w:r>
        <w:rPr>
          <w:sz w:val="24"/>
          <w:szCs w:val="24"/>
        </w:rPr>
        <w:t>800 g Ravioli mit Ricottafüllung</w:t>
      </w:r>
    </w:p>
    <w:p w14:paraId="28A7DFD2" w14:textId="77777777" w:rsidR="00527243" w:rsidRDefault="00527243" w:rsidP="00527243">
      <w:pPr>
        <w:rPr>
          <w:sz w:val="24"/>
          <w:szCs w:val="24"/>
        </w:rPr>
      </w:pPr>
      <w:r>
        <w:rPr>
          <w:sz w:val="24"/>
          <w:szCs w:val="24"/>
        </w:rPr>
        <w:t>60 g Butter, in Stücke geschnitten</w:t>
      </w:r>
    </w:p>
    <w:p w14:paraId="4B425235" w14:textId="77777777" w:rsidR="00527243" w:rsidRDefault="00527243" w:rsidP="00527243">
      <w:pPr>
        <w:rPr>
          <w:sz w:val="24"/>
          <w:szCs w:val="24"/>
        </w:rPr>
      </w:pPr>
      <w:r>
        <w:rPr>
          <w:sz w:val="24"/>
          <w:szCs w:val="24"/>
        </w:rPr>
        <w:t>2 EL frische Petersilie, gehackt</w:t>
      </w:r>
    </w:p>
    <w:p w14:paraId="4A5889B4" w14:textId="77777777" w:rsidR="00527243" w:rsidRDefault="00527243" w:rsidP="00527243">
      <w:pPr>
        <w:rPr>
          <w:sz w:val="24"/>
          <w:szCs w:val="24"/>
        </w:rPr>
      </w:pPr>
      <w:r>
        <w:rPr>
          <w:sz w:val="24"/>
          <w:szCs w:val="24"/>
        </w:rPr>
        <w:t>20 g frisches Basilikum, gehackt</w:t>
      </w:r>
    </w:p>
    <w:p w14:paraId="41A79F0C" w14:textId="77777777" w:rsidR="00527243" w:rsidRDefault="00527243" w:rsidP="00527243">
      <w:pPr>
        <w:rPr>
          <w:sz w:val="24"/>
          <w:szCs w:val="24"/>
        </w:rPr>
      </w:pPr>
      <w:r>
        <w:rPr>
          <w:sz w:val="24"/>
          <w:szCs w:val="24"/>
        </w:rPr>
        <w:t>2 EL frischer Schnittlauch, gehackt</w:t>
      </w:r>
    </w:p>
    <w:p w14:paraId="568D7556" w14:textId="77777777" w:rsidR="00527243" w:rsidRDefault="00527243" w:rsidP="00527243">
      <w:pPr>
        <w:rPr>
          <w:sz w:val="24"/>
          <w:szCs w:val="24"/>
        </w:rPr>
      </w:pPr>
    </w:p>
    <w:p w14:paraId="0BDB4640" w14:textId="77777777" w:rsidR="00527243" w:rsidRDefault="00527243" w:rsidP="00527243">
      <w:pPr>
        <w:rPr>
          <w:sz w:val="24"/>
          <w:szCs w:val="24"/>
        </w:rPr>
      </w:pPr>
      <w:r>
        <w:rPr>
          <w:sz w:val="24"/>
          <w:szCs w:val="24"/>
        </w:rPr>
        <w:t>Zubereitungszeit: 15 Minuten plus 4-6 Minuten Kochzeit</w:t>
      </w:r>
    </w:p>
    <w:p w14:paraId="7622CF34" w14:textId="77777777" w:rsidR="00527243" w:rsidRPr="006E6BF4" w:rsidRDefault="00527243" w:rsidP="00527243">
      <w:pPr>
        <w:pStyle w:val="ListParagraph"/>
        <w:numPr>
          <w:ilvl w:val="0"/>
          <w:numId w:val="199"/>
        </w:numPr>
        <w:spacing w:after="120"/>
        <w:ind w:left="714" w:hanging="357"/>
        <w:contextualSpacing w:val="0"/>
        <w:jc w:val="both"/>
        <w:rPr>
          <w:sz w:val="24"/>
          <w:szCs w:val="24"/>
        </w:rPr>
      </w:pPr>
      <w:r w:rsidRPr="006E6BF4">
        <w:rPr>
          <w:sz w:val="24"/>
          <w:szCs w:val="24"/>
        </w:rPr>
        <w:t>Öl und Knoblauch in eine Schüssel geben und beiseitestellen. Die Ravioli in einem großen Topf al dente kochen.</w:t>
      </w:r>
    </w:p>
    <w:p w14:paraId="3073E272" w14:textId="77777777" w:rsidR="00527243" w:rsidRPr="006E6BF4" w:rsidRDefault="00527243" w:rsidP="00527243">
      <w:pPr>
        <w:pStyle w:val="ListParagraph"/>
        <w:numPr>
          <w:ilvl w:val="0"/>
          <w:numId w:val="199"/>
        </w:numPr>
        <w:spacing w:after="120"/>
        <w:ind w:left="714" w:hanging="357"/>
        <w:contextualSpacing w:val="0"/>
        <w:jc w:val="both"/>
        <w:rPr>
          <w:sz w:val="24"/>
          <w:szCs w:val="24"/>
        </w:rPr>
      </w:pPr>
      <w:r w:rsidRPr="006E6BF4">
        <w:rPr>
          <w:sz w:val="24"/>
          <w:szCs w:val="24"/>
        </w:rPr>
        <w:t>Die Ravioli abgießen und wieder in den Topf geben. Nun Öl zu den Nudeln geben und den Knoblauch herausnehmen. Zum Servieren nach Wunsch mit Parmesan bestreuen.</w:t>
      </w:r>
    </w:p>
    <w:p w14:paraId="68C30042" w14:textId="77777777" w:rsidR="00527243" w:rsidRDefault="00527243" w:rsidP="00527243">
      <w:pPr>
        <w:rPr>
          <w:sz w:val="24"/>
          <w:szCs w:val="24"/>
        </w:rPr>
      </w:pPr>
      <w:r>
        <w:rPr>
          <w:sz w:val="24"/>
          <w:szCs w:val="24"/>
        </w:rPr>
        <w:br w:type="page"/>
      </w:r>
    </w:p>
    <w:p w14:paraId="5059480A" w14:textId="20048577" w:rsidR="00057C93" w:rsidRDefault="00057C93" w:rsidP="00057C93">
      <w:pPr>
        <w:pStyle w:val="Heading2"/>
        <w:spacing w:after="240"/>
      </w:pPr>
      <w:r>
        <w:lastRenderedPageBreak/>
        <w:t>Kürbis-Kräuter-Ravioli</w:t>
      </w:r>
      <w:r>
        <w:rPr>
          <w:rStyle w:val="FootnoteReference"/>
        </w:rPr>
        <w:footnoteReference w:id="1377"/>
      </w:r>
      <w:r>
        <w:t xml:space="preserve"> </w:t>
      </w:r>
    </w:p>
    <w:p w14:paraId="0C2D879F" w14:textId="77777777" w:rsidR="00057C93" w:rsidRDefault="00057C93" w:rsidP="00057C93">
      <w:pPr>
        <w:rPr>
          <w:sz w:val="24"/>
          <w:szCs w:val="24"/>
        </w:rPr>
      </w:pPr>
      <w:r w:rsidRPr="00F42782">
        <w:rPr>
          <w:sz w:val="24"/>
          <w:szCs w:val="24"/>
          <w:u w:val="single"/>
        </w:rPr>
        <w:t>Zutaten</w:t>
      </w:r>
      <w:r>
        <w:rPr>
          <w:sz w:val="24"/>
          <w:szCs w:val="24"/>
        </w:rPr>
        <w:t xml:space="preserve"> (für 6 Portionen):</w:t>
      </w:r>
    </w:p>
    <w:p w14:paraId="49B88606" w14:textId="77777777" w:rsidR="00057C93" w:rsidRDefault="00057C93" w:rsidP="00057C93">
      <w:pPr>
        <w:rPr>
          <w:sz w:val="24"/>
          <w:szCs w:val="24"/>
        </w:rPr>
      </w:pPr>
      <w:r>
        <w:rPr>
          <w:sz w:val="24"/>
          <w:szCs w:val="24"/>
        </w:rPr>
        <w:t>500 g Kürbis, in Stücke geschnitten</w:t>
      </w:r>
    </w:p>
    <w:p w14:paraId="46FA74E9" w14:textId="77777777" w:rsidR="00057C93" w:rsidRDefault="00057C93" w:rsidP="00057C93">
      <w:pPr>
        <w:rPr>
          <w:sz w:val="24"/>
          <w:szCs w:val="24"/>
        </w:rPr>
      </w:pPr>
      <w:r>
        <w:rPr>
          <w:sz w:val="24"/>
          <w:szCs w:val="24"/>
        </w:rPr>
        <w:t>220 g Mehl</w:t>
      </w:r>
    </w:p>
    <w:p w14:paraId="1163FB98" w14:textId="77777777" w:rsidR="00057C93" w:rsidRDefault="00057C93" w:rsidP="00057C93">
      <w:pPr>
        <w:rPr>
          <w:sz w:val="24"/>
          <w:szCs w:val="24"/>
        </w:rPr>
      </w:pPr>
      <w:r>
        <w:rPr>
          <w:sz w:val="24"/>
          <w:szCs w:val="24"/>
        </w:rPr>
        <w:t>3 Eier, leicht verquirlt</w:t>
      </w:r>
    </w:p>
    <w:p w14:paraId="43B7ADBE" w14:textId="77777777" w:rsidR="00057C93" w:rsidRDefault="00057C93" w:rsidP="00057C93">
      <w:pPr>
        <w:rPr>
          <w:sz w:val="24"/>
          <w:szCs w:val="24"/>
        </w:rPr>
      </w:pPr>
      <w:r>
        <w:rPr>
          <w:sz w:val="24"/>
          <w:szCs w:val="24"/>
        </w:rPr>
        <w:t>¼ TL gemahlene Muskatnuss</w:t>
      </w:r>
    </w:p>
    <w:p w14:paraId="78911C59" w14:textId="77777777" w:rsidR="00057C93" w:rsidRDefault="00057C93" w:rsidP="00057C93">
      <w:pPr>
        <w:rPr>
          <w:sz w:val="24"/>
          <w:szCs w:val="24"/>
        </w:rPr>
      </w:pPr>
      <w:r>
        <w:rPr>
          <w:sz w:val="24"/>
          <w:szCs w:val="24"/>
        </w:rPr>
        <w:t>15 Salbeiblätter</w:t>
      </w:r>
    </w:p>
    <w:p w14:paraId="71F989BA" w14:textId="77777777" w:rsidR="00057C93" w:rsidRDefault="00057C93" w:rsidP="00057C93">
      <w:pPr>
        <w:rPr>
          <w:sz w:val="24"/>
          <w:szCs w:val="24"/>
        </w:rPr>
      </w:pPr>
      <w:r>
        <w:rPr>
          <w:sz w:val="24"/>
          <w:szCs w:val="24"/>
        </w:rPr>
        <w:t>15 frische glatte Petersilienblätter</w:t>
      </w:r>
    </w:p>
    <w:p w14:paraId="0D25871B" w14:textId="77777777" w:rsidR="00057C93" w:rsidRDefault="00057C93" w:rsidP="00057C93">
      <w:pPr>
        <w:rPr>
          <w:sz w:val="24"/>
          <w:szCs w:val="24"/>
        </w:rPr>
      </w:pPr>
      <w:r>
        <w:rPr>
          <w:sz w:val="24"/>
          <w:szCs w:val="24"/>
        </w:rPr>
        <w:t>125 g Butter, zerlassen</w:t>
      </w:r>
    </w:p>
    <w:p w14:paraId="73BCC4E3" w14:textId="77777777" w:rsidR="00057C93" w:rsidRDefault="00057C93" w:rsidP="00057C93">
      <w:pPr>
        <w:rPr>
          <w:sz w:val="24"/>
          <w:szCs w:val="24"/>
        </w:rPr>
      </w:pPr>
      <w:r>
        <w:rPr>
          <w:sz w:val="24"/>
          <w:szCs w:val="24"/>
        </w:rPr>
        <w:t>60 g Parmesan, gerieben</w:t>
      </w:r>
    </w:p>
    <w:p w14:paraId="2BDA2D81" w14:textId="77777777" w:rsidR="00057C93" w:rsidRDefault="00057C93" w:rsidP="00057C93">
      <w:pPr>
        <w:rPr>
          <w:sz w:val="24"/>
          <w:szCs w:val="24"/>
        </w:rPr>
      </w:pPr>
      <w:r>
        <w:rPr>
          <w:sz w:val="24"/>
          <w:szCs w:val="24"/>
        </w:rPr>
        <w:t>Salz und Pfeffer</w:t>
      </w:r>
    </w:p>
    <w:p w14:paraId="6C107D36" w14:textId="77777777" w:rsidR="00057C93" w:rsidRDefault="00057C93" w:rsidP="00057C93">
      <w:pPr>
        <w:rPr>
          <w:sz w:val="24"/>
          <w:szCs w:val="24"/>
        </w:rPr>
      </w:pPr>
    </w:p>
    <w:p w14:paraId="4FA0682B" w14:textId="77777777" w:rsidR="00057C93" w:rsidRDefault="00057C93" w:rsidP="00057C93">
      <w:pPr>
        <w:rPr>
          <w:sz w:val="24"/>
          <w:szCs w:val="24"/>
        </w:rPr>
      </w:pPr>
      <w:r>
        <w:rPr>
          <w:sz w:val="24"/>
          <w:szCs w:val="24"/>
        </w:rPr>
        <w:t>Zubereitungszeit: 2 Stunden 15 Minuten</w:t>
      </w:r>
    </w:p>
    <w:p w14:paraId="57C914A8" w14:textId="77777777" w:rsidR="00057C93" w:rsidRPr="00B465BB" w:rsidRDefault="00057C93" w:rsidP="00B40E8C">
      <w:pPr>
        <w:pStyle w:val="ListParagraph"/>
        <w:numPr>
          <w:ilvl w:val="0"/>
          <w:numId w:val="656"/>
        </w:numPr>
        <w:spacing w:after="120"/>
        <w:ind w:left="714" w:hanging="357"/>
        <w:contextualSpacing w:val="0"/>
        <w:jc w:val="both"/>
        <w:rPr>
          <w:sz w:val="24"/>
          <w:szCs w:val="24"/>
        </w:rPr>
      </w:pPr>
      <w:r w:rsidRPr="00B465BB">
        <w:rPr>
          <w:sz w:val="24"/>
          <w:szCs w:val="24"/>
        </w:rPr>
        <w:t>Den Backofen auf 180 Grad vorheizen. Die Kürbisstücke auf einem Backblech verteilen und 1 Stunde backen, bis sie gar sind. Abkühlen lassen. Die Schale entfernen.</w:t>
      </w:r>
    </w:p>
    <w:p w14:paraId="582A6578" w14:textId="77777777" w:rsidR="00057C93" w:rsidRPr="00B465BB" w:rsidRDefault="00057C93" w:rsidP="00B40E8C">
      <w:pPr>
        <w:pStyle w:val="ListParagraph"/>
        <w:numPr>
          <w:ilvl w:val="0"/>
          <w:numId w:val="656"/>
        </w:numPr>
        <w:spacing w:after="120"/>
        <w:ind w:left="714" w:hanging="357"/>
        <w:contextualSpacing w:val="0"/>
        <w:jc w:val="both"/>
        <w:rPr>
          <w:sz w:val="24"/>
          <w:szCs w:val="24"/>
        </w:rPr>
      </w:pPr>
      <w:r w:rsidRPr="00B465BB">
        <w:rPr>
          <w:sz w:val="24"/>
          <w:szCs w:val="24"/>
        </w:rPr>
        <w:t>Mehl und Eier zu einem glatten Teig verrühren. Auf einer leicht bemehlten Arbeitsfläche den Teig glatt und geschmeidig kneten. Mit einem sauberen Tuch abdecken und 30 Minuten ruhen lassen.</w:t>
      </w:r>
    </w:p>
    <w:p w14:paraId="6D8390C5" w14:textId="77777777" w:rsidR="00057C93" w:rsidRPr="00B465BB" w:rsidRDefault="00057C93" w:rsidP="00B40E8C">
      <w:pPr>
        <w:pStyle w:val="ListParagraph"/>
        <w:numPr>
          <w:ilvl w:val="0"/>
          <w:numId w:val="656"/>
        </w:numPr>
        <w:spacing w:after="120"/>
        <w:ind w:left="714" w:hanging="357"/>
        <w:contextualSpacing w:val="0"/>
        <w:jc w:val="both"/>
        <w:rPr>
          <w:sz w:val="24"/>
          <w:szCs w:val="24"/>
        </w:rPr>
      </w:pPr>
      <w:r w:rsidRPr="00B465BB">
        <w:rPr>
          <w:sz w:val="24"/>
          <w:szCs w:val="24"/>
        </w:rPr>
        <w:t>Die Kürbisstücke mit dem Muskat in eine Schüssel geben und mit einer Gabel zerdrücken. Die Hälfte des Teiges zu einem etwa 2 cm dicken Rechteck und die zweite Hälfte zu einem etwas größeren Rechteck ausrollen.</w:t>
      </w:r>
    </w:p>
    <w:p w14:paraId="6B55D026" w14:textId="77777777" w:rsidR="00057C93" w:rsidRPr="00B465BB" w:rsidRDefault="00057C93" w:rsidP="00B40E8C">
      <w:pPr>
        <w:pStyle w:val="ListParagraph"/>
        <w:numPr>
          <w:ilvl w:val="0"/>
          <w:numId w:val="656"/>
        </w:numPr>
        <w:spacing w:after="120"/>
        <w:ind w:left="714" w:hanging="357"/>
        <w:contextualSpacing w:val="0"/>
        <w:jc w:val="both"/>
        <w:rPr>
          <w:sz w:val="24"/>
          <w:szCs w:val="24"/>
        </w:rPr>
      </w:pPr>
      <w:r w:rsidRPr="00B465BB">
        <w:rPr>
          <w:sz w:val="24"/>
          <w:szCs w:val="24"/>
        </w:rPr>
        <w:t>Auf dem kleinen Rechteck des Teiges teelöffelgroße Häufchen von der Kürbismischung verteilen – in gerade Reihen und in Abständen von etwa 5 cm. Die Kürbishäufchen etwas abflachen und jedes Häufchen mit einem ganzen Salbei- oder Petersilienblatt bedecken.</w:t>
      </w:r>
    </w:p>
    <w:p w14:paraId="561F21F0" w14:textId="77777777" w:rsidR="00057C93" w:rsidRPr="00B465BB" w:rsidRDefault="00057C93" w:rsidP="00B40E8C">
      <w:pPr>
        <w:pStyle w:val="ListParagraph"/>
        <w:numPr>
          <w:ilvl w:val="0"/>
          <w:numId w:val="656"/>
        </w:numPr>
        <w:spacing w:after="120"/>
        <w:ind w:left="714" w:hanging="357"/>
        <w:contextualSpacing w:val="0"/>
        <w:jc w:val="both"/>
        <w:rPr>
          <w:sz w:val="24"/>
          <w:szCs w:val="24"/>
        </w:rPr>
      </w:pPr>
      <w:r w:rsidRPr="00B465BB">
        <w:rPr>
          <w:sz w:val="24"/>
          <w:szCs w:val="24"/>
        </w:rPr>
        <w:t>Den Teig zwischen den Häufchen mit Wasser bestreichen. Mit dem zweiten Teigrechteck das Ganze abdecken und den Teig zwischen den Häufchen behutsam niederdrücken. Mit einem Messer den Teig um die Häufchen herum in Quadrate schneiden. Einen großen Topf mit Wasser zum Kochen bringen und die Ravioli nach und nach in kleinen Mengen in das kochende Wasser geben. 4 Minuten kochen, bis sie gar sind. Mit Salz und Pfeffer garnieren und in zerlassener Butter und Parmesan wenden.</w:t>
      </w:r>
    </w:p>
    <w:p w14:paraId="7A3B4F2C" w14:textId="5AB168BF" w:rsidR="00057C93" w:rsidRDefault="00057C93" w:rsidP="00057C93">
      <w:pPr>
        <w:rPr>
          <w:rFonts w:asciiTheme="majorHAnsi" w:eastAsiaTheme="majorEastAsia" w:hAnsiTheme="majorHAnsi" w:cstheme="majorBidi"/>
          <w:color w:val="2F5496" w:themeColor="accent1" w:themeShade="BF"/>
          <w:sz w:val="26"/>
          <w:szCs w:val="26"/>
        </w:rPr>
      </w:pPr>
      <w:r>
        <w:rPr>
          <w:sz w:val="24"/>
          <w:szCs w:val="24"/>
        </w:rPr>
        <w:br w:type="page"/>
      </w:r>
    </w:p>
    <w:p w14:paraId="15346E52" w14:textId="77777777" w:rsidR="00057C93" w:rsidRDefault="00057C93" w:rsidP="00057C93">
      <w:pPr>
        <w:pStyle w:val="Heading2"/>
        <w:spacing w:after="240"/>
      </w:pPr>
      <w:r>
        <w:lastRenderedPageBreak/>
        <w:t xml:space="preserve">Chinesische Ravioli - Jiaozi </w:t>
      </w:r>
      <w:r>
        <w:rPr>
          <w:rStyle w:val="FootnoteReference"/>
        </w:rPr>
        <w:footnoteReference w:id="1378"/>
      </w:r>
    </w:p>
    <w:p w14:paraId="1779009B" w14:textId="77777777" w:rsidR="00057C93" w:rsidRDefault="00057C93" w:rsidP="00057C93">
      <w:pPr>
        <w:rPr>
          <w:sz w:val="24"/>
          <w:szCs w:val="24"/>
        </w:rPr>
      </w:pPr>
      <w:r w:rsidRPr="00B312E4">
        <w:rPr>
          <w:sz w:val="24"/>
          <w:szCs w:val="24"/>
          <w:u w:val="single"/>
        </w:rPr>
        <w:t>Zutaten</w:t>
      </w:r>
      <w:r>
        <w:rPr>
          <w:sz w:val="24"/>
          <w:szCs w:val="24"/>
        </w:rPr>
        <w:t xml:space="preserve"> (für 4 – 6 Portionen)</w:t>
      </w:r>
    </w:p>
    <w:p w14:paraId="1818F25C" w14:textId="77777777" w:rsidR="00057C93" w:rsidRDefault="00057C93" w:rsidP="00057C93">
      <w:pPr>
        <w:rPr>
          <w:sz w:val="24"/>
          <w:szCs w:val="24"/>
        </w:rPr>
      </w:pPr>
      <w:r>
        <w:rPr>
          <w:sz w:val="24"/>
          <w:szCs w:val="24"/>
        </w:rPr>
        <w:t>500 g Mehl plus Mehl zum Ausrollen</w:t>
      </w:r>
    </w:p>
    <w:p w14:paraId="101661CE" w14:textId="77777777" w:rsidR="00057C93" w:rsidRDefault="00057C93" w:rsidP="00057C93">
      <w:pPr>
        <w:rPr>
          <w:sz w:val="24"/>
          <w:szCs w:val="24"/>
        </w:rPr>
      </w:pPr>
      <w:r>
        <w:rPr>
          <w:sz w:val="24"/>
          <w:szCs w:val="24"/>
        </w:rPr>
        <w:t>350 g mageres Schweinefleisch</w:t>
      </w:r>
    </w:p>
    <w:p w14:paraId="45B2E005" w14:textId="77777777" w:rsidR="00057C93" w:rsidRDefault="00057C93" w:rsidP="00057C93">
      <w:pPr>
        <w:rPr>
          <w:sz w:val="24"/>
          <w:szCs w:val="24"/>
        </w:rPr>
      </w:pPr>
      <w:r>
        <w:rPr>
          <w:sz w:val="24"/>
          <w:szCs w:val="24"/>
        </w:rPr>
        <w:t>1 walnussgroßes Stück Ingwer</w:t>
      </w:r>
    </w:p>
    <w:p w14:paraId="7A4904E4" w14:textId="77777777" w:rsidR="00057C93" w:rsidRDefault="00057C93" w:rsidP="00057C93">
      <w:pPr>
        <w:rPr>
          <w:sz w:val="24"/>
          <w:szCs w:val="24"/>
        </w:rPr>
      </w:pPr>
      <w:r>
        <w:rPr>
          <w:sz w:val="24"/>
          <w:szCs w:val="24"/>
        </w:rPr>
        <w:t>1 dünne Lauchstange</w:t>
      </w:r>
    </w:p>
    <w:p w14:paraId="5E4DA04D" w14:textId="77777777" w:rsidR="00057C93" w:rsidRDefault="00057C93" w:rsidP="00057C93">
      <w:pPr>
        <w:rPr>
          <w:sz w:val="24"/>
          <w:szCs w:val="24"/>
        </w:rPr>
      </w:pPr>
      <w:r>
        <w:rPr>
          <w:sz w:val="24"/>
          <w:szCs w:val="24"/>
        </w:rPr>
        <w:t>1 EL Sojasauce</w:t>
      </w:r>
    </w:p>
    <w:p w14:paraId="630BA561" w14:textId="77777777" w:rsidR="00057C93" w:rsidRDefault="00057C93" w:rsidP="00057C93">
      <w:pPr>
        <w:rPr>
          <w:sz w:val="24"/>
          <w:szCs w:val="24"/>
        </w:rPr>
      </w:pPr>
      <w:r>
        <w:rPr>
          <w:sz w:val="24"/>
          <w:szCs w:val="24"/>
        </w:rPr>
        <w:t>1 EL Reiswein (Kann man auch weglassen)</w:t>
      </w:r>
    </w:p>
    <w:p w14:paraId="50D45A4C" w14:textId="77777777" w:rsidR="00057C93" w:rsidRDefault="00057C93" w:rsidP="00057C93">
      <w:pPr>
        <w:rPr>
          <w:sz w:val="24"/>
          <w:szCs w:val="24"/>
        </w:rPr>
      </w:pPr>
      <w:r>
        <w:rPr>
          <w:sz w:val="24"/>
          <w:szCs w:val="24"/>
        </w:rPr>
        <w:t>1 TL Sesamöl</w:t>
      </w:r>
    </w:p>
    <w:p w14:paraId="7D98EA33" w14:textId="77777777" w:rsidR="00057C93" w:rsidRDefault="00057C93" w:rsidP="00057C93">
      <w:pPr>
        <w:rPr>
          <w:sz w:val="24"/>
          <w:szCs w:val="24"/>
        </w:rPr>
      </w:pPr>
      <w:r>
        <w:rPr>
          <w:sz w:val="24"/>
          <w:szCs w:val="24"/>
        </w:rPr>
        <w:t>2 EL schwarzer Reisessig (ersatzweise Balsamicoessig)</w:t>
      </w:r>
    </w:p>
    <w:p w14:paraId="6E5DA980" w14:textId="77777777" w:rsidR="00057C93" w:rsidRDefault="00057C93" w:rsidP="00057C93">
      <w:pPr>
        <w:rPr>
          <w:sz w:val="24"/>
          <w:szCs w:val="24"/>
        </w:rPr>
      </w:pPr>
    </w:p>
    <w:p w14:paraId="1A3C80D3" w14:textId="77777777" w:rsidR="00057C93" w:rsidRDefault="00057C93" w:rsidP="00057C93">
      <w:pPr>
        <w:rPr>
          <w:sz w:val="24"/>
          <w:szCs w:val="24"/>
        </w:rPr>
      </w:pPr>
      <w:r>
        <w:rPr>
          <w:sz w:val="24"/>
          <w:szCs w:val="24"/>
        </w:rPr>
        <w:t>Zubereitungszeit: 2 Stunden</w:t>
      </w:r>
    </w:p>
    <w:p w14:paraId="1E26D2BB" w14:textId="77777777" w:rsidR="00057C93" w:rsidRPr="00056DAC" w:rsidRDefault="00057C93" w:rsidP="00B40E8C">
      <w:pPr>
        <w:pStyle w:val="ListParagraph"/>
        <w:numPr>
          <w:ilvl w:val="0"/>
          <w:numId w:val="559"/>
        </w:numPr>
        <w:spacing w:after="120"/>
        <w:ind w:left="714" w:hanging="357"/>
        <w:contextualSpacing w:val="0"/>
        <w:jc w:val="both"/>
        <w:rPr>
          <w:sz w:val="24"/>
          <w:szCs w:val="24"/>
        </w:rPr>
      </w:pPr>
      <w:r w:rsidRPr="00056DAC">
        <w:rPr>
          <w:sz w:val="24"/>
          <w:szCs w:val="24"/>
        </w:rPr>
        <w:t>Das Mehl in einer Schüssel mit etwa ¼ l lauwarmem Wasser vermischen, sodass ein glatter, fester Teig entsteht, Auf der Arbeitsfläche kräftig kneten, bis er eine Konsistenz wie Nudelteig hat. Den Teig zu einer festen Kugel formen, mit einem feuchten Tuch abdecken und 1 Stunde ruhen lassen.</w:t>
      </w:r>
    </w:p>
    <w:p w14:paraId="526F0CA0" w14:textId="77777777" w:rsidR="00057C93" w:rsidRPr="00056DAC" w:rsidRDefault="00057C93" w:rsidP="00B40E8C">
      <w:pPr>
        <w:pStyle w:val="ListParagraph"/>
        <w:numPr>
          <w:ilvl w:val="0"/>
          <w:numId w:val="559"/>
        </w:numPr>
        <w:spacing w:after="120"/>
        <w:ind w:left="714" w:hanging="357"/>
        <w:contextualSpacing w:val="0"/>
        <w:jc w:val="both"/>
        <w:rPr>
          <w:sz w:val="24"/>
          <w:szCs w:val="24"/>
        </w:rPr>
      </w:pPr>
      <w:r w:rsidRPr="00056DAC">
        <w:rPr>
          <w:sz w:val="24"/>
          <w:szCs w:val="24"/>
        </w:rPr>
        <w:t>Das Schweinefleisch entweder sehr fein hacken oder Fleischwolf drehen.</w:t>
      </w:r>
    </w:p>
    <w:p w14:paraId="094434EA" w14:textId="77777777" w:rsidR="00057C93" w:rsidRPr="00056DAC" w:rsidRDefault="00057C93" w:rsidP="00B40E8C">
      <w:pPr>
        <w:pStyle w:val="ListParagraph"/>
        <w:numPr>
          <w:ilvl w:val="0"/>
          <w:numId w:val="559"/>
        </w:numPr>
        <w:spacing w:after="120"/>
        <w:ind w:left="714" w:hanging="357"/>
        <w:contextualSpacing w:val="0"/>
        <w:jc w:val="both"/>
        <w:rPr>
          <w:sz w:val="24"/>
          <w:szCs w:val="24"/>
        </w:rPr>
      </w:pPr>
      <w:r w:rsidRPr="00056DAC">
        <w:rPr>
          <w:sz w:val="24"/>
          <w:szCs w:val="24"/>
        </w:rPr>
        <w:t>Den Ingwer schälen, den Lauch putzen und gründlich waschen. Beides sehr fein hacken. Das Schweinefleisch mit 1 Prise Salz, der Sojasauce, dem Reiswein, dem Sesamöl, Lauch und 50 ml kaltem Wasser gründlich mischen.</w:t>
      </w:r>
    </w:p>
    <w:p w14:paraId="18AE9FDF" w14:textId="77777777" w:rsidR="00057C93" w:rsidRPr="00056DAC" w:rsidRDefault="00057C93" w:rsidP="00B40E8C">
      <w:pPr>
        <w:pStyle w:val="ListParagraph"/>
        <w:numPr>
          <w:ilvl w:val="0"/>
          <w:numId w:val="559"/>
        </w:numPr>
        <w:spacing w:after="120"/>
        <w:ind w:left="714" w:hanging="357"/>
        <w:contextualSpacing w:val="0"/>
        <w:jc w:val="both"/>
        <w:rPr>
          <w:sz w:val="24"/>
          <w:szCs w:val="24"/>
        </w:rPr>
      </w:pPr>
      <w:r w:rsidRPr="00056DAC">
        <w:rPr>
          <w:sz w:val="24"/>
          <w:szCs w:val="24"/>
        </w:rPr>
        <w:t>Den Teig in Portionen teilen und auf der bemehlten Arbeitsfläche jeweils zu einer Rolle von etwa 2, 5 cm Durchmesser formen. Die Rollen in gleichmäßig kleine Stücke (etwa 50 Stück) schneiden.</w:t>
      </w:r>
    </w:p>
    <w:p w14:paraId="7E37DD96" w14:textId="77777777" w:rsidR="00057C93" w:rsidRPr="00056DAC" w:rsidRDefault="00057C93" w:rsidP="00B40E8C">
      <w:pPr>
        <w:pStyle w:val="ListParagraph"/>
        <w:numPr>
          <w:ilvl w:val="0"/>
          <w:numId w:val="559"/>
        </w:numPr>
        <w:spacing w:after="120"/>
        <w:ind w:left="714" w:hanging="357"/>
        <w:contextualSpacing w:val="0"/>
        <w:jc w:val="both"/>
        <w:rPr>
          <w:sz w:val="24"/>
          <w:szCs w:val="24"/>
        </w:rPr>
      </w:pPr>
      <w:r w:rsidRPr="00056DAC">
        <w:rPr>
          <w:sz w:val="24"/>
          <w:szCs w:val="24"/>
        </w:rPr>
        <w:t>Die Stücke mit einem kleinen Rollholz zu runden Teigplättchen ausrollen. Dabei das Teigstück immer wieder etwas drehen und möglichst rund ausrollen.</w:t>
      </w:r>
    </w:p>
    <w:p w14:paraId="403CD0CF" w14:textId="77777777" w:rsidR="00057C93" w:rsidRPr="00056DAC" w:rsidRDefault="00057C93" w:rsidP="00B40E8C">
      <w:pPr>
        <w:pStyle w:val="ListParagraph"/>
        <w:numPr>
          <w:ilvl w:val="0"/>
          <w:numId w:val="559"/>
        </w:numPr>
        <w:spacing w:after="120"/>
        <w:ind w:left="714" w:hanging="357"/>
        <w:contextualSpacing w:val="0"/>
        <w:jc w:val="both"/>
        <w:rPr>
          <w:sz w:val="24"/>
          <w:szCs w:val="24"/>
        </w:rPr>
      </w:pPr>
      <w:r w:rsidRPr="00056DAC">
        <w:rPr>
          <w:sz w:val="24"/>
          <w:szCs w:val="24"/>
        </w:rPr>
        <w:t>In die Mitte der Teigplättchen jeweils etwa 1 TL-Füllung geben. Die Teigplättchen zusammenklappen und die Ränder gründlich zusammendrücken. In einem großen Topf reichlich Wasser zum Kochen bringen. Ravioli hineingeben, aufkochen lassen.</w:t>
      </w:r>
    </w:p>
    <w:p w14:paraId="78235EDA" w14:textId="77777777" w:rsidR="00057C93" w:rsidRPr="00056DAC" w:rsidRDefault="00057C93" w:rsidP="00B40E8C">
      <w:pPr>
        <w:pStyle w:val="ListParagraph"/>
        <w:numPr>
          <w:ilvl w:val="0"/>
          <w:numId w:val="559"/>
        </w:numPr>
        <w:spacing w:after="120"/>
        <w:ind w:left="714" w:hanging="357"/>
        <w:contextualSpacing w:val="0"/>
        <w:jc w:val="both"/>
        <w:rPr>
          <w:sz w:val="24"/>
          <w:szCs w:val="24"/>
        </w:rPr>
      </w:pPr>
      <w:r w:rsidRPr="00056DAC">
        <w:rPr>
          <w:sz w:val="24"/>
          <w:szCs w:val="24"/>
        </w:rPr>
        <w:t>Dann 50 ml kaltes Wasser zugießen. Wenn das Wasser wieder kocht, noch zweimal kaltes Wasser zugeben. Die Ravioli sind gar, wenn sie nach dem dritten Aufkochen an die Oberfläche steigen. Mit einem Schaumlöffel aus dem Wasser heben, abtropfen lassen. Zum Essen in den Essig strippen.</w:t>
      </w:r>
    </w:p>
    <w:p w14:paraId="7FFAC03C" w14:textId="77777777" w:rsidR="00057C93" w:rsidRDefault="00057C93" w:rsidP="00057C93">
      <w:pPr>
        <w:rPr>
          <w:sz w:val="24"/>
          <w:szCs w:val="24"/>
        </w:rPr>
      </w:pPr>
    </w:p>
    <w:p w14:paraId="51ADC57E" w14:textId="77777777" w:rsidR="00057C93" w:rsidRDefault="00057C93" w:rsidP="00057C93">
      <w:pPr>
        <w:ind w:left="708" w:hanging="708"/>
        <w:jc w:val="both"/>
        <w:rPr>
          <w:sz w:val="24"/>
          <w:szCs w:val="24"/>
        </w:rPr>
      </w:pPr>
      <w:r>
        <w:rPr>
          <w:sz w:val="24"/>
          <w:szCs w:val="24"/>
        </w:rPr>
        <w:lastRenderedPageBreak/>
        <w:t>Tipp:</w:t>
      </w:r>
      <w:r>
        <w:rPr>
          <w:sz w:val="24"/>
          <w:szCs w:val="24"/>
        </w:rPr>
        <w:tab/>
        <w:t xml:space="preserve">Dieses Gericht gehört zu den traditionellen nordchinesischen Spezialitäten. Manchmal wird in eine Teigtasche ein Glücksbringer wie eine Münze oder eine Erdnuss für ein langes Leben versteckt. </w:t>
      </w:r>
    </w:p>
    <w:p w14:paraId="127E4AD1" w14:textId="77777777" w:rsidR="00057C93" w:rsidRDefault="00057C93" w:rsidP="00057C93">
      <w:pPr>
        <w:ind w:left="708"/>
        <w:jc w:val="both"/>
        <w:rPr>
          <w:sz w:val="24"/>
          <w:szCs w:val="24"/>
        </w:rPr>
      </w:pPr>
      <w:r>
        <w:rPr>
          <w:sz w:val="24"/>
          <w:szCs w:val="24"/>
        </w:rPr>
        <w:t>Die typische Sauce ist aus schwarzem Essig, etwas gepressten Knoblauch und nach Belieben Chiliöl. Knoblauch kann auch durch groben Senf ersetzt werden. Falls die Füllung nach dem Garen nicht salzig genug ist, de Dip mit Sojasauce stärker würzen.</w:t>
      </w:r>
    </w:p>
    <w:p w14:paraId="1208F7D0" w14:textId="77777777" w:rsidR="00057C93" w:rsidRDefault="00057C93" w:rsidP="00057C93">
      <w:pPr>
        <w:ind w:firstLine="708"/>
        <w:rPr>
          <w:sz w:val="24"/>
          <w:szCs w:val="24"/>
        </w:rPr>
      </w:pPr>
    </w:p>
    <w:p w14:paraId="7D17AFC4" w14:textId="77777777" w:rsidR="00057C93" w:rsidRDefault="00057C93" w:rsidP="00057C93">
      <w:pPr>
        <w:rPr>
          <w:sz w:val="24"/>
          <w:szCs w:val="24"/>
        </w:rPr>
      </w:pPr>
      <w:r>
        <w:rPr>
          <w:sz w:val="24"/>
          <w:szCs w:val="24"/>
        </w:rPr>
        <w:br w:type="page"/>
      </w:r>
    </w:p>
    <w:p w14:paraId="10BEDDCE" w14:textId="77777777" w:rsidR="00057C93" w:rsidRDefault="00057C93" w:rsidP="00057C93">
      <w:pPr>
        <w:pStyle w:val="Heading2"/>
        <w:spacing w:after="240"/>
      </w:pPr>
      <w:r>
        <w:lastRenderedPageBreak/>
        <w:t>Ravioli alla Genovese</w:t>
      </w:r>
      <w:r>
        <w:rPr>
          <w:rStyle w:val="FootnoteReference"/>
        </w:rPr>
        <w:footnoteReference w:id="1379"/>
      </w:r>
      <w:r>
        <w:t xml:space="preserve"> </w:t>
      </w:r>
    </w:p>
    <w:p w14:paraId="054FD506" w14:textId="77777777" w:rsidR="00057C93" w:rsidRDefault="00057C93" w:rsidP="00057C93">
      <w:pPr>
        <w:rPr>
          <w:sz w:val="24"/>
          <w:szCs w:val="24"/>
        </w:rPr>
      </w:pPr>
      <w:r w:rsidRPr="00133355">
        <w:rPr>
          <w:sz w:val="24"/>
          <w:szCs w:val="24"/>
          <w:u w:val="single"/>
        </w:rPr>
        <w:t>Zutaten</w:t>
      </w:r>
      <w:r>
        <w:rPr>
          <w:sz w:val="24"/>
          <w:szCs w:val="24"/>
        </w:rPr>
        <w:t xml:space="preserve"> (für 6 Portionen):</w:t>
      </w:r>
    </w:p>
    <w:p w14:paraId="62ABE899" w14:textId="77777777" w:rsidR="00057C93" w:rsidRPr="00133355" w:rsidRDefault="00057C93" w:rsidP="00057C93">
      <w:pPr>
        <w:rPr>
          <w:i/>
          <w:iCs/>
          <w:sz w:val="24"/>
          <w:szCs w:val="24"/>
        </w:rPr>
      </w:pPr>
      <w:r w:rsidRPr="00133355">
        <w:rPr>
          <w:i/>
          <w:iCs/>
          <w:sz w:val="24"/>
          <w:szCs w:val="24"/>
        </w:rPr>
        <w:t>Für den Teig:</w:t>
      </w:r>
    </w:p>
    <w:p w14:paraId="78070FDE" w14:textId="77777777" w:rsidR="00057C93" w:rsidRDefault="00057C93" w:rsidP="00057C93">
      <w:pPr>
        <w:rPr>
          <w:sz w:val="24"/>
          <w:szCs w:val="24"/>
        </w:rPr>
      </w:pPr>
      <w:r>
        <w:rPr>
          <w:sz w:val="24"/>
          <w:szCs w:val="24"/>
        </w:rPr>
        <w:t>400 g Mehl und Mehl zum Ausrollen</w:t>
      </w:r>
    </w:p>
    <w:p w14:paraId="41F8B321" w14:textId="77777777" w:rsidR="00057C93" w:rsidRDefault="00057C93" w:rsidP="00057C93">
      <w:pPr>
        <w:rPr>
          <w:sz w:val="24"/>
          <w:szCs w:val="24"/>
        </w:rPr>
      </w:pPr>
      <w:r>
        <w:rPr>
          <w:sz w:val="24"/>
          <w:szCs w:val="24"/>
        </w:rPr>
        <w:t>4 Eier</w:t>
      </w:r>
    </w:p>
    <w:p w14:paraId="7CFCE003" w14:textId="77777777" w:rsidR="00057C93" w:rsidRDefault="00057C93" w:rsidP="00057C93">
      <w:pPr>
        <w:rPr>
          <w:sz w:val="24"/>
          <w:szCs w:val="24"/>
        </w:rPr>
      </w:pPr>
      <w:r>
        <w:rPr>
          <w:sz w:val="24"/>
          <w:szCs w:val="24"/>
        </w:rPr>
        <w:t>Salz</w:t>
      </w:r>
    </w:p>
    <w:p w14:paraId="0C2AC9EE" w14:textId="77777777" w:rsidR="00057C93" w:rsidRDefault="00057C93" w:rsidP="00057C93">
      <w:pPr>
        <w:rPr>
          <w:sz w:val="24"/>
          <w:szCs w:val="24"/>
        </w:rPr>
      </w:pPr>
    </w:p>
    <w:p w14:paraId="6091663B" w14:textId="77777777" w:rsidR="00057C93" w:rsidRPr="00133355" w:rsidRDefault="00057C93" w:rsidP="00057C93">
      <w:pPr>
        <w:rPr>
          <w:i/>
          <w:iCs/>
          <w:sz w:val="24"/>
          <w:szCs w:val="24"/>
        </w:rPr>
      </w:pPr>
      <w:r w:rsidRPr="00133355">
        <w:rPr>
          <w:i/>
          <w:iCs/>
          <w:sz w:val="24"/>
          <w:szCs w:val="24"/>
        </w:rPr>
        <w:t>Für die Füllung</w:t>
      </w:r>
      <w:r>
        <w:rPr>
          <w:i/>
          <w:iCs/>
          <w:sz w:val="24"/>
          <w:szCs w:val="24"/>
        </w:rPr>
        <w:t>:</w:t>
      </w:r>
    </w:p>
    <w:p w14:paraId="450BDD2B" w14:textId="77777777" w:rsidR="00057C93" w:rsidRDefault="00057C93" w:rsidP="00057C93">
      <w:pPr>
        <w:rPr>
          <w:sz w:val="24"/>
          <w:szCs w:val="24"/>
        </w:rPr>
      </w:pPr>
      <w:r>
        <w:rPr>
          <w:sz w:val="24"/>
          <w:szCs w:val="24"/>
        </w:rPr>
        <w:t>150 g Kalbsbries</w:t>
      </w:r>
    </w:p>
    <w:p w14:paraId="73309E7F" w14:textId="77777777" w:rsidR="00057C93" w:rsidRDefault="00057C93" w:rsidP="00057C93">
      <w:pPr>
        <w:rPr>
          <w:sz w:val="24"/>
          <w:szCs w:val="24"/>
        </w:rPr>
      </w:pPr>
      <w:r>
        <w:rPr>
          <w:sz w:val="24"/>
          <w:szCs w:val="24"/>
        </w:rPr>
        <w:t>150 g Hackfleisch vom Kalb</w:t>
      </w:r>
    </w:p>
    <w:p w14:paraId="2B3D7336" w14:textId="77777777" w:rsidR="00057C93" w:rsidRDefault="00057C93" w:rsidP="00057C93">
      <w:pPr>
        <w:rPr>
          <w:sz w:val="24"/>
          <w:szCs w:val="24"/>
        </w:rPr>
      </w:pPr>
      <w:r>
        <w:rPr>
          <w:sz w:val="24"/>
          <w:szCs w:val="24"/>
        </w:rPr>
        <w:t>100 g Kalbsbrät</w:t>
      </w:r>
    </w:p>
    <w:p w14:paraId="6F79A8DE" w14:textId="77777777" w:rsidR="00057C93" w:rsidRDefault="00057C93" w:rsidP="00057C93">
      <w:pPr>
        <w:rPr>
          <w:sz w:val="24"/>
          <w:szCs w:val="24"/>
        </w:rPr>
      </w:pPr>
      <w:r>
        <w:rPr>
          <w:sz w:val="24"/>
          <w:szCs w:val="24"/>
        </w:rPr>
        <w:t>200 g Mangoldblätter ohne Stiele</w:t>
      </w:r>
    </w:p>
    <w:p w14:paraId="29504D14" w14:textId="77777777" w:rsidR="00057C93" w:rsidRDefault="00057C93" w:rsidP="00057C93">
      <w:pPr>
        <w:rPr>
          <w:sz w:val="24"/>
          <w:szCs w:val="24"/>
        </w:rPr>
      </w:pPr>
      <w:r>
        <w:rPr>
          <w:sz w:val="24"/>
          <w:szCs w:val="24"/>
        </w:rPr>
        <w:t>150 g frischer Borretsch (ersatzweise Petersilie und Basilikum)</w:t>
      </w:r>
    </w:p>
    <w:p w14:paraId="08A9B8A2" w14:textId="77777777" w:rsidR="00057C93" w:rsidRDefault="00057C93" w:rsidP="00057C93">
      <w:pPr>
        <w:rPr>
          <w:sz w:val="24"/>
          <w:szCs w:val="24"/>
        </w:rPr>
      </w:pPr>
      <w:r>
        <w:rPr>
          <w:sz w:val="24"/>
          <w:szCs w:val="24"/>
        </w:rPr>
        <w:t>3 EL frisch geriebener Parmesan</w:t>
      </w:r>
    </w:p>
    <w:p w14:paraId="721CD373" w14:textId="77777777" w:rsidR="00057C93" w:rsidRDefault="00057C93" w:rsidP="00057C93">
      <w:pPr>
        <w:rPr>
          <w:sz w:val="24"/>
          <w:szCs w:val="24"/>
        </w:rPr>
      </w:pPr>
      <w:r>
        <w:rPr>
          <w:sz w:val="24"/>
          <w:szCs w:val="24"/>
        </w:rPr>
        <w:t>100 ml Kalbsfonds</w:t>
      </w:r>
    </w:p>
    <w:p w14:paraId="56E8D03F" w14:textId="77777777" w:rsidR="00057C93" w:rsidRDefault="00057C93" w:rsidP="00057C93">
      <w:pPr>
        <w:rPr>
          <w:sz w:val="24"/>
          <w:szCs w:val="24"/>
        </w:rPr>
      </w:pPr>
      <w:r>
        <w:rPr>
          <w:sz w:val="24"/>
          <w:szCs w:val="24"/>
        </w:rPr>
        <w:t>2 Eier</w:t>
      </w:r>
    </w:p>
    <w:p w14:paraId="3C89E943" w14:textId="77777777" w:rsidR="00057C93" w:rsidRDefault="00057C93" w:rsidP="00057C93">
      <w:pPr>
        <w:rPr>
          <w:sz w:val="24"/>
          <w:szCs w:val="24"/>
        </w:rPr>
      </w:pPr>
      <w:r>
        <w:rPr>
          <w:sz w:val="24"/>
          <w:szCs w:val="24"/>
        </w:rPr>
        <w:t>1 Brötchen vom Vortag</w:t>
      </w:r>
    </w:p>
    <w:p w14:paraId="11C68A28" w14:textId="77777777" w:rsidR="00057C93" w:rsidRDefault="00057C93" w:rsidP="00057C93">
      <w:pPr>
        <w:rPr>
          <w:sz w:val="24"/>
          <w:szCs w:val="24"/>
        </w:rPr>
      </w:pPr>
      <w:r>
        <w:rPr>
          <w:sz w:val="24"/>
          <w:szCs w:val="24"/>
        </w:rPr>
        <w:t>½ TL getrockneter Majoran</w:t>
      </w:r>
    </w:p>
    <w:p w14:paraId="08AED9B5" w14:textId="77777777" w:rsidR="00057C93" w:rsidRDefault="00057C93" w:rsidP="00057C93">
      <w:pPr>
        <w:rPr>
          <w:sz w:val="24"/>
          <w:szCs w:val="24"/>
        </w:rPr>
      </w:pPr>
      <w:r>
        <w:rPr>
          <w:sz w:val="24"/>
          <w:szCs w:val="24"/>
        </w:rPr>
        <w:t>Salz, Pfeffer aus der Mühle</w:t>
      </w:r>
    </w:p>
    <w:p w14:paraId="36E29892" w14:textId="77777777" w:rsidR="00057C93" w:rsidRDefault="00057C93" w:rsidP="00057C93">
      <w:pPr>
        <w:rPr>
          <w:sz w:val="24"/>
          <w:szCs w:val="24"/>
        </w:rPr>
      </w:pPr>
    </w:p>
    <w:p w14:paraId="2E03EC23" w14:textId="77777777" w:rsidR="00057C93" w:rsidRPr="00133355" w:rsidRDefault="00057C93" w:rsidP="00057C93">
      <w:pPr>
        <w:rPr>
          <w:i/>
          <w:iCs/>
          <w:sz w:val="24"/>
          <w:szCs w:val="24"/>
        </w:rPr>
      </w:pPr>
      <w:r w:rsidRPr="00133355">
        <w:rPr>
          <w:i/>
          <w:iCs/>
          <w:sz w:val="24"/>
          <w:szCs w:val="24"/>
        </w:rPr>
        <w:t>Zum Servieren:</w:t>
      </w:r>
    </w:p>
    <w:p w14:paraId="6786BF0C" w14:textId="77777777" w:rsidR="00057C93" w:rsidRDefault="00057C93" w:rsidP="00057C93">
      <w:pPr>
        <w:rPr>
          <w:sz w:val="24"/>
          <w:szCs w:val="24"/>
        </w:rPr>
      </w:pPr>
      <w:r>
        <w:rPr>
          <w:sz w:val="24"/>
          <w:szCs w:val="24"/>
        </w:rPr>
        <w:t>1 TL frische Majoranblättchen</w:t>
      </w:r>
    </w:p>
    <w:p w14:paraId="375C2260" w14:textId="77777777" w:rsidR="00057C93" w:rsidRDefault="00057C93" w:rsidP="00057C93">
      <w:pPr>
        <w:rPr>
          <w:sz w:val="24"/>
          <w:szCs w:val="24"/>
        </w:rPr>
      </w:pPr>
      <w:r>
        <w:rPr>
          <w:sz w:val="24"/>
          <w:szCs w:val="24"/>
        </w:rPr>
        <w:t>50 g zerlassene Butter</w:t>
      </w:r>
    </w:p>
    <w:p w14:paraId="649F8FBE" w14:textId="77777777" w:rsidR="00057C93" w:rsidRDefault="00057C93" w:rsidP="00057C93">
      <w:pPr>
        <w:rPr>
          <w:sz w:val="24"/>
          <w:szCs w:val="24"/>
        </w:rPr>
      </w:pPr>
      <w:r>
        <w:rPr>
          <w:sz w:val="24"/>
          <w:szCs w:val="24"/>
        </w:rPr>
        <w:t>50 g frisch geriebener Parmesan</w:t>
      </w:r>
    </w:p>
    <w:p w14:paraId="585A682E" w14:textId="77777777" w:rsidR="00057C93" w:rsidRDefault="00057C93" w:rsidP="00057C93">
      <w:pPr>
        <w:rPr>
          <w:sz w:val="24"/>
          <w:szCs w:val="24"/>
        </w:rPr>
      </w:pPr>
    </w:p>
    <w:p w14:paraId="1F5B85BA" w14:textId="77777777" w:rsidR="00057C93" w:rsidRDefault="00057C93" w:rsidP="00057C93">
      <w:pPr>
        <w:rPr>
          <w:sz w:val="24"/>
          <w:szCs w:val="24"/>
        </w:rPr>
      </w:pPr>
      <w:r>
        <w:rPr>
          <w:sz w:val="24"/>
          <w:szCs w:val="24"/>
        </w:rPr>
        <w:t>Zubereitungszeit: etwa 70 Minuten</w:t>
      </w:r>
    </w:p>
    <w:p w14:paraId="15260252" w14:textId="77777777" w:rsidR="00057C93" w:rsidRPr="00352EFA" w:rsidRDefault="00057C93" w:rsidP="00057C93">
      <w:pPr>
        <w:rPr>
          <w:i/>
          <w:iCs/>
          <w:sz w:val="24"/>
          <w:szCs w:val="24"/>
        </w:rPr>
      </w:pPr>
      <w:r w:rsidRPr="00352EFA">
        <w:rPr>
          <w:i/>
          <w:iCs/>
          <w:sz w:val="24"/>
          <w:szCs w:val="24"/>
        </w:rPr>
        <w:t>Für den Teig</w:t>
      </w:r>
    </w:p>
    <w:p w14:paraId="6E33BDC8" w14:textId="77777777" w:rsidR="00057C93" w:rsidRDefault="00057C93" w:rsidP="00057C93">
      <w:pPr>
        <w:jc w:val="both"/>
        <w:rPr>
          <w:sz w:val="24"/>
          <w:szCs w:val="24"/>
        </w:rPr>
      </w:pPr>
      <w:r>
        <w:rPr>
          <w:sz w:val="24"/>
          <w:szCs w:val="24"/>
        </w:rPr>
        <w:t xml:space="preserve">400 g Mehl auf ein Holzbrett häufen, in die Mitte eine Vertiefung drücken. 4 Eier nacheinander aufschlagen, in die Mulde geben, salzen. Mehl vom Rand aus mit den Eiern vermischen, gut </w:t>
      </w:r>
      <w:r>
        <w:rPr>
          <w:sz w:val="24"/>
          <w:szCs w:val="24"/>
        </w:rPr>
        <w:lastRenderedPageBreak/>
        <w:t>durchkneten, bis der Teig glatt und elastisch ist. Zur Kugel formen, mit einem feuchten Tuch bedeckt ruhen lassen.</w:t>
      </w:r>
    </w:p>
    <w:p w14:paraId="5204921F" w14:textId="77777777" w:rsidR="00057C93" w:rsidRDefault="00057C93" w:rsidP="00057C93">
      <w:pPr>
        <w:rPr>
          <w:sz w:val="24"/>
          <w:szCs w:val="24"/>
        </w:rPr>
      </w:pPr>
    </w:p>
    <w:p w14:paraId="1466A1D4" w14:textId="77777777" w:rsidR="00057C93" w:rsidRPr="0060177E" w:rsidRDefault="00057C93" w:rsidP="00057C93">
      <w:pPr>
        <w:rPr>
          <w:i/>
          <w:iCs/>
          <w:sz w:val="24"/>
          <w:szCs w:val="24"/>
        </w:rPr>
      </w:pPr>
      <w:r w:rsidRPr="0060177E">
        <w:rPr>
          <w:i/>
          <w:iCs/>
          <w:sz w:val="24"/>
          <w:szCs w:val="24"/>
        </w:rPr>
        <w:t>Für die Füllung</w:t>
      </w:r>
      <w:r>
        <w:rPr>
          <w:i/>
          <w:iCs/>
          <w:sz w:val="24"/>
          <w:szCs w:val="24"/>
        </w:rPr>
        <w:t>:</w:t>
      </w:r>
    </w:p>
    <w:p w14:paraId="405B1171" w14:textId="77777777" w:rsidR="00057C93" w:rsidRPr="00E276E2" w:rsidRDefault="00057C93" w:rsidP="00057C93">
      <w:pPr>
        <w:pStyle w:val="ListParagraph"/>
        <w:numPr>
          <w:ilvl w:val="0"/>
          <w:numId w:val="81"/>
        </w:numPr>
        <w:spacing w:after="120"/>
        <w:ind w:left="714" w:hanging="357"/>
        <w:contextualSpacing w:val="0"/>
        <w:jc w:val="both"/>
        <w:rPr>
          <w:sz w:val="24"/>
          <w:szCs w:val="24"/>
        </w:rPr>
      </w:pPr>
      <w:r w:rsidRPr="00E276E2">
        <w:rPr>
          <w:sz w:val="24"/>
          <w:szCs w:val="24"/>
        </w:rPr>
        <w:t>Mangold- und Boretschblätter waschen, in kochendem Salzwasser etwa 3 Minuten blanchieren. Kalt abbrausen und abtropfen lassen, gut ausdrücken und fein hacken. In eine Schüssel geben.</w:t>
      </w:r>
    </w:p>
    <w:p w14:paraId="00B8E436" w14:textId="77777777" w:rsidR="00057C93" w:rsidRPr="00E276E2" w:rsidRDefault="00057C93" w:rsidP="00057C93">
      <w:pPr>
        <w:pStyle w:val="ListParagraph"/>
        <w:numPr>
          <w:ilvl w:val="0"/>
          <w:numId w:val="81"/>
        </w:numPr>
        <w:spacing w:after="120"/>
        <w:ind w:left="714" w:hanging="357"/>
        <w:contextualSpacing w:val="0"/>
        <w:jc w:val="both"/>
        <w:rPr>
          <w:sz w:val="24"/>
          <w:szCs w:val="24"/>
        </w:rPr>
      </w:pPr>
      <w:r w:rsidRPr="00E276E2">
        <w:rPr>
          <w:sz w:val="24"/>
          <w:szCs w:val="24"/>
        </w:rPr>
        <w:t>Kalbsbries in kochendem Salzwasser 5 Minuten blanchieren, kalt abschrecken. Von Häuten und Gefäßen befreien, in kleine Würfelchen schneiden. Zum Gemüse geben.</w:t>
      </w:r>
    </w:p>
    <w:p w14:paraId="50179C05" w14:textId="77777777" w:rsidR="00057C93" w:rsidRPr="00E276E2" w:rsidRDefault="00057C93" w:rsidP="00057C93">
      <w:pPr>
        <w:pStyle w:val="ListParagraph"/>
        <w:numPr>
          <w:ilvl w:val="0"/>
          <w:numId w:val="81"/>
        </w:numPr>
        <w:spacing w:after="120"/>
        <w:ind w:left="714" w:hanging="357"/>
        <w:contextualSpacing w:val="0"/>
        <w:jc w:val="both"/>
        <w:rPr>
          <w:sz w:val="24"/>
          <w:szCs w:val="24"/>
        </w:rPr>
      </w:pPr>
      <w:r w:rsidRPr="00E276E2">
        <w:rPr>
          <w:sz w:val="24"/>
          <w:szCs w:val="24"/>
        </w:rPr>
        <w:t>Harte Rinde von 1 Brötchen rundum zu Bröseln abreiben, die weiße Krume in 100 ml Kalbsfonds einweichen.</w:t>
      </w:r>
    </w:p>
    <w:p w14:paraId="34C952B2" w14:textId="77777777" w:rsidR="00057C93" w:rsidRPr="00E276E2" w:rsidRDefault="00057C93" w:rsidP="00057C93">
      <w:pPr>
        <w:pStyle w:val="ListParagraph"/>
        <w:numPr>
          <w:ilvl w:val="0"/>
          <w:numId w:val="81"/>
        </w:numPr>
        <w:spacing w:after="120"/>
        <w:ind w:left="714" w:hanging="357"/>
        <w:contextualSpacing w:val="0"/>
        <w:jc w:val="both"/>
        <w:rPr>
          <w:sz w:val="24"/>
          <w:szCs w:val="24"/>
        </w:rPr>
      </w:pPr>
      <w:r w:rsidRPr="00E276E2">
        <w:rPr>
          <w:sz w:val="24"/>
          <w:szCs w:val="24"/>
        </w:rPr>
        <w:t>Hackfleisch und Kalbsbrät zum Gemüse in die Schüssel geben. 2 Eier, abgeriebene Semmelbrösel, ausgedrückte Brotkrume und 3 EL Parmesan mit einem Holzlöffel gründlich untermengen. Mit ½ TL Majoran, Salz und Pfeffer kräftig würzen.</w:t>
      </w:r>
    </w:p>
    <w:p w14:paraId="2A7644AB" w14:textId="77777777" w:rsidR="00057C93" w:rsidRPr="00E276E2" w:rsidRDefault="00057C93" w:rsidP="00057C93">
      <w:pPr>
        <w:pStyle w:val="ListParagraph"/>
        <w:numPr>
          <w:ilvl w:val="0"/>
          <w:numId w:val="81"/>
        </w:numPr>
        <w:spacing w:after="120"/>
        <w:ind w:left="714" w:hanging="357"/>
        <w:contextualSpacing w:val="0"/>
        <w:jc w:val="both"/>
        <w:rPr>
          <w:sz w:val="24"/>
          <w:szCs w:val="24"/>
        </w:rPr>
      </w:pPr>
      <w:r w:rsidRPr="00E276E2">
        <w:rPr>
          <w:sz w:val="24"/>
          <w:szCs w:val="24"/>
        </w:rPr>
        <w:t>Die Teigkugel halbieren, beide Stücke auf leicht bemehlter Fläche dünn ausrollen (2 mm). Mit einem Teigrädchen in 5 cm breite Streifen schneiden. Auf der Hälfte der Streifen im Abstand von etwa 3 cm mit einem Teelöffel kleine Portionen der Füllung verteilen. Die übrigen Teigstreifen vorsichtig darüberlegen und Ravioli ausschneiden, Ränder leicht andrücken. Auf einem bemehlten Tuch ausbreiten und kurz antrocknen lassen.</w:t>
      </w:r>
    </w:p>
    <w:p w14:paraId="16350AF9" w14:textId="77777777" w:rsidR="00057C93" w:rsidRPr="00E276E2" w:rsidRDefault="00057C93" w:rsidP="00057C93">
      <w:pPr>
        <w:pStyle w:val="ListParagraph"/>
        <w:numPr>
          <w:ilvl w:val="0"/>
          <w:numId w:val="81"/>
        </w:numPr>
        <w:spacing w:after="120"/>
        <w:ind w:left="714" w:hanging="357"/>
        <w:contextualSpacing w:val="0"/>
        <w:jc w:val="both"/>
        <w:rPr>
          <w:sz w:val="24"/>
          <w:szCs w:val="24"/>
        </w:rPr>
      </w:pPr>
      <w:r w:rsidRPr="00E276E2">
        <w:rPr>
          <w:sz w:val="24"/>
          <w:szCs w:val="24"/>
        </w:rPr>
        <w:t>3 l Salzwasser aufkochen. Ravioli in das sprudelnde Wasser geben, nach dem Aufwallen 3-4 Minuten ziehen lassen. 50 g Butter zerlassen. 1 TL frische Majoranblättchen einrühren. Ravioli gut abtropfen lassen, mit Majoranbutter beträufeln und mit 50 g Parmesan bestreuen.</w:t>
      </w:r>
    </w:p>
    <w:p w14:paraId="0BF2A470" w14:textId="77777777" w:rsidR="00057C93" w:rsidRDefault="00057C93" w:rsidP="00057C93">
      <w:pPr>
        <w:rPr>
          <w:sz w:val="24"/>
          <w:szCs w:val="24"/>
        </w:rPr>
      </w:pPr>
    </w:p>
    <w:p w14:paraId="769B1614" w14:textId="77777777" w:rsidR="00057C93" w:rsidRDefault="00057C93" w:rsidP="00057C93">
      <w:pPr>
        <w:ind w:left="708" w:hanging="708"/>
        <w:jc w:val="both"/>
        <w:rPr>
          <w:sz w:val="24"/>
          <w:szCs w:val="24"/>
        </w:rPr>
      </w:pPr>
      <w:r>
        <w:rPr>
          <w:sz w:val="24"/>
          <w:szCs w:val="24"/>
        </w:rPr>
        <w:t>Tipp:</w:t>
      </w:r>
      <w:r>
        <w:rPr>
          <w:sz w:val="24"/>
          <w:szCs w:val="24"/>
        </w:rPr>
        <w:tab/>
        <w:t>Aufgrund des Aufwandes ist es viel besser und einfacher, fertige Ravioli zu kaufen. Und Obacht: Kalbsbries ist der Thymus des Kalbes. Also da, wo die Immunabwehr sitzt. Also definitiv eine Innerei, die auch noch wie das Gehirn aussieht. Man weiß nie, wie das Kalb so getickt hat, also daher besser drauf verzichten.</w:t>
      </w:r>
    </w:p>
    <w:p w14:paraId="36AB02B7" w14:textId="77777777" w:rsidR="00057C93" w:rsidRDefault="00057C93" w:rsidP="00057C93">
      <w:pPr>
        <w:rPr>
          <w:sz w:val="24"/>
          <w:szCs w:val="24"/>
        </w:rPr>
      </w:pPr>
    </w:p>
    <w:p w14:paraId="5993ED49" w14:textId="77777777" w:rsidR="00057C93" w:rsidRDefault="00057C93" w:rsidP="00057C93">
      <w:pPr>
        <w:rPr>
          <w:sz w:val="24"/>
          <w:szCs w:val="24"/>
        </w:rPr>
      </w:pPr>
    </w:p>
    <w:p w14:paraId="1B02FC50" w14:textId="77777777" w:rsidR="00057C93" w:rsidRDefault="00057C93" w:rsidP="00057C93">
      <w:pPr>
        <w:rPr>
          <w:sz w:val="24"/>
          <w:szCs w:val="24"/>
        </w:rPr>
      </w:pPr>
    </w:p>
    <w:p w14:paraId="5C964707" w14:textId="77777777" w:rsidR="00057C93" w:rsidRDefault="00057C93" w:rsidP="00057C93">
      <w:pPr>
        <w:rPr>
          <w:sz w:val="24"/>
          <w:szCs w:val="24"/>
        </w:rPr>
      </w:pPr>
    </w:p>
    <w:p w14:paraId="0C2FB9B4" w14:textId="77777777" w:rsidR="00057C93" w:rsidRDefault="00057C93" w:rsidP="00057C93">
      <w:pPr>
        <w:rPr>
          <w:sz w:val="24"/>
          <w:szCs w:val="24"/>
        </w:rPr>
      </w:pPr>
    </w:p>
    <w:p w14:paraId="1DF3DFEC" w14:textId="77777777" w:rsidR="00057C93" w:rsidRDefault="00057C93" w:rsidP="00057C93">
      <w:pPr>
        <w:rPr>
          <w:sz w:val="24"/>
          <w:szCs w:val="24"/>
        </w:rPr>
      </w:pPr>
    </w:p>
    <w:p w14:paraId="2FE216AF" w14:textId="77777777" w:rsidR="00057C93" w:rsidRDefault="00057C93" w:rsidP="00057C93">
      <w:pPr>
        <w:rPr>
          <w:sz w:val="24"/>
          <w:szCs w:val="24"/>
        </w:rPr>
      </w:pPr>
    </w:p>
    <w:p w14:paraId="0F8D0906" w14:textId="77777777" w:rsidR="00057C93" w:rsidRDefault="00057C93" w:rsidP="00057C93">
      <w:pPr>
        <w:pStyle w:val="Heading2"/>
        <w:spacing w:after="240"/>
      </w:pPr>
      <w:r>
        <w:lastRenderedPageBreak/>
        <w:t>Ravioli in Kräutersahne</w:t>
      </w:r>
      <w:r>
        <w:rPr>
          <w:rStyle w:val="FootnoteReference"/>
        </w:rPr>
        <w:footnoteReference w:id="1380"/>
      </w:r>
    </w:p>
    <w:p w14:paraId="309FEFAA" w14:textId="77777777" w:rsidR="00057C93" w:rsidRDefault="00057C93" w:rsidP="00057C93">
      <w:pPr>
        <w:rPr>
          <w:sz w:val="24"/>
          <w:szCs w:val="24"/>
        </w:rPr>
      </w:pPr>
      <w:r w:rsidRPr="0060177E">
        <w:rPr>
          <w:sz w:val="24"/>
          <w:szCs w:val="24"/>
          <w:u w:val="single"/>
        </w:rPr>
        <w:t>Zutaten</w:t>
      </w:r>
      <w:r>
        <w:rPr>
          <w:sz w:val="24"/>
          <w:szCs w:val="24"/>
        </w:rPr>
        <w:t xml:space="preserve"> (für vier Portionen):</w:t>
      </w:r>
    </w:p>
    <w:p w14:paraId="02BA275A" w14:textId="77777777" w:rsidR="00057C93" w:rsidRDefault="00057C93" w:rsidP="00057C93">
      <w:pPr>
        <w:rPr>
          <w:sz w:val="24"/>
          <w:szCs w:val="24"/>
        </w:rPr>
      </w:pPr>
      <w:r>
        <w:rPr>
          <w:sz w:val="24"/>
          <w:szCs w:val="24"/>
        </w:rPr>
        <w:t>Frische Ravioli</w:t>
      </w:r>
    </w:p>
    <w:p w14:paraId="3A844BF6" w14:textId="77777777" w:rsidR="00057C93" w:rsidRDefault="00057C93" w:rsidP="00057C93">
      <w:pPr>
        <w:rPr>
          <w:sz w:val="24"/>
          <w:szCs w:val="24"/>
        </w:rPr>
      </w:pPr>
      <w:r>
        <w:rPr>
          <w:sz w:val="24"/>
          <w:szCs w:val="24"/>
        </w:rPr>
        <w:t>300 g Sahne</w:t>
      </w:r>
    </w:p>
    <w:p w14:paraId="0062F2EA" w14:textId="77777777" w:rsidR="00057C93" w:rsidRDefault="00057C93" w:rsidP="00057C93">
      <w:pPr>
        <w:rPr>
          <w:sz w:val="24"/>
          <w:szCs w:val="24"/>
        </w:rPr>
      </w:pPr>
      <w:r>
        <w:rPr>
          <w:sz w:val="24"/>
          <w:szCs w:val="24"/>
        </w:rPr>
        <w:t>1/8 l Weißwein</w:t>
      </w:r>
    </w:p>
    <w:p w14:paraId="6F0DBD9E" w14:textId="77777777" w:rsidR="00057C93" w:rsidRDefault="00057C93" w:rsidP="00057C93">
      <w:pPr>
        <w:rPr>
          <w:sz w:val="24"/>
          <w:szCs w:val="24"/>
        </w:rPr>
      </w:pPr>
      <w:r>
        <w:rPr>
          <w:sz w:val="24"/>
          <w:szCs w:val="24"/>
        </w:rPr>
        <w:t>Salz, schwarzer Pfeffer aus der Mühle</w:t>
      </w:r>
    </w:p>
    <w:p w14:paraId="7D304298" w14:textId="77777777" w:rsidR="00057C93" w:rsidRDefault="00057C93" w:rsidP="00057C93">
      <w:pPr>
        <w:rPr>
          <w:sz w:val="24"/>
          <w:szCs w:val="24"/>
        </w:rPr>
      </w:pPr>
      <w:r>
        <w:rPr>
          <w:sz w:val="24"/>
          <w:szCs w:val="24"/>
        </w:rPr>
        <w:t>Frisch geriebene Muskatnuss</w:t>
      </w:r>
    </w:p>
    <w:p w14:paraId="3F77B489" w14:textId="77777777" w:rsidR="00057C93" w:rsidRDefault="00057C93" w:rsidP="00057C93">
      <w:pPr>
        <w:rPr>
          <w:sz w:val="24"/>
          <w:szCs w:val="24"/>
        </w:rPr>
      </w:pPr>
      <w:r>
        <w:rPr>
          <w:sz w:val="24"/>
          <w:szCs w:val="24"/>
        </w:rPr>
        <w:t>1 Bund glatte Petersilie</w:t>
      </w:r>
    </w:p>
    <w:p w14:paraId="6E55B439" w14:textId="77777777" w:rsidR="00057C93" w:rsidRDefault="00057C93" w:rsidP="00057C93">
      <w:pPr>
        <w:rPr>
          <w:sz w:val="24"/>
          <w:szCs w:val="24"/>
        </w:rPr>
      </w:pPr>
      <w:r>
        <w:rPr>
          <w:sz w:val="24"/>
          <w:szCs w:val="24"/>
        </w:rPr>
        <w:t>Reichlich gemischte Kräuter: Schnittlauch, Basilikum, Zitronenmelisse</w:t>
      </w:r>
    </w:p>
    <w:p w14:paraId="68EFE158" w14:textId="77777777" w:rsidR="00057C93" w:rsidRDefault="00057C93" w:rsidP="00057C93">
      <w:pPr>
        <w:rPr>
          <w:sz w:val="24"/>
          <w:szCs w:val="24"/>
        </w:rPr>
      </w:pPr>
    </w:p>
    <w:p w14:paraId="55A4E9E0" w14:textId="77777777" w:rsidR="00057C93" w:rsidRDefault="00057C93" w:rsidP="00057C93">
      <w:pPr>
        <w:rPr>
          <w:sz w:val="24"/>
          <w:szCs w:val="24"/>
        </w:rPr>
      </w:pPr>
      <w:r>
        <w:rPr>
          <w:sz w:val="24"/>
          <w:szCs w:val="24"/>
        </w:rPr>
        <w:t>Zubereitungszeit: etwa 20 Min.</w:t>
      </w:r>
    </w:p>
    <w:p w14:paraId="32AD0859" w14:textId="77777777" w:rsidR="00057C93" w:rsidRDefault="00057C93" w:rsidP="00057C93">
      <w:pPr>
        <w:pStyle w:val="ListParagraph"/>
        <w:numPr>
          <w:ilvl w:val="0"/>
          <w:numId w:val="19"/>
        </w:numPr>
        <w:spacing w:after="120"/>
        <w:ind w:left="714" w:hanging="357"/>
        <w:contextualSpacing w:val="0"/>
        <w:jc w:val="both"/>
        <w:rPr>
          <w:sz w:val="24"/>
          <w:szCs w:val="24"/>
        </w:rPr>
      </w:pPr>
      <w:r>
        <w:rPr>
          <w:sz w:val="24"/>
          <w:szCs w:val="24"/>
        </w:rPr>
        <w:t>Für die Sauce die Sahne mit dem Wein in einem breiten Topf langsam cremig einköcheln. Mit Salz, Pfeffer und Muskatnuss würzen.</w:t>
      </w:r>
    </w:p>
    <w:p w14:paraId="33260D3C" w14:textId="77777777" w:rsidR="00057C93" w:rsidRDefault="00057C93" w:rsidP="00057C93">
      <w:pPr>
        <w:pStyle w:val="ListParagraph"/>
        <w:numPr>
          <w:ilvl w:val="0"/>
          <w:numId w:val="19"/>
        </w:numPr>
        <w:spacing w:after="120"/>
        <w:ind w:left="714" w:hanging="357"/>
        <w:contextualSpacing w:val="0"/>
        <w:jc w:val="both"/>
        <w:rPr>
          <w:sz w:val="24"/>
          <w:szCs w:val="24"/>
        </w:rPr>
      </w:pPr>
      <w:r>
        <w:rPr>
          <w:sz w:val="24"/>
          <w:szCs w:val="24"/>
        </w:rPr>
        <w:t>In einem großen Topf Salzwasser aufkochen. Die Kräuter (auch die Petersilie) fein hacken, unter die Sahnesauce rühren. Die Ravioli ins kochende Wasser geben, nach Packungsanweisung kochen. Mit dem Schaumlöffel herausheben, gut abtropfen lassen und sofort in die Kräutersahne legen.</w:t>
      </w:r>
    </w:p>
    <w:p w14:paraId="0C4D86AE" w14:textId="33656270" w:rsidR="00057C93" w:rsidRDefault="00057C93" w:rsidP="00057C93">
      <w:pPr>
        <w:rPr>
          <w:rFonts w:asciiTheme="majorHAnsi" w:eastAsiaTheme="majorEastAsia" w:hAnsiTheme="majorHAnsi" w:cstheme="majorBidi"/>
          <w:color w:val="2F5496" w:themeColor="accent1" w:themeShade="BF"/>
          <w:sz w:val="26"/>
          <w:szCs w:val="26"/>
        </w:rPr>
      </w:pPr>
      <w:r>
        <w:rPr>
          <w:sz w:val="24"/>
          <w:szCs w:val="24"/>
        </w:rPr>
        <w:br w:type="page"/>
      </w:r>
    </w:p>
    <w:p w14:paraId="0B3FFE6D" w14:textId="77777777" w:rsidR="00CB17D4" w:rsidRDefault="00CB17D4" w:rsidP="00CB17D4">
      <w:pPr>
        <w:pStyle w:val="Heading2"/>
        <w:spacing w:after="240"/>
      </w:pPr>
      <w:r>
        <w:lastRenderedPageBreak/>
        <w:t>Unsere Lasagne Variante 1</w:t>
      </w:r>
      <w:r>
        <w:rPr>
          <w:rStyle w:val="FootnoteReference"/>
        </w:rPr>
        <w:footnoteReference w:id="1381"/>
      </w:r>
    </w:p>
    <w:p w14:paraId="31103FDD" w14:textId="77777777" w:rsidR="00CB17D4" w:rsidRDefault="00CB17D4" w:rsidP="00CB17D4">
      <w:pPr>
        <w:rPr>
          <w:sz w:val="24"/>
          <w:szCs w:val="24"/>
        </w:rPr>
      </w:pPr>
      <w:r w:rsidRPr="00000B26">
        <w:rPr>
          <w:sz w:val="24"/>
          <w:szCs w:val="24"/>
          <w:u w:val="single"/>
        </w:rPr>
        <w:t>Zutaten</w:t>
      </w:r>
      <w:r>
        <w:rPr>
          <w:sz w:val="24"/>
          <w:szCs w:val="24"/>
        </w:rPr>
        <w:t xml:space="preserve"> (für 4-6 Portionen)</w:t>
      </w:r>
    </w:p>
    <w:p w14:paraId="576ED7D4" w14:textId="77777777" w:rsidR="00CB17D4" w:rsidRDefault="00CB17D4" w:rsidP="00CB17D4">
      <w:pPr>
        <w:rPr>
          <w:sz w:val="24"/>
          <w:szCs w:val="24"/>
        </w:rPr>
      </w:pPr>
      <w:r>
        <w:rPr>
          <w:sz w:val="24"/>
          <w:szCs w:val="24"/>
        </w:rPr>
        <w:t>1 Zwiebel</w:t>
      </w:r>
    </w:p>
    <w:p w14:paraId="525AB1FD" w14:textId="77777777" w:rsidR="00CB17D4" w:rsidRDefault="00CB17D4" w:rsidP="00CB17D4">
      <w:pPr>
        <w:rPr>
          <w:sz w:val="24"/>
          <w:szCs w:val="24"/>
        </w:rPr>
      </w:pPr>
      <w:r>
        <w:rPr>
          <w:sz w:val="24"/>
          <w:szCs w:val="24"/>
        </w:rPr>
        <w:t>6 EL Olivenöl</w:t>
      </w:r>
    </w:p>
    <w:p w14:paraId="7C6B05CE" w14:textId="77777777" w:rsidR="00CB17D4" w:rsidRDefault="00CB17D4" w:rsidP="00CB17D4">
      <w:pPr>
        <w:rPr>
          <w:sz w:val="24"/>
          <w:szCs w:val="24"/>
        </w:rPr>
      </w:pPr>
      <w:r>
        <w:rPr>
          <w:sz w:val="24"/>
          <w:szCs w:val="24"/>
        </w:rPr>
        <w:t>300 g mageres Rinderhackfleisch</w:t>
      </w:r>
    </w:p>
    <w:p w14:paraId="30CABA4E" w14:textId="77777777" w:rsidR="00CB17D4" w:rsidRDefault="00CB17D4" w:rsidP="00CB17D4">
      <w:pPr>
        <w:rPr>
          <w:sz w:val="24"/>
          <w:szCs w:val="24"/>
        </w:rPr>
      </w:pPr>
      <w:r>
        <w:rPr>
          <w:sz w:val="24"/>
          <w:szCs w:val="24"/>
        </w:rPr>
        <w:t xml:space="preserve">Salz, schwarzer Pfeffer aus der Mühle, </w:t>
      </w:r>
    </w:p>
    <w:p w14:paraId="6C5A0F96" w14:textId="77777777" w:rsidR="00CB17D4" w:rsidRDefault="00CB17D4" w:rsidP="00CB17D4">
      <w:pPr>
        <w:rPr>
          <w:sz w:val="24"/>
          <w:szCs w:val="24"/>
        </w:rPr>
      </w:pPr>
      <w:r>
        <w:rPr>
          <w:sz w:val="24"/>
          <w:szCs w:val="24"/>
        </w:rPr>
        <w:t>Cayennepfeffer</w:t>
      </w:r>
    </w:p>
    <w:p w14:paraId="5614D1BF" w14:textId="77777777" w:rsidR="00CB17D4" w:rsidRDefault="00CB17D4" w:rsidP="00CB17D4">
      <w:pPr>
        <w:rPr>
          <w:sz w:val="24"/>
          <w:szCs w:val="24"/>
        </w:rPr>
      </w:pPr>
      <w:r>
        <w:rPr>
          <w:sz w:val="24"/>
          <w:szCs w:val="24"/>
        </w:rPr>
        <w:t>2 Knoblauchzehen</w:t>
      </w:r>
    </w:p>
    <w:p w14:paraId="77BF67B9" w14:textId="77777777" w:rsidR="00CB17D4" w:rsidRDefault="00CB17D4" w:rsidP="00CB17D4">
      <w:pPr>
        <w:rPr>
          <w:sz w:val="24"/>
          <w:szCs w:val="24"/>
        </w:rPr>
      </w:pPr>
      <w:r>
        <w:rPr>
          <w:sz w:val="24"/>
          <w:szCs w:val="24"/>
        </w:rPr>
        <w:t>Etwa 200 ml Rotwein</w:t>
      </w:r>
    </w:p>
    <w:p w14:paraId="04FB0E29" w14:textId="77777777" w:rsidR="00CB17D4" w:rsidRDefault="00CB17D4" w:rsidP="00CB17D4">
      <w:pPr>
        <w:rPr>
          <w:sz w:val="24"/>
          <w:szCs w:val="24"/>
        </w:rPr>
      </w:pPr>
      <w:r>
        <w:rPr>
          <w:sz w:val="24"/>
          <w:szCs w:val="24"/>
        </w:rPr>
        <w:t>1 kg Tomatenfruchtfleisch aus der Packung</w:t>
      </w:r>
    </w:p>
    <w:p w14:paraId="2E5AE861" w14:textId="77777777" w:rsidR="00CB17D4" w:rsidRDefault="00CB17D4" w:rsidP="00CB17D4">
      <w:pPr>
        <w:rPr>
          <w:sz w:val="24"/>
          <w:szCs w:val="24"/>
        </w:rPr>
      </w:pPr>
      <w:r>
        <w:rPr>
          <w:sz w:val="24"/>
          <w:szCs w:val="24"/>
        </w:rPr>
        <w:t>1 Bund glatte Petersilie</w:t>
      </w:r>
    </w:p>
    <w:p w14:paraId="70918E87" w14:textId="77777777" w:rsidR="00CB17D4" w:rsidRDefault="00CB17D4" w:rsidP="00CB17D4">
      <w:pPr>
        <w:rPr>
          <w:sz w:val="24"/>
          <w:szCs w:val="24"/>
        </w:rPr>
      </w:pPr>
      <w:r>
        <w:rPr>
          <w:sz w:val="24"/>
          <w:szCs w:val="24"/>
        </w:rPr>
        <w:t>300 g Mozzarella (oder mehr)</w:t>
      </w:r>
    </w:p>
    <w:p w14:paraId="1B15C137" w14:textId="77777777" w:rsidR="00CB17D4" w:rsidRDefault="00CB17D4" w:rsidP="00CB17D4">
      <w:pPr>
        <w:rPr>
          <w:sz w:val="24"/>
          <w:szCs w:val="24"/>
        </w:rPr>
      </w:pPr>
      <w:r>
        <w:rPr>
          <w:sz w:val="24"/>
          <w:szCs w:val="24"/>
        </w:rPr>
        <w:t>250 g Lasagneblätter</w:t>
      </w:r>
    </w:p>
    <w:p w14:paraId="2CA20B50" w14:textId="77777777" w:rsidR="00CB17D4" w:rsidRDefault="00CB17D4" w:rsidP="00CB17D4">
      <w:pPr>
        <w:rPr>
          <w:sz w:val="24"/>
          <w:szCs w:val="24"/>
        </w:rPr>
      </w:pPr>
      <w:r>
        <w:rPr>
          <w:sz w:val="24"/>
          <w:szCs w:val="24"/>
        </w:rPr>
        <w:t>150 g Crème fraîche</w:t>
      </w:r>
    </w:p>
    <w:p w14:paraId="5F98B59B" w14:textId="77777777" w:rsidR="00CB17D4" w:rsidRDefault="00CB17D4" w:rsidP="00CB17D4">
      <w:pPr>
        <w:rPr>
          <w:sz w:val="24"/>
          <w:szCs w:val="24"/>
        </w:rPr>
      </w:pPr>
      <w:r>
        <w:rPr>
          <w:sz w:val="24"/>
          <w:szCs w:val="24"/>
        </w:rPr>
        <w:t>4 EL Sahne</w:t>
      </w:r>
    </w:p>
    <w:p w14:paraId="007BE855" w14:textId="77777777" w:rsidR="00CB17D4" w:rsidRDefault="00CB17D4" w:rsidP="00CB17D4">
      <w:pPr>
        <w:rPr>
          <w:sz w:val="24"/>
          <w:szCs w:val="24"/>
        </w:rPr>
      </w:pPr>
      <w:r>
        <w:rPr>
          <w:sz w:val="24"/>
          <w:szCs w:val="24"/>
        </w:rPr>
        <w:t>4 EL frisch geriebener Parmesan</w:t>
      </w:r>
    </w:p>
    <w:p w14:paraId="2C8CC35F" w14:textId="77777777" w:rsidR="00CB17D4" w:rsidRDefault="00CB17D4" w:rsidP="00CB17D4">
      <w:pPr>
        <w:rPr>
          <w:sz w:val="24"/>
          <w:szCs w:val="24"/>
        </w:rPr>
      </w:pPr>
    </w:p>
    <w:p w14:paraId="2F2FD9B9" w14:textId="77777777" w:rsidR="00CB17D4" w:rsidRDefault="00CB17D4" w:rsidP="00CB17D4">
      <w:pPr>
        <w:rPr>
          <w:sz w:val="24"/>
          <w:szCs w:val="24"/>
        </w:rPr>
      </w:pPr>
    </w:p>
    <w:p w14:paraId="59C054C0" w14:textId="77777777" w:rsidR="00CB17D4" w:rsidRDefault="00CB17D4" w:rsidP="00CB17D4">
      <w:pPr>
        <w:rPr>
          <w:sz w:val="24"/>
          <w:szCs w:val="24"/>
        </w:rPr>
      </w:pPr>
      <w:r>
        <w:rPr>
          <w:sz w:val="24"/>
          <w:szCs w:val="24"/>
        </w:rPr>
        <w:t>Zubereitungszeit: etwa 1 St. 45 Min</w:t>
      </w:r>
    </w:p>
    <w:p w14:paraId="42803755" w14:textId="77777777" w:rsidR="00CB17D4" w:rsidRDefault="00CB17D4" w:rsidP="00CB17D4">
      <w:pPr>
        <w:pStyle w:val="ListParagraph"/>
        <w:numPr>
          <w:ilvl w:val="0"/>
          <w:numId w:val="20"/>
        </w:numPr>
        <w:spacing w:after="120"/>
        <w:ind w:left="714" w:hanging="357"/>
        <w:contextualSpacing w:val="0"/>
        <w:jc w:val="both"/>
        <w:rPr>
          <w:sz w:val="24"/>
          <w:szCs w:val="24"/>
        </w:rPr>
      </w:pPr>
      <w:r>
        <w:rPr>
          <w:sz w:val="24"/>
          <w:szCs w:val="24"/>
        </w:rPr>
        <w:t>Die Zwiebel hacken. In einer Pfanne 2 EL Olivenöl erhitzen, die Zwiebeln andünsten. Das Hackfleisch dazugeben, unter Rühren krümelig braten. Mit Salz, Pfeffer und Cayennepfeffer würzen, die Knoblauchzehen dazu drücken und den Wein angießen. Etwa 10 Min. sanft köcheln lassen.</w:t>
      </w:r>
    </w:p>
    <w:p w14:paraId="4BD7977D" w14:textId="77777777" w:rsidR="00CB17D4" w:rsidRDefault="00CB17D4" w:rsidP="00CB17D4">
      <w:pPr>
        <w:pStyle w:val="ListParagraph"/>
        <w:numPr>
          <w:ilvl w:val="0"/>
          <w:numId w:val="20"/>
        </w:numPr>
        <w:spacing w:after="120"/>
        <w:ind w:left="714" w:hanging="357"/>
        <w:contextualSpacing w:val="0"/>
        <w:jc w:val="both"/>
        <w:rPr>
          <w:sz w:val="24"/>
          <w:szCs w:val="24"/>
        </w:rPr>
      </w:pPr>
      <w:r>
        <w:rPr>
          <w:sz w:val="24"/>
          <w:szCs w:val="24"/>
        </w:rPr>
        <w:t>Das Tomatenfruchtfleisch in einen Topf geben, dicklich einköcheln lassen. Mit Salz und Pfeffer würzen. Die Petersilie fein hacken und untermischen. Den Mozzarella in dünne Scheiben schneiden.</w:t>
      </w:r>
    </w:p>
    <w:p w14:paraId="28DB678F" w14:textId="77777777" w:rsidR="00CB17D4" w:rsidRDefault="00CB17D4" w:rsidP="00CB17D4">
      <w:pPr>
        <w:pStyle w:val="ListParagraph"/>
        <w:numPr>
          <w:ilvl w:val="0"/>
          <w:numId w:val="20"/>
        </w:numPr>
        <w:spacing w:after="120"/>
        <w:ind w:left="714" w:hanging="357"/>
        <w:contextualSpacing w:val="0"/>
        <w:jc w:val="both"/>
        <w:rPr>
          <w:sz w:val="24"/>
          <w:szCs w:val="24"/>
        </w:rPr>
      </w:pPr>
      <w:r>
        <w:rPr>
          <w:sz w:val="24"/>
          <w:szCs w:val="24"/>
        </w:rPr>
        <w:t>Den Backofen auf 200° vorheizen. Eine rechteckige. Feuerfeste Form im 1 EL Olivenöl ausstreichen. Den Boden der Form mit Nudelblättern auslegen. Abwechselnd Hackfleisch, Mozzarellascheiben, Tomatensauce und Nudelblätter schichten. Einige Mozzarellascheiben für die oberste Schicht aufheben.</w:t>
      </w:r>
    </w:p>
    <w:p w14:paraId="0420A7ED" w14:textId="77777777" w:rsidR="00CB17D4" w:rsidRDefault="00CB17D4" w:rsidP="00CB17D4">
      <w:pPr>
        <w:pStyle w:val="ListParagraph"/>
        <w:numPr>
          <w:ilvl w:val="0"/>
          <w:numId w:val="20"/>
        </w:numPr>
        <w:spacing w:after="120"/>
        <w:ind w:left="714" w:hanging="357"/>
        <w:contextualSpacing w:val="0"/>
        <w:jc w:val="both"/>
        <w:rPr>
          <w:sz w:val="24"/>
          <w:szCs w:val="24"/>
        </w:rPr>
      </w:pPr>
      <w:r>
        <w:rPr>
          <w:sz w:val="24"/>
          <w:szCs w:val="24"/>
        </w:rPr>
        <w:lastRenderedPageBreak/>
        <w:t>Mit Nudelblättern abschließen. Die Crème fraîche mit Sahne und 2 EL Parmesan verrühren, auf die oberste Nudelschicht streichen. Mit den übrigen Mozzarellascheiben abdecken, salzen und pfeffern.</w:t>
      </w:r>
    </w:p>
    <w:p w14:paraId="73D6F3CE" w14:textId="77777777" w:rsidR="00CB17D4" w:rsidRDefault="00CB17D4" w:rsidP="00CB17D4">
      <w:pPr>
        <w:pStyle w:val="ListParagraph"/>
        <w:numPr>
          <w:ilvl w:val="0"/>
          <w:numId w:val="20"/>
        </w:numPr>
        <w:spacing w:after="120"/>
        <w:ind w:left="714" w:hanging="357"/>
        <w:contextualSpacing w:val="0"/>
        <w:jc w:val="both"/>
        <w:rPr>
          <w:sz w:val="24"/>
          <w:szCs w:val="24"/>
        </w:rPr>
      </w:pPr>
      <w:r w:rsidRPr="00122C25">
        <w:rPr>
          <w:sz w:val="24"/>
          <w:szCs w:val="24"/>
        </w:rPr>
        <w:t>Die Form mit Pergamentpapier abdecken und in den Backofen schieben (Gas Stufe 3). Etwa 30 Min. garen. Danach das Papier abnehmen, den restlichen Parmesan aufstreuen, mit 1 EL Olivenöl beträufeln und die Lasagne in weiteren 10 Min. knusprig überbacken.</w:t>
      </w:r>
    </w:p>
    <w:p w14:paraId="18541555" w14:textId="77777777" w:rsidR="00CB17D4" w:rsidRDefault="00CB17D4" w:rsidP="00CB17D4">
      <w:pPr>
        <w:spacing w:after="120"/>
        <w:jc w:val="both"/>
        <w:rPr>
          <w:sz w:val="24"/>
          <w:szCs w:val="24"/>
        </w:rPr>
      </w:pPr>
    </w:p>
    <w:p w14:paraId="6CC31C24" w14:textId="77777777" w:rsidR="00CB17D4" w:rsidRPr="00D72820" w:rsidRDefault="00CB17D4" w:rsidP="00CB17D4">
      <w:pPr>
        <w:spacing w:after="120"/>
        <w:jc w:val="both"/>
        <w:rPr>
          <w:sz w:val="24"/>
          <w:szCs w:val="24"/>
        </w:rPr>
      </w:pPr>
      <w:r>
        <w:rPr>
          <w:sz w:val="24"/>
          <w:szCs w:val="24"/>
        </w:rPr>
        <w:t>Info:</w:t>
      </w:r>
      <w:r>
        <w:rPr>
          <w:sz w:val="24"/>
          <w:szCs w:val="24"/>
        </w:rPr>
        <w:tab/>
        <w:t>Das ist unsere Lasagne</w:t>
      </w:r>
      <w:r w:rsidRPr="00022BA3">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141B8F1C" w14:textId="77777777" w:rsidR="00CB17D4" w:rsidRDefault="00CB17D4" w:rsidP="00CB17D4">
      <w:pPr>
        <w:rPr>
          <w:sz w:val="24"/>
          <w:szCs w:val="24"/>
        </w:rPr>
      </w:pPr>
      <w:r>
        <w:rPr>
          <w:sz w:val="24"/>
          <w:szCs w:val="24"/>
        </w:rPr>
        <w:br w:type="page"/>
      </w:r>
    </w:p>
    <w:p w14:paraId="004DECBC" w14:textId="77777777" w:rsidR="00CB17D4" w:rsidRDefault="00CB17D4" w:rsidP="00CB17D4">
      <w:pPr>
        <w:pStyle w:val="Heading2"/>
        <w:spacing w:after="240"/>
      </w:pPr>
      <w:r>
        <w:lastRenderedPageBreak/>
        <w:t>Lasagne Variante 2</w:t>
      </w:r>
      <w:r>
        <w:rPr>
          <w:rStyle w:val="FootnoteReference"/>
        </w:rPr>
        <w:footnoteReference w:id="1382"/>
      </w:r>
      <w:r>
        <w:t xml:space="preserve"> </w:t>
      </w:r>
    </w:p>
    <w:p w14:paraId="487F8751" w14:textId="77777777" w:rsidR="00CB17D4" w:rsidRDefault="00CB17D4" w:rsidP="00CB17D4">
      <w:pPr>
        <w:rPr>
          <w:sz w:val="24"/>
          <w:szCs w:val="24"/>
        </w:rPr>
      </w:pPr>
      <w:r w:rsidRPr="00D512BB">
        <w:rPr>
          <w:sz w:val="24"/>
          <w:szCs w:val="24"/>
          <w:u w:val="single"/>
        </w:rPr>
        <w:t>Zutaten</w:t>
      </w:r>
      <w:r>
        <w:rPr>
          <w:sz w:val="24"/>
          <w:szCs w:val="24"/>
        </w:rPr>
        <w:t xml:space="preserve"> (für 8 Portionen)</w:t>
      </w:r>
    </w:p>
    <w:p w14:paraId="5F770FE8" w14:textId="77777777" w:rsidR="00CB17D4" w:rsidRPr="00E17D11" w:rsidRDefault="00CB17D4" w:rsidP="00CB17D4">
      <w:pPr>
        <w:rPr>
          <w:sz w:val="24"/>
          <w:szCs w:val="24"/>
        </w:rPr>
      </w:pPr>
      <w:r w:rsidRPr="00E17D11">
        <w:rPr>
          <w:i/>
          <w:iCs/>
          <w:sz w:val="24"/>
          <w:szCs w:val="24"/>
        </w:rPr>
        <w:t>Für den Teig</w:t>
      </w:r>
      <w:r w:rsidRPr="00E17D11">
        <w:rPr>
          <w:sz w:val="24"/>
          <w:szCs w:val="24"/>
        </w:rPr>
        <w:t xml:space="preserve"> (oder einfach Lasagneplatten nehmen </w:t>
      </w:r>
      <w:r w:rsidRPr="00E17D11">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sidRPr="00E17D11">
        <w:rPr>
          <w:sz w:val="24"/>
          <w:szCs w:val="24"/>
        </w:rPr>
        <w:t>)</w:t>
      </w:r>
    </w:p>
    <w:p w14:paraId="75AA2B91" w14:textId="77777777" w:rsidR="00CB17D4" w:rsidRDefault="00CB17D4" w:rsidP="00CB17D4">
      <w:pPr>
        <w:rPr>
          <w:sz w:val="24"/>
          <w:szCs w:val="24"/>
        </w:rPr>
      </w:pPr>
      <w:r>
        <w:rPr>
          <w:sz w:val="24"/>
          <w:szCs w:val="24"/>
        </w:rPr>
        <w:t>350 g Mehl und Mehl zum Ausrollen</w:t>
      </w:r>
    </w:p>
    <w:p w14:paraId="1C565649" w14:textId="77777777" w:rsidR="00CB17D4" w:rsidRDefault="00CB17D4" w:rsidP="00CB17D4">
      <w:pPr>
        <w:rPr>
          <w:sz w:val="24"/>
          <w:szCs w:val="24"/>
        </w:rPr>
      </w:pPr>
      <w:r>
        <w:rPr>
          <w:sz w:val="24"/>
          <w:szCs w:val="24"/>
        </w:rPr>
        <w:t>125 g Hartweizengrieß</w:t>
      </w:r>
    </w:p>
    <w:p w14:paraId="3738E4B2" w14:textId="77777777" w:rsidR="00CB17D4" w:rsidRDefault="00CB17D4" w:rsidP="00CB17D4">
      <w:pPr>
        <w:rPr>
          <w:sz w:val="24"/>
          <w:szCs w:val="24"/>
        </w:rPr>
      </w:pPr>
      <w:r>
        <w:rPr>
          <w:sz w:val="24"/>
          <w:szCs w:val="24"/>
        </w:rPr>
        <w:t xml:space="preserve">4 Eier </w:t>
      </w:r>
    </w:p>
    <w:p w14:paraId="1CAA40A8" w14:textId="77777777" w:rsidR="00CB17D4" w:rsidRDefault="00CB17D4" w:rsidP="00CB17D4">
      <w:pPr>
        <w:rPr>
          <w:sz w:val="24"/>
          <w:szCs w:val="24"/>
        </w:rPr>
      </w:pPr>
      <w:r>
        <w:rPr>
          <w:sz w:val="24"/>
          <w:szCs w:val="24"/>
        </w:rPr>
        <w:t>Salz</w:t>
      </w:r>
    </w:p>
    <w:p w14:paraId="4A7F2527" w14:textId="77777777" w:rsidR="00CB17D4" w:rsidRDefault="00CB17D4" w:rsidP="00CB17D4">
      <w:pPr>
        <w:rPr>
          <w:sz w:val="24"/>
          <w:szCs w:val="24"/>
        </w:rPr>
      </w:pPr>
      <w:r>
        <w:rPr>
          <w:sz w:val="24"/>
          <w:szCs w:val="24"/>
        </w:rPr>
        <w:t>2 EL Marsala (oder trockener Weißwein oder nix)</w:t>
      </w:r>
    </w:p>
    <w:p w14:paraId="0AC124E2" w14:textId="77777777" w:rsidR="00CB17D4" w:rsidRDefault="00CB17D4" w:rsidP="00CB17D4">
      <w:pPr>
        <w:rPr>
          <w:sz w:val="24"/>
          <w:szCs w:val="24"/>
        </w:rPr>
      </w:pPr>
    </w:p>
    <w:p w14:paraId="2EB0B22B" w14:textId="77777777" w:rsidR="00CB17D4" w:rsidRPr="00E17D11" w:rsidRDefault="00CB17D4" w:rsidP="00CB17D4">
      <w:pPr>
        <w:rPr>
          <w:i/>
          <w:iCs/>
          <w:sz w:val="24"/>
          <w:szCs w:val="24"/>
        </w:rPr>
      </w:pPr>
      <w:r w:rsidRPr="00E17D11">
        <w:rPr>
          <w:i/>
          <w:iCs/>
          <w:sz w:val="24"/>
          <w:szCs w:val="24"/>
        </w:rPr>
        <w:t>Für die Sauce</w:t>
      </w:r>
      <w:r>
        <w:rPr>
          <w:i/>
          <w:iCs/>
          <w:sz w:val="24"/>
          <w:szCs w:val="24"/>
        </w:rPr>
        <w:t>:</w:t>
      </w:r>
    </w:p>
    <w:p w14:paraId="4BAFDAB6" w14:textId="77777777" w:rsidR="00CB17D4" w:rsidRDefault="00CB17D4" w:rsidP="00CB17D4">
      <w:pPr>
        <w:rPr>
          <w:sz w:val="24"/>
          <w:szCs w:val="24"/>
        </w:rPr>
      </w:pPr>
      <w:r>
        <w:rPr>
          <w:sz w:val="24"/>
          <w:szCs w:val="24"/>
        </w:rPr>
        <w:t>450 g Hackfleisch</w:t>
      </w:r>
    </w:p>
    <w:p w14:paraId="34664FB6" w14:textId="77777777" w:rsidR="00CB17D4" w:rsidRDefault="00CB17D4" w:rsidP="00CB17D4">
      <w:pPr>
        <w:rPr>
          <w:sz w:val="24"/>
          <w:szCs w:val="24"/>
        </w:rPr>
      </w:pPr>
      <w:r>
        <w:rPr>
          <w:sz w:val="24"/>
          <w:szCs w:val="24"/>
        </w:rPr>
        <w:t>100 g durchwachsener Speck</w:t>
      </w:r>
    </w:p>
    <w:p w14:paraId="540CB98E" w14:textId="77777777" w:rsidR="00CB17D4" w:rsidRDefault="00CB17D4" w:rsidP="00CB17D4">
      <w:pPr>
        <w:rPr>
          <w:sz w:val="24"/>
          <w:szCs w:val="24"/>
        </w:rPr>
      </w:pPr>
      <w:r>
        <w:rPr>
          <w:sz w:val="24"/>
          <w:szCs w:val="24"/>
        </w:rPr>
        <w:t>1 Mohrrübe</w:t>
      </w:r>
    </w:p>
    <w:p w14:paraId="07375E85" w14:textId="77777777" w:rsidR="00CB17D4" w:rsidRDefault="00CB17D4" w:rsidP="00CB17D4">
      <w:pPr>
        <w:rPr>
          <w:sz w:val="24"/>
          <w:szCs w:val="24"/>
        </w:rPr>
      </w:pPr>
      <w:r>
        <w:rPr>
          <w:sz w:val="24"/>
          <w:szCs w:val="24"/>
        </w:rPr>
        <w:t>1 Zwiebel</w:t>
      </w:r>
    </w:p>
    <w:p w14:paraId="7231D74D" w14:textId="77777777" w:rsidR="00CB17D4" w:rsidRDefault="00CB17D4" w:rsidP="00CB17D4">
      <w:pPr>
        <w:rPr>
          <w:sz w:val="24"/>
          <w:szCs w:val="24"/>
        </w:rPr>
      </w:pPr>
      <w:r>
        <w:rPr>
          <w:sz w:val="24"/>
          <w:szCs w:val="24"/>
        </w:rPr>
        <w:t>¼ l trockener Weißwein</w:t>
      </w:r>
    </w:p>
    <w:p w14:paraId="7D1D8DA5" w14:textId="77777777" w:rsidR="00CB17D4" w:rsidRDefault="00CB17D4" w:rsidP="00CB17D4">
      <w:pPr>
        <w:rPr>
          <w:sz w:val="24"/>
          <w:szCs w:val="24"/>
        </w:rPr>
      </w:pPr>
      <w:r>
        <w:rPr>
          <w:sz w:val="24"/>
          <w:szCs w:val="24"/>
        </w:rPr>
        <w:t>1/8 l Brühe</w:t>
      </w:r>
    </w:p>
    <w:p w14:paraId="71CFE9B3" w14:textId="77777777" w:rsidR="00CB17D4" w:rsidRDefault="00CB17D4" w:rsidP="00CB17D4">
      <w:pPr>
        <w:rPr>
          <w:sz w:val="24"/>
          <w:szCs w:val="24"/>
        </w:rPr>
      </w:pPr>
      <w:r>
        <w:rPr>
          <w:sz w:val="24"/>
          <w:szCs w:val="24"/>
        </w:rPr>
        <w:t>2 EL Tomatenmark</w:t>
      </w:r>
    </w:p>
    <w:p w14:paraId="5045747C" w14:textId="77777777" w:rsidR="00CB17D4" w:rsidRDefault="00CB17D4" w:rsidP="00CB17D4">
      <w:pPr>
        <w:rPr>
          <w:sz w:val="24"/>
          <w:szCs w:val="24"/>
        </w:rPr>
      </w:pPr>
      <w:r>
        <w:rPr>
          <w:sz w:val="24"/>
          <w:szCs w:val="24"/>
        </w:rPr>
        <w:t>1 EL Butter</w:t>
      </w:r>
    </w:p>
    <w:p w14:paraId="139287A6" w14:textId="77777777" w:rsidR="00CB17D4" w:rsidRDefault="00CB17D4" w:rsidP="00CB17D4">
      <w:pPr>
        <w:rPr>
          <w:sz w:val="24"/>
          <w:szCs w:val="24"/>
        </w:rPr>
      </w:pPr>
      <w:r>
        <w:rPr>
          <w:sz w:val="24"/>
          <w:szCs w:val="24"/>
        </w:rPr>
        <w:t>Salz, Pfeffer aus der Mühle</w:t>
      </w:r>
    </w:p>
    <w:p w14:paraId="776AB388" w14:textId="77777777" w:rsidR="00CB17D4" w:rsidRDefault="00CB17D4" w:rsidP="00CB17D4">
      <w:pPr>
        <w:rPr>
          <w:sz w:val="24"/>
          <w:szCs w:val="24"/>
        </w:rPr>
      </w:pPr>
      <w:r>
        <w:rPr>
          <w:sz w:val="24"/>
          <w:szCs w:val="24"/>
        </w:rPr>
        <w:t>1 Prise Zimt</w:t>
      </w:r>
    </w:p>
    <w:p w14:paraId="53766C81" w14:textId="77777777" w:rsidR="00CB17D4" w:rsidRDefault="00CB17D4" w:rsidP="00CB17D4">
      <w:pPr>
        <w:rPr>
          <w:sz w:val="24"/>
          <w:szCs w:val="24"/>
        </w:rPr>
      </w:pPr>
    </w:p>
    <w:p w14:paraId="012D73B3" w14:textId="77777777" w:rsidR="00CB17D4" w:rsidRPr="00E17D11" w:rsidRDefault="00CB17D4" w:rsidP="00CB17D4">
      <w:pPr>
        <w:rPr>
          <w:i/>
          <w:iCs/>
          <w:sz w:val="24"/>
          <w:szCs w:val="24"/>
        </w:rPr>
      </w:pPr>
      <w:r w:rsidRPr="00E17D11">
        <w:rPr>
          <w:i/>
          <w:iCs/>
          <w:sz w:val="24"/>
          <w:szCs w:val="24"/>
        </w:rPr>
        <w:t>Für die Béchamelsauce</w:t>
      </w:r>
      <w:r>
        <w:rPr>
          <w:i/>
          <w:iCs/>
          <w:sz w:val="24"/>
          <w:szCs w:val="24"/>
        </w:rPr>
        <w:t>:</w:t>
      </w:r>
    </w:p>
    <w:p w14:paraId="47BC3D8B" w14:textId="77777777" w:rsidR="00CB17D4" w:rsidRDefault="00CB17D4" w:rsidP="00CB17D4">
      <w:pPr>
        <w:rPr>
          <w:sz w:val="24"/>
          <w:szCs w:val="24"/>
        </w:rPr>
      </w:pPr>
      <w:r>
        <w:rPr>
          <w:sz w:val="24"/>
          <w:szCs w:val="24"/>
        </w:rPr>
        <w:t>2 EL Butter</w:t>
      </w:r>
    </w:p>
    <w:p w14:paraId="1B91DB16" w14:textId="77777777" w:rsidR="00CB17D4" w:rsidRDefault="00CB17D4" w:rsidP="00CB17D4">
      <w:pPr>
        <w:rPr>
          <w:sz w:val="24"/>
          <w:szCs w:val="24"/>
        </w:rPr>
      </w:pPr>
      <w:r>
        <w:rPr>
          <w:sz w:val="24"/>
          <w:szCs w:val="24"/>
        </w:rPr>
        <w:t>2 EL Mehl</w:t>
      </w:r>
    </w:p>
    <w:p w14:paraId="458E94E9" w14:textId="77777777" w:rsidR="00CB17D4" w:rsidRDefault="00CB17D4" w:rsidP="00CB17D4">
      <w:pPr>
        <w:rPr>
          <w:sz w:val="24"/>
          <w:szCs w:val="24"/>
        </w:rPr>
      </w:pPr>
      <w:r>
        <w:rPr>
          <w:sz w:val="24"/>
          <w:szCs w:val="24"/>
        </w:rPr>
        <w:t>½ l Milch</w:t>
      </w:r>
    </w:p>
    <w:p w14:paraId="09F39826" w14:textId="77777777" w:rsidR="00CB17D4" w:rsidRDefault="00CB17D4" w:rsidP="00CB17D4">
      <w:pPr>
        <w:rPr>
          <w:sz w:val="24"/>
          <w:szCs w:val="24"/>
        </w:rPr>
      </w:pPr>
      <w:r>
        <w:rPr>
          <w:sz w:val="24"/>
          <w:szCs w:val="24"/>
        </w:rPr>
        <w:t>Salz, Pfeffer aus der Mühle</w:t>
      </w:r>
    </w:p>
    <w:p w14:paraId="612093B0" w14:textId="77777777" w:rsidR="00CB17D4" w:rsidRDefault="00CB17D4" w:rsidP="00CB17D4">
      <w:pPr>
        <w:rPr>
          <w:sz w:val="24"/>
          <w:szCs w:val="24"/>
        </w:rPr>
      </w:pPr>
      <w:r>
        <w:rPr>
          <w:sz w:val="24"/>
          <w:szCs w:val="24"/>
        </w:rPr>
        <w:t>Muskatnuss</w:t>
      </w:r>
    </w:p>
    <w:p w14:paraId="39CEB562" w14:textId="77777777" w:rsidR="00CB17D4" w:rsidRDefault="00CB17D4" w:rsidP="00CB17D4">
      <w:pPr>
        <w:rPr>
          <w:sz w:val="24"/>
          <w:szCs w:val="24"/>
        </w:rPr>
      </w:pPr>
    </w:p>
    <w:p w14:paraId="4A114066" w14:textId="77777777" w:rsidR="00CB17D4" w:rsidRDefault="00CB17D4" w:rsidP="00CB17D4">
      <w:pPr>
        <w:rPr>
          <w:sz w:val="24"/>
          <w:szCs w:val="24"/>
        </w:rPr>
      </w:pPr>
      <w:r>
        <w:rPr>
          <w:sz w:val="24"/>
          <w:szCs w:val="24"/>
        </w:rPr>
        <w:lastRenderedPageBreak/>
        <w:t>Sonstiges</w:t>
      </w:r>
    </w:p>
    <w:p w14:paraId="12E0740E" w14:textId="77777777" w:rsidR="00CB17D4" w:rsidRDefault="00CB17D4" w:rsidP="00CB17D4">
      <w:pPr>
        <w:rPr>
          <w:sz w:val="24"/>
          <w:szCs w:val="24"/>
        </w:rPr>
      </w:pPr>
      <w:r>
        <w:rPr>
          <w:sz w:val="24"/>
          <w:szCs w:val="24"/>
        </w:rPr>
        <w:t>100 g frisch geriebener Parmesan</w:t>
      </w:r>
    </w:p>
    <w:p w14:paraId="47D0FF3F" w14:textId="77777777" w:rsidR="00CB17D4" w:rsidRDefault="00CB17D4" w:rsidP="00CB17D4">
      <w:pPr>
        <w:rPr>
          <w:sz w:val="24"/>
          <w:szCs w:val="24"/>
        </w:rPr>
      </w:pPr>
      <w:r>
        <w:rPr>
          <w:sz w:val="24"/>
          <w:szCs w:val="24"/>
        </w:rPr>
        <w:t>3 EL Butterflöckchen</w:t>
      </w:r>
    </w:p>
    <w:p w14:paraId="37DCFCA3" w14:textId="77777777" w:rsidR="00CB17D4" w:rsidRDefault="00CB17D4" w:rsidP="00CB17D4">
      <w:pPr>
        <w:rPr>
          <w:sz w:val="24"/>
          <w:szCs w:val="24"/>
        </w:rPr>
      </w:pPr>
      <w:r>
        <w:rPr>
          <w:sz w:val="24"/>
          <w:szCs w:val="24"/>
        </w:rPr>
        <w:t>Fett für die Form</w:t>
      </w:r>
    </w:p>
    <w:p w14:paraId="33D4D082" w14:textId="77777777" w:rsidR="00CB17D4" w:rsidRDefault="00CB17D4" w:rsidP="00CB17D4">
      <w:pPr>
        <w:rPr>
          <w:sz w:val="24"/>
          <w:szCs w:val="24"/>
        </w:rPr>
      </w:pPr>
    </w:p>
    <w:p w14:paraId="064FD629" w14:textId="77777777" w:rsidR="00CB17D4" w:rsidRDefault="00CB17D4" w:rsidP="00CB17D4">
      <w:pPr>
        <w:rPr>
          <w:sz w:val="24"/>
          <w:szCs w:val="24"/>
        </w:rPr>
      </w:pPr>
      <w:r>
        <w:rPr>
          <w:sz w:val="24"/>
          <w:szCs w:val="24"/>
        </w:rPr>
        <w:t>Zubereitungszeit: 3 Stunden (plus 12 Stunden Ruhezeit)</w:t>
      </w:r>
    </w:p>
    <w:p w14:paraId="3FD78895" w14:textId="77777777" w:rsidR="00CB17D4" w:rsidRPr="003A38BB" w:rsidRDefault="00CB17D4" w:rsidP="00CB17D4">
      <w:pPr>
        <w:pStyle w:val="ListParagraph"/>
        <w:numPr>
          <w:ilvl w:val="0"/>
          <w:numId w:val="92"/>
        </w:numPr>
        <w:spacing w:after="120"/>
        <w:ind w:left="714" w:hanging="357"/>
        <w:contextualSpacing w:val="0"/>
        <w:jc w:val="both"/>
        <w:rPr>
          <w:sz w:val="24"/>
          <w:szCs w:val="24"/>
        </w:rPr>
      </w:pPr>
      <w:r w:rsidRPr="003A38BB">
        <w:rPr>
          <w:sz w:val="24"/>
          <w:szCs w:val="24"/>
        </w:rPr>
        <w:t>Für den Teig 350 g Mehl mit 125 g Hartweizengrieß auf der Arbeitsfläche häufen, eine Mulde hineindrücken. 4 Eier ½ TL Salz und 2 EL Wein in die Mitte geben, zu einem glatten teig verkneten. Mit einem Tuch abdecken und beiseitestellen.</w:t>
      </w:r>
    </w:p>
    <w:p w14:paraId="4A9FA3FB" w14:textId="77777777" w:rsidR="00CB17D4" w:rsidRPr="003A38BB" w:rsidRDefault="00CB17D4" w:rsidP="00CB17D4">
      <w:pPr>
        <w:pStyle w:val="ListParagraph"/>
        <w:numPr>
          <w:ilvl w:val="0"/>
          <w:numId w:val="92"/>
        </w:numPr>
        <w:spacing w:after="120"/>
        <w:ind w:left="714" w:hanging="357"/>
        <w:contextualSpacing w:val="0"/>
        <w:jc w:val="both"/>
        <w:rPr>
          <w:sz w:val="24"/>
          <w:szCs w:val="24"/>
        </w:rPr>
      </w:pPr>
      <w:r w:rsidRPr="003A38BB">
        <w:rPr>
          <w:sz w:val="24"/>
          <w:szCs w:val="24"/>
        </w:rPr>
        <w:t>Speck, 1 Möhre und 1 Zwiebel würfeln. Speck in 1 EL Butter anbraten, Gemüse kurz andünsten, Hackfleisch anbraten. ¼ l Wein angießen, aufkochen zur Hälfte eindampfen lassen. 1/8 l Brühe, 2 EL Tomatenmark, Salz und Pfeffer untermischen. Zugedeckt 30 Minuten sanft köcheln lassen.</w:t>
      </w:r>
    </w:p>
    <w:p w14:paraId="6962A494" w14:textId="77777777" w:rsidR="00CB17D4" w:rsidRPr="003A38BB" w:rsidRDefault="00CB17D4" w:rsidP="00CB17D4">
      <w:pPr>
        <w:pStyle w:val="ListParagraph"/>
        <w:numPr>
          <w:ilvl w:val="0"/>
          <w:numId w:val="92"/>
        </w:numPr>
        <w:spacing w:after="120"/>
        <w:ind w:left="714" w:hanging="357"/>
        <w:contextualSpacing w:val="0"/>
        <w:jc w:val="both"/>
        <w:rPr>
          <w:sz w:val="24"/>
          <w:szCs w:val="24"/>
        </w:rPr>
      </w:pPr>
      <w:r w:rsidRPr="003A38BB">
        <w:rPr>
          <w:sz w:val="24"/>
          <w:szCs w:val="24"/>
        </w:rPr>
        <w:t>Den Nudelteig auf leicht bemehlter Fläche dünn ausrollen. Eine Auflaufform bereitstellen, Nudelblätter passend für die Form zurechtschneiden. Auf ein Küchentuch legen und kurz antrocknen lassen. In einem großen Topf 3 l Salzwasser aufkochen. Nudelblätter portionsweise 3 Minuten garen, kalt abschrecken und auf dem Küchentuch abtropfen lassen.</w:t>
      </w:r>
    </w:p>
    <w:p w14:paraId="0850BE26" w14:textId="77777777" w:rsidR="00CB17D4" w:rsidRPr="003A38BB" w:rsidRDefault="00CB17D4" w:rsidP="00CB17D4">
      <w:pPr>
        <w:pStyle w:val="ListParagraph"/>
        <w:numPr>
          <w:ilvl w:val="0"/>
          <w:numId w:val="92"/>
        </w:numPr>
        <w:spacing w:after="120"/>
        <w:ind w:left="714" w:hanging="357"/>
        <w:contextualSpacing w:val="0"/>
        <w:jc w:val="both"/>
        <w:rPr>
          <w:sz w:val="24"/>
          <w:szCs w:val="24"/>
        </w:rPr>
      </w:pPr>
      <w:r w:rsidRPr="003A38BB">
        <w:rPr>
          <w:sz w:val="24"/>
          <w:szCs w:val="24"/>
        </w:rPr>
        <w:t xml:space="preserve">Béchamelsauce: In einem </w:t>
      </w:r>
      <w:r>
        <w:rPr>
          <w:sz w:val="24"/>
          <w:szCs w:val="24"/>
        </w:rPr>
        <w:t>To</w:t>
      </w:r>
      <w:r w:rsidRPr="003A38BB">
        <w:rPr>
          <w:sz w:val="24"/>
          <w:szCs w:val="24"/>
        </w:rPr>
        <w:t>pf 2 EL Butter zerlassen, 2 EL Mehl einstreuen und anschwitzen. Vom Herd nehmen, ½ l Milch angießen. Zurück auf die Herdplatte stellen, unter Rühren aufkochen. 10 Minuten leise köcheln. Mit Salz, Pfeffer und frisch geriebener Muskatnuss würzen.</w:t>
      </w:r>
    </w:p>
    <w:p w14:paraId="1C9B7F5D" w14:textId="77777777" w:rsidR="00CB17D4" w:rsidRPr="003A38BB" w:rsidRDefault="00CB17D4" w:rsidP="00CB17D4">
      <w:pPr>
        <w:pStyle w:val="ListParagraph"/>
        <w:numPr>
          <w:ilvl w:val="0"/>
          <w:numId w:val="92"/>
        </w:numPr>
        <w:spacing w:after="120"/>
        <w:ind w:left="714" w:hanging="357"/>
        <w:contextualSpacing w:val="0"/>
        <w:jc w:val="both"/>
        <w:rPr>
          <w:sz w:val="24"/>
          <w:szCs w:val="24"/>
        </w:rPr>
      </w:pPr>
      <w:r w:rsidRPr="003A38BB">
        <w:rPr>
          <w:sz w:val="24"/>
          <w:szCs w:val="24"/>
        </w:rPr>
        <w:t>Form fetten, mit einer Lage Nudelblätter auslegen. Einige EL Fleischsauce und Béchamelsauce aufstreichen, mit Parmesan bestreuen. Nun wieder Nudelblätter auflegen, Saucen und Parmesan darauf verteilen. Auf diese Weise alle Zutaten einschichten, mit Nudeln abschließen. Oberfläche mit reichlich Parmesan bestreuen, 3 EL Butterflöckchen darauf verteilen. Gut abdecken und im Kühlschrank einige Stunden (besser über Nacht) stehen lassen. Backofen auf 200°C vorheizen (Gas Stufe 3). Auflauf darin etwa 30 Minuten backen, bis sich eine schöne Kruste gebildet hat. In Portionsstücke schneiden, heiß servieren.</w:t>
      </w:r>
    </w:p>
    <w:p w14:paraId="1471D82C" w14:textId="77777777" w:rsidR="00CB17D4" w:rsidRDefault="00CB17D4" w:rsidP="00CB17D4">
      <w:pPr>
        <w:rPr>
          <w:sz w:val="24"/>
          <w:szCs w:val="24"/>
        </w:rPr>
      </w:pPr>
      <w:r>
        <w:rPr>
          <w:sz w:val="24"/>
          <w:szCs w:val="24"/>
        </w:rPr>
        <w:t xml:space="preserve"> </w:t>
      </w:r>
    </w:p>
    <w:p w14:paraId="6E7ECB1A" w14:textId="77777777" w:rsidR="00CB17D4" w:rsidRDefault="00CB17D4" w:rsidP="00CB17D4">
      <w:pPr>
        <w:rPr>
          <w:sz w:val="24"/>
          <w:szCs w:val="24"/>
        </w:rPr>
      </w:pPr>
      <w:r>
        <w:rPr>
          <w:sz w:val="24"/>
          <w:szCs w:val="24"/>
        </w:rPr>
        <w:br w:type="page"/>
      </w:r>
    </w:p>
    <w:p w14:paraId="11428A5A" w14:textId="77777777" w:rsidR="00CB17D4" w:rsidRDefault="00CB17D4" w:rsidP="00CB17D4">
      <w:pPr>
        <w:pStyle w:val="Heading2"/>
        <w:spacing w:after="240"/>
      </w:pPr>
      <w:r>
        <w:lastRenderedPageBreak/>
        <w:t>Grüne Lasagne</w:t>
      </w:r>
      <w:r>
        <w:rPr>
          <w:rStyle w:val="FootnoteReference"/>
        </w:rPr>
        <w:footnoteReference w:id="1383"/>
      </w:r>
      <w:r>
        <w:t xml:space="preserve"> </w:t>
      </w:r>
    </w:p>
    <w:p w14:paraId="40C2535F" w14:textId="77777777" w:rsidR="00CB17D4" w:rsidRDefault="00CB17D4" w:rsidP="00CB17D4">
      <w:pPr>
        <w:rPr>
          <w:sz w:val="24"/>
          <w:szCs w:val="24"/>
        </w:rPr>
      </w:pPr>
      <w:r w:rsidRPr="00E17D11">
        <w:rPr>
          <w:sz w:val="24"/>
          <w:szCs w:val="24"/>
          <w:u w:val="single"/>
        </w:rPr>
        <w:t>Zutaten</w:t>
      </w:r>
      <w:r>
        <w:rPr>
          <w:sz w:val="24"/>
          <w:szCs w:val="24"/>
        </w:rPr>
        <w:t xml:space="preserve"> (für 4-6 Portionen)</w:t>
      </w:r>
    </w:p>
    <w:p w14:paraId="7A053195" w14:textId="77777777" w:rsidR="00CB17D4" w:rsidRPr="00E17D11" w:rsidRDefault="00CB17D4" w:rsidP="00CB17D4">
      <w:pPr>
        <w:rPr>
          <w:i/>
          <w:iCs/>
          <w:sz w:val="24"/>
          <w:szCs w:val="24"/>
        </w:rPr>
      </w:pPr>
      <w:r w:rsidRPr="00E17D11">
        <w:rPr>
          <w:i/>
          <w:iCs/>
          <w:sz w:val="24"/>
          <w:szCs w:val="24"/>
        </w:rPr>
        <w:t>Für den Teig:</w:t>
      </w:r>
    </w:p>
    <w:p w14:paraId="344C2BAC" w14:textId="77777777" w:rsidR="00CB17D4" w:rsidRDefault="00CB17D4" w:rsidP="00CB17D4">
      <w:pPr>
        <w:rPr>
          <w:sz w:val="24"/>
          <w:szCs w:val="24"/>
        </w:rPr>
      </w:pPr>
      <w:r>
        <w:rPr>
          <w:sz w:val="24"/>
          <w:szCs w:val="24"/>
        </w:rPr>
        <w:t>150 g Spinat</w:t>
      </w:r>
    </w:p>
    <w:p w14:paraId="693439C7" w14:textId="77777777" w:rsidR="00CB17D4" w:rsidRDefault="00CB17D4" w:rsidP="00CB17D4">
      <w:pPr>
        <w:rPr>
          <w:sz w:val="24"/>
          <w:szCs w:val="24"/>
        </w:rPr>
      </w:pPr>
      <w:r>
        <w:rPr>
          <w:sz w:val="24"/>
          <w:szCs w:val="24"/>
        </w:rPr>
        <w:t>2 Eier</w:t>
      </w:r>
    </w:p>
    <w:p w14:paraId="13996E66" w14:textId="77777777" w:rsidR="00CB17D4" w:rsidRDefault="00CB17D4" w:rsidP="00CB17D4">
      <w:pPr>
        <w:rPr>
          <w:sz w:val="24"/>
          <w:szCs w:val="24"/>
        </w:rPr>
      </w:pPr>
      <w:r>
        <w:rPr>
          <w:sz w:val="24"/>
          <w:szCs w:val="24"/>
        </w:rPr>
        <w:t>100 g Hartweizengrieß</w:t>
      </w:r>
    </w:p>
    <w:p w14:paraId="002CF023" w14:textId="77777777" w:rsidR="00CB17D4" w:rsidRDefault="00CB17D4" w:rsidP="00CB17D4">
      <w:pPr>
        <w:rPr>
          <w:sz w:val="24"/>
          <w:szCs w:val="24"/>
        </w:rPr>
      </w:pPr>
      <w:r>
        <w:rPr>
          <w:sz w:val="24"/>
          <w:szCs w:val="24"/>
        </w:rPr>
        <w:t>200 g Weizenmehl und Mehl zum Ausrollen</w:t>
      </w:r>
    </w:p>
    <w:p w14:paraId="57052137" w14:textId="77777777" w:rsidR="00CB17D4" w:rsidRDefault="00CB17D4" w:rsidP="00CB17D4">
      <w:pPr>
        <w:rPr>
          <w:sz w:val="24"/>
          <w:szCs w:val="24"/>
        </w:rPr>
      </w:pPr>
      <w:r>
        <w:rPr>
          <w:sz w:val="24"/>
          <w:szCs w:val="24"/>
        </w:rPr>
        <w:t>Salz</w:t>
      </w:r>
    </w:p>
    <w:p w14:paraId="7AD82527" w14:textId="77777777" w:rsidR="00CB17D4" w:rsidRDefault="00CB17D4" w:rsidP="00CB17D4">
      <w:pPr>
        <w:rPr>
          <w:sz w:val="24"/>
          <w:szCs w:val="24"/>
        </w:rPr>
      </w:pPr>
    </w:p>
    <w:p w14:paraId="51164027" w14:textId="77777777" w:rsidR="00CB17D4" w:rsidRPr="00E17D11" w:rsidRDefault="00CB17D4" w:rsidP="00CB17D4">
      <w:pPr>
        <w:rPr>
          <w:i/>
          <w:iCs/>
          <w:sz w:val="24"/>
          <w:szCs w:val="24"/>
        </w:rPr>
      </w:pPr>
      <w:r w:rsidRPr="00E17D11">
        <w:rPr>
          <w:i/>
          <w:iCs/>
          <w:sz w:val="24"/>
          <w:szCs w:val="24"/>
        </w:rPr>
        <w:t>Fürs Ragout:</w:t>
      </w:r>
    </w:p>
    <w:p w14:paraId="5DA80317" w14:textId="77777777" w:rsidR="00CB17D4" w:rsidRDefault="00CB17D4" w:rsidP="00CB17D4">
      <w:pPr>
        <w:rPr>
          <w:sz w:val="24"/>
          <w:szCs w:val="24"/>
        </w:rPr>
      </w:pPr>
      <w:r>
        <w:rPr>
          <w:sz w:val="24"/>
          <w:szCs w:val="24"/>
        </w:rPr>
        <w:t>300 g Hackfleisch gemischt (Ansonsten: 100 mageres Schweinefleisch, 100 g Rindfleisch, 100 g roher Schinken: alles durch den Fleischwolf drehen)</w:t>
      </w:r>
    </w:p>
    <w:p w14:paraId="118B6AEA" w14:textId="77777777" w:rsidR="00CB17D4" w:rsidRDefault="00CB17D4" w:rsidP="00CB17D4">
      <w:pPr>
        <w:rPr>
          <w:sz w:val="24"/>
          <w:szCs w:val="24"/>
        </w:rPr>
      </w:pPr>
      <w:r>
        <w:rPr>
          <w:sz w:val="24"/>
          <w:szCs w:val="24"/>
        </w:rPr>
        <w:t>50 g fetter Speck</w:t>
      </w:r>
    </w:p>
    <w:p w14:paraId="2C915984" w14:textId="77777777" w:rsidR="00CB17D4" w:rsidRDefault="00CB17D4" w:rsidP="00CB17D4">
      <w:pPr>
        <w:rPr>
          <w:sz w:val="24"/>
          <w:szCs w:val="24"/>
        </w:rPr>
      </w:pPr>
      <w:r>
        <w:rPr>
          <w:sz w:val="24"/>
          <w:szCs w:val="24"/>
        </w:rPr>
        <w:t>1 mittelgroße Mohrrübe</w:t>
      </w:r>
    </w:p>
    <w:p w14:paraId="5F23F3DE" w14:textId="77777777" w:rsidR="00CB17D4" w:rsidRDefault="00CB17D4" w:rsidP="00CB17D4">
      <w:pPr>
        <w:rPr>
          <w:sz w:val="24"/>
          <w:szCs w:val="24"/>
        </w:rPr>
      </w:pPr>
      <w:r>
        <w:rPr>
          <w:sz w:val="24"/>
          <w:szCs w:val="24"/>
        </w:rPr>
        <w:t>1 Stange Staudensellerie (oder ein kleines Stück Knollensellerie)</w:t>
      </w:r>
    </w:p>
    <w:p w14:paraId="014F8077" w14:textId="77777777" w:rsidR="00CB17D4" w:rsidRDefault="00CB17D4" w:rsidP="00CB17D4">
      <w:pPr>
        <w:rPr>
          <w:sz w:val="24"/>
          <w:szCs w:val="24"/>
        </w:rPr>
      </w:pPr>
      <w:r>
        <w:rPr>
          <w:sz w:val="24"/>
          <w:szCs w:val="24"/>
        </w:rPr>
        <w:t>2 EL Butter</w:t>
      </w:r>
    </w:p>
    <w:p w14:paraId="62000F86" w14:textId="77777777" w:rsidR="00CB17D4" w:rsidRDefault="00CB17D4" w:rsidP="00CB17D4">
      <w:pPr>
        <w:rPr>
          <w:sz w:val="24"/>
          <w:szCs w:val="24"/>
        </w:rPr>
      </w:pPr>
      <w:r>
        <w:rPr>
          <w:sz w:val="24"/>
          <w:szCs w:val="24"/>
        </w:rPr>
        <w:t>2 EL Tomatenmark</w:t>
      </w:r>
    </w:p>
    <w:p w14:paraId="37606DA9" w14:textId="77777777" w:rsidR="00CB17D4" w:rsidRDefault="00CB17D4" w:rsidP="00CB17D4">
      <w:pPr>
        <w:rPr>
          <w:sz w:val="24"/>
          <w:szCs w:val="24"/>
        </w:rPr>
      </w:pPr>
      <w:r>
        <w:rPr>
          <w:sz w:val="24"/>
          <w:szCs w:val="24"/>
        </w:rPr>
        <w:t>¼ l Brühe</w:t>
      </w:r>
    </w:p>
    <w:p w14:paraId="095BB381" w14:textId="77777777" w:rsidR="00CB17D4" w:rsidRDefault="00CB17D4" w:rsidP="00CB17D4">
      <w:pPr>
        <w:rPr>
          <w:sz w:val="24"/>
          <w:szCs w:val="24"/>
        </w:rPr>
      </w:pPr>
      <w:r>
        <w:rPr>
          <w:sz w:val="24"/>
          <w:szCs w:val="24"/>
        </w:rPr>
        <w:t>1 Zwiebel</w:t>
      </w:r>
    </w:p>
    <w:p w14:paraId="1E021DCD" w14:textId="77777777" w:rsidR="00CB17D4" w:rsidRDefault="00CB17D4" w:rsidP="00CB17D4">
      <w:pPr>
        <w:rPr>
          <w:sz w:val="24"/>
          <w:szCs w:val="24"/>
        </w:rPr>
      </w:pPr>
      <w:r>
        <w:rPr>
          <w:sz w:val="24"/>
          <w:szCs w:val="24"/>
        </w:rPr>
        <w:t>1 TL getrockneter Oregano</w:t>
      </w:r>
    </w:p>
    <w:p w14:paraId="523E1551" w14:textId="77777777" w:rsidR="00CB17D4" w:rsidRDefault="00CB17D4" w:rsidP="00CB17D4">
      <w:pPr>
        <w:rPr>
          <w:sz w:val="24"/>
          <w:szCs w:val="24"/>
        </w:rPr>
      </w:pPr>
      <w:r>
        <w:rPr>
          <w:sz w:val="24"/>
          <w:szCs w:val="24"/>
        </w:rPr>
        <w:t>Salz, Pfeffer aus der Mühle</w:t>
      </w:r>
    </w:p>
    <w:p w14:paraId="32C4A815" w14:textId="77777777" w:rsidR="00CB17D4" w:rsidRDefault="00CB17D4" w:rsidP="00CB17D4">
      <w:pPr>
        <w:rPr>
          <w:sz w:val="24"/>
          <w:szCs w:val="24"/>
        </w:rPr>
      </w:pPr>
    </w:p>
    <w:p w14:paraId="3D70F76F" w14:textId="77777777" w:rsidR="00CB17D4" w:rsidRPr="00E17D11" w:rsidRDefault="00CB17D4" w:rsidP="00CB17D4">
      <w:pPr>
        <w:rPr>
          <w:i/>
          <w:iCs/>
          <w:sz w:val="24"/>
          <w:szCs w:val="24"/>
        </w:rPr>
      </w:pPr>
      <w:r w:rsidRPr="00E17D11">
        <w:rPr>
          <w:i/>
          <w:iCs/>
          <w:sz w:val="24"/>
          <w:szCs w:val="24"/>
        </w:rPr>
        <w:t>Für die Béchamelsauce:</w:t>
      </w:r>
    </w:p>
    <w:p w14:paraId="31D133F1" w14:textId="77777777" w:rsidR="00CB17D4" w:rsidRDefault="00CB17D4" w:rsidP="00CB17D4">
      <w:pPr>
        <w:rPr>
          <w:sz w:val="24"/>
          <w:szCs w:val="24"/>
        </w:rPr>
      </w:pPr>
      <w:r>
        <w:rPr>
          <w:sz w:val="24"/>
          <w:szCs w:val="24"/>
        </w:rPr>
        <w:t>2 EL Butter</w:t>
      </w:r>
    </w:p>
    <w:p w14:paraId="41C27D7E" w14:textId="77777777" w:rsidR="00CB17D4" w:rsidRDefault="00CB17D4" w:rsidP="00CB17D4">
      <w:pPr>
        <w:rPr>
          <w:sz w:val="24"/>
          <w:szCs w:val="24"/>
        </w:rPr>
      </w:pPr>
      <w:r>
        <w:rPr>
          <w:sz w:val="24"/>
          <w:szCs w:val="24"/>
        </w:rPr>
        <w:t>2 leicht gehäufte EL Mehl</w:t>
      </w:r>
    </w:p>
    <w:p w14:paraId="5D55158D" w14:textId="77777777" w:rsidR="00CB17D4" w:rsidRDefault="00CB17D4" w:rsidP="00CB17D4">
      <w:pPr>
        <w:rPr>
          <w:sz w:val="24"/>
          <w:szCs w:val="24"/>
        </w:rPr>
      </w:pPr>
      <w:r>
        <w:rPr>
          <w:sz w:val="24"/>
          <w:szCs w:val="24"/>
        </w:rPr>
        <w:t>½ l Milch</w:t>
      </w:r>
    </w:p>
    <w:p w14:paraId="2428A6B4" w14:textId="77777777" w:rsidR="00CB17D4" w:rsidRDefault="00CB17D4" w:rsidP="00CB17D4">
      <w:pPr>
        <w:rPr>
          <w:sz w:val="24"/>
          <w:szCs w:val="24"/>
        </w:rPr>
      </w:pPr>
      <w:r>
        <w:rPr>
          <w:sz w:val="24"/>
          <w:szCs w:val="24"/>
        </w:rPr>
        <w:t>Salz, Muskatnuss</w:t>
      </w:r>
    </w:p>
    <w:p w14:paraId="4690111F" w14:textId="77777777" w:rsidR="00CB17D4" w:rsidRDefault="00CB17D4" w:rsidP="00CB17D4">
      <w:pPr>
        <w:rPr>
          <w:i/>
          <w:iCs/>
          <w:sz w:val="24"/>
          <w:szCs w:val="24"/>
        </w:rPr>
      </w:pPr>
    </w:p>
    <w:p w14:paraId="1FEDA1EA" w14:textId="77777777" w:rsidR="00CB17D4" w:rsidRPr="00E17D11" w:rsidRDefault="00CB17D4" w:rsidP="00CB17D4">
      <w:pPr>
        <w:rPr>
          <w:i/>
          <w:iCs/>
          <w:sz w:val="24"/>
          <w:szCs w:val="24"/>
        </w:rPr>
      </w:pPr>
      <w:r w:rsidRPr="00E17D11">
        <w:rPr>
          <w:i/>
          <w:iCs/>
          <w:sz w:val="24"/>
          <w:szCs w:val="24"/>
        </w:rPr>
        <w:lastRenderedPageBreak/>
        <w:t>Zum Fertigstellen:</w:t>
      </w:r>
    </w:p>
    <w:p w14:paraId="7A6944B4" w14:textId="77777777" w:rsidR="00CB17D4" w:rsidRDefault="00CB17D4" w:rsidP="00CB17D4">
      <w:pPr>
        <w:rPr>
          <w:sz w:val="24"/>
          <w:szCs w:val="24"/>
        </w:rPr>
      </w:pPr>
      <w:r>
        <w:rPr>
          <w:sz w:val="24"/>
          <w:szCs w:val="24"/>
        </w:rPr>
        <w:t>100 g frische geriebener Parmesan</w:t>
      </w:r>
    </w:p>
    <w:p w14:paraId="337D9E29" w14:textId="77777777" w:rsidR="00CB17D4" w:rsidRDefault="00CB17D4" w:rsidP="00CB17D4">
      <w:pPr>
        <w:rPr>
          <w:sz w:val="24"/>
          <w:szCs w:val="24"/>
        </w:rPr>
      </w:pPr>
      <w:r>
        <w:rPr>
          <w:sz w:val="24"/>
          <w:szCs w:val="24"/>
        </w:rPr>
        <w:t>3 EL Butter zum Fetten der Form und zum Belegen</w:t>
      </w:r>
    </w:p>
    <w:p w14:paraId="75294C9B" w14:textId="77777777" w:rsidR="00CB17D4" w:rsidRDefault="00CB17D4" w:rsidP="00CB17D4">
      <w:pPr>
        <w:rPr>
          <w:sz w:val="24"/>
          <w:szCs w:val="24"/>
        </w:rPr>
      </w:pPr>
    </w:p>
    <w:p w14:paraId="4C6CBB9C" w14:textId="77777777" w:rsidR="00CB17D4" w:rsidRDefault="00CB17D4" w:rsidP="00CB17D4">
      <w:pPr>
        <w:rPr>
          <w:sz w:val="24"/>
          <w:szCs w:val="24"/>
        </w:rPr>
      </w:pPr>
      <w:r>
        <w:rPr>
          <w:sz w:val="24"/>
          <w:szCs w:val="24"/>
        </w:rPr>
        <w:t>Zubereitungszeit: 1 ¾ Stunden</w:t>
      </w:r>
    </w:p>
    <w:p w14:paraId="02663FB2" w14:textId="77777777" w:rsidR="00CB17D4" w:rsidRPr="00E17D11" w:rsidRDefault="00CB17D4" w:rsidP="00CB17D4">
      <w:pPr>
        <w:rPr>
          <w:i/>
          <w:iCs/>
          <w:sz w:val="24"/>
          <w:szCs w:val="24"/>
        </w:rPr>
      </w:pPr>
      <w:r w:rsidRPr="00E17D11">
        <w:rPr>
          <w:i/>
          <w:iCs/>
          <w:sz w:val="24"/>
          <w:szCs w:val="24"/>
        </w:rPr>
        <w:t>Für den Teig</w:t>
      </w:r>
    </w:p>
    <w:p w14:paraId="27A631FC" w14:textId="77777777" w:rsidR="00CB17D4" w:rsidRPr="00E276E2" w:rsidRDefault="00CB17D4" w:rsidP="00CB17D4">
      <w:pPr>
        <w:pStyle w:val="ListParagraph"/>
        <w:numPr>
          <w:ilvl w:val="0"/>
          <w:numId w:val="82"/>
        </w:numPr>
        <w:spacing w:after="120"/>
        <w:ind w:left="714" w:hanging="357"/>
        <w:contextualSpacing w:val="0"/>
        <w:jc w:val="both"/>
        <w:rPr>
          <w:sz w:val="24"/>
          <w:szCs w:val="24"/>
        </w:rPr>
      </w:pPr>
      <w:r w:rsidRPr="00E276E2">
        <w:rPr>
          <w:sz w:val="24"/>
          <w:szCs w:val="24"/>
        </w:rPr>
        <w:t>Spinat putzen, waschen und tropfnass in einem Topf bei starker Hitze zusammenfallen lassen. Ganz fest ausdrücken und zweimal durch den Fleischwolf drehen.</w:t>
      </w:r>
    </w:p>
    <w:p w14:paraId="2DD84B5F" w14:textId="77777777" w:rsidR="00CB17D4" w:rsidRPr="00E276E2" w:rsidRDefault="00CB17D4" w:rsidP="00CB17D4">
      <w:pPr>
        <w:pStyle w:val="ListParagraph"/>
        <w:numPr>
          <w:ilvl w:val="0"/>
          <w:numId w:val="82"/>
        </w:numPr>
        <w:spacing w:after="120"/>
        <w:ind w:left="714" w:hanging="357"/>
        <w:contextualSpacing w:val="0"/>
        <w:jc w:val="both"/>
        <w:rPr>
          <w:sz w:val="24"/>
          <w:szCs w:val="24"/>
        </w:rPr>
      </w:pPr>
      <w:r w:rsidRPr="00E276E2">
        <w:rPr>
          <w:sz w:val="24"/>
          <w:szCs w:val="24"/>
        </w:rPr>
        <w:t>100 g Hartweizengrieß mit 200 g Mehl mischen. 1 TL Salz, Spinat und 2 Eier unterkneten. Teig mit einem Tuch bedeckt zur Seite stellen.</w:t>
      </w:r>
    </w:p>
    <w:p w14:paraId="5DD0362E" w14:textId="77777777" w:rsidR="00CB17D4" w:rsidRPr="00E17D11" w:rsidRDefault="00CB17D4" w:rsidP="00CB17D4">
      <w:pPr>
        <w:rPr>
          <w:i/>
          <w:iCs/>
          <w:sz w:val="24"/>
          <w:szCs w:val="24"/>
        </w:rPr>
      </w:pPr>
      <w:r w:rsidRPr="00E17D11">
        <w:rPr>
          <w:i/>
          <w:iCs/>
          <w:sz w:val="24"/>
          <w:szCs w:val="24"/>
        </w:rPr>
        <w:t>Für das Ragout:</w:t>
      </w:r>
    </w:p>
    <w:p w14:paraId="17BB652B" w14:textId="77777777" w:rsidR="00CB17D4" w:rsidRPr="00E276E2" w:rsidRDefault="00CB17D4" w:rsidP="00CB17D4">
      <w:pPr>
        <w:pStyle w:val="ListParagraph"/>
        <w:numPr>
          <w:ilvl w:val="0"/>
          <w:numId w:val="83"/>
        </w:numPr>
        <w:spacing w:after="120"/>
        <w:ind w:left="714" w:hanging="357"/>
        <w:contextualSpacing w:val="0"/>
        <w:jc w:val="both"/>
        <w:rPr>
          <w:sz w:val="24"/>
          <w:szCs w:val="24"/>
        </w:rPr>
      </w:pPr>
      <w:r w:rsidRPr="00E276E2">
        <w:rPr>
          <w:sz w:val="24"/>
          <w:szCs w:val="24"/>
        </w:rPr>
        <w:t>(Schweinefleisch, Rindfleisch und rohen Schinken durch den Fleischwolf drehen.) 50 g Speck,1 Zwiebel, 1 Mohrrübe und die Selleriestange fein würfeln.</w:t>
      </w:r>
    </w:p>
    <w:p w14:paraId="0B24F007" w14:textId="77777777" w:rsidR="00CB17D4" w:rsidRPr="00E276E2" w:rsidRDefault="00CB17D4" w:rsidP="00CB17D4">
      <w:pPr>
        <w:pStyle w:val="ListParagraph"/>
        <w:numPr>
          <w:ilvl w:val="0"/>
          <w:numId w:val="83"/>
        </w:numPr>
        <w:spacing w:after="120"/>
        <w:ind w:left="714" w:hanging="357"/>
        <w:contextualSpacing w:val="0"/>
        <w:jc w:val="both"/>
        <w:rPr>
          <w:sz w:val="24"/>
          <w:szCs w:val="24"/>
        </w:rPr>
      </w:pPr>
      <w:r w:rsidRPr="00E276E2">
        <w:rPr>
          <w:sz w:val="24"/>
          <w:szCs w:val="24"/>
        </w:rPr>
        <w:t>In einem Topf 2 EL Butter erhitzen, Speckwürfel und Gemüse anbraten. Hackfleisch dazugeben, unter Rühren anbraten. 2 EL Tomatenmark, 1 TL Oregano und ¼ l Brühe einrühren, sparsam salzen, pfeffern. Zugedeckt etwa 20 Minuten sanft köcheln lassen.</w:t>
      </w:r>
    </w:p>
    <w:p w14:paraId="2318E202" w14:textId="77777777" w:rsidR="00CB17D4" w:rsidRDefault="00CB17D4" w:rsidP="00CB17D4">
      <w:pPr>
        <w:rPr>
          <w:sz w:val="24"/>
          <w:szCs w:val="24"/>
        </w:rPr>
      </w:pPr>
    </w:p>
    <w:p w14:paraId="0CA339AD" w14:textId="77777777" w:rsidR="00CB17D4" w:rsidRPr="00E17D11" w:rsidRDefault="00CB17D4" w:rsidP="00CB17D4">
      <w:pPr>
        <w:rPr>
          <w:i/>
          <w:iCs/>
          <w:sz w:val="24"/>
          <w:szCs w:val="24"/>
        </w:rPr>
      </w:pPr>
      <w:r w:rsidRPr="00E17D11">
        <w:rPr>
          <w:i/>
          <w:iCs/>
          <w:sz w:val="24"/>
          <w:szCs w:val="24"/>
        </w:rPr>
        <w:t>Für die Béchamelsauce:</w:t>
      </w:r>
    </w:p>
    <w:p w14:paraId="6CE8583E" w14:textId="77777777" w:rsidR="00CB17D4" w:rsidRPr="00E276E2" w:rsidRDefault="00CB17D4" w:rsidP="00CB17D4">
      <w:pPr>
        <w:pStyle w:val="ListParagraph"/>
        <w:numPr>
          <w:ilvl w:val="0"/>
          <w:numId w:val="84"/>
        </w:numPr>
        <w:spacing w:after="120"/>
        <w:ind w:left="714" w:hanging="357"/>
        <w:contextualSpacing w:val="0"/>
        <w:jc w:val="both"/>
        <w:rPr>
          <w:sz w:val="24"/>
          <w:szCs w:val="24"/>
        </w:rPr>
      </w:pPr>
      <w:r>
        <w:rPr>
          <w:sz w:val="24"/>
          <w:szCs w:val="24"/>
        </w:rPr>
        <w:t>I</w:t>
      </w:r>
      <w:r w:rsidRPr="00E276E2">
        <w:rPr>
          <w:sz w:val="24"/>
          <w:szCs w:val="24"/>
        </w:rPr>
        <w:t>n einem Topf 2 EL Butter zergehen lassen, 2 EL Mehl einrühren. Vom Herd nehmen und nach 1 Minute ½ l Milch zurühren. Zurück auf die Herdplatte stellen, unter Rühren aufkochen, 10 Minuten leise köcheln lassen. Mit Salz und 1 Prise frisch geriebener Muskatnuss würzen.</w:t>
      </w:r>
    </w:p>
    <w:p w14:paraId="288E3DC8" w14:textId="77777777" w:rsidR="00CB17D4" w:rsidRPr="00E276E2" w:rsidRDefault="00CB17D4" w:rsidP="00CB17D4">
      <w:pPr>
        <w:pStyle w:val="ListParagraph"/>
        <w:numPr>
          <w:ilvl w:val="0"/>
          <w:numId w:val="84"/>
        </w:numPr>
        <w:spacing w:after="120"/>
        <w:ind w:left="714" w:hanging="357"/>
        <w:contextualSpacing w:val="0"/>
        <w:jc w:val="both"/>
        <w:rPr>
          <w:sz w:val="24"/>
          <w:szCs w:val="24"/>
        </w:rPr>
      </w:pPr>
      <w:r w:rsidRPr="00E276E2">
        <w:rPr>
          <w:sz w:val="24"/>
          <w:szCs w:val="24"/>
        </w:rPr>
        <w:t>In einem großen Topf 2 l Salzwasser aufsetzen. Nudelteig dritteln, jedes Stück auf bemehlter Arbeitsfläche millimeterdick ausrollen. Einzeln im kochenden Wasser 3 Minuten garen, in kaltem Wasser abschrecken und auf einem Tuch abtropfen lassen.</w:t>
      </w:r>
    </w:p>
    <w:p w14:paraId="73E4F3DA" w14:textId="77777777" w:rsidR="00CB17D4" w:rsidRPr="00E17D11" w:rsidRDefault="00CB17D4" w:rsidP="00CB17D4">
      <w:pPr>
        <w:pStyle w:val="ListParagraph"/>
        <w:numPr>
          <w:ilvl w:val="0"/>
          <w:numId w:val="84"/>
        </w:numPr>
        <w:spacing w:after="120"/>
        <w:ind w:left="714" w:hanging="357"/>
        <w:contextualSpacing w:val="0"/>
        <w:jc w:val="both"/>
        <w:rPr>
          <w:sz w:val="24"/>
          <w:szCs w:val="24"/>
        </w:rPr>
      </w:pPr>
      <w:r w:rsidRPr="00E17D11">
        <w:rPr>
          <w:sz w:val="24"/>
          <w:szCs w:val="24"/>
        </w:rPr>
        <w:t>Eine große rechteckige Auflaufform mit 1 EL Butter fetten. Backofen auf 200°C vorheizen.</w:t>
      </w:r>
      <w:r>
        <w:rPr>
          <w:sz w:val="24"/>
          <w:szCs w:val="24"/>
        </w:rPr>
        <w:t xml:space="preserve"> </w:t>
      </w:r>
      <w:r w:rsidRPr="00E17D11">
        <w:rPr>
          <w:sz w:val="24"/>
          <w:szCs w:val="24"/>
        </w:rPr>
        <w:t>Abwechselnd ein Nudelblatt, darauf Fleischragout, Béchamelsauce und geriebenen Parmesan in die Form schichten.</w:t>
      </w:r>
    </w:p>
    <w:p w14:paraId="316BD600" w14:textId="77777777" w:rsidR="00CB17D4" w:rsidRPr="00E276E2" w:rsidRDefault="00CB17D4" w:rsidP="00CB17D4">
      <w:pPr>
        <w:pStyle w:val="ListParagraph"/>
        <w:numPr>
          <w:ilvl w:val="0"/>
          <w:numId w:val="84"/>
        </w:numPr>
        <w:spacing w:after="120"/>
        <w:ind w:left="714" w:hanging="357"/>
        <w:contextualSpacing w:val="0"/>
        <w:jc w:val="both"/>
        <w:rPr>
          <w:sz w:val="24"/>
          <w:szCs w:val="24"/>
        </w:rPr>
      </w:pPr>
      <w:r w:rsidRPr="00E276E2">
        <w:rPr>
          <w:sz w:val="24"/>
          <w:szCs w:val="24"/>
        </w:rPr>
        <w:t>Den Abschluss bildet Béchamelsauce mit Parmesan, darauf noch 2 EL Butter in Flöckchen setzen. In den Ofen schieben (Gas Stufe 3) und in 30 Minuten goldbraun backen.</w:t>
      </w:r>
    </w:p>
    <w:p w14:paraId="10FD95BF" w14:textId="77777777" w:rsidR="00CB17D4" w:rsidRDefault="00CB17D4" w:rsidP="00CB17D4">
      <w:pPr>
        <w:rPr>
          <w:sz w:val="24"/>
          <w:szCs w:val="24"/>
        </w:rPr>
      </w:pPr>
      <w:r>
        <w:rPr>
          <w:sz w:val="24"/>
          <w:szCs w:val="24"/>
        </w:rPr>
        <w:br w:type="page"/>
      </w:r>
    </w:p>
    <w:p w14:paraId="6B666865" w14:textId="77777777" w:rsidR="00CB17D4" w:rsidRPr="004F0B03" w:rsidRDefault="00CB17D4" w:rsidP="00CB17D4">
      <w:pPr>
        <w:pStyle w:val="Heading2"/>
        <w:spacing w:after="240"/>
      </w:pPr>
      <w:r w:rsidRPr="004F0B03">
        <w:lastRenderedPageBreak/>
        <w:t>Pilzlasagne</w:t>
      </w:r>
      <w:r>
        <w:rPr>
          <w:rStyle w:val="FootnoteReference"/>
        </w:rPr>
        <w:footnoteReference w:id="1384"/>
      </w:r>
      <w:r w:rsidRPr="004F0B03">
        <w:t xml:space="preserve"> </w:t>
      </w:r>
    </w:p>
    <w:p w14:paraId="52BFEABE" w14:textId="77777777" w:rsidR="00CB17D4" w:rsidRPr="004F0B03" w:rsidRDefault="00CB17D4" w:rsidP="00CB17D4">
      <w:pPr>
        <w:rPr>
          <w:sz w:val="24"/>
          <w:szCs w:val="24"/>
        </w:rPr>
      </w:pPr>
      <w:r w:rsidRPr="009F6398">
        <w:rPr>
          <w:sz w:val="24"/>
          <w:szCs w:val="24"/>
          <w:u w:val="single"/>
        </w:rPr>
        <w:t>Zutaten</w:t>
      </w:r>
      <w:r w:rsidRPr="004F0B03">
        <w:rPr>
          <w:sz w:val="24"/>
          <w:szCs w:val="24"/>
        </w:rPr>
        <w:t xml:space="preserve"> </w:t>
      </w:r>
      <w:r>
        <w:rPr>
          <w:sz w:val="24"/>
          <w:szCs w:val="24"/>
        </w:rPr>
        <w:t>(</w:t>
      </w:r>
      <w:r w:rsidRPr="004F0B03">
        <w:rPr>
          <w:sz w:val="24"/>
          <w:szCs w:val="24"/>
        </w:rPr>
        <w:t>für 6 Portionen</w:t>
      </w:r>
      <w:r>
        <w:rPr>
          <w:sz w:val="24"/>
          <w:szCs w:val="24"/>
        </w:rPr>
        <w:t>)</w:t>
      </w:r>
    </w:p>
    <w:p w14:paraId="279D6533" w14:textId="77777777" w:rsidR="00CB17D4" w:rsidRPr="004F0B03" w:rsidRDefault="00CB17D4" w:rsidP="00CB17D4">
      <w:pPr>
        <w:rPr>
          <w:sz w:val="24"/>
          <w:szCs w:val="24"/>
        </w:rPr>
      </w:pPr>
      <w:r w:rsidRPr="004F0B03">
        <w:rPr>
          <w:sz w:val="24"/>
          <w:szCs w:val="24"/>
        </w:rPr>
        <w:t>750 g braune Champignons, halbiert</w:t>
      </w:r>
    </w:p>
    <w:p w14:paraId="5C4017C3" w14:textId="77777777" w:rsidR="00CB17D4" w:rsidRPr="004F0B03" w:rsidRDefault="00CB17D4" w:rsidP="00CB17D4">
      <w:pPr>
        <w:rPr>
          <w:sz w:val="24"/>
          <w:szCs w:val="24"/>
        </w:rPr>
      </w:pPr>
      <w:r w:rsidRPr="004F0B03">
        <w:rPr>
          <w:sz w:val="24"/>
          <w:szCs w:val="24"/>
        </w:rPr>
        <w:t>500 g Austernpilze</w:t>
      </w:r>
    </w:p>
    <w:p w14:paraId="21DC838F" w14:textId="77777777" w:rsidR="00CB17D4" w:rsidRPr="004F0B03" w:rsidRDefault="00CB17D4" w:rsidP="00CB17D4">
      <w:pPr>
        <w:rPr>
          <w:sz w:val="24"/>
          <w:szCs w:val="24"/>
        </w:rPr>
      </w:pPr>
      <w:r w:rsidRPr="004F0B03">
        <w:rPr>
          <w:sz w:val="24"/>
          <w:szCs w:val="24"/>
        </w:rPr>
        <w:t>135 ml Olivenöl</w:t>
      </w:r>
    </w:p>
    <w:p w14:paraId="23AFD81F" w14:textId="77777777" w:rsidR="00CB17D4" w:rsidRPr="004F0B03" w:rsidRDefault="00CB17D4" w:rsidP="00CB17D4">
      <w:pPr>
        <w:rPr>
          <w:sz w:val="24"/>
          <w:szCs w:val="24"/>
        </w:rPr>
      </w:pPr>
      <w:r w:rsidRPr="004F0B03">
        <w:rPr>
          <w:sz w:val="24"/>
          <w:szCs w:val="24"/>
        </w:rPr>
        <w:t>60 g getrocknete Steinpilze</w:t>
      </w:r>
    </w:p>
    <w:p w14:paraId="2C02E891" w14:textId="77777777" w:rsidR="00CB17D4" w:rsidRPr="004F0B03" w:rsidRDefault="00CB17D4" w:rsidP="00CB17D4">
      <w:pPr>
        <w:rPr>
          <w:sz w:val="24"/>
          <w:szCs w:val="24"/>
        </w:rPr>
      </w:pPr>
      <w:r w:rsidRPr="004F0B03">
        <w:rPr>
          <w:sz w:val="24"/>
          <w:szCs w:val="24"/>
        </w:rPr>
        <w:t>30 g getrock</w:t>
      </w:r>
      <w:r>
        <w:rPr>
          <w:sz w:val="24"/>
          <w:szCs w:val="24"/>
        </w:rPr>
        <w:t>n</w:t>
      </w:r>
      <w:r w:rsidRPr="004F0B03">
        <w:rPr>
          <w:sz w:val="24"/>
          <w:szCs w:val="24"/>
        </w:rPr>
        <w:t>ete Waldpilze</w:t>
      </w:r>
    </w:p>
    <w:p w14:paraId="06A0CB36" w14:textId="77777777" w:rsidR="00CB17D4" w:rsidRDefault="00CB17D4" w:rsidP="00CB17D4">
      <w:pPr>
        <w:rPr>
          <w:sz w:val="24"/>
          <w:szCs w:val="24"/>
        </w:rPr>
      </w:pPr>
      <w:r w:rsidRPr="008A33FD">
        <w:rPr>
          <w:sz w:val="24"/>
          <w:szCs w:val="24"/>
        </w:rPr>
        <w:t>2 getrocknete rote Chilischoten, grob g</w:t>
      </w:r>
      <w:r>
        <w:rPr>
          <w:sz w:val="24"/>
          <w:szCs w:val="24"/>
        </w:rPr>
        <w:t>ehackt</w:t>
      </w:r>
    </w:p>
    <w:p w14:paraId="61A0837F" w14:textId="77777777" w:rsidR="00CB17D4" w:rsidRDefault="00CB17D4" w:rsidP="00CB17D4">
      <w:pPr>
        <w:rPr>
          <w:sz w:val="24"/>
          <w:szCs w:val="24"/>
        </w:rPr>
      </w:pPr>
      <w:r>
        <w:rPr>
          <w:sz w:val="24"/>
          <w:szCs w:val="24"/>
        </w:rPr>
        <w:t>500 ml heiße Gemüsebrühe</w:t>
      </w:r>
    </w:p>
    <w:p w14:paraId="65E197C5" w14:textId="77777777" w:rsidR="00CB17D4" w:rsidRDefault="00CB17D4" w:rsidP="00CB17D4">
      <w:pPr>
        <w:rPr>
          <w:sz w:val="24"/>
          <w:szCs w:val="24"/>
        </w:rPr>
      </w:pPr>
      <w:r>
        <w:rPr>
          <w:sz w:val="24"/>
          <w:szCs w:val="24"/>
        </w:rPr>
        <w:t>1 Zwiebel, geschält und geviertelt</w:t>
      </w:r>
    </w:p>
    <w:p w14:paraId="1A884B58" w14:textId="77777777" w:rsidR="00CB17D4" w:rsidRDefault="00CB17D4" w:rsidP="00CB17D4">
      <w:pPr>
        <w:rPr>
          <w:sz w:val="24"/>
          <w:szCs w:val="24"/>
        </w:rPr>
      </w:pPr>
      <w:r>
        <w:rPr>
          <w:sz w:val="24"/>
          <w:szCs w:val="24"/>
        </w:rPr>
        <w:t>5 Knoblauchzehen, grob gehackt</w:t>
      </w:r>
    </w:p>
    <w:p w14:paraId="79BF1C39" w14:textId="77777777" w:rsidR="00CB17D4" w:rsidRDefault="00CB17D4" w:rsidP="00CB17D4">
      <w:pPr>
        <w:rPr>
          <w:sz w:val="24"/>
          <w:szCs w:val="24"/>
        </w:rPr>
      </w:pPr>
      <w:r>
        <w:rPr>
          <w:sz w:val="24"/>
          <w:szCs w:val="24"/>
        </w:rPr>
        <w:t>1 Karotte, geschält und geviertelt</w:t>
      </w:r>
    </w:p>
    <w:p w14:paraId="33AAABD2" w14:textId="77777777" w:rsidR="00CB17D4" w:rsidRDefault="00CB17D4" w:rsidP="00CB17D4">
      <w:pPr>
        <w:rPr>
          <w:sz w:val="24"/>
          <w:szCs w:val="24"/>
        </w:rPr>
      </w:pPr>
      <w:r>
        <w:rPr>
          <w:sz w:val="24"/>
          <w:szCs w:val="24"/>
        </w:rPr>
        <w:t>2-3 Eiertomaten, geviertelt</w:t>
      </w:r>
    </w:p>
    <w:p w14:paraId="358E6D88" w14:textId="77777777" w:rsidR="00CB17D4" w:rsidRDefault="00CB17D4" w:rsidP="00CB17D4">
      <w:pPr>
        <w:rPr>
          <w:sz w:val="24"/>
          <w:szCs w:val="24"/>
        </w:rPr>
      </w:pPr>
      <w:r>
        <w:rPr>
          <w:sz w:val="24"/>
          <w:szCs w:val="24"/>
        </w:rPr>
        <w:t>75 g Tomatenmark</w:t>
      </w:r>
    </w:p>
    <w:p w14:paraId="340CD6DE" w14:textId="77777777" w:rsidR="00CB17D4" w:rsidRDefault="00CB17D4" w:rsidP="00CB17D4">
      <w:pPr>
        <w:rPr>
          <w:sz w:val="24"/>
          <w:szCs w:val="24"/>
        </w:rPr>
      </w:pPr>
      <w:r>
        <w:rPr>
          <w:sz w:val="24"/>
          <w:szCs w:val="24"/>
        </w:rPr>
        <w:t>130 g Schlagsahne</w:t>
      </w:r>
    </w:p>
    <w:p w14:paraId="6B9BE208" w14:textId="77777777" w:rsidR="00CB17D4" w:rsidRDefault="00CB17D4" w:rsidP="00CB17D4">
      <w:pPr>
        <w:rPr>
          <w:sz w:val="24"/>
          <w:szCs w:val="24"/>
        </w:rPr>
      </w:pPr>
      <w:r>
        <w:rPr>
          <w:sz w:val="24"/>
          <w:szCs w:val="24"/>
        </w:rPr>
        <w:t>60 g Pecorino Romano, gerieben</w:t>
      </w:r>
    </w:p>
    <w:p w14:paraId="563B2F83" w14:textId="77777777" w:rsidR="00CB17D4" w:rsidRDefault="00CB17D4" w:rsidP="00CB17D4">
      <w:pPr>
        <w:rPr>
          <w:sz w:val="24"/>
          <w:szCs w:val="24"/>
        </w:rPr>
      </w:pPr>
      <w:r>
        <w:rPr>
          <w:sz w:val="24"/>
          <w:szCs w:val="24"/>
        </w:rPr>
        <w:t>60 g Parmesan gerieben</w:t>
      </w:r>
    </w:p>
    <w:p w14:paraId="379A8FEE" w14:textId="77777777" w:rsidR="00CB17D4" w:rsidRDefault="00CB17D4" w:rsidP="00CB17D4">
      <w:pPr>
        <w:rPr>
          <w:sz w:val="24"/>
          <w:szCs w:val="24"/>
        </w:rPr>
      </w:pPr>
      <w:r>
        <w:rPr>
          <w:sz w:val="24"/>
          <w:szCs w:val="24"/>
        </w:rPr>
        <w:t>5 g Basilikumblätter, fein gehackt, plus 1 TL zum Garnieren</w:t>
      </w:r>
    </w:p>
    <w:p w14:paraId="3F90610C" w14:textId="77777777" w:rsidR="00CB17D4" w:rsidRDefault="00CB17D4" w:rsidP="00CB17D4">
      <w:pPr>
        <w:rPr>
          <w:sz w:val="24"/>
          <w:szCs w:val="24"/>
        </w:rPr>
      </w:pPr>
      <w:r>
        <w:rPr>
          <w:sz w:val="24"/>
          <w:szCs w:val="24"/>
        </w:rPr>
        <w:t>250 g Lasagneblätter (etwa 14 Stück)</w:t>
      </w:r>
    </w:p>
    <w:p w14:paraId="20E7DD0E" w14:textId="77777777" w:rsidR="00CB17D4" w:rsidRDefault="00CB17D4" w:rsidP="00CB17D4">
      <w:pPr>
        <w:rPr>
          <w:sz w:val="24"/>
          <w:szCs w:val="24"/>
        </w:rPr>
      </w:pPr>
      <w:r>
        <w:rPr>
          <w:sz w:val="24"/>
          <w:szCs w:val="24"/>
        </w:rPr>
        <w:t>Salz, Pfeffer</w:t>
      </w:r>
    </w:p>
    <w:p w14:paraId="7A1837CD" w14:textId="77777777" w:rsidR="00CB17D4" w:rsidRDefault="00CB17D4" w:rsidP="00CB17D4">
      <w:pPr>
        <w:rPr>
          <w:sz w:val="24"/>
          <w:szCs w:val="24"/>
        </w:rPr>
      </w:pPr>
    </w:p>
    <w:p w14:paraId="0E21ABE3" w14:textId="77777777" w:rsidR="00CB17D4" w:rsidRDefault="00CB17D4" w:rsidP="00CB17D4">
      <w:pPr>
        <w:rPr>
          <w:sz w:val="24"/>
          <w:szCs w:val="24"/>
        </w:rPr>
      </w:pPr>
      <w:r>
        <w:rPr>
          <w:sz w:val="24"/>
          <w:szCs w:val="24"/>
        </w:rPr>
        <w:t>Zubereitung:</w:t>
      </w:r>
    </w:p>
    <w:p w14:paraId="3CCBD30B" w14:textId="77777777" w:rsidR="00CB17D4" w:rsidRPr="00634D82" w:rsidRDefault="00CB17D4" w:rsidP="00B40E8C">
      <w:pPr>
        <w:pStyle w:val="ListParagraph"/>
        <w:numPr>
          <w:ilvl w:val="0"/>
          <w:numId w:val="1527"/>
        </w:numPr>
        <w:spacing w:after="120"/>
        <w:ind w:left="714" w:hanging="357"/>
        <w:contextualSpacing w:val="0"/>
        <w:jc w:val="both"/>
        <w:rPr>
          <w:sz w:val="24"/>
          <w:szCs w:val="24"/>
        </w:rPr>
      </w:pPr>
      <w:r w:rsidRPr="00634D82">
        <w:rPr>
          <w:sz w:val="24"/>
          <w:szCs w:val="24"/>
        </w:rPr>
        <w:t>Den Backofen auf 230 Grad (Umluft) vorheizen.</w:t>
      </w:r>
    </w:p>
    <w:p w14:paraId="726C33F2" w14:textId="77777777" w:rsidR="00CB17D4" w:rsidRPr="00634D82" w:rsidRDefault="00CB17D4" w:rsidP="00B40E8C">
      <w:pPr>
        <w:pStyle w:val="ListParagraph"/>
        <w:numPr>
          <w:ilvl w:val="0"/>
          <w:numId w:val="1527"/>
        </w:numPr>
        <w:spacing w:after="120"/>
        <w:ind w:left="714" w:hanging="357"/>
        <w:contextualSpacing w:val="0"/>
        <w:jc w:val="both"/>
        <w:rPr>
          <w:sz w:val="24"/>
          <w:szCs w:val="24"/>
        </w:rPr>
      </w:pPr>
      <w:r w:rsidRPr="00634D82">
        <w:rPr>
          <w:sz w:val="24"/>
          <w:szCs w:val="24"/>
        </w:rPr>
        <w:t>Die Champignons und die Austernpilze fein zerhacken. Die gehackten Pilze in einer großen Schüssel mit 3 EL Olivenöl und 1 TL Salz mischen. Auf einem tiefen, mit Backpapier ausgelegten Backblech verteilen. 30 Minuten auf der oberen Schiene rösten, bis die Pilze goldbraun sind, dabei dreimal durchrühren. Danach haben sie deutlich an Volumen verloren. Beiseitestellen. Die Ofentemperatur auf 200 Grad (Umluft) reduzieren.</w:t>
      </w:r>
    </w:p>
    <w:p w14:paraId="3C11BAC8" w14:textId="77777777" w:rsidR="00CB17D4" w:rsidRPr="00634D82" w:rsidRDefault="00CB17D4" w:rsidP="00B40E8C">
      <w:pPr>
        <w:pStyle w:val="ListParagraph"/>
        <w:numPr>
          <w:ilvl w:val="0"/>
          <w:numId w:val="1527"/>
        </w:numPr>
        <w:spacing w:after="120"/>
        <w:ind w:left="714" w:hanging="357"/>
        <w:contextualSpacing w:val="0"/>
        <w:jc w:val="both"/>
        <w:rPr>
          <w:sz w:val="24"/>
          <w:szCs w:val="24"/>
        </w:rPr>
      </w:pPr>
      <w:r w:rsidRPr="00634D82">
        <w:rPr>
          <w:sz w:val="24"/>
          <w:szCs w:val="24"/>
        </w:rPr>
        <w:lastRenderedPageBreak/>
        <w:t>Inzwischen die getrockneten Pilze und Chilis mit der heißen Brühe in eine große Schüssel geben und 30 Minuten einweichen. Die Flüssigkeit durch ein Sieb in eine andere Schüssel gießen, dabei die Pilze kräftig ausdrücken, um etwa 340 ml Flüssigkeit zu erhalten. Wenn es weniger ist, mit Wasser auffüllen. Die eingeweichten Pilze grob und die Chilis fein hacken. Brühe sowie Pilze und Chilis getrennt beiseitestellen.</w:t>
      </w:r>
    </w:p>
    <w:p w14:paraId="0F376BD7" w14:textId="77777777" w:rsidR="00CB17D4" w:rsidRPr="00634D82" w:rsidRDefault="00CB17D4" w:rsidP="00B40E8C">
      <w:pPr>
        <w:pStyle w:val="ListParagraph"/>
        <w:numPr>
          <w:ilvl w:val="0"/>
          <w:numId w:val="1527"/>
        </w:numPr>
        <w:spacing w:after="120"/>
        <w:ind w:left="714" w:hanging="357"/>
        <w:contextualSpacing w:val="0"/>
        <w:jc w:val="both"/>
        <w:rPr>
          <w:sz w:val="24"/>
          <w:szCs w:val="24"/>
        </w:rPr>
      </w:pPr>
      <w:r w:rsidRPr="00634D82">
        <w:rPr>
          <w:sz w:val="24"/>
          <w:szCs w:val="24"/>
        </w:rPr>
        <w:t>Zwiebel, Knoblauch und Karotte fein hacken. In einer großen Pfanne 60 ml Öl bei mittlerer bis hoher Temperatur erhitzen. Die Zwiebelmischung darin 8 Minuten anschwitzen, bis sie weich und goldgelb ist. Die Tomaten fein hacken, dann mit dem Tomatenmark, 1,5 TL Salz und 1 ¾ TL Pfeffer in die Pfanne geben. Alles unter gelegentlichem Rühren 7 Minuten garen. Die eingeweichten Pilze und Chilis sowie die gerösteten Pilze hinzufügen und 9 Minuten mitgaren, dabei der Versuchung zu rühren widerstehen: Die Pilze sollen ein bisschen braun und knusprig werden. Die Brühe und 800 ml Wasser angießen. Sobald die Flüssigkeit köchelt, mittlere Hitze einstellen und die Mischung etwa 25 Minuten köcheln lassen, bis sie die Konsistenz von Bolosauce hat; gelegentlich umrühren. 100 g Sahne unterrühren. Die Sauce weitere 2 Minuten köcheln lassen, dann vom Herd nehmen.</w:t>
      </w:r>
    </w:p>
    <w:p w14:paraId="5C30E122" w14:textId="77777777" w:rsidR="00CB17D4" w:rsidRPr="00634D82" w:rsidRDefault="00CB17D4" w:rsidP="00B40E8C">
      <w:pPr>
        <w:pStyle w:val="ListParagraph"/>
        <w:numPr>
          <w:ilvl w:val="0"/>
          <w:numId w:val="1527"/>
        </w:numPr>
        <w:spacing w:after="120"/>
        <w:ind w:left="714" w:hanging="357"/>
        <w:contextualSpacing w:val="0"/>
        <w:jc w:val="both"/>
        <w:rPr>
          <w:sz w:val="24"/>
          <w:szCs w:val="24"/>
        </w:rPr>
      </w:pPr>
      <w:r w:rsidRPr="00634D82">
        <w:rPr>
          <w:sz w:val="24"/>
          <w:szCs w:val="24"/>
        </w:rPr>
        <w:t>Den Käse und die Kräuter in einer kleinen Schüssel mischen. Nun die Lasagne einschichten: ein Fünftel der Sauce auf dem Boden einer ofenfesten Form verstreichen. Darauf erst ein Fünftel der Käsemischung und dann eine Schicht Lasagneblätter geben. Noch dreimal schichten, dann mit einer letzten Schicht Sauce und Käse abschließen.</w:t>
      </w:r>
    </w:p>
    <w:p w14:paraId="5A39C0DF" w14:textId="77777777" w:rsidR="00CB17D4" w:rsidRPr="00634D82" w:rsidRDefault="00CB17D4" w:rsidP="00B40E8C">
      <w:pPr>
        <w:pStyle w:val="ListParagraph"/>
        <w:numPr>
          <w:ilvl w:val="0"/>
          <w:numId w:val="1527"/>
        </w:numPr>
        <w:spacing w:after="120"/>
        <w:ind w:left="714" w:hanging="357"/>
        <w:contextualSpacing w:val="0"/>
        <w:jc w:val="both"/>
        <w:rPr>
          <w:sz w:val="24"/>
          <w:szCs w:val="24"/>
        </w:rPr>
      </w:pPr>
      <w:r w:rsidRPr="00634D82">
        <w:rPr>
          <w:sz w:val="24"/>
          <w:szCs w:val="24"/>
        </w:rPr>
        <w:t>Die Lasagne mit 1 EL Sahne und 1 EL Öl beträufeln, dann mit Alufolie bedecken und 15 Minuten backen. Die Folie entfernen und die Ofentemperatur auf 220 Grad (Umluft) erhöhen. Die Lasagne weitere 12 Minuten backen, nach der Hälfte der Zeit die Form drehen. Den Backofengrill einschalten und die Lasagne noch 2 Minuten gratinieren, bis der Rand braun und knusprig ist. Beiseitestellen und etwa 5 Minuten abkühlen lassen, dann mit der restlichen Sahne und dem restlichen Öl (je 1 EL) beträufeln. Mit der restlichen Petersilie und 1 kräftigen Prise Pfeffer bestreuen und servieren.</w:t>
      </w:r>
    </w:p>
    <w:p w14:paraId="74A91DF3" w14:textId="77777777" w:rsidR="00CB17D4" w:rsidRDefault="00CB17D4" w:rsidP="00CB17D4">
      <w:pPr>
        <w:jc w:val="both"/>
        <w:rPr>
          <w:sz w:val="24"/>
          <w:szCs w:val="24"/>
        </w:rPr>
      </w:pPr>
    </w:p>
    <w:p w14:paraId="16EEE58C" w14:textId="77777777" w:rsidR="00CB17D4" w:rsidRDefault="00CB17D4" w:rsidP="00CB17D4">
      <w:pPr>
        <w:jc w:val="both"/>
        <w:rPr>
          <w:sz w:val="24"/>
          <w:szCs w:val="24"/>
        </w:rPr>
      </w:pPr>
      <w:r>
        <w:rPr>
          <w:sz w:val="24"/>
          <w:szCs w:val="24"/>
        </w:rPr>
        <w:t>Kommentar:</w:t>
      </w:r>
      <w:r>
        <w:rPr>
          <w:sz w:val="24"/>
          <w:szCs w:val="24"/>
        </w:rPr>
        <w:tab/>
        <w:t xml:space="preserve">Was für ein Rezept </w:t>
      </w:r>
      <w:r w:rsidRPr="00634D82">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65E8DF7C" w14:textId="77777777" w:rsidR="00CB17D4" w:rsidRDefault="00CB17D4" w:rsidP="00CB17D4">
      <w:pPr>
        <w:rPr>
          <w:sz w:val="24"/>
          <w:szCs w:val="24"/>
        </w:rPr>
      </w:pPr>
    </w:p>
    <w:p w14:paraId="31D277A8" w14:textId="77777777" w:rsidR="00CB17D4" w:rsidRDefault="00CB17D4" w:rsidP="00CB17D4">
      <w:pPr>
        <w:rPr>
          <w:sz w:val="24"/>
          <w:szCs w:val="24"/>
        </w:rPr>
      </w:pPr>
    </w:p>
    <w:p w14:paraId="7245392D" w14:textId="77777777" w:rsidR="00CB17D4" w:rsidRDefault="00CB17D4" w:rsidP="00CB17D4">
      <w:pPr>
        <w:rPr>
          <w:rFonts w:asciiTheme="majorHAnsi" w:eastAsiaTheme="majorEastAsia" w:hAnsiTheme="majorHAnsi" w:cstheme="majorBidi"/>
          <w:color w:val="2F5496" w:themeColor="accent1" w:themeShade="BF"/>
          <w:sz w:val="26"/>
          <w:szCs w:val="26"/>
        </w:rPr>
      </w:pPr>
      <w:r>
        <w:br w:type="page"/>
      </w:r>
    </w:p>
    <w:p w14:paraId="64AF68AF" w14:textId="77777777" w:rsidR="00CB17D4" w:rsidRDefault="00CB17D4" w:rsidP="00CB17D4">
      <w:pPr>
        <w:pStyle w:val="Heading2"/>
        <w:spacing w:after="240"/>
      </w:pPr>
      <w:r>
        <w:lastRenderedPageBreak/>
        <w:t>Lasagne mit Basilikumpesto</w:t>
      </w:r>
    </w:p>
    <w:p w14:paraId="384FECCC" w14:textId="77777777" w:rsidR="00CB17D4" w:rsidRPr="009A7CC4" w:rsidRDefault="00CB17D4" w:rsidP="00CB17D4">
      <w:pPr>
        <w:rPr>
          <w:i/>
          <w:iCs/>
          <w:sz w:val="24"/>
          <w:szCs w:val="24"/>
        </w:rPr>
      </w:pPr>
      <w:r w:rsidRPr="009A7CC4">
        <w:rPr>
          <w:i/>
          <w:iCs/>
          <w:sz w:val="24"/>
          <w:szCs w:val="24"/>
        </w:rPr>
        <w:t>Für das Pesto:</w:t>
      </w:r>
    </w:p>
    <w:p w14:paraId="6D3C252C" w14:textId="77777777" w:rsidR="00CB17D4" w:rsidRDefault="00CB17D4" w:rsidP="00CB17D4">
      <w:pPr>
        <w:rPr>
          <w:sz w:val="24"/>
          <w:szCs w:val="24"/>
        </w:rPr>
      </w:pPr>
      <w:r>
        <w:rPr>
          <w:sz w:val="24"/>
          <w:szCs w:val="24"/>
        </w:rPr>
        <w:t>4 Bund Basilikum</w:t>
      </w:r>
    </w:p>
    <w:p w14:paraId="376B0BBC" w14:textId="77777777" w:rsidR="00CB17D4" w:rsidRDefault="00CB17D4" w:rsidP="00CB17D4">
      <w:pPr>
        <w:rPr>
          <w:sz w:val="24"/>
          <w:szCs w:val="24"/>
        </w:rPr>
      </w:pPr>
      <w:r>
        <w:rPr>
          <w:sz w:val="24"/>
          <w:szCs w:val="24"/>
        </w:rPr>
        <w:t>2 Knoblauchzehen</w:t>
      </w:r>
    </w:p>
    <w:p w14:paraId="20AE03CA" w14:textId="77777777" w:rsidR="00CB17D4" w:rsidRDefault="00CB17D4" w:rsidP="00CB17D4">
      <w:pPr>
        <w:rPr>
          <w:sz w:val="24"/>
          <w:szCs w:val="24"/>
        </w:rPr>
      </w:pPr>
      <w:r>
        <w:rPr>
          <w:sz w:val="24"/>
          <w:szCs w:val="24"/>
        </w:rPr>
        <w:t>1 EL Pinienkerne</w:t>
      </w:r>
    </w:p>
    <w:p w14:paraId="4ED423B7" w14:textId="77777777" w:rsidR="00CB17D4" w:rsidRDefault="00CB17D4" w:rsidP="00CB17D4">
      <w:pPr>
        <w:rPr>
          <w:sz w:val="24"/>
          <w:szCs w:val="24"/>
        </w:rPr>
      </w:pPr>
      <w:r>
        <w:rPr>
          <w:sz w:val="24"/>
          <w:szCs w:val="24"/>
        </w:rPr>
        <w:t>Je 30 g Parmesan und Pecorino</w:t>
      </w:r>
    </w:p>
    <w:p w14:paraId="3B6AFA53" w14:textId="77777777" w:rsidR="00CB17D4" w:rsidRDefault="00CB17D4" w:rsidP="00CB17D4">
      <w:pPr>
        <w:rPr>
          <w:sz w:val="24"/>
          <w:szCs w:val="24"/>
        </w:rPr>
      </w:pPr>
    </w:p>
    <w:p w14:paraId="121209A3" w14:textId="77777777" w:rsidR="00CB17D4" w:rsidRPr="009A7CC4" w:rsidRDefault="00CB17D4" w:rsidP="00CB17D4">
      <w:pPr>
        <w:rPr>
          <w:i/>
          <w:iCs/>
          <w:sz w:val="24"/>
          <w:szCs w:val="24"/>
        </w:rPr>
      </w:pPr>
      <w:r w:rsidRPr="009A7CC4">
        <w:rPr>
          <w:i/>
          <w:iCs/>
          <w:sz w:val="24"/>
          <w:szCs w:val="24"/>
        </w:rPr>
        <w:t>Für die Sauce:</w:t>
      </w:r>
    </w:p>
    <w:p w14:paraId="590870A1" w14:textId="77777777" w:rsidR="00CB17D4" w:rsidRDefault="00CB17D4" w:rsidP="00CB17D4">
      <w:pPr>
        <w:rPr>
          <w:sz w:val="24"/>
          <w:szCs w:val="24"/>
        </w:rPr>
      </w:pPr>
      <w:r>
        <w:rPr>
          <w:sz w:val="24"/>
          <w:szCs w:val="24"/>
        </w:rPr>
        <w:t>1 Knoblauchzehe</w:t>
      </w:r>
    </w:p>
    <w:p w14:paraId="33D5B618" w14:textId="77777777" w:rsidR="00CB17D4" w:rsidRDefault="00CB17D4" w:rsidP="00CB17D4">
      <w:pPr>
        <w:rPr>
          <w:sz w:val="24"/>
          <w:szCs w:val="24"/>
        </w:rPr>
      </w:pPr>
      <w:r>
        <w:rPr>
          <w:sz w:val="24"/>
          <w:szCs w:val="24"/>
        </w:rPr>
        <w:t>1 EL Butter</w:t>
      </w:r>
    </w:p>
    <w:p w14:paraId="28B775E3" w14:textId="77777777" w:rsidR="00CB17D4" w:rsidRDefault="00CB17D4" w:rsidP="00CB17D4">
      <w:pPr>
        <w:rPr>
          <w:sz w:val="24"/>
          <w:szCs w:val="24"/>
        </w:rPr>
      </w:pPr>
      <w:r>
        <w:rPr>
          <w:sz w:val="24"/>
          <w:szCs w:val="24"/>
        </w:rPr>
        <w:t>Salz, Pfeffer</w:t>
      </w:r>
    </w:p>
    <w:p w14:paraId="21323DAA" w14:textId="77777777" w:rsidR="00CB17D4" w:rsidRDefault="00CB17D4" w:rsidP="00CB17D4">
      <w:pPr>
        <w:rPr>
          <w:sz w:val="24"/>
          <w:szCs w:val="24"/>
        </w:rPr>
      </w:pPr>
      <w:r>
        <w:rPr>
          <w:sz w:val="24"/>
          <w:szCs w:val="24"/>
        </w:rPr>
        <w:t xml:space="preserve"> EL Mehl</w:t>
      </w:r>
    </w:p>
    <w:p w14:paraId="1F745F14" w14:textId="77777777" w:rsidR="00CB17D4" w:rsidRDefault="00CB17D4" w:rsidP="00CB17D4">
      <w:pPr>
        <w:rPr>
          <w:sz w:val="24"/>
          <w:szCs w:val="24"/>
        </w:rPr>
      </w:pPr>
      <w:r>
        <w:rPr>
          <w:sz w:val="24"/>
          <w:szCs w:val="24"/>
        </w:rPr>
        <w:t>200 ml Milch</w:t>
      </w:r>
    </w:p>
    <w:p w14:paraId="4E703E35" w14:textId="77777777" w:rsidR="00CB17D4" w:rsidRDefault="00CB17D4" w:rsidP="00CB17D4">
      <w:pPr>
        <w:rPr>
          <w:sz w:val="24"/>
          <w:szCs w:val="24"/>
        </w:rPr>
      </w:pPr>
    </w:p>
    <w:p w14:paraId="430F5D15" w14:textId="77777777" w:rsidR="00CB17D4" w:rsidRPr="009A7CC4" w:rsidRDefault="00CB17D4" w:rsidP="00CB17D4">
      <w:pPr>
        <w:rPr>
          <w:i/>
          <w:iCs/>
          <w:sz w:val="24"/>
          <w:szCs w:val="24"/>
        </w:rPr>
      </w:pPr>
      <w:r w:rsidRPr="009A7CC4">
        <w:rPr>
          <w:i/>
          <w:iCs/>
          <w:sz w:val="24"/>
          <w:szCs w:val="24"/>
        </w:rPr>
        <w:t>Für die Lasagne:</w:t>
      </w:r>
    </w:p>
    <w:p w14:paraId="3F72C2B3" w14:textId="77777777" w:rsidR="00CB17D4" w:rsidRDefault="00CB17D4" w:rsidP="00CB17D4">
      <w:pPr>
        <w:rPr>
          <w:sz w:val="24"/>
          <w:szCs w:val="24"/>
        </w:rPr>
      </w:pPr>
      <w:r>
        <w:rPr>
          <w:sz w:val="24"/>
          <w:szCs w:val="24"/>
        </w:rPr>
        <w:t>250 g Mozzarella</w:t>
      </w:r>
    </w:p>
    <w:p w14:paraId="30A41F3A" w14:textId="77777777" w:rsidR="00CB17D4" w:rsidRDefault="00CB17D4" w:rsidP="00CB17D4">
      <w:pPr>
        <w:rPr>
          <w:sz w:val="24"/>
          <w:szCs w:val="24"/>
        </w:rPr>
      </w:pPr>
      <w:r>
        <w:rPr>
          <w:sz w:val="24"/>
          <w:szCs w:val="24"/>
        </w:rPr>
        <w:t>40 g Pinienkerne</w:t>
      </w:r>
    </w:p>
    <w:p w14:paraId="234EB183" w14:textId="77777777" w:rsidR="00CB17D4" w:rsidRDefault="00CB17D4" w:rsidP="00CB17D4">
      <w:pPr>
        <w:rPr>
          <w:sz w:val="24"/>
          <w:szCs w:val="24"/>
        </w:rPr>
      </w:pPr>
      <w:r>
        <w:rPr>
          <w:sz w:val="24"/>
          <w:szCs w:val="24"/>
        </w:rPr>
        <w:t>6 – 8 Lasagneblätter</w:t>
      </w:r>
    </w:p>
    <w:p w14:paraId="1CFCC655" w14:textId="77777777" w:rsidR="00CB17D4" w:rsidRDefault="00CB17D4" w:rsidP="00CB17D4">
      <w:pPr>
        <w:rPr>
          <w:sz w:val="24"/>
          <w:szCs w:val="24"/>
        </w:rPr>
      </w:pPr>
    </w:p>
    <w:p w14:paraId="28517941" w14:textId="77777777" w:rsidR="00CB17D4" w:rsidRDefault="00CB17D4" w:rsidP="00CB17D4">
      <w:pPr>
        <w:rPr>
          <w:sz w:val="24"/>
          <w:szCs w:val="24"/>
        </w:rPr>
      </w:pPr>
      <w:r>
        <w:rPr>
          <w:sz w:val="24"/>
          <w:szCs w:val="24"/>
        </w:rPr>
        <w:t>Zubereitung:</w:t>
      </w:r>
    </w:p>
    <w:p w14:paraId="58A58C4D" w14:textId="77777777" w:rsidR="00CB17D4" w:rsidRPr="00033CC1" w:rsidRDefault="00CB17D4" w:rsidP="00B40E8C">
      <w:pPr>
        <w:pStyle w:val="ListParagraph"/>
        <w:numPr>
          <w:ilvl w:val="0"/>
          <w:numId w:val="1264"/>
        </w:numPr>
        <w:spacing w:after="120"/>
        <w:ind w:left="714" w:hanging="357"/>
        <w:contextualSpacing w:val="0"/>
        <w:jc w:val="both"/>
        <w:rPr>
          <w:sz w:val="24"/>
          <w:szCs w:val="24"/>
        </w:rPr>
      </w:pPr>
      <w:r w:rsidRPr="00033CC1">
        <w:rPr>
          <w:sz w:val="24"/>
          <w:szCs w:val="24"/>
        </w:rPr>
        <w:t>Basilikumblätter, Knoblauch, Pinienkerne, Käse, Salz und 100 ml Öl pürieren. Mac und den Rest des Öls untermischen.</w:t>
      </w:r>
    </w:p>
    <w:p w14:paraId="62045012" w14:textId="77777777" w:rsidR="00CB17D4" w:rsidRPr="00033CC1" w:rsidRDefault="00CB17D4" w:rsidP="00B40E8C">
      <w:pPr>
        <w:pStyle w:val="ListParagraph"/>
        <w:numPr>
          <w:ilvl w:val="0"/>
          <w:numId w:val="1264"/>
        </w:numPr>
        <w:spacing w:after="120"/>
        <w:ind w:left="714" w:hanging="357"/>
        <w:contextualSpacing w:val="0"/>
        <w:jc w:val="both"/>
        <w:rPr>
          <w:sz w:val="24"/>
          <w:szCs w:val="24"/>
        </w:rPr>
      </w:pPr>
      <w:r w:rsidRPr="00033CC1">
        <w:rPr>
          <w:sz w:val="24"/>
          <w:szCs w:val="24"/>
        </w:rPr>
        <w:t>Knoblauch fein hacken. Butter im Topf erhitzen und das Mehl darin anschwitzen. Milch unter Rühren zugießen und Knoblauch zufügen. Sauce ca. 3 Minuten köcheln lassen und mit Salz und Pfeffer würzen.</w:t>
      </w:r>
    </w:p>
    <w:p w14:paraId="5A80A42B" w14:textId="77777777" w:rsidR="00CB17D4" w:rsidRPr="00033CC1" w:rsidRDefault="00CB17D4" w:rsidP="00B40E8C">
      <w:pPr>
        <w:pStyle w:val="ListParagraph"/>
        <w:numPr>
          <w:ilvl w:val="0"/>
          <w:numId w:val="1264"/>
        </w:numPr>
        <w:spacing w:after="120"/>
        <w:ind w:left="714" w:hanging="357"/>
        <w:contextualSpacing w:val="0"/>
        <w:jc w:val="both"/>
        <w:rPr>
          <w:sz w:val="24"/>
          <w:szCs w:val="24"/>
        </w:rPr>
      </w:pPr>
      <w:r w:rsidRPr="00033CC1">
        <w:rPr>
          <w:sz w:val="24"/>
          <w:szCs w:val="24"/>
        </w:rPr>
        <w:t>In einer gefetteten Auflaufform erst Sauce, dann Lasagneplatten, Pinienkerne, etwas Mozzarella, Pesto und Parmesan schichten. Mit Pesto, Sauce, Käse und Pinienkerne abschließen und bei 180 Grad ca. 40 Minuten backen.</w:t>
      </w:r>
    </w:p>
    <w:p w14:paraId="1426F977" w14:textId="77777777" w:rsidR="00CB17D4" w:rsidRDefault="00CB17D4" w:rsidP="00CB17D4">
      <w:pPr>
        <w:rPr>
          <w:sz w:val="24"/>
          <w:szCs w:val="24"/>
        </w:rPr>
      </w:pPr>
      <w:r>
        <w:rPr>
          <w:sz w:val="24"/>
          <w:szCs w:val="24"/>
        </w:rPr>
        <w:br w:type="page"/>
      </w:r>
    </w:p>
    <w:p w14:paraId="56F96D27" w14:textId="72D94411" w:rsidR="004559E8" w:rsidRDefault="004559E8" w:rsidP="004559E8">
      <w:pPr>
        <w:pStyle w:val="Heading2"/>
        <w:spacing w:after="240"/>
      </w:pPr>
      <w:r w:rsidRPr="002C4709">
        <w:lastRenderedPageBreak/>
        <w:t>Tomaten-Spinat-Lasagne</w:t>
      </w:r>
      <w:r>
        <w:rPr>
          <w:rStyle w:val="FootnoteReference"/>
        </w:rPr>
        <w:footnoteReference w:id="1385"/>
      </w:r>
      <w:r w:rsidRPr="002C4709">
        <w:t xml:space="preserve"> </w:t>
      </w:r>
    </w:p>
    <w:p w14:paraId="39DD449A" w14:textId="77777777" w:rsidR="004559E8" w:rsidRDefault="004559E8" w:rsidP="004559E8">
      <w:pPr>
        <w:jc w:val="both"/>
        <w:rPr>
          <w:sz w:val="24"/>
          <w:szCs w:val="24"/>
        </w:rPr>
      </w:pPr>
      <w:r w:rsidRPr="00224ADE">
        <w:rPr>
          <w:sz w:val="24"/>
          <w:szCs w:val="24"/>
          <w:u w:val="single"/>
        </w:rPr>
        <w:t>Zutaten</w:t>
      </w:r>
      <w:r>
        <w:rPr>
          <w:sz w:val="24"/>
          <w:szCs w:val="24"/>
        </w:rPr>
        <w:t xml:space="preserve"> (für 6 Portionen):</w:t>
      </w:r>
    </w:p>
    <w:p w14:paraId="789D986A" w14:textId="77777777" w:rsidR="004559E8" w:rsidRDefault="004559E8" w:rsidP="004559E8">
      <w:pPr>
        <w:jc w:val="both"/>
        <w:rPr>
          <w:sz w:val="24"/>
          <w:szCs w:val="24"/>
        </w:rPr>
      </w:pPr>
      <w:r>
        <w:rPr>
          <w:sz w:val="24"/>
          <w:szCs w:val="24"/>
        </w:rPr>
        <w:t>600 TK-Blattspinat</w:t>
      </w:r>
    </w:p>
    <w:p w14:paraId="50ED1DDB" w14:textId="77777777" w:rsidR="004559E8" w:rsidRDefault="004559E8" w:rsidP="004559E8">
      <w:pPr>
        <w:jc w:val="both"/>
        <w:rPr>
          <w:sz w:val="24"/>
          <w:szCs w:val="24"/>
        </w:rPr>
      </w:pPr>
      <w:r>
        <w:rPr>
          <w:sz w:val="24"/>
          <w:szCs w:val="24"/>
        </w:rPr>
        <w:t>2 Knoblauchzehen</w:t>
      </w:r>
    </w:p>
    <w:p w14:paraId="339F446F" w14:textId="77777777" w:rsidR="004559E8" w:rsidRPr="00FE425C" w:rsidRDefault="004559E8" w:rsidP="004559E8">
      <w:pPr>
        <w:jc w:val="both"/>
        <w:rPr>
          <w:sz w:val="24"/>
          <w:szCs w:val="24"/>
        </w:rPr>
      </w:pPr>
      <w:r w:rsidRPr="00FE425C">
        <w:rPr>
          <w:sz w:val="24"/>
          <w:szCs w:val="24"/>
        </w:rPr>
        <w:t>2 EL Olivenöl</w:t>
      </w:r>
    </w:p>
    <w:p w14:paraId="0011230E" w14:textId="77777777" w:rsidR="004559E8" w:rsidRPr="00FE425C" w:rsidRDefault="004559E8" w:rsidP="004559E8">
      <w:pPr>
        <w:jc w:val="both"/>
        <w:rPr>
          <w:sz w:val="24"/>
          <w:szCs w:val="24"/>
        </w:rPr>
      </w:pPr>
      <w:r w:rsidRPr="00FE425C">
        <w:rPr>
          <w:sz w:val="24"/>
          <w:szCs w:val="24"/>
        </w:rPr>
        <w:t>4 EL Pinienkerne</w:t>
      </w:r>
    </w:p>
    <w:p w14:paraId="2C7A8390" w14:textId="77777777" w:rsidR="004559E8" w:rsidRPr="00D53702" w:rsidRDefault="004559E8" w:rsidP="004559E8">
      <w:pPr>
        <w:jc w:val="both"/>
        <w:rPr>
          <w:sz w:val="24"/>
          <w:szCs w:val="24"/>
          <w:lang w:val="en-US"/>
        </w:rPr>
      </w:pPr>
      <w:r w:rsidRPr="00D53702">
        <w:rPr>
          <w:sz w:val="24"/>
          <w:szCs w:val="24"/>
          <w:lang w:val="en-US"/>
        </w:rPr>
        <w:t>Salz</w:t>
      </w:r>
      <w:r>
        <w:rPr>
          <w:sz w:val="24"/>
          <w:szCs w:val="24"/>
          <w:lang w:val="en-US"/>
        </w:rPr>
        <w:t xml:space="preserve">, </w:t>
      </w:r>
      <w:r w:rsidRPr="00D53702">
        <w:rPr>
          <w:sz w:val="24"/>
          <w:szCs w:val="24"/>
          <w:lang w:val="en-US"/>
        </w:rPr>
        <w:t>Pfeffer</w:t>
      </w:r>
    </w:p>
    <w:p w14:paraId="7315FCFC" w14:textId="77777777" w:rsidR="004559E8" w:rsidRPr="00D53702" w:rsidRDefault="004559E8" w:rsidP="004559E8">
      <w:pPr>
        <w:jc w:val="both"/>
        <w:rPr>
          <w:sz w:val="24"/>
          <w:szCs w:val="24"/>
          <w:lang w:val="en-US"/>
        </w:rPr>
      </w:pPr>
      <w:r w:rsidRPr="00D53702">
        <w:rPr>
          <w:sz w:val="24"/>
          <w:szCs w:val="24"/>
          <w:lang w:val="en-US"/>
        </w:rPr>
        <w:t xml:space="preserve">500 g </w:t>
      </w:r>
      <w:proofErr w:type="spellStart"/>
      <w:r w:rsidRPr="00D53702">
        <w:rPr>
          <w:sz w:val="24"/>
          <w:szCs w:val="24"/>
          <w:lang w:val="en-US"/>
        </w:rPr>
        <w:t>Tomaten</w:t>
      </w:r>
      <w:proofErr w:type="spellEnd"/>
    </w:p>
    <w:p w14:paraId="2D973693" w14:textId="77777777" w:rsidR="004559E8" w:rsidRPr="00D53702" w:rsidRDefault="004559E8" w:rsidP="004559E8">
      <w:pPr>
        <w:jc w:val="both"/>
        <w:rPr>
          <w:sz w:val="24"/>
          <w:szCs w:val="24"/>
          <w:lang w:val="en-US"/>
        </w:rPr>
      </w:pPr>
      <w:r w:rsidRPr="00D53702">
        <w:rPr>
          <w:sz w:val="24"/>
          <w:szCs w:val="24"/>
          <w:lang w:val="en-US"/>
        </w:rPr>
        <w:t>200 g Gorgonzola</w:t>
      </w:r>
    </w:p>
    <w:p w14:paraId="1D1575F4" w14:textId="77777777" w:rsidR="004559E8" w:rsidRPr="00D53702" w:rsidRDefault="004559E8" w:rsidP="004559E8">
      <w:pPr>
        <w:jc w:val="both"/>
        <w:rPr>
          <w:sz w:val="24"/>
          <w:szCs w:val="24"/>
          <w:lang w:val="en-US"/>
        </w:rPr>
      </w:pPr>
      <w:r w:rsidRPr="00D53702">
        <w:rPr>
          <w:sz w:val="24"/>
          <w:szCs w:val="24"/>
          <w:lang w:val="en-US"/>
        </w:rPr>
        <w:t>40 g Butter</w:t>
      </w:r>
    </w:p>
    <w:p w14:paraId="5B5ACF3B" w14:textId="77777777" w:rsidR="004559E8" w:rsidRDefault="004559E8" w:rsidP="004559E8">
      <w:pPr>
        <w:jc w:val="both"/>
        <w:rPr>
          <w:sz w:val="24"/>
          <w:szCs w:val="24"/>
        </w:rPr>
      </w:pPr>
      <w:r>
        <w:rPr>
          <w:sz w:val="24"/>
          <w:szCs w:val="24"/>
        </w:rPr>
        <w:t>30 g Mehl</w:t>
      </w:r>
    </w:p>
    <w:p w14:paraId="45CCF01C" w14:textId="77777777" w:rsidR="004559E8" w:rsidRDefault="004559E8" w:rsidP="004559E8">
      <w:pPr>
        <w:jc w:val="both"/>
        <w:rPr>
          <w:sz w:val="24"/>
          <w:szCs w:val="24"/>
        </w:rPr>
      </w:pPr>
      <w:r>
        <w:rPr>
          <w:sz w:val="24"/>
          <w:szCs w:val="24"/>
        </w:rPr>
        <w:t>250 ml Gemüsebrühe</w:t>
      </w:r>
    </w:p>
    <w:p w14:paraId="62244EAB" w14:textId="77777777" w:rsidR="004559E8" w:rsidRDefault="004559E8" w:rsidP="004559E8">
      <w:pPr>
        <w:jc w:val="both"/>
        <w:rPr>
          <w:sz w:val="24"/>
          <w:szCs w:val="24"/>
        </w:rPr>
      </w:pPr>
      <w:r>
        <w:rPr>
          <w:sz w:val="24"/>
          <w:szCs w:val="24"/>
        </w:rPr>
        <w:t>250 g Schlagsahne</w:t>
      </w:r>
    </w:p>
    <w:p w14:paraId="25EAD090" w14:textId="77777777" w:rsidR="004559E8" w:rsidRDefault="004559E8" w:rsidP="004559E8">
      <w:pPr>
        <w:jc w:val="both"/>
        <w:rPr>
          <w:sz w:val="24"/>
          <w:szCs w:val="24"/>
        </w:rPr>
      </w:pPr>
      <w:r>
        <w:rPr>
          <w:sz w:val="24"/>
          <w:szCs w:val="24"/>
        </w:rPr>
        <w:t>Lasagneplatten</w:t>
      </w:r>
    </w:p>
    <w:p w14:paraId="3C4FE101" w14:textId="77777777" w:rsidR="004559E8" w:rsidRDefault="004559E8" w:rsidP="004559E8">
      <w:pPr>
        <w:jc w:val="both"/>
        <w:rPr>
          <w:sz w:val="24"/>
          <w:szCs w:val="24"/>
        </w:rPr>
      </w:pPr>
      <w:r>
        <w:rPr>
          <w:sz w:val="24"/>
          <w:szCs w:val="24"/>
        </w:rPr>
        <w:t>100 g mittelalter Gouda</w:t>
      </w:r>
    </w:p>
    <w:p w14:paraId="5F77C225" w14:textId="77777777" w:rsidR="004559E8" w:rsidRPr="002C4709" w:rsidRDefault="004559E8" w:rsidP="004559E8">
      <w:pPr>
        <w:jc w:val="both"/>
        <w:rPr>
          <w:sz w:val="24"/>
          <w:szCs w:val="24"/>
        </w:rPr>
      </w:pPr>
      <w:r>
        <w:rPr>
          <w:sz w:val="24"/>
          <w:szCs w:val="24"/>
        </w:rPr>
        <w:t>2 EL Pinienkerne zum Bestreuen</w:t>
      </w:r>
    </w:p>
    <w:p w14:paraId="105FFD08" w14:textId="77777777" w:rsidR="004559E8" w:rsidRDefault="004559E8" w:rsidP="004559E8">
      <w:pPr>
        <w:jc w:val="both"/>
        <w:rPr>
          <w:sz w:val="24"/>
          <w:szCs w:val="24"/>
        </w:rPr>
      </w:pPr>
    </w:p>
    <w:p w14:paraId="4D7ACB7C" w14:textId="77777777" w:rsidR="004559E8" w:rsidRDefault="004559E8" w:rsidP="004559E8">
      <w:pPr>
        <w:jc w:val="both"/>
        <w:rPr>
          <w:sz w:val="24"/>
          <w:szCs w:val="24"/>
        </w:rPr>
      </w:pPr>
      <w:r>
        <w:rPr>
          <w:sz w:val="24"/>
          <w:szCs w:val="24"/>
        </w:rPr>
        <w:t>Zubereitungszeit: 35 Minuten plus Garzeit: 50 Minuten</w:t>
      </w:r>
    </w:p>
    <w:p w14:paraId="7ADD3AFF" w14:textId="77777777" w:rsidR="004559E8" w:rsidRPr="002C4709" w:rsidRDefault="004559E8" w:rsidP="00B40E8C">
      <w:pPr>
        <w:pStyle w:val="ListParagraph"/>
        <w:numPr>
          <w:ilvl w:val="0"/>
          <w:numId w:val="565"/>
        </w:numPr>
        <w:spacing w:after="120"/>
        <w:ind w:left="714" w:hanging="357"/>
        <w:contextualSpacing w:val="0"/>
        <w:jc w:val="both"/>
        <w:rPr>
          <w:sz w:val="24"/>
          <w:szCs w:val="24"/>
        </w:rPr>
      </w:pPr>
      <w:r w:rsidRPr="002C4709">
        <w:rPr>
          <w:sz w:val="24"/>
          <w:szCs w:val="24"/>
        </w:rPr>
        <w:t>Den Spinat auftauen lassen. Die Knoblauchzehen schälen und in Scheiben schneiden.</w:t>
      </w:r>
    </w:p>
    <w:p w14:paraId="142D3882" w14:textId="77777777" w:rsidR="004559E8" w:rsidRPr="002C4709" w:rsidRDefault="004559E8" w:rsidP="00B40E8C">
      <w:pPr>
        <w:pStyle w:val="ListParagraph"/>
        <w:numPr>
          <w:ilvl w:val="0"/>
          <w:numId w:val="565"/>
        </w:numPr>
        <w:spacing w:after="120"/>
        <w:ind w:left="714" w:hanging="357"/>
        <w:contextualSpacing w:val="0"/>
        <w:jc w:val="both"/>
        <w:rPr>
          <w:sz w:val="24"/>
          <w:szCs w:val="24"/>
        </w:rPr>
      </w:pPr>
      <w:r w:rsidRPr="002C4709">
        <w:rPr>
          <w:sz w:val="24"/>
          <w:szCs w:val="24"/>
        </w:rPr>
        <w:t>Das Olivenöl in der Pfanne erhitzen und den Knoblauch darin andünsten. Den Spinat dazugeben, 5 Minuten garen und zum Abtropfen auf ein Sieb geben. Anschließend mit den Pinienkernen mischen und mit Salz und Pfeffer würzen.</w:t>
      </w:r>
    </w:p>
    <w:p w14:paraId="25DD8E0C" w14:textId="77777777" w:rsidR="004559E8" w:rsidRPr="002C4709" w:rsidRDefault="004559E8" w:rsidP="00B40E8C">
      <w:pPr>
        <w:pStyle w:val="ListParagraph"/>
        <w:numPr>
          <w:ilvl w:val="0"/>
          <w:numId w:val="565"/>
        </w:numPr>
        <w:spacing w:after="120"/>
        <w:ind w:left="714" w:hanging="357"/>
        <w:contextualSpacing w:val="0"/>
        <w:jc w:val="both"/>
        <w:rPr>
          <w:sz w:val="24"/>
          <w:szCs w:val="24"/>
        </w:rPr>
      </w:pPr>
      <w:r w:rsidRPr="002C4709">
        <w:rPr>
          <w:sz w:val="24"/>
          <w:szCs w:val="24"/>
        </w:rPr>
        <w:t>Die Tomaten waschen und in Scheiben schneiden. Den Käse würfeln.</w:t>
      </w:r>
    </w:p>
    <w:p w14:paraId="3F9F2C64" w14:textId="77777777" w:rsidR="004559E8" w:rsidRPr="002C4709" w:rsidRDefault="004559E8" w:rsidP="00B40E8C">
      <w:pPr>
        <w:pStyle w:val="ListParagraph"/>
        <w:numPr>
          <w:ilvl w:val="0"/>
          <w:numId w:val="565"/>
        </w:numPr>
        <w:spacing w:after="120"/>
        <w:ind w:left="714" w:hanging="357"/>
        <w:contextualSpacing w:val="0"/>
        <w:jc w:val="both"/>
        <w:rPr>
          <w:sz w:val="24"/>
          <w:szCs w:val="24"/>
        </w:rPr>
      </w:pPr>
      <w:r w:rsidRPr="002C4709">
        <w:rPr>
          <w:sz w:val="24"/>
          <w:szCs w:val="24"/>
        </w:rPr>
        <w:t>Für die Sauce das Fett zerlassen, das Mehl einrühren und kurz andünsten. Die Brühe und die Schlagsahne angießen, und die Bechamelsauce unter Rühren 5 Minuten kochen, bis sie dick und sämig ist. Mit Salz und Pfeffer abschmecken.</w:t>
      </w:r>
    </w:p>
    <w:p w14:paraId="5876BD7C" w14:textId="77777777" w:rsidR="004559E8" w:rsidRPr="002C4709" w:rsidRDefault="004559E8" w:rsidP="00B40E8C">
      <w:pPr>
        <w:pStyle w:val="ListParagraph"/>
        <w:numPr>
          <w:ilvl w:val="0"/>
          <w:numId w:val="565"/>
        </w:numPr>
        <w:spacing w:after="120"/>
        <w:ind w:left="714" w:hanging="357"/>
        <w:contextualSpacing w:val="0"/>
        <w:jc w:val="both"/>
        <w:rPr>
          <w:sz w:val="24"/>
          <w:szCs w:val="24"/>
        </w:rPr>
      </w:pPr>
      <w:r w:rsidRPr="002C4709">
        <w:rPr>
          <w:sz w:val="24"/>
          <w:szCs w:val="24"/>
        </w:rPr>
        <w:t xml:space="preserve">Eine Auflaufform einfetten- Abwechselnd Lasagneplatten, Spinat, Bechamelsauce, Gorgonzolawürfel und </w:t>
      </w:r>
      <w:r>
        <w:rPr>
          <w:sz w:val="24"/>
          <w:szCs w:val="24"/>
        </w:rPr>
        <w:t>T</w:t>
      </w:r>
      <w:r w:rsidRPr="002C4709">
        <w:rPr>
          <w:sz w:val="24"/>
          <w:szCs w:val="24"/>
        </w:rPr>
        <w:t>omatenscheiben schichten. Mit Nudeln und Sauce abschließen.</w:t>
      </w:r>
    </w:p>
    <w:p w14:paraId="5E5030FC" w14:textId="77777777" w:rsidR="004559E8" w:rsidRDefault="004559E8" w:rsidP="00B40E8C">
      <w:pPr>
        <w:pStyle w:val="ListParagraph"/>
        <w:numPr>
          <w:ilvl w:val="0"/>
          <w:numId w:val="565"/>
        </w:numPr>
        <w:spacing w:after="120"/>
        <w:ind w:left="714" w:hanging="357"/>
        <w:contextualSpacing w:val="0"/>
        <w:jc w:val="both"/>
        <w:rPr>
          <w:sz w:val="24"/>
          <w:szCs w:val="24"/>
        </w:rPr>
      </w:pPr>
      <w:r w:rsidRPr="002C4709">
        <w:rPr>
          <w:sz w:val="24"/>
          <w:szCs w:val="24"/>
        </w:rPr>
        <w:t>Den Käse und die Pinienkerne auf die Sauce streuen. Die Lasagne im vorgeheizten Ofen 35- 40 Minuten backen.</w:t>
      </w:r>
    </w:p>
    <w:p w14:paraId="2F1F800B" w14:textId="77777777" w:rsidR="004559E8" w:rsidRDefault="004559E8" w:rsidP="004559E8">
      <w:pPr>
        <w:pStyle w:val="Heading2"/>
        <w:spacing w:after="240"/>
      </w:pPr>
      <w:r>
        <w:lastRenderedPageBreak/>
        <w:t>Lasagneschleifen</w:t>
      </w:r>
      <w:r>
        <w:rPr>
          <w:rStyle w:val="FootnoteReference"/>
        </w:rPr>
        <w:footnoteReference w:id="1386"/>
      </w:r>
      <w:r>
        <w:t xml:space="preserve"> </w:t>
      </w:r>
    </w:p>
    <w:p w14:paraId="667FFA97" w14:textId="77777777" w:rsidR="004559E8" w:rsidRDefault="004559E8" w:rsidP="004559E8">
      <w:pPr>
        <w:rPr>
          <w:sz w:val="24"/>
          <w:szCs w:val="24"/>
        </w:rPr>
      </w:pPr>
      <w:r w:rsidRPr="00DC306A">
        <w:rPr>
          <w:sz w:val="24"/>
          <w:szCs w:val="24"/>
          <w:u w:val="single"/>
        </w:rPr>
        <w:t>Zutaten</w:t>
      </w:r>
      <w:r>
        <w:rPr>
          <w:sz w:val="24"/>
          <w:szCs w:val="24"/>
        </w:rPr>
        <w:t xml:space="preserve"> (für 6 Portionen):</w:t>
      </w:r>
    </w:p>
    <w:p w14:paraId="56BD4F77" w14:textId="77777777" w:rsidR="004559E8" w:rsidRDefault="004559E8" w:rsidP="004559E8">
      <w:pPr>
        <w:rPr>
          <w:sz w:val="24"/>
          <w:szCs w:val="24"/>
        </w:rPr>
      </w:pPr>
      <w:r>
        <w:rPr>
          <w:sz w:val="24"/>
          <w:szCs w:val="24"/>
        </w:rPr>
        <w:t>12 Lasagneplatten</w:t>
      </w:r>
    </w:p>
    <w:p w14:paraId="379E758D" w14:textId="77777777" w:rsidR="004559E8" w:rsidRDefault="004559E8" w:rsidP="004559E8">
      <w:pPr>
        <w:rPr>
          <w:sz w:val="24"/>
          <w:szCs w:val="24"/>
        </w:rPr>
      </w:pPr>
      <w:r>
        <w:rPr>
          <w:sz w:val="24"/>
          <w:szCs w:val="24"/>
        </w:rPr>
        <w:t>400 g Ricottakäse oder Magerquark, gut abgetropft</w:t>
      </w:r>
    </w:p>
    <w:p w14:paraId="55107C96" w14:textId="77777777" w:rsidR="004559E8" w:rsidRDefault="004559E8" w:rsidP="004559E8">
      <w:pPr>
        <w:rPr>
          <w:sz w:val="24"/>
          <w:szCs w:val="24"/>
        </w:rPr>
      </w:pPr>
      <w:r>
        <w:rPr>
          <w:sz w:val="24"/>
          <w:szCs w:val="24"/>
        </w:rPr>
        <w:t>1 Ei, leicht verquirlt</w:t>
      </w:r>
    </w:p>
    <w:p w14:paraId="74886294" w14:textId="77777777" w:rsidR="004559E8" w:rsidRDefault="004559E8" w:rsidP="004559E8">
      <w:pPr>
        <w:rPr>
          <w:sz w:val="24"/>
          <w:szCs w:val="24"/>
        </w:rPr>
      </w:pPr>
      <w:r>
        <w:rPr>
          <w:sz w:val="24"/>
          <w:szCs w:val="24"/>
        </w:rPr>
        <w:t>1 Prise Muskat</w:t>
      </w:r>
    </w:p>
    <w:p w14:paraId="2F3AAAAC" w14:textId="77777777" w:rsidR="004559E8" w:rsidRDefault="004559E8" w:rsidP="004559E8">
      <w:pPr>
        <w:rPr>
          <w:sz w:val="24"/>
          <w:szCs w:val="24"/>
        </w:rPr>
      </w:pPr>
      <w:r>
        <w:rPr>
          <w:sz w:val="24"/>
          <w:szCs w:val="24"/>
        </w:rPr>
        <w:t>50 g frische Kräuter, feingehackt</w:t>
      </w:r>
    </w:p>
    <w:p w14:paraId="78B25954" w14:textId="77777777" w:rsidR="004559E8" w:rsidRDefault="004559E8" w:rsidP="004559E8">
      <w:pPr>
        <w:rPr>
          <w:sz w:val="24"/>
          <w:szCs w:val="24"/>
        </w:rPr>
      </w:pPr>
      <w:r>
        <w:rPr>
          <w:sz w:val="24"/>
          <w:szCs w:val="24"/>
        </w:rPr>
        <w:t>30 g Butter, in Flöckchen</w:t>
      </w:r>
    </w:p>
    <w:p w14:paraId="6D19EB57" w14:textId="77777777" w:rsidR="004559E8" w:rsidRDefault="004559E8" w:rsidP="004559E8">
      <w:pPr>
        <w:rPr>
          <w:sz w:val="24"/>
          <w:szCs w:val="24"/>
        </w:rPr>
      </w:pPr>
      <w:r>
        <w:rPr>
          <w:sz w:val="24"/>
          <w:szCs w:val="24"/>
        </w:rPr>
        <w:t>300 g Tomatenpastasauce</w:t>
      </w:r>
    </w:p>
    <w:p w14:paraId="16666451" w14:textId="77777777" w:rsidR="004559E8" w:rsidRDefault="004559E8" w:rsidP="004559E8">
      <w:pPr>
        <w:rPr>
          <w:sz w:val="24"/>
          <w:szCs w:val="24"/>
        </w:rPr>
      </w:pPr>
      <w:r>
        <w:rPr>
          <w:sz w:val="24"/>
          <w:szCs w:val="24"/>
        </w:rPr>
        <w:t>Frisch geriebener Parmesan</w:t>
      </w:r>
    </w:p>
    <w:p w14:paraId="712326B4" w14:textId="77777777" w:rsidR="004559E8" w:rsidRDefault="004559E8" w:rsidP="004559E8">
      <w:pPr>
        <w:rPr>
          <w:sz w:val="24"/>
          <w:szCs w:val="24"/>
        </w:rPr>
      </w:pPr>
      <w:r>
        <w:rPr>
          <w:sz w:val="24"/>
          <w:szCs w:val="24"/>
        </w:rPr>
        <w:t>Frisches Basilikum zum Garnieren</w:t>
      </w:r>
    </w:p>
    <w:p w14:paraId="6C90B8D4" w14:textId="77777777" w:rsidR="004559E8" w:rsidRDefault="004559E8" w:rsidP="004559E8">
      <w:pPr>
        <w:rPr>
          <w:sz w:val="24"/>
          <w:szCs w:val="24"/>
        </w:rPr>
      </w:pPr>
    </w:p>
    <w:p w14:paraId="070F9D85" w14:textId="77777777" w:rsidR="004559E8" w:rsidRDefault="004559E8" w:rsidP="004559E8">
      <w:pPr>
        <w:rPr>
          <w:sz w:val="24"/>
          <w:szCs w:val="24"/>
        </w:rPr>
      </w:pPr>
      <w:r>
        <w:rPr>
          <w:sz w:val="24"/>
          <w:szCs w:val="24"/>
        </w:rPr>
        <w:t>Zubereitungszeit: 40 Minuten</w:t>
      </w:r>
    </w:p>
    <w:p w14:paraId="7D1ABE92" w14:textId="77777777" w:rsidR="004559E8" w:rsidRPr="00B70AC1" w:rsidRDefault="004559E8" w:rsidP="00B40E8C">
      <w:pPr>
        <w:pStyle w:val="ListParagraph"/>
        <w:numPr>
          <w:ilvl w:val="0"/>
          <w:numId w:val="481"/>
        </w:numPr>
        <w:jc w:val="both"/>
        <w:rPr>
          <w:sz w:val="24"/>
          <w:szCs w:val="24"/>
        </w:rPr>
      </w:pPr>
      <w:r w:rsidRPr="00B70AC1">
        <w:rPr>
          <w:sz w:val="24"/>
          <w:szCs w:val="24"/>
        </w:rPr>
        <w:t>Den Backofen auf 200 Grad vorheizen. Die Lasagne in einem großen Topf mit sprudelndem Salzwasser al dente kochen. Dabei öfter umrühren, um ein Zusammenkleben der Platten zu vermeiden.</w:t>
      </w:r>
    </w:p>
    <w:p w14:paraId="060DDD48" w14:textId="77777777" w:rsidR="004559E8" w:rsidRPr="00B70AC1" w:rsidRDefault="004559E8" w:rsidP="00B40E8C">
      <w:pPr>
        <w:pStyle w:val="ListParagraph"/>
        <w:numPr>
          <w:ilvl w:val="0"/>
          <w:numId w:val="481"/>
        </w:numPr>
        <w:jc w:val="both"/>
        <w:rPr>
          <w:sz w:val="24"/>
          <w:szCs w:val="24"/>
        </w:rPr>
      </w:pPr>
      <w:r w:rsidRPr="00B70AC1">
        <w:rPr>
          <w:sz w:val="24"/>
          <w:szCs w:val="24"/>
        </w:rPr>
        <w:t>Unterdessen den Ricotta oder Quark mit dem Ei, dem Muskat und en Kräutern in einer Schüssel mischen. Die Pasta abtropfen, die einzelnen Blätter halbieren und auf eine flache Oberfläche legen. In die Mitte jeder Lasagneplatte 2 EL der Füllung häufen und die Platten zu breiten Schleifen drehen. Die Enden der gefüllten Schleifen fest zusammendrücken und versiegeln.</w:t>
      </w:r>
    </w:p>
    <w:p w14:paraId="5CEEB88B" w14:textId="77777777" w:rsidR="004559E8" w:rsidRPr="00B70AC1" w:rsidRDefault="004559E8" w:rsidP="00B40E8C">
      <w:pPr>
        <w:pStyle w:val="ListParagraph"/>
        <w:numPr>
          <w:ilvl w:val="0"/>
          <w:numId w:val="481"/>
        </w:numPr>
        <w:jc w:val="both"/>
        <w:rPr>
          <w:sz w:val="24"/>
          <w:szCs w:val="24"/>
        </w:rPr>
      </w:pPr>
      <w:r w:rsidRPr="00B70AC1">
        <w:rPr>
          <w:sz w:val="24"/>
          <w:szCs w:val="24"/>
        </w:rPr>
        <w:t>Eine rechteckige, ofenfeste Form mit weicher Butter oder Öl einfetten. Die Pastaschleifen nebeneinander legen und mit Butterflöckchen belegen. Die Pastasauce über den Mittelteil der Lasagne gießen und die Lasagne-Enden frei lassen. Die Pasta abgedeckt 5 Minuten backen, bis sie durchwärmt ist. Großzügig mit frisch geriebenem Parmesan und Basilikum bestreuen und sofort servieren.</w:t>
      </w:r>
    </w:p>
    <w:p w14:paraId="4D2A9ED6" w14:textId="77777777" w:rsidR="004559E8" w:rsidRDefault="004559E8" w:rsidP="004559E8">
      <w:pPr>
        <w:rPr>
          <w:sz w:val="24"/>
          <w:szCs w:val="24"/>
        </w:rPr>
      </w:pPr>
    </w:p>
    <w:p w14:paraId="771C589F" w14:textId="77777777" w:rsidR="004559E8" w:rsidRDefault="004559E8" w:rsidP="004559E8">
      <w:pPr>
        <w:rPr>
          <w:sz w:val="24"/>
          <w:szCs w:val="24"/>
        </w:rPr>
      </w:pPr>
      <w:r>
        <w:rPr>
          <w:sz w:val="24"/>
          <w:szCs w:val="24"/>
        </w:rPr>
        <w:br w:type="page"/>
      </w:r>
    </w:p>
    <w:p w14:paraId="348E43FD" w14:textId="1A232778" w:rsidR="00AA3642" w:rsidRDefault="00AA3642" w:rsidP="00AA3642">
      <w:pPr>
        <w:pStyle w:val="Heading2"/>
        <w:spacing w:after="240"/>
      </w:pPr>
      <w:r>
        <w:lastRenderedPageBreak/>
        <w:t>Gemüselasagne</w:t>
      </w:r>
      <w:r w:rsidR="00907FCE">
        <w:t xml:space="preserve"> Nr. 1</w:t>
      </w:r>
      <w:r>
        <w:rPr>
          <w:rStyle w:val="FootnoteReference"/>
        </w:rPr>
        <w:footnoteReference w:id="1387"/>
      </w:r>
      <w:r>
        <w:t xml:space="preserve"> </w:t>
      </w:r>
    </w:p>
    <w:p w14:paraId="50D31308" w14:textId="77777777" w:rsidR="00AA3642" w:rsidRDefault="00AA3642" w:rsidP="00AA3642">
      <w:pPr>
        <w:jc w:val="both"/>
        <w:rPr>
          <w:sz w:val="24"/>
          <w:szCs w:val="24"/>
        </w:rPr>
      </w:pPr>
      <w:r w:rsidRPr="002A1640">
        <w:rPr>
          <w:sz w:val="24"/>
          <w:szCs w:val="24"/>
          <w:u w:val="single"/>
        </w:rPr>
        <w:t>Zutaten</w:t>
      </w:r>
      <w:r>
        <w:rPr>
          <w:sz w:val="24"/>
          <w:szCs w:val="24"/>
        </w:rPr>
        <w:t xml:space="preserve"> (für 6 Personen)</w:t>
      </w:r>
    </w:p>
    <w:p w14:paraId="4C8DF6BE" w14:textId="77777777" w:rsidR="00AA3642" w:rsidRDefault="00AA3642" w:rsidP="00AA3642">
      <w:pPr>
        <w:jc w:val="both"/>
        <w:rPr>
          <w:sz w:val="24"/>
          <w:szCs w:val="24"/>
        </w:rPr>
      </w:pPr>
      <w:r>
        <w:rPr>
          <w:sz w:val="24"/>
          <w:szCs w:val="24"/>
        </w:rPr>
        <w:t>3 große Paprika</w:t>
      </w:r>
    </w:p>
    <w:p w14:paraId="7D3FB2E2" w14:textId="77777777" w:rsidR="00AA3642" w:rsidRDefault="00AA3642" w:rsidP="00AA3642">
      <w:pPr>
        <w:jc w:val="both"/>
        <w:rPr>
          <w:sz w:val="24"/>
          <w:szCs w:val="24"/>
        </w:rPr>
      </w:pPr>
      <w:r>
        <w:rPr>
          <w:sz w:val="24"/>
          <w:szCs w:val="24"/>
        </w:rPr>
        <w:t>2 große Auberginen</w:t>
      </w:r>
    </w:p>
    <w:p w14:paraId="0FBE7C78" w14:textId="77777777" w:rsidR="00AA3642" w:rsidRDefault="00AA3642" w:rsidP="00AA3642">
      <w:pPr>
        <w:jc w:val="both"/>
        <w:rPr>
          <w:sz w:val="24"/>
          <w:szCs w:val="24"/>
        </w:rPr>
      </w:pPr>
      <w:r>
        <w:rPr>
          <w:sz w:val="24"/>
          <w:szCs w:val="24"/>
        </w:rPr>
        <w:t>2 EL Öl</w:t>
      </w:r>
    </w:p>
    <w:p w14:paraId="19B9BE85" w14:textId="77777777" w:rsidR="00AA3642" w:rsidRDefault="00AA3642" w:rsidP="00AA3642">
      <w:pPr>
        <w:jc w:val="both"/>
        <w:rPr>
          <w:sz w:val="24"/>
          <w:szCs w:val="24"/>
        </w:rPr>
      </w:pPr>
      <w:r>
        <w:rPr>
          <w:sz w:val="24"/>
          <w:szCs w:val="24"/>
        </w:rPr>
        <w:t>1 große Zwiebel, gehackt</w:t>
      </w:r>
    </w:p>
    <w:p w14:paraId="05CEAD44" w14:textId="77777777" w:rsidR="00AA3642" w:rsidRDefault="00AA3642" w:rsidP="00AA3642">
      <w:pPr>
        <w:jc w:val="both"/>
        <w:rPr>
          <w:sz w:val="24"/>
          <w:szCs w:val="24"/>
        </w:rPr>
      </w:pPr>
      <w:r>
        <w:rPr>
          <w:sz w:val="24"/>
          <w:szCs w:val="24"/>
        </w:rPr>
        <w:t>3 Knoblauchzehen, zerdrückt</w:t>
      </w:r>
    </w:p>
    <w:p w14:paraId="64D9BEFA" w14:textId="77777777" w:rsidR="00AA3642" w:rsidRDefault="00AA3642" w:rsidP="00AA3642">
      <w:pPr>
        <w:jc w:val="both"/>
        <w:rPr>
          <w:sz w:val="24"/>
          <w:szCs w:val="24"/>
        </w:rPr>
      </w:pPr>
      <w:r>
        <w:rPr>
          <w:sz w:val="24"/>
          <w:szCs w:val="24"/>
        </w:rPr>
        <w:t>1 TL Kräuter der Provence</w:t>
      </w:r>
    </w:p>
    <w:p w14:paraId="10805C48" w14:textId="77777777" w:rsidR="00AA3642" w:rsidRDefault="00AA3642" w:rsidP="00AA3642">
      <w:pPr>
        <w:jc w:val="both"/>
        <w:rPr>
          <w:sz w:val="24"/>
          <w:szCs w:val="24"/>
        </w:rPr>
      </w:pPr>
      <w:r>
        <w:rPr>
          <w:sz w:val="24"/>
          <w:szCs w:val="24"/>
        </w:rPr>
        <w:t>1 TL getrockneter Oregano</w:t>
      </w:r>
    </w:p>
    <w:p w14:paraId="2760F95E" w14:textId="77777777" w:rsidR="00AA3642" w:rsidRDefault="00AA3642" w:rsidP="00AA3642">
      <w:pPr>
        <w:jc w:val="both"/>
        <w:rPr>
          <w:sz w:val="24"/>
          <w:szCs w:val="24"/>
        </w:rPr>
      </w:pPr>
      <w:r>
        <w:rPr>
          <w:sz w:val="24"/>
          <w:szCs w:val="24"/>
        </w:rPr>
        <w:t>500 g Champignons, in Scheiben geschnitten</w:t>
      </w:r>
    </w:p>
    <w:p w14:paraId="4E4B625D" w14:textId="77777777" w:rsidR="00AA3642" w:rsidRDefault="00AA3642" w:rsidP="00AA3642">
      <w:pPr>
        <w:jc w:val="both"/>
        <w:rPr>
          <w:sz w:val="24"/>
          <w:szCs w:val="24"/>
        </w:rPr>
      </w:pPr>
      <w:r>
        <w:rPr>
          <w:sz w:val="24"/>
          <w:szCs w:val="24"/>
        </w:rPr>
        <w:t>440 g Dosentomaten, zerkleinert</w:t>
      </w:r>
    </w:p>
    <w:p w14:paraId="3D09741C" w14:textId="77777777" w:rsidR="00AA3642" w:rsidRDefault="00AA3642" w:rsidP="00AA3642">
      <w:pPr>
        <w:jc w:val="both"/>
        <w:rPr>
          <w:sz w:val="24"/>
          <w:szCs w:val="24"/>
        </w:rPr>
      </w:pPr>
      <w:r>
        <w:rPr>
          <w:sz w:val="24"/>
          <w:szCs w:val="24"/>
        </w:rPr>
        <w:t>440 g Kidneybohnen aus der Dose, abgetropft</w:t>
      </w:r>
    </w:p>
    <w:p w14:paraId="2EB82659" w14:textId="77777777" w:rsidR="00AA3642" w:rsidRDefault="00AA3642" w:rsidP="00AA3642">
      <w:pPr>
        <w:jc w:val="both"/>
        <w:rPr>
          <w:sz w:val="24"/>
          <w:szCs w:val="24"/>
        </w:rPr>
      </w:pPr>
      <w:r>
        <w:rPr>
          <w:sz w:val="24"/>
          <w:szCs w:val="24"/>
        </w:rPr>
        <w:t>1 EL süße Chilisauce</w:t>
      </w:r>
    </w:p>
    <w:p w14:paraId="69A3E571" w14:textId="77777777" w:rsidR="00AA3642" w:rsidRDefault="00AA3642" w:rsidP="00AA3642">
      <w:pPr>
        <w:jc w:val="both"/>
        <w:rPr>
          <w:sz w:val="24"/>
          <w:szCs w:val="24"/>
        </w:rPr>
      </w:pPr>
      <w:r>
        <w:rPr>
          <w:sz w:val="24"/>
          <w:szCs w:val="24"/>
        </w:rPr>
        <w:t>250 g Lasagneblätter</w:t>
      </w:r>
    </w:p>
    <w:p w14:paraId="4FA61A55" w14:textId="77777777" w:rsidR="00AA3642" w:rsidRDefault="00AA3642" w:rsidP="00AA3642">
      <w:pPr>
        <w:jc w:val="both"/>
        <w:rPr>
          <w:sz w:val="24"/>
          <w:szCs w:val="24"/>
        </w:rPr>
      </w:pPr>
      <w:r>
        <w:rPr>
          <w:sz w:val="24"/>
          <w:szCs w:val="24"/>
        </w:rPr>
        <w:t>500 g Blattspinat, zerhackt</w:t>
      </w:r>
    </w:p>
    <w:p w14:paraId="324D1981" w14:textId="77777777" w:rsidR="00AA3642" w:rsidRDefault="00AA3642" w:rsidP="00AA3642">
      <w:pPr>
        <w:jc w:val="both"/>
        <w:rPr>
          <w:sz w:val="24"/>
          <w:szCs w:val="24"/>
        </w:rPr>
      </w:pPr>
      <w:r>
        <w:rPr>
          <w:sz w:val="24"/>
          <w:szCs w:val="24"/>
        </w:rPr>
        <w:t>30 g frisches Basilikum</w:t>
      </w:r>
    </w:p>
    <w:p w14:paraId="52D82F8C" w14:textId="77777777" w:rsidR="00AA3642" w:rsidRDefault="00AA3642" w:rsidP="00AA3642">
      <w:pPr>
        <w:jc w:val="both"/>
        <w:rPr>
          <w:sz w:val="24"/>
          <w:szCs w:val="24"/>
        </w:rPr>
      </w:pPr>
      <w:r>
        <w:rPr>
          <w:sz w:val="24"/>
          <w:szCs w:val="24"/>
        </w:rPr>
        <w:t>90 g getrocknete Tomaten in Scheiben geschnitten</w:t>
      </w:r>
    </w:p>
    <w:p w14:paraId="4AA4E4DA" w14:textId="77777777" w:rsidR="00AA3642" w:rsidRDefault="00AA3642" w:rsidP="00AA3642">
      <w:pPr>
        <w:jc w:val="both"/>
        <w:rPr>
          <w:sz w:val="24"/>
          <w:szCs w:val="24"/>
        </w:rPr>
      </w:pPr>
      <w:r>
        <w:rPr>
          <w:sz w:val="24"/>
          <w:szCs w:val="24"/>
        </w:rPr>
        <w:t>3 EL geriebener Parmesan</w:t>
      </w:r>
    </w:p>
    <w:p w14:paraId="32EC549D" w14:textId="77777777" w:rsidR="00AA3642" w:rsidRDefault="00AA3642" w:rsidP="00AA3642">
      <w:pPr>
        <w:jc w:val="both"/>
        <w:rPr>
          <w:sz w:val="24"/>
          <w:szCs w:val="24"/>
        </w:rPr>
      </w:pPr>
      <w:r>
        <w:rPr>
          <w:sz w:val="24"/>
          <w:szCs w:val="24"/>
        </w:rPr>
        <w:t>3 EL geriebener Gouda</w:t>
      </w:r>
    </w:p>
    <w:p w14:paraId="2F76E793" w14:textId="77777777" w:rsidR="00AA3642" w:rsidRDefault="00AA3642" w:rsidP="00AA3642">
      <w:pPr>
        <w:jc w:val="both"/>
        <w:rPr>
          <w:sz w:val="24"/>
          <w:szCs w:val="24"/>
        </w:rPr>
      </w:pPr>
    </w:p>
    <w:p w14:paraId="7F9EB263" w14:textId="77777777" w:rsidR="00AA3642" w:rsidRPr="002A1640" w:rsidRDefault="00AA3642" w:rsidP="00AA3642">
      <w:pPr>
        <w:jc w:val="both"/>
        <w:rPr>
          <w:i/>
          <w:iCs/>
          <w:sz w:val="24"/>
          <w:szCs w:val="24"/>
        </w:rPr>
      </w:pPr>
      <w:r w:rsidRPr="002A1640">
        <w:rPr>
          <w:i/>
          <w:iCs/>
          <w:sz w:val="24"/>
          <w:szCs w:val="24"/>
        </w:rPr>
        <w:t>Für die Käsesauce</w:t>
      </w:r>
      <w:r>
        <w:rPr>
          <w:i/>
          <w:iCs/>
          <w:sz w:val="24"/>
          <w:szCs w:val="24"/>
        </w:rPr>
        <w:t>:</w:t>
      </w:r>
    </w:p>
    <w:p w14:paraId="062E84D1" w14:textId="77777777" w:rsidR="00AA3642" w:rsidRDefault="00AA3642" w:rsidP="00AA3642">
      <w:pPr>
        <w:jc w:val="both"/>
        <w:rPr>
          <w:sz w:val="24"/>
          <w:szCs w:val="24"/>
        </w:rPr>
      </w:pPr>
      <w:r>
        <w:rPr>
          <w:sz w:val="24"/>
          <w:szCs w:val="24"/>
        </w:rPr>
        <w:t>60 g Butter</w:t>
      </w:r>
    </w:p>
    <w:p w14:paraId="41A9FB5A" w14:textId="77777777" w:rsidR="00AA3642" w:rsidRDefault="00AA3642" w:rsidP="00AA3642">
      <w:pPr>
        <w:jc w:val="both"/>
        <w:rPr>
          <w:sz w:val="24"/>
          <w:szCs w:val="24"/>
        </w:rPr>
      </w:pPr>
      <w:r>
        <w:rPr>
          <w:sz w:val="24"/>
          <w:szCs w:val="24"/>
        </w:rPr>
        <w:t>3 EL Mehl</w:t>
      </w:r>
    </w:p>
    <w:p w14:paraId="311C72BB" w14:textId="77777777" w:rsidR="00AA3642" w:rsidRDefault="00AA3642" w:rsidP="00AA3642">
      <w:pPr>
        <w:jc w:val="both"/>
        <w:rPr>
          <w:sz w:val="24"/>
          <w:szCs w:val="24"/>
        </w:rPr>
      </w:pPr>
      <w:r>
        <w:rPr>
          <w:sz w:val="24"/>
          <w:szCs w:val="24"/>
        </w:rPr>
        <w:t>500 ml Milch</w:t>
      </w:r>
    </w:p>
    <w:p w14:paraId="2B6A2AE7" w14:textId="77777777" w:rsidR="00AA3642" w:rsidRDefault="00AA3642" w:rsidP="00AA3642">
      <w:pPr>
        <w:jc w:val="both"/>
        <w:rPr>
          <w:sz w:val="24"/>
          <w:szCs w:val="24"/>
        </w:rPr>
      </w:pPr>
      <w:r w:rsidRPr="00426860">
        <w:rPr>
          <w:sz w:val="24"/>
          <w:szCs w:val="24"/>
        </w:rPr>
        <w:t>600 g Ricotta oder Quark, abg</w:t>
      </w:r>
      <w:r>
        <w:rPr>
          <w:sz w:val="24"/>
          <w:szCs w:val="24"/>
        </w:rPr>
        <w:t>etropft</w:t>
      </w:r>
    </w:p>
    <w:p w14:paraId="22FCB7E3" w14:textId="77777777" w:rsidR="00AA3642" w:rsidRPr="00426860" w:rsidRDefault="00AA3642" w:rsidP="00AA3642">
      <w:pPr>
        <w:jc w:val="both"/>
        <w:rPr>
          <w:sz w:val="24"/>
          <w:szCs w:val="24"/>
        </w:rPr>
      </w:pPr>
    </w:p>
    <w:p w14:paraId="54273C61" w14:textId="77777777" w:rsidR="00AA3642" w:rsidRDefault="00AA3642" w:rsidP="00AA3642">
      <w:pPr>
        <w:jc w:val="both"/>
        <w:rPr>
          <w:sz w:val="24"/>
          <w:szCs w:val="24"/>
        </w:rPr>
      </w:pPr>
      <w:r>
        <w:rPr>
          <w:sz w:val="24"/>
          <w:szCs w:val="24"/>
        </w:rPr>
        <w:t>Zubereitungszeit: 2 Stunden</w:t>
      </w:r>
    </w:p>
    <w:p w14:paraId="004448EF" w14:textId="77777777" w:rsidR="00AA3642" w:rsidRPr="00A0540A" w:rsidRDefault="00AA3642" w:rsidP="00B40E8C">
      <w:pPr>
        <w:pStyle w:val="ListParagraph"/>
        <w:numPr>
          <w:ilvl w:val="0"/>
          <w:numId w:val="468"/>
        </w:numPr>
        <w:spacing w:after="120"/>
        <w:ind w:left="714" w:hanging="357"/>
        <w:contextualSpacing w:val="0"/>
        <w:jc w:val="both"/>
        <w:rPr>
          <w:sz w:val="24"/>
          <w:szCs w:val="24"/>
        </w:rPr>
      </w:pPr>
      <w:r>
        <w:rPr>
          <w:sz w:val="24"/>
          <w:szCs w:val="24"/>
        </w:rPr>
        <w:t>Den Backofen auf 180 Grad vorheizen. Eine feuerfeste Lasagneform mit 1 EL Öl einölen.</w:t>
      </w:r>
      <w:r w:rsidRPr="00A0540A">
        <w:rPr>
          <w:sz w:val="24"/>
          <w:szCs w:val="24"/>
        </w:rPr>
        <w:t xml:space="preserve"> Die Paprika in große, flache Stücke schneiden und die Samen und Rippen entfernen. </w:t>
      </w:r>
      <w:r w:rsidRPr="00A0540A">
        <w:rPr>
          <w:sz w:val="24"/>
          <w:szCs w:val="24"/>
        </w:rPr>
        <w:lastRenderedPageBreak/>
        <w:t>Mit der Innenfläche nach unten unter einem heißen Grill oder im Backofen 8 Minuten rösten, bis die Haut schwarz wird und Blasen wirft. Aus dem Backofen nehmen und mit einem feuchten Küchenhandtuch abdecken und abkühlen lassen. Die Haut abziehen und das Fleisch in dünne Streifen schneiden. Beiseitestellen.</w:t>
      </w:r>
    </w:p>
    <w:p w14:paraId="56AE9752" w14:textId="77777777" w:rsidR="00AA3642" w:rsidRPr="00A0540A" w:rsidRDefault="00AA3642" w:rsidP="00B40E8C">
      <w:pPr>
        <w:pStyle w:val="ListParagraph"/>
        <w:numPr>
          <w:ilvl w:val="0"/>
          <w:numId w:val="468"/>
        </w:numPr>
        <w:spacing w:after="120"/>
        <w:ind w:left="714" w:hanging="357"/>
        <w:contextualSpacing w:val="0"/>
        <w:jc w:val="both"/>
        <w:rPr>
          <w:sz w:val="24"/>
          <w:szCs w:val="24"/>
        </w:rPr>
      </w:pPr>
      <w:r w:rsidRPr="00A0540A">
        <w:rPr>
          <w:sz w:val="24"/>
          <w:szCs w:val="24"/>
        </w:rPr>
        <w:t>Die Auberginen in 1 cm breite Scheiben schneiden und in einem Topf mit kochendem Wasser 1 Minute blanchieren, bis sie fast weich sind. Abtropfen, mit Zewa trockentupfen und beiseitestellen.</w:t>
      </w:r>
    </w:p>
    <w:p w14:paraId="02EFFBDC" w14:textId="77777777" w:rsidR="00AA3642" w:rsidRPr="00A0540A" w:rsidRDefault="00AA3642" w:rsidP="00B40E8C">
      <w:pPr>
        <w:pStyle w:val="ListParagraph"/>
        <w:numPr>
          <w:ilvl w:val="0"/>
          <w:numId w:val="468"/>
        </w:numPr>
        <w:spacing w:after="120"/>
        <w:ind w:left="714" w:hanging="357"/>
        <w:contextualSpacing w:val="0"/>
        <w:jc w:val="both"/>
        <w:rPr>
          <w:sz w:val="24"/>
          <w:szCs w:val="24"/>
        </w:rPr>
      </w:pPr>
      <w:r w:rsidRPr="00A0540A">
        <w:rPr>
          <w:sz w:val="24"/>
          <w:szCs w:val="24"/>
        </w:rPr>
        <w:t>Das Öl in einer großen, gusseisernen Pfanne erhitzen und die Zwiebel, den Knoblauch und die Kräuter bei mittlerer Hitze 5 Minuten garen, bis die Zwiebel weich ist. Die Champignons zugeben und 1 Minute garen.</w:t>
      </w:r>
    </w:p>
    <w:p w14:paraId="4B9DEB55" w14:textId="77777777" w:rsidR="00AA3642" w:rsidRPr="00A0540A" w:rsidRDefault="00AA3642" w:rsidP="00B40E8C">
      <w:pPr>
        <w:pStyle w:val="ListParagraph"/>
        <w:numPr>
          <w:ilvl w:val="0"/>
          <w:numId w:val="468"/>
        </w:numPr>
        <w:spacing w:after="120"/>
        <w:ind w:left="714" w:hanging="357"/>
        <w:contextualSpacing w:val="0"/>
        <w:jc w:val="both"/>
        <w:rPr>
          <w:sz w:val="24"/>
          <w:szCs w:val="24"/>
        </w:rPr>
      </w:pPr>
      <w:r w:rsidRPr="00A0540A">
        <w:rPr>
          <w:sz w:val="24"/>
          <w:szCs w:val="24"/>
        </w:rPr>
        <w:t>Die Tomaten, die Bohnen, die Chilisauce und Salz und Pfeffer nach Geschmack unterrühren, Aufkochen, bei niedriger Hitze 15 Minuten köcheln lassen, bis die Sauce eindickt. Vom Herd nehmen und beiseitestellen.</w:t>
      </w:r>
    </w:p>
    <w:p w14:paraId="0459EF81" w14:textId="77777777" w:rsidR="00AA3642" w:rsidRPr="00A0540A" w:rsidRDefault="00AA3642" w:rsidP="00B40E8C">
      <w:pPr>
        <w:pStyle w:val="ListParagraph"/>
        <w:numPr>
          <w:ilvl w:val="0"/>
          <w:numId w:val="468"/>
        </w:numPr>
        <w:spacing w:after="120"/>
        <w:ind w:left="714" w:hanging="357"/>
        <w:contextualSpacing w:val="0"/>
        <w:jc w:val="both"/>
        <w:rPr>
          <w:sz w:val="24"/>
          <w:szCs w:val="24"/>
        </w:rPr>
      </w:pPr>
      <w:r w:rsidRPr="00A0540A">
        <w:rPr>
          <w:sz w:val="24"/>
          <w:szCs w:val="24"/>
        </w:rPr>
        <w:t>Für die Käsesauce die Butter in einer Pfanne zerlassen und das Mehl bei mittlerer Hitze 1 Minute unterrühren, bis es eine glatte Schwitze ergibt. Vom Herd nehmen und die Milch unterrühren. Nun den Topf wieder auf die Herdplatte stellen und die Sauce ständig rühren, bis sie aufkocht und eindickt. Noch 1 Minute köcheln lassen, dann den Ricotta oder den Quark glatt einrühren.</w:t>
      </w:r>
    </w:p>
    <w:p w14:paraId="0945E742" w14:textId="77777777" w:rsidR="00AA3642" w:rsidRDefault="00AA3642" w:rsidP="00B40E8C">
      <w:pPr>
        <w:pStyle w:val="ListParagraph"/>
        <w:numPr>
          <w:ilvl w:val="0"/>
          <w:numId w:val="468"/>
        </w:numPr>
        <w:spacing w:after="120"/>
        <w:ind w:left="714" w:hanging="357"/>
        <w:contextualSpacing w:val="0"/>
        <w:jc w:val="both"/>
        <w:rPr>
          <w:sz w:val="24"/>
          <w:szCs w:val="24"/>
        </w:rPr>
      </w:pPr>
      <w:r w:rsidRPr="00A0540A">
        <w:rPr>
          <w:sz w:val="24"/>
          <w:szCs w:val="24"/>
        </w:rPr>
        <w:t>Den Boden der Form mit Lasagneblättern auslegen und dann im Wechseln Auberginen, Spinat, Basilikum, Paprika, Pilzsauce und die getrockneten Tomaten und wieder Lasagneplatte darüberschichten. Mit einer Lasagneschicht abschließen, darauf die Käsesauce gießen und mit Käse bestreuen. 45 Minuten backen, bis die Nudeln gar sind.</w:t>
      </w:r>
    </w:p>
    <w:p w14:paraId="59C575B7" w14:textId="77777777" w:rsidR="00AA3642" w:rsidRDefault="00AA3642" w:rsidP="00AA3642">
      <w:pPr>
        <w:rPr>
          <w:sz w:val="24"/>
          <w:szCs w:val="24"/>
        </w:rPr>
      </w:pPr>
      <w:r>
        <w:rPr>
          <w:sz w:val="24"/>
          <w:szCs w:val="24"/>
        </w:rPr>
        <w:br w:type="page"/>
      </w:r>
    </w:p>
    <w:p w14:paraId="6347DADB" w14:textId="567B329F" w:rsidR="007D5878" w:rsidRDefault="007D5878" w:rsidP="007D5878">
      <w:pPr>
        <w:pStyle w:val="Heading2"/>
        <w:spacing w:after="240"/>
      </w:pPr>
      <w:r>
        <w:lastRenderedPageBreak/>
        <w:t>Gemüselasagne</w:t>
      </w:r>
      <w:r w:rsidR="00907FCE">
        <w:t xml:space="preserve"> Nr. 2</w:t>
      </w:r>
      <w:r>
        <w:rPr>
          <w:rStyle w:val="FootnoteReference"/>
        </w:rPr>
        <w:footnoteReference w:id="1388"/>
      </w:r>
      <w:r>
        <w:t xml:space="preserve"> </w:t>
      </w:r>
    </w:p>
    <w:p w14:paraId="56A3DD8C" w14:textId="77777777" w:rsidR="007D5878" w:rsidRDefault="007D5878" w:rsidP="007D5878">
      <w:pPr>
        <w:rPr>
          <w:sz w:val="24"/>
          <w:szCs w:val="24"/>
        </w:rPr>
      </w:pPr>
      <w:r w:rsidRPr="00E17D11">
        <w:rPr>
          <w:sz w:val="24"/>
          <w:szCs w:val="24"/>
          <w:u w:val="single"/>
        </w:rPr>
        <w:t>Zutaten</w:t>
      </w:r>
      <w:r>
        <w:rPr>
          <w:sz w:val="24"/>
          <w:szCs w:val="24"/>
        </w:rPr>
        <w:t xml:space="preserve"> (für 6 Personen)</w:t>
      </w:r>
    </w:p>
    <w:p w14:paraId="6777311A" w14:textId="77777777" w:rsidR="007D5878" w:rsidRDefault="007D5878" w:rsidP="007D5878">
      <w:pPr>
        <w:rPr>
          <w:sz w:val="24"/>
          <w:szCs w:val="24"/>
        </w:rPr>
      </w:pPr>
      <w:r>
        <w:rPr>
          <w:sz w:val="24"/>
          <w:szCs w:val="24"/>
        </w:rPr>
        <w:t>Für die Marinade:</w:t>
      </w:r>
    </w:p>
    <w:p w14:paraId="62A3AC34" w14:textId="77777777" w:rsidR="007D5878" w:rsidRDefault="007D5878" w:rsidP="007D5878">
      <w:pPr>
        <w:rPr>
          <w:sz w:val="24"/>
          <w:szCs w:val="24"/>
        </w:rPr>
      </w:pPr>
      <w:r>
        <w:rPr>
          <w:sz w:val="24"/>
          <w:szCs w:val="24"/>
        </w:rPr>
        <w:t>125 ml Olivenöl</w:t>
      </w:r>
    </w:p>
    <w:p w14:paraId="3C122719" w14:textId="77777777" w:rsidR="007D5878" w:rsidRDefault="007D5878" w:rsidP="007D5878">
      <w:pPr>
        <w:rPr>
          <w:sz w:val="24"/>
          <w:szCs w:val="24"/>
        </w:rPr>
      </w:pPr>
      <w:r>
        <w:rPr>
          <w:sz w:val="24"/>
          <w:szCs w:val="24"/>
        </w:rPr>
        <w:t>2 EL Rotweinessig</w:t>
      </w:r>
    </w:p>
    <w:p w14:paraId="1F72CC9D" w14:textId="77777777" w:rsidR="007D5878" w:rsidRDefault="007D5878" w:rsidP="007D5878">
      <w:pPr>
        <w:rPr>
          <w:sz w:val="24"/>
          <w:szCs w:val="24"/>
        </w:rPr>
      </w:pPr>
      <w:r>
        <w:rPr>
          <w:sz w:val="24"/>
          <w:szCs w:val="24"/>
        </w:rPr>
        <w:t>1 EL Kapern, feingehackt</w:t>
      </w:r>
    </w:p>
    <w:p w14:paraId="12207768" w14:textId="77777777" w:rsidR="007D5878" w:rsidRDefault="007D5878" w:rsidP="007D5878">
      <w:pPr>
        <w:rPr>
          <w:sz w:val="24"/>
          <w:szCs w:val="24"/>
        </w:rPr>
      </w:pPr>
      <w:r>
        <w:rPr>
          <w:sz w:val="24"/>
          <w:szCs w:val="24"/>
        </w:rPr>
        <w:t>1 EL Petersilie, feingehackt</w:t>
      </w:r>
    </w:p>
    <w:p w14:paraId="0291987E" w14:textId="77777777" w:rsidR="007D5878" w:rsidRDefault="007D5878" w:rsidP="007D5878">
      <w:pPr>
        <w:rPr>
          <w:sz w:val="24"/>
          <w:szCs w:val="24"/>
        </w:rPr>
      </w:pPr>
      <w:r>
        <w:rPr>
          <w:sz w:val="24"/>
          <w:szCs w:val="24"/>
        </w:rPr>
        <w:t>1 Knoblauchzehe, feingehackt</w:t>
      </w:r>
    </w:p>
    <w:p w14:paraId="2693C6BB" w14:textId="77777777" w:rsidR="007D5878" w:rsidRDefault="007D5878" w:rsidP="007D5878">
      <w:pPr>
        <w:rPr>
          <w:sz w:val="24"/>
          <w:szCs w:val="24"/>
        </w:rPr>
      </w:pPr>
      <w:r>
        <w:rPr>
          <w:sz w:val="24"/>
          <w:szCs w:val="24"/>
        </w:rPr>
        <w:t>1 TL Tomatenmark</w:t>
      </w:r>
    </w:p>
    <w:p w14:paraId="0E3BCD2E" w14:textId="77777777" w:rsidR="007D5878" w:rsidRDefault="007D5878" w:rsidP="007D5878">
      <w:pPr>
        <w:rPr>
          <w:sz w:val="24"/>
          <w:szCs w:val="24"/>
        </w:rPr>
      </w:pPr>
      <w:r>
        <w:rPr>
          <w:sz w:val="24"/>
          <w:szCs w:val="24"/>
        </w:rPr>
        <w:t>Salz und Pfeffer</w:t>
      </w:r>
    </w:p>
    <w:p w14:paraId="273B0EA4" w14:textId="77777777" w:rsidR="007D5878" w:rsidRDefault="007D5878" w:rsidP="007D5878">
      <w:pPr>
        <w:rPr>
          <w:sz w:val="24"/>
          <w:szCs w:val="24"/>
        </w:rPr>
      </w:pPr>
    </w:p>
    <w:p w14:paraId="1FAD7482" w14:textId="77777777" w:rsidR="007D5878" w:rsidRPr="006F2756" w:rsidRDefault="007D5878" w:rsidP="007D5878">
      <w:pPr>
        <w:rPr>
          <w:i/>
          <w:iCs/>
          <w:sz w:val="24"/>
          <w:szCs w:val="24"/>
        </w:rPr>
      </w:pPr>
      <w:r w:rsidRPr="006F2756">
        <w:rPr>
          <w:i/>
          <w:iCs/>
          <w:sz w:val="24"/>
          <w:szCs w:val="24"/>
        </w:rPr>
        <w:t>Für die Lasagne</w:t>
      </w:r>
    </w:p>
    <w:p w14:paraId="5C5B6B47" w14:textId="77777777" w:rsidR="007D5878" w:rsidRDefault="007D5878" w:rsidP="007D5878">
      <w:pPr>
        <w:rPr>
          <w:sz w:val="24"/>
          <w:szCs w:val="24"/>
        </w:rPr>
      </w:pPr>
      <w:r>
        <w:rPr>
          <w:sz w:val="24"/>
          <w:szCs w:val="24"/>
        </w:rPr>
        <w:t>1 rote Paprikaschote</w:t>
      </w:r>
    </w:p>
    <w:p w14:paraId="3A2F6AA5" w14:textId="77777777" w:rsidR="007D5878" w:rsidRDefault="007D5878" w:rsidP="007D5878">
      <w:pPr>
        <w:rPr>
          <w:sz w:val="24"/>
          <w:szCs w:val="24"/>
        </w:rPr>
      </w:pPr>
      <w:r>
        <w:rPr>
          <w:sz w:val="24"/>
          <w:szCs w:val="24"/>
        </w:rPr>
        <w:t>1 große Aubergine, längs in Scheiben geschnitten, gesalzen, abgespült und trockengetupft</w:t>
      </w:r>
    </w:p>
    <w:p w14:paraId="481B0C57" w14:textId="77777777" w:rsidR="007D5878" w:rsidRDefault="007D5878" w:rsidP="007D5878">
      <w:pPr>
        <w:rPr>
          <w:sz w:val="24"/>
          <w:szCs w:val="24"/>
        </w:rPr>
      </w:pPr>
      <w:r>
        <w:rPr>
          <w:sz w:val="24"/>
          <w:szCs w:val="24"/>
        </w:rPr>
        <w:t>2 große Zucchini, längs in dünne Scheiben geschnitten</w:t>
      </w:r>
    </w:p>
    <w:p w14:paraId="50B53B9F" w14:textId="77777777" w:rsidR="007D5878" w:rsidRDefault="007D5878" w:rsidP="007D5878">
      <w:pPr>
        <w:rPr>
          <w:sz w:val="24"/>
          <w:szCs w:val="24"/>
        </w:rPr>
      </w:pPr>
      <w:r>
        <w:rPr>
          <w:sz w:val="24"/>
          <w:szCs w:val="24"/>
        </w:rPr>
        <w:t>400 g Süßkartoffeln, geschält und längs in dünne Scheiben geschnitten</w:t>
      </w:r>
    </w:p>
    <w:p w14:paraId="53BD30AE" w14:textId="77777777" w:rsidR="007D5878" w:rsidRDefault="007D5878" w:rsidP="007D5878">
      <w:pPr>
        <w:rPr>
          <w:sz w:val="24"/>
          <w:szCs w:val="24"/>
        </w:rPr>
      </w:pPr>
      <w:r>
        <w:rPr>
          <w:sz w:val="24"/>
          <w:szCs w:val="24"/>
        </w:rPr>
        <w:t>6 Eiertomaten, geviertelt</w:t>
      </w:r>
    </w:p>
    <w:p w14:paraId="1C016EF6" w14:textId="77777777" w:rsidR="007D5878" w:rsidRDefault="007D5878" w:rsidP="007D5878">
      <w:pPr>
        <w:rPr>
          <w:sz w:val="24"/>
          <w:szCs w:val="24"/>
        </w:rPr>
      </w:pPr>
      <w:r>
        <w:rPr>
          <w:sz w:val="24"/>
          <w:szCs w:val="24"/>
        </w:rPr>
        <w:t>Lasagneblätter</w:t>
      </w:r>
    </w:p>
    <w:p w14:paraId="7E0A8E7B" w14:textId="77777777" w:rsidR="007D5878" w:rsidRDefault="007D5878" w:rsidP="007D5878">
      <w:pPr>
        <w:rPr>
          <w:sz w:val="24"/>
          <w:szCs w:val="24"/>
        </w:rPr>
      </w:pPr>
      <w:r>
        <w:rPr>
          <w:sz w:val="24"/>
          <w:szCs w:val="24"/>
        </w:rPr>
        <w:t>90 g Pesto</w:t>
      </w:r>
    </w:p>
    <w:p w14:paraId="760910F2" w14:textId="77777777" w:rsidR="007D5878" w:rsidRDefault="007D5878" w:rsidP="007D5878">
      <w:pPr>
        <w:rPr>
          <w:sz w:val="24"/>
          <w:szCs w:val="24"/>
        </w:rPr>
      </w:pPr>
      <w:r>
        <w:rPr>
          <w:sz w:val="24"/>
          <w:szCs w:val="24"/>
        </w:rPr>
        <w:t>300 g Mozzarella, in Scheiben geschnitten</w:t>
      </w:r>
    </w:p>
    <w:p w14:paraId="54DC1550" w14:textId="77777777" w:rsidR="007D5878" w:rsidRDefault="007D5878" w:rsidP="007D5878">
      <w:pPr>
        <w:rPr>
          <w:sz w:val="24"/>
          <w:szCs w:val="24"/>
        </w:rPr>
      </w:pPr>
      <w:r>
        <w:rPr>
          <w:sz w:val="24"/>
          <w:szCs w:val="24"/>
        </w:rPr>
        <w:t>Olivenöl</w:t>
      </w:r>
    </w:p>
    <w:p w14:paraId="1A2A9294" w14:textId="77777777" w:rsidR="007D5878" w:rsidRDefault="007D5878" w:rsidP="007D5878">
      <w:pPr>
        <w:rPr>
          <w:sz w:val="24"/>
          <w:szCs w:val="24"/>
        </w:rPr>
      </w:pPr>
      <w:r>
        <w:rPr>
          <w:sz w:val="24"/>
          <w:szCs w:val="24"/>
        </w:rPr>
        <w:t>100 g frischer Parmesan</w:t>
      </w:r>
    </w:p>
    <w:p w14:paraId="6E45FC8C" w14:textId="77777777" w:rsidR="007D5878" w:rsidRDefault="007D5878" w:rsidP="007D5878">
      <w:pPr>
        <w:rPr>
          <w:sz w:val="24"/>
          <w:szCs w:val="24"/>
        </w:rPr>
      </w:pPr>
    </w:p>
    <w:p w14:paraId="0DF67D53" w14:textId="77777777" w:rsidR="007D5878" w:rsidRDefault="007D5878" w:rsidP="007D5878">
      <w:pPr>
        <w:rPr>
          <w:sz w:val="24"/>
          <w:szCs w:val="24"/>
        </w:rPr>
      </w:pPr>
      <w:r>
        <w:rPr>
          <w:sz w:val="24"/>
          <w:szCs w:val="24"/>
        </w:rPr>
        <w:t>Zubereitung:</w:t>
      </w:r>
    </w:p>
    <w:p w14:paraId="4432935F" w14:textId="77777777" w:rsidR="007D5878" w:rsidRPr="006F2756" w:rsidRDefault="007D5878" w:rsidP="00B40E8C">
      <w:pPr>
        <w:pStyle w:val="ListParagraph"/>
        <w:numPr>
          <w:ilvl w:val="0"/>
          <w:numId w:val="1628"/>
        </w:numPr>
        <w:spacing w:after="120"/>
        <w:ind w:left="714" w:hanging="357"/>
        <w:contextualSpacing w:val="0"/>
        <w:jc w:val="both"/>
        <w:rPr>
          <w:sz w:val="24"/>
          <w:szCs w:val="24"/>
        </w:rPr>
      </w:pPr>
      <w:r w:rsidRPr="006F2756">
        <w:rPr>
          <w:sz w:val="24"/>
          <w:szCs w:val="24"/>
        </w:rPr>
        <w:t>Backofen auf 200 °C vorheizen. Die Zutaten für die Marinade mit dem Schneebesen verrühren.</w:t>
      </w:r>
    </w:p>
    <w:p w14:paraId="634C8285" w14:textId="77777777" w:rsidR="007D5878" w:rsidRPr="006F2756" w:rsidRDefault="007D5878" w:rsidP="00B40E8C">
      <w:pPr>
        <w:pStyle w:val="ListParagraph"/>
        <w:numPr>
          <w:ilvl w:val="0"/>
          <w:numId w:val="1628"/>
        </w:numPr>
        <w:spacing w:after="120"/>
        <w:ind w:left="714" w:hanging="357"/>
        <w:contextualSpacing w:val="0"/>
        <w:jc w:val="both"/>
        <w:rPr>
          <w:sz w:val="24"/>
          <w:szCs w:val="24"/>
        </w:rPr>
      </w:pPr>
      <w:r w:rsidRPr="006F2756">
        <w:rPr>
          <w:sz w:val="24"/>
          <w:szCs w:val="24"/>
        </w:rPr>
        <w:t xml:space="preserve">Die Paprikaschote längs halbieren, Kerne und Trennwände entfernen. Das Fleisch in große, flache Stücke schneiden. Anschließend grillen, bis die Haut schwarz wird und Blasen wirft. Auf einem Schneidebrett unter einem feuchten Küchentuch abkühlen lassen. Enthäuten und das Fleisch in breite Streifen schneiden. Paprikastreifen und </w:t>
      </w:r>
      <w:r w:rsidRPr="006F2756">
        <w:rPr>
          <w:sz w:val="24"/>
          <w:szCs w:val="24"/>
        </w:rPr>
        <w:lastRenderedPageBreak/>
        <w:t>restliches Gemüse in eine große Auflaufform geben und mit der Hälfte der Marinade begießen. 15 Minuten im Backofen backen, wenden und mit der übrigen Marinade auffüllen. Dann noch weitere 15 Minuten backen.</w:t>
      </w:r>
    </w:p>
    <w:p w14:paraId="09380E73" w14:textId="77777777" w:rsidR="007D5878" w:rsidRPr="006F2756" w:rsidRDefault="007D5878" w:rsidP="00B40E8C">
      <w:pPr>
        <w:pStyle w:val="ListParagraph"/>
        <w:numPr>
          <w:ilvl w:val="0"/>
          <w:numId w:val="1628"/>
        </w:numPr>
        <w:spacing w:after="120"/>
        <w:ind w:left="714" w:hanging="357"/>
        <w:contextualSpacing w:val="0"/>
        <w:jc w:val="both"/>
        <w:rPr>
          <w:sz w:val="24"/>
          <w:szCs w:val="24"/>
        </w:rPr>
      </w:pPr>
      <w:r w:rsidRPr="006F2756">
        <w:rPr>
          <w:sz w:val="24"/>
          <w:szCs w:val="24"/>
        </w:rPr>
        <w:t>Nun immer Nudeln, Zucchini, und Süßkartoffel, Pesto und Mozzarella, Nudel, Aubergine und roter Paprika, Nudeln, Tomaten, Pesto und Mozzarella und dann wieder Nudel in eine gefettete Auflaufform schichten.  Oberfläche mit Olivenöl bepinseln und mit geriebenem Parmesan bestreuen. In 15 – 20 Minuten durchbacken.</w:t>
      </w:r>
    </w:p>
    <w:p w14:paraId="468EF4FE" w14:textId="77777777" w:rsidR="007D5878" w:rsidRDefault="007D5878" w:rsidP="007D5878">
      <w:pPr>
        <w:rPr>
          <w:sz w:val="24"/>
          <w:szCs w:val="24"/>
        </w:rPr>
      </w:pPr>
    </w:p>
    <w:p w14:paraId="75599C59" w14:textId="77777777" w:rsidR="007D5878" w:rsidRDefault="007D5878" w:rsidP="007D5878">
      <w:pPr>
        <w:ind w:left="1416" w:hanging="1416"/>
        <w:rPr>
          <w:sz w:val="24"/>
          <w:szCs w:val="24"/>
        </w:rPr>
      </w:pPr>
      <w:r>
        <w:rPr>
          <w:sz w:val="24"/>
          <w:szCs w:val="24"/>
        </w:rPr>
        <w:t>Kommentar:</w:t>
      </w:r>
      <w:r>
        <w:rPr>
          <w:sz w:val="24"/>
          <w:szCs w:val="24"/>
        </w:rPr>
        <w:tab/>
        <w:t xml:space="preserve">Keine Ahnung wie es schmeckt. Ist aber vegetarisch. Muss eben mal jemand ausprobieren </w:t>
      </w:r>
      <w:r w:rsidRPr="001A2C70">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09CFE7A4" w14:textId="77777777" w:rsidR="007D5878" w:rsidRDefault="007D5878" w:rsidP="007D5878">
      <w:pPr>
        <w:rPr>
          <w:sz w:val="24"/>
          <w:szCs w:val="24"/>
        </w:rPr>
      </w:pPr>
      <w:r>
        <w:rPr>
          <w:sz w:val="24"/>
          <w:szCs w:val="24"/>
        </w:rPr>
        <w:br w:type="page"/>
      </w:r>
    </w:p>
    <w:p w14:paraId="0DEA9F2F" w14:textId="24EF0126" w:rsidR="00AB5AB3" w:rsidRDefault="00AB5AB3" w:rsidP="00F91BB7">
      <w:pPr>
        <w:pStyle w:val="Heading2"/>
        <w:spacing w:after="240"/>
      </w:pPr>
      <w:r>
        <w:lastRenderedPageBreak/>
        <w:t>Spätzle</w:t>
      </w:r>
      <w:r w:rsidR="00D33ADB">
        <w:t xml:space="preserve"> Grundrezept</w:t>
      </w:r>
      <w:r w:rsidR="008A0D7B">
        <w:rPr>
          <w:rStyle w:val="FootnoteReference"/>
        </w:rPr>
        <w:footnoteReference w:id="1389"/>
      </w:r>
    </w:p>
    <w:p w14:paraId="7CE9813F" w14:textId="40CB0C03" w:rsidR="00AB5AB3" w:rsidRDefault="00AB5AB3" w:rsidP="00AB5AB3">
      <w:pPr>
        <w:rPr>
          <w:sz w:val="24"/>
          <w:szCs w:val="24"/>
        </w:rPr>
      </w:pPr>
      <w:r w:rsidRPr="00F91BB7">
        <w:rPr>
          <w:sz w:val="24"/>
          <w:szCs w:val="24"/>
          <w:u w:val="single"/>
        </w:rPr>
        <w:t>Zutaten</w:t>
      </w:r>
      <w:r>
        <w:rPr>
          <w:sz w:val="24"/>
          <w:szCs w:val="24"/>
        </w:rPr>
        <w:t xml:space="preserve"> </w:t>
      </w:r>
      <w:r w:rsidR="00F91BB7">
        <w:rPr>
          <w:sz w:val="24"/>
          <w:szCs w:val="24"/>
        </w:rPr>
        <w:t>(</w:t>
      </w:r>
      <w:r>
        <w:rPr>
          <w:sz w:val="24"/>
          <w:szCs w:val="24"/>
        </w:rPr>
        <w:t>für 4 Portionen</w:t>
      </w:r>
      <w:r w:rsidR="00F91BB7">
        <w:rPr>
          <w:sz w:val="24"/>
          <w:szCs w:val="24"/>
        </w:rPr>
        <w:t>)</w:t>
      </w:r>
    </w:p>
    <w:p w14:paraId="2510506A" w14:textId="77777777" w:rsidR="00AB5AB3" w:rsidRDefault="00AB5AB3" w:rsidP="00AB5AB3">
      <w:pPr>
        <w:rPr>
          <w:sz w:val="24"/>
          <w:szCs w:val="24"/>
        </w:rPr>
      </w:pPr>
      <w:r>
        <w:rPr>
          <w:sz w:val="24"/>
          <w:szCs w:val="24"/>
        </w:rPr>
        <w:t>400 g Mehl</w:t>
      </w:r>
    </w:p>
    <w:p w14:paraId="7DE9B62A" w14:textId="77777777" w:rsidR="00AB5AB3" w:rsidRDefault="00AB5AB3" w:rsidP="00AB5AB3">
      <w:pPr>
        <w:rPr>
          <w:sz w:val="24"/>
          <w:szCs w:val="24"/>
        </w:rPr>
      </w:pPr>
      <w:r>
        <w:rPr>
          <w:sz w:val="24"/>
          <w:szCs w:val="24"/>
        </w:rPr>
        <w:t>4 Eier</w:t>
      </w:r>
    </w:p>
    <w:p w14:paraId="09FE6A4A" w14:textId="77777777" w:rsidR="00AB5AB3" w:rsidRDefault="00AB5AB3" w:rsidP="00AB5AB3">
      <w:pPr>
        <w:rPr>
          <w:sz w:val="24"/>
          <w:szCs w:val="24"/>
        </w:rPr>
      </w:pPr>
      <w:r>
        <w:rPr>
          <w:sz w:val="24"/>
          <w:szCs w:val="24"/>
        </w:rPr>
        <w:t>Salz</w:t>
      </w:r>
    </w:p>
    <w:p w14:paraId="00404445" w14:textId="77777777" w:rsidR="00AB5AB3" w:rsidRDefault="00AB5AB3" w:rsidP="00AB5AB3">
      <w:pPr>
        <w:rPr>
          <w:sz w:val="24"/>
          <w:szCs w:val="24"/>
        </w:rPr>
      </w:pPr>
      <w:r>
        <w:rPr>
          <w:sz w:val="24"/>
          <w:szCs w:val="24"/>
        </w:rPr>
        <w:t>120 – 160 ml Wasser</w:t>
      </w:r>
    </w:p>
    <w:p w14:paraId="3C87C510" w14:textId="77777777" w:rsidR="00AB5AB3" w:rsidRDefault="00AB5AB3" w:rsidP="00AB5AB3">
      <w:pPr>
        <w:rPr>
          <w:sz w:val="24"/>
          <w:szCs w:val="24"/>
        </w:rPr>
      </w:pPr>
    </w:p>
    <w:p w14:paraId="2164FD5A" w14:textId="0A132497" w:rsidR="00F91BB7" w:rsidRDefault="00F91BB7" w:rsidP="00AB5AB3">
      <w:pPr>
        <w:rPr>
          <w:sz w:val="24"/>
          <w:szCs w:val="24"/>
        </w:rPr>
      </w:pPr>
      <w:r>
        <w:rPr>
          <w:sz w:val="24"/>
          <w:szCs w:val="24"/>
        </w:rPr>
        <w:t>Zubereitung:</w:t>
      </w:r>
    </w:p>
    <w:p w14:paraId="3F9FC0EB" w14:textId="77777777" w:rsidR="00AB5AB3" w:rsidRPr="00D36512" w:rsidRDefault="00AB5AB3" w:rsidP="00B40E8C">
      <w:pPr>
        <w:pStyle w:val="ListParagraph"/>
        <w:numPr>
          <w:ilvl w:val="0"/>
          <w:numId w:val="896"/>
        </w:numPr>
        <w:spacing w:after="120"/>
        <w:ind w:left="714" w:hanging="357"/>
        <w:contextualSpacing w:val="0"/>
        <w:jc w:val="both"/>
        <w:rPr>
          <w:sz w:val="24"/>
          <w:szCs w:val="24"/>
        </w:rPr>
      </w:pPr>
      <w:r w:rsidRPr="00D36512">
        <w:rPr>
          <w:sz w:val="24"/>
          <w:szCs w:val="24"/>
        </w:rPr>
        <w:t>Mehl, Eier, Salz und Wasser in einer Schüssel zu einem glatten Teig verrühren. Den Teig so lange schlagen, bis er Blasen wirft.</w:t>
      </w:r>
    </w:p>
    <w:p w14:paraId="6EB8D1E2" w14:textId="77777777" w:rsidR="00AB5AB3" w:rsidRPr="00D36512" w:rsidRDefault="00AB5AB3" w:rsidP="00B40E8C">
      <w:pPr>
        <w:pStyle w:val="ListParagraph"/>
        <w:numPr>
          <w:ilvl w:val="0"/>
          <w:numId w:val="896"/>
        </w:numPr>
        <w:spacing w:after="120"/>
        <w:ind w:left="714" w:hanging="357"/>
        <w:contextualSpacing w:val="0"/>
        <w:jc w:val="both"/>
        <w:rPr>
          <w:sz w:val="24"/>
          <w:szCs w:val="24"/>
        </w:rPr>
      </w:pPr>
      <w:r w:rsidRPr="00D36512">
        <w:rPr>
          <w:sz w:val="24"/>
          <w:szCs w:val="24"/>
        </w:rPr>
        <w:t>Den Teig 10-20 Minuten ruhen lassen. Wasser in einem hohen, weiten Topf zum Kochen bringen. Salz dazugeben. Eine Schüssel mit kaltem Wasser bereitstellen. Hobel, Presse oder Brett kurz unter kaltem Wasser abspülen.</w:t>
      </w:r>
    </w:p>
    <w:p w14:paraId="4358B520" w14:textId="77777777" w:rsidR="00AB5AB3" w:rsidRPr="00D36512" w:rsidRDefault="00AB5AB3" w:rsidP="00B40E8C">
      <w:pPr>
        <w:pStyle w:val="ListParagraph"/>
        <w:numPr>
          <w:ilvl w:val="0"/>
          <w:numId w:val="896"/>
        </w:numPr>
        <w:spacing w:after="120"/>
        <w:ind w:left="714" w:hanging="357"/>
        <w:contextualSpacing w:val="0"/>
        <w:jc w:val="both"/>
        <w:rPr>
          <w:sz w:val="24"/>
          <w:szCs w:val="24"/>
        </w:rPr>
      </w:pPr>
      <w:r w:rsidRPr="00D36512">
        <w:rPr>
          <w:sz w:val="24"/>
          <w:szCs w:val="24"/>
        </w:rPr>
        <w:t>1-2 EL Teig in den Hobel oder die Presse geben. Spätzle in das kochende Wasser pressen, schaben oder hobeln. Die Unterseite der Presse mit einem Messer abschaben. Einmal kurz umrühren, damit die Spätzle nicht verkleben. Sobald die Spätzle an der Oberfläche schwimmen, mit dem Schaumlöffel die Spätzle abschöpfen</w:t>
      </w:r>
      <w:r>
        <w:rPr>
          <w:sz w:val="24"/>
          <w:szCs w:val="24"/>
        </w:rPr>
        <w:t>, abschrecken, gut abtropfen lassen und im Ofen warmhalten</w:t>
      </w:r>
      <w:r w:rsidRPr="00D36512">
        <w:rPr>
          <w:sz w:val="24"/>
          <w:szCs w:val="24"/>
        </w:rPr>
        <w:t>.</w:t>
      </w:r>
    </w:p>
    <w:p w14:paraId="3D29675D" w14:textId="77777777" w:rsidR="00AB5AB3" w:rsidRDefault="00AB5AB3" w:rsidP="00AB5AB3">
      <w:pPr>
        <w:rPr>
          <w:sz w:val="24"/>
          <w:szCs w:val="24"/>
        </w:rPr>
      </w:pPr>
    </w:p>
    <w:p w14:paraId="786F3359" w14:textId="743F0357" w:rsidR="00AB5AB3" w:rsidRDefault="00AB5AB3" w:rsidP="00F91BB7">
      <w:pPr>
        <w:ind w:left="708" w:hanging="708"/>
        <w:jc w:val="both"/>
        <w:rPr>
          <w:sz w:val="24"/>
          <w:szCs w:val="24"/>
        </w:rPr>
      </w:pPr>
      <w:r>
        <w:rPr>
          <w:sz w:val="24"/>
          <w:szCs w:val="24"/>
        </w:rPr>
        <w:t>Tipp:</w:t>
      </w:r>
      <w:r>
        <w:rPr>
          <w:sz w:val="24"/>
          <w:szCs w:val="24"/>
        </w:rPr>
        <w:tab/>
        <w:t>Normalerweise rechnet man 100 g Mehl pro Person. Ist aber der Ruderer Simon mit dabei</w:t>
      </w:r>
      <w:r w:rsidR="00176006">
        <w:rPr>
          <w:sz w:val="24"/>
          <w:szCs w:val="24"/>
        </w:rPr>
        <w:t>,</w:t>
      </w:r>
      <w:r>
        <w:rPr>
          <w:sz w:val="24"/>
          <w:szCs w:val="24"/>
        </w:rPr>
        <w:t xml:space="preserve"> sollte man eher immer eine Portion mehr machen </w:t>
      </w:r>
      <w:r w:rsidRPr="00D36512">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5D11D1FE" w14:textId="77777777" w:rsidR="00AB5AB3" w:rsidRDefault="00AB5AB3" w:rsidP="00F91BB7">
      <w:pPr>
        <w:ind w:left="708" w:hanging="708"/>
        <w:jc w:val="both"/>
        <w:rPr>
          <w:sz w:val="24"/>
          <w:szCs w:val="24"/>
        </w:rPr>
      </w:pPr>
      <w:r>
        <w:rPr>
          <w:sz w:val="24"/>
          <w:szCs w:val="24"/>
        </w:rPr>
        <w:tab/>
        <w:t>Für die Spätzlepresse sollte der Teig etwas fester sein, für den Hobel etwas weicher und zum Schaben noch weicher. Ein fester Teig gibt kernige Spätzle. Bei weichem Teig verkochen die Spätzle schneller.</w:t>
      </w:r>
    </w:p>
    <w:p w14:paraId="0FB1F670" w14:textId="77777777" w:rsidR="00AB5AB3" w:rsidRDefault="00AB5AB3" w:rsidP="00F91BB7">
      <w:pPr>
        <w:ind w:left="708" w:hanging="708"/>
        <w:jc w:val="both"/>
        <w:rPr>
          <w:sz w:val="24"/>
          <w:szCs w:val="24"/>
        </w:rPr>
      </w:pPr>
      <w:r>
        <w:rPr>
          <w:sz w:val="24"/>
          <w:szCs w:val="24"/>
        </w:rPr>
        <w:tab/>
        <w:t>Spätzle unbedingt abschrecken. Kalt abschrecken bewirkt, sie verkleben nicht. Sinnvoll, wenn die Spätzle vorbereitet werden. Heiß abschrecken bewirkt, Spätzle bleiben heiß und kleben kaum. Ideal, wenn die Spätzle sofort serviert werden – was fast immer der Fall ist.</w:t>
      </w:r>
    </w:p>
    <w:p w14:paraId="3947CF26" w14:textId="77777777" w:rsidR="00AB5AB3" w:rsidRDefault="00AB5AB3" w:rsidP="00AB5AB3">
      <w:pPr>
        <w:rPr>
          <w:sz w:val="24"/>
          <w:szCs w:val="24"/>
        </w:rPr>
      </w:pPr>
      <w:r>
        <w:rPr>
          <w:sz w:val="24"/>
          <w:szCs w:val="24"/>
        </w:rPr>
        <w:br w:type="page"/>
      </w:r>
    </w:p>
    <w:p w14:paraId="12E2C1F2" w14:textId="5386C382" w:rsidR="00AB5AB3" w:rsidRDefault="00AB5AB3" w:rsidP="00F91BB7">
      <w:pPr>
        <w:pStyle w:val="Heading2"/>
        <w:spacing w:after="240"/>
      </w:pPr>
      <w:r>
        <w:lastRenderedPageBreak/>
        <w:t>Spinatspätzle</w:t>
      </w:r>
      <w:r w:rsidR="009E6678">
        <w:rPr>
          <w:rStyle w:val="FootnoteReference"/>
        </w:rPr>
        <w:footnoteReference w:id="1390"/>
      </w:r>
      <w:r>
        <w:t xml:space="preserve"> </w:t>
      </w:r>
    </w:p>
    <w:p w14:paraId="7AD1409C" w14:textId="507AFE1E" w:rsidR="00AB5AB3" w:rsidRDefault="00AB5AB3" w:rsidP="00AB5AB3">
      <w:pPr>
        <w:rPr>
          <w:sz w:val="24"/>
          <w:szCs w:val="24"/>
        </w:rPr>
      </w:pPr>
      <w:r w:rsidRPr="00F91BB7">
        <w:rPr>
          <w:sz w:val="24"/>
          <w:szCs w:val="24"/>
          <w:u w:val="single"/>
        </w:rPr>
        <w:t>Zutaten</w:t>
      </w:r>
      <w:r>
        <w:rPr>
          <w:sz w:val="24"/>
          <w:szCs w:val="24"/>
        </w:rPr>
        <w:t xml:space="preserve"> </w:t>
      </w:r>
      <w:r w:rsidR="00F91BB7">
        <w:rPr>
          <w:sz w:val="24"/>
          <w:szCs w:val="24"/>
        </w:rPr>
        <w:t>(</w:t>
      </w:r>
      <w:r>
        <w:rPr>
          <w:sz w:val="24"/>
          <w:szCs w:val="24"/>
        </w:rPr>
        <w:t>für 4 Portionen</w:t>
      </w:r>
      <w:r w:rsidR="00F91BB7">
        <w:rPr>
          <w:sz w:val="24"/>
          <w:szCs w:val="24"/>
        </w:rPr>
        <w:t>):</w:t>
      </w:r>
    </w:p>
    <w:p w14:paraId="48A8A5BF" w14:textId="77777777" w:rsidR="00AB5AB3" w:rsidRDefault="00AB5AB3" w:rsidP="00AB5AB3">
      <w:pPr>
        <w:rPr>
          <w:sz w:val="24"/>
          <w:szCs w:val="24"/>
        </w:rPr>
      </w:pPr>
      <w:r>
        <w:rPr>
          <w:sz w:val="24"/>
          <w:szCs w:val="24"/>
        </w:rPr>
        <w:t>100 g TK-Spinat</w:t>
      </w:r>
    </w:p>
    <w:p w14:paraId="08EB5AA5" w14:textId="77777777" w:rsidR="00AB5AB3" w:rsidRDefault="00AB5AB3" w:rsidP="00AB5AB3">
      <w:pPr>
        <w:rPr>
          <w:sz w:val="24"/>
          <w:szCs w:val="24"/>
        </w:rPr>
      </w:pPr>
      <w:r>
        <w:rPr>
          <w:sz w:val="24"/>
          <w:szCs w:val="24"/>
        </w:rPr>
        <w:t>150 ml Wasser</w:t>
      </w:r>
    </w:p>
    <w:p w14:paraId="48011FA4" w14:textId="77777777" w:rsidR="00AB5AB3" w:rsidRDefault="00AB5AB3" w:rsidP="00AB5AB3">
      <w:pPr>
        <w:rPr>
          <w:sz w:val="24"/>
          <w:szCs w:val="24"/>
        </w:rPr>
      </w:pPr>
      <w:r>
        <w:rPr>
          <w:sz w:val="24"/>
          <w:szCs w:val="24"/>
        </w:rPr>
        <w:t>350 g Mehl</w:t>
      </w:r>
    </w:p>
    <w:p w14:paraId="6E27BD27" w14:textId="77777777" w:rsidR="00AB5AB3" w:rsidRDefault="00AB5AB3" w:rsidP="00AB5AB3">
      <w:pPr>
        <w:rPr>
          <w:sz w:val="24"/>
          <w:szCs w:val="24"/>
        </w:rPr>
      </w:pPr>
      <w:r>
        <w:rPr>
          <w:sz w:val="24"/>
          <w:szCs w:val="24"/>
        </w:rPr>
        <w:t>3 Eier</w:t>
      </w:r>
    </w:p>
    <w:p w14:paraId="05907490" w14:textId="77777777" w:rsidR="00AB5AB3" w:rsidRDefault="00AB5AB3" w:rsidP="00AB5AB3">
      <w:pPr>
        <w:rPr>
          <w:sz w:val="24"/>
          <w:szCs w:val="24"/>
        </w:rPr>
      </w:pPr>
      <w:r>
        <w:rPr>
          <w:sz w:val="24"/>
          <w:szCs w:val="24"/>
        </w:rPr>
        <w:t>1 TL Salz</w:t>
      </w:r>
    </w:p>
    <w:p w14:paraId="11D4614D" w14:textId="77777777" w:rsidR="00AB5AB3" w:rsidRDefault="00AB5AB3" w:rsidP="00AB5AB3">
      <w:pPr>
        <w:rPr>
          <w:sz w:val="24"/>
          <w:szCs w:val="24"/>
        </w:rPr>
      </w:pPr>
      <w:r>
        <w:rPr>
          <w:sz w:val="24"/>
          <w:szCs w:val="24"/>
        </w:rPr>
        <w:t>Pfeffer, Muskat</w:t>
      </w:r>
    </w:p>
    <w:p w14:paraId="1BA5882A" w14:textId="77777777" w:rsidR="00AB5AB3" w:rsidRDefault="00AB5AB3" w:rsidP="00AB5AB3">
      <w:pPr>
        <w:rPr>
          <w:sz w:val="24"/>
          <w:szCs w:val="24"/>
        </w:rPr>
      </w:pPr>
    </w:p>
    <w:p w14:paraId="0757DF66" w14:textId="49BEEE85" w:rsidR="00F91BB7" w:rsidRDefault="00F91BB7" w:rsidP="00AB5AB3">
      <w:pPr>
        <w:rPr>
          <w:sz w:val="24"/>
          <w:szCs w:val="24"/>
        </w:rPr>
      </w:pPr>
      <w:r>
        <w:rPr>
          <w:sz w:val="24"/>
          <w:szCs w:val="24"/>
        </w:rPr>
        <w:t>Zubereitung:</w:t>
      </w:r>
    </w:p>
    <w:p w14:paraId="386567C9" w14:textId="77777777" w:rsidR="00AB5AB3" w:rsidRPr="00087435" w:rsidRDefault="00AB5AB3" w:rsidP="00B40E8C">
      <w:pPr>
        <w:pStyle w:val="ListParagraph"/>
        <w:numPr>
          <w:ilvl w:val="0"/>
          <w:numId w:val="892"/>
        </w:numPr>
        <w:spacing w:after="120"/>
        <w:ind w:left="714" w:hanging="357"/>
        <w:contextualSpacing w:val="0"/>
        <w:jc w:val="both"/>
        <w:rPr>
          <w:sz w:val="24"/>
          <w:szCs w:val="24"/>
        </w:rPr>
      </w:pPr>
      <w:r w:rsidRPr="00087435">
        <w:rPr>
          <w:sz w:val="24"/>
          <w:szCs w:val="24"/>
        </w:rPr>
        <w:t>Den Spinat auftauen lassen und mit einem Teil des Wassers fein pürieren. Den Spinat mit den übrigen Teigzutaten verschlagen, bis der Teig Bläschen wirft. Den Teig etwas ruhen lassen.</w:t>
      </w:r>
    </w:p>
    <w:p w14:paraId="254B4A29" w14:textId="77777777" w:rsidR="00AB5AB3" w:rsidRPr="00087435" w:rsidRDefault="00AB5AB3" w:rsidP="00B40E8C">
      <w:pPr>
        <w:pStyle w:val="ListParagraph"/>
        <w:numPr>
          <w:ilvl w:val="0"/>
          <w:numId w:val="892"/>
        </w:numPr>
        <w:spacing w:after="120"/>
        <w:ind w:left="714" w:hanging="357"/>
        <w:contextualSpacing w:val="0"/>
        <w:jc w:val="both"/>
        <w:rPr>
          <w:sz w:val="24"/>
          <w:szCs w:val="24"/>
        </w:rPr>
      </w:pPr>
      <w:r w:rsidRPr="00087435">
        <w:rPr>
          <w:sz w:val="24"/>
          <w:szCs w:val="24"/>
        </w:rPr>
        <w:t>In einem großen Topf Wasser mit Salz zum Kochen bringen. Den Teig portionsweise in das kochende Wasser pressen bzw. hobeln. Wenn die Spätzle oben schwimmen, diese mit einem Schaumlöffel aus dem Topf nehmen, etwas abtropfen lassen und warmhalten.</w:t>
      </w:r>
    </w:p>
    <w:p w14:paraId="5468CCF4" w14:textId="77777777" w:rsidR="00AB5AB3" w:rsidRDefault="00AB5AB3" w:rsidP="00B40E8C">
      <w:pPr>
        <w:pStyle w:val="ListParagraph"/>
        <w:numPr>
          <w:ilvl w:val="0"/>
          <w:numId w:val="892"/>
        </w:numPr>
        <w:spacing w:after="120"/>
        <w:ind w:left="714" w:hanging="357"/>
        <w:contextualSpacing w:val="0"/>
        <w:jc w:val="both"/>
        <w:rPr>
          <w:sz w:val="24"/>
          <w:szCs w:val="24"/>
        </w:rPr>
      </w:pPr>
      <w:r w:rsidRPr="00087435">
        <w:rPr>
          <w:sz w:val="24"/>
          <w:szCs w:val="24"/>
        </w:rPr>
        <w:t>Falls man frischen Spinat verwendet, benötigt man die doppelte Menge. Am besten man blanchiert das Gemüse bevor man es püriert.</w:t>
      </w:r>
    </w:p>
    <w:p w14:paraId="538B801C" w14:textId="77777777" w:rsidR="00AB5AB3" w:rsidRDefault="00AB5AB3" w:rsidP="00AB5AB3">
      <w:pPr>
        <w:rPr>
          <w:sz w:val="24"/>
          <w:szCs w:val="24"/>
        </w:rPr>
      </w:pPr>
      <w:r>
        <w:rPr>
          <w:sz w:val="24"/>
          <w:szCs w:val="24"/>
        </w:rPr>
        <w:br w:type="page"/>
      </w:r>
    </w:p>
    <w:p w14:paraId="29BE995A" w14:textId="5494375B" w:rsidR="00AB5AB3" w:rsidRDefault="00AB5AB3" w:rsidP="00F77C1B">
      <w:pPr>
        <w:pStyle w:val="Heading2"/>
        <w:spacing w:after="240"/>
      </w:pPr>
      <w:r>
        <w:lastRenderedPageBreak/>
        <w:t>Kartoffelspätzle</w:t>
      </w:r>
      <w:r w:rsidR="00D30F8A">
        <w:rPr>
          <w:rStyle w:val="FootnoteReference"/>
        </w:rPr>
        <w:footnoteReference w:id="1391"/>
      </w:r>
      <w:r>
        <w:t xml:space="preserve"> </w:t>
      </w:r>
    </w:p>
    <w:p w14:paraId="100DC9BF" w14:textId="1B00EA7B" w:rsidR="00AB5AB3" w:rsidRDefault="00AB5AB3" w:rsidP="00AB5AB3">
      <w:pPr>
        <w:rPr>
          <w:sz w:val="24"/>
          <w:szCs w:val="24"/>
        </w:rPr>
      </w:pPr>
      <w:r w:rsidRPr="00F77C1B">
        <w:rPr>
          <w:sz w:val="24"/>
          <w:szCs w:val="24"/>
          <w:u w:val="single"/>
        </w:rPr>
        <w:t>Zutaten</w:t>
      </w:r>
      <w:r>
        <w:rPr>
          <w:sz w:val="24"/>
          <w:szCs w:val="24"/>
        </w:rPr>
        <w:t xml:space="preserve"> </w:t>
      </w:r>
      <w:r w:rsidR="00F77C1B">
        <w:rPr>
          <w:sz w:val="24"/>
          <w:szCs w:val="24"/>
        </w:rPr>
        <w:t>(</w:t>
      </w:r>
      <w:r>
        <w:rPr>
          <w:sz w:val="24"/>
          <w:szCs w:val="24"/>
        </w:rPr>
        <w:t>für 4 Portionen</w:t>
      </w:r>
      <w:r w:rsidR="00F77C1B">
        <w:rPr>
          <w:sz w:val="24"/>
          <w:szCs w:val="24"/>
        </w:rPr>
        <w:t>):</w:t>
      </w:r>
    </w:p>
    <w:p w14:paraId="7C0152C4" w14:textId="77777777" w:rsidR="00AB5AB3" w:rsidRDefault="00AB5AB3" w:rsidP="00AB5AB3">
      <w:pPr>
        <w:rPr>
          <w:sz w:val="24"/>
          <w:szCs w:val="24"/>
        </w:rPr>
      </w:pPr>
      <w:r>
        <w:rPr>
          <w:sz w:val="24"/>
          <w:szCs w:val="24"/>
        </w:rPr>
        <w:t>200 g gekochte gepellte Kartoffeln vom Vortag</w:t>
      </w:r>
    </w:p>
    <w:p w14:paraId="59D113C0" w14:textId="77777777" w:rsidR="00AB5AB3" w:rsidRDefault="00AB5AB3" w:rsidP="00AB5AB3">
      <w:pPr>
        <w:rPr>
          <w:sz w:val="24"/>
          <w:szCs w:val="24"/>
        </w:rPr>
      </w:pPr>
      <w:r>
        <w:rPr>
          <w:sz w:val="24"/>
          <w:szCs w:val="24"/>
        </w:rPr>
        <w:t>200 g Mehl</w:t>
      </w:r>
    </w:p>
    <w:p w14:paraId="44EF91FA" w14:textId="77777777" w:rsidR="00AB5AB3" w:rsidRDefault="00AB5AB3" w:rsidP="00AB5AB3">
      <w:pPr>
        <w:rPr>
          <w:sz w:val="24"/>
          <w:szCs w:val="24"/>
        </w:rPr>
      </w:pPr>
      <w:r>
        <w:rPr>
          <w:sz w:val="24"/>
          <w:szCs w:val="24"/>
        </w:rPr>
        <w:t>3 Eier</w:t>
      </w:r>
    </w:p>
    <w:p w14:paraId="23BA93D1" w14:textId="01D1A4DA" w:rsidR="00AB5AB3" w:rsidRDefault="00AB5AB3" w:rsidP="00AB5AB3">
      <w:pPr>
        <w:rPr>
          <w:sz w:val="24"/>
          <w:szCs w:val="24"/>
        </w:rPr>
      </w:pPr>
      <w:r>
        <w:rPr>
          <w:sz w:val="24"/>
          <w:szCs w:val="24"/>
        </w:rPr>
        <w:t>Salz</w:t>
      </w:r>
      <w:r w:rsidR="00F77C1B">
        <w:rPr>
          <w:sz w:val="24"/>
          <w:szCs w:val="24"/>
        </w:rPr>
        <w:t xml:space="preserve">, </w:t>
      </w:r>
      <w:r>
        <w:rPr>
          <w:sz w:val="24"/>
          <w:szCs w:val="24"/>
        </w:rPr>
        <w:t>Muskatnuss</w:t>
      </w:r>
    </w:p>
    <w:p w14:paraId="47C5735F" w14:textId="77777777" w:rsidR="00AB5AB3" w:rsidRDefault="00AB5AB3" w:rsidP="00AB5AB3">
      <w:pPr>
        <w:rPr>
          <w:sz w:val="24"/>
          <w:szCs w:val="24"/>
        </w:rPr>
      </w:pPr>
      <w:r>
        <w:rPr>
          <w:sz w:val="24"/>
          <w:szCs w:val="24"/>
        </w:rPr>
        <w:t>1 Prise getrockneter Majoran</w:t>
      </w:r>
    </w:p>
    <w:p w14:paraId="7CE7D10F" w14:textId="77777777" w:rsidR="00AB5AB3" w:rsidRDefault="00AB5AB3" w:rsidP="00AB5AB3">
      <w:pPr>
        <w:rPr>
          <w:sz w:val="24"/>
          <w:szCs w:val="24"/>
        </w:rPr>
      </w:pPr>
    </w:p>
    <w:p w14:paraId="4696DE68" w14:textId="2160F2D9" w:rsidR="00F77C1B" w:rsidRDefault="00F77C1B" w:rsidP="00AB5AB3">
      <w:pPr>
        <w:rPr>
          <w:sz w:val="24"/>
          <w:szCs w:val="24"/>
        </w:rPr>
      </w:pPr>
      <w:r>
        <w:rPr>
          <w:sz w:val="24"/>
          <w:szCs w:val="24"/>
        </w:rPr>
        <w:t>Zubereitung:</w:t>
      </w:r>
    </w:p>
    <w:p w14:paraId="644C2C93" w14:textId="77777777" w:rsidR="00AB5AB3" w:rsidRPr="00686EEE" w:rsidRDefault="00AB5AB3" w:rsidP="00B40E8C">
      <w:pPr>
        <w:pStyle w:val="ListParagraph"/>
        <w:numPr>
          <w:ilvl w:val="0"/>
          <w:numId w:val="894"/>
        </w:numPr>
        <w:spacing w:after="120"/>
        <w:ind w:left="714" w:hanging="357"/>
        <w:contextualSpacing w:val="0"/>
        <w:jc w:val="both"/>
        <w:rPr>
          <w:sz w:val="24"/>
          <w:szCs w:val="24"/>
        </w:rPr>
      </w:pPr>
      <w:r w:rsidRPr="00686EEE">
        <w:rPr>
          <w:sz w:val="24"/>
          <w:szCs w:val="24"/>
        </w:rPr>
        <w:t>Die Kartoffeln durch die Spätzlepresse drücken oder fein reiben. Mit dem Mehl, den Eiern und den Gewürzen zu eine, zähflüssigen Teig verarbeiten. Bei Bedarf etwas Mineralwasser hinzugeben. Den Teig so lange schlagen, bis er Blasen wirft.</w:t>
      </w:r>
    </w:p>
    <w:p w14:paraId="5956F49E" w14:textId="77777777" w:rsidR="00AB5AB3" w:rsidRPr="00686EEE" w:rsidRDefault="00AB5AB3" w:rsidP="00B40E8C">
      <w:pPr>
        <w:pStyle w:val="ListParagraph"/>
        <w:numPr>
          <w:ilvl w:val="0"/>
          <w:numId w:val="894"/>
        </w:numPr>
        <w:spacing w:after="120"/>
        <w:ind w:left="714" w:hanging="357"/>
        <w:contextualSpacing w:val="0"/>
        <w:jc w:val="both"/>
        <w:rPr>
          <w:sz w:val="24"/>
          <w:szCs w:val="24"/>
        </w:rPr>
      </w:pPr>
      <w:r w:rsidRPr="00686EEE">
        <w:rPr>
          <w:sz w:val="24"/>
          <w:szCs w:val="24"/>
        </w:rPr>
        <w:t>In einem großen Topf Wasser mit Salz zum Kochen bringen. Den Teig portionsweise mit Hilfe der Spätzlepresse oder eines Hobels ins Wasser pressen bzw. hobeln.</w:t>
      </w:r>
    </w:p>
    <w:p w14:paraId="77F33CD8" w14:textId="77777777" w:rsidR="00AB5AB3" w:rsidRPr="00686EEE" w:rsidRDefault="00AB5AB3" w:rsidP="00B40E8C">
      <w:pPr>
        <w:pStyle w:val="ListParagraph"/>
        <w:numPr>
          <w:ilvl w:val="0"/>
          <w:numId w:val="894"/>
        </w:numPr>
        <w:spacing w:after="120"/>
        <w:ind w:left="714" w:hanging="357"/>
        <w:contextualSpacing w:val="0"/>
        <w:jc w:val="both"/>
        <w:rPr>
          <w:sz w:val="24"/>
          <w:szCs w:val="24"/>
        </w:rPr>
      </w:pPr>
      <w:r w:rsidRPr="00686EEE">
        <w:rPr>
          <w:sz w:val="24"/>
          <w:szCs w:val="24"/>
        </w:rPr>
        <w:t>Wenn die Spätzle oben schwimmen, diese mit einem Schaumlöffel aus dem Topf nehmen, etwas abtropfen lassen und warmhalten.</w:t>
      </w:r>
    </w:p>
    <w:p w14:paraId="49721671" w14:textId="77777777" w:rsidR="00AB5AB3" w:rsidRDefault="00AB5AB3" w:rsidP="00AB5AB3">
      <w:pPr>
        <w:rPr>
          <w:sz w:val="24"/>
          <w:szCs w:val="24"/>
        </w:rPr>
      </w:pPr>
      <w:r>
        <w:rPr>
          <w:sz w:val="24"/>
          <w:szCs w:val="24"/>
        </w:rPr>
        <w:br w:type="page"/>
      </w:r>
    </w:p>
    <w:p w14:paraId="38D3BD26" w14:textId="6F317F4B" w:rsidR="00AB5AB3" w:rsidRDefault="00AB5AB3" w:rsidP="00F77C1B">
      <w:pPr>
        <w:pStyle w:val="Heading2"/>
        <w:spacing w:after="240"/>
      </w:pPr>
      <w:r>
        <w:lastRenderedPageBreak/>
        <w:t>Bärlauchspätzle</w:t>
      </w:r>
      <w:r w:rsidR="00C3601D">
        <w:rPr>
          <w:rStyle w:val="FootnoteReference"/>
        </w:rPr>
        <w:footnoteReference w:id="1392"/>
      </w:r>
      <w:r>
        <w:t xml:space="preserve"> </w:t>
      </w:r>
    </w:p>
    <w:p w14:paraId="2E0C3B50" w14:textId="5B141E6F" w:rsidR="00AB5AB3" w:rsidRDefault="00AB5AB3" w:rsidP="00AB5AB3">
      <w:pPr>
        <w:rPr>
          <w:sz w:val="24"/>
          <w:szCs w:val="24"/>
        </w:rPr>
      </w:pPr>
      <w:r w:rsidRPr="00F77C1B">
        <w:rPr>
          <w:sz w:val="24"/>
          <w:szCs w:val="24"/>
          <w:u w:val="single"/>
        </w:rPr>
        <w:t>Zutaten</w:t>
      </w:r>
      <w:r>
        <w:rPr>
          <w:sz w:val="24"/>
          <w:szCs w:val="24"/>
        </w:rPr>
        <w:t xml:space="preserve"> </w:t>
      </w:r>
      <w:r w:rsidR="00F77C1B">
        <w:rPr>
          <w:sz w:val="24"/>
          <w:szCs w:val="24"/>
        </w:rPr>
        <w:t>(</w:t>
      </w:r>
      <w:r>
        <w:rPr>
          <w:sz w:val="24"/>
          <w:szCs w:val="24"/>
        </w:rPr>
        <w:t>für 4 Portionen</w:t>
      </w:r>
      <w:r w:rsidR="00F77C1B">
        <w:rPr>
          <w:sz w:val="24"/>
          <w:szCs w:val="24"/>
        </w:rPr>
        <w:t>):</w:t>
      </w:r>
    </w:p>
    <w:p w14:paraId="264C441B" w14:textId="77777777" w:rsidR="00AB5AB3" w:rsidRDefault="00AB5AB3" w:rsidP="00AB5AB3">
      <w:pPr>
        <w:rPr>
          <w:sz w:val="24"/>
          <w:szCs w:val="24"/>
        </w:rPr>
      </w:pPr>
      <w:r>
        <w:rPr>
          <w:sz w:val="24"/>
          <w:szCs w:val="24"/>
        </w:rPr>
        <w:t>350 g Mehl</w:t>
      </w:r>
    </w:p>
    <w:p w14:paraId="56DD83B1" w14:textId="77777777" w:rsidR="00AB5AB3" w:rsidRDefault="00AB5AB3" w:rsidP="00AB5AB3">
      <w:pPr>
        <w:rPr>
          <w:sz w:val="24"/>
          <w:szCs w:val="24"/>
        </w:rPr>
      </w:pPr>
      <w:r>
        <w:rPr>
          <w:sz w:val="24"/>
          <w:szCs w:val="24"/>
        </w:rPr>
        <w:t>3 Eier</w:t>
      </w:r>
    </w:p>
    <w:p w14:paraId="0B120CDF" w14:textId="77777777" w:rsidR="00AB5AB3" w:rsidRDefault="00AB5AB3" w:rsidP="00AB5AB3">
      <w:pPr>
        <w:rPr>
          <w:sz w:val="24"/>
          <w:szCs w:val="24"/>
        </w:rPr>
      </w:pPr>
      <w:r>
        <w:rPr>
          <w:sz w:val="24"/>
          <w:szCs w:val="24"/>
        </w:rPr>
        <w:t>1 EL Olivenöl</w:t>
      </w:r>
    </w:p>
    <w:p w14:paraId="4E05206E" w14:textId="31282D5B" w:rsidR="00AB5AB3" w:rsidRDefault="00AB5AB3" w:rsidP="00AB5AB3">
      <w:pPr>
        <w:rPr>
          <w:sz w:val="24"/>
          <w:szCs w:val="24"/>
        </w:rPr>
      </w:pPr>
      <w:r>
        <w:rPr>
          <w:sz w:val="24"/>
          <w:szCs w:val="24"/>
        </w:rPr>
        <w:t>Salz</w:t>
      </w:r>
      <w:r w:rsidR="00F77C1B">
        <w:rPr>
          <w:sz w:val="24"/>
          <w:szCs w:val="24"/>
        </w:rPr>
        <w:t xml:space="preserve">, </w:t>
      </w:r>
      <w:r>
        <w:rPr>
          <w:sz w:val="24"/>
          <w:szCs w:val="24"/>
        </w:rPr>
        <w:t>Muskatnuss</w:t>
      </w:r>
    </w:p>
    <w:p w14:paraId="35BA0A1B" w14:textId="77777777" w:rsidR="00AB5AB3" w:rsidRDefault="00AB5AB3" w:rsidP="00AB5AB3">
      <w:pPr>
        <w:rPr>
          <w:sz w:val="24"/>
          <w:szCs w:val="24"/>
        </w:rPr>
      </w:pPr>
      <w:r>
        <w:rPr>
          <w:sz w:val="24"/>
          <w:szCs w:val="24"/>
        </w:rPr>
        <w:t>1 Bund Bärlauch</w:t>
      </w:r>
    </w:p>
    <w:p w14:paraId="3D228819" w14:textId="77777777" w:rsidR="00AB5AB3" w:rsidRDefault="00AB5AB3" w:rsidP="00AB5AB3">
      <w:pPr>
        <w:rPr>
          <w:sz w:val="24"/>
          <w:szCs w:val="24"/>
        </w:rPr>
      </w:pPr>
      <w:r>
        <w:rPr>
          <w:sz w:val="24"/>
          <w:szCs w:val="24"/>
        </w:rPr>
        <w:t>200 g saure Sahne</w:t>
      </w:r>
    </w:p>
    <w:p w14:paraId="70CBFC33" w14:textId="77777777" w:rsidR="00AB5AB3" w:rsidRDefault="00AB5AB3" w:rsidP="00AB5AB3">
      <w:pPr>
        <w:rPr>
          <w:sz w:val="24"/>
          <w:szCs w:val="24"/>
        </w:rPr>
      </w:pPr>
    </w:p>
    <w:p w14:paraId="345CE85C" w14:textId="53413185" w:rsidR="00F77C1B" w:rsidRDefault="00F77C1B" w:rsidP="00AB5AB3">
      <w:pPr>
        <w:rPr>
          <w:sz w:val="24"/>
          <w:szCs w:val="24"/>
        </w:rPr>
      </w:pPr>
      <w:r>
        <w:rPr>
          <w:sz w:val="24"/>
          <w:szCs w:val="24"/>
        </w:rPr>
        <w:t>Zubereitung:</w:t>
      </w:r>
    </w:p>
    <w:p w14:paraId="5C97178D" w14:textId="77777777" w:rsidR="00AB5AB3" w:rsidRPr="000246F8" w:rsidRDefault="00AB5AB3" w:rsidP="00B40E8C">
      <w:pPr>
        <w:pStyle w:val="ListParagraph"/>
        <w:numPr>
          <w:ilvl w:val="0"/>
          <w:numId w:val="895"/>
        </w:numPr>
        <w:spacing w:after="120"/>
        <w:ind w:left="714" w:hanging="357"/>
        <w:contextualSpacing w:val="0"/>
        <w:jc w:val="both"/>
        <w:rPr>
          <w:sz w:val="24"/>
          <w:szCs w:val="24"/>
        </w:rPr>
      </w:pPr>
      <w:r w:rsidRPr="000246F8">
        <w:rPr>
          <w:sz w:val="24"/>
          <w:szCs w:val="24"/>
        </w:rPr>
        <w:t>Das Mehl mit den Eiern, Öl, Salz und Muskatnuss verschlagen, bis der Teig Blasen wirft. Den Teig 20 Minuten ruhen lassen.</w:t>
      </w:r>
    </w:p>
    <w:p w14:paraId="2B6F7323" w14:textId="77777777" w:rsidR="00AB5AB3" w:rsidRPr="000246F8" w:rsidRDefault="00AB5AB3" w:rsidP="00B40E8C">
      <w:pPr>
        <w:pStyle w:val="ListParagraph"/>
        <w:numPr>
          <w:ilvl w:val="0"/>
          <w:numId w:val="895"/>
        </w:numPr>
        <w:spacing w:after="120"/>
        <w:ind w:left="714" w:hanging="357"/>
        <w:contextualSpacing w:val="0"/>
        <w:jc w:val="both"/>
        <w:rPr>
          <w:sz w:val="24"/>
          <w:szCs w:val="24"/>
        </w:rPr>
      </w:pPr>
      <w:r w:rsidRPr="000246F8">
        <w:rPr>
          <w:sz w:val="24"/>
          <w:szCs w:val="24"/>
        </w:rPr>
        <w:t>Inzwischen die Bärlauchblätter waschen und trockenschütteln. Mit der Sahne fein pürieren und die Masse mit dem Teig verrühren. Bei Bedarf den Teig mit etwas Wasser verdünnen.</w:t>
      </w:r>
    </w:p>
    <w:p w14:paraId="6DA0C34E" w14:textId="77777777" w:rsidR="00AB5AB3" w:rsidRPr="000246F8" w:rsidRDefault="00AB5AB3" w:rsidP="00B40E8C">
      <w:pPr>
        <w:pStyle w:val="ListParagraph"/>
        <w:numPr>
          <w:ilvl w:val="0"/>
          <w:numId w:val="895"/>
        </w:numPr>
        <w:spacing w:after="120"/>
        <w:ind w:left="714" w:hanging="357"/>
        <w:contextualSpacing w:val="0"/>
        <w:jc w:val="both"/>
        <w:rPr>
          <w:sz w:val="24"/>
          <w:szCs w:val="24"/>
        </w:rPr>
      </w:pPr>
      <w:r w:rsidRPr="000246F8">
        <w:rPr>
          <w:sz w:val="24"/>
          <w:szCs w:val="24"/>
        </w:rPr>
        <w:t>Spätzle portionsweise garen. Wenn die Spätzle oben schwimmen, mit einem Schaumlöffel herausheben, abtropfen lassen und warm stellen.</w:t>
      </w:r>
    </w:p>
    <w:p w14:paraId="4B716D03" w14:textId="77777777" w:rsidR="00AB5AB3" w:rsidRDefault="00AB5AB3" w:rsidP="00AB5AB3">
      <w:pPr>
        <w:rPr>
          <w:sz w:val="24"/>
          <w:szCs w:val="24"/>
        </w:rPr>
      </w:pPr>
    </w:p>
    <w:p w14:paraId="596FF8A9" w14:textId="77777777" w:rsidR="00AB5AB3" w:rsidRPr="00087435" w:rsidRDefault="00AB5AB3" w:rsidP="00B40E8C">
      <w:pPr>
        <w:pStyle w:val="ListParagraph"/>
        <w:numPr>
          <w:ilvl w:val="0"/>
          <w:numId w:val="893"/>
        </w:numPr>
        <w:jc w:val="both"/>
        <w:rPr>
          <w:sz w:val="24"/>
          <w:szCs w:val="24"/>
        </w:rPr>
      </w:pPr>
      <w:r w:rsidRPr="00087435">
        <w:rPr>
          <w:sz w:val="24"/>
          <w:szCs w:val="24"/>
        </w:rPr>
        <w:br w:type="page"/>
      </w:r>
    </w:p>
    <w:p w14:paraId="31FDAC74" w14:textId="77777777" w:rsidR="0032418C" w:rsidRDefault="0032418C" w:rsidP="0032418C">
      <w:pPr>
        <w:pStyle w:val="Heading2"/>
        <w:spacing w:after="240"/>
      </w:pPr>
      <w:r>
        <w:lastRenderedPageBreak/>
        <w:t>Käsespätzle</w:t>
      </w:r>
      <w:r>
        <w:rPr>
          <w:rStyle w:val="FootnoteReference"/>
        </w:rPr>
        <w:footnoteReference w:id="1393"/>
      </w:r>
      <w:r>
        <w:t xml:space="preserve"> </w:t>
      </w:r>
    </w:p>
    <w:p w14:paraId="6BCD9F07" w14:textId="77777777" w:rsidR="0032418C" w:rsidRDefault="0032418C" w:rsidP="0032418C">
      <w:pPr>
        <w:rPr>
          <w:sz w:val="24"/>
          <w:szCs w:val="24"/>
        </w:rPr>
      </w:pPr>
      <w:r w:rsidRPr="00B06B46">
        <w:rPr>
          <w:sz w:val="24"/>
          <w:szCs w:val="24"/>
          <w:u w:val="single"/>
        </w:rPr>
        <w:t>Zutaten</w:t>
      </w:r>
      <w:r>
        <w:rPr>
          <w:sz w:val="24"/>
          <w:szCs w:val="24"/>
        </w:rPr>
        <w:t xml:space="preserve"> (für 4 Portionen):</w:t>
      </w:r>
    </w:p>
    <w:p w14:paraId="4A5AB4EC" w14:textId="77777777" w:rsidR="0032418C" w:rsidRDefault="0032418C" w:rsidP="0032418C">
      <w:pPr>
        <w:rPr>
          <w:sz w:val="24"/>
          <w:szCs w:val="24"/>
        </w:rPr>
      </w:pPr>
      <w:r>
        <w:rPr>
          <w:sz w:val="24"/>
          <w:szCs w:val="24"/>
        </w:rPr>
        <w:t>500 g Mehl</w:t>
      </w:r>
    </w:p>
    <w:p w14:paraId="14DB926F" w14:textId="77777777" w:rsidR="0032418C" w:rsidRDefault="0032418C" w:rsidP="0032418C">
      <w:pPr>
        <w:rPr>
          <w:sz w:val="24"/>
          <w:szCs w:val="24"/>
        </w:rPr>
      </w:pPr>
      <w:r>
        <w:rPr>
          <w:sz w:val="24"/>
          <w:szCs w:val="24"/>
        </w:rPr>
        <w:t>4 Eier</w:t>
      </w:r>
    </w:p>
    <w:p w14:paraId="468D77DA" w14:textId="77777777" w:rsidR="0032418C" w:rsidRDefault="0032418C" w:rsidP="0032418C">
      <w:pPr>
        <w:rPr>
          <w:sz w:val="24"/>
          <w:szCs w:val="24"/>
        </w:rPr>
      </w:pPr>
      <w:r>
        <w:rPr>
          <w:sz w:val="24"/>
          <w:szCs w:val="24"/>
        </w:rPr>
        <w:t>Salz</w:t>
      </w:r>
    </w:p>
    <w:p w14:paraId="3C3BC3A2" w14:textId="77777777" w:rsidR="0032418C" w:rsidRDefault="0032418C" w:rsidP="0032418C">
      <w:pPr>
        <w:rPr>
          <w:sz w:val="24"/>
          <w:szCs w:val="24"/>
        </w:rPr>
      </w:pPr>
      <w:r>
        <w:rPr>
          <w:sz w:val="24"/>
          <w:szCs w:val="24"/>
        </w:rPr>
        <w:t>¼ l Mineralwasser</w:t>
      </w:r>
    </w:p>
    <w:p w14:paraId="5BCCE4BB" w14:textId="77777777" w:rsidR="0032418C" w:rsidRDefault="0032418C" w:rsidP="0032418C">
      <w:pPr>
        <w:rPr>
          <w:sz w:val="24"/>
          <w:szCs w:val="24"/>
        </w:rPr>
      </w:pPr>
      <w:r>
        <w:rPr>
          <w:sz w:val="24"/>
          <w:szCs w:val="24"/>
        </w:rPr>
        <w:t>3 große Zwiebeln</w:t>
      </w:r>
    </w:p>
    <w:p w14:paraId="5E6FD3B1" w14:textId="77777777" w:rsidR="0032418C" w:rsidRDefault="0032418C" w:rsidP="0032418C">
      <w:pPr>
        <w:rPr>
          <w:sz w:val="24"/>
          <w:szCs w:val="24"/>
        </w:rPr>
      </w:pPr>
      <w:r>
        <w:rPr>
          <w:sz w:val="24"/>
          <w:szCs w:val="24"/>
        </w:rPr>
        <w:t>Pfeffer</w:t>
      </w:r>
    </w:p>
    <w:p w14:paraId="03190D83" w14:textId="77777777" w:rsidR="0032418C" w:rsidRDefault="0032418C" w:rsidP="0032418C">
      <w:pPr>
        <w:rPr>
          <w:sz w:val="24"/>
          <w:szCs w:val="24"/>
        </w:rPr>
      </w:pPr>
      <w:r>
        <w:rPr>
          <w:sz w:val="24"/>
          <w:szCs w:val="24"/>
        </w:rPr>
        <w:t>Viel Käse, am besten Allgäuer Bergkäse, gerieben</w:t>
      </w:r>
    </w:p>
    <w:p w14:paraId="732816C1" w14:textId="77777777" w:rsidR="0032418C" w:rsidRDefault="0032418C" w:rsidP="0032418C">
      <w:pPr>
        <w:rPr>
          <w:sz w:val="24"/>
          <w:szCs w:val="24"/>
        </w:rPr>
      </w:pPr>
      <w:r>
        <w:rPr>
          <w:sz w:val="24"/>
          <w:szCs w:val="24"/>
        </w:rPr>
        <w:t>Butter</w:t>
      </w:r>
    </w:p>
    <w:p w14:paraId="63FDE4D9" w14:textId="77777777" w:rsidR="0032418C" w:rsidRDefault="0032418C" w:rsidP="0032418C">
      <w:pPr>
        <w:rPr>
          <w:sz w:val="24"/>
          <w:szCs w:val="24"/>
        </w:rPr>
      </w:pPr>
    </w:p>
    <w:p w14:paraId="1E41379E" w14:textId="77777777" w:rsidR="0032418C" w:rsidRDefault="0032418C" w:rsidP="0032418C">
      <w:pPr>
        <w:rPr>
          <w:sz w:val="24"/>
          <w:szCs w:val="24"/>
        </w:rPr>
      </w:pPr>
      <w:r>
        <w:rPr>
          <w:sz w:val="24"/>
          <w:szCs w:val="24"/>
        </w:rPr>
        <w:t>Zubereitungszeit: 40 Minuten</w:t>
      </w:r>
    </w:p>
    <w:p w14:paraId="46FF799F" w14:textId="77777777" w:rsidR="0032418C" w:rsidRPr="00CD3C7B" w:rsidRDefault="0032418C" w:rsidP="00B40E8C">
      <w:pPr>
        <w:pStyle w:val="ListParagraph"/>
        <w:numPr>
          <w:ilvl w:val="0"/>
          <w:numId w:val="905"/>
        </w:numPr>
        <w:spacing w:after="120"/>
        <w:ind w:left="714" w:hanging="357"/>
        <w:contextualSpacing w:val="0"/>
        <w:jc w:val="both"/>
        <w:rPr>
          <w:sz w:val="24"/>
          <w:szCs w:val="24"/>
        </w:rPr>
      </w:pPr>
      <w:r w:rsidRPr="00CD3C7B">
        <w:rPr>
          <w:sz w:val="24"/>
          <w:szCs w:val="24"/>
        </w:rPr>
        <w:t>Mehl mit Eiern und Salz verrühren. So viel Mineralwasser dazugeben, dass der Teig zähflüssig bleibt. Den Teig so lange schlagen, bis er Blasen wirft, danach 15 Minuten ruhen lassen.</w:t>
      </w:r>
    </w:p>
    <w:p w14:paraId="51E99EB4" w14:textId="77777777" w:rsidR="0032418C" w:rsidRPr="00CD3C7B" w:rsidRDefault="0032418C" w:rsidP="00B40E8C">
      <w:pPr>
        <w:pStyle w:val="ListParagraph"/>
        <w:numPr>
          <w:ilvl w:val="0"/>
          <w:numId w:val="905"/>
        </w:numPr>
        <w:spacing w:after="120"/>
        <w:ind w:left="714" w:hanging="357"/>
        <w:contextualSpacing w:val="0"/>
        <w:jc w:val="both"/>
        <w:rPr>
          <w:sz w:val="24"/>
          <w:szCs w:val="24"/>
        </w:rPr>
      </w:pPr>
      <w:r w:rsidRPr="00CD3C7B">
        <w:rPr>
          <w:sz w:val="24"/>
          <w:szCs w:val="24"/>
        </w:rPr>
        <w:t>Inzwischen Zwiebeln schälen und in feine Ringe schneiden. In einem großen Topf reichlich Salzwasser erhitzen. Den Backofen auf 100 Grad vorheizen, eine feuerfeste Form darin warm stellen.</w:t>
      </w:r>
    </w:p>
    <w:p w14:paraId="0A7A4658" w14:textId="77777777" w:rsidR="0032418C" w:rsidRPr="00CD3C7B" w:rsidRDefault="0032418C" w:rsidP="00B40E8C">
      <w:pPr>
        <w:pStyle w:val="ListParagraph"/>
        <w:numPr>
          <w:ilvl w:val="0"/>
          <w:numId w:val="905"/>
        </w:numPr>
        <w:spacing w:after="120"/>
        <w:ind w:left="714" w:hanging="357"/>
        <w:contextualSpacing w:val="0"/>
        <w:jc w:val="both"/>
        <w:rPr>
          <w:sz w:val="24"/>
          <w:szCs w:val="24"/>
        </w:rPr>
      </w:pPr>
      <w:r w:rsidRPr="00CD3C7B">
        <w:rPr>
          <w:sz w:val="24"/>
          <w:szCs w:val="24"/>
        </w:rPr>
        <w:t>Mit einer Spätzlepresse den Teig portionsweise in das kochende Wasser pressen. Wenn die Spätzle oben schwimmen, mit einem Schaumlöffel herausnehmen und sofort in die Form geben. Jede Lage mit Pfeffer würzen und mit Käse bestreuen. Im Ofen warm stellen.</w:t>
      </w:r>
    </w:p>
    <w:p w14:paraId="0FE9677A" w14:textId="77777777" w:rsidR="0032418C" w:rsidRPr="00CD3C7B" w:rsidRDefault="0032418C" w:rsidP="00B40E8C">
      <w:pPr>
        <w:pStyle w:val="ListParagraph"/>
        <w:numPr>
          <w:ilvl w:val="0"/>
          <w:numId w:val="905"/>
        </w:numPr>
        <w:spacing w:after="120"/>
        <w:ind w:left="714" w:hanging="357"/>
        <w:contextualSpacing w:val="0"/>
        <w:jc w:val="both"/>
        <w:rPr>
          <w:sz w:val="24"/>
          <w:szCs w:val="24"/>
        </w:rPr>
      </w:pPr>
      <w:r w:rsidRPr="00CD3C7B">
        <w:rPr>
          <w:sz w:val="24"/>
          <w:szCs w:val="24"/>
        </w:rPr>
        <w:t>Die Zwiebeln in der Butter bei mittlerer Hitze goldbraun braten. Die Spätzle mit den Zwiebelringen servieren.</w:t>
      </w:r>
    </w:p>
    <w:p w14:paraId="08336E11" w14:textId="77777777" w:rsidR="0032418C" w:rsidRPr="00CD3C7B" w:rsidRDefault="0032418C" w:rsidP="00B40E8C">
      <w:pPr>
        <w:pStyle w:val="ListParagraph"/>
        <w:numPr>
          <w:ilvl w:val="0"/>
          <w:numId w:val="905"/>
        </w:numPr>
        <w:spacing w:after="120"/>
        <w:ind w:left="714" w:hanging="357"/>
        <w:contextualSpacing w:val="0"/>
        <w:jc w:val="both"/>
        <w:rPr>
          <w:sz w:val="24"/>
          <w:szCs w:val="24"/>
        </w:rPr>
      </w:pPr>
      <w:r w:rsidRPr="00CD3C7B">
        <w:rPr>
          <w:sz w:val="24"/>
          <w:szCs w:val="24"/>
        </w:rPr>
        <w:t>Guten Appetit</w:t>
      </w:r>
      <w:r w:rsidRPr="00776868">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p w14:paraId="3812453D" w14:textId="77777777" w:rsidR="0032418C" w:rsidRDefault="0032418C" w:rsidP="0032418C">
      <w:pPr>
        <w:rPr>
          <w:sz w:val="24"/>
          <w:szCs w:val="24"/>
        </w:rPr>
      </w:pPr>
    </w:p>
    <w:p w14:paraId="2FF6FE71" w14:textId="77777777" w:rsidR="0032418C" w:rsidRDefault="0032418C" w:rsidP="0032418C">
      <w:pPr>
        <w:rPr>
          <w:sz w:val="24"/>
          <w:szCs w:val="24"/>
        </w:rPr>
      </w:pPr>
      <w:r>
        <w:rPr>
          <w:sz w:val="24"/>
          <w:szCs w:val="24"/>
        </w:rPr>
        <w:br w:type="page"/>
      </w:r>
    </w:p>
    <w:p w14:paraId="318C0141" w14:textId="77777777" w:rsidR="0032418C" w:rsidRDefault="0032418C" w:rsidP="0032418C">
      <w:pPr>
        <w:pStyle w:val="Heading2"/>
        <w:spacing w:after="240"/>
      </w:pPr>
      <w:r>
        <w:lastRenderedPageBreak/>
        <w:t>Käsespätzle Nr.2</w:t>
      </w:r>
      <w:r>
        <w:rPr>
          <w:rStyle w:val="FootnoteReference"/>
        </w:rPr>
        <w:footnoteReference w:id="1394"/>
      </w:r>
    </w:p>
    <w:p w14:paraId="6318EA09" w14:textId="77777777" w:rsidR="0032418C" w:rsidRDefault="0032418C" w:rsidP="0032418C">
      <w:pPr>
        <w:rPr>
          <w:sz w:val="24"/>
          <w:szCs w:val="24"/>
        </w:rPr>
      </w:pPr>
      <w:r w:rsidRPr="004F1D59">
        <w:rPr>
          <w:sz w:val="24"/>
          <w:szCs w:val="24"/>
          <w:u w:val="single"/>
        </w:rPr>
        <w:t>Zutaten</w:t>
      </w:r>
      <w:r>
        <w:rPr>
          <w:sz w:val="24"/>
          <w:szCs w:val="24"/>
        </w:rPr>
        <w:t xml:space="preserve"> für 4 Portionen:</w:t>
      </w:r>
    </w:p>
    <w:p w14:paraId="4DD749CA" w14:textId="77777777" w:rsidR="0032418C" w:rsidRDefault="0032418C" w:rsidP="0032418C">
      <w:pPr>
        <w:rPr>
          <w:sz w:val="24"/>
          <w:szCs w:val="24"/>
        </w:rPr>
      </w:pPr>
      <w:r>
        <w:rPr>
          <w:sz w:val="24"/>
          <w:szCs w:val="24"/>
        </w:rPr>
        <w:t>400 g Mehl</w:t>
      </w:r>
    </w:p>
    <w:p w14:paraId="5736A126" w14:textId="77777777" w:rsidR="0032418C" w:rsidRDefault="0032418C" w:rsidP="0032418C">
      <w:pPr>
        <w:rPr>
          <w:sz w:val="24"/>
          <w:szCs w:val="24"/>
        </w:rPr>
      </w:pPr>
      <w:r>
        <w:rPr>
          <w:sz w:val="24"/>
          <w:szCs w:val="24"/>
        </w:rPr>
        <w:t>4 Eier</w:t>
      </w:r>
    </w:p>
    <w:p w14:paraId="65D115AE" w14:textId="77777777" w:rsidR="0032418C" w:rsidRDefault="0032418C" w:rsidP="0032418C">
      <w:pPr>
        <w:rPr>
          <w:sz w:val="24"/>
          <w:szCs w:val="24"/>
        </w:rPr>
      </w:pPr>
      <w:r>
        <w:rPr>
          <w:sz w:val="24"/>
          <w:szCs w:val="24"/>
        </w:rPr>
        <w:t>Salz, Pfeffer</w:t>
      </w:r>
    </w:p>
    <w:p w14:paraId="21399D1D" w14:textId="77777777" w:rsidR="0032418C" w:rsidRDefault="0032418C" w:rsidP="0032418C">
      <w:pPr>
        <w:rPr>
          <w:sz w:val="24"/>
          <w:szCs w:val="24"/>
        </w:rPr>
      </w:pPr>
      <w:r>
        <w:rPr>
          <w:sz w:val="24"/>
          <w:szCs w:val="24"/>
        </w:rPr>
        <w:t>250 g mittelalter Gouda oder Gruyère</w:t>
      </w:r>
    </w:p>
    <w:p w14:paraId="3A4D2067" w14:textId="77777777" w:rsidR="0032418C" w:rsidRDefault="0032418C" w:rsidP="0032418C">
      <w:pPr>
        <w:rPr>
          <w:sz w:val="24"/>
          <w:szCs w:val="24"/>
        </w:rPr>
      </w:pPr>
      <w:r>
        <w:rPr>
          <w:sz w:val="24"/>
          <w:szCs w:val="24"/>
        </w:rPr>
        <w:t>2 Zwiebeln</w:t>
      </w:r>
    </w:p>
    <w:p w14:paraId="3BE0D21B" w14:textId="77777777" w:rsidR="0032418C" w:rsidRDefault="0032418C" w:rsidP="0032418C">
      <w:pPr>
        <w:rPr>
          <w:sz w:val="24"/>
          <w:szCs w:val="24"/>
        </w:rPr>
      </w:pPr>
      <w:r>
        <w:rPr>
          <w:sz w:val="24"/>
          <w:szCs w:val="24"/>
        </w:rPr>
        <w:t>50 Butter</w:t>
      </w:r>
    </w:p>
    <w:p w14:paraId="3AE9229C" w14:textId="77777777" w:rsidR="0032418C" w:rsidRDefault="0032418C" w:rsidP="0032418C">
      <w:pPr>
        <w:rPr>
          <w:sz w:val="24"/>
          <w:szCs w:val="24"/>
        </w:rPr>
      </w:pPr>
    </w:p>
    <w:p w14:paraId="1CE19B7B" w14:textId="77777777" w:rsidR="0032418C" w:rsidRDefault="0032418C" w:rsidP="0032418C">
      <w:pPr>
        <w:rPr>
          <w:sz w:val="24"/>
          <w:szCs w:val="24"/>
        </w:rPr>
      </w:pPr>
      <w:r>
        <w:rPr>
          <w:sz w:val="24"/>
          <w:szCs w:val="24"/>
        </w:rPr>
        <w:t>Zubereitungszeit:</w:t>
      </w:r>
      <w:r>
        <w:rPr>
          <w:sz w:val="24"/>
          <w:szCs w:val="24"/>
        </w:rPr>
        <w:tab/>
        <w:t>1 Stunde</w:t>
      </w:r>
    </w:p>
    <w:p w14:paraId="16168B3D" w14:textId="77777777" w:rsidR="0032418C" w:rsidRPr="004F1D59" w:rsidRDefault="0032418C" w:rsidP="00B40E8C">
      <w:pPr>
        <w:pStyle w:val="ListParagraph"/>
        <w:numPr>
          <w:ilvl w:val="0"/>
          <w:numId w:val="1860"/>
        </w:numPr>
        <w:spacing w:after="120"/>
        <w:ind w:left="714" w:hanging="357"/>
        <w:contextualSpacing w:val="0"/>
        <w:jc w:val="both"/>
        <w:rPr>
          <w:sz w:val="24"/>
          <w:szCs w:val="24"/>
        </w:rPr>
      </w:pPr>
      <w:r w:rsidRPr="004F1D59">
        <w:rPr>
          <w:sz w:val="24"/>
          <w:szCs w:val="24"/>
        </w:rPr>
        <w:t>Das Mehl mit den Eiern, 1 TL Salz und etwa 100 ml lauwarmem Wasser zu einem teig rühren, bis er Blasen bildet. Den Käse grob reiben, die Zwiebeln in feine Scheiben schneiden.</w:t>
      </w:r>
    </w:p>
    <w:p w14:paraId="79E8568F" w14:textId="77777777" w:rsidR="0032418C" w:rsidRPr="004F1D59" w:rsidRDefault="0032418C" w:rsidP="00B40E8C">
      <w:pPr>
        <w:pStyle w:val="ListParagraph"/>
        <w:numPr>
          <w:ilvl w:val="0"/>
          <w:numId w:val="1860"/>
        </w:numPr>
        <w:spacing w:after="120"/>
        <w:ind w:left="714" w:hanging="357"/>
        <w:contextualSpacing w:val="0"/>
        <w:jc w:val="both"/>
        <w:rPr>
          <w:sz w:val="24"/>
          <w:szCs w:val="24"/>
        </w:rPr>
      </w:pPr>
      <w:r w:rsidRPr="004F1D59">
        <w:rPr>
          <w:sz w:val="24"/>
          <w:szCs w:val="24"/>
        </w:rPr>
        <w:t>In einem Topf reichlich Salzwasser aufkochen. Den Backofen auf niedrigste Stufe vorheizen, eine feuerfeste Platte hineinstellen.</w:t>
      </w:r>
    </w:p>
    <w:p w14:paraId="614D9D04" w14:textId="77777777" w:rsidR="0032418C" w:rsidRPr="004F1D59" w:rsidRDefault="0032418C" w:rsidP="00B40E8C">
      <w:pPr>
        <w:pStyle w:val="ListParagraph"/>
        <w:numPr>
          <w:ilvl w:val="0"/>
          <w:numId w:val="1860"/>
        </w:numPr>
        <w:spacing w:after="120"/>
        <w:ind w:left="714" w:hanging="357"/>
        <w:contextualSpacing w:val="0"/>
        <w:jc w:val="both"/>
        <w:rPr>
          <w:sz w:val="24"/>
          <w:szCs w:val="24"/>
        </w:rPr>
      </w:pPr>
      <w:r w:rsidRPr="004F1D59">
        <w:rPr>
          <w:sz w:val="24"/>
          <w:szCs w:val="24"/>
        </w:rPr>
        <w:t>Den Teig portionsweise durch eine Spätzlepresse ins kochende Wasser drücken. Nach dem Aufwallen ziehen lassen, bis die Spätzle oben schwimmen. Mit dem Schaumlöffel herausnehmen, in ein Sieb geben und kurz in eine Schüssel mit kaltem Wasser tauchen. Sehr gut abtropfen lassen, auf die Platte im Backofen häufen, pfeffern und mit etwas Käse bestreuen.</w:t>
      </w:r>
    </w:p>
    <w:p w14:paraId="798D8009" w14:textId="77777777" w:rsidR="0032418C" w:rsidRDefault="0032418C" w:rsidP="00B40E8C">
      <w:pPr>
        <w:pStyle w:val="ListParagraph"/>
        <w:numPr>
          <w:ilvl w:val="0"/>
          <w:numId w:val="1860"/>
        </w:numPr>
        <w:spacing w:after="120"/>
        <w:ind w:left="714" w:hanging="357"/>
        <w:contextualSpacing w:val="0"/>
        <w:jc w:val="both"/>
        <w:rPr>
          <w:sz w:val="24"/>
          <w:szCs w:val="24"/>
        </w:rPr>
      </w:pPr>
      <w:r w:rsidRPr="004F1D59">
        <w:rPr>
          <w:sz w:val="24"/>
          <w:szCs w:val="24"/>
        </w:rPr>
        <w:t>Die nächste Spätzle-Portion zubereiten, wieder auf die Platte häufen, pfeffern und mit Käse bestreuen. So fortfahren, bis alle Spätzle fertig sind.</w:t>
      </w:r>
    </w:p>
    <w:p w14:paraId="49F24236" w14:textId="206FDF41" w:rsidR="00CC40A2" w:rsidRPr="004F1D59" w:rsidRDefault="00CC40A2" w:rsidP="00B40E8C">
      <w:pPr>
        <w:pStyle w:val="ListParagraph"/>
        <w:numPr>
          <w:ilvl w:val="0"/>
          <w:numId w:val="1860"/>
        </w:numPr>
        <w:spacing w:after="120"/>
        <w:ind w:left="714" w:hanging="357"/>
        <w:contextualSpacing w:val="0"/>
        <w:jc w:val="both"/>
        <w:rPr>
          <w:sz w:val="24"/>
          <w:szCs w:val="24"/>
        </w:rPr>
      </w:pPr>
      <w:r>
        <w:rPr>
          <w:sz w:val="24"/>
          <w:szCs w:val="24"/>
        </w:rPr>
        <w:t xml:space="preserve">Die </w:t>
      </w:r>
      <w:r w:rsidRPr="004F1D59">
        <w:rPr>
          <w:sz w:val="24"/>
          <w:szCs w:val="24"/>
        </w:rPr>
        <w:t>Butter schmelzen, die Zwiebeln einrühren und hellgelb braten. Die Spätzle mit dem restlichen Käse bestreuen, die gebratenen Zwiebeln darauf verteilen. Sehr heiß servieren.</w:t>
      </w:r>
    </w:p>
    <w:p w14:paraId="18954827" w14:textId="7ED473B6" w:rsidR="0032418C" w:rsidRDefault="0032418C" w:rsidP="0032418C">
      <w:pPr>
        <w:rPr>
          <w:rFonts w:asciiTheme="majorHAnsi" w:eastAsiaTheme="majorEastAsia" w:hAnsiTheme="majorHAnsi" w:cstheme="majorBidi"/>
          <w:color w:val="2F5496" w:themeColor="accent1" w:themeShade="BF"/>
          <w:sz w:val="26"/>
          <w:szCs w:val="26"/>
        </w:rPr>
      </w:pPr>
      <w:r>
        <w:br w:type="page"/>
      </w:r>
    </w:p>
    <w:p w14:paraId="785BC478" w14:textId="77777777" w:rsidR="00CB17D4" w:rsidRDefault="00CB17D4" w:rsidP="00CB17D4">
      <w:pPr>
        <w:pStyle w:val="Heading2"/>
        <w:spacing w:after="240"/>
      </w:pPr>
      <w:r>
        <w:lastRenderedPageBreak/>
        <w:t>Käsespätzle mit Zwiebel-Birnen-Schmelze</w:t>
      </w:r>
      <w:r>
        <w:rPr>
          <w:rStyle w:val="FootnoteReference"/>
        </w:rPr>
        <w:footnoteReference w:id="1395"/>
      </w:r>
      <w:r>
        <w:t xml:space="preserve"> </w:t>
      </w:r>
    </w:p>
    <w:p w14:paraId="738D345D" w14:textId="77777777" w:rsidR="00CB17D4" w:rsidRDefault="00CB17D4" w:rsidP="00CB17D4">
      <w:pPr>
        <w:rPr>
          <w:sz w:val="24"/>
          <w:szCs w:val="24"/>
        </w:rPr>
      </w:pPr>
      <w:r w:rsidRPr="008947DA">
        <w:rPr>
          <w:sz w:val="24"/>
          <w:szCs w:val="24"/>
          <w:u w:val="single"/>
        </w:rPr>
        <w:t>Zutaten</w:t>
      </w:r>
      <w:r>
        <w:rPr>
          <w:sz w:val="24"/>
          <w:szCs w:val="24"/>
        </w:rPr>
        <w:t xml:space="preserve"> (für 4 – 5 Portionen)</w:t>
      </w:r>
    </w:p>
    <w:p w14:paraId="0B1ECEE5" w14:textId="77777777" w:rsidR="00CB17D4" w:rsidRDefault="00CB17D4" w:rsidP="00CB17D4">
      <w:pPr>
        <w:rPr>
          <w:sz w:val="24"/>
          <w:szCs w:val="24"/>
        </w:rPr>
      </w:pPr>
      <w:r>
        <w:rPr>
          <w:sz w:val="24"/>
          <w:szCs w:val="24"/>
        </w:rPr>
        <w:t>½ Bund glatte Petersilie</w:t>
      </w:r>
    </w:p>
    <w:p w14:paraId="37F3EB74" w14:textId="77777777" w:rsidR="00CB17D4" w:rsidRDefault="00CB17D4" w:rsidP="00CB17D4">
      <w:pPr>
        <w:rPr>
          <w:sz w:val="24"/>
          <w:szCs w:val="24"/>
        </w:rPr>
      </w:pPr>
      <w:r>
        <w:rPr>
          <w:sz w:val="24"/>
          <w:szCs w:val="24"/>
        </w:rPr>
        <w:t>4 Eier</w:t>
      </w:r>
    </w:p>
    <w:p w14:paraId="239C86D3" w14:textId="77777777" w:rsidR="00CB17D4" w:rsidRDefault="00CB17D4" w:rsidP="00CB17D4">
      <w:pPr>
        <w:rPr>
          <w:sz w:val="24"/>
          <w:szCs w:val="24"/>
        </w:rPr>
      </w:pPr>
      <w:r>
        <w:rPr>
          <w:sz w:val="24"/>
          <w:szCs w:val="24"/>
        </w:rPr>
        <w:t>400 g Mehl</w:t>
      </w:r>
    </w:p>
    <w:p w14:paraId="46ED23A5" w14:textId="77777777" w:rsidR="00CB17D4" w:rsidRDefault="00CB17D4" w:rsidP="00CB17D4">
      <w:pPr>
        <w:rPr>
          <w:sz w:val="24"/>
          <w:szCs w:val="24"/>
        </w:rPr>
      </w:pPr>
      <w:r>
        <w:rPr>
          <w:sz w:val="24"/>
          <w:szCs w:val="24"/>
        </w:rPr>
        <w:t>1 TL gehackter Thymian und Salbei</w:t>
      </w:r>
    </w:p>
    <w:p w14:paraId="127D465D" w14:textId="77777777" w:rsidR="00CB17D4" w:rsidRDefault="00CB17D4" w:rsidP="00CB17D4">
      <w:pPr>
        <w:rPr>
          <w:sz w:val="24"/>
          <w:szCs w:val="24"/>
        </w:rPr>
      </w:pPr>
      <w:r>
        <w:rPr>
          <w:sz w:val="24"/>
          <w:szCs w:val="24"/>
        </w:rPr>
        <w:t>2 EL Öl</w:t>
      </w:r>
    </w:p>
    <w:p w14:paraId="6B0113F5" w14:textId="77777777" w:rsidR="00CB17D4" w:rsidRDefault="00CB17D4" w:rsidP="00CB17D4">
      <w:pPr>
        <w:rPr>
          <w:sz w:val="24"/>
          <w:szCs w:val="24"/>
        </w:rPr>
      </w:pPr>
      <w:r>
        <w:rPr>
          <w:sz w:val="24"/>
          <w:szCs w:val="24"/>
        </w:rPr>
        <w:t>200 g geriebener Bergkäse</w:t>
      </w:r>
    </w:p>
    <w:p w14:paraId="2367845C" w14:textId="77777777" w:rsidR="00CB17D4" w:rsidRDefault="00CB17D4" w:rsidP="00CB17D4">
      <w:pPr>
        <w:rPr>
          <w:sz w:val="24"/>
          <w:szCs w:val="24"/>
        </w:rPr>
      </w:pPr>
      <w:r>
        <w:rPr>
          <w:sz w:val="24"/>
          <w:szCs w:val="24"/>
        </w:rPr>
        <w:t>30 g Mandelkerne mit haut</w:t>
      </w:r>
    </w:p>
    <w:p w14:paraId="554D75B1" w14:textId="77777777" w:rsidR="00CB17D4" w:rsidRDefault="00CB17D4" w:rsidP="00CB17D4">
      <w:pPr>
        <w:rPr>
          <w:sz w:val="24"/>
          <w:szCs w:val="24"/>
        </w:rPr>
      </w:pPr>
      <w:r>
        <w:rPr>
          <w:sz w:val="24"/>
          <w:szCs w:val="24"/>
        </w:rPr>
        <w:t>200 g zwiebeln</w:t>
      </w:r>
    </w:p>
    <w:p w14:paraId="17A8F0F4" w14:textId="77777777" w:rsidR="00CB17D4" w:rsidRDefault="00CB17D4" w:rsidP="00CB17D4">
      <w:pPr>
        <w:rPr>
          <w:sz w:val="24"/>
          <w:szCs w:val="24"/>
        </w:rPr>
      </w:pPr>
      <w:r>
        <w:rPr>
          <w:sz w:val="24"/>
          <w:szCs w:val="24"/>
        </w:rPr>
        <w:t>2 Birnen</w:t>
      </w:r>
    </w:p>
    <w:p w14:paraId="47307876" w14:textId="77777777" w:rsidR="00CB17D4" w:rsidRDefault="00CB17D4" w:rsidP="00CB17D4">
      <w:pPr>
        <w:rPr>
          <w:sz w:val="24"/>
          <w:szCs w:val="24"/>
        </w:rPr>
      </w:pPr>
      <w:r>
        <w:rPr>
          <w:sz w:val="24"/>
          <w:szCs w:val="24"/>
        </w:rPr>
        <w:t>50 g Butter</w:t>
      </w:r>
    </w:p>
    <w:p w14:paraId="298A2D12" w14:textId="77777777" w:rsidR="00CB17D4" w:rsidRDefault="00CB17D4" w:rsidP="00CB17D4">
      <w:pPr>
        <w:rPr>
          <w:sz w:val="24"/>
          <w:szCs w:val="24"/>
        </w:rPr>
      </w:pPr>
      <w:r>
        <w:rPr>
          <w:sz w:val="24"/>
          <w:szCs w:val="24"/>
        </w:rPr>
        <w:t>Salz, Pfeffer</w:t>
      </w:r>
    </w:p>
    <w:p w14:paraId="34EFDC17" w14:textId="77777777" w:rsidR="00CB17D4" w:rsidRDefault="00CB17D4" w:rsidP="00CB17D4">
      <w:pPr>
        <w:rPr>
          <w:sz w:val="24"/>
          <w:szCs w:val="24"/>
        </w:rPr>
      </w:pPr>
    </w:p>
    <w:p w14:paraId="70DB1BF2" w14:textId="77777777" w:rsidR="00CB17D4" w:rsidRDefault="00CB17D4" w:rsidP="00CB17D4">
      <w:pPr>
        <w:rPr>
          <w:sz w:val="24"/>
          <w:szCs w:val="24"/>
        </w:rPr>
      </w:pPr>
      <w:r>
        <w:rPr>
          <w:sz w:val="24"/>
          <w:szCs w:val="24"/>
        </w:rPr>
        <w:t>Zubereitungszeit: 1 Stunde 10 Minuten</w:t>
      </w:r>
    </w:p>
    <w:p w14:paraId="20CBF898" w14:textId="77777777" w:rsidR="00CB17D4" w:rsidRPr="006C440D" w:rsidRDefault="00CB17D4" w:rsidP="00B40E8C">
      <w:pPr>
        <w:pStyle w:val="ListParagraph"/>
        <w:numPr>
          <w:ilvl w:val="0"/>
          <w:numId w:val="363"/>
        </w:numPr>
        <w:spacing w:after="120"/>
        <w:ind w:left="714" w:hanging="357"/>
        <w:contextualSpacing w:val="0"/>
        <w:jc w:val="both"/>
        <w:rPr>
          <w:sz w:val="24"/>
          <w:szCs w:val="24"/>
        </w:rPr>
      </w:pPr>
      <w:r w:rsidRPr="006C440D">
        <w:rPr>
          <w:sz w:val="24"/>
          <w:szCs w:val="24"/>
        </w:rPr>
        <w:t>Petersilienblätter abzupfen und hacken. Mit den Eiern so fein wie möglich pürieren. Mehl mit der Eiermischung, ½ TL Salz und 100 – 150 ml Wasser in eine Schüssel geben, mit einem Holzlöffel glattrühren. Thymian und Salbei dazugeben. Teig mit dem Löffel oder der Hand anschließend kräftig durchschlagen, bis er Blasen wirft.</w:t>
      </w:r>
    </w:p>
    <w:p w14:paraId="4C0CA56D" w14:textId="77777777" w:rsidR="00CB17D4" w:rsidRPr="006C440D" w:rsidRDefault="00CB17D4" w:rsidP="00B40E8C">
      <w:pPr>
        <w:pStyle w:val="ListParagraph"/>
        <w:numPr>
          <w:ilvl w:val="0"/>
          <w:numId w:val="363"/>
        </w:numPr>
        <w:spacing w:after="120"/>
        <w:ind w:left="714" w:hanging="357"/>
        <w:contextualSpacing w:val="0"/>
        <w:jc w:val="both"/>
        <w:rPr>
          <w:sz w:val="24"/>
          <w:szCs w:val="24"/>
        </w:rPr>
      </w:pPr>
      <w:r w:rsidRPr="006C440D">
        <w:rPr>
          <w:sz w:val="24"/>
          <w:szCs w:val="24"/>
        </w:rPr>
        <w:t>Reichlich Salzwasser zum Kochen bringen. Den Spätzleteig mit dem Spätzlehobel oder einer Spätzlepresse portionsweise in das Wasser tropfen lassen. Oben</w:t>
      </w:r>
      <w:r>
        <w:rPr>
          <w:sz w:val="24"/>
          <w:szCs w:val="24"/>
        </w:rPr>
        <w:t xml:space="preserve"> </w:t>
      </w:r>
      <w:r w:rsidRPr="006C440D">
        <w:rPr>
          <w:sz w:val="24"/>
          <w:szCs w:val="24"/>
        </w:rPr>
        <w:t>schwimmende Spätzle sofort mit einer Schaumkelle herausnehmen und in einer Schüssel mit etwas Käse schichten. So verfahren, bis der Teig und Käse verarbeitet sind. Im 140 Grad warmen Backofen warmhalten.</w:t>
      </w:r>
    </w:p>
    <w:p w14:paraId="1C332802" w14:textId="77777777" w:rsidR="00CB17D4" w:rsidRPr="006C440D" w:rsidRDefault="00CB17D4" w:rsidP="00B40E8C">
      <w:pPr>
        <w:pStyle w:val="ListParagraph"/>
        <w:numPr>
          <w:ilvl w:val="0"/>
          <w:numId w:val="363"/>
        </w:numPr>
        <w:spacing w:after="120"/>
        <w:ind w:left="714" w:hanging="357"/>
        <w:contextualSpacing w:val="0"/>
        <w:jc w:val="both"/>
        <w:rPr>
          <w:sz w:val="24"/>
          <w:szCs w:val="24"/>
        </w:rPr>
      </w:pPr>
      <w:r w:rsidRPr="006C440D">
        <w:rPr>
          <w:sz w:val="24"/>
          <w:szCs w:val="24"/>
        </w:rPr>
        <w:t>Für die Schmelze Mandeln grob hacken. Zwiebeln in feine Streifen schneiden. Birnen vierteln, entkernen und würfeln. Butter in einem Topf aufschäumen, Zwiebeln darin unter stetigem Rühren hellbraun andünsten. Mandeln und Birnen dazugeben und mit Salz und Pfeffer würzen, weitere 4 Minuten braten. Dazu Salat servieren.</w:t>
      </w:r>
    </w:p>
    <w:p w14:paraId="71928D4B" w14:textId="77777777" w:rsidR="00CB17D4" w:rsidRDefault="00CB17D4" w:rsidP="00CB17D4">
      <w:pPr>
        <w:rPr>
          <w:sz w:val="24"/>
          <w:szCs w:val="24"/>
        </w:rPr>
      </w:pPr>
      <w:r>
        <w:rPr>
          <w:sz w:val="24"/>
          <w:szCs w:val="24"/>
        </w:rPr>
        <w:br w:type="page"/>
      </w:r>
    </w:p>
    <w:p w14:paraId="68F39A11" w14:textId="21B3AF14" w:rsidR="00686206" w:rsidRDefault="00686206" w:rsidP="00686206">
      <w:pPr>
        <w:pStyle w:val="Heading2"/>
        <w:spacing w:after="240"/>
      </w:pPr>
      <w:r>
        <w:lastRenderedPageBreak/>
        <w:t>Geschmälzte Maultaschen</w:t>
      </w:r>
      <w:r>
        <w:rPr>
          <w:rStyle w:val="FootnoteReference"/>
        </w:rPr>
        <w:footnoteReference w:id="1396"/>
      </w:r>
      <w:r>
        <w:t xml:space="preserve"> </w:t>
      </w:r>
    </w:p>
    <w:p w14:paraId="646A64E7" w14:textId="77777777" w:rsidR="00686206" w:rsidRDefault="00686206" w:rsidP="00686206">
      <w:pPr>
        <w:rPr>
          <w:sz w:val="24"/>
          <w:szCs w:val="24"/>
        </w:rPr>
      </w:pPr>
      <w:r w:rsidRPr="006252E9">
        <w:rPr>
          <w:sz w:val="24"/>
          <w:szCs w:val="24"/>
          <w:u w:val="single"/>
        </w:rPr>
        <w:t>Zutaten</w:t>
      </w:r>
      <w:r>
        <w:rPr>
          <w:sz w:val="24"/>
          <w:szCs w:val="24"/>
        </w:rPr>
        <w:t xml:space="preserve"> (für 4 Portionen):</w:t>
      </w:r>
    </w:p>
    <w:p w14:paraId="60ADCCE1" w14:textId="77777777" w:rsidR="00686206" w:rsidRPr="006252E9" w:rsidRDefault="00686206" w:rsidP="00686206">
      <w:pPr>
        <w:rPr>
          <w:i/>
          <w:iCs/>
          <w:sz w:val="24"/>
          <w:szCs w:val="24"/>
        </w:rPr>
      </w:pPr>
      <w:r w:rsidRPr="006252E9">
        <w:rPr>
          <w:i/>
          <w:iCs/>
          <w:sz w:val="24"/>
          <w:szCs w:val="24"/>
        </w:rPr>
        <w:t>Für den Teig:</w:t>
      </w:r>
    </w:p>
    <w:p w14:paraId="0699C136" w14:textId="77777777" w:rsidR="00686206" w:rsidRDefault="00686206" w:rsidP="00686206">
      <w:pPr>
        <w:rPr>
          <w:sz w:val="24"/>
          <w:szCs w:val="24"/>
        </w:rPr>
      </w:pPr>
      <w:r>
        <w:rPr>
          <w:sz w:val="24"/>
          <w:szCs w:val="24"/>
        </w:rPr>
        <w:t>250 g Mehl</w:t>
      </w:r>
    </w:p>
    <w:p w14:paraId="5395F68E" w14:textId="77777777" w:rsidR="00686206" w:rsidRDefault="00686206" w:rsidP="00686206">
      <w:pPr>
        <w:rPr>
          <w:sz w:val="24"/>
          <w:szCs w:val="24"/>
        </w:rPr>
      </w:pPr>
      <w:r>
        <w:rPr>
          <w:sz w:val="24"/>
          <w:szCs w:val="24"/>
        </w:rPr>
        <w:t>2 Eier</w:t>
      </w:r>
    </w:p>
    <w:p w14:paraId="3B20796E" w14:textId="77777777" w:rsidR="00686206" w:rsidRDefault="00686206" w:rsidP="00686206">
      <w:pPr>
        <w:rPr>
          <w:sz w:val="24"/>
          <w:szCs w:val="24"/>
        </w:rPr>
      </w:pPr>
      <w:r>
        <w:rPr>
          <w:sz w:val="24"/>
          <w:szCs w:val="24"/>
        </w:rPr>
        <w:t>½ TL Salz</w:t>
      </w:r>
    </w:p>
    <w:p w14:paraId="67DF549D" w14:textId="77777777" w:rsidR="00686206" w:rsidRDefault="00686206" w:rsidP="00686206">
      <w:pPr>
        <w:rPr>
          <w:sz w:val="24"/>
          <w:szCs w:val="24"/>
        </w:rPr>
      </w:pPr>
    </w:p>
    <w:p w14:paraId="7DBDFB33" w14:textId="77777777" w:rsidR="00686206" w:rsidRPr="006252E9" w:rsidRDefault="00686206" w:rsidP="00686206">
      <w:pPr>
        <w:rPr>
          <w:i/>
          <w:iCs/>
          <w:sz w:val="24"/>
          <w:szCs w:val="24"/>
        </w:rPr>
      </w:pPr>
      <w:r w:rsidRPr="006252E9">
        <w:rPr>
          <w:i/>
          <w:iCs/>
          <w:sz w:val="24"/>
          <w:szCs w:val="24"/>
        </w:rPr>
        <w:t>Für die Füllung:</w:t>
      </w:r>
    </w:p>
    <w:p w14:paraId="7C5AD081" w14:textId="77777777" w:rsidR="00686206" w:rsidRDefault="00686206" w:rsidP="00686206">
      <w:pPr>
        <w:rPr>
          <w:sz w:val="24"/>
          <w:szCs w:val="24"/>
        </w:rPr>
      </w:pPr>
      <w:r>
        <w:rPr>
          <w:sz w:val="24"/>
          <w:szCs w:val="24"/>
        </w:rPr>
        <w:t>100 g TK-Spinat</w:t>
      </w:r>
    </w:p>
    <w:p w14:paraId="42FDE42B" w14:textId="77777777" w:rsidR="00686206" w:rsidRDefault="00686206" w:rsidP="00686206">
      <w:pPr>
        <w:rPr>
          <w:sz w:val="24"/>
          <w:szCs w:val="24"/>
        </w:rPr>
      </w:pPr>
      <w:r>
        <w:rPr>
          <w:sz w:val="24"/>
          <w:szCs w:val="24"/>
        </w:rPr>
        <w:t>1 Brötchen vom Vortag</w:t>
      </w:r>
    </w:p>
    <w:p w14:paraId="2127107A" w14:textId="77777777" w:rsidR="00686206" w:rsidRDefault="00686206" w:rsidP="00686206">
      <w:pPr>
        <w:rPr>
          <w:sz w:val="24"/>
          <w:szCs w:val="24"/>
        </w:rPr>
      </w:pPr>
      <w:r>
        <w:rPr>
          <w:sz w:val="24"/>
          <w:szCs w:val="24"/>
        </w:rPr>
        <w:t>1 Zwiebel</w:t>
      </w:r>
    </w:p>
    <w:p w14:paraId="72AFDD67" w14:textId="77777777" w:rsidR="00686206" w:rsidRDefault="00686206" w:rsidP="00686206">
      <w:pPr>
        <w:rPr>
          <w:sz w:val="24"/>
          <w:szCs w:val="24"/>
        </w:rPr>
      </w:pPr>
      <w:r>
        <w:rPr>
          <w:sz w:val="24"/>
          <w:szCs w:val="24"/>
        </w:rPr>
        <w:t>150 g Hackfleisch</w:t>
      </w:r>
    </w:p>
    <w:p w14:paraId="5FCDA463" w14:textId="77777777" w:rsidR="00686206" w:rsidRDefault="00686206" w:rsidP="00686206">
      <w:pPr>
        <w:rPr>
          <w:sz w:val="24"/>
          <w:szCs w:val="24"/>
        </w:rPr>
      </w:pPr>
      <w:r>
        <w:rPr>
          <w:sz w:val="24"/>
          <w:szCs w:val="24"/>
        </w:rPr>
        <w:t>1 Ei</w:t>
      </w:r>
    </w:p>
    <w:p w14:paraId="6F28606D" w14:textId="77777777" w:rsidR="00686206" w:rsidRDefault="00686206" w:rsidP="00686206">
      <w:pPr>
        <w:rPr>
          <w:sz w:val="24"/>
          <w:szCs w:val="24"/>
        </w:rPr>
      </w:pPr>
      <w:r>
        <w:rPr>
          <w:sz w:val="24"/>
          <w:szCs w:val="24"/>
        </w:rPr>
        <w:t>Salz, Pfeffer, Muskatnuss</w:t>
      </w:r>
    </w:p>
    <w:p w14:paraId="7B08161A" w14:textId="77777777" w:rsidR="00686206" w:rsidRDefault="00686206" w:rsidP="00686206">
      <w:pPr>
        <w:rPr>
          <w:sz w:val="24"/>
          <w:szCs w:val="24"/>
        </w:rPr>
      </w:pPr>
      <w:r>
        <w:rPr>
          <w:sz w:val="24"/>
          <w:szCs w:val="24"/>
        </w:rPr>
        <w:t>Und sonst: Zwiebeln, Butter</w:t>
      </w:r>
    </w:p>
    <w:p w14:paraId="0044E1DB" w14:textId="77777777" w:rsidR="00686206" w:rsidRDefault="00686206" w:rsidP="00686206">
      <w:pPr>
        <w:rPr>
          <w:sz w:val="24"/>
          <w:szCs w:val="24"/>
        </w:rPr>
      </w:pPr>
    </w:p>
    <w:p w14:paraId="6D992C27" w14:textId="77777777" w:rsidR="00686206" w:rsidRDefault="00686206" w:rsidP="00686206">
      <w:pPr>
        <w:rPr>
          <w:sz w:val="24"/>
          <w:szCs w:val="24"/>
        </w:rPr>
      </w:pPr>
      <w:r>
        <w:rPr>
          <w:sz w:val="24"/>
          <w:szCs w:val="24"/>
        </w:rPr>
        <w:t>Zubereitung: 1,5 Stunden</w:t>
      </w:r>
    </w:p>
    <w:p w14:paraId="283FCAB5" w14:textId="77777777" w:rsidR="00686206" w:rsidRPr="00E8711A" w:rsidRDefault="00686206" w:rsidP="00B40E8C">
      <w:pPr>
        <w:pStyle w:val="ListParagraph"/>
        <w:numPr>
          <w:ilvl w:val="0"/>
          <w:numId w:val="906"/>
        </w:numPr>
        <w:spacing w:after="120"/>
        <w:ind w:left="714" w:hanging="357"/>
        <w:contextualSpacing w:val="0"/>
        <w:jc w:val="both"/>
        <w:rPr>
          <w:sz w:val="24"/>
          <w:szCs w:val="24"/>
        </w:rPr>
      </w:pPr>
      <w:r w:rsidRPr="00E8711A">
        <w:rPr>
          <w:sz w:val="24"/>
          <w:szCs w:val="24"/>
        </w:rPr>
        <w:t>Das Mehl mit den Eiern, dem Salz und 4 – 6 EL Wasser zu einem glatten Teig verkneten. Teig 30 Minuten ruhen lassen.</w:t>
      </w:r>
    </w:p>
    <w:p w14:paraId="32505141" w14:textId="77777777" w:rsidR="00686206" w:rsidRPr="00E8711A" w:rsidRDefault="00686206" w:rsidP="00B40E8C">
      <w:pPr>
        <w:pStyle w:val="ListParagraph"/>
        <w:numPr>
          <w:ilvl w:val="0"/>
          <w:numId w:val="906"/>
        </w:numPr>
        <w:spacing w:after="120"/>
        <w:ind w:left="714" w:hanging="357"/>
        <w:contextualSpacing w:val="0"/>
        <w:jc w:val="both"/>
        <w:rPr>
          <w:sz w:val="24"/>
          <w:szCs w:val="24"/>
        </w:rPr>
      </w:pPr>
      <w:r w:rsidRPr="00E8711A">
        <w:rPr>
          <w:sz w:val="24"/>
          <w:szCs w:val="24"/>
        </w:rPr>
        <w:t>Für die Füllung den Spinat auftauen lassen. Das Brötchen in Wasser einweichen. Die Zwiebel schälen und fein hacken. Das Brötchen gut ausdrücken. Das Hackfleisch mit dem Spinat, dem Brötchen, dem Ei, der Zwiebel und den Gewürzen zu einer geschmeidigen Masse verkneten.</w:t>
      </w:r>
    </w:p>
    <w:p w14:paraId="4E49F9BD" w14:textId="77777777" w:rsidR="00686206" w:rsidRPr="00E8711A" w:rsidRDefault="00686206" w:rsidP="00B40E8C">
      <w:pPr>
        <w:pStyle w:val="ListParagraph"/>
        <w:numPr>
          <w:ilvl w:val="0"/>
          <w:numId w:val="906"/>
        </w:numPr>
        <w:spacing w:after="120"/>
        <w:ind w:left="714" w:hanging="357"/>
        <w:contextualSpacing w:val="0"/>
        <w:jc w:val="both"/>
        <w:rPr>
          <w:sz w:val="24"/>
          <w:szCs w:val="24"/>
        </w:rPr>
      </w:pPr>
      <w:r w:rsidRPr="00E8711A">
        <w:rPr>
          <w:sz w:val="24"/>
          <w:szCs w:val="24"/>
        </w:rPr>
        <w:t>Den Nudelteig auf der bemehlten Arbeitsfläche dünn ausrollen. Mit einem Teigrädchen Rechtecke von 6x12 cm ausschneiden. Auf die eine Hälfte der Teigstücke jeweils 1 EL der Füllung geben. Die Teigstücke zusammenklappen und an den Rändern festdrücken.</w:t>
      </w:r>
    </w:p>
    <w:p w14:paraId="06FE9A4F" w14:textId="77777777" w:rsidR="00686206" w:rsidRPr="006252E9" w:rsidRDefault="00686206" w:rsidP="00B40E8C">
      <w:pPr>
        <w:pStyle w:val="ListParagraph"/>
        <w:numPr>
          <w:ilvl w:val="0"/>
          <w:numId w:val="906"/>
        </w:numPr>
        <w:spacing w:after="120"/>
        <w:ind w:left="714" w:hanging="357"/>
        <w:contextualSpacing w:val="0"/>
        <w:jc w:val="both"/>
        <w:rPr>
          <w:sz w:val="24"/>
          <w:szCs w:val="24"/>
        </w:rPr>
      </w:pPr>
      <w:r w:rsidRPr="006252E9">
        <w:rPr>
          <w:sz w:val="24"/>
          <w:szCs w:val="24"/>
        </w:rPr>
        <w:t>Die Fleisch- oder Gemüsebrühe in einem großen Topf aufkochen. Die Maultaschen in die kochende Brühe legen und bei schwacher Hitze 12-15 Minuten ziehen lassen. Inzwischen die Zwiebeln schälen, in ringe schneiden und in der Butter goldbraun braten. Die Maultaschen auf Tellern anrichten, mit etwas Brühe begießen und die Zwiebeln darüber geben.</w:t>
      </w:r>
    </w:p>
    <w:p w14:paraId="70728996" w14:textId="78A1AD3B" w:rsidR="00686206" w:rsidRPr="006252E9" w:rsidRDefault="00686206" w:rsidP="00CC40A2">
      <w:pPr>
        <w:spacing w:after="120"/>
        <w:ind w:left="1420" w:hanging="1420"/>
        <w:jc w:val="both"/>
        <w:rPr>
          <w:sz w:val="24"/>
          <w:szCs w:val="24"/>
        </w:rPr>
      </w:pPr>
      <w:r>
        <w:rPr>
          <w:sz w:val="24"/>
          <w:szCs w:val="24"/>
        </w:rPr>
        <w:lastRenderedPageBreak/>
        <w:t>Info:</w:t>
      </w:r>
      <w:r>
        <w:rPr>
          <w:sz w:val="24"/>
          <w:szCs w:val="24"/>
        </w:rPr>
        <w:tab/>
      </w:r>
      <w:r w:rsidRPr="006252E9">
        <w:rPr>
          <w:sz w:val="24"/>
          <w:szCs w:val="24"/>
        </w:rPr>
        <w:t xml:space="preserve">Mmmh. Lecker, auch wenn ich eher die Maultaschen einfach von Bürger kaufe </w:t>
      </w:r>
      <w:r w:rsidRPr="00975602">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w:t>
      </w:r>
    </w:p>
    <w:p w14:paraId="751524DE" w14:textId="77777777" w:rsidR="00686206" w:rsidRDefault="00686206" w:rsidP="00686206">
      <w:pPr>
        <w:ind w:left="1416" w:hanging="1416"/>
        <w:jc w:val="both"/>
        <w:rPr>
          <w:sz w:val="24"/>
          <w:szCs w:val="24"/>
        </w:rPr>
      </w:pPr>
      <w:r>
        <w:rPr>
          <w:sz w:val="24"/>
          <w:szCs w:val="24"/>
        </w:rPr>
        <w:t>Übrigens:</w:t>
      </w:r>
      <w:r>
        <w:rPr>
          <w:sz w:val="24"/>
          <w:szCs w:val="24"/>
        </w:rPr>
        <w:tab/>
        <w:t>Die Füllung besteht traditionell aus Spinat, Brät oder Hackfleisch, eurer Fantasie sind jedoch keine Grenzen gesetzt. Die Bezeichnung Maultasche kommt auf jeden Fall vom Kloster Maulbronn, 30 km (1/2 Stunde Autofahrt) von Bietigheim entfernt. Dort wollten die Mönche jedenfalls während des 30-jährigen Krieges in der Fastenzeit das Fleisch vor dem Herrgott in den Teigtaschen verstecken. Daher sagt man auch „Hergottsbescheißerle“.</w:t>
      </w:r>
      <w:r>
        <w:rPr>
          <w:sz w:val="24"/>
          <w:szCs w:val="24"/>
        </w:rPr>
        <w:br w:type="page"/>
      </w:r>
    </w:p>
    <w:p w14:paraId="47344FB6" w14:textId="77777777" w:rsidR="00686206" w:rsidRDefault="00686206" w:rsidP="00686206">
      <w:pPr>
        <w:pStyle w:val="Heading2"/>
        <w:spacing w:after="240"/>
      </w:pPr>
      <w:r>
        <w:lastRenderedPageBreak/>
        <w:t>Spinat-Ingwer-Wan-Tans</w:t>
      </w:r>
      <w:r>
        <w:rPr>
          <w:rStyle w:val="FootnoteReference"/>
        </w:rPr>
        <w:footnoteReference w:id="1397"/>
      </w:r>
      <w:r>
        <w:t xml:space="preserve"> </w:t>
      </w:r>
    </w:p>
    <w:p w14:paraId="3CE2C4B8" w14:textId="77777777" w:rsidR="00686206" w:rsidRDefault="00686206" w:rsidP="00686206">
      <w:pPr>
        <w:rPr>
          <w:sz w:val="24"/>
          <w:szCs w:val="24"/>
        </w:rPr>
      </w:pPr>
      <w:r w:rsidRPr="00C3506F">
        <w:rPr>
          <w:sz w:val="24"/>
          <w:szCs w:val="24"/>
          <w:u w:val="single"/>
        </w:rPr>
        <w:t>Zutaten</w:t>
      </w:r>
      <w:r>
        <w:rPr>
          <w:sz w:val="24"/>
          <w:szCs w:val="24"/>
        </w:rPr>
        <w:t xml:space="preserve"> (für 4 Portionen):</w:t>
      </w:r>
    </w:p>
    <w:p w14:paraId="62A1AB3F" w14:textId="77777777" w:rsidR="00686206" w:rsidRDefault="00686206" w:rsidP="00686206">
      <w:pPr>
        <w:rPr>
          <w:sz w:val="24"/>
          <w:szCs w:val="24"/>
        </w:rPr>
      </w:pPr>
      <w:r>
        <w:rPr>
          <w:sz w:val="24"/>
          <w:szCs w:val="24"/>
        </w:rPr>
        <w:t>20 Wan-Tan Blätter (TK)</w:t>
      </w:r>
    </w:p>
    <w:p w14:paraId="6F337902" w14:textId="77777777" w:rsidR="00686206" w:rsidRDefault="00686206" w:rsidP="00686206">
      <w:pPr>
        <w:rPr>
          <w:sz w:val="24"/>
          <w:szCs w:val="24"/>
        </w:rPr>
      </w:pPr>
      <w:r>
        <w:rPr>
          <w:sz w:val="24"/>
          <w:szCs w:val="24"/>
        </w:rPr>
        <w:t>3 -4 EL Sesamsalz</w:t>
      </w:r>
    </w:p>
    <w:p w14:paraId="24B63BDD" w14:textId="77777777" w:rsidR="00686206" w:rsidRDefault="00686206" w:rsidP="00686206">
      <w:pPr>
        <w:rPr>
          <w:sz w:val="24"/>
          <w:szCs w:val="24"/>
        </w:rPr>
      </w:pPr>
      <w:r>
        <w:rPr>
          <w:sz w:val="24"/>
          <w:szCs w:val="24"/>
        </w:rPr>
        <w:t>4 Romana- oder Eisbergsalatblätter</w:t>
      </w:r>
    </w:p>
    <w:p w14:paraId="7E2343C1" w14:textId="77777777" w:rsidR="00686206" w:rsidRDefault="00686206" w:rsidP="00686206">
      <w:pPr>
        <w:rPr>
          <w:sz w:val="24"/>
          <w:szCs w:val="24"/>
        </w:rPr>
      </w:pPr>
    </w:p>
    <w:p w14:paraId="29EB4557" w14:textId="77777777" w:rsidR="00686206" w:rsidRPr="00C3506F" w:rsidRDefault="00686206" w:rsidP="00686206">
      <w:pPr>
        <w:rPr>
          <w:i/>
          <w:iCs/>
          <w:sz w:val="24"/>
          <w:szCs w:val="24"/>
        </w:rPr>
      </w:pPr>
      <w:r w:rsidRPr="00C3506F">
        <w:rPr>
          <w:i/>
          <w:iCs/>
          <w:sz w:val="24"/>
          <w:szCs w:val="24"/>
        </w:rPr>
        <w:t>Für den Dip:</w:t>
      </w:r>
    </w:p>
    <w:p w14:paraId="41CFE8C2" w14:textId="77777777" w:rsidR="00686206" w:rsidRDefault="00686206" w:rsidP="00686206">
      <w:pPr>
        <w:rPr>
          <w:sz w:val="24"/>
          <w:szCs w:val="24"/>
        </w:rPr>
      </w:pPr>
      <w:r>
        <w:rPr>
          <w:sz w:val="24"/>
          <w:szCs w:val="24"/>
        </w:rPr>
        <w:t>100 ml japanische Sojasauce</w:t>
      </w:r>
    </w:p>
    <w:p w14:paraId="60211F42" w14:textId="77777777" w:rsidR="00686206" w:rsidRDefault="00686206" w:rsidP="00686206">
      <w:pPr>
        <w:rPr>
          <w:sz w:val="24"/>
          <w:szCs w:val="24"/>
        </w:rPr>
      </w:pPr>
      <w:r>
        <w:rPr>
          <w:sz w:val="24"/>
          <w:szCs w:val="24"/>
        </w:rPr>
        <w:t>50 ml geröstetes Sesamöl</w:t>
      </w:r>
    </w:p>
    <w:p w14:paraId="71B91D6F" w14:textId="77777777" w:rsidR="00686206" w:rsidRDefault="00686206" w:rsidP="00686206">
      <w:pPr>
        <w:rPr>
          <w:sz w:val="24"/>
          <w:szCs w:val="24"/>
        </w:rPr>
      </w:pPr>
      <w:r>
        <w:rPr>
          <w:sz w:val="24"/>
          <w:szCs w:val="24"/>
        </w:rPr>
        <w:t>50 ml Reiswein</w:t>
      </w:r>
    </w:p>
    <w:p w14:paraId="65AB3231" w14:textId="77777777" w:rsidR="00686206" w:rsidRDefault="00686206" w:rsidP="00686206">
      <w:pPr>
        <w:rPr>
          <w:sz w:val="24"/>
          <w:szCs w:val="24"/>
        </w:rPr>
      </w:pPr>
      <w:r>
        <w:rPr>
          <w:sz w:val="24"/>
          <w:szCs w:val="24"/>
        </w:rPr>
        <w:t>2 EL Agavendicksaft</w:t>
      </w:r>
    </w:p>
    <w:p w14:paraId="73B18034" w14:textId="77777777" w:rsidR="00686206" w:rsidRDefault="00686206" w:rsidP="00686206">
      <w:pPr>
        <w:rPr>
          <w:sz w:val="24"/>
          <w:szCs w:val="24"/>
        </w:rPr>
      </w:pPr>
    </w:p>
    <w:p w14:paraId="7B903523" w14:textId="77777777" w:rsidR="00686206" w:rsidRPr="00C3506F" w:rsidRDefault="00686206" w:rsidP="00686206">
      <w:pPr>
        <w:rPr>
          <w:i/>
          <w:iCs/>
          <w:sz w:val="24"/>
          <w:szCs w:val="24"/>
        </w:rPr>
      </w:pPr>
      <w:r w:rsidRPr="00C3506F">
        <w:rPr>
          <w:i/>
          <w:iCs/>
          <w:sz w:val="24"/>
          <w:szCs w:val="24"/>
        </w:rPr>
        <w:t>Für die Füllung:</w:t>
      </w:r>
    </w:p>
    <w:p w14:paraId="66536F6E" w14:textId="77777777" w:rsidR="00686206" w:rsidRDefault="00686206" w:rsidP="00686206">
      <w:pPr>
        <w:rPr>
          <w:sz w:val="24"/>
          <w:szCs w:val="24"/>
        </w:rPr>
      </w:pPr>
      <w:r>
        <w:rPr>
          <w:sz w:val="24"/>
          <w:szCs w:val="24"/>
        </w:rPr>
        <w:t>1 große Süßkartoffel</w:t>
      </w:r>
    </w:p>
    <w:p w14:paraId="29E6C892" w14:textId="77777777" w:rsidR="00686206" w:rsidRDefault="00686206" w:rsidP="00686206">
      <w:pPr>
        <w:rPr>
          <w:sz w:val="24"/>
          <w:szCs w:val="24"/>
        </w:rPr>
      </w:pPr>
      <w:r>
        <w:rPr>
          <w:sz w:val="24"/>
          <w:szCs w:val="24"/>
        </w:rPr>
        <w:t>2 Schalotten, sehr fein gehackt</w:t>
      </w:r>
    </w:p>
    <w:p w14:paraId="15A95B50" w14:textId="77777777" w:rsidR="00686206" w:rsidRDefault="00686206" w:rsidP="00686206">
      <w:pPr>
        <w:rPr>
          <w:sz w:val="24"/>
          <w:szCs w:val="24"/>
        </w:rPr>
      </w:pPr>
      <w:r>
        <w:rPr>
          <w:sz w:val="24"/>
          <w:szCs w:val="24"/>
        </w:rPr>
        <w:t>3 EL Sonnenblumenöl</w:t>
      </w:r>
    </w:p>
    <w:p w14:paraId="1D20D079" w14:textId="77777777" w:rsidR="00686206" w:rsidRDefault="00686206" w:rsidP="00686206">
      <w:pPr>
        <w:rPr>
          <w:sz w:val="24"/>
          <w:szCs w:val="24"/>
        </w:rPr>
      </w:pPr>
      <w:r>
        <w:rPr>
          <w:sz w:val="24"/>
          <w:szCs w:val="24"/>
        </w:rPr>
        <w:t>4 Knoblauchzehen, zerdrückt</w:t>
      </w:r>
    </w:p>
    <w:p w14:paraId="0EEA8595" w14:textId="77777777" w:rsidR="00686206" w:rsidRDefault="00686206" w:rsidP="00686206">
      <w:pPr>
        <w:rPr>
          <w:sz w:val="24"/>
          <w:szCs w:val="24"/>
        </w:rPr>
      </w:pPr>
      <w:r>
        <w:rPr>
          <w:sz w:val="24"/>
          <w:szCs w:val="24"/>
        </w:rPr>
        <w:t>1 Stück frischer Ingwer (5 cm), fein gerieben</w:t>
      </w:r>
    </w:p>
    <w:p w14:paraId="56134D84" w14:textId="77777777" w:rsidR="00686206" w:rsidRDefault="00686206" w:rsidP="00686206">
      <w:pPr>
        <w:rPr>
          <w:sz w:val="24"/>
          <w:szCs w:val="24"/>
        </w:rPr>
      </w:pPr>
      <w:r>
        <w:rPr>
          <w:sz w:val="24"/>
          <w:szCs w:val="24"/>
        </w:rPr>
        <w:t>200 g Shiitake Pilze, sehr fein gehackt</w:t>
      </w:r>
    </w:p>
    <w:p w14:paraId="3D91971F" w14:textId="77777777" w:rsidR="00686206" w:rsidRDefault="00686206" w:rsidP="00686206">
      <w:pPr>
        <w:rPr>
          <w:sz w:val="24"/>
          <w:szCs w:val="24"/>
        </w:rPr>
      </w:pPr>
      <w:r>
        <w:rPr>
          <w:sz w:val="24"/>
          <w:szCs w:val="24"/>
        </w:rPr>
        <w:t>3 EL japanische Sojasauce</w:t>
      </w:r>
    </w:p>
    <w:p w14:paraId="155F55C2" w14:textId="77777777" w:rsidR="00686206" w:rsidRDefault="00686206" w:rsidP="00686206">
      <w:pPr>
        <w:rPr>
          <w:sz w:val="24"/>
          <w:szCs w:val="24"/>
        </w:rPr>
      </w:pPr>
      <w:r>
        <w:rPr>
          <w:sz w:val="24"/>
          <w:szCs w:val="24"/>
        </w:rPr>
        <w:t>200 g Babyspinat, fein gehackt</w:t>
      </w:r>
    </w:p>
    <w:p w14:paraId="0569B09F" w14:textId="77777777" w:rsidR="00686206" w:rsidRPr="00344C8A" w:rsidRDefault="00686206" w:rsidP="00686206">
      <w:pPr>
        <w:rPr>
          <w:sz w:val="24"/>
          <w:szCs w:val="24"/>
          <w:lang w:val="en-US"/>
        </w:rPr>
      </w:pPr>
      <w:r w:rsidRPr="00344C8A">
        <w:rPr>
          <w:sz w:val="24"/>
          <w:szCs w:val="24"/>
          <w:lang w:val="en-US"/>
        </w:rPr>
        <w:t xml:space="preserve">1 TL </w:t>
      </w:r>
      <w:proofErr w:type="spellStart"/>
      <w:r w:rsidRPr="00344C8A">
        <w:rPr>
          <w:sz w:val="24"/>
          <w:szCs w:val="24"/>
          <w:lang w:val="en-US"/>
        </w:rPr>
        <w:t>Meersalz</w:t>
      </w:r>
      <w:proofErr w:type="spellEnd"/>
    </w:p>
    <w:p w14:paraId="42A97FA1" w14:textId="77777777" w:rsidR="00686206" w:rsidRPr="00344C8A" w:rsidRDefault="00686206" w:rsidP="00686206">
      <w:pPr>
        <w:rPr>
          <w:sz w:val="24"/>
          <w:szCs w:val="24"/>
          <w:lang w:val="en-US"/>
        </w:rPr>
      </w:pPr>
      <w:r w:rsidRPr="00344C8A">
        <w:rPr>
          <w:sz w:val="24"/>
          <w:szCs w:val="24"/>
          <w:lang w:val="en-US"/>
        </w:rPr>
        <w:t xml:space="preserve">1 EL </w:t>
      </w:r>
      <w:proofErr w:type="spellStart"/>
      <w:r w:rsidRPr="00344C8A">
        <w:rPr>
          <w:sz w:val="24"/>
          <w:szCs w:val="24"/>
          <w:lang w:val="en-US"/>
        </w:rPr>
        <w:t>Agavendicksaft</w:t>
      </w:r>
      <w:proofErr w:type="spellEnd"/>
    </w:p>
    <w:p w14:paraId="7B922258" w14:textId="77777777" w:rsidR="00686206" w:rsidRPr="00344C8A" w:rsidRDefault="00686206" w:rsidP="00686206">
      <w:pPr>
        <w:rPr>
          <w:sz w:val="24"/>
          <w:szCs w:val="24"/>
          <w:lang w:val="en-US"/>
        </w:rPr>
      </w:pPr>
      <w:r w:rsidRPr="00344C8A">
        <w:rPr>
          <w:sz w:val="24"/>
          <w:szCs w:val="24"/>
          <w:lang w:val="en-US"/>
        </w:rPr>
        <w:t xml:space="preserve">1 TL </w:t>
      </w:r>
      <w:proofErr w:type="spellStart"/>
      <w:r w:rsidRPr="00344C8A">
        <w:rPr>
          <w:sz w:val="24"/>
          <w:szCs w:val="24"/>
          <w:lang w:val="en-US"/>
        </w:rPr>
        <w:t>Chiliflocken</w:t>
      </w:r>
      <w:proofErr w:type="spellEnd"/>
    </w:p>
    <w:p w14:paraId="303C8886" w14:textId="77777777" w:rsidR="00686206" w:rsidRDefault="00686206" w:rsidP="00686206">
      <w:pPr>
        <w:rPr>
          <w:sz w:val="24"/>
          <w:szCs w:val="24"/>
        </w:rPr>
      </w:pPr>
      <w:r>
        <w:rPr>
          <w:sz w:val="24"/>
          <w:szCs w:val="24"/>
        </w:rPr>
        <w:t>½ Bund Koriandergrün, mit Stielen fein gehackt</w:t>
      </w:r>
    </w:p>
    <w:p w14:paraId="1D4E4E94" w14:textId="77777777" w:rsidR="00686206" w:rsidRDefault="00686206" w:rsidP="00686206">
      <w:pPr>
        <w:rPr>
          <w:sz w:val="24"/>
          <w:szCs w:val="24"/>
        </w:rPr>
      </w:pPr>
    </w:p>
    <w:p w14:paraId="60294BB2" w14:textId="77777777" w:rsidR="00686206" w:rsidRDefault="00686206" w:rsidP="00686206">
      <w:pPr>
        <w:rPr>
          <w:sz w:val="24"/>
          <w:szCs w:val="24"/>
        </w:rPr>
      </w:pPr>
      <w:r>
        <w:rPr>
          <w:sz w:val="24"/>
          <w:szCs w:val="24"/>
        </w:rPr>
        <w:t>Zubereitung:</w:t>
      </w:r>
    </w:p>
    <w:p w14:paraId="2B49D3E4" w14:textId="77777777" w:rsidR="00686206" w:rsidRPr="006D39A0" w:rsidRDefault="00686206" w:rsidP="00B40E8C">
      <w:pPr>
        <w:pStyle w:val="ListParagraph"/>
        <w:numPr>
          <w:ilvl w:val="0"/>
          <w:numId w:val="969"/>
        </w:numPr>
        <w:spacing w:after="120"/>
        <w:ind w:left="714" w:hanging="357"/>
        <w:contextualSpacing w:val="0"/>
        <w:jc w:val="both"/>
        <w:rPr>
          <w:sz w:val="24"/>
          <w:szCs w:val="24"/>
        </w:rPr>
      </w:pPr>
      <w:r w:rsidRPr="006D39A0">
        <w:rPr>
          <w:sz w:val="24"/>
          <w:szCs w:val="24"/>
        </w:rPr>
        <w:t xml:space="preserve">Die </w:t>
      </w:r>
      <w:r>
        <w:rPr>
          <w:sz w:val="24"/>
          <w:szCs w:val="24"/>
        </w:rPr>
        <w:t>W</w:t>
      </w:r>
      <w:r w:rsidRPr="006D39A0">
        <w:rPr>
          <w:sz w:val="24"/>
          <w:szCs w:val="24"/>
        </w:rPr>
        <w:t>an-</w:t>
      </w:r>
      <w:r>
        <w:rPr>
          <w:sz w:val="24"/>
          <w:szCs w:val="24"/>
        </w:rPr>
        <w:t>T</w:t>
      </w:r>
      <w:r w:rsidRPr="006D39A0">
        <w:rPr>
          <w:sz w:val="24"/>
          <w:szCs w:val="24"/>
        </w:rPr>
        <w:t>an-Blätter 20 – 30 Minuten auftauen lassen. Die Dipzutaten verrühren.</w:t>
      </w:r>
    </w:p>
    <w:p w14:paraId="4A529EB4" w14:textId="77777777" w:rsidR="00686206" w:rsidRPr="006D39A0" w:rsidRDefault="00686206" w:rsidP="00B40E8C">
      <w:pPr>
        <w:pStyle w:val="ListParagraph"/>
        <w:numPr>
          <w:ilvl w:val="0"/>
          <w:numId w:val="969"/>
        </w:numPr>
        <w:spacing w:after="120"/>
        <w:ind w:left="714" w:hanging="357"/>
        <w:contextualSpacing w:val="0"/>
        <w:jc w:val="both"/>
        <w:rPr>
          <w:sz w:val="24"/>
          <w:szCs w:val="24"/>
        </w:rPr>
      </w:pPr>
      <w:r w:rsidRPr="006D39A0">
        <w:rPr>
          <w:sz w:val="24"/>
          <w:szCs w:val="24"/>
        </w:rPr>
        <w:lastRenderedPageBreak/>
        <w:t>Die Süßkartoffel schälen, klein würfeln, garkochen, abtropfen lassen und beiseitestellen. Die Schalotten in einer Pfanne mit Sonnenblumenöl anbräunen. Den Knoblauch und den Ingwer dazugeben und heiß anbraten. Die Shiitake unterrühren und 1 Minute mitbraten. Die Mischung mit Sojasauce ablöschen, den Spinat dazugeben und alles mit dem Salz, dem Agavendicksaft du den Chiliflocken würzen. Noch einige Sekunden köcheln lassen, dann vom Herd nehmen. Die Süßkartoffel mit einer Gabel zerdrücken und zusammen mit dem Koriander in die Spinatmischung einrühren.</w:t>
      </w:r>
    </w:p>
    <w:p w14:paraId="5E9F472A" w14:textId="77777777" w:rsidR="00686206" w:rsidRPr="006D39A0" w:rsidRDefault="00686206" w:rsidP="00B40E8C">
      <w:pPr>
        <w:pStyle w:val="ListParagraph"/>
        <w:numPr>
          <w:ilvl w:val="0"/>
          <w:numId w:val="969"/>
        </w:numPr>
        <w:spacing w:after="120"/>
        <w:ind w:left="714" w:hanging="357"/>
        <w:contextualSpacing w:val="0"/>
        <w:jc w:val="both"/>
        <w:rPr>
          <w:sz w:val="24"/>
          <w:szCs w:val="24"/>
        </w:rPr>
      </w:pPr>
      <w:r w:rsidRPr="006D39A0">
        <w:rPr>
          <w:sz w:val="24"/>
          <w:szCs w:val="24"/>
        </w:rPr>
        <w:t xml:space="preserve">Die </w:t>
      </w:r>
      <w:r>
        <w:rPr>
          <w:sz w:val="24"/>
          <w:szCs w:val="24"/>
        </w:rPr>
        <w:t>W</w:t>
      </w:r>
      <w:r w:rsidRPr="006D39A0">
        <w:rPr>
          <w:sz w:val="24"/>
          <w:szCs w:val="24"/>
        </w:rPr>
        <w:t>an-</w:t>
      </w:r>
      <w:r>
        <w:rPr>
          <w:sz w:val="24"/>
          <w:szCs w:val="24"/>
        </w:rPr>
        <w:t>T</w:t>
      </w:r>
      <w:r w:rsidRPr="006D39A0">
        <w:rPr>
          <w:sz w:val="24"/>
          <w:szCs w:val="24"/>
        </w:rPr>
        <w:t>an-Blätter auf einer trockenen Arbeitsfläche ausbreiten. Je 1 EL Füllung in die Mitte jedes Blattes setzen. Die Blätter am Rand leicht mit Wasser anfeuchten, diagonal zusammenklappen und die Ränder zusammendrücken, dann die beiden gegenüberliegenden Ecken des Dreiecks zusammenführen und zusammendrücken.</w:t>
      </w:r>
    </w:p>
    <w:p w14:paraId="1F7A060E" w14:textId="77777777" w:rsidR="00686206" w:rsidRPr="006D39A0" w:rsidRDefault="00686206" w:rsidP="00B40E8C">
      <w:pPr>
        <w:pStyle w:val="ListParagraph"/>
        <w:numPr>
          <w:ilvl w:val="0"/>
          <w:numId w:val="969"/>
        </w:numPr>
        <w:spacing w:after="120"/>
        <w:ind w:left="714" w:hanging="357"/>
        <w:contextualSpacing w:val="0"/>
        <w:jc w:val="both"/>
        <w:rPr>
          <w:sz w:val="24"/>
          <w:szCs w:val="24"/>
        </w:rPr>
      </w:pPr>
      <w:r w:rsidRPr="006D39A0">
        <w:rPr>
          <w:sz w:val="24"/>
          <w:szCs w:val="24"/>
        </w:rPr>
        <w:t xml:space="preserve">In einem Wok oder einem Topf mit Dämpfeinsatz zum Kochen bringen. Das Dämpfkörbchen mit Salatblättern auslegen. Die </w:t>
      </w:r>
      <w:r>
        <w:rPr>
          <w:sz w:val="24"/>
          <w:szCs w:val="24"/>
        </w:rPr>
        <w:t>W</w:t>
      </w:r>
      <w:r w:rsidRPr="006D39A0">
        <w:rPr>
          <w:sz w:val="24"/>
          <w:szCs w:val="24"/>
        </w:rPr>
        <w:t>an-</w:t>
      </w:r>
      <w:r>
        <w:rPr>
          <w:sz w:val="24"/>
          <w:szCs w:val="24"/>
        </w:rPr>
        <w:t>T</w:t>
      </w:r>
      <w:r w:rsidRPr="006D39A0">
        <w:rPr>
          <w:sz w:val="24"/>
          <w:szCs w:val="24"/>
        </w:rPr>
        <w:t xml:space="preserve">ans auf die Salatblätter legen und abgedeckt 3 – 5 Minuten dämpfen. Auf einem Teller anrichten und mit dem Dip servieren. </w:t>
      </w:r>
    </w:p>
    <w:p w14:paraId="2746FADD" w14:textId="77777777" w:rsidR="00686206" w:rsidRDefault="00686206" w:rsidP="00686206">
      <w:pPr>
        <w:rPr>
          <w:sz w:val="24"/>
          <w:szCs w:val="24"/>
        </w:rPr>
      </w:pPr>
      <w:r>
        <w:rPr>
          <w:sz w:val="24"/>
          <w:szCs w:val="24"/>
        </w:rPr>
        <w:br w:type="page"/>
      </w:r>
    </w:p>
    <w:p w14:paraId="6912B777" w14:textId="77777777" w:rsidR="00686206" w:rsidRDefault="00686206" w:rsidP="00686206">
      <w:pPr>
        <w:pStyle w:val="Heading2"/>
        <w:spacing w:after="240"/>
      </w:pPr>
      <w:r>
        <w:lastRenderedPageBreak/>
        <w:t xml:space="preserve">Maultaschen mit Pilz-Spinat-Füllung </w:t>
      </w:r>
      <w:r>
        <w:rPr>
          <w:rStyle w:val="FootnoteReference"/>
        </w:rPr>
        <w:footnoteReference w:id="1398"/>
      </w:r>
    </w:p>
    <w:p w14:paraId="0E153F81" w14:textId="77777777" w:rsidR="00686206" w:rsidRDefault="00686206" w:rsidP="00686206">
      <w:pPr>
        <w:rPr>
          <w:sz w:val="24"/>
          <w:szCs w:val="24"/>
        </w:rPr>
      </w:pPr>
      <w:r w:rsidRPr="00C3506F">
        <w:rPr>
          <w:sz w:val="24"/>
          <w:szCs w:val="24"/>
          <w:u w:val="single"/>
        </w:rPr>
        <w:t>Zutaten</w:t>
      </w:r>
      <w:r>
        <w:rPr>
          <w:sz w:val="24"/>
          <w:szCs w:val="24"/>
        </w:rPr>
        <w:t xml:space="preserve"> (für 4 Portionen)</w:t>
      </w:r>
    </w:p>
    <w:p w14:paraId="6031E139" w14:textId="77777777" w:rsidR="00686206" w:rsidRDefault="00686206" w:rsidP="00686206">
      <w:pPr>
        <w:rPr>
          <w:sz w:val="24"/>
          <w:szCs w:val="24"/>
        </w:rPr>
      </w:pPr>
      <w:r>
        <w:rPr>
          <w:sz w:val="24"/>
          <w:szCs w:val="24"/>
        </w:rPr>
        <w:t>300 g Mehl</w:t>
      </w:r>
    </w:p>
    <w:p w14:paraId="749A2BBC" w14:textId="77777777" w:rsidR="00686206" w:rsidRDefault="00686206" w:rsidP="00686206">
      <w:pPr>
        <w:rPr>
          <w:sz w:val="24"/>
          <w:szCs w:val="24"/>
        </w:rPr>
      </w:pPr>
      <w:r>
        <w:rPr>
          <w:sz w:val="24"/>
          <w:szCs w:val="24"/>
        </w:rPr>
        <w:t>3 EL Olivenöl</w:t>
      </w:r>
    </w:p>
    <w:p w14:paraId="598CB7F1" w14:textId="77777777" w:rsidR="00686206" w:rsidRDefault="00686206" w:rsidP="00686206">
      <w:pPr>
        <w:rPr>
          <w:sz w:val="24"/>
          <w:szCs w:val="24"/>
        </w:rPr>
      </w:pPr>
      <w:r>
        <w:rPr>
          <w:sz w:val="24"/>
          <w:szCs w:val="24"/>
        </w:rPr>
        <w:t>½ TL Meersalz</w:t>
      </w:r>
    </w:p>
    <w:p w14:paraId="06798114" w14:textId="77777777" w:rsidR="00686206" w:rsidRDefault="00686206" w:rsidP="00686206">
      <w:pPr>
        <w:rPr>
          <w:sz w:val="24"/>
          <w:szCs w:val="24"/>
        </w:rPr>
      </w:pPr>
    </w:p>
    <w:p w14:paraId="7E599EA6" w14:textId="77777777" w:rsidR="00686206" w:rsidRPr="00C3506F" w:rsidRDefault="00686206" w:rsidP="00686206">
      <w:pPr>
        <w:rPr>
          <w:i/>
          <w:iCs/>
          <w:sz w:val="24"/>
          <w:szCs w:val="24"/>
        </w:rPr>
      </w:pPr>
      <w:r w:rsidRPr="00C3506F">
        <w:rPr>
          <w:i/>
          <w:iCs/>
          <w:sz w:val="24"/>
          <w:szCs w:val="24"/>
        </w:rPr>
        <w:t>Für die Füllung:</w:t>
      </w:r>
    </w:p>
    <w:p w14:paraId="4F2843F5" w14:textId="77777777" w:rsidR="00686206" w:rsidRDefault="00686206" w:rsidP="00686206">
      <w:pPr>
        <w:rPr>
          <w:sz w:val="24"/>
          <w:szCs w:val="24"/>
        </w:rPr>
      </w:pPr>
      <w:r>
        <w:rPr>
          <w:sz w:val="24"/>
          <w:szCs w:val="24"/>
        </w:rPr>
        <w:t>1 große Kartoffel oder 1 altbackenes Brötchen</w:t>
      </w:r>
    </w:p>
    <w:p w14:paraId="56C3FF5F" w14:textId="77777777" w:rsidR="00686206" w:rsidRDefault="00686206" w:rsidP="00686206">
      <w:pPr>
        <w:rPr>
          <w:sz w:val="24"/>
          <w:szCs w:val="24"/>
        </w:rPr>
      </w:pPr>
      <w:r>
        <w:rPr>
          <w:sz w:val="24"/>
          <w:szCs w:val="24"/>
        </w:rPr>
        <w:t>100 g Walnusskerne, grob gehackt</w:t>
      </w:r>
    </w:p>
    <w:p w14:paraId="3828B288" w14:textId="77777777" w:rsidR="00686206" w:rsidRDefault="00686206" w:rsidP="00686206">
      <w:pPr>
        <w:rPr>
          <w:sz w:val="24"/>
          <w:szCs w:val="24"/>
        </w:rPr>
      </w:pPr>
      <w:r>
        <w:rPr>
          <w:sz w:val="24"/>
          <w:szCs w:val="24"/>
        </w:rPr>
        <w:t>1 große Zwiebel, fein gehackt</w:t>
      </w:r>
    </w:p>
    <w:p w14:paraId="0C55EF24" w14:textId="77777777" w:rsidR="00686206" w:rsidRDefault="00686206" w:rsidP="00686206">
      <w:pPr>
        <w:rPr>
          <w:sz w:val="24"/>
          <w:szCs w:val="24"/>
        </w:rPr>
      </w:pPr>
      <w:r>
        <w:rPr>
          <w:sz w:val="24"/>
          <w:szCs w:val="24"/>
        </w:rPr>
        <w:t>6 EL Olivenöl</w:t>
      </w:r>
    </w:p>
    <w:p w14:paraId="57C3E27D" w14:textId="77777777" w:rsidR="00686206" w:rsidRDefault="00686206" w:rsidP="00686206">
      <w:pPr>
        <w:rPr>
          <w:sz w:val="24"/>
          <w:szCs w:val="24"/>
        </w:rPr>
      </w:pPr>
      <w:r>
        <w:rPr>
          <w:sz w:val="24"/>
          <w:szCs w:val="24"/>
        </w:rPr>
        <w:t>200 g Champignons, fein gehackt</w:t>
      </w:r>
    </w:p>
    <w:p w14:paraId="10D4A7E9" w14:textId="77777777" w:rsidR="00686206" w:rsidRDefault="00686206" w:rsidP="00686206">
      <w:pPr>
        <w:rPr>
          <w:sz w:val="24"/>
          <w:szCs w:val="24"/>
        </w:rPr>
      </w:pPr>
      <w:r>
        <w:rPr>
          <w:sz w:val="24"/>
          <w:szCs w:val="24"/>
        </w:rPr>
        <w:t>200 g Spinat, fein gehackt</w:t>
      </w:r>
    </w:p>
    <w:p w14:paraId="493A4898" w14:textId="77777777" w:rsidR="00686206" w:rsidRDefault="00686206" w:rsidP="00686206">
      <w:pPr>
        <w:rPr>
          <w:sz w:val="24"/>
          <w:szCs w:val="24"/>
        </w:rPr>
      </w:pPr>
      <w:r>
        <w:rPr>
          <w:sz w:val="24"/>
          <w:szCs w:val="24"/>
        </w:rPr>
        <w:t>4 EL japanische Sojasauce</w:t>
      </w:r>
    </w:p>
    <w:p w14:paraId="5BFFDCD6" w14:textId="77777777" w:rsidR="00686206" w:rsidRDefault="00686206" w:rsidP="00686206">
      <w:pPr>
        <w:rPr>
          <w:sz w:val="24"/>
          <w:szCs w:val="24"/>
        </w:rPr>
      </w:pPr>
      <w:r>
        <w:rPr>
          <w:sz w:val="24"/>
          <w:szCs w:val="24"/>
        </w:rPr>
        <w:t>1 EL Paprikapulver</w:t>
      </w:r>
    </w:p>
    <w:p w14:paraId="01C7F3FC" w14:textId="77777777" w:rsidR="00686206" w:rsidRDefault="00686206" w:rsidP="00686206">
      <w:pPr>
        <w:rPr>
          <w:sz w:val="24"/>
          <w:szCs w:val="24"/>
        </w:rPr>
      </w:pPr>
      <w:r>
        <w:rPr>
          <w:sz w:val="24"/>
          <w:szCs w:val="24"/>
        </w:rPr>
        <w:t>1 TL Meersalz</w:t>
      </w:r>
    </w:p>
    <w:p w14:paraId="6EE7AFC9" w14:textId="77777777" w:rsidR="00686206" w:rsidRDefault="00686206" w:rsidP="00686206">
      <w:pPr>
        <w:rPr>
          <w:sz w:val="24"/>
          <w:szCs w:val="24"/>
        </w:rPr>
      </w:pPr>
      <w:r>
        <w:rPr>
          <w:sz w:val="24"/>
          <w:szCs w:val="24"/>
        </w:rPr>
        <w:t>Pfeffer</w:t>
      </w:r>
    </w:p>
    <w:p w14:paraId="494F966D" w14:textId="77777777" w:rsidR="00686206" w:rsidRDefault="00686206" w:rsidP="00686206">
      <w:pPr>
        <w:rPr>
          <w:sz w:val="24"/>
          <w:szCs w:val="24"/>
        </w:rPr>
      </w:pPr>
      <w:r>
        <w:rPr>
          <w:sz w:val="24"/>
          <w:szCs w:val="24"/>
        </w:rPr>
        <w:t>1,5 l Gemüsebrühe</w:t>
      </w:r>
    </w:p>
    <w:p w14:paraId="0D4AAD71" w14:textId="77777777" w:rsidR="00686206" w:rsidRDefault="00686206" w:rsidP="00686206">
      <w:pPr>
        <w:rPr>
          <w:sz w:val="24"/>
          <w:szCs w:val="24"/>
        </w:rPr>
      </w:pPr>
    </w:p>
    <w:p w14:paraId="04EC735D" w14:textId="77777777" w:rsidR="00686206" w:rsidRDefault="00686206" w:rsidP="00686206">
      <w:pPr>
        <w:rPr>
          <w:sz w:val="24"/>
          <w:szCs w:val="24"/>
        </w:rPr>
      </w:pPr>
      <w:r>
        <w:rPr>
          <w:sz w:val="24"/>
          <w:szCs w:val="24"/>
        </w:rPr>
        <w:t>Zubereitungszeit: 1 Stunde plus 20 Minuten Kochzeit</w:t>
      </w:r>
    </w:p>
    <w:p w14:paraId="7E1269CF" w14:textId="77777777" w:rsidR="00686206" w:rsidRPr="00C27DA3" w:rsidRDefault="00686206" w:rsidP="00B40E8C">
      <w:pPr>
        <w:pStyle w:val="ListParagraph"/>
        <w:numPr>
          <w:ilvl w:val="0"/>
          <w:numId w:val="963"/>
        </w:numPr>
        <w:spacing w:after="120"/>
        <w:ind w:left="714" w:hanging="357"/>
        <w:contextualSpacing w:val="0"/>
        <w:jc w:val="both"/>
        <w:rPr>
          <w:sz w:val="24"/>
          <w:szCs w:val="24"/>
        </w:rPr>
      </w:pPr>
      <w:r w:rsidRPr="00C27DA3">
        <w:rPr>
          <w:sz w:val="24"/>
          <w:szCs w:val="24"/>
        </w:rPr>
        <w:t>Für den Teig das Mehl, 140 ml lauwarmes Wasser, das Öl und das Salz gründlich zu einem festen, glänzenden teig verkneten. In Frischhaltefolie gewickelt 1 Stunde im Kühlschrank ruhen lassen.</w:t>
      </w:r>
    </w:p>
    <w:p w14:paraId="23721ECA" w14:textId="77777777" w:rsidR="00686206" w:rsidRPr="00C27DA3" w:rsidRDefault="00686206" w:rsidP="00B40E8C">
      <w:pPr>
        <w:pStyle w:val="ListParagraph"/>
        <w:numPr>
          <w:ilvl w:val="0"/>
          <w:numId w:val="963"/>
        </w:numPr>
        <w:spacing w:after="120"/>
        <w:ind w:left="714" w:hanging="357"/>
        <w:contextualSpacing w:val="0"/>
        <w:jc w:val="both"/>
        <w:rPr>
          <w:sz w:val="24"/>
          <w:szCs w:val="24"/>
        </w:rPr>
      </w:pPr>
      <w:r w:rsidRPr="00C27DA3">
        <w:rPr>
          <w:sz w:val="24"/>
          <w:szCs w:val="24"/>
        </w:rPr>
        <w:t>In der Zwischenzeit für die Füllung die Kartoffel schälen und garkochen. Die Walnusskerne 15 Minuten in Wasser einweichen. Die Zwiebel in einer großen Pfanne im Olivenöl braten. Die Champignons und den Spinat dazugeben und alles gleichmäßig garen. Mit der Sojasauce ablöschen und die Mischung vom Herd nehmen. Die gekochte Kartoffel zerdrücken und zusammen mit den Walnusskernen unter die Gemüsemischung rühren und mit Paprika, Salz und Pfeffer kräftig abschmecken.</w:t>
      </w:r>
    </w:p>
    <w:p w14:paraId="6C13F722" w14:textId="77777777" w:rsidR="00686206" w:rsidRPr="00C27DA3" w:rsidRDefault="00686206" w:rsidP="00B40E8C">
      <w:pPr>
        <w:pStyle w:val="ListParagraph"/>
        <w:numPr>
          <w:ilvl w:val="0"/>
          <w:numId w:val="963"/>
        </w:numPr>
        <w:spacing w:after="120"/>
        <w:ind w:left="714" w:hanging="357"/>
        <w:contextualSpacing w:val="0"/>
        <w:jc w:val="both"/>
        <w:rPr>
          <w:sz w:val="24"/>
          <w:szCs w:val="24"/>
        </w:rPr>
      </w:pPr>
      <w:r w:rsidRPr="00C27DA3">
        <w:rPr>
          <w:sz w:val="24"/>
          <w:szCs w:val="24"/>
        </w:rPr>
        <w:t xml:space="preserve">Den Nudelteig erneut durchkneten, dann in 16 Portionen teilen und jede dünn zu einem Quadrat von etwa 10 cm Länge ausrollen. In die Mitte von 8 Quadraten je 2 EL </w:t>
      </w:r>
      <w:r w:rsidRPr="00C27DA3">
        <w:rPr>
          <w:sz w:val="24"/>
          <w:szCs w:val="24"/>
        </w:rPr>
        <w:lastRenderedPageBreak/>
        <w:t>Füllung geben und diese mit einem zweiten Teilstück bedecken. Die Ränder mit einer Gabel fest zusammendrücken.</w:t>
      </w:r>
    </w:p>
    <w:p w14:paraId="54FCC5B1" w14:textId="77777777" w:rsidR="00686206" w:rsidRPr="00C27DA3" w:rsidRDefault="00686206" w:rsidP="00B40E8C">
      <w:pPr>
        <w:pStyle w:val="ListParagraph"/>
        <w:numPr>
          <w:ilvl w:val="0"/>
          <w:numId w:val="963"/>
        </w:numPr>
        <w:spacing w:after="120"/>
        <w:ind w:left="714" w:hanging="357"/>
        <w:contextualSpacing w:val="0"/>
        <w:jc w:val="both"/>
        <w:rPr>
          <w:sz w:val="24"/>
          <w:szCs w:val="24"/>
        </w:rPr>
      </w:pPr>
      <w:r w:rsidRPr="00C27DA3">
        <w:rPr>
          <w:sz w:val="24"/>
          <w:szCs w:val="24"/>
        </w:rPr>
        <w:t>Die Gemüsebrühe zum Kochen bringen und die Maultaschen darin in Portionen in etwa 10 Minuten garen, bis sie an die Oberfläche steigen. In einer Pfanne in etwas Olivenöl die Zwiebelringe anbräunen. Die Maultaschen damit servieren.</w:t>
      </w:r>
    </w:p>
    <w:p w14:paraId="10B1B4DC" w14:textId="3E9432E9" w:rsidR="00AB5AB3" w:rsidRPr="00CC40A2" w:rsidRDefault="00686206" w:rsidP="00AB5AB3">
      <w:pPr>
        <w:rPr>
          <w:rFonts w:asciiTheme="majorHAnsi" w:eastAsiaTheme="majorEastAsia" w:hAnsiTheme="majorHAnsi" w:cstheme="majorBidi"/>
          <w:color w:val="2F5496" w:themeColor="accent1" w:themeShade="BF"/>
          <w:sz w:val="26"/>
          <w:szCs w:val="26"/>
        </w:rPr>
      </w:pPr>
      <w:r>
        <w:rPr>
          <w:sz w:val="24"/>
          <w:szCs w:val="24"/>
        </w:rPr>
        <w:br w:type="page"/>
      </w:r>
    </w:p>
    <w:p w14:paraId="334C19B8" w14:textId="6431A38F" w:rsidR="00AB5AB3" w:rsidRDefault="00AB5AB3" w:rsidP="00B312E4">
      <w:pPr>
        <w:pStyle w:val="Heading2"/>
        <w:spacing w:after="240"/>
      </w:pPr>
      <w:r>
        <w:lastRenderedPageBreak/>
        <w:t>Maultaschen mit Eier-Speck-Sauce</w:t>
      </w:r>
      <w:r w:rsidR="00C222E6">
        <w:rPr>
          <w:rStyle w:val="FootnoteReference"/>
        </w:rPr>
        <w:footnoteReference w:id="1399"/>
      </w:r>
    </w:p>
    <w:p w14:paraId="098388A8" w14:textId="1ADD93A4" w:rsidR="00AB5AB3" w:rsidRDefault="00AB5AB3" w:rsidP="00AB5AB3">
      <w:pPr>
        <w:rPr>
          <w:sz w:val="24"/>
          <w:szCs w:val="24"/>
        </w:rPr>
      </w:pPr>
      <w:r w:rsidRPr="00B312E4">
        <w:rPr>
          <w:sz w:val="24"/>
          <w:szCs w:val="24"/>
          <w:u w:val="single"/>
        </w:rPr>
        <w:t>Zutaten</w:t>
      </w:r>
      <w:r>
        <w:rPr>
          <w:sz w:val="24"/>
          <w:szCs w:val="24"/>
        </w:rPr>
        <w:t xml:space="preserve"> </w:t>
      </w:r>
      <w:r w:rsidR="00B312E4">
        <w:rPr>
          <w:sz w:val="24"/>
          <w:szCs w:val="24"/>
        </w:rPr>
        <w:t>(</w:t>
      </w:r>
      <w:r>
        <w:rPr>
          <w:sz w:val="24"/>
          <w:szCs w:val="24"/>
        </w:rPr>
        <w:t>für 4 Portionen</w:t>
      </w:r>
      <w:r w:rsidR="00B312E4">
        <w:rPr>
          <w:sz w:val="24"/>
          <w:szCs w:val="24"/>
        </w:rPr>
        <w:t>)</w:t>
      </w:r>
      <w:r>
        <w:rPr>
          <w:sz w:val="24"/>
          <w:szCs w:val="24"/>
        </w:rPr>
        <w:t>:</w:t>
      </w:r>
    </w:p>
    <w:p w14:paraId="161E3C39" w14:textId="77777777" w:rsidR="00AB5AB3" w:rsidRPr="00B312E4" w:rsidRDefault="00AB5AB3" w:rsidP="00AB5AB3">
      <w:pPr>
        <w:rPr>
          <w:i/>
          <w:iCs/>
          <w:sz w:val="24"/>
          <w:szCs w:val="24"/>
        </w:rPr>
      </w:pPr>
      <w:r w:rsidRPr="00B312E4">
        <w:rPr>
          <w:i/>
          <w:iCs/>
          <w:sz w:val="24"/>
          <w:szCs w:val="24"/>
        </w:rPr>
        <w:t>Für den Teig:</w:t>
      </w:r>
    </w:p>
    <w:p w14:paraId="20F90A1C" w14:textId="77777777" w:rsidR="00AB5AB3" w:rsidRDefault="00AB5AB3" w:rsidP="00AB5AB3">
      <w:pPr>
        <w:rPr>
          <w:sz w:val="24"/>
          <w:szCs w:val="24"/>
        </w:rPr>
      </w:pPr>
      <w:r>
        <w:rPr>
          <w:sz w:val="24"/>
          <w:szCs w:val="24"/>
        </w:rPr>
        <w:t>300 g feines Weizenmehl plus Mehl zum Ausrollen</w:t>
      </w:r>
    </w:p>
    <w:p w14:paraId="0D059EE1" w14:textId="77777777" w:rsidR="00AB5AB3" w:rsidRDefault="00AB5AB3" w:rsidP="00AB5AB3">
      <w:pPr>
        <w:rPr>
          <w:sz w:val="24"/>
          <w:szCs w:val="24"/>
        </w:rPr>
      </w:pPr>
      <w:r>
        <w:rPr>
          <w:sz w:val="24"/>
          <w:szCs w:val="24"/>
        </w:rPr>
        <w:t>3-4 Eier (je nach Größe)</w:t>
      </w:r>
    </w:p>
    <w:p w14:paraId="2BACD4E3" w14:textId="77777777" w:rsidR="00AB5AB3" w:rsidRDefault="00AB5AB3" w:rsidP="00AB5AB3">
      <w:pPr>
        <w:rPr>
          <w:sz w:val="24"/>
          <w:szCs w:val="24"/>
        </w:rPr>
      </w:pPr>
      <w:r>
        <w:rPr>
          <w:sz w:val="24"/>
          <w:szCs w:val="24"/>
        </w:rPr>
        <w:t>1 TL Salz und Salz fürs Wasser</w:t>
      </w:r>
    </w:p>
    <w:p w14:paraId="206FD651" w14:textId="77777777" w:rsidR="00AB5AB3" w:rsidRDefault="00AB5AB3" w:rsidP="00AB5AB3">
      <w:pPr>
        <w:rPr>
          <w:sz w:val="24"/>
          <w:szCs w:val="24"/>
        </w:rPr>
      </w:pPr>
      <w:r>
        <w:rPr>
          <w:sz w:val="24"/>
          <w:szCs w:val="24"/>
        </w:rPr>
        <w:t>2 EL Olivenöl</w:t>
      </w:r>
    </w:p>
    <w:p w14:paraId="7D7DB0B2" w14:textId="77777777" w:rsidR="00AB5AB3" w:rsidRDefault="00AB5AB3" w:rsidP="00AB5AB3">
      <w:pPr>
        <w:rPr>
          <w:sz w:val="24"/>
          <w:szCs w:val="24"/>
        </w:rPr>
      </w:pPr>
    </w:p>
    <w:p w14:paraId="59F0A39C" w14:textId="77777777" w:rsidR="00AB5AB3" w:rsidRPr="00B312E4" w:rsidRDefault="00AB5AB3" w:rsidP="00AB5AB3">
      <w:pPr>
        <w:rPr>
          <w:i/>
          <w:iCs/>
          <w:sz w:val="24"/>
          <w:szCs w:val="24"/>
        </w:rPr>
      </w:pPr>
      <w:r w:rsidRPr="00B312E4">
        <w:rPr>
          <w:i/>
          <w:iCs/>
          <w:sz w:val="24"/>
          <w:szCs w:val="24"/>
        </w:rPr>
        <w:t>Für die Füllung:</w:t>
      </w:r>
    </w:p>
    <w:p w14:paraId="7FC176C1" w14:textId="77777777" w:rsidR="00AB5AB3" w:rsidRDefault="00AB5AB3" w:rsidP="00AB5AB3">
      <w:pPr>
        <w:rPr>
          <w:sz w:val="24"/>
          <w:szCs w:val="24"/>
        </w:rPr>
      </w:pPr>
      <w:r>
        <w:rPr>
          <w:sz w:val="24"/>
          <w:szCs w:val="24"/>
        </w:rPr>
        <w:t>250 g Blattspinat</w:t>
      </w:r>
    </w:p>
    <w:p w14:paraId="3BF5B736" w14:textId="77777777" w:rsidR="00AB5AB3" w:rsidRDefault="00AB5AB3" w:rsidP="00AB5AB3">
      <w:pPr>
        <w:rPr>
          <w:sz w:val="24"/>
          <w:szCs w:val="24"/>
        </w:rPr>
      </w:pPr>
      <w:r>
        <w:rPr>
          <w:sz w:val="24"/>
          <w:szCs w:val="24"/>
        </w:rPr>
        <w:t>1 Zwiebel</w:t>
      </w:r>
    </w:p>
    <w:p w14:paraId="5C825813" w14:textId="77777777" w:rsidR="00AB5AB3" w:rsidRDefault="00AB5AB3" w:rsidP="00AB5AB3">
      <w:pPr>
        <w:rPr>
          <w:sz w:val="24"/>
          <w:szCs w:val="24"/>
        </w:rPr>
      </w:pPr>
      <w:r>
        <w:rPr>
          <w:sz w:val="24"/>
          <w:szCs w:val="24"/>
        </w:rPr>
        <w:t>1 TL Öl</w:t>
      </w:r>
    </w:p>
    <w:p w14:paraId="0F79B95B" w14:textId="77777777" w:rsidR="00AB5AB3" w:rsidRDefault="00AB5AB3" w:rsidP="00AB5AB3">
      <w:pPr>
        <w:rPr>
          <w:sz w:val="24"/>
          <w:szCs w:val="24"/>
        </w:rPr>
      </w:pPr>
      <w:r>
        <w:rPr>
          <w:sz w:val="24"/>
          <w:szCs w:val="24"/>
        </w:rPr>
        <w:t>Je 2 EL gehackte und gemahlene Mandeln</w:t>
      </w:r>
    </w:p>
    <w:p w14:paraId="4BC8937A" w14:textId="77777777" w:rsidR="00AB5AB3" w:rsidRDefault="00AB5AB3" w:rsidP="00AB5AB3">
      <w:pPr>
        <w:rPr>
          <w:sz w:val="24"/>
          <w:szCs w:val="24"/>
        </w:rPr>
      </w:pPr>
      <w:r>
        <w:rPr>
          <w:sz w:val="24"/>
          <w:szCs w:val="24"/>
        </w:rPr>
        <w:t>2 Eier</w:t>
      </w:r>
    </w:p>
    <w:p w14:paraId="56AD18D9" w14:textId="4716AC68" w:rsidR="00AB5AB3" w:rsidRDefault="00AB5AB3" w:rsidP="00AB5AB3">
      <w:pPr>
        <w:rPr>
          <w:sz w:val="24"/>
          <w:szCs w:val="24"/>
        </w:rPr>
      </w:pPr>
      <w:r>
        <w:rPr>
          <w:sz w:val="24"/>
          <w:szCs w:val="24"/>
        </w:rPr>
        <w:t>Salz</w:t>
      </w:r>
      <w:r w:rsidR="00B312E4">
        <w:rPr>
          <w:sz w:val="24"/>
          <w:szCs w:val="24"/>
        </w:rPr>
        <w:t xml:space="preserve">, </w:t>
      </w:r>
      <w:r>
        <w:rPr>
          <w:sz w:val="24"/>
          <w:szCs w:val="24"/>
        </w:rPr>
        <w:t>Schwarzer Pfeffer aus der Mühle</w:t>
      </w:r>
    </w:p>
    <w:p w14:paraId="499F32C5" w14:textId="77777777" w:rsidR="00AB5AB3" w:rsidRDefault="00AB5AB3" w:rsidP="00AB5AB3">
      <w:pPr>
        <w:rPr>
          <w:sz w:val="24"/>
          <w:szCs w:val="24"/>
        </w:rPr>
      </w:pPr>
      <w:r>
        <w:rPr>
          <w:sz w:val="24"/>
          <w:szCs w:val="24"/>
        </w:rPr>
        <w:t>Frisch geriebene Muskatnuss</w:t>
      </w:r>
    </w:p>
    <w:p w14:paraId="7B6B85A8" w14:textId="77777777" w:rsidR="00AB5AB3" w:rsidRDefault="00AB5AB3" w:rsidP="00AB5AB3">
      <w:pPr>
        <w:rPr>
          <w:sz w:val="24"/>
          <w:szCs w:val="24"/>
        </w:rPr>
      </w:pPr>
    </w:p>
    <w:p w14:paraId="66F372EB" w14:textId="77777777" w:rsidR="00AB5AB3" w:rsidRPr="00B312E4" w:rsidRDefault="00AB5AB3" w:rsidP="00AB5AB3">
      <w:pPr>
        <w:rPr>
          <w:i/>
          <w:iCs/>
          <w:sz w:val="24"/>
          <w:szCs w:val="24"/>
        </w:rPr>
      </w:pPr>
      <w:r w:rsidRPr="00B312E4">
        <w:rPr>
          <w:i/>
          <w:iCs/>
          <w:sz w:val="24"/>
          <w:szCs w:val="24"/>
        </w:rPr>
        <w:t>Für die Sauce:</w:t>
      </w:r>
    </w:p>
    <w:p w14:paraId="248C8900" w14:textId="77777777" w:rsidR="00AB5AB3" w:rsidRDefault="00AB5AB3" w:rsidP="00AB5AB3">
      <w:pPr>
        <w:rPr>
          <w:sz w:val="24"/>
          <w:szCs w:val="24"/>
        </w:rPr>
      </w:pPr>
      <w:r>
        <w:rPr>
          <w:sz w:val="24"/>
          <w:szCs w:val="24"/>
        </w:rPr>
        <w:t>100 g durchwachsener Räucherspeck</w:t>
      </w:r>
    </w:p>
    <w:p w14:paraId="3E70807E" w14:textId="77777777" w:rsidR="00AB5AB3" w:rsidRDefault="00AB5AB3" w:rsidP="00AB5AB3">
      <w:pPr>
        <w:rPr>
          <w:sz w:val="24"/>
          <w:szCs w:val="24"/>
        </w:rPr>
      </w:pPr>
      <w:r>
        <w:rPr>
          <w:sz w:val="24"/>
          <w:szCs w:val="24"/>
        </w:rPr>
        <w:t>300 g Crème fraîche</w:t>
      </w:r>
    </w:p>
    <w:p w14:paraId="7CFE4427" w14:textId="77777777" w:rsidR="00AB5AB3" w:rsidRDefault="00AB5AB3" w:rsidP="00AB5AB3">
      <w:pPr>
        <w:rPr>
          <w:sz w:val="24"/>
          <w:szCs w:val="24"/>
        </w:rPr>
      </w:pPr>
      <w:r>
        <w:rPr>
          <w:sz w:val="24"/>
          <w:szCs w:val="24"/>
        </w:rPr>
        <w:t>Schwarzer Pfeffer aus der Mühle</w:t>
      </w:r>
    </w:p>
    <w:p w14:paraId="418978F7" w14:textId="77777777" w:rsidR="00AB5AB3" w:rsidRDefault="00AB5AB3" w:rsidP="00AB5AB3">
      <w:pPr>
        <w:rPr>
          <w:sz w:val="24"/>
          <w:szCs w:val="24"/>
        </w:rPr>
      </w:pPr>
      <w:r>
        <w:rPr>
          <w:sz w:val="24"/>
          <w:szCs w:val="24"/>
        </w:rPr>
        <w:t>Paprikapulver edelsüß</w:t>
      </w:r>
    </w:p>
    <w:p w14:paraId="51F26BAE" w14:textId="77777777" w:rsidR="00AB5AB3" w:rsidRDefault="00AB5AB3" w:rsidP="00AB5AB3">
      <w:pPr>
        <w:rPr>
          <w:sz w:val="24"/>
          <w:szCs w:val="24"/>
        </w:rPr>
      </w:pPr>
      <w:r>
        <w:rPr>
          <w:sz w:val="24"/>
          <w:szCs w:val="24"/>
        </w:rPr>
        <w:t>2 Eigelb</w:t>
      </w:r>
    </w:p>
    <w:p w14:paraId="5C19C4C8" w14:textId="77777777" w:rsidR="00AB5AB3" w:rsidRDefault="00AB5AB3" w:rsidP="00AB5AB3">
      <w:pPr>
        <w:rPr>
          <w:sz w:val="24"/>
          <w:szCs w:val="24"/>
        </w:rPr>
      </w:pPr>
      <w:r>
        <w:rPr>
          <w:sz w:val="24"/>
          <w:szCs w:val="24"/>
        </w:rPr>
        <w:t>3 EL Schnittlauchröllchen</w:t>
      </w:r>
    </w:p>
    <w:p w14:paraId="639F0CF0" w14:textId="77777777" w:rsidR="00AB5AB3" w:rsidRDefault="00AB5AB3" w:rsidP="00AB5AB3">
      <w:pPr>
        <w:rPr>
          <w:sz w:val="24"/>
          <w:szCs w:val="24"/>
        </w:rPr>
      </w:pPr>
    </w:p>
    <w:p w14:paraId="67C03CAF" w14:textId="77777777" w:rsidR="00AB5AB3" w:rsidRDefault="00AB5AB3" w:rsidP="00AB5AB3">
      <w:pPr>
        <w:rPr>
          <w:sz w:val="24"/>
          <w:szCs w:val="24"/>
        </w:rPr>
      </w:pPr>
      <w:r>
        <w:rPr>
          <w:sz w:val="24"/>
          <w:szCs w:val="24"/>
        </w:rPr>
        <w:t>Zubereitungszeit: etwa 2 Std.</w:t>
      </w:r>
    </w:p>
    <w:p w14:paraId="6FAB8584" w14:textId="77777777" w:rsidR="00AB5AB3" w:rsidRDefault="00AB5AB3" w:rsidP="00E76E01">
      <w:pPr>
        <w:pStyle w:val="ListParagraph"/>
        <w:numPr>
          <w:ilvl w:val="0"/>
          <w:numId w:val="18"/>
        </w:numPr>
        <w:spacing w:after="120"/>
        <w:ind w:left="714" w:hanging="357"/>
        <w:contextualSpacing w:val="0"/>
        <w:jc w:val="both"/>
        <w:rPr>
          <w:sz w:val="24"/>
          <w:szCs w:val="24"/>
        </w:rPr>
      </w:pPr>
      <w:r>
        <w:rPr>
          <w:sz w:val="24"/>
          <w:szCs w:val="24"/>
        </w:rPr>
        <w:t>Für den Teig die Zutaten etwa 10 Min. lang kräftig verkneten. Tropfenweise noch etwas Wasser dazugeben, wenn der Teig zu trocken ist, er darf aber nicht klebrig werden. Zugedeckt etwa 30 Min. ruhen lassen.</w:t>
      </w:r>
    </w:p>
    <w:p w14:paraId="222E0F1E" w14:textId="77777777" w:rsidR="00AB5AB3" w:rsidRDefault="00AB5AB3" w:rsidP="00E76E01">
      <w:pPr>
        <w:pStyle w:val="ListParagraph"/>
        <w:numPr>
          <w:ilvl w:val="0"/>
          <w:numId w:val="18"/>
        </w:numPr>
        <w:spacing w:after="120"/>
        <w:ind w:left="714" w:hanging="357"/>
        <w:contextualSpacing w:val="0"/>
        <w:jc w:val="both"/>
        <w:rPr>
          <w:sz w:val="24"/>
          <w:szCs w:val="24"/>
        </w:rPr>
      </w:pPr>
      <w:r>
        <w:rPr>
          <w:sz w:val="24"/>
          <w:szCs w:val="24"/>
        </w:rPr>
        <w:lastRenderedPageBreak/>
        <w:t>Inzwischen für die Füllung den Spinat waschen, verlesen und hacken. Die Zwiebel hacken. Das Öl in einem Topf erhitzen, die Zwiebel glasig dünsten. Alle Mandeln untermischen, unter Rühren ganz kurz anschwitzen.</w:t>
      </w:r>
    </w:p>
    <w:p w14:paraId="5C06B69B" w14:textId="77777777" w:rsidR="00AB5AB3" w:rsidRDefault="00AB5AB3" w:rsidP="00E76E01">
      <w:pPr>
        <w:pStyle w:val="ListParagraph"/>
        <w:numPr>
          <w:ilvl w:val="0"/>
          <w:numId w:val="18"/>
        </w:numPr>
        <w:spacing w:after="120"/>
        <w:ind w:left="714" w:hanging="357"/>
        <w:contextualSpacing w:val="0"/>
        <w:jc w:val="both"/>
        <w:rPr>
          <w:sz w:val="24"/>
          <w:szCs w:val="24"/>
        </w:rPr>
      </w:pPr>
      <w:r>
        <w:rPr>
          <w:sz w:val="24"/>
          <w:szCs w:val="24"/>
        </w:rPr>
        <w:t xml:space="preserve">Den Spinat tropfnass dazugeben, zugedeckt etwa 5 Min. garen. Abtropfen lassen, die Eier unterrühren, mit Salz, Pfeffer und Muskat pikant abschmecken. </w:t>
      </w:r>
    </w:p>
    <w:p w14:paraId="089847CE" w14:textId="77777777" w:rsidR="00AB5AB3" w:rsidRDefault="00AB5AB3" w:rsidP="00E76E01">
      <w:pPr>
        <w:pStyle w:val="ListParagraph"/>
        <w:numPr>
          <w:ilvl w:val="0"/>
          <w:numId w:val="18"/>
        </w:numPr>
        <w:spacing w:after="120"/>
        <w:ind w:left="714" w:hanging="357"/>
        <w:contextualSpacing w:val="0"/>
        <w:jc w:val="both"/>
        <w:rPr>
          <w:sz w:val="24"/>
          <w:szCs w:val="24"/>
        </w:rPr>
      </w:pPr>
      <w:r>
        <w:rPr>
          <w:sz w:val="24"/>
          <w:szCs w:val="24"/>
        </w:rPr>
        <w:t>Den Nudelteig durchkneten und portionsweise zu dünnen, flachen Platten ausrollen.</w:t>
      </w:r>
    </w:p>
    <w:p w14:paraId="5507681A" w14:textId="77777777" w:rsidR="00AB5AB3" w:rsidRDefault="00AB5AB3" w:rsidP="00E76E01">
      <w:pPr>
        <w:pStyle w:val="ListParagraph"/>
        <w:numPr>
          <w:ilvl w:val="0"/>
          <w:numId w:val="18"/>
        </w:numPr>
        <w:spacing w:after="120"/>
        <w:ind w:left="714" w:hanging="357"/>
        <w:contextualSpacing w:val="0"/>
        <w:jc w:val="both"/>
        <w:rPr>
          <w:sz w:val="24"/>
          <w:szCs w:val="24"/>
        </w:rPr>
      </w:pPr>
      <w:r>
        <w:rPr>
          <w:sz w:val="24"/>
          <w:szCs w:val="24"/>
        </w:rPr>
        <w:t>Die Füllung häufchenweise mit einem Teelöffel auf der Hälfte der Teigplatten verteilen (etwa 35 Portionen), daumenbreite Abstände dazwischen frei lassen.</w:t>
      </w:r>
    </w:p>
    <w:p w14:paraId="1831851D" w14:textId="77777777" w:rsidR="00AB5AB3" w:rsidRDefault="00AB5AB3" w:rsidP="00E76E01">
      <w:pPr>
        <w:pStyle w:val="ListParagraph"/>
        <w:numPr>
          <w:ilvl w:val="0"/>
          <w:numId w:val="18"/>
        </w:numPr>
        <w:spacing w:after="120"/>
        <w:ind w:left="714" w:hanging="357"/>
        <w:contextualSpacing w:val="0"/>
        <w:jc w:val="both"/>
        <w:rPr>
          <w:sz w:val="24"/>
          <w:szCs w:val="24"/>
        </w:rPr>
      </w:pPr>
      <w:r>
        <w:rPr>
          <w:sz w:val="24"/>
          <w:szCs w:val="24"/>
        </w:rPr>
        <w:t>Die freien Teigplatten darüberlegen, den Teig um die Füllungen herum etwas andrücken. Mit einem Teigrädchen viereckige oder runde Teigtaschen ausradeln.</w:t>
      </w:r>
    </w:p>
    <w:p w14:paraId="3ECC70F1" w14:textId="77777777" w:rsidR="00AB5AB3" w:rsidRDefault="00AB5AB3" w:rsidP="00E76E01">
      <w:pPr>
        <w:pStyle w:val="ListParagraph"/>
        <w:numPr>
          <w:ilvl w:val="0"/>
          <w:numId w:val="18"/>
        </w:numPr>
        <w:spacing w:after="120"/>
        <w:ind w:left="714" w:hanging="357"/>
        <w:contextualSpacing w:val="0"/>
        <w:jc w:val="both"/>
        <w:rPr>
          <w:sz w:val="24"/>
          <w:szCs w:val="24"/>
        </w:rPr>
      </w:pPr>
      <w:r>
        <w:rPr>
          <w:sz w:val="24"/>
          <w:szCs w:val="24"/>
        </w:rPr>
        <w:t>Für die Sauce den Speck klein würfeln und bei mittlerer Hitze in einem Topf auslassen. Die Crème fraîche einrühren und kurz aufkochen, dann die Hitze reduzieren. Mit Pfeffer und Paprika abschmecken.</w:t>
      </w:r>
    </w:p>
    <w:p w14:paraId="4415AB5C" w14:textId="77777777" w:rsidR="00AB5AB3" w:rsidRDefault="00AB5AB3" w:rsidP="00E76E01">
      <w:pPr>
        <w:pStyle w:val="ListParagraph"/>
        <w:numPr>
          <w:ilvl w:val="0"/>
          <w:numId w:val="18"/>
        </w:numPr>
        <w:spacing w:after="120"/>
        <w:ind w:left="714" w:hanging="357"/>
        <w:contextualSpacing w:val="0"/>
        <w:jc w:val="both"/>
        <w:rPr>
          <w:sz w:val="24"/>
          <w:szCs w:val="24"/>
        </w:rPr>
      </w:pPr>
      <w:r>
        <w:rPr>
          <w:sz w:val="24"/>
          <w:szCs w:val="24"/>
        </w:rPr>
        <w:t>Währenddessen die Maultaschen in reichlich kochendem Salzwasser etwa 10 Min. garen, anschließend gut abtropfen lassen. Die 2 Eigelb unter die Speck-Sauce rühren, nicht mehr aufkochen lassen. Zu den gefüllten Nudeln servieren, mit dem Schnittlauch bestreuen.</w:t>
      </w:r>
    </w:p>
    <w:p w14:paraId="0E5BD226" w14:textId="77777777" w:rsidR="00AB5AB3" w:rsidRDefault="00AB5AB3" w:rsidP="00AB5AB3">
      <w:pPr>
        <w:rPr>
          <w:sz w:val="24"/>
          <w:szCs w:val="24"/>
        </w:rPr>
      </w:pPr>
      <w:r>
        <w:rPr>
          <w:sz w:val="24"/>
          <w:szCs w:val="24"/>
        </w:rPr>
        <w:br w:type="page"/>
      </w:r>
    </w:p>
    <w:p w14:paraId="295957BF" w14:textId="77777777" w:rsidR="00AF4B90" w:rsidRDefault="00AF4B90" w:rsidP="00AF4B90">
      <w:pPr>
        <w:pStyle w:val="Heading2"/>
        <w:spacing w:after="240"/>
      </w:pPr>
      <w:r>
        <w:lastRenderedPageBreak/>
        <w:t>Schupfnudeln</w:t>
      </w:r>
      <w:r>
        <w:rPr>
          <w:rStyle w:val="FootnoteReference"/>
        </w:rPr>
        <w:footnoteReference w:id="1400"/>
      </w:r>
      <w:r>
        <w:t xml:space="preserve"> </w:t>
      </w:r>
    </w:p>
    <w:p w14:paraId="638815DF" w14:textId="77777777" w:rsidR="00AF4B90" w:rsidRDefault="00AF4B90" w:rsidP="00AF4B90">
      <w:pPr>
        <w:rPr>
          <w:sz w:val="24"/>
          <w:szCs w:val="24"/>
        </w:rPr>
      </w:pPr>
      <w:r w:rsidRPr="00991091">
        <w:rPr>
          <w:sz w:val="24"/>
          <w:szCs w:val="24"/>
          <w:u w:val="single"/>
        </w:rPr>
        <w:t>Zutaten</w:t>
      </w:r>
      <w:r>
        <w:rPr>
          <w:sz w:val="24"/>
          <w:szCs w:val="24"/>
        </w:rPr>
        <w:t xml:space="preserve"> (für 4 Portionen):</w:t>
      </w:r>
    </w:p>
    <w:p w14:paraId="76BC03E5" w14:textId="77777777" w:rsidR="00AF4B90" w:rsidRDefault="00AF4B90" w:rsidP="00AF4B90">
      <w:pPr>
        <w:rPr>
          <w:sz w:val="24"/>
          <w:szCs w:val="24"/>
        </w:rPr>
      </w:pPr>
      <w:r>
        <w:rPr>
          <w:sz w:val="24"/>
          <w:szCs w:val="24"/>
        </w:rPr>
        <w:t>800 g mehligkochende Kartoffeln</w:t>
      </w:r>
    </w:p>
    <w:p w14:paraId="25EE5A02" w14:textId="77777777" w:rsidR="00AF4B90" w:rsidRDefault="00AF4B90" w:rsidP="00AF4B90">
      <w:pPr>
        <w:rPr>
          <w:sz w:val="24"/>
          <w:szCs w:val="24"/>
        </w:rPr>
      </w:pPr>
      <w:r>
        <w:rPr>
          <w:sz w:val="24"/>
          <w:szCs w:val="24"/>
        </w:rPr>
        <w:t>2 Eier</w:t>
      </w:r>
    </w:p>
    <w:p w14:paraId="43FFD545" w14:textId="77777777" w:rsidR="00AF4B90" w:rsidRDefault="00AF4B90" w:rsidP="00AF4B90">
      <w:pPr>
        <w:rPr>
          <w:sz w:val="24"/>
          <w:szCs w:val="24"/>
        </w:rPr>
      </w:pPr>
      <w:r>
        <w:rPr>
          <w:sz w:val="24"/>
          <w:szCs w:val="24"/>
        </w:rPr>
        <w:t>150 g Mehl</w:t>
      </w:r>
    </w:p>
    <w:p w14:paraId="48A58A0A" w14:textId="77777777" w:rsidR="00AF4B90" w:rsidRDefault="00AF4B90" w:rsidP="00AF4B90">
      <w:pPr>
        <w:rPr>
          <w:sz w:val="24"/>
          <w:szCs w:val="24"/>
        </w:rPr>
      </w:pPr>
      <w:r>
        <w:rPr>
          <w:sz w:val="24"/>
          <w:szCs w:val="24"/>
        </w:rPr>
        <w:t>80 g Butterschmalz</w:t>
      </w:r>
    </w:p>
    <w:p w14:paraId="11AD7089" w14:textId="77777777" w:rsidR="00AF4B90" w:rsidRDefault="00AF4B90" w:rsidP="00AF4B90">
      <w:pPr>
        <w:rPr>
          <w:sz w:val="24"/>
          <w:szCs w:val="24"/>
        </w:rPr>
      </w:pPr>
      <w:r>
        <w:rPr>
          <w:sz w:val="24"/>
          <w:szCs w:val="24"/>
        </w:rPr>
        <w:t>Salz, Pfeffer, Muskat</w:t>
      </w:r>
    </w:p>
    <w:p w14:paraId="45C2F583" w14:textId="77777777" w:rsidR="00AF4B90" w:rsidRDefault="00AF4B90" w:rsidP="00AF4B90">
      <w:pPr>
        <w:rPr>
          <w:sz w:val="24"/>
          <w:szCs w:val="24"/>
        </w:rPr>
      </w:pPr>
      <w:r>
        <w:rPr>
          <w:sz w:val="24"/>
          <w:szCs w:val="24"/>
        </w:rPr>
        <w:t>20 g Butter</w:t>
      </w:r>
    </w:p>
    <w:p w14:paraId="63516FD7" w14:textId="77777777" w:rsidR="00AF4B90" w:rsidRDefault="00AF4B90" w:rsidP="00AF4B90">
      <w:pPr>
        <w:rPr>
          <w:sz w:val="24"/>
          <w:szCs w:val="24"/>
        </w:rPr>
      </w:pPr>
      <w:r>
        <w:rPr>
          <w:sz w:val="24"/>
          <w:szCs w:val="24"/>
        </w:rPr>
        <w:t>Mehl für die Arbeitsfläche</w:t>
      </w:r>
    </w:p>
    <w:p w14:paraId="463C6F5C" w14:textId="77777777" w:rsidR="00AF4B90" w:rsidRDefault="00AF4B90" w:rsidP="00AF4B90">
      <w:pPr>
        <w:rPr>
          <w:sz w:val="24"/>
          <w:szCs w:val="24"/>
        </w:rPr>
      </w:pPr>
    </w:p>
    <w:p w14:paraId="1788F79D" w14:textId="77777777" w:rsidR="00AF4B90" w:rsidRDefault="00AF4B90" w:rsidP="00AF4B90">
      <w:pPr>
        <w:rPr>
          <w:sz w:val="24"/>
          <w:szCs w:val="24"/>
        </w:rPr>
      </w:pPr>
      <w:r>
        <w:rPr>
          <w:sz w:val="24"/>
          <w:szCs w:val="24"/>
        </w:rPr>
        <w:t>Zubereitungszeit: 30 Minuten</w:t>
      </w:r>
    </w:p>
    <w:p w14:paraId="7C8FF7AE" w14:textId="77777777" w:rsidR="00AF4B90" w:rsidRPr="00420800" w:rsidRDefault="00AF4B90" w:rsidP="00B40E8C">
      <w:pPr>
        <w:pStyle w:val="ListParagraph"/>
        <w:numPr>
          <w:ilvl w:val="0"/>
          <w:numId w:val="1128"/>
        </w:numPr>
        <w:spacing w:after="120"/>
        <w:ind w:left="714" w:hanging="357"/>
        <w:contextualSpacing w:val="0"/>
        <w:jc w:val="both"/>
        <w:rPr>
          <w:sz w:val="24"/>
          <w:szCs w:val="24"/>
        </w:rPr>
      </w:pPr>
      <w:r w:rsidRPr="00420800">
        <w:rPr>
          <w:sz w:val="24"/>
          <w:szCs w:val="24"/>
        </w:rPr>
        <w:t>Die Kartoffeln waschen und in kochendem Salzwasser 25 – 30 Minuten garen. Abgießen, heiß pellen und durch eine Kartoffelpresse (Spätzlepresse geht auch, man braucht nur mehr Kraft) in eine Schüssel drücken. Die Masse gut auskühlen lassen.</w:t>
      </w:r>
    </w:p>
    <w:p w14:paraId="3A1DD083" w14:textId="77777777" w:rsidR="00AF4B90" w:rsidRPr="00420800" w:rsidRDefault="00AF4B90" w:rsidP="00B40E8C">
      <w:pPr>
        <w:pStyle w:val="ListParagraph"/>
        <w:numPr>
          <w:ilvl w:val="0"/>
          <w:numId w:val="1128"/>
        </w:numPr>
        <w:spacing w:after="120"/>
        <w:ind w:left="714" w:hanging="357"/>
        <w:contextualSpacing w:val="0"/>
        <w:jc w:val="both"/>
        <w:rPr>
          <w:sz w:val="24"/>
          <w:szCs w:val="24"/>
        </w:rPr>
      </w:pPr>
      <w:r w:rsidRPr="00420800">
        <w:rPr>
          <w:sz w:val="24"/>
          <w:szCs w:val="24"/>
        </w:rPr>
        <w:t>Die Eier und das Mehl unter die Kartoffelmasse kneten und mit Salz, Pfeffer und Muskat würzen.</w:t>
      </w:r>
    </w:p>
    <w:p w14:paraId="24D506A3" w14:textId="77777777" w:rsidR="00AF4B90" w:rsidRPr="00420800" w:rsidRDefault="00AF4B90" w:rsidP="00B40E8C">
      <w:pPr>
        <w:pStyle w:val="ListParagraph"/>
        <w:numPr>
          <w:ilvl w:val="0"/>
          <w:numId w:val="1128"/>
        </w:numPr>
        <w:spacing w:after="120"/>
        <w:ind w:left="714" w:hanging="357"/>
        <w:contextualSpacing w:val="0"/>
        <w:jc w:val="both"/>
        <w:rPr>
          <w:sz w:val="24"/>
          <w:szCs w:val="24"/>
        </w:rPr>
      </w:pPr>
      <w:r w:rsidRPr="00420800">
        <w:rPr>
          <w:sz w:val="24"/>
          <w:szCs w:val="24"/>
        </w:rPr>
        <w:t>Den Kartoffelteig zu einer ca. 6 cm dicken rolle auf bemehlter Arbeitsfläche rollen. In ca. 2 cm breite Scheiben schneiden und fingerförmige, ca. 8 cm lange Schupfnudeln formen.</w:t>
      </w:r>
    </w:p>
    <w:p w14:paraId="1B6C54EA" w14:textId="77777777" w:rsidR="00AF4B90" w:rsidRPr="00420800" w:rsidRDefault="00AF4B90" w:rsidP="00B40E8C">
      <w:pPr>
        <w:pStyle w:val="ListParagraph"/>
        <w:numPr>
          <w:ilvl w:val="0"/>
          <w:numId w:val="1128"/>
        </w:numPr>
        <w:spacing w:after="120"/>
        <w:ind w:left="714" w:hanging="357"/>
        <w:contextualSpacing w:val="0"/>
        <w:jc w:val="both"/>
        <w:rPr>
          <w:sz w:val="24"/>
          <w:szCs w:val="24"/>
        </w:rPr>
      </w:pPr>
      <w:r w:rsidRPr="00420800">
        <w:rPr>
          <w:sz w:val="24"/>
          <w:szCs w:val="24"/>
        </w:rPr>
        <w:t>Die Schupfnudeln in siedendem Wasser ca. 6 Minuten garen, bis sie an der Oberfläche schwimmen.</w:t>
      </w:r>
    </w:p>
    <w:p w14:paraId="2602433E" w14:textId="77777777" w:rsidR="00AF4B90" w:rsidRPr="00420800" w:rsidRDefault="00AF4B90" w:rsidP="00B40E8C">
      <w:pPr>
        <w:pStyle w:val="ListParagraph"/>
        <w:numPr>
          <w:ilvl w:val="0"/>
          <w:numId w:val="1128"/>
        </w:numPr>
        <w:spacing w:after="120"/>
        <w:ind w:left="714" w:hanging="357"/>
        <w:contextualSpacing w:val="0"/>
        <w:jc w:val="both"/>
        <w:rPr>
          <w:sz w:val="24"/>
          <w:szCs w:val="24"/>
        </w:rPr>
      </w:pPr>
      <w:r w:rsidRPr="00420800">
        <w:rPr>
          <w:sz w:val="24"/>
          <w:szCs w:val="24"/>
        </w:rPr>
        <w:t>Mit Hilfe eine</w:t>
      </w:r>
      <w:r>
        <w:rPr>
          <w:sz w:val="24"/>
          <w:szCs w:val="24"/>
        </w:rPr>
        <w:t>s</w:t>
      </w:r>
      <w:r w:rsidRPr="00420800">
        <w:rPr>
          <w:sz w:val="24"/>
          <w:szCs w:val="24"/>
        </w:rPr>
        <w:t xml:space="preserve"> Schaumlöffels herausnehmen, kurz abtropfen lassen und in einer Pfanne mit zerlassener Butter schwenken.</w:t>
      </w:r>
    </w:p>
    <w:p w14:paraId="17441153" w14:textId="4021179A" w:rsidR="00AF4B90" w:rsidRDefault="00AF4B90" w:rsidP="00AF4B90">
      <w:pPr>
        <w:rPr>
          <w:rFonts w:asciiTheme="majorHAnsi" w:eastAsiaTheme="majorEastAsia" w:hAnsiTheme="majorHAnsi" w:cstheme="majorBidi"/>
          <w:color w:val="2F5496" w:themeColor="accent1" w:themeShade="BF"/>
          <w:sz w:val="26"/>
          <w:szCs w:val="26"/>
        </w:rPr>
      </w:pPr>
      <w:r>
        <w:rPr>
          <w:sz w:val="24"/>
          <w:szCs w:val="24"/>
        </w:rPr>
        <w:br w:type="page"/>
      </w:r>
    </w:p>
    <w:p w14:paraId="73AA8456" w14:textId="77777777" w:rsidR="00CC40A2" w:rsidRPr="00FD291E" w:rsidRDefault="00CC40A2" w:rsidP="00CC40A2">
      <w:pPr>
        <w:pStyle w:val="Heading2"/>
        <w:spacing w:after="240"/>
        <w:rPr>
          <w:rStyle w:val="Heading2Char"/>
        </w:rPr>
      </w:pPr>
      <w:r w:rsidRPr="00CC40A2">
        <w:rPr>
          <w:rStyle w:val="Heading2Char"/>
        </w:rPr>
        <w:lastRenderedPageBreak/>
        <w:t>Schupfnudeln mit Sauerkraut</w:t>
      </w:r>
      <w:r>
        <w:rPr>
          <w:rStyle w:val="FootnoteReference"/>
        </w:rPr>
        <w:footnoteReference w:id="1401"/>
      </w:r>
      <w:r w:rsidRPr="00FD291E">
        <w:rPr>
          <w:rStyle w:val="Heading2Char"/>
        </w:rPr>
        <w:t xml:space="preserve"> </w:t>
      </w:r>
    </w:p>
    <w:p w14:paraId="6FA3CE73" w14:textId="77777777" w:rsidR="00CC40A2" w:rsidRDefault="00CC40A2" w:rsidP="00CC40A2">
      <w:pPr>
        <w:rPr>
          <w:sz w:val="24"/>
          <w:szCs w:val="24"/>
        </w:rPr>
      </w:pPr>
      <w:r w:rsidRPr="007C314B">
        <w:rPr>
          <w:sz w:val="24"/>
          <w:szCs w:val="24"/>
          <w:u w:val="single"/>
        </w:rPr>
        <w:t>Zutaten</w:t>
      </w:r>
      <w:r>
        <w:rPr>
          <w:sz w:val="24"/>
          <w:szCs w:val="24"/>
        </w:rPr>
        <w:t xml:space="preserve"> (für 4 Portionen):</w:t>
      </w:r>
    </w:p>
    <w:p w14:paraId="7A3411AD" w14:textId="77777777" w:rsidR="00CC40A2" w:rsidRDefault="00CC40A2" w:rsidP="00CC40A2">
      <w:pPr>
        <w:rPr>
          <w:sz w:val="24"/>
          <w:szCs w:val="24"/>
        </w:rPr>
      </w:pPr>
      <w:r>
        <w:rPr>
          <w:sz w:val="24"/>
          <w:szCs w:val="24"/>
        </w:rPr>
        <w:t>100 g durchwachsener Speck</w:t>
      </w:r>
    </w:p>
    <w:p w14:paraId="3A971C73" w14:textId="77777777" w:rsidR="00CC40A2" w:rsidRDefault="00CC40A2" w:rsidP="00CC40A2">
      <w:pPr>
        <w:rPr>
          <w:sz w:val="24"/>
          <w:szCs w:val="24"/>
        </w:rPr>
      </w:pPr>
      <w:r>
        <w:rPr>
          <w:sz w:val="24"/>
          <w:szCs w:val="24"/>
        </w:rPr>
        <w:t>1 Zwiebel</w:t>
      </w:r>
    </w:p>
    <w:p w14:paraId="522B3255" w14:textId="77777777" w:rsidR="00CC40A2" w:rsidRDefault="00CC40A2" w:rsidP="00CC40A2">
      <w:pPr>
        <w:rPr>
          <w:sz w:val="24"/>
          <w:szCs w:val="24"/>
        </w:rPr>
      </w:pPr>
      <w:r>
        <w:rPr>
          <w:sz w:val="24"/>
          <w:szCs w:val="24"/>
        </w:rPr>
        <w:t>1 EL Öl</w:t>
      </w:r>
    </w:p>
    <w:p w14:paraId="5E36B674" w14:textId="77777777" w:rsidR="00CC40A2" w:rsidRDefault="00CC40A2" w:rsidP="00CC40A2">
      <w:pPr>
        <w:rPr>
          <w:sz w:val="24"/>
          <w:szCs w:val="24"/>
        </w:rPr>
      </w:pPr>
      <w:r>
        <w:rPr>
          <w:sz w:val="24"/>
          <w:szCs w:val="24"/>
        </w:rPr>
        <w:t>800 g Sauerkraut</w:t>
      </w:r>
    </w:p>
    <w:p w14:paraId="7402563B" w14:textId="77777777" w:rsidR="00CC40A2" w:rsidRDefault="00CC40A2" w:rsidP="00CC40A2">
      <w:pPr>
        <w:rPr>
          <w:sz w:val="24"/>
          <w:szCs w:val="24"/>
        </w:rPr>
      </w:pPr>
      <w:r>
        <w:rPr>
          <w:sz w:val="24"/>
          <w:szCs w:val="24"/>
        </w:rPr>
        <w:t>100 ml Weißwein</w:t>
      </w:r>
    </w:p>
    <w:p w14:paraId="18B30A53" w14:textId="77777777" w:rsidR="00CC40A2" w:rsidRDefault="00CC40A2" w:rsidP="00CC40A2">
      <w:pPr>
        <w:rPr>
          <w:sz w:val="24"/>
          <w:szCs w:val="24"/>
        </w:rPr>
      </w:pPr>
      <w:r>
        <w:rPr>
          <w:sz w:val="24"/>
          <w:szCs w:val="24"/>
        </w:rPr>
        <w:t>100 ml Apfelsaft</w:t>
      </w:r>
    </w:p>
    <w:p w14:paraId="279FD36B" w14:textId="77777777" w:rsidR="00CC40A2" w:rsidRDefault="00CC40A2" w:rsidP="00CC40A2">
      <w:pPr>
        <w:rPr>
          <w:sz w:val="24"/>
          <w:szCs w:val="24"/>
        </w:rPr>
      </w:pPr>
      <w:r>
        <w:rPr>
          <w:sz w:val="24"/>
          <w:szCs w:val="24"/>
        </w:rPr>
        <w:t>100 ml Gemüsebrühe</w:t>
      </w:r>
    </w:p>
    <w:p w14:paraId="397E6B5D" w14:textId="77777777" w:rsidR="00CC40A2" w:rsidRDefault="00CC40A2" w:rsidP="00CC40A2">
      <w:pPr>
        <w:rPr>
          <w:sz w:val="24"/>
          <w:szCs w:val="24"/>
        </w:rPr>
      </w:pPr>
      <w:r>
        <w:rPr>
          <w:sz w:val="24"/>
          <w:szCs w:val="24"/>
        </w:rPr>
        <w:t>5 Wacholderbeeren</w:t>
      </w:r>
    </w:p>
    <w:p w14:paraId="41E9B12B" w14:textId="77777777" w:rsidR="00CC40A2" w:rsidRDefault="00CC40A2" w:rsidP="00CC40A2">
      <w:pPr>
        <w:rPr>
          <w:sz w:val="24"/>
          <w:szCs w:val="24"/>
        </w:rPr>
      </w:pPr>
      <w:r>
        <w:rPr>
          <w:sz w:val="24"/>
          <w:szCs w:val="24"/>
        </w:rPr>
        <w:t>Je 1 Lorbeerblatt und 1 Nelke</w:t>
      </w:r>
    </w:p>
    <w:p w14:paraId="3D3E850E" w14:textId="77777777" w:rsidR="00CC40A2" w:rsidRDefault="00CC40A2" w:rsidP="00CC40A2">
      <w:pPr>
        <w:rPr>
          <w:sz w:val="24"/>
          <w:szCs w:val="24"/>
        </w:rPr>
      </w:pPr>
      <w:r>
        <w:rPr>
          <w:sz w:val="24"/>
          <w:szCs w:val="24"/>
        </w:rPr>
        <w:t>Kümmel nach Belieben</w:t>
      </w:r>
    </w:p>
    <w:p w14:paraId="22833A09" w14:textId="77777777" w:rsidR="00CC40A2" w:rsidRDefault="00CC40A2" w:rsidP="00CC40A2">
      <w:pPr>
        <w:rPr>
          <w:sz w:val="24"/>
          <w:szCs w:val="24"/>
        </w:rPr>
      </w:pPr>
      <w:r>
        <w:rPr>
          <w:sz w:val="24"/>
          <w:szCs w:val="24"/>
        </w:rPr>
        <w:t>1 kg gekochte und gepellte Kartoffeln vom Vortag</w:t>
      </w:r>
    </w:p>
    <w:p w14:paraId="1F563DD8" w14:textId="77777777" w:rsidR="00CC40A2" w:rsidRDefault="00CC40A2" w:rsidP="00CC40A2">
      <w:pPr>
        <w:rPr>
          <w:sz w:val="24"/>
          <w:szCs w:val="24"/>
        </w:rPr>
      </w:pPr>
      <w:r>
        <w:rPr>
          <w:sz w:val="24"/>
          <w:szCs w:val="24"/>
        </w:rPr>
        <w:t>250 g Mehl</w:t>
      </w:r>
    </w:p>
    <w:p w14:paraId="4A8F4163" w14:textId="77777777" w:rsidR="00CC40A2" w:rsidRDefault="00CC40A2" w:rsidP="00CC40A2">
      <w:pPr>
        <w:rPr>
          <w:sz w:val="24"/>
          <w:szCs w:val="24"/>
        </w:rPr>
      </w:pPr>
      <w:r>
        <w:rPr>
          <w:sz w:val="24"/>
          <w:szCs w:val="24"/>
        </w:rPr>
        <w:t>2 Eier</w:t>
      </w:r>
    </w:p>
    <w:p w14:paraId="74CC5C76" w14:textId="77777777" w:rsidR="00CC40A2" w:rsidRDefault="00CC40A2" w:rsidP="00CC40A2">
      <w:pPr>
        <w:rPr>
          <w:sz w:val="24"/>
          <w:szCs w:val="24"/>
        </w:rPr>
      </w:pPr>
      <w:r>
        <w:rPr>
          <w:sz w:val="24"/>
          <w:szCs w:val="24"/>
        </w:rPr>
        <w:t>Salz, Pfeffer, Muskatnuss, Zucker</w:t>
      </w:r>
    </w:p>
    <w:p w14:paraId="5F04117A" w14:textId="77777777" w:rsidR="00CC40A2" w:rsidRDefault="00CC40A2" w:rsidP="00CC40A2">
      <w:pPr>
        <w:rPr>
          <w:sz w:val="24"/>
          <w:szCs w:val="24"/>
        </w:rPr>
      </w:pPr>
    </w:p>
    <w:p w14:paraId="3A1F63D7" w14:textId="77777777" w:rsidR="00CC40A2" w:rsidRDefault="00CC40A2" w:rsidP="00CC40A2">
      <w:pPr>
        <w:rPr>
          <w:sz w:val="24"/>
          <w:szCs w:val="24"/>
        </w:rPr>
      </w:pPr>
      <w:r>
        <w:rPr>
          <w:sz w:val="24"/>
          <w:szCs w:val="24"/>
        </w:rPr>
        <w:t>Zubereitungszeit: 1 Stunde</w:t>
      </w:r>
    </w:p>
    <w:p w14:paraId="614605DF" w14:textId="77777777" w:rsidR="00CC40A2" w:rsidRPr="000A6838" w:rsidRDefault="00CC40A2" w:rsidP="00B40E8C">
      <w:pPr>
        <w:pStyle w:val="ListParagraph"/>
        <w:numPr>
          <w:ilvl w:val="0"/>
          <w:numId w:val="904"/>
        </w:numPr>
        <w:spacing w:after="120"/>
        <w:ind w:left="714" w:hanging="357"/>
        <w:contextualSpacing w:val="0"/>
        <w:jc w:val="both"/>
        <w:rPr>
          <w:sz w:val="24"/>
          <w:szCs w:val="24"/>
        </w:rPr>
      </w:pPr>
      <w:r w:rsidRPr="000A6838">
        <w:rPr>
          <w:sz w:val="24"/>
          <w:szCs w:val="24"/>
        </w:rPr>
        <w:t>Für das Sauerkraut den Speck fein würfeln. Die Zwiebeln schälen und hacken. In einem Topf das Öl erhitzen. Den Speck mit den Zwiebeln darin anbraten. Das Sauerkraut in einen Topf geben, mit Wein, Saft und Brühe ablöschen. Die Gewürze dazugeben. Alles bei schwacher Hitze 45 Minuten schmoren lassen.</w:t>
      </w:r>
    </w:p>
    <w:p w14:paraId="565C22E3" w14:textId="77777777" w:rsidR="00CC40A2" w:rsidRPr="000A6838" w:rsidRDefault="00CC40A2" w:rsidP="00B40E8C">
      <w:pPr>
        <w:pStyle w:val="ListParagraph"/>
        <w:numPr>
          <w:ilvl w:val="0"/>
          <w:numId w:val="904"/>
        </w:numPr>
        <w:spacing w:after="120"/>
        <w:ind w:left="714" w:hanging="357"/>
        <w:contextualSpacing w:val="0"/>
        <w:jc w:val="both"/>
        <w:rPr>
          <w:sz w:val="24"/>
          <w:szCs w:val="24"/>
        </w:rPr>
      </w:pPr>
      <w:r w:rsidRPr="000A6838">
        <w:rPr>
          <w:sz w:val="24"/>
          <w:szCs w:val="24"/>
        </w:rPr>
        <w:t>Für die Schupfnudeln die Kartoffeln reiben oder durch die Presse drücken. Kartoffeln mit Mehl, eiern, Salz, Pfeffer und Muskat zu einem teig verkneten. Daraus daumengroße Nudeln formen.</w:t>
      </w:r>
    </w:p>
    <w:p w14:paraId="27B3475E" w14:textId="77777777" w:rsidR="00CC40A2" w:rsidRPr="007C314B" w:rsidRDefault="00CC40A2" w:rsidP="00B40E8C">
      <w:pPr>
        <w:pStyle w:val="ListParagraph"/>
        <w:numPr>
          <w:ilvl w:val="0"/>
          <w:numId w:val="904"/>
        </w:numPr>
        <w:spacing w:after="120"/>
        <w:ind w:left="714" w:hanging="357"/>
        <w:contextualSpacing w:val="0"/>
        <w:jc w:val="both"/>
        <w:rPr>
          <w:sz w:val="24"/>
          <w:szCs w:val="24"/>
        </w:rPr>
      </w:pPr>
      <w:r w:rsidRPr="007C314B">
        <w:rPr>
          <w:sz w:val="24"/>
          <w:szCs w:val="24"/>
        </w:rPr>
        <w:t>In einem großen Topf Salzwasser zum Kochen bringen. Die Schupfnudeln darin 2 Minuten kochen lassen, dann mit einem Schaumlöffel herausnehmen und abtropfen lassen. In einer Pfanne Butterschmalz erhitzen und die Nudeln darin portionsweise goldbraun braten. Sauerkraut mit Salz und Pfeffer und Zucker abschmecken. Fertig.</w:t>
      </w:r>
    </w:p>
    <w:p w14:paraId="23C5A004" w14:textId="77777777" w:rsidR="00CC40A2" w:rsidRDefault="00CC40A2" w:rsidP="00CC40A2">
      <w:pPr>
        <w:ind w:left="708" w:hanging="708"/>
        <w:jc w:val="both"/>
        <w:rPr>
          <w:sz w:val="24"/>
          <w:szCs w:val="24"/>
        </w:rPr>
      </w:pPr>
      <w:r>
        <w:rPr>
          <w:sz w:val="24"/>
          <w:szCs w:val="24"/>
        </w:rPr>
        <w:lastRenderedPageBreak/>
        <w:t>Info:</w:t>
      </w:r>
      <w:r>
        <w:rPr>
          <w:sz w:val="24"/>
          <w:szCs w:val="24"/>
        </w:rPr>
        <w:tab/>
        <w:t xml:space="preserve">Bei mir klappen die Schupfnudeln nie </w:t>
      </w:r>
      <w:r w:rsidRPr="000A6838">
        <w:rPr>
          <w:rFonts w:ascii="Segoe UI Symbol" w:hAnsi="Segoe UI Symbol" w:cs="Segoe UI Symbol"/>
          <w:sz w:val="24"/>
          <w:szCs w:val="24"/>
        </w:rPr>
        <w:t>☹</w:t>
      </w:r>
      <w:r w:rsidRPr="000A6838">
        <w:rPr>
          <w:sz w:val="24"/>
          <w:szCs w:val="24"/>
        </w:rPr>
        <w:t>,</w:t>
      </w:r>
      <w:r>
        <w:rPr>
          <w:sz w:val="24"/>
          <w:szCs w:val="24"/>
        </w:rPr>
        <w:t xml:space="preserve"> also die selbstgemachten. Muss ich halt weiter immer welche aus dem Supermarkt kaufen. Übrigens, heißen Schupfnudeln auch Buabaspitzla</w:t>
      </w:r>
      <w:r w:rsidRPr="00E7033B">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6F987C23" w14:textId="77777777" w:rsidR="00CC40A2" w:rsidRDefault="00CC40A2" w:rsidP="00CC40A2">
      <w:pPr>
        <w:rPr>
          <w:sz w:val="24"/>
          <w:szCs w:val="24"/>
        </w:rPr>
      </w:pPr>
      <w:r>
        <w:rPr>
          <w:sz w:val="24"/>
          <w:szCs w:val="24"/>
        </w:rPr>
        <w:br w:type="page"/>
      </w:r>
    </w:p>
    <w:p w14:paraId="3740FEF8" w14:textId="222EE77D" w:rsidR="00AB5AB3" w:rsidRDefault="00AB5AB3" w:rsidP="00EF31F8">
      <w:pPr>
        <w:pStyle w:val="Heading2"/>
        <w:spacing w:after="240"/>
      </w:pPr>
      <w:r>
        <w:lastRenderedPageBreak/>
        <w:t>Schupfnudeln mit Schinken-Zwiebel-Kraut</w:t>
      </w:r>
      <w:r w:rsidR="0053056E">
        <w:rPr>
          <w:rStyle w:val="FootnoteReference"/>
        </w:rPr>
        <w:footnoteReference w:id="1402"/>
      </w:r>
    </w:p>
    <w:p w14:paraId="538244FD" w14:textId="0BF58A07" w:rsidR="00AB5AB3" w:rsidRDefault="00AB5AB3" w:rsidP="00AB5AB3">
      <w:pPr>
        <w:rPr>
          <w:sz w:val="24"/>
          <w:szCs w:val="24"/>
        </w:rPr>
      </w:pPr>
      <w:r w:rsidRPr="00EF31F8">
        <w:rPr>
          <w:sz w:val="24"/>
          <w:szCs w:val="24"/>
          <w:u w:val="single"/>
        </w:rPr>
        <w:t>Zutaten</w:t>
      </w:r>
      <w:r>
        <w:rPr>
          <w:sz w:val="24"/>
          <w:szCs w:val="24"/>
        </w:rPr>
        <w:t xml:space="preserve"> </w:t>
      </w:r>
      <w:r w:rsidR="00EF31F8">
        <w:rPr>
          <w:sz w:val="24"/>
          <w:szCs w:val="24"/>
        </w:rPr>
        <w:t>(</w:t>
      </w:r>
      <w:r>
        <w:rPr>
          <w:sz w:val="24"/>
          <w:szCs w:val="24"/>
        </w:rPr>
        <w:t>für 4 Portionen</w:t>
      </w:r>
      <w:r w:rsidR="00EF31F8">
        <w:rPr>
          <w:sz w:val="24"/>
          <w:szCs w:val="24"/>
        </w:rPr>
        <w:t>):</w:t>
      </w:r>
    </w:p>
    <w:p w14:paraId="479D7008" w14:textId="77777777" w:rsidR="00AB5AB3" w:rsidRDefault="00AB5AB3" w:rsidP="00AB5AB3">
      <w:pPr>
        <w:rPr>
          <w:sz w:val="24"/>
          <w:szCs w:val="24"/>
        </w:rPr>
      </w:pPr>
      <w:r>
        <w:rPr>
          <w:sz w:val="24"/>
          <w:szCs w:val="24"/>
        </w:rPr>
        <w:t>500 g Kartoffeln (mehlig kochende Sorte)</w:t>
      </w:r>
    </w:p>
    <w:p w14:paraId="0BCBB7E4" w14:textId="77777777" w:rsidR="00AB5AB3" w:rsidRDefault="00AB5AB3" w:rsidP="00AB5AB3">
      <w:pPr>
        <w:rPr>
          <w:sz w:val="24"/>
          <w:szCs w:val="24"/>
        </w:rPr>
      </w:pPr>
      <w:r>
        <w:rPr>
          <w:sz w:val="24"/>
          <w:szCs w:val="24"/>
        </w:rPr>
        <w:t>2 Eier</w:t>
      </w:r>
    </w:p>
    <w:p w14:paraId="215A4D9E" w14:textId="77777777" w:rsidR="00AB5AB3" w:rsidRDefault="00AB5AB3" w:rsidP="00AB5AB3">
      <w:pPr>
        <w:rPr>
          <w:sz w:val="24"/>
          <w:szCs w:val="24"/>
        </w:rPr>
      </w:pPr>
      <w:r>
        <w:rPr>
          <w:sz w:val="24"/>
          <w:szCs w:val="24"/>
        </w:rPr>
        <w:t>150-200 g Mehl</w:t>
      </w:r>
    </w:p>
    <w:p w14:paraId="20606B2F" w14:textId="77777777" w:rsidR="00AB5AB3" w:rsidRDefault="00AB5AB3" w:rsidP="00AB5AB3">
      <w:pPr>
        <w:rPr>
          <w:sz w:val="24"/>
          <w:szCs w:val="24"/>
        </w:rPr>
      </w:pPr>
      <w:r>
        <w:rPr>
          <w:sz w:val="24"/>
          <w:szCs w:val="24"/>
        </w:rPr>
        <w:t>Frisch geriebene Muskatnuss</w:t>
      </w:r>
    </w:p>
    <w:p w14:paraId="2DFCBA2D" w14:textId="77777777" w:rsidR="00AB5AB3" w:rsidRDefault="00AB5AB3" w:rsidP="00AB5AB3">
      <w:pPr>
        <w:rPr>
          <w:sz w:val="24"/>
          <w:szCs w:val="24"/>
        </w:rPr>
      </w:pPr>
      <w:r>
        <w:rPr>
          <w:sz w:val="24"/>
          <w:szCs w:val="24"/>
        </w:rPr>
        <w:t>2 Zwiebeln</w:t>
      </w:r>
    </w:p>
    <w:p w14:paraId="537F0A7E" w14:textId="77777777" w:rsidR="00AB5AB3" w:rsidRDefault="00AB5AB3" w:rsidP="00AB5AB3">
      <w:pPr>
        <w:rPr>
          <w:sz w:val="24"/>
          <w:szCs w:val="24"/>
        </w:rPr>
      </w:pPr>
      <w:r>
        <w:rPr>
          <w:sz w:val="24"/>
          <w:szCs w:val="24"/>
        </w:rPr>
        <w:t>200 g gekochter Schinken in Scheiben</w:t>
      </w:r>
    </w:p>
    <w:p w14:paraId="4BC25BD0" w14:textId="77777777" w:rsidR="00AB5AB3" w:rsidRDefault="00AB5AB3" w:rsidP="00AB5AB3">
      <w:pPr>
        <w:rPr>
          <w:sz w:val="24"/>
          <w:szCs w:val="24"/>
        </w:rPr>
      </w:pPr>
      <w:r>
        <w:rPr>
          <w:sz w:val="24"/>
          <w:szCs w:val="24"/>
        </w:rPr>
        <w:t>300 g Sauerkraut</w:t>
      </w:r>
    </w:p>
    <w:p w14:paraId="7A4924CF" w14:textId="77777777" w:rsidR="00AB5AB3" w:rsidRDefault="00AB5AB3" w:rsidP="00AB5AB3">
      <w:pPr>
        <w:rPr>
          <w:sz w:val="24"/>
          <w:szCs w:val="24"/>
        </w:rPr>
      </w:pPr>
      <w:r>
        <w:rPr>
          <w:sz w:val="24"/>
          <w:szCs w:val="24"/>
        </w:rPr>
        <w:t>2 EL Butterschmalz</w:t>
      </w:r>
    </w:p>
    <w:p w14:paraId="631608C4" w14:textId="77777777" w:rsidR="00AB5AB3" w:rsidRDefault="00AB5AB3" w:rsidP="00AB5AB3">
      <w:pPr>
        <w:rPr>
          <w:sz w:val="24"/>
          <w:szCs w:val="24"/>
        </w:rPr>
      </w:pPr>
      <w:r>
        <w:rPr>
          <w:sz w:val="24"/>
          <w:szCs w:val="24"/>
        </w:rPr>
        <w:t>150 g Crème fraîche</w:t>
      </w:r>
    </w:p>
    <w:p w14:paraId="5F5B32E0" w14:textId="77777777" w:rsidR="00AB5AB3" w:rsidRDefault="00AB5AB3" w:rsidP="00AB5AB3">
      <w:pPr>
        <w:rPr>
          <w:sz w:val="24"/>
          <w:szCs w:val="24"/>
        </w:rPr>
      </w:pPr>
      <w:r>
        <w:rPr>
          <w:sz w:val="24"/>
          <w:szCs w:val="24"/>
        </w:rPr>
        <w:t>1 EL Zitronensaft</w:t>
      </w:r>
    </w:p>
    <w:p w14:paraId="48BB95E3" w14:textId="195CFA00" w:rsidR="00AB5AB3" w:rsidRDefault="00AB5AB3" w:rsidP="00AB5AB3">
      <w:pPr>
        <w:rPr>
          <w:sz w:val="24"/>
          <w:szCs w:val="24"/>
        </w:rPr>
      </w:pPr>
      <w:r>
        <w:rPr>
          <w:sz w:val="24"/>
          <w:szCs w:val="24"/>
        </w:rPr>
        <w:t>S</w:t>
      </w:r>
      <w:r w:rsidR="00EF31F8">
        <w:rPr>
          <w:sz w:val="24"/>
          <w:szCs w:val="24"/>
        </w:rPr>
        <w:t>alz, s</w:t>
      </w:r>
      <w:r>
        <w:rPr>
          <w:sz w:val="24"/>
          <w:szCs w:val="24"/>
        </w:rPr>
        <w:t>chwarzer Pfeffer aus der Mühle</w:t>
      </w:r>
    </w:p>
    <w:p w14:paraId="5F720F7D" w14:textId="77777777" w:rsidR="00AB5AB3" w:rsidRDefault="00AB5AB3" w:rsidP="00AB5AB3">
      <w:pPr>
        <w:rPr>
          <w:sz w:val="24"/>
          <w:szCs w:val="24"/>
        </w:rPr>
      </w:pPr>
      <w:r>
        <w:rPr>
          <w:sz w:val="24"/>
          <w:szCs w:val="24"/>
        </w:rPr>
        <w:t>1 TL frischer Thymian (oder etwa ½ TL getrockneter)</w:t>
      </w:r>
    </w:p>
    <w:p w14:paraId="35C90913" w14:textId="77777777" w:rsidR="00AB5AB3" w:rsidRDefault="00AB5AB3" w:rsidP="00AB5AB3">
      <w:pPr>
        <w:rPr>
          <w:sz w:val="24"/>
          <w:szCs w:val="24"/>
        </w:rPr>
      </w:pPr>
    </w:p>
    <w:p w14:paraId="7C6DEF7F" w14:textId="77777777" w:rsidR="00AB5AB3" w:rsidRDefault="00AB5AB3" w:rsidP="00AB5AB3">
      <w:pPr>
        <w:rPr>
          <w:sz w:val="24"/>
          <w:szCs w:val="24"/>
        </w:rPr>
      </w:pPr>
      <w:r>
        <w:rPr>
          <w:sz w:val="24"/>
          <w:szCs w:val="24"/>
        </w:rPr>
        <w:t>Zubereitungszeit: etwa 2 Std. plus am Vortag Garzeit für die Kartoffeln</w:t>
      </w:r>
    </w:p>
    <w:p w14:paraId="2089D3EC" w14:textId="77777777" w:rsidR="00AB5AB3" w:rsidRDefault="00AB5AB3" w:rsidP="00E76E01">
      <w:pPr>
        <w:pStyle w:val="ListParagraph"/>
        <w:numPr>
          <w:ilvl w:val="0"/>
          <w:numId w:val="26"/>
        </w:numPr>
        <w:spacing w:after="120"/>
        <w:ind w:left="714" w:hanging="357"/>
        <w:contextualSpacing w:val="0"/>
        <w:jc w:val="both"/>
        <w:rPr>
          <w:sz w:val="24"/>
          <w:szCs w:val="24"/>
        </w:rPr>
      </w:pPr>
      <w:r>
        <w:rPr>
          <w:sz w:val="24"/>
          <w:szCs w:val="24"/>
        </w:rPr>
        <w:t>Am Vortag die Kartoffeln abbürsten, in Salzwasser kochen, abgießen und abkühlen lassen. Am nächsten Tag pelle und durch die Kartoffelpresse drücken. Die Eier und ½ TL Salz dazugeben, nach und nach mit Mehl zu einem glatten teig kneten. Mit Muskat würzen.</w:t>
      </w:r>
    </w:p>
    <w:p w14:paraId="6293D714" w14:textId="77777777" w:rsidR="00AB5AB3" w:rsidRDefault="00AB5AB3" w:rsidP="00E76E01">
      <w:pPr>
        <w:pStyle w:val="ListParagraph"/>
        <w:numPr>
          <w:ilvl w:val="0"/>
          <w:numId w:val="26"/>
        </w:numPr>
        <w:spacing w:after="120"/>
        <w:ind w:left="714" w:hanging="357"/>
        <w:contextualSpacing w:val="0"/>
        <w:jc w:val="both"/>
        <w:rPr>
          <w:sz w:val="24"/>
          <w:szCs w:val="24"/>
        </w:rPr>
      </w:pPr>
      <w:r>
        <w:rPr>
          <w:sz w:val="24"/>
          <w:szCs w:val="24"/>
        </w:rPr>
        <w:t>Den Kartoffelteig zu einer Rolle von etwa 5 cm Durchmesser formen, dünn mit Mehl bestäuben. Mit einem scharfen Messer etwa 1 cm breite scheiben abschneiden.</w:t>
      </w:r>
    </w:p>
    <w:p w14:paraId="5CAF0C01" w14:textId="77777777" w:rsidR="00AB5AB3" w:rsidRDefault="00AB5AB3" w:rsidP="00E76E01">
      <w:pPr>
        <w:pStyle w:val="ListParagraph"/>
        <w:numPr>
          <w:ilvl w:val="0"/>
          <w:numId w:val="26"/>
        </w:numPr>
        <w:spacing w:after="120"/>
        <w:ind w:left="714" w:hanging="357"/>
        <w:contextualSpacing w:val="0"/>
        <w:jc w:val="both"/>
        <w:rPr>
          <w:sz w:val="24"/>
          <w:szCs w:val="24"/>
        </w:rPr>
      </w:pPr>
      <w:r>
        <w:rPr>
          <w:sz w:val="24"/>
          <w:szCs w:val="24"/>
        </w:rPr>
        <w:t>Jede Scheibe auf bemehlter Fläche mit der Hand zu einem dünnen Würstchen rollen, die beiden Enden spitz formen (8-10 cm lang, 1-2 cm dick). Fein mit Mehl bestäuben.</w:t>
      </w:r>
    </w:p>
    <w:p w14:paraId="426C783A" w14:textId="77777777" w:rsidR="00AB5AB3" w:rsidRDefault="00AB5AB3" w:rsidP="00E76E01">
      <w:pPr>
        <w:pStyle w:val="ListParagraph"/>
        <w:numPr>
          <w:ilvl w:val="0"/>
          <w:numId w:val="26"/>
        </w:numPr>
        <w:spacing w:after="120"/>
        <w:ind w:left="714" w:hanging="357"/>
        <w:contextualSpacing w:val="0"/>
        <w:jc w:val="both"/>
        <w:rPr>
          <w:sz w:val="24"/>
          <w:szCs w:val="24"/>
        </w:rPr>
      </w:pPr>
      <w:r>
        <w:rPr>
          <w:sz w:val="24"/>
          <w:szCs w:val="24"/>
        </w:rPr>
        <w:t>In einem Topf Wasser aufkochen, salzen. Die Schupfnudeln portionsweise hineingeben, nach dem Aufwallen etwa 2 Min. ziehen lassen. Mit dem Schaumlöffel herausnehmen, kurz in kaltes Wasser tauchen und ein einem Sieb gut abtropfen lassen.</w:t>
      </w:r>
    </w:p>
    <w:p w14:paraId="564D1832" w14:textId="77777777" w:rsidR="00AB5AB3" w:rsidRDefault="00AB5AB3" w:rsidP="00E76E01">
      <w:pPr>
        <w:pStyle w:val="ListParagraph"/>
        <w:numPr>
          <w:ilvl w:val="0"/>
          <w:numId w:val="26"/>
        </w:numPr>
        <w:spacing w:after="120"/>
        <w:ind w:left="714" w:hanging="357"/>
        <w:contextualSpacing w:val="0"/>
        <w:jc w:val="both"/>
        <w:rPr>
          <w:sz w:val="24"/>
          <w:szCs w:val="24"/>
        </w:rPr>
      </w:pPr>
      <w:r>
        <w:rPr>
          <w:sz w:val="24"/>
          <w:szCs w:val="24"/>
        </w:rPr>
        <w:t>Für das Kraut die Zwiebeln halbieren, in dünne Scheiben schneiden. Den Schinken in schmale, lange Streifen schneiden. Das Sauerkraut mit einer Gabel auflockern, eventuell etwas zerkleinern.</w:t>
      </w:r>
    </w:p>
    <w:p w14:paraId="66A608CF" w14:textId="77777777" w:rsidR="00AB5AB3" w:rsidRDefault="00AB5AB3" w:rsidP="00E76E01">
      <w:pPr>
        <w:pStyle w:val="ListParagraph"/>
        <w:numPr>
          <w:ilvl w:val="0"/>
          <w:numId w:val="26"/>
        </w:numPr>
        <w:spacing w:after="120"/>
        <w:ind w:left="714" w:hanging="357"/>
        <w:contextualSpacing w:val="0"/>
        <w:jc w:val="both"/>
        <w:rPr>
          <w:sz w:val="24"/>
          <w:szCs w:val="24"/>
        </w:rPr>
      </w:pPr>
      <w:r>
        <w:rPr>
          <w:sz w:val="24"/>
          <w:szCs w:val="24"/>
        </w:rPr>
        <w:lastRenderedPageBreak/>
        <w:t>In einer Pfanne die Hälfte vom Butterschmalz erhitzen, die Zwiebeln einrühren und andünsten. Die Schinkenstreifen und das aufgelockerte Kraut untermischen, etwa 10 Min. sanft braten. Crème fraîche mit Zitronensaft, Salz, Pfeffer, Muskat und Thymian würzen, unters Kraut mischen.</w:t>
      </w:r>
    </w:p>
    <w:p w14:paraId="0AACD474" w14:textId="77777777" w:rsidR="00AB5AB3" w:rsidRDefault="00AB5AB3" w:rsidP="00E76E01">
      <w:pPr>
        <w:pStyle w:val="ListParagraph"/>
        <w:numPr>
          <w:ilvl w:val="0"/>
          <w:numId w:val="26"/>
        </w:numPr>
        <w:spacing w:after="120"/>
        <w:contextualSpacing w:val="0"/>
        <w:jc w:val="both"/>
        <w:rPr>
          <w:sz w:val="24"/>
          <w:szCs w:val="24"/>
        </w:rPr>
      </w:pPr>
      <w:r>
        <w:rPr>
          <w:sz w:val="24"/>
          <w:szCs w:val="24"/>
        </w:rPr>
        <w:t>Währenddessen in einer großen, schweren Pfanne das restliche Butterschmalz erhitzen. Die Schupfnudeln rundum goldgelb braten, vorsichtig wenden. Zum Schinken-Zwiebel-Kraut servieren. Nach Belieben mit Thymianblättchen betreuen.</w:t>
      </w:r>
    </w:p>
    <w:p w14:paraId="3AB89301" w14:textId="77777777" w:rsidR="00EF31F8" w:rsidRDefault="00EF31F8" w:rsidP="00AB5AB3">
      <w:pPr>
        <w:rPr>
          <w:sz w:val="24"/>
          <w:szCs w:val="24"/>
        </w:rPr>
      </w:pPr>
    </w:p>
    <w:p w14:paraId="14214028" w14:textId="3BAFB1F8" w:rsidR="00AB5AB3" w:rsidRDefault="00AB5AB3" w:rsidP="00AB5AB3">
      <w:pPr>
        <w:rPr>
          <w:sz w:val="24"/>
          <w:szCs w:val="24"/>
        </w:rPr>
      </w:pPr>
      <w:r>
        <w:rPr>
          <w:sz w:val="24"/>
          <w:szCs w:val="24"/>
        </w:rPr>
        <w:t>Blitzvariante:</w:t>
      </w:r>
      <w:r w:rsidR="00EF31F8">
        <w:rPr>
          <w:sz w:val="24"/>
          <w:szCs w:val="24"/>
        </w:rPr>
        <w:t xml:space="preserve"> </w:t>
      </w:r>
      <w:r>
        <w:rPr>
          <w:sz w:val="24"/>
          <w:szCs w:val="24"/>
        </w:rPr>
        <w:t xml:space="preserve">Fertige Schupfnudeln kaufen </w:t>
      </w:r>
      <w:r w:rsidR="00EF31F8" w:rsidRPr="00EF31F8">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9"/>
          </mc:Choice>
          <mc:Fallback>
            <w:t>😉</w:t>
          </mc:Fallback>
        </mc:AlternateContent>
      </w:r>
    </w:p>
    <w:p w14:paraId="5AA70317" w14:textId="77777777" w:rsidR="00AB5AB3" w:rsidRDefault="00AB5AB3" w:rsidP="00AB5AB3">
      <w:pPr>
        <w:rPr>
          <w:sz w:val="24"/>
          <w:szCs w:val="24"/>
        </w:rPr>
      </w:pPr>
      <w:r>
        <w:rPr>
          <w:sz w:val="24"/>
          <w:szCs w:val="24"/>
        </w:rPr>
        <w:br w:type="page"/>
      </w:r>
    </w:p>
    <w:p w14:paraId="62B8BBEF" w14:textId="77777777" w:rsidR="004559E8" w:rsidRDefault="004559E8" w:rsidP="004559E8">
      <w:pPr>
        <w:pStyle w:val="Heading2"/>
        <w:spacing w:after="240"/>
      </w:pPr>
      <w:r>
        <w:lastRenderedPageBreak/>
        <w:t xml:space="preserve">Sezchuan-Nudeln mit scharfer Sauce – Dan Dan Mian </w:t>
      </w:r>
      <w:r>
        <w:rPr>
          <w:rStyle w:val="FootnoteReference"/>
        </w:rPr>
        <w:footnoteReference w:id="1403"/>
      </w:r>
    </w:p>
    <w:p w14:paraId="640EAAF8" w14:textId="77777777" w:rsidR="004559E8" w:rsidRDefault="004559E8" w:rsidP="004559E8">
      <w:pPr>
        <w:rPr>
          <w:sz w:val="24"/>
          <w:szCs w:val="24"/>
        </w:rPr>
      </w:pPr>
      <w:r w:rsidRPr="00EB5622">
        <w:rPr>
          <w:sz w:val="24"/>
          <w:szCs w:val="24"/>
          <w:u w:val="single"/>
        </w:rPr>
        <w:t xml:space="preserve">Zutaten </w:t>
      </w:r>
      <w:r>
        <w:rPr>
          <w:sz w:val="24"/>
          <w:szCs w:val="24"/>
          <w:u w:val="single"/>
        </w:rPr>
        <w:t>(</w:t>
      </w:r>
      <w:r>
        <w:rPr>
          <w:sz w:val="24"/>
          <w:szCs w:val="24"/>
        </w:rPr>
        <w:t>für 4 – 5 Portionen)</w:t>
      </w:r>
    </w:p>
    <w:p w14:paraId="21C1E28F" w14:textId="77777777" w:rsidR="004559E8" w:rsidRDefault="004559E8" w:rsidP="004559E8">
      <w:pPr>
        <w:rPr>
          <w:sz w:val="24"/>
          <w:szCs w:val="24"/>
        </w:rPr>
      </w:pPr>
      <w:r>
        <w:rPr>
          <w:sz w:val="24"/>
          <w:szCs w:val="24"/>
        </w:rPr>
        <w:t>40 g eingelegtes Trockengemüse (Chinakohl oder Senfkohl)</w:t>
      </w:r>
    </w:p>
    <w:p w14:paraId="261D4218" w14:textId="77777777" w:rsidR="004559E8" w:rsidRDefault="004559E8" w:rsidP="004559E8">
      <w:pPr>
        <w:rPr>
          <w:sz w:val="24"/>
          <w:szCs w:val="24"/>
        </w:rPr>
      </w:pPr>
      <w:r>
        <w:rPr>
          <w:sz w:val="24"/>
          <w:szCs w:val="24"/>
        </w:rPr>
        <w:t>30 g Lauch</w:t>
      </w:r>
    </w:p>
    <w:p w14:paraId="4B7D6AC2" w14:textId="77777777" w:rsidR="004559E8" w:rsidRDefault="004559E8" w:rsidP="004559E8">
      <w:pPr>
        <w:rPr>
          <w:sz w:val="24"/>
          <w:szCs w:val="24"/>
        </w:rPr>
      </w:pPr>
      <w:r>
        <w:rPr>
          <w:sz w:val="24"/>
          <w:szCs w:val="24"/>
        </w:rPr>
        <w:t>2 TL Sesampaste</w:t>
      </w:r>
    </w:p>
    <w:p w14:paraId="25757EBA" w14:textId="77777777" w:rsidR="004559E8" w:rsidRDefault="004559E8" w:rsidP="004559E8">
      <w:pPr>
        <w:rPr>
          <w:sz w:val="24"/>
          <w:szCs w:val="24"/>
        </w:rPr>
      </w:pPr>
      <w:r>
        <w:rPr>
          <w:sz w:val="24"/>
          <w:szCs w:val="24"/>
        </w:rPr>
        <w:t>4 TL Sesamöl</w:t>
      </w:r>
    </w:p>
    <w:p w14:paraId="278B6EC7" w14:textId="77777777" w:rsidR="004559E8" w:rsidRDefault="004559E8" w:rsidP="004559E8">
      <w:pPr>
        <w:rPr>
          <w:sz w:val="24"/>
          <w:szCs w:val="24"/>
        </w:rPr>
      </w:pPr>
      <w:r>
        <w:rPr>
          <w:sz w:val="24"/>
          <w:szCs w:val="24"/>
        </w:rPr>
        <w:t>4 TL Chiliöl</w:t>
      </w:r>
    </w:p>
    <w:p w14:paraId="2B258D87" w14:textId="77777777" w:rsidR="004559E8" w:rsidRDefault="004559E8" w:rsidP="004559E8">
      <w:pPr>
        <w:rPr>
          <w:sz w:val="24"/>
          <w:szCs w:val="24"/>
        </w:rPr>
      </w:pPr>
      <w:r>
        <w:rPr>
          <w:sz w:val="24"/>
          <w:szCs w:val="24"/>
        </w:rPr>
        <w:t>2 EL Sojasauce</w:t>
      </w:r>
    </w:p>
    <w:p w14:paraId="5AB34796" w14:textId="77777777" w:rsidR="004559E8" w:rsidRDefault="004559E8" w:rsidP="004559E8">
      <w:pPr>
        <w:rPr>
          <w:sz w:val="24"/>
          <w:szCs w:val="24"/>
        </w:rPr>
      </w:pPr>
      <w:r>
        <w:rPr>
          <w:sz w:val="24"/>
          <w:szCs w:val="24"/>
        </w:rPr>
        <w:t>500 g chinesische Weizennudeln</w:t>
      </w:r>
    </w:p>
    <w:p w14:paraId="2ACE33A3" w14:textId="77777777" w:rsidR="004559E8" w:rsidRDefault="004559E8" w:rsidP="004559E8">
      <w:pPr>
        <w:rPr>
          <w:sz w:val="24"/>
          <w:szCs w:val="24"/>
        </w:rPr>
      </w:pPr>
    </w:p>
    <w:p w14:paraId="439FCE81" w14:textId="77777777" w:rsidR="004559E8" w:rsidRDefault="004559E8" w:rsidP="004559E8">
      <w:pPr>
        <w:rPr>
          <w:sz w:val="24"/>
          <w:szCs w:val="24"/>
        </w:rPr>
      </w:pPr>
      <w:r>
        <w:rPr>
          <w:sz w:val="24"/>
          <w:szCs w:val="24"/>
        </w:rPr>
        <w:t>Zubereitungszeit: 20 Minuten</w:t>
      </w:r>
    </w:p>
    <w:p w14:paraId="64C1FFFB" w14:textId="77777777" w:rsidR="004559E8" w:rsidRPr="00613522" w:rsidRDefault="004559E8" w:rsidP="00B40E8C">
      <w:pPr>
        <w:pStyle w:val="ListParagraph"/>
        <w:numPr>
          <w:ilvl w:val="0"/>
          <w:numId w:val="608"/>
        </w:numPr>
        <w:spacing w:after="120"/>
        <w:ind w:left="714" w:hanging="357"/>
        <w:contextualSpacing w:val="0"/>
        <w:jc w:val="both"/>
        <w:rPr>
          <w:sz w:val="24"/>
          <w:szCs w:val="24"/>
        </w:rPr>
      </w:pPr>
      <w:r w:rsidRPr="00613522">
        <w:rPr>
          <w:sz w:val="24"/>
          <w:szCs w:val="24"/>
        </w:rPr>
        <w:t>Das Trockengemüse fein hacken. Den Lauch putzen, waschen und ebenfalls fein hacken. Beides in vier oder fünf Schüssel verteilen.</w:t>
      </w:r>
    </w:p>
    <w:p w14:paraId="01862737" w14:textId="77777777" w:rsidR="004559E8" w:rsidRPr="00613522" w:rsidRDefault="004559E8" w:rsidP="00B40E8C">
      <w:pPr>
        <w:pStyle w:val="ListParagraph"/>
        <w:numPr>
          <w:ilvl w:val="0"/>
          <w:numId w:val="608"/>
        </w:numPr>
        <w:spacing w:after="120"/>
        <w:ind w:left="714" w:hanging="357"/>
        <w:contextualSpacing w:val="0"/>
        <w:jc w:val="both"/>
        <w:rPr>
          <w:sz w:val="24"/>
          <w:szCs w:val="24"/>
        </w:rPr>
      </w:pPr>
      <w:r w:rsidRPr="00613522">
        <w:rPr>
          <w:sz w:val="24"/>
          <w:szCs w:val="24"/>
        </w:rPr>
        <w:t>In einem Topf reichlich Wasser zum Kochen bringen. Sesampaste mit dem Sesamöl glattrühren. Chiliöl und Sojasauce untermischen und die Sauce in die Schüsseln verteilen.</w:t>
      </w:r>
    </w:p>
    <w:p w14:paraId="129B1318" w14:textId="77777777" w:rsidR="004559E8" w:rsidRDefault="004559E8" w:rsidP="00B40E8C">
      <w:pPr>
        <w:pStyle w:val="ListParagraph"/>
        <w:numPr>
          <w:ilvl w:val="0"/>
          <w:numId w:val="608"/>
        </w:numPr>
        <w:spacing w:after="120"/>
        <w:ind w:left="714" w:hanging="357"/>
        <w:contextualSpacing w:val="0"/>
        <w:jc w:val="both"/>
        <w:rPr>
          <w:sz w:val="24"/>
          <w:szCs w:val="24"/>
        </w:rPr>
      </w:pPr>
      <w:r w:rsidRPr="00613522">
        <w:rPr>
          <w:sz w:val="24"/>
          <w:szCs w:val="24"/>
        </w:rPr>
        <w:t>Nudeln im kochenden Wasser in etwa 2 Minuten garen. Dann abtropfen lassen und in die Schüsseln erteilen. Mit der Sauce mischen und eventuell mit etwas Sojasauce nachwürzen.</w:t>
      </w:r>
    </w:p>
    <w:p w14:paraId="62383657" w14:textId="77777777" w:rsidR="004559E8" w:rsidRDefault="004559E8" w:rsidP="004559E8">
      <w:pPr>
        <w:rPr>
          <w:sz w:val="24"/>
          <w:szCs w:val="24"/>
        </w:rPr>
      </w:pPr>
    </w:p>
    <w:p w14:paraId="21899CE8" w14:textId="77777777" w:rsidR="004559E8" w:rsidRDefault="004559E8" w:rsidP="004559E8">
      <w:pPr>
        <w:ind w:left="708" w:hanging="708"/>
        <w:jc w:val="both"/>
        <w:rPr>
          <w:sz w:val="24"/>
          <w:szCs w:val="24"/>
        </w:rPr>
      </w:pPr>
      <w:r>
        <w:rPr>
          <w:sz w:val="24"/>
          <w:szCs w:val="24"/>
        </w:rPr>
        <w:t>Info:</w:t>
      </w:r>
      <w:r>
        <w:rPr>
          <w:sz w:val="24"/>
          <w:szCs w:val="24"/>
        </w:rPr>
        <w:tab/>
        <w:t>Diese Nudeln werden oft bei Festessen serviert. Da sie ursprünglich mit der Schulterstange (chinesisch: Dan) verkauft wurden, erhielten sie den Namen Dan Dan Mian.</w:t>
      </w:r>
    </w:p>
    <w:p w14:paraId="375544A7" w14:textId="77777777" w:rsidR="004559E8" w:rsidRPr="00613522" w:rsidRDefault="004559E8" w:rsidP="004559E8">
      <w:pPr>
        <w:ind w:left="708"/>
        <w:jc w:val="both"/>
        <w:rPr>
          <w:sz w:val="24"/>
          <w:szCs w:val="24"/>
        </w:rPr>
      </w:pPr>
      <w:r>
        <w:rPr>
          <w:sz w:val="24"/>
          <w:szCs w:val="24"/>
        </w:rPr>
        <w:t>Trockengemüse wird erst getrocknet und dann in Salzlake eingelegt. Bei uns gibt es meist Senfkohl zu kaufen, der in China sehr verbreitet ist. Man kann aber auch anderes eingelegte Gemüse wie z.B. Paprikaschoten nehmen.</w:t>
      </w:r>
    </w:p>
    <w:p w14:paraId="5D37825F" w14:textId="77777777" w:rsidR="004559E8" w:rsidRDefault="004559E8" w:rsidP="004559E8">
      <w:pPr>
        <w:rPr>
          <w:sz w:val="24"/>
          <w:szCs w:val="24"/>
        </w:rPr>
      </w:pPr>
      <w:r>
        <w:rPr>
          <w:sz w:val="24"/>
          <w:szCs w:val="24"/>
        </w:rPr>
        <w:br w:type="page"/>
      </w:r>
    </w:p>
    <w:p w14:paraId="0967AEEA" w14:textId="29DD5E5E" w:rsidR="009144DE" w:rsidRDefault="009144DE" w:rsidP="009144DE">
      <w:pPr>
        <w:pStyle w:val="Heading1"/>
      </w:pPr>
      <w:r>
        <w:lastRenderedPageBreak/>
        <w:t>Desserts</w:t>
      </w:r>
      <w:r w:rsidR="0011026C">
        <w:t xml:space="preserve"> und Süßspeisen</w:t>
      </w:r>
      <w:r>
        <w:br w:type="page"/>
      </w:r>
    </w:p>
    <w:p w14:paraId="65A1DDD0" w14:textId="5FC3B6B2" w:rsidR="00461D28" w:rsidRDefault="00461D28" w:rsidP="00CE09D3">
      <w:pPr>
        <w:pStyle w:val="Heading2"/>
        <w:spacing w:after="240"/>
      </w:pPr>
      <w:r>
        <w:lastRenderedPageBreak/>
        <w:t>Pfeffer-Risotto mit Erdbeerkompott</w:t>
      </w:r>
      <w:r w:rsidR="006A7EDB">
        <w:rPr>
          <w:rStyle w:val="FootnoteReference"/>
        </w:rPr>
        <w:footnoteReference w:id="1404"/>
      </w:r>
    </w:p>
    <w:p w14:paraId="38688EE2" w14:textId="0A6886D3" w:rsidR="00461D28" w:rsidRDefault="00461D28">
      <w:r w:rsidRPr="00CF3F95">
        <w:rPr>
          <w:u w:val="single"/>
        </w:rPr>
        <w:t>Zutaten</w:t>
      </w:r>
      <w:r>
        <w:t xml:space="preserve"> </w:t>
      </w:r>
      <w:r w:rsidR="00CF3F95">
        <w:t>(</w:t>
      </w:r>
      <w:r>
        <w:t>für 4 Portionen</w:t>
      </w:r>
      <w:r w:rsidR="00CF3F95">
        <w:t>):</w:t>
      </w:r>
    </w:p>
    <w:p w14:paraId="4AAF1BB0" w14:textId="670915EE" w:rsidR="008C6381" w:rsidRPr="00CF3F95" w:rsidRDefault="008C6381">
      <w:pPr>
        <w:rPr>
          <w:i/>
          <w:iCs/>
        </w:rPr>
      </w:pPr>
      <w:r w:rsidRPr="00CF3F95">
        <w:rPr>
          <w:i/>
          <w:iCs/>
        </w:rPr>
        <w:t>Für das Kompott</w:t>
      </w:r>
      <w:r w:rsidR="00CF3F95">
        <w:rPr>
          <w:i/>
          <w:iCs/>
        </w:rPr>
        <w:t>:</w:t>
      </w:r>
    </w:p>
    <w:p w14:paraId="623185B3" w14:textId="77777777" w:rsidR="008C6381" w:rsidRDefault="008C6381">
      <w:r>
        <w:t>1 große Bio-Orange</w:t>
      </w:r>
    </w:p>
    <w:p w14:paraId="54409945" w14:textId="77777777" w:rsidR="008C6381" w:rsidRDefault="008C6381">
      <w:r>
        <w:t>60 g Zucker</w:t>
      </w:r>
    </w:p>
    <w:p w14:paraId="2DA6CF9D" w14:textId="77777777" w:rsidR="008C6381" w:rsidRDefault="008C6381">
      <w:r>
        <w:t>1-2 TL Speisestärke</w:t>
      </w:r>
    </w:p>
    <w:p w14:paraId="4512D477" w14:textId="77777777" w:rsidR="008C6381" w:rsidRDefault="008C6381">
      <w:r>
        <w:t>2-3 EL Holunderblütensirup</w:t>
      </w:r>
    </w:p>
    <w:p w14:paraId="7BEF7209" w14:textId="77777777" w:rsidR="000D39FE" w:rsidRDefault="008C6381">
      <w:r>
        <w:t>½ Cantel</w:t>
      </w:r>
      <w:r w:rsidR="000D39FE">
        <w:t>oupe-Melone</w:t>
      </w:r>
    </w:p>
    <w:p w14:paraId="4F463D27" w14:textId="5FC7E106" w:rsidR="000D39FE" w:rsidRDefault="000D39FE">
      <w:r>
        <w:t>500 g Erdbeeren</w:t>
      </w:r>
    </w:p>
    <w:p w14:paraId="20CF1581" w14:textId="77777777" w:rsidR="000D39FE" w:rsidRDefault="000D39FE">
      <w:r>
        <w:t>4 Stiele Zitronenmelisse</w:t>
      </w:r>
    </w:p>
    <w:p w14:paraId="088C2EB1" w14:textId="77777777" w:rsidR="000D39FE" w:rsidRDefault="000D39FE"/>
    <w:p w14:paraId="6DD2620A" w14:textId="629B3E06" w:rsidR="000D39FE" w:rsidRPr="00CF3F95" w:rsidRDefault="000D39FE">
      <w:pPr>
        <w:rPr>
          <w:i/>
          <w:iCs/>
        </w:rPr>
      </w:pPr>
      <w:r w:rsidRPr="00CF3F95">
        <w:rPr>
          <w:i/>
          <w:iCs/>
        </w:rPr>
        <w:t>Für das Risotto</w:t>
      </w:r>
      <w:r w:rsidR="00CF3F95">
        <w:rPr>
          <w:i/>
          <w:iCs/>
        </w:rPr>
        <w:t>:</w:t>
      </w:r>
    </w:p>
    <w:p w14:paraId="7E4B3668" w14:textId="77777777" w:rsidR="00C71275" w:rsidRDefault="000D39FE">
      <w:r>
        <w:t xml:space="preserve">2-3 TL roter </w:t>
      </w:r>
      <w:r w:rsidR="00C71275">
        <w:t>Pfeffer</w:t>
      </w:r>
    </w:p>
    <w:p w14:paraId="5A46046A" w14:textId="77777777" w:rsidR="00C71275" w:rsidRDefault="00C71275">
      <w:r>
        <w:t>1 Vanilleschote</w:t>
      </w:r>
    </w:p>
    <w:p w14:paraId="6BB82F3D" w14:textId="77777777" w:rsidR="00C71275" w:rsidRDefault="00C71275">
      <w:r>
        <w:t>800 ml Milch</w:t>
      </w:r>
    </w:p>
    <w:p w14:paraId="3DFEEB6A" w14:textId="77777777" w:rsidR="00C71275" w:rsidRDefault="00C71275">
      <w:r>
        <w:t>50 g Zucker</w:t>
      </w:r>
    </w:p>
    <w:p w14:paraId="34D3EDF8" w14:textId="77777777" w:rsidR="00C71275" w:rsidRDefault="00C71275">
      <w:r>
        <w:t>160 g Risottoreis</w:t>
      </w:r>
    </w:p>
    <w:p w14:paraId="0AB24C93" w14:textId="77777777" w:rsidR="00227A1A" w:rsidRDefault="00C71275">
      <w:r>
        <w:t>100 ml Schlagsahne</w:t>
      </w:r>
    </w:p>
    <w:p w14:paraId="5BEED6FC" w14:textId="77777777" w:rsidR="00227A1A" w:rsidRDefault="00227A1A"/>
    <w:p w14:paraId="61C6454D" w14:textId="77777777" w:rsidR="00FE588D" w:rsidRDefault="00227A1A">
      <w:r>
        <w:t>Zubereitungszeit:</w:t>
      </w:r>
      <w:r>
        <w:tab/>
      </w:r>
      <w:r w:rsidR="00FE588D">
        <w:t>1 Stunde</w:t>
      </w:r>
    </w:p>
    <w:p w14:paraId="58589CB7" w14:textId="77777777" w:rsidR="00CB4E6A" w:rsidRDefault="00FE588D" w:rsidP="00B40E8C">
      <w:pPr>
        <w:pStyle w:val="ListParagraph"/>
        <w:numPr>
          <w:ilvl w:val="0"/>
          <w:numId w:val="1910"/>
        </w:numPr>
        <w:spacing w:after="120"/>
        <w:ind w:left="714" w:hanging="357"/>
        <w:contextualSpacing w:val="0"/>
        <w:jc w:val="both"/>
      </w:pPr>
      <w:r>
        <w:t xml:space="preserve">Für das Kompott orange waschen, trocken tupfen, 1 TL Schale fein abreiben und 150 ml Saft auspressen. Zucker </w:t>
      </w:r>
      <w:r w:rsidR="005F4C29">
        <w:t>in einem Topf hellbraun karamellisieren lassen. Mit Orangensaft ablöschen</w:t>
      </w:r>
      <w:r w:rsidR="00BC20B7">
        <w:t xml:space="preserve"> und bei mittlerer Hitze kochen, bis der Zucker vollständig gelöst ist. Orangenschale zugeben. Speisestärke mit 5-6 EL kaltem Wasser </w:t>
      </w:r>
      <w:r w:rsidR="00CB4E6A">
        <w:t>glatt rühren und die Orangensauce damit binden. Holunderblütensirup einrühren. Sauce in eine Schale füllen.</w:t>
      </w:r>
    </w:p>
    <w:p w14:paraId="0DB665FA" w14:textId="77777777" w:rsidR="00192B7C" w:rsidRDefault="00CB4E6A" w:rsidP="00B40E8C">
      <w:pPr>
        <w:pStyle w:val="ListParagraph"/>
        <w:numPr>
          <w:ilvl w:val="0"/>
          <w:numId w:val="1910"/>
        </w:numPr>
        <w:spacing w:after="120"/>
        <w:ind w:left="714" w:hanging="357"/>
        <w:contextualSpacing w:val="0"/>
        <w:jc w:val="both"/>
      </w:pPr>
      <w:r>
        <w:t>Von der Melone die Kerne mit einem Esslöffel entfernen. Melone längs in Viertel teilen, das Fruchtfleisch von der Schale in 1-2 cm große Stücke schneiden. Melone</w:t>
      </w:r>
      <w:r w:rsidR="00E97FB0">
        <w:t xml:space="preserve"> in die Orangensauce geben. Erdbeeren waschen, gut abtropfen lassen, putzen, je nach Größe halbieren oder viertel</w:t>
      </w:r>
      <w:r w:rsidR="00192B7C">
        <w:t>n, zur Melone geben und vorsichtig unterheben. Kompott 30 Minuten ziehen lassen, dabei öfter vorsichtig durchrühren.</w:t>
      </w:r>
    </w:p>
    <w:p w14:paraId="59B3BA1C" w14:textId="20783D34" w:rsidR="00AB52A7" w:rsidRDefault="00192B7C" w:rsidP="00B40E8C">
      <w:pPr>
        <w:pStyle w:val="ListParagraph"/>
        <w:numPr>
          <w:ilvl w:val="0"/>
          <w:numId w:val="1910"/>
        </w:numPr>
        <w:spacing w:after="120"/>
        <w:ind w:left="714" w:hanging="357"/>
        <w:contextualSpacing w:val="0"/>
        <w:jc w:val="both"/>
      </w:pPr>
      <w:r>
        <w:t>Dür den Risotto die Pfefferkörner im Mörser zerstoßen</w:t>
      </w:r>
      <w:r w:rsidR="00AB52A7">
        <w:t>. Vanilleschote längs halbieren,</w:t>
      </w:r>
      <w:r w:rsidR="00CF3F95">
        <w:t xml:space="preserve"> </w:t>
      </w:r>
      <w:r w:rsidR="00AB52A7">
        <w:t>das Mark herauskratzen. Vanillemark und -schote mit dem Pfeffer in der Milch kurz aufkochen, beiseitestellen und 15 Minuten ziehen lassen.</w:t>
      </w:r>
    </w:p>
    <w:p w14:paraId="65A69B41" w14:textId="3FD0B24E" w:rsidR="00CE09D3" w:rsidRDefault="00AB52A7" w:rsidP="00B40E8C">
      <w:pPr>
        <w:pStyle w:val="ListParagraph"/>
        <w:numPr>
          <w:ilvl w:val="0"/>
          <w:numId w:val="1910"/>
        </w:numPr>
        <w:spacing w:after="120"/>
        <w:ind w:left="714" w:hanging="357"/>
        <w:contextualSpacing w:val="0"/>
        <w:jc w:val="both"/>
      </w:pPr>
      <w:r>
        <w:lastRenderedPageBreak/>
        <w:t>Pfeffermilch durch ein feines Sieb in einen Topf gießen. Milch und Zucker aufkochen</w:t>
      </w:r>
      <w:r w:rsidR="00CE09D3">
        <w:t>. Reis dazugeben und bei milder bis mittlerer Hitze unter gel</w:t>
      </w:r>
      <w:r w:rsidR="00CF3F95">
        <w:t>e</w:t>
      </w:r>
      <w:r w:rsidR="00CE09D3">
        <w:t>gentlichem Rühren 20-25 Minuten kochen lassen. Inzwischen die Sahne steif schlagen und kalt stellen.</w:t>
      </w:r>
    </w:p>
    <w:p w14:paraId="362B6E3D" w14:textId="1582BFB8" w:rsidR="00461D28" w:rsidRPr="00CF3F95" w:rsidRDefault="00CE09D3" w:rsidP="00B40E8C">
      <w:pPr>
        <w:pStyle w:val="ListParagraph"/>
        <w:numPr>
          <w:ilvl w:val="0"/>
          <w:numId w:val="1910"/>
        </w:numPr>
        <w:spacing w:after="120"/>
        <w:ind w:left="714" w:hanging="357"/>
        <w:contextualSpacing w:val="0"/>
        <w:jc w:val="both"/>
        <w:rPr>
          <w:rFonts w:asciiTheme="majorHAnsi" w:eastAsiaTheme="majorEastAsia" w:hAnsiTheme="majorHAnsi" w:cstheme="majorBidi"/>
          <w:color w:val="2F5496" w:themeColor="accent1" w:themeShade="BF"/>
          <w:sz w:val="26"/>
          <w:szCs w:val="26"/>
        </w:rPr>
      </w:pPr>
      <w:r>
        <w:t xml:space="preserve">Zitronenmelisseblätter von den Stielen abzupfen. Sahne nach und nach unter den fertig gegarten Reis heben. Risotto in tiefen </w:t>
      </w:r>
      <w:r w:rsidR="00CF3F95">
        <w:t>T</w:t>
      </w:r>
      <w:r>
        <w:t>ellern mit dem Kompott anrichten, anschließend mit etwas Zitronenmelisse garnieren.</w:t>
      </w:r>
      <w:r w:rsidR="00461D28">
        <w:br w:type="page"/>
      </w:r>
    </w:p>
    <w:p w14:paraId="69AE04D2" w14:textId="2EA2C9FB" w:rsidR="009144DE" w:rsidRDefault="009144DE" w:rsidP="00572827">
      <w:pPr>
        <w:pStyle w:val="Heading2"/>
        <w:spacing w:after="240"/>
      </w:pPr>
      <w:r>
        <w:lastRenderedPageBreak/>
        <w:t>Mandarinenflan</w:t>
      </w:r>
      <w:r w:rsidR="00D07631">
        <w:rPr>
          <w:rStyle w:val="FootnoteReference"/>
        </w:rPr>
        <w:footnoteReference w:id="1405"/>
      </w:r>
      <w:r>
        <w:t xml:space="preserve"> </w:t>
      </w:r>
    </w:p>
    <w:p w14:paraId="53FBE6DF" w14:textId="5D4F268E" w:rsidR="009144DE" w:rsidRDefault="009144DE" w:rsidP="009144DE">
      <w:pPr>
        <w:rPr>
          <w:sz w:val="24"/>
          <w:szCs w:val="24"/>
        </w:rPr>
      </w:pPr>
      <w:r w:rsidRPr="00572827">
        <w:rPr>
          <w:sz w:val="24"/>
          <w:szCs w:val="24"/>
          <w:u w:val="single"/>
        </w:rPr>
        <w:t>Zutaten</w:t>
      </w:r>
      <w:r>
        <w:rPr>
          <w:sz w:val="24"/>
          <w:szCs w:val="24"/>
        </w:rPr>
        <w:t xml:space="preserve"> </w:t>
      </w:r>
      <w:r w:rsidR="00572827">
        <w:rPr>
          <w:sz w:val="24"/>
          <w:szCs w:val="24"/>
        </w:rPr>
        <w:t>(</w:t>
      </w:r>
      <w:r>
        <w:rPr>
          <w:sz w:val="24"/>
          <w:szCs w:val="24"/>
        </w:rPr>
        <w:t>für 6 Portionen</w:t>
      </w:r>
      <w:r w:rsidR="00572827">
        <w:rPr>
          <w:sz w:val="24"/>
          <w:szCs w:val="24"/>
        </w:rPr>
        <w:t>)</w:t>
      </w:r>
    </w:p>
    <w:p w14:paraId="01D4D926" w14:textId="77777777" w:rsidR="009144DE" w:rsidRDefault="009144DE" w:rsidP="009144DE">
      <w:pPr>
        <w:rPr>
          <w:sz w:val="24"/>
          <w:szCs w:val="24"/>
        </w:rPr>
      </w:pPr>
      <w:r>
        <w:rPr>
          <w:sz w:val="24"/>
          <w:szCs w:val="24"/>
        </w:rPr>
        <w:t>125 g Zucker</w:t>
      </w:r>
    </w:p>
    <w:p w14:paraId="5D9B3C01" w14:textId="77777777" w:rsidR="009144DE" w:rsidRDefault="009144DE" w:rsidP="009144DE">
      <w:pPr>
        <w:rPr>
          <w:sz w:val="24"/>
          <w:szCs w:val="24"/>
        </w:rPr>
      </w:pPr>
      <w:r>
        <w:rPr>
          <w:sz w:val="24"/>
          <w:szCs w:val="24"/>
        </w:rPr>
        <w:t>1 EL Mandarinensaft</w:t>
      </w:r>
    </w:p>
    <w:p w14:paraId="2759CADC" w14:textId="77777777" w:rsidR="009144DE" w:rsidRDefault="009144DE" w:rsidP="009144DE">
      <w:pPr>
        <w:rPr>
          <w:sz w:val="24"/>
          <w:szCs w:val="24"/>
        </w:rPr>
      </w:pPr>
    </w:p>
    <w:p w14:paraId="3AC811E5" w14:textId="459444F9" w:rsidR="009144DE" w:rsidRPr="00572827" w:rsidRDefault="00572827" w:rsidP="009144DE">
      <w:pPr>
        <w:rPr>
          <w:i/>
          <w:iCs/>
          <w:sz w:val="24"/>
          <w:szCs w:val="24"/>
        </w:rPr>
      </w:pPr>
      <w:r w:rsidRPr="00572827">
        <w:rPr>
          <w:i/>
          <w:iCs/>
          <w:sz w:val="24"/>
          <w:szCs w:val="24"/>
        </w:rPr>
        <w:t xml:space="preserve">Für den </w:t>
      </w:r>
      <w:r w:rsidR="009144DE" w:rsidRPr="00572827">
        <w:rPr>
          <w:i/>
          <w:iCs/>
          <w:sz w:val="24"/>
          <w:szCs w:val="24"/>
        </w:rPr>
        <w:t>Flan:</w:t>
      </w:r>
    </w:p>
    <w:p w14:paraId="28634BF8" w14:textId="77777777" w:rsidR="009144DE" w:rsidRDefault="009144DE" w:rsidP="009144DE">
      <w:pPr>
        <w:rPr>
          <w:sz w:val="24"/>
          <w:szCs w:val="24"/>
        </w:rPr>
      </w:pPr>
      <w:r>
        <w:rPr>
          <w:sz w:val="24"/>
          <w:szCs w:val="24"/>
        </w:rPr>
        <w:t>1 große getrocknete Ancho-Chilischote, 10 Minuten in kochend heißem Wasser eingeweicht, dann abgetropft</w:t>
      </w:r>
    </w:p>
    <w:p w14:paraId="04663167" w14:textId="77777777" w:rsidR="009144DE" w:rsidRDefault="009144DE" w:rsidP="009144DE">
      <w:pPr>
        <w:rPr>
          <w:sz w:val="24"/>
          <w:szCs w:val="24"/>
        </w:rPr>
      </w:pPr>
      <w:r>
        <w:rPr>
          <w:sz w:val="24"/>
          <w:szCs w:val="24"/>
        </w:rPr>
        <w:t>270 g gezuckerte Kondensmilch</w:t>
      </w:r>
    </w:p>
    <w:p w14:paraId="5F81FAC2" w14:textId="77777777" w:rsidR="009144DE" w:rsidRDefault="009144DE" w:rsidP="009144DE">
      <w:pPr>
        <w:rPr>
          <w:sz w:val="24"/>
          <w:szCs w:val="24"/>
        </w:rPr>
      </w:pPr>
      <w:r>
        <w:rPr>
          <w:sz w:val="24"/>
          <w:szCs w:val="24"/>
        </w:rPr>
        <w:t>100 g Schlagsahne</w:t>
      </w:r>
    </w:p>
    <w:p w14:paraId="187DC31D" w14:textId="77777777" w:rsidR="009144DE" w:rsidRDefault="009144DE" w:rsidP="009144DE">
      <w:pPr>
        <w:rPr>
          <w:sz w:val="24"/>
          <w:szCs w:val="24"/>
        </w:rPr>
      </w:pPr>
      <w:r>
        <w:rPr>
          <w:sz w:val="24"/>
          <w:szCs w:val="24"/>
        </w:rPr>
        <w:t>400 ml Milch</w:t>
      </w:r>
    </w:p>
    <w:p w14:paraId="2BB2F2D3" w14:textId="77777777" w:rsidR="009144DE" w:rsidRDefault="009144DE" w:rsidP="009144DE">
      <w:pPr>
        <w:rPr>
          <w:sz w:val="24"/>
          <w:szCs w:val="24"/>
        </w:rPr>
      </w:pPr>
      <w:r>
        <w:rPr>
          <w:sz w:val="24"/>
          <w:szCs w:val="24"/>
        </w:rPr>
        <w:t>3 Eier</w:t>
      </w:r>
    </w:p>
    <w:p w14:paraId="0B1A407A" w14:textId="77777777" w:rsidR="009144DE" w:rsidRDefault="009144DE" w:rsidP="009144DE">
      <w:pPr>
        <w:rPr>
          <w:sz w:val="24"/>
          <w:szCs w:val="24"/>
        </w:rPr>
      </w:pPr>
      <w:r>
        <w:rPr>
          <w:sz w:val="24"/>
          <w:szCs w:val="24"/>
        </w:rPr>
        <w:t>1 TL Vanillepaste</w:t>
      </w:r>
    </w:p>
    <w:p w14:paraId="0928482A" w14:textId="77777777" w:rsidR="009144DE" w:rsidRDefault="009144DE" w:rsidP="009144DE">
      <w:pPr>
        <w:rPr>
          <w:sz w:val="24"/>
          <w:szCs w:val="24"/>
        </w:rPr>
      </w:pPr>
      <w:r>
        <w:rPr>
          <w:sz w:val="24"/>
          <w:szCs w:val="24"/>
        </w:rPr>
        <w:t>1 TL abgerieben Schale eiern Mandarine</w:t>
      </w:r>
    </w:p>
    <w:p w14:paraId="69651D71" w14:textId="77777777" w:rsidR="009144DE" w:rsidRDefault="009144DE" w:rsidP="009144DE">
      <w:pPr>
        <w:rPr>
          <w:sz w:val="24"/>
          <w:szCs w:val="24"/>
        </w:rPr>
      </w:pPr>
      <w:r>
        <w:rPr>
          <w:sz w:val="24"/>
          <w:szCs w:val="24"/>
        </w:rPr>
        <w:t>1 kräftige Prise Meersalzflocken</w:t>
      </w:r>
    </w:p>
    <w:p w14:paraId="67275C01" w14:textId="77777777" w:rsidR="009144DE" w:rsidRDefault="009144DE" w:rsidP="009144DE">
      <w:pPr>
        <w:rPr>
          <w:sz w:val="24"/>
          <w:szCs w:val="24"/>
        </w:rPr>
      </w:pPr>
    </w:p>
    <w:p w14:paraId="42BD74B0" w14:textId="2AEFA7FB" w:rsidR="00572827" w:rsidRDefault="00572827" w:rsidP="009144DE">
      <w:pPr>
        <w:rPr>
          <w:sz w:val="24"/>
          <w:szCs w:val="24"/>
        </w:rPr>
      </w:pPr>
      <w:r>
        <w:rPr>
          <w:sz w:val="24"/>
          <w:szCs w:val="24"/>
        </w:rPr>
        <w:t>Zubereitung:</w:t>
      </w:r>
    </w:p>
    <w:p w14:paraId="6C01780A" w14:textId="77777777" w:rsidR="009144DE" w:rsidRPr="00911D8B" w:rsidRDefault="009144DE" w:rsidP="00B40E8C">
      <w:pPr>
        <w:pStyle w:val="ListParagraph"/>
        <w:numPr>
          <w:ilvl w:val="0"/>
          <w:numId w:val="1537"/>
        </w:numPr>
        <w:spacing w:after="120"/>
        <w:ind w:left="714" w:hanging="357"/>
        <w:contextualSpacing w:val="0"/>
        <w:jc w:val="both"/>
        <w:rPr>
          <w:sz w:val="24"/>
          <w:szCs w:val="24"/>
        </w:rPr>
      </w:pPr>
      <w:r w:rsidRPr="00911D8B">
        <w:rPr>
          <w:sz w:val="24"/>
          <w:szCs w:val="24"/>
        </w:rPr>
        <w:t xml:space="preserve">Den Backofen auf 150 Grad (Umluft) vorheizen. Eine Auflaufform zum Aufwärmen in den Ofen stellen. </w:t>
      </w:r>
    </w:p>
    <w:p w14:paraId="0F670422" w14:textId="77777777" w:rsidR="009144DE" w:rsidRPr="00911D8B" w:rsidRDefault="009144DE" w:rsidP="00B40E8C">
      <w:pPr>
        <w:pStyle w:val="ListParagraph"/>
        <w:numPr>
          <w:ilvl w:val="0"/>
          <w:numId w:val="1537"/>
        </w:numPr>
        <w:spacing w:after="120"/>
        <w:ind w:left="714" w:hanging="357"/>
        <w:contextualSpacing w:val="0"/>
        <w:jc w:val="both"/>
        <w:rPr>
          <w:sz w:val="24"/>
          <w:szCs w:val="24"/>
        </w:rPr>
      </w:pPr>
      <w:r w:rsidRPr="00911D8B">
        <w:rPr>
          <w:sz w:val="24"/>
          <w:szCs w:val="24"/>
        </w:rPr>
        <w:t>Für den Karamell den Zucker in einem großen Topf bei mittlerer Hitze etwa 8 Minuten schmelzen lassen – nicht rühren, nur den Topf schwenke, bis der Zucker flüssig ist. Weiterschwenken, bis er dunkelbernsteinfarben ist, dann die Form aus dem Ofen nehmen und den Karamell hineingießen. Die Form schwenken, damit der Karamell den Boden gleichmäßig bedeckt. Den Karamell erstarren lassen.</w:t>
      </w:r>
    </w:p>
    <w:p w14:paraId="7E16406C" w14:textId="77777777" w:rsidR="009144DE" w:rsidRPr="00911D8B" w:rsidRDefault="009144DE" w:rsidP="00B40E8C">
      <w:pPr>
        <w:pStyle w:val="ListParagraph"/>
        <w:numPr>
          <w:ilvl w:val="0"/>
          <w:numId w:val="1537"/>
        </w:numPr>
        <w:spacing w:after="120"/>
        <w:ind w:left="714" w:hanging="357"/>
        <w:contextualSpacing w:val="0"/>
        <w:jc w:val="both"/>
        <w:rPr>
          <w:sz w:val="24"/>
          <w:szCs w:val="24"/>
        </w:rPr>
      </w:pPr>
      <w:r w:rsidRPr="00911D8B">
        <w:rPr>
          <w:sz w:val="24"/>
          <w:szCs w:val="24"/>
        </w:rPr>
        <w:t>Aus der Chili kräftig die Flüssigkeit herausdrücken. Den Stiel entfernen, die Chili mit Kernen und allen restlichen Zutaten für den Flan zu einer glatten Masse pürieren. Sobald das Karamell hart ist, ein feines Sieb auf die Form setzen. Die Flanmasse in die Form gießen; größere Chilistücke wegwerfen.</w:t>
      </w:r>
    </w:p>
    <w:p w14:paraId="36B278A7" w14:textId="77777777" w:rsidR="009144DE" w:rsidRPr="00911D8B" w:rsidRDefault="009144DE" w:rsidP="00B40E8C">
      <w:pPr>
        <w:pStyle w:val="ListParagraph"/>
        <w:numPr>
          <w:ilvl w:val="0"/>
          <w:numId w:val="1537"/>
        </w:numPr>
        <w:spacing w:after="120"/>
        <w:ind w:left="714" w:hanging="357"/>
        <w:contextualSpacing w:val="0"/>
        <w:jc w:val="both"/>
        <w:rPr>
          <w:sz w:val="24"/>
          <w:szCs w:val="24"/>
        </w:rPr>
      </w:pPr>
      <w:r w:rsidRPr="00911D8B">
        <w:rPr>
          <w:sz w:val="24"/>
          <w:szCs w:val="24"/>
        </w:rPr>
        <w:t>Die Form vorsichtig in ein tiefes Backb</w:t>
      </w:r>
      <w:r>
        <w:rPr>
          <w:sz w:val="24"/>
          <w:szCs w:val="24"/>
        </w:rPr>
        <w:t>lec</w:t>
      </w:r>
      <w:r w:rsidRPr="00911D8B">
        <w:rPr>
          <w:sz w:val="24"/>
          <w:szCs w:val="24"/>
        </w:rPr>
        <w:t>h stellen und in den Ofen schieben. Vorsichtig bis zur halben Höhe der Form kochendes Wasser in das Blech gießen. Den Flan 40 – 50 Minuten backen, bis er oben gestockt und goldbraun ist, aber noch ordentlich wackelt. Aus dem Wasserbad nehmen. Etwas abkühlen lassen, dann mindestens 3 Stunden oder über Nacht kaltstellen.</w:t>
      </w:r>
    </w:p>
    <w:p w14:paraId="77CB7D99" w14:textId="77777777" w:rsidR="009144DE" w:rsidRDefault="009144DE" w:rsidP="00B40E8C">
      <w:pPr>
        <w:pStyle w:val="ListParagraph"/>
        <w:numPr>
          <w:ilvl w:val="0"/>
          <w:numId w:val="1537"/>
        </w:numPr>
        <w:spacing w:after="120"/>
        <w:ind w:left="714" w:hanging="357"/>
        <w:contextualSpacing w:val="0"/>
        <w:jc w:val="both"/>
        <w:rPr>
          <w:sz w:val="24"/>
          <w:szCs w:val="24"/>
        </w:rPr>
      </w:pPr>
      <w:r w:rsidRPr="00911D8B">
        <w:rPr>
          <w:sz w:val="24"/>
          <w:szCs w:val="24"/>
        </w:rPr>
        <w:lastRenderedPageBreak/>
        <w:t>Den Flan 30 Minuten vor dem Servieren aus dem Kühlschrank nehmen. Den Flan mit einem Messer vom Rand lösen. Den Flan auf einen großen Teller stürzen. Den Flan mit Mandarinensaft beträufeln und servieren.</w:t>
      </w:r>
    </w:p>
    <w:p w14:paraId="2011BC66" w14:textId="77777777" w:rsidR="00572827" w:rsidRDefault="00572827" w:rsidP="009144DE">
      <w:pPr>
        <w:ind w:left="708" w:hanging="708"/>
        <w:jc w:val="both"/>
        <w:rPr>
          <w:sz w:val="24"/>
          <w:szCs w:val="24"/>
        </w:rPr>
      </w:pPr>
    </w:p>
    <w:p w14:paraId="549E5C1A" w14:textId="3631658E" w:rsidR="009144DE" w:rsidRPr="00ED31AD" w:rsidRDefault="009144DE" w:rsidP="009144DE">
      <w:pPr>
        <w:ind w:left="708" w:hanging="708"/>
        <w:jc w:val="both"/>
        <w:rPr>
          <w:sz w:val="24"/>
          <w:szCs w:val="24"/>
        </w:rPr>
      </w:pPr>
      <w:r>
        <w:rPr>
          <w:sz w:val="24"/>
          <w:szCs w:val="24"/>
        </w:rPr>
        <w:t>Info:</w:t>
      </w:r>
      <w:r>
        <w:rPr>
          <w:sz w:val="24"/>
          <w:szCs w:val="24"/>
        </w:rPr>
        <w:tab/>
        <w:t xml:space="preserve">Flan ist das traditionellste aller mexikanischen Desserts. Schmeckt übrigens super mit Blutorangen. Man kann auch andere getrocknete Chilis nehmen. </w:t>
      </w:r>
    </w:p>
    <w:p w14:paraId="75501DA2" w14:textId="297324C1" w:rsidR="00887BE1" w:rsidRDefault="004C3280" w:rsidP="00B3592A">
      <w:pPr>
        <w:pStyle w:val="Heading2"/>
        <w:spacing w:after="240"/>
      </w:pPr>
      <w:r>
        <w:br w:type="page"/>
      </w:r>
      <w:r w:rsidR="00887BE1">
        <w:lastRenderedPageBreak/>
        <w:t>Crème renversée au caramel -Karamellcreme</w:t>
      </w:r>
      <w:r w:rsidR="00614DDC">
        <w:rPr>
          <w:rStyle w:val="FootnoteReference"/>
        </w:rPr>
        <w:footnoteReference w:id="1406"/>
      </w:r>
    </w:p>
    <w:p w14:paraId="5157A0DF" w14:textId="77777777" w:rsidR="00887BE1" w:rsidRDefault="00887BE1">
      <w:pPr>
        <w:rPr>
          <w:sz w:val="24"/>
          <w:szCs w:val="24"/>
        </w:rPr>
      </w:pPr>
      <w:r w:rsidRPr="00B3592A">
        <w:rPr>
          <w:sz w:val="24"/>
          <w:szCs w:val="24"/>
          <w:u w:val="single"/>
        </w:rPr>
        <w:t>Zutaten</w:t>
      </w:r>
      <w:r>
        <w:rPr>
          <w:sz w:val="24"/>
          <w:szCs w:val="24"/>
        </w:rPr>
        <w:t xml:space="preserve"> für 4 Portionen</w:t>
      </w:r>
    </w:p>
    <w:p w14:paraId="6FD1D531" w14:textId="77777777" w:rsidR="00887BE1" w:rsidRDefault="00887BE1">
      <w:pPr>
        <w:rPr>
          <w:sz w:val="24"/>
          <w:szCs w:val="24"/>
        </w:rPr>
      </w:pPr>
      <w:r>
        <w:rPr>
          <w:sz w:val="24"/>
          <w:szCs w:val="24"/>
        </w:rPr>
        <w:t>20 g Butter</w:t>
      </w:r>
    </w:p>
    <w:p w14:paraId="215041EF" w14:textId="77777777" w:rsidR="00887BE1" w:rsidRDefault="00887BE1">
      <w:pPr>
        <w:rPr>
          <w:sz w:val="24"/>
          <w:szCs w:val="24"/>
        </w:rPr>
      </w:pPr>
      <w:r>
        <w:rPr>
          <w:sz w:val="24"/>
          <w:szCs w:val="24"/>
        </w:rPr>
        <w:t>6 EL Zucker</w:t>
      </w:r>
    </w:p>
    <w:p w14:paraId="7D8A7A7D" w14:textId="2154B3B5" w:rsidR="00887BE1" w:rsidRDefault="00887BE1">
      <w:pPr>
        <w:rPr>
          <w:sz w:val="24"/>
          <w:szCs w:val="24"/>
        </w:rPr>
      </w:pPr>
      <w:r>
        <w:rPr>
          <w:sz w:val="24"/>
          <w:szCs w:val="24"/>
        </w:rPr>
        <w:t>4 Eier</w:t>
      </w:r>
    </w:p>
    <w:p w14:paraId="5D38FBEB" w14:textId="77777777" w:rsidR="00887BE1" w:rsidRDefault="00887BE1">
      <w:pPr>
        <w:rPr>
          <w:sz w:val="24"/>
          <w:szCs w:val="24"/>
        </w:rPr>
      </w:pPr>
      <w:r>
        <w:rPr>
          <w:sz w:val="24"/>
          <w:szCs w:val="24"/>
        </w:rPr>
        <w:t>1 Päckchen Vanillezucker</w:t>
      </w:r>
    </w:p>
    <w:p w14:paraId="278EA12B" w14:textId="77777777" w:rsidR="00887BE1" w:rsidRDefault="00887BE1">
      <w:pPr>
        <w:rPr>
          <w:sz w:val="24"/>
          <w:szCs w:val="24"/>
        </w:rPr>
      </w:pPr>
      <w:r>
        <w:rPr>
          <w:sz w:val="24"/>
          <w:szCs w:val="24"/>
        </w:rPr>
        <w:t>400 ml Milch</w:t>
      </w:r>
    </w:p>
    <w:p w14:paraId="4852F197" w14:textId="77777777" w:rsidR="00887BE1" w:rsidRDefault="00887BE1">
      <w:pPr>
        <w:rPr>
          <w:sz w:val="24"/>
          <w:szCs w:val="24"/>
        </w:rPr>
      </w:pPr>
    </w:p>
    <w:p w14:paraId="121E67B7" w14:textId="77777777" w:rsidR="00887BE1" w:rsidRDefault="00887BE1">
      <w:pPr>
        <w:rPr>
          <w:sz w:val="24"/>
          <w:szCs w:val="24"/>
        </w:rPr>
      </w:pPr>
    </w:p>
    <w:p w14:paraId="17D56B02" w14:textId="5195E45F" w:rsidR="00887BE1" w:rsidRDefault="00887BE1">
      <w:pPr>
        <w:rPr>
          <w:sz w:val="24"/>
          <w:szCs w:val="24"/>
        </w:rPr>
      </w:pPr>
      <w:r>
        <w:rPr>
          <w:sz w:val="24"/>
          <w:szCs w:val="24"/>
        </w:rPr>
        <w:t>Zuber</w:t>
      </w:r>
      <w:r w:rsidR="00B3592A">
        <w:rPr>
          <w:sz w:val="24"/>
          <w:szCs w:val="24"/>
        </w:rPr>
        <w:t>ei</w:t>
      </w:r>
      <w:r>
        <w:rPr>
          <w:sz w:val="24"/>
          <w:szCs w:val="24"/>
        </w:rPr>
        <w:t>tungszeit:</w:t>
      </w:r>
      <w:r>
        <w:rPr>
          <w:sz w:val="24"/>
          <w:szCs w:val="24"/>
        </w:rPr>
        <w:tab/>
        <w:t>45 Minuten plus 1 Stunde Kühlzeit</w:t>
      </w:r>
    </w:p>
    <w:p w14:paraId="11734AA8" w14:textId="1CEE1714" w:rsidR="00FB584D" w:rsidRPr="00B3592A" w:rsidRDefault="00887BE1" w:rsidP="00B40E8C">
      <w:pPr>
        <w:pStyle w:val="ListParagraph"/>
        <w:numPr>
          <w:ilvl w:val="0"/>
          <w:numId w:val="1852"/>
        </w:numPr>
        <w:spacing w:after="120"/>
        <w:ind w:left="714" w:hanging="357"/>
        <w:contextualSpacing w:val="0"/>
        <w:jc w:val="both"/>
        <w:rPr>
          <w:sz w:val="24"/>
          <w:szCs w:val="24"/>
        </w:rPr>
      </w:pPr>
      <w:r w:rsidRPr="00B3592A">
        <w:rPr>
          <w:sz w:val="24"/>
          <w:szCs w:val="24"/>
        </w:rPr>
        <w:t>Die Butter i einer Stielkasserolle zerlassen. 5 EL Zucker und 3 EL Wasser dazugeben. Den Zucker unter stä</w:t>
      </w:r>
      <w:r w:rsidR="00FB584D" w:rsidRPr="00B3592A">
        <w:rPr>
          <w:sz w:val="24"/>
          <w:szCs w:val="24"/>
        </w:rPr>
        <w:t>ndigem Rühren mit einem Holzlöffel bei schwacher Hitze hellbraun karamellisieren lassen. Die Karamellmasse in die Mitte einer feuerfesten Form gießen. Den Backofen auf 180 Grad vorheizen.</w:t>
      </w:r>
    </w:p>
    <w:p w14:paraId="1684AEEA" w14:textId="77777777" w:rsidR="006F7F73" w:rsidRPr="00B3592A" w:rsidRDefault="006F7F73" w:rsidP="00B40E8C">
      <w:pPr>
        <w:pStyle w:val="ListParagraph"/>
        <w:numPr>
          <w:ilvl w:val="0"/>
          <w:numId w:val="1852"/>
        </w:numPr>
        <w:spacing w:after="120"/>
        <w:ind w:left="714" w:hanging="357"/>
        <w:contextualSpacing w:val="0"/>
        <w:jc w:val="both"/>
        <w:rPr>
          <w:sz w:val="24"/>
          <w:szCs w:val="24"/>
        </w:rPr>
      </w:pPr>
      <w:r w:rsidRPr="00B3592A">
        <w:rPr>
          <w:sz w:val="24"/>
          <w:szCs w:val="24"/>
        </w:rPr>
        <w:t>Die Eier mit dem restlichen Zucker und dem Vanillezucker schaumig rühren. Die Milch einmal aufkochen lassen, nach und nach unter ständigem Rühren zu den eiern geben. Die Mischung durch ein Sieb in die Form geben.</w:t>
      </w:r>
    </w:p>
    <w:p w14:paraId="6E236202" w14:textId="428E176F" w:rsidR="006F7F73" w:rsidRPr="00B3592A" w:rsidRDefault="006F7F73" w:rsidP="00B40E8C">
      <w:pPr>
        <w:pStyle w:val="ListParagraph"/>
        <w:numPr>
          <w:ilvl w:val="0"/>
          <w:numId w:val="1852"/>
        </w:numPr>
        <w:spacing w:after="120"/>
        <w:ind w:left="714" w:hanging="357"/>
        <w:contextualSpacing w:val="0"/>
        <w:jc w:val="both"/>
        <w:rPr>
          <w:sz w:val="24"/>
          <w:szCs w:val="24"/>
        </w:rPr>
      </w:pPr>
      <w:r w:rsidRPr="00B3592A">
        <w:rPr>
          <w:sz w:val="24"/>
          <w:szCs w:val="24"/>
        </w:rPr>
        <w:t>Einen flachen Topf m</w:t>
      </w:r>
      <w:r w:rsidR="00B3592A" w:rsidRPr="00B3592A">
        <w:rPr>
          <w:sz w:val="24"/>
          <w:szCs w:val="24"/>
        </w:rPr>
        <w:t>i</w:t>
      </w:r>
      <w:r w:rsidRPr="00B3592A">
        <w:rPr>
          <w:sz w:val="24"/>
          <w:szCs w:val="24"/>
        </w:rPr>
        <w:t xml:space="preserve">t kaltem Wasser füllen. Die Form mit der </w:t>
      </w:r>
      <w:r w:rsidR="00B3592A">
        <w:rPr>
          <w:sz w:val="24"/>
          <w:szCs w:val="24"/>
        </w:rPr>
        <w:t>E</w:t>
      </w:r>
      <w:r w:rsidRPr="00B3592A">
        <w:rPr>
          <w:sz w:val="24"/>
          <w:szCs w:val="24"/>
        </w:rPr>
        <w:t xml:space="preserve">iercreme hineinstellen </w:t>
      </w:r>
      <w:r w:rsidR="00B3592A" w:rsidRPr="00B3592A">
        <w:rPr>
          <w:sz w:val="24"/>
          <w:szCs w:val="24"/>
        </w:rPr>
        <w:t>und</w:t>
      </w:r>
      <w:r w:rsidRPr="00B3592A">
        <w:rPr>
          <w:sz w:val="24"/>
          <w:szCs w:val="24"/>
        </w:rPr>
        <w:t xml:space="preserve"> im Wasserbad im Backofen 25-30 Minuten stocken lassen. Die </w:t>
      </w:r>
      <w:r w:rsidR="00B3592A">
        <w:rPr>
          <w:sz w:val="24"/>
          <w:szCs w:val="24"/>
        </w:rPr>
        <w:t>C</w:t>
      </w:r>
      <w:r w:rsidRPr="00B3592A">
        <w:rPr>
          <w:sz w:val="24"/>
          <w:szCs w:val="24"/>
        </w:rPr>
        <w:t>reme ist gar, wenn sie dem Druck des Fingers standhält.</w:t>
      </w:r>
    </w:p>
    <w:p w14:paraId="51FC6C01" w14:textId="77777777" w:rsidR="007D1048" w:rsidRDefault="006F7F73" w:rsidP="00B40E8C">
      <w:pPr>
        <w:pStyle w:val="ListParagraph"/>
        <w:numPr>
          <w:ilvl w:val="0"/>
          <w:numId w:val="1852"/>
        </w:numPr>
        <w:spacing w:after="120"/>
        <w:ind w:left="714" w:hanging="357"/>
        <w:contextualSpacing w:val="0"/>
        <w:jc w:val="both"/>
        <w:rPr>
          <w:sz w:val="24"/>
          <w:szCs w:val="24"/>
        </w:rPr>
      </w:pPr>
      <w:r w:rsidRPr="00B3592A">
        <w:rPr>
          <w:sz w:val="24"/>
          <w:szCs w:val="24"/>
        </w:rPr>
        <w:t>Die Creme abkühlen lassen</w:t>
      </w:r>
      <w:r w:rsidR="00B3592A" w:rsidRPr="00B3592A">
        <w:rPr>
          <w:sz w:val="24"/>
          <w:szCs w:val="24"/>
        </w:rPr>
        <w:t>, die Ränder mit einem Messer von der Form lösen. Die Creme stürzen. Die am Boden haftende Karamellmasse mit etwas Wasser loskochen und über die Creme gießen. Wenn man die Creme in Portionsschälchen füllt, lässt sie sich einfacher stürzen.</w:t>
      </w:r>
    </w:p>
    <w:p w14:paraId="27491452" w14:textId="77777777" w:rsidR="007D1048" w:rsidRDefault="007D1048">
      <w:pPr>
        <w:rPr>
          <w:sz w:val="24"/>
          <w:szCs w:val="24"/>
        </w:rPr>
      </w:pPr>
      <w:r>
        <w:rPr>
          <w:sz w:val="24"/>
          <w:szCs w:val="24"/>
        </w:rPr>
        <w:br w:type="page"/>
      </w:r>
    </w:p>
    <w:p w14:paraId="5BDB942A" w14:textId="40C0AE61" w:rsidR="009144DE" w:rsidRDefault="004C3280" w:rsidP="00EF3367">
      <w:pPr>
        <w:pStyle w:val="Heading2"/>
        <w:spacing w:after="240"/>
      </w:pPr>
      <w:r>
        <w:lastRenderedPageBreak/>
        <w:t>Gefüllte Pfirsiche – Pesche ripiene</w:t>
      </w:r>
      <w:r w:rsidR="00ED3603">
        <w:rPr>
          <w:rStyle w:val="FootnoteReference"/>
        </w:rPr>
        <w:footnoteReference w:id="1407"/>
      </w:r>
    </w:p>
    <w:p w14:paraId="2E676099" w14:textId="0B4C8296" w:rsidR="004C3280" w:rsidRDefault="004C3280" w:rsidP="009144DE">
      <w:pPr>
        <w:rPr>
          <w:sz w:val="24"/>
          <w:szCs w:val="24"/>
        </w:rPr>
      </w:pPr>
      <w:r w:rsidRPr="00EF3367">
        <w:rPr>
          <w:sz w:val="24"/>
          <w:szCs w:val="24"/>
          <w:u w:val="single"/>
        </w:rPr>
        <w:t>Zutaten</w:t>
      </w:r>
      <w:r>
        <w:rPr>
          <w:sz w:val="24"/>
          <w:szCs w:val="24"/>
        </w:rPr>
        <w:t xml:space="preserve"> für 4 Portionen</w:t>
      </w:r>
    </w:p>
    <w:p w14:paraId="0C177FB6" w14:textId="4E0BD32F" w:rsidR="004C3280" w:rsidRDefault="004C3280" w:rsidP="009144DE">
      <w:pPr>
        <w:rPr>
          <w:sz w:val="24"/>
          <w:szCs w:val="24"/>
        </w:rPr>
      </w:pPr>
      <w:r>
        <w:rPr>
          <w:sz w:val="24"/>
          <w:szCs w:val="24"/>
        </w:rPr>
        <w:t>4 große, gelbe Pfirsiche</w:t>
      </w:r>
    </w:p>
    <w:p w14:paraId="56F7C328" w14:textId="7B502D57" w:rsidR="004C3280" w:rsidRDefault="004C3280" w:rsidP="009144DE">
      <w:pPr>
        <w:rPr>
          <w:sz w:val="24"/>
          <w:szCs w:val="24"/>
        </w:rPr>
      </w:pPr>
      <w:r>
        <w:rPr>
          <w:sz w:val="24"/>
          <w:szCs w:val="24"/>
        </w:rPr>
        <w:t>80 g Amaretti</w:t>
      </w:r>
    </w:p>
    <w:p w14:paraId="6737901D" w14:textId="58ABEAA1" w:rsidR="004C3280" w:rsidRDefault="004C3280" w:rsidP="009144DE">
      <w:pPr>
        <w:rPr>
          <w:sz w:val="24"/>
          <w:szCs w:val="24"/>
        </w:rPr>
      </w:pPr>
      <w:r>
        <w:rPr>
          <w:sz w:val="24"/>
          <w:szCs w:val="24"/>
        </w:rPr>
        <w:t>100 ml Marsala</w:t>
      </w:r>
    </w:p>
    <w:p w14:paraId="192108FF" w14:textId="45B265ED" w:rsidR="004C3280" w:rsidRDefault="004C3280" w:rsidP="009144DE">
      <w:pPr>
        <w:rPr>
          <w:sz w:val="24"/>
          <w:szCs w:val="24"/>
        </w:rPr>
      </w:pPr>
      <w:r>
        <w:rPr>
          <w:sz w:val="24"/>
          <w:szCs w:val="24"/>
        </w:rPr>
        <w:t>2 TL Zitronensaft</w:t>
      </w:r>
    </w:p>
    <w:p w14:paraId="717DC701" w14:textId="171005AE" w:rsidR="004C3280" w:rsidRDefault="004C3280" w:rsidP="009144DE">
      <w:pPr>
        <w:rPr>
          <w:sz w:val="24"/>
          <w:szCs w:val="24"/>
        </w:rPr>
      </w:pPr>
      <w:r>
        <w:rPr>
          <w:sz w:val="24"/>
          <w:szCs w:val="24"/>
        </w:rPr>
        <w:t>1 Eigelb</w:t>
      </w:r>
    </w:p>
    <w:p w14:paraId="66B4AC47" w14:textId="3E6E39C0" w:rsidR="004C3280" w:rsidRDefault="004C3280" w:rsidP="009144DE">
      <w:pPr>
        <w:rPr>
          <w:sz w:val="24"/>
          <w:szCs w:val="24"/>
        </w:rPr>
      </w:pPr>
      <w:r>
        <w:rPr>
          <w:sz w:val="24"/>
          <w:szCs w:val="24"/>
        </w:rPr>
        <w:t>8 geschälte Mandelkerne</w:t>
      </w:r>
    </w:p>
    <w:p w14:paraId="0C29F9FA" w14:textId="48E9701E" w:rsidR="004C3280" w:rsidRDefault="004C3280" w:rsidP="009144DE">
      <w:pPr>
        <w:rPr>
          <w:sz w:val="24"/>
          <w:szCs w:val="24"/>
        </w:rPr>
      </w:pPr>
      <w:r>
        <w:rPr>
          <w:sz w:val="24"/>
          <w:szCs w:val="24"/>
        </w:rPr>
        <w:t>1-2 EL Zucker</w:t>
      </w:r>
    </w:p>
    <w:p w14:paraId="2C117A3A" w14:textId="40D62DB3" w:rsidR="004C3280" w:rsidRDefault="004C3280" w:rsidP="009144DE">
      <w:pPr>
        <w:rPr>
          <w:sz w:val="24"/>
          <w:szCs w:val="24"/>
        </w:rPr>
      </w:pPr>
      <w:r>
        <w:rPr>
          <w:sz w:val="24"/>
          <w:szCs w:val="24"/>
        </w:rPr>
        <w:t>2-3 EL Butter#1 EL Puderzucker</w:t>
      </w:r>
    </w:p>
    <w:p w14:paraId="769BC627" w14:textId="77777777" w:rsidR="004C3280" w:rsidRDefault="004C3280" w:rsidP="009144DE">
      <w:pPr>
        <w:rPr>
          <w:sz w:val="24"/>
          <w:szCs w:val="24"/>
        </w:rPr>
      </w:pPr>
    </w:p>
    <w:p w14:paraId="18A27AB6" w14:textId="05CCB755" w:rsidR="004C3280" w:rsidRDefault="004C3280" w:rsidP="009144DE">
      <w:pPr>
        <w:rPr>
          <w:sz w:val="24"/>
          <w:szCs w:val="24"/>
        </w:rPr>
      </w:pPr>
      <w:r>
        <w:rPr>
          <w:sz w:val="24"/>
          <w:szCs w:val="24"/>
        </w:rPr>
        <w:t>Zubereitu</w:t>
      </w:r>
      <w:r w:rsidR="00EF3367">
        <w:rPr>
          <w:sz w:val="24"/>
          <w:szCs w:val="24"/>
        </w:rPr>
        <w:t>ng</w:t>
      </w:r>
      <w:r>
        <w:rPr>
          <w:sz w:val="24"/>
          <w:szCs w:val="24"/>
        </w:rPr>
        <w:t>szeit:</w:t>
      </w:r>
      <w:r>
        <w:rPr>
          <w:sz w:val="24"/>
          <w:szCs w:val="24"/>
        </w:rPr>
        <w:tab/>
        <w:t>35 Minuten</w:t>
      </w:r>
    </w:p>
    <w:p w14:paraId="472900E4" w14:textId="502F8647" w:rsidR="004C3280" w:rsidRPr="00EF3367" w:rsidRDefault="004C3280" w:rsidP="00B40E8C">
      <w:pPr>
        <w:pStyle w:val="ListParagraph"/>
        <w:numPr>
          <w:ilvl w:val="0"/>
          <w:numId w:val="1840"/>
        </w:numPr>
        <w:spacing w:after="120"/>
        <w:ind w:left="714" w:hanging="357"/>
        <w:contextualSpacing w:val="0"/>
        <w:jc w:val="both"/>
        <w:rPr>
          <w:sz w:val="24"/>
          <w:szCs w:val="24"/>
        </w:rPr>
      </w:pPr>
      <w:r w:rsidRPr="00EF3367">
        <w:rPr>
          <w:sz w:val="24"/>
          <w:szCs w:val="24"/>
        </w:rPr>
        <w:t xml:space="preserve">Pfirsiche kurz überbrühen und enthäuten, halbieren und die Steine entfernen. Fruchthälften leicht aushöhlen, das entnommene </w:t>
      </w:r>
      <w:r w:rsidR="00EF3367" w:rsidRPr="00EF3367">
        <w:rPr>
          <w:sz w:val="24"/>
          <w:szCs w:val="24"/>
        </w:rPr>
        <w:t>F</w:t>
      </w:r>
      <w:r w:rsidRPr="00EF3367">
        <w:rPr>
          <w:sz w:val="24"/>
          <w:szCs w:val="24"/>
        </w:rPr>
        <w:t>ruchtfleisch in eine Schüssel geben und zerdrücken. Backofen auf 200 Grad vorheizen.</w:t>
      </w:r>
    </w:p>
    <w:p w14:paraId="49D0F81D" w14:textId="495BA7E9" w:rsidR="004C3280" w:rsidRPr="00EF3367" w:rsidRDefault="004C3280" w:rsidP="00B40E8C">
      <w:pPr>
        <w:pStyle w:val="ListParagraph"/>
        <w:numPr>
          <w:ilvl w:val="0"/>
          <w:numId w:val="1840"/>
        </w:numPr>
        <w:spacing w:after="120"/>
        <w:ind w:left="714" w:hanging="357"/>
        <w:contextualSpacing w:val="0"/>
        <w:jc w:val="both"/>
        <w:rPr>
          <w:sz w:val="24"/>
          <w:szCs w:val="24"/>
        </w:rPr>
      </w:pPr>
      <w:r w:rsidRPr="00EF3367">
        <w:rPr>
          <w:sz w:val="24"/>
          <w:szCs w:val="24"/>
        </w:rPr>
        <w:t xml:space="preserve">Amaretti zerbröseln, mit 2-3 EL Marsala tränken. Zusammen mit 1-2 EL Zucker, 2 TL Zitronensaft und 1 Eigelb in die Schüssel geben und gründlich untermischen. Masse in die Pfirsichhälften füllen, mit jeweils </w:t>
      </w:r>
      <w:r w:rsidR="00EF3367" w:rsidRPr="00EF3367">
        <w:rPr>
          <w:sz w:val="24"/>
          <w:szCs w:val="24"/>
        </w:rPr>
        <w:t>einer</w:t>
      </w:r>
      <w:r w:rsidRPr="00EF3367">
        <w:rPr>
          <w:sz w:val="24"/>
          <w:szCs w:val="24"/>
        </w:rPr>
        <w:t xml:space="preserve"> Mandel garnieren.</w:t>
      </w:r>
    </w:p>
    <w:p w14:paraId="6908CB48" w14:textId="4A3F29AF" w:rsidR="004C3280" w:rsidRPr="00EF3367" w:rsidRDefault="004C3280" w:rsidP="00B40E8C">
      <w:pPr>
        <w:pStyle w:val="ListParagraph"/>
        <w:numPr>
          <w:ilvl w:val="0"/>
          <w:numId w:val="1840"/>
        </w:numPr>
        <w:spacing w:after="120"/>
        <w:ind w:left="714" w:hanging="357"/>
        <w:contextualSpacing w:val="0"/>
        <w:jc w:val="both"/>
        <w:rPr>
          <w:sz w:val="24"/>
          <w:szCs w:val="24"/>
        </w:rPr>
      </w:pPr>
      <w:r w:rsidRPr="00EF3367">
        <w:rPr>
          <w:sz w:val="24"/>
          <w:szCs w:val="24"/>
        </w:rPr>
        <w:t>Früchte in eine gebutterte feuerfeste Form setzen, mit Butterflöckchen belegen und restlichen Marsala angießen.</w:t>
      </w:r>
    </w:p>
    <w:p w14:paraId="5633CF47" w14:textId="236951A0" w:rsidR="004C3280" w:rsidRPr="00EF3367" w:rsidRDefault="004C3280" w:rsidP="00B40E8C">
      <w:pPr>
        <w:pStyle w:val="ListParagraph"/>
        <w:numPr>
          <w:ilvl w:val="0"/>
          <w:numId w:val="1840"/>
        </w:numPr>
        <w:spacing w:after="120"/>
        <w:ind w:left="714" w:hanging="357"/>
        <w:contextualSpacing w:val="0"/>
        <w:jc w:val="both"/>
        <w:rPr>
          <w:sz w:val="24"/>
          <w:szCs w:val="24"/>
        </w:rPr>
      </w:pPr>
      <w:r w:rsidRPr="00EF3367">
        <w:rPr>
          <w:sz w:val="24"/>
          <w:szCs w:val="24"/>
        </w:rPr>
        <w:t>Im vorgeheizten</w:t>
      </w:r>
      <w:r w:rsidR="007C6D6F" w:rsidRPr="00EF3367">
        <w:rPr>
          <w:sz w:val="24"/>
          <w:szCs w:val="24"/>
        </w:rPr>
        <w:t xml:space="preserve"> Ofen etwa 15 Minuten überbacken. Dünn mit Puderzucker bestreuen. </w:t>
      </w:r>
    </w:p>
    <w:p w14:paraId="6B7C1FBF" w14:textId="77777777" w:rsidR="007C6D6F" w:rsidRDefault="007C6D6F" w:rsidP="009144DE">
      <w:pPr>
        <w:rPr>
          <w:sz w:val="24"/>
          <w:szCs w:val="24"/>
        </w:rPr>
      </w:pPr>
    </w:p>
    <w:p w14:paraId="4CCC6847" w14:textId="70D1C906" w:rsidR="007C6D6F" w:rsidRDefault="007C6D6F" w:rsidP="00EF3367">
      <w:pPr>
        <w:ind w:left="708" w:hanging="708"/>
        <w:jc w:val="both"/>
        <w:rPr>
          <w:sz w:val="24"/>
          <w:szCs w:val="24"/>
        </w:rPr>
      </w:pPr>
      <w:r>
        <w:rPr>
          <w:sz w:val="24"/>
          <w:szCs w:val="24"/>
        </w:rPr>
        <w:t>Info:</w:t>
      </w:r>
      <w:r>
        <w:rPr>
          <w:sz w:val="24"/>
          <w:szCs w:val="24"/>
        </w:rPr>
        <w:tab/>
        <w:t>Der Dessertwein Marsala kommt von Sizilien und wird dort nicht nur genippt, so</w:t>
      </w:r>
      <w:r w:rsidR="00EF3367">
        <w:rPr>
          <w:sz w:val="24"/>
          <w:szCs w:val="24"/>
        </w:rPr>
        <w:t>n</w:t>
      </w:r>
      <w:r>
        <w:rPr>
          <w:sz w:val="24"/>
          <w:szCs w:val="24"/>
        </w:rPr>
        <w:t xml:space="preserve">dern auch mal mit Begeisterung in Süße und pikante Speisen gegossen. </w:t>
      </w:r>
      <w:r w:rsidR="00EF3367">
        <w:rPr>
          <w:sz w:val="24"/>
          <w:szCs w:val="24"/>
        </w:rPr>
        <w:t>Die trockene (secco) Variante des Weines eignet sich dazu am allerbesten</w:t>
      </w:r>
    </w:p>
    <w:p w14:paraId="6EBD33AB" w14:textId="77777777" w:rsidR="009144DE" w:rsidRDefault="009144DE" w:rsidP="009144DE">
      <w:pPr>
        <w:rPr>
          <w:sz w:val="24"/>
          <w:szCs w:val="24"/>
        </w:rPr>
      </w:pPr>
    </w:p>
    <w:p w14:paraId="6B7407B4" w14:textId="77777777" w:rsidR="009144DE" w:rsidRDefault="009144DE" w:rsidP="009144DE">
      <w:pPr>
        <w:rPr>
          <w:sz w:val="24"/>
          <w:szCs w:val="24"/>
        </w:rPr>
      </w:pPr>
      <w:r>
        <w:rPr>
          <w:sz w:val="24"/>
          <w:szCs w:val="24"/>
        </w:rPr>
        <w:br w:type="page"/>
      </w:r>
    </w:p>
    <w:p w14:paraId="5D586379" w14:textId="3470F561" w:rsidR="009144DE" w:rsidRDefault="009144DE" w:rsidP="00572827">
      <w:pPr>
        <w:pStyle w:val="Heading2"/>
        <w:spacing w:after="240"/>
      </w:pPr>
      <w:r>
        <w:lastRenderedPageBreak/>
        <w:t>Pochierte Aprikosen mit Mascarpone</w:t>
      </w:r>
      <w:r w:rsidR="002E1332">
        <w:rPr>
          <w:rStyle w:val="FootnoteReference"/>
        </w:rPr>
        <w:footnoteReference w:id="1408"/>
      </w:r>
      <w:r>
        <w:t xml:space="preserve"> </w:t>
      </w:r>
    </w:p>
    <w:p w14:paraId="22ED0621" w14:textId="740A1123" w:rsidR="009144DE" w:rsidRDefault="009144DE" w:rsidP="009144DE">
      <w:pPr>
        <w:rPr>
          <w:sz w:val="24"/>
          <w:szCs w:val="24"/>
        </w:rPr>
      </w:pPr>
      <w:r w:rsidRPr="00572827">
        <w:rPr>
          <w:sz w:val="24"/>
          <w:szCs w:val="24"/>
          <w:u w:val="single"/>
        </w:rPr>
        <w:t>Zutaten</w:t>
      </w:r>
      <w:r>
        <w:rPr>
          <w:sz w:val="24"/>
          <w:szCs w:val="24"/>
        </w:rPr>
        <w:t xml:space="preserve"> </w:t>
      </w:r>
      <w:r w:rsidR="00572827">
        <w:rPr>
          <w:sz w:val="24"/>
          <w:szCs w:val="24"/>
        </w:rPr>
        <w:t>(</w:t>
      </w:r>
      <w:r>
        <w:rPr>
          <w:sz w:val="24"/>
          <w:szCs w:val="24"/>
        </w:rPr>
        <w:t>für 4 Portionen</w:t>
      </w:r>
      <w:r w:rsidR="00572827">
        <w:rPr>
          <w:sz w:val="24"/>
          <w:szCs w:val="24"/>
        </w:rPr>
        <w:t>):</w:t>
      </w:r>
    </w:p>
    <w:p w14:paraId="7A10EC69" w14:textId="77777777" w:rsidR="009144DE" w:rsidRDefault="009144DE" w:rsidP="009144DE">
      <w:pPr>
        <w:rPr>
          <w:sz w:val="24"/>
          <w:szCs w:val="24"/>
        </w:rPr>
      </w:pPr>
      <w:r>
        <w:rPr>
          <w:sz w:val="24"/>
          <w:szCs w:val="24"/>
        </w:rPr>
        <w:t>80 g Pistazienkerne</w:t>
      </w:r>
    </w:p>
    <w:p w14:paraId="764A82D5" w14:textId="77777777" w:rsidR="009144DE" w:rsidRDefault="009144DE" w:rsidP="009144DE">
      <w:pPr>
        <w:rPr>
          <w:sz w:val="24"/>
          <w:szCs w:val="24"/>
        </w:rPr>
      </w:pPr>
      <w:r>
        <w:rPr>
          <w:sz w:val="24"/>
          <w:szCs w:val="24"/>
        </w:rPr>
        <w:t>80 g Amaretti, grob zerbröselt</w:t>
      </w:r>
    </w:p>
    <w:p w14:paraId="238A2DFA" w14:textId="77777777" w:rsidR="009144DE" w:rsidRDefault="009144DE" w:rsidP="009144DE">
      <w:pPr>
        <w:rPr>
          <w:sz w:val="24"/>
          <w:szCs w:val="24"/>
        </w:rPr>
      </w:pPr>
      <w:r>
        <w:rPr>
          <w:sz w:val="24"/>
          <w:szCs w:val="24"/>
        </w:rPr>
        <w:t>2 EL Zucker</w:t>
      </w:r>
    </w:p>
    <w:p w14:paraId="07128865" w14:textId="77777777" w:rsidR="009144DE" w:rsidRDefault="009144DE" w:rsidP="009144DE">
      <w:pPr>
        <w:rPr>
          <w:sz w:val="24"/>
          <w:szCs w:val="24"/>
        </w:rPr>
      </w:pPr>
      <w:r>
        <w:rPr>
          <w:sz w:val="24"/>
          <w:szCs w:val="24"/>
        </w:rPr>
        <w:t>120 g Mascarpone</w:t>
      </w:r>
    </w:p>
    <w:p w14:paraId="6D07437C" w14:textId="77777777" w:rsidR="009144DE" w:rsidRDefault="009144DE" w:rsidP="009144DE">
      <w:pPr>
        <w:rPr>
          <w:sz w:val="24"/>
          <w:szCs w:val="24"/>
        </w:rPr>
      </w:pPr>
      <w:r>
        <w:rPr>
          <w:sz w:val="24"/>
          <w:szCs w:val="24"/>
        </w:rPr>
        <w:t>120 g Schlagsahne</w:t>
      </w:r>
    </w:p>
    <w:p w14:paraId="4AB4E01C" w14:textId="77777777" w:rsidR="009144DE" w:rsidRDefault="009144DE" w:rsidP="009144DE">
      <w:pPr>
        <w:rPr>
          <w:sz w:val="24"/>
          <w:szCs w:val="24"/>
        </w:rPr>
      </w:pPr>
      <w:r>
        <w:rPr>
          <w:sz w:val="24"/>
          <w:szCs w:val="24"/>
        </w:rPr>
        <w:t>1 TL abgeriebene Schale einer Limette</w:t>
      </w:r>
    </w:p>
    <w:p w14:paraId="180679F3" w14:textId="77777777" w:rsidR="009144DE" w:rsidRDefault="009144DE" w:rsidP="009144DE">
      <w:pPr>
        <w:rPr>
          <w:sz w:val="24"/>
          <w:szCs w:val="24"/>
        </w:rPr>
      </w:pPr>
    </w:p>
    <w:p w14:paraId="4B8128B5" w14:textId="62F9CB14" w:rsidR="009144DE" w:rsidRPr="00572827" w:rsidRDefault="00572827" w:rsidP="009144DE">
      <w:pPr>
        <w:rPr>
          <w:i/>
          <w:iCs/>
          <w:sz w:val="24"/>
          <w:szCs w:val="24"/>
        </w:rPr>
      </w:pPr>
      <w:r w:rsidRPr="00572827">
        <w:rPr>
          <w:i/>
          <w:iCs/>
          <w:sz w:val="24"/>
          <w:szCs w:val="24"/>
        </w:rPr>
        <w:t xml:space="preserve">Für die </w:t>
      </w:r>
      <w:r w:rsidR="009144DE" w:rsidRPr="00572827">
        <w:rPr>
          <w:i/>
          <w:iCs/>
          <w:sz w:val="24"/>
          <w:szCs w:val="24"/>
        </w:rPr>
        <w:t>Aprikosen:</w:t>
      </w:r>
    </w:p>
    <w:p w14:paraId="350381E5" w14:textId="77777777" w:rsidR="009144DE" w:rsidRDefault="009144DE" w:rsidP="009144DE">
      <w:pPr>
        <w:rPr>
          <w:sz w:val="24"/>
          <w:szCs w:val="24"/>
        </w:rPr>
      </w:pPr>
      <w:r>
        <w:rPr>
          <w:sz w:val="24"/>
          <w:szCs w:val="24"/>
        </w:rPr>
        <w:t>100 ml Sauternes (oder ein anderer leichter Dessertwein)</w:t>
      </w:r>
    </w:p>
    <w:p w14:paraId="629AF55F" w14:textId="77777777" w:rsidR="009144DE" w:rsidRDefault="009144DE" w:rsidP="009144DE">
      <w:pPr>
        <w:rPr>
          <w:sz w:val="24"/>
          <w:szCs w:val="24"/>
        </w:rPr>
      </w:pPr>
      <w:r>
        <w:rPr>
          <w:sz w:val="24"/>
          <w:szCs w:val="24"/>
        </w:rPr>
        <w:t>1 Limette, 3 Streifen Schale dünn abgeschnitten, dann 1 EL saft ausgepresst</w:t>
      </w:r>
    </w:p>
    <w:p w14:paraId="6DC42CC7" w14:textId="77777777" w:rsidR="009144DE" w:rsidRDefault="009144DE" w:rsidP="009144DE">
      <w:pPr>
        <w:rPr>
          <w:sz w:val="24"/>
          <w:szCs w:val="24"/>
        </w:rPr>
      </w:pPr>
      <w:r>
        <w:rPr>
          <w:sz w:val="24"/>
          <w:szCs w:val="24"/>
        </w:rPr>
        <w:t>¼ TL Vanillepaste</w:t>
      </w:r>
    </w:p>
    <w:p w14:paraId="19F6C462" w14:textId="77777777" w:rsidR="009144DE" w:rsidRDefault="009144DE" w:rsidP="009144DE">
      <w:pPr>
        <w:rPr>
          <w:sz w:val="24"/>
          <w:szCs w:val="24"/>
        </w:rPr>
      </w:pPr>
      <w:r>
        <w:rPr>
          <w:sz w:val="24"/>
          <w:szCs w:val="24"/>
        </w:rPr>
        <w:t>60 g Zucker</w:t>
      </w:r>
    </w:p>
    <w:p w14:paraId="2AD8A145" w14:textId="77777777" w:rsidR="009144DE" w:rsidRDefault="009144DE" w:rsidP="009144DE">
      <w:pPr>
        <w:rPr>
          <w:sz w:val="24"/>
          <w:szCs w:val="24"/>
        </w:rPr>
      </w:pPr>
      <w:r>
        <w:rPr>
          <w:sz w:val="24"/>
          <w:szCs w:val="24"/>
        </w:rPr>
        <w:t>6 Aprikosen, entsteint und halbiert. Sollten unbedingt vollreif sein</w:t>
      </w:r>
    </w:p>
    <w:p w14:paraId="53AF9A59" w14:textId="77777777" w:rsidR="009144DE" w:rsidRDefault="009144DE" w:rsidP="009144DE">
      <w:pPr>
        <w:rPr>
          <w:sz w:val="24"/>
          <w:szCs w:val="24"/>
        </w:rPr>
      </w:pPr>
      <w:r>
        <w:rPr>
          <w:sz w:val="24"/>
          <w:szCs w:val="24"/>
        </w:rPr>
        <w:t>1 TL Orangenblütenwasser</w:t>
      </w:r>
    </w:p>
    <w:p w14:paraId="12C130B6" w14:textId="77777777" w:rsidR="009144DE" w:rsidRDefault="009144DE" w:rsidP="009144DE">
      <w:pPr>
        <w:rPr>
          <w:sz w:val="24"/>
          <w:szCs w:val="24"/>
        </w:rPr>
      </w:pPr>
    </w:p>
    <w:p w14:paraId="6163E5D5" w14:textId="7CF0E7C7" w:rsidR="00572827" w:rsidRDefault="00572827" w:rsidP="009144DE">
      <w:pPr>
        <w:rPr>
          <w:sz w:val="24"/>
          <w:szCs w:val="24"/>
        </w:rPr>
      </w:pPr>
      <w:r>
        <w:rPr>
          <w:sz w:val="24"/>
          <w:szCs w:val="24"/>
        </w:rPr>
        <w:t>Zubereitung:</w:t>
      </w:r>
    </w:p>
    <w:p w14:paraId="18766A92" w14:textId="77777777" w:rsidR="009144DE" w:rsidRPr="00394B1B" w:rsidRDefault="009144DE" w:rsidP="00B40E8C">
      <w:pPr>
        <w:pStyle w:val="ListParagraph"/>
        <w:numPr>
          <w:ilvl w:val="0"/>
          <w:numId w:val="1538"/>
        </w:numPr>
        <w:spacing w:after="120"/>
        <w:ind w:left="714" w:hanging="357"/>
        <w:contextualSpacing w:val="0"/>
        <w:jc w:val="both"/>
        <w:rPr>
          <w:sz w:val="24"/>
          <w:szCs w:val="24"/>
        </w:rPr>
      </w:pPr>
      <w:r w:rsidRPr="00394B1B">
        <w:rPr>
          <w:sz w:val="24"/>
          <w:szCs w:val="24"/>
        </w:rPr>
        <w:t>Den Sauternes in 40 ml Wasser, der Limettenschale und dem -saft, der Vanillepaste und 60 g Zucker in einen Topf geben. Bei hoher Temperatur erhitzen, bis der Zucker geschmolzen ist und die Flüssigkeit köchelt. Vom Herd nehmen und die Aprikosenhälften mit der Schnittfläche nach unten hineinlegen. In der Resthitze pochieren, bis sie weich sind, aber noch nicht zerfallen; sie brauchen ca. 20-40 Minuten. Die Aprikosen herausnehmen und die Limettenschale wegwerfen. Die Aprikosen zudecken, damit sie sich nicht verfärben, und beiseitestellen. Den Sirup bei mittlerer bis starker Hitze 5-6 Minuten auf 70 ml einkochen lassen. Das Orangenblütenwasser unterrühren und den Sirup bis zur Verwendung beiseitestellen.</w:t>
      </w:r>
    </w:p>
    <w:p w14:paraId="11E31C36" w14:textId="77777777" w:rsidR="009144DE" w:rsidRPr="00394B1B" w:rsidRDefault="009144DE" w:rsidP="00B40E8C">
      <w:pPr>
        <w:pStyle w:val="ListParagraph"/>
        <w:numPr>
          <w:ilvl w:val="0"/>
          <w:numId w:val="1538"/>
        </w:numPr>
        <w:spacing w:after="120"/>
        <w:ind w:left="714" w:hanging="357"/>
        <w:contextualSpacing w:val="0"/>
        <w:jc w:val="both"/>
        <w:rPr>
          <w:sz w:val="24"/>
          <w:szCs w:val="24"/>
        </w:rPr>
      </w:pPr>
      <w:r w:rsidRPr="00394B1B">
        <w:rPr>
          <w:sz w:val="24"/>
          <w:szCs w:val="24"/>
        </w:rPr>
        <w:t>Den Backofen auf 170 Grad (Umluft) vorheizen. Die Pistazien auf ein Backblech geben und 10 Minuten rösten, bis sie duften. Nach dem Abkühlen fein hacken und mit den Amaretti und dem Zucker mischen.</w:t>
      </w:r>
    </w:p>
    <w:p w14:paraId="50BE0DCC" w14:textId="77777777" w:rsidR="009144DE" w:rsidRPr="00394B1B" w:rsidRDefault="009144DE" w:rsidP="00B40E8C">
      <w:pPr>
        <w:pStyle w:val="ListParagraph"/>
        <w:numPr>
          <w:ilvl w:val="0"/>
          <w:numId w:val="1538"/>
        </w:numPr>
        <w:spacing w:after="120"/>
        <w:ind w:left="714" w:hanging="357"/>
        <w:contextualSpacing w:val="0"/>
        <w:jc w:val="both"/>
        <w:rPr>
          <w:sz w:val="24"/>
          <w:szCs w:val="24"/>
        </w:rPr>
      </w:pPr>
      <w:r w:rsidRPr="00394B1B">
        <w:rPr>
          <w:sz w:val="24"/>
          <w:szCs w:val="24"/>
        </w:rPr>
        <w:lastRenderedPageBreak/>
        <w:t>Mascarpone und Sahne 1-2 Minuten mit dem Handrührgerät aufschlagen, bis die Mischung glatt und luftig ist (also nicht zu lange). Drei Viertel der Amaretti-Pistazien-Brösel unterheben.</w:t>
      </w:r>
    </w:p>
    <w:p w14:paraId="26241E35" w14:textId="77777777" w:rsidR="009144DE" w:rsidRPr="00394B1B" w:rsidRDefault="009144DE" w:rsidP="00B40E8C">
      <w:pPr>
        <w:pStyle w:val="ListParagraph"/>
        <w:numPr>
          <w:ilvl w:val="0"/>
          <w:numId w:val="1538"/>
        </w:numPr>
        <w:spacing w:after="120"/>
        <w:contextualSpacing w:val="0"/>
        <w:jc w:val="both"/>
        <w:rPr>
          <w:sz w:val="24"/>
          <w:szCs w:val="24"/>
        </w:rPr>
      </w:pPr>
      <w:r w:rsidRPr="00394B1B">
        <w:rPr>
          <w:sz w:val="24"/>
          <w:szCs w:val="24"/>
        </w:rPr>
        <w:t>Aprikosen und Mascarponecreme auf Schalen erteilen. Die Aprikosen mit dem Sirup begießen, die Creme vor dem Servieren mit den restlichen Bröseln und der abgeriebenen Limettenschale bestreuen.</w:t>
      </w:r>
      <w:r w:rsidRPr="00394B1B">
        <w:rPr>
          <w:sz w:val="24"/>
          <w:szCs w:val="24"/>
        </w:rPr>
        <w:br w:type="page"/>
      </w:r>
    </w:p>
    <w:p w14:paraId="52A79B96" w14:textId="27F3A364" w:rsidR="009144DE" w:rsidRDefault="009144DE" w:rsidP="00572827">
      <w:pPr>
        <w:pStyle w:val="Heading2"/>
        <w:spacing w:after="240"/>
      </w:pPr>
      <w:r>
        <w:lastRenderedPageBreak/>
        <w:t>Wassermelonen-Erdbeer-Sorbet</w:t>
      </w:r>
      <w:r w:rsidR="00E92FC3">
        <w:rPr>
          <w:rStyle w:val="FootnoteReference"/>
        </w:rPr>
        <w:footnoteReference w:id="1409"/>
      </w:r>
      <w:r>
        <w:t xml:space="preserve"> </w:t>
      </w:r>
    </w:p>
    <w:p w14:paraId="0308BC83" w14:textId="640CD56A" w:rsidR="009144DE" w:rsidRDefault="009144DE" w:rsidP="009144DE">
      <w:pPr>
        <w:rPr>
          <w:sz w:val="24"/>
          <w:szCs w:val="24"/>
        </w:rPr>
      </w:pPr>
      <w:r w:rsidRPr="00572827">
        <w:rPr>
          <w:sz w:val="24"/>
          <w:szCs w:val="24"/>
          <w:u w:val="single"/>
        </w:rPr>
        <w:t>Zutaten</w:t>
      </w:r>
      <w:r>
        <w:rPr>
          <w:sz w:val="24"/>
          <w:szCs w:val="24"/>
        </w:rPr>
        <w:t xml:space="preserve"> </w:t>
      </w:r>
      <w:r w:rsidR="00572827">
        <w:rPr>
          <w:sz w:val="24"/>
          <w:szCs w:val="24"/>
        </w:rPr>
        <w:t>(</w:t>
      </w:r>
      <w:r>
        <w:rPr>
          <w:sz w:val="24"/>
          <w:szCs w:val="24"/>
        </w:rPr>
        <w:t>für 8 Portionen</w:t>
      </w:r>
      <w:r w:rsidR="00572827">
        <w:rPr>
          <w:sz w:val="24"/>
          <w:szCs w:val="24"/>
        </w:rPr>
        <w:t>)</w:t>
      </w:r>
    </w:p>
    <w:p w14:paraId="01349A1A" w14:textId="77777777" w:rsidR="009144DE" w:rsidRDefault="009144DE" w:rsidP="009144DE">
      <w:pPr>
        <w:rPr>
          <w:sz w:val="24"/>
          <w:szCs w:val="24"/>
        </w:rPr>
      </w:pPr>
      <w:r>
        <w:rPr>
          <w:sz w:val="24"/>
          <w:szCs w:val="24"/>
        </w:rPr>
        <w:t>1 kleine Wassermelone, Fruchtfleisch in 2 cm große Stücke geschnitten</w:t>
      </w:r>
    </w:p>
    <w:p w14:paraId="5A0886E0" w14:textId="77777777" w:rsidR="009144DE" w:rsidRDefault="009144DE" w:rsidP="009144DE">
      <w:pPr>
        <w:rPr>
          <w:sz w:val="24"/>
          <w:szCs w:val="24"/>
        </w:rPr>
      </w:pPr>
      <w:r>
        <w:rPr>
          <w:sz w:val="24"/>
          <w:szCs w:val="24"/>
        </w:rPr>
        <w:t>300 g reife Erdbeeren, grob gehackt</w:t>
      </w:r>
    </w:p>
    <w:p w14:paraId="142B2F64" w14:textId="77777777" w:rsidR="009144DE" w:rsidRDefault="009144DE" w:rsidP="009144DE">
      <w:pPr>
        <w:rPr>
          <w:sz w:val="24"/>
          <w:szCs w:val="24"/>
        </w:rPr>
      </w:pPr>
      <w:r>
        <w:rPr>
          <w:sz w:val="24"/>
          <w:szCs w:val="24"/>
        </w:rPr>
        <w:t>10 g frische Kaffirlimettenblätter, ohne Stiele, sehr fein gehackt</w:t>
      </w:r>
    </w:p>
    <w:p w14:paraId="57C5C4E7" w14:textId="77777777" w:rsidR="009144DE" w:rsidRDefault="009144DE" w:rsidP="009144DE">
      <w:pPr>
        <w:rPr>
          <w:sz w:val="24"/>
          <w:szCs w:val="24"/>
        </w:rPr>
      </w:pPr>
      <w:r>
        <w:rPr>
          <w:sz w:val="24"/>
          <w:szCs w:val="24"/>
        </w:rPr>
        <w:t>250 g Glukose</w:t>
      </w:r>
    </w:p>
    <w:p w14:paraId="591FA6E3" w14:textId="77777777" w:rsidR="009144DE" w:rsidRDefault="009144DE" w:rsidP="009144DE">
      <w:pPr>
        <w:rPr>
          <w:sz w:val="24"/>
          <w:szCs w:val="24"/>
        </w:rPr>
      </w:pPr>
      <w:r>
        <w:rPr>
          <w:sz w:val="24"/>
          <w:szCs w:val="24"/>
        </w:rPr>
        <w:t>8 Limetten, 4 TL Schale abgerieben, 90 ml Saft ausgepresst, restliche in Spalten geschnitten</w:t>
      </w:r>
    </w:p>
    <w:p w14:paraId="2E522B8E" w14:textId="77777777" w:rsidR="009144DE" w:rsidRDefault="009144DE" w:rsidP="009144DE">
      <w:pPr>
        <w:rPr>
          <w:sz w:val="24"/>
          <w:szCs w:val="24"/>
        </w:rPr>
      </w:pPr>
      <w:r>
        <w:rPr>
          <w:sz w:val="24"/>
          <w:szCs w:val="24"/>
        </w:rPr>
        <w:t>60 ml Wodka</w:t>
      </w:r>
    </w:p>
    <w:p w14:paraId="215DBF4E" w14:textId="77777777" w:rsidR="009144DE" w:rsidRDefault="009144DE" w:rsidP="009144DE">
      <w:pPr>
        <w:rPr>
          <w:sz w:val="24"/>
          <w:szCs w:val="24"/>
        </w:rPr>
      </w:pPr>
      <w:r>
        <w:rPr>
          <w:sz w:val="24"/>
          <w:szCs w:val="24"/>
        </w:rPr>
        <w:t>1 ¼ EL Zucker zum Servieren</w:t>
      </w:r>
    </w:p>
    <w:p w14:paraId="2480C936" w14:textId="77777777" w:rsidR="009144DE" w:rsidRDefault="009144DE" w:rsidP="009144DE">
      <w:pPr>
        <w:rPr>
          <w:sz w:val="24"/>
          <w:szCs w:val="24"/>
        </w:rPr>
      </w:pPr>
    </w:p>
    <w:p w14:paraId="2E61677E" w14:textId="1707FBAF" w:rsidR="00572827" w:rsidRDefault="00572827" w:rsidP="009144DE">
      <w:pPr>
        <w:rPr>
          <w:sz w:val="24"/>
          <w:szCs w:val="24"/>
        </w:rPr>
      </w:pPr>
      <w:r>
        <w:rPr>
          <w:sz w:val="24"/>
          <w:szCs w:val="24"/>
        </w:rPr>
        <w:t>Zubereitung:</w:t>
      </w:r>
    </w:p>
    <w:p w14:paraId="7BB3E718" w14:textId="77777777" w:rsidR="009144DE" w:rsidRPr="00671662" w:rsidRDefault="009144DE" w:rsidP="00B40E8C">
      <w:pPr>
        <w:pStyle w:val="ListParagraph"/>
        <w:numPr>
          <w:ilvl w:val="0"/>
          <w:numId w:val="1539"/>
        </w:numPr>
        <w:spacing w:after="120"/>
        <w:ind w:left="714" w:hanging="357"/>
        <w:contextualSpacing w:val="0"/>
        <w:jc w:val="both"/>
        <w:rPr>
          <w:sz w:val="24"/>
          <w:szCs w:val="24"/>
        </w:rPr>
      </w:pPr>
      <w:r w:rsidRPr="00671662">
        <w:rPr>
          <w:sz w:val="24"/>
          <w:szCs w:val="24"/>
        </w:rPr>
        <w:t>Wassermelonenstücke und Erdbeeren im Tiefkühlfach für 2 Stunden einfrieren (bis sie hart sind).</w:t>
      </w:r>
    </w:p>
    <w:p w14:paraId="3FB572B0" w14:textId="77777777" w:rsidR="009144DE" w:rsidRPr="00671662" w:rsidRDefault="009144DE" w:rsidP="00B40E8C">
      <w:pPr>
        <w:pStyle w:val="ListParagraph"/>
        <w:numPr>
          <w:ilvl w:val="0"/>
          <w:numId w:val="1539"/>
        </w:numPr>
        <w:spacing w:after="120"/>
        <w:ind w:left="714" w:hanging="357"/>
        <w:contextualSpacing w:val="0"/>
        <w:jc w:val="both"/>
        <w:rPr>
          <w:sz w:val="24"/>
          <w:szCs w:val="24"/>
        </w:rPr>
      </w:pPr>
      <w:r w:rsidRPr="00671662">
        <w:rPr>
          <w:sz w:val="24"/>
          <w:szCs w:val="24"/>
        </w:rPr>
        <w:t>Die Limettenblätter mit Glukose, Limettenschale und -saft sowie Wodka in einen Topf geben und bei mittlerer Hitze sanft erwärmen, bis die Glukose geschmolzen und warm ist. Beiseitestellen und 30 Minuten ziehen lassen, dann durch ein Sieb gießen. Die gefrorenen Früchte dazugeben und alles zerkleinern (pürieren) bis eine sehr glatte, weiche Masse entstanden ist.</w:t>
      </w:r>
    </w:p>
    <w:p w14:paraId="2EFDA43A" w14:textId="77777777" w:rsidR="009144DE" w:rsidRPr="00671662" w:rsidRDefault="009144DE" w:rsidP="00B40E8C">
      <w:pPr>
        <w:pStyle w:val="ListParagraph"/>
        <w:numPr>
          <w:ilvl w:val="0"/>
          <w:numId w:val="1539"/>
        </w:numPr>
        <w:spacing w:after="120"/>
        <w:ind w:left="714" w:hanging="357"/>
        <w:contextualSpacing w:val="0"/>
        <w:jc w:val="both"/>
        <w:rPr>
          <w:sz w:val="24"/>
          <w:szCs w:val="24"/>
        </w:rPr>
      </w:pPr>
      <w:r w:rsidRPr="00671662">
        <w:rPr>
          <w:sz w:val="24"/>
          <w:szCs w:val="24"/>
        </w:rPr>
        <w:t>Die Masse in eine flache Gefrierbox füllen und verschließen. Das Sorbet etwa 5 Stunden tiefkühlen, bis es fest ist.</w:t>
      </w:r>
    </w:p>
    <w:p w14:paraId="53921A30" w14:textId="77777777" w:rsidR="009144DE" w:rsidRPr="00671662" w:rsidRDefault="009144DE" w:rsidP="00B40E8C">
      <w:pPr>
        <w:pStyle w:val="ListParagraph"/>
        <w:numPr>
          <w:ilvl w:val="0"/>
          <w:numId w:val="1539"/>
        </w:numPr>
        <w:spacing w:after="120"/>
        <w:ind w:left="714" w:hanging="357"/>
        <w:contextualSpacing w:val="0"/>
        <w:jc w:val="both"/>
        <w:rPr>
          <w:sz w:val="24"/>
          <w:szCs w:val="24"/>
        </w:rPr>
      </w:pPr>
      <w:r w:rsidRPr="00671662">
        <w:rPr>
          <w:sz w:val="24"/>
          <w:szCs w:val="24"/>
        </w:rPr>
        <w:t>Die restlichen Kaffirlimettenblätter (oder 1 TL abgerieben Limettenschale) mit dem Zucker mischen. Das Sorbet auf Gläser verteilen, mit etwas Zucker bestreuen und mit Limettenspalten servieren.</w:t>
      </w:r>
    </w:p>
    <w:p w14:paraId="27038A77" w14:textId="77777777" w:rsidR="009144DE" w:rsidRDefault="009144DE" w:rsidP="009144DE">
      <w:pPr>
        <w:rPr>
          <w:sz w:val="24"/>
          <w:szCs w:val="24"/>
        </w:rPr>
      </w:pPr>
    </w:p>
    <w:p w14:paraId="4DE3C7B4" w14:textId="77777777" w:rsidR="009144DE" w:rsidRDefault="009144DE" w:rsidP="009144DE">
      <w:pPr>
        <w:ind w:left="708" w:hanging="708"/>
        <w:jc w:val="both"/>
        <w:rPr>
          <w:sz w:val="24"/>
          <w:szCs w:val="24"/>
        </w:rPr>
      </w:pPr>
      <w:r>
        <w:rPr>
          <w:sz w:val="24"/>
          <w:szCs w:val="24"/>
        </w:rPr>
        <w:t>Info:</w:t>
      </w:r>
      <w:r>
        <w:rPr>
          <w:sz w:val="24"/>
          <w:szCs w:val="24"/>
        </w:rPr>
        <w:tab/>
        <w:t xml:space="preserve">Statt Kaffirlimettenblätter kann man auch Rooibostee nehmen. Dann statt der Limettenblätter drei Teebeutel in der warmen Glukose ziehen lassen. </w:t>
      </w:r>
      <w:r>
        <w:rPr>
          <w:sz w:val="24"/>
          <w:szCs w:val="24"/>
        </w:rPr>
        <w:br w:type="page"/>
      </w:r>
    </w:p>
    <w:p w14:paraId="36712161" w14:textId="2507AF3B" w:rsidR="009144DE" w:rsidRDefault="009144DE" w:rsidP="00572827">
      <w:pPr>
        <w:pStyle w:val="Heading2"/>
        <w:spacing w:after="240"/>
      </w:pPr>
      <w:r>
        <w:lastRenderedPageBreak/>
        <w:t>Kokoseis mit Litschi und Passionfruits</w:t>
      </w:r>
      <w:r w:rsidR="00F80D2D">
        <w:rPr>
          <w:rStyle w:val="FootnoteReference"/>
        </w:rPr>
        <w:footnoteReference w:id="1410"/>
      </w:r>
      <w:r>
        <w:t xml:space="preserve"> </w:t>
      </w:r>
    </w:p>
    <w:p w14:paraId="2D1A49AD" w14:textId="32A10AFD" w:rsidR="009144DE" w:rsidRDefault="009144DE" w:rsidP="009144DE">
      <w:pPr>
        <w:rPr>
          <w:sz w:val="24"/>
          <w:szCs w:val="24"/>
        </w:rPr>
      </w:pPr>
      <w:r w:rsidRPr="00572827">
        <w:rPr>
          <w:sz w:val="24"/>
          <w:szCs w:val="24"/>
          <w:u w:val="single"/>
        </w:rPr>
        <w:t>Zutaten</w:t>
      </w:r>
      <w:r>
        <w:rPr>
          <w:sz w:val="24"/>
          <w:szCs w:val="24"/>
        </w:rPr>
        <w:t xml:space="preserve"> </w:t>
      </w:r>
      <w:r w:rsidR="00572827">
        <w:rPr>
          <w:sz w:val="24"/>
          <w:szCs w:val="24"/>
        </w:rPr>
        <w:t>(</w:t>
      </w:r>
      <w:r>
        <w:rPr>
          <w:sz w:val="24"/>
          <w:szCs w:val="24"/>
        </w:rPr>
        <w:t>für 6 Portionen</w:t>
      </w:r>
      <w:r w:rsidR="00572827">
        <w:rPr>
          <w:sz w:val="24"/>
          <w:szCs w:val="24"/>
        </w:rPr>
        <w:t>):</w:t>
      </w:r>
    </w:p>
    <w:p w14:paraId="6489379B" w14:textId="77777777" w:rsidR="009144DE" w:rsidRDefault="009144DE" w:rsidP="009144DE">
      <w:pPr>
        <w:rPr>
          <w:sz w:val="24"/>
          <w:szCs w:val="24"/>
        </w:rPr>
      </w:pPr>
      <w:r>
        <w:rPr>
          <w:sz w:val="24"/>
          <w:szCs w:val="24"/>
        </w:rPr>
        <w:t>180 g Kokoschips</w:t>
      </w:r>
    </w:p>
    <w:p w14:paraId="7F271344" w14:textId="77777777" w:rsidR="009144DE" w:rsidRDefault="009144DE" w:rsidP="009144DE">
      <w:pPr>
        <w:rPr>
          <w:sz w:val="24"/>
          <w:szCs w:val="24"/>
        </w:rPr>
      </w:pPr>
      <w:r>
        <w:rPr>
          <w:sz w:val="24"/>
          <w:szCs w:val="24"/>
        </w:rPr>
        <w:t>560 g Kokoscreme</w:t>
      </w:r>
    </w:p>
    <w:p w14:paraId="191B0F5E" w14:textId="77777777" w:rsidR="009144DE" w:rsidRDefault="009144DE" w:rsidP="009144DE">
      <w:pPr>
        <w:rPr>
          <w:sz w:val="24"/>
          <w:szCs w:val="24"/>
        </w:rPr>
      </w:pPr>
      <w:r>
        <w:rPr>
          <w:sz w:val="24"/>
          <w:szCs w:val="24"/>
        </w:rPr>
        <w:t>300 g Zucker</w:t>
      </w:r>
    </w:p>
    <w:p w14:paraId="3E293FC6" w14:textId="77777777" w:rsidR="009144DE" w:rsidRDefault="009144DE" w:rsidP="009144DE">
      <w:pPr>
        <w:rPr>
          <w:sz w:val="24"/>
          <w:szCs w:val="24"/>
        </w:rPr>
      </w:pPr>
      <w:r>
        <w:rPr>
          <w:sz w:val="24"/>
          <w:szCs w:val="24"/>
        </w:rPr>
        <w:t>1 TL Vanillepaste</w:t>
      </w:r>
    </w:p>
    <w:p w14:paraId="4F80525D" w14:textId="77777777" w:rsidR="009144DE" w:rsidRDefault="009144DE" w:rsidP="009144DE">
      <w:pPr>
        <w:rPr>
          <w:sz w:val="24"/>
          <w:szCs w:val="24"/>
        </w:rPr>
      </w:pPr>
      <w:r>
        <w:rPr>
          <w:sz w:val="24"/>
          <w:szCs w:val="24"/>
        </w:rPr>
        <w:t>¾ TL gemahlener Sternanis</w:t>
      </w:r>
    </w:p>
    <w:p w14:paraId="08E4A5E9" w14:textId="77777777" w:rsidR="009144DE" w:rsidRDefault="009144DE" w:rsidP="009144DE">
      <w:pPr>
        <w:rPr>
          <w:sz w:val="24"/>
          <w:szCs w:val="24"/>
        </w:rPr>
      </w:pPr>
      <w:r>
        <w:rPr>
          <w:sz w:val="24"/>
          <w:szCs w:val="24"/>
        </w:rPr>
        <w:t>1 TL Meersalzflocken</w:t>
      </w:r>
    </w:p>
    <w:p w14:paraId="46BD933E" w14:textId="77777777" w:rsidR="009144DE" w:rsidRDefault="009144DE" w:rsidP="009144DE">
      <w:pPr>
        <w:rPr>
          <w:sz w:val="24"/>
          <w:szCs w:val="24"/>
        </w:rPr>
      </w:pPr>
      <w:r>
        <w:rPr>
          <w:sz w:val="24"/>
          <w:szCs w:val="24"/>
        </w:rPr>
        <w:t>140 ml Aquafaba (die Flüssigkeit aus einer 400 g Dose Kichererbsen)</w:t>
      </w:r>
    </w:p>
    <w:p w14:paraId="71C682D1" w14:textId="77777777" w:rsidR="009144DE" w:rsidRDefault="009144DE" w:rsidP="009144DE">
      <w:pPr>
        <w:rPr>
          <w:sz w:val="24"/>
          <w:szCs w:val="24"/>
        </w:rPr>
      </w:pPr>
      <w:r>
        <w:rPr>
          <w:sz w:val="24"/>
          <w:szCs w:val="24"/>
        </w:rPr>
        <w:t>15 frische Litschis, geschält, entsteint und grob halbiert</w:t>
      </w:r>
    </w:p>
    <w:p w14:paraId="67958F33" w14:textId="77777777" w:rsidR="009144DE" w:rsidRDefault="009144DE" w:rsidP="009144DE">
      <w:pPr>
        <w:rPr>
          <w:sz w:val="24"/>
          <w:szCs w:val="24"/>
        </w:rPr>
      </w:pPr>
      <w:r>
        <w:rPr>
          <w:sz w:val="24"/>
          <w:szCs w:val="24"/>
        </w:rPr>
        <w:t>90 g Passionsfruchtmark (von 4-5 Früchten)</w:t>
      </w:r>
    </w:p>
    <w:p w14:paraId="6FA37A5B" w14:textId="77777777" w:rsidR="009144DE" w:rsidRDefault="009144DE" w:rsidP="009144DE">
      <w:pPr>
        <w:rPr>
          <w:sz w:val="24"/>
          <w:szCs w:val="24"/>
        </w:rPr>
      </w:pPr>
      <w:r>
        <w:rPr>
          <w:sz w:val="24"/>
          <w:szCs w:val="24"/>
        </w:rPr>
        <w:t>3 EL Limettensaft</w:t>
      </w:r>
    </w:p>
    <w:p w14:paraId="6D99E54C" w14:textId="2A3CD0A2" w:rsidR="009144DE" w:rsidRDefault="009144DE" w:rsidP="009144DE">
      <w:pPr>
        <w:rPr>
          <w:sz w:val="24"/>
          <w:szCs w:val="24"/>
        </w:rPr>
      </w:pPr>
    </w:p>
    <w:p w14:paraId="21539D6E" w14:textId="665E983E" w:rsidR="00572827" w:rsidRDefault="00572827" w:rsidP="009144DE">
      <w:pPr>
        <w:rPr>
          <w:sz w:val="24"/>
          <w:szCs w:val="24"/>
        </w:rPr>
      </w:pPr>
      <w:r>
        <w:rPr>
          <w:sz w:val="24"/>
          <w:szCs w:val="24"/>
        </w:rPr>
        <w:t>Zubereitung:</w:t>
      </w:r>
    </w:p>
    <w:p w14:paraId="43FE98B5" w14:textId="77777777" w:rsidR="009144DE" w:rsidRPr="006C648D" w:rsidRDefault="009144DE" w:rsidP="00B40E8C">
      <w:pPr>
        <w:pStyle w:val="ListParagraph"/>
        <w:numPr>
          <w:ilvl w:val="0"/>
          <w:numId w:val="1540"/>
        </w:numPr>
        <w:spacing w:after="120"/>
        <w:ind w:left="714" w:hanging="357"/>
        <w:contextualSpacing w:val="0"/>
        <w:jc w:val="both"/>
        <w:rPr>
          <w:sz w:val="24"/>
          <w:szCs w:val="24"/>
        </w:rPr>
      </w:pPr>
      <w:r w:rsidRPr="006C648D">
        <w:rPr>
          <w:sz w:val="24"/>
          <w:szCs w:val="24"/>
        </w:rPr>
        <w:t>Den Backofen auf 180 Grad (Umluft) vorheizen. Die Kokos-Chips auf einem Backblech verteilen und 7 Minuten rösten, bis sie goldbraun sind und duften: nach der Hälfte der Zeit einmal durchrühren.</w:t>
      </w:r>
    </w:p>
    <w:p w14:paraId="19353A96" w14:textId="2A6AF2A6" w:rsidR="009144DE" w:rsidRPr="006C648D" w:rsidRDefault="009144DE" w:rsidP="00B40E8C">
      <w:pPr>
        <w:pStyle w:val="ListParagraph"/>
        <w:numPr>
          <w:ilvl w:val="0"/>
          <w:numId w:val="1540"/>
        </w:numPr>
        <w:spacing w:after="120"/>
        <w:ind w:left="714" w:hanging="357"/>
        <w:contextualSpacing w:val="0"/>
        <w:jc w:val="both"/>
        <w:rPr>
          <w:sz w:val="24"/>
          <w:szCs w:val="24"/>
        </w:rPr>
      </w:pPr>
      <w:r w:rsidRPr="006C648D">
        <w:rPr>
          <w:sz w:val="24"/>
          <w:szCs w:val="24"/>
        </w:rPr>
        <w:t xml:space="preserve">Kokoscreme, Zucker, Vanillepaste und Sternanis in einem Topf bei mittlerer Temperatur erhitzen und etwa 5 Minuten köcheln lassen, bis der Zucker und die Creme sich auflösen. Vom Herd nehmen. Die gerösteten Kokos-Chips hinzufügen und das Ganze mindestens eine Stunde ziehen lassen. Die Flüssigkeit durch ein Sieb in eine große Schüssel gießen, dabei die Chips mit einem Löffel gründlich ausdrücken. Die ausgedrückten </w:t>
      </w:r>
      <w:r w:rsidR="00BE3CD9">
        <w:rPr>
          <w:sz w:val="24"/>
          <w:szCs w:val="24"/>
        </w:rPr>
        <w:t>K</w:t>
      </w:r>
      <w:r w:rsidRPr="006C648D">
        <w:rPr>
          <w:sz w:val="24"/>
          <w:szCs w:val="24"/>
        </w:rPr>
        <w:t xml:space="preserve">okos-Chips mit den Meersalzflocken auf ein mit Backpapier belegtes Tablett geben. Gut mischen, dann bei Raumtemperatur für mindestens 2 Stunden beiseitestellen. </w:t>
      </w:r>
    </w:p>
    <w:p w14:paraId="2A155660" w14:textId="77777777" w:rsidR="009144DE" w:rsidRPr="006C648D" w:rsidRDefault="009144DE" w:rsidP="00B40E8C">
      <w:pPr>
        <w:pStyle w:val="ListParagraph"/>
        <w:numPr>
          <w:ilvl w:val="0"/>
          <w:numId w:val="1540"/>
        </w:numPr>
        <w:spacing w:after="120"/>
        <w:ind w:left="714" w:hanging="357"/>
        <w:contextualSpacing w:val="0"/>
        <w:jc w:val="both"/>
        <w:rPr>
          <w:sz w:val="24"/>
          <w:szCs w:val="24"/>
        </w:rPr>
      </w:pPr>
      <w:r w:rsidRPr="006C648D">
        <w:rPr>
          <w:sz w:val="24"/>
          <w:szCs w:val="24"/>
        </w:rPr>
        <w:t>Das Aquafaba zu halbsteifem Schnee schlagen. Den Schnee behutsam unter die Kokoscreme heben, bis alles gut vermischt ist. Die Masse in eine große gefrierbox gießen. Die Box fest verschließen oder in Frischhaltefolie wickeln und über Nacht in das Gefrierfach stellen. Die Masse zwei- bis dreimal durchrühren.</w:t>
      </w:r>
    </w:p>
    <w:p w14:paraId="6F038BE6" w14:textId="5FCDCA12" w:rsidR="009144DE" w:rsidRPr="00BE3CD9" w:rsidRDefault="009144DE" w:rsidP="00B40E8C">
      <w:pPr>
        <w:pStyle w:val="ListParagraph"/>
        <w:numPr>
          <w:ilvl w:val="0"/>
          <w:numId w:val="1540"/>
        </w:numPr>
        <w:spacing w:after="120"/>
        <w:ind w:left="714" w:hanging="357"/>
        <w:contextualSpacing w:val="0"/>
        <w:jc w:val="both"/>
        <w:rPr>
          <w:sz w:val="24"/>
          <w:szCs w:val="24"/>
        </w:rPr>
      </w:pPr>
      <w:r w:rsidRPr="00BE3CD9">
        <w:rPr>
          <w:sz w:val="24"/>
          <w:szCs w:val="24"/>
        </w:rPr>
        <w:t>Den Backofen auf 160 Grad (Umluft) vorheizen. Die gesalzenen Kokos-Chips 15 Minuten rösten, bis sie goldbraun sind, dabei zweimal durchrühren. Für 10 Minuten zum Abkühlen und Festwerden beiseitestellen.</w:t>
      </w:r>
      <w:r w:rsidR="00BE3CD9" w:rsidRPr="00BE3CD9">
        <w:rPr>
          <w:sz w:val="24"/>
          <w:szCs w:val="24"/>
        </w:rPr>
        <w:t xml:space="preserve"> </w:t>
      </w:r>
      <w:r w:rsidRPr="00BE3CD9">
        <w:rPr>
          <w:sz w:val="24"/>
          <w:szCs w:val="24"/>
        </w:rPr>
        <w:t>Die Litschis mit dem Passionsfruchtmark und dem Limettensaft mischen.</w:t>
      </w:r>
    </w:p>
    <w:p w14:paraId="761AE811" w14:textId="77777777" w:rsidR="009144DE" w:rsidRPr="006C648D" w:rsidRDefault="009144DE" w:rsidP="00B40E8C">
      <w:pPr>
        <w:pStyle w:val="ListParagraph"/>
        <w:numPr>
          <w:ilvl w:val="0"/>
          <w:numId w:val="1540"/>
        </w:numPr>
        <w:spacing w:after="120"/>
        <w:ind w:left="714" w:hanging="357"/>
        <w:contextualSpacing w:val="0"/>
        <w:jc w:val="both"/>
        <w:rPr>
          <w:sz w:val="24"/>
          <w:szCs w:val="24"/>
        </w:rPr>
      </w:pPr>
      <w:r w:rsidRPr="006C648D">
        <w:rPr>
          <w:sz w:val="24"/>
          <w:szCs w:val="24"/>
        </w:rPr>
        <w:lastRenderedPageBreak/>
        <w:t>In sechs Dessertschalen ca. 70 g Eiscreme geben. Die Litschimischung hinzufügen und alles mit gerösteten Kokoschips garnieren.</w:t>
      </w:r>
    </w:p>
    <w:p w14:paraId="074C1862" w14:textId="77777777" w:rsidR="00EC4499" w:rsidRDefault="009144DE" w:rsidP="009144DE">
      <w:pPr>
        <w:jc w:val="both"/>
        <w:rPr>
          <w:sz w:val="24"/>
          <w:szCs w:val="24"/>
        </w:rPr>
      </w:pPr>
      <w:r>
        <w:rPr>
          <w:sz w:val="24"/>
          <w:szCs w:val="24"/>
        </w:rPr>
        <w:t>Info:</w:t>
      </w:r>
      <w:r>
        <w:rPr>
          <w:sz w:val="24"/>
          <w:szCs w:val="24"/>
        </w:rPr>
        <w:tab/>
        <w:t xml:space="preserve"> Eis ohne Eismaschine </w:t>
      </w:r>
      <w:r w:rsidRPr="006C648D">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52A1FD2A" w14:textId="77777777" w:rsidR="00EC4499" w:rsidRDefault="00EC4499">
      <w:pPr>
        <w:rPr>
          <w:sz w:val="24"/>
          <w:szCs w:val="24"/>
        </w:rPr>
      </w:pPr>
      <w:r>
        <w:rPr>
          <w:sz w:val="24"/>
          <w:szCs w:val="24"/>
        </w:rPr>
        <w:br w:type="page"/>
      </w:r>
    </w:p>
    <w:p w14:paraId="5099CBED" w14:textId="2A8BABA4" w:rsidR="00EC4499" w:rsidRDefault="00EC4499" w:rsidP="00582F9E">
      <w:pPr>
        <w:pStyle w:val="Heading2"/>
        <w:spacing w:after="240"/>
      </w:pPr>
      <w:r>
        <w:lastRenderedPageBreak/>
        <w:t>Orientalisches Milchreiseis mit Pfirsichen und Safran</w:t>
      </w:r>
      <w:r w:rsidR="00D12FD1">
        <w:rPr>
          <w:rStyle w:val="FootnoteReference"/>
        </w:rPr>
        <w:footnoteReference w:id="1411"/>
      </w:r>
    </w:p>
    <w:p w14:paraId="133C0123" w14:textId="77777777" w:rsidR="00EC4499" w:rsidRDefault="00EC4499" w:rsidP="009144DE">
      <w:pPr>
        <w:jc w:val="both"/>
        <w:rPr>
          <w:sz w:val="24"/>
          <w:szCs w:val="24"/>
        </w:rPr>
      </w:pPr>
      <w:r w:rsidRPr="00582F9E">
        <w:rPr>
          <w:sz w:val="24"/>
          <w:szCs w:val="24"/>
          <w:u w:val="single"/>
        </w:rPr>
        <w:t>Zutaten</w:t>
      </w:r>
      <w:r>
        <w:rPr>
          <w:sz w:val="24"/>
          <w:szCs w:val="24"/>
        </w:rPr>
        <w:t xml:space="preserve"> für 6 Stück</w:t>
      </w:r>
    </w:p>
    <w:p w14:paraId="1CECCF5F" w14:textId="644F20AF" w:rsidR="003B1C6C" w:rsidRDefault="003B1C6C" w:rsidP="009144DE">
      <w:pPr>
        <w:jc w:val="both"/>
        <w:rPr>
          <w:sz w:val="24"/>
          <w:szCs w:val="24"/>
        </w:rPr>
      </w:pPr>
      <w:r>
        <w:rPr>
          <w:sz w:val="24"/>
          <w:szCs w:val="24"/>
        </w:rPr>
        <w:t xml:space="preserve">4 grüne </w:t>
      </w:r>
      <w:r w:rsidR="00823242">
        <w:rPr>
          <w:sz w:val="24"/>
          <w:szCs w:val="24"/>
        </w:rPr>
        <w:t>Ka</w:t>
      </w:r>
      <w:r>
        <w:rPr>
          <w:sz w:val="24"/>
          <w:szCs w:val="24"/>
        </w:rPr>
        <w:t>rdamomkapseln</w:t>
      </w:r>
    </w:p>
    <w:p w14:paraId="7257944C" w14:textId="77777777" w:rsidR="003B1C6C" w:rsidRDefault="003B1C6C" w:rsidP="009144DE">
      <w:pPr>
        <w:jc w:val="both"/>
        <w:rPr>
          <w:sz w:val="24"/>
          <w:szCs w:val="24"/>
        </w:rPr>
      </w:pPr>
      <w:r>
        <w:rPr>
          <w:sz w:val="24"/>
          <w:szCs w:val="24"/>
        </w:rPr>
        <w:t>2 EL Zucker</w:t>
      </w:r>
    </w:p>
    <w:p w14:paraId="79217E7C" w14:textId="77777777" w:rsidR="003B1C6C" w:rsidRDefault="003B1C6C" w:rsidP="009144DE">
      <w:pPr>
        <w:jc w:val="both"/>
        <w:rPr>
          <w:sz w:val="24"/>
          <w:szCs w:val="24"/>
        </w:rPr>
      </w:pPr>
      <w:r>
        <w:rPr>
          <w:sz w:val="24"/>
          <w:szCs w:val="24"/>
        </w:rPr>
        <w:t>8-10 Safranfäden</w:t>
      </w:r>
    </w:p>
    <w:p w14:paraId="30984065" w14:textId="77777777" w:rsidR="003B1C6C" w:rsidRDefault="003B1C6C" w:rsidP="009144DE">
      <w:pPr>
        <w:jc w:val="both"/>
        <w:rPr>
          <w:sz w:val="24"/>
          <w:szCs w:val="24"/>
        </w:rPr>
      </w:pPr>
      <w:r>
        <w:rPr>
          <w:sz w:val="24"/>
          <w:szCs w:val="24"/>
        </w:rPr>
        <w:t>¼ l Milch (mind. 3,5% Fett)</w:t>
      </w:r>
    </w:p>
    <w:p w14:paraId="6C2F236D" w14:textId="77777777" w:rsidR="004453F6" w:rsidRDefault="004453F6" w:rsidP="009144DE">
      <w:pPr>
        <w:jc w:val="both"/>
        <w:rPr>
          <w:sz w:val="24"/>
          <w:szCs w:val="24"/>
        </w:rPr>
      </w:pPr>
      <w:r>
        <w:rPr>
          <w:sz w:val="24"/>
          <w:szCs w:val="24"/>
        </w:rPr>
        <w:t>¼ l Kokosmilch</w:t>
      </w:r>
    </w:p>
    <w:p w14:paraId="43655AE4" w14:textId="77777777" w:rsidR="004453F6" w:rsidRDefault="004453F6" w:rsidP="009144DE">
      <w:pPr>
        <w:jc w:val="both"/>
        <w:rPr>
          <w:sz w:val="24"/>
          <w:szCs w:val="24"/>
        </w:rPr>
      </w:pPr>
      <w:r>
        <w:rPr>
          <w:sz w:val="24"/>
          <w:szCs w:val="24"/>
        </w:rPr>
        <w:t>1 Prise Salz</w:t>
      </w:r>
    </w:p>
    <w:p w14:paraId="1E1CDCEF" w14:textId="77777777" w:rsidR="004453F6" w:rsidRDefault="004453F6" w:rsidP="009144DE">
      <w:pPr>
        <w:jc w:val="both"/>
        <w:rPr>
          <w:sz w:val="24"/>
          <w:szCs w:val="24"/>
        </w:rPr>
      </w:pPr>
      <w:r>
        <w:rPr>
          <w:sz w:val="24"/>
          <w:szCs w:val="24"/>
        </w:rPr>
        <w:t>100 g Milchreis</w:t>
      </w:r>
    </w:p>
    <w:p w14:paraId="7FB9F141" w14:textId="77777777" w:rsidR="004453F6" w:rsidRDefault="004453F6" w:rsidP="009144DE">
      <w:pPr>
        <w:jc w:val="both"/>
        <w:rPr>
          <w:sz w:val="24"/>
          <w:szCs w:val="24"/>
        </w:rPr>
      </w:pPr>
      <w:r>
        <w:rPr>
          <w:sz w:val="24"/>
          <w:szCs w:val="24"/>
        </w:rPr>
        <w:t>2-3 Pfirsiche (ca. 300 g geht auch mit Nektarinen)</w:t>
      </w:r>
    </w:p>
    <w:p w14:paraId="398212F1" w14:textId="77777777" w:rsidR="004453F6" w:rsidRDefault="004453F6" w:rsidP="009144DE">
      <w:pPr>
        <w:jc w:val="both"/>
        <w:rPr>
          <w:sz w:val="24"/>
          <w:szCs w:val="24"/>
        </w:rPr>
      </w:pPr>
      <w:r>
        <w:rPr>
          <w:sz w:val="24"/>
          <w:szCs w:val="24"/>
        </w:rPr>
        <w:t>2 EL frisch gepresster Orangensaft (ersatzweise Wasser)</w:t>
      </w:r>
    </w:p>
    <w:p w14:paraId="35EDC4C7" w14:textId="77777777" w:rsidR="004453F6" w:rsidRDefault="004453F6" w:rsidP="009144DE">
      <w:pPr>
        <w:jc w:val="both"/>
        <w:rPr>
          <w:sz w:val="24"/>
          <w:szCs w:val="24"/>
        </w:rPr>
      </w:pPr>
      <w:r>
        <w:rPr>
          <w:sz w:val="24"/>
          <w:szCs w:val="24"/>
        </w:rPr>
        <w:t>100 g gesüßte Kondensmilch</w:t>
      </w:r>
    </w:p>
    <w:p w14:paraId="49D30C20" w14:textId="64418A60" w:rsidR="00823242" w:rsidRDefault="00823242" w:rsidP="009144DE">
      <w:pPr>
        <w:jc w:val="both"/>
        <w:rPr>
          <w:sz w:val="24"/>
          <w:szCs w:val="24"/>
        </w:rPr>
      </w:pPr>
      <w:r>
        <w:rPr>
          <w:sz w:val="24"/>
          <w:szCs w:val="24"/>
        </w:rPr>
        <w:t>6 Eisförmchen</w:t>
      </w:r>
    </w:p>
    <w:p w14:paraId="104958C6" w14:textId="77777777" w:rsidR="00823242" w:rsidRDefault="00823242" w:rsidP="009144DE">
      <w:pPr>
        <w:jc w:val="both"/>
        <w:rPr>
          <w:sz w:val="24"/>
          <w:szCs w:val="24"/>
        </w:rPr>
      </w:pPr>
    </w:p>
    <w:p w14:paraId="5E3C9F04" w14:textId="5422812F" w:rsidR="00823242" w:rsidRDefault="00823242" w:rsidP="009144DE">
      <w:pPr>
        <w:jc w:val="both"/>
        <w:rPr>
          <w:sz w:val="24"/>
          <w:szCs w:val="24"/>
        </w:rPr>
      </w:pPr>
      <w:r>
        <w:rPr>
          <w:sz w:val="24"/>
          <w:szCs w:val="24"/>
        </w:rPr>
        <w:t>Zubereitungszeit:</w:t>
      </w:r>
      <w:r>
        <w:rPr>
          <w:sz w:val="24"/>
          <w:szCs w:val="24"/>
        </w:rPr>
        <w:tab/>
        <w:t>30 Minuten plus 12 Stunden Tiefkühlzeit</w:t>
      </w:r>
    </w:p>
    <w:p w14:paraId="2EDD856E" w14:textId="458AD9CF" w:rsidR="00823242" w:rsidRPr="00582F9E" w:rsidRDefault="00823242" w:rsidP="00B40E8C">
      <w:pPr>
        <w:pStyle w:val="ListParagraph"/>
        <w:numPr>
          <w:ilvl w:val="0"/>
          <w:numId w:val="1888"/>
        </w:numPr>
        <w:spacing w:after="120"/>
        <w:ind w:left="714" w:hanging="357"/>
        <w:contextualSpacing w:val="0"/>
        <w:jc w:val="both"/>
        <w:rPr>
          <w:sz w:val="24"/>
          <w:szCs w:val="24"/>
        </w:rPr>
      </w:pPr>
      <w:r w:rsidRPr="00582F9E">
        <w:rPr>
          <w:sz w:val="24"/>
          <w:szCs w:val="24"/>
        </w:rPr>
        <w:t>Kardamomkapseln aufbrechen, die dunklen Samen herauslösen und mit ¼ TL Zucker du den Safranfäden in einem Mörser fein mahlen. Milch, Kokosmilch und Kardamom-Safran-Zucker in einem großen Topf zu</w:t>
      </w:r>
      <w:r w:rsidR="00DB450C" w:rsidRPr="00582F9E">
        <w:rPr>
          <w:sz w:val="24"/>
          <w:szCs w:val="24"/>
        </w:rPr>
        <w:t>m Kochen bringen, salzen und Milchreis dazugeben. Alles bei geringer bis mittlerer Hitze leicht köcheln lassen, dabei regelmäßig umrühre</w:t>
      </w:r>
      <w:r w:rsidR="00A92487" w:rsidRPr="00582F9E">
        <w:rPr>
          <w:sz w:val="24"/>
          <w:szCs w:val="24"/>
        </w:rPr>
        <w:t>n, damit der Reis nicht am Boden haftet (geht leider sehr schnell)</w:t>
      </w:r>
    </w:p>
    <w:p w14:paraId="7DF33097" w14:textId="3676AF2C" w:rsidR="00A92487" w:rsidRPr="00582F9E" w:rsidRDefault="00A92487" w:rsidP="00B40E8C">
      <w:pPr>
        <w:pStyle w:val="ListParagraph"/>
        <w:numPr>
          <w:ilvl w:val="0"/>
          <w:numId w:val="1888"/>
        </w:numPr>
        <w:spacing w:after="120"/>
        <w:ind w:left="714" w:hanging="357"/>
        <w:contextualSpacing w:val="0"/>
        <w:jc w:val="both"/>
        <w:rPr>
          <w:sz w:val="24"/>
          <w:szCs w:val="24"/>
        </w:rPr>
      </w:pPr>
      <w:r w:rsidRPr="00582F9E">
        <w:rPr>
          <w:sz w:val="24"/>
          <w:szCs w:val="24"/>
        </w:rPr>
        <w:t>Inzwischen die Pfirsiche halbieren, entsteinen, schälen und in dünne Spalten schneiden. Zusammen mit Orangensaft und übrigem Zucker in einem kleinen Topf aufkochen und in 6-8 Minuten bei mittler Hitze weich kochen. Fein zerkleinern oder pürieren. Zur Seite stellen.</w:t>
      </w:r>
    </w:p>
    <w:p w14:paraId="1FF9ED7C" w14:textId="38BBCF7A" w:rsidR="00A92487" w:rsidRPr="00582F9E" w:rsidRDefault="00A92487" w:rsidP="00B40E8C">
      <w:pPr>
        <w:pStyle w:val="ListParagraph"/>
        <w:numPr>
          <w:ilvl w:val="0"/>
          <w:numId w:val="1888"/>
        </w:numPr>
        <w:spacing w:after="120"/>
        <w:ind w:left="714" w:hanging="357"/>
        <w:contextualSpacing w:val="0"/>
        <w:jc w:val="both"/>
        <w:rPr>
          <w:sz w:val="24"/>
          <w:szCs w:val="24"/>
        </w:rPr>
      </w:pPr>
      <w:r w:rsidRPr="00582F9E">
        <w:rPr>
          <w:sz w:val="24"/>
          <w:szCs w:val="24"/>
        </w:rPr>
        <w:t>Spätestens nach 20 Minuten den ersten Bisstest machen</w:t>
      </w:r>
      <w:r w:rsidR="00BA6742" w:rsidRPr="00582F9E">
        <w:rPr>
          <w:sz w:val="24"/>
          <w:szCs w:val="24"/>
        </w:rPr>
        <w:t>. Der Reis muss richtig weich sein, sonst noch kurz weiterköcheln. Die Reismasse ist zu diesem Zeitpunkt schon ziemlich zäh und trocken. Wenn es unbedingt nötig ist, kann</w:t>
      </w:r>
      <w:r w:rsidR="00582F9E" w:rsidRPr="00582F9E">
        <w:rPr>
          <w:sz w:val="24"/>
          <w:szCs w:val="24"/>
        </w:rPr>
        <w:t xml:space="preserve"> </w:t>
      </w:r>
      <w:r w:rsidR="00BA6742" w:rsidRPr="00582F9E">
        <w:rPr>
          <w:sz w:val="24"/>
          <w:szCs w:val="24"/>
        </w:rPr>
        <w:t>man ein wenig Milch hinzufügen. Vo</w:t>
      </w:r>
      <w:r w:rsidR="00582F9E" w:rsidRPr="00582F9E">
        <w:rPr>
          <w:sz w:val="24"/>
          <w:szCs w:val="24"/>
        </w:rPr>
        <w:t>m</w:t>
      </w:r>
      <w:r w:rsidR="00BA6742" w:rsidRPr="00582F9E">
        <w:rPr>
          <w:sz w:val="24"/>
          <w:szCs w:val="24"/>
        </w:rPr>
        <w:t xml:space="preserve"> Herd nehmen, sobald der Reis gar ist und die Kondensmilch unterrühren. Zur Seite stellen.</w:t>
      </w:r>
    </w:p>
    <w:p w14:paraId="05D66699" w14:textId="2EA61576" w:rsidR="00BA6742" w:rsidRPr="00582F9E" w:rsidRDefault="00BA6742" w:rsidP="00B40E8C">
      <w:pPr>
        <w:pStyle w:val="ListParagraph"/>
        <w:numPr>
          <w:ilvl w:val="0"/>
          <w:numId w:val="1888"/>
        </w:numPr>
        <w:spacing w:after="120"/>
        <w:ind w:left="714" w:hanging="357"/>
        <w:contextualSpacing w:val="0"/>
        <w:jc w:val="both"/>
        <w:rPr>
          <w:sz w:val="24"/>
          <w:szCs w:val="24"/>
        </w:rPr>
      </w:pPr>
      <w:r w:rsidRPr="00582F9E">
        <w:rPr>
          <w:sz w:val="24"/>
          <w:szCs w:val="24"/>
        </w:rPr>
        <w:t xml:space="preserve">Die Pfirsichmasse über den Milchreis gießen und nur grob unterrühren. So entsteht im späteren Eis ein marmoriertes Muster. Milchreis mit einem Löffel in die </w:t>
      </w:r>
      <w:r w:rsidR="00582F9E" w:rsidRPr="00582F9E">
        <w:rPr>
          <w:sz w:val="24"/>
          <w:szCs w:val="24"/>
        </w:rPr>
        <w:t>E</w:t>
      </w:r>
      <w:r w:rsidRPr="00582F9E">
        <w:rPr>
          <w:sz w:val="24"/>
          <w:szCs w:val="24"/>
        </w:rPr>
        <w:t xml:space="preserve">isförmchen füllen, die Holzstäbe hineindrücken. Die Förmchen ins </w:t>
      </w:r>
      <w:r w:rsidR="00582F9E" w:rsidRPr="00582F9E">
        <w:rPr>
          <w:sz w:val="24"/>
          <w:szCs w:val="24"/>
        </w:rPr>
        <w:t>T</w:t>
      </w:r>
      <w:r w:rsidRPr="00582F9E">
        <w:rPr>
          <w:sz w:val="24"/>
          <w:szCs w:val="24"/>
        </w:rPr>
        <w:t xml:space="preserve">iefkühlfachs </w:t>
      </w:r>
      <w:r w:rsidR="00582F9E" w:rsidRPr="00582F9E">
        <w:rPr>
          <w:sz w:val="24"/>
          <w:szCs w:val="24"/>
        </w:rPr>
        <w:t>s</w:t>
      </w:r>
      <w:r w:rsidRPr="00582F9E">
        <w:rPr>
          <w:sz w:val="24"/>
          <w:szCs w:val="24"/>
        </w:rPr>
        <w:t xml:space="preserve">tellen und </w:t>
      </w:r>
      <w:r w:rsidR="00582F9E" w:rsidRPr="00582F9E">
        <w:rPr>
          <w:sz w:val="24"/>
          <w:szCs w:val="24"/>
        </w:rPr>
        <w:t>d</w:t>
      </w:r>
      <w:r w:rsidRPr="00582F9E">
        <w:rPr>
          <w:sz w:val="24"/>
          <w:szCs w:val="24"/>
        </w:rPr>
        <w:t xml:space="preserve">as Eis </w:t>
      </w:r>
      <w:r w:rsidRPr="00582F9E">
        <w:rPr>
          <w:sz w:val="24"/>
          <w:szCs w:val="24"/>
        </w:rPr>
        <w:lastRenderedPageBreak/>
        <w:t>in ca. 12 Stunden gefrieren lassen. Zum Lösen aus den Förmchen das Eis einfa</w:t>
      </w:r>
      <w:r w:rsidR="00582F9E" w:rsidRPr="00582F9E">
        <w:rPr>
          <w:sz w:val="24"/>
          <w:szCs w:val="24"/>
        </w:rPr>
        <w:t>ch</w:t>
      </w:r>
      <w:r w:rsidRPr="00582F9E">
        <w:rPr>
          <w:sz w:val="24"/>
          <w:szCs w:val="24"/>
        </w:rPr>
        <w:t xml:space="preserve"> kurz unter heißes Wasser halten.</w:t>
      </w:r>
    </w:p>
    <w:p w14:paraId="60CE95C1" w14:textId="77777777" w:rsidR="00BA6742" w:rsidRDefault="00BA6742" w:rsidP="009144DE">
      <w:pPr>
        <w:jc w:val="both"/>
        <w:rPr>
          <w:sz w:val="24"/>
          <w:szCs w:val="24"/>
        </w:rPr>
      </w:pPr>
    </w:p>
    <w:p w14:paraId="5DE6EF47" w14:textId="77777777" w:rsidR="00BA6742" w:rsidRDefault="00BA6742" w:rsidP="009144DE">
      <w:pPr>
        <w:jc w:val="both"/>
        <w:rPr>
          <w:sz w:val="24"/>
          <w:szCs w:val="24"/>
        </w:rPr>
      </w:pPr>
    </w:p>
    <w:p w14:paraId="017BD049" w14:textId="77777777" w:rsidR="00A92487" w:rsidRDefault="00A92487" w:rsidP="009144DE">
      <w:pPr>
        <w:jc w:val="both"/>
        <w:rPr>
          <w:sz w:val="24"/>
          <w:szCs w:val="24"/>
        </w:rPr>
      </w:pPr>
    </w:p>
    <w:p w14:paraId="6C9A08BA" w14:textId="77777777" w:rsidR="004453F6" w:rsidRDefault="004453F6" w:rsidP="009144DE">
      <w:pPr>
        <w:jc w:val="both"/>
        <w:rPr>
          <w:sz w:val="24"/>
          <w:szCs w:val="24"/>
        </w:rPr>
      </w:pPr>
    </w:p>
    <w:p w14:paraId="0145DB93" w14:textId="7DA2E0E1" w:rsidR="009144DE" w:rsidRDefault="009144DE" w:rsidP="009144DE">
      <w:pPr>
        <w:jc w:val="both"/>
        <w:rPr>
          <w:sz w:val="24"/>
          <w:szCs w:val="24"/>
        </w:rPr>
      </w:pPr>
      <w:r>
        <w:rPr>
          <w:sz w:val="24"/>
          <w:szCs w:val="24"/>
        </w:rPr>
        <w:br w:type="page"/>
      </w:r>
    </w:p>
    <w:p w14:paraId="70055291" w14:textId="57B3CC99" w:rsidR="009144DE" w:rsidRDefault="009144DE" w:rsidP="00BE3CD9">
      <w:pPr>
        <w:pStyle w:val="Heading2"/>
        <w:spacing w:after="240"/>
      </w:pPr>
      <w:r>
        <w:lastRenderedPageBreak/>
        <w:t>Zitronensorbet</w:t>
      </w:r>
      <w:r w:rsidR="00F3221E">
        <w:rPr>
          <w:rStyle w:val="FootnoteReference"/>
        </w:rPr>
        <w:footnoteReference w:id="1412"/>
      </w:r>
      <w:r>
        <w:t xml:space="preserve"> </w:t>
      </w:r>
    </w:p>
    <w:p w14:paraId="173D7F6A" w14:textId="0A8D3AB8" w:rsidR="009144DE" w:rsidRDefault="009144DE" w:rsidP="009144DE">
      <w:pPr>
        <w:rPr>
          <w:sz w:val="24"/>
          <w:szCs w:val="24"/>
        </w:rPr>
      </w:pPr>
      <w:r w:rsidRPr="00BE3CD9">
        <w:rPr>
          <w:sz w:val="24"/>
          <w:szCs w:val="24"/>
          <w:u w:val="single"/>
        </w:rPr>
        <w:t>Zutaten</w:t>
      </w:r>
      <w:r>
        <w:rPr>
          <w:sz w:val="24"/>
          <w:szCs w:val="24"/>
        </w:rPr>
        <w:t xml:space="preserve"> </w:t>
      </w:r>
      <w:r w:rsidR="00BE3CD9">
        <w:rPr>
          <w:sz w:val="24"/>
          <w:szCs w:val="24"/>
        </w:rPr>
        <w:t>(</w:t>
      </w:r>
      <w:r>
        <w:rPr>
          <w:sz w:val="24"/>
          <w:szCs w:val="24"/>
        </w:rPr>
        <w:t>für 8 Portionen</w:t>
      </w:r>
      <w:r w:rsidR="00BE3CD9">
        <w:rPr>
          <w:sz w:val="24"/>
          <w:szCs w:val="24"/>
        </w:rPr>
        <w:t>)</w:t>
      </w:r>
    </w:p>
    <w:p w14:paraId="2D4DB264" w14:textId="77777777" w:rsidR="009144DE" w:rsidRDefault="009144DE" w:rsidP="009144DE">
      <w:pPr>
        <w:rPr>
          <w:sz w:val="24"/>
          <w:szCs w:val="24"/>
        </w:rPr>
      </w:pPr>
      <w:r>
        <w:rPr>
          <w:sz w:val="24"/>
          <w:szCs w:val="24"/>
        </w:rPr>
        <w:t>8 große Zitronen</w:t>
      </w:r>
    </w:p>
    <w:p w14:paraId="18C1789A" w14:textId="77777777" w:rsidR="009144DE" w:rsidRDefault="009144DE" w:rsidP="009144DE">
      <w:pPr>
        <w:rPr>
          <w:sz w:val="24"/>
          <w:szCs w:val="24"/>
        </w:rPr>
      </w:pPr>
      <w:r>
        <w:rPr>
          <w:sz w:val="24"/>
          <w:szCs w:val="24"/>
        </w:rPr>
        <w:t>200 g Zucker</w:t>
      </w:r>
    </w:p>
    <w:p w14:paraId="513C705B" w14:textId="77777777" w:rsidR="009144DE" w:rsidRDefault="009144DE" w:rsidP="009144DE">
      <w:pPr>
        <w:rPr>
          <w:sz w:val="24"/>
          <w:szCs w:val="24"/>
        </w:rPr>
      </w:pPr>
      <w:r>
        <w:rPr>
          <w:sz w:val="24"/>
          <w:szCs w:val="24"/>
        </w:rPr>
        <w:t>3 Beutel Hibiskustee (oder 10 g getrocknete Hibiskusblüten)</w:t>
      </w:r>
    </w:p>
    <w:p w14:paraId="16AF26AE" w14:textId="77777777" w:rsidR="009144DE" w:rsidRDefault="009144DE" w:rsidP="009144DE">
      <w:pPr>
        <w:rPr>
          <w:sz w:val="24"/>
          <w:szCs w:val="24"/>
        </w:rPr>
      </w:pPr>
      <w:r>
        <w:rPr>
          <w:sz w:val="24"/>
          <w:szCs w:val="24"/>
        </w:rPr>
        <w:t>10 g Minze, Stängel und Blätter</w:t>
      </w:r>
    </w:p>
    <w:p w14:paraId="586BAFF6" w14:textId="77777777" w:rsidR="009144DE" w:rsidRDefault="009144DE" w:rsidP="009144DE">
      <w:pPr>
        <w:rPr>
          <w:sz w:val="24"/>
          <w:szCs w:val="24"/>
        </w:rPr>
      </w:pPr>
    </w:p>
    <w:p w14:paraId="48489723" w14:textId="3217E7CE" w:rsidR="00BE3CD9" w:rsidRDefault="00BE3CD9" w:rsidP="009144DE">
      <w:pPr>
        <w:rPr>
          <w:sz w:val="24"/>
          <w:szCs w:val="24"/>
        </w:rPr>
      </w:pPr>
      <w:r>
        <w:rPr>
          <w:sz w:val="24"/>
          <w:szCs w:val="24"/>
        </w:rPr>
        <w:t>Zubereitung:</w:t>
      </w:r>
    </w:p>
    <w:p w14:paraId="364A4689" w14:textId="77777777" w:rsidR="009144DE" w:rsidRPr="0018531A" w:rsidRDefault="009144DE" w:rsidP="00B40E8C">
      <w:pPr>
        <w:pStyle w:val="ListParagraph"/>
        <w:numPr>
          <w:ilvl w:val="0"/>
          <w:numId w:val="1541"/>
        </w:numPr>
        <w:spacing w:after="120"/>
        <w:ind w:left="714" w:hanging="357"/>
        <w:contextualSpacing w:val="0"/>
        <w:jc w:val="both"/>
        <w:rPr>
          <w:sz w:val="24"/>
          <w:szCs w:val="24"/>
        </w:rPr>
      </w:pPr>
      <w:r w:rsidRPr="0018531A">
        <w:rPr>
          <w:sz w:val="24"/>
          <w:szCs w:val="24"/>
        </w:rPr>
        <w:t>Von den Zitronen jeweils das obere Drittel (den späteren Deckel) abschneiden. Alle Stücke auspressen; das sollte insgesamt 350 g Saft mit Fruchtfleisch ergeben. Die Zitronen mit einem Löffel sauber aushöhlen, dabei die Schalen nicht verletzen. Es macht nix, wenn ihr nicht alles herausbekommt. Von den Zitronen unten jeweils eine dünne Scheibe abschneiden, damit man sie aufrecht hinstellen kann (Schale nicht perforieren!) Die Zitronen mit der Öffnung nach oben dicht nebeneinander in eine Form stellen. Zitronen und Deckel getrennt voneinander einfrieren.</w:t>
      </w:r>
    </w:p>
    <w:p w14:paraId="5A80CB43" w14:textId="77777777" w:rsidR="009144DE" w:rsidRPr="0018531A" w:rsidRDefault="009144DE" w:rsidP="00B40E8C">
      <w:pPr>
        <w:pStyle w:val="ListParagraph"/>
        <w:numPr>
          <w:ilvl w:val="0"/>
          <w:numId w:val="1541"/>
        </w:numPr>
        <w:spacing w:after="120"/>
        <w:ind w:left="714" w:hanging="357"/>
        <w:contextualSpacing w:val="0"/>
        <w:jc w:val="both"/>
        <w:rPr>
          <w:sz w:val="24"/>
          <w:szCs w:val="24"/>
        </w:rPr>
      </w:pPr>
      <w:r w:rsidRPr="0018531A">
        <w:rPr>
          <w:sz w:val="24"/>
          <w:szCs w:val="24"/>
        </w:rPr>
        <w:t>Saft und Fruchtfleisch mit Zucker, Hisbiskus und 350 ml Wasser in einen Topf geben. Bei mittlerer bis starker Hitze unter gelegentlichem Rühren etwa 6 Minuten köcheln lassen, bis der Zucker geschmolzen ist. Vom Herd nehmen und die Minze hinzufügen. 15 Minuten ziehen lassen, bis die Flüssigkeit leichtend rosa ist.</w:t>
      </w:r>
    </w:p>
    <w:p w14:paraId="1A02ACD9" w14:textId="77777777" w:rsidR="009144DE" w:rsidRPr="0018531A" w:rsidRDefault="009144DE" w:rsidP="00B40E8C">
      <w:pPr>
        <w:pStyle w:val="ListParagraph"/>
        <w:numPr>
          <w:ilvl w:val="0"/>
          <w:numId w:val="1541"/>
        </w:numPr>
        <w:spacing w:after="120"/>
        <w:ind w:left="714" w:hanging="357"/>
        <w:contextualSpacing w:val="0"/>
        <w:jc w:val="both"/>
        <w:rPr>
          <w:sz w:val="24"/>
          <w:szCs w:val="24"/>
        </w:rPr>
      </w:pPr>
      <w:r w:rsidRPr="0018531A">
        <w:rPr>
          <w:sz w:val="24"/>
          <w:szCs w:val="24"/>
        </w:rPr>
        <w:t>Die Flüssigkeit durch ein Sieb in ein weites Gefäß gießen; die Aromate wegwerfen. Die Sorbetmasse kaltstellen, bis sie vollständig ausgekühlt ist. Über Nacht einfrieren; zwei- bis dreimal durchrühren. Das Sorbet in eine Zippbeutel füllen und den Beutel verschließen. 3-4 Stunden tiefkühlen, bis die Masse fest ist, den Beutel einige Male durchkneten, um die Eiskristalle aufzubrechen.</w:t>
      </w:r>
    </w:p>
    <w:p w14:paraId="73ADBCB2" w14:textId="77777777" w:rsidR="009144DE" w:rsidRDefault="009144DE" w:rsidP="00B40E8C">
      <w:pPr>
        <w:pStyle w:val="ListParagraph"/>
        <w:numPr>
          <w:ilvl w:val="0"/>
          <w:numId w:val="1541"/>
        </w:numPr>
        <w:spacing w:after="120"/>
        <w:ind w:left="714" w:hanging="357"/>
        <w:contextualSpacing w:val="0"/>
        <w:jc w:val="both"/>
        <w:rPr>
          <w:sz w:val="24"/>
          <w:szCs w:val="24"/>
        </w:rPr>
      </w:pPr>
      <w:r w:rsidRPr="0018531A">
        <w:rPr>
          <w:sz w:val="24"/>
          <w:szCs w:val="24"/>
        </w:rPr>
        <w:t xml:space="preserve">Die Zitronen aus dem Tiefkühlfach nehmen. Vom Zippbeutel eine Spitze abschneiden, sodass eine 2-3 cm große Öffnung entsteht. Das Sorbet so in die Zitronen spritzen, dass es 5 cm über den Rand ragt. Jeweils einen Zitronendeckel daraufsetzen und andrücken, damit er nicht verrutscht. Noch einmal mindestens 1 Stunde tiefkühlen, dann kann serviert werden. </w:t>
      </w:r>
    </w:p>
    <w:p w14:paraId="6B2CFDE2" w14:textId="77777777" w:rsidR="009144DE" w:rsidRDefault="009144DE" w:rsidP="009144DE">
      <w:pPr>
        <w:jc w:val="both"/>
        <w:rPr>
          <w:sz w:val="24"/>
          <w:szCs w:val="24"/>
        </w:rPr>
      </w:pPr>
    </w:p>
    <w:p w14:paraId="3814C5CE" w14:textId="551D04B8" w:rsidR="009144DE" w:rsidRPr="0018531A" w:rsidRDefault="009144DE" w:rsidP="009144DE">
      <w:pPr>
        <w:ind w:left="708" w:hanging="708"/>
        <w:jc w:val="both"/>
        <w:rPr>
          <w:sz w:val="24"/>
          <w:szCs w:val="24"/>
        </w:rPr>
      </w:pPr>
      <w:r>
        <w:rPr>
          <w:sz w:val="24"/>
          <w:szCs w:val="24"/>
        </w:rPr>
        <w:t>Info:</w:t>
      </w:r>
      <w:r>
        <w:rPr>
          <w:sz w:val="24"/>
          <w:szCs w:val="24"/>
        </w:rPr>
        <w:tab/>
        <w:t>Sieht fantastisch</w:t>
      </w:r>
      <w:r w:rsidR="00BE3CD9">
        <w:rPr>
          <w:sz w:val="24"/>
          <w:szCs w:val="24"/>
        </w:rPr>
        <w:t xml:space="preserve"> (knallig-poppig-</w:t>
      </w:r>
      <w:r w:rsidR="00E16000">
        <w:rPr>
          <w:sz w:val="24"/>
          <w:szCs w:val="24"/>
        </w:rPr>
        <w:t>bunt</w:t>
      </w:r>
      <w:r w:rsidR="00E16000" w:rsidRPr="00E16000">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sidR="00E16000">
        <w:rPr>
          <w:sz w:val="24"/>
          <w:szCs w:val="24"/>
        </w:rPr>
        <w:t>)</w:t>
      </w:r>
      <w:r>
        <w:rPr>
          <w:sz w:val="24"/>
          <w:szCs w:val="24"/>
        </w:rPr>
        <w:t xml:space="preserve"> aus und schmeckt super. Hab ich schon mehrfach ausprobiert und Paulchen und ich haben es am Gartenteich im heißen Sommer genossen.</w:t>
      </w:r>
    </w:p>
    <w:p w14:paraId="3F8BCA8F" w14:textId="45F374E5" w:rsidR="00E85FAD" w:rsidRDefault="009144DE" w:rsidP="006651AE">
      <w:pPr>
        <w:pStyle w:val="Heading2"/>
        <w:spacing w:after="240"/>
      </w:pPr>
      <w:r>
        <w:br w:type="page"/>
      </w:r>
      <w:r w:rsidR="00E85FAD">
        <w:lastRenderedPageBreak/>
        <w:t>Limetten-Ingwer-Posset mit Beeren und Cantuccini</w:t>
      </w:r>
      <w:r w:rsidR="00344BCD">
        <w:rPr>
          <w:rStyle w:val="FootnoteReference"/>
        </w:rPr>
        <w:footnoteReference w:id="1413"/>
      </w:r>
    </w:p>
    <w:p w14:paraId="4CCA84B2" w14:textId="77777777" w:rsidR="00E85FAD" w:rsidRDefault="00E85FAD">
      <w:pPr>
        <w:rPr>
          <w:sz w:val="24"/>
          <w:szCs w:val="24"/>
        </w:rPr>
      </w:pPr>
      <w:r w:rsidRPr="006651AE">
        <w:rPr>
          <w:sz w:val="24"/>
          <w:szCs w:val="24"/>
          <w:u w:val="single"/>
        </w:rPr>
        <w:t>Zutaten</w:t>
      </w:r>
      <w:r>
        <w:rPr>
          <w:sz w:val="24"/>
          <w:szCs w:val="24"/>
        </w:rPr>
        <w:t xml:space="preserve"> für 4 Portionen:</w:t>
      </w:r>
    </w:p>
    <w:p w14:paraId="35DFED3E" w14:textId="77777777" w:rsidR="00E85FAD" w:rsidRDefault="00E85FAD">
      <w:pPr>
        <w:rPr>
          <w:sz w:val="24"/>
          <w:szCs w:val="24"/>
        </w:rPr>
      </w:pPr>
      <w:r>
        <w:rPr>
          <w:sz w:val="24"/>
          <w:szCs w:val="24"/>
        </w:rPr>
        <w:t>1 Stück Ingwer (2-3 cm)</w:t>
      </w:r>
    </w:p>
    <w:p w14:paraId="029773A2" w14:textId="77777777" w:rsidR="00E85FAD" w:rsidRDefault="00E85FAD">
      <w:pPr>
        <w:rPr>
          <w:sz w:val="24"/>
          <w:szCs w:val="24"/>
        </w:rPr>
      </w:pPr>
      <w:r>
        <w:rPr>
          <w:sz w:val="24"/>
          <w:szCs w:val="24"/>
        </w:rPr>
        <w:t>5-6 Bio-Limetten</w:t>
      </w:r>
    </w:p>
    <w:p w14:paraId="091ED6DD" w14:textId="77777777" w:rsidR="00E85FAD" w:rsidRDefault="00E85FAD">
      <w:pPr>
        <w:rPr>
          <w:sz w:val="24"/>
          <w:szCs w:val="24"/>
        </w:rPr>
      </w:pPr>
      <w:r>
        <w:rPr>
          <w:sz w:val="24"/>
          <w:szCs w:val="24"/>
        </w:rPr>
        <w:t>350 g Sahne</w:t>
      </w:r>
    </w:p>
    <w:p w14:paraId="469F067F" w14:textId="77777777" w:rsidR="00E85FAD" w:rsidRDefault="00E85FAD">
      <w:pPr>
        <w:rPr>
          <w:sz w:val="24"/>
          <w:szCs w:val="24"/>
        </w:rPr>
      </w:pPr>
      <w:r>
        <w:rPr>
          <w:sz w:val="24"/>
          <w:szCs w:val="24"/>
        </w:rPr>
        <w:t>75 g Zucker</w:t>
      </w:r>
    </w:p>
    <w:p w14:paraId="701E6732" w14:textId="46A8160D" w:rsidR="00E85FAD" w:rsidRDefault="00E85FAD">
      <w:pPr>
        <w:rPr>
          <w:sz w:val="24"/>
          <w:szCs w:val="24"/>
        </w:rPr>
      </w:pPr>
      <w:r>
        <w:rPr>
          <w:sz w:val="24"/>
          <w:szCs w:val="24"/>
        </w:rPr>
        <w:t>150 g frische oder TK-Beeren (</w:t>
      </w:r>
      <w:r w:rsidR="00140429">
        <w:rPr>
          <w:sz w:val="24"/>
          <w:szCs w:val="24"/>
        </w:rPr>
        <w:t>He</w:t>
      </w:r>
      <w:r>
        <w:rPr>
          <w:sz w:val="24"/>
          <w:szCs w:val="24"/>
        </w:rPr>
        <w:t>idelbeeren, Himbeeren, Brombeeren)</w:t>
      </w:r>
    </w:p>
    <w:p w14:paraId="327FB380" w14:textId="77777777" w:rsidR="00E85FAD" w:rsidRDefault="00E85FAD">
      <w:pPr>
        <w:rPr>
          <w:sz w:val="24"/>
          <w:szCs w:val="24"/>
        </w:rPr>
      </w:pPr>
      <w:r>
        <w:rPr>
          <w:sz w:val="24"/>
          <w:szCs w:val="24"/>
        </w:rPr>
        <w:t>80-100 g Cantuccini</w:t>
      </w:r>
    </w:p>
    <w:p w14:paraId="208B6AC2" w14:textId="77777777" w:rsidR="00140429" w:rsidRDefault="00140429">
      <w:pPr>
        <w:rPr>
          <w:sz w:val="24"/>
          <w:szCs w:val="24"/>
        </w:rPr>
      </w:pPr>
      <w:r>
        <w:rPr>
          <w:sz w:val="24"/>
          <w:szCs w:val="24"/>
        </w:rPr>
        <w:t>Optional etwas Sahne oder Mascarpone</w:t>
      </w:r>
    </w:p>
    <w:p w14:paraId="416A7E3D" w14:textId="77777777" w:rsidR="00140429" w:rsidRDefault="00140429">
      <w:pPr>
        <w:rPr>
          <w:sz w:val="24"/>
          <w:szCs w:val="24"/>
        </w:rPr>
      </w:pPr>
    </w:p>
    <w:p w14:paraId="5B32B933" w14:textId="77777777" w:rsidR="00140429" w:rsidRDefault="00140429">
      <w:pPr>
        <w:rPr>
          <w:sz w:val="24"/>
          <w:szCs w:val="24"/>
        </w:rPr>
      </w:pPr>
      <w:r>
        <w:rPr>
          <w:sz w:val="24"/>
          <w:szCs w:val="24"/>
        </w:rPr>
        <w:t>Zubereitungszeit:</w:t>
      </w:r>
      <w:r>
        <w:rPr>
          <w:sz w:val="24"/>
          <w:szCs w:val="24"/>
        </w:rPr>
        <w:tab/>
        <w:t>25 Minuten plus 3 Stunden Kühlzeit</w:t>
      </w:r>
    </w:p>
    <w:p w14:paraId="43CFC119" w14:textId="311A0054" w:rsidR="00140429" w:rsidRPr="006651AE" w:rsidRDefault="00140429" w:rsidP="00B40E8C">
      <w:pPr>
        <w:pStyle w:val="ListParagraph"/>
        <w:numPr>
          <w:ilvl w:val="0"/>
          <w:numId w:val="1889"/>
        </w:numPr>
        <w:spacing w:after="120"/>
        <w:ind w:left="714" w:hanging="357"/>
        <w:contextualSpacing w:val="0"/>
        <w:jc w:val="both"/>
        <w:rPr>
          <w:sz w:val="24"/>
          <w:szCs w:val="24"/>
        </w:rPr>
      </w:pPr>
      <w:r w:rsidRPr="006651AE">
        <w:rPr>
          <w:sz w:val="24"/>
          <w:szCs w:val="24"/>
        </w:rPr>
        <w:t>Ingwer schälen und i dünne Scheiben schneiden. 1 Bio-Limette heiß waschen, abtrocknen und die Schale ohne das bittere Weiße ganz fein abreiben. Von allen Limetten den Saft a</w:t>
      </w:r>
      <w:r w:rsidR="006651AE" w:rsidRPr="006651AE">
        <w:rPr>
          <w:sz w:val="24"/>
          <w:szCs w:val="24"/>
        </w:rPr>
        <w:t>us</w:t>
      </w:r>
      <w:r w:rsidRPr="006651AE">
        <w:rPr>
          <w:sz w:val="24"/>
          <w:szCs w:val="24"/>
        </w:rPr>
        <w:t>pressen (ca. 75 ml).</w:t>
      </w:r>
    </w:p>
    <w:p w14:paraId="1B33FD30" w14:textId="0BB70D4D" w:rsidR="00140429" w:rsidRPr="006651AE" w:rsidRDefault="00140429" w:rsidP="00B40E8C">
      <w:pPr>
        <w:pStyle w:val="ListParagraph"/>
        <w:numPr>
          <w:ilvl w:val="0"/>
          <w:numId w:val="1889"/>
        </w:numPr>
        <w:spacing w:after="120"/>
        <w:ind w:left="714" w:hanging="357"/>
        <w:contextualSpacing w:val="0"/>
        <w:jc w:val="both"/>
        <w:rPr>
          <w:sz w:val="24"/>
          <w:szCs w:val="24"/>
        </w:rPr>
      </w:pPr>
      <w:r w:rsidRPr="006651AE">
        <w:rPr>
          <w:sz w:val="24"/>
          <w:szCs w:val="24"/>
        </w:rPr>
        <w:t xml:space="preserve">Sahne, Zucker, Ingwer, Limettenschale und -saft in einen </w:t>
      </w:r>
      <w:r w:rsidR="006651AE" w:rsidRPr="006651AE">
        <w:rPr>
          <w:sz w:val="24"/>
          <w:szCs w:val="24"/>
        </w:rPr>
        <w:t>T</w:t>
      </w:r>
      <w:r w:rsidRPr="006651AE">
        <w:rPr>
          <w:sz w:val="24"/>
          <w:szCs w:val="24"/>
        </w:rPr>
        <w:t xml:space="preserve">opf geben, erhitzen und bei starker Hitze 5 Minuten sprudelnd kochen lassen. Topf vom Herd nehmen </w:t>
      </w:r>
      <w:r w:rsidR="006651AE" w:rsidRPr="006651AE">
        <w:rPr>
          <w:sz w:val="24"/>
          <w:szCs w:val="24"/>
        </w:rPr>
        <w:t>und</w:t>
      </w:r>
      <w:r w:rsidRPr="006651AE">
        <w:rPr>
          <w:sz w:val="24"/>
          <w:szCs w:val="24"/>
        </w:rPr>
        <w:t xml:space="preserve"> die Sahne mindestens 15 Minuten abkühlen lassen.</w:t>
      </w:r>
    </w:p>
    <w:p w14:paraId="68F1A5C0" w14:textId="04F705A5" w:rsidR="006651AE" w:rsidRPr="006651AE" w:rsidRDefault="00140429" w:rsidP="00B40E8C">
      <w:pPr>
        <w:pStyle w:val="ListParagraph"/>
        <w:numPr>
          <w:ilvl w:val="0"/>
          <w:numId w:val="1889"/>
        </w:numPr>
        <w:spacing w:after="120"/>
        <w:ind w:left="714" w:hanging="357"/>
        <w:contextualSpacing w:val="0"/>
        <w:jc w:val="both"/>
        <w:rPr>
          <w:sz w:val="24"/>
          <w:szCs w:val="24"/>
        </w:rPr>
      </w:pPr>
      <w:r w:rsidRPr="006651AE">
        <w:rPr>
          <w:sz w:val="24"/>
          <w:szCs w:val="24"/>
        </w:rPr>
        <w:t>Inzwischen frische Beeren verlesen, falls nötig abbrausen und trocken tupfen</w:t>
      </w:r>
      <w:r w:rsidR="006651AE" w:rsidRPr="006651AE">
        <w:rPr>
          <w:sz w:val="24"/>
          <w:szCs w:val="24"/>
        </w:rPr>
        <w:t xml:space="preserve"> und</w:t>
      </w:r>
      <w:r w:rsidRPr="006651AE">
        <w:rPr>
          <w:sz w:val="24"/>
          <w:szCs w:val="24"/>
        </w:rPr>
        <w:t xml:space="preserve"> </w:t>
      </w:r>
      <w:r w:rsidR="006651AE" w:rsidRPr="006651AE">
        <w:rPr>
          <w:sz w:val="24"/>
          <w:szCs w:val="24"/>
        </w:rPr>
        <w:t xml:space="preserve">von </w:t>
      </w:r>
      <w:r w:rsidRPr="006651AE">
        <w:rPr>
          <w:sz w:val="24"/>
          <w:szCs w:val="24"/>
        </w:rPr>
        <w:t>den Stielansätzen befreien. Die Cantuccini mit einem großen Messer grob hacken und auf vier klei</w:t>
      </w:r>
      <w:r w:rsidR="006651AE" w:rsidRPr="006651AE">
        <w:rPr>
          <w:sz w:val="24"/>
          <w:szCs w:val="24"/>
        </w:rPr>
        <w:t>ne</w:t>
      </w:r>
      <w:r w:rsidRPr="006651AE">
        <w:rPr>
          <w:sz w:val="24"/>
          <w:szCs w:val="24"/>
        </w:rPr>
        <w:t xml:space="preserve"> Gläser</w:t>
      </w:r>
      <w:r w:rsidR="006651AE" w:rsidRPr="006651AE">
        <w:rPr>
          <w:sz w:val="24"/>
          <w:szCs w:val="24"/>
        </w:rPr>
        <w:t xml:space="preserve"> verteilen. Die Beeren darübergeben.</w:t>
      </w:r>
    </w:p>
    <w:p w14:paraId="705F2BED" w14:textId="13A04D42" w:rsidR="006651AE" w:rsidRPr="006651AE" w:rsidRDefault="006651AE" w:rsidP="00B40E8C">
      <w:pPr>
        <w:pStyle w:val="ListParagraph"/>
        <w:numPr>
          <w:ilvl w:val="0"/>
          <w:numId w:val="1889"/>
        </w:numPr>
        <w:spacing w:after="120"/>
        <w:ind w:left="714" w:hanging="357"/>
        <w:contextualSpacing w:val="0"/>
        <w:jc w:val="both"/>
        <w:rPr>
          <w:sz w:val="24"/>
          <w:szCs w:val="24"/>
        </w:rPr>
      </w:pPr>
      <w:r w:rsidRPr="006651AE">
        <w:rPr>
          <w:sz w:val="24"/>
          <w:szCs w:val="24"/>
        </w:rPr>
        <w:t>Die Limettensahne durch ein Sieb gleichmäßig über die Beeren-Cantuccini-Mischung gießen. Abgedeckt in den Kühlschrank stellen und die Creme in mindestens 3 Stunden durchziehen und fest werden lassen.</w:t>
      </w:r>
    </w:p>
    <w:p w14:paraId="0005743E" w14:textId="77777777" w:rsidR="006651AE" w:rsidRDefault="006651AE">
      <w:pPr>
        <w:rPr>
          <w:sz w:val="24"/>
          <w:szCs w:val="24"/>
        </w:rPr>
      </w:pPr>
    </w:p>
    <w:p w14:paraId="0FF54FAC" w14:textId="2B5D24F3" w:rsidR="00550D6F" w:rsidRDefault="006651AE" w:rsidP="006651AE">
      <w:pPr>
        <w:ind w:left="1416" w:hanging="1416"/>
        <w:rPr>
          <w:sz w:val="24"/>
          <w:szCs w:val="24"/>
        </w:rPr>
      </w:pPr>
      <w:r>
        <w:rPr>
          <w:sz w:val="24"/>
          <w:szCs w:val="24"/>
        </w:rPr>
        <w:t>Kommentar:</w:t>
      </w:r>
      <w:r>
        <w:rPr>
          <w:sz w:val="24"/>
          <w:szCs w:val="24"/>
        </w:rPr>
        <w:tab/>
        <w:t>Wer mag, dekoriert die Gläschen vor dem Servieren noch mit einem Tupfer Schlagsahne oder Mascarpone und frischen Beeren.</w:t>
      </w:r>
      <w:r w:rsidR="00550D6F">
        <w:rPr>
          <w:sz w:val="24"/>
          <w:szCs w:val="24"/>
        </w:rPr>
        <w:br w:type="page"/>
      </w:r>
    </w:p>
    <w:p w14:paraId="50FE392C" w14:textId="0E80DFE2" w:rsidR="009144DE" w:rsidRDefault="009144DE" w:rsidP="00E16000">
      <w:pPr>
        <w:pStyle w:val="Heading2"/>
        <w:spacing w:after="240"/>
      </w:pPr>
      <w:r>
        <w:lastRenderedPageBreak/>
        <w:t>Crêpes mit gerösteten Bananen</w:t>
      </w:r>
      <w:r w:rsidR="009D4E01">
        <w:rPr>
          <w:rStyle w:val="FootnoteReference"/>
        </w:rPr>
        <w:footnoteReference w:id="1414"/>
      </w:r>
      <w:r>
        <w:t xml:space="preserve"> </w:t>
      </w:r>
    </w:p>
    <w:p w14:paraId="43E435F6" w14:textId="6F8E71E9" w:rsidR="009144DE" w:rsidRDefault="009144DE" w:rsidP="009144DE">
      <w:pPr>
        <w:rPr>
          <w:sz w:val="24"/>
          <w:szCs w:val="24"/>
        </w:rPr>
      </w:pPr>
      <w:r w:rsidRPr="00E16000">
        <w:rPr>
          <w:sz w:val="24"/>
          <w:szCs w:val="24"/>
          <w:u w:val="single"/>
        </w:rPr>
        <w:t>Zutaten</w:t>
      </w:r>
      <w:r>
        <w:rPr>
          <w:sz w:val="24"/>
          <w:szCs w:val="24"/>
        </w:rPr>
        <w:t xml:space="preserve"> </w:t>
      </w:r>
      <w:r w:rsidR="00E16000">
        <w:rPr>
          <w:sz w:val="24"/>
          <w:szCs w:val="24"/>
        </w:rPr>
        <w:t>(</w:t>
      </w:r>
      <w:r>
        <w:rPr>
          <w:sz w:val="24"/>
          <w:szCs w:val="24"/>
        </w:rPr>
        <w:t>für 4 Portionen</w:t>
      </w:r>
      <w:r w:rsidR="00E16000">
        <w:rPr>
          <w:sz w:val="24"/>
          <w:szCs w:val="24"/>
        </w:rPr>
        <w:t>)</w:t>
      </w:r>
    </w:p>
    <w:p w14:paraId="24F6E434" w14:textId="77777777" w:rsidR="009144DE" w:rsidRDefault="009144DE" w:rsidP="009144DE">
      <w:pPr>
        <w:rPr>
          <w:sz w:val="24"/>
          <w:szCs w:val="24"/>
        </w:rPr>
      </w:pPr>
      <w:r>
        <w:rPr>
          <w:sz w:val="24"/>
          <w:szCs w:val="24"/>
        </w:rPr>
        <w:t>50 g Mehl</w:t>
      </w:r>
    </w:p>
    <w:p w14:paraId="2E9D5D75" w14:textId="2672BEB8" w:rsidR="009144DE" w:rsidRDefault="009144DE" w:rsidP="009144DE">
      <w:pPr>
        <w:rPr>
          <w:sz w:val="24"/>
          <w:szCs w:val="24"/>
        </w:rPr>
      </w:pPr>
      <w:r>
        <w:rPr>
          <w:sz w:val="24"/>
          <w:szCs w:val="24"/>
        </w:rPr>
        <w:t xml:space="preserve">1 TL </w:t>
      </w:r>
      <w:r w:rsidR="00E16000">
        <w:rPr>
          <w:sz w:val="24"/>
          <w:szCs w:val="24"/>
        </w:rPr>
        <w:t>Rohrzucker</w:t>
      </w:r>
    </w:p>
    <w:p w14:paraId="66171EAE" w14:textId="1CA3CA25" w:rsidR="009144DE" w:rsidRDefault="009144DE" w:rsidP="009144DE">
      <w:pPr>
        <w:rPr>
          <w:sz w:val="24"/>
          <w:szCs w:val="24"/>
        </w:rPr>
      </w:pPr>
      <w:r>
        <w:rPr>
          <w:sz w:val="24"/>
          <w:szCs w:val="24"/>
        </w:rPr>
        <w:t>1 M</w:t>
      </w:r>
      <w:r w:rsidR="00E16000">
        <w:rPr>
          <w:sz w:val="24"/>
          <w:szCs w:val="24"/>
        </w:rPr>
        <w:t>s</w:t>
      </w:r>
      <w:r>
        <w:rPr>
          <w:sz w:val="24"/>
          <w:szCs w:val="24"/>
        </w:rPr>
        <w:t>p. Salz</w:t>
      </w:r>
    </w:p>
    <w:p w14:paraId="2000D680" w14:textId="77777777" w:rsidR="009144DE" w:rsidRDefault="009144DE" w:rsidP="009144DE">
      <w:pPr>
        <w:rPr>
          <w:sz w:val="24"/>
          <w:szCs w:val="24"/>
        </w:rPr>
      </w:pPr>
      <w:r>
        <w:rPr>
          <w:sz w:val="24"/>
          <w:szCs w:val="24"/>
        </w:rPr>
        <w:t>1 großes ei</w:t>
      </w:r>
    </w:p>
    <w:p w14:paraId="5B31A572" w14:textId="77777777" w:rsidR="009144DE" w:rsidRDefault="009144DE" w:rsidP="009144DE">
      <w:pPr>
        <w:rPr>
          <w:sz w:val="24"/>
          <w:szCs w:val="24"/>
        </w:rPr>
      </w:pPr>
      <w:r>
        <w:rPr>
          <w:sz w:val="24"/>
          <w:szCs w:val="24"/>
        </w:rPr>
        <w:t>150 ml Milch</w:t>
      </w:r>
    </w:p>
    <w:p w14:paraId="1AA4E20E" w14:textId="77777777" w:rsidR="009144DE" w:rsidRDefault="009144DE" w:rsidP="009144DE">
      <w:pPr>
        <w:rPr>
          <w:sz w:val="24"/>
          <w:szCs w:val="24"/>
        </w:rPr>
      </w:pPr>
      <w:r>
        <w:rPr>
          <w:sz w:val="24"/>
          <w:szCs w:val="24"/>
        </w:rPr>
        <w:t>25 g Butter</w:t>
      </w:r>
    </w:p>
    <w:p w14:paraId="4280EC2E" w14:textId="77777777" w:rsidR="009144DE" w:rsidRDefault="009144DE" w:rsidP="009144DE">
      <w:pPr>
        <w:rPr>
          <w:sz w:val="24"/>
          <w:szCs w:val="24"/>
        </w:rPr>
      </w:pPr>
      <w:r>
        <w:rPr>
          <w:sz w:val="24"/>
          <w:szCs w:val="24"/>
        </w:rPr>
        <w:t>20 g Mandelblättchen, leicht geröstet</w:t>
      </w:r>
    </w:p>
    <w:p w14:paraId="66F18A48" w14:textId="77777777" w:rsidR="009144DE" w:rsidRDefault="009144DE" w:rsidP="009144DE">
      <w:pPr>
        <w:rPr>
          <w:sz w:val="24"/>
          <w:szCs w:val="24"/>
        </w:rPr>
      </w:pPr>
    </w:p>
    <w:p w14:paraId="5B52E9BC" w14:textId="4C68A4AD" w:rsidR="009144DE" w:rsidRPr="00E16000" w:rsidRDefault="00E16000" w:rsidP="009144DE">
      <w:pPr>
        <w:rPr>
          <w:i/>
          <w:iCs/>
          <w:sz w:val="24"/>
          <w:szCs w:val="24"/>
        </w:rPr>
      </w:pPr>
      <w:r w:rsidRPr="00E16000">
        <w:rPr>
          <w:i/>
          <w:iCs/>
          <w:sz w:val="24"/>
          <w:szCs w:val="24"/>
        </w:rPr>
        <w:t xml:space="preserve">Für die </w:t>
      </w:r>
      <w:r w:rsidR="009144DE" w:rsidRPr="00E16000">
        <w:rPr>
          <w:i/>
          <w:iCs/>
          <w:sz w:val="24"/>
          <w:szCs w:val="24"/>
        </w:rPr>
        <w:t>Creme:</w:t>
      </w:r>
    </w:p>
    <w:p w14:paraId="16DDBB9F" w14:textId="77777777" w:rsidR="009144DE" w:rsidRDefault="009144DE" w:rsidP="009144DE">
      <w:pPr>
        <w:rPr>
          <w:sz w:val="24"/>
          <w:szCs w:val="24"/>
        </w:rPr>
      </w:pPr>
      <w:r>
        <w:rPr>
          <w:sz w:val="24"/>
          <w:szCs w:val="24"/>
        </w:rPr>
        <w:t>100 g Mascarpone</w:t>
      </w:r>
    </w:p>
    <w:p w14:paraId="537392EF" w14:textId="77777777" w:rsidR="009144DE" w:rsidRDefault="009144DE" w:rsidP="009144DE">
      <w:pPr>
        <w:rPr>
          <w:sz w:val="24"/>
          <w:szCs w:val="24"/>
        </w:rPr>
      </w:pPr>
      <w:r>
        <w:rPr>
          <w:sz w:val="24"/>
          <w:szCs w:val="24"/>
        </w:rPr>
        <w:t>150 g fester griechischer Joghurt</w:t>
      </w:r>
    </w:p>
    <w:p w14:paraId="13D8C24E" w14:textId="77777777" w:rsidR="009144DE" w:rsidRDefault="009144DE" w:rsidP="009144DE">
      <w:pPr>
        <w:rPr>
          <w:sz w:val="24"/>
          <w:szCs w:val="24"/>
        </w:rPr>
      </w:pPr>
      <w:r>
        <w:rPr>
          <w:sz w:val="24"/>
          <w:szCs w:val="24"/>
        </w:rPr>
        <w:t>½ TL Vanillepaste</w:t>
      </w:r>
    </w:p>
    <w:p w14:paraId="7DA2D7E4" w14:textId="77777777" w:rsidR="009144DE" w:rsidRDefault="009144DE" w:rsidP="009144DE">
      <w:pPr>
        <w:rPr>
          <w:sz w:val="24"/>
          <w:szCs w:val="24"/>
        </w:rPr>
      </w:pPr>
      <w:r>
        <w:rPr>
          <w:sz w:val="24"/>
          <w:szCs w:val="24"/>
        </w:rPr>
        <w:t>1 EL brauner Rum</w:t>
      </w:r>
    </w:p>
    <w:p w14:paraId="6B413073" w14:textId="77777777" w:rsidR="009144DE" w:rsidRDefault="009144DE" w:rsidP="009144DE">
      <w:pPr>
        <w:rPr>
          <w:sz w:val="24"/>
          <w:szCs w:val="24"/>
        </w:rPr>
      </w:pPr>
      <w:r>
        <w:rPr>
          <w:sz w:val="24"/>
          <w:szCs w:val="24"/>
        </w:rPr>
        <w:t>35 g Rohrzucker</w:t>
      </w:r>
    </w:p>
    <w:p w14:paraId="3EEC97E6" w14:textId="77777777" w:rsidR="009144DE" w:rsidRDefault="009144DE" w:rsidP="009144DE">
      <w:pPr>
        <w:rPr>
          <w:sz w:val="24"/>
          <w:szCs w:val="24"/>
        </w:rPr>
      </w:pPr>
    </w:p>
    <w:p w14:paraId="158C3098" w14:textId="435F3A27" w:rsidR="009144DE" w:rsidRPr="00E16000" w:rsidRDefault="00E16000" w:rsidP="009144DE">
      <w:pPr>
        <w:rPr>
          <w:i/>
          <w:iCs/>
          <w:sz w:val="24"/>
          <w:szCs w:val="24"/>
        </w:rPr>
      </w:pPr>
      <w:r w:rsidRPr="00E16000">
        <w:rPr>
          <w:i/>
          <w:iCs/>
          <w:sz w:val="24"/>
          <w:szCs w:val="24"/>
        </w:rPr>
        <w:t xml:space="preserve">Für die </w:t>
      </w:r>
      <w:r w:rsidR="009144DE" w:rsidRPr="00E16000">
        <w:rPr>
          <w:i/>
          <w:iCs/>
          <w:sz w:val="24"/>
          <w:szCs w:val="24"/>
        </w:rPr>
        <w:t>Bananen:</w:t>
      </w:r>
    </w:p>
    <w:p w14:paraId="3E30E91F" w14:textId="77777777" w:rsidR="009144DE" w:rsidRDefault="009144DE" w:rsidP="009144DE">
      <w:pPr>
        <w:rPr>
          <w:sz w:val="24"/>
          <w:szCs w:val="24"/>
        </w:rPr>
      </w:pPr>
      <w:r>
        <w:rPr>
          <w:sz w:val="24"/>
          <w:szCs w:val="24"/>
        </w:rPr>
        <w:t>30 g Butter</w:t>
      </w:r>
    </w:p>
    <w:p w14:paraId="756C230C" w14:textId="77777777" w:rsidR="009144DE" w:rsidRDefault="009144DE" w:rsidP="009144DE">
      <w:pPr>
        <w:rPr>
          <w:sz w:val="24"/>
          <w:szCs w:val="24"/>
        </w:rPr>
      </w:pPr>
      <w:r>
        <w:rPr>
          <w:sz w:val="24"/>
          <w:szCs w:val="24"/>
        </w:rPr>
        <w:t>2 ½ EL Rohrzucker</w:t>
      </w:r>
    </w:p>
    <w:p w14:paraId="50898CED" w14:textId="77777777" w:rsidR="009144DE" w:rsidRDefault="009144DE" w:rsidP="009144DE">
      <w:pPr>
        <w:rPr>
          <w:sz w:val="24"/>
          <w:szCs w:val="24"/>
        </w:rPr>
      </w:pPr>
      <w:r>
        <w:rPr>
          <w:sz w:val="24"/>
          <w:szCs w:val="24"/>
        </w:rPr>
        <w:t>¼ TL gemahlener Ingwer</w:t>
      </w:r>
    </w:p>
    <w:p w14:paraId="47F04CD2" w14:textId="77777777" w:rsidR="009144DE" w:rsidRDefault="009144DE" w:rsidP="009144DE">
      <w:pPr>
        <w:rPr>
          <w:sz w:val="24"/>
          <w:szCs w:val="24"/>
        </w:rPr>
      </w:pPr>
      <w:r>
        <w:rPr>
          <w:sz w:val="24"/>
          <w:szCs w:val="24"/>
        </w:rPr>
        <w:t>4 reife Bananen, geschält und erst quer, dann längs halbiert</w:t>
      </w:r>
    </w:p>
    <w:p w14:paraId="68BFDD44" w14:textId="77777777" w:rsidR="009144DE" w:rsidRDefault="009144DE" w:rsidP="009144DE">
      <w:pPr>
        <w:rPr>
          <w:sz w:val="24"/>
          <w:szCs w:val="24"/>
        </w:rPr>
      </w:pPr>
    </w:p>
    <w:p w14:paraId="2EBDEAB7" w14:textId="50A1F362" w:rsidR="00E16000" w:rsidRDefault="00E16000" w:rsidP="009144DE">
      <w:pPr>
        <w:rPr>
          <w:sz w:val="24"/>
          <w:szCs w:val="24"/>
        </w:rPr>
      </w:pPr>
      <w:r>
        <w:rPr>
          <w:sz w:val="24"/>
          <w:szCs w:val="24"/>
        </w:rPr>
        <w:t>Zubereitung:</w:t>
      </w:r>
    </w:p>
    <w:p w14:paraId="239876C3" w14:textId="77777777" w:rsidR="009144DE" w:rsidRPr="00061386" w:rsidRDefault="009144DE" w:rsidP="00B40E8C">
      <w:pPr>
        <w:pStyle w:val="ListParagraph"/>
        <w:numPr>
          <w:ilvl w:val="0"/>
          <w:numId w:val="1542"/>
        </w:numPr>
        <w:spacing w:after="120"/>
        <w:ind w:left="714" w:hanging="357"/>
        <w:contextualSpacing w:val="0"/>
        <w:jc w:val="both"/>
        <w:rPr>
          <w:sz w:val="24"/>
          <w:szCs w:val="24"/>
        </w:rPr>
      </w:pPr>
      <w:r w:rsidRPr="00061386">
        <w:rPr>
          <w:sz w:val="24"/>
          <w:szCs w:val="24"/>
        </w:rPr>
        <w:t>Den Backofen auf 230 Grad (Umluft) vorheizen. Für die Crêpes das Mehl mit dem Zucker und dem Salz in einer Schüssel mischen. Das Ei unterrühren. Nach und nach unter ständigem Rühren die Milch dazugießen, bis ein glatter, dünnflüssiger Teig entstanden ist. 20 Minuten ruhen lassen.</w:t>
      </w:r>
    </w:p>
    <w:p w14:paraId="2B10D063" w14:textId="77777777" w:rsidR="009144DE" w:rsidRPr="00061386" w:rsidRDefault="009144DE" w:rsidP="00B40E8C">
      <w:pPr>
        <w:pStyle w:val="ListParagraph"/>
        <w:numPr>
          <w:ilvl w:val="0"/>
          <w:numId w:val="1542"/>
        </w:numPr>
        <w:spacing w:after="120"/>
        <w:ind w:left="714" w:hanging="357"/>
        <w:contextualSpacing w:val="0"/>
        <w:jc w:val="both"/>
        <w:rPr>
          <w:sz w:val="24"/>
          <w:szCs w:val="24"/>
        </w:rPr>
      </w:pPr>
      <w:r w:rsidRPr="00061386">
        <w:rPr>
          <w:sz w:val="24"/>
          <w:szCs w:val="24"/>
        </w:rPr>
        <w:lastRenderedPageBreak/>
        <w:t>Für die Barbados-Creme mit einem Schneebesen den Mascarpone mit Joghurt und Vanillepaste glattrühren. Beiseitestellen.</w:t>
      </w:r>
    </w:p>
    <w:p w14:paraId="3F172C9F" w14:textId="77777777" w:rsidR="009144DE" w:rsidRPr="00061386" w:rsidRDefault="009144DE" w:rsidP="00B40E8C">
      <w:pPr>
        <w:pStyle w:val="ListParagraph"/>
        <w:numPr>
          <w:ilvl w:val="0"/>
          <w:numId w:val="1542"/>
        </w:numPr>
        <w:spacing w:after="120"/>
        <w:ind w:left="714" w:hanging="357"/>
        <w:contextualSpacing w:val="0"/>
        <w:jc w:val="both"/>
        <w:rPr>
          <w:sz w:val="24"/>
          <w:szCs w:val="24"/>
        </w:rPr>
      </w:pPr>
      <w:r w:rsidRPr="00061386">
        <w:rPr>
          <w:sz w:val="24"/>
          <w:szCs w:val="24"/>
        </w:rPr>
        <w:t>Für die gerösteten Bananen die Butter in einer ofenfesten Pfanne bei mittlerer bis starker Hitze zerlassen. Den Zucker mit dem Ingwer 1-2 Minuten unterrühren, bis er geschmolzen ist. Vom Herd nehmen, die Bananen in die Pfanne geben und behutsam untermischen, bis sie von dem geschmolzenen Zucker überzogen sind. Dann mit der Schnittfläche nach oben arrangieren. Etwa 12 Minuten im Ofen rösten, bis sie weich und gebräunt sind. Mit etwas Salz bestreuen.</w:t>
      </w:r>
    </w:p>
    <w:p w14:paraId="7717B49D" w14:textId="77777777" w:rsidR="009144DE" w:rsidRPr="00061386" w:rsidRDefault="009144DE" w:rsidP="00B40E8C">
      <w:pPr>
        <w:pStyle w:val="ListParagraph"/>
        <w:numPr>
          <w:ilvl w:val="0"/>
          <w:numId w:val="1542"/>
        </w:numPr>
        <w:spacing w:after="120"/>
        <w:ind w:left="714" w:hanging="357"/>
        <w:contextualSpacing w:val="0"/>
        <w:jc w:val="both"/>
        <w:rPr>
          <w:sz w:val="24"/>
          <w:szCs w:val="24"/>
        </w:rPr>
      </w:pPr>
      <w:r w:rsidRPr="00061386">
        <w:rPr>
          <w:sz w:val="24"/>
          <w:szCs w:val="24"/>
        </w:rPr>
        <w:t>Für die Crêpes 5 g Butter in einer Pfanne schmelzen und aufschäumen lassen. Etwa 3,5 EL Teig hineingeben und durch Schwenken verteilen, damit eine dünne Crêpe entsteht. 1-2 Minuten backen, dann wenden. Weitere 30-60 Sekunden backen, bis beide Seiten schön gebräunt sind, dann beiseitestellen. Wenn die Pfanne zu heiß wird, die Hitze reduzieren. Crêpes zugedeckt warmhalten.</w:t>
      </w:r>
    </w:p>
    <w:p w14:paraId="6378D79B" w14:textId="77777777" w:rsidR="009144DE" w:rsidRPr="00061386" w:rsidRDefault="009144DE" w:rsidP="00B40E8C">
      <w:pPr>
        <w:pStyle w:val="ListParagraph"/>
        <w:numPr>
          <w:ilvl w:val="0"/>
          <w:numId w:val="1542"/>
        </w:numPr>
        <w:spacing w:after="120"/>
        <w:ind w:left="714" w:hanging="357"/>
        <w:contextualSpacing w:val="0"/>
        <w:jc w:val="both"/>
        <w:rPr>
          <w:sz w:val="24"/>
          <w:szCs w:val="24"/>
        </w:rPr>
      </w:pPr>
      <w:r w:rsidRPr="00061386">
        <w:rPr>
          <w:sz w:val="24"/>
          <w:szCs w:val="24"/>
        </w:rPr>
        <w:t xml:space="preserve">Rum mit dem Zucker verrühren. </w:t>
      </w:r>
    </w:p>
    <w:p w14:paraId="2DF436CB" w14:textId="77777777" w:rsidR="009144DE" w:rsidRDefault="009144DE" w:rsidP="00B40E8C">
      <w:pPr>
        <w:pStyle w:val="ListParagraph"/>
        <w:numPr>
          <w:ilvl w:val="0"/>
          <w:numId w:val="1542"/>
        </w:numPr>
        <w:spacing w:after="120"/>
        <w:ind w:left="714" w:hanging="357"/>
        <w:contextualSpacing w:val="0"/>
        <w:jc w:val="both"/>
        <w:rPr>
          <w:sz w:val="24"/>
          <w:szCs w:val="24"/>
        </w:rPr>
      </w:pPr>
      <w:r w:rsidRPr="00061386">
        <w:rPr>
          <w:sz w:val="24"/>
          <w:szCs w:val="24"/>
        </w:rPr>
        <w:t>Zum Servieren vier Crêpes auf Teller verteilen, jeweils ein Viertel der Bananen daraufgeben, zusammenklappen. Etwas Barbados-Creme danebensetzen, mit Rum-Zucker beträufeln und mit Mandelblättchen garnieren.</w:t>
      </w:r>
    </w:p>
    <w:p w14:paraId="0CE6C94A" w14:textId="77777777" w:rsidR="009144DE" w:rsidRDefault="009144DE" w:rsidP="009144DE">
      <w:pPr>
        <w:jc w:val="both"/>
        <w:rPr>
          <w:sz w:val="24"/>
          <w:szCs w:val="24"/>
        </w:rPr>
      </w:pPr>
    </w:p>
    <w:p w14:paraId="0CC4D090" w14:textId="77777777" w:rsidR="009144DE" w:rsidRPr="0013257C" w:rsidRDefault="009144DE" w:rsidP="009144DE">
      <w:pPr>
        <w:ind w:left="708" w:hanging="708"/>
        <w:jc w:val="both"/>
        <w:rPr>
          <w:sz w:val="24"/>
          <w:szCs w:val="24"/>
        </w:rPr>
      </w:pPr>
      <w:r w:rsidRPr="0013257C">
        <w:rPr>
          <w:sz w:val="24"/>
          <w:szCs w:val="24"/>
        </w:rPr>
        <w:t>Info:</w:t>
      </w:r>
      <w:r>
        <w:rPr>
          <w:sz w:val="24"/>
          <w:szCs w:val="24"/>
        </w:rPr>
        <w:tab/>
      </w:r>
      <w:r w:rsidRPr="0013257C">
        <w:rPr>
          <w:sz w:val="24"/>
          <w:szCs w:val="24"/>
        </w:rPr>
        <w:t>Die Barbados-Creme ist</w:t>
      </w:r>
      <w:r>
        <w:rPr>
          <w:sz w:val="24"/>
          <w:szCs w:val="24"/>
        </w:rPr>
        <w:t xml:space="preserve"> extrem gefährlich: sahnig, spritzig, süß – und weil der Zucker im letzten Moment untergerührt wird – hat sie auch ein bisschen Crunch.</w:t>
      </w:r>
      <w:r w:rsidRPr="0013257C">
        <w:rPr>
          <w:sz w:val="24"/>
          <w:szCs w:val="24"/>
        </w:rPr>
        <w:br w:type="page"/>
      </w:r>
    </w:p>
    <w:p w14:paraId="7581CC06" w14:textId="54DF7BF2" w:rsidR="009144DE" w:rsidRPr="006A54BC" w:rsidRDefault="009144DE" w:rsidP="008F6558">
      <w:pPr>
        <w:pStyle w:val="Heading2"/>
        <w:spacing w:after="240"/>
      </w:pPr>
      <w:r w:rsidRPr="003565CB">
        <w:lastRenderedPageBreak/>
        <w:t xml:space="preserve"> </w:t>
      </w:r>
      <w:r w:rsidRPr="006A54BC">
        <w:t>Kaffee-Vanillepudding</w:t>
      </w:r>
      <w:r w:rsidR="008E2653">
        <w:rPr>
          <w:rStyle w:val="FootnoteReference"/>
          <w:lang w:val="en-US"/>
        </w:rPr>
        <w:footnoteReference w:id="1415"/>
      </w:r>
    </w:p>
    <w:p w14:paraId="0F7CE65D" w14:textId="1FA0E99C" w:rsidR="009144DE" w:rsidRPr="003565CB" w:rsidRDefault="009144DE" w:rsidP="009144DE">
      <w:pPr>
        <w:rPr>
          <w:sz w:val="24"/>
          <w:szCs w:val="24"/>
        </w:rPr>
      </w:pPr>
      <w:r w:rsidRPr="008F6558">
        <w:rPr>
          <w:sz w:val="24"/>
          <w:szCs w:val="24"/>
          <w:u w:val="single"/>
        </w:rPr>
        <w:t>Zutaten</w:t>
      </w:r>
      <w:r w:rsidRPr="003565CB">
        <w:rPr>
          <w:sz w:val="24"/>
          <w:szCs w:val="24"/>
        </w:rPr>
        <w:t xml:space="preserve"> </w:t>
      </w:r>
      <w:r w:rsidR="008F6558">
        <w:rPr>
          <w:sz w:val="24"/>
          <w:szCs w:val="24"/>
        </w:rPr>
        <w:t>(</w:t>
      </w:r>
      <w:r w:rsidRPr="003565CB">
        <w:rPr>
          <w:sz w:val="24"/>
          <w:szCs w:val="24"/>
        </w:rPr>
        <w:t>für 4 Portionen</w:t>
      </w:r>
      <w:r w:rsidR="008F6558">
        <w:rPr>
          <w:sz w:val="24"/>
          <w:szCs w:val="24"/>
        </w:rPr>
        <w:t>):</w:t>
      </w:r>
    </w:p>
    <w:p w14:paraId="459E2BB7" w14:textId="77777777" w:rsidR="009144DE" w:rsidRPr="003565CB" w:rsidRDefault="009144DE" w:rsidP="009144DE">
      <w:pPr>
        <w:rPr>
          <w:sz w:val="24"/>
          <w:szCs w:val="24"/>
        </w:rPr>
      </w:pPr>
      <w:r w:rsidRPr="003565CB">
        <w:rPr>
          <w:sz w:val="24"/>
          <w:szCs w:val="24"/>
        </w:rPr>
        <w:t>1 Vanilleschote</w:t>
      </w:r>
    </w:p>
    <w:p w14:paraId="5FFFF295" w14:textId="77777777" w:rsidR="009144DE" w:rsidRPr="003565CB" w:rsidRDefault="009144DE" w:rsidP="009144DE">
      <w:pPr>
        <w:rPr>
          <w:sz w:val="24"/>
          <w:szCs w:val="24"/>
        </w:rPr>
      </w:pPr>
      <w:r w:rsidRPr="003565CB">
        <w:rPr>
          <w:sz w:val="24"/>
          <w:szCs w:val="24"/>
        </w:rPr>
        <w:t>300 ml Milch</w:t>
      </w:r>
    </w:p>
    <w:p w14:paraId="790A1591" w14:textId="77777777" w:rsidR="009144DE" w:rsidRPr="003565CB" w:rsidRDefault="009144DE" w:rsidP="009144DE">
      <w:pPr>
        <w:rPr>
          <w:sz w:val="24"/>
          <w:szCs w:val="24"/>
        </w:rPr>
      </w:pPr>
      <w:r w:rsidRPr="003565CB">
        <w:rPr>
          <w:sz w:val="24"/>
          <w:szCs w:val="24"/>
        </w:rPr>
        <w:t>300 g Schlagsahne</w:t>
      </w:r>
    </w:p>
    <w:p w14:paraId="12EA5AE8" w14:textId="77777777" w:rsidR="009144DE" w:rsidRPr="003565CB" w:rsidRDefault="009144DE" w:rsidP="009144DE">
      <w:pPr>
        <w:rPr>
          <w:sz w:val="24"/>
          <w:szCs w:val="24"/>
        </w:rPr>
      </w:pPr>
      <w:r w:rsidRPr="003565CB">
        <w:rPr>
          <w:sz w:val="24"/>
          <w:szCs w:val="24"/>
        </w:rPr>
        <w:t>15 g Speisestärke</w:t>
      </w:r>
    </w:p>
    <w:p w14:paraId="43AE3A3E" w14:textId="77777777" w:rsidR="009144DE" w:rsidRPr="003565CB" w:rsidRDefault="009144DE" w:rsidP="009144DE">
      <w:pPr>
        <w:rPr>
          <w:sz w:val="24"/>
          <w:szCs w:val="24"/>
        </w:rPr>
      </w:pPr>
      <w:r w:rsidRPr="003565CB">
        <w:rPr>
          <w:sz w:val="24"/>
          <w:szCs w:val="24"/>
        </w:rPr>
        <w:t>1 ¼ Instant Espressopulver</w:t>
      </w:r>
    </w:p>
    <w:p w14:paraId="0DFD2CB3" w14:textId="77777777" w:rsidR="009144DE" w:rsidRPr="003565CB" w:rsidRDefault="009144DE" w:rsidP="009144DE">
      <w:pPr>
        <w:rPr>
          <w:sz w:val="24"/>
          <w:szCs w:val="24"/>
        </w:rPr>
      </w:pPr>
      <w:r w:rsidRPr="003565CB">
        <w:rPr>
          <w:sz w:val="24"/>
          <w:szCs w:val="24"/>
        </w:rPr>
        <w:t>5 Eigelb</w:t>
      </w:r>
    </w:p>
    <w:p w14:paraId="44A89024" w14:textId="77777777" w:rsidR="009144DE" w:rsidRPr="003565CB" w:rsidRDefault="009144DE" w:rsidP="009144DE">
      <w:pPr>
        <w:rPr>
          <w:sz w:val="24"/>
          <w:szCs w:val="24"/>
        </w:rPr>
      </w:pPr>
      <w:r w:rsidRPr="003565CB">
        <w:rPr>
          <w:sz w:val="24"/>
          <w:szCs w:val="24"/>
        </w:rPr>
        <w:t>50 g Zucker</w:t>
      </w:r>
    </w:p>
    <w:p w14:paraId="11AE8900" w14:textId="77777777" w:rsidR="009144DE" w:rsidRPr="003565CB" w:rsidRDefault="009144DE" w:rsidP="009144DE">
      <w:pPr>
        <w:rPr>
          <w:sz w:val="24"/>
          <w:szCs w:val="24"/>
        </w:rPr>
      </w:pPr>
      <w:r w:rsidRPr="003565CB">
        <w:rPr>
          <w:sz w:val="24"/>
          <w:szCs w:val="24"/>
        </w:rPr>
        <w:t>1 TL Kakaopulver</w:t>
      </w:r>
    </w:p>
    <w:p w14:paraId="6FCA8942" w14:textId="77777777" w:rsidR="009144DE" w:rsidRPr="003565CB" w:rsidRDefault="009144DE" w:rsidP="009144DE">
      <w:pPr>
        <w:rPr>
          <w:sz w:val="24"/>
          <w:szCs w:val="24"/>
        </w:rPr>
      </w:pPr>
      <w:r w:rsidRPr="003565CB">
        <w:rPr>
          <w:sz w:val="24"/>
          <w:szCs w:val="24"/>
        </w:rPr>
        <w:t>¼ TL Meersalzflocken</w:t>
      </w:r>
    </w:p>
    <w:p w14:paraId="48009506" w14:textId="77777777" w:rsidR="009144DE" w:rsidRDefault="009144DE" w:rsidP="009144DE">
      <w:pPr>
        <w:rPr>
          <w:sz w:val="24"/>
          <w:szCs w:val="24"/>
        </w:rPr>
      </w:pPr>
      <w:r w:rsidRPr="00F83868">
        <w:rPr>
          <w:sz w:val="24"/>
          <w:szCs w:val="24"/>
        </w:rPr>
        <w:t>25 g weiche Butter, in 1 c</w:t>
      </w:r>
      <w:r>
        <w:rPr>
          <w:sz w:val="24"/>
          <w:szCs w:val="24"/>
        </w:rPr>
        <w:t>m große Würfel geschnitten</w:t>
      </w:r>
    </w:p>
    <w:p w14:paraId="5961DE52" w14:textId="77777777" w:rsidR="009144DE" w:rsidRDefault="009144DE" w:rsidP="009144DE">
      <w:pPr>
        <w:rPr>
          <w:sz w:val="24"/>
          <w:szCs w:val="24"/>
        </w:rPr>
      </w:pPr>
      <w:r>
        <w:rPr>
          <w:sz w:val="24"/>
          <w:szCs w:val="24"/>
        </w:rPr>
        <w:t>30 g gesalzene Macadamianüsse, kräftig geröstet und grob gehackt</w:t>
      </w:r>
    </w:p>
    <w:p w14:paraId="1A9AD326" w14:textId="77777777" w:rsidR="009144DE" w:rsidRDefault="009144DE" w:rsidP="009144DE">
      <w:pPr>
        <w:rPr>
          <w:sz w:val="24"/>
          <w:szCs w:val="24"/>
        </w:rPr>
      </w:pPr>
    </w:p>
    <w:p w14:paraId="40A306BC" w14:textId="59EB675B" w:rsidR="009144DE" w:rsidRPr="008F6558" w:rsidRDefault="008F6558" w:rsidP="009144DE">
      <w:pPr>
        <w:rPr>
          <w:i/>
          <w:iCs/>
          <w:sz w:val="24"/>
          <w:szCs w:val="24"/>
        </w:rPr>
      </w:pPr>
      <w:r w:rsidRPr="008F6558">
        <w:rPr>
          <w:i/>
          <w:iCs/>
          <w:sz w:val="24"/>
          <w:szCs w:val="24"/>
        </w:rPr>
        <w:t xml:space="preserve">Für den </w:t>
      </w:r>
      <w:r w:rsidR="009144DE" w:rsidRPr="008F6558">
        <w:rPr>
          <w:i/>
          <w:iCs/>
          <w:sz w:val="24"/>
          <w:szCs w:val="24"/>
        </w:rPr>
        <w:t>Kaffeesirup</w:t>
      </w:r>
    </w:p>
    <w:p w14:paraId="49464166" w14:textId="77777777" w:rsidR="009144DE" w:rsidRDefault="009144DE" w:rsidP="009144DE">
      <w:pPr>
        <w:rPr>
          <w:sz w:val="24"/>
          <w:szCs w:val="24"/>
        </w:rPr>
      </w:pPr>
      <w:r>
        <w:rPr>
          <w:sz w:val="24"/>
          <w:szCs w:val="24"/>
        </w:rPr>
        <w:t>150 ml starker Kaffee</w:t>
      </w:r>
    </w:p>
    <w:p w14:paraId="2747BD7F" w14:textId="77777777" w:rsidR="009144DE" w:rsidRDefault="009144DE" w:rsidP="009144DE">
      <w:pPr>
        <w:rPr>
          <w:sz w:val="24"/>
          <w:szCs w:val="24"/>
        </w:rPr>
      </w:pPr>
      <w:r>
        <w:rPr>
          <w:sz w:val="24"/>
          <w:szCs w:val="24"/>
        </w:rPr>
        <w:t>50 g Zucker</w:t>
      </w:r>
    </w:p>
    <w:p w14:paraId="063D8A01" w14:textId="77777777" w:rsidR="009144DE" w:rsidRDefault="009144DE" w:rsidP="009144DE">
      <w:pPr>
        <w:rPr>
          <w:sz w:val="24"/>
          <w:szCs w:val="24"/>
        </w:rPr>
      </w:pPr>
    </w:p>
    <w:p w14:paraId="21DB5FCC" w14:textId="223C42F7" w:rsidR="008F6558" w:rsidRDefault="008F6558" w:rsidP="009144DE">
      <w:pPr>
        <w:rPr>
          <w:sz w:val="24"/>
          <w:szCs w:val="24"/>
        </w:rPr>
      </w:pPr>
      <w:r>
        <w:rPr>
          <w:sz w:val="24"/>
          <w:szCs w:val="24"/>
        </w:rPr>
        <w:t>Zubereitung:</w:t>
      </w:r>
    </w:p>
    <w:p w14:paraId="01E40C2D" w14:textId="77777777" w:rsidR="009144DE" w:rsidRPr="00372FA4" w:rsidRDefault="009144DE" w:rsidP="00B40E8C">
      <w:pPr>
        <w:pStyle w:val="ListParagraph"/>
        <w:numPr>
          <w:ilvl w:val="0"/>
          <w:numId w:val="1543"/>
        </w:numPr>
        <w:spacing w:after="120"/>
        <w:ind w:left="714" w:hanging="357"/>
        <w:contextualSpacing w:val="0"/>
        <w:jc w:val="both"/>
        <w:rPr>
          <w:sz w:val="24"/>
          <w:szCs w:val="24"/>
        </w:rPr>
      </w:pPr>
      <w:r w:rsidRPr="00372FA4">
        <w:rPr>
          <w:sz w:val="24"/>
          <w:szCs w:val="24"/>
        </w:rPr>
        <w:t>Vanille in warmer Milch auflösen. 80 ml Milch abmessen und in eine Schüssel gießen. Die Speisestärke dazugeben und glatt rühren. Die restliche Milch zurück in den Topf gießen und das Espressopulver unterrühren. Beiseitestellen.</w:t>
      </w:r>
    </w:p>
    <w:p w14:paraId="24B3DC96" w14:textId="77777777" w:rsidR="009144DE" w:rsidRPr="00372FA4" w:rsidRDefault="009144DE" w:rsidP="00B40E8C">
      <w:pPr>
        <w:pStyle w:val="ListParagraph"/>
        <w:numPr>
          <w:ilvl w:val="0"/>
          <w:numId w:val="1543"/>
        </w:numPr>
        <w:spacing w:after="120"/>
        <w:ind w:left="714" w:hanging="357"/>
        <w:contextualSpacing w:val="0"/>
        <w:jc w:val="both"/>
        <w:rPr>
          <w:sz w:val="24"/>
          <w:szCs w:val="24"/>
        </w:rPr>
      </w:pPr>
      <w:r w:rsidRPr="00372FA4">
        <w:rPr>
          <w:sz w:val="24"/>
          <w:szCs w:val="24"/>
        </w:rPr>
        <w:t>Für den Kaffeesirup den Kaffee mit dem Zucker in einem kleinen Topf bei mittlerer bis starker Hitze aufkochen. 6-7 Minuten kochen lassen, bis die Flüssigkeit um etwa die Hälfte reduziert ist. Zum Abkühlen beiseitestellen; dabei dickt der Sirup weiter ein.</w:t>
      </w:r>
    </w:p>
    <w:p w14:paraId="23222FDA" w14:textId="77777777" w:rsidR="009144DE" w:rsidRPr="00372FA4" w:rsidRDefault="009144DE" w:rsidP="00B40E8C">
      <w:pPr>
        <w:pStyle w:val="ListParagraph"/>
        <w:numPr>
          <w:ilvl w:val="0"/>
          <w:numId w:val="1543"/>
        </w:numPr>
        <w:spacing w:after="120"/>
        <w:ind w:left="714" w:hanging="357"/>
        <w:contextualSpacing w:val="0"/>
        <w:jc w:val="both"/>
        <w:rPr>
          <w:sz w:val="24"/>
          <w:szCs w:val="24"/>
        </w:rPr>
      </w:pPr>
      <w:r w:rsidRPr="00372FA4">
        <w:rPr>
          <w:sz w:val="24"/>
          <w:szCs w:val="24"/>
        </w:rPr>
        <w:t>Mit einem Schneebesen die Eigelbe in einer Schüssel mit Zucker, Kakaopulver und Salz verquirlen.</w:t>
      </w:r>
    </w:p>
    <w:p w14:paraId="71928201" w14:textId="77777777" w:rsidR="009144DE" w:rsidRPr="00372FA4" w:rsidRDefault="009144DE" w:rsidP="00B40E8C">
      <w:pPr>
        <w:pStyle w:val="ListParagraph"/>
        <w:numPr>
          <w:ilvl w:val="0"/>
          <w:numId w:val="1543"/>
        </w:numPr>
        <w:spacing w:after="120"/>
        <w:ind w:left="714" w:hanging="357"/>
        <w:contextualSpacing w:val="0"/>
        <w:jc w:val="both"/>
        <w:rPr>
          <w:sz w:val="24"/>
          <w:szCs w:val="24"/>
        </w:rPr>
      </w:pPr>
      <w:r w:rsidRPr="00372FA4">
        <w:rPr>
          <w:sz w:val="24"/>
          <w:szCs w:val="24"/>
        </w:rPr>
        <w:t xml:space="preserve">Die Espresso-Milch bei mittlerer Hitze zum Köcheln bringen. Die Hälfte der Espresso-Milch in die Schüssel mit den Eigelben gießen, dabei ununterbrochen mit einem Schneebesen rühren, bis die Schüssel sich warm anfühlt. Die mit Milch angerührte Speisestärke unterrühren. Die Mischung unter ständigem Rühren in den Topf gießen. </w:t>
      </w:r>
      <w:r w:rsidRPr="00372FA4">
        <w:rPr>
          <w:sz w:val="24"/>
          <w:szCs w:val="24"/>
        </w:rPr>
        <w:lastRenderedPageBreak/>
        <w:t>Etwa 5 Minuten weiterrühren, bis die Konsistenz von dickem, aber noch gießbarem Pudding erreicht ist. Vom Herd nehmen und die Butter unterrühren.</w:t>
      </w:r>
    </w:p>
    <w:p w14:paraId="1C9248F7" w14:textId="77777777" w:rsidR="009144DE" w:rsidRPr="00372FA4" w:rsidRDefault="009144DE" w:rsidP="00B40E8C">
      <w:pPr>
        <w:pStyle w:val="ListParagraph"/>
        <w:numPr>
          <w:ilvl w:val="0"/>
          <w:numId w:val="1543"/>
        </w:numPr>
        <w:spacing w:after="120"/>
        <w:ind w:left="714" w:hanging="357"/>
        <w:contextualSpacing w:val="0"/>
        <w:jc w:val="both"/>
        <w:rPr>
          <w:sz w:val="24"/>
          <w:szCs w:val="24"/>
        </w:rPr>
      </w:pPr>
      <w:r w:rsidRPr="00372FA4">
        <w:rPr>
          <w:sz w:val="24"/>
          <w:szCs w:val="24"/>
        </w:rPr>
        <w:t>Die Masse auf vier Gläser verteilen und etwas abkühlen lassen. Dann mit Frischhaltefolie bedecken und für 6 Stunden (oder über Nacht) in den Kühlschrank stellen.</w:t>
      </w:r>
    </w:p>
    <w:p w14:paraId="3305F516" w14:textId="77777777" w:rsidR="009144DE" w:rsidRPr="00372FA4" w:rsidRDefault="009144DE" w:rsidP="00B40E8C">
      <w:pPr>
        <w:pStyle w:val="ListParagraph"/>
        <w:numPr>
          <w:ilvl w:val="0"/>
          <w:numId w:val="1543"/>
        </w:numPr>
        <w:spacing w:after="120"/>
        <w:ind w:left="714" w:hanging="357"/>
        <w:contextualSpacing w:val="0"/>
        <w:jc w:val="both"/>
        <w:rPr>
          <w:sz w:val="24"/>
          <w:szCs w:val="24"/>
        </w:rPr>
      </w:pPr>
      <w:r w:rsidRPr="00372FA4">
        <w:rPr>
          <w:sz w:val="24"/>
          <w:szCs w:val="24"/>
        </w:rPr>
        <w:t>Auf jeden Pudding 2 TL Kaffeesirup geben. Mit Macadamianüssen bestreuen und servieren. Restlichen Sirup separat servieren.</w:t>
      </w:r>
      <w:r w:rsidRPr="00372FA4">
        <w:rPr>
          <w:sz w:val="24"/>
          <w:szCs w:val="24"/>
        </w:rPr>
        <w:br w:type="page"/>
      </w:r>
    </w:p>
    <w:p w14:paraId="0698202B" w14:textId="4900E45E" w:rsidR="009144DE" w:rsidRDefault="009144DE" w:rsidP="008F6558">
      <w:pPr>
        <w:pStyle w:val="Heading2"/>
        <w:spacing w:after="240"/>
      </w:pPr>
      <w:r>
        <w:lastRenderedPageBreak/>
        <w:t>Frische Beeren mit Orangenöl</w:t>
      </w:r>
      <w:r w:rsidR="000E3392">
        <w:rPr>
          <w:rStyle w:val="FootnoteReference"/>
        </w:rPr>
        <w:footnoteReference w:id="1416"/>
      </w:r>
      <w:r>
        <w:t xml:space="preserve"> </w:t>
      </w:r>
    </w:p>
    <w:p w14:paraId="1516B690" w14:textId="369769A2" w:rsidR="009144DE" w:rsidRDefault="009144DE" w:rsidP="009144DE">
      <w:pPr>
        <w:rPr>
          <w:sz w:val="24"/>
          <w:szCs w:val="24"/>
        </w:rPr>
      </w:pPr>
      <w:r w:rsidRPr="008F6558">
        <w:rPr>
          <w:sz w:val="24"/>
          <w:szCs w:val="24"/>
          <w:u w:val="single"/>
        </w:rPr>
        <w:t>Zutaten</w:t>
      </w:r>
      <w:r>
        <w:rPr>
          <w:sz w:val="24"/>
          <w:szCs w:val="24"/>
        </w:rPr>
        <w:t xml:space="preserve"> </w:t>
      </w:r>
      <w:r w:rsidR="008F6558">
        <w:rPr>
          <w:sz w:val="24"/>
          <w:szCs w:val="24"/>
        </w:rPr>
        <w:t>(</w:t>
      </w:r>
      <w:r>
        <w:rPr>
          <w:sz w:val="24"/>
          <w:szCs w:val="24"/>
        </w:rPr>
        <w:t>für 6 Portionen</w:t>
      </w:r>
      <w:r w:rsidR="008F6558">
        <w:rPr>
          <w:sz w:val="24"/>
          <w:szCs w:val="24"/>
        </w:rPr>
        <w:t>)</w:t>
      </w:r>
    </w:p>
    <w:p w14:paraId="23667AD8" w14:textId="77777777" w:rsidR="009144DE" w:rsidRPr="003565CB" w:rsidRDefault="009144DE" w:rsidP="009144DE">
      <w:pPr>
        <w:rPr>
          <w:sz w:val="24"/>
          <w:szCs w:val="24"/>
        </w:rPr>
      </w:pPr>
      <w:r w:rsidRPr="003565CB">
        <w:rPr>
          <w:sz w:val="24"/>
          <w:szCs w:val="24"/>
        </w:rPr>
        <w:t xml:space="preserve">900 g Joghurt </w:t>
      </w:r>
    </w:p>
    <w:p w14:paraId="2D8383B7" w14:textId="77777777" w:rsidR="009144DE" w:rsidRPr="003565CB" w:rsidRDefault="009144DE" w:rsidP="009144DE">
      <w:pPr>
        <w:rPr>
          <w:sz w:val="24"/>
          <w:szCs w:val="24"/>
        </w:rPr>
      </w:pPr>
      <w:r w:rsidRPr="003565CB">
        <w:rPr>
          <w:sz w:val="24"/>
          <w:szCs w:val="24"/>
        </w:rPr>
        <w:t>½ TL Salz</w:t>
      </w:r>
    </w:p>
    <w:p w14:paraId="2960D5C1" w14:textId="77777777" w:rsidR="009144DE" w:rsidRPr="003565CB" w:rsidRDefault="009144DE" w:rsidP="009144DE">
      <w:pPr>
        <w:rPr>
          <w:sz w:val="24"/>
          <w:szCs w:val="24"/>
        </w:rPr>
      </w:pPr>
      <w:r w:rsidRPr="003565CB">
        <w:rPr>
          <w:sz w:val="24"/>
          <w:szCs w:val="24"/>
        </w:rPr>
        <w:t>100 ml Olivenöl</w:t>
      </w:r>
    </w:p>
    <w:p w14:paraId="02F51187" w14:textId="77777777" w:rsidR="009144DE" w:rsidRDefault="009144DE" w:rsidP="009144DE">
      <w:pPr>
        <w:rPr>
          <w:sz w:val="24"/>
          <w:szCs w:val="24"/>
        </w:rPr>
      </w:pPr>
      <w:r>
        <w:rPr>
          <w:sz w:val="24"/>
          <w:szCs w:val="24"/>
        </w:rPr>
        <w:t>10 Zweige Zitronenthymian</w:t>
      </w:r>
    </w:p>
    <w:p w14:paraId="0EAE154E" w14:textId="77777777" w:rsidR="009144DE" w:rsidRDefault="009144DE" w:rsidP="009144DE">
      <w:pPr>
        <w:rPr>
          <w:sz w:val="24"/>
          <w:szCs w:val="24"/>
        </w:rPr>
      </w:pPr>
      <w:r>
        <w:rPr>
          <w:sz w:val="24"/>
          <w:szCs w:val="24"/>
        </w:rPr>
        <w:t>1 Orange, die Schale in sechs Streifen dünn geschnitten</w:t>
      </w:r>
    </w:p>
    <w:p w14:paraId="4773F9B9" w14:textId="77777777" w:rsidR="009144DE" w:rsidRDefault="009144DE" w:rsidP="009144DE">
      <w:pPr>
        <w:rPr>
          <w:sz w:val="24"/>
          <w:szCs w:val="24"/>
        </w:rPr>
      </w:pPr>
      <w:r>
        <w:rPr>
          <w:sz w:val="24"/>
          <w:szCs w:val="24"/>
        </w:rPr>
        <w:t>200 g Brombeeren</w:t>
      </w:r>
    </w:p>
    <w:p w14:paraId="47401B61" w14:textId="77777777" w:rsidR="009144DE" w:rsidRDefault="009144DE" w:rsidP="009144DE">
      <w:pPr>
        <w:rPr>
          <w:sz w:val="24"/>
          <w:szCs w:val="24"/>
        </w:rPr>
      </w:pPr>
      <w:r>
        <w:rPr>
          <w:sz w:val="24"/>
          <w:szCs w:val="24"/>
        </w:rPr>
        <w:t>250 g Himbeeren</w:t>
      </w:r>
    </w:p>
    <w:p w14:paraId="016724AB" w14:textId="77777777" w:rsidR="009144DE" w:rsidRDefault="009144DE" w:rsidP="009144DE">
      <w:pPr>
        <w:rPr>
          <w:sz w:val="24"/>
          <w:szCs w:val="24"/>
        </w:rPr>
      </w:pPr>
      <w:r>
        <w:rPr>
          <w:sz w:val="24"/>
          <w:szCs w:val="24"/>
        </w:rPr>
        <w:t>300 g Erdbeeren, längs halbiert</w:t>
      </w:r>
    </w:p>
    <w:p w14:paraId="6CF67216" w14:textId="77777777" w:rsidR="009144DE" w:rsidRDefault="009144DE" w:rsidP="009144DE">
      <w:pPr>
        <w:rPr>
          <w:sz w:val="24"/>
          <w:szCs w:val="24"/>
        </w:rPr>
      </w:pPr>
      <w:r>
        <w:rPr>
          <w:sz w:val="24"/>
          <w:szCs w:val="24"/>
        </w:rPr>
        <w:t>50 g Zucker</w:t>
      </w:r>
    </w:p>
    <w:p w14:paraId="45839826" w14:textId="77777777" w:rsidR="009144DE" w:rsidRDefault="009144DE" w:rsidP="009144DE">
      <w:pPr>
        <w:rPr>
          <w:sz w:val="24"/>
          <w:szCs w:val="24"/>
        </w:rPr>
      </w:pPr>
      <w:r>
        <w:rPr>
          <w:sz w:val="24"/>
          <w:szCs w:val="24"/>
        </w:rPr>
        <w:t>1 Limette, 1 TL Schale abgerieben, dann 1 EL Saft ausgepresst</w:t>
      </w:r>
    </w:p>
    <w:p w14:paraId="6470CD3C" w14:textId="77777777" w:rsidR="009144DE" w:rsidRDefault="009144DE" w:rsidP="009144DE">
      <w:pPr>
        <w:rPr>
          <w:sz w:val="24"/>
          <w:szCs w:val="24"/>
        </w:rPr>
      </w:pPr>
      <w:r>
        <w:rPr>
          <w:sz w:val="24"/>
          <w:szCs w:val="24"/>
        </w:rPr>
        <w:t>200 g Heidelbeeren</w:t>
      </w:r>
    </w:p>
    <w:p w14:paraId="567E520F" w14:textId="77777777" w:rsidR="009144DE" w:rsidRDefault="009144DE" w:rsidP="009144DE">
      <w:pPr>
        <w:rPr>
          <w:sz w:val="24"/>
          <w:szCs w:val="24"/>
        </w:rPr>
      </w:pPr>
      <w:r>
        <w:rPr>
          <w:sz w:val="24"/>
          <w:szCs w:val="24"/>
        </w:rPr>
        <w:t>150 g Kirschen, entsteint</w:t>
      </w:r>
    </w:p>
    <w:p w14:paraId="471EEC6E" w14:textId="77777777" w:rsidR="009144DE" w:rsidRDefault="009144DE" w:rsidP="009144DE">
      <w:pPr>
        <w:rPr>
          <w:sz w:val="24"/>
          <w:szCs w:val="24"/>
        </w:rPr>
      </w:pPr>
    </w:p>
    <w:p w14:paraId="751B3C5E" w14:textId="567E22DC" w:rsidR="008F6558" w:rsidRDefault="008F6558" w:rsidP="009144DE">
      <w:pPr>
        <w:rPr>
          <w:sz w:val="24"/>
          <w:szCs w:val="24"/>
        </w:rPr>
      </w:pPr>
      <w:r>
        <w:rPr>
          <w:sz w:val="24"/>
          <w:szCs w:val="24"/>
        </w:rPr>
        <w:t>Zubereitung:</w:t>
      </w:r>
    </w:p>
    <w:p w14:paraId="08610FC8" w14:textId="77777777" w:rsidR="009144DE" w:rsidRPr="006B6598" w:rsidRDefault="009144DE" w:rsidP="00B40E8C">
      <w:pPr>
        <w:pStyle w:val="ListParagraph"/>
        <w:numPr>
          <w:ilvl w:val="0"/>
          <w:numId w:val="1544"/>
        </w:numPr>
        <w:spacing w:after="120"/>
        <w:ind w:left="714" w:hanging="357"/>
        <w:contextualSpacing w:val="0"/>
        <w:jc w:val="both"/>
        <w:rPr>
          <w:sz w:val="24"/>
          <w:szCs w:val="24"/>
        </w:rPr>
      </w:pPr>
      <w:r w:rsidRPr="006B6598">
        <w:rPr>
          <w:sz w:val="24"/>
          <w:szCs w:val="24"/>
        </w:rPr>
        <w:t>Den Joghurt mit dem Salz gut verrühren. Ein Sieb mit einem Passiertuch auslegen und über eine Schüssel legen. Den Joghurt in das Tuch geben und das Tuch so über den Joghurt schlagen, dass er ganz umhüllt ist. Ein schweres Gewicht auf das Tuch geben und das Ganze für mindestens 24 Stunden (aber nicht länger als 48 Stunden</w:t>
      </w:r>
      <w:r w:rsidRPr="00411FE4">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Pr="006B6598">
        <w:rPr>
          <w:sz w:val="24"/>
          <w:szCs w:val="24"/>
        </w:rPr>
        <w:t>) zum Abtropfen in den Kühlschrank stellen.</w:t>
      </w:r>
    </w:p>
    <w:p w14:paraId="0EA71AA4" w14:textId="77777777" w:rsidR="009144DE" w:rsidRPr="006B6598" w:rsidRDefault="009144DE" w:rsidP="00B40E8C">
      <w:pPr>
        <w:pStyle w:val="ListParagraph"/>
        <w:numPr>
          <w:ilvl w:val="0"/>
          <w:numId w:val="1544"/>
        </w:numPr>
        <w:spacing w:after="120"/>
        <w:ind w:left="714" w:hanging="357"/>
        <w:contextualSpacing w:val="0"/>
        <w:jc w:val="both"/>
        <w:rPr>
          <w:sz w:val="24"/>
          <w:szCs w:val="24"/>
        </w:rPr>
      </w:pPr>
      <w:r w:rsidRPr="006B6598">
        <w:rPr>
          <w:sz w:val="24"/>
          <w:szCs w:val="24"/>
        </w:rPr>
        <w:t>Öl in einen kleinen Topf mit passendem Deckel gießen. Bei mittlerer Hitze etwa 7 Minuten erwärmen, bis winzige Bläschen aufsteigen. Vom Herd nehmen, Thymian und Orangenschale hineingeben und zugedeckt ziehen lassen - idealerweise über Nacht.</w:t>
      </w:r>
    </w:p>
    <w:p w14:paraId="3BB5B4C9" w14:textId="77777777" w:rsidR="009144DE" w:rsidRPr="006B6598" w:rsidRDefault="009144DE" w:rsidP="00B40E8C">
      <w:pPr>
        <w:pStyle w:val="ListParagraph"/>
        <w:numPr>
          <w:ilvl w:val="0"/>
          <w:numId w:val="1544"/>
        </w:numPr>
        <w:spacing w:after="120"/>
        <w:ind w:left="714" w:hanging="357"/>
        <w:contextualSpacing w:val="0"/>
        <w:jc w:val="both"/>
        <w:rPr>
          <w:sz w:val="24"/>
          <w:szCs w:val="24"/>
        </w:rPr>
      </w:pPr>
      <w:r w:rsidRPr="006B6598">
        <w:rPr>
          <w:sz w:val="24"/>
          <w:szCs w:val="24"/>
        </w:rPr>
        <w:t xml:space="preserve">50 g Brombeeren, 100 g Himbeeren und 100 g Erdbeeren mit dem Zucker und dem Limettensaft glatt pürieren. Die übrigen Früchte mit dem Beerenpüree in eine große Schüssel füllen und alles behutsam mischen. </w:t>
      </w:r>
    </w:p>
    <w:p w14:paraId="44E54721" w14:textId="77777777" w:rsidR="009144DE" w:rsidRDefault="009144DE" w:rsidP="00B40E8C">
      <w:pPr>
        <w:pStyle w:val="ListParagraph"/>
        <w:numPr>
          <w:ilvl w:val="0"/>
          <w:numId w:val="1544"/>
        </w:numPr>
        <w:spacing w:after="120"/>
        <w:ind w:left="714" w:hanging="357"/>
        <w:contextualSpacing w:val="0"/>
        <w:jc w:val="both"/>
        <w:rPr>
          <w:sz w:val="24"/>
          <w:szCs w:val="24"/>
        </w:rPr>
      </w:pPr>
      <w:r w:rsidRPr="006B6598">
        <w:rPr>
          <w:sz w:val="24"/>
          <w:szCs w:val="24"/>
        </w:rPr>
        <w:t>Zum Servieren die Joghurtmasse auf einer großen Platte verstreichen. Die Beeren darauf verteilen und mit der Limettenschale bestreuen. Das Ganze mit 2 EL Orangenöl beträufeln und mit Orangenschale und Thymian garn</w:t>
      </w:r>
      <w:r>
        <w:rPr>
          <w:sz w:val="24"/>
          <w:szCs w:val="24"/>
        </w:rPr>
        <w:t>ieren.</w:t>
      </w:r>
    </w:p>
    <w:p w14:paraId="2AE69B1A" w14:textId="77777777" w:rsidR="009144DE" w:rsidRDefault="009144DE" w:rsidP="009144DE">
      <w:pPr>
        <w:jc w:val="both"/>
        <w:rPr>
          <w:sz w:val="24"/>
          <w:szCs w:val="24"/>
        </w:rPr>
      </w:pPr>
    </w:p>
    <w:p w14:paraId="6BD8ED50" w14:textId="77777777" w:rsidR="009144DE" w:rsidRPr="006B6598" w:rsidRDefault="009144DE" w:rsidP="009144DE">
      <w:pPr>
        <w:ind w:left="708" w:hanging="708"/>
        <w:jc w:val="both"/>
        <w:rPr>
          <w:sz w:val="24"/>
          <w:szCs w:val="24"/>
        </w:rPr>
      </w:pPr>
      <w:r>
        <w:rPr>
          <w:sz w:val="24"/>
          <w:szCs w:val="24"/>
        </w:rPr>
        <w:lastRenderedPageBreak/>
        <w:t>Info:</w:t>
      </w:r>
      <w:r>
        <w:rPr>
          <w:sz w:val="24"/>
          <w:szCs w:val="24"/>
        </w:rPr>
        <w:tab/>
        <w:t>Falls man das Abtropfen umgehen will: Einfach griechischen Joghurt mit ein wenig Crème double verrühren.</w:t>
      </w:r>
      <w:r w:rsidRPr="006B6598">
        <w:rPr>
          <w:sz w:val="24"/>
          <w:szCs w:val="24"/>
        </w:rPr>
        <w:br w:type="page"/>
      </w:r>
    </w:p>
    <w:p w14:paraId="7C151117" w14:textId="4983A3EE" w:rsidR="009144DE" w:rsidRDefault="009144DE" w:rsidP="008F6558">
      <w:pPr>
        <w:pStyle w:val="Heading2"/>
        <w:spacing w:after="240"/>
      </w:pPr>
      <w:r>
        <w:lastRenderedPageBreak/>
        <w:t>Erdbeer-Pistazien-Pawlowa</w:t>
      </w:r>
      <w:r w:rsidR="00136584">
        <w:rPr>
          <w:rStyle w:val="FootnoteReference"/>
        </w:rPr>
        <w:footnoteReference w:id="1417"/>
      </w:r>
      <w:r>
        <w:t xml:space="preserve"> </w:t>
      </w:r>
    </w:p>
    <w:p w14:paraId="4F3DA973" w14:textId="49175677" w:rsidR="009144DE" w:rsidRDefault="009144DE" w:rsidP="009144DE">
      <w:pPr>
        <w:rPr>
          <w:sz w:val="24"/>
          <w:szCs w:val="24"/>
        </w:rPr>
      </w:pPr>
      <w:r w:rsidRPr="008F6558">
        <w:rPr>
          <w:sz w:val="24"/>
          <w:szCs w:val="24"/>
          <w:u w:val="single"/>
        </w:rPr>
        <w:t>Zutaten</w:t>
      </w:r>
      <w:r>
        <w:rPr>
          <w:sz w:val="24"/>
          <w:szCs w:val="24"/>
        </w:rPr>
        <w:t xml:space="preserve"> </w:t>
      </w:r>
      <w:r w:rsidR="008F6558">
        <w:rPr>
          <w:sz w:val="24"/>
          <w:szCs w:val="24"/>
        </w:rPr>
        <w:t>(</w:t>
      </w:r>
      <w:r>
        <w:rPr>
          <w:sz w:val="24"/>
          <w:szCs w:val="24"/>
        </w:rPr>
        <w:t>für 6 Portionen</w:t>
      </w:r>
      <w:r w:rsidR="008F6558">
        <w:rPr>
          <w:sz w:val="24"/>
          <w:szCs w:val="24"/>
        </w:rPr>
        <w:t>):</w:t>
      </w:r>
    </w:p>
    <w:p w14:paraId="0B9A71A1" w14:textId="77777777" w:rsidR="009144DE" w:rsidRDefault="009144DE" w:rsidP="009144DE">
      <w:pPr>
        <w:rPr>
          <w:sz w:val="24"/>
          <w:szCs w:val="24"/>
        </w:rPr>
      </w:pPr>
      <w:r>
        <w:rPr>
          <w:sz w:val="24"/>
          <w:szCs w:val="24"/>
        </w:rPr>
        <w:t>2 TL Maisstärke</w:t>
      </w:r>
    </w:p>
    <w:p w14:paraId="3F05E097" w14:textId="77777777" w:rsidR="009144DE" w:rsidRDefault="009144DE" w:rsidP="009144DE">
      <w:pPr>
        <w:rPr>
          <w:sz w:val="24"/>
          <w:szCs w:val="24"/>
        </w:rPr>
      </w:pPr>
      <w:r>
        <w:rPr>
          <w:sz w:val="24"/>
          <w:szCs w:val="24"/>
        </w:rPr>
        <w:t>2 TL Essig</w:t>
      </w:r>
    </w:p>
    <w:p w14:paraId="5F85D60C" w14:textId="77777777" w:rsidR="009144DE" w:rsidRDefault="009144DE" w:rsidP="009144DE">
      <w:pPr>
        <w:rPr>
          <w:sz w:val="24"/>
          <w:szCs w:val="24"/>
        </w:rPr>
      </w:pPr>
      <w:r>
        <w:rPr>
          <w:sz w:val="24"/>
          <w:szCs w:val="24"/>
        </w:rPr>
        <w:t>5 Eiklar</w:t>
      </w:r>
    </w:p>
    <w:p w14:paraId="2C71785B" w14:textId="77777777" w:rsidR="009144DE" w:rsidRDefault="009144DE" w:rsidP="009144DE">
      <w:pPr>
        <w:rPr>
          <w:sz w:val="24"/>
          <w:szCs w:val="24"/>
        </w:rPr>
      </w:pPr>
      <w:r>
        <w:rPr>
          <w:sz w:val="24"/>
          <w:szCs w:val="24"/>
        </w:rPr>
        <w:t>1 Prise Salz</w:t>
      </w:r>
    </w:p>
    <w:p w14:paraId="1823076A" w14:textId="77777777" w:rsidR="009144DE" w:rsidRDefault="009144DE" w:rsidP="009144DE">
      <w:pPr>
        <w:rPr>
          <w:sz w:val="24"/>
          <w:szCs w:val="24"/>
        </w:rPr>
      </w:pPr>
      <w:r>
        <w:rPr>
          <w:sz w:val="24"/>
          <w:szCs w:val="24"/>
        </w:rPr>
        <w:t>180 g Puderzucker, plus 2 EL für die Sahne</w:t>
      </w:r>
    </w:p>
    <w:p w14:paraId="12E02482" w14:textId="77777777" w:rsidR="009144DE" w:rsidRDefault="009144DE" w:rsidP="009144DE">
      <w:pPr>
        <w:rPr>
          <w:sz w:val="24"/>
          <w:szCs w:val="24"/>
        </w:rPr>
      </w:pPr>
      <w:r>
        <w:rPr>
          <w:sz w:val="24"/>
          <w:szCs w:val="24"/>
        </w:rPr>
        <w:t>1 EL Orangenblütenwasser</w:t>
      </w:r>
    </w:p>
    <w:p w14:paraId="3BE54F24" w14:textId="77777777" w:rsidR="009144DE" w:rsidRDefault="009144DE" w:rsidP="009144DE">
      <w:pPr>
        <w:rPr>
          <w:sz w:val="24"/>
          <w:szCs w:val="24"/>
        </w:rPr>
      </w:pPr>
      <w:r>
        <w:rPr>
          <w:sz w:val="24"/>
          <w:szCs w:val="24"/>
        </w:rPr>
        <w:t>60 g Pistazien (ungesalzen, gehackt, plus etwas mehr zum Garnieren</w:t>
      </w:r>
    </w:p>
    <w:p w14:paraId="6719EF98" w14:textId="77777777" w:rsidR="009144DE" w:rsidRDefault="009144DE" w:rsidP="009144DE">
      <w:pPr>
        <w:rPr>
          <w:sz w:val="24"/>
          <w:szCs w:val="24"/>
        </w:rPr>
      </w:pPr>
      <w:r>
        <w:rPr>
          <w:sz w:val="24"/>
          <w:szCs w:val="24"/>
        </w:rPr>
        <w:t>300 ml Schlagsahne</w:t>
      </w:r>
    </w:p>
    <w:p w14:paraId="69097A0D" w14:textId="77777777" w:rsidR="009144DE" w:rsidRDefault="009144DE" w:rsidP="009144DE">
      <w:pPr>
        <w:rPr>
          <w:sz w:val="24"/>
          <w:szCs w:val="24"/>
        </w:rPr>
      </w:pPr>
      <w:r>
        <w:rPr>
          <w:sz w:val="24"/>
          <w:szCs w:val="24"/>
        </w:rPr>
        <w:t>1 TL Vanilleextrakt</w:t>
      </w:r>
    </w:p>
    <w:p w14:paraId="2B9C2AC7" w14:textId="77777777" w:rsidR="009144DE" w:rsidRDefault="009144DE" w:rsidP="009144DE">
      <w:pPr>
        <w:rPr>
          <w:sz w:val="24"/>
          <w:szCs w:val="24"/>
        </w:rPr>
      </w:pPr>
      <w:r>
        <w:rPr>
          <w:sz w:val="24"/>
          <w:szCs w:val="24"/>
        </w:rPr>
        <w:t>400 g Erdbeeren</w:t>
      </w:r>
    </w:p>
    <w:p w14:paraId="2121D6E8" w14:textId="77777777" w:rsidR="009144DE" w:rsidRDefault="009144DE" w:rsidP="009144DE">
      <w:pPr>
        <w:rPr>
          <w:sz w:val="24"/>
          <w:szCs w:val="24"/>
        </w:rPr>
      </w:pPr>
    </w:p>
    <w:p w14:paraId="4A1107F2" w14:textId="5F513A23" w:rsidR="008F6558" w:rsidRDefault="008F6558" w:rsidP="009144DE">
      <w:pPr>
        <w:rPr>
          <w:sz w:val="24"/>
          <w:szCs w:val="24"/>
        </w:rPr>
      </w:pPr>
      <w:r>
        <w:rPr>
          <w:sz w:val="24"/>
          <w:szCs w:val="24"/>
        </w:rPr>
        <w:t>Zubereitung:</w:t>
      </w:r>
    </w:p>
    <w:p w14:paraId="2A3E481E" w14:textId="77777777" w:rsidR="009144DE" w:rsidRPr="00E0602F" w:rsidRDefault="009144DE" w:rsidP="00B40E8C">
      <w:pPr>
        <w:pStyle w:val="ListParagraph"/>
        <w:numPr>
          <w:ilvl w:val="0"/>
          <w:numId w:val="1545"/>
        </w:numPr>
        <w:spacing w:after="120"/>
        <w:ind w:left="714" w:hanging="357"/>
        <w:contextualSpacing w:val="0"/>
        <w:jc w:val="both"/>
        <w:rPr>
          <w:sz w:val="24"/>
          <w:szCs w:val="24"/>
        </w:rPr>
      </w:pPr>
      <w:r w:rsidRPr="00E0602F">
        <w:rPr>
          <w:sz w:val="24"/>
          <w:szCs w:val="24"/>
        </w:rPr>
        <w:t>Den Ofen auf 200 Grad (Umluft) stellen. Ein Backblech mit Backpapier auslegen. Maisstärke und Essig in einer kleinen Schüssel gut miteinander verrühren. In einer sauberen, hohen Schüssel Eiklar und Salz mit dem Rührgerät steif schlagen. Dann den Zucker löffelweise und zwischendurch ebenfalls die Stärke-essig-Mischung hineinrühren. Die Meringe soll dick und glänzend werden.</w:t>
      </w:r>
    </w:p>
    <w:p w14:paraId="32616577" w14:textId="77777777" w:rsidR="009144DE" w:rsidRPr="00E0602F" w:rsidRDefault="009144DE" w:rsidP="00B40E8C">
      <w:pPr>
        <w:pStyle w:val="ListParagraph"/>
        <w:numPr>
          <w:ilvl w:val="0"/>
          <w:numId w:val="1545"/>
        </w:numPr>
        <w:spacing w:after="120"/>
        <w:ind w:left="714" w:hanging="357"/>
        <w:contextualSpacing w:val="0"/>
        <w:jc w:val="both"/>
        <w:rPr>
          <w:sz w:val="24"/>
          <w:szCs w:val="24"/>
        </w:rPr>
      </w:pPr>
      <w:r w:rsidRPr="00E0602F">
        <w:rPr>
          <w:sz w:val="24"/>
          <w:szCs w:val="24"/>
        </w:rPr>
        <w:t xml:space="preserve">Orangenblütenwasser und die Hälfte der Pistazien dazugeben. Die Meringe mit einem Löffel auf das Backblech setzen, sodass eine Art Tortenboden entsteht, mit einem Durchmesser von 25 cm. Die zweite Hälfte der Pistazien darüberstreuen. </w:t>
      </w:r>
    </w:p>
    <w:p w14:paraId="5D7E5368" w14:textId="77777777" w:rsidR="009144DE" w:rsidRPr="00E0602F" w:rsidRDefault="009144DE" w:rsidP="00B40E8C">
      <w:pPr>
        <w:pStyle w:val="ListParagraph"/>
        <w:numPr>
          <w:ilvl w:val="0"/>
          <w:numId w:val="1545"/>
        </w:numPr>
        <w:spacing w:after="120"/>
        <w:ind w:left="714" w:hanging="357"/>
        <w:contextualSpacing w:val="0"/>
        <w:jc w:val="both"/>
        <w:rPr>
          <w:sz w:val="24"/>
          <w:szCs w:val="24"/>
        </w:rPr>
      </w:pPr>
      <w:r w:rsidRPr="00E0602F">
        <w:rPr>
          <w:sz w:val="24"/>
          <w:szCs w:val="24"/>
        </w:rPr>
        <w:t>Das Blech in den Ofen schieben und die Temperatur sofort auf 100 Grad herunterstellen. Meringue zwei Stunden lang backen. Dann den Ofen ausschalten und die Meringue bei offener Ofentür auskühlen lassen.</w:t>
      </w:r>
    </w:p>
    <w:p w14:paraId="52529A11" w14:textId="77777777" w:rsidR="009144DE" w:rsidRPr="00E0602F" w:rsidRDefault="009144DE" w:rsidP="00B40E8C">
      <w:pPr>
        <w:pStyle w:val="ListParagraph"/>
        <w:numPr>
          <w:ilvl w:val="0"/>
          <w:numId w:val="1545"/>
        </w:numPr>
        <w:spacing w:after="120"/>
        <w:ind w:left="714" w:hanging="357"/>
        <w:contextualSpacing w:val="0"/>
        <w:jc w:val="both"/>
        <w:rPr>
          <w:sz w:val="24"/>
          <w:szCs w:val="24"/>
        </w:rPr>
      </w:pPr>
      <w:r w:rsidRPr="00E0602F">
        <w:rPr>
          <w:sz w:val="24"/>
          <w:szCs w:val="24"/>
        </w:rPr>
        <w:t>In der Zwischenzeit die Sahne steif schlagen. Danach rührt man vorsichtig den Vanilleextrakt und die verbliebenen 2 EL Zucker unter. Die Erdbeeren halbieren oder vierteln. Auf der Meringe erst die Sahne vorsichtig verteilen, darauf die Erdbeeren setzen, die restlichen Pistazien darüberstreuen.</w:t>
      </w:r>
    </w:p>
    <w:p w14:paraId="45ED5D7C" w14:textId="77777777" w:rsidR="009144DE" w:rsidRDefault="009144DE" w:rsidP="009144DE">
      <w:pPr>
        <w:jc w:val="both"/>
        <w:rPr>
          <w:sz w:val="24"/>
          <w:szCs w:val="24"/>
        </w:rPr>
      </w:pPr>
    </w:p>
    <w:p w14:paraId="3E2839AF" w14:textId="77777777" w:rsidR="009144DE" w:rsidRPr="00B124B7" w:rsidRDefault="009144DE" w:rsidP="009144DE">
      <w:pPr>
        <w:ind w:left="708" w:hanging="708"/>
        <w:jc w:val="both"/>
        <w:rPr>
          <w:sz w:val="24"/>
          <w:szCs w:val="24"/>
        </w:rPr>
      </w:pPr>
      <w:r w:rsidRPr="00B124B7">
        <w:rPr>
          <w:sz w:val="24"/>
          <w:szCs w:val="24"/>
        </w:rPr>
        <w:t>Info:</w:t>
      </w:r>
      <w:r w:rsidRPr="00B124B7">
        <w:rPr>
          <w:sz w:val="24"/>
          <w:szCs w:val="24"/>
        </w:rPr>
        <w:tab/>
        <w:t>Anna Pawlowa Pawlowa war eine ru</w:t>
      </w:r>
      <w:r>
        <w:rPr>
          <w:sz w:val="24"/>
          <w:szCs w:val="24"/>
        </w:rPr>
        <w:t xml:space="preserve">ssische Balletttänzerin, die im 19. Jahrhundert geboren wurde, also in einer Zeit, in der Frauen und Süßspeise im Prinzip dasselbe waren. Deshalb wurde nach der Ballerina ein Baiser-Sahne-Törtchen benannt, mit </w:t>
      </w:r>
      <w:r>
        <w:rPr>
          <w:sz w:val="24"/>
          <w:szCs w:val="24"/>
        </w:rPr>
        <w:lastRenderedPageBreak/>
        <w:t xml:space="preserve">Erdbeeren, die darauf sitzen wie Krönchen. Ich habe keine Ahnung, was für ein Dessert ich mal werden möchte </w:t>
      </w:r>
      <w:r w:rsidRPr="00E0602F">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sidRPr="00B124B7">
        <w:rPr>
          <w:sz w:val="24"/>
          <w:szCs w:val="24"/>
        </w:rPr>
        <w:br w:type="page"/>
      </w:r>
    </w:p>
    <w:p w14:paraId="2839CE09" w14:textId="283B1813" w:rsidR="009144DE" w:rsidRDefault="009144DE" w:rsidP="00DC4DF6">
      <w:pPr>
        <w:pStyle w:val="Heading2"/>
        <w:spacing w:after="240"/>
      </w:pPr>
      <w:r>
        <w:lastRenderedPageBreak/>
        <w:t>Schokowaffeln</w:t>
      </w:r>
      <w:r w:rsidR="007B73D3">
        <w:rPr>
          <w:rStyle w:val="FootnoteReference"/>
        </w:rPr>
        <w:footnoteReference w:id="1418"/>
      </w:r>
      <w:r>
        <w:t xml:space="preserve"> </w:t>
      </w:r>
    </w:p>
    <w:p w14:paraId="4CA1F27B" w14:textId="0F91E471" w:rsidR="009144DE" w:rsidRDefault="009144DE" w:rsidP="009144DE">
      <w:pPr>
        <w:rPr>
          <w:sz w:val="24"/>
          <w:szCs w:val="24"/>
        </w:rPr>
      </w:pPr>
      <w:r w:rsidRPr="00DC4DF6">
        <w:rPr>
          <w:sz w:val="24"/>
          <w:szCs w:val="24"/>
          <w:u w:val="single"/>
        </w:rPr>
        <w:t>Zutaten</w:t>
      </w:r>
      <w:r>
        <w:rPr>
          <w:sz w:val="24"/>
          <w:szCs w:val="24"/>
        </w:rPr>
        <w:t xml:space="preserve"> </w:t>
      </w:r>
      <w:r w:rsidR="00DC4DF6">
        <w:rPr>
          <w:sz w:val="24"/>
          <w:szCs w:val="24"/>
        </w:rPr>
        <w:t>(</w:t>
      </w:r>
      <w:r>
        <w:rPr>
          <w:sz w:val="24"/>
          <w:szCs w:val="24"/>
        </w:rPr>
        <w:t>für 6 – 8 Stück</w:t>
      </w:r>
      <w:r w:rsidR="00DC4DF6">
        <w:rPr>
          <w:sz w:val="24"/>
          <w:szCs w:val="24"/>
        </w:rPr>
        <w:t>):</w:t>
      </w:r>
    </w:p>
    <w:p w14:paraId="7BE02FE6" w14:textId="77777777" w:rsidR="009144DE" w:rsidRDefault="009144DE" w:rsidP="009144DE">
      <w:pPr>
        <w:rPr>
          <w:sz w:val="24"/>
          <w:szCs w:val="24"/>
        </w:rPr>
      </w:pPr>
      <w:r>
        <w:rPr>
          <w:sz w:val="24"/>
          <w:szCs w:val="24"/>
        </w:rPr>
        <w:t>40 g Butter</w:t>
      </w:r>
    </w:p>
    <w:p w14:paraId="629A74E0" w14:textId="77777777" w:rsidR="009144DE" w:rsidRDefault="009144DE" w:rsidP="009144DE">
      <w:pPr>
        <w:rPr>
          <w:sz w:val="24"/>
          <w:szCs w:val="24"/>
        </w:rPr>
      </w:pPr>
      <w:r>
        <w:rPr>
          <w:sz w:val="24"/>
          <w:szCs w:val="24"/>
        </w:rPr>
        <w:t>2 Eier</w:t>
      </w:r>
    </w:p>
    <w:p w14:paraId="5A82ABFC" w14:textId="77777777" w:rsidR="009144DE" w:rsidRDefault="009144DE" w:rsidP="009144DE">
      <w:pPr>
        <w:rPr>
          <w:sz w:val="24"/>
          <w:szCs w:val="24"/>
        </w:rPr>
      </w:pPr>
      <w:r>
        <w:rPr>
          <w:sz w:val="24"/>
          <w:szCs w:val="24"/>
        </w:rPr>
        <w:t>¼ l Milch</w:t>
      </w:r>
    </w:p>
    <w:p w14:paraId="620CD0FD" w14:textId="77777777" w:rsidR="009144DE" w:rsidRDefault="009144DE" w:rsidP="009144DE">
      <w:pPr>
        <w:rPr>
          <w:sz w:val="24"/>
          <w:szCs w:val="24"/>
        </w:rPr>
      </w:pPr>
      <w:r>
        <w:rPr>
          <w:sz w:val="24"/>
          <w:szCs w:val="24"/>
        </w:rPr>
        <w:t>2 EL Zucker</w:t>
      </w:r>
    </w:p>
    <w:p w14:paraId="20BA7013" w14:textId="77777777" w:rsidR="009144DE" w:rsidRDefault="009144DE" w:rsidP="009144DE">
      <w:pPr>
        <w:rPr>
          <w:sz w:val="24"/>
          <w:szCs w:val="24"/>
        </w:rPr>
      </w:pPr>
      <w:r>
        <w:rPr>
          <w:sz w:val="24"/>
          <w:szCs w:val="24"/>
        </w:rPr>
        <w:t>1 Prise Salz</w:t>
      </w:r>
    </w:p>
    <w:p w14:paraId="2B6A4D8A" w14:textId="77777777" w:rsidR="009144DE" w:rsidRDefault="009144DE" w:rsidP="009144DE">
      <w:pPr>
        <w:rPr>
          <w:sz w:val="24"/>
          <w:szCs w:val="24"/>
        </w:rPr>
      </w:pPr>
      <w:r>
        <w:rPr>
          <w:sz w:val="24"/>
          <w:szCs w:val="24"/>
        </w:rPr>
        <w:t>125 g Mehl</w:t>
      </w:r>
    </w:p>
    <w:p w14:paraId="282D694C" w14:textId="77777777" w:rsidR="009144DE" w:rsidRDefault="009144DE" w:rsidP="009144DE">
      <w:pPr>
        <w:rPr>
          <w:sz w:val="24"/>
          <w:szCs w:val="24"/>
        </w:rPr>
      </w:pPr>
      <w:r>
        <w:rPr>
          <w:sz w:val="24"/>
          <w:szCs w:val="24"/>
        </w:rPr>
        <w:t>3 EL Kakaopulver</w:t>
      </w:r>
    </w:p>
    <w:p w14:paraId="712D4AFE" w14:textId="77777777" w:rsidR="009144DE" w:rsidRDefault="009144DE" w:rsidP="009144DE">
      <w:pPr>
        <w:rPr>
          <w:sz w:val="24"/>
          <w:szCs w:val="24"/>
        </w:rPr>
      </w:pPr>
      <w:r>
        <w:rPr>
          <w:sz w:val="24"/>
          <w:szCs w:val="24"/>
        </w:rPr>
        <w:t>2 EL Speisestärke</w:t>
      </w:r>
    </w:p>
    <w:p w14:paraId="71A2EFED" w14:textId="77777777" w:rsidR="009144DE" w:rsidRDefault="009144DE" w:rsidP="009144DE">
      <w:pPr>
        <w:rPr>
          <w:sz w:val="24"/>
          <w:szCs w:val="24"/>
        </w:rPr>
      </w:pPr>
      <w:r>
        <w:rPr>
          <w:sz w:val="24"/>
          <w:szCs w:val="24"/>
        </w:rPr>
        <w:t>1 TL Backpulver</w:t>
      </w:r>
    </w:p>
    <w:p w14:paraId="12DB4878" w14:textId="77777777" w:rsidR="009144DE" w:rsidRDefault="009144DE" w:rsidP="009144DE">
      <w:pPr>
        <w:rPr>
          <w:sz w:val="24"/>
          <w:szCs w:val="24"/>
        </w:rPr>
      </w:pPr>
      <w:r>
        <w:rPr>
          <w:sz w:val="24"/>
          <w:szCs w:val="24"/>
        </w:rPr>
        <w:t>50 g Zartbitterschokolade</w:t>
      </w:r>
    </w:p>
    <w:p w14:paraId="667A8315" w14:textId="77777777" w:rsidR="00DC4DF6" w:rsidRDefault="00DC4DF6" w:rsidP="009144DE">
      <w:pPr>
        <w:rPr>
          <w:sz w:val="24"/>
          <w:szCs w:val="24"/>
        </w:rPr>
      </w:pPr>
    </w:p>
    <w:p w14:paraId="0177D055" w14:textId="6AF57AF2" w:rsidR="009144DE" w:rsidRDefault="009144DE" w:rsidP="009144DE">
      <w:pPr>
        <w:rPr>
          <w:sz w:val="24"/>
          <w:szCs w:val="24"/>
        </w:rPr>
      </w:pPr>
      <w:r>
        <w:rPr>
          <w:sz w:val="24"/>
          <w:szCs w:val="24"/>
        </w:rPr>
        <w:t>Zubereitungszeit: 20 Minuten plus Backen</w:t>
      </w:r>
    </w:p>
    <w:p w14:paraId="026179DA" w14:textId="77777777" w:rsidR="009144DE" w:rsidRPr="009E165C" w:rsidRDefault="009144DE" w:rsidP="00B40E8C">
      <w:pPr>
        <w:pStyle w:val="ListParagraph"/>
        <w:numPr>
          <w:ilvl w:val="0"/>
          <w:numId w:val="547"/>
        </w:numPr>
        <w:spacing w:after="120"/>
        <w:ind w:left="714" w:hanging="357"/>
        <w:contextualSpacing w:val="0"/>
        <w:jc w:val="both"/>
        <w:rPr>
          <w:sz w:val="24"/>
          <w:szCs w:val="24"/>
        </w:rPr>
      </w:pPr>
      <w:r w:rsidRPr="009E165C">
        <w:rPr>
          <w:sz w:val="24"/>
          <w:szCs w:val="24"/>
        </w:rPr>
        <w:t xml:space="preserve">Butter in einem kleinen </w:t>
      </w:r>
      <w:r>
        <w:rPr>
          <w:sz w:val="24"/>
          <w:szCs w:val="24"/>
        </w:rPr>
        <w:t>To</w:t>
      </w:r>
      <w:r w:rsidRPr="009E165C">
        <w:rPr>
          <w:sz w:val="24"/>
          <w:szCs w:val="24"/>
        </w:rPr>
        <w:t>pf schmelzen und kurz zum Abkühlen zur Seite stellen. Eier in eine Schüssel aufschlagen. Milch, Zucker und Salz dazugeben und mit einem Schneebesen rasch unterquirlen, dann die Butter untermischen. Mehl, Kakao, Stärke und Backpulver darübersieben und alles zu einem glatten Teig rühren.</w:t>
      </w:r>
    </w:p>
    <w:p w14:paraId="708C5850" w14:textId="77777777" w:rsidR="009144DE" w:rsidRDefault="009144DE" w:rsidP="00B40E8C">
      <w:pPr>
        <w:pStyle w:val="ListParagraph"/>
        <w:numPr>
          <w:ilvl w:val="0"/>
          <w:numId w:val="547"/>
        </w:numPr>
        <w:spacing w:after="120"/>
        <w:ind w:left="714" w:hanging="357"/>
        <w:contextualSpacing w:val="0"/>
        <w:jc w:val="both"/>
        <w:rPr>
          <w:sz w:val="24"/>
          <w:szCs w:val="24"/>
        </w:rPr>
      </w:pPr>
      <w:r w:rsidRPr="009E165C">
        <w:rPr>
          <w:sz w:val="24"/>
          <w:szCs w:val="24"/>
        </w:rPr>
        <w:t xml:space="preserve">Die Schokolade fein hacken und unter den Teig rühren. Teig zur Seite stellen und 10 Minuten quellen lassen. Inzwischen das Waffeleisen vorheizen. Mit Butter einstreichen. Teig auf das Waffeleisen geben und die Waffeln ca. 3 – 5 Minuten fertig </w:t>
      </w:r>
      <w:r>
        <w:rPr>
          <w:sz w:val="24"/>
          <w:szCs w:val="24"/>
        </w:rPr>
        <w:t>ba</w:t>
      </w:r>
      <w:r w:rsidRPr="009E165C">
        <w:rPr>
          <w:sz w:val="24"/>
          <w:szCs w:val="24"/>
        </w:rPr>
        <w:t>cken.</w:t>
      </w:r>
    </w:p>
    <w:p w14:paraId="5324F724" w14:textId="77777777" w:rsidR="009144DE" w:rsidRDefault="009144DE" w:rsidP="009144DE">
      <w:pPr>
        <w:rPr>
          <w:sz w:val="24"/>
          <w:szCs w:val="24"/>
        </w:rPr>
      </w:pPr>
      <w:r>
        <w:rPr>
          <w:sz w:val="24"/>
          <w:szCs w:val="24"/>
        </w:rPr>
        <w:br w:type="page"/>
      </w:r>
    </w:p>
    <w:p w14:paraId="00FE02B4" w14:textId="35A430E4" w:rsidR="009144DE" w:rsidRDefault="009144DE" w:rsidP="00DC4DF6">
      <w:pPr>
        <w:pStyle w:val="Heading2"/>
        <w:spacing w:after="240"/>
      </w:pPr>
      <w:r>
        <w:lastRenderedPageBreak/>
        <w:t>Kokos-Mango-Eis</w:t>
      </w:r>
      <w:r w:rsidR="00301B9E">
        <w:rPr>
          <w:rStyle w:val="FootnoteReference"/>
        </w:rPr>
        <w:footnoteReference w:id="1419"/>
      </w:r>
      <w:r>
        <w:t xml:space="preserve"> </w:t>
      </w:r>
    </w:p>
    <w:p w14:paraId="2BBA6153" w14:textId="47623657" w:rsidR="009144DE" w:rsidRDefault="009144DE" w:rsidP="009144DE">
      <w:pPr>
        <w:rPr>
          <w:sz w:val="24"/>
          <w:szCs w:val="24"/>
        </w:rPr>
      </w:pPr>
      <w:r w:rsidRPr="00DC4DF6">
        <w:rPr>
          <w:sz w:val="24"/>
          <w:szCs w:val="24"/>
          <w:u w:val="single"/>
        </w:rPr>
        <w:t>Zutaten</w:t>
      </w:r>
      <w:r>
        <w:rPr>
          <w:sz w:val="24"/>
          <w:szCs w:val="24"/>
        </w:rPr>
        <w:t xml:space="preserve"> </w:t>
      </w:r>
      <w:r w:rsidR="00DC4DF6">
        <w:rPr>
          <w:sz w:val="24"/>
          <w:szCs w:val="24"/>
        </w:rPr>
        <w:t>(</w:t>
      </w:r>
      <w:r>
        <w:rPr>
          <w:sz w:val="24"/>
          <w:szCs w:val="24"/>
        </w:rPr>
        <w:t>für ca. 4 Portionen</w:t>
      </w:r>
      <w:r w:rsidR="00DC4DF6">
        <w:rPr>
          <w:sz w:val="24"/>
          <w:szCs w:val="24"/>
        </w:rPr>
        <w:t>)</w:t>
      </w:r>
    </w:p>
    <w:p w14:paraId="28346DE5" w14:textId="77777777" w:rsidR="009144DE" w:rsidRDefault="009144DE" w:rsidP="009144DE">
      <w:pPr>
        <w:rPr>
          <w:sz w:val="24"/>
          <w:szCs w:val="24"/>
        </w:rPr>
      </w:pPr>
      <w:r>
        <w:rPr>
          <w:sz w:val="24"/>
          <w:szCs w:val="24"/>
        </w:rPr>
        <w:t>400 g Joghurt aus Kokosmilch</w:t>
      </w:r>
    </w:p>
    <w:p w14:paraId="7E68A6C4" w14:textId="77777777" w:rsidR="009144DE" w:rsidRDefault="009144DE" w:rsidP="009144DE">
      <w:pPr>
        <w:rPr>
          <w:sz w:val="24"/>
          <w:szCs w:val="24"/>
        </w:rPr>
      </w:pPr>
      <w:r>
        <w:rPr>
          <w:sz w:val="24"/>
          <w:szCs w:val="24"/>
        </w:rPr>
        <w:t>300 g TK-Mangostücke</w:t>
      </w:r>
    </w:p>
    <w:p w14:paraId="0FD2BB15" w14:textId="77777777" w:rsidR="009144DE" w:rsidRDefault="009144DE" w:rsidP="009144DE">
      <w:pPr>
        <w:rPr>
          <w:sz w:val="24"/>
          <w:szCs w:val="24"/>
        </w:rPr>
      </w:pPr>
      <w:r>
        <w:rPr>
          <w:sz w:val="24"/>
          <w:szCs w:val="24"/>
        </w:rPr>
        <w:t>1 Limette</w:t>
      </w:r>
    </w:p>
    <w:p w14:paraId="225FD8E4" w14:textId="77777777" w:rsidR="009144DE" w:rsidRDefault="009144DE" w:rsidP="009144DE">
      <w:pPr>
        <w:rPr>
          <w:sz w:val="24"/>
          <w:szCs w:val="24"/>
        </w:rPr>
      </w:pPr>
      <w:r>
        <w:rPr>
          <w:sz w:val="24"/>
          <w:szCs w:val="24"/>
        </w:rPr>
        <w:t>50 g Puderzucker</w:t>
      </w:r>
    </w:p>
    <w:p w14:paraId="52106883" w14:textId="77777777" w:rsidR="009144DE" w:rsidRDefault="009144DE" w:rsidP="009144DE">
      <w:pPr>
        <w:rPr>
          <w:sz w:val="24"/>
          <w:szCs w:val="24"/>
        </w:rPr>
      </w:pPr>
    </w:p>
    <w:p w14:paraId="234BA2ED" w14:textId="26BE34F6" w:rsidR="00DC4DF6" w:rsidRDefault="00DC4DF6" w:rsidP="009144DE">
      <w:pPr>
        <w:rPr>
          <w:sz w:val="24"/>
          <w:szCs w:val="24"/>
        </w:rPr>
      </w:pPr>
      <w:r>
        <w:rPr>
          <w:sz w:val="24"/>
          <w:szCs w:val="24"/>
        </w:rPr>
        <w:t>Zubereitung:</w:t>
      </w:r>
    </w:p>
    <w:p w14:paraId="5A864095" w14:textId="77777777" w:rsidR="009144DE" w:rsidRDefault="009144DE" w:rsidP="009144DE">
      <w:pPr>
        <w:jc w:val="both"/>
        <w:rPr>
          <w:sz w:val="24"/>
          <w:szCs w:val="24"/>
        </w:rPr>
      </w:pPr>
      <w:r>
        <w:rPr>
          <w:sz w:val="24"/>
          <w:szCs w:val="24"/>
        </w:rPr>
        <w:t>Kokosjoghurt mit den tiefgekühlten Mangostückchen und dem Saft der Limette (sowie optional Puderzucker, je nach Süßebedarf) fein pürieren, in eine Schüssel geben und so lange einfrieren, bis es die gewünschte Festigkeit hat.</w:t>
      </w:r>
    </w:p>
    <w:p w14:paraId="6B68698B" w14:textId="77777777" w:rsidR="009144DE" w:rsidRDefault="009144DE" w:rsidP="009144DE">
      <w:pPr>
        <w:rPr>
          <w:sz w:val="24"/>
          <w:szCs w:val="24"/>
        </w:rPr>
      </w:pPr>
      <w:r>
        <w:rPr>
          <w:sz w:val="24"/>
          <w:szCs w:val="24"/>
        </w:rPr>
        <w:br w:type="page"/>
      </w:r>
    </w:p>
    <w:p w14:paraId="1FA5FC66" w14:textId="264F8B25" w:rsidR="009144DE" w:rsidRDefault="009144DE" w:rsidP="00DC4DF6">
      <w:pPr>
        <w:pStyle w:val="Heading2"/>
        <w:spacing w:after="240"/>
      </w:pPr>
      <w:r>
        <w:lastRenderedPageBreak/>
        <w:t>Schwarzes Johannisbeer-Granité auf Rooibos-Mousse</w:t>
      </w:r>
      <w:r w:rsidR="004055E9">
        <w:rPr>
          <w:rStyle w:val="FootnoteReference"/>
        </w:rPr>
        <w:footnoteReference w:id="1420"/>
      </w:r>
      <w:r>
        <w:t xml:space="preserve"> </w:t>
      </w:r>
    </w:p>
    <w:p w14:paraId="3DD0951E" w14:textId="7966B3EA" w:rsidR="009144DE" w:rsidRDefault="009144DE" w:rsidP="009144DE">
      <w:pPr>
        <w:rPr>
          <w:sz w:val="24"/>
          <w:szCs w:val="24"/>
        </w:rPr>
      </w:pPr>
      <w:r w:rsidRPr="00DC4DF6">
        <w:rPr>
          <w:sz w:val="24"/>
          <w:szCs w:val="24"/>
          <w:u w:val="single"/>
        </w:rPr>
        <w:t>Zutaten</w:t>
      </w:r>
      <w:r>
        <w:rPr>
          <w:sz w:val="24"/>
          <w:szCs w:val="24"/>
        </w:rPr>
        <w:t xml:space="preserve"> </w:t>
      </w:r>
      <w:r w:rsidR="00DC4DF6">
        <w:rPr>
          <w:sz w:val="24"/>
          <w:szCs w:val="24"/>
        </w:rPr>
        <w:t>(</w:t>
      </w:r>
      <w:r>
        <w:rPr>
          <w:sz w:val="24"/>
          <w:szCs w:val="24"/>
        </w:rPr>
        <w:t>für 4-5 Portionen</w:t>
      </w:r>
      <w:r w:rsidR="00DC4DF6">
        <w:rPr>
          <w:sz w:val="24"/>
          <w:szCs w:val="24"/>
        </w:rPr>
        <w:t>):</w:t>
      </w:r>
    </w:p>
    <w:p w14:paraId="05F5855B" w14:textId="77777777" w:rsidR="009144DE" w:rsidRDefault="009144DE" w:rsidP="009144DE">
      <w:pPr>
        <w:rPr>
          <w:sz w:val="24"/>
          <w:szCs w:val="24"/>
        </w:rPr>
      </w:pPr>
      <w:r>
        <w:rPr>
          <w:sz w:val="24"/>
          <w:szCs w:val="24"/>
        </w:rPr>
        <w:t>400 g Sahne</w:t>
      </w:r>
    </w:p>
    <w:p w14:paraId="3709A54A" w14:textId="77777777" w:rsidR="009144DE" w:rsidRDefault="009144DE" w:rsidP="009144DE">
      <w:pPr>
        <w:rPr>
          <w:sz w:val="24"/>
          <w:szCs w:val="24"/>
        </w:rPr>
      </w:pPr>
      <w:r>
        <w:rPr>
          <w:sz w:val="24"/>
          <w:szCs w:val="24"/>
        </w:rPr>
        <w:t>15 g Rooibos-Tee</w:t>
      </w:r>
    </w:p>
    <w:p w14:paraId="0816C853" w14:textId="77777777" w:rsidR="009144DE" w:rsidRDefault="009144DE" w:rsidP="009144DE">
      <w:pPr>
        <w:rPr>
          <w:sz w:val="24"/>
          <w:szCs w:val="24"/>
        </w:rPr>
      </w:pPr>
      <w:r>
        <w:rPr>
          <w:sz w:val="24"/>
          <w:szCs w:val="24"/>
        </w:rPr>
        <w:t>2 Blatt weiße Blatt Gelatine (oder 1,5 g Agar-Agar)</w:t>
      </w:r>
    </w:p>
    <w:p w14:paraId="6D0FD3B8" w14:textId="77777777" w:rsidR="009144DE" w:rsidRDefault="009144DE" w:rsidP="009144DE">
      <w:pPr>
        <w:rPr>
          <w:sz w:val="24"/>
          <w:szCs w:val="24"/>
        </w:rPr>
      </w:pPr>
      <w:r>
        <w:rPr>
          <w:sz w:val="24"/>
          <w:szCs w:val="24"/>
        </w:rPr>
        <w:t>10 g Zucker</w:t>
      </w:r>
    </w:p>
    <w:p w14:paraId="133A2332" w14:textId="77777777" w:rsidR="009144DE" w:rsidRDefault="009144DE" w:rsidP="009144DE">
      <w:pPr>
        <w:rPr>
          <w:sz w:val="24"/>
          <w:szCs w:val="24"/>
        </w:rPr>
      </w:pPr>
      <w:r>
        <w:rPr>
          <w:sz w:val="24"/>
          <w:szCs w:val="24"/>
        </w:rPr>
        <w:t>Mark von ½ Vanilleschote</w:t>
      </w:r>
    </w:p>
    <w:p w14:paraId="3864F7A0" w14:textId="77777777" w:rsidR="009144DE" w:rsidRDefault="009144DE" w:rsidP="009144DE">
      <w:pPr>
        <w:rPr>
          <w:sz w:val="24"/>
          <w:szCs w:val="24"/>
        </w:rPr>
      </w:pPr>
      <w:r>
        <w:rPr>
          <w:sz w:val="24"/>
          <w:szCs w:val="24"/>
        </w:rPr>
        <w:t>75 g weiße Schokolade (fein gehackt)</w:t>
      </w:r>
    </w:p>
    <w:p w14:paraId="147C9363" w14:textId="77777777" w:rsidR="009144DE" w:rsidRDefault="009144DE" w:rsidP="009144DE">
      <w:pPr>
        <w:rPr>
          <w:sz w:val="24"/>
          <w:szCs w:val="24"/>
        </w:rPr>
      </w:pPr>
    </w:p>
    <w:p w14:paraId="0A2F03C7" w14:textId="77777777" w:rsidR="009144DE" w:rsidRPr="00DC4DF6" w:rsidRDefault="009144DE" w:rsidP="009144DE">
      <w:pPr>
        <w:rPr>
          <w:i/>
          <w:iCs/>
          <w:sz w:val="24"/>
          <w:szCs w:val="24"/>
        </w:rPr>
      </w:pPr>
      <w:r w:rsidRPr="00DC4DF6">
        <w:rPr>
          <w:i/>
          <w:iCs/>
          <w:sz w:val="24"/>
          <w:szCs w:val="24"/>
        </w:rPr>
        <w:t>Für das Granité:</w:t>
      </w:r>
    </w:p>
    <w:p w14:paraId="48B08F5B" w14:textId="77777777" w:rsidR="009144DE" w:rsidRDefault="009144DE" w:rsidP="009144DE">
      <w:pPr>
        <w:rPr>
          <w:sz w:val="24"/>
          <w:szCs w:val="24"/>
        </w:rPr>
      </w:pPr>
      <w:r>
        <w:rPr>
          <w:sz w:val="24"/>
          <w:szCs w:val="24"/>
        </w:rPr>
        <w:t>200 g frische schwarze Johannisbeeren</w:t>
      </w:r>
    </w:p>
    <w:p w14:paraId="38787A63" w14:textId="77777777" w:rsidR="009144DE" w:rsidRDefault="009144DE" w:rsidP="009144DE">
      <w:pPr>
        <w:rPr>
          <w:sz w:val="24"/>
          <w:szCs w:val="24"/>
        </w:rPr>
      </w:pPr>
      <w:r>
        <w:rPr>
          <w:sz w:val="24"/>
          <w:szCs w:val="24"/>
        </w:rPr>
        <w:t>110 g Zucker</w:t>
      </w:r>
    </w:p>
    <w:p w14:paraId="00FC0A20" w14:textId="77777777" w:rsidR="009144DE" w:rsidRDefault="009144DE" w:rsidP="009144DE">
      <w:pPr>
        <w:rPr>
          <w:sz w:val="24"/>
          <w:szCs w:val="24"/>
        </w:rPr>
      </w:pPr>
      <w:r>
        <w:rPr>
          <w:sz w:val="24"/>
          <w:szCs w:val="24"/>
        </w:rPr>
        <w:t>100 ml Wasser</w:t>
      </w:r>
    </w:p>
    <w:p w14:paraId="601D1F27" w14:textId="77777777" w:rsidR="009144DE" w:rsidRPr="00336CA6" w:rsidRDefault="009144DE" w:rsidP="009144DE">
      <w:pPr>
        <w:rPr>
          <w:sz w:val="24"/>
          <w:szCs w:val="24"/>
        </w:rPr>
      </w:pPr>
      <w:r w:rsidRPr="00336CA6">
        <w:rPr>
          <w:sz w:val="24"/>
          <w:szCs w:val="24"/>
        </w:rPr>
        <w:t>25 ml Crème de Cassis (optional, sonst Saft)</w:t>
      </w:r>
    </w:p>
    <w:p w14:paraId="5840F77B" w14:textId="77777777" w:rsidR="009144DE" w:rsidRDefault="009144DE" w:rsidP="009144DE">
      <w:pPr>
        <w:rPr>
          <w:sz w:val="24"/>
          <w:szCs w:val="24"/>
        </w:rPr>
      </w:pPr>
      <w:r w:rsidRPr="007304D2">
        <w:rPr>
          <w:sz w:val="24"/>
          <w:szCs w:val="24"/>
        </w:rPr>
        <w:t>15 g Rosenwasser (aus dem A</w:t>
      </w:r>
      <w:r>
        <w:rPr>
          <w:sz w:val="24"/>
          <w:szCs w:val="24"/>
        </w:rPr>
        <w:t>sialaden)</w:t>
      </w:r>
    </w:p>
    <w:p w14:paraId="4F630698" w14:textId="77777777" w:rsidR="009144DE" w:rsidRDefault="009144DE" w:rsidP="009144DE">
      <w:pPr>
        <w:rPr>
          <w:sz w:val="24"/>
          <w:szCs w:val="24"/>
        </w:rPr>
      </w:pPr>
    </w:p>
    <w:p w14:paraId="2500D80D" w14:textId="77777777" w:rsidR="009144DE" w:rsidRPr="00DC4DF6" w:rsidRDefault="009144DE" w:rsidP="009144DE">
      <w:pPr>
        <w:rPr>
          <w:i/>
          <w:iCs/>
          <w:sz w:val="24"/>
          <w:szCs w:val="24"/>
        </w:rPr>
      </w:pPr>
      <w:r w:rsidRPr="00DC4DF6">
        <w:rPr>
          <w:i/>
          <w:iCs/>
          <w:sz w:val="24"/>
          <w:szCs w:val="24"/>
        </w:rPr>
        <w:t>Zum Garnieren:</w:t>
      </w:r>
    </w:p>
    <w:p w14:paraId="2C6D349A" w14:textId="77777777" w:rsidR="009144DE" w:rsidRDefault="009144DE" w:rsidP="009144DE">
      <w:pPr>
        <w:rPr>
          <w:sz w:val="24"/>
          <w:szCs w:val="24"/>
        </w:rPr>
      </w:pPr>
      <w:r>
        <w:rPr>
          <w:sz w:val="24"/>
          <w:szCs w:val="24"/>
        </w:rPr>
        <w:t>Frische schwarze Johannisbeeren und etwas Rosenwasser</w:t>
      </w:r>
    </w:p>
    <w:p w14:paraId="7487D587" w14:textId="77777777" w:rsidR="009144DE" w:rsidRDefault="009144DE" w:rsidP="009144DE">
      <w:pPr>
        <w:rPr>
          <w:sz w:val="24"/>
          <w:szCs w:val="24"/>
        </w:rPr>
      </w:pPr>
    </w:p>
    <w:p w14:paraId="4CDDD854" w14:textId="011033FF" w:rsidR="00DC4DF6" w:rsidRDefault="00DC4DF6" w:rsidP="009144DE">
      <w:pPr>
        <w:rPr>
          <w:sz w:val="24"/>
          <w:szCs w:val="24"/>
        </w:rPr>
      </w:pPr>
      <w:r>
        <w:rPr>
          <w:sz w:val="24"/>
          <w:szCs w:val="24"/>
        </w:rPr>
        <w:t>Zubereitung:</w:t>
      </w:r>
    </w:p>
    <w:p w14:paraId="1A17973A" w14:textId="77777777" w:rsidR="009144DE" w:rsidRPr="00487050" w:rsidRDefault="009144DE" w:rsidP="00B40E8C">
      <w:pPr>
        <w:pStyle w:val="ListParagraph"/>
        <w:numPr>
          <w:ilvl w:val="0"/>
          <w:numId w:val="1442"/>
        </w:numPr>
        <w:spacing w:after="120"/>
        <w:ind w:left="714" w:hanging="357"/>
        <w:contextualSpacing w:val="0"/>
        <w:jc w:val="both"/>
        <w:rPr>
          <w:sz w:val="24"/>
          <w:szCs w:val="24"/>
        </w:rPr>
      </w:pPr>
      <w:r w:rsidRPr="00487050">
        <w:rPr>
          <w:sz w:val="24"/>
          <w:szCs w:val="24"/>
        </w:rPr>
        <w:t>Für die Mousse Sahne aufkochen und über die Teeblätter gießen. 30 Minuten ziehen lassen, dann durch ein feines Sieb passieren. Die Gelatine in kaltem Wasser einweichen. 200 g der Rooibos-Sahne mit Zucker und dem Mark der Vanilleschote aufkochen, über die Schokoladenstückchen gießen. Nach fünf Minuten gut verrühren.</w:t>
      </w:r>
    </w:p>
    <w:p w14:paraId="1611573A" w14:textId="77777777" w:rsidR="009144DE" w:rsidRPr="00487050" w:rsidRDefault="009144DE" w:rsidP="00B40E8C">
      <w:pPr>
        <w:pStyle w:val="ListParagraph"/>
        <w:numPr>
          <w:ilvl w:val="0"/>
          <w:numId w:val="1442"/>
        </w:numPr>
        <w:spacing w:after="120"/>
        <w:ind w:left="714" w:hanging="357"/>
        <w:contextualSpacing w:val="0"/>
        <w:jc w:val="both"/>
        <w:rPr>
          <w:sz w:val="24"/>
          <w:szCs w:val="24"/>
        </w:rPr>
      </w:pPr>
      <w:r w:rsidRPr="00487050">
        <w:rPr>
          <w:sz w:val="24"/>
          <w:szCs w:val="24"/>
        </w:rPr>
        <w:t>Die Gelatine in der heißen Masse auflösen. Schüssel in Eiswasser stellen und die Creme kalt rühren. Die restliche Rooibos-Sahne steif unterschlagen, unterheben. Sofort in Dessertschalen füllen und mindestens zwei Stunden kaltstellen.</w:t>
      </w:r>
    </w:p>
    <w:p w14:paraId="324C06AA" w14:textId="77777777" w:rsidR="009144DE" w:rsidRPr="00487050" w:rsidRDefault="009144DE" w:rsidP="00B40E8C">
      <w:pPr>
        <w:pStyle w:val="ListParagraph"/>
        <w:numPr>
          <w:ilvl w:val="0"/>
          <w:numId w:val="1442"/>
        </w:numPr>
        <w:spacing w:after="120"/>
        <w:ind w:left="714" w:hanging="357"/>
        <w:contextualSpacing w:val="0"/>
        <w:jc w:val="both"/>
        <w:rPr>
          <w:sz w:val="24"/>
          <w:szCs w:val="24"/>
        </w:rPr>
      </w:pPr>
      <w:r w:rsidRPr="00487050">
        <w:rPr>
          <w:sz w:val="24"/>
          <w:szCs w:val="24"/>
        </w:rPr>
        <w:t xml:space="preserve">Für das Granité Beeren mit Zucker und Wasser aufkochen, anschließend pürieren, durch ein Sieb streichen. Crème des Cassis und Rosenwasser zugeben. Masse in eine Schüssel füllen und ins Gefrierfach stellen. Nach einer Stunde alle 30 Minuten mit </w:t>
      </w:r>
      <w:r w:rsidRPr="00487050">
        <w:rPr>
          <w:sz w:val="24"/>
          <w:szCs w:val="24"/>
        </w:rPr>
        <w:lastRenderedPageBreak/>
        <w:t>einem Schneebesen durchrühren, bis alles körnig gefroren ist. Portionsweise das Granité abschaben und auf der Mousse anrichten.</w:t>
      </w:r>
    </w:p>
    <w:p w14:paraId="29A8833F" w14:textId="77777777" w:rsidR="009144DE" w:rsidRPr="00487050" w:rsidRDefault="009144DE" w:rsidP="00B40E8C">
      <w:pPr>
        <w:pStyle w:val="ListParagraph"/>
        <w:numPr>
          <w:ilvl w:val="0"/>
          <w:numId w:val="1442"/>
        </w:numPr>
        <w:spacing w:after="120"/>
        <w:ind w:left="714" w:hanging="357"/>
        <w:contextualSpacing w:val="0"/>
        <w:jc w:val="both"/>
        <w:rPr>
          <w:sz w:val="24"/>
          <w:szCs w:val="24"/>
        </w:rPr>
      </w:pPr>
      <w:r w:rsidRPr="00487050">
        <w:rPr>
          <w:sz w:val="24"/>
          <w:szCs w:val="24"/>
        </w:rPr>
        <w:t>Mit in Rosenwasser marinierten Johannisbeeren garnieren.</w:t>
      </w:r>
    </w:p>
    <w:p w14:paraId="2835117D" w14:textId="77777777" w:rsidR="004801E0" w:rsidRDefault="004801E0" w:rsidP="009144DE">
      <w:pPr>
        <w:ind w:left="1416" w:hanging="1416"/>
        <w:jc w:val="both"/>
        <w:rPr>
          <w:sz w:val="24"/>
          <w:szCs w:val="24"/>
        </w:rPr>
      </w:pPr>
    </w:p>
    <w:p w14:paraId="1B045C9A" w14:textId="2B3EEDC9" w:rsidR="009144DE" w:rsidRPr="007304D2" w:rsidRDefault="009144DE" w:rsidP="009144DE">
      <w:pPr>
        <w:ind w:left="1416" w:hanging="1416"/>
        <w:jc w:val="both"/>
        <w:rPr>
          <w:sz w:val="24"/>
          <w:szCs w:val="24"/>
        </w:rPr>
      </w:pPr>
      <w:r>
        <w:rPr>
          <w:sz w:val="24"/>
          <w:szCs w:val="24"/>
        </w:rPr>
        <w:t>Kommentar:</w:t>
      </w:r>
      <w:r>
        <w:rPr>
          <w:sz w:val="24"/>
          <w:szCs w:val="24"/>
        </w:rPr>
        <w:tab/>
        <w:t xml:space="preserve">Granita oder Granité? Der ursprüngliche Name dieser sizilianischen Süßspeise endet auf a. Aber mancherorts, etwa in Österreich, ist die zweite Variante üblich. Die Herstellung dagegen ist eigentlich einfach: Eine Mischung aus Zuckersirup und Fruchtsaft oder -püree kommt ins Gefrierfach, man holt sie nach ein bis zwei Stunden heraus und rührt sie mehrmals um, bis eine körnige Masse entsteht – eine leichte Erfrischung an heißen Tagen, die auf Sizilien sogar schon zum Frühstück gereicht wird. </w:t>
      </w:r>
    </w:p>
    <w:p w14:paraId="1161300D" w14:textId="77777777" w:rsidR="009144DE" w:rsidRPr="007304D2" w:rsidRDefault="009144DE" w:rsidP="009144DE">
      <w:pPr>
        <w:rPr>
          <w:sz w:val="24"/>
          <w:szCs w:val="24"/>
        </w:rPr>
      </w:pPr>
    </w:p>
    <w:p w14:paraId="587D2DBA" w14:textId="77777777" w:rsidR="009144DE" w:rsidRPr="007304D2" w:rsidRDefault="009144DE" w:rsidP="009144DE">
      <w:pPr>
        <w:rPr>
          <w:sz w:val="24"/>
          <w:szCs w:val="24"/>
        </w:rPr>
      </w:pPr>
    </w:p>
    <w:p w14:paraId="55500B97" w14:textId="77777777" w:rsidR="009144DE" w:rsidRPr="007304D2" w:rsidRDefault="009144DE" w:rsidP="009144DE">
      <w:pPr>
        <w:rPr>
          <w:sz w:val="24"/>
          <w:szCs w:val="24"/>
        </w:rPr>
      </w:pPr>
    </w:p>
    <w:p w14:paraId="7AD98395" w14:textId="77777777" w:rsidR="009144DE" w:rsidRPr="007304D2" w:rsidRDefault="009144DE" w:rsidP="009144DE">
      <w:pPr>
        <w:rPr>
          <w:sz w:val="24"/>
          <w:szCs w:val="24"/>
        </w:rPr>
      </w:pPr>
      <w:r w:rsidRPr="007304D2">
        <w:rPr>
          <w:sz w:val="24"/>
          <w:szCs w:val="24"/>
        </w:rPr>
        <w:br w:type="page"/>
      </w:r>
    </w:p>
    <w:p w14:paraId="0599E245" w14:textId="11CC32F1" w:rsidR="009144DE" w:rsidRDefault="00DC4DF6" w:rsidP="00DC4DF6">
      <w:pPr>
        <w:pStyle w:val="Heading2"/>
        <w:spacing w:after="240"/>
      </w:pPr>
      <w:r>
        <w:lastRenderedPageBreak/>
        <w:t>Sirupbällchen</w:t>
      </w:r>
      <w:r w:rsidR="00AF3950">
        <w:rPr>
          <w:rStyle w:val="FootnoteReference"/>
        </w:rPr>
        <w:footnoteReference w:id="1421"/>
      </w:r>
      <w:r>
        <w:t xml:space="preserve"> </w:t>
      </w:r>
    </w:p>
    <w:p w14:paraId="7B8A1D59" w14:textId="3B6F745F" w:rsidR="009144DE" w:rsidRDefault="009144DE" w:rsidP="009144DE">
      <w:pPr>
        <w:rPr>
          <w:sz w:val="24"/>
          <w:szCs w:val="24"/>
        </w:rPr>
      </w:pPr>
      <w:r w:rsidRPr="00DC4DF6">
        <w:rPr>
          <w:sz w:val="24"/>
          <w:szCs w:val="24"/>
          <w:u w:val="single"/>
        </w:rPr>
        <w:t>Zutaten</w:t>
      </w:r>
      <w:r>
        <w:rPr>
          <w:sz w:val="24"/>
          <w:szCs w:val="24"/>
        </w:rPr>
        <w:t xml:space="preserve"> </w:t>
      </w:r>
      <w:r w:rsidR="00DC4DF6">
        <w:rPr>
          <w:sz w:val="24"/>
          <w:szCs w:val="24"/>
        </w:rPr>
        <w:t>(</w:t>
      </w:r>
      <w:r>
        <w:rPr>
          <w:sz w:val="24"/>
          <w:szCs w:val="24"/>
        </w:rPr>
        <w:t>für 20 Bällchen</w:t>
      </w:r>
      <w:r w:rsidR="00DC4DF6">
        <w:rPr>
          <w:sz w:val="24"/>
          <w:szCs w:val="24"/>
        </w:rPr>
        <w:t>):</w:t>
      </w:r>
    </w:p>
    <w:p w14:paraId="7C94C694" w14:textId="77777777" w:rsidR="009144DE" w:rsidRDefault="009144DE" w:rsidP="009144DE">
      <w:pPr>
        <w:rPr>
          <w:sz w:val="24"/>
          <w:szCs w:val="24"/>
        </w:rPr>
      </w:pPr>
      <w:r>
        <w:rPr>
          <w:sz w:val="24"/>
          <w:szCs w:val="24"/>
        </w:rPr>
        <w:t>750 g Zucker</w:t>
      </w:r>
    </w:p>
    <w:p w14:paraId="729327A7" w14:textId="77777777" w:rsidR="009144DE" w:rsidRDefault="009144DE" w:rsidP="009144DE">
      <w:pPr>
        <w:rPr>
          <w:sz w:val="24"/>
          <w:szCs w:val="24"/>
        </w:rPr>
      </w:pPr>
      <w:r>
        <w:rPr>
          <w:sz w:val="24"/>
          <w:szCs w:val="24"/>
        </w:rPr>
        <w:t>1 EL Rosenwasser</w:t>
      </w:r>
    </w:p>
    <w:p w14:paraId="126536AB" w14:textId="77777777" w:rsidR="009144DE" w:rsidRDefault="009144DE" w:rsidP="009144DE">
      <w:pPr>
        <w:rPr>
          <w:sz w:val="24"/>
          <w:szCs w:val="24"/>
        </w:rPr>
      </w:pPr>
      <w:r>
        <w:rPr>
          <w:sz w:val="24"/>
          <w:szCs w:val="24"/>
        </w:rPr>
        <w:t>1 TL schwarze Kardamomkapseln</w:t>
      </w:r>
    </w:p>
    <w:p w14:paraId="4FEF017B" w14:textId="77777777" w:rsidR="009144DE" w:rsidRDefault="009144DE" w:rsidP="009144DE">
      <w:pPr>
        <w:rPr>
          <w:sz w:val="24"/>
          <w:szCs w:val="24"/>
        </w:rPr>
      </w:pPr>
      <w:r>
        <w:rPr>
          <w:sz w:val="24"/>
          <w:szCs w:val="24"/>
        </w:rPr>
        <w:t>¼ l Milch</w:t>
      </w:r>
    </w:p>
    <w:p w14:paraId="1F18B0D7" w14:textId="77777777" w:rsidR="009144DE" w:rsidRDefault="009144DE" w:rsidP="009144DE">
      <w:pPr>
        <w:rPr>
          <w:sz w:val="24"/>
          <w:szCs w:val="24"/>
        </w:rPr>
      </w:pPr>
      <w:r>
        <w:rPr>
          <w:sz w:val="24"/>
          <w:szCs w:val="24"/>
        </w:rPr>
        <w:t>175 g Milchpulver</w:t>
      </w:r>
    </w:p>
    <w:p w14:paraId="1144E3D4" w14:textId="77777777" w:rsidR="009144DE" w:rsidRDefault="009144DE" w:rsidP="009144DE">
      <w:pPr>
        <w:rPr>
          <w:sz w:val="24"/>
          <w:szCs w:val="24"/>
        </w:rPr>
      </w:pPr>
      <w:r>
        <w:rPr>
          <w:sz w:val="24"/>
          <w:szCs w:val="24"/>
        </w:rPr>
        <w:t>45 g Weizenmehl</w:t>
      </w:r>
    </w:p>
    <w:p w14:paraId="1AE4E694" w14:textId="77777777" w:rsidR="009144DE" w:rsidRPr="00F50FE3" w:rsidRDefault="009144DE" w:rsidP="009144DE">
      <w:pPr>
        <w:rPr>
          <w:sz w:val="24"/>
          <w:szCs w:val="24"/>
        </w:rPr>
      </w:pPr>
      <w:r w:rsidRPr="00F50FE3">
        <w:rPr>
          <w:sz w:val="24"/>
          <w:szCs w:val="24"/>
        </w:rPr>
        <w:t>1 TL Backpulver</w:t>
      </w:r>
    </w:p>
    <w:p w14:paraId="5A6E75D5" w14:textId="77777777" w:rsidR="009144DE" w:rsidRPr="00AA7DED" w:rsidRDefault="009144DE" w:rsidP="009144DE">
      <w:pPr>
        <w:rPr>
          <w:sz w:val="24"/>
          <w:szCs w:val="24"/>
        </w:rPr>
      </w:pPr>
      <w:r w:rsidRPr="00AA7DED">
        <w:rPr>
          <w:sz w:val="24"/>
          <w:szCs w:val="24"/>
        </w:rPr>
        <w:t>1 EL Ghee oder Butterschmalz</w:t>
      </w:r>
    </w:p>
    <w:p w14:paraId="5AAB63D0" w14:textId="77777777" w:rsidR="009144DE" w:rsidRPr="00AA7DED" w:rsidRDefault="009144DE" w:rsidP="009144DE">
      <w:pPr>
        <w:rPr>
          <w:sz w:val="24"/>
          <w:szCs w:val="24"/>
        </w:rPr>
      </w:pPr>
      <w:r w:rsidRPr="00AA7DED">
        <w:rPr>
          <w:sz w:val="24"/>
          <w:szCs w:val="24"/>
        </w:rPr>
        <w:t>½ l Öl zum Frittieren</w:t>
      </w:r>
    </w:p>
    <w:p w14:paraId="7C2110EE" w14:textId="77777777" w:rsidR="009144DE" w:rsidRPr="00AA7DED" w:rsidRDefault="009144DE" w:rsidP="009144DE">
      <w:pPr>
        <w:rPr>
          <w:sz w:val="24"/>
          <w:szCs w:val="24"/>
        </w:rPr>
      </w:pPr>
      <w:r w:rsidRPr="00AA7DED">
        <w:rPr>
          <w:sz w:val="24"/>
          <w:szCs w:val="24"/>
        </w:rPr>
        <w:t>Zum Garnieren: Kokosflocken, gehackte M</w:t>
      </w:r>
      <w:r>
        <w:rPr>
          <w:sz w:val="24"/>
          <w:szCs w:val="24"/>
        </w:rPr>
        <w:t>a</w:t>
      </w:r>
      <w:r w:rsidRPr="00AA7DED">
        <w:rPr>
          <w:sz w:val="24"/>
          <w:szCs w:val="24"/>
        </w:rPr>
        <w:t>ndeln oder Pistazien</w:t>
      </w:r>
    </w:p>
    <w:p w14:paraId="1B9369A8" w14:textId="77777777" w:rsidR="009144DE" w:rsidRPr="00AA7DED" w:rsidRDefault="009144DE" w:rsidP="009144DE">
      <w:pPr>
        <w:rPr>
          <w:sz w:val="24"/>
          <w:szCs w:val="24"/>
        </w:rPr>
      </w:pPr>
    </w:p>
    <w:p w14:paraId="01491ACA" w14:textId="77777777" w:rsidR="009144DE" w:rsidRPr="00874F90" w:rsidRDefault="009144DE" w:rsidP="009144DE">
      <w:pPr>
        <w:rPr>
          <w:sz w:val="24"/>
          <w:szCs w:val="24"/>
        </w:rPr>
      </w:pPr>
      <w:r w:rsidRPr="00874F90">
        <w:rPr>
          <w:sz w:val="24"/>
          <w:szCs w:val="24"/>
        </w:rPr>
        <w:t>Zubereitungszeit:</w:t>
      </w:r>
      <w:r w:rsidRPr="00874F90">
        <w:rPr>
          <w:sz w:val="24"/>
          <w:szCs w:val="24"/>
        </w:rPr>
        <w:tab/>
        <w:t>55 Minuten plus 1 Stunde Ruhezeit</w:t>
      </w:r>
    </w:p>
    <w:p w14:paraId="6C95792B" w14:textId="77777777" w:rsidR="009144DE" w:rsidRPr="008B38C3" w:rsidRDefault="009144DE" w:rsidP="00B40E8C">
      <w:pPr>
        <w:pStyle w:val="ListParagraph"/>
        <w:numPr>
          <w:ilvl w:val="0"/>
          <w:numId w:val="1420"/>
        </w:numPr>
        <w:spacing w:after="120"/>
        <w:ind w:left="714" w:hanging="357"/>
        <w:contextualSpacing w:val="0"/>
        <w:jc w:val="both"/>
        <w:rPr>
          <w:sz w:val="24"/>
          <w:szCs w:val="24"/>
        </w:rPr>
      </w:pPr>
      <w:r w:rsidRPr="008B38C3">
        <w:rPr>
          <w:sz w:val="24"/>
          <w:szCs w:val="24"/>
        </w:rPr>
        <w:t>Zucker mit 1 l Wasser in einem Topf erhitzen und etwa 5 Minuten bei mittlerer Hitze kochen, bis ein Sirup entstanden ist. Rosenwasser hinzufügen, kurz verrühren und beiseitestellen.</w:t>
      </w:r>
    </w:p>
    <w:p w14:paraId="3D5652E5" w14:textId="77777777" w:rsidR="009144DE" w:rsidRPr="008B38C3" w:rsidRDefault="009144DE" w:rsidP="00B40E8C">
      <w:pPr>
        <w:pStyle w:val="ListParagraph"/>
        <w:numPr>
          <w:ilvl w:val="0"/>
          <w:numId w:val="1420"/>
        </w:numPr>
        <w:spacing w:after="120"/>
        <w:ind w:left="714" w:hanging="357"/>
        <w:contextualSpacing w:val="0"/>
        <w:jc w:val="both"/>
        <w:rPr>
          <w:sz w:val="24"/>
          <w:szCs w:val="24"/>
        </w:rPr>
      </w:pPr>
      <w:r w:rsidRPr="008B38C3">
        <w:rPr>
          <w:sz w:val="24"/>
          <w:szCs w:val="24"/>
        </w:rPr>
        <w:t>Kardamomkapseln zwischen den Fingern oder mit einem Messer öffnen, Samen herausnehmen und mit einem Esslöffel zerdrücken. Milch erwärmen. In einer Schüssel Milchpulver, Mehl, Backpulver, Kardamom und Ghee oder Butterschmalz mit den Fingersputzen vermischen. Erwärmte Milch langsam dazugießen. Alle Zutaten gut vermischen., sodass ein fester, geschmeidiger Teig entsteht.</w:t>
      </w:r>
    </w:p>
    <w:p w14:paraId="33B6EC57" w14:textId="77777777" w:rsidR="009144DE" w:rsidRPr="008B38C3" w:rsidRDefault="009144DE" w:rsidP="00B40E8C">
      <w:pPr>
        <w:pStyle w:val="ListParagraph"/>
        <w:numPr>
          <w:ilvl w:val="0"/>
          <w:numId w:val="1420"/>
        </w:numPr>
        <w:spacing w:after="120"/>
        <w:ind w:left="714" w:hanging="357"/>
        <w:contextualSpacing w:val="0"/>
        <w:jc w:val="both"/>
        <w:rPr>
          <w:sz w:val="24"/>
          <w:szCs w:val="24"/>
        </w:rPr>
      </w:pPr>
      <w:r w:rsidRPr="008B38C3">
        <w:rPr>
          <w:sz w:val="24"/>
          <w:szCs w:val="24"/>
        </w:rPr>
        <w:t>Aus dem Teig Bällchen von etwa 2 cm Durchmesser formen. Der Teig ist ideal, wenn beim Formen etwas Teig an den Händen kleben bleibt. Wenn der Teig zu trocken ist, noch etwas Milch hineinkneten.</w:t>
      </w:r>
    </w:p>
    <w:p w14:paraId="0B959495" w14:textId="77777777" w:rsidR="009144DE" w:rsidRPr="008B38C3" w:rsidRDefault="009144DE" w:rsidP="00B40E8C">
      <w:pPr>
        <w:pStyle w:val="ListParagraph"/>
        <w:numPr>
          <w:ilvl w:val="0"/>
          <w:numId w:val="1420"/>
        </w:numPr>
        <w:spacing w:after="120"/>
        <w:ind w:left="714" w:hanging="357"/>
        <w:contextualSpacing w:val="0"/>
        <w:jc w:val="both"/>
        <w:rPr>
          <w:sz w:val="24"/>
          <w:szCs w:val="24"/>
        </w:rPr>
      </w:pPr>
      <w:r w:rsidRPr="008B38C3">
        <w:rPr>
          <w:sz w:val="24"/>
          <w:szCs w:val="24"/>
        </w:rPr>
        <w:t>Öl in einem breiten Topf erhitzen. Die Temperatur darf nicht zu hoch sein, damit die Milchbällchen langsam gebacken werden. Die geformten Bällchen mit einem Schaumlöffel in das Öl geben und bei mittlerer Hitze in etwa 10 Minuten goldbraun backen. Hin und wieder mit dem Schaumlöffel wenden.</w:t>
      </w:r>
    </w:p>
    <w:p w14:paraId="0471DCD8" w14:textId="77777777" w:rsidR="009144DE" w:rsidRPr="008B38C3" w:rsidRDefault="009144DE" w:rsidP="00B40E8C">
      <w:pPr>
        <w:pStyle w:val="ListParagraph"/>
        <w:numPr>
          <w:ilvl w:val="0"/>
          <w:numId w:val="1420"/>
        </w:numPr>
        <w:spacing w:after="120"/>
        <w:ind w:left="714" w:hanging="357"/>
        <w:contextualSpacing w:val="0"/>
        <w:jc w:val="both"/>
        <w:rPr>
          <w:sz w:val="24"/>
          <w:szCs w:val="24"/>
        </w:rPr>
      </w:pPr>
      <w:r w:rsidRPr="008B38C3">
        <w:rPr>
          <w:sz w:val="24"/>
          <w:szCs w:val="24"/>
        </w:rPr>
        <w:t xml:space="preserve">Um zu prüfen, ob die Bällchen gar sind, ein Bällchen herausnehmen und in den Sirup legen. Wenn es nach 2 Minuten nicht zusammengefallen ist, sind die Bällchen fertig. Herausnehmen, in einem Sieb kurz abtropfen lassen und dann in den Sirup geben. Etwa 1 Stunde ziehen lassen, bis sie ganz aufgequollen sind. Kalt oder lauwarm mit dem </w:t>
      </w:r>
      <w:r w:rsidRPr="008B38C3">
        <w:rPr>
          <w:sz w:val="24"/>
          <w:szCs w:val="24"/>
        </w:rPr>
        <w:lastRenderedPageBreak/>
        <w:t>Zuckerwasser servieren Nach belieben mit Kokosflocken, fein gehackten Mandeln oder Pistazien bestreuen.</w:t>
      </w:r>
    </w:p>
    <w:p w14:paraId="4329CBEC" w14:textId="77777777" w:rsidR="005F3821" w:rsidRPr="00AE664D" w:rsidRDefault="005F3821">
      <w:pPr>
        <w:rPr>
          <w:rFonts w:asciiTheme="majorHAnsi" w:eastAsiaTheme="majorEastAsia" w:hAnsiTheme="majorHAnsi" w:cstheme="majorBidi"/>
          <w:color w:val="2F5496" w:themeColor="accent1" w:themeShade="BF"/>
          <w:sz w:val="26"/>
          <w:szCs w:val="26"/>
        </w:rPr>
      </w:pPr>
      <w:r w:rsidRPr="00AE664D">
        <w:br w:type="page"/>
      </w:r>
    </w:p>
    <w:p w14:paraId="5EC85C43" w14:textId="58749172" w:rsidR="009144DE" w:rsidRPr="0077745A" w:rsidRDefault="009144DE" w:rsidP="00DC4DF6">
      <w:pPr>
        <w:pStyle w:val="Heading2"/>
        <w:spacing w:after="240"/>
        <w:rPr>
          <w:lang w:val="en-US"/>
        </w:rPr>
      </w:pPr>
      <w:r w:rsidRPr="00F50FE3">
        <w:rPr>
          <w:lang w:val="en-US"/>
        </w:rPr>
        <w:lastRenderedPageBreak/>
        <w:t xml:space="preserve">Roti – Thai-Pancakes </w:t>
      </w:r>
      <w:proofErr w:type="spellStart"/>
      <w:r w:rsidRPr="00F50FE3">
        <w:rPr>
          <w:lang w:val="en-US"/>
        </w:rPr>
        <w:t>mit</w:t>
      </w:r>
      <w:proofErr w:type="spellEnd"/>
      <w:r w:rsidRPr="00F50FE3">
        <w:rPr>
          <w:lang w:val="en-US"/>
        </w:rPr>
        <w:t xml:space="preserve"> </w:t>
      </w:r>
      <w:proofErr w:type="spellStart"/>
      <w:r w:rsidRPr="00F50FE3">
        <w:rPr>
          <w:lang w:val="en-US"/>
        </w:rPr>
        <w:t>Banane</w:t>
      </w:r>
      <w:proofErr w:type="spellEnd"/>
      <w:r w:rsidR="005F3821">
        <w:rPr>
          <w:rStyle w:val="FootnoteReference"/>
          <w:lang w:val="en-US"/>
        </w:rPr>
        <w:footnoteReference w:id="1422"/>
      </w:r>
      <w:r w:rsidRPr="00F50FE3">
        <w:rPr>
          <w:lang w:val="en-US"/>
        </w:rPr>
        <w:t xml:space="preserve"> </w:t>
      </w:r>
    </w:p>
    <w:p w14:paraId="4788641C" w14:textId="37BCC1E9" w:rsidR="009144DE" w:rsidRDefault="009144DE" w:rsidP="009144DE">
      <w:pPr>
        <w:rPr>
          <w:sz w:val="24"/>
          <w:szCs w:val="24"/>
        </w:rPr>
      </w:pPr>
      <w:r w:rsidRPr="00DC4DF6">
        <w:rPr>
          <w:sz w:val="24"/>
          <w:szCs w:val="24"/>
          <w:u w:val="single"/>
        </w:rPr>
        <w:t>Zutaten</w:t>
      </w:r>
      <w:r>
        <w:rPr>
          <w:sz w:val="24"/>
          <w:szCs w:val="24"/>
        </w:rPr>
        <w:t xml:space="preserve"> </w:t>
      </w:r>
      <w:r w:rsidR="00DC4DF6">
        <w:rPr>
          <w:sz w:val="24"/>
          <w:szCs w:val="24"/>
        </w:rPr>
        <w:t>(</w:t>
      </w:r>
      <w:r>
        <w:rPr>
          <w:sz w:val="24"/>
          <w:szCs w:val="24"/>
        </w:rPr>
        <w:t>für 4 – 6 Portionen</w:t>
      </w:r>
      <w:r w:rsidR="00DC4DF6">
        <w:rPr>
          <w:sz w:val="24"/>
          <w:szCs w:val="24"/>
        </w:rPr>
        <w:t>)</w:t>
      </w:r>
    </w:p>
    <w:p w14:paraId="567563FB" w14:textId="77777777" w:rsidR="009144DE" w:rsidRPr="00DC4DF6" w:rsidRDefault="009144DE" w:rsidP="009144DE">
      <w:pPr>
        <w:rPr>
          <w:i/>
          <w:iCs/>
          <w:sz w:val="24"/>
          <w:szCs w:val="24"/>
        </w:rPr>
      </w:pPr>
      <w:r w:rsidRPr="00DC4DF6">
        <w:rPr>
          <w:i/>
          <w:iCs/>
          <w:sz w:val="24"/>
          <w:szCs w:val="24"/>
        </w:rPr>
        <w:t>Für den Teig:</w:t>
      </w:r>
    </w:p>
    <w:p w14:paraId="70897DE8" w14:textId="77777777" w:rsidR="009144DE" w:rsidRDefault="009144DE" w:rsidP="009144DE">
      <w:pPr>
        <w:rPr>
          <w:sz w:val="24"/>
          <w:szCs w:val="24"/>
        </w:rPr>
      </w:pPr>
      <w:r>
        <w:rPr>
          <w:sz w:val="24"/>
          <w:szCs w:val="24"/>
        </w:rPr>
        <w:t>1,5 TL Salz</w:t>
      </w:r>
    </w:p>
    <w:p w14:paraId="65B0126F" w14:textId="77777777" w:rsidR="009144DE" w:rsidRDefault="009144DE" w:rsidP="009144DE">
      <w:pPr>
        <w:rPr>
          <w:sz w:val="24"/>
          <w:szCs w:val="24"/>
        </w:rPr>
      </w:pPr>
      <w:r>
        <w:rPr>
          <w:sz w:val="24"/>
          <w:szCs w:val="24"/>
        </w:rPr>
        <w:t>260 ml Wasser</w:t>
      </w:r>
    </w:p>
    <w:p w14:paraId="2EC00E8E" w14:textId="77777777" w:rsidR="009144DE" w:rsidRDefault="009144DE" w:rsidP="009144DE">
      <w:pPr>
        <w:rPr>
          <w:sz w:val="24"/>
          <w:szCs w:val="24"/>
        </w:rPr>
      </w:pPr>
      <w:r>
        <w:rPr>
          <w:sz w:val="24"/>
          <w:szCs w:val="24"/>
        </w:rPr>
        <w:t>2 EL gesüßte Kondensmilch</w:t>
      </w:r>
    </w:p>
    <w:p w14:paraId="18FB3C73" w14:textId="77777777" w:rsidR="009144DE" w:rsidRDefault="009144DE" w:rsidP="009144DE">
      <w:pPr>
        <w:rPr>
          <w:sz w:val="24"/>
          <w:szCs w:val="24"/>
        </w:rPr>
      </w:pPr>
      <w:r>
        <w:rPr>
          <w:sz w:val="24"/>
          <w:szCs w:val="24"/>
        </w:rPr>
        <w:t>1 großes Ei</w:t>
      </w:r>
    </w:p>
    <w:p w14:paraId="794AB99A" w14:textId="77777777" w:rsidR="009144DE" w:rsidRDefault="009144DE" w:rsidP="009144DE">
      <w:pPr>
        <w:rPr>
          <w:sz w:val="24"/>
          <w:szCs w:val="24"/>
        </w:rPr>
      </w:pPr>
      <w:r>
        <w:rPr>
          <w:sz w:val="24"/>
          <w:szCs w:val="24"/>
        </w:rPr>
        <w:t>500 g Mehl</w:t>
      </w:r>
    </w:p>
    <w:p w14:paraId="42BF4121" w14:textId="77777777" w:rsidR="009144DE" w:rsidRDefault="009144DE" w:rsidP="009144DE">
      <w:pPr>
        <w:rPr>
          <w:sz w:val="24"/>
          <w:szCs w:val="24"/>
        </w:rPr>
      </w:pPr>
      <w:r>
        <w:rPr>
          <w:sz w:val="24"/>
          <w:szCs w:val="24"/>
        </w:rPr>
        <w:t>55 g Butter</w:t>
      </w:r>
    </w:p>
    <w:p w14:paraId="3E327651" w14:textId="77777777" w:rsidR="009144DE" w:rsidRDefault="009144DE" w:rsidP="009144DE">
      <w:pPr>
        <w:rPr>
          <w:sz w:val="24"/>
          <w:szCs w:val="24"/>
        </w:rPr>
      </w:pPr>
    </w:p>
    <w:p w14:paraId="30F1C769" w14:textId="77777777" w:rsidR="009144DE" w:rsidRDefault="009144DE" w:rsidP="009144DE">
      <w:pPr>
        <w:rPr>
          <w:sz w:val="24"/>
          <w:szCs w:val="24"/>
        </w:rPr>
      </w:pPr>
      <w:r>
        <w:rPr>
          <w:sz w:val="24"/>
          <w:szCs w:val="24"/>
        </w:rPr>
        <w:t>1 EL Butter</w:t>
      </w:r>
    </w:p>
    <w:p w14:paraId="467BD3A5" w14:textId="77777777" w:rsidR="009144DE" w:rsidRDefault="009144DE" w:rsidP="009144DE">
      <w:pPr>
        <w:rPr>
          <w:sz w:val="24"/>
          <w:szCs w:val="24"/>
        </w:rPr>
      </w:pPr>
      <w:r>
        <w:rPr>
          <w:sz w:val="24"/>
          <w:szCs w:val="24"/>
        </w:rPr>
        <w:t>1 EL Sonnenblumenöl</w:t>
      </w:r>
    </w:p>
    <w:p w14:paraId="17734C3E" w14:textId="77777777" w:rsidR="009144DE" w:rsidRDefault="009144DE" w:rsidP="009144DE">
      <w:pPr>
        <w:rPr>
          <w:sz w:val="24"/>
          <w:szCs w:val="24"/>
        </w:rPr>
      </w:pPr>
    </w:p>
    <w:p w14:paraId="3D409E32" w14:textId="77777777" w:rsidR="009144DE" w:rsidRDefault="009144DE" w:rsidP="009144DE">
      <w:pPr>
        <w:rPr>
          <w:sz w:val="24"/>
          <w:szCs w:val="24"/>
        </w:rPr>
      </w:pPr>
      <w:r>
        <w:rPr>
          <w:sz w:val="24"/>
          <w:szCs w:val="24"/>
        </w:rPr>
        <w:t>2 Bananen</w:t>
      </w:r>
    </w:p>
    <w:p w14:paraId="7301BC6D" w14:textId="77777777" w:rsidR="009144DE" w:rsidRDefault="009144DE" w:rsidP="009144DE">
      <w:pPr>
        <w:rPr>
          <w:sz w:val="24"/>
          <w:szCs w:val="24"/>
        </w:rPr>
      </w:pPr>
      <w:r>
        <w:rPr>
          <w:sz w:val="24"/>
          <w:szCs w:val="24"/>
        </w:rPr>
        <w:t>2 EL Kokosfett zum Braten</w:t>
      </w:r>
    </w:p>
    <w:p w14:paraId="24A6A0C1" w14:textId="77777777" w:rsidR="009144DE" w:rsidRDefault="009144DE" w:rsidP="009144DE">
      <w:pPr>
        <w:rPr>
          <w:sz w:val="24"/>
          <w:szCs w:val="24"/>
        </w:rPr>
      </w:pPr>
      <w:r>
        <w:rPr>
          <w:sz w:val="24"/>
          <w:szCs w:val="24"/>
        </w:rPr>
        <w:t>1 TL Butter zum Braten</w:t>
      </w:r>
    </w:p>
    <w:p w14:paraId="2771C908" w14:textId="77777777" w:rsidR="009144DE" w:rsidRDefault="009144DE" w:rsidP="009144DE">
      <w:pPr>
        <w:rPr>
          <w:sz w:val="24"/>
          <w:szCs w:val="24"/>
        </w:rPr>
      </w:pPr>
      <w:r>
        <w:rPr>
          <w:sz w:val="24"/>
          <w:szCs w:val="24"/>
        </w:rPr>
        <w:t>2 EL gesüßte Kondensmilch</w:t>
      </w:r>
    </w:p>
    <w:p w14:paraId="533A053B" w14:textId="77777777" w:rsidR="009144DE" w:rsidRDefault="009144DE" w:rsidP="009144DE">
      <w:pPr>
        <w:rPr>
          <w:sz w:val="24"/>
          <w:szCs w:val="24"/>
        </w:rPr>
      </w:pPr>
    </w:p>
    <w:p w14:paraId="73E793A7" w14:textId="77777777" w:rsidR="009144DE" w:rsidRDefault="009144DE" w:rsidP="009144DE">
      <w:pPr>
        <w:rPr>
          <w:sz w:val="24"/>
          <w:szCs w:val="24"/>
        </w:rPr>
      </w:pPr>
      <w:r>
        <w:rPr>
          <w:sz w:val="24"/>
          <w:szCs w:val="24"/>
        </w:rPr>
        <w:t>Zubereitungszeit: 20 Minuten plus Ruhezeit 2 - 24 Stunden</w:t>
      </w:r>
    </w:p>
    <w:p w14:paraId="16186B1A" w14:textId="77777777" w:rsidR="009144DE" w:rsidRPr="00AE5C18" w:rsidRDefault="009144DE" w:rsidP="00B40E8C">
      <w:pPr>
        <w:pStyle w:val="ListParagraph"/>
        <w:numPr>
          <w:ilvl w:val="0"/>
          <w:numId w:val="1325"/>
        </w:numPr>
        <w:jc w:val="both"/>
        <w:rPr>
          <w:sz w:val="24"/>
          <w:szCs w:val="24"/>
        </w:rPr>
      </w:pPr>
      <w:r w:rsidRPr="00AE5C18">
        <w:rPr>
          <w:sz w:val="24"/>
          <w:szCs w:val="24"/>
        </w:rPr>
        <w:t>Für den Teig das Salz mit dem Wasser in einer Schüssel verrühren, bis sich das Salz aufgelöst hat. Die Kondensmilch und das Ei hinzufügen und gut verquirlen.</w:t>
      </w:r>
    </w:p>
    <w:p w14:paraId="41D17A9E" w14:textId="77777777" w:rsidR="009144DE" w:rsidRPr="00AE5C18" w:rsidRDefault="009144DE" w:rsidP="00B40E8C">
      <w:pPr>
        <w:pStyle w:val="ListParagraph"/>
        <w:numPr>
          <w:ilvl w:val="0"/>
          <w:numId w:val="1325"/>
        </w:numPr>
        <w:spacing w:after="120"/>
        <w:ind w:left="714" w:hanging="357"/>
        <w:contextualSpacing w:val="0"/>
        <w:jc w:val="both"/>
        <w:rPr>
          <w:sz w:val="24"/>
          <w:szCs w:val="24"/>
        </w:rPr>
      </w:pPr>
      <w:r w:rsidRPr="00AE5C18">
        <w:rPr>
          <w:sz w:val="24"/>
          <w:szCs w:val="24"/>
        </w:rPr>
        <w:t>Das Mehl in eine Schüssel geben und die Bitter in kleinen Flocken darunterkneten. Zur Wasser-Ei-Mischung geben und von Hand unterkneten. Den Teig mit einem Tuch abdecken und 15 – 30 Minuten ruhen lassen.</w:t>
      </w:r>
    </w:p>
    <w:p w14:paraId="1C59E5C1" w14:textId="77777777" w:rsidR="009144DE" w:rsidRPr="00AE5C18" w:rsidRDefault="009144DE" w:rsidP="00B40E8C">
      <w:pPr>
        <w:pStyle w:val="ListParagraph"/>
        <w:numPr>
          <w:ilvl w:val="0"/>
          <w:numId w:val="1325"/>
        </w:numPr>
        <w:spacing w:after="120"/>
        <w:ind w:left="714" w:hanging="357"/>
        <w:contextualSpacing w:val="0"/>
        <w:jc w:val="both"/>
        <w:rPr>
          <w:sz w:val="24"/>
          <w:szCs w:val="24"/>
        </w:rPr>
      </w:pPr>
      <w:r w:rsidRPr="00AE5C18">
        <w:rPr>
          <w:sz w:val="24"/>
          <w:szCs w:val="24"/>
        </w:rPr>
        <w:t>Den Teig auf der Arbeitsfläche zu einer 4 cm dicken Rolle formen, etwa 60 g schwere Stücke abschneiden und sie zu Kugeln formen. Die Butter schmelzen und mit dem Öl verrühren. Eine Form damit einpinseln. Die Kugeln mit der Butter-Öl-Mischung bestreichen, in die Form setzen und mit Klarsichtfolie abgedeckt mindestens 2 Stunden kühl stellen; besser ist es jedoch, den Teig bereits am Vortag zu machen.</w:t>
      </w:r>
    </w:p>
    <w:p w14:paraId="3FCFD53C" w14:textId="77777777" w:rsidR="009144DE" w:rsidRPr="00AE5C18" w:rsidRDefault="009144DE" w:rsidP="00B40E8C">
      <w:pPr>
        <w:pStyle w:val="ListParagraph"/>
        <w:numPr>
          <w:ilvl w:val="0"/>
          <w:numId w:val="1325"/>
        </w:numPr>
        <w:spacing w:after="120"/>
        <w:ind w:left="714" w:hanging="357"/>
        <w:contextualSpacing w:val="0"/>
        <w:jc w:val="both"/>
        <w:rPr>
          <w:sz w:val="24"/>
          <w:szCs w:val="24"/>
        </w:rPr>
      </w:pPr>
      <w:r w:rsidRPr="00AE5C18">
        <w:rPr>
          <w:sz w:val="24"/>
          <w:szCs w:val="24"/>
        </w:rPr>
        <w:t xml:space="preserve">Jeweils eine Teigkugel zu einem hauchdünnen Pfannkuchen ausrollen. </w:t>
      </w:r>
    </w:p>
    <w:p w14:paraId="23343A83" w14:textId="77777777" w:rsidR="009144DE" w:rsidRPr="00AE5C18" w:rsidRDefault="009144DE" w:rsidP="00B40E8C">
      <w:pPr>
        <w:pStyle w:val="ListParagraph"/>
        <w:numPr>
          <w:ilvl w:val="0"/>
          <w:numId w:val="1325"/>
        </w:numPr>
        <w:spacing w:after="120"/>
        <w:ind w:left="714" w:hanging="357"/>
        <w:contextualSpacing w:val="0"/>
        <w:jc w:val="both"/>
        <w:rPr>
          <w:sz w:val="24"/>
          <w:szCs w:val="24"/>
        </w:rPr>
      </w:pPr>
      <w:r w:rsidRPr="00AE5C18">
        <w:rPr>
          <w:sz w:val="24"/>
          <w:szCs w:val="24"/>
        </w:rPr>
        <w:t>Bananen schälen und in Scheiben schneiden.</w:t>
      </w:r>
    </w:p>
    <w:p w14:paraId="25B573A8" w14:textId="77777777" w:rsidR="009144DE" w:rsidRPr="00AE5C18" w:rsidRDefault="009144DE" w:rsidP="00B40E8C">
      <w:pPr>
        <w:pStyle w:val="ListParagraph"/>
        <w:numPr>
          <w:ilvl w:val="0"/>
          <w:numId w:val="1325"/>
        </w:numPr>
        <w:spacing w:after="120"/>
        <w:ind w:left="714" w:hanging="357"/>
        <w:contextualSpacing w:val="0"/>
        <w:jc w:val="both"/>
        <w:rPr>
          <w:sz w:val="24"/>
          <w:szCs w:val="24"/>
        </w:rPr>
      </w:pPr>
      <w:r w:rsidRPr="00AE5C18">
        <w:rPr>
          <w:sz w:val="24"/>
          <w:szCs w:val="24"/>
        </w:rPr>
        <w:lastRenderedPageBreak/>
        <w:t>Ein wenig Kokosfett in einer Pfanne erhitzen. Den Pfannkuchen hineinlegen und knusprig braten. Bananenscheiben in die Mitte legen und den Pfannkuchen von allen Seiten einklappen. Wenden, um auch die Oberseite goldbraun zu braten. Einige Butterflöckchen in der Pfanne verteilen, um dem Pfannkuchen eine goldgelbe Farbe zu verleihen. Mit Kondensmilch beträufeln und auf einem Brett mit einem großen Messer in Stücke schneiden.</w:t>
      </w:r>
      <w:r w:rsidRPr="00AE5C18">
        <w:rPr>
          <w:sz w:val="24"/>
          <w:szCs w:val="24"/>
        </w:rPr>
        <w:br w:type="page"/>
      </w:r>
    </w:p>
    <w:p w14:paraId="3D22B31F" w14:textId="10B96E30" w:rsidR="009144DE" w:rsidRDefault="00DC4DF6" w:rsidP="00DC4DF6">
      <w:pPr>
        <w:pStyle w:val="Heading2"/>
        <w:spacing w:after="240"/>
      </w:pPr>
      <w:r>
        <w:lastRenderedPageBreak/>
        <w:t>Reisbällchen</w:t>
      </w:r>
      <w:r w:rsidR="001F55C6">
        <w:rPr>
          <w:rStyle w:val="FootnoteReference"/>
        </w:rPr>
        <w:footnoteReference w:id="1423"/>
      </w:r>
      <w:r>
        <w:t xml:space="preserve"> </w:t>
      </w:r>
    </w:p>
    <w:p w14:paraId="773E83DA" w14:textId="35A041BB" w:rsidR="009144DE" w:rsidRDefault="009144DE" w:rsidP="009144DE">
      <w:pPr>
        <w:rPr>
          <w:sz w:val="24"/>
          <w:szCs w:val="24"/>
        </w:rPr>
      </w:pPr>
      <w:r w:rsidRPr="00DC4DF6">
        <w:rPr>
          <w:sz w:val="24"/>
          <w:szCs w:val="24"/>
          <w:u w:val="single"/>
        </w:rPr>
        <w:t xml:space="preserve">Zutaten </w:t>
      </w:r>
      <w:r w:rsidR="00DC4DF6">
        <w:rPr>
          <w:sz w:val="24"/>
          <w:szCs w:val="24"/>
        </w:rPr>
        <w:t>(</w:t>
      </w:r>
      <w:r>
        <w:rPr>
          <w:sz w:val="24"/>
          <w:szCs w:val="24"/>
        </w:rPr>
        <w:t>für 2 Portionen</w:t>
      </w:r>
      <w:r w:rsidR="00DC4DF6">
        <w:rPr>
          <w:sz w:val="24"/>
          <w:szCs w:val="24"/>
        </w:rPr>
        <w:t>):</w:t>
      </w:r>
    </w:p>
    <w:p w14:paraId="345528FF" w14:textId="69DC6DBA" w:rsidR="009144DE" w:rsidRPr="00DC4DF6" w:rsidRDefault="00DC4DF6" w:rsidP="009144DE">
      <w:pPr>
        <w:rPr>
          <w:i/>
          <w:iCs/>
          <w:sz w:val="24"/>
          <w:szCs w:val="24"/>
        </w:rPr>
      </w:pPr>
      <w:r>
        <w:rPr>
          <w:i/>
          <w:iCs/>
          <w:sz w:val="24"/>
          <w:szCs w:val="24"/>
        </w:rPr>
        <w:t>Für den Reis:</w:t>
      </w:r>
    </w:p>
    <w:p w14:paraId="4212A091" w14:textId="77777777" w:rsidR="009144DE" w:rsidRDefault="009144DE" w:rsidP="009144DE">
      <w:pPr>
        <w:rPr>
          <w:sz w:val="24"/>
          <w:szCs w:val="24"/>
        </w:rPr>
      </w:pPr>
      <w:r>
        <w:rPr>
          <w:sz w:val="24"/>
          <w:szCs w:val="24"/>
        </w:rPr>
        <w:t>200 g Klebreis</w:t>
      </w:r>
    </w:p>
    <w:p w14:paraId="5FA6C406" w14:textId="77777777" w:rsidR="009144DE" w:rsidRDefault="009144DE" w:rsidP="009144DE">
      <w:pPr>
        <w:rPr>
          <w:sz w:val="24"/>
          <w:szCs w:val="24"/>
        </w:rPr>
      </w:pPr>
      <w:r>
        <w:rPr>
          <w:sz w:val="24"/>
          <w:szCs w:val="24"/>
        </w:rPr>
        <w:t>1 Pandanblatt</w:t>
      </w:r>
    </w:p>
    <w:p w14:paraId="1BBB02DB" w14:textId="77777777" w:rsidR="009144DE" w:rsidRDefault="009144DE" w:rsidP="009144DE">
      <w:pPr>
        <w:rPr>
          <w:sz w:val="24"/>
          <w:szCs w:val="24"/>
        </w:rPr>
      </w:pPr>
    </w:p>
    <w:p w14:paraId="70695BE1" w14:textId="1F1C12AD" w:rsidR="009144DE" w:rsidRPr="00DC4DF6" w:rsidRDefault="00DC4DF6" w:rsidP="009144DE">
      <w:pPr>
        <w:rPr>
          <w:i/>
          <w:iCs/>
          <w:sz w:val="24"/>
          <w:szCs w:val="24"/>
        </w:rPr>
      </w:pPr>
      <w:r>
        <w:rPr>
          <w:i/>
          <w:iCs/>
          <w:sz w:val="24"/>
          <w:szCs w:val="24"/>
        </w:rPr>
        <w:t>Für die Sauce:</w:t>
      </w:r>
    </w:p>
    <w:p w14:paraId="14F6BC27" w14:textId="77777777" w:rsidR="009144DE" w:rsidRDefault="009144DE" w:rsidP="009144DE">
      <w:pPr>
        <w:rPr>
          <w:sz w:val="24"/>
          <w:szCs w:val="24"/>
        </w:rPr>
      </w:pPr>
      <w:r>
        <w:rPr>
          <w:sz w:val="24"/>
          <w:szCs w:val="24"/>
        </w:rPr>
        <w:t>500 ml Kokosmilch</w:t>
      </w:r>
    </w:p>
    <w:p w14:paraId="589CEFEB" w14:textId="77777777" w:rsidR="009144DE" w:rsidRDefault="009144DE" w:rsidP="009144DE">
      <w:pPr>
        <w:rPr>
          <w:sz w:val="24"/>
          <w:szCs w:val="24"/>
        </w:rPr>
      </w:pPr>
      <w:r>
        <w:rPr>
          <w:sz w:val="24"/>
          <w:szCs w:val="24"/>
        </w:rPr>
        <w:t>1 EL Kokosblütenzucker</w:t>
      </w:r>
    </w:p>
    <w:p w14:paraId="17ACFCB7" w14:textId="77777777" w:rsidR="009144DE" w:rsidRDefault="009144DE" w:rsidP="009144DE">
      <w:pPr>
        <w:rPr>
          <w:sz w:val="24"/>
          <w:szCs w:val="24"/>
        </w:rPr>
      </w:pPr>
      <w:r>
        <w:rPr>
          <w:sz w:val="24"/>
          <w:szCs w:val="24"/>
        </w:rPr>
        <w:t>1 Pandanblatt</w:t>
      </w:r>
    </w:p>
    <w:p w14:paraId="6267B2FF" w14:textId="77777777" w:rsidR="009144DE" w:rsidRDefault="009144DE" w:rsidP="009144DE">
      <w:pPr>
        <w:rPr>
          <w:sz w:val="24"/>
          <w:szCs w:val="24"/>
        </w:rPr>
      </w:pPr>
      <w:r>
        <w:rPr>
          <w:sz w:val="24"/>
          <w:szCs w:val="24"/>
        </w:rPr>
        <w:t>1 große Prise Salz</w:t>
      </w:r>
    </w:p>
    <w:p w14:paraId="3F4ADB85" w14:textId="77777777" w:rsidR="009144DE" w:rsidRDefault="009144DE" w:rsidP="009144DE">
      <w:pPr>
        <w:rPr>
          <w:sz w:val="24"/>
          <w:szCs w:val="24"/>
        </w:rPr>
      </w:pPr>
    </w:p>
    <w:p w14:paraId="35D452F6" w14:textId="77777777" w:rsidR="009144DE" w:rsidRDefault="009144DE" w:rsidP="009144DE">
      <w:pPr>
        <w:rPr>
          <w:sz w:val="24"/>
          <w:szCs w:val="24"/>
        </w:rPr>
      </w:pPr>
      <w:r>
        <w:rPr>
          <w:sz w:val="24"/>
          <w:szCs w:val="24"/>
        </w:rPr>
        <w:t>1 reife Mango</w:t>
      </w:r>
    </w:p>
    <w:p w14:paraId="2D7F7272" w14:textId="77777777" w:rsidR="009144DE" w:rsidRDefault="009144DE" w:rsidP="009144DE">
      <w:pPr>
        <w:rPr>
          <w:sz w:val="24"/>
          <w:szCs w:val="24"/>
        </w:rPr>
      </w:pPr>
      <w:r>
        <w:rPr>
          <w:sz w:val="24"/>
          <w:szCs w:val="24"/>
        </w:rPr>
        <w:t>2 EL Mungbohnen als Topping</w:t>
      </w:r>
    </w:p>
    <w:p w14:paraId="0D565968" w14:textId="77777777" w:rsidR="009144DE" w:rsidRDefault="009144DE" w:rsidP="009144DE">
      <w:pPr>
        <w:rPr>
          <w:sz w:val="24"/>
          <w:szCs w:val="24"/>
        </w:rPr>
      </w:pPr>
    </w:p>
    <w:p w14:paraId="44B0A407" w14:textId="77777777" w:rsidR="009144DE" w:rsidRDefault="009144DE" w:rsidP="009144DE">
      <w:pPr>
        <w:rPr>
          <w:sz w:val="24"/>
          <w:szCs w:val="24"/>
        </w:rPr>
      </w:pPr>
      <w:r>
        <w:rPr>
          <w:sz w:val="24"/>
          <w:szCs w:val="24"/>
        </w:rPr>
        <w:t>Zubereitungszeit: 40 Minuten plus Einweichen 4 Stunden</w:t>
      </w:r>
    </w:p>
    <w:p w14:paraId="31C36247" w14:textId="77777777" w:rsidR="009144DE" w:rsidRPr="0005430D" w:rsidRDefault="009144DE" w:rsidP="00B40E8C">
      <w:pPr>
        <w:pStyle w:val="ListParagraph"/>
        <w:numPr>
          <w:ilvl w:val="0"/>
          <w:numId w:val="1321"/>
        </w:numPr>
        <w:spacing w:after="120"/>
        <w:ind w:left="714" w:hanging="357"/>
        <w:contextualSpacing w:val="0"/>
        <w:jc w:val="both"/>
        <w:rPr>
          <w:sz w:val="24"/>
          <w:szCs w:val="24"/>
        </w:rPr>
      </w:pPr>
      <w:r w:rsidRPr="0005430D">
        <w:rPr>
          <w:sz w:val="24"/>
          <w:szCs w:val="24"/>
        </w:rPr>
        <w:t xml:space="preserve">Den Reis mindestens 4 Stunden in kaltem Wasser einweichen. Das Wasser abgießen und den Reis mit dem Pandanblatt in einem Sieb oder einem mit einem Tuch ausgelegten Bambuskorb über einem Topf mit reichlich Wasser etwa 20 Minuten sanft dämpfen. </w:t>
      </w:r>
    </w:p>
    <w:p w14:paraId="2F9E0281" w14:textId="77777777" w:rsidR="009144DE" w:rsidRPr="0005430D" w:rsidRDefault="009144DE" w:rsidP="00B40E8C">
      <w:pPr>
        <w:pStyle w:val="ListParagraph"/>
        <w:numPr>
          <w:ilvl w:val="0"/>
          <w:numId w:val="1321"/>
        </w:numPr>
        <w:spacing w:after="120"/>
        <w:ind w:left="714" w:hanging="357"/>
        <w:contextualSpacing w:val="0"/>
        <w:jc w:val="both"/>
        <w:rPr>
          <w:sz w:val="24"/>
          <w:szCs w:val="24"/>
        </w:rPr>
      </w:pPr>
      <w:r w:rsidRPr="0005430D">
        <w:rPr>
          <w:sz w:val="24"/>
          <w:szCs w:val="24"/>
        </w:rPr>
        <w:t>Für die Sauce die Kokosmilch mit dem Zucker und dem Pandanblatt aufkochen, salzen und etwa 10 Minuten sanft köcheln lassen.</w:t>
      </w:r>
    </w:p>
    <w:p w14:paraId="5BD2D7FE" w14:textId="77777777" w:rsidR="009144DE" w:rsidRPr="0005430D" w:rsidRDefault="009144DE" w:rsidP="00B40E8C">
      <w:pPr>
        <w:pStyle w:val="ListParagraph"/>
        <w:numPr>
          <w:ilvl w:val="0"/>
          <w:numId w:val="1321"/>
        </w:numPr>
        <w:spacing w:after="120"/>
        <w:ind w:left="714" w:hanging="357"/>
        <w:contextualSpacing w:val="0"/>
        <w:jc w:val="both"/>
        <w:rPr>
          <w:sz w:val="24"/>
          <w:szCs w:val="24"/>
        </w:rPr>
      </w:pPr>
      <w:r w:rsidRPr="0005430D">
        <w:rPr>
          <w:sz w:val="24"/>
          <w:szCs w:val="24"/>
        </w:rPr>
        <w:t>Die Hälfte der Kokosmilch unter den Reis rühren. Die andere Hälfte dickflüssig einkochen lassen.</w:t>
      </w:r>
    </w:p>
    <w:p w14:paraId="42B50FE7" w14:textId="77777777" w:rsidR="009144DE" w:rsidRPr="0005430D" w:rsidRDefault="009144DE" w:rsidP="00B40E8C">
      <w:pPr>
        <w:pStyle w:val="ListParagraph"/>
        <w:numPr>
          <w:ilvl w:val="0"/>
          <w:numId w:val="1321"/>
        </w:numPr>
        <w:spacing w:after="120"/>
        <w:ind w:left="714" w:hanging="357"/>
        <w:contextualSpacing w:val="0"/>
        <w:jc w:val="both"/>
        <w:rPr>
          <w:sz w:val="24"/>
          <w:szCs w:val="24"/>
        </w:rPr>
      </w:pPr>
      <w:r w:rsidRPr="0005430D">
        <w:rPr>
          <w:sz w:val="24"/>
          <w:szCs w:val="24"/>
        </w:rPr>
        <w:t xml:space="preserve">Die Mango schälen, das Fleisch vom Stein lösen und in grobe Würfel schneiden. </w:t>
      </w:r>
    </w:p>
    <w:p w14:paraId="372FE896" w14:textId="77777777" w:rsidR="009144DE" w:rsidRPr="0005430D" w:rsidRDefault="009144DE" w:rsidP="00B40E8C">
      <w:pPr>
        <w:pStyle w:val="ListParagraph"/>
        <w:numPr>
          <w:ilvl w:val="0"/>
          <w:numId w:val="1321"/>
        </w:numPr>
        <w:spacing w:after="120"/>
        <w:ind w:left="714" w:hanging="357"/>
        <w:contextualSpacing w:val="0"/>
        <w:jc w:val="both"/>
        <w:rPr>
          <w:sz w:val="24"/>
          <w:szCs w:val="24"/>
        </w:rPr>
      </w:pPr>
      <w:r w:rsidRPr="0005430D">
        <w:rPr>
          <w:sz w:val="24"/>
          <w:szCs w:val="24"/>
        </w:rPr>
        <w:t>Die Mungbohnen etwa 30 Minuten im Wasser einweichen, dann das Wasser abschütten. Die Bohnen in einer Pfanne ohne Fett bei schwacher Hitze goldgelb anrösten.</w:t>
      </w:r>
    </w:p>
    <w:p w14:paraId="43FA89E6" w14:textId="77777777" w:rsidR="009144DE" w:rsidRPr="0005430D" w:rsidRDefault="009144DE" w:rsidP="00B40E8C">
      <w:pPr>
        <w:pStyle w:val="ListParagraph"/>
        <w:numPr>
          <w:ilvl w:val="0"/>
          <w:numId w:val="1321"/>
        </w:numPr>
        <w:spacing w:after="120"/>
        <w:ind w:left="714" w:hanging="357"/>
        <w:contextualSpacing w:val="0"/>
        <w:jc w:val="both"/>
        <w:rPr>
          <w:sz w:val="24"/>
          <w:szCs w:val="24"/>
        </w:rPr>
      </w:pPr>
      <w:r w:rsidRPr="0005430D">
        <w:rPr>
          <w:sz w:val="24"/>
          <w:szCs w:val="24"/>
        </w:rPr>
        <w:t>Den Reis auf einen Teller geben und die Mango darauf anrichten. Die Kokosmilch großzügig darüber verteilen. Zuletzt mit gerösteten Mungbohnen bestreuen.</w:t>
      </w:r>
    </w:p>
    <w:p w14:paraId="7D891A5D" w14:textId="77777777" w:rsidR="009144DE" w:rsidRPr="006979AC" w:rsidRDefault="009144DE" w:rsidP="009144DE">
      <w:pPr>
        <w:rPr>
          <w:sz w:val="24"/>
          <w:szCs w:val="24"/>
        </w:rPr>
      </w:pPr>
      <w:r w:rsidRPr="006979AC">
        <w:rPr>
          <w:sz w:val="24"/>
          <w:szCs w:val="24"/>
        </w:rPr>
        <w:br w:type="page"/>
      </w:r>
    </w:p>
    <w:p w14:paraId="0FC54B83" w14:textId="510CB9FA" w:rsidR="009144DE" w:rsidRDefault="009144DE" w:rsidP="00DC4DF6">
      <w:pPr>
        <w:pStyle w:val="Heading2"/>
        <w:spacing w:after="240"/>
      </w:pPr>
      <w:r>
        <w:lastRenderedPageBreak/>
        <w:t xml:space="preserve">Mini-Kokosküchlein </w:t>
      </w:r>
      <w:r w:rsidR="00DC4DF6">
        <w:t>- Khanom Krok</w:t>
      </w:r>
      <w:r w:rsidR="005D7442">
        <w:rPr>
          <w:rStyle w:val="FootnoteReference"/>
        </w:rPr>
        <w:footnoteReference w:id="1424"/>
      </w:r>
      <w:r w:rsidR="00DC4DF6">
        <w:t xml:space="preserve"> </w:t>
      </w:r>
    </w:p>
    <w:p w14:paraId="1EEE9F75" w14:textId="4AD379C3" w:rsidR="009144DE" w:rsidRDefault="009144DE" w:rsidP="009144DE">
      <w:pPr>
        <w:rPr>
          <w:sz w:val="26"/>
          <w:szCs w:val="26"/>
        </w:rPr>
      </w:pPr>
      <w:r w:rsidRPr="00DC4DF6">
        <w:rPr>
          <w:sz w:val="26"/>
          <w:szCs w:val="26"/>
          <w:u w:val="single"/>
        </w:rPr>
        <w:t>Zutaten</w:t>
      </w:r>
      <w:r>
        <w:rPr>
          <w:sz w:val="26"/>
          <w:szCs w:val="26"/>
        </w:rPr>
        <w:t xml:space="preserve"> </w:t>
      </w:r>
      <w:r w:rsidR="00DC4DF6">
        <w:rPr>
          <w:sz w:val="26"/>
          <w:szCs w:val="26"/>
        </w:rPr>
        <w:t>(</w:t>
      </w:r>
      <w:r>
        <w:rPr>
          <w:sz w:val="26"/>
          <w:szCs w:val="26"/>
        </w:rPr>
        <w:t>für 2 – 4 Portionen</w:t>
      </w:r>
      <w:r w:rsidR="00DC4DF6">
        <w:rPr>
          <w:sz w:val="26"/>
          <w:szCs w:val="26"/>
        </w:rPr>
        <w:t>):</w:t>
      </w:r>
    </w:p>
    <w:p w14:paraId="43680E31" w14:textId="573404FC" w:rsidR="009144DE" w:rsidRPr="00DC4DF6" w:rsidRDefault="00DC4DF6" w:rsidP="009144DE">
      <w:pPr>
        <w:rPr>
          <w:i/>
          <w:iCs/>
          <w:sz w:val="26"/>
          <w:szCs w:val="26"/>
        </w:rPr>
      </w:pPr>
      <w:r w:rsidRPr="00DC4DF6">
        <w:rPr>
          <w:i/>
          <w:iCs/>
          <w:sz w:val="26"/>
          <w:szCs w:val="26"/>
        </w:rPr>
        <w:t xml:space="preserve">Für den </w:t>
      </w:r>
      <w:r w:rsidR="009144DE" w:rsidRPr="00DC4DF6">
        <w:rPr>
          <w:i/>
          <w:iCs/>
          <w:sz w:val="26"/>
          <w:szCs w:val="26"/>
        </w:rPr>
        <w:t>Teig:</w:t>
      </w:r>
    </w:p>
    <w:p w14:paraId="09F53A9B" w14:textId="77777777" w:rsidR="009144DE" w:rsidRDefault="009144DE" w:rsidP="009144DE">
      <w:pPr>
        <w:rPr>
          <w:sz w:val="26"/>
          <w:szCs w:val="26"/>
        </w:rPr>
      </w:pPr>
      <w:r>
        <w:rPr>
          <w:sz w:val="26"/>
          <w:szCs w:val="26"/>
        </w:rPr>
        <w:t>200 ml Kokosmilch</w:t>
      </w:r>
    </w:p>
    <w:p w14:paraId="1FD606C1" w14:textId="77777777" w:rsidR="009144DE" w:rsidRDefault="009144DE" w:rsidP="009144DE">
      <w:pPr>
        <w:rPr>
          <w:sz w:val="26"/>
          <w:szCs w:val="26"/>
        </w:rPr>
      </w:pPr>
      <w:r>
        <w:rPr>
          <w:sz w:val="26"/>
          <w:szCs w:val="26"/>
        </w:rPr>
        <w:t>100 g Reismehl</w:t>
      </w:r>
    </w:p>
    <w:p w14:paraId="70CDE7A9" w14:textId="77777777" w:rsidR="009144DE" w:rsidRDefault="009144DE" w:rsidP="009144DE">
      <w:pPr>
        <w:rPr>
          <w:sz w:val="26"/>
          <w:szCs w:val="26"/>
        </w:rPr>
      </w:pPr>
      <w:r>
        <w:rPr>
          <w:sz w:val="26"/>
          <w:szCs w:val="26"/>
        </w:rPr>
        <w:t>40 g Kokosblütenzucker</w:t>
      </w:r>
    </w:p>
    <w:p w14:paraId="263D3E86" w14:textId="77777777" w:rsidR="009144DE" w:rsidRDefault="009144DE" w:rsidP="009144DE">
      <w:pPr>
        <w:rPr>
          <w:sz w:val="26"/>
          <w:szCs w:val="26"/>
        </w:rPr>
      </w:pPr>
      <w:r>
        <w:rPr>
          <w:sz w:val="26"/>
          <w:szCs w:val="26"/>
        </w:rPr>
        <w:t>20 g Kokosraspel</w:t>
      </w:r>
    </w:p>
    <w:p w14:paraId="16946589" w14:textId="77777777" w:rsidR="009144DE" w:rsidRDefault="009144DE" w:rsidP="009144DE">
      <w:pPr>
        <w:rPr>
          <w:sz w:val="26"/>
          <w:szCs w:val="26"/>
        </w:rPr>
      </w:pPr>
      <w:r>
        <w:rPr>
          <w:sz w:val="26"/>
          <w:szCs w:val="26"/>
        </w:rPr>
        <w:t>1 Prise Salz</w:t>
      </w:r>
    </w:p>
    <w:p w14:paraId="5607FDDA" w14:textId="77777777" w:rsidR="009144DE" w:rsidRDefault="009144DE" w:rsidP="009144DE">
      <w:pPr>
        <w:rPr>
          <w:sz w:val="26"/>
          <w:szCs w:val="26"/>
        </w:rPr>
      </w:pPr>
    </w:p>
    <w:p w14:paraId="0BA2802C" w14:textId="0E7D4D40" w:rsidR="009144DE" w:rsidRPr="00DC4DF6" w:rsidRDefault="00DC4DF6" w:rsidP="009144DE">
      <w:pPr>
        <w:rPr>
          <w:i/>
          <w:iCs/>
          <w:sz w:val="26"/>
          <w:szCs w:val="26"/>
        </w:rPr>
      </w:pPr>
      <w:r w:rsidRPr="00DC4DF6">
        <w:rPr>
          <w:i/>
          <w:iCs/>
          <w:sz w:val="26"/>
          <w:szCs w:val="26"/>
        </w:rPr>
        <w:t xml:space="preserve">Für die </w:t>
      </w:r>
      <w:r w:rsidR="009144DE" w:rsidRPr="00DC4DF6">
        <w:rPr>
          <w:i/>
          <w:iCs/>
          <w:sz w:val="26"/>
          <w:szCs w:val="26"/>
        </w:rPr>
        <w:t>Füllung:</w:t>
      </w:r>
    </w:p>
    <w:p w14:paraId="741BC1A4" w14:textId="77777777" w:rsidR="009144DE" w:rsidRDefault="009144DE" w:rsidP="009144DE">
      <w:pPr>
        <w:rPr>
          <w:sz w:val="26"/>
          <w:szCs w:val="26"/>
        </w:rPr>
      </w:pPr>
      <w:r>
        <w:rPr>
          <w:sz w:val="26"/>
          <w:szCs w:val="26"/>
        </w:rPr>
        <w:t>250 ml Kokosmilch</w:t>
      </w:r>
    </w:p>
    <w:p w14:paraId="67E0B07B" w14:textId="77777777" w:rsidR="009144DE" w:rsidRDefault="009144DE" w:rsidP="009144DE">
      <w:pPr>
        <w:rPr>
          <w:sz w:val="26"/>
          <w:szCs w:val="26"/>
        </w:rPr>
      </w:pPr>
      <w:r>
        <w:rPr>
          <w:sz w:val="26"/>
          <w:szCs w:val="26"/>
        </w:rPr>
        <w:t>2 EL Zucker</w:t>
      </w:r>
    </w:p>
    <w:p w14:paraId="31DF3AEC" w14:textId="77777777" w:rsidR="009144DE" w:rsidRDefault="009144DE" w:rsidP="009144DE">
      <w:pPr>
        <w:rPr>
          <w:sz w:val="26"/>
          <w:szCs w:val="26"/>
        </w:rPr>
      </w:pPr>
      <w:r>
        <w:rPr>
          <w:sz w:val="26"/>
          <w:szCs w:val="26"/>
        </w:rPr>
        <w:t>1 sehr große Prise Salz</w:t>
      </w:r>
    </w:p>
    <w:p w14:paraId="5BE43A36" w14:textId="77777777" w:rsidR="009144DE" w:rsidRDefault="009144DE" w:rsidP="009144DE">
      <w:pPr>
        <w:rPr>
          <w:sz w:val="26"/>
          <w:szCs w:val="26"/>
        </w:rPr>
      </w:pPr>
      <w:r>
        <w:rPr>
          <w:sz w:val="26"/>
          <w:szCs w:val="26"/>
        </w:rPr>
        <w:t>2 EL Reismehl</w:t>
      </w:r>
    </w:p>
    <w:p w14:paraId="5D9A1896" w14:textId="77777777" w:rsidR="009144DE" w:rsidRDefault="009144DE" w:rsidP="009144DE">
      <w:pPr>
        <w:rPr>
          <w:sz w:val="26"/>
          <w:szCs w:val="26"/>
        </w:rPr>
      </w:pPr>
    </w:p>
    <w:p w14:paraId="7BAE0CB4" w14:textId="77777777" w:rsidR="009144DE" w:rsidRDefault="009144DE" w:rsidP="009144DE">
      <w:pPr>
        <w:rPr>
          <w:sz w:val="26"/>
          <w:szCs w:val="26"/>
        </w:rPr>
      </w:pPr>
      <w:r>
        <w:rPr>
          <w:sz w:val="26"/>
          <w:szCs w:val="26"/>
        </w:rPr>
        <w:t>Zubereitungszeit: 30 Minuten</w:t>
      </w:r>
    </w:p>
    <w:p w14:paraId="5F2A49E7" w14:textId="77777777" w:rsidR="009144DE" w:rsidRPr="00DD2DFA" w:rsidRDefault="009144DE" w:rsidP="00B40E8C">
      <w:pPr>
        <w:pStyle w:val="ListParagraph"/>
        <w:numPr>
          <w:ilvl w:val="0"/>
          <w:numId w:val="1322"/>
        </w:numPr>
        <w:spacing w:after="120"/>
        <w:ind w:left="714" w:hanging="357"/>
        <w:contextualSpacing w:val="0"/>
        <w:jc w:val="both"/>
        <w:rPr>
          <w:sz w:val="26"/>
          <w:szCs w:val="26"/>
        </w:rPr>
      </w:pPr>
      <w:r w:rsidRPr="00DD2DFA">
        <w:rPr>
          <w:sz w:val="26"/>
          <w:szCs w:val="26"/>
        </w:rPr>
        <w:t>Alle Zutaten für den Teig in eine Schüssel geben und mit dem Schneebesen oder dem Handmixer zu einem glatten Teig verrühren.</w:t>
      </w:r>
    </w:p>
    <w:p w14:paraId="74620E23" w14:textId="77777777" w:rsidR="009144DE" w:rsidRPr="00DD2DFA" w:rsidRDefault="009144DE" w:rsidP="00B40E8C">
      <w:pPr>
        <w:pStyle w:val="ListParagraph"/>
        <w:numPr>
          <w:ilvl w:val="0"/>
          <w:numId w:val="1322"/>
        </w:numPr>
        <w:spacing w:after="120"/>
        <w:ind w:left="714" w:hanging="357"/>
        <w:contextualSpacing w:val="0"/>
        <w:jc w:val="both"/>
        <w:rPr>
          <w:sz w:val="26"/>
          <w:szCs w:val="26"/>
        </w:rPr>
      </w:pPr>
      <w:r w:rsidRPr="00DD2DFA">
        <w:rPr>
          <w:sz w:val="26"/>
          <w:szCs w:val="26"/>
        </w:rPr>
        <w:t>Für die Füllung die Kokosmilch in einer Schüssel mit Zucker, Reismehl und Salz verrühren.</w:t>
      </w:r>
    </w:p>
    <w:p w14:paraId="70C55224" w14:textId="77777777" w:rsidR="009144DE" w:rsidRPr="00DD2DFA" w:rsidRDefault="009144DE" w:rsidP="00B40E8C">
      <w:pPr>
        <w:pStyle w:val="ListParagraph"/>
        <w:numPr>
          <w:ilvl w:val="0"/>
          <w:numId w:val="1322"/>
        </w:numPr>
        <w:spacing w:after="120"/>
        <w:ind w:left="714" w:hanging="357"/>
        <w:contextualSpacing w:val="0"/>
        <w:jc w:val="both"/>
        <w:rPr>
          <w:sz w:val="24"/>
          <w:szCs w:val="24"/>
        </w:rPr>
      </w:pPr>
      <w:r w:rsidRPr="00DD2DFA">
        <w:rPr>
          <w:sz w:val="26"/>
          <w:szCs w:val="26"/>
        </w:rPr>
        <w:t>Die Förmchen (am besten eignet sich ein Mini-Muffinblech) mit etwas Öl oder Kokosfett ausreiben und im 200 Grad heißen Backofen vorheizen. Den Teig in die Förmchen gießen, bis sie etwa zu drei Vierteln gefüllt sind. Dann die Füllung mit einem Löffelchen auf den Teig gießen. In den letzten zwei Minuten kann man noch Schnittlauch, Maiskörner oder Sesam darübergeben und fertig backen. Die Küchlein vorsichtig aus der Form nehmen. Sie sollten von unten her leicht braun gebacken sein.</w:t>
      </w:r>
      <w:r w:rsidRPr="00DD2DFA">
        <w:rPr>
          <w:sz w:val="24"/>
          <w:szCs w:val="24"/>
        </w:rPr>
        <w:br w:type="page"/>
      </w:r>
    </w:p>
    <w:p w14:paraId="5CED31FA" w14:textId="10885848" w:rsidR="009144DE" w:rsidRDefault="009144DE" w:rsidP="004D6013">
      <w:pPr>
        <w:pStyle w:val="Heading2"/>
        <w:spacing w:after="240"/>
      </w:pPr>
      <w:r>
        <w:lastRenderedPageBreak/>
        <w:t>Fruchtleder</w:t>
      </w:r>
      <w:r w:rsidR="00DC4DF6">
        <w:t xml:space="preserve"> </w:t>
      </w:r>
      <w:r>
        <w:t>aus getrockneter Banane</w:t>
      </w:r>
      <w:r w:rsidR="007D081F">
        <w:rPr>
          <w:rStyle w:val="FootnoteReference"/>
        </w:rPr>
        <w:footnoteReference w:id="1425"/>
      </w:r>
      <w:r>
        <w:t xml:space="preserve"> </w:t>
      </w:r>
    </w:p>
    <w:p w14:paraId="12A32A40" w14:textId="7343E435" w:rsidR="009144DE" w:rsidRDefault="009144DE" w:rsidP="009144DE">
      <w:pPr>
        <w:rPr>
          <w:sz w:val="24"/>
          <w:szCs w:val="24"/>
        </w:rPr>
      </w:pPr>
      <w:r w:rsidRPr="004D6013">
        <w:rPr>
          <w:sz w:val="24"/>
          <w:szCs w:val="24"/>
          <w:u w:val="single"/>
        </w:rPr>
        <w:t>Zutaten</w:t>
      </w:r>
      <w:r>
        <w:rPr>
          <w:sz w:val="24"/>
          <w:szCs w:val="24"/>
        </w:rPr>
        <w:t xml:space="preserve"> </w:t>
      </w:r>
      <w:r w:rsidR="004D6013">
        <w:rPr>
          <w:sz w:val="24"/>
          <w:szCs w:val="24"/>
        </w:rPr>
        <w:t>(</w:t>
      </w:r>
      <w:r>
        <w:rPr>
          <w:sz w:val="24"/>
          <w:szCs w:val="24"/>
        </w:rPr>
        <w:t>für 4 Stück</w:t>
      </w:r>
      <w:r w:rsidR="004D6013">
        <w:rPr>
          <w:sz w:val="24"/>
          <w:szCs w:val="24"/>
        </w:rPr>
        <w:t>):</w:t>
      </w:r>
    </w:p>
    <w:p w14:paraId="18989858" w14:textId="77777777" w:rsidR="009144DE" w:rsidRDefault="009144DE" w:rsidP="009144DE">
      <w:pPr>
        <w:rPr>
          <w:sz w:val="24"/>
          <w:szCs w:val="24"/>
        </w:rPr>
      </w:pPr>
      <w:r>
        <w:rPr>
          <w:sz w:val="24"/>
          <w:szCs w:val="24"/>
        </w:rPr>
        <w:t>12 Bananen</w:t>
      </w:r>
    </w:p>
    <w:p w14:paraId="31191933" w14:textId="77777777" w:rsidR="009144DE" w:rsidRDefault="009144DE" w:rsidP="009144DE">
      <w:pPr>
        <w:rPr>
          <w:sz w:val="24"/>
          <w:szCs w:val="24"/>
        </w:rPr>
      </w:pPr>
      <w:r>
        <w:rPr>
          <w:sz w:val="24"/>
          <w:szCs w:val="24"/>
        </w:rPr>
        <w:t>1 Gefrierbeutel, an beiden Längsseiten aufgeschnitten</w:t>
      </w:r>
    </w:p>
    <w:p w14:paraId="2AE879F8" w14:textId="77777777" w:rsidR="009144DE" w:rsidRDefault="009144DE" w:rsidP="009144DE">
      <w:pPr>
        <w:rPr>
          <w:sz w:val="24"/>
          <w:szCs w:val="24"/>
        </w:rPr>
      </w:pPr>
    </w:p>
    <w:p w14:paraId="339BDAAA" w14:textId="77777777" w:rsidR="009144DE" w:rsidRDefault="009144DE" w:rsidP="009144DE">
      <w:pPr>
        <w:rPr>
          <w:sz w:val="24"/>
          <w:szCs w:val="24"/>
        </w:rPr>
      </w:pPr>
      <w:r>
        <w:rPr>
          <w:sz w:val="24"/>
          <w:szCs w:val="24"/>
        </w:rPr>
        <w:t>Zubereitungszeit: 15 Minuten plus Trockenzeit: 8 Stunden</w:t>
      </w:r>
    </w:p>
    <w:p w14:paraId="7D206EBE" w14:textId="77777777" w:rsidR="009144DE" w:rsidRPr="00E34F3E" w:rsidRDefault="009144DE" w:rsidP="00B40E8C">
      <w:pPr>
        <w:pStyle w:val="ListParagraph"/>
        <w:numPr>
          <w:ilvl w:val="0"/>
          <w:numId w:val="1323"/>
        </w:numPr>
        <w:spacing w:after="120"/>
        <w:ind w:left="714" w:hanging="357"/>
        <w:contextualSpacing w:val="0"/>
        <w:jc w:val="both"/>
        <w:rPr>
          <w:sz w:val="24"/>
          <w:szCs w:val="24"/>
        </w:rPr>
      </w:pPr>
      <w:r w:rsidRPr="00E34F3E">
        <w:rPr>
          <w:sz w:val="24"/>
          <w:szCs w:val="24"/>
        </w:rPr>
        <w:t>Wichtig ist es, sehr reife, außen schon leicht gefärbte Bananen zu verwenden. Also eine gute Alternative für die Entsorgung überreifer Bananen.</w:t>
      </w:r>
    </w:p>
    <w:p w14:paraId="604557B2" w14:textId="77777777" w:rsidR="009144DE" w:rsidRPr="00E34F3E" w:rsidRDefault="009144DE" w:rsidP="00B40E8C">
      <w:pPr>
        <w:pStyle w:val="ListParagraph"/>
        <w:numPr>
          <w:ilvl w:val="0"/>
          <w:numId w:val="1323"/>
        </w:numPr>
        <w:spacing w:after="120"/>
        <w:ind w:left="714" w:hanging="357"/>
        <w:contextualSpacing w:val="0"/>
        <w:jc w:val="both"/>
        <w:rPr>
          <w:sz w:val="24"/>
          <w:szCs w:val="24"/>
        </w:rPr>
      </w:pPr>
      <w:r w:rsidRPr="00E34F3E">
        <w:rPr>
          <w:sz w:val="24"/>
          <w:szCs w:val="24"/>
        </w:rPr>
        <w:t xml:space="preserve">Zwei oder drei geschälte Bananen werden nebeneinander in den Beutel gelegt und mit einem schweren Gegenstand plattgedrückt. </w:t>
      </w:r>
    </w:p>
    <w:p w14:paraId="5F423E6C" w14:textId="77777777" w:rsidR="009144DE" w:rsidRPr="00E34F3E" w:rsidRDefault="009144DE" w:rsidP="00B40E8C">
      <w:pPr>
        <w:pStyle w:val="ListParagraph"/>
        <w:numPr>
          <w:ilvl w:val="0"/>
          <w:numId w:val="1323"/>
        </w:numPr>
        <w:spacing w:after="120"/>
        <w:ind w:left="714" w:hanging="357"/>
        <w:contextualSpacing w:val="0"/>
        <w:jc w:val="both"/>
        <w:rPr>
          <w:sz w:val="24"/>
          <w:szCs w:val="24"/>
        </w:rPr>
      </w:pPr>
      <w:r w:rsidRPr="00E34F3E">
        <w:rPr>
          <w:sz w:val="24"/>
          <w:szCs w:val="24"/>
        </w:rPr>
        <w:t>Ein Backblech mit einem neutralen Öl leicht einpinseln. Den Plastikbeutel aufschneiden, mit den Bananen nach unten auf das Backblech legen und den Beutel abziehen. Diesen Vorgang wiederholen, bis alle Bananen auf dem Blech sind.</w:t>
      </w:r>
    </w:p>
    <w:p w14:paraId="0B61B19E" w14:textId="77777777" w:rsidR="009144DE" w:rsidRPr="00E34F3E" w:rsidRDefault="009144DE" w:rsidP="00B40E8C">
      <w:pPr>
        <w:pStyle w:val="ListParagraph"/>
        <w:numPr>
          <w:ilvl w:val="0"/>
          <w:numId w:val="1323"/>
        </w:numPr>
        <w:spacing w:after="120"/>
        <w:ind w:left="714" w:hanging="357"/>
        <w:contextualSpacing w:val="0"/>
        <w:jc w:val="both"/>
        <w:rPr>
          <w:sz w:val="24"/>
          <w:szCs w:val="24"/>
        </w:rPr>
      </w:pPr>
      <w:r w:rsidRPr="00E34F3E">
        <w:rPr>
          <w:sz w:val="24"/>
          <w:szCs w:val="24"/>
        </w:rPr>
        <w:t xml:space="preserve">Die Bananen auf dem Blech im Backofen bei 50 Grad, am besten über Nacht, etwa 8 Stunden bei leicht geöffneter Backofentür trocknen lassen. Dazu einen Holzkochlöffel in die Tür klemmen. </w:t>
      </w:r>
    </w:p>
    <w:p w14:paraId="3DE7C1F5" w14:textId="77777777" w:rsidR="009144DE" w:rsidRPr="00E34F3E" w:rsidRDefault="009144DE" w:rsidP="00B40E8C">
      <w:pPr>
        <w:pStyle w:val="ListParagraph"/>
        <w:numPr>
          <w:ilvl w:val="0"/>
          <w:numId w:val="1323"/>
        </w:numPr>
        <w:spacing w:after="120"/>
        <w:ind w:left="714" w:hanging="357"/>
        <w:contextualSpacing w:val="0"/>
        <w:jc w:val="both"/>
        <w:rPr>
          <w:sz w:val="24"/>
          <w:szCs w:val="24"/>
        </w:rPr>
      </w:pPr>
      <w:r w:rsidRPr="00E34F3E">
        <w:rPr>
          <w:sz w:val="24"/>
          <w:szCs w:val="24"/>
        </w:rPr>
        <w:t xml:space="preserve">Die Bananen sollten durchgetrocknet, aber nicht trocken oder brüchig sein. So können sie nach dem Backen gerollt werden. </w:t>
      </w:r>
    </w:p>
    <w:p w14:paraId="7F089962" w14:textId="77777777" w:rsidR="009144DE" w:rsidRDefault="009144DE" w:rsidP="009144DE">
      <w:pPr>
        <w:rPr>
          <w:sz w:val="24"/>
          <w:szCs w:val="24"/>
        </w:rPr>
      </w:pPr>
      <w:r>
        <w:rPr>
          <w:sz w:val="24"/>
          <w:szCs w:val="24"/>
        </w:rPr>
        <w:br w:type="page"/>
      </w:r>
    </w:p>
    <w:p w14:paraId="07F14C73" w14:textId="77777777" w:rsidR="009144DE" w:rsidRDefault="009144DE" w:rsidP="004D6013">
      <w:pPr>
        <w:pStyle w:val="Heading2"/>
        <w:spacing w:after="240"/>
      </w:pPr>
      <w:r>
        <w:lastRenderedPageBreak/>
        <w:t>Pistazienparfait</w:t>
      </w:r>
    </w:p>
    <w:p w14:paraId="4F0E9764" w14:textId="79F72040" w:rsidR="009144DE" w:rsidRPr="004D6013" w:rsidRDefault="009144DE" w:rsidP="009144DE">
      <w:pPr>
        <w:rPr>
          <w:sz w:val="24"/>
          <w:szCs w:val="24"/>
          <w:u w:val="single"/>
        </w:rPr>
      </w:pPr>
      <w:r w:rsidRPr="004D6013">
        <w:rPr>
          <w:sz w:val="24"/>
          <w:szCs w:val="24"/>
          <w:u w:val="single"/>
        </w:rPr>
        <w:t>Zutaten</w:t>
      </w:r>
      <w:r w:rsidR="004D6013">
        <w:rPr>
          <w:sz w:val="24"/>
          <w:szCs w:val="24"/>
          <w:u w:val="single"/>
        </w:rPr>
        <w:t>:</w:t>
      </w:r>
    </w:p>
    <w:p w14:paraId="7DD2B955" w14:textId="77777777" w:rsidR="009144DE" w:rsidRDefault="009144DE" w:rsidP="009144DE">
      <w:pPr>
        <w:rPr>
          <w:sz w:val="24"/>
          <w:szCs w:val="24"/>
        </w:rPr>
      </w:pPr>
      <w:r>
        <w:rPr>
          <w:sz w:val="24"/>
          <w:szCs w:val="24"/>
        </w:rPr>
        <w:t>2 Eier</w:t>
      </w:r>
    </w:p>
    <w:p w14:paraId="181CE233" w14:textId="77777777" w:rsidR="009144DE" w:rsidRDefault="009144DE" w:rsidP="009144DE">
      <w:pPr>
        <w:rPr>
          <w:sz w:val="24"/>
          <w:szCs w:val="24"/>
        </w:rPr>
      </w:pPr>
      <w:r>
        <w:rPr>
          <w:sz w:val="24"/>
          <w:szCs w:val="24"/>
        </w:rPr>
        <w:t>70 g Zucker</w:t>
      </w:r>
    </w:p>
    <w:p w14:paraId="271E7CCB" w14:textId="77777777" w:rsidR="009144DE" w:rsidRDefault="009144DE" w:rsidP="009144DE">
      <w:pPr>
        <w:rPr>
          <w:sz w:val="24"/>
          <w:szCs w:val="24"/>
        </w:rPr>
      </w:pPr>
      <w:r>
        <w:rPr>
          <w:sz w:val="24"/>
          <w:szCs w:val="24"/>
        </w:rPr>
        <w:t>200 ml Sahne</w:t>
      </w:r>
    </w:p>
    <w:p w14:paraId="57A64F69" w14:textId="77777777" w:rsidR="009144DE" w:rsidRDefault="009144DE" w:rsidP="009144DE">
      <w:pPr>
        <w:rPr>
          <w:sz w:val="24"/>
          <w:szCs w:val="24"/>
        </w:rPr>
      </w:pPr>
      <w:r>
        <w:rPr>
          <w:sz w:val="24"/>
          <w:szCs w:val="24"/>
        </w:rPr>
        <w:t>2 EL gemahlene Pistazien</w:t>
      </w:r>
    </w:p>
    <w:p w14:paraId="22415CEB" w14:textId="77777777" w:rsidR="009144DE" w:rsidRDefault="009144DE" w:rsidP="009144DE">
      <w:pPr>
        <w:rPr>
          <w:sz w:val="24"/>
          <w:szCs w:val="24"/>
        </w:rPr>
      </w:pPr>
      <w:r>
        <w:rPr>
          <w:sz w:val="24"/>
          <w:szCs w:val="24"/>
        </w:rPr>
        <w:t>¼ TL Kardamon</w:t>
      </w:r>
    </w:p>
    <w:p w14:paraId="40965AD1" w14:textId="77777777" w:rsidR="009144DE" w:rsidRDefault="009144DE" w:rsidP="009144DE">
      <w:pPr>
        <w:rPr>
          <w:sz w:val="24"/>
          <w:szCs w:val="24"/>
        </w:rPr>
      </w:pPr>
    </w:p>
    <w:p w14:paraId="620EF2C4" w14:textId="6EDE455C" w:rsidR="004D6013" w:rsidRDefault="004D6013" w:rsidP="009144DE">
      <w:pPr>
        <w:rPr>
          <w:sz w:val="24"/>
          <w:szCs w:val="24"/>
        </w:rPr>
      </w:pPr>
      <w:r>
        <w:rPr>
          <w:sz w:val="24"/>
          <w:szCs w:val="24"/>
        </w:rPr>
        <w:t>Zubereitung:</w:t>
      </w:r>
    </w:p>
    <w:p w14:paraId="6326EDA6" w14:textId="77777777" w:rsidR="009144DE" w:rsidRPr="004632E5" w:rsidRDefault="009144DE" w:rsidP="00B40E8C">
      <w:pPr>
        <w:pStyle w:val="ListParagraph"/>
        <w:numPr>
          <w:ilvl w:val="0"/>
          <w:numId w:val="1305"/>
        </w:numPr>
        <w:spacing w:after="120"/>
        <w:ind w:left="714" w:hanging="357"/>
        <w:contextualSpacing w:val="0"/>
        <w:jc w:val="both"/>
        <w:rPr>
          <w:sz w:val="24"/>
          <w:szCs w:val="24"/>
        </w:rPr>
      </w:pPr>
      <w:r w:rsidRPr="004632E5">
        <w:rPr>
          <w:sz w:val="24"/>
          <w:szCs w:val="24"/>
        </w:rPr>
        <w:t xml:space="preserve">Eier trennen. In einer Schüssel die Eigelbe und die Hälfte des Zuckers mit dem Schneebesen schaumig rühren. </w:t>
      </w:r>
    </w:p>
    <w:p w14:paraId="6777DE75" w14:textId="77777777" w:rsidR="009144DE" w:rsidRPr="004632E5" w:rsidRDefault="009144DE" w:rsidP="00B40E8C">
      <w:pPr>
        <w:pStyle w:val="ListParagraph"/>
        <w:numPr>
          <w:ilvl w:val="0"/>
          <w:numId w:val="1305"/>
        </w:numPr>
        <w:spacing w:after="120"/>
        <w:ind w:left="714" w:hanging="357"/>
        <w:contextualSpacing w:val="0"/>
        <w:jc w:val="both"/>
        <w:rPr>
          <w:sz w:val="24"/>
          <w:szCs w:val="24"/>
        </w:rPr>
      </w:pPr>
      <w:r w:rsidRPr="004632E5">
        <w:rPr>
          <w:sz w:val="24"/>
          <w:szCs w:val="24"/>
        </w:rPr>
        <w:t>Pistazien und Kardamon dazugeben. Sahne schlagen und unter die Eimasse heben. Eiweiße mit dem restlichen Zucker steif schlagen, dann unter die Masse heben. In Gläser füllen und 5 - 6 Stunden kaltstellen.</w:t>
      </w:r>
      <w:r w:rsidRPr="004632E5">
        <w:rPr>
          <w:sz w:val="24"/>
          <w:szCs w:val="24"/>
        </w:rPr>
        <w:br w:type="page"/>
      </w:r>
    </w:p>
    <w:p w14:paraId="7C9E1095" w14:textId="77777777" w:rsidR="009144DE" w:rsidRDefault="009144DE" w:rsidP="004D6013">
      <w:pPr>
        <w:pStyle w:val="Heading2"/>
        <w:spacing w:after="240"/>
      </w:pPr>
      <w:r>
        <w:lastRenderedPageBreak/>
        <w:t>Zwetschgenknödel</w:t>
      </w:r>
    </w:p>
    <w:p w14:paraId="6050AEB6" w14:textId="10853F37" w:rsidR="004D6013" w:rsidRPr="004D6013" w:rsidRDefault="004D6013" w:rsidP="009144DE">
      <w:pPr>
        <w:rPr>
          <w:sz w:val="24"/>
          <w:szCs w:val="24"/>
          <w:u w:val="single"/>
        </w:rPr>
      </w:pPr>
      <w:r w:rsidRPr="004D6013">
        <w:rPr>
          <w:sz w:val="24"/>
          <w:szCs w:val="24"/>
          <w:u w:val="single"/>
        </w:rPr>
        <w:t>Zutaten:</w:t>
      </w:r>
    </w:p>
    <w:p w14:paraId="56EF1B6A" w14:textId="3EABCFD3" w:rsidR="009144DE" w:rsidRDefault="009144DE" w:rsidP="009144DE">
      <w:pPr>
        <w:rPr>
          <w:sz w:val="24"/>
          <w:szCs w:val="24"/>
        </w:rPr>
      </w:pPr>
      <w:r>
        <w:rPr>
          <w:sz w:val="24"/>
          <w:szCs w:val="24"/>
        </w:rPr>
        <w:t>750 g Kartoffeln, gekocht</w:t>
      </w:r>
    </w:p>
    <w:p w14:paraId="2DFB91F1" w14:textId="77777777" w:rsidR="009144DE" w:rsidRDefault="009144DE" w:rsidP="009144DE">
      <w:pPr>
        <w:rPr>
          <w:sz w:val="24"/>
          <w:szCs w:val="24"/>
        </w:rPr>
      </w:pPr>
      <w:r>
        <w:rPr>
          <w:sz w:val="24"/>
          <w:szCs w:val="24"/>
        </w:rPr>
        <w:t>125 g Mehl</w:t>
      </w:r>
    </w:p>
    <w:p w14:paraId="271A9BA0" w14:textId="77777777" w:rsidR="009144DE" w:rsidRDefault="009144DE" w:rsidP="009144DE">
      <w:pPr>
        <w:rPr>
          <w:sz w:val="24"/>
          <w:szCs w:val="24"/>
        </w:rPr>
      </w:pPr>
      <w:r>
        <w:rPr>
          <w:sz w:val="24"/>
          <w:szCs w:val="24"/>
        </w:rPr>
        <w:t>3 Eier</w:t>
      </w:r>
    </w:p>
    <w:p w14:paraId="42D11122" w14:textId="77777777" w:rsidR="009144DE" w:rsidRDefault="009144DE" w:rsidP="009144DE">
      <w:pPr>
        <w:rPr>
          <w:sz w:val="24"/>
          <w:szCs w:val="24"/>
        </w:rPr>
      </w:pPr>
      <w:r>
        <w:rPr>
          <w:sz w:val="24"/>
          <w:szCs w:val="24"/>
        </w:rPr>
        <w:t>Salz</w:t>
      </w:r>
    </w:p>
    <w:p w14:paraId="698B0E2E" w14:textId="77777777" w:rsidR="009144DE" w:rsidRDefault="009144DE" w:rsidP="009144DE">
      <w:pPr>
        <w:rPr>
          <w:sz w:val="24"/>
          <w:szCs w:val="24"/>
        </w:rPr>
      </w:pPr>
      <w:r>
        <w:rPr>
          <w:sz w:val="24"/>
          <w:szCs w:val="24"/>
        </w:rPr>
        <w:t>Pflaumen</w:t>
      </w:r>
    </w:p>
    <w:p w14:paraId="16ABE9D5" w14:textId="77777777" w:rsidR="009144DE" w:rsidRDefault="009144DE" w:rsidP="009144DE">
      <w:pPr>
        <w:rPr>
          <w:sz w:val="24"/>
          <w:szCs w:val="24"/>
        </w:rPr>
      </w:pPr>
      <w:r>
        <w:rPr>
          <w:sz w:val="24"/>
          <w:szCs w:val="24"/>
        </w:rPr>
        <w:t>Würfelzucker</w:t>
      </w:r>
    </w:p>
    <w:p w14:paraId="5C36522A" w14:textId="77777777" w:rsidR="009144DE" w:rsidRDefault="009144DE" w:rsidP="009144DE">
      <w:pPr>
        <w:rPr>
          <w:sz w:val="24"/>
          <w:szCs w:val="24"/>
        </w:rPr>
      </w:pPr>
      <w:r>
        <w:rPr>
          <w:sz w:val="24"/>
          <w:szCs w:val="24"/>
        </w:rPr>
        <w:t>Butter</w:t>
      </w:r>
    </w:p>
    <w:p w14:paraId="2AFB0188" w14:textId="77777777" w:rsidR="009144DE" w:rsidRDefault="009144DE" w:rsidP="009144DE">
      <w:pPr>
        <w:rPr>
          <w:sz w:val="24"/>
          <w:szCs w:val="24"/>
        </w:rPr>
      </w:pPr>
      <w:r>
        <w:rPr>
          <w:sz w:val="24"/>
          <w:szCs w:val="24"/>
        </w:rPr>
        <w:t>Geriebene Semmelbrösel</w:t>
      </w:r>
    </w:p>
    <w:p w14:paraId="7A7683F0" w14:textId="77777777" w:rsidR="009144DE" w:rsidRDefault="009144DE" w:rsidP="009144DE">
      <w:pPr>
        <w:rPr>
          <w:sz w:val="24"/>
          <w:szCs w:val="24"/>
        </w:rPr>
      </w:pPr>
    </w:p>
    <w:p w14:paraId="69533F23" w14:textId="77777777" w:rsidR="004D6013" w:rsidRDefault="004D6013" w:rsidP="009144DE">
      <w:pPr>
        <w:rPr>
          <w:sz w:val="24"/>
          <w:szCs w:val="24"/>
        </w:rPr>
      </w:pPr>
    </w:p>
    <w:p w14:paraId="4A54FA8D" w14:textId="0BA199AF" w:rsidR="004D6013" w:rsidRDefault="004D6013" w:rsidP="009144DE">
      <w:pPr>
        <w:rPr>
          <w:sz w:val="24"/>
          <w:szCs w:val="24"/>
        </w:rPr>
      </w:pPr>
      <w:r>
        <w:rPr>
          <w:sz w:val="24"/>
          <w:szCs w:val="24"/>
        </w:rPr>
        <w:t>Zubereitung:</w:t>
      </w:r>
    </w:p>
    <w:p w14:paraId="2FB07D9B" w14:textId="77777777" w:rsidR="009144DE" w:rsidRPr="001758A1" w:rsidRDefault="009144DE" w:rsidP="00B40E8C">
      <w:pPr>
        <w:pStyle w:val="ListParagraph"/>
        <w:numPr>
          <w:ilvl w:val="0"/>
          <w:numId w:val="1306"/>
        </w:numPr>
        <w:spacing w:after="120"/>
        <w:ind w:left="714" w:hanging="357"/>
        <w:contextualSpacing w:val="0"/>
        <w:jc w:val="both"/>
        <w:rPr>
          <w:sz w:val="24"/>
          <w:szCs w:val="24"/>
        </w:rPr>
      </w:pPr>
      <w:r w:rsidRPr="001758A1">
        <w:rPr>
          <w:sz w:val="24"/>
          <w:szCs w:val="24"/>
        </w:rPr>
        <w:t xml:space="preserve">Die am Tag vorher gekochten Kartoffeln durchdrehen, mit Mehl, Eiern und Salz vermengen. </w:t>
      </w:r>
    </w:p>
    <w:p w14:paraId="20CF810C" w14:textId="77777777" w:rsidR="009144DE" w:rsidRPr="001758A1" w:rsidRDefault="009144DE" w:rsidP="00B40E8C">
      <w:pPr>
        <w:pStyle w:val="ListParagraph"/>
        <w:numPr>
          <w:ilvl w:val="0"/>
          <w:numId w:val="1306"/>
        </w:numPr>
        <w:spacing w:after="120"/>
        <w:ind w:left="714" w:hanging="357"/>
        <w:contextualSpacing w:val="0"/>
        <w:jc w:val="both"/>
        <w:rPr>
          <w:sz w:val="24"/>
          <w:szCs w:val="24"/>
        </w:rPr>
      </w:pPr>
      <w:r w:rsidRPr="001758A1">
        <w:rPr>
          <w:sz w:val="24"/>
          <w:szCs w:val="24"/>
        </w:rPr>
        <w:t>Die Pflaumen entsteinen und dafür 1 Stück Würfelzucker hineingeben. Von dem Teig 11-12 Klöße formen, in deren Mitte eine Pflaume stecken. Den Teig dünn halten.</w:t>
      </w:r>
    </w:p>
    <w:p w14:paraId="539665C0" w14:textId="77777777" w:rsidR="009144DE" w:rsidRPr="001758A1" w:rsidRDefault="009144DE" w:rsidP="00B40E8C">
      <w:pPr>
        <w:pStyle w:val="ListParagraph"/>
        <w:numPr>
          <w:ilvl w:val="0"/>
          <w:numId w:val="1306"/>
        </w:numPr>
        <w:spacing w:after="120"/>
        <w:ind w:left="714" w:hanging="357"/>
        <w:contextualSpacing w:val="0"/>
        <w:jc w:val="both"/>
        <w:rPr>
          <w:sz w:val="24"/>
          <w:szCs w:val="24"/>
        </w:rPr>
      </w:pPr>
      <w:r w:rsidRPr="001758A1">
        <w:rPr>
          <w:sz w:val="24"/>
          <w:szCs w:val="24"/>
        </w:rPr>
        <w:t xml:space="preserve">In Salzwasser kochen und mit in Butter gerösteten Semmelbröseln übergießen. Anstelle der Pflaumen kann man auch Aprikosen verwenden. </w:t>
      </w:r>
      <w:r w:rsidRPr="001758A1">
        <w:rPr>
          <w:sz w:val="24"/>
          <w:szCs w:val="24"/>
        </w:rPr>
        <w:br w:type="page"/>
      </w:r>
    </w:p>
    <w:p w14:paraId="1017332F" w14:textId="67C72191" w:rsidR="00337F62" w:rsidRDefault="00337F62" w:rsidP="002346A0">
      <w:pPr>
        <w:pStyle w:val="Heading2"/>
        <w:spacing w:after="240"/>
      </w:pPr>
      <w:r>
        <w:lastRenderedPageBreak/>
        <w:t xml:space="preserve">Zwetschgenknödel </w:t>
      </w:r>
      <w:r w:rsidR="002346A0">
        <w:t xml:space="preserve">bzw. Zwetschgenbuchteln </w:t>
      </w:r>
      <w:r>
        <w:t>Nr. 3</w:t>
      </w:r>
    </w:p>
    <w:p w14:paraId="6DFD4AB7" w14:textId="77777777" w:rsidR="00337F62" w:rsidRPr="002346A0" w:rsidRDefault="00337F62">
      <w:pPr>
        <w:rPr>
          <w:u w:val="single"/>
        </w:rPr>
      </w:pPr>
      <w:r w:rsidRPr="002346A0">
        <w:rPr>
          <w:u w:val="single"/>
        </w:rPr>
        <w:t>Zutaten:</w:t>
      </w:r>
    </w:p>
    <w:p w14:paraId="229AC2A6" w14:textId="77777777" w:rsidR="00337F62" w:rsidRDefault="00337F62">
      <w:r>
        <w:t>500 g Mehl</w:t>
      </w:r>
    </w:p>
    <w:p w14:paraId="4448C04E" w14:textId="77777777" w:rsidR="00EC3CE3" w:rsidRDefault="00337F62">
      <w:r>
        <w:t>1 Würfel frische Hefe</w:t>
      </w:r>
    </w:p>
    <w:p w14:paraId="7C51733A" w14:textId="77777777" w:rsidR="00EC3CE3" w:rsidRDefault="00EC3CE3">
      <w:r>
        <w:t>50 g Zucker</w:t>
      </w:r>
    </w:p>
    <w:p w14:paraId="4CB4F1C5" w14:textId="77777777" w:rsidR="00EC3CE3" w:rsidRDefault="00EC3CE3">
      <w:r>
        <w:t>250 l lauwarme Milch</w:t>
      </w:r>
    </w:p>
    <w:p w14:paraId="6D44EE9C" w14:textId="77777777" w:rsidR="00EC3CE3" w:rsidRDefault="00EC3CE3">
      <w:r>
        <w:t>1 Ei</w:t>
      </w:r>
    </w:p>
    <w:p w14:paraId="2DCCA1F7" w14:textId="77777777" w:rsidR="00EC3CE3" w:rsidRDefault="00EC3CE3">
      <w:r>
        <w:t>120 g lauwarme flüssige Butter</w:t>
      </w:r>
    </w:p>
    <w:p w14:paraId="0E8FFFDC" w14:textId="77777777" w:rsidR="00EC3CE3" w:rsidRDefault="00EC3CE3">
      <w:r>
        <w:t>1 Prise Salz</w:t>
      </w:r>
    </w:p>
    <w:p w14:paraId="51A4BAC2" w14:textId="77777777" w:rsidR="00EC3CE3" w:rsidRDefault="00EC3CE3">
      <w:r>
        <w:t>Etwas abgeriebene Zitronenschale</w:t>
      </w:r>
    </w:p>
    <w:p w14:paraId="7B6A668D" w14:textId="77777777" w:rsidR="00E3535F" w:rsidRDefault="00EC3CE3">
      <w:r>
        <w:t>Ca. 500 g Zwetschgen</w:t>
      </w:r>
      <w:r w:rsidR="00E3535F">
        <w:t xml:space="preserve"> (gewaschen und entsteint)</w:t>
      </w:r>
    </w:p>
    <w:p w14:paraId="25F18D0C" w14:textId="77777777" w:rsidR="00E3535F" w:rsidRDefault="00E3535F">
      <w:r>
        <w:t>Nochmals 40 g flüssige Butter</w:t>
      </w:r>
    </w:p>
    <w:p w14:paraId="6DD44452" w14:textId="77777777" w:rsidR="00E3535F" w:rsidRDefault="00E3535F"/>
    <w:p w14:paraId="0904AD87" w14:textId="77777777" w:rsidR="00E3535F" w:rsidRPr="002346A0" w:rsidRDefault="00E3535F">
      <w:pPr>
        <w:rPr>
          <w:u w:val="single"/>
        </w:rPr>
      </w:pPr>
      <w:r w:rsidRPr="002346A0">
        <w:rPr>
          <w:u w:val="single"/>
        </w:rPr>
        <w:t>Zubereitung:</w:t>
      </w:r>
    </w:p>
    <w:p w14:paraId="13E46CBD" w14:textId="14033395" w:rsidR="006057DE" w:rsidRDefault="00E3535F" w:rsidP="00B40E8C">
      <w:pPr>
        <w:pStyle w:val="ListParagraph"/>
        <w:numPr>
          <w:ilvl w:val="0"/>
          <w:numId w:val="1995"/>
        </w:numPr>
        <w:spacing w:after="120"/>
        <w:ind w:left="714" w:hanging="357"/>
        <w:contextualSpacing w:val="0"/>
        <w:jc w:val="both"/>
      </w:pPr>
      <w:r>
        <w:t>Mehl in einen Rührschüssel gebe</w:t>
      </w:r>
      <w:r w:rsidR="002346A0">
        <w:t>n</w:t>
      </w:r>
      <w:r>
        <w:t xml:space="preserve">, Zucker, lauwarme Milch, aufgelöste Hefe, Butter, Ei, Salz und Zitronenschale dazugeben. Zu einem glatten </w:t>
      </w:r>
      <w:r w:rsidR="002346A0">
        <w:t>T</w:t>
      </w:r>
      <w:r>
        <w:t xml:space="preserve">eig verarbeiten (ist etwas weich) und zugedeckt ca. 30 Minuten gehen lassen. Den Teig etwa 1 </w:t>
      </w:r>
      <w:r w:rsidR="002346A0">
        <w:t>Z</w:t>
      </w:r>
      <w:r>
        <w:t xml:space="preserve">entimeter dick ausrollen, in etwa </w:t>
      </w:r>
      <w:r w:rsidR="006057DE">
        <w:t>8-10 cm große Quadrate schneiden. Auf jedes Quadrat eine mit einem Würfelzucker gefüllte Zwetschge geben. Jeweils die gegenüberliegenden Teigseiten über die Zwetschge klappen, die B</w:t>
      </w:r>
      <w:r w:rsidR="002346A0">
        <w:t>u</w:t>
      </w:r>
      <w:r w:rsidR="006057DE">
        <w:t>chteln in eine gefettete Form setzen.</w:t>
      </w:r>
    </w:p>
    <w:p w14:paraId="610E4392" w14:textId="3ABA4AFA" w:rsidR="002346A0" w:rsidRDefault="002346A0" w:rsidP="00B40E8C">
      <w:pPr>
        <w:pStyle w:val="ListParagraph"/>
        <w:numPr>
          <w:ilvl w:val="0"/>
          <w:numId w:val="1995"/>
        </w:numPr>
        <w:spacing w:after="120"/>
        <w:ind w:left="714" w:hanging="357"/>
        <w:contextualSpacing w:val="0"/>
        <w:jc w:val="both"/>
      </w:pPr>
      <w:r>
        <w:t>Nochmals 20 Minuten gehen lassen, dann mit flüssiger Butter bestreichen und bei 190 Grad Ober- und Unterhitze etwa 35 Minuten lang backen. Gleich nach dem Backen mit Puderzucker bestäuben und auf einem Kuchengitter etwas abkühlen lassen. Die einzelnen Buchteln vom Kuchen abbrechen. Lauwarm schmecken sie am besten.</w:t>
      </w:r>
    </w:p>
    <w:p w14:paraId="427CF7B6" w14:textId="17DB1E35" w:rsidR="00337F62" w:rsidRPr="002346A0" w:rsidRDefault="00337F62" w:rsidP="00B40E8C">
      <w:pPr>
        <w:pStyle w:val="ListParagraph"/>
        <w:numPr>
          <w:ilvl w:val="0"/>
          <w:numId w:val="1995"/>
        </w:numPr>
        <w:spacing w:after="120"/>
        <w:ind w:left="714" w:hanging="357"/>
        <w:contextualSpacing w:val="0"/>
        <w:jc w:val="both"/>
        <w:rPr>
          <w:rFonts w:asciiTheme="majorHAnsi" w:eastAsiaTheme="majorEastAsia" w:hAnsiTheme="majorHAnsi" w:cstheme="majorBidi"/>
          <w:color w:val="2F5496" w:themeColor="accent1" w:themeShade="BF"/>
          <w:sz w:val="26"/>
          <w:szCs w:val="26"/>
        </w:rPr>
      </w:pPr>
      <w:r>
        <w:br w:type="page"/>
      </w:r>
    </w:p>
    <w:p w14:paraId="4BCA6006" w14:textId="242F37D0" w:rsidR="009144DE" w:rsidRDefault="009144DE" w:rsidP="004D6013">
      <w:pPr>
        <w:pStyle w:val="Heading2"/>
        <w:spacing w:after="240"/>
      </w:pPr>
      <w:r>
        <w:lastRenderedPageBreak/>
        <w:t>Mangocreme</w:t>
      </w:r>
    </w:p>
    <w:p w14:paraId="2DD2A7E3" w14:textId="2C61FA09" w:rsidR="009144DE" w:rsidRDefault="009144DE" w:rsidP="009144DE">
      <w:pPr>
        <w:rPr>
          <w:sz w:val="24"/>
          <w:szCs w:val="24"/>
        </w:rPr>
      </w:pPr>
      <w:r w:rsidRPr="004D6013">
        <w:rPr>
          <w:sz w:val="24"/>
          <w:szCs w:val="24"/>
          <w:u w:val="single"/>
        </w:rPr>
        <w:t>Zutaten</w:t>
      </w:r>
      <w:r>
        <w:rPr>
          <w:sz w:val="24"/>
          <w:szCs w:val="24"/>
        </w:rPr>
        <w:t xml:space="preserve"> </w:t>
      </w:r>
      <w:r w:rsidR="004D6013">
        <w:rPr>
          <w:sz w:val="24"/>
          <w:szCs w:val="24"/>
        </w:rPr>
        <w:t>(</w:t>
      </w:r>
      <w:r>
        <w:rPr>
          <w:sz w:val="24"/>
          <w:szCs w:val="24"/>
        </w:rPr>
        <w:t>für 4 Portionen</w:t>
      </w:r>
      <w:r w:rsidR="004D6013">
        <w:rPr>
          <w:sz w:val="24"/>
          <w:szCs w:val="24"/>
        </w:rPr>
        <w:t>):</w:t>
      </w:r>
    </w:p>
    <w:p w14:paraId="057F83EA" w14:textId="77777777" w:rsidR="009144DE" w:rsidRDefault="009144DE" w:rsidP="009144DE">
      <w:pPr>
        <w:rPr>
          <w:sz w:val="24"/>
          <w:szCs w:val="24"/>
        </w:rPr>
      </w:pPr>
      <w:r>
        <w:rPr>
          <w:sz w:val="24"/>
          <w:szCs w:val="24"/>
        </w:rPr>
        <w:t>200 g Sahne</w:t>
      </w:r>
    </w:p>
    <w:p w14:paraId="07F45053" w14:textId="77777777" w:rsidR="009144DE" w:rsidRDefault="009144DE" w:rsidP="009144DE">
      <w:pPr>
        <w:rPr>
          <w:sz w:val="24"/>
          <w:szCs w:val="24"/>
        </w:rPr>
      </w:pPr>
      <w:r>
        <w:rPr>
          <w:sz w:val="24"/>
          <w:szCs w:val="24"/>
        </w:rPr>
        <w:t>1 Päckchen Sahnesteif</w:t>
      </w:r>
    </w:p>
    <w:p w14:paraId="42BA28FD" w14:textId="77777777" w:rsidR="009144DE" w:rsidRDefault="009144DE" w:rsidP="009144DE">
      <w:pPr>
        <w:rPr>
          <w:sz w:val="24"/>
          <w:szCs w:val="24"/>
        </w:rPr>
      </w:pPr>
      <w:r>
        <w:rPr>
          <w:sz w:val="24"/>
          <w:szCs w:val="24"/>
        </w:rPr>
        <w:t>1 Dose Mango oder frisch</w:t>
      </w:r>
    </w:p>
    <w:p w14:paraId="7AC34B85" w14:textId="77777777" w:rsidR="009144DE" w:rsidRDefault="009144DE" w:rsidP="009144DE">
      <w:pPr>
        <w:rPr>
          <w:sz w:val="24"/>
          <w:szCs w:val="24"/>
        </w:rPr>
      </w:pPr>
      <w:r>
        <w:rPr>
          <w:sz w:val="24"/>
          <w:szCs w:val="24"/>
        </w:rPr>
        <w:t>25 g Zitronensaft</w:t>
      </w:r>
    </w:p>
    <w:p w14:paraId="313536D0" w14:textId="77777777" w:rsidR="009144DE" w:rsidRDefault="009144DE" w:rsidP="009144DE">
      <w:pPr>
        <w:rPr>
          <w:sz w:val="24"/>
          <w:szCs w:val="24"/>
        </w:rPr>
      </w:pPr>
      <w:r>
        <w:rPr>
          <w:sz w:val="24"/>
          <w:szCs w:val="24"/>
        </w:rPr>
        <w:t>150 g Naturjoghurt</w:t>
      </w:r>
    </w:p>
    <w:p w14:paraId="61848906" w14:textId="77777777" w:rsidR="009144DE" w:rsidRDefault="009144DE" w:rsidP="009144DE">
      <w:pPr>
        <w:rPr>
          <w:sz w:val="24"/>
          <w:szCs w:val="24"/>
        </w:rPr>
      </w:pPr>
    </w:p>
    <w:p w14:paraId="3BDE1C4A" w14:textId="335CFCDD" w:rsidR="004D6013" w:rsidRDefault="004D6013" w:rsidP="009144DE">
      <w:pPr>
        <w:rPr>
          <w:sz w:val="24"/>
          <w:szCs w:val="24"/>
        </w:rPr>
      </w:pPr>
      <w:r>
        <w:rPr>
          <w:sz w:val="24"/>
          <w:szCs w:val="24"/>
        </w:rPr>
        <w:t>Zubereitung:</w:t>
      </w:r>
    </w:p>
    <w:p w14:paraId="3489A59D" w14:textId="77777777" w:rsidR="009144DE" w:rsidRDefault="009144DE" w:rsidP="009144DE">
      <w:pPr>
        <w:jc w:val="both"/>
        <w:rPr>
          <w:sz w:val="24"/>
          <w:szCs w:val="24"/>
        </w:rPr>
      </w:pPr>
      <w:r>
        <w:rPr>
          <w:sz w:val="24"/>
          <w:szCs w:val="24"/>
        </w:rPr>
        <w:t>Sahne und Sahnesteif steif schlagen. Mango und Zitronensaft fein pürieren. Dann mit dem Joghurt zur Sahne geben und untermischen. Im Kühlschrank 2 stunden kaltstellen.</w:t>
      </w:r>
    </w:p>
    <w:p w14:paraId="1FA34A3C" w14:textId="77777777" w:rsidR="009144DE" w:rsidRDefault="009144DE" w:rsidP="009144DE">
      <w:pPr>
        <w:rPr>
          <w:sz w:val="24"/>
          <w:szCs w:val="24"/>
        </w:rPr>
      </w:pPr>
    </w:p>
    <w:p w14:paraId="56639D3D" w14:textId="77777777" w:rsidR="009144DE" w:rsidRDefault="009144DE" w:rsidP="009144DE">
      <w:pPr>
        <w:rPr>
          <w:sz w:val="24"/>
          <w:szCs w:val="24"/>
        </w:rPr>
      </w:pPr>
      <w:r>
        <w:rPr>
          <w:sz w:val="24"/>
          <w:szCs w:val="24"/>
        </w:rPr>
        <w:br w:type="page"/>
      </w:r>
    </w:p>
    <w:p w14:paraId="469404E7" w14:textId="77777777" w:rsidR="009144DE" w:rsidRDefault="009144DE" w:rsidP="004D6013">
      <w:pPr>
        <w:pStyle w:val="Heading2"/>
        <w:spacing w:after="240"/>
      </w:pPr>
      <w:r>
        <w:lastRenderedPageBreak/>
        <w:t>Mascarpone-Creme</w:t>
      </w:r>
    </w:p>
    <w:p w14:paraId="378CE04B" w14:textId="75A80D15" w:rsidR="009144DE" w:rsidRDefault="009144DE" w:rsidP="009144DE">
      <w:pPr>
        <w:rPr>
          <w:sz w:val="24"/>
          <w:szCs w:val="24"/>
        </w:rPr>
      </w:pPr>
      <w:r w:rsidRPr="004D6013">
        <w:rPr>
          <w:sz w:val="24"/>
          <w:szCs w:val="24"/>
          <w:u w:val="single"/>
        </w:rPr>
        <w:t>Zutaten</w:t>
      </w:r>
      <w:r>
        <w:rPr>
          <w:sz w:val="24"/>
          <w:szCs w:val="24"/>
        </w:rPr>
        <w:t xml:space="preserve"> </w:t>
      </w:r>
      <w:r w:rsidR="004D6013">
        <w:rPr>
          <w:sz w:val="24"/>
          <w:szCs w:val="24"/>
        </w:rPr>
        <w:t>(</w:t>
      </w:r>
      <w:r>
        <w:rPr>
          <w:sz w:val="24"/>
          <w:szCs w:val="24"/>
        </w:rPr>
        <w:t>für 6 – 8 Portionen</w:t>
      </w:r>
      <w:r w:rsidR="004D6013">
        <w:rPr>
          <w:sz w:val="24"/>
          <w:szCs w:val="24"/>
        </w:rPr>
        <w:t>)</w:t>
      </w:r>
    </w:p>
    <w:p w14:paraId="328576F0" w14:textId="77777777" w:rsidR="009144DE" w:rsidRDefault="009144DE" w:rsidP="009144DE">
      <w:pPr>
        <w:rPr>
          <w:sz w:val="24"/>
          <w:szCs w:val="24"/>
        </w:rPr>
      </w:pPr>
      <w:r>
        <w:rPr>
          <w:sz w:val="24"/>
          <w:szCs w:val="24"/>
        </w:rPr>
        <w:t>½ Tüte Amarettini</w:t>
      </w:r>
    </w:p>
    <w:p w14:paraId="453098EC" w14:textId="77777777" w:rsidR="009144DE" w:rsidRDefault="009144DE" w:rsidP="009144DE">
      <w:pPr>
        <w:rPr>
          <w:sz w:val="24"/>
          <w:szCs w:val="24"/>
        </w:rPr>
      </w:pPr>
      <w:r>
        <w:rPr>
          <w:sz w:val="24"/>
          <w:szCs w:val="24"/>
        </w:rPr>
        <w:t>250 g Mascarpone</w:t>
      </w:r>
    </w:p>
    <w:p w14:paraId="7467775D" w14:textId="77777777" w:rsidR="009144DE" w:rsidRDefault="009144DE" w:rsidP="009144DE">
      <w:pPr>
        <w:rPr>
          <w:sz w:val="24"/>
          <w:szCs w:val="24"/>
        </w:rPr>
      </w:pPr>
      <w:r>
        <w:rPr>
          <w:sz w:val="24"/>
          <w:szCs w:val="24"/>
        </w:rPr>
        <w:t>500 g rote Grütze</w:t>
      </w:r>
    </w:p>
    <w:p w14:paraId="405B1EA0" w14:textId="77777777" w:rsidR="009144DE" w:rsidRDefault="009144DE" w:rsidP="009144DE">
      <w:pPr>
        <w:rPr>
          <w:sz w:val="24"/>
          <w:szCs w:val="24"/>
        </w:rPr>
      </w:pPr>
      <w:r>
        <w:rPr>
          <w:sz w:val="24"/>
          <w:szCs w:val="24"/>
        </w:rPr>
        <w:t>250 g Magerquark</w:t>
      </w:r>
    </w:p>
    <w:p w14:paraId="02B2B313" w14:textId="77777777" w:rsidR="009144DE" w:rsidRDefault="009144DE" w:rsidP="009144DE">
      <w:pPr>
        <w:rPr>
          <w:sz w:val="24"/>
          <w:szCs w:val="24"/>
        </w:rPr>
      </w:pPr>
      <w:r>
        <w:rPr>
          <w:sz w:val="24"/>
          <w:szCs w:val="24"/>
        </w:rPr>
        <w:t>2 Becher Joghurt (1,5% Fett)</w:t>
      </w:r>
    </w:p>
    <w:p w14:paraId="1C8C964E" w14:textId="77777777" w:rsidR="009144DE" w:rsidRDefault="009144DE" w:rsidP="009144DE">
      <w:pPr>
        <w:rPr>
          <w:sz w:val="24"/>
          <w:szCs w:val="24"/>
        </w:rPr>
      </w:pPr>
      <w:r>
        <w:rPr>
          <w:sz w:val="24"/>
          <w:szCs w:val="24"/>
        </w:rPr>
        <w:t>200 ml geschlagene Sahne</w:t>
      </w:r>
    </w:p>
    <w:p w14:paraId="586EDCDE" w14:textId="77777777" w:rsidR="009144DE" w:rsidRDefault="009144DE" w:rsidP="009144DE">
      <w:pPr>
        <w:rPr>
          <w:sz w:val="24"/>
          <w:szCs w:val="24"/>
        </w:rPr>
      </w:pPr>
    </w:p>
    <w:p w14:paraId="794A579C" w14:textId="1B7BBB0C" w:rsidR="004D6013" w:rsidRDefault="004D6013" w:rsidP="009144DE">
      <w:pPr>
        <w:rPr>
          <w:sz w:val="24"/>
          <w:szCs w:val="24"/>
        </w:rPr>
      </w:pPr>
      <w:r>
        <w:rPr>
          <w:sz w:val="24"/>
          <w:szCs w:val="24"/>
        </w:rPr>
        <w:t>Zubereitung:</w:t>
      </w:r>
    </w:p>
    <w:p w14:paraId="301C19C6" w14:textId="77777777" w:rsidR="009144DE" w:rsidRDefault="009144DE" w:rsidP="009144DE">
      <w:pPr>
        <w:jc w:val="both"/>
        <w:rPr>
          <w:sz w:val="24"/>
          <w:szCs w:val="24"/>
        </w:rPr>
      </w:pPr>
      <w:r>
        <w:rPr>
          <w:sz w:val="24"/>
          <w:szCs w:val="24"/>
        </w:rPr>
        <w:t>Mascarpone, Magerquark und Joghurt vermischen, die Sahne unterziehen. Amarettini zerbröseln. Dann schichten: Quarkcreme, rote Grütze, Kekse usw. Die letzte Schicht sollte Quarkcreme sein. Eventuell mit Kakao oder Keksen verzieren.</w:t>
      </w:r>
    </w:p>
    <w:p w14:paraId="411594B3" w14:textId="77777777" w:rsidR="009144DE" w:rsidRDefault="009144DE" w:rsidP="009144DE">
      <w:pPr>
        <w:jc w:val="both"/>
        <w:rPr>
          <w:sz w:val="24"/>
          <w:szCs w:val="24"/>
        </w:rPr>
      </w:pPr>
      <w:r>
        <w:rPr>
          <w:sz w:val="24"/>
          <w:szCs w:val="24"/>
        </w:rPr>
        <w:br w:type="page"/>
      </w:r>
    </w:p>
    <w:p w14:paraId="73F673B6" w14:textId="77777777" w:rsidR="009144DE" w:rsidRDefault="009144DE" w:rsidP="004D6013">
      <w:pPr>
        <w:pStyle w:val="Heading2"/>
        <w:spacing w:after="240"/>
      </w:pPr>
      <w:r>
        <w:lastRenderedPageBreak/>
        <w:t>Erdbeer-Eispops mit Minzzucker</w:t>
      </w:r>
    </w:p>
    <w:p w14:paraId="50C20168" w14:textId="2092C727" w:rsidR="009144DE" w:rsidRDefault="009144DE" w:rsidP="009144DE">
      <w:pPr>
        <w:rPr>
          <w:sz w:val="24"/>
          <w:szCs w:val="24"/>
        </w:rPr>
      </w:pPr>
      <w:r w:rsidRPr="004D6013">
        <w:rPr>
          <w:sz w:val="24"/>
          <w:szCs w:val="24"/>
          <w:u w:val="single"/>
        </w:rPr>
        <w:t>Zutaten</w:t>
      </w:r>
      <w:r>
        <w:rPr>
          <w:sz w:val="24"/>
          <w:szCs w:val="24"/>
        </w:rPr>
        <w:t xml:space="preserve"> </w:t>
      </w:r>
      <w:r w:rsidR="004D6013">
        <w:rPr>
          <w:sz w:val="24"/>
          <w:szCs w:val="24"/>
        </w:rPr>
        <w:t>(</w:t>
      </w:r>
      <w:r>
        <w:rPr>
          <w:sz w:val="24"/>
          <w:szCs w:val="24"/>
        </w:rPr>
        <w:t>für 12 Stück</w:t>
      </w:r>
      <w:r w:rsidR="004D6013">
        <w:rPr>
          <w:sz w:val="24"/>
          <w:szCs w:val="24"/>
        </w:rPr>
        <w:t>):</w:t>
      </w:r>
    </w:p>
    <w:p w14:paraId="3DBCC906" w14:textId="77777777" w:rsidR="009144DE" w:rsidRDefault="009144DE" w:rsidP="009144DE">
      <w:pPr>
        <w:rPr>
          <w:sz w:val="24"/>
          <w:szCs w:val="24"/>
        </w:rPr>
      </w:pPr>
      <w:r>
        <w:rPr>
          <w:sz w:val="24"/>
          <w:szCs w:val="24"/>
        </w:rPr>
        <w:t>500 g Erdbeeren</w:t>
      </w:r>
    </w:p>
    <w:p w14:paraId="0E78C7A5" w14:textId="77777777" w:rsidR="009144DE" w:rsidRDefault="009144DE" w:rsidP="009144DE">
      <w:pPr>
        <w:rPr>
          <w:sz w:val="24"/>
          <w:szCs w:val="24"/>
        </w:rPr>
      </w:pPr>
      <w:r>
        <w:rPr>
          <w:sz w:val="24"/>
          <w:szCs w:val="24"/>
        </w:rPr>
        <w:t>110 g Zucker</w:t>
      </w:r>
    </w:p>
    <w:p w14:paraId="4A8FBDF6" w14:textId="77777777" w:rsidR="009144DE" w:rsidRDefault="009144DE" w:rsidP="009144DE">
      <w:pPr>
        <w:rPr>
          <w:sz w:val="24"/>
          <w:szCs w:val="24"/>
        </w:rPr>
      </w:pPr>
      <w:r>
        <w:rPr>
          <w:sz w:val="24"/>
          <w:szCs w:val="24"/>
        </w:rPr>
        <w:t>Saft und Zesten einer Limette</w:t>
      </w:r>
    </w:p>
    <w:p w14:paraId="077768FA" w14:textId="77777777" w:rsidR="009144DE" w:rsidRDefault="009144DE" w:rsidP="009144DE">
      <w:pPr>
        <w:rPr>
          <w:sz w:val="24"/>
          <w:szCs w:val="24"/>
        </w:rPr>
      </w:pPr>
      <w:r>
        <w:rPr>
          <w:sz w:val="24"/>
          <w:szCs w:val="24"/>
        </w:rPr>
        <w:t>Frische Minze</w:t>
      </w:r>
    </w:p>
    <w:p w14:paraId="0B02F3CC" w14:textId="77777777" w:rsidR="009144DE" w:rsidRDefault="009144DE" w:rsidP="009144DE">
      <w:pPr>
        <w:rPr>
          <w:sz w:val="24"/>
          <w:szCs w:val="24"/>
        </w:rPr>
      </w:pPr>
      <w:r>
        <w:rPr>
          <w:sz w:val="24"/>
          <w:szCs w:val="24"/>
        </w:rPr>
        <w:t>12 Sektgläser</w:t>
      </w:r>
    </w:p>
    <w:p w14:paraId="0B4F9CB3" w14:textId="77777777" w:rsidR="009144DE" w:rsidRDefault="009144DE" w:rsidP="009144DE">
      <w:pPr>
        <w:rPr>
          <w:sz w:val="24"/>
          <w:szCs w:val="24"/>
        </w:rPr>
      </w:pPr>
      <w:r>
        <w:rPr>
          <w:sz w:val="24"/>
          <w:szCs w:val="24"/>
        </w:rPr>
        <w:t>12 Stiele frischer Minze</w:t>
      </w:r>
    </w:p>
    <w:p w14:paraId="083B2C5D" w14:textId="77777777" w:rsidR="009144DE" w:rsidRDefault="009144DE" w:rsidP="009144DE">
      <w:pPr>
        <w:rPr>
          <w:sz w:val="24"/>
          <w:szCs w:val="24"/>
        </w:rPr>
      </w:pPr>
      <w:r>
        <w:rPr>
          <w:sz w:val="24"/>
          <w:szCs w:val="24"/>
        </w:rPr>
        <w:t>12 Holzspieße</w:t>
      </w:r>
    </w:p>
    <w:p w14:paraId="61219B23" w14:textId="77777777" w:rsidR="009144DE" w:rsidRDefault="009144DE" w:rsidP="009144DE">
      <w:pPr>
        <w:rPr>
          <w:sz w:val="24"/>
          <w:szCs w:val="24"/>
        </w:rPr>
      </w:pPr>
    </w:p>
    <w:p w14:paraId="1CA452FC" w14:textId="77777777" w:rsidR="004D6013" w:rsidRDefault="004D6013" w:rsidP="009144DE">
      <w:pPr>
        <w:rPr>
          <w:sz w:val="24"/>
          <w:szCs w:val="24"/>
        </w:rPr>
      </w:pPr>
    </w:p>
    <w:p w14:paraId="76B2284E" w14:textId="0525DC32" w:rsidR="004D6013" w:rsidRDefault="004D6013" w:rsidP="009144DE">
      <w:pPr>
        <w:rPr>
          <w:sz w:val="24"/>
          <w:szCs w:val="24"/>
        </w:rPr>
      </w:pPr>
      <w:r>
        <w:rPr>
          <w:sz w:val="24"/>
          <w:szCs w:val="24"/>
        </w:rPr>
        <w:t>Zubereitung:</w:t>
      </w:r>
    </w:p>
    <w:p w14:paraId="6149861F" w14:textId="77777777" w:rsidR="009144DE" w:rsidRPr="006855A0" w:rsidRDefault="009144DE" w:rsidP="00B40E8C">
      <w:pPr>
        <w:pStyle w:val="ListParagraph"/>
        <w:numPr>
          <w:ilvl w:val="0"/>
          <w:numId w:val="1296"/>
        </w:numPr>
        <w:spacing w:after="120"/>
        <w:ind w:left="714" w:hanging="357"/>
        <w:contextualSpacing w:val="0"/>
        <w:jc w:val="both"/>
        <w:rPr>
          <w:sz w:val="24"/>
          <w:szCs w:val="24"/>
        </w:rPr>
      </w:pPr>
      <w:r w:rsidRPr="006855A0">
        <w:rPr>
          <w:sz w:val="24"/>
          <w:szCs w:val="24"/>
        </w:rPr>
        <w:t xml:space="preserve">Erdbeeren mit 30 g Zucker pürieren. Saft und Zesten der Limette untermischen. Die Masse auf 12 Sektgläser verteilen, Holzstäbchen und Minzestiel hineinstecken und mindestens 12 Stunden gefrieren lassen. </w:t>
      </w:r>
    </w:p>
    <w:p w14:paraId="5CAB4F7E" w14:textId="77777777" w:rsidR="009144DE" w:rsidRPr="006855A0" w:rsidRDefault="009144DE" w:rsidP="00B40E8C">
      <w:pPr>
        <w:pStyle w:val="ListParagraph"/>
        <w:numPr>
          <w:ilvl w:val="0"/>
          <w:numId w:val="1296"/>
        </w:numPr>
        <w:spacing w:after="120"/>
        <w:ind w:left="714" w:hanging="357"/>
        <w:contextualSpacing w:val="0"/>
        <w:jc w:val="both"/>
        <w:rPr>
          <w:sz w:val="24"/>
          <w:szCs w:val="24"/>
        </w:rPr>
      </w:pPr>
      <w:r w:rsidRPr="006855A0">
        <w:rPr>
          <w:sz w:val="24"/>
          <w:szCs w:val="24"/>
        </w:rPr>
        <w:t xml:space="preserve">80 g Zucker und Minze pürieren, bis sich der Zucker grün färbt. </w:t>
      </w:r>
    </w:p>
    <w:p w14:paraId="331574C2" w14:textId="77777777" w:rsidR="009144DE" w:rsidRPr="006855A0" w:rsidRDefault="009144DE" w:rsidP="00B40E8C">
      <w:pPr>
        <w:pStyle w:val="ListParagraph"/>
        <w:numPr>
          <w:ilvl w:val="0"/>
          <w:numId w:val="1296"/>
        </w:numPr>
        <w:spacing w:after="120"/>
        <w:ind w:left="714" w:hanging="357"/>
        <w:contextualSpacing w:val="0"/>
        <w:jc w:val="both"/>
        <w:rPr>
          <w:sz w:val="24"/>
          <w:szCs w:val="24"/>
        </w:rPr>
      </w:pPr>
      <w:r w:rsidRPr="006855A0">
        <w:rPr>
          <w:sz w:val="24"/>
          <w:szCs w:val="24"/>
        </w:rPr>
        <w:t>Die Eispops aus dem Glas lösen und in den Minzzucker tunken.</w:t>
      </w:r>
      <w:r w:rsidRPr="006855A0">
        <w:rPr>
          <w:sz w:val="24"/>
          <w:szCs w:val="24"/>
        </w:rPr>
        <w:br w:type="page"/>
      </w:r>
    </w:p>
    <w:p w14:paraId="592D041A" w14:textId="73BEE4C9" w:rsidR="009144DE" w:rsidRDefault="009144DE" w:rsidP="004D6013">
      <w:pPr>
        <w:pStyle w:val="Heading2"/>
        <w:spacing w:after="240"/>
      </w:pPr>
      <w:r>
        <w:lastRenderedPageBreak/>
        <w:t>Zabaglione</w:t>
      </w:r>
      <w:r w:rsidR="00F61096">
        <w:rPr>
          <w:rStyle w:val="FootnoteReference"/>
        </w:rPr>
        <w:footnoteReference w:id="1426"/>
      </w:r>
    </w:p>
    <w:p w14:paraId="2F033A2E" w14:textId="3905F872" w:rsidR="009144DE" w:rsidRDefault="009144DE" w:rsidP="009144DE">
      <w:pPr>
        <w:rPr>
          <w:sz w:val="24"/>
          <w:szCs w:val="24"/>
        </w:rPr>
      </w:pPr>
      <w:r w:rsidRPr="004D6013">
        <w:rPr>
          <w:sz w:val="24"/>
          <w:szCs w:val="24"/>
          <w:u w:val="single"/>
        </w:rPr>
        <w:t>Zutaten</w:t>
      </w:r>
      <w:r>
        <w:rPr>
          <w:sz w:val="24"/>
          <w:szCs w:val="24"/>
        </w:rPr>
        <w:t xml:space="preserve"> </w:t>
      </w:r>
      <w:r w:rsidR="004D6013">
        <w:rPr>
          <w:sz w:val="24"/>
          <w:szCs w:val="24"/>
        </w:rPr>
        <w:t>(</w:t>
      </w:r>
      <w:r>
        <w:rPr>
          <w:sz w:val="24"/>
          <w:szCs w:val="24"/>
        </w:rPr>
        <w:t>für 2 Portionen</w:t>
      </w:r>
      <w:r w:rsidR="004D6013">
        <w:rPr>
          <w:sz w:val="24"/>
          <w:szCs w:val="24"/>
        </w:rPr>
        <w:t>):</w:t>
      </w:r>
    </w:p>
    <w:p w14:paraId="29DBBD4C" w14:textId="77777777" w:rsidR="009144DE" w:rsidRDefault="009144DE" w:rsidP="009144DE">
      <w:pPr>
        <w:rPr>
          <w:sz w:val="24"/>
          <w:szCs w:val="24"/>
        </w:rPr>
      </w:pPr>
      <w:r>
        <w:rPr>
          <w:sz w:val="24"/>
          <w:szCs w:val="24"/>
        </w:rPr>
        <w:t>4 Eier</w:t>
      </w:r>
    </w:p>
    <w:p w14:paraId="6DF9C421" w14:textId="77777777" w:rsidR="009144DE" w:rsidRDefault="009144DE" w:rsidP="009144DE">
      <w:pPr>
        <w:rPr>
          <w:sz w:val="24"/>
          <w:szCs w:val="24"/>
        </w:rPr>
      </w:pPr>
      <w:r>
        <w:rPr>
          <w:sz w:val="24"/>
          <w:szCs w:val="24"/>
        </w:rPr>
        <w:t>80 g Zucker</w:t>
      </w:r>
    </w:p>
    <w:p w14:paraId="21E616AF" w14:textId="77777777" w:rsidR="009144DE" w:rsidRDefault="009144DE" w:rsidP="009144DE">
      <w:pPr>
        <w:rPr>
          <w:sz w:val="24"/>
          <w:szCs w:val="24"/>
        </w:rPr>
      </w:pPr>
      <w:r>
        <w:rPr>
          <w:sz w:val="24"/>
          <w:szCs w:val="24"/>
        </w:rPr>
        <w:t>100 ml Marsala all’uovo (oder normaler Marsala)</w:t>
      </w:r>
    </w:p>
    <w:p w14:paraId="1300F23F" w14:textId="77777777" w:rsidR="009144DE" w:rsidRDefault="009144DE" w:rsidP="009144DE">
      <w:pPr>
        <w:rPr>
          <w:sz w:val="24"/>
          <w:szCs w:val="24"/>
        </w:rPr>
      </w:pPr>
      <w:r>
        <w:rPr>
          <w:sz w:val="24"/>
          <w:szCs w:val="24"/>
        </w:rPr>
        <w:t>100 g frische Beeren (oder mehr)</w:t>
      </w:r>
    </w:p>
    <w:p w14:paraId="265A16FB" w14:textId="77777777" w:rsidR="009144DE" w:rsidRDefault="009144DE" w:rsidP="009144DE">
      <w:pPr>
        <w:rPr>
          <w:sz w:val="24"/>
          <w:szCs w:val="24"/>
        </w:rPr>
      </w:pPr>
      <w:r>
        <w:rPr>
          <w:sz w:val="24"/>
          <w:szCs w:val="24"/>
        </w:rPr>
        <w:t>Evtl. Puderzucker</w:t>
      </w:r>
    </w:p>
    <w:p w14:paraId="69306895" w14:textId="77777777" w:rsidR="009144DE" w:rsidRDefault="009144DE" w:rsidP="009144DE">
      <w:pPr>
        <w:jc w:val="both"/>
        <w:rPr>
          <w:sz w:val="24"/>
          <w:szCs w:val="24"/>
        </w:rPr>
      </w:pPr>
    </w:p>
    <w:p w14:paraId="1CAE0073" w14:textId="5F0F918D" w:rsidR="004D6013" w:rsidRDefault="004D6013" w:rsidP="009144DE">
      <w:pPr>
        <w:jc w:val="both"/>
        <w:rPr>
          <w:sz w:val="24"/>
          <w:szCs w:val="24"/>
        </w:rPr>
      </w:pPr>
      <w:r>
        <w:rPr>
          <w:sz w:val="24"/>
          <w:szCs w:val="24"/>
        </w:rPr>
        <w:t>Zubereitung:</w:t>
      </w:r>
    </w:p>
    <w:p w14:paraId="01290E53" w14:textId="77777777" w:rsidR="009144DE" w:rsidRPr="00E504AF" w:rsidRDefault="009144DE" w:rsidP="00B40E8C">
      <w:pPr>
        <w:pStyle w:val="ListParagraph"/>
        <w:numPr>
          <w:ilvl w:val="0"/>
          <w:numId w:val="1292"/>
        </w:numPr>
        <w:spacing w:after="120"/>
        <w:ind w:left="714" w:hanging="357"/>
        <w:contextualSpacing w:val="0"/>
        <w:jc w:val="both"/>
        <w:rPr>
          <w:sz w:val="24"/>
          <w:szCs w:val="24"/>
        </w:rPr>
      </w:pPr>
      <w:r w:rsidRPr="00E504AF">
        <w:rPr>
          <w:sz w:val="24"/>
          <w:szCs w:val="24"/>
        </w:rPr>
        <w:t xml:space="preserve">Eier trennen. Eigelb und Zucker in einer Metallschüssel mit dem Schneebesen verquirlen. Den Marsala hinzufügen. Die Schüssel in ein sehr heißes Wasserbad stellen und die Masse von Hand aufschlagen, bis sie hell, cremig und fester wird. </w:t>
      </w:r>
    </w:p>
    <w:p w14:paraId="5802330F" w14:textId="68AA2B89" w:rsidR="009144DE" w:rsidRPr="004D6013" w:rsidRDefault="009144DE" w:rsidP="00B40E8C">
      <w:pPr>
        <w:pStyle w:val="ListParagraph"/>
        <w:numPr>
          <w:ilvl w:val="0"/>
          <w:numId w:val="1292"/>
        </w:numPr>
        <w:spacing w:after="120"/>
        <w:ind w:left="714" w:hanging="357"/>
        <w:contextualSpacing w:val="0"/>
        <w:jc w:val="both"/>
        <w:rPr>
          <w:sz w:val="24"/>
          <w:szCs w:val="24"/>
        </w:rPr>
      </w:pPr>
      <w:r w:rsidRPr="00E504AF">
        <w:rPr>
          <w:sz w:val="24"/>
          <w:szCs w:val="24"/>
        </w:rPr>
        <w:t>Beeren in Dessertgläser geben und die Zabaglione darauf verteilen. Wer möchte, benutzt feuerfeste Förmchen, bestäubt den Schaum mit Puderzucker und karamellisiert ihn mit dem Flambierbrenner. Warm servieren.</w:t>
      </w:r>
      <w:r w:rsidRPr="00E504AF">
        <w:rPr>
          <w:sz w:val="24"/>
          <w:szCs w:val="24"/>
        </w:rPr>
        <w:br w:type="page"/>
      </w:r>
    </w:p>
    <w:p w14:paraId="676DA6D8" w14:textId="77777777" w:rsidR="009144DE" w:rsidRDefault="009144DE" w:rsidP="004D6013">
      <w:pPr>
        <w:pStyle w:val="Heading2"/>
        <w:spacing w:after="240"/>
      </w:pPr>
      <w:r>
        <w:lastRenderedPageBreak/>
        <w:t>Himbeereis</w:t>
      </w:r>
    </w:p>
    <w:p w14:paraId="74A68D46" w14:textId="13AC9C27" w:rsidR="009144DE" w:rsidRDefault="009144DE" w:rsidP="009144DE">
      <w:pPr>
        <w:rPr>
          <w:sz w:val="24"/>
          <w:szCs w:val="24"/>
        </w:rPr>
      </w:pPr>
      <w:r w:rsidRPr="004D6013">
        <w:rPr>
          <w:sz w:val="24"/>
          <w:szCs w:val="24"/>
          <w:u w:val="single"/>
        </w:rPr>
        <w:t xml:space="preserve">Zutaten </w:t>
      </w:r>
      <w:r w:rsidR="004D6013">
        <w:rPr>
          <w:sz w:val="24"/>
          <w:szCs w:val="24"/>
        </w:rPr>
        <w:t>(</w:t>
      </w:r>
      <w:r>
        <w:rPr>
          <w:sz w:val="24"/>
          <w:szCs w:val="24"/>
        </w:rPr>
        <w:t>für 6 Portionen</w:t>
      </w:r>
      <w:r w:rsidR="004D6013">
        <w:rPr>
          <w:sz w:val="24"/>
          <w:szCs w:val="24"/>
        </w:rPr>
        <w:t>):</w:t>
      </w:r>
    </w:p>
    <w:p w14:paraId="3486AA58" w14:textId="77777777" w:rsidR="009144DE" w:rsidRDefault="009144DE" w:rsidP="009144DE">
      <w:pPr>
        <w:rPr>
          <w:sz w:val="24"/>
          <w:szCs w:val="24"/>
        </w:rPr>
      </w:pPr>
      <w:r>
        <w:rPr>
          <w:sz w:val="24"/>
          <w:szCs w:val="24"/>
        </w:rPr>
        <w:t>250 g Himbeeren</w:t>
      </w:r>
    </w:p>
    <w:p w14:paraId="2D41CBCF" w14:textId="77777777" w:rsidR="009144DE" w:rsidRDefault="009144DE" w:rsidP="009144DE">
      <w:pPr>
        <w:rPr>
          <w:sz w:val="24"/>
          <w:szCs w:val="24"/>
        </w:rPr>
      </w:pPr>
      <w:r>
        <w:rPr>
          <w:sz w:val="24"/>
          <w:szCs w:val="24"/>
        </w:rPr>
        <w:t>3 große Eier</w:t>
      </w:r>
    </w:p>
    <w:p w14:paraId="503495DF" w14:textId="77777777" w:rsidR="009144DE" w:rsidRPr="004D6013" w:rsidRDefault="009144DE" w:rsidP="009144DE">
      <w:pPr>
        <w:rPr>
          <w:sz w:val="24"/>
          <w:szCs w:val="24"/>
        </w:rPr>
      </w:pPr>
      <w:r w:rsidRPr="004D6013">
        <w:rPr>
          <w:sz w:val="24"/>
          <w:szCs w:val="24"/>
        </w:rPr>
        <w:t>100 g Zucker</w:t>
      </w:r>
    </w:p>
    <w:p w14:paraId="0C666568" w14:textId="77777777" w:rsidR="009144DE" w:rsidRPr="004D6013" w:rsidRDefault="009144DE" w:rsidP="009144DE">
      <w:pPr>
        <w:rPr>
          <w:sz w:val="24"/>
          <w:szCs w:val="24"/>
        </w:rPr>
      </w:pPr>
      <w:r w:rsidRPr="004D6013">
        <w:rPr>
          <w:sz w:val="24"/>
          <w:szCs w:val="24"/>
        </w:rPr>
        <w:t>150 ml Creme double</w:t>
      </w:r>
    </w:p>
    <w:p w14:paraId="4F4CEEA4" w14:textId="77777777" w:rsidR="009144DE" w:rsidRDefault="009144DE" w:rsidP="009144DE">
      <w:pPr>
        <w:rPr>
          <w:sz w:val="24"/>
          <w:szCs w:val="24"/>
        </w:rPr>
      </w:pPr>
    </w:p>
    <w:p w14:paraId="77956258" w14:textId="01D44685" w:rsidR="004D6013" w:rsidRPr="004D6013" w:rsidRDefault="004D6013" w:rsidP="009144DE">
      <w:pPr>
        <w:rPr>
          <w:sz w:val="24"/>
          <w:szCs w:val="24"/>
        </w:rPr>
      </w:pPr>
      <w:r>
        <w:rPr>
          <w:sz w:val="24"/>
          <w:szCs w:val="24"/>
        </w:rPr>
        <w:t>Zubereitung:</w:t>
      </w:r>
    </w:p>
    <w:p w14:paraId="556BFBB1" w14:textId="77777777" w:rsidR="009144DE" w:rsidRPr="0075364D" w:rsidRDefault="009144DE" w:rsidP="00B40E8C">
      <w:pPr>
        <w:pStyle w:val="ListParagraph"/>
        <w:numPr>
          <w:ilvl w:val="0"/>
          <w:numId w:val="1299"/>
        </w:numPr>
        <w:spacing w:after="120"/>
        <w:ind w:left="714" w:hanging="357"/>
        <w:contextualSpacing w:val="0"/>
        <w:jc w:val="both"/>
        <w:rPr>
          <w:sz w:val="24"/>
          <w:szCs w:val="24"/>
        </w:rPr>
      </w:pPr>
      <w:r w:rsidRPr="0075364D">
        <w:rPr>
          <w:sz w:val="24"/>
          <w:szCs w:val="24"/>
        </w:rPr>
        <w:t>Himbeeren pürieren und Sieben. Eier trennen. Eiweiß mit der Hälfte des Zuckers schlagen, bis die Masse glänzt.</w:t>
      </w:r>
    </w:p>
    <w:p w14:paraId="2AA3A7A5" w14:textId="77777777" w:rsidR="009144DE" w:rsidRPr="0075364D" w:rsidRDefault="009144DE" w:rsidP="00B40E8C">
      <w:pPr>
        <w:pStyle w:val="ListParagraph"/>
        <w:numPr>
          <w:ilvl w:val="0"/>
          <w:numId w:val="1299"/>
        </w:numPr>
        <w:spacing w:after="120"/>
        <w:ind w:left="714" w:hanging="357"/>
        <w:contextualSpacing w:val="0"/>
        <w:jc w:val="both"/>
        <w:rPr>
          <w:sz w:val="24"/>
          <w:szCs w:val="24"/>
        </w:rPr>
      </w:pPr>
      <w:r w:rsidRPr="0075364D">
        <w:rPr>
          <w:sz w:val="24"/>
          <w:szCs w:val="24"/>
        </w:rPr>
        <w:t xml:space="preserve">Die andere Hälfte des Zuckers mit Eigelb zu einer gelben zähen Creme aufschlagen. </w:t>
      </w:r>
    </w:p>
    <w:p w14:paraId="63631F75" w14:textId="77777777" w:rsidR="009144DE" w:rsidRPr="0075364D" w:rsidRDefault="009144DE" w:rsidP="00B40E8C">
      <w:pPr>
        <w:pStyle w:val="ListParagraph"/>
        <w:numPr>
          <w:ilvl w:val="0"/>
          <w:numId w:val="1299"/>
        </w:numPr>
        <w:spacing w:after="120"/>
        <w:ind w:left="714" w:hanging="357"/>
        <w:contextualSpacing w:val="0"/>
        <w:jc w:val="both"/>
        <w:rPr>
          <w:sz w:val="24"/>
          <w:szCs w:val="24"/>
        </w:rPr>
      </w:pPr>
      <w:r w:rsidRPr="0075364D">
        <w:rPr>
          <w:sz w:val="24"/>
          <w:szCs w:val="24"/>
        </w:rPr>
        <w:t>Creme double dicker, aber nicht steif schlagen. Himbeerpüree mit Eigelbmasse mischen. Eischnee unterheben, danach Creme double. Mindestens 6 Stunden gefrieren lassen.</w:t>
      </w:r>
    </w:p>
    <w:p w14:paraId="6CBAC662" w14:textId="36E2E250" w:rsidR="009144DE" w:rsidRDefault="009144DE" w:rsidP="009144DE">
      <w:pPr>
        <w:rPr>
          <w:sz w:val="24"/>
          <w:szCs w:val="24"/>
        </w:rPr>
      </w:pPr>
      <w:r w:rsidRPr="0075364D">
        <w:rPr>
          <w:sz w:val="24"/>
          <w:szCs w:val="24"/>
        </w:rPr>
        <w:br w:type="page"/>
      </w:r>
    </w:p>
    <w:p w14:paraId="5459999B" w14:textId="77777777" w:rsidR="009144DE" w:rsidRDefault="009144DE" w:rsidP="004D6013">
      <w:pPr>
        <w:pStyle w:val="Heading2"/>
        <w:spacing w:after="240"/>
      </w:pPr>
      <w:r>
        <w:lastRenderedPageBreak/>
        <w:t>Erdbeereis</w:t>
      </w:r>
    </w:p>
    <w:p w14:paraId="26258567" w14:textId="0B30CB70" w:rsidR="004D6013" w:rsidRDefault="004D6013" w:rsidP="009144DE">
      <w:pPr>
        <w:rPr>
          <w:sz w:val="24"/>
          <w:szCs w:val="24"/>
        </w:rPr>
      </w:pPr>
      <w:r>
        <w:rPr>
          <w:sz w:val="24"/>
          <w:szCs w:val="24"/>
        </w:rPr>
        <w:t>Zutaten:</w:t>
      </w:r>
    </w:p>
    <w:p w14:paraId="0C66C0D4" w14:textId="43D38F19" w:rsidR="009144DE" w:rsidRDefault="009144DE" w:rsidP="009144DE">
      <w:pPr>
        <w:rPr>
          <w:sz w:val="24"/>
          <w:szCs w:val="24"/>
        </w:rPr>
      </w:pPr>
      <w:r>
        <w:rPr>
          <w:sz w:val="24"/>
          <w:szCs w:val="24"/>
        </w:rPr>
        <w:t>3 EL Honig</w:t>
      </w:r>
    </w:p>
    <w:p w14:paraId="5D003F9C" w14:textId="77777777" w:rsidR="009144DE" w:rsidRDefault="009144DE" w:rsidP="009144DE">
      <w:pPr>
        <w:rPr>
          <w:sz w:val="24"/>
          <w:szCs w:val="24"/>
        </w:rPr>
      </w:pPr>
      <w:r>
        <w:rPr>
          <w:sz w:val="24"/>
          <w:szCs w:val="24"/>
        </w:rPr>
        <w:t>250 g Erdbeeren</w:t>
      </w:r>
    </w:p>
    <w:p w14:paraId="6D951F28" w14:textId="77777777" w:rsidR="009144DE" w:rsidRDefault="009144DE" w:rsidP="009144DE">
      <w:pPr>
        <w:rPr>
          <w:sz w:val="24"/>
          <w:szCs w:val="24"/>
        </w:rPr>
      </w:pPr>
      <w:r>
        <w:rPr>
          <w:sz w:val="24"/>
          <w:szCs w:val="24"/>
        </w:rPr>
        <w:t>500 g Naturjoghurt</w:t>
      </w:r>
    </w:p>
    <w:p w14:paraId="0CD9396C" w14:textId="77777777" w:rsidR="009144DE" w:rsidRDefault="009144DE" w:rsidP="009144DE">
      <w:pPr>
        <w:rPr>
          <w:sz w:val="24"/>
          <w:szCs w:val="24"/>
        </w:rPr>
      </w:pPr>
      <w:r>
        <w:rPr>
          <w:sz w:val="24"/>
          <w:szCs w:val="24"/>
        </w:rPr>
        <w:t>1 Päckchen Vanillezucker</w:t>
      </w:r>
    </w:p>
    <w:p w14:paraId="047C8954" w14:textId="77777777" w:rsidR="009144DE" w:rsidRDefault="009144DE" w:rsidP="009144DE">
      <w:pPr>
        <w:rPr>
          <w:sz w:val="24"/>
          <w:szCs w:val="24"/>
        </w:rPr>
      </w:pPr>
    </w:p>
    <w:p w14:paraId="1B87731A" w14:textId="134F097A" w:rsidR="004D6013" w:rsidRDefault="004D6013" w:rsidP="009144DE">
      <w:pPr>
        <w:rPr>
          <w:sz w:val="24"/>
          <w:szCs w:val="24"/>
        </w:rPr>
      </w:pPr>
      <w:r>
        <w:rPr>
          <w:sz w:val="24"/>
          <w:szCs w:val="24"/>
        </w:rPr>
        <w:t>Zubereitung:</w:t>
      </w:r>
    </w:p>
    <w:p w14:paraId="38AD0B9F" w14:textId="77777777" w:rsidR="009144DE" w:rsidRPr="0075364D" w:rsidRDefault="009144DE" w:rsidP="009144DE">
      <w:pPr>
        <w:jc w:val="both"/>
        <w:rPr>
          <w:sz w:val="24"/>
          <w:szCs w:val="24"/>
        </w:rPr>
      </w:pPr>
      <w:r>
        <w:rPr>
          <w:sz w:val="24"/>
          <w:szCs w:val="24"/>
        </w:rPr>
        <w:t>Joghurt und Honig mischen. Erdbeeren pürieren und durchsieben. Erdbeermus und Zucker unter den Joghurt rühren. In den Tiefkühler stellen.</w:t>
      </w:r>
    </w:p>
    <w:p w14:paraId="61A39DC3" w14:textId="77777777" w:rsidR="009144DE" w:rsidRDefault="009144DE" w:rsidP="009144DE">
      <w:pPr>
        <w:rPr>
          <w:sz w:val="24"/>
          <w:szCs w:val="24"/>
        </w:rPr>
      </w:pPr>
      <w:r>
        <w:rPr>
          <w:sz w:val="24"/>
          <w:szCs w:val="24"/>
        </w:rPr>
        <w:br w:type="page"/>
      </w:r>
    </w:p>
    <w:p w14:paraId="5CE83B39" w14:textId="77777777" w:rsidR="009144DE" w:rsidRDefault="009144DE" w:rsidP="004D6013">
      <w:pPr>
        <w:pStyle w:val="Heading2"/>
        <w:spacing w:after="240"/>
      </w:pPr>
      <w:r>
        <w:lastRenderedPageBreak/>
        <w:t>Pistazienpfannkuchen</w:t>
      </w:r>
    </w:p>
    <w:p w14:paraId="5434DD70" w14:textId="0B4ED82D" w:rsidR="009144DE" w:rsidRPr="004D6013" w:rsidRDefault="009144DE" w:rsidP="009144DE">
      <w:pPr>
        <w:rPr>
          <w:sz w:val="24"/>
          <w:szCs w:val="24"/>
          <w:u w:val="single"/>
        </w:rPr>
      </w:pPr>
      <w:r w:rsidRPr="004D6013">
        <w:rPr>
          <w:sz w:val="24"/>
          <w:szCs w:val="24"/>
          <w:u w:val="single"/>
        </w:rPr>
        <w:t>Zutaten</w:t>
      </w:r>
      <w:r w:rsidR="004D6013">
        <w:rPr>
          <w:sz w:val="24"/>
          <w:szCs w:val="24"/>
          <w:u w:val="single"/>
        </w:rPr>
        <w:t>:</w:t>
      </w:r>
    </w:p>
    <w:p w14:paraId="0B1FE277" w14:textId="77777777" w:rsidR="009144DE" w:rsidRDefault="009144DE" w:rsidP="009144DE">
      <w:pPr>
        <w:rPr>
          <w:sz w:val="24"/>
          <w:szCs w:val="24"/>
        </w:rPr>
      </w:pPr>
      <w:r>
        <w:rPr>
          <w:sz w:val="24"/>
          <w:szCs w:val="24"/>
        </w:rPr>
        <w:t>2 Eier</w:t>
      </w:r>
    </w:p>
    <w:p w14:paraId="613F9B5D" w14:textId="77777777" w:rsidR="009144DE" w:rsidRDefault="009144DE" w:rsidP="009144DE">
      <w:pPr>
        <w:rPr>
          <w:sz w:val="24"/>
          <w:szCs w:val="24"/>
        </w:rPr>
      </w:pPr>
      <w:r>
        <w:rPr>
          <w:sz w:val="24"/>
          <w:szCs w:val="24"/>
        </w:rPr>
        <w:t>200 ml Milch</w:t>
      </w:r>
    </w:p>
    <w:p w14:paraId="60381819" w14:textId="77777777" w:rsidR="009144DE" w:rsidRDefault="009144DE" w:rsidP="009144DE">
      <w:pPr>
        <w:rPr>
          <w:sz w:val="24"/>
          <w:szCs w:val="24"/>
        </w:rPr>
      </w:pPr>
      <w:r>
        <w:rPr>
          <w:sz w:val="24"/>
          <w:szCs w:val="24"/>
        </w:rPr>
        <w:t>30 g Zucker</w:t>
      </w:r>
    </w:p>
    <w:p w14:paraId="630164B3" w14:textId="77777777" w:rsidR="009144DE" w:rsidRDefault="009144DE" w:rsidP="009144DE">
      <w:pPr>
        <w:rPr>
          <w:sz w:val="24"/>
          <w:szCs w:val="24"/>
        </w:rPr>
      </w:pPr>
      <w:r>
        <w:rPr>
          <w:sz w:val="24"/>
          <w:szCs w:val="24"/>
        </w:rPr>
        <w:t>50 g fein gemahlene Pistazien</w:t>
      </w:r>
    </w:p>
    <w:p w14:paraId="47811D44" w14:textId="77777777" w:rsidR="009144DE" w:rsidRDefault="009144DE" w:rsidP="009144DE">
      <w:pPr>
        <w:rPr>
          <w:sz w:val="24"/>
          <w:szCs w:val="24"/>
        </w:rPr>
      </w:pPr>
      <w:r>
        <w:rPr>
          <w:sz w:val="24"/>
          <w:szCs w:val="24"/>
        </w:rPr>
        <w:t>100 g Mehl</w:t>
      </w:r>
    </w:p>
    <w:p w14:paraId="3F4C854E" w14:textId="77777777" w:rsidR="009144DE" w:rsidRDefault="009144DE" w:rsidP="009144DE">
      <w:pPr>
        <w:rPr>
          <w:sz w:val="24"/>
          <w:szCs w:val="24"/>
        </w:rPr>
      </w:pPr>
      <w:r>
        <w:rPr>
          <w:sz w:val="24"/>
          <w:szCs w:val="24"/>
        </w:rPr>
        <w:t>20 g flüssige Butter</w:t>
      </w:r>
    </w:p>
    <w:p w14:paraId="75A2E5BD" w14:textId="77777777" w:rsidR="009144DE" w:rsidRDefault="009144DE" w:rsidP="009144DE">
      <w:pPr>
        <w:rPr>
          <w:sz w:val="24"/>
          <w:szCs w:val="24"/>
        </w:rPr>
      </w:pPr>
      <w:r>
        <w:rPr>
          <w:sz w:val="24"/>
          <w:szCs w:val="24"/>
        </w:rPr>
        <w:t>30 g Orangenmarmelade (wenn man will)</w:t>
      </w:r>
    </w:p>
    <w:p w14:paraId="05546CCA" w14:textId="77777777" w:rsidR="009144DE" w:rsidRDefault="009144DE" w:rsidP="009144DE">
      <w:pPr>
        <w:rPr>
          <w:sz w:val="24"/>
          <w:szCs w:val="24"/>
        </w:rPr>
      </w:pPr>
    </w:p>
    <w:p w14:paraId="116DC052" w14:textId="5EE0B854" w:rsidR="004D6013" w:rsidRDefault="004D6013" w:rsidP="009144DE">
      <w:pPr>
        <w:rPr>
          <w:sz w:val="24"/>
          <w:szCs w:val="24"/>
        </w:rPr>
      </w:pPr>
      <w:r>
        <w:rPr>
          <w:sz w:val="24"/>
          <w:szCs w:val="24"/>
        </w:rPr>
        <w:t>Zubereitung:</w:t>
      </w:r>
    </w:p>
    <w:p w14:paraId="12DE2EDE" w14:textId="77777777" w:rsidR="009144DE" w:rsidRDefault="009144DE" w:rsidP="009144DE">
      <w:pPr>
        <w:jc w:val="both"/>
        <w:rPr>
          <w:sz w:val="24"/>
          <w:szCs w:val="24"/>
        </w:rPr>
      </w:pPr>
      <w:r>
        <w:rPr>
          <w:sz w:val="24"/>
          <w:szCs w:val="24"/>
        </w:rPr>
        <w:t>Alle Zutaten miteinander vermischen. Den Teig mindestens 45 Minuten ruhen lassen. Dann dünne Pfannkuchen backen und mit gehackten Pistazien bestreuen.</w:t>
      </w:r>
      <w:r>
        <w:rPr>
          <w:sz w:val="24"/>
          <w:szCs w:val="24"/>
        </w:rPr>
        <w:br w:type="page"/>
      </w:r>
    </w:p>
    <w:p w14:paraId="3324E3BB" w14:textId="7D33EFDC" w:rsidR="00A719CA" w:rsidRDefault="00A719CA" w:rsidP="00E44FCA">
      <w:pPr>
        <w:pStyle w:val="Heading2"/>
        <w:spacing w:after="240"/>
      </w:pPr>
      <w:r>
        <w:lastRenderedPageBreak/>
        <w:t>Apfelpfannkuchen</w:t>
      </w:r>
      <w:r w:rsidR="00B24F1E">
        <w:rPr>
          <w:rStyle w:val="FootnoteReference"/>
        </w:rPr>
        <w:footnoteReference w:id="1427"/>
      </w:r>
    </w:p>
    <w:p w14:paraId="65B83789" w14:textId="77777777" w:rsidR="00A719CA" w:rsidRPr="00E44FCA" w:rsidRDefault="00A719CA">
      <w:pPr>
        <w:rPr>
          <w:sz w:val="24"/>
          <w:szCs w:val="24"/>
        </w:rPr>
      </w:pPr>
      <w:r w:rsidRPr="00CB6516">
        <w:rPr>
          <w:sz w:val="24"/>
          <w:szCs w:val="24"/>
          <w:u w:val="single"/>
        </w:rPr>
        <w:t>Zutaten</w:t>
      </w:r>
      <w:r w:rsidRPr="00E44FCA">
        <w:rPr>
          <w:sz w:val="24"/>
          <w:szCs w:val="24"/>
        </w:rPr>
        <w:t xml:space="preserve"> (für 4-5 Portionen)</w:t>
      </w:r>
    </w:p>
    <w:p w14:paraId="50372155" w14:textId="77777777" w:rsidR="00740A37" w:rsidRPr="00E44FCA" w:rsidRDefault="00740A37">
      <w:pPr>
        <w:rPr>
          <w:sz w:val="24"/>
          <w:szCs w:val="24"/>
        </w:rPr>
      </w:pPr>
      <w:r w:rsidRPr="00E44FCA">
        <w:rPr>
          <w:sz w:val="24"/>
          <w:szCs w:val="24"/>
        </w:rPr>
        <w:t>400 g Mehl</w:t>
      </w:r>
    </w:p>
    <w:p w14:paraId="1FA3AAB7" w14:textId="38618CAD" w:rsidR="00740A37" w:rsidRPr="00E44FCA" w:rsidRDefault="00740A37">
      <w:pPr>
        <w:rPr>
          <w:sz w:val="24"/>
          <w:szCs w:val="24"/>
        </w:rPr>
      </w:pPr>
      <w:r w:rsidRPr="00E44FCA">
        <w:rPr>
          <w:sz w:val="24"/>
          <w:szCs w:val="24"/>
        </w:rPr>
        <w:t xml:space="preserve">½ frischer </w:t>
      </w:r>
      <w:r w:rsidR="00E44FCA" w:rsidRPr="00E44FCA">
        <w:rPr>
          <w:sz w:val="24"/>
          <w:szCs w:val="24"/>
        </w:rPr>
        <w:t>H</w:t>
      </w:r>
      <w:r w:rsidRPr="00E44FCA">
        <w:rPr>
          <w:sz w:val="24"/>
          <w:szCs w:val="24"/>
        </w:rPr>
        <w:t>efewürfel</w:t>
      </w:r>
    </w:p>
    <w:p w14:paraId="7DA832CE" w14:textId="77777777" w:rsidR="00740A37" w:rsidRPr="00E44FCA" w:rsidRDefault="00740A37">
      <w:pPr>
        <w:rPr>
          <w:sz w:val="24"/>
          <w:szCs w:val="24"/>
        </w:rPr>
      </w:pPr>
      <w:r w:rsidRPr="00E44FCA">
        <w:rPr>
          <w:sz w:val="24"/>
          <w:szCs w:val="24"/>
        </w:rPr>
        <w:t>500 ml Milch</w:t>
      </w:r>
    </w:p>
    <w:p w14:paraId="2818EB6D" w14:textId="77777777" w:rsidR="00740A37" w:rsidRPr="00E44FCA" w:rsidRDefault="00740A37">
      <w:pPr>
        <w:rPr>
          <w:sz w:val="24"/>
          <w:szCs w:val="24"/>
        </w:rPr>
      </w:pPr>
      <w:r w:rsidRPr="00E44FCA">
        <w:rPr>
          <w:sz w:val="24"/>
          <w:szCs w:val="24"/>
        </w:rPr>
        <w:t>4 Eier</w:t>
      </w:r>
    </w:p>
    <w:p w14:paraId="2A48E6D6" w14:textId="1C694D25" w:rsidR="00740A37" w:rsidRPr="00E44FCA" w:rsidRDefault="00740A37">
      <w:pPr>
        <w:rPr>
          <w:sz w:val="24"/>
          <w:szCs w:val="24"/>
        </w:rPr>
      </w:pPr>
      <w:r w:rsidRPr="00E44FCA">
        <w:rPr>
          <w:sz w:val="24"/>
          <w:szCs w:val="24"/>
        </w:rPr>
        <w:t xml:space="preserve">6 EL </w:t>
      </w:r>
      <w:r w:rsidR="00E44FCA">
        <w:rPr>
          <w:sz w:val="24"/>
          <w:szCs w:val="24"/>
        </w:rPr>
        <w:t>Z</w:t>
      </w:r>
      <w:r w:rsidRPr="00E44FCA">
        <w:rPr>
          <w:sz w:val="24"/>
          <w:szCs w:val="24"/>
        </w:rPr>
        <w:t>ucker</w:t>
      </w:r>
    </w:p>
    <w:p w14:paraId="3645853C" w14:textId="77777777" w:rsidR="00740A37" w:rsidRPr="00E44FCA" w:rsidRDefault="00740A37">
      <w:pPr>
        <w:rPr>
          <w:sz w:val="24"/>
          <w:szCs w:val="24"/>
        </w:rPr>
      </w:pPr>
      <w:r w:rsidRPr="00E44FCA">
        <w:rPr>
          <w:sz w:val="24"/>
          <w:szCs w:val="24"/>
        </w:rPr>
        <w:t>100 g weiche Butter (zwei Drittel für den Teig, ein Drittel zum Braten)</w:t>
      </w:r>
    </w:p>
    <w:p w14:paraId="42126FC1" w14:textId="77777777" w:rsidR="00DD70AA" w:rsidRPr="00E44FCA" w:rsidRDefault="00740A37">
      <w:pPr>
        <w:rPr>
          <w:sz w:val="24"/>
          <w:szCs w:val="24"/>
        </w:rPr>
      </w:pPr>
      <w:r w:rsidRPr="00E44FCA">
        <w:rPr>
          <w:sz w:val="24"/>
          <w:szCs w:val="24"/>
        </w:rPr>
        <w:t xml:space="preserve">2 große oder 3 </w:t>
      </w:r>
      <w:r w:rsidR="00DD70AA" w:rsidRPr="00E44FCA">
        <w:rPr>
          <w:sz w:val="24"/>
          <w:szCs w:val="24"/>
        </w:rPr>
        <w:t>kleinere säuerliche Äpfel</w:t>
      </w:r>
    </w:p>
    <w:p w14:paraId="7ACB9184" w14:textId="77777777" w:rsidR="00DD70AA" w:rsidRPr="00E44FCA" w:rsidRDefault="00DD70AA">
      <w:pPr>
        <w:rPr>
          <w:sz w:val="24"/>
          <w:szCs w:val="24"/>
        </w:rPr>
      </w:pPr>
    </w:p>
    <w:p w14:paraId="437984E2" w14:textId="77777777" w:rsidR="00DD70AA" w:rsidRPr="00E44FCA" w:rsidRDefault="00DD70AA">
      <w:pPr>
        <w:rPr>
          <w:sz w:val="24"/>
          <w:szCs w:val="24"/>
        </w:rPr>
      </w:pPr>
      <w:r w:rsidRPr="00E44FCA">
        <w:rPr>
          <w:sz w:val="24"/>
          <w:szCs w:val="24"/>
        </w:rPr>
        <w:t>Zubereitung:</w:t>
      </w:r>
    </w:p>
    <w:p w14:paraId="1C7F963D" w14:textId="77777777" w:rsidR="00DD70AA" w:rsidRPr="00CB6516" w:rsidRDefault="00DD70AA" w:rsidP="00B40E8C">
      <w:pPr>
        <w:pStyle w:val="ListParagraph"/>
        <w:numPr>
          <w:ilvl w:val="0"/>
          <w:numId w:val="1984"/>
        </w:numPr>
        <w:spacing w:after="120"/>
        <w:ind w:left="714" w:hanging="357"/>
        <w:contextualSpacing w:val="0"/>
        <w:rPr>
          <w:sz w:val="24"/>
          <w:szCs w:val="24"/>
        </w:rPr>
      </w:pPr>
      <w:r w:rsidRPr="00CB6516">
        <w:rPr>
          <w:sz w:val="24"/>
          <w:szCs w:val="24"/>
        </w:rPr>
        <w:t>Zuerst das Mehl in eine Schüssel geben, die Hefe in etwas lauwarmer Milch auflösen, dann alle Zutaten bis auf die Äpfel mit Knethaken zu einem Teig vermengen.</w:t>
      </w:r>
    </w:p>
    <w:p w14:paraId="318FB349" w14:textId="77777777" w:rsidR="00DD50C0" w:rsidRDefault="00DD70AA" w:rsidP="00B40E8C">
      <w:pPr>
        <w:pStyle w:val="ListParagraph"/>
        <w:numPr>
          <w:ilvl w:val="0"/>
          <w:numId w:val="1984"/>
        </w:numPr>
        <w:spacing w:after="120"/>
        <w:ind w:left="714" w:hanging="357"/>
        <w:contextualSpacing w:val="0"/>
        <w:rPr>
          <w:sz w:val="24"/>
          <w:szCs w:val="24"/>
        </w:rPr>
      </w:pPr>
      <w:r w:rsidRPr="00CB6516">
        <w:rPr>
          <w:sz w:val="24"/>
          <w:szCs w:val="24"/>
        </w:rPr>
        <w:t xml:space="preserve">Die Äpfel ungeschält und nicht zu klein geschnippelt, bloß nicht geraspelt, unter den Teig heben. </w:t>
      </w:r>
      <w:r w:rsidR="00DD50C0" w:rsidRPr="00CB6516">
        <w:rPr>
          <w:sz w:val="24"/>
          <w:szCs w:val="24"/>
        </w:rPr>
        <w:t>Auf jeden Fall eine saure Sorte nehmen. Den Teig zugedeckt 15 Minuten lang an einem warmen Ort gehen lassen.</w:t>
      </w:r>
    </w:p>
    <w:p w14:paraId="321D3D70" w14:textId="689FB159" w:rsidR="00CB6516" w:rsidRPr="00CB6516" w:rsidRDefault="00CB6516" w:rsidP="00B40E8C">
      <w:pPr>
        <w:pStyle w:val="ListParagraph"/>
        <w:numPr>
          <w:ilvl w:val="0"/>
          <w:numId w:val="1984"/>
        </w:numPr>
        <w:spacing w:after="120"/>
        <w:ind w:left="714" w:hanging="357"/>
        <w:contextualSpacing w:val="0"/>
        <w:rPr>
          <w:sz w:val="24"/>
          <w:szCs w:val="24"/>
        </w:rPr>
      </w:pPr>
      <w:r>
        <w:rPr>
          <w:sz w:val="24"/>
          <w:szCs w:val="24"/>
        </w:rPr>
        <w:t xml:space="preserve">In </w:t>
      </w:r>
      <w:r w:rsidRPr="00CB6516">
        <w:rPr>
          <w:sz w:val="24"/>
          <w:szCs w:val="24"/>
        </w:rPr>
        <w:t>einer Pfanne in Butter backen. Wer mag, serviert etwas Schmand oder Crème fraîche dazu</w:t>
      </w:r>
    </w:p>
    <w:p w14:paraId="5E5CD857" w14:textId="5163A2EF" w:rsidR="00A719CA" w:rsidRPr="00CB6516" w:rsidRDefault="00A719CA" w:rsidP="00B40E8C">
      <w:pPr>
        <w:pStyle w:val="ListParagraph"/>
        <w:numPr>
          <w:ilvl w:val="0"/>
          <w:numId w:val="1984"/>
        </w:numPr>
        <w:spacing w:after="120"/>
        <w:ind w:left="714" w:hanging="357"/>
        <w:contextualSpacing w:val="0"/>
        <w:rPr>
          <w:rFonts w:asciiTheme="majorHAnsi" w:eastAsiaTheme="majorEastAsia" w:hAnsiTheme="majorHAnsi" w:cstheme="majorBidi"/>
          <w:color w:val="2F5496" w:themeColor="accent1" w:themeShade="BF"/>
          <w:sz w:val="26"/>
          <w:szCs w:val="26"/>
        </w:rPr>
      </w:pPr>
      <w:r>
        <w:br w:type="page"/>
      </w:r>
    </w:p>
    <w:p w14:paraId="70B8B7F0" w14:textId="160BD0FB" w:rsidR="009144DE" w:rsidRDefault="009144DE" w:rsidP="00B07C03">
      <w:pPr>
        <w:pStyle w:val="Heading2"/>
        <w:spacing w:after="240"/>
      </w:pPr>
      <w:r>
        <w:lastRenderedPageBreak/>
        <w:t>Erdbeer-Rhabarber-Ragout</w:t>
      </w:r>
    </w:p>
    <w:p w14:paraId="7975625A" w14:textId="3D42E594" w:rsidR="009144DE" w:rsidRPr="00B07C03" w:rsidRDefault="009144DE" w:rsidP="009144DE">
      <w:pPr>
        <w:rPr>
          <w:sz w:val="24"/>
          <w:szCs w:val="24"/>
          <w:u w:val="single"/>
        </w:rPr>
      </w:pPr>
      <w:r w:rsidRPr="00B07C03">
        <w:rPr>
          <w:sz w:val="24"/>
          <w:szCs w:val="24"/>
          <w:u w:val="single"/>
        </w:rPr>
        <w:t>Zutaten</w:t>
      </w:r>
      <w:r w:rsidR="00B07C03">
        <w:rPr>
          <w:sz w:val="24"/>
          <w:szCs w:val="24"/>
          <w:u w:val="single"/>
        </w:rPr>
        <w:t>:</w:t>
      </w:r>
    </w:p>
    <w:p w14:paraId="274B13C1" w14:textId="77777777" w:rsidR="009144DE" w:rsidRDefault="009144DE" w:rsidP="009144DE">
      <w:pPr>
        <w:rPr>
          <w:sz w:val="24"/>
          <w:szCs w:val="24"/>
        </w:rPr>
      </w:pPr>
      <w:r>
        <w:rPr>
          <w:sz w:val="24"/>
          <w:szCs w:val="24"/>
        </w:rPr>
        <w:t>1 kg Rhabarber (geputzt und in Stücke geschnitten)</w:t>
      </w:r>
    </w:p>
    <w:p w14:paraId="06418CBD" w14:textId="77777777" w:rsidR="009144DE" w:rsidRDefault="009144DE" w:rsidP="009144DE">
      <w:pPr>
        <w:rPr>
          <w:sz w:val="24"/>
          <w:szCs w:val="24"/>
        </w:rPr>
      </w:pPr>
      <w:r>
        <w:rPr>
          <w:sz w:val="24"/>
          <w:szCs w:val="24"/>
        </w:rPr>
        <w:t>300 ml Grenadinesirup</w:t>
      </w:r>
    </w:p>
    <w:p w14:paraId="1BC0D5ED" w14:textId="77777777" w:rsidR="009144DE" w:rsidRDefault="009144DE" w:rsidP="009144DE">
      <w:pPr>
        <w:rPr>
          <w:sz w:val="24"/>
          <w:szCs w:val="24"/>
        </w:rPr>
      </w:pPr>
      <w:r>
        <w:rPr>
          <w:sz w:val="24"/>
          <w:szCs w:val="24"/>
        </w:rPr>
        <w:t>Kartoffelmehl</w:t>
      </w:r>
    </w:p>
    <w:p w14:paraId="4FDB9F77" w14:textId="77777777" w:rsidR="009144DE" w:rsidRDefault="009144DE" w:rsidP="009144DE">
      <w:pPr>
        <w:rPr>
          <w:sz w:val="24"/>
          <w:szCs w:val="24"/>
        </w:rPr>
      </w:pPr>
      <w:r>
        <w:rPr>
          <w:sz w:val="24"/>
          <w:szCs w:val="24"/>
        </w:rPr>
        <w:t>250 g Erdbeeren (in dünne Scheiben geschnitten)</w:t>
      </w:r>
    </w:p>
    <w:p w14:paraId="3781852D" w14:textId="77777777" w:rsidR="009144DE" w:rsidRDefault="009144DE" w:rsidP="009144DE">
      <w:pPr>
        <w:rPr>
          <w:sz w:val="24"/>
          <w:szCs w:val="24"/>
        </w:rPr>
      </w:pPr>
    </w:p>
    <w:p w14:paraId="00D1EBBF" w14:textId="77777777" w:rsidR="00B07C03" w:rsidRDefault="00B07C03" w:rsidP="009144DE">
      <w:pPr>
        <w:rPr>
          <w:sz w:val="24"/>
          <w:szCs w:val="24"/>
        </w:rPr>
      </w:pPr>
    </w:p>
    <w:p w14:paraId="0C6BA277" w14:textId="457F13F3" w:rsidR="00B07C03" w:rsidRDefault="00B07C03" w:rsidP="009144DE">
      <w:pPr>
        <w:rPr>
          <w:sz w:val="24"/>
          <w:szCs w:val="24"/>
        </w:rPr>
      </w:pPr>
      <w:r>
        <w:rPr>
          <w:sz w:val="24"/>
          <w:szCs w:val="24"/>
        </w:rPr>
        <w:t>Zubereitung:</w:t>
      </w:r>
    </w:p>
    <w:p w14:paraId="7EDEED3B" w14:textId="77777777" w:rsidR="009144DE" w:rsidRDefault="009144DE" w:rsidP="009144DE">
      <w:pPr>
        <w:jc w:val="both"/>
        <w:rPr>
          <w:sz w:val="24"/>
          <w:szCs w:val="24"/>
        </w:rPr>
      </w:pPr>
      <w:r>
        <w:rPr>
          <w:sz w:val="24"/>
          <w:szCs w:val="24"/>
        </w:rPr>
        <w:t>Sirup aufkochen und mit Kartoffelmehl leicht binden. Rhabarber darin gar ziehen lassen. Nach Geschmack zuckern und abkühlen lassen. Erdbeeren mit 100 g Erdbeerpüree mischen und zum Rhabarber geben.</w:t>
      </w:r>
      <w:r>
        <w:rPr>
          <w:sz w:val="24"/>
          <w:szCs w:val="24"/>
        </w:rPr>
        <w:br w:type="page"/>
      </w:r>
    </w:p>
    <w:p w14:paraId="493FE120" w14:textId="77777777" w:rsidR="009144DE" w:rsidRDefault="009144DE" w:rsidP="00B07C03">
      <w:pPr>
        <w:pStyle w:val="Heading2"/>
        <w:spacing w:after="240"/>
      </w:pPr>
      <w:r>
        <w:lastRenderedPageBreak/>
        <w:t>Crumble mit Äpfeln und Feigen</w:t>
      </w:r>
    </w:p>
    <w:p w14:paraId="32AC69A9" w14:textId="7E3626AA" w:rsidR="009144DE" w:rsidRPr="00B07C03" w:rsidRDefault="009144DE" w:rsidP="009144DE">
      <w:pPr>
        <w:rPr>
          <w:sz w:val="24"/>
          <w:szCs w:val="24"/>
          <w:u w:val="single"/>
        </w:rPr>
      </w:pPr>
      <w:r w:rsidRPr="00B07C03">
        <w:rPr>
          <w:sz w:val="24"/>
          <w:szCs w:val="24"/>
          <w:u w:val="single"/>
        </w:rPr>
        <w:t>Zutaten</w:t>
      </w:r>
      <w:r w:rsidR="00B07C03" w:rsidRPr="00B07C03">
        <w:rPr>
          <w:sz w:val="24"/>
          <w:szCs w:val="24"/>
          <w:u w:val="single"/>
        </w:rPr>
        <w:t>:</w:t>
      </w:r>
    </w:p>
    <w:p w14:paraId="1B5E347D" w14:textId="77777777" w:rsidR="009144DE" w:rsidRDefault="009144DE" w:rsidP="009144DE">
      <w:pPr>
        <w:rPr>
          <w:sz w:val="24"/>
          <w:szCs w:val="24"/>
        </w:rPr>
      </w:pPr>
      <w:r>
        <w:rPr>
          <w:sz w:val="24"/>
          <w:szCs w:val="24"/>
        </w:rPr>
        <w:t>300 g Äpfel</w:t>
      </w:r>
    </w:p>
    <w:p w14:paraId="08106CD1" w14:textId="77777777" w:rsidR="009144DE" w:rsidRDefault="009144DE" w:rsidP="009144DE">
      <w:pPr>
        <w:rPr>
          <w:sz w:val="24"/>
          <w:szCs w:val="24"/>
        </w:rPr>
      </w:pPr>
      <w:r>
        <w:rPr>
          <w:sz w:val="24"/>
          <w:szCs w:val="24"/>
        </w:rPr>
        <w:t>300 g frische Feigen</w:t>
      </w:r>
    </w:p>
    <w:p w14:paraId="792B3363" w14:textId="77777777" w:rsidR="009144DE" w:rsidRDefault="009144DE" w:rsidP="009144DE">
      <w:pPr>
        <w:rPr>
          <w:sz w:val="24"/>
          <w:szCs w:val="24"/>
        </w:rPr>
      </w:pPr>
      <w:r>
        <w:rPr>
          <w:sz w:val="24"/>
          <w:szCs w:val="24"/>
        </w:rPr>
        <w:t>100 g plus 1 Prise Zucker</w:t>
      </w:r>
    </w:p>
    <w:p w14:paraId="095F5647" w14:textId="77777777" w:rsidR="009144DE" w:rsidRDefault="009144DE" w:rsidP="009144DE">
      <w:pPr>
        <w:rPr>
          <w:sz w:val="24"/>
          <w:szCs w:val="24"/>
        </w:rPr>
      </w:pPr>
      <w:r>
        <w:rPr>
          <w:sz w:val="24"/>
          <w:szCs w:val="24"/>
        </w:rPr>
        <w:t>1 EL Wasser</w:t>
      </w:r>
    </w:p>
    <w:p w14:paraId="297D9844" w14:textId="77777777" w:rsidR="009144DE" w:rsidRDefault="009144DE" w:rsidP="009144DE">
      <w:pPr>
        <w:rPr>
          <w:sz w:val="24"/>
          <w:szCs w:val="24"/>
        </w:rPr>
      </w:pPr>
      <w:r>
        <w:rPr>
          <w:sz w:val="24"/>
          <w:szCs w:val="24"/>
        </w:rPr>
        <w:t>100 g Mehl</w:t>
      </w:r>
    </w:p>
    <w:p w14:paraId="52474490" w14:textId="77777777" w:rsidR="009144DE" w:rsidRDefault="009144DE" w:rsidP="009144DE">
      <w:pPr>
        <w:rPr>
          <w:sz w:val="24"/>
          <w:szCs w:val="24"/>
        </w:rPr>
      </w:pPr>
      <w:r>
        <w:rPr>
          <w:sz w:val="24"/>
          <w:szCs w:val="24"/>
        </w:rPr>
        <w:t>75 g Butter</w:t>
      </w:r>
    </w:p>
    <w:p w14:paraId="131E3CAE" w14:textId="77777777" w:rsidR="009144DE" w:rsidRDefault="009144DE" w:rsidP="009144DE">
      <w:pPr>
        <w:rPr>
          <w:sz w:val="24"/>
          <w:szCs w:val="24"/>
        </w:rPr>
      </w:pPr>
      <w:r>
        <w:rPr>
          <w:sz w:val="24"/>
          <w:szCs w:val="24"/>
        </w:rPr>
        <w:t>50 g Haferflocken</w:t>
      </w:r>
    </w:p>
    <w:p w14:paraId="0A0A9610" w14:textId="77777777" w:rsidR="009144DE" w:rsidRDefault="009144DE" w:rsidP="009144DE">
      <w:pPr>
        <w:rPr>
          <w:sz w:val="24"/>
          <w:szCs w:val="24"/>
        </w:rPr>
      </w:pPr>
      <w:r>
        <w:rPr>
          <w:sz w:val="24"/>
          <w:szCs w:val="24"/>
        </w:rPr>
        <w:t>1 Prise Salz</w:t>
      </w:r>
    </w:p>
    <w:p w14:paraId="532B95CA" w14:textId="77777777" w:rsidR="009144DE" w:rsidRDefault="009144DE" w:rsidP="009144DE">
      <w:pPr>
        <w:rPr>
          <w:sz w:val="24"/>
          <w:szCs w:val="24"/>
        </w:rPr>
      </w:pPr>
      <w:r>
        <w:rPr>
          <w:sz w:val="24"/>
          <w:szCs w:val="24"/>
        </w:rPr>
        <w:t>½ TL gemahlene Vanille</w:t>
      </w:r>
    </w:p>
    <w:p w14:paraId="4A1E4624" w14:textId="77777777" w:rsidR="009144DE" w:rsidRDefault="009144DE" w:rsidP="009144DE">
      <w:pPr>
        <w:rPr>
          <w:sz w:val="24"/>
          <w:szCs w:val="24"/>
        </w:rPr>
      </w:pPr>
      <w:r>
        <w:rPr>
          <w:sz w:val="24"/>
          <w:szCs w:val="24"/>
        </w:rPr>
        <w:t>Griechischen Joghurt oder Crème fraîche</w:t>
      </w:r>
    </w:p>
    <w:p w14:paraId="0675B22A" w14:textId="77777777" w:rsidR="009144DE" w:rsidRDefault="009144DE" w:rsidP="009144DE">
      <w:pPr>
        <w:rPr>
          <w:sz w:val="24"/>
          <w:szCs w:val="24"/>
        </w:rPr>
      </w:pPr>
    </w:p>
    <w:p w14:paraId="1A20E0A3" w14:textId="77777777" w:rsidR="00B07C03" w:rsidRDefault="00B07C03" w:rsidP="009144DE">
      <w:pPr>
        <w:rPr>
          <w:sz w:val="24"/>
          <w:szCs w:val="24"/>
        </w:rPr>
      </w:pPr>
    </w:p>
    <w:p w14:paraId="6645B8EF" w14:textId="417BC257" w:rsidR="00B07C03" w:rsidRDefault="00B07C03" w:rsidP="009144DE">
      <w:pPr>
        <w:rPr>
          <w:sz w:val="24"/>
          <w:szCs w:val="24"/>
        </w:rPr>
      </w:pPr>
      <w:r>
        <w:rPr>
          <w:sz w:val="24"/>
          <w:szCs w:val="24"/>
        </w:rPr>
        <w:t>Zubereitung:</w:t>
      </w:r>
    </w:p>
    <w:p w14:paraId="6C40BBFD" w14:textId="77777777" w:rsidR="009144DE" w:rsidRPr="0079430D" w:rsidRDefault="009144DE" w:rsidP="00B40E8C">
      <w:pPr>
        <w:pStyle w:val="ListParagraph"/>
        <w:numPr>
          <w:ilvl w:val="0"/>
          <w:numId w:val="1300"/>
        </w:numPr>
        <w:spacing w:after="120"/>
        <w:ind w:left="714" w:hanging="357"/>
        <w:contextualSpacing w:val="0"/>
        <w:jc w:val="both"/>
        <w:rPr>
          <w:sz w:val="24"/>
          <w:szCs w:val="24"/>
        </w:rPr>
      </w:pPr>
      <w:r w:rsidRPr="0079430D">
        <w:rPr>
          <w:sz w:val="24"/>
          <w:szCs w:val="24"/>
        </w:rPr>
        <w:t>Äpfel schälen und mit einer Prise Zucker und 1 EL Wasser in einem Topf ca. 5 Minuten unter gelegentlichem Rühren andünsten.</w:t>
      </w:r>
    </w:p>
    <w:p w14:paraId="0A78C4BC" w14:textId="77777777" w:rsidR="009144DE" w:rsidRPr="0079430D" w:rsidRDefault="009144DE" w:rsidP="00B40E8C">
      <w:pPr>
        <w:pStyle w:val="ListParagraph"/>
        <w:numPr>
          <w:ilvl w:val="0"/>
          <w:numId w:val="1300"/>
        </w:numPr>
        <w:spacing w:after="120"/>
        <w:ind w:left="714" w:hanging="357"/>
        <w:contextualSpacing w:val="0"/>
        <w:jc w:val="both"/>
        <w:rPr>
          <w:sz w:val="24"/>
          <w:szCs w:val="24"/>
        </w:rPr>
      </w:pPr>
      <w:r w:rsidRPr="0079430D">
        <w:rPr>
          <w:sz w:val="24"/>
          <w:szCs w:val="24"/>
        </w:rPr>
        <w:t>Die Feigen je nach Größe halbieren oder vierteln und in eine Auflaufform geben.</w:t>
      </w:r>
    </w:p>
    <w:p w14:paraId="56202275" w14:textId="77777777" w:rsidR="009144DE" w:rsidRPr="0079430D" w:rsidRDefault="009144DE" w:rsidP="00B40E8C">
      <w:pPr>
        <w:pStyle w:val="ListParagraph"/>
        <w:numPr>
          <w:ilvl w:val="0"/>
          <w:numId w:val="1300"/>
        </w:numPr>
        <w:spacing w:after="120"/>
        <w:ind w:left="714" w:hanging="357"/>
        <w:contextualSpacing w:val="0"/>
        <w:jc w:val="both"/>
        <w:rPr>
          <w:sz w:val="24"/>
          <w:szCs w:val="24"/>
        </w:rPr>
      </w:pPr>
      <w:r w:rsidRPr="0079430D">
        <w:rPr>
          <w:sz w:val="24"/>
          <w:szCs w:val="24"/>
        </w:rPr>
        <w:t>Mehl, Butter, Haferflocken, Zucker, Salz und Vanille mit der Hand verkneten, bis eine krümelige Masse entsteht. Diese auf den Früchten verteilen.</w:t>
      </w:r>
    </w:p>
    <w:p w14:paraId="29D6CB41" w14:textId="77777777" w:rsidR="009144DE" w:rsidRPr="0079430D" w:rsidRDefault="009144DE" w:rsidP="00B40E8C">
      <w:pPr>
        <w:pStyle w:val="ListParagraph"/>
        <w:numPr>
          <w:ilvl w:val="0"/>
          <w:numId w:val="1300"/>
        </w:numPr>
        <w:spacing w:after="120"/>
        <w:ind w:left="714" w:hanging="357"/>
        <w:contextualSpacing w:val="0"/>
        <w:jc w:val="both"/>
        <w:rPr>
          <w:sz w:val="24"/>
          <w:szCs w:val="24"/>
        </w:rPr>
      </w:pPr>
      <w:r w:rsidRPr="0079430D">
        <w:rPr>
          <w:sz w:val="24"/>
          <w:szCs w:val="24"/>
        </w:rPr>
        <w:t>Backofen auf 200 Grad vorheizen und den Crumble darin ca. 30 Minuten backen. Dazu Joghurt servieren.</w:t>
      </w:r>
      <w:r w:rsidRPr="0079430D">
        <w:rPr>
          <w:sz w:val="24"/>
          <w:szCs w:val="24"/>
        </w:rPr>
        <w:br w:type="page"/>
      </w:r>
    </w:p>
    <w:p w14:paraId="12C4B904" w14:textId="77777777" w:rsidR="009144DE" w:rsidRDefault="009144DE" w:rsidP="00B07C03">
      <w:pPr>
        <w:pStyle w:val="Heading2"/>
        <w:spacing w:after="240"/>
      </w:pPr>
      <w:r>
        <w:lastRenderedPageBreak/>
        <w:t>Waffelteig (nach der Clara-Grundwald-Schule)</w:t>
      </w:r>
    </w:p>
    <w:p w14:paraId="1FFA8022" w14:textId="56B4BC4D" w:rsidR="009144DE" w:rsidRDefault="009144DE" w:rsidP="009144DE">
      <w:pPr>
        <w:rPr>
          <w:sz w:val="24"/>
          <w:szCs w:val="24"/>
        </w:rPr>
      </w:pPr>
      <w:r w:rsidRPr="00B07C03">
        <w:rPr>
          <w:sz w:val="24"/>
          <w:szCs w:val="24"/>
          <w:u w:val="single"/>
        </w:rPr>
        <w:t>Zutaten</w:t>
      </w:r>
      <w:r>
        <w:rPr>
          <w:sz w:val="24"/>
          <w:szCs w:val="24"/>
        </w:rPr>
        <w:t xml:space="preserve"> </w:t>
      </w:r>
      <w:r w:rsidR="00B07C03">
        <w:rPr>
          <w:sz w:val="24"/>
          <w:szCs w:val="24"/>
        </w:rPr>
        <w:t>(</w:t>
      </w:r>
      <w:r>
        <w:rPr>
          <w:sz w:val="24"/>
          <w:szCs w:val="24"/>
        </w:rPr>
        <w:t>für 30 Waffeln</w:t>
      </w:r>
      <w:r w:rsidR="00B07C03">
        <w:rPr>
          <w:sz w:val="24"/>
          <w:szCs w:val="24"/>
        </w:rPr>
        <w:t>):</w:t>
      </w:r>
    </w:p>
    <w:p w14:paraId="68125C3C" w14:textId="77777777" w:rsidR="009144DE" w:rsidRDefault="009144DE" w:rsidP="009144DE">
      <w:pPr>
        <w:rPr>
          <w:sz w:val="24"/>
          <w:szCs w:val="24"/>
        </w:rPr>
      </w:pPr>
      <w:r>
        <w:rPr>
          <w:sz w:val="24"/>
          <w:szCs w:val="24"/>
        </w:rPr>
        <w:t>250 g Butter</w:t>
      </w:r>
    </w:p>
    <w:p w14:paraId="2369595E" w14:textId="77777777" w:rsidR="009144DE" w:rsidRDefault="009144DE" w:rsidP="009144DE">
      <w:pPr>
        <w:rPr>
          <w:sz w:val="24"/>
          <w:szCs w:val="24"/>
        </w:rPr>
      </w:pPr>
      <w:r>
        <w:rPr>
          <w:sz w:val="24"/>
          <w:szCs w:val="24"/>
        </w:rPr>
        <w:t>125 g Zucker</w:t>
      </w:r>
    </w:p>
    <w:p w14:paraId="1B963062" w14:textId="77777777" w:rsidR="009144DE" w:rsidRDefault="009144DE" w:rsidP="009144DE">
      <w:pPr>
        <w:rPr>
          <w:sz w:val="24"/>
          <w:szCs w:val="24"/>
        </w:rPr>
      </w:pPr>
      <w:r>
        <w:rPr>
          <w:sz w:val="24"/>
          <w:szCs w:val="24"/>
        </w:rPr>
        <w:t>½ TL Salz</w:t>
      </w:r>
    </w:p>
    <w:p w14:paraId="6BCAF325" w14:textId="77777777" w:rsidR="009144DE" w:rsidRDefault="009144DE" w:rsidP="009144DE">
      <w:pPr>
        <w:rPr>
          <w:sz w:val="24"/>
          <w:szCs w:val="24"/>
        </w:rPr>
      </w:pPr>
      <w:r>
        <w:rPr>
          <w:sz w:val="24"/>
          <w:szCs w:val="24"/>
        </w:rPr>
        <w:t>10 Eier</w:t>
      </w:r>
    </w:p>
    <w:p w14:paraId="63DEC096" w14:textId="77777777" w:rsidR="009144DE" w:rsidRDefault="009144DE" w:rsidP="009144DE">
      <w:pPr>
        <w:rPr>
          <w:sz w:val="24"/>
          <w:szCs w:val="24"/>
        </w:rPr>
      </w:pPr>
      <w:r>
        <w:rPr>
          <w:sz w:val="24"/>
          <w:szCs w:val="24"/>
        </w:rPr>
        <w:t>750 g Mehl</w:t>
      </w:r>
    </w:p>
    <w:p w14:paraId="738F14EE" w14:textId="77777777" w:rsidR="009144DE" w:rsidRDefault="009144DE" w:rsidP="009144DE">
      <w:pPr>
        <w:rPr>
          <w:sz w:val="24"/>
          <w:szCs w:val="24"/>
        </w:rPr>
      </w:pPr>
      <w:r>
        <w:rPr>
          <w:sz w:val="24"/>
          <w:szCs w:val="24"/>
        </w:rPr>
        <w:t>1 Päckchen Backpulver</w:t>
      </w:r>
    </w:p>
    <w:p w14:paraId="5322D184" w14:textId="77777777" w:rsidR="009144DE" w:rsidRDefault="009144DE" w:rsidP="009144DE">
      <w:pPr>
        <w:rPr>
          <w:sz w:val="24"/>
          <w:szCs w:val="24"/>
        </w:rPr>
      </w:pPr>
      <w:r>
        <w:rPr>
          <w:sz w:val="24"/>
          <w:szCs w:val="24"/>
        </w:rPr>
        <w:t>2 Päckchen Vanillezucker</w:t>
      </w:r>
    </w:p>
    <w:p w14:paraId="79CC93E2" w14:textId="77777777" w:rsidR="009144DE" w:rsidRDefault="009144DE" w:rsidP="009144DE">
      <w:pPr>
        <w:rPr>
          <w:sz w:val="24"/>
          <w:szCs w:val="24"/>
        </w:rPr>
      </w:pPr>
      <w:r>
        <w:rPr>
          <w:sz w:val="24"/>
          <w:szCs w:val="24"/>
        </w:rPr>
        <w:t>750 g Naturjoghurt/Buttermilch</w:t>
      </w:r>
    </w:p>
    <w:p w14:paraId="38524AA0" w14:textId="77777777" w:rsidR="009144DE" w:rsidRDefault="009144DE" w:rsidP="009144DE">
      <w:pPr>
        <w:rPr>
          <w:sz w:val="24"/>
          <w:szCs w:val="24"/>
        </w:rPr>
      </w:pPr>
    </w:p>
    <w:p w14:paraId="5C50237C" w14:textId="77777777" w:rsidR="00B07C03" w:rsidRDefault="00B07C03" w:rsidP="009144DE">
      <w:pPr>
        <w:rPr>
          <w:sz w:val="24"/>
          <w:szCs w:val="24"/>
        </w:rPr>
      </w:pPr>
    </w:p>
    <w:p w14:paraId="666790D1" w14:textId="34A18807" w:rsidR="00B07C03" w:rsidRDefault="00B07C03" w:rsidP="009144DE">
      <w:pPr>
        <w:rPr>
          <w:sz w:val="24"/>
          <w:szCs w:val="24"/>
        </w:rPr>
      </w:pPr>
      <w:r>
        <w:rPr>
          <w:sz w:val="24"/>
          <w:szCs w:val="24"/>
        </w:rPr>
        <w:t>Zubereitung:</w:t>
      </w:r>
    </w:p>
    <w:p w14:paraId="4805A9FA" w14:textId="77777777" w:rsidR="009144DE" w:rsidRPr="00350272" w:rsidRDefault="009144DE" w:rsidP="00B40E8C">
      <w:pPr>
        <w:pStyle w:val="ListParagraph"/>
        <w:numPr>
          <w:ilvl w:val="0"/>
          <w:numId w:val="1303"/>
        </w:numPr>
        <w:spacing w:after="120"/>
        <w:ind w:left="714" w:hanging="357"/>
        <w:contextualSpacing w:val="0"/>
        <w:jc w:val="both"/>
        <w:rPr>
          <w:sz w:val="24"/>
          <w:szCs w:val="24"/>
        </w:rPr>
      </w:pPr>
      <w:r w:rsidRPr="00350272">
        <w:rPr>
          <w:sz w:val="24"/>
          <w:szCs w:val="24"/>
        </w:rPr>
        <w:t>Weiche Butter, Zucker, Vanillezucker und Salz schaumig rühren. Nacheinander Eier, Backpulver und Mehl unterrühren.</w:t>
      </w:r>
    </w:p>
    <w:p w14:paraId="1C56AB19" w14:textId="77777777" w:rsidR="009144DE" w:rsidRDefault="009144DE" w:rsidP="00B40E8C">
      <w:pPr>
        <w:pStyle w:val="ListParagraph"/>
        <w:numPr>
          <w:ilvl w:val="0"/>
          <w:numId w:val="1303"/>
        </w:numPr>
        <w:spacing w:after="120"/>
        <w:ind w:left="714" w:hanging="357"/>
        <w:contextualSpacing w:val="0"/>
        <w:jc w:val="both"/>
        <w:rPr>
          <w:sz w:val="24"/>
          <w:szCs w:val="24"/>
        </w:rPr>
      </w:pPr>
      <w:r w:rsidRPr="00350272">
        <w:rPr>
          <w:sz w:val="24"/>
          <w:szCs w:val="24"/>
        </w:rPr>
        <w:t>Joghurt/Buttermilch zum Teig geben, dass er dünnflüssig wird. Ich finde Buttermilch am besten.</w:t>
      </w:r>
    </w:p>
    <w:p w14:paraId="68AD78DE" w14:textId="77777777" w:rsidR="00B07C03" w:rsidRDefault="00B07C03" w:rsidP="00B07C03">
      <w:pPr>
        <w:spacing w:after="120"/>
        <w:jc w:val="both"/>
        <w:rPr>
          <w:sz w:val="24"/>
          <w:szCs w:val="24"/>
        </w:rPr>
      </w:pPr>
    </w:p>
    <w:p w14:paraId="68A5225D" w14:textId="452D33CF" w:rsidR="00B07C03" w:rsidRPr="00B07C03" w:rsidRDefault="00B07C03" w:rsidP="002E4D39">
      <w:pPr>
        <w:spacing w:after="120"/>
        <w:ind w:left="708" w:hanging="708"/>
        <w:jc w:val="both"/>
        <w:rPr>
          <w:sz w:val="24"/>
          <w:szCs w:val="24"/>
        </w:rPr>
      </w:pPr>
      <w:r>
        <w:rPr>
          <w:sz w:val="24"/>
          <w:szCs w:val="24"/>
        </w:rPr>
        <w:t>Info:</w:t>
      </w:r>
      <w:r>
        <w:rPr>
          <w:sz w:val="24"/>
          <w:szCs w:val="24"/>
        </w:rPr>
        <w:tab/>
        <w:t>Das ist der beste Waffelteig ever</w:t>
      </w:r>
      <w:r w:rsidRPr="00B07C03">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Pr>
          <w:sz w:val="24"/>
          <w:szCs w:val="24"/>
        </w:rPr>
        <w:t xml:space="preserve"> Damals in der Clara-Grunwald </w:t>
      </w:r>
      <w:r w:rsidR="002E4D39">
        <w:rPr>
          <w:sz w:val="24"/>
          <w:szCs w:val="24"/>
        </w:rPr>
        <w:t>seid ihr zu einer Mühle gefahren und habt dort die Waffeln verkauft. War immer gut für die Klassenkasse. Jedes Mal, wenn ich diesen Waffelteig anrühre, dann denke ich daran, was für kleine Zwerge ihr damals ward.</w:t>
      </w:r>
    </w:p>
    <w:p w14:paraId="43EE984D" w14:textId="77777777" w:rsidR="009144DE" w:rsidRDefault="009144DE" w:rsidP="009144DE">
      <w:pPr>
        <w:rPr>
          <w:sz w:val="24"/>
          <w:szCs w:val="24"/>
        </w:rPr>
      </w:pPr>
      <w:r>
        <w:rPr>
          <w:sz w:val="24"/>
          <w:szCs w:val="24"/>
        </w:rPr>
        <w:br w:type="page"/>
      </w:r>
    </w:p>
    <w:p w14:paraId="3355A0FC" w14:textId="77777777" w:rsidR="009144DE" w:rsidRDefault="009144DE" w:rsidP="002E4D39">
      <w:pPr>
        <w:pStyle w:val="Heading2"/>
        <w:spacing w:after="240"/>
      </w:pPr>
      <w:r>
        <w:lastRenderedPageBreak/>
        <w:t>Anis-Grieß-Auflauf mit Kirschen und Mandeln</w:t>
      </w:r>
    </w:p>
    <w:p w14:paraId="770DA34F" w14:textId="63738AC1" w:rsidR="009144DE" w:rsidRDefault="009144DE" w:rsidP="009144DE">
      <w:pPr>
        <w:rPr>
          <w:sz w:val="24"/>
          <w:szCs w:val="24"/>
        </w:rPr>
      </w:pPr>
      <w:r w:rsidRPr="002E4D39">
        <w:rPr>
          <w:sz w:val="24"/>
          <w:szCs w:val="24"/>
          <w:u w:val="single"/>
        </w:rPr>
        <w:t>Zutaten</w:t>
      </w:r>
      <w:r>
        <w:rPr>
          <w:sz w:val="24"/>
          <w:szCs w:val="24"/>
        </w:rPr>
        <w:t xml:space="preserve"> </w:t>
      </w:r>
      <w:r w:rsidR="002E4D39">
        <w:rPr>
          <w:sz w:val="24"/>
          <w:szCs w:val="24"/>
        </w:rPr>
        <w:t>(f</w:t>
      </w:r>
      <w:r>
        <w:rPr>
          <w:sz w:val="24"/>
          <w:szCs w:val="24"/>
        </w:rPr>
        <w:t>ür 8 Portionen</w:t>
      </w:r>
      <w:r w:rsidR="002E4D39">
        <w:rPr>
          <w:sz w:val="24"/>
          <w:szCs w:val="24"/>
        </w:rPr>
        <w:t>):</w:t>
      </w:r>
    </w:p>
    <w:p w14:paraId="489564CE" w14:textId="77777777" w:rsidR="009144DE" w:rsidRDefault="009144DE" w:rsidP="009144DE">
      <w:pPr>
        <w:rPr>
          <w:sz w:val="24"/>
          <w:szCs w:val="24"/>
        </w:rPr>
      </w:pPr>
      <w:r>
        <w:rPr>
          <w:sz w:val="24"/>
          <w:szCs w:val="24"/>
        </w:rPr>
        <w:t>60 g feiner Zucker</w:t>
      </w:r>
    </w:p>
    <w:p w14:paraId="2648FFB7" w14:textId="77777777" w:rsidR="009144DE" w:rsidRDefault="009144DE" w:rsidP="009144DE">
      <w:pPr>
        <w:rPr>
          <w:sz w:val="24"/>
          <w:szCs w:val="24"/>
        </w:rPr>
      </w:pPr>
      <w:r>
        <w:rPr>
          <w:sz w:val="24"/>
          <w:szCs w:val="24"/>
        </w:rPr>
        <w:t>450 g Sauerkirschen</w:t>
      </w:r>
    </w:p>
    <w:p w14:paraId="5986D0E4" w14:textId="77777777" w:rsidR="009144DE" w:rsidRDefault="009144DE" w:rsidP="009144DE">
      <w:pPr>
        <w:rPr>
          <w:sz w:val="24"/>
          <w:szCs w:val="24"/>
        </w:rPr>
      </w:pPr>
      <w:r>
        <w:rPr>
          <w:sz w:val="24"/>
          <w:szCs w:val="24"/>
        </w:rPr>
        <w:t>1,5 TL Anissamen (oder man nimmt dafür das Mark einer Vanilleschote)</w:t>
      </w:r>
    </w:p>
    <w:p w14:paraId="2408AAA0" w14:textId="77777777" w:rsidR="009144DE" w:rsidRDefault="009144DE" w:rsidP="009144DE">
      <w:pPr>
        <w:rPr>
          <w:sz w:val="24"/>
          <w:szCs w:val="24"/>
        </w:rPr>
      </w:pPr>
      <w:r>
        <w:rPr>
          <w:sz w:val="24"/>
          <w:szCs w:val="24"/>
        </w:rPr>
        <w:t>500 ml Vollmilch</w:t>
      </w:r>
    </w:p>
    <w:p w14:paraId="7B866FE6" w14:textId="77777777" w:rsidR="009144DE" w:rsidRDefault="009144DE" w:rsidP="009144DE">
      <w:pPr>
        <w:rPr>
          <w:sz w:val="24"/>
          <w:szCs w:val="24"/>
        </w:rPr>
      </w:pPr>
      <w:r>
        <w:rPr>
          <w:sz w:val="24"/>
          <w:szCs w:val="24"/>
        </w:rPr>
        <w:t>80 g Butter</w:t>
      </w:r>
    </w:p>
    <w:p w14:paraId="6F7FB819" w14:textId="77777777" w:rsidR="009144DE" w:rsidRDefault="009144DE" w:rsidP="009144DE">
      <w:pPr>
        <w:rPr>
          <w:sz w:val="24"/>
          <w:szCs w:val="24"/>
        </w:rPr>
      </w:pPr>
      <w:r>
        <w:rPr>
          <w:sz w:val="24"/>
          <w:szCs w:val="24"/>
        </w:rPr>
        <w:t>110 g Hartweizengrieß</w:t>
      </w:r>
    </w:p>
    <w:p w14:paraId="11C68681" w14:textId="77777777" w:rsidR="009144DE" w:rsidRDefault="009144DE" w:rsidP="009144DE">
      <w:pPr>
        <w:rPr>
          <w:sz w:val="24"/>
          <w:szCs w:val="24"/>
        </w:rPr>
      </w:pPr>
      <w:r>
        <w:rPr>
          <w:sz w:val="24"/>
          <w:szCs w:val="24"/>
        </w:rPr>
        <w:t>3 Eier</w:t>
      </w:r>
    </w:p>
    <w:p w14:paraId="0822BA3D" w14:textId="77777777" w:rsidR="009144DE" w:rsidRDefault="009144DE" w:rsidP="009144DE">
      <w:pPr>
        <w:rPr>
          <w:sz w:val="24"/>
          <w:szCs w:val="24"/>
        </w:rPr>
      </w:pPr>
      <w:r>
        <w:rPr>
          <w:sz w:val="24"/>
          <w:szCs w:val="24"/>
        </w:rPr>
        <w:t>Salz</w:t>
      </w:r>
    </w:p>
    <w:p w14:paraId="374F728E" w14:textId="77777777" w:rsidR="009144DE" w:rsidRDefault="009144DE" w:rsidP="009144DE">
      <w:pPr>
        <w:rPr>
          <w:sz w:val="24"/>
          <w:szCs w:val="24"/>
        </w:rPr>
      </w:pPr>
      <w:r>
        <w:rPr>
          <w:sz w:val="24"/>
          <w:szCs w:val="24"/>
        </w:rPr>
        <w:t>70 ml Honig</w:t>
      </w:r>
    </w:p>
    <w:p w14:paraId="7DEA747E" w14:textId="77777777" w:rsidR="009144DE" w:rsidRDefault="009144DE" w:rsidP="009144DE">
      <w:pPr>
        <w:rPr>
          <w:sz w:val="24"/>
          <w:szCs w:val="24"/>
        </w:rPr>
      </w:pPr>
      <w:r>
        <w:rPr>
          <w:sz w:val="24"/>
          <w:szCs w:val="24"/>
        </w:rPr>
        <w:t>70 g gehobelte Mandeln</w:t>
      </w:r>
    </w:p>
    <w:p w14:paraId="26840DD8" w14:textId="77777777" w:rsidR="009144DE" w:rsidRDefault="009144DE" w:rsidP="009144DE">
      <w:pPr>
        <w:rPr>
          <w:sz w:val="24"/>
          <w:szCs w:val="24"/>
        </w:rPr>
      </w:pPr>
      <w:r>
        <w:rPr>
          <w:sz w:val="24"/>
          <w:szCs w:val="24"/>
        </w:rPr>
        <w:t>1 EL Puderzucker zum Bestreuen</w:t>
      </w:r>
    </w:p>
    <w:p w14:paraId="3313EBEA" w14:textId="77777777" w:rsidR="009144DE" w:rsidRDefault="009144DE" w:rsidP="002E4D39">
      <w:pPr>
        <w:spacing w:after="120"/>
        <w:rPr>
          <w:sz w:val="24"/>
          <w:szCs w:val="24"/>
        </w:rPr>
      </w:pPr>
    </w:p>
    <w:p w14:paraId="1E4E3EAF" w14:textId="77777777" w:rsidR="009144DE" w:rsidRDefault="009144DE" w:rsidP="009144DE">
      <w:pPr>
        <w:rPr>
          <w:sz w:val="24"/>
          <w:szCs w:val="24"/>
        </w:rPr>
      </w:pPr>
      <w:r>
        <w:rPr>
          <w:sz w:val="24"/>
          <w:szCs w:val="24"/>
        </w:rPr>
        <w:t>Zubereitungszeit: 40 Minuten plus Backzeit</w:t>
      </w:r>
    </w:p>
    <w:p w14:paraId="14BD1B8C" w14:textId="172E4055" w:rsidR="009144DE" w:rsidRPr="000069C1" w:rsidRDefault="009144DE" w:rsidP="00B40E8C">
      <w:pPr>
        <w:pStyle w:val="ListParagraph"/>
        <w:numPr>
          <w:ilvl w:val="0"/>
          <w:numId w:val="1209"/>
        </w:numPr>
        <w:spacing w:after="120"/>
        <w:ind w:left="714" w:hanging="357"/>
        <w:contextualSpacing w:val="0"/>
        <w:jc w:val="both"/>
        <w:rPr>
          <w:sz w:val="24"/>
          <w:szCs w:val="24"/>
        </w:rPr>
      </w:pPr>
      <w:r w:rsidRPr="000069C1">
        <w:rPr>
          <w:sz w:val="24"/>
          <w:szCs w:val="24"/>
        </w:rPr>
        <w:t>Ofen auf 170 Grad vorheizen (Umluft nicht empfehlenswert). Die Auflaufform mit Butter ausfetten und mit 2 EL Zucker ausstreuen. Kirschen entsteinen. Anis im Mörser zerstoßen.</w:t>
      </w:r>
    </w:p>
    <w:p w14:paraId="35D686A1" w14:textId="77777777" w:rsidR="009144DE" w:rsidRPr="000069C1" w:rsidRDefault="009144DE" w:rsidP="00B40E8C">
      <w:pPr>
        <w:pStyle w:val="ListParagraph"/>
        <w:numPr>
          <w:ilvl w:val="0"/>
          <w:numId w:val="1209"/>
        </w:numPr>
        <w:spacing w:after="120"/>
        <w:ind w:left="714" w:hanging="357"/>
        <w:contextualSpacing w:val="0"/>
        <w:jc w:val="both"/>
        <w:rPr>
          <w:sz w:val="24"/>
          <w:szCs w:val="24"/>
        </w:rPr>
      </w:pPr>
      <w:r w:rsidRPr="000069C1">
        <w:rPr>
          <w:sz w:val="24"/>
          <w:szCs w:val="24"/>
        </w:rPr>
        <w:t>Milch und Butter aufkochen. Unter Rühren Grieß dazugeben, nochmals kurz aufkochen, vom Herd nehmen und unter gelegentlichem Rühren etwa 10 Minuten abkühlen lassen.</w:t>
      </w:r>
    </w:p>
    <w:p w14:paraId="01F78DE2" w14:textId="77777777" w:rsidR="009144DE" w:rsidRPr="000069C1" w:rsidRDefault="009144DE" w:rsidP="00B40E8C">
      <w:pPr>
        <w:pStyle w:val="ListParagraph"/>
        <w:numPr>
          <w:ilvl w:val="0"/>
          <w:numId w:val="1209"/>
        </w:numPr>
        <w:spacing w:after="120"/>
        <w:ind w:left="714" w:hanging="357"/>
        <w:contextualSpacing w:val="0"/>
        <w:jc w:val="both"/>
        <w:rPr>
          <w:sz w:val="24"/>
          <w:szCs w:val="24"/>
        </w:rPr>
      </w:pPr>
      <w:r w:rsidRPr="000069C1">
        <w:rPr>
          <w:sz w:val="24"/>
          <w:szCs w:val="24"/>
        </w:rPr>
        <w:t>Eier trennen. Eiklar mit 2 Prisen Salz steif schlagen. Unter weiterem Schlagen 40 g Zucker einrieseln lassen. Eigelb, Honig und Anis unter den Grieß rühren. Erst ein Drittel, dann den Rest des Eischnees zügig mit einem Löffel unter die Grießmasse heben.</w:t>
      </w:r>
    </w:p>
    <w:p w14:paraId="110ABDD8" w14:textId="77777777" w:rsidR="009144DE" w:rsidRPr="000069C1" w:rsidRDefault="009144DE" w:rsidP="00B40E8C">
      <w:pPr>
        <w:pStyle w:val="ListParagraph"/>
        <w:numPr>
          <w:ilvl w:val="0"/>
          <w:numId w:val="1209"/>
        </w:numPr>
        <w:spacing w:after="120"/>
        <w:ind w:left="714" w:hanging="357"/>
        <w:contextualSpacing w:val="0"/>
        <w:jc w:val="both"/>
        <w:rPr>
          <w:sz w:val="24"/>
          <w:szCs w:val="24"/>
        </w:rPr>
      </w:pPr>
      <w:r w:rsidRPr="000069C1">
        <w:rPr>
          <w:sz w:val="24"/>
          <w:szCs w:val="24"/>
        </w:rPr>
        <w:t>Die Masse in die Auflaufform füllen und die Kirschen darauf verteilen. Mit gehobelten Mandeln bestreuen und ca. 40 Minuten auf der mittleren Schiene backen. Grießauflauf etwas abkühlen lassen, mit Puderzucker bestäuben und warm servieren.</w:t>
      </w:r>
      <w:r w:rsidRPr="000069C1">
        <w:rPr>
          <w:sz w:val="24"/>
          <w:szCs w:val="24"/>
        </w:rPr>
        <w:br w:type="page"/>
      </w:r>
    </w:p>
    <w:p w14:paraId="6421B76C" w14:textId="24413A90" w:rsidR="009144DE" w:rsidRDefault="009144DE" w:rsidP="002E4D39">
      <w:pPr>
        <w:pStyle w:val="Heading2"/>
        <w:spacing w:after="240"/>
      </w:pPr>
      <w:r>
        <w:lastRenderedPageBreak/>
        <w:t>Dampfnudeln</w:t>
      </w:r>
      <w:r w:rsidR="00AE75B4">
        <w:rPr>
          <w:rStyle w:val="FootnoteReference"/>
        </w:rPr>
        <w:footnoteReference w:id="1428"/>
      </w:r>
      <w:r>
        <w:t xml:space="preserve"> </w:t>
      </w:r>
    </w:p>
    <w:p w14:paraId="7C86A4AA" w14:textId="5D398735" w:rsidR="009144DE" w:rsidRDefault="009144DE" w:rsidP="009144DE">
      <w:pPr>
        <w:rPr>
          <w:sz w:val="24"/>
          <w:szCs w:val="24"/>
        </w:rPr>
      </w:pPr>
      <w:r w:rsidRPr="002E4D39">
        <w:rPr>
          <w:sz w:val="24"/>
          <w:szCs w:val="24"/>
          <w:u w:val="single"/>
        </w:rPr>
        <w:t>Zutaten</w:t>
      </w:r>
      <w:r>
        <w:rPr>
          <w:sz w:val="24"/>
          <w:szCs w:val="24"/>
        </w:rPr>
        <w:t xml:space="preserve"> </w:t>
      </w:r>
      <w:r w:rsidR="002E4D39">
        <w:rPr>
          <w:sz w:val="24"/>
          <w:szCs w:val="24"/>
        </w:rPr>
        <w:t>(</w:t>
      </w:r>
      <w:r>
        <w:rPr>
          <w:sz w:val="24"/>
          <w:szCs w:val="24"/>
        </w:rPr>
        <w:t>für 6 Portionen</w:t>
      </w:r>
      <w:r w:rsidR="002E4D39">
        <w:rPr>
          <w:sz w:val="24"/>
          <w:szCs w:val="24"/>
        </w:rPr>
        <w:t>)</w:t>
      </w:r>
    </w:p>
    <w:p w14:paraId="54680651" w14:textId="77777777" w:rsidR="009144DE" w:rsidRPr="002E4D39" w:rsidRDefault="009144DE" w:rsidP="009144DE">
      <w:pPr>
        <w:rPr>
          <w:i/>
          <w:iCs/>
          <w:sz w:val="24"/>
          <w:szCs w:val="24"/>
        </w:rPr>
      </w:pPr>
      <w:r w:rsidRPr="002E4D39">
        <w:rPr>
          <w:i/>
          <w:iCs/>
          <w:sz w:val="24"/>
          <w:szCs w:val="24"/>
        </w:rPr>
        <w:t>Für den Teig:</w:t>
      </w:r>
    </w:p>
    <w:p w14:paraId="35C7354E" w14:textId="77777777" w:rsidR="009144DE" w:rsidRDefault="009144DE" w:rsidP="009144DE">
      <w:pPr>
        <w:rPr>
          <w:sz w:val="24"/>
          <w:szCs w:val="24"/>
        </w:rPr>
      </w:pPr>
      <w:r>
        <w:rPr>
          <w:sz w:val="24"/>
          <w:szCs w:val="24"/>
        </w:rPr>
        <w:t>250 ml Milch</w:t>
      </w:r>
    </w:p>
    <w:p w14:paraId="3654D00C" w14:textId="77777777" w:rsidR="009144DE" w:rsidRDefault="009144DE" w:rsidP="009144DE">
      <w:pPr>
        <w:rPr>
          <w:sz w:val="24"/>
          <w:szCs w:val="24"/>
        </w:rPr>
      </w:pPr>
      <w:r>
        <w:rPr>
          <w:sz w:val="24"/>
          <w:szCs w:val="24"/>
        </w:rPr>
        <w:t>25 g Hefe</w:t>
      </w:r>
    </w:p>
    <w:p w14:paraId="6EBE269C" w14:textId="77777777" w:rsidR="009144DE" w:rsidRDefault="009144DE" w:rsidP="009144DE">
      <w:pPr>
        <w:rPr>
          <w:sz w:val="24"/>
          <w:szCs w:val="24"/>
        </w:rPr>
      </w:pPr>
      <w:r>
        <w:rPr>
          <w:sz w:val="24"/>
          <w:szCs w:val="24"/>
        </w:rPr>
        <w:t>30 g Zucker</w:t>
      </w:r>
    </w:p>
    <w:p w14:paraId="0FDC2F1A" w14:textId="77777777" w:rsidR="009144DE" w:rsidRDefault="009144DE" w:rsidP="009144DE">
      <w:pPr>
        <w:rPr>
          <w:sz w:val="24"/>
          <w:szCs w:val="24"/>
        </w:rPr>
      </w:pPr>
      <w:r>
        <w:rPr>
          <w:sz w:val="24"/>
          <w:szCs w:val="24"/>
        </w:rPr>
        <w:t>500 g Mehl</w:t>
      </w:r>
    </w:p>
    <w:p w14:paraId="0D07B8D0" w14:textId="77777777" w:rsidR="009144DE" w:rsidRDefault="009144DE" w:rsidP="009144DE">
      <w:pPr>
        <w:rPr>
          <w:sz w:val="24"/>
          <w:szCs w:val="24"/>
        </w:rPr>
      </w:pPr>
      <w:r>
        <w:rPr>
          <w:sz w:val="24"/>
          <w:szCs w:val="24"/>
        </w:rPr>
        <w:t>2 Eier</w:t>
      </w:r>
    </w:p>
    <w:p w14:paraId="7C49B829" w14:textId="77777777" w:rsidR="009144DE" w:rsidRDefault="009144DE" w:rsidP="009144DE">
      <w:pPr>
        <w:rPr>
          <w:sz w:val="24"/>
          <w:szCs w:val="24"/>
        </w:rPr>
      </w:pPr>
      <w:r>
        <w:rPr>
          <w:sz w:val="24"/>
          <w:szCs w:val="24"/>
        </w:rPr>
        <w:t>Salz</w:t>
      </w:r>
    </w:p>
    <w:p w14:paraId="332AEA5E" w14:textId="77777777" w:rsidR="009144DE" w:rsidRDefault="009144DE" w:rsidP="009144DE">
      <w:pPr>
        <w:rPr>
          <w:sz w:val="24"/>
          <w:szCs w:val="24"/>
        </w:rPr>
      </w:pPr>
      <w:r>
        <w:rPr>
          <w:sz w:val="24"/>
          <w:szCs w:val="24"/>
        </w:rPr>
        <w:t>80 g weiche Butter</w:t>
      </w:r>
    </w:p>
    <w:p w14:paraId="106DDA2A" w14:textId="77777777" w:rsidR="009144DE" w:rsidRDefault="009144DE" w:rsidP="009144DE">
      <w:pPr>
        <w:rPr>
          <w:sz w:val="24"/>
          <w:szCs w:val="24"/>
        </w:rPr>
      </w:pPr>
    </w:p>
    <w:p w14:paraId="615731B5" w14:textId="77777777" w:rsidR="009144DE" w:rsidRPr="002E4D39" w:rsidRDefault="009144DE" w:rsidP="009144DE">
      <w:pPr>
        <w:rPr>
          <w:i/>
          <w:iCs/>
          <w:sz w:val="24"/>
          <w:szCs w:val="24"/>
        </w:rPr>
      </w:pPr>
      <w:r w:rsidRPr="002E4D39">
        <w:rPr>
          <w:i/>
          <w:iCs/>
          <w:sz w:val="24"/>
          <w:szCs w:val="24"/>
        </w:rPr>
        <w:t>Außerdem:</w:t>
      </w:r>
    </w:p>
    <w:p w14:paraId="691ACC49" w14:textId="77777777" w:rsidR="009144DE" w:rsidRDefault="009144DE" w:rsidP="009144DE">
      <w:pPr>
        <w:rPr>
          <w:sz w:val="24"/>
          <w:szCs w:val="24"/>
        </w:rPr>
      </w:pPr>
      <w:r>
        <w:rPr>
          <w:sz w:val="24"/>
          <w:szCs w:val="24"/>
        </w:rPr>
        <w:t>Mehl für die Arbeitsfläche#250 ml Milch</w:t>
      </w:r>
    </w:p>
    <w:p w14:paraId="441BFD10" w14:textId="77777777" w:rsidR="009144DE" w:rsidRDefault="009144DE" w:rsidP="009144DE">
      <w:pPr>
        <w:rPr>
          <w:sz w:val="24"/>
          <w:szCs w:val="24"/>
        </w:rPr>
      </w:pPr>
      <w:r>
        <w:rPr>
          <w:sz w:val="24"/>
          <w:szCs w:val="24"/>
        </w:rPr>
        <w:t>20 g Zucker</w:t>
      </w:r>
    </w:p>
    <w:p w14:paraId="00C821EA" w14:textId="77777777" w:rsidR="009144DE" w:rsidRDefault="009144DE" w:rsidP="009144DE">
      <w:pPr>
        <w:rPr>
          <w:sz w:val="24"/>
          <w:szCs w:val="24"/>
        </w:rPr>
      </w:pPr>
      <w:r>
        <w:rPr>
          <w:sz w:val="24"/>
          <w:szCs w:val="24"/>
        </w:rPr>
        <w:t>3 EL Butter</w:t>
      </w:r>
    </w:p>
    <w:p w14:paraId="18C9ABFB" w14:textId="77777777" w:rsidR="009144DE" w:rsidRDefault="009144DE" w:rsidP="009144DE">
      <w:pPr>
        <w:rPr>
          <w:sz w:val="24"/>
          <w:szCs w:val="24"/>
        </w:rPr>
      </w:pPr>
      <w:r>
        <w:rPr>
          <w:sz w:val="24"/>
          <w:szCs w:val="24"/>
        </w:rPr>
        <w:t>30 g Butterschmalz</w:t>
      </w:r>
    </w:p>
    <w:p w14:paraId="0BD788D7" w14:textId="77777777" w:rsidR="009144DE" w:rsidRDefault="009144DE" w:rsidP="009144DE">
      <w:pPr>
        <w:rPr>
          <w:sz w:val="24"/>
          <w:szCs w:val="24"/>
        </w:rPr>
      </w:pPr>
    </w:p>
    <w:p w14:paraId="6B73A9F1" w14:textId="4175950E" w:rsidR="002E4D39" w:rsidRDefault="002E4D39" w:rsidP="009144DE">
      <w:pPr>
        <w:rPr>
          <w:sz w:val="24"/>
          <w:szCs w:val="24"/>
        </w:rPr>
      </w:pPr>
      <w:r>
        <w:rPr>
          <w:sz w:val="24"/>
          <w:szCs w:val="24"/>
        </w:rPr>
        <w:t>Zubereitung:</w:t>
      </w:r>
    </w:p>
    <w:p w14:paraId="66A9581D" w14:textId="77777777" w:rsidR="009144DE" w:rsidRPr="00032599" w:rsidRDefault="009144DE" w:rsidP="00B40E8C">
      <w:pPr>
        <w:pStyle w:val="ListParagraph"/>
        <w:numPr>
          <w:ilvl w:val="0"/>
          <w:numId w:val="1198"/>
        </w:numPr>
        <w:spacing w:after="120"/>
        <w:ind w:left="714" w:hanging="357"/>
        <w:contextualSpacing w:val="0"/>
        <w:jc w:val="both"/>
        <w:rPr>
          <w:sz w:val="24"/>
          <w:szCs w:val="24"/>
        </w:rPr>
      </w:pPr>
      <w:r w:rsidRPr="00032599">
        <w:rPr>
          <w:sz w:val="24"/>
          <w:szCs w:val="24"/>
        </w:rPr>
        <w:t>Für den Teig die Milch lauwarm erwärmen, die Hefe darin auflösen und 2 TL Zucker hinzufügen. Das Mehl in eine Schüssel geben und in die Mitte eine Mulde drücken. Die Hefemilch hineingeben und mit etwas Mehl verrühren. Den Vorteig zugedeckt an einem warmen Ort 15 Minuten gehen lassen.</w:t>
      </w:r>
    </w:p>
    <w:p w14:paraId="09A634FB" w14:textId="77777777" w:rsidR="009144DE" w:rsidRPr="00032599" w:rsidRDefault="009144DE" w:rsidP="00B40E8C">
      <w:pPr>
        <w:pStyle w:val="ListParagraph"/>
        <w:numPr>
          <w:ilvl w:val="0"/>
          <w:numId w:val="1198"/>
        </w:numPr>
        <w:spacing w:after="120"/>
        <w:ind w:left="714" w:hanging="357"/>
        <w:contextualSpacing w:val="0"/>
        <w:jc w:val="both"/>
        <w:rPr>
          <w:sz w:val="24"/>
          <w:szCs w:val="24"/>
        </w:rPr>
      </w:pPr>
      <w:r w:rsidRPr="00032599">
        <w:rPr>
          <w:sz w:val="24"/>
          <w:szCs w:val="24"/>
        </w:rPr>
        <w:t>Die Eier verquirlen und mit 1 Prise Salz, dem restlichen Zucker und der weichen Butter zum Vorteig geben und mit dem Mehl verrühren. Den Hefeteig mit dem Knethaken des Rührgeräts so lange kneten, bis ein glatter und elastischer Teig entstanden ist, der sich ganz leicht vom Schüsselrand löst. Den Hefeteig zugedeckt an einem warmen Ort mindestens 45 Minuten gehen lassen, bis sich das Volumen verdoppelt hat.</w:t>
      </w:r>
    </w:p>
    <w:p w14:paraId="484B3449" w14:textId="77777777" w:rsidR="009144DE" w:rsidRPr="00032599" w:rsidRDefault="009144DE" w:rsidP="00B40E8C">
      <w:pPr>
        <w:pStyle w:val="ListParagraph"/>
        <w:numPr>
          <w:ilvl w:val="0"/>
          <w:numId w:val="1198"/>
        </w:numPr>
        <w:spacing w:after="120"/>
        <w:ind w:left="714" w:hanging="357"/>
        <w:contextualSpacing w:val="0"/>
        <w:jc w:val="both"/>
        <w:rPr>
          <w:sz w:val="24"/>
          <w:szCs w:val="24"/>
        </w:rPr>
      </w:pPr>
      <w:r w:rsidRPr="00032599">
        <w:rPr>
          <w:sz w:val="24"/>
          <w:szCs w:val="24"/>
        </w:rPr>
        <w:t>Den Teig mit den Händen auf der leicht bemehlten Arbeitsfläche kräftig durchkneten und dann Rollen von 4 bis 5 cm Durchmesser formen. Die Rollen in etwa 5 cm große Stücke schneiden und jedes Stück zu einer glatten Kugel formen.</w:t>
      </w:r>
    </w:p>
    <w:p w14:paraId="0821A9B7" w14:textId="77777777" w:rsidR="009144DE" w:rsidRPr="00032599" w:rsidRDefault="009144DE" w:rsidP="00B40E8C">
      <w:pPr>
        <w:pStyle w:val="ListParagraph"/>
        <w:numPr>
          <w:ilvl w:val="0"/>
          <w:numId w:val="1198"/>
        </w:numPr>
        <w:spacing w:after="120"/>
        <w:ind w:left="714" w:hanging="357"/>
        <w:contextualSpacing w:val="0"/>
        <w:jc w:val="both"/>
        <w:rPr>
          <w:sz w:val="24"/>
          <w:szCs w:val="24"/>
        </w:rPr>
      </w:pPr>
      <w:r w:rsidRPr="00032599">
        <w:rPr>
          <w:sz w:val="24"/>
          <w:szCs w:val="24"/>
        </w:rPr>
        <w:t xml:space="preserve">Den Backofen auf 180 Grad vorheizen. In einem großen, niedrigen ofenfesten Topf (etwa 30 cm Durchmesser) die Milch mit dem Zucker erwärmen, Butter und </w:t>
      </w:r>
      <w:r w:rsidRPr="00032599">
        <w:rPr>
          <w:sz w:val="24"/>
          <w:szCs w:val="24"/>
        </w:rPr>
        <w:lastRenderedPageBreak/>
        <w:t>Butterschmalz darin schmelzen und vom Herd nehmen. Die Teigkugeln mit der Nahtseite nach unten nebeneinander in die lauwarme Milch setzen, den Deckel auflegen und die Dampfnudeln 20 Minuten gehen lassen. Den Topf auf den Herd stellen und die Dampfnudeln bei mittlerer Hitze 10 Minuten garen.</w:t>
      </w:r>
    </w:p>
    <w:p w14:paraId="0E78991E" w14:textId="77777777" w:rsidR="009144DE" w:rsidRDefault="009144DE" w:rsidP="00B40E8C">
      <w:pPr>
        <w:pStyle w:val="ListParagraph"/>
        <w:numPr>
          <w:ilvl w:val="0"/>
          <w:numId w:val="1198"/>
        </w:numPr>
        <w:spacing w:after="120"/>
        <w:ind w:left="714" w:hanging="357"/>
        <w:contextualSpacing w:val="0"/>
        <w:jc w:val="both"/>
        <w:rPr>
          <w:sz w:val="24"/>
          <w:szCs w:val="24"/>
        </w:rPr>
      </w:pPr>
      <w:r w:rsidRPr="00032599">
        <w:rPr>
          <w:sz w:val="24"/>
          <w:szCs w:val="24"/>
        </w:rPr>
        <w:t>Den zugedeckten Topf in den Ofen geben du die Dampfnudeln ca. 35 Minuten backen. Den Deckel zwischendurch nicht abnehmen, die Dampfnudeln könnten dabei zusammenfallen. Sollte die Kruste am Boden noch zu hell sein, den Topf noch einmal auf den Herd stellen und bei mittlerer Hitze goldbraun bachbacken. Die Dampfnudeln noch warm und nach Belieben mit Vanillesauce servieren.</w:t>
      </w:r>
    </w:p>
    <w:p w14:paraId="4396B9E3" w14:textId="77777777" w:rsidR="009144DE" w:rsidRDefault="009144DE" w:rsidP="009144DE">
      <w:pPr>
        <w:rPr>
          <w:sz w:val="24"/>
          <w:szCs w:val="24"/>
        </w:rPr>
      </w:pPr>
      <w:r>
        <w:rPr>
          <w:sz w:val="24"/>
          <w:szCs w:val="24"/>
        </w:rPr>
        <w:br w:type="page"/>
      </w:r>
    </w:p>
    <w:p w14:paraId="086616D4" w14:textId="114C4203" w:rsidR="009144DE" w:rsidRDefault="009144DE" w:rsidP="002E4D39">
      <w:pPr>
        <w:pStyle w:val="Heading2"/>
        <w:spacing w:after="240"/>
      </w:pPr>
      <w:r>
        <w:lastRenderedPageBreak/>
        <w:t>Zwetschgenknödel</w:t>
      </w:r>
      <w:r w:rsidR="00F4079A">
        <w:rPr>
          <w:rStyle w:val="FootnoteReference"/>
        </w:rPr>
        <w:footnoteReference w:id="1429"/>
      </w:r>
      <w:r>
        <w:t xml:space="preserve"> </w:t>
      </w:r>
    </w:p>
    <w:p w14:paraId="4F8682EE" w14:textId="1F219524" w:rsidR="009144DE" w:rsidRDefault="009144DE" w:rsidP="009144DE">
      <w:pPr>
        <w:jc w:val="both"/>
        <w:rPr>
          <w:sz w:val="24"/>
          <w:szCs w:val="24"/>
        </w:rPr>
      </w:pPr>
      <w:r w:rsidRPr="002E4D39">
        <w:rPr>
          <w:sz w:val="24"/>
          <w:szCs w:val="24"/>
          <w:u w:val="single"/>
        </w:rPr>
        <w:t>Zutaten</w:t>
      </w:r>
      <w:r>
        <w:rPr>
          <w:sz w:val="24"/>
          <w:szCs w:val="24"/>
        </w:rPr>
        <w:t xml:space="preserve"> </w:t>
      </w:r>
      <w:r w:rsidR="002E4D39">
        <w:rPr>
          <w:sz w:val="24"/>
          <w:szCs w:val="24"/>
        </w:rPr>
        <w:t>(</w:t>
      </w:r>
      <w:r>
        <w:rPr>
          <w:sz w:val="24"/>
          <w:szCs w:val="24"/>
        </w:rPr>
        <w:t>für 4 Portionen</w:t>
      </w:r>
      <w:r w:rsidR="002E4D39">
        <w:rPr>
          <w:sz w:val="24"/>
          <w:szCs w:val="24"/>
        </w:rPr>
        <w:t>)</w:t>
      </w:r>
    </w:p>
    <w:p w14:paraId="7659BBF9" w14:textId="77777777" w:rsidR="009144DE" w:rsidRPr="002E4D39" w:rsidRDefault="009144DE" w:rsidP="009144DE">
      <w:pPr>
        <w:jc w:val="both"/>
        <w:rPr>
          <w:i/>
          <w:iCs/>
          <w:sz w:val="24"/>
          <w:szCs w:val="24"/>
        </w:rPr>
      </w:pPr>
      <w:r w:rsidRPr="002E4D39">
        <w:rPr>
          <w:i/>
          <w:iCs/>
          <w:sz w:val="24"/>
          <w:szCs w:val="24"/>
        </w:rPr>
        <w:t>Für die Knödel</w:t>
      </w:r>
    </w:p>
    <w:p w14:paraId="6B8D45A7" w14:textId="77777777" w:rsidR="009144DE" w:rsidRDefault="009144DE" w:rsidP="009144DE">
      <w:pPr>
        <w:jc w:val="both"/>
        <w:rPr>
          <w:sz w:val="24"/>
          <w:szCs w:val="24"/>
        </w:rPr>
      </w:pPr>
      <w:r>
        <w:rPr>
          <w:sz w:val="24"/>
          <w:szCs w:val="24"/>
        </w:rPr>
        <w:t>500 g mehlig kochende Kartoffeln</w:t>
      </w:r>
    </w:p>
    <w:p w14:paraId="25B5FDCC" w14:textId="77777777" w:rsidR="009144DE" w:rsidRDefault="009144DE" w:rsidP="009144DE">
      <w:pPr>
        <w:jc w:val="both"/>
        <w:rPr>
          <w:sz w:val="24"/>
          <w:szCs w:val="24"/>
        </w:rPr>
      </w:pPr>
      <w:r>
        <w:rPr>
          <w:sz w:val="24"/>
          <w:szCs w:val="24"/>
        </w:rPr>
        <w:t>Salz</w:t>
      </w:r>
    </w:p>
    <w:p w14:paraId="51D644C3" w14:textId="77777777" w:rsidR="009144DE" w:rsidRDefault="009144DE" w:rsidP="009144DE">
      <w:pPr>
        <w:jc w:val="both"/>
        <w:rPr>
          <w:sz w:val="24"/>
          <w:szCs w:val="24"/>
        </w:rPr>
      </w:pPr>
      <w:r>
        <w:rPr>
          <w:sz w:val="24"/>
          <w:szCs w:val="24"/>
        </w:rPr>
        <w:t>50 g Speisestärke</w:t>
      </w:r>
    </w:p>
    <w:p w14:paraId="2418DBE3" w14:textId="77777777" w:rsidR="009144DE" w:rsidRDefault="009144DE" w:rsidP="009144DE">
      <w:pPr>
        <w:jc w:val="both"/>
        <w:rPr>
          <w:sz w:val="24"/>
          <w:szCs w:val="24"/>
        </w:rPr>
      </w:pPr>
      <w:r>
        <w:rPr>
          <w:sz w:val="24"/>
          <w:szCs w:val="24"/>
        </w:rPr>
        <w:t>50 g doppelgriffiges Mehl (Wiener Grießler)</w:t>
      </w:r>
    </w:p>
    <w:p w14:paraId="68B84E48" w14:textId="77777777" w:rsidR="009144DE" w:rsidRDefault="009144DE" w:rsidP="009144DE">
      <w:pPr>
        <w:jc w:val="both"/>
        <w:rPr>
          <w:sz w:val="24"/>
          <w:szCs w:val="24"/>
        </w:rPr>
      </w:pPr>
      <w:r>
        <w:rPr>
          <w:sz w:val="24"/>
          <w:szCs w:val="24"/>
        </w:rPr>
        <w:t>50 g Hartweizengrieß</w:t>
      </w:r>
    </w:p>
    <w:p w14:paraId="01A0108E" w14:textId="77777777" w:rsidR="009144DE" w:rsidRDefault="009144DE" w:rsidP="009144DE">
      <w:pPr>
        <w:jc w:val="both"/>
        <w:rPr>
          <w:sz w:val="24"/>
          <w:szCs w:val="24"/>
        </w:rPr>
      </w:pPr>
      <w:r>
        <w:rPr>
          <w:sz w:val="24"/>
          <w:szCs w:val="24"/>
        </w:rPr>
        <w:t>1 Ei</w:t>
      </w:r>
    </w:p>
    <w:p w14:paraId="74A7B661" w14:textId="77777777" w:rsidR="009144DE" w:rsidRDefault="009144DE" w:rsidP="009144DE">
      <w:pPr>
        <w:jc w:val="both"/>
        <w:rPr>
          <w:sz w:val="24"/>
          <w:szCs w:val="24"/>
        </w:rPr>
      </w:pPr>
      <w:r>
        <w:rPr>
          <w:sz w:val="24"/>
          <w:szCs w:val="24"/>
        </w:rPr>
        <w:t>4 El braune Butter</w:t>
      </w:r>
    </w:p>
    <w:p w14:paraId="610C9A2E" w14:textId="77777777" w:rsidR="009144DE" w:rsidRDefault="009144DE" w:rsidP="009144DE">
      <w:pPr>
        <w:jc w:val="both"/>
        <w:rPr>
          <w:sz w:val="24"/>
          <w:szCs w:val="24"/>
        </w:rPr>
      </w:pPr>
      <w:r>
        <w:rPr>
          <w:sz w:val="24"/>
          <w:szCs w:val="24"/>
        </w:rPr>
        <w:t>Abgeriebene Schale von 1 unbehandelten Zitrone</w:t>
      </w:r>
    </w:p>
    <w:p w14:paraId="3B83AE27" w14:textId="77777777" w:rsidR="009144DE" w:rsidRDefault="009144DE" w:rsidP="009144DE">
      <w:pPr>
        <w:jc w:val="both"/>
        <w:rPr>
          <w:sz w:val="24"/>
          <w:szCs w:val="24"/>
        </w:rPr>
      </w:pPr>
      <w:r>
        <w:rPr>
          <w:sz w:val="24"/>
          <w:szCs w:val="24"/>
        </w:rPr>
        <w:t>Mark von ½ Vanilleschote</w:t>
      </w:r>
    </w:p>
    <w:p w14:paraId="45BCE708" w14:textId="77777777" w:rsidR="009144DE" w:rsidRDefault="009144DE" w:rsidP="009144DE">
      <w:pPr>
        <w:jc w:val="both"/>
        <w:rPr>
          <w:sz w:val="24"/>
          <w:szCs w:val="24"/>
        </w:rPr>
      </w:pPr>
      <w:r>
        <w:rPr>
          <w:sz w:val="24"/>
          <w:szCs w:val="24"/>
        </w:rPr>
        <w:t>12 kleine Zwetschgen</w:t>
      </w:r>
    </w:p>
    <w:p w14:paraId="7AF80814" w14:textId="77777777" w:rsidR="009144DE" w:rsidRDefault="009144DE" w:rsidP="009144DE">
      <w:pPr>
        <w:jc w:val="both"/>
        <w:rPr>
          <w:sz w:val="24"/>
          <w:szCs w:val="24"/>
        </w:rPr>
      </w:pPr>
      <w:r>
        <w:rPr>
          <w:sz w:val="24"/>
          <w:szCs w:val="24"/>
        </w:rPr>
        <w:t>12 Würfelzucker</w:t>
      </w:r>
    </w:p>
    <w:p w14:paraId="185ACFDE" w14:textId="77777777" w:rsidR="009144DE" w:rsidRDefault="009144DE" w:rsidP="009144DE">
      <w:pPr>
        <w:jc w:val="both"/>
        <w:rPr>
          <w:sz w:val="24"/>
          <w:szCs w:val="24"/>
        </w:rPr>
      </w:pPr>
    </w:p>
    <w:p w14:paraId="6EE54100" w14:textId="77777777" w:rsidR="009144DE" w:rsidRPr="002E4D39" w:rsidRDefault="009144DE" w:rsidP="009144DE">
      <w:pPr>
        <w:jc w:val="both"/>
        <w:rPr>
          <w:i/>
          <w:iCs/>
          <w:sz w:val="24"/>
          <w:szCs w:val="24"/>
        </w:rPr>
      </w:pPr>
      <w:r w:rsidRPr="002E4D39">
        <w:rPr>
          <w:i/>
          <w:iCs/>
          <w:sz w:val="24"/>
          <w:szCs w:val="24"/>
        </w:rPr>
        <w:t>Für den Kochsud</w:t>
      </w:r>
    </w:p>
    <w:p w14:paraId="6BFB9688" w14:textId="77777777" w:rsidR="009144DE" w:rsidRDefault="009144DE" w:rsidP="009144DE">
      <w:pPr>
        <w:jc w:val="both"/>
        <w:rPr>
          <w:sz w:val="24"/>
          <w:szCs w:val="24"/>
        </w:rPr>
      </w:pPr>
      <w:r>
        <w:rPr>
          <w:sz w:val="24"/>
          <w:szCs w:val="24"/>
        </w:rPr>
        <w:t>20 g Salz</w:t>
      </w:r>
    </w:p>
    <w:p w14:paraId="2DCAD139" w14:textId="77777777" w:rsidR="009144DE" w:rsidRDefault="009144DE" w:rsidP="009144DE">
      <w:pPr>
        <w:jc w:val="both"/>
        <w:rPr>
          <w:sz w:val="24"/>
          <w:szCs w:val="24"/>
        </w:rPr>
      </w:pPr>
      <w:r>
        <w:rPr>
          <w:sz w:val="24"/>
          <w:szCs w:val="24"/>
        </w:rPr>
        <w:t>80 g Zucker</w:t>
      </w:r>
    </w:p>
    <w:p w14:paraId="58C94E3F" w14:textId="77777777" w:rsidR="009144DE" w:rsidRDefault="009144DE" w:rsidP="009144DE">
      <w:pPr>
        <w:jc w:val="both"/>
        <w:rPr>
          <w:sz w:val="24"/>
          <w:szCs w:val="24"/>
        </w:rPr>
      </w:pPr>
      <w:r>
        <w:rPr>
          <w:sz w:val="24"/>
          <w:szCs w:val="24"/>
        </w:rPr>
        <w:t>1 ausgekratzte Vanilleschote</w:t>
      </w:r>
    </w:p>
    <w:p w14:paraId="3DCBBF39" w14:textId="77777777" w:rsidR="009144DE" w:rsidRDefault="009144DE" w:rsidP="009144DE">
      <w:pPr>
        <w:jc w:val="both"/>
        <w:rPr>
          <w:sz w:val="24"/>
          <w:szCs w:val="24"/>
        </w:rPr>
      </w:pPr>
      <w:r>
        <w:rPr>
          <w:sz w:val="24"/>
          <w:szCs w:val="24"/>
        </w:rPr>
        <w:t>½ Zimtrinde</w:t>
      </w:r>
    </w:p>
    <w:p w14:paraId="4C73BC9B" w14:textId="77777777" w:rsidR="009144DE" w:rsidRDefault="009144DE" w:rsidP="009144DE">
      <w:pPr>
        <w:jc w:val="both"/>
        <w:rPr>
          <w:sz w:val="24"/>
          <w:szCs w:val="24"/>
        </w:rPr>
      </w:pPr>
      <w:r>
        <w:rPr>
          <w:sz w:val="24"/>
          <w:szCs w:val="24"/>
        </w:rPr>
        <w:t>2 Streifen unbehandelte Zitronen- und Orangenschale</w:t>
      </w:r>
    </w:p>
    <w:p w14:paraId="0F176A6B" w14:textId="77777777" w:rsidR="009144DE" w:rsidRDefault="009144DE" w:rsidP="009144DE">
      <w:pPr>
        <w:jc w:val="both"/>
        <w:rPr>
          <w:sz w:val="24"/>
          <w:szCs w:val="24"/>
        </w:rPr>
      </w:pPr>
    </w:p>
    <w:p w14:paraId="0B330544" w14:textId="1691D188" w:rsidR="002E4D39" w:rsidRDefault="002E4D39" w:rsidP="009144DE">
      <w:pPr>
        <w:jc w:val="both"/>
        <w:rPr>
          <w:sz w:val="24"/>
          <w:szCs w:val="24"/>
        </w:rPr>
      </w:pPr>
      <w:r>
        <w:rPr>
          <w:sz w:val="24"/>
          <w:szCs w:val="24"/>
        </w:rPr>
        <w:t>Zubereitung:</w:t>
      </w:r>
    </w:p>
    <w:p w14:paraId="105A31C3" w14:textId="77777777" w:rsidR="009144DE" w:rsidRPr="00B340A2" w:rsidRDefault="009144DE" w:rsidP="00B40E8C">
      <w:pPr>
        <w:pStyle w:val="ListParagraph"/>
        <w:numPr>
          <w:ilvl w:val="0"/>
          <w:numId w:val="1199"/>
        </w:numPr>
        <w:spacing w:after="120"/>
        <w:ind w:left="714" w:hanging="357"/>
        <w:contextualSpacing w:val="0"/>
        <w:jc w:val="both"/>
        <w:rPr>
          <w:sz w:val="24"/>
          <w:szCs w:val="24"/>
        </w:rPr>
      </w:pPr>
      <w:r w:rsidRPr="00B340A2">
        <w:rPr>
          <w:sz w:val="24"/>
          <w:szCs w:val="24"/>
        </w:rPr>
        <w:t>Für die Knödel die Kartoffeln in reichlich Salzwasser weichkochen, abgießen, pellen und noch warm durch die Kartoffelpresse drücken. Auf einem großen Teller oder einem Backblech ausbreiten, ausdampfen lassen und zugedeckt mehrere Stunden oder über Nacht kühl stellen.</w:t>
      </w:r>
    </w:p>
    <w:p w14:paraId="6F33C3BA" w14:textId="77777777" w:rsidR="009144DE" w:rsidRPr="00B340A2" w:rsidRDefault="009144DE" w:rsidP="00B40E8C">
      <w:pPr>
        <w:pStyle w:val="ListParagraph"/>
        <w:numPr>
          <w:ilvl w:val="0"/>
          <w:numId w:val="1199"/>
        </w:numPr>
        <w:spacing w:after="120"/>
        <w:ind w:left="714" w:hanging="357"/>
        <w:contextualSpacing w:val="0"/>
        <w:jc w:val="both"/>
        <w:rPr>
          <w:sz w:val="24"/>
          <w:szCs w:val="24"/>
        </w:rPr>
      </w:pPr>
      <w:r w:rsidRPr="00B340A2">
        <w:rPr>
          <w:sz w:val="24"/>
          <w:szCs w:val="24"/>
        </w:rPr>
        <w:t>Die passierten Kartoffeln mit der Speisestärke, dem Mehl, dem Grieß, dem Ei, der braunen Butter, 1 Prise Salz, der Zitronenschale und dem Vanillemark in einer Schüssel zu einem glatten Teig verrühren.</w:t>
      </w:r>
    </w:p>
    <w:p w14:paraId="2FE8B81F" w14:textId="77777777" w:rsidR="009144DE" w:rsidRPr="00B340A2" w:rsidRDefault="009144DE" w:rsidP="00B40E8C">
      <w:pPr>
        <w:pStyle w:val="ListParagraph"/>
        <w:numPr>
          <w:ilvl w:val="0"/>
          <w:numId w:val="1199"/>
        </w:numPr>
        <w:spacing w:after="120"/>
        <w:ind w:left="714" w:hanging="357"/>
        <w:contextualSpacing w:val="0"/>
        <w:jc w:val="both"/>
        <w:rPr>
          <w:sz w:val="24"/>
          <w:szCs w:val="24"/>
        </w:rPr>
      </w:pPr>
      <w:r w:rsidRPr="00B340A2">
        <w:rPr>
          <w:sz w:val="24"/>
          <w:szCs w:val="24"/>
        </w:rPr>
        <w:lastRenderedPageBreak/>
        <w:t>Die Zwetschgen waschen, halb aufschneiden und entsteinen. In jede Frucht statt des Steins 1 Würfelzucker geben. (man kann noch auf jedes Zuckerstückchen einige Tropfen Zwetschgenwasser geben).</w:t>
      </w:r>
    </w:p>
    <w:p w14:paraId="0DEC595A" w14:textId="77777777" w:rsidR="009144DE" w:rsidRPr="00B340A2" w:rsidRDefault="009144DE" w:rsidP="00B40E8C">
      <w:pPr>
        <w:pStyle w:val="ListParagraph"/>
        <w:numPr>
          <w:ilvl w:val="0"/>
          <w:numId w:val="1199"/>
        </w:numPr>
        <w:spacing w:after="120"/>
        <w:ind w:left="714" w:hanging="357"/>
        <w:contextualSpacing w:val="0"/>
        <w:jc w:val="both"/>
        <w:rPr>
          <w:sz w:val="24"/>
          <w:szCs w:val="24"/>
        </w:rPr>
      </w:pPr>
      <w:r w:rsidRPr="00B340A2">
        <w:rPr>
          <w:sz w:val="24"/>
          <w:szCs w:val="24"/>
        </w:rPr>
        <w:t>Den Kartoffelteig in 12 gleich große Portionen teilen und leicht flach drücken. In die Mitte jeder teigscheibe 1 Zwetschge geben, den Teig umhüllen und mit angefeuchteten Händen zu glatten Knödeln drehen.</w:t>
      </w:r>
    </w:p>
    <w:p w14:paraId="3F2C8E3D" w14:textId="77777777" w:rsidR="009144DE" w:rsidRPr="00B340A2" w:rsidRDefault="009144DE" w:rsidP="00B40E8C">
      <w:pPr>
        <w:pStyle w:val="ListParagraph"/>
        <w:numPr>
          <w:ilvl w:val="0"/>
          <w:numId w:val="1199"/>
        </w:numPr>
        <w:spacing w:after="120"/>
        <w:ind w:left="714" w:hanging="357"/>
        <w:contextualSpacing w:val="0"/>
        <w:jc w:val="both"/>
        <w:rPr>
          <w:sz w:val="24"/>
          <w:szCs w:val="24"/>
        </w:rPr>
      </w:pPr>
      <w:r w:rsidRPr="00B340A2">
        <w:rPr>
          <w:sz w:val="24"/>
          <w:szCs w:val="24"/>
        </w:rPr>
        <w:t>Für den Kochsud in einem Topf 3 l Wasser mit dem Saluz und dem Zucker aufkochen lassen. Die Vanilleschote, den Zimt und die Orangen- und Zitronenschale hinzufügen und die Knödel darin 15 Minuten mehr ziehen als kochen lasse. Mit dem Schaumlöffel herausheben, auf Küchenpapier abtropfen lassen. Mit Zimt bestreuen (wenn man will).</w:t>
      </w:r>
    </w:p>
    <w:p w14:paraId="2B598B02" w14:textId="77777777" w:rsidR="009144DE" w:rsidRDefault="009144DE" w:rsidP="009144DE">
      <w:pPr>
        <w:jc w:val="both"/>
        <w:rPr>
          <w:sz w:val="24"/>
          <w:szCs w:val="24"/>
        </w:rPr>
      </w:pPr>
    </w:p>
    <w:p w14:paraId="67E4C316" w14:textId="77777777" w:rsidR="00EC2901" w:rsidRDefault="009144DE" w:rsidP="00EC2901">
      <w:pPr>
        <w:ind w:left="1416" w:hanging="1416"/>
        <w:jc w:val="both"/>
        <w:rPr>
          <w:sz w:val="24"/>
          <w:szCs w:val="24"/>
        </w:rPr>
      </w:pPr>
      <w:r>
        <w:rPr>
          <w:sz w:val="24"/>
          <w:szCs w:val="24"/>
        </w:rPr>
        <w:t>Kommentar:</w:t>
      </w:r>
      <w:r w:rsidR="002E4D39">
        <w:rPr>
          <w:sz w:val="24"/>
          <w:szCs w:val="24"/>
        </w:rPr>
        <w:tab/>
      </w:r>
      <w:r>
        <w:rPr>
          <w:sz w:val="24"/>
          <w:szCs w:val="24"/>
        </w:rPr>
        <w:t>Vielleicht ist das das Originalrezept. Ich probiers aus. Den Zwetschgenknödel schmecken absolut himmlisch. Ich konnte als Kind 12 Stück essen!</w:t>
      </w:r>
      <w:r w:rsidR="002E4D39">
        <w:rPr>
          <w:sz w:val="24"/>
          <w:szCs w:val="24"/>
        </w:rPr>
        <w:t xml:space="preserve"> Auf jeden Fall habe ich, als ich das letzte Mal in Prag war, wieder die Zwetschgenknödel gegessen. Wahnsinn</w:t>
      </w:r>
      <w:r w:rsidR="002E4D39" w:rsidRPr="00EC2901">
        <w:rPr>
          <w:sz w:val="24"/>
          <w:szCs w:val="24"/>
        </w:rPr>
        <w:t>.</w:t>
      </w:r>
    </w:p>
    <w:p w14:paraId="6EAA5BA4" w14:textId="185E35D6" w:rsidR="00DA6F87" w:rsidRPr="00EC2901" w:rsidRDefault="00DA6F87" w:rsidP="00EC2901">
      <w:pPr>
        <w:ind w:left="1416"/>
        <w:jc w:val="both"/>
        <w:rPr>
          <w:rFonts w:cstheme="minorHAnsi"/>
          <w:color w:val="383840"/>
          <w:sz w:val="24"/>
          <w:szCs w:val="24"/>
        </w:rPr>
      </w:pPr>
      <w:r w:rsidRPr="00EC2901">
        <w:rPr>
          <w:rFonts w:cstheme="minorHAnsi"/>
          <w:color w:val="383840"/>
          <w:sz w:val="24"/>
          <w:szCs w:val="24"/>
        </w:rPr>
        <w:t>Das erste niedergeschriebene Rezept für Obstknödel in böhmischen Landen tauchte im 17. Jahrhundert auf. Damals hat man sie mit Zwetschgen gefüllt und gebraten. Von gekochten Knödeln wird erst etwas später berichtet. Diese wurden mit Quark oder Mohn bestreut. In reicheren Haushalten übergoss man sie mit Butter oder Sahne.</w:t>
      </w:r>
      <w:r w:rsidR="00EC2901" w:rsidRPr="00EC2901">
        <w:rPr>
          <w:rFonts w:cstheme="minorHAnsi"/>
          <w:color w:val="383840"/>
          <w:sz w:val="24"/>
          <w:szCs w:val="24"/>
        </w:rPr>
        <w:t xml:space="preserve"> </w:t>
      </w:r>
      <w:r w:rsidRPr="00EC2901">
        <w:rPr>
          <w:rFonts w:cstheme="minorHAnsi"/>
          <w:color w:val="383840"/>
          <w:sz w:val="24"/>
          <w:szCs w:val="24"/>
        </w:rPr>
        <w:t>Das Gericht ist auch in anderen Ländern Mitteleuropas bekannt: in Österreich, Deutschland oder Polen. In Tschechien hat diese Süßigkeit eine lange Tradition. Als Hauptgericht kam sie von Mai bis in den Herbst auf den Tisch. Im Laufe der Zeit entstanden Rezepte für Hefe- und Quarkteig, gedünstete Klöße oder Kartoffelknödel.</w:t>
      </w:r>
      <w:r w:rsidR="00EC2901" w:rsidRPr="00EC2901">
        <w:rPr>
          <w:rFonts w:cstheme="minorHAnsi"/>
          <w:color w:val="383840"/>
          <w:sz w:val="24"/>
          <w:szCs w:val="24"/>
        </w:rPr>
        <w:t xml:space="preserve"> </w:t>
      </w:r>
      <w:r w:rsidRPr="00EC2901">
        <w:rPr>
          <w:rFonts w:cstheme="minorHAnsi"/>
          <w:color w:val="383840"/>
          <w:sz w:val="24"/>
          <w:szCs w:val="24"/>
        </w:rPr>
        <w:t>Zu Ende des Frühlings füllt man die Knödel mit Rhabarber, danach kommen Erdbeeren an die Reihe, dann Kirschen, Aprikosen, Heidelbeeren und letztlich Zwetschgen. Eben letztere sind die bekanntesten. Ihnen konnte schon der österreichische Thronfolger Erzherzog Ferdinand d’Este nicht widerstehen</w:t>
      </w:r>
      <w:r w:rsidR="00EC2901">
        <w:rPr>
          <w:rFonts w:cstheme="minorHAnsi"/>
          <w:color w:val="383840"/>
          <w:sz w:val="24"/>
          <w:szCs w:val="24"/>
        </w:rPr>
        <w:t xml:space="preserve"> und ich eben auch nicht</w:t>
      </w:r>
      <w:r w:rsidRPr="00EC2901">
        <w:rPr>
          <w:rFonts w:cstheme="minorHAnsi"/>
          <w:color w:val="383840"/>
          <w:sz w:val="24"/>
          <w:szCs w:val="24"/>
        </w:rPr>
        <w:t>. Angeblich waren sie auch das Lieblingsgericht des ersten tschechoslowakischen Staatspräsidenten T. G. Masaryk. Und der französische Gourmet Edouard de Pomiane zählte Zwetschgenknödel zu den zehn besten Speisen der Welt. Es ist also kein Wunder, dass sie sich auch im Ausland als originelles warmes Dessert etabliert haben.</w:t>
      </w:r>
    </w:p>
    <w:p w14:paraId="7F548077" w14:textId="77777777" w:rsidR="00DA6F87" w:rsidRDefault="00DA6F87" w:rsidP="002E4D39">
      <w:pPr>
        <w:ind w:left="1416" w:hanging="1416"/>
        <w:jc w:val="both"/>
        <w:rPr>
          <w:sz w:val="24"/>
          <w:szCs w:val="24"/>
        </w:rPr>
      </w:pPr>
    </w:p>
    <w:p w14:paraId="1AC78745" w14:textId="77040797" w:rsidR="009144DE" w:rsidRDefault="009144DE" w:rsidP="00EC2901">
      <w:pPr>
        <w:pStyle w:val="Heading2"/>
        <w:spacing w:after="240"/>
      </w:pPr>
      <w:r>
        <w:br w:type="page"/>
      </w:r>
      <w:r>
        <w:lastRenderedPageBreak/>
        <w:t>Weißes Schokoladenmousse</w:t>
      </w:r>
      <w:r w:rsidR="00840DEA">
        <w:rPr>
          <w:rStyle w:val="FootnoteReference"/>
        </w:rPr>
        <w:footnoteReference w:id="1430"/>
      </w:r>
      <w:r>
        <w:t xml:space="preserve"> </w:t>
      </w:r>
    </w:p>
    <w:p w14:paraId="739D2E6A" w14:textId="3AD6DED9" w:rsidR="009144DE" w:rsidRDefault="009144DE" w:rsidP="009144DE">
      <w:pPr>
        <w:jc w:val="both"/>
        <w:rPr>
          <w:sz w:val="24"/>
          <w:szCs w:val="24"/>
        </w:rPr>
      </w:pPr>
      <w:r w:rsidRPr="00EC2901">
        <w:rPr>
          <w:sz w:val="24"/>
          <w:szCs w:val="24"/>
          <w:u w:val="single"/>
        </w:rPr>
        <w:t>Zutaten</w:t>
      </w:r>
      <w:r>
        <w:rPr>
          <w:sz w:val="24"/>
          <w:szCs w:val="24"/>
        </w:rPr>
        <w:t xml:space="preserve"> </w:t>
      </w:r>
      <w:r w:rsidR="00EC2901">
        <w:rPr>
          <w:sz w:val="24"/>
          <w:szCs w:val="24"/>
        </w:rPr>
        <w:t>(</w:t>
      </w:r>
      <w:r>
        <w:rPr>
          <w:sz w:val="24"/>
          <w:szCs w:val="24"/>
        </w:rPr>
        <w:t>für 4 Portionen</w:t>
      </w:r>
      <w:r w:rsidR="00EC2901">
        <w:rPr>
          <w:sz w:val="24"/>
          <w:szCs w:val="24"/>
        </w:rPr>
        <w:t>)</w:t>
      </w:r>
    </w:p>
    <w:p w14:paraId="700A9C3B" w14:textId="77777777" w:rsidR="009144DE" w:rsidRDefault="009144DE" w:rsidP="009144DE">
      <w:pPr>
        <w:jc w:val="both"/>
        <w:rPr>
          <w:sz w:val="24"/>
          <w:szCs w:val="24"/>
        </w:rPr>
      </w:pPr>
      <w:r>
        <w:rPr>
          <w:sz w:val="24"/>
          <w:szCs w:val="24"/>
        </w:rPr>
        <w:t>2 Blatt weiße Gelatine</w:t>
      </w:r>
    </w:p>
    <w:p w14:paraId="621869DC" w14:textId="77777777" w:rsidR="009144DE" w:rsidRDefault="009144DE" w:rsidP="009144DE">
      <w:pPr>
        <w:jc w:val="both"/>
        <w:rPr>
          <w:sz w:val="24"/>
          <w:szCs w:val="24"/>
        </w:rPr>
      </w:pPr>
      <w:r>
        <w:rPr>
          <w:sz w:val="24"/>
          <w:szCs w:val="24"/>
        </w:rPr>
        <w:t>200 g weiße Kuvertüre</w:t>
      </w:r>
    </w:p>
    <w:p w14:paraId="5DA20273" w14:textId="77777777" w:rsidR="009144DE" w:rsidRDefault="009144DE" w:rsidP="009144DE">
      <w:pPr>
        <w:jc w:val="both"/>
        <w:rPr>
          <w:sz w:val="24"/>
          <w:szCs w:val="24"/>
        </w:rPr>
      </w:pPr>
      <w:r>
        <w:rPr>
          <w:sz w:val="24"/>
          <w:szCs w:val="24"/>
        </w:rPr>
        <w:t>380 g Sahne</w:t>
      </w:r>
    </w:p>
    <w:p w14:paraId="2B44D457" w14:textId="77777777" w:rsidR="009144DE" w:rsidRDefault="009144DE" w:rsidP="009144DE">
      <w:pPr>
        <w:jc w:val="both"/>
        <w:rPr>
          <w:sz w:val="24"/>
          <w:szCs w:val="24"/>
        </w:rPr>
      </w:pPr>
      <w:r>
        <w:rPr>
          <w:sz w:val="24"/>
          <w:szCs w:val="24"/>
        </w:rPr>
        <w:t>3 Eigelb</w:t>
      </w:r>
    </w:p>
    <w:p w14:paraId="0A92C9ED" w14:textId="77777777" w:rsidR="009144DE" w:rsidRDefault="009144DE" w:rsidP="009144DE">
      <w:pPr>
        <w:jc w:val="both"/>
        <w:rPr>
          <w:sz w:val="24"/>
          <w:szCs w:val="24"/>
        </w:rPr>
      </w:pPr>
      <w:r>
        <w:rPr>
          <w:sz w:val="24"/>
          <w:szCs w:val="24"/>
        </w:rPr>
        <w:t>1 TL Zucker</w:t>
      </w:r>
    </w:p>
    <w:p w14:paraId="3C59450A" w14:textId="77777777" w:rsidR="009144DE" w:rsidRDefault="009144DE" w:rsidP="009144DE">
      <w:pPr>
        <w:jc w:val="both"/>
        <w:rPr>
          <w:sz w:val="24"/>
          <w:szCs w:val="24"/>
        </w:rPr>
      </w:pPr>
      <w:r>
        <w:rPr>
          <w:sz w:val="24"/>
          <w:szCs w:val="24"/>
        </w:rPr>
        <w:t>3 EL Kirschwasser</w:t>
      </w:r>
    </w:p>
    <w:p w14:paraId="47BA7676" w14:textId="77777777" w:rsidR="009144DE" w:rsidRDefault="009144DE" w:rsidP="009144DE">
      <w:pPr>
        <w:jc w:val="both"/>
        <w:rPr>
          <w:sz w:val="24"/>
          <w:szCs w:val="24"/>
        </w:rPr>
      </w:pPr>
    </w:p>
    <w:p w14:paraId="299555AC" w14:textId="459B07C2" w:rsidR="00EC2901" w:rsidRDefault="00EC2901" w:rsidP="009144DE">
      <w:pPr>
        <w:jc w:val="both"/>
        <w:rPr>
          <w:sz w:val="24"/>
          <w:szCs w:val="24"/>
        </w:rPr>
      </w:pPr>
      <w:r>
        <w:rPr>
          <w:sz w:val="24"/>
          <w:szCs w:val="24"/>
        </w:rPr>
        <w:t>Zubereitung:</w:t>
      </w:r>
    </w:p>
    <w:p w14:paraId="575F60F0" w14:textId="77777777" w:rsidR="009144DE" w:rsidRPr="00BA110D" w:rsidRDefault="009144DE" w:rsidP="00B40E8C">
      <w:pPr>
        <w:pStyle w:val="ListParagraph"/>
        <w:numPr>
          <w:ilvl w:val="0"/>
          <w:numId w:val="1200"/>
        </w:numPr>
        <w:spacing w:after="120"/>
        <w:ind w:left="714" w:hanging="357"/>
        <w:contextualSpacing w:val="0"/>
        <w:jc w:val="both"/>
        <w:rPr>
          <w:sz w:val="24"/>
          <w:szCs w:val="24"/>
        </w:rPr>
      </w:pPr>
      <w:r w:rsidRPr="00BA110D">
        <w:rPr>
          <w:sz w:val="24"/>
          <w:szCs w:val="24"/>
        </w:rPr>
        <w:t>Die Gelatine in kaltem Wasser einweichen. Die Kuvertüre fein hacken, mit 80 g Sahne in eine Metallschüssel geben und im heißen Wasserbad unter Rühren schmelzen lassen.</w:t>
      </w:r>
    </w:p>
    <w:p w14:paraId="0116A963" w14:textId="77777777" w:rsidR="009144DE" w:rsidRPr="00BA110D" w:rsidRDefault="009144DE" w:rsidP="00B40E8C">
      <w:pPr>
        <w:pStyle w:val="ListParagraph"/>
        <w:numPr>
          <w:ilvl w:val="0"/>
          <w:numId w:val="1200"/>
        </w:numPr>
        <w:spacing w:after="120"/>
        <w:ind w:left="714" w:hanging="357"/>
        <w:contextualSpacing w:val="0"/>
        <w:jc w:val="both"/>
        <w:rPr>
          <w:sz w:val="24"/>
          <w:szCs w:val="24"/>
        </w:rPr>
      </w:pPr>
      <w:r w:rsidRPr="00BA110D">
        <w:rPr>
          <w:sz w:val="24"/>
          <w:szCs w:val="24"/>
        </w:rPr>
        <w:t>Die Eigelbe mit dem Zucker in einer Schüssel mit dem Schneebesen hellschaumig aufschlagen. Die geschmolzene Kuvertüre-Sahne-Mischung unterrühren. Das Kirschwasser in einem kleinen Topf erhitzen und vom Herd nehmen. Die Gelatine gut ausdrücken, unter Rühren im Kirschwasser auflösen und unter die Schokoladencreme rühren. Abkühlen lassen.</w:t>
      </w:r>
    </w:p>
    <w:p w14:paraId="5D6CF868" w14:textId="77777777" w:rsidR="009144DE" w:rsidRPr="00BA110D" w:rsidRDefault="009144DE" w:rsidP="00B40E8C">
      <w:pPr>
        <w:pStyle w:val="ListParagraph"/>
        <w:numPr>
          <w:ilvl w:val="0"/>
          <w:numId w:val="1200"/>
        </w:numPr>
        <w:spacing w:after="120"/>
        <w:ind w:left="714" w:hanging="357"/>
        <w:contextualSpacing w:val="0"/>
        <w:jc w:val="both"/>
        <w:rPr>
          <w:sz w:val="24"/>
          <w:szCs w:val="24"/>
        </w:rPr>
      </w:pPr>
      <w:r w:rsidRPr="00BA110D">
        <w:rPr>
          <w:sz w:val="24"/>
          <w:szCs w:val="24"/>
        </w:rPr>
        <w:t>Die restliche Sahne halb steif schlagen. Ein Drittel mit dem Schneebesen unter die Schokocreme rühren, die restlichen zwei Drittel Sane vorsichtig unterheben. Die weiße Schoko-Mousse in eine Schüssel füllen und zugedeckt etwa 2 Stunden kühl stellen.</w:t>
      </w:r>
    </w:p>
    <w:p w14:paraId="38828586" w14:textId="77777777" w:rsidR="009144DE" w:rsidRPr="00BA110D" w:rsidRDefault="009144DE" w:rsidP="00B40E8C">
      <w:pPr>
        <w:pStyle w:val="ListParagraph"/>
        <w:numPr>
          <w:ilvl w:val="0"/>
          <w:numId w:val="1200"/>
        </w:numPr>
        <w:spacing w:after="120"/>
        <w:ind w:left="714" w:hanging="357"/>
        <w:contextualSpacing w:val="0"/>
        <w:jc w:val="both"/>
        <w:rPr>
          <w:sz w:val="24"/>
          <w:szCs w:val="24"/>
        </w:rPr>
      </w:pPr>
      <w:r w:rsidRPr="00BA110D">
        <w:rPr>
          <w:sz w:val="24"/>
          <w:szCs w:val="24"/>
        </w:rPr>
        <w:t>Zum Servieren mit dem Eisportionierer oder Löffel Kugeln oder Nocken vom Mousse abstechen. Mit eingelegten Kirschen oder Himbeermark auf Dessertellern servieren.</w:t>
      </w:r>
    </w:p>
    <w:p w14:paraId="02493F86" w14:textId="77777777" w:rsidR="009144DE" w:rsidRDefault="009144DE" w:rsidP="009144DE">
      <w:pPr>
        <w:jc w:val="both"/>
        <w:rPr>
          <w:sz w:val="24"/>
          <w:szCs w:val="24"/>
        </w:rPr>
      </w:pPr>
    </w:p>
    <w:p w14:paraId="4F16A2FD" w14:textId="77777777" w:rsidR="009144DE" w:rsidRPr="00A811D5" w:rsidRDefault="009144DE" w:rsidP="00EC2901">
      <w:pPr>
        <w:ind w:left="708" w:hanging="708"/>
        <w:jc w:val="both"/>
        <w:rPr>
          <w:sz w:val="24"/>
          <w:szCs w:val="24"/>
        </w:rPr>
      </w:pPr>
      <w:r>
        <w:rPr>
          <w:sz w:val="24"/>
          <w:szCs w:val="24"/>
        </w:rPr>
        <w:t xml:space="preserve">Info: </w:t>
      </w:r>
      <w:r>
        <w:rPr>
          <w:sz w:val="24"/>
          <w:szCs w:val="24"/>
        </w:rPr>
        <w:tab/>
        <w:t>Vorsicht rohe Eier! Am selben Tag aufessen und darauf achten, dass das Mousse immer gekühlt ist – sonst droht Salmonellenalarm!</w:t>
      </w:r>
      <w:r w:rsidRPr="00A811D5">
        <w:rPr>
          <w:sz w:val="24"/>
          <w:szCs w:val="24"/>
        </w:rPr>
        <w:br w:type="page"/>
      </w:r>
    </w:p>
    <w:p w14:paraId="32779D4E" w14:textId="44DD02B3" w:rsidR="009144DE" w:rsidRDefault="009144DE" w:rsidP="00EC2901">
      <w:pPr>
        <w:pStyle w:val="Heading2"/>
        <w:spacing w:after="240"/>
      </w:pPr>
      <w:r>
        <w:lastRenderedPageBreak/>
        <w:t>Brotkrumen-Sahne-Quark-Nachtisch</w:t>
      </w:r>
      <w:r w:rsidR="008F7F8B">
        <w:rPr>
          <w:rStyle w:val="FootnoteReference"/>
        </w:rPr>
        <w:footnoteReference w:id="1431"/>
      </w:r>
      <w:r>
        <w:t xml:space="preserve"> </w:t>
      </w:r>
    </w:p>
    <w:p w14:paraId="31DA7834" w14:textId="0AB8C190" w:rsidR="009144DE" w:rsidRDefault="009144DE" w:rsidP="009144DE">
      <w:pPr>
        <w:jc w:val="both"/>
        <w:rPr>
          <w:sz w:val="24"/>
          <w:szCs w:val="24"/>
        </w:rPr>
      </w:pPr>
      <w:r w:rsidRPr="00EC2901">
        <w:rPr>
          <w:sz w:val="24"/>
          <w:szCs w:val="24"/>
          <w:u w:val="single"/>
        </w:rPr>
        <w:t>Zutaten</w:t>
      </w:r>
      <w:r>
        <w:rPr>
          <w:sz w:val="24"/>
          <w:szCs w:val="24"/>
        </w:rPr>
        <w:t xml:space="preserve"> </w:t>
      </w:r>
      <w:r w:rsidR="00EC2901">
        <w:rPr>
          <w:sz w:val="24"/>
          <w:szCs w:val="24"/>
        </w:rPr>
        <w:t>(</w:t>
      </w:r>
      <w:r>
        <w:rPr>
          <w:sz w:val="24"/>
          <w:szCs w:val="24"/>
        </w:rPr>
        <w:t>für 4 Portionen</w:t>
      </w:r>
      <w:r w:rsidR="00EC2901">
        <w:rPr>
          <w:sz w:val="24"/>
          <w:szCs w:val="24"/>
        </w:rPr>
        <w:t>):</w:t>
      </w:r>
    </w:p>
    <w:p w14:paraId="25422594" w14:textId="77777777" w:rsidR="009144DE" w:rsidRDefault="009144DE" w:rsidP="009144DE">
      <w:pPr>
        <w:jc w:val="both"/>
        <w:rPr>
          <w:sz w:val="24"/>
          <w:szCs w:val="24"/>
        </w:rPr>
      </w:pPr>
      <w:r>
        <w:rPr>
          <w:sz w:val="24"/>
          <w:szCs w:val="24"/>
        </w:rPr>
        <w:t>50 g Pumpernickel</w:t>
      </w:r>
    </w:p>
    <w:p w14:paraId="75A86B90" w14:textId="77777777" w:rsidR="009144DE" w:rsidRDefault="009144DE" w:rsidP="009144DE">
      <w:pPr>
        <w:jc w:val="both"/>
        <w:rPr>
          <w:sz w:val="24"/>
          <w:szCs w:val="24"/>
        </w:rPr>
      </w:pPr>
      <w:r>
        <w:rPr>
          <w:sz w:val="24"/>
          <w:szCs w:val="24"/>
        </w:rPr>
        <w:t>150 g altes Brot</w:t>
      </w:r>
    </w:p>
    <w:p w14:paraId="59337A7B" w14:textId="77777777" w:rsidR="009144DE" w:rsidRDefault="009144DE" w:rsidP="009144DE">
      <w:pPr>
        <w:jc w:val="both"/>
        <w:rPr>
          <w:sz w:val="24"/>
          <w:szCs w:val="24"/>
        </w:rPr>
      </w:pPr>
      <w:r>
        <w:rPr>
          <w:sz w:val="24"/>
          <w:szCs w:val="24"/>
        </w:rPr>
        <w:t>2 EL Zucker</w:t>
      </w:r>
    </w:p>
    <w:p w14:paraId="26EEB499" w14:textId="77777777" w:rsidR="009144DE" w:rsidRDefault="009144DE" w:rsidP="009144DE">
      <w:pPr>
        <w:jc w:val="both"/>
        <w:rPr>
          <w:sz w:val="24"/>
          <w:szCs w:val="24"/>
        </w:rPr>
      </w:pPr>
      <w:r>
        <w:rPr>
          <w:sz w:val="24"/>
          <w:szCs w:val="24"/>
        </w:rPr>
        <w:t>2 EL Butter</w:t>
      </w:r>
    </w:p>
    <w:p w14:paraId="2E932B59" w14:textId="77777777" w:rsidR="009144DE" w:rsidRDefault="009144DE" w:rsidP="009144DE">
      <w:pPr>
        <w:jc w:val="both"/>
        <w:rPr>
          <w:sz w:val="24"/>
          <w:szCs w:val="24"/>
        </w:rPr>
      </w:pPr>
      <w:r>
        <w:rPr>
          <w:sz w:val="24"/>
          <w:szCs w:val="24"/>
        </w:rPr>
        <w:t>500 g Quark</w:t>
      </w:r>
    </w:p>
    <w:p w14:paraId="5EF2C009" w14:textId="77777777" w:rsidR="009144DE" w:rsidRDefault="009144DE" w:rsidP="009144DE">
      <w:pPr>
        <w:jc w:val="both"/>
        <w:rPr>
          <w:sz w:val="24"/>
          <w:szCs w:val="24"/>
        </w:rPr>
      </w:pPr>
      <w:r>
        <w:rPr>
          <w:sz w:val="24"/>
          <w:szCs w:val="24"/>
        </w:rPr>
        <w:t>Abrieb und Saft von 1 Bio-Zitronen</w:t>
      </w:r>
    </w:p>
    <w:p w14:paraId="21BDF6C8" w14:textId="77777777" w:rsidR="009144DE" w:rsidRDefault="009144DE" w:rsidP="009144DE">
      <w:pPr>
        <w:jc w:val="both"/>
        <w:rPr>
          <w:sz w:val="24"/>
          <w:szCs w:val="24"/>
        </w:rPr>
      </w:pPr>
      <w:r>
        <w:rPr>
          <w:sz w:val="24"/>
          <w:szCs w:val="24"/>
        </w:rPr>
        <w:t>40 g Zucker</w:t>
      </w:r>
    </w:p>
    <w:p w14:paraId="0FB12483" w14:textId="77777777" w:rsidR="009144DE" w:rsidRDefault="009144DE" w:rsidP="009144DE">
      <w:pPr>
        <w:jc w:val="both"/>
        <w:rPr>
          <w:sz w:val="24"/>
          <w:szCs w:val="24"/>
        </w:rPr>
      </w:pPr>
      <w:r>
        <w:rPr>
          <w:sz w:val="24"/>
          <w:szCs w:val="24"/>
        </w:rPr>
        <w:t>250 g Sahne</w:t>
      </w:r>
    </w:p>
    <w:p w14:paraId="19D25E81" w14:textId="77777777" w:rsidR="009144DE" w:rsidRDefault="009144DE" w:rsidP="009144DE">
      <w:pPr>
        <w:jc w:val="both"/>
        <w:rPr>
          <w:sz w:val="24"/>
          <w:szCs w:val="24"/>
        </w:rPr>
      </w:pPr>
      <w:r>
        <w:rPr>
          <w:sz w:val="24"/>
          <w:szCs w:val="24"/>
        </w:rPr>
        <w:t>1 Päckchen Vanillezucker</w:t>
      </w:r>
    </w:p>
    <w:p w14:paraId="36803515" w14:textId="77777777" w:rsidR="009144DE" w:rsidRDefault="009144DE" w:rsidP="009144DE">
      <w:pPr>
        <w:jc w:val="both"/>
        <w:rPr>
          <w:sz w:val="24"/>
          <w:szCs w:val="24"/>
        </w:rPr>
      </w:pPr>
      <w:r>
        <w:rPr>
          <w:sz w:val="24"/>
          <w:szCs w:val="24"/>
        </w:rPr>
        <w:t>Preiselbeeren aus dem Glas</w:t>
      </w:r>
    </w:p>
    <w:p w14:paraId="6F8145A3" w14:textId="77777777" w:rsidR="009144DE" w:rsidRDefault="009144DE" w:rsidP="009144DE">
      <w:pPr>
        <w:jc w:val="both"/>
        <w:rPr>
          <w:sz w:val="24"/>
          <w:szCs w:val="24"/>
        </w:rPr>
      </w:pPr>
    </w:p>
    <w:p w14:paraId="5B540678" w14:textId="62DA1377" w:rsidR="00EC2901" w:rsidRDefault="00EC2901" w:rsidP="009144DE">
      <w:pPr>
        <w:jc w:val="both"/>
        <w:rPr>
          <w:sz w:val="24"/>
          <w:szCs w:val="24"/>
        </w:rPr>
      </w:pPr>
      <w:r>
        <w:rPr>
          <w:sz w:val="24"/>
          <w:szCs w:val="24"/>
        </w:rPr>
        <w:t>Zubereitung:</w:t>
      </w:r>
    </w:p>
    <w:p w14:paraId="4D596457" w14:textId="77777777" w:rsidR="009144DE" w:rsidRPr="00834D30" w:rsidRDefault="009144DE" w:rsidP="00B40E8C">
      <w:pPr>
        <w:pStyle w:val="ListParagraph"/>
        <w:numPr>
          <w:ilvl w:val="0"/>
          <w:numId w:val="1167"/>
        </w:numPr>
        <w:spacing w:after="120"/>
        <w:ind w:left="714" w:hanging="357"/>
        <w:contextualSpacing w:val="0"/>
        <w:jc w:val="both"/>
        <w:rPr>
          <w:sz w:val="24"/>
          <w:szCs w:val="24"/>
        </w:rPr>
      </w:pPr>
      <w:r w:rsidRPr="00834D30">
        <w:rPr>
          <w:sz w:val="24"/>
          <w:szCs w:val="24"/>
        </w:rPr>
        <w:t xml:space="preserve">Für die Krümel den Pumpernickel zwischen den Fingern zerreiben, das Brot in kleine Stücke reißen und beides in einer Pfanne rösten. Wenn es knusprig ist, Zucker und Butter zufügen und karamellisieren lassen. </w:t>
      </w:r>
    </w:p>
    <w:p w14:paraId="796B4D9F" w14:textId="77777777" w:rsidR="009144DE" w:rsidRPr="00834D30" w:rsidRDefault="009144DE" w:rsidP="00B40E8C">
      <w:pPr>
        <w:pStyle w:val="ListParagraph"/>
        <w:numPr>
          <w:ilvl w:val="0"/>
          <w:numId w:val="1167"/>
        </w:numPr>
        <w:spacing w:after="120"/>
        <w:ind w:left="714" w:hanging="357"/>
        <w:contextualSpacing w:val="0"/>
        <w:jc w:val="both"/>
        <w:rPr>
          <w:sz w:val="24"/>
          <w:szCs w:val="24"/>
        </w:rPr>
      </w:pPr>
      <w:r w:rsidRPr="00834D30">
        <w:rPr>
          <w:sz w:val="24"/>
          <w:szCs w:val="24"/>
        </w:rPr>
        <w:t>Den Quark mit Zitronenschale und -saft und mit dem Zucker so lange verrühren, bis sich der Zucker vollständig aufgelöst hat. Die Sahne mit dem Vanillezucker steif schlagen.</w:t>
      </w:r>
    </w:p>
    <w:p w14:paraId="248DBBCF" w14:textId="77777777" w:rsidR="009144DE" w:rsidRPr="00834D30" w:rsidRDefault="009144DE" w:rsidP="00B40E8C">
      <w:pPr>
        <w:pStyle w:val="ListParagraph"/>
        <w:numPr>
          <w:ilvl w:val="0"/>
          <w:numId w:val="1167"/>
        </w:numPr>
        <w:spacing w:after="120"/>
        <w:ind w:left="714" w:hanging="357"/>
        <w:contextualSpacing w:val="0"/>
        <w:jc w:val="both"/>
        <w:rPr>
          <w:sz w:val="24"/>
          <w:szCs w:val="24"/>
        </w:rPr>
      </w:pPr>
      <w:r w:rsidRPr="00834D30">
        <w:rPr>
          <w:sz w:val="24"/>
          <w:szCs w:val="24"/>
        </w:rPr>
        <w:t>In vier Gläser erst eine Schicht Brotbrösel geben, dann Quark, dann eine dünne Schicht Preiselbeeren, mit der geschlagenen Sahne bedecken und mit einer weiteren dünnen Schicht Preiselbeeren und Brotbröseln vollenden.</w:t>
      </w:r>
    </w:p>
    <w:p w14:paraId="6C6AAF2A" w14:textId="77777777" w:rsidR="009144DE" w:rsidRDefault="009144DE" w:rsidP="009144DE">
      <w:pPr>
        <w:jc w:val="both"/>
        <w:rPr>
          <w:sz w:val="24"/>
          <w:szCs w:val="24"/>
        </w:rPr>
      </w:pPr>
    </w:p>
    <w:p w14:paraId="53CEDC96" w14:textId="77777777" w:rsidR="009144DE" w:rsidRPr="00180C32" w:rsidRDefault="009144DE" w:rsidP="009144DE">
      <w:pPr>
        <w:ind w:left="1416" w:hanging="1416"/>
        <w:jc w:val="both"/>
        <w:rPr>
          <w:sz w:val="24"/>
          <w:szCs w:val="24"/>
        </w:rPr>
      </w:pPr>
      <w:r>
        <w:rPr>
          <w:sz w:val="24"/>
          <w:szCs w:val="24"/>
        </w:rPr>
        <w:t>Kommentar:</w:t>
      </w:r>
      <w:r>
        <w:rPr>
          <w:sz w:val="24"/>
          <w:szCs w:val="24"/>
        </w:rPr>
        <w:tab/>
        <w:t>Dieser Nachtisch besticht durch die gebutterten Pumpernickelbrösel. Die knacken kräftig mit dem rau-süßen Preiselbeergeschmack zwischen den Zähnen und drehen im Mund ihre runden, das Ganze mit Sahne schmeckt klasse.</w:t>
      </w:r>
    </w:p>
    <w:p w14:paraId="41F149EC" w14:textId="77777777" w:rsidR="009144DE" w:rsidRDefault="009144DE" w:rsidP="009144DE">
      <w:pPr>
        <w:rPr>
          <w:sz w:val="24"/>
          <w:szCs w:val="24"/>
        </w:rPr>
      </w:pPr>
      <w:r>
        <w:rPr>
          <w:sz w:val="24"/>
          <w:szCs w:val="24"/>
        </w:rPr>
        <w:br w:type="page"/>
      </w:r>
    </w:p>
    <w:p w14:paraId="045EC29F" w14:textId="38C68CC9" w:rsidR="009144DE" w:rsidRDefault="009144DE" w:rsidP="00EC2901">
      <w:pPr>
        <w:pStyle w:val="Heading2"/>
        <w:spacing w:after="240"/>
      </w:pPr>
      <w:r>
        <w:lastRenderedPageBreak/>
        <w:t>Nonnenfürzle</w:t>
      </w:r>
      <w:r w:rsidR="00434BCC">
        <w:rPr>
          <w:rStyle w:val="FootnoteReference"/>
        </w:rPr>
        <w:footnoteReference w:id="1432"/>
      </w:r>
      <w:r>
        <w:t xml:space="preserve"> </w:t>
      </w:r>
    </w:p>
    <w:p w14:paraId="425CFF37" w14:textId="77777777" w:rsidR="009144DE" w:rsidRDefault="009144DE" w:rsidP="009144DE">
      <w:pPr>
        <w:rPr>
          <w:sz w:val="24"/>
          <w:szCs w:val="24"/>
        </w:rPr>
      </w:pPr>
      <w:r w:rsidRPr="00EC2901">
        <w:rPr>
          <w:sz w:val="24"/>
          <w:szCs w:val="24"/>
          <w:u w:val="single"/>
        </w:rPr>
        <w:t>Zutaten</w:t>
      </w:r>
      <w:r>
        <w:rPr>
          <w:sz w:val="24"/>
          <w:szCs w:val="24"/>
        </w:rPr>
        <w:t xml:space="preserve"> für 30 – 40 Stück</w:t>
      </w:r>
    </w:p>
    <w:p w14:paraId="16DA63B9" w14:textId="77777777" w:rsidR="009144DE" w:rsidRDefault="009144DE" w:rsidP="009144DE">
      <w:pPr>
        <w:rPr>
          <w:sz w:val="24"/>
          <w:szCs w:val="24"/>
        </w:rPr>
      </w:pPr>
      <w:r>
        <w:rPr>
          <w:sz w:val="24"/>
          <w:szCs w:val="24"/>
        </w:rPr>
        <w:t>250 ml Milch</w:t>
      </w:r>
    </w:p>
    <w:p w14:paraId="53307451" w14:textId="77777777" w:rsidR="009144DE" w:rsidRDefault="009144DE" w:rsidP="009144DE">
      <w:pPr>
        <w:rPr>
          <w:sz w:val="24"/>
          <w:szCs w:val="24"/>
        </w:rPr>
      </w:pPr>
      <w:r>
        <w:rPr>
          <w:sz w:val="24"/>
          <w:szCs w:val="24"/>
        </w:rPr>
        <w:t>50 g Butter</w:t>
      </w:r>
    </w:p>
    <w:p w14:paraId="04EB258A" w14:textId="77777777" w:rsidR="009144DE" w:rsidRDefault="009144DE" w:rsidP="009144DE">
      <w:pPr>
        <w:rPr>
          <w:sz w:val="24"/>
          <w:szCs w:val="24"/>
        </w:rPr>
      </w:pPr>
      <w:r>
        <w:rPr>
          <w:sz w:val="24"/>
          <w:szCs w:val="24"/>
        </w:rPr>
        <w:t>1 Prise Salz</w:t>
      </w:r>
    </w:p>
    <w:p w14:paraId="4C0BD801" w14:textId="77777777" w:rsidR="009144DE" w:rsidRDefault="009144DE" w:rsidP="009144DE">
      <w:pPr>
        <w:rPr>
          <w:sz w:val="24"/>
          <w:szCs w:val="24"/>
        </w:rPr>
      </w:pPr>
      <w:r>
        <w:rPr>
          <w:sz w:val="24"/>
          <w:szCs w:val="24"/>
        </w:rPr>
        <w:t>125 g Mehl</w:t>
      </w:r>
    </w:p>
    <w:p w14:paraId="7D6A7307" w14:textId="77777777" w:rsidR="009144DE" w:rsidRDefault="009144DE" w:rsidP="009144DE">
      <w:pPr>
        <w:rPr>
          <w:sz w:val="24"/>
          <w:szCs w:val="24"/>
        </w:rPr>
      </w:pPr>
      <w:r>
        <w:rPr>
          <w:sz w:val="24"/>
          <w:szCs w:val="24"/>
        </w:rPr>
        <w:t>1 EL Zucker</w:t>
      </w:r>
    </w:p>
    <w:p w14:paraId="77CBDD7C" w14:textId="77777777" w:rsidR="009144DE" w:rsidRDefault="009144DE" w:rsidP="009144DE">
      <w:pPr>
        <w:rPr>
          <w:sz w:val="24"/>
          <w:szCs w:val="24"/>
        </w:rPr>
      </w:pPr>
      <w:r>
        <w:rPr>
          <w:sz w:val="24"/>
          <w:szCs w:val="24"/>
        </w:rPr>
        <w:t>1 Msp. Backpulver</w:t>
      </w:r>
    </w:p>
    <w:p w14:paraId="62FCC752" w14:textId="77777777" w:rsidR="009144DE" w:rsidRDefault="009144DE" w:rsidP="009144DE">
      <w:pPr>
        <w:rPr>
          <w:sz w:val="24"/>
          <w:szCs w:val="24"/>
        </w:rPr>
      </w:pPr>
      <w:r>
        <w:rPr>
          <w:sz w:val="24"/>
          <w:szCs w:val="24"/>
        </w:rPr>
        <w:t>3 Eier</w:t>
      </w:r>
    </w:p>
    <w:p w14:paraId="16777693" w14:textId="77777777" w:rsidR="009144DE" w:rsidRDefault="009144DE" w:rsidP="009144DE">
      <w:pPr>
        <w:rPr>
          <w:sz w:val="24"/>
          <w:szCs w:val="24"/>
        </w:rPr>
      </w:pPr>
      <w:r>
        <w:rPr>
          <w:sz w:val="24"/>
          <w:szCs w:val="24"/>
        </w:rPr>
        <w:t>Ausbackfett</w:t>
      </w:r>
    </w:p>
    <w:p w14:paraId="000C9A75" w14:textId="77777777" w:rsidR="009144DE" w:rsidRDefault="009144DE" w:rsidP="009144DE">
      <w:pPr>
        <w:rPr>
          <w:sz w:val="24"/>
          <w:szCs w:val="24"/>
        </w:rPr>
      </w:pPr>
    </w:p>
    <w:p w14:paraId="7E8E1EB1" w14:textId="77777777" w:rsidR="009144DE" w:rsidRDefault="009144DE" w:rsidP="009144DE">
      <w:pPr>
        <w:rPr>
          <w:sz w:val="24"/>
          <w:szCs w:val="24"/>
        </w:rPr>
      </w:pPr>
      <w:r>
        <w:rPr>
          <w:sz w:val="24"/>
          <w:szCs w:val="24"/>
        </w:rPr>
        <w:t>Zubereitungszeit: 40 Minuten</w:t>
      </w:r>
    </w:p>
    <w:p w14:paraId="0091A20B" w14:textId="77777777" w:rsidR="009144DE" w:rsidRPr="009E5F5F" w:rsidRDefault="009144DE" w:rsidP="00B40E8C">
      <w:pPr>
        <w:pStyle w:val="ListParagraph"/>
        <w:numPr>
          <w:ilvl w:val="0"/>
          <w:numId w:val="1126"/>
        </w:numPr>
        <w:spacing w:after="120"/>
        <w:ind w:left="714" w:hanging="357"/>
        <w:contextualSpacing w:val="0"/>
        <w:jc w:val="both"/>
        <w:rPr>
          <w:sz w:val="24"/>
          <w:szCs w:val="24"/>
        </w:rPr>
      </w:pPr>
      <w:r w:rsidRPr="009E5F5F">
        <w:rPr>
          <w:sz w:val="24"/>
          <w:szCs w:val="24"/>
        </w:rPr>
        <w:t>Die Milch mit Butter und Salz zum Kochen bringen. Das Mehl auf einmal in die kochende Flüssigkeit einrühren. So lange rühren, bis der Teig eine weiße Haut auf dem Topfboden bildet und abgebrannt ist.</w:t>
      </w:r>
    </w:p>
    <w:p w14:paraId="6E023857" w14:textId="77777777" w:rsidR="009144DE" w:rsidRPr="009E5F5F" w:rsidRDefault="009144DE" w:rsidP="00B40E8C">
      <w:pPr>
        <w:pStyle w:val="ListParagraph"/>
        <w:numPr>
          <w:ilvl w:val="0"/>
          <w:numId w:val="1126"/>
        </w:numPr>
        <w:spacing w:after="120"/>
        <w:ind w:left="714" w:hanging="357"/>
        <w:contextualSpacing w:val="0"/>
        <w:jc w:val="both"/>
        <w:rPr>
          <w:sz w:val="24"/>
          <w:szCs w:val="24"/>
        </w:rPr>
      </w:pPr>
      <w:r w:rsidRPr="009E5F5F">
        <w:rPr>
          <w:sz w:val="24"/>
          <w:szCs w:val="24"/>
        </w:rPr>
        <w:t>Den Teig in eine Rührschüssel geben. Den Zucker mit Backpulver mischen und einarbeiten (Handrührgerät mit Knethaken); die Eier nach und nach unterschlagen und alles zu einem glatten, glänzenden Teig verarbeiten.</w:t>
      </w:r>
    </w:p>
    <w:p w14:paraId="66385239" w14:textId="77777777" w:rsidR="009144DE" w:rsidRPr="009E5F5F" w:rsidRDefault="009144DE" w:rsidP="00B40E8C">
      <w:pPr>
        <w:pStyle w:val="ListParagraph"/>
        <w:numPr>
          <w:ilvl w:val="0"/>
          <w:numId w:val="1126"/>
        </w:numPr>
        <w:spacing w:after="120"/>
        <w:ind w:left="714" w:hanging="357"/>
        <w:contextualSpacing w:val="0"/>
        <w:jc w:val="both"/>
        <w:rPr>
          <w:sz w:val="24"/>
          <w:szCs w:val="24"/>
        </w:rPr>
      </w:pPr>
      <w:r w:rsidRPr="009E5F5F">
        <w:rPr>
          <w:sz w:val="24"/>
          <w:szCs w:val="24"/>
        </w:rPr>
        <w:t>In einem weiten Topf das Ausbackfett erhitzen. Es soll so viel Fett sein, dass die Teigbällchen darin schwimmen können.</w:t>
      </w:r>
    </w:p>
    <w:p w14:paraId="19B73A63" w14:textId="77777777" w:rsidR="009144DE" w:rsidRPr="009E5F5F" w:rsidRDefault="009144DE" w:rsidP="00B40E8C">
      <w:pPr>
        <w:pStyle w:val="ListParagraph"/>
        <w:numPr>
          <w:ilvl w:val="0"/>
          <w:numId w:val="1126"/>
        </w:numPr>
        <w:spacing w:after="120"/>
        <w:ind w:left="714" w:hanging="357"/>
        <w:contextualSpacing w:val="0"/>
        <w:jc w:val="both"/>
        <w:rPr>
          <w:sz w:val="24"/>
          <w:szCs w:val="24"/>
        </w:rPr>
      </w:pPr>
      <w:r w:rsidRPr="009E5F5F">
        <w:rPr>
          <w:sz w:val="24"/>
          <w:szCs w:val="24"/>
        </w:rPr>
        <w:t>Von dem Teig mit zwei Teelöffeln kleine Bällchen formen und im heißen Fett goldgelb ausbacken. Das Gebäck auf Küchenpapier etwas abtropfen lassen und noch heiß in Zucker wälzen.</w:t>
      </w:r>
      <w:r w:rsidRPr="009E5F5F">
        <w:rPr>
          <w:sz w:val="24"/>
          <w:szCs w:val="24"/>
        </w:rPr>
        <w:br w:type="page"/>
      </w:r>
    </w:p>
    <w:p w14:paraId="2547AE1A" w14:textId="04ED300A" w:rsidR="009144DE" w:rsidRDefault="009144DE" w:rsidP="00EC2901">
      <w:pPr>
        <w:pStyle w:val="Heading2"/>
        <w:spacing w:after="240"/>
      </w:pPr>
      <w:r>
        <w:lastRenderedPageBreak/>
        <w:t>Zwetschgencrumble mit Marzipan</w:t>
      </w:r>
      <w:r w:rsidR="001A470D">
        <w:rPr>
          <w:rStyle w:val="FootnoteReference"/>
        </w:rPr>
        <w:footnoteReference w:id="1433"/>
      </w:r>
      <w:r>
        <w:t xml:space="preserve"> </w:t>
      </w:r>
    </w:p>
    <w:p w14:paraId="49EECF85" w14:textId="0C1D2F6D" w:rsidR="009144DE" w:rsidRPr="00EC2901" w:rsidRDefault="009144DE" w:rsidP="009144DE">
      <w:pPr>
        <w:rPr>
          <w:sz w:val="24"/>
          <w:szCs w:val="24"/>
        </w:rPr>
      </w:pPr>
      <w:r w:rsidRPr="00EC2901">
        <w:rPr>
          <w:sz w:val="24"/>
          <w:szCs w:val="24"/>
          <w:u w:val="single"/>
        </w:rPr>
        <w:t>Zutaten</w:t>
      </w:r>
      <w:r w:rsidR="00EC2901">
        <w:rPr>
          <w:sz w:val="24"/>
          <w:szCs w:val="24"/>
        </w:rPr>
        <w:t>:</w:t>
      </w:r>
      <w:r w:rsidRPr="00EC2901">
        <w:rPr>
          <w:sz w:val="24"/>
          <w:szCs w:val="24"/>
        </w:rPr>
        <w:t xml:space="preserve"> </w:t>
      </w:r>
    </w:p>
    <w:p w14:paraId="699C045F" w14:textId="77777777" w:rsidR="009144DE" w:rsidRDefault="009144DE" w:rsidP="009144DE">
      <w:pPr>
        <w:rPr>
          <w:sz w:val="24"/>
          <w:szCs w:val="24"/>
        </w:rPr>
      </w:pPr>
      <w:r>
        <w:rPr>
          <w:sz w:val="24"/>
          <w:szCs w:val="24"/>
        </w:rPr>
        <w:t>800 g Zwetschgen</w:t>
      </w:r>
    </w:p>
    <w:p w14:paraId="21608F4C" w14:textId="77777777" w:rsidR="009144DE" w:rsidRDefault="009144DE" w:rsidP="009144DE">
      <w:pPr>
        <w:rPr>
          <w:sz w:val="24"/>
          <w:szCs w:val="24"/>
        </w:rPr>
      </w:pPr>
      <w:r>
        <w:rPr>
          <w:sz w:val="24"/>
          <w:szCs w:val="24"/>
        </w:rPr>
        <w:t>50 g Zucker</w:t>
      </w:r>
    </w:p>
    <w:p w14:paraId="106627D6" w14:textId="77777777" w:rsidR="009144DE" w:rsidRDefault="009144DE" w:rsidP="009144DE">
      <w:pPr>
        <w:rPr>
          <w:sz w:val="24"/>
          <w:szCs w:val="24"/>
        </w:rPr>
      </w:pPr>
      <w:r>
        <w:rPr>
          <w:sz w:val="24"/>
          <w:szCs w:val="24"/>
        </w:rPr>
        <w:t>1 TL Mehl</w:t>
      </w:r>
    </w:p>
    <w:p w14:paraId="3A12EC53" w14:textId="77777777" w:rsidR="009144DE" w:rsidRDefault="009144DE" w:rsidP="009144DE">
      <w:pPr>
        <w:rPr>
          <w:sz w:val="24"/>
          <w:szCs w:val="24"/>
        </w:rPr>
      </w:pPr>
      <w:r>
        <w:rPr>
          <w:sz w:val="24"/>
          <w:szCs w:val="24"/>
        </w:rPr>
        <w:t>100 g Marzipan</w:t>
      </w:r>
    </w:p>
    <w:p w14:paraId="0300ECBF" w14:textId="77777777" w:rsidR="009144DE" w:rsidRDefault="009144DE" w:rsidP="009144DE">
      <w:pPr>
        <w:rPr>
          <w:sz w:val="24"/>
          <w:szCs w:val="24"/>
        </w:rPr>
      </w:pPr>
    </w:p>
    <w:p w14:paraId="5586FE87" w14:textId="77777777" w:rsidR="009144DE" w:rsidRPr="00EC2901" w:rsidRDefault="009144DE" w:rsidP="009144DE">
      <w:pPr>
        <w:rPr>
          <w:i/>
          <w:iCs/>
          <w:sz w:val="24"/>
          <w:szCs w:val="24"/>
        </w:rPr>
      </w:pPr>
      <w:r w:rsidRPr="00EC2901">
        <w:rPr>
          <w:i/>
          <w:iCs/>
          <w:sz w:val="24"/>
          <w:szCs w:val="24"/>
        </w:rPr>
        <w:t xml:space="preserve">Für den Teig: </w:t>
      </w:r>
    </w:p>
    <w:p w14:paraId="36DF6227" w14:textId="77777777" w:rsidR="009144DE" w:rsidRDefault="009144DE" w:rsidP="009144DE">
      <w:pPr>
        <w:rPr>
          <w:sz w:val="24"/>
          <w:szCs w:val="24"/>
        </w:rPr>
      </w:pPr>
      <w:r>
        <w:rPr>
          <w:sz w:val="24"/>
          <w:szCs w:val="24"/>
        </w:rPr>
        <w:t>150 g kalte Butter</w:t>
      </w:r>
    </w:p>
    <w:p w14:paraId="32C54C3C" w14:textId="77777777" w:rsidR="009144DE" w:rsidRDefault="009144DE" w:rsidP="009144DE">
      <w:pPr>
        <w:rPr>
          <w:sz w:val="24"/>
          <w:szCs w:val="24"/>
        </w:rPr>
      </w:pPr>
      <w:r>
        <w:rPr>
          <w:sz w:val="24"/>
          <w:szCs w:val="24"/>
        </w:rPr>
        <w:t>250 g Mehl</w:t>
      </w:r>
    </w:p>
    <w:p w14:paraId="560A5A02" w14:textId="77777777" w:rsidR="009144DE" w:rsidRDefault="009144DE" w:rsidP="009144DE">
      <w:pPr>
        <w:rPr>
          <w:sz w:val="24"/>
          <w:szCs w:val="24"/>
        </w:rPr>
      </w:pPr>
      <w:r>
        <w:rPr>
          <w:sz w:val="24"/>
          <w:szCs w:val="24"/>
        </w:rPr>
        <w:t>100 g Zucker</w:t>
      </w:r>
    </w:p>
    <w:p w14:paraId="662BF21D" w14:textId="77777777" w:rsidR="009144DE" w:rsidRDefault="009144DE" w:rsidP="009144DE">
      <w:pPr>
        <w:rPr>
          <w:sz w:val="24"/>
          <w:szCs w:val="24"/>
        </w:rPr>
      </w:pPr>
      <w:r>
        <w:rPr>
          <w:sz w:val="24"/>
          <w:szCs w:val="24"/>
        </w:rPr>
        <w:t>Crème fraîche zum Servieren</w:t>
      </w:r>
    </w:p>
    <w:p w14:paraId="3EF4383F" w14:textId="77777777" w:rsidR="009144DE" w:rsidRDefault="009144DE" w:rsidP="009144DE">
      <w:pPr>
        <w:rPr>
          <w:sz w:val="24"/>
          <w:szCs w:val="24"/>
        </w:rPr>
      </w:pPr>
    </w:p>
    <w:p w14:paraId="64F066AA" w14:textId="5E999090" w:rsidR="00EC2901" w:rsidRDefault="00EC2901" w:rsidP="009144DE">
      <w:pPr>
        <w:rPr>
          <w:sz w:val="24"/>
          <w:szCs w:val="24"/>
        </w:rPr>
      </w:pPr>
      <w:r>
        <w:rPr>
          <w:sz w:val="24"/>
          <w:szCs w:val="24"/>
        </w:rPr>
        <w:t>Zubereitung:</w:t>
      </w:r>
    </w:p>
    <w:p w14:paraId="3A1EB070" w14:textId="77777777" w:rsidR="009144DE" w:rsidRPr="00067524" w:rsidRDefault="009144DE" w:rsidP="00B40E8C">
      <w:pPr>
        <w:pStyle w:val="ListParagraph"/>
        <w:numPr>
          <w:ilvl w:val="0"/>
          <w:numId w:val="1112"/>
        </w:numPr>
        <w:spacing w:after="120"/>
        <w:ind w:left="714" w:hanging="357"/>
        <w:contextualSpacing w:val="0"/>
        <w:jc w:val="both"/>
        <w:rPr>
          <w:sz w:val="24"/>
          <w:szCs w:val="24"/>
        </w:rPr>
      </w:pPr>
      <w:r w:rsidRPr="00067524">
        <w:rPr>
          <w:sz w:val="24"/>
          <w:szCs w:val="24"/>
        </w:rPr>
        <w:t xml:space="preserve">Ofen auf 200 Grad vorheizen. </w:t>
      </w:r>
    </w:p>
    <w:p w14:paraId="46639393" w14:textId="77777777" w:rsidR="009144DE" w:rsidRPr="00067524" w:rsidRDefault="009144DE" w:rsidP="00B40E8C">
      <w:pPr>
        <w:pStyle w:val="ListParagraph"/>
        <w:numPr>
          <w:ilvl w:val="0"/>
          <w:numId w:val="1112"/>
        </w:numPr>
        <w:spacing w:after="120"/>
        <w:ind w:left="714" w:hanging="357"/>
        <w:contextualSpacing w:val="0"/>
        <w:jc w:val="both"/>
        <w:rPr>
          <w:sz w:val="24"/>
          <w:szCs w:val="24"/>
        </w:rPr>
      </w:pPr>
      <w:r w:rsidRPr="00067524">
        <w:rPr>
          <w:sz w:val="24"/>
          <w:szCs w:val="24"/>
        </w:rPr>
        <w:t>Zwetschgen waschen, halbieren, Steine herausnehmen. Die Hälften so in eine Auflaufform legen, dass sie dicht den Boden bedecken. Zucker und Mehl vermengen, darübergeben und untermengen. Marzipan in etwa 1 cm große Stücke reißen, zwischen die Zwetschgen legen.</w:t>
      </w:r>
    </w:p>
    <w:p w14:paraId="752154E7" w14:textId="77777777" w:rsidR="009144DE" w:rsidRPr="00067524" w:rsidRDefault="009144DE" w:rsidP="00B40E8C">
      <w:pPr>
        <w:pStyle w:val="ListParagraph"/>
        <w:numPr>
          <w:ilvl w:val="0"/>
          <w:numId w:val="1112"/>
        </w:numPr>
        <w:spacing w:after="120"/>
        <w:ind w:left="714" w:hanging="357"/>
        <w:contextualSpacing w:val="0"/>
        <w:jc w:val="both"/>
        <w:rPr>
          <w:sz w:val="24"/>
          <w:szCs w:val="24"/>
        </w:rPr>
      </w:pPr>
      <w:r w:rsidRPr="00067524">
        <w:rPr>
          <w:sz w:val="24"/>
          <w:szCs w:val="24"/>
        </w:rPr>
        <w:t>Den Teig zubereiten. Dazu die kalte Butter würfeln, in einer Schüssel mit Mehl und dem Zucker mit den Fingern kneten. Aber nicht zu lange, der Teig sollte nicht feinkrümelig sein, sondern aus dicken Streuseln bestehen. Diese auf den pflaumen verteilen.</w:t>
      </w:r>
    </w:p>
    <w:p w14:paraId="3248AB43" w14:textId="77777777" w:rsidR="007B5D31" w:rsidRPr="007B5D31" w:rsidRDefault="009144DE" w:rsidP="00B40E8C">
      <w:pPr>
        <w:pStyle w:val="ListParagraph"/>
        <w:numPr>
          <w:ilvl w:val="0"/>
          <w:numId w:val="1112"/>
        </w:numPr>
        <w:spacing w:after="120"/>
        <w:ind w:left="714" w:hanging="357"/>
        <w:contextualSpacing w:val="0"/>
        <w:jc w:val="both"/>
        <w:rPr>
          <w:sz w:val="24"/>
          <w:szCs w:val="24"/>
        </w:rPr>
      </w:pPr>
      <w:r w:rsidRPr="00067524">
        <w:rPr>
          <w:sz w:val="24"/>
          <w:szCs w:val="24"/>
        </w:rPr>
        <w:t xml:space="preserve">30 – 35 Minuten im Ofen backen. Den Crumble sofort mit Crème fraîche zusammen essen. Dann hat man noch das Gefühl von eine wenig Sommer </w:t>
      </w:r>
      <w:r w:rsidRPr="00067524">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p w14:paraId="0B7BF090" w14:textId="77777777" w:rsidR="007B5D31" w:rsidRDefault="007B5D31">
      <w:r>
        <w:br w:type="page"/>
      </w:r>
    </w:p>
    <w:p w14:paraId="27C275AB" w14:textId="64E4046D" w:rsidR="007B5D31" w:rsidRDefault="007B5D31" w:rsidP="00D9421C">
      <w:pPr>
        <w:pStyle w:val="Heading2"/>
        <w:spacing w:after="240"/>
      </w:pPr>
      <w:r>
        <w:lastRenderedPageBreak/>
        <w:t>Heidelbeer</w:t>
      </w:r>
      <w:r w:rsidR="00D9421C">
        <w:t>crumble</w:t>
      </w:r>
      <w:r w:rsidR="00901814">
        <w:rPr>
          <w:rStyle w:val="FootnoteReference"/>
        </w:rPr>
        <w:footnoteReference w:id="1434"/>
      </w:r>
    </w:p>
    <w:p w14:paraId="672DB8C4" w14:textId="77777777" w:rsidR="007B5D31" w:rsidRDefault="007B5D31" w:rsidP="007B5D31">
      <w:pPr>
        <w:spacing w:after="120"/>
        <w:jc w:val="both"/>
        <w:rPr>
          <w:sz w:val="24"/>
          <w:szCs w:val="24"/>
        </w:rPr>
      </w:pPr>
      <w:r w:rsidRPr="00D9421C">
        <w:rPr>
          <w:sz w:val="24"/>
          <w:szCs w:val="24"/>
          <w:u w:val="single"/>
        </w:rPr>
        <w:t xml:space="preserve">Zutaten </w:t>
      </w:r>
      <w:r>
        <w:rPr>
          <w:sz w:val="24"/>
          <w:szCs w:val="24"/>
        </w:rPr>
        <w:t>(für 5 -6 Portionen):</w:t>
      </w:r>
    </w:p>
    <w:p w14:paraId="5CE068B8" w14:textId="7F0BADE4" w:rsidR="00D15B43" w:rsidRDefault="00D15B43" w:rsidP="007B5D31">
      <w:pPr>
        <w:spacing w:after="120"/>
        <w:jc w:val="both"/>
        <w:rPr>
          <w:sz w:val="24"/>
          <w:szCs w:val="24"/>
        </w:rPr>
      </w:pPr>
      <w:r>
        <w:rPr>
          <w:sz w:val="24"/>
          <w:szCs w:val="24"/>
        </w:rPr>
        <w:t>500 g Heidelbeeren</w:t>
      </w:r>
    </w:p>
    <w:p w14:paraId="6DBB758C" w14:textId="40967865" w:rsidR="00D15B43" w:rsidRDefault="00D15B43" w:rsidP="007B5D31">
      <w:pPr>
        <w:spacing w:after="120"/>
        <w:jc w:val="both"/>
        <w:rPr>
          <w:sz w:val="24"/>
          <w:szCs w:val="24"/>
        </w:rPr>
      </w:pPr>
      <w:r>
        <w:rPr>
          <w:sz w:val="24"/>
          <w:szCs w:val="24"/>
        </w:rPr>
        <w:t>70 g weißer Zucker</w:t>
      </w:r>
    </w:p>
    <w:p w14:paraId="6FD79DEE" w14:textId="7587CD30" w:rsidR="00D15B43" w:rsidRDefault="00D15B43" w:rsidP="007B5D31">
      <w:pPr>
        <w:spacing w:after="120"/>
        <w:jc w:val="both"/>
        <w:rPr>
          <w:sz w:val="24"/>
          <w:szCs w:val="24"/>
        </w:rPr>
      </w:pPr>
      <w:r>
        <w:rPr>
          <w:sz w:val="24"/>
          <w:szCs w:val="24"/>
        </w:rPr>
        <w:t>150 g Mehl</w:t>
      </w:r>
    </w:p>
    <w:p w14:paraId="6E2A425B" w14:textId="520B2D8E" w:rsidR="00D15B43" w:rsidRDefault="00D15B43" w:rsidP="007B5D31">
      <w:pPr>
        <w:spacing w:after="120"/>
        <w:jc w:val="both"/>
        <w:rPr>
          <w:sz w:val="24"/>
          <w:szCs w:val="24"/>
        </w:rPr>
      </w:pPr>
      <w:r>
        <w:rPr>
          <w:sz w:val="24"/>
          <w:szCs w:val="24"/>
        </w:rPr>
        <w:t>50 g gemahlene Mandeln</w:t>
      </w:r>
    </w:p>
    <w:p w14:paraId="4437DDFB" w14:textId="1FE75AE6" w:rsidR="00D15B43" w:rsidRDefault="00D15B43" w:rsidP="007B5D31">
      <w:pPr>
        <w:spacing w:after="120"/>
        <w:jc w:val="both"/>
        <w:rPr>
          <w:sz w:val="24"/>
          <w:szCs w:val="24"/>
        </w:rPr>
      </w:pPr>
      <w:r>
        <w:rPr>
          <w:sz w:val="24"/>
          <w:szCs w:val="24"/>
        </w:rPr>
        <w:t>80 g brauner Zucker</w:t>
      </w:r>
    </w:p>
    <w:p w14:paraId="7D119D69" w14:textId="5210219F" w:rsidR="00D15B43" w:rsidRDefault="00D15B43" w:rsidP="007B5D31">
      <w:pPr>
        <w:spacing w:after="120"/>
        <w:jc w:val="both"/>
        <w:rPr>
          <w:sz w:val="24"/>
          <w:szCs w:val="24"/>
        </w:rPr>
      </w:pPr>
      <w:r>
        <w:rPr>
          <w:sz w:val="24"/>
          <w:szCs w:val="24"/>
        </w:rPr>
        <w:t>1 Prise Salz</w:t>
      </w:r>
    </w:p>
    <w:p w14:paraId="5F7F03DD" w14:textId="310E28BC" w:rsidR="00D15B43" w:rsidRDefault="00D15B43" w:rsidP="007B5D31">
      <w:pPr>
        <w:spacing w:after="120"/>
        <w:jc w:val="both"/>
        <w:rPr>
          <w:sz w:val="24"/>
          <w:szCs w:val="24"/>
        </w:rPr>
      </w:pPr>
      <w:r>
        <w:rPr>
          <w:sz w:val="24"/>
          <w:szCs w:val="24"/>
        </w:rPr>
        <w:t>150 g kalte Butter</w:t>
      </w:r>
    </w:p>
    <w:p w14:paraId="5F54A874" w14:textId="4D6DA52E" w:rsidR="00D15B43" w:rsidRDefault="00D15B43" w:rsidP="007B5D31">
      <w:pPr>
        <w:spacing w:after="120"/>
        <w:jc w:val="both"/>
        <w:rPr>
          <w:sz w:val="24"/>
          <w:szCs w:val="24"/>
        </w:rPr>
      </w:pPr>
      <w:r>
        <w:rPr>
          <w:sz w:val="24"/>
          <w:szCs w:val="24"/>
        </w:rPr>
        <w:t>250 g Crème fraîche</w:t>
      </w:r>
    </w:p>
    <w:p w14:paraId="37BA2DC9" w14:textId="77777777" w:rsidR="00D15B43" w:rsidRDefault="00D15B43" w:rsidP="007B5D31">
      <w:pPr>
        <w:spacing w:after="120"/>
        <w:jc w:val="both"/>
        <w:rPr>
          <w:sz w:val="24"/>
          <w:szCs w:val="24"/>
        </w:rPr>
      </w:pPr>
    </w:p>
    <w:p w14:paraId="1F5CCBFE" w14:textId="164E62FF" w:rsidR="00D15B43" w:rsidRDefault="00D15B43" w:rsidP="007B5D31">
      <w:pPr>
        <w:spacing w:after="120"/>
        <w:jc w:val="both"/>
        <w:rPr>
          <w:sz w:val="24"/>
          <w:szCs w:val="24"/>
        </w:rPr>
      </w:pPr>
      <w:r>
        <w:rPr>
          <w:sz w:val="24"/>
          <w:szCs w:val="24"/>
        </w:rPr>
        <w:t>Zubereitung:</w:t>
      </w:r>
    </w:p>
    <w:p w14:paraId="09F4EC70" w14:textId="4B0BADAF" w:rsidR="00D15B43" w:rsidRPr="00D9421C" w:rsidRDefault="001B3170" w:rsidP="00B40E8C">
      <w:pPr>
        <w:pStyle w:val="ListParagraph"/>
        <w:numPr>
          <w:ilvl w:val="0"/>
          <w:numId w:val="1929"/>
        </w:numPr>
        <w:spacing w:after="120"/>
        <w:ind w:left="714" w:hanging="357"/>
        <w:contextualSpacing w:val="0"/>
        <w:jc w:val="both"/>
        <w:rPr>
          <w:sz w:val="24"/>
          <w:szCs w:val="24"/>
        </w:rPr>
      </w:pPr>
      <w:r w:rsidRPr="00D9421C">
        <w:rPr>
          <w:sz w:val="24"/>
          <w:szCs w:val="24"/>
        </w:rPr>
        <w:t>Backofen auf 170 Grad vorheizen.</w:t>
      </w:r>
    </w:p>
    <w:p w14:paraId="659C724E" w14:textId="1E192450" w:rsidR="001B3170" w:rsidRPr="00D9421C" w:rsidRDefault="001B3170" w:rsidP="00B40E8C">
      <w:pPr>
        <w:pStyle w:val="ListParagraph"/>
        <w:numPr>
          <w:ilvl w:val="0"/>
          <w:numId w:val="1929"/>
        </w:numPr>
        <w:spacing w:after="120"/>
        <w:ind w:left="714" w:hanging="357"/>
        <w:contextualSpacing w:val="0"/>
        <w:jc w:val="both"/>
        <w:rPr>
          <w:sz w:val="24"/>
          <w:szCs w:val="24"/>
        </w:rPr>
      </w:pPr>
      <w:r w:rsidRPr="00D9421C">
        <w:rPr>
          <w:sz w:val="24"/>
          <w:szCs w:val="24"/>
        </w:rPr>
        <w:t>Die Heidelbeeren verlesen und wachen, mit weißem Zucker in einer Auflaufform vermengen.</w:t>
      </w:r>
      <w:r w:rsidR="00517DF1" w:rsidRPr="00D9421C">
        <w:rPr>
          <w:sz w:val="24"/>
          <w:szCs w:val="24"/>
        </w:rPr>
        <w:t xml:space="preserve"> </w:t>
      </w:r>
    </w:p>
    <w:p w14:paraId="2BA46722" w14:textId="175FA229" w:rsidR="00517DF1" w:rsidRPr="00D9421C" w:rsidRDefault="00517DF1" w:rsidP="00B40E8C">
      <w:pPr>
        <w:pStyle w:val="ListParagraph"/>
        <w:numPr>
          <w:ilvl w:val="0"/>
          <w:numId w:val="1929"/>
        </w:numPr>
        <w:spacing w:after="120"/>
        <w:ind w:left="714" w:hanging="357"/>
        <w:contextualSpacing w:val="0"/>
        <w:jc w:val="both"/>
        <w:rPr>
          <w:sz w:val="24"/>
          <w:szCs w:val="24"/>
        </w:rPr>
      </w:pPr>
      <w:r w:rsidRPr="00D9421C">
        <w:rPr>
          <w:sz w:val="24"/>
          <w:szCs w:val="24"/>
        </w:rPr>
        <w:t xml:space="preserve">In einer Rührschüssel Mehl, gemahlene Mandeln, braunen </w:t>
      </w:r>
      <w:r w:rsidR="00583A7F" w:rsidRPr="00D9421C">
        <w:rPr>
          <w:sz w:val="24"/>
          <w:szCs w:val="24"/>
        </w:rPr>
        <w:t>Z</w:t>
      </w:r>
      <w:r w:rsidRPr="00D9421C">
        <w:rPr>
          <w:sz w:val="24"/>
          <w:szCs w:val="24"/>
        </w:rPr>
        <w:t xml:space="preserve">ucker </w:t>
      </w:r>
      <w:r w:rsidR="00583A7F" w:rsidRPr="00D9421C">
        <w:rPr>
          <w:sz w:val="24"/>
          <w:szCs w:val="24"/>
        </w:rPr>
        <w:t xml:space="preserve">und </w:t>
      </w:r>
      <w:r w:rsidRPr="00D9421C">
        <w:rPr>
          <w:sz w:val="24"/>
          <w:szCs w:val="24"/>
        </w:rPr>
        <w:t xml:space="preserve">Salz verrühren. Die kalte Butter </w:t>
      </w:r>
      <w:r w:rsidR="00D316D5" w:rsidRPr="00D9421C">
        <w:rPr>
          <w:sz w:val="24"/>
          <w:szCs w:val="24"/>
        </w:rPr>
        <w:t>-zuvor in klei</w:t>
      </w:r>
      <w:r w:rsidR="00583A7F" w:rsidRPr="00D9421C">
        <w:rPr>
          <w:sz w:val="24"/>
          <w:szCs w:val="24"/>
        </w:rPr>
        <w:t>ne</w:t>
      </w:r>
      <w:r w:rsidR="00D316D5" w:rsidRPr="00D9421C">
        <w:rPr>
          <w:sz w:val="24"/>
          <w:szCs w:val="24"/>
        </w:rPr>
        <w:t xml:space="preserve"> Stücke geschnitten – mit den Händen nicht zu lange hineink</w:t>
      </w:r>
      <w:r w:rsidR="00583A7F" w:rsidRPr="00D9421C">
        <w:rPr>
          <w:sz w:val="24"/>
          <w:szCs w:val="24"/>
        </w:rPr>
        <w:t>ne</w:t>
      </w:r>
      <w:r w:rsidR="00D316D5" w:rsidRPr="00D9421C">
        <w:rPr>
          <w:sz w:val="24"/>
          <w:szCs w:val="24"/>
        </w:rPr>
        <w:t>ten, sodass nicht et</w:t>
      </w:r>
      <w:r w:rsidR="00583A7F" w:rsidRPr="00D9421C">
        <w:rPr>
          <w:sz w:val="24"/>
          <w:szCs w:val="24"/>
        </w:rPr>
        <w:t>wa</w:t>
      </w:r>
      <w:r w:rsidR="00D316D5" w:rsidRPr="00D9421C">
        <w:rPr>
          <w:sz w:val="24"/>
          <w:szCs w:val="24"/>
        </w:rPr>
        <w:t xml:space="preserve"> ein glat</w:t>
      </w:r>
      <w:r w:rsidR="00583A7F" w:rsidRPr="00D9421C">
        <w:rPr>
          <w:sz w:val="24"/>
          <w:szCs w:val="24"/>
        </w:rPr>
        <w:t>t</w:t>
      </w:r>
      <w:r w:rsidR="00D316D5" w:rsidRPr="00D9421C">
        <w:rPr>
          <w:sz w:val="24"/>
          <w:szCs w:val="24"/>
        </w:rPr>
        <w:t>er Teig, sondern eine krümelige Masse entsteht. Diese über die Heidelbeeren geben.</w:t>
      </w:r>
    </w:p>
    <w:p w14:paraId="233D96B7" w14:textId="156AFC83" w:rsidR="00787B39" w:rsidRPr="00D9421C" w:rsidRDefault="00787B39" w:rsidP="00B40E8C">
      <w:pPr>
        <w:pStyle w:val="ListParagraph"/>
        <w:numPr>
          <w:ilvl w:val="0"/>
          <w:numId w:val="1929"/>
        </w:numPr>
        <w:spacing w:after="120"/>
        <w:ind w:left="714" w:hanging="357"/>
        <w:contextualSpacing w:val="0"/>
        <w:jc w:val="both"/>
        <w:rPr>
          <w:sz w:val="24"/>
          <w:szCs w:val="24"/>
        </w:rPr>
      </w:pPr>
      <w:r w:rsidRPr="00D9421C">
        <w:rPr>
          <w:sz w:val="24"/>
          <w:szCs w:val="24"/>
        </w:rPr>
        <w:t>Das Ganze im Ofen ungefähr 50 Minuten lang backen. Am besten n</w:t>
      </w:r>
      <w:r w:rsidR="00583A7F" w:rsidRPr="00D9421C">
        <w:rPr>
          <w:sz w:val="24"/>
          <w:szCs w:val="24"/>
        </w:rPr>
        <w:t>oc</w:t>
      </w:r>
      <w:r w:rsidRPr="00D9421C">
        <w:rPr>
          <w:sz w:val="24"/>
          <w:szCs w:val="24"/>
        </w:rPr>
        <w:t>h warm mit etwa Crème fraîche servieren</w:t>
      </w:r>
      <w:r w:rsidR="00583A7F" w:rsidRPr="00D9421C">
        <w:rPr>
          <w:sz w:val="24"/>
          <w:szCs w:val="24"/>
        </w:rPr>
        <w:t xml:space="preserve"> oder Vanilleeis.</w:t>
      </w:r>
    </w:p>
    <w:p w14:paraId="12082B68" w14:textId="77777777" w:rsidR="00583A7F" w:rsidRDefault="00583A7F" w:rsidP="007B5D31">
      <w:pPr>
        <w:spacing w:after="120"/>
        <w:jc w:val="both"/>
        <w:rPr>
          <w:sz w:val="24"/>
          <w:szCs w:val="24"/>
        </w:rPr>
      </w:pPr>
    </w:p>
    <w:p w14:paraId="6ADACEFA" w14:textId="3240EBD2" w:rsidR="00583A7F" w:rsidRDefault="00583A7F" w:rsidP="00D9421C">
      <w:pPr>
        <w:spacing w:after="120"/>
        <w:ind w:left="1416" w:hanging="1416"/>
        <w:jc w:val="both"/>
        <w:rPr>
          <w:sz w:val="24"/>
          <w:szCs w:val="24"/>
        </w:rPr>
      </w:pPr>
      <w:r>
        <w:rPr>
          <w:sz w:val="24"/>
          <w:szCs w:val="24"/>
        </w:rPr>
        <w:t>Kommentar:</w:t>
      </w:r>
      <w:r>
        <w:rPr>
          <w:sz w:val="24"/>
          <w:szCs w:val="24"/>
        </w:rPr>
        <w:tab/>
      </w:r>
      <w:r w:rsidR="0020415A">
        <w:rPr>
          <w:sz w:val="24"/>
          <w:szCs w:val="24"/>
        </w:rPr>
        <w:t>Der Crumble ist im Prinzip ein umgedrehter Kuchen, denn das, was da auf die Heidelbeeren kommt, ist nicht anders a</w:t>
      </w:r>
      <w:r w:rsidR="00D9421C">
        <w:rPr>
          <w:sz w:val="24"/>
          <w:szCs w:val="24"/>
        </w:rPr>
        <w:t>ls</w:t>
      </w:r>
      <w:r w:rsidR="0020415A">
        <w:rPr>
          <w:sz w:val="24"/>
          <w:szCs w:val="24"/>
        </w:rPr>
        <w:t xml:space="preserve"> ein nicht glatt gekneteter Mürbeteig. Der Vorteil eines Crumbles ist, dass man d</w:t>
      </w:r>
      <w:r w:rsidR="00D9421C">
        <w:rPr>
          <w:sz w:val="24"/>
          <w:szCs w:val="24"/>
        </w:rPr>
        <w:t>as Teig-Belag-Mischungsverhältnis zugunsten der Beeren verschieben kann und dass man sich schlicht überhaupt keine Mühe mit Kneten und Teigausrollen geben muss.</w:t>
      </w:r>
    </w:p>
    <w:p w14:paraId="1AC30E58" w14:textId="0D71AC01" w:rsidR="009144DE" w:rsidRPr="007B5D31" w:rsidRDefault="009144DE" w:rsidP="007B5D31">
      <w:pPr>
        <w:spacing w:after="120"/>
        <w:jc w:val="both"/>
        <w:rPr>
          <w:sz w:val="24"/>
          <w:szCs w:val="24"/>
        </w:rPr>
      </w:pPr>
      <w:r w:rsidRPr="007B5D31">
        <w:rPr>
          <w:sz w:val="24"/>
          <w:szCs w:val="24"/>
        </w:rPr>
        <w:br w:type="page"/>
      </w:r>
    </w:p>
    <w:p w14:paraId="4809F326" w14:textId="1D184AE0" w:rsidR="009144DE" w:rsidRDefault="009144DE" w:rsidP="00EC2901">
      <w:pPr>
        <w:pStyle w:val="Heading2"/>
        <w:spacing w:after="240"/>
      </w:pPr>
      <w:r>
        <w:lastRenderedPageBreak/>
        <w:t>Reisauflauf</w:t>
      </w:r>
      <w:r w:rsidR="00F8038C">
        <w:rPr>
          <w:rStyle w:val="FootnoteReference"/>
        </w:rPr>
        <w:footnoteReference w:id="1435"/>
      </w:r>
      <w:r>
        <w:t xml:space="preserve"> </w:t>
      </w:r>
    </w:p>
    <w:p w14:paraId="40C1E6F3" w14:textId="77F3302A" w:rsidR="009144DE" w:rsidRDefault="009144DE" w:rsidP="009144DE">
      <w:pPr>
        <w:rPr>
          <w:sz w:val="24"/>
          <w:szCs w:val="24"/>
        </w:rPr>
      </w:pPr>
      <w:r w:rsidRPr="00EC2901">
        <w:rPr>
          <w:sz w:val="24"/>
          <w:szCs w:val="24"/>
          <w:u w:val="single"/>
        </w:rPr>
        <w:t>Zutaten</w:t>
      </w:r>
      <w:r>
        <w:rPr>
          <w:sz w:val="24"/>
          <w:szCs w:val="24"/>
        </w:rPr>
        <w:t xml:space="preserve"> </w:t>
      </w:r>
      <w:r w:rsidR="00EC2901">
        <w:rPr>
          <w:sz w:val="24"/>
          <w:szCs w:val="24"/>
        </w:rPr>
        <w:t>(</w:t>
      </w:r>
      <w:r>
        <w:rPr>
          <w:sz w:val="24"/>
          <w:szCs w:val="24"/>
        </w:rPr>
        <w:t>für 4 – 6 Portionen</w:t>
      </w:r>
      <w:r w:rsidR="00EC2901">
        <w:rPr>
          <w:sz w:val="24"/>
          <w:szCs w:val="24"/>
        </w:rPr>
        <w:t>):</w:t>
      </w:r>
    </w:p>
    <w:p w14:paraId="69C5D290" w14:textId="77777777" w:rsidR="009144DE" w:rsidRDefault="009144DE" w:rsidP="009144DE">
      <w:pPr>
        <w:rPr>
          <w:sz w:val="24"/>
          <w:szCs w:val="24"/>
        </w:rPr>
      </w:pPr>
      <w:r>
        <w:rPr>
          <w:sz w:val="24"/>
          <w:szCs w:val="24"/>
        </w:rPr>
        <w:t>1 Vanilleschote</w:t>
      </w:r>
    </w:p>
    <w:p w14:paraId="652BD9CB" w14:textId="77777777" w:rsidR="009144DE" w:rsidRDefault="009144DE" w:rsidP="009144DE">
      <w:pPr>
        <w:rPr>
          <w:sz w:val="24"/>
          <w:szCs w:val="24"/>
        </w:rPr>
      </w:pPr>
      <w:r>
        <w:rPr>
          <w:sz w:val="24"/>
          <w:szCs w:val="24"/>
        </w:rPr>
        <w:t>250 g Milchreis</w:t>
      </w:r>
    </w:p>
    <w:p w14:paraId="5E4F27C5" w14:textId="77777777" w:rsidR="009144DE" w:rsidRDefault="009144DE" w:rsidP="009144DE">
      <w:pPr>
        <w:rPr>
          <w:sz w:val="24"/>
          <w:szCs w:val="24"/>
        </w:rPr>
      </w:pPr>
      <w:r>
        <w:rPr>
          <w:sz w:val="24"/>
          <w:szCs w:val="24"/>
        </w:rPr>
        <w:t>1 l Milch</w:t>
      </w:r>
    </w:p>
    <w:p w14:paraId="1DB5A768" w14:textId="77777777" w:rsidR="009144DE" w:rsidRDefault="009144DE" w:rsidP="009144DE">
      <w:pPr>
        <w:rPr>
          <w:sz w:val="24"/>
          <w:szCs w:val="24"/>
        </w:rPr>
      </w:pPr>
      <w:r>
        <w:rPr>
          <w:sz w:val="24"/>
          <w:szCs w:val="24"/>
        </w:rPr>
        <w:t>1 Prise Salz</w:t>
      </w:r>
    </w:p>
    <w:p w14:paraId="5CE3F767" w14:textId="77777777" w:rsidR="009144DE" w:rsidRDefault="009144DE" w:rsidP="009144DE">
      <w:pPr>
        <w:rPr>
          <w:sz w:val="24"/>
          <w:szCs w:val="24"/>
        </w:rPr>
      </w:pPr>
      <w:r>
        <w:rPr>
          <w:sz w:val="24"/>
          <w:szCs w:val="24"/>
        </w:rPr>
        <w:t>2 EL Butter</w:t>
      </w:r>
    </w:p>
    <w:p w14:paraId="30971438" w14:textId="77777777" w:rsidR="009144DE" w:rsidRDefault="009144DE" w:rsidP="009144DE">
      <w:pPr>
        <w:rPr>
          <w:sz w:val="24"/>
          <w:szCs w:val="24"/>
        </w:rPr>
      </w:pPr>
      <w:r>
        <w:rPr>
          <w:sz w:val="24"/>
          <w:szCs w:val="24"/>
        </w:rPr>
        <w:t>3 Eier</w:t>
      </w:r>
    </w:p>
    <w:p w14:paraId="2EEF6E1A" w14:textId="77777777" w:rsidR="009144DE" w:rsidRDefault="009144DE" w:rsidP="009144DE">
      <w:pPr>
        <w:rPr>
          <w:sz w:val="24"/>
          <w:szCs w:val="24"/>
        </w:rPr>
      </w:pPr>
      <w:r>
        <w:rPr>
          <w:sz w:val="24"/>
          <w:szCs w:val="24"/>
        </w:rPr>
        <w:t xml:space="preserve">50 g Zucker plus 3 -4 EL </w:t>
      </w:r>
    </w:p>
    <w:p w14:paraId="57E840ED" w14:textId="77777777" w:rsidR="00EC2901" w:rsidRDefault="00EC2901" w:rsidP="009144DE">
      <w:pPr>
        <w:rPr>
          <w:sz w:val="24"/>
          <w:szCs w:val="24"/>
        </w:rPr>
      </w:pPr>
    </w:p>
    <w:p w14:paraId="325FB968" w14:textId="478BC3ED" w:rsidR="009144DE" w:rsidRDefault="009144DE" w:rsidP="009144DE">
      <w:pPr>
        <w:rPr>
          <w:sz w:val="24"/>
          <w:szCs w:val="24"/>
        </w:rPr>
      </w:pPr>
      <w:r>
        <w:rPr>
          <w:sz w:val="24"/>
          <w:szCs w:val="24"/>
        </w:rPr>
        <w:t>Zubereitungszeit: 40 Minuten plus Kühl- und Backzeit</w:t>
      </w:r>
    </w:p>
    <w:p w14:paraId="6B68882D" w14:textId="77777777" w:rsidR="009144DE" w:rsidRPr="00DE53C9" w:rsidRDefault="009144DE" w:rsidP="00B40E8C">
      <w:pPr>
        <w:pStyle w:val="ListParagraph"/>
        <w:numPr>
          <w:ilvl w:val="0"/>
          <w:numId w:val="1107"/>
        </w:numPr>
        <w:spacing w:after="120"/>
        <w:ind w:left="714" w:hanging="357"/>
        <w:contextualSpacing w:val="0"/>
        <w:jc w:val="both"/>
        <w:rPr>
          <w:sz w:val="24"/>
          <w:szCs w:val="24"/>
        </w:rPr>
      </w:pPr>
      <w:r w:rsidRPr="00DE53C9">
        <w:rPr>
          <w:sz w:val="24"/>
          <w:szCs w:val="24"/>
        </w:rPr>
        <w:t>Vanilleschote längs aufschneiden und das Mark herauskratzen. Den Milchreis mit der Milch, Vanillemark und 1 Prise Salz aufkochen. Bei sehr milder Hitze zugedeckt unter gelegentlichem Rühren 25 – 30 Minuten quellen lassen. Dann in eine Schüssel geben und bei Raumtemperatur vollständig abkühlen lassen.</w:t>
      </w:r>
    </w:p>
    <w:p w14:paraId="243D092E" w14:textId="77777777" w:rsidR="009144DE" w:rsidRPr="00DE53C9" w:rsidRDefault="009144DE" w:rsidP="00B40E8C">
      <w:pPr>
        <w:pStyle w:val="ListParagraph"/>
        <w:numPr>
          <w:ilvl w:val="0"/>
          <w:numId w:val="1107"/>
        </w:numPr>
        <w:spacing w:after="120"/>
        <w:ind w:left="714" w:hanging="357"/>
        <w:contextualSpacing w:val="0"/>
        <w:jc w:val="both"/>
        <w:rPr>
          <w:sz w:val="24"/>
          <w:szCs w:val="24"/>
        </w:rPr>
      </w:pPr>
      <w:r w:rsidRPr="00DE53C9">
        <w:rPr>
          <w:sz w:val="24"/>
          <w:szCs w:val="24"/>
        </w:rPr>
        <w:t>Eine Auflaufform mit 1 EL Butter fetten. 3 Eier trennen. Eigelbe unter en Milchreis mischen. Eiweiße mit 1 Prise Salz steif schlagen. Zucker nach und nach unter Rühren einrieseln lassen und 1 Minute weiterschlagen. Eischnee unter den reis heben. Reismasse in die Auflaufform geben.</w:t>
      </w:r>
    </w:p>
    <w:p w14:paraId="5495F3AA" w14:textId="77777777" w:rsidR="009144DE" w:rsidRDefault="009144DE" w:rsidP="00B40E8C">
      <w:pPr>
        <w:pStyle w:val="ListParagraph"/>
        <w:numPr>
          <w:ilvl w:val="0"/>
          <w:numId w:val="1107"/>
        </w:numPr>
        <w:spacing w:after="120"/>
        <w:ind w:left="714" w:hanging="357"/>
        <w:contextualSpacing w:val="0"/>
        <w:jc w:val="both"/>
        <w:rPr>
          <w:sz w:val="24"/>
          <w:szCs w:val="24"/>
        </w:rPr>
      </w:pPr>
      <w:r w:rsidRPr="00DE53C9">
        <w:rPr>
          <w:sz w:val="24"/>
          <w:szCs w:val="24"/>
        </w:rPr>
        <w:t>Mit 1 EL Butter als Flöckchen und mit 3 – 4 EL Zucker bestreuen. Im heißen Ofen bei 180 Grad (Umluft 160 Grad) im unteren Ofendrittel 50 Minuten backen.</w:t>
      </w:r>
    </w:p>
    <w:p w14:paraId="1D5A96BC" w14:textId="77777777" w:rsidR="007641B2" w:rsidRDefault="007641B2" w:rsidP="007641B2">
      <w:pPr>
        <w:spacing w:after="120"/>
        <w:jc w:val="both"/>
        <w:rPr>
          <w:sz w:val="24"/>
          <w:szCs w:val="24"/>
        </w:rPr>
      </w:pPr>
    </w:p>
    <w:p w14:paraId="17B1A550" w14:textId="7FE3435B" w:rsidR="009144DE" w:rsidRPr="007641B2" w:rsidRDefault="007641B2" w:rsidP="007641B2">
      <w:pPr>
        <w:spacing w:after="120"/>
        <w:jc w:val="both"/>
        <w:rPr>
          <w:sz w:val="24"/>
          <w:szCs w:val="24"/>
        </w:rPr>
      </w:pPr>
      <w:r>
        <w:rPr>
          <w:sz w:val="24"/>
          <w:szCs w:val="24"/>
        </w:rPr>
        <w:t>Tipp:</w:t>
      </w:r>
      <w:r>
        <w:rPr>
          <w:sz w:val="24"/>
          <w:szCs w:val="24"/>
        </w:rPr>
        <w:tab/>
      </w:r>
      <w:r w:rsidR="009144DE" w:rsidRPr="007641B2">
        <w:rPr>
          <w:sz w:val="24"/>
          <w:szCs w:val="24"/>
        </w:rPr>
        <w:t>Dazu passt z.B. Zwetschgenkompott oder eingelegte Zwetschgen.</w:t>
      </w:r>
    </w:p>
    <w:p w14:paraId="151FBEC3" w14:textId="77777777" w:rsidR="009144DE" w:rsidRDefault="009144DE" w:rsidP="009144DE">
      <w:pPr>
        <w:rPr>
          <w:sz w:val="24"/>
          <w:szCs w:val="24"/>
        </w:rPr>
      </w:pPr>
      <w:r>
        <w:rPr>
          <w:sz w:val="24"/>
          <w:szCs w:val="24"/>
        </w:rPr>
        <w:br w:type="page"/>
      </w:r>
    </w:p>
    <w:p w14:paraId="7DE60A5D" w14:textId="78DABFD0" w:rsidR="009144DE" w:rsidRDefault="009144DE" w:rsidP="007641B2">
      <w:pPr>
        <w:pStyle w:val="Heading2"/>
        <w:spacing w:after="240"/>
      </w:pPr>
      <w:r>
        <w:lastRenderedPageBreak/>
        <w:t>Erdbeermousse</w:t>
      </w:r>
      <w:r w:rsidR="00D71209">
        <w:rPr>
          <w:rStyle w:val="FootnoteReference"/>
        </w:rPr>
        <w:footnoteReference w:id="1436"/>
      </w:r>
      <w:r>
        <w:t xml:space="preserve"> </w:t>
      </w:r>
    </w:p>
    <w:p w14:paraId="7D289595" w14:textId="0E568450" w:rsidR="009144DE" w:rsidRDefault="009144DE" w:rsidP="009144DE">
      <w:pPr>
        <w:rPr>
          <w:sz w:val="24"/>
          <w:szCs w:val="24"/>
        </w:rPr>
      </w:pPr>
      <w:r w:rsidRPr="007641B2">
        <w:rPr>
          <w:sz w:val="24"/>
          <w:szCs w:val="24"/>
          <w:u w:val="single"/>
        </w:rPr>
        <w:t>Zutaten</w:t>
      </w:r>
      <w:r>
        <w:rPr>
          <w:sz w:val="24"/>
          <w:szCs w:val="24"/>
        </w:rPr>
        <w:t xml:space="preserve"> </w:t>
      </w:r>
      <w:r w:rsidR="007641B2">
        <w:rPr>
          <w:sz w:val="24"/>
          <w:szCs w:val="24"/>
        </w:rPr>
        <w:t>(</w:t>
      </w:r>
      <w:r>
        <w:rPr>
          <w:sz w:val="24"/>
          <w:szCs w:val="24"/>
        </w:rPr>
        <w:t>für 4 Portionen</w:t>
      </w:r>
      <w:r w:rsidR="007641B2">
        <w:rPr>
          <w:sz w:val="24"/>
          <w:szCs w:val="24"/>
        </w:rPr>
        <w:t>):</w:t>
      </w:r>
    </w:p>
    <w:p w14:paraId="18FF6274" w14:textId="77777777" w:rsidR="009144DE" w:rsidRDefault="009144DE" w:rsidP="009144DE">
      <w:pPr>
        <w:rPr>
          <w:sz w:val="24"/>
          <w:szCs w:val="24"/>
        </w:rPr>
      </w:pPr>
      <w:r>
        <w:rPr>
          <w:sz w:val="24"/>
          <w:szCs w:val="24"/>
        </w:rPr>
        <w:t>3 Blatt weiße Gelatine</w:t>
      </w:r>
    </w:p>
    <w:p w14:paraId="1870B038" w14:textId="77777777" w:rsidR="009144DE" w:rsidRDefault="009144DE" w:rsidP="009144DE">
      <w:pPr>
        <w:rPr>
          <w:sz w:val="24"/>
          <w:szCs w:val="24"/>
        </w:rPr>
      </w:pPr>
      <w:r>
        <w:rPr>
          <w:sz w:val="24"/>
          <w:szCs w:val="24"/>
        </w:rPr>
        <w:t>500 g Erdbeeren</w:t>
      </w:r>
    </w:p>
    <w:p w14:paraId="36251109" w14:textId="77777777" w:rsidR="009144DE" w:rsidRDefault="009144DE" w:rsidP="009144DE">
      <w:pPr>
        <w:rPr>
          <w:sz w:val="24"/>
          <w:szCs w:val="24"/>
        </w:rPr>
      </w:pPr>
      <w:r>
        <w:rPr>
          <w:sz w:val="24"/>
          <w:szCs w:val="24"/>
        </w:rPr>
        <w:t>4 EL Zucker</w:t>
      </w:r>
    </w:p>
    <w:p w14:paraId="470B650E" w14:textId="77777777" w:rsidR="009144DE" w:rsidRDefault="009144DE" w:rsidP="009144DE">
      <w:pPr>
        <w:rPr>
          <w:sz w:val="24"/>
          <w:szCs w:val="24"/>
        </w:rPr>
      </w:pPr>
      <w:r>
        <w:rPr>
          <w:sz w:val="24"/>
          <w:szCs w:val="24"/>
        </w:rPr>
        <w:t>4 cl Orangenlikör</w:t>
      </w:r>
    </w:p>
    <w:p w14:paraId="1B309B50" w14:textId="77777777" w:rsidR="009144DE" w:rsidRDefault="009144DE" w:rsidP="009144DE">
      <w:pPr>
        <w:rPr>
          <w:sz w:val="24"/>
          <w:szCs w:val="24"/>
        </w:rPr>
      </w:pPr>
      <w:r>
        <w:rPr>
          <w:sz w:val="24"/>
          <w:szCs w:val="24"/>
        </w:rPr>
        <w:t>150 ml Sahne</w:t>
      </w:r>
    </w:p>
    <w:p w14:paraId="32C2FBA5" w14:textId="77777777" w:rsidR="009144DE" w:rsidRDefault="009144DE" w:rsidP="009144DE">
      <w:pPr>
        <w:rPr>
          <w:sz w:val="24"/>
          <w:szCs w:val="24"/>
        </w:rPr>
      </w:pPr>
    </w:p>
    <w:p w14:paraId="7D3CA987" w14:textId="77777777" w:rsidR="009144DE" w:rsidRDefault="009144DE" w:rsidP="009144DE">
      <w:pPr>
        <w:rPr>
          <w:sz w:val="24"/>
          <w:szCs w:val="24"/>
        </w:rPr>
      </w:pPr>
      <w:r>
        <w:rPr>
          <w:sz w:val="24"/>
          <w:szCs w:val="24"/>
        </w:rPr>
        <w:t>Zubereitungszeit: 25 Minuten plus Kühlzeit</w:t>
      </w:r>
    </w:p>
    <w:p w14:paraId="1B408FEA" w14:textId="77777777" w:rsidR="009144DE" w:rsidRPr="007641B2" w:rsidRDefault="009144DE" w:rsidP="00B40E8C">
      <w:pPr>
        <w:pStyle w:val="ListParagraph"/>
        <w:numPr>
          <w:ilvl w:val="0"/>
          <w:numId w:val="1634"/>
        </w:numPr>
        <w:spacing w:after="120"/>
        <w:ind w:left="714" w:hanging="357"/>
        <w:contextualSpacing w:val="0"/>
        <w:jc w:val="both"/>
        <w:rPr>
          <w:sz w:val="24"/>
          <w:szCs w:val="24"/>
        </w:rPr>
      </w:pPr>
      <w:r w:rsidRPr="007641B2">
        <w:rPr>
          <w:sz w:val="24"/>
          <w:szCs w:val="24"/>
        </w:rPr>
        <w:t>Die Gelatine in kaltem Wasser einweichen. Die Erdbeeren waschen, abtropfen lassen, putzen und vierteln. Mit Zucker und Orangenlikör pürieren.</w:t>
      </w:r>
    </w:p>
    <w:p w14:paraId="16DDBED4" w14:textId="77777777" w:rsidR="009144DE" w:rsidRPr="007641B2" w:rsidRDefault="009144DE" w:rsidP="00B40E8C">
      <w:pPr>
        <w:pStyle w:val="ListParagraph"/>
        <w:numPr>
          <w:ilvl w:val="0"/>
          <w:numId w:val="1634"/>
        </w:numPr>
        <w:spacing w:after="120"/>
        <w:ind w:left="714" w:hanging="357"/>
        <w:contextualSpacing w:val="0"/>
        <w:jc w:val="both"/>
        <w:rPr>
          <w:sz w:val="24"/>
          <w:szCs w:val="24"/>
        </w:rPr>
      </w:pPr>
      <w:r w:rsidRPr="007641B2">
        <w:rPr>
          <w:sz w:val="24"/>
          <w:szCs w:val="24"/>
        </w:rPr>
        <w:t>6 EL Erdbeerpüree zur Seite stellen. Gelatine nach Packungsanweisung auflösen. Erst mit 4 EL Erdbeerpüree verrühren, dann unter das restlichen Püree rühren. Mase 10 Minuten kaltstellen.</w:t>
      </w:r>
    </w:p>
    <w:p w14:paraId="53EE950B" w14:textId="77777777" w:rsidR="009144DE" w:rsidRPr="007641B2" w:rsidRDefault="009144DE" w:rsidP="00B40E8C">
      <w:pPr>
        <w:pStyle w:val="ListParagraph"/>
        <w:numPr>
          <w:ilvl w:val="0"/>
          <w:numId w:val="1634"/>
        </w:numPr>
        <w:spacing w:after="120"/>
        <w:ind w:left="714" w:hanging="357"/>
        <w:contextualSpacing w:val="0"/>
        <w:jc w:val="both"/>
        <w:rPr>
          <w:sz w:val="24"/>
          <w:szCs w:val="24"/>
        </w:rPr>
      </w:pPr>
      <w:r w:rsidRPr="007641B2">
        <w:rPr>
          <w:sz w:val="24"/>
          <w:szCs w:val="24"/>
        </w:rPr>
        <w:t>Inzwischen 150 ml Schlagsahne steif schlagen. Sobald die Erdbeermasse zu gelieren beginnt, nochmals durchrühren, dann die Sahne unterheben. Creme in 4 Schalen geben und mindestens 1 Stunde kaltstellen. Mit den Erdbeerpüree servieren.</w:t>
      </w:r>
      <w:r w:rsidRPr="007641B2">
        <w:rPr>
          <w:sz w:val="24"/>
          <w:szCs w:val="24"/>
        </w:rPr>
        <w:br w:type="page"/>
      </w:r>
    </w:p>
    <w:p w14:paraId="02D8B286" w14:textId="71AFC21A" w:rsidR="009144DE" w:rsidRDefault="009144DE" w:rsidP="007641B2">
      <w:pPr>
        <w:pStyle w:val="Heading2"/>
        <w:spacing w:after="240"/>
      </w:pPr>
      <w:r>
        <w:lastRenderedPageBreak/>
        <w:t>Kirschplotzer</w:t>
      </w:r>
      <w:r w:rsidR="007D1E78">
        <w:rPr>
          <w:rStyle w:val="FootnoteReference"/>
        </w:rPr>
        <w:footnoteReference w:id="1437"/>
      </w:r>
      <w:r>
        <w:t xml:space="preserve"> </w:t>
      </w:r>
    </w:p>
    <w:p w14:paraId="4E4564E4" w14:textId="3DF36CB5" w:rsidR="009144DE" w:rsidRDefault="009144DE" w:rsidP="009144DE">
      <w:pPr>
        <w:rPr>
          <w:sz w:val="24"/>
          <w:szCs w:val="24"/>
        </w:rPr>
      </w:pPr>
      <w:r w:rsidRPr="007641B2">
        <w:rPr>
          <w:sz w:val="24"/>
          <w:szCs w:val="24"/>
          <w:u w:val="single"/>
        </w:rPr>
        <w:t>Zutaten</w:t>
      </w:r>
      <w:r>
        <w:rPr>
          <w:sz w:val="24"/>
          <w:szCs w:val="24"/>
        </w:rPr>
        <w:t xml:space="preserve"> </w:t>
      </w:r>
      <w:r w:rsidR="007641B2">
        <w:rPr>
          <w:sz w:val="24"/>
          <w:szCs w:val="24"/>
        </w:rPr>
        <w:t>(</w:t>
      </w:r>
      <w:r>
        <w:rPr>
          <w:sz w:val="24"/>
          <w:szCs w:val="24"/>
        </w:rPr>
        <w:t>für 4 Portionen</w:t>
      </w:r>
      <w:r w:rsidR="007641B2">
        <w:rPr>
          <w:sz w:val="24"/>
          <w:szCs w:val="24"/>
        </w:rPr>
        <w:t>)</w:t>
      </w:r>
    </w:p>
    <w:p w14:paraId="573C7118" w14:textId="77777777" w:rsidR="009144DE" w:rsidRDefault="009144DE" w:rsidP="009144DE">
      <w:pPr>
        <w:rPr>
          <w:sz w:val="24"/>
          <w:szCs w:val="24"/>
        </w:rPr>
      </w:pPr>
      <w:r>
        <w:rPr>
          <w:sz w:val="24"/>
          <w:szCs w:val="24"/>
        </w:rPr>
        <w:t>500 g Weißbrot vom Vortag (alternativ Schwarzbrot)</w:t>
      </w:r>
    </w:p>
    <w:p w14:paraId="44CB96A3" w14:textId="77777777" w:rsidR="009144DE" w:rsidRDefault="009144DE" w:rsidP="009144DE">
      <w:pPr>
        <w:rPr>
          <w:sz w:val="24"/>
          <w:szCs w:val="24"/>
        </w:rPr>
      </w:pPr>
      <w:r>
        <w:rPr>
          <w:sz w:val="24"/>
          <w:szCs w:val="24"/>
        </w:rPr>
        <w:t>¼ l heiße Milch</w:t>
      </w:r>
    </w:p>
    <w:p w14:paraId="515EBACA" w14:textId="77777777" w:rsidR="009144DE" w:rsidRDefault="009144DE" w:rsidP="009144DE">
      <w:pPr>
        <w:rPr>
          <w:sz w:val="24"/>
          <w:szCs w:val="24"/>
        </w:rPr>
      </w:pPr>
      <w:r>
        <w:rPr>
          <w:sz w:val="24"/>
          <w:szCs w:val="24"/>
        </w:rPr>
        <w:t>6 Eier</w:t>
      </w:r>
    </w:p>
    <w:p w14:paraId="3A30AD7A" w14:textId="77777777" w:rsidR="009144DE" w:rsidRDefault="009144DE" w:rsidP="009144DE">
      <w:pPr>
        <w:rPr>
          <w:sz w:val="24"/>
          <w:szCs w:val="24"/>
        </w:rPr>
      </w:pPr>
      <w:r>
        <w:rPr>
          <w:sz w:val="24"/>
          <w:szCs w:val="24"/>
        </w:rPr>
        <w:t>150 g Butter</w:t>
      </w:r>
    </w:p>
    <w:p w14:paraId="787BEFD8" w14:textId="77777777" w:rsidR="009144DE" w:rsidRDefault="009144DE" w:rsidP="009144DE">
      <w:pPr>
        <w:rPr>
          <w:sz w:val="24"/>
          <w:szCs w:val="24"/>
        </w:rPr>
      </w:pPr>
      <w:r>
        <w:rPr>
          <w:sz w:val="24"/>
          <w:szCs w:val="24"/>
        </w:rPr>
        <w:t>100 g Zucker</w:t>
      </w:r>
    </w:p>
    <w:p w14:paraId="45AD1918" w14:textId="77777777" w:rsidR="009144DE" w:rsidRDefault="009144DE" w:rsidP="009144DE">
      <w:pPr>
        <w:rPr>
          <w:sz w:val="24"/>
          <w:szCs w:val="24"/>
        </w:rPr>
      </w:pPr>
      <w:r>
        <w:rPr>
          <w:sz w:val="24"/>
          <w:szCs w:val="24"/>
        </w:rPr>
        <w:t>2 Päckchen Vanillezucker</w:t>
      </w:r>
    </w:p>
    <w:p w14:paraId="1CA88FA7" w14:textId="77777777" w:rsidR="009144DE" w:rsidRDefault="009144DE" w:rsidP="009144DE">
      <w:pPr>
        <w:rPr>
          <w:sz w:val="24"/>
          <w:szCs w:val="24"/>
        </w:rPr>
      </w:pPr>
      <w:r>
        <w:rPr>
          <w:sz w:val="24"/>
          <w:szCs w:val="24"/>
        </w:rPr>
        <w:t>1 Msp. Zimt</w:t>
      </w:r>
    </w:p>
    <w:p w14:paraId="099BBCA8" w14:textId="77777777" w:rsidR="009144DE" w:rsidRDefault="009144DE" w:rsidP="009144DE">
      <w:pPr>
        <w:rPr>
          <w:sz w:val="24"/>
          <w:szCs w:val="24"/>
        </w:rPr>
      </w:pPr>
      <w:r>
        <w:rPr>
          <w:sz w:val="24"/>
          <w:szCs w:val="24"/>
        </w:rPr>
        <w:t>50 g gehackte Mandeln</w:t>
      </w:r>
    </w:p>
    <w:p w14:paraId="36A13B58" w14:textId="77777777" w:rsidR="009144DE" w:rsidRDefault="009144DE" w:rsidP="009144DE">
      <w:pPr>
        <w:rPr>
          <w:sz w:val="24"/>
          <w:szCs w:val="24"/>
        </w:rPr>
      </w:pPr>
      <w:r>
        <w:rPr>
          <w:sz w:val="24"/>
          <w:szCs w:val="24"/>
        </w:rPr>
        <w:t>50 g gehackte Haselnüsse</w:t>
      </w:r>
    </w:p>
    <w:p w14:paraId="626E6F4A" w14:textId="77777777" w:rsidR="009144DE" w:rsidRDefault="009144DE" w:rsidP="009144DE">
      <w:pPr>
        <w:rPr>
          <w:sz w:val="24"/>
          <w:szCs w:val="24"/>
        </w:rPr>
      </w:pPr>
      <w:r>
        <w:rPr>
          <w:sz w:val="24"/>
          <w:szCs w:val="24"/>
        </w:rPr>
        <w:t>1 kg Schattenmorellen aus dem Glas</w:t>
      </w:r>
    </w:p>
    <w:p w14:paraId="41B05F4C" w14:textId="77777777" w:rsidR="009144DE" w:rsidRDefault="009144DE" w:rsidP="009144DE">
      <w:pPr>
        <w:rPr>
          <w:sz w:val="24"/>
          <w:szCs w:val="24"/>
        </w:rPr>
      </w:pPr>
      <w:r>
        <w:rPr>
          <w:sz w:val="24"/>
          <w:szCs w:val="24"/>
        </w:rPr>
        <w:t>Butter für die Form</w:t>
      </w:r>
    </w:p>
    <w:p w14:paraId="2644B24A" w14:textId="77777777" w:rsidR="009144DE" w:rsidRDefault="009144DE" w:rsidP="009144DE">
      <w:pPr>
        <w:rPr>
          <w:sz w:val="24"/>
          <w:szCs w:val="24"/>
        </w:rPr>
      </w:pPr>
    </w:p>
    <w:p w14:paraId="543913E2" w14:textId="3E49E356" w:rsidR="007641B2" w:rsidRDefault="007641B2" w:rsidP="009144DE">
      <w:pPr>
        <w:rPr>
          <w:sz w:val="24"/>
          <w:szCs w:val="24"/>
        </w:rPr>
      </w:pPr>
      <w:r>
        <w:rPr>
          <w:sz w:val="24"/>
          <w:szCs w:val="24"/>
        </w:rPr>
        <w:t>Zubereitung:</w:t>
      </w:r>
    </w:p>
    <w:p w14:paraId="347885E5" w14:textId="77777777" w:rsidR="009144DE" w:rsidRPr="00401124" w:rsidRDefault="009144DE" w:rsidP="00B40E8C">
      <w:pPr>
        <w:pStyle w:val="ListParagraph"/>
        <w:numPr>
          <w:ilvl w:val="0"/>
          <w:numId w:val="1096"/>
        </w:numPr>
        <w:spacing w:after="120"/>
        <w:ind w:left="714" w:hanging="357"/>
        <w:contextualSpacing w:val="0"/>
        <w:jc w:val="both"/>
        <w:rPr>
          <w:sz w:val="24"/>
          <w:szCs w:val="24"/>
        </w:rPr>
      </w:pPr>
      <w:r w:rsidRPr="00401124">
        <w:rPr>
          <w:sz w:val="24"/>
          <w:szCs w:val="24"/>
        </w:rPr>
        <w:t xml:space="preserve">Das Brot in kleine Stücke schneiden und in eine Schüssel geben. Mit der Milch übergießen und zugedeckt 10 – 15 Minuten ziehen lassen. </w:t>
      </w:r>
    </w:p>
    <w:p w14:paraId="0EB560D6" w14:textId="77777777" w:rsidR="009144DE" w:rsidRPr="00401124" w:rsidRDefault="009144DE" w:rsidP="00B40E8C">
      <w:pPr>
        <w:pStyle w:val="ListParagraph"/>
        <w:numPr>
          <w:ilvl w:val="0"/>
          <w:numId w:val="1096"/>
        </w:numPr>
        <w:spacing w:after="120"/>
        <w:ind w:left="714" w:hanging="357"/>
        <w:contextualSpacing w:val="0"/>
        <w:jc w:val="both"/>
        <w:rPr>
          <w:sz w:val="24"/>
          <w:szCs w:val="24"/>
        </w:rPr>
      </w:pPr>
      <w:r w:rsidRPr="00401124">
        <w:rPr>
          <w:sz w:val="24"/>
          <w:szCs w:val="24"/>
        </w:rPr>
        <w:t>In der Zwischenzeit den Backofen auf 180 Grad vorheizen. Die Eier trennen. Eiweiße beiseitestellen. Eigelbe, Butter, Zucker, Vanillezucker und Zimt zu einer schaumigen Masse verrühren. Mandeln, Haselnüsse und die Kirschen nach und nach unterrühren. Dann die Eiweiße steif schlagen und vorsichtig unterheben. Die Masse mit dem Brot in eine gefettete Springform füllen und den Kirschplotzer im Ofen ca. 1 Stunde backen.</w:t>
      </w:r>
    </w:p>
    <w:p w14:paraId="5F509F86" w14:textId="77777777" w:rsidR="009144DE" w:rsidRPr="00401124" w:rsidRDefault="009144DE" w:rsidP="00B40E8C">
      <w:pPr>
        <w:pStyle w:val="ListParagraph"/>
        <w:numPr>
          <w:ilvl w:val="0"/>
          <w:numId w:val="1096"/>
        </w:numPr>
        <w:spacing w:after="120"/>
        <w:ind w:left="714" w:hanging="357"/>
        <w:contextualSpacing w:val="0"/>
        <w:jc w:val="both"/>
        <w:rPr>
          <w:sz w:val="24"/>
          <w:szCs w:val="24"/>
        </w:rPr>
      </w:pPr>
      <w:r w:rsidRPr="00401124">
        <w:rPr>
          <w:sz w:val="24"/>
          <w:szCs w:val="24"/>
        </w:rPr>
        <w:t>Dazu passt gut heiße Vanillesauce.</w:t>
      </w:r>
    </w:p>
    <w:p w14:paraId="56012E27" w14:textId="31033F3B" w:rsidR="009144DE" w:rsidRDefault="009144DE" w:rsidP="009144DE">
      <w:pPr>
        <w:rPr>
          <w:sz w:val="24"/>
          <w:szCs w:val="24"/>
        </w:rPr>
      </w:pPr>
      <w:r>
        <w:rPr>
          <w:sz w:val="24"/>
          <w:szCs w:val="24"/>
        </w:rPr>
        <w:br w:type="page"/>
      </w:r>
    </w:p>
    <w:p w14:paraId="0654664A" w14:textId="77777777" w:rsidR="009144DE" w:rsidRDefault="009144DE" w:rsidP="007641B2">
      <w:pPr>
        <w:pStyle w:val="Heading2"/>
        <w:spacing w:after="240"/>
      </w:pPr>
      <w:r>
        <w:lastRenderedPageBreak/>
        <w:t>Erdbeereis (rausgerissenes Rezept)</w:t>
      </w:r>
    </w:p>
    <w:p w14:paraId="6EE4C95F" w14:textId="058B6581" w:rsidR="009144DE" w:rsidRDefault="009144DE" w:rsidP="009144DE">
      <w:pPr>
        <w:rPr>
          <w:sz w:val="24"/>
          <w:szCs w:val="24"/>
        </w:rPr>
      </w:pPr>
      <w:r w:rsidRPr="007641B2">
        <w:rPr>
          <w:sz w:val="24"/>
          <w:szCs w:val="24"/>
          <w:u w:val="single"/>
        </w:rPr>
        <w:t>Zutaten</w:t>
      </w:r>
      <w:r>
        <w:rPr>
          <w:sz w:val="24"/>
          <w:szCs w:val="24"/>
        </w:rPr>
        <w:t xml:space="preserve"> </w:t>
      </w:r>
      <w:r w:rsidR="007641B2">
        <w:rPr>
          <w:sz w:val="24"/>
          <w:szCs w:val="24"/>
        </w:rPr>
        <w:t>(</w:t>
      </w:r>
      <w:r>
        <w:rPr>
          <w:sz w:val="24"/>
          <w:szCs w:val="24"/>
        </w:rPr>
        <w:t>für 4 Portionen</w:t>
      </w:r>
      <w:r w:rsidR="007641B2">
        <w:rPr>
          <w:sz w:val="24"/>
          <w:szCs w:val="24"/>
        </w:rPr>
        <w:t>):</w:t>
      </w:r>
    </w:p>
    <w:p w14:paraId="5A0E2CF5" w14:textId="77777777" w:rsidR="009144DE" w:rsidRDefault="009144DE" w:rsidP="009144DE">
      <w:pPr>
        <w:rPr>
          <w:sz w:val="24"/>
          <w:szCs w:val="24"/>
        </w:rPr>
      </w:pPr>
      <w:r>
        <w:rPr>
          <w:sz w:val="24"/>
          <w:szCs w:val="24"/>
        </w:rPr>
        <w:t>4 Eigelb</w:t>
      </w:r>
    </w:p>
    <w:p w14:paraId="6CDF9F1F" w14:textId="77777777" w:rsidR="009144DE" w:rsidRDefault="009144DE" w:rsidP="009144DE">
      <w:pPr>
        <w:rPr>
          <w:sz w:val="24"/>
          <w:szCs w:val="24"/>
        </w:rPr>
      </w:pPr>
      <w:r>
        <w:rPr>
          <w:sz w:val="24"/>
          <w:szCs w:val="24"/>
        </w:rPr>
        <w:t>175 g Zucker</w:t>
      </w:r>
    </w:p>
    <w:p w14:paraId="59E86C95" w14:textId="77777777" w:rsidR="009144DE" w:rsidRDefault="009144DE" w:rsidP="009144DE">
      <w:pPr>
        <w:rPr>
          <w:sz w:val="24"/>
          <w:szCs w:val="24"/>
        </w:rPr>
      </w:pPr>
      <w:r>
        <w:rPr>
          <w:sz w:val="24"/>
          <w:szCs w:val="24"/>
        </w:rPr>
        <w:t>1 Päckchen Vanillezucker</w:t>
      </w:r>
    </w:p>
    <w:p w14:paraId="449A87F0" w14:textId="77777777" w:rsidR="009144DE" w:rsidRDefault="009144DE" w:rsidP="009144DE">
      <w:pPr>
        <w:rPr>
          <w:sz w:val="24"/>
          <w:szCs w:val="24"/>
        </w:rPr>
      </w:pPr>
      <w:r>
        <w:rPr>
          <w:sz w:val="24"/>
          <w:szCs w:val="24"/>
        </w:rPr>
        <w:t>400 ml Sahne</w:t>
      </w:r>
    </w:p>
    <w:p w14:paraId="775DED08" w14:textId="77777777" w:rsidR="009144DE" w:rsidRDefault="009144DE" w:rsidP="009144DE">
      <w:pPr>
        <w:rPr>
          <w:sz w:val="24"/>
          <w:szCs w:val="24"/>
        </w:rPr>
      </w:pPr>
      <w:r>
        <w:rPr>
          <w:sz w:val="24"/>
          <w:szCs w:val="24"/>
        </w:rPr>
        <w:t>400 g Erdbeeren</w:t>
      </w:r>
    </w:p>
    <w:p w14:paraId="695B4CDB" w14:textId="77777777" w:rsidR="009144DE" w:rsidRDefault="009144DE" w:rsidP="009144DE">
      <w:pPr>
        <w:rPr>
          <w:sz w:val="24"/>
          <w:szCs w:val="24"/>
        </w:rPr>
      </w:pPr>
    </w:p>
    <w:p w14:paraId="553538AF" w14:textId="1FFC3A3C" w:rsidR="007641B2" w:rsidRDefault="007641B2" w:rsidP="009144DE">
      <w:pPr>
        <w:rPr>
          <w:sz w:val="24"/>
          <w:szCs w:val="24"/>
        </w:rPr>
      </w:pPr>
      <w:r>
        <w:rPr>
          <w:sz w:val="24"/>
          <w:szCs w:val="24"/>
        </w:rPr>
        <w:t>Zubereitung:</w:t>
      </w:r>
    </w:p>
    <w:p w14:paraId="6EA05E9F" w14:textId="77777777" w:rsidR="009144DE" w:rsidRPr="00C07D0D" w:rsidRDefault="009144DE" w:rsidP="00B40E8C">
      <w:pPr>
        <w:pStyle w:val="ListParagraph"/>
        <w:numPr>
          <w:ilvl w:val="0"/>
          <w:numId w:val="1088"/>
        </w:numPr>
        <w:spacing w:after="120"/>
        <w:ind w:left="714" w:hanging="357"/>
        <w:contextualSpacing w:val="0"/>
        <w:jc w:val="both"/>
        <w:rPr>
          <w:sz w:val="24"/>
          <w:szCs w:val="24"/>
        </w:rPr>
      </w:pPr>
      <w:r w:rsidRPr="00C07D0D">
        <w:rPr>
          <w:sz w:val="24"/>
          <w:szCs w:val="24"/>
        </w:rPr>
        <w:t>Eigelb, Zucker und Vanillezucker mit dem Schneebesen schaumig schlagen. Die Sahne aufkochen und unter ständigem Rühren unter die Eimasse ziehen.</w:t>
      </w:r>
    </w:p>
    <w:p w14:paraId="195AFDA3" w14:textId="77777777" w:rsidR="009144DE" w:rsidRPr="00C07D0D" w:rsidRDefault="009144DE" w:rsidP="00B40E8C">
      <w:pPr>
        <w:pStyle w:val="ListParagraph"/>
        <w:numPr>
          <w:ilvl w:val="0"/>
          <w:numId w:val="1088"/>
        </w:numPr>
        <w:spacing w:after="120"/>
        <w:ind w:left="714" w:hanging="357"/>
        <w:contextualSpacing w:val="0"/>
        <w:jc w:val="both"/>
        <w:rPr>
          <w:sz w:val="24"/>
          <w:szCs w:val="24"/>
        </w:rPr>
      </w:pPr>
      <w:r w:rsidRPr="00C07D0D">
        <w:rPr>
          <w:sz w:val="24"/>
          <w:szCs w:val="24"/>
        </w:rPr>
        <w:t>Die Mischung im Wasserbad cremig aufschlagen. Zugedeckt kühlstellen. Erdbeeren kalt abbrausen, abtropfen lassen, trockentupfen und den Blütenansatz entfernen.</w:t>
      </w:r>
    </w:p>
    <w:p w14:paraId="52C12411" w14:textId="77777777" w:rsidR="009144DE" w:rsidRPr="00C07D0D" w:rsidRDefault="009144DE" w:rsidP="00B40E8C">
      <w:pPr>
        <w:pStyle w:val="ListParagraph"/>
        <w:numPr>
          <w:ilvl w:val="0"/>
          <w:numId w:val="1088"/>
        </w:numPr>
        <w:spacing w:after="120"/>
        <w:ind w:left="714" w:hanging="357"/>
        <w:contextualSpacing w:val="0"/>
        <w:jc w:val="both"/>
        <w:rPr>
          <w:sz w:val="24"/>
          <w:szCs w:val="24"/>
        </w:rPr>
      </w:pPr>
      <w:r w:rsidRPr="00C07D0D">
        <w:rPr>
          <w:sz w:val="24"/>
          <w:szCs w:val="24"/>
        </w:rPr>
        <w:t>Die Erdbeeren fein pürieren und unter die erkaltete Creme ziehen. Im Tiefkühlfach fest werden lassen.</w:t>
      </w:r>
    </w:p>
    <w:p w14:paraId="56916F73" w14:textId="2A558B97" w:rsidR="009144DE" w:rsidRDefault="009144DE" w:rsidP="009144DE">
      <w:pPr>
        <w:rPr>
          <w:sz w:val="24"/>
          <w:szCs w:val="24"/>
        </w:rPr>
      </w:pPr>
      <w:r>
        <w:rPr>
          <w:sz w:val="24"/>
          <w:szCs w:val="24"/>
        </w:rPr>
        <w:br w:type="page"/>
      </w:r>
    </w:p>
    <w:p w14:paraId="246D6F5D" w14:textId="77777777" w:rsidR="009144DE" w:rsidRDefault="009144DE" w:rsidP="007641B2">
      <w:pPr>
        <w:pStyle w:val="Heading2"/>
        <w:spacing w:after="240"/>
      </w:pPr>
      <w:r>
        <w:lastRenderedPageBreak/>
        <w:t>Erdbeermousse (rausgerissenes Rezept)</w:t>
      </w:r>
    </w:p>
    <w:p w14:paraId="1555FB6F" w14:textId="33F0DD67" w:rsidR="009144DE" w:rsidRDefault="009144DE" w:rsidP="009144DE">
      <w:pPr>
        <w:rPr>
          <w:sz w:val="24"/>
          <w:szCs w:val="24"/>
        </w:rPr>
      </w:pPr>
      <w:r w:rsidRPr="007641B2">
        <w:rPr>
          <w:sz w:val="24"/>
          <w:szCs w:val="24"/>
          <w:u w:val="single"/>
        </w:rPr>
        <w:t>Zutaten</w:t>
      </w:r>
      <w:r>
        <w:rPr>
          <w:sz w:val="24"/>
          <w:szCs w:val="24"/>
        </w:rPr>
        <w:t xml:space="preserve"> </w:t>
      </w:r>
      <w:r w:rsidR="007641B2">
        <w:rPr>
          <w:sz w:val="24"/>
          <w:szCs w:val="24"/>
        </w:rPr>
        <w:t>(</w:t>
      </w:r>
      <w:r>
        <w:rPr>
          <w:sz w:val="24"/>
          <w:szCs w:val="24"/>
        </w:rPr>
        <w:t>für 4 – 6 Portionen</w:t>
      </w:r>
      <w:r w:rsidR="007641B2">
        <w:rPr>
          <w:sz w:val="24"/>
          <w:szCs w:val="24"/>
        </w:rPr>
        <w:t>)</w:t>
      </w:r>
    </w:p>
    <w:p w14:paraId="1E9B9117" w14:textId="77777777" w:rsidR="009144DE" w:rsidRDefault="009144DE" w:rsidP="009144DE">
      <w:pPr>
        <w:rPr>
          <w:sz w:val="24"/>
          <w:szCs w:val="24"/>
        </w:rPr>
      </w:pPr>
      <w:r>
        <w:rPr>
          <w:sz w:val="24"/>
          <w:szCs w:val="24"/>
        </w:rPr>
        <w:t>650 g Erdbeeren</w:t>
      </w:r>
    </w:p>
    <w:p w14:paraId="5119E8EF" w14:textId="77777777" w:rsidR="009144DE" w:rsidRDefault="009144DE" w:rsidP="009144DE">
      <w:pPr>
        <w:rPr>
          <w:sz w:val="24"/>
          <w:szCs w:val="24"/>
        </w:rPr>
      </w:pPr>
      <w:r>
        <w:rPr>
          <w:sz w:val="24"/>
          <w:szCs w:val="24"/>
        </w:rPr>
        <w:t>150 g Zucker</w:t>
      </w:r>
    </w:p>
    <w:p w14:paraId="6A0A00E6" w14:textId="77777777" w:rsidR="009144DE" w:rsidRDefault="009144DE" w:rsidP="009144DE">
      <w:pPr>
        <w:rPr>
          <w:sz w:val="24"/>
          <w:szCs w:val="24"/>
        </w:rPr>
      </w:pPr>
      <w:r>
        <w:rPr>
          <w:sz w:val="24"/>
          <w:szCs w:val="24"/>
        </w:rPr>
        <w:t>2 Päckchen Vanillezucker</w:t>
      </w:r>
    </w:p>
    <w:p w14:paraId="1CD15CDC" w14:textId="77777777" w:rsidR="009144DE" w:rsidRDefault="009144DE" w:rsidP="009144DE">
      <w:pPr>
        <w:rPr>
          <w:sz w:val="24"/>
          <w:szCs w:val="24"/>
        </w:rPr>
      </w:pPr>
      <w:r>
        <w:rPr>
          <w:sz w:val="24"/>
          <w:szCs w:val="24"/>
        </w:rPr>
        <w:t>5 EL Weinbrand</w:t>
      </w:r>
    </w:p>
    <w:p w14:paraId="26E42D94" w14:textId="77777777" w:rsidR="009144DE" w:rsidRDefault="009144DE" w:rsidP="009144DE">
      <w:pPr>
        <w:rPr>
          <w:sz w:val="24"/>
          <w:szCs w:val="24"/>
        </w:rPr>
      </w:pPr>
      <w:r>
        <w:rPr>
          <w:sz w:val="24"/>
          <w:szCs w:val="24"/>
        </w:rPr>
        <w:t>400 ml gut gekühlte Sahne</w:t>
      </w:r>
    </w:p>
    <w:p w14:paraId="1AB54F73" w14:textId="77777777" w:rsidR="009144DE" w:rsidRDefault="009144DE" w:rsidP="009144DE">
      <w:pPr>
        <w:rPr>
          <w:sz w:val="24"/>
          <w:szCs w:val="24"/>
        </w:rPr>
      </w:pPr>
    </w:p>
    <w:p w14:paraId="2673D466" w14:textId="71F78C4A" w:rsidR="007641B2" w:rsidRDefault="007641B2" w:rsidP="009144DE">
      <w:pPr>
        <w:rPr>
          <w:sz w:val="24"/>
          <w:szCs w:val="24"/>
        </w:rPr>
      </w:pPr>
      <w:r>
        <w:rPr>
          <w:sz w:val="24"/>
          <w:szCs w:val="24"/>
        </w:rPr>
        <w:t>Zubereitung:</w:t>
      </w:r>
    </w:p>
    <w:p w14:paraId="38B5A999" w14:textId="77777777" w:rsidR="009144DE" w:rsidRPr="00567E16" w:rsidRDefault="009144DE" w:rsidP="00B40E8C">
      <w:pPr>
        <w:pStyle w:val="ListParagraph"/>
        <w:numPr>
          <w:ilvl w:val="0"/>
          <w:numId w:val="1089"/>
        </w:numPr>
        <w:spacing w:after="120"/>
        <w:ind w:left="714" w:hanging="357"/>
        <w:contextualSpacing w:val="0"/>
        <w:jc w:val="both"/>
        <w:rPr>
          <w:sz w:val="24"/>
          <w:szCs w:val="24"/>
        </w:rPr>
      </w:pPr>
      <w:r w:rsidRPr="00567E16">
        <w:rPr>
          <w:sz w:val="24"/>
          <w:szCs w:val="24"/>
        </w:rPr>
        <w:t xml:space="preserve">Erdbeeren kalt waschen, abtropfen lassen und trockentupfen. Blütenansätze entfernen. </w:t>
      </w:r>
    </w:p>
    <w:p w14:paraId="2C381C9D" w14:textId="77777777" w:rsidR="009144DE" w:rsidRPr="00567E16" w:rsidRDefault="009144DE" w:rsidP="00B40E8C">
      <w:pPr>
        <w:pStyle w:val="ListParagraph"/>
        <w:numPr>
          <w:ilvl w:val="0"/>
          <w:numId w:val="1089"/>
        </w:numPr>
        <w:spacing w:after="120"/>
        <w:ind w:left="714" w:hanging="357"/>
        <w:contextualSpacing w:val="0"/>
        <w:jc w:val="both"/>
        <w:rPr>
          <w:sz w:val="24"/>
          <w:szCs w:val="24"/>
        </w:rPr>
      </w:pPr>
      <w:r w:rsidRPr="00567E16">
        <w:rPr>
          <w:sz w:val="24"/>
          <w:szCs w:val="24"/>
        </w:rPr>
        <w:t xml:space="preserve">Erdbeeren in Stücke schneiden. Zucker, Vanillezucker und Weinbrand darunterheben und alles 30 Minuten zugedeckt ziehen lassen. Dann fein pürieren. Die Hälfte der Sahne steifschlagen und unter das Püree ziehen. Die Creme im Gefrierfach gefrieren lassen. </w:t>
      </w:r>
    </w:p>
    <w:p w14:paraId="7FAE7831" w14:textId="77777777" w:rsidR="009144DE" w:rsidRPr="00567E16" w:rsidRDefault="009144DE" w:rsidP="00B40E8C">
      <w:pPr>
        <w:pStyle w:val="ListParagraph"/>
        <w:numPr>
          <w:ilvl w:val="0"/>
          <w:numId w:val="1089"/>
        </w:numPr>
        <w:spacing w:after="120"/>
        <w:ind w:left="714" w:hanging="357"/>
        <w:contextualSpacing w:val="0"/>
        <w:jc w:val="both"/>
        <w:rPr>
          <w:sz w:val="24"/>
          <w:szCs w:val="24"/>
        </w:rPr>
      </w:pPr>
      <w:r w:rsidRPr="00567E16">
        <w:rPr>
          <w:sz w:val="24"/>
          <w:szCs w:val="24"/>
        </w:rPr>
        <w:t>Auf den Tellern dann zusammen mit der Sahne anrichten und mit Erdbeeren garnieren.</w:t>
      </w:r>
      <w:r w:rsidRPr="00567E16">
        <w:rPr>
          <w:sz w:val="24"/>
          <w:szCs w:val="24"/>
        </w:rPr>
        <w:br w:type="page"/>
      </w:r>
    </w:p>
    <w:p w14:paraId="0B185F14" w14:textId="312F693C" w:rsidR="009144DE" w:rsidRDefault="009144DE" w:rsidP="007641B2">
      <w:pPr>
        <w:pStyle w:val="Heading2"/>
        <w:spacing w:after="240"/>
      </w:pPr>
      <w:r>
        <w:lastRenderedPageBreak/>
        <w:t>Himbeereis ohne Eismaschine</w:t>
      </w:r>
      <w:r w:rsidR="00B75CD1">
        <w:rPr>
          <w:rStyle w:val="FootnoteReference"/>
        </w:rPr>
        <w:footnoteReference w:id="1438"/>
      </w:r>
      <w:r>
        <w:t xml:space="preserve"> </w:t>
      </w:r>
    </w:p>
    <w:p w14:paraId="410443C1" w14:textId="19B2E188" w:rsidR="009144DE" w:rsidRDefault="009144DE" w:rsidP="009144DE">
      <w:pPr>
        <w:rPr>
          <w:sz w:val="24"/>
          <w:szCs w:val="24"/>
        </w:rPr>
      </w:pPr>
      <w:r w:rsidRPr="007641B2">
        <w:rPr>
          <w:sz w:val="24"/>
          <w:szCs w:val="24"/>
          <w:u w:val="single"/>
        </w:rPr>
        <w:t>Zutaten</w:t>
      </w:r>
      <w:r>
        <w:rPr>
          <w:sz w:val="24"/>
          <w:szCs w:val="24"/>
        </w:rPr>
        <w:t xml:space="preserve"> </w:t>
      </w:r>
      <w:r w:rsidR="007641B2">
        <w:rPr>
          <w:sz w:val="24"/>
          <w:szCs w:val="24"/>
        </w:rPr>
        <w:t>(</w:t>
      </w:r>
      <w:r>
        <w:rPr>
          <w:sz w:val="24"/>
          <w:szCs w:val="24"/>
        </w:rPr>
        <w:t>für 6 Portionen</w:t>
      </w:r>
      <w:r w:rsidR="007641B2">
        <w:rPr>
          <w:sz w:val="24"/>
          <w:szCs w:val="24"/>
        </w:rPr>
        <w:t>)</w:t>
      </w:r>
    </w:p>
    <w:p w14:paraId="5BA81383" w14:textId="77777777" w:rsidR="009144DE" w:rsidRDefault="009144DE" w:rsidP="009144DE">
      <w:pPr>
        <w:rPr>
          <w:sz w:val="24"/>
          <w:szCs w:val="24"/>
        </w:rPr>
      </w:pPr>
      <w:r>
        <w:rPr>
          <w:sz w:val="24"/>
          <w:szCs w:val="24"/>
        </w:rPr>
        <w:t>600 g frische Himbeeren (oder TK-Früchte)</w:t>
      </w:r>
    </w:p>
    <w:p w14:paraId="5A015E9B" w14:textId="77777777" w:rsidR="009144DE" w:rsidRDefault="009144DE" w:rsidP="009144DE">
      <w:pPr>
        <w:rPr>
          <w:sz w:val="24"/>
          <w:szCs w:val="24"/>
        </w:rPr>
      </w:pPr>
      <w:r>
        <w:rPr>
          <w:sz w:val="24"/>
          <w:szCs w:val="24"/>
        </w:rPr>
        <w:t>2 EL Puderzucker</w:t>
      </w:r>
    </w:p>
    <w:p w14:paraId="01974E3C" w14:textId="77777777" w:rsidR="009144DE" w:rsidRDefault="009144DE" w:rsidP="009144DE">
      <w:pPr>
        <w:rPr>
          <w:sz w:val="24"/>
          <w:szCs w:val="24"/>
        </w:rPr>
      </w:pPr>
      <w:r>
        <w:rPr>
          <w:sz w:val="24"/>
          <w:szCs w:val="24"/>
        </w:rPr>
        <w:t>200 g Sahne</w:t>
      </w:r>
    </w:p>
    <w:p w14:paraId="24A0F2D2" w14:textId="77777777" w:rsidR="009144DE" w:rsidRDefault="009144DE" w:rsidP="009144DE">
      <w:pPr>
        <w:rPr>
          <w:sz w:val="24"/>
          <w:szCs w:val="24"/>
        </w:rPr>
      </w:pPr>
      <w:r>
        <w:rPr>
          <w:sz w:val="24"/>
          <w:szCs w:val="24"/>
        </w:rPr>
        <w:t>1 Ei, plus 2 Eigelb</w:t>
      </w:r>
    </w:p>
    <w:p w14:paraId="4D901D68" w14:textId="77777777" w:rsidR="009144DE" w:rsidRDefault="009144DE" w:rsidP="009144DE">
      <w:pPr>
        <w:rPr>
          <w:sz w:val="24"/>
          <w:szCs w:val="24"/>
        </w:rPr>
      </w:pPr>
      <w:r>
        <w:rPr>
          <w:sz w:val="24"/>
          <w:szCs w:val="24"/>
        </w:rPr>
        <w:t>1 TL Zitronensaft</w:t>
      </w:r>
    </w:p>
    <w:p w14:paraId="2CC51030" w14:textId="77777777" w:rsidR="009144DE" w:rsidRDefault="009144DE" w:rsidP="009144DE">
      <w:pPr>
        <w:rPr>
          <w:sz w:val="24"/>
          <w:szCs w:val="24"/>
        </w:rPr>
      </w:pPr>
      <w:r>
        <w:rPr>
          <w:sz w:val="24"/>
          <w:szCs w:val="24"/>
        </w:rPr>
        <w:t>180 g Zucker</w:t>
      </w:r>
    </w:p>
    <w:p w14:paraId="1F0AC4BA" w14:textId="77777777" w:rsidR="009144DE" w:rsidRDefault="009144DE" w:rsidP="009144DE">
      <w:pPr>
        <w:rPr>
          <w:sz w:val="24"/>
          <w:szCs w:val="24"/>
        </w:rPr>
      </w:pPr>
      <w:r>
        <w:rPr>
          <w:sz w:val="24"/>
          <w:szCs w:val="24"/>
        </w:rPr>
        <w:t>Salz</w:t>
      </w:r>
    </w:p>
    <w:p w14:paraId="7B29CB63" w14:textId="77777777" w:rsidR="009144DE" w:rsidRDefault="009144DE" w:rsidP="009144DE">
      <w:pPr>
        <w:rPr>
          <w:sz w:val="24"/>
          <w:szCs w:val="24"/>
        </w:rPr>
      </w:pPr>
    </w:p>
    <w:p w14:paraId="7EFC3744" w14:textId="7EAFA50C" w:rsidR="007641B2" w:rsidRDefault="007641B2" w:rsidP="009144DE">
      <w:pPr>
        <w:rPr>
          <w:sz w:val="24"/>
          <w:szCs w:val="24"/>
        </w:rPr>
      </w:pPr>
      <w:r>
        <w:rPr>
          <w:sz w:val="24"/>
          <w:szCs w:val="24"/>
        </w:rPr>
        <w:t>Zubereitung:</w:t>
      </w:r>
    </w:p>
    <w:p w14:paraId="0D6CA189" w14:textId="77777777" w:rsidR="009144DE" w:rsidRPr="00586EC4" w:rsidRDefault="009144DE" w:rsidP="00B40E8C">
      <w:pPr>
        <w:pStyle w:val="ListParagraph"/>
        <w:numPr>
          <w:ilvl w:val="0"/>
          <w:numId w:val="1074"/>
        </w:numPr>
        <w:spacing w:after="120"/>
        <w:ind w:left="714" w:hanging="357"/>
        <w:contextualSpacing w:val="0"/>
        <w:jc w:val="both"/>
        <w:rPr>
          <w:sz w:val="24"/>
          <w:szCs w:val="24"/>
        </w:rPr>
      </w:pPr>
      <w:r w:rsidRPr="00586EC4">
        <w:rPr>
          <w:sz w:val="24"/>
          <w:szCs w:val="24"/>
        </w:rPr>
        <w:t>Die Himbeeren pürieren und mit einem großen Löffel durch ein feines Sieb in eine Schüssel streichen, um die Kerne entfernen. Von dem Fruchtmark 260 g abwiegen und beiseitestellen. Das verbliebene Fruchtmark (100g) mit dem Puderzucker vermengen und in einen kleinen Krug füllen. Bis zum Servieren kaltstellen.</w:t>
      </w:r>
    </w:p>
    <w:p w14:paraId="1B7DAEF5" w14:textId="77777777" w:rsidR="009144DE" w:rsidRPr="00586EC4" w:rsidRDefault="009144DE" w:rsidP="00B40E8C">
      <w:pPr>
        <w:pStyle w:val="ListParagraph"/>
        <w:numPr>
          <w:ilvl w:val="0"/>
          <w:numId w:val="1074"/>
        </w:numPr>
        <w:spacing w:after="120"/>
        <w:ind w:left="714" w:hanging="357"/>
        <w:contextualSpacing w:val="0"/>
        <w:jc w:val="both"/>
        <w:rPr>
          <w:sz w:val="24"/>
          <w:szCs w:val="24"/>
        </w:rPr>
      </w:pPr>
      <w:r w:rsidRPr="00586EC4">
        <w:rPr>
          <w:sz w:val="24"/>
          <w:szCs w:val="24"/>
        </w:rPr>
        <w:t>Die Sahne steif schlagen. In eine andere Schüssel füllen und bis zur Verwendung in den Kühlschrank stellen.</w:t>
      </w:r>
    </w:p>
    <w:p w14:paraId="3FADAA98" w14:textId="77777777" w:rsidR="009144DE" w:rsidRPr="00586EC4" w:rsidRDefault="009144DE" w:rsidP="00B40E8C">
      <w:pPr>
        <w:pStyle w:val="ListParagraph"/>
        <w:numPr>
          <w:ilvl w:val="0"/>
          <w:numId w:val="1074"/>
        </w:numPr>
        <w:spacing w:after="120"/>
        <w:ind w:left="714" w:hanging="357"/>
        <w:contextualSpacing w:val="0"/>
        <w:jc w:val="both"/>
        <w:rPr>
          <w:sz w:val="24"/>
          <w:szCs w:val="24"/>
        </w:rPr>
      </w:pPr>
      <w:r w:rsidRPr="00586EC4">
        <w:rPr>
          <w:sz w:val="24"/>
          <w:szCs w:val="24"/>
        </w:rPr>
        <w:t>Einen mittelgroßen Topf einige Zentimeter hoch mit Waser füllen (es darf den Schüsselboden nicht berühren) und dieses zum Kochen bringen. Die Hitze so regulieren, dass es nur leicht siedet.</w:t>
      </w:r>
    </w:p>
    <w:p w14:paraId="04766EE7" w14:textId="77777777" w:rsidR="009144DE" w:rsidRPr="00586EC4" w:rsidRDefault="009144DE" w:rsidP="00B40E8C">
      <w:pPr>
        <w:pStyle w:val="ListParagraph"/>
        <w:numPr>
          <w:ilvl w:val="0"/>
          <w:numId w:val="1074"/>
        </w:numPr>
        <w:spacing w:after="120"/>
        <w:ind w:left="714" w:hanging="357"/>
        <w:contextualSpacing w:val="0"/>
        <w:jc w:val="both"/>
        <w:rPr>
          <w:sz w:val="24"/>
          <w:szCs w:val="24"/>
        </w:rPr>
      </w:pPr>
      <w:r w:rsidRPr="00586EC4">
        <w:rPr>
          <w:sz w:val="24"/>
          <w:szCs w:val="24"/>
        </w:rPr>
        <w:t>Inzwischen das Ei und die Eigelbe in de Schüssel mit Zitronensaft, dem Zucker und 1 kräftigen Prise Salz verquirlen. Die Schüssel auf das siedende Wasserbad setzen und weitere 5 Minuten beständig schlagen, bis sich der Zucker aufgelöst hat und die Masse relativ warm ist. Die Masse mit dem Rührgerät auf mittlerer bis hoher Stufe kalt schlagen. Sie wird relativ schnell dick, benötigt aber 10 Minuten oder mehr, bis sie kalt ist. 260 g Himbeermark dazugeben und auf niedriger Stufe unterrühren. Die Schlagsahne unterziehen. Die Eismasse in einen großen gefriertauglichen Behälter füllen, mit Frischhaltefolie zudecken und mindestens 12 Stunden einfrieren.</w:t>
      </w:r>
    </w:p>
    <w:p w14:paraId="4E8933B0" w14:textId="77777777" w:rsidR="009144DE" w:rsidRPr="00586EC4" w:rsidRDefault="009144DE" w:rsidP="00B40E8C">
      <w:pPr>
        <w:pStyle w:val="ListParagraph"/>
        <w:numPr>
          <w:ilvl w:val="0"/>
          <w:numId w:val="1074"/>
        </w:numPr>
        <w:spacing w:after="120"/>
        <w:ind w:left="714" w:hanging="357"/>
        <w:contextualSpacing w:val="0"/>
        <w:jc w:val="both"/>
        <w:rPr>
          <w:sz w:val="24"/>
          <w:szCs w:val="24"/>
        </w:rPr>
      </w:pPr>
      <w:r w:rsidRPr="00586EC4">
        <w:rPr>
          <w:sz w:val="24"/>
          <w:szCs w:val="24"/>
        </w:rPr>
        <w:t>Das Eis 10 Minuten vor dem Servieren aus dem Gefrierschrank nehmen, damit es sich besser portionieren lässt. Jede Portion mit ein wenig von dem gesüßten Himbeermark beträufeln und servieren.</w:t>
      </w:r>
      <w:r w:rsidRPr="00586EC4">
        <w:rPr>
          <w:sz w:val="24"/>
          <w:szCs w:val="24"/>
        </w:rPr>
        <w:br w:type="page"/>
      </w:r>
    </w:p>
    <w:p w14:paraId="322EF7A2" w14:textId="77777777" w:rsidR="009144DE" w:rsidRDefault="009144DE" w:rsidP="007641B2">
      <w:pPr>
        <w:pStyle w:val="Heading2"/>
        <w:spacing w:after="240"/>
      </w:pPr>
      <w:r>
        <w:lastRenderedPageBreak/>
        <w:t>Vanillecreme mit gebackenen Erdbeeren und Rhabarber</w:t>
      </w:r>
    </w:p>
    <w:p w14:paraId="4EDEE14F" w14:textId="330B661A" w:rsidR="009144DE" w:rsidRDefault="009144DE" w:rsidP="009144DE">
      <w:pPr>
        <w:jc w:val="both"/>
        <w:rPr>
          <w:sz w:val="24"/>
          <w:szCs w:val="24"/>
        </w:rPr>
      </w:pPr>
      <w:r w:rsidRPr="007641B2">
        <w:rPr>
          <w:sz w:val="24"/>
          <w:szCs w:val="24"/>
          <w:u w:val="single"/>
        </w:rPr>
        <w:t>Zutaten</w:t>
      </w:r>
      <w:r>
        <w:rPr>
          <w:sz w:val="24"/>
          <w:szCs w:val="24"/>
        </w:rPr>
        <w:t xml:space="preserve"> </w:t>
      </w:r>
      <w:r w:rsidR="007641B2">
        <w:rPr>
          <w:sz w:val="24"/>
          <w:szCs w:val="24"/>
        </w:rPr>
        <w:t>(</w:t>
      </w:r>
      <w:r>
        <w:rPr>
          <w:sz w:val="24"/>
          <w:szCs w:val="24"/>
        </w:rPr>
        <w:t>für 8 – 10 Portionen</w:t>
      </w:r>
      <w:r w:rsidR="007641B2">
        <w:rPr>
          <w:sz w:val="24"/>
          <w:szCs w:val="24"/>
        </w:rPr>
        <w:t>):</w:t>
      </w:r>
    </w:p>
    <w:p w14:paraId="57767D46" w14:textId="77777777" w:rsidR="009144DE" w:rsidRDefault="009144DE" w:rsidP="009144DE">
      <w:pPr>
        <w:jc w:val="both"/>
        <w:rPr>
          <w:sz w:val="24"/>
          <w:szCs w:val="24"/>
        </w:rPr>
      </w:pPr>
      <w:r>
        <w:rPr>
          <w:sz w:val="24"/>
          <w:szCs w:val="24"/>
        </w:rPr>
        <w:t>200 g Rhabarber, in 3 cm lange Stücke geschnitten</w:t>
      </w:r>
    </w:p>
    <w:p w14:paraId="77B0BDA5" w14:textId="77777777" w:rsidR="009144DE" w:rsidRDefault="009144DE" w:rsidP="009144DE">
      <w:pPr>
        <w:jc w:val="both"/>
        <w:rPr>
          <w:sz w:val="24"/>
          <w:szCs w:val="24"/>
        </w:rPr>
      </w:pPr>
      <w:r>
        <w:rPr>
          <w:sz w:val="24"/>
          <w:szCs w:val="24"/>
        </w:rPr>
        <w:t>200 g Erdbeeren, geputzt und halbiert</w:t>
      </w:r>
    </w:p>
    <w:p w14:paraId="52684D44" w14:textId="77777777" w:rsidR="009144DE" w:rsidRDefault="009144DE" w:rsidP="009144DE">
      <w:pPr>
        <w:jc w:val="both"/>
        <w:rPr>
          <w:sz w:val="24"/>
          <w:szCs w:val="24"/>
        </w:rPr>
      </w:pPr>
      <w:r>
        <w:rPr>
          <w:sz w:val="24"/>
          <w:szCs w:val="24"/>
        </w:rPr>
        <w:t>90 g Zucker</w:t>
      </w:r>
    </w:p>
    <w:p w14:paraId="0668F9F5" w14:textId="77777777" w:rsidR="009144DE" w:rsidRDefault="009144DE" w:rsidP="009144DE">
      <w:pPr>
        <w:jc w:val="both"/>
        <w:rPr>
          <w:sz w:val="24"/>
          <w:szCs w:val="24"/>
        </w:rPr>
      </w:pPr>
    </w:p>
    <w:p w14:paraId="0449CDBA" w14:textId="49BEEF6E" w:rsidR="009144DE" w:rsidRPr="007641B2" w:rsidRDefault="007641B2" w:rsidP="009144DE">
      <w:pPr>
        <w:jc w:val="both"/>
        <w:rPr>
          <w:i/>
          <w:iCs/>
          <w:sz w:val="24"/>
          <w:szCs w:val="24"/>
        </w:rPr>
      </w:pPr>
      <w:r w:rsidRPr="007641B2">
        <w:rPr>
          <w:i/>
          <w:iCs/>
          <w:sz w:val="24"/>
          <w:szCs w:val="24"/>
        </w:rPr>
        <w:t xml:space="preserve">Für die </w:t>
      </w:r>
      <w:r w:rsidR="009144DE" w:rsidRPr="007641B2">
        <w:rPr>
          <w:i/>
          <w:iCs/>
          <w:sz w:val="24"/>
          <w:szCs w:val="24"/>
        </w:rPr>
        <w:t>Vanillecreme</w:t>
      </w:r>
    </w:p>
    <w:p w14:paraId="1E660202" w14:textId="77777777" w:rsidR="009144DE" w:rsidRDefault="009144DE" w:rsidP="009144DE">
      <w:pPr>
        <w:jc w:val="both"/>
        <w:rPr>
          <w:sz w:val="24"/>
          <w:szCs w:val="24"/>
        </w:rPr>
      </w:pPr>
      <w:r>
        <w:rPr>
          <w:sz w:val="24"/>
          <w:szCs w:val="24"/>
        </w:rPr>
        <w:t>4 große Eigelb</w:t>
      </w:r>
    </w:p>
    <w:p w14:paraId="4A67CB5C" w14:textId="77777777" w:rsidR="009144DE" w:rsidRDefault="009144DE" w:rsidP="009144DE">
      <w:pPr>
        <w:jc w:val="both"/>
        <w:rPr>
          <w:sz w:val="24"/>
          <w:szCs w:val="24"/>
        </w:rPr>
      </w:pPr>
      <w:r>
        <w:rPr>
          <w:sz w:val="24"/>
          <w:szCs w:val="24"/>
        </w:rPr>
        <w:t>1 TL Speisestärke</w:t>
      </w:r>
    </w:p>
    <w:p w14:paraId="0AF170F3" w14:textId="77777777" w:rsidR="009144DE" w:rsidRDefault="009144DE" w:rsidP="009144DE">
      <w:pPr>
        <w:jc w:val="both"/>
        <w:rPr>
          <w:sz w:val="24"/>
          <w:szCs w:val="24"/>
        </w:rPr>
      </w:pPr>
      <w:r>
        <w:rPr>
          <w:sz w:val="24"/>
          <w:szCs w:val="24"/>
        </w:rPr>
        <w:t>60 g Zucker</w:t>
      </w:r>
    </w:p>
    <w:p w14:paraId="6B86DCA9" w14:textId="77777777" w:rsidR="009144DE" w:rsidRDefault="009144DE" w:rsidP="009144DE">
      <w:pPr>
        <w:jc w:val="both"/>
        <w:rPr>
          <w:sz w:val="24"/>
          <w:szCs w:val="24"/>
        </w:rPr>
      </w:pPr>
      <w:r>
        <w:rPr>
          <w:sz w:val="24"/>
          <w:szCs w:val="24"/>
        </w:rPr>
        <w:t>2 TL Vanilleextrakt (oder Mark von 2 Vanilleschoten)</w:t>
      </w:r>
    </w:p>
    <w:p w14:paraId="2FCC3D0D" w14:textId="77777777" w:rsidR="009144DE" w:rsidRDefault="009144DE" w:rsidP="009144DE">
      <w:pPr>
        <w:jc w:val="both"/>
        <w:rPr>
          <w:sz w:val="24"/>
          <w:szCs w:val="24"/>
        </w:rPr>
      </w:pPr>
      <w:r>
        <w:rPr>
          <w:sz w:val="24"/>
          <w:szCs w:val="24"/>
        </w:rPr>
        <w:t>600 g Sahne</w:t>
      </w:r>
    </w:p>
    <w:p w14:paraId="494EE6BA" w14:textId="77777777" w:rsidR="009144DE" w:rsidRDefault="009144DE" w:rsidP="009144DE">
      <w:pPr>
        <w:jc w:val="both"/>
        <w:rPr>
          <w:sz w:val="24"/>
          <w:szCs w:val="24"/>
        </w:rPr>
      </w:pPr>
    </w:p>
    <w:p w14:paraId="7F608009" w14:textId="46B2DF8B" w:rsidR="007641B2" w:rsidRDefault="007641B2" w:rsidP="009144DE">
      <w:pPr>
        <w:jc w:val="both"/>
        <w:rPr>
          <w:sz w:val="24"/>
          <w:szCs w:val="24"/>
        </w:rPr>
      </w:pPr>
      <w:r>
        <w:rPr>
          <w:sz w:val="24"/>
          <w:szCs w:val="24"/>
        </w:rPr>
        <w:t>Zubereitung:</w:t>
      </w:r>
    </w:p>
    <w:p w14:paraId="72F64097" w14:textId="77777777" w:rsidR="009144DE" w:rsidRPr="007641B2" w:rsidRDefault="009144DE" w:rsidP="00B40E8C">
      <w:pPr>
        <w:pStyle w:val="ListParagraph"/>
        <w:numPr>
          <w:ilvl w:val="0"/>
          <w:numId w:val="1635"/>
        </w:numPr>
        <w:spacing w:after="120"/>
        <w:ind w:left="714" w:hanging="357"/>
        <w:contextualSpacing w:val="0"/>
        <w:jc w:val="both"/>
        <w:rPr>
          <w:sz w:val="24"/>
          <w:szCs w:val="24"/>
        </w:rPr>
      </w:pPr>
      <w:r w:rsidRPr="007641B2">
        <w:rPr>
          <w:sz w:val="24"/>
          <w:szCs w:val="24"/>
        </w:rPr>
        <w:t>Den Backofen auf 200 Grad Umluft vorheizen.</w:t>
      </w:r>
    </w:p>
    <w:p w14:paraId="6C18C495" w14:textId="77777777" w:rsidR="009144DE" w:rsidRPr="007641B2" w:rsidRDefault="009144DE" w:rsidP="00B40E8C">
      <w:pPr>
        <w:pStyle w:val="ListParagraph"/>
        <w:numPr>
          <w:ilvl w:val="0"/>
          <w:numId w:val="1635"/>
        </w:numPr>
        <w:spacing w:after="120"/>
        <w:ind w:left="714" w:hanging="357"/>
        <w:contextualSpacing w:val="0"/>
        <w:jc w:val="both"/>
        <w:rPr>
          <w:sz w:val="24"/>
          <w:szCs w:val="24"/>
        </w:rPr>
      </w:pPr>
      <w:r w:rsidRPr="007641B2">
        <w:rPr>
          <w:sz w:val="24"/>
          <w:szCs w:val="24"/>
        </w:rPr>
        <w:t>Den Rhabarber und die Erdbeeren mit dem Zucker vermengen und in eine ofenfeste Form füllen – die Früchte sollen so eben nebeneinander Platz haben. Im Ofen 12 – 13 Minuten backen, bis sie weich sind, aber noch nicht zerfallen sind und der Zucker sich aufgelöst hat. Abkühlen lassen.</w:t>
      </w:r>
    </w:p>
    <w:p w14:paraId="0D3A7F58" w14:textId="77777777" w:rsidR="009144DE" w:rsidRPr="007641B2" w:rsidRDefault="009144DE" w:rsidP="00B40E8C">
      <w:pPr>
        <w:pStyle w:val="ListParagraph"/>
        <w:numPr>
          <w:ilvl w:val="0"/>
          <w:numId w:val="1635"/>
        </w:numPr>
        <w:spacing w:after="120"/>
        <w:ind w:left="714" w:hanging="357"/>
        <w:contextualSpacing w:val="0"/>
        <w:jc w:val="both"/>
        <w:rPr>
          <w:sz w:val="24"/>
          <w:szCs w:val="24"/>
        </w:rPr>
      </w:pPr>
      <w:r w:rsidRPr="007641B2">
        <w:rPr>
          <w:sz w:val="24"/>
          <w:szCs w:val="24"/>
        </w:rPr>
        <w:t>Die Ofentemperatur auf 170 Grad Umluft reduzieren.</w:t>
      </w:r>
    </w:p>
    <w:p w14:paraId="18340626" w14:textId="77777777" w:rsidR="009144DE" w:rsidRPr="007641B2" w:rsidRDefault="009144DE" w:rsidP="00B40E8C">
      <w:pPr>
        <w:pStyle w:val="ListParagraph"/>
        <w:numPr>
          <w:ilvl w:val="0"/>
          <w:numId w:val="1635"/>
        </w:numPr>
        <w:spacing w:after="120"/>
        <w:ind w:left="714" w:hanging="357"/>
        <w:contextualSpacing w:val="0"/>
        <w:jc w:val="both"/>
        <w:rPr>
          <w:sz w:val="24"/>
          <w:szCs w:val="24"/>
        </w:rPr>
      </w:pPr>
      <w:r w:rsidRPr="007641B2">
        <w:rPr>
          <w:sz w:val="24"/>
          <w:szCs w:val="24"/>
        </w:rPr>
        <w:t>Für die Creme in einer großen Schüssel Eigelbe, Speisestärke, Zucker und Vanilleextrakt verquirlen, bis die Mischung glatt ist. Nach und nach die Sahne unterrühren, die Mischung in eine hohe ofenfeste Form (25 cm Durchmesser) gießen und in einen großen Bräter stellen. Den Bräter 1 cm hoch mit kochendem Wasser füllen und die Creme im Wasserbad im Ofen 25 Minuten garen, bis sie gestockt ist und zu bräunen beginnt. Ais dem Ofen nehmen, abkühlen lassen und anschließend in den Kühlschrank stellen.</w:t>
      </w:r>
    </w:p>
    <w:p w14:paraId="1EDC959B" w14:textId="77777777" w:rsidR="009144DE" w:rsidRPr="007641B2" w:rsidRDefault="009144DE" w:rsidP="00B40E8C">
      <w:pPr>
        <w:pStyle w:val="ListParagraph"/>
        <w:numPr>
          <w:ilvl w:val="0"/>
          <w:numId w:val="1635"/>
        </w:numPr>
        <w:spacing w:after="120"/>
        <w:ind w:left="714" w:hanging="357"/>
        <w:contextualSpacing w:val="0"/>
        <w:jc w:val="both"/>
        <w:rPr>
          <w:sz w:val="24"/>
          <w:szCs w:val="24"/>
        </w:rPr>
      </w:pPr>
      <w:r w:rsidRPr="007641B2">
        <w:rPr>
          <w:sz w:val="24"/>
          <w:szCs w:val="24"/>
        </w:rPr>
        <w:t>Wenn die Creme gut durchgekühlt ist, die Hälfte des Kompotts darauf verteilen und servieren. Die restlichen Früchte separat reichen.</w:t>
      </w:r>
    </w:p>
    <w:p w14:paraId="0F641ED3" w14:textId="77777777" w:rsidR="009144DE" w:rsidRDefault="009144DE" w:rsidP="009144DE">
      <w:pPr>
        <w:rPr>
          <w:sz w:val="24"/>
          <w:szCs w:val="24"/>
        </w:rPr>
      </w:pPr>
      <w:r>
        <w:rPr>
          <w:sz w:val="24"/>
          <w:szCs w:val="24"/>
        </w:rPr>
        <w:br w:type="page"/>
      </w:r>
    </w:p>
    <w:p w14:paraId="0EFF2B05" w14:textId="5A91079A" w:rsidR="009144DE" w:rsidRDefault="009144DE" w:rsidP="007641B2">
      <w:pPr>
        <w:pStyle w:val="Heading2"/>
        <w:spacing w:after="240"/>
      </w:pPr>
      <w:r>
        <w:lastRenderedPageBreak/>
        <w:t>Gebackene Erdbeeren mit Sumach</w:t>
      </w:r>
      <w:r w:rsidR="00FC5564">
        <w:rPr>
          <w:rStyle w:val="FootnoteReference"/>
        </w:rPr>
        <w:footnoteReference w:id="1439"/>
      </w:r>
      <w:r>
        <w:t xml:space="preserve"> </w:t>
      </w:r>
    </w:p>
    <w:p w14:paraId="6E22124A" w14:textId="31744A1C" w:rsidR="009144DE" w:rsidRDefault="009144DE" w:rsidP="009144DE">
      <w:pPr>
        <w:rPr>
          <w:sz w:val="24"/>
          <w:szCs w:val="24"/>
        </w:rPr>
      </w:pPr>
      <w:r w:rsidRPr="007641B2">
        <w:rPr>
          <w:sz w:val="24"/>
          <w:szCs w:val="24"/>
          <w:u w:val="single"/>
        </w:rPr>
        <w:t>Zutaten</w:t>
      </w:r>
      <w:r>
        <w:rPr>
          <w:sz w:val="24"/>
          <w:szCs w:val="24"/>
        </w:rPr>
        <w:t xml:space="preserve"> </w:t>
      </w:r>
      <w:r w:rsidR="007641B2">
        <w:rPr>
          <w:sz w:val="24"/>
          <w:szCs w:val="24"/>
        </w:rPr>
        <w:t>(</w:t>
      </w:r>
      <w:r>
        <w:rPr>
          <w:sz w:val="24"/>
          <w:szCs w:val="24"/>
        </w:rPr>
        <w:t>für 6 Portionen</w:t>
      </w:r>
      <w:r w:rsidR="007641B2">
        <w:rPr>
          <w:sz w:val="24"/>
          <w:szCs w:val="24"/>
        </w:rPr>
        <w:t>)</w:t>
      </w:r>
    </w:p>
    <w:p w14:paraId="2C2498EB" w14:textId="77777777" w:rsidR="009144DE" w:rsidRDefault="009144DE" w:rsidP="009144DE">
      <w:pPr>
        <w:rPr>
          <w:sz w:val="24"/>
          <w:szCs w:val="24"/>
        </w:rPr>
      </w:pPr>
      <w:r>
        <w:rPr>
          <w:sz w:val="24"/>
          <w:szCs w:val="24"/>
        </w:rPr>
        <w:t>900 g griechischer Joghurt</w:t>
      </w:r>
    </w:p>
    <w:p w14:paraId="130B48EA" w14:textId="77777777" w:rsidR="009144DE" w:rsidRDefault="009144DE" w:rsidP="009144DE">
      <w:pPr>
        <w:rPr>
          <w:sz w:val="24"/>
          <w:szCs w:val="24"/>
        </w:rPr>
      </w:pPr>
      <w:r>
        <w:rPr>
          <w:sz w:val="24"/>
          <w:szCs w:val="24"/>
        </w:rPr>
        <w:t>140 g Puderzucker</w:t>
      </w:r>
    </w:p>
    <w:p w14:paraId="32F8EECF" w14:textId="77777777" w:rsidR="009144DE" w:rsidRDefault="009144DE" w:rsidP="009144DE">
      <w:pPr>
        <w:rPr>
          <w:sz w:val="24"/>
          <w:szCs w:val="24"/>
        </w:rPr>
      </w:pPr>
      <w:r>
        <w:rPr>
          <w:sz w:val="24"/>
          <w:szCs w:val="24"/>
        </w:rPr>
        <w:t>120 g Sahne</w:t>
      </w:r>
    </w:p>
    <w:p w14:paraId="12EE3EB6" w14:textId="77777777" w:rsidR="009144DE" w:rsidRDefault="009144DE" w:rsidP="009144DE">
      <w:pPr>
        <w:rPr>
          <w:sz w:val="24"/>
          <w:szCs w:val="24"/>
        </w:rPr>
      </w:pPr>
      <w:r>
        <w:rPr>
          <w:sz w:val="24"/>
          <w:szCs w:val="24"/>
        </w:rPr>
        <w:t>1 Bio-Zitrone, 1 TL Schale abgerieben, dann 2 EL Saft ausgepresst</w:t>
      </w:r>
    </w:p>
    <w:p w14:paraId="58E898D8" w14:textId="77777777" w:rsidR="009144DE" w:rsidRDefault="009144DE" w:rsidP="009144DE">
      <w:pPr>
        <w:rPr>
          <w:sz w:val="24"/>
          <w:szCs w:val="24"/>
        </w:rPr>
      </w:pPr>
      <w:r>
        <w:rPr>
          <w:sz w:val="24"/>
          <w:szCs w:val="24"/>
        </w:rPr>
        <w:t>600 g Erdbeeren, geputzt und halbiert</w:t>
      </w:r>
    </w:p>
    <w:p w14:paraId="6E3C704E" w14:textId="77777777" w:rsidR="009144DE" w:rsidRDefault="009144DE" w:rsidP="009144DE">
      <w:pPr>
        <w:rPr>
          <w:sz w:val="24"/>
          <w:szCs w:val="24"/>
        </w:rPr>
      </w:pPr>
      <w:r>
        <w:rPr>
          <w:sz w:val="24"/>
          <w:szCs w:val="24"/>
        </w:rPr>
        <w:t>1,5 EL Sumach</w:t>
      </w:r>
    </w:p>
    <w:p w14:paraId="1FAD5860" w14:textId="77777777" w:rsidR="009144DE" w:rsidRDefault="009144DE" w:rsidP="009144DE">
      <w:pPr>
        <w:rPr>
          <w:sz w:val="24"/>
          <w:szCs w:val="24"/>
        </w:rPr>
      </w:pPr>
      <w:r>
        <w:rPr>
          <w:sz w:val="24"/>
          <w:szCs w:val="24"/>
        </w:rPr>
        <w:t>10 g frische Minze die Hälfte am Stängel, die Blätter der anderen Hälfte abgezupft und in feine Streifen geschnitten</w:t>
      </w:r>
    </w:p>
    <w:p w14:paraId="58240E0D" w14:textId="77777777" w:rsidR="009144DE" w:rsidRDefault="009144DE" w:rsidP="009144DE">
      <w:pPr>
        <w:rPr>
          <w:sz w:val="24"/>
          <w:szCs w:val="24"/>
        </w:rPr>
      </w:pPr>
      <w:r>
        <w:rPr>
          <w:sz w:val="24"/>
          <w:szCs w:val="24"/>
        </w:rPr>
        <w:t>1 Vanilleschote, längs halbiert und das Mark herausgekratzt</w:t>
      </w:r>
    </w:p>
    <w:p w14:paraId="7A3BE4E2" w14:textId="77777777" w:rsidR="009144DE" w:rsidRDefault="009144DE" w:rsidP="009144DE">
      <w:pPr>
        <w:rPr>
          <w:sz w:val="24"/>
          <w:szCs w:val="24"/>
        </w:rPr>
      </w:pPr>
      <w:r>
        <w:rPr>
          <w:sz w:val="24"/>
          <w:szCs w:val="24"/>
        </w:rPr>
        <w:t>Salz</w:t>
      </w:r>
    </w:p>
    <w:p w14:paraId="66C89BF9" w14:textId="77777777" w:rsidR="009144DE" w:rsidRDefault="009144DE" w:rsidP="009144DE">
      <w:pPr>
        <w:rPr>
          <w:sz w:val="24"/>
          <w:szCs w:val="24"/>
        </w:rPr>
      </w:pPr>
    </w:p>
    <w:p w14:paraId="5C39034C" w14:textId="6007E84F" w:rsidR="007641B2" w:rsidRDefault="007641B2" w:rsidP="009144DE">
      <w:pPr>
        <w:rPr>
          <w:sz w:val="24"/>
          <w:szCs w:val="24"/>
        </w:rPr>
      </w:pPr>
      <w:r>
        <w:rPr>
          <w:sz w:val="24"/>
          <w:szCs w:val="24"/>
        </w:rPr>
        <w:t>Zubereitung:</w:t>
      </w:r>
    </w:p>
    <w:p w14:paraId="3914929F" w14:textId="77777777" w:rsidR="009144DE" w:rsidRPr="00D74ABE" w:rsidRDefault="009144DE" w:rsidP="00B40E8C">
      <w:pPr>
        <w:pStyle w:val="ListParagraph"/>
        <w:numPr>
          <w:ilvl w:val="0"/>
          <w:numId w:val="1066"/>
        </w:numPr>
        <w:spacing w:after="120"/>
        <w:ind w:left="714" w:hanging="357"/>
        <w:contextualSpacing w:val="0"/>
        <w:jc w:val="both"/>
        <w:rPr>
          <w:sz w:val="24"/>
          <w:szCs w:val="24"/>
        </w:rPr>
      </w:pPr>
      <w:r w:rsidRPr="00D74ABE">
        <w:rPr>
          <w:sz w:val="24"/>
          <w:szCs w:val="24"/>
        </w:rPr>
        <w:t xml:space="preserve">Den Joghurt in einer Schüssel mit 70 g Puderzucker und ¼ TL Salz verrühren. Ein Sieb mit Mull oder Passiertuch auslegen, die Masse hineingeben und auf eine Schüssel setzen. Das Tuch zuschnüren, das Bündel mit </w:t>
      </w:r>
      <w:r>
        <w:rPr>
          <w:sz w:val="24"/>
          <w:szCs w:val="24"/>
        </w:rPr>
        <w:t>einer</w:t>
      </w:r>
      <w:r w:rsidRPr="00D74ABE">
        <w:rPr>
          <w:sz w:val="24"/>
          <w:szCs w:val="24"/>
        </w:rPr>
        <w:t xml:space="preserve"> weiteren Schüssel beschweren und für 30 Minuten in den Kühlschrank stellen. Anschließend so viel Flüssigkeit wie möglich herauspressen, sodass am Ende etwa 550 g fester Joghurt verbleibt. Aus dem Tuch wickeln und in eine Schüssel geben. Mit Sahne und Zitronenschale verrühren und bis zur Verwendung kaltstellen.</w:t>
      </w:r>
    </w:p>
    <w:p w14:paraId="6549BE91" w14:textId="77777777" w:rsidR="009144DE" w:rsidRPr="00D74ABE" w:rsidRDefault="009144DE" w:rsidP="00B40E8C">
      <w:pPr>
        <w:pStyle w:val="ListParagraph"/>
        <w:numPr>
          <w:ilvl w:val="0"/>
          <w:numId w:val="1066"/>
        </w:numPr>
        <w:spacing w:after="120"/>
        <w:ind w:left="714" w:hanging="357"/>
        <w:contextualSpacing w:val="0"/>
        <w:jc w:val="both"/>
        <w:rPr>
          <w:sz w:val="24"/>
          <w:szCs w:val="24"/>
        </w:rPr>
      </w:pPr>
      <w:r w:rsidRPr="00D74ABE">
        <w:rPr>
          <w:sz w:val="24"/>
          <w:szCs w:val="24"/>
        </w:rPr>
        <w:t>Den Backofen auf 200 Grad Umluft vorheizen.</w:t>
      </w:r>
    </w:p>
    <w:p w14:paraId="5920B497" w14:textId="77777777" w:rsidR="009144DE" w:rsidRPr="00D74ABE" w:rsidRDefault="009144DE" w:rsidP="00B40E8C">
      <w:pPr>
        <w:pStyle w:val="ListParagraph"/>
        <w:numPr>
          <w:ilvl w:val="0"/>
          <w:numId w:val="1066"/>
        </w:numPr>
        <w:spacing w:after="120"/>
        <w:ind w:left="714" w:hanging="357"/>
        <w:contextualSpacing w:val="0"/>
        <w:jc w:val="both"/>
        <w:rPr>
          <w:sz w:val="24"/>
          <w:szCs w:val="24"/>
        </w:rPr>
      </w:pPr>
      <w:r w:rsidRPr="00D74ABE">
        <w:rPr>
          <w:sz w:val="24"/>
          <w:szCs w:val="24"/>
        </w:rPr>
        <w:t>Die Erdbeeren mit Sumach, Minzestängeln sowie Vanilleschote und -mark, Zitronensaft, dem restlichen Puderzucker (70 g) und 80 ml Wasser in einer ofenfesten Form (etwa 30 x 30) vermengen und 20 Minuten im Ofen backen. Nach der Hälfte der Zeit einmal durchrühren. Auf Zimmertemperatur abkühlen lassen, Minze und Vanilleschote wegwerfen. Den Saft durch ein Sieb in einen Krug gießen, 3 EL Saft grob unter den Joghurt ziehen, sodass ein Marmoreffekt entsteht. Weitere 3 EL Saft zum Servieren abnehmen.</w:t>
      </w:r>
    </w:p>
    <w:p w14:paraId="56BCDE9E" w14:textId="77777777" w:rsidR="009144DE" w:rsidRPr="00D74ABE" w:rsidRDefault="009144DE" w:rsidP="00B40E8C">
      <w:pPr>
        <w:pStyle w:val="ListParagraph"/>
        <w:numPr>
          <w:ilvl w:val="0"/>
          <w:numId w:val="1066"/>
        </w:numPr>
        <w:spacing w:after="120"/>
        <w:ind w:left="714" w:hanging="357"/>
        <w:contextualSpacing w:val="0"/>
        <w:jc w:val="both"/>
        <w:rPr>
          <w:sz w:val="24"/>
          <w:szCs w:val="24"/>
        </w:rPr>
      </w:pPr>
      <w:r w:rsidRPr="00D74ABE">
        <w:rPr>
          <w:sz w:val="24"/>
          <w:szCs w:val="24"/>
        </w:rPr>
        <w:t>Joghurt mit Erdbeeren in sechs Gläsern anrichten. Mit etwas Saft beträufeln und mit den Minzestreifen dekorieren.</w:t>
      </w:r>
    </w:p>
    <w:p w14:paraId="0051F9E1" w14:textId="77777777" w:rsidR="00B028D2" w:rsidRDefault="00B028D2">
      <w:pPr>
        <w:rPr>
          <w:sz w:val="24"/>
          <w:szCs w:val="24"/>
        </w:rPr>
      </w:pPr>
      <w:r>
        <w:rPr>
          <w:sz w:val="24"/>
          <w:szCs w:val="24"/>
        </w:rPr>
        <w:br w:type="page"/>
      </w:r>
    </w:p>
    <w:p w14:paraId="1EB5F1A0" w14:textId="03557354" w:rsidR="00B028D2" w:rsidRDefault="00B028D2" w:rsidP="00664CE7">
      <w:pPr>
        <w:pStyle w:val="Heading2"/>
        <w:spacing w:after="240"/>
      </w:pPr>
      <w:r>
        <w:lastRenderedPageBreak/>
        <w:t>Gebackene Erdbeeren mit Joghurt</w:t>
      </w:r>
      <w:r w:rsidR="009B5B8D">
        <w:rPr>
          <w:rStyle w:val="FootnoteReference"/>
        </w:rPr>
        <w:footnoteReference w:id="1440"/>
      </w:r>
    </w:p>
    <w:p w14:paraId="534404C9" w14:textId="77777777" w:rsidR="00784E49" w:rsidRDefault="00784E49" w:rsidP="009144DE">
      <w:pPr>
        <w:rPr>
          <w:sz w:val="24"/>
          <w:szCs w:val="24"/>
        </w:rPr>
      </w:pPr>
      <w:r w:rsidRPr="00664CE7">
        <w:rPr>
          <w:sz w:val="24"/>
          <w:szCs w:val="24"/>
          <w:u w:val="single"/>
        </w:rPr>
        <w:t>Zutaten</w:t>
      </w:r>
      <w:r>
        <w:rPr>
          <w:sz w:val="24"/>
          <w:szCs w:val="24"/>
        </w:rPr>
        <w:t xml:space="preserve"> für 4 Portionen</w:t>
      </w:r>
    </w:p>
    <w:p w14:paraId="1C8837D6" w14:textId="77777777" w:rsidR="00784E49" w:rsidRDefault="00784E49" w:rsidP="009144DE">
      <w:pPr>
        <w:rPr>
          <w:sz w:val="24"/>
          <w:szCs w:val="24"/>
        </w:rPr>
      </w:pPr>
      <w:r>
        <w:rPr>
          <w:sz w:val="24"/>
          <w:szCs w:val="24"/>
        </w:rPr>
        <w:t>600 g mittelgroße Erdbeeren</w:t>
      </w:r>
    </w:p>
    <w:p w14:paraId="3E88BED2" w14:textId="77777777" w:rsidR="00784E49" w:rsidRDefault="00784E49" w:rsidP="009144DE">
      <w:pPr>
        <w:rPr>
          <w:sz w:val="24"/>
          <w:szCs w:val="24"/>
        </w:rPr>
      </w:pPr>
      <w:r>
        <w:rPr>
          <w:sz w:val="24"/>
          <w:szCs w:val="24"/>
        </w:rPr>
        <w:t>½ Vanilleschote</w:t>
      </w:r>
    </w:p>
    <w:p w14:paraId="40EE8BB5" w14:textId="77777777" w:rsidR="00784E49" w:rsidRDefault="00784E49" w:rsidP="009144DE">
      <w:pPr>
        <w:rPr>
          <w:sz w:val="24"/>
          <w:szCs w:val="24"/>
        </w:rPr>
      </w:pPr>
      <w:r>
        <w:rPr>
          <w:sz w:val="24"/>
          <w:szCs w:val="24"/>
        </w:rPr>
        <w:t>8 EL Waldhonig</w:t>
      </w:r>
    </w:p>
    <w:p w14:paraId="39C33A4E" w14:textId="77777777" w:rsidR="00784E49" w:rsidRDefault="00784E49" w:rsidP="009144DE">
      <w:pPr>
        <w:rPr>
          <w:sz w:val="24"/>
          <w:szCs w:val="24"/>
        </w:rPr>
      </w:pPr>
      <w:r>
        <w:rPr>
          <w:sz w:val="24"/>
          <w:szCs w:val="24"/>
        </w:rPr>
        <w:t>2 EL Zitronensaft</w:t>
      </w:r>
    </w:p>
    <w:p w14:paraId="4C1A23D0" w14:textId="77777777" w:rsidR="00784E49" w:rsidRDefault="00784E49" w:rsidP="009144DE">
      <w:pPr>
        <w:rPr>
          <w:sz w:val="24"/>
          <w:szCs w:val="24"/>
        </w:rPr>
      </w:pPr>
      <w:r>
        <w:rPr>
          <w:sz w:val="24"/>
          <w:szCs w:val="24"/>
        </w:rPr>
        <w:t>2 EL Marillen oder Aprikosenlikör</w:t>
      </w:r>
    </w:p>
    <w:p w14:paraId="1AE07AC4" w14:textId="77777777" w:rsidR="00784E49" w:rsidRDefault="00784E49" w:rsidP="009144DE">
      <w:pPr>
        <w:rPr>
          <w:sz w:val="24"/>
          <w:szCs w:val="24"/>
        </w:rPr>
      </w:pPr>
      <w:r>
        <w:rPr>
          <w:sz w:val="24"/>
          <w:szCs w:val="24"/>
        </w:rPr>
        <w:t>10 Stiele Thymian</w:t>
      </w:r>
    </w:p>
    <w:p w14:paraId="75CE2153" w14:textId="77777777" w:rsidR="00784E49" w:rsidRDefault="00784E49" w:rsidP="009144DE">
      <w:pPr>
        <w:rPr>
          <w:sz w:val="24"/>
          <w:szCs w:val="24"/>
        </w:rPr>
      </w:pPr>
      <w:r>
        <w:rPr>
          <w:sz w:val="24"/>
          <w:szCs w:val="24"/>
        </w:rPr>
        <w:t>30 g Pinienkerne</w:t>
      </w:r>
    </w:p>
    <w:p w14:paraId="18B38031" w14:textId="77777777" w:rsidR="00784E49" w:rsidRDefault="00784E49" w:rsidP="009144DE">
      <w:pPr>
        <w:rPr>
          <w:sz w:val="24"/>
          <w:szCs w:val="24"/>
        </w:rPr>
      </w:pPr>
      <w:r>
        <w:rPr>
          <w:sz w:val="24"/>
          <w:szCs w:val="24"/>
        </w:rPr>
        <w:t>600 g griechischer Sahnejoghurt</w:t>
      </w:r>
    </w:p>
    <w:p w14:paraId="555FB53D" w14:textId="77777777" w:rsidR="00784E49" w:rsidRDefault="00784E49" w:rsidP="009144DE">
      <w:pPr>
        <w:rPr>
          <w:sz w:val="24"/>
          <w:szCs w:val="24"/>
        </w:rPr>
      </w:pPr>
    </w:p>
    <w:p w14:paraId="3124158A" w14:textId="77777777" w:rsidR="00784E49" w:rsidRDefault="00784E49" w:rsidP="009144DE">
      <w:pPr>
        <w:rPr>
          <w:sz w:val="24"/>
          <w:szCs w:val="24"/>
        </w:rPr>
      </w:pPr>
      <w:r>
        <w:rPr>
          <w:sz w:val="24"/>
          <w:szCs w:val="24"/>
        </w:rPr>
        <w:t>Zubereitungszeit:</w:t>
      </w:r>
      <w:r>
        <w:rPr>
          <w:sz w:val="24"/>
          <w:szCs w:val="24"/>
        </w:rPr>
        <w:tab/>
        <w:t>35 Minuten</w:t>
      </w:r>
    </w:p>
    <w:p w14:paraId="6DEB596E" w14:textId="496FF849" w:rsidR="00E973EB" w:rsidRPr="00664CE7" w:rsidRDefault="00E973EB" w:rsidP="00B40E8C">
      <w:pPr>
        <w:pStyle w:val="ListParagraph"/>
        <w:numPr>
          <w:ilvl w:val="0"/>
          <w:numId w:val="1909"/>
        </w:numPr>
        <w:spacing w:after="120"/>
        <w:ind w:left="714" w:hanging="357"/>
        <w:contextualSpacing w:val="0"/>
        <w:jc w:val="both"/>
        <w:rPr>
          <w:sz w:val="24"/>
          <w:szCs w:val="24"/>
        </w:rPr>
      </w:pPr>
      <w:r w:rsidRPr="00664CE7">
        <w:rPr>
          <w:sz w:val="24"/>
          <w:szCs w:val="24"/>
        </w:rPr>
        <w:t>Erdbeeren waschen, putzen. Vanilleschote längs einschneiden und das Mark herauskratzen. Vanillemark, 4 EL Honig, Zitronensaft und Marillenlikör glatt rühren.</w:t>
      </w:r>
    </w:p>
    <w:p w14:paraId="553E3AC8" w14:textId="2404E0B8" w:rsidR="00E973EB" w:rsidRPr="00664CE7" w:rsidRDefault="00E973EB" w:rsidP="00B40E8C">
      <w:pPr>
        <w:pStyle w:val="ListParagraph"/>
        <w:numPr>
          <w:ilvl w:val="0"/>
          <w:numId w:val="1909"/>
        </w:numPr>
        <w:spacing w:after="120"/>
        <w:ind w:left="714" w:hanging="357"/>
        <w:contextualSpacing w:val="0"/>
        <w:jc w:val="both"/>
        <w:rPr>
          <w:sz w:val="24"/>
          <w:szCs w:val="24"/>
        </w:rPr>
      </w:pPr>
      <w:r w:rsidRPr="00664CE7">
        <w:rPr>
          <w:sz w:val="24"/>
          <w:szCs w:val="24"/>
        </w:rPr>
        <w:t>4 Stücke Backpapier (30x40 cm)</w:t>
      </w:r>
      <w:r w:rsidR="00A021C3" w:rsidRPr="00664CE7">
        <w:rPr>
          <w:sz w:val="24"/>
          <w:szCs w:val="24"/>
        </w:rPr>
        <w:t xml:space="preserve"> nebeneinanderlegen. Die Erdbeeren jeweils mittig darauf verteilen und mit der Honigmarinade beträufeln.</w:t>
      </w:r>
      <w:r w:rsidR="00705AE0" w:rsidRPr="00664CE7">
        <w:rPr>
          <w:sz w:val="24"/>
          <w:szCs w:val="24"/>
        </w:rPr>
        <w:t xml:space="preserve"> Je 2 Stiele Thymian auf den Erdbeeren verteilen. Backpapier von unten nach oben</w:t>
      </w:r>
      <w:r w:rsidR="00993566" w:rsidRPr="00664CE7">
        <w:rPr>
          <w:sz w:val="24"/>
          <w:szCs w:val="24"/>
        </w:rPr>
        <w:t xml:space="preserve"> über die Erdbeeren klappen, die Ränder mehrmals eng umklappen und zusammenfalten. Die beiden anderen enden wie bei einem Geschen</w:t>
      </w:r>
      <w:r w:rsidR="00664CE7" w:rsidRPr="00664CE7">
        <w:rPr>
          <w:sz w:val="24"/>
          <w:szCs w:val="24"/>
        </w:rPr>
        <w:t>k</w:t>
      </w:r>
      <w:r w:rsidR="00993566" w:rsidRPr="00664CE7">
        <w:rPr>
          <w:sz w:val="24"/>
          <w:szCs w:val="24"/>
        </w:rPr>
        <w:t xml:space="preserve"> zusammenfalten und unter das Päckchen klappen. </w:t>
      </w:r>
      <w:r w:rsidR="006C0C0B" w:rsidRPr="00664CE7">
        <w:rPr>
          <w:sz w:val="24"/>
          <w:szCs w:val="24"/>
        </w:rPr>
        <w:t xml:space="preserve"> (oder man verschließt alles wie einen Bonbon und bindet die Enden zusammen)</w:t>
      </w:r>
    </w:p>
    <w:p w14:paraId="64139D01" w14:textId="3CB8B4D2" w:rsidR="006C0C0B" w:rsidRPr="00664CE7" w:rsidRDefault="006C0C0B" w:rsidP="00B40E8C">
      <w:pPr>
        <w:pStyle w:val="ListParagraph"/>
        <w:numPr>
          <w:ilvl w:val="0"/>
          <w:numId w:val="1909"/>
        </w:numPr>
        <w:spacing w:after="120"/>
        <w:ind w:left="714" w:hanging="357"/>
        <w:contextualSpacing w:val="0"/>
        <w:jc w:val="both"/>
        <w:rPr>
          <w:sz w:val="24"/>
          <w:szCs w:val="24"/>
        </w:rPr>
      </w:pPr>
      <w:r w:rsidRPr="00664CE7">
        <w:rPr>
          <w:sz w:val="24"/>
          <w:szCs w:val="24"/>
        </w:rPr>
        <w:t>Päckchen auf ein Backblech legen und im vorgeheizten Backofen bei 200 Grad</w:t>
      </w:r>
      <w:r w:rsidR="00664CE7" w:rsidRPr="00664CE7">
        <w:rPr>
          <w:sz w:val="24"/>
          <w:szCs w:val="24"/>
        </w:rPr>
        <w:t xml:space="preserve"> (Umluft nicht empfehlenswert) auf der 2. Schiene von unten 15 Minuten garen. Inzwischen die Pinienkerne in einer Pfanne ohne Fett goldbraun rösten.</w:t>
      </w:r>
    </w:p>
    <w:p w14:paraId="74A97BBE" w14:textId="371B97E7" w:rsidR="00664CE7" w:rsidRPr="00664CE7" w:rsidRDefault="00664CE7" w:rsidP="00B40E8C">
      <w:pPr>
        <w:pStyle w:val="ListParagraph"/>
        <w:numPr>
          <w:ilvl w:val="0"/>
          <w:numId w:val="1909"/>
        </w:numPr>
        <w:spacing w:after="120"/>
        <w:ind w:left="714" w:hanging="357"/>
        <w:contextualSpacing w:val="0"/>
        <w:jc w:val="both"/>
        <w:rPr>
          <w:sz w:val="24"/>
          <w:szCs w:val="24"/>
        </w:rPr>
      </w:pPr>
      <w:r w:rsidRPr="00664CE7">
        <w:rPr>
          <w:sz w:val="24"/>
          <w:szCs w:val="24"/>
        </w:rPr>
        <w:t>In einer Schüssel Joghurt cremig rühren und auf 4 Teller verteilen. Erdbeeren vorsichtig aus dem Backpapier nehmen, mit etwas Sud auf dem Joghurt anrichten. Mit Pinienkernen bestreuen, mit dem restlichen Honig beträufeln.</w:t>
      </w:r>
    </w:p>
    <w:p w14:paraId="26B54478" w14:textId="095A729B" w:rsidR="009144DE" w:rsidRDefault="009144DE" w:rsidP="009144DE">
      <w:pPr>
        <w:rPr>
          <w:sz w:val="24"/>
          <w:szCs w:val="24"/>
        </w:rPr>
      </w:pPr>
      <w:r>
        <w:rPr>
          <w:sz w:val="24"/>
          <w:szCs w:val="24"/>
        </w:rPr>
        <w:br w:type="page"/>
      </w:r>
    </w:p>
    <w:p w14:paraId="131066BE" w14:textId="41075B0B" w:rsidR="009144DE" w:rsidRDefault="009144DE" w:rsidP="007641B2">
      <w:pPr>
        <w:pStyle w:val="Heading2"/>
        <w:spacing w:after="240"/>
      </w:pPr>
      <w:r>
        <w:lastRenderedPageBreak/>
        <w:t>Pflaumen-Brombeer-Friand mit Lorbeer</w:t>
      </w:r>
      <w:r w:rsidR="00B31839">
        <w:rPr>
          <w:rStyle w:val="FootnoteReference"/>
        </w:rPr>
        <w:footnoteReference w:id="1441"/>
      </w:r>
      <w:r>
        <w:t xml:space="preserve"> </w:t>
      </w:r>
    </w:p>
    <w:p w14:paraId="774254DF" w14:textId="3AE15BAC" w:rsidR="009144DE" w:rsidRDefault="009144DE" w:rsidP="009144DE">
      <w:pPr>
        <w:rPr>
          <w:sz w:val="24"/>
          <w:szCs w:val="24"/>
        </w:rPr>
      </w:pPr>
      <w:r w:rsidRPr="007641B2">
        <w:rPr>
          <w:sz w:val="24"/>
          <w:szCs w:val="24"/>
          <w:u w:val="single"/>
        </w:rPr>
        <w:t xml:space="preserve">Zutaten </w:t>
      </w:r>
      <w:r w:rsidR="007641B2">
        <w:rPr>
          <w:sz w:val="24"/>
          <w:szCs w:val="24"/>
        </w:rPr>
        <w:t>(</w:t>
      </w:r>
      <w:r>
        <w:rPr>
          <w:sz w:val="24"/>
          <w:szCs w:val="24"/>
        </w:rPr>
        <w:t>für 6 Portionen</w:t>
      </w:r>
      <w:r w:rsidR="007641B2">
        <w:rPr>
          <w:sz w:val="24"/>
          <w:szCs w:val="24"/>
        </w:rPr>
        <w:t>):</w:t>
      </w:r>
    </w:p>
    <w:p w14:paraId="46BEE4A6" w14:textId="77777777" w:rsidR="009144DE" w:rsidRDefault="009144DE" w:rsidP="009144DE">
      <w:pPr>
        <w:rPr>
          <w:sz w:val="24"/>
          <w:szCs w:val="24"/>
        </w:rPr>
      </w:pPr>
      <w:r>
        <w:rPr>
          <w:sz w:val="24"/>
          <w:szCs w:val="24"/>
        </w:rPr>
        <w:t>200 g Brombeeren</w:t>
      </w:r>
    </w:p>
    <w:p w14:paraId="2456950A" w14:textId="77777777" w:rsidR="009144DE" w:rsidRDefault="009144DE" w:rsidP="009144DE">
      <w:pPr>
        <w:rPr>
          <w:sz w:val="24"/>
          <w:szCs w:val="24"/>
        </w:rPr>
      </w:pPr>
      <w:r>
        <w:rPr>
          <w:sz w:val="24"/>
          <w:szCs w:val="24"/>
        </w:rPr>
        <w:t>4 reife Pflaumen, entsteint und in 1 cm breite Spalten geschnitten</w:t>
      </w:r>
    </w:p>
    <w:p w14:paraId="28A06738" w14:textId="77777777" w:rsidR="009144DE" w:rsidRDefault="009144DE" w:rsidP="009144DE">
      <w:pPr>
        <w:rPr>
          <w:sz w:val="24"/>
          <w:szCs w:val="24"/>
        </w:rPr>
      </w:pPr>
      <w:r>
        <w:rPr>
          <w:sz w:val="24"/>
          <w:szCs w:val="24"/>
        </w:rPr>
        <w:t>1 TL Vanilleextrakt oder das Mark von 1 Vanilleschote</w:t>
      </w:r>
    </w:p>
    <w:p w14:paraId="2CA486DE" w14:textId="77777777" w:rsidR="009144DE" w:rsidRDefault="009144DE" w:rsidP="009144DE">
      <w:pPr>
        <w:rPr>
          <w:sz w:val="24"/>
          <w:szCs w:val="24"/>
        </w:rPr>
      </w:pPr>
      <w:r>
        <w:rPr>
          <w:sz w:val="24"/>
          <w:szCs w:val="24"/>
        </w:rPr>
        <w:t>60 g Zucker</w:t>
      </w:r>
    </w:p>
    <w:p w14:paraId="3ED6BCFA" w14:textId="77777777" w:rsidR="009144DE" w:rsidRDefault="009144DE" w:rsidP="009144DE">
      <w:pPr>
        <w:rPr>
          <w:sz w:val="24"/>
          <w:szCs w:val="24"/>
        </w:rPr>
      </w:pPr>
      <w:r>
        <w:rPr>
          <w:sz w:val="24"/>
          <w:szCs w:val="24"/>
        </w:rPr>
        <w:t>3 frische Lorbeerblätter</w:t>
      </w:r>
    </w:p>
    <w:p w14:paraId="4F1CA3DA" w14:textId="77777777" w:rsidR="009144DE" w:rsidRDefault="009144DE" w:rsidP="009144DE">
      <w:pPr>
        <w:rPr>
          <w:sz w:val="24"/>
          <w:szCs w:val="24"/>
        </w:rPr>
      </w:pPr>
      <w:r>
        <w:rPr>
          <w:sz w:val="24"/>
          <w:szCs w:val="24"/>
        </w:rPr>
        <w:t>1 TL gemahlener Zimt</w:t>
      </w:r>
    </w:p>
    <w:p w14:paraId="18C6C4A7" w14:textId="77777777" w:rsidR="009144DE" w:rsidRDefault="009144DE" w:rsidP="009144DE">
      <w:pPr>
        <w:rPr>
          <w:sz w:val="24"/>
          <w:szCs w:val="24"/>
        </w:rPr>
      </w:pPr>
      <w:r>
        <w:rPr>
          <w:sz w:val="24"/>
          <w:szCs w:val="24"/>
        </w:rPr>
        <w:t>60 g Mehl</w:t>
      </w:r>
    </w:p>
    <w:p w14:paraId="1C730812" w14:textId="77777777" w:rsidR="009144DE" w:rsidRDefault="009144DE" w:rsidP="009144DE">
      <w:pPr>
        <w:rPr>
          <w:sz w:val="24"/>
          <w:szCs w:val="24"/>
        </w:rPr>
      </w:pPr>
      <w:r>
        <w:rPr>
          <w:sz w:val="24"/>
          <w:szCs w:val="24"/>
        </w:rPr>
        <w:t>200 g Puderzucker</w:t>
      </w:r>
    </w:p>
    <w:p w14:paraId="0409665F" w14:textId="77777777" w:rsidR="009144DE" w:rsidRDefault="009144DE" w:rsidP="009144DE">
      <w:pPr>
        <w:rPr>
          <w:sz w:val="24"/>
          <w:szCs w:val="24"/>
        </w:rPr>
      </w:pPr>
      <w:r>
        <w:rPr>
          <w:sz w:val="24"/>
          <w:szCs w:val="24"/>
        </w:rPr>
        <w:t>120 g gemahlene Mandeln</w:t>
      </w:r>
    </w:p>
    <w:p w14:paraId="77A8F717" w14:textId="77777777" w:rsidR="009144DE" w:rsidRDefault="009144DE" w:rsidP="009144DE">
      <w:pPr>
        <w:rPr>
          <w:sz w:val="24"/>
          <w:szCs w:val="24"/>
        </w:rPr>
      </w:pPr>
      <w:r>
        <w:rPr>
          <w:sz w:val="24"/>
          <w:szCs w:val="24"/>
        </w:rPr>
        <w:t>150 g Eiweiß (von 4 -5 Eiern)</w:t>
      </w:r>
    </w:p>
    <w:p w14:paraId="281C307B" w14:textId="77777777" w:rsidR="009144DE" w:rsidRDefault="009144DE" w:rsidP="009144DE">
      <w:pPr>
        <w:rPr>
          <w:sz w:val="24"/>
          <w:szCs w:val="24"/>
        </w:rPr>
      </w:pPr>
      <w:r>
        <w:rPr>
          <w:sz w:val="24"/>
          <w:szCs w:val="24"/>
        </w:rPr>
        <w:t>180 g Butter, zerlassen und leicht abgekühlt</w:t>
      </w:r>
    </w:p>
    <w:p w14:paraId="5C7CB3BA" w14:textId="77777777" w:rsidR="009144DE" w:rsidRDefault="009144DE" w:rsidP="009144DE">
      <w:pPr>
        <w:rPr>
          <w:sz w:val="24"/>
          <w:szCs w:val="24"/>
        </w:rPr>
      </w:pPr>
      <w:r>
        <w:rPr>
          <w:sz w:val="24"/>
          <w:szCs w:val="24"/>
        </w:rPr>
        <w:t>Salz</w:t>
      </w:r>
    </w:p>
    <w:p w14:paraId="3707C6A1" w14:textId="77777777" w:rsidR="009144DE" w:rsidRDefault="009144DE" w:rsidP="009144DE">
      <w:pPr>
        <w:rPr>
          <w:sz w:val="24"/>
          <w:szCs w:val="24"/>
        </w:rPr>
      </w:pPr>
    </w:p>
    <w:p w14:paraId="345FB08F" w14:textId="2CD07555" w:rsidR="007641B2" w:rsidRDefault="007641B2" w:rsidP="009144DE">
      <w:pPr>
        <w:rPr>
          <w:sz w:val="24"/>
          <w:szCs w:val="24"/>
        </w:rPr>
      </w:pPr>
      <w:r>
        <w:rPr>
          <w:sz w:val="24"/>
          <w:szCs w:val="24"/>
        </w:rPr>
        <w:t>Zubereitung:</w:t>
      </w:r>
    </w:p>
    <w:p w14:paraId="405BE315" w14:textId="77777777" w:rsidR="009144DE" w:rsidRPr="00B81528" w:rsidRDefault="009144DE" w:rsidP="00B40E8C">
      <w:pPr>
        <w:pStyle w:val="ListParagraph"/>
        <w:numPr>
          <w:ilvl w:val="0"/>
          <w:numId w:val="1067"/>
        </w:numPr>
        <w:spacing w:after="120"/>
        <w:ind w:left="714" w:hanging="357"/>
        <w:contextualSpacing w:val="0"/>
        <w:jc w:val="both"/>
        <w:rPr>
          <w:sz w:val="24"/>
          <w:szCs w:val="24"/>
        </w:rPr>
      </w:pPr>
      <w:r w:rsidRPr="00B81528">
        <w:rPr>
          <w:sz w:val="24"/>
          <w:szCs w:val="24"/>
        </w:rPr>
        <w:t>Die Brombeeren und die Pflaumen in einer großen Schüssel mit Vanilleextrakt, Zucker, Lorbeerblättern und ½ TL Zimt vermengen und 39 Minuten stehen lassen – nicht länger, sonst ziehen die Früchte zu viel Saft.</w:t>
      </w:r>
    </w:p>
    <w:p w14:paraId="2023793E" w14:textId="77777777" w:rsidR="009144DE" w:rsidRPr="00B81528" w:rsidRDefault="009144DE" w:rsidP="00B40E8C">
      <w:pPr>
        <w:pStyle w:val="ListParagraph"/>
        <w:numPr>
          <w:ilvl w:val="0"/>
          <w:numId w:val="1067"/>
        </w:numPr>
        <w:spacing w:after="120"/>
        <w:ind w:left="714" w:hanging="357"/>
        <w:contextualSpacing w:val="0"/>
        <w:jc w:val="both"/>
        <w:rPr>
          <w:sz w:val="24"/>
          <w:szCs w:val="24"/>
        </w:rPr>
      </w:pPr>
      <w:r w:rsidRPr="00B81528">
        <w:rPr>
          <w:sz w:val="24"/>
          <w:szCs w:val="24"/>
        </w:rPr>
        <w:t>Den Backofen auf 190 Grad Umluft vorheizen.</w:t>
      </w:r>
    </w:p>
    <w:p w14:paraId="0BEF067C" w14:textId="77777777" w:rsidR="009144DE" w:rsidRPr="00B81528" w:rsidRDefault="009144DE" w:rsidP="00B40E8C">
      <w:pPr>
        <w:pStyle w:val="ListParagraph"/>
        <w:numPr>
          <w:ilvl w:val="0"/>
          <w:numId w:val="1067"/>
        </w:numPr>
        <w:spacing w:after="120"/>
        <w:ind w:left="714" w:hanging="357"/>
        <w:contextualSpacing w:val="0"/>
        <w:jc w:val="both"/>
        <w:rPr>
          <w:sz w:val="24"/>
          <w:szCs w:val="24"/>
        </w:rPr>
      </w:pPr>
      <w:r w:rsidRPr="00B81528">
        <w:rPr>
          <w:sz w:val="24"/>
          <w:szCs w:val="24"/>
        </w:rPr>
        <w:t>In einer weiteren großen Schüssel Mehl, Puderzucker und gemahlene Mandeln mit dem restlichen Zimt (1/2 TL) und 1 kräftigen Prise Salz vermengen und beiseitestellen.</w:t>
      </w:r>
    </w:p>
    <w:p w14:paraId="6BD8770B" w14:textId="77777777" w:rsidR="009144DE" w:rsidRPr="00B81528" w:rsidRDefault="009144DE" w:rsidP="00B40E8C">
      <w:pPr>
        <w:pStyle w:val="ListParagraph"/>
        <w:numPr>
          <w:ilvl w:val="0"/>
          <w:numId w:val="1067"/>
        </w:numPr>
        <w:spacing w:after="120"/>
        <w:ind w:left="714" w:hanging="357"/>
        <w:contextualSpacing w:val="0"/>
        <w:jc w:val="both"/>
        <w:rPr>
          <w:sz w:val="24"/>
          <w:szCs w:val="24"/>
        </w:rPr>
      </w:pPr>
      <w:r w:rsidRPr="00B81528">
        <w:rPr>
          <w:sz w:val="24"/>
          <w:szCs w:val="24"/>
        </w:rPr>
        <w:t>Das Eiweiß von Hand 30 Sekunden schaumig schlagen. Unter die Mehlmischung heben und die zerlassene Butter unterziehen, bis alles gleichmäßig vermengt ist.</w:t>
      </w:r>
    </w:p>
    <w:p w14:paraId="6A5BE372" w14:textId="77777777" w:rsidR="009144DE" w:rsidRPr="00B81528" w:rsidRDefault="009144DE" w:rsidP="00B40E8C">
      <w:pPr>
        <w:pStyle w:val="ListParagraph"/>
        <w:numPr>
          <w:ilvl w:val="0"/>
          <w:numId w:val="1067"/>
        </w:numPr>
        <w:spacing w:after="120"/>
        <w:ind w:left="714" w:hanging="357"/>
        <w:contextualSpacing w:val="0"/>
        <w:jc w:val="both"/>
        <w:rPr>
          <w:sz w:val="24"/>
          <w:szCs w:val="24"/>
        </w:rPr>
      </w:pPr>
      <w:r w:rsidRPr="00B81528">
        <w:rPr>
          <w:sz w:val="24"/>
          <w:szCs w:val="24"/>
        </w:rPr>
        <w:t>Eine rechteckige Backform mit Backpapier auslegen und den Teig einfüllen. Mit den Früchten und ihrem Saft gleichmäßig bedecken und 40 Minuten im Ofen backen, bis der Teig goldbraun ist und die Früchte karamellisiert sind. Für die letzten 10 Minuten die Form mit Aufolie zudecken. En Kuchen vor dem Servieren noch 10 Minuten ruhen lassen.</w:t>
      </w:r>
    </w:p>
    <w:p w14:paraId="62316F64" w14:textId="77777777" w:rsidR="009144DE" w:rsidRPr="00B215C6" w:rsidRDefault="009144DE" w:rsidP="009144DE">
      <w:pPr>
        <w:jc w:val="both"/>
        <w:rPr>
          <w:sz w:val="24"/>
          <w:szCs w:val="24"/>
        </w:rPr>
      </w:pPr>
    </w:p>
    <w:p w14:paraId="1D8B4D83" w14:textId="77777777" w:rsidR="009144DE" w:rsidRDefault="009144DE" w:rsidP="009144DE">
      <w:pPr>
        <w:rPr>
          <w:sz w:val="24"/>
          <w:szCs w:val="24"/>
        </w:rPr>
      </w:pPr>
      <w:r>
        <w:rPr>
          <w:sz w:val="24"/>
          <w:szCs w:val="24"/>
        </w:rPr>
        <w:br w:type="page"/>
      </w:r>
    </w:p>
    <w:p w14:paraId="3EF83B9C" w14:textId="2519011F" w:rsidR="009144DE" w:rsidRDefault="009144DE" w:rsidP="007641B2">
      <w:pPr>
        <w:pStyle w:val="Heading2"/>
        <w:spacing w:after="240"/>
      </w:pPr>
      <w:r>
        <w:lastRenderedPageBreak/>
        <w:t>Marokkanische Datteln</w:t>
      </w:r>
      <w:r w:rsidR="008811E1">
        <w:rPr>
          <w:rStyle w:val="FootnoteReference"/>
        </w:rPr>
        <w:footnoteReference w:id="1442"/>
      </w:r>
      <w:r>
        <w:t xml:space="preserve"> </w:t>
      </w:r>
    </w:p>
    <w:p w14:paraId="541393C8" w14:textId="13DA768A" w:rsidR="009144DE" w:rsidRDefault="009144DE" w:rsidP="009144DE">
      <w:pPr>
        <w:rPr>
          <w:sz w:val="24"/>
          <w:szCs w:val="24"/>
        </w:rPr>
      </w:pPr>
      <w:r w:rsidRPr="007641B2">
        <w:rPr>
          <w:sz w:val="24"/>
          <w:szCs w:val="24"/>
          <w:u w:val="single"/>
        </w:rPr>
        <w:t>Zutaten</w:t>
      </w:r>
      <w:r>
        <w:rPr>
          <w:sz w:val="24"/>
          <w:szCs w:val="24"/>
        </w:rPr>
        <w:t xml:space="preserve"> </w:t>
      </w:r>
      <w:r w:rsidR="007641B2">
        <w:rPr>
          <w:sz w:val="24"/>
          <w:szCs w:val="24"/>
        </w:rPr>
        <w:t>(</w:t>
      </w:r>
      <w:r>
        <w:rPr>
          <w:sz w:val="24"/>
          <w:szCs w:val="24"/>
        </w:rPr>
        <w:t>für 20 Datteln</w:t>
      </w:r>
      <w:r w:rsidR="007641B2">
        <w:rPr>
          <w:sz w:val="24"/>
          <w:szCs w:val="24"/>
        </w:rPr>
        <w:t>):</w:t>
      </w:r>
    </w:p>
    <w:p w14:paraId="0E193DC5" w14:textId="77777777" w:rsidR="009144DE" w:rsidRDefault="009144DE" w:rsidP="009144DE">
      <w:pPr>
        <w:rPr>
          <w:sz w:val="24"/>
          <w:szCs w:val="24"/>
        </w:rPr>
      </w:pPr>
      <w:r>
        <w:rPr>
          <w:sz w:val="24"/>
          <w:szCs w:val="24"/>
        </w:rPr>
        <w:t>100 g Walnussbruch</w:t>
      </w:r>
    </w:p>
    <w:p w14:paraId="7963676F" w14:textId="77777777" w:rsidR="009144DE" w:rsidRDefault="009144DE" w:rsidP="009144DE">
      <w:pPr>
        <w:rPr>
          <w:sz w:val="24"/>
          <w:szCs w:val="24"/>
        </w:rPr>
      </w:pPr>
      <w:r>
        <w:rPr>
          <w:sz w:val="24"/>
          <w:szCs w:val="24"/>
        </w:rPr>
        <w:t>1 EL Agavendicksaft</w:t>
      </w:r>
    </w:p>
    <w:p w14:paraId="7584085B" w14:textId="77777777" w:rsidR="009144DE" w:rsidRDefault="009144DE" w:rsidP="009144DE">
      <w:pPr>
        <w:rPr>
          <w:sz w:val="24"/>
          <w:szCs w:val="24"/>
        </w:rPr>
      </w:pPr>
      <w:r>
        <w:rPr>
          <w:sz w:val="24"/>
          <w:szCs w:val="24"/>
        </w:rPr>
        <w:t>1 EL Orangenblütenwasser oder Orangensaft</w:t>
      </w:r>
    </w:p>
    <w:p w14:paraId="65416EC9" w14:textId="77777777" w:rsidR="009144DE" w:rsidRDefault="009144DE" w:rsidP="009144DE">
      <w:pPr>
        <w:rPr>
          <w:sz w:val="24"/>
          <w:szCs w:val="24"/>
        </w:rPr>
      </w:pPr>
      <w:r>
        <w:rPr>
          <w:sz w:val="24"/>
          <w:szCs w:val="24"/>
        </w:rPr>
        <w:t>1 EL Mandelöl oder Butter</w:t>
      </w:r>
    </w:p>
    <w:p w14:paraId="1A440C3C" w14:textId="77777777" w:rsidR="009144DE" w:rsidRDefault="009144DE" w:rsidP="009144DE">
      <w:pPr>
        <w:rPr>
          <w:sz w:val="24"/>
          <w:szCs w:val="24"/>
        </w:rPr>
      </w:pPr>
      <w:r>
        <w:rPr>
          <w:sz w:val="24"/>
          <w:szCs w:val="24"/>
        </w:rPr>
        <w:t>½ TL gemahlener Zimt</w:t>
      </w:r>
    </w:p>
    <w:p w14:paraId="3F960CE6" w14:textId="77777777" w:rsidR="009144DE" w:rsidRDefault="009144DE" w:rsidP="009144DE">
      <w:pPr>
        <w:rPr>
          <w:sz w:val="24"/>
          <w:szCs w:val="24"/>
        </w:rPr>
      </w:pPr>
      <w:r>
        <w:rPr>
          <w:sz w:val="24"/>
          <w:szCs w:val="24"/>
        </w:rPr>
        <w:t>1 Prise Kardamom</w:t>
      </w:r>
    </w:p>
    <w:p w14:paraId="7A79A8BF" w14:textId="77777777" w:rsidR="009144DE" w:rsidRDefault="009144DE" w:rsidP="009144DE">
      <w:pPr>
        <w:rPr>
          <w:sz w:val="24"/>
          <w:szCs w:val="24"/>
        </w:rPr>
      </w:pPr>
      <w:r>
        <w:rPr>
          <w:sz w:val="24"/>
          <w:szCs w:val="24"/>
        </w:rPr>
        <w:t>20 Datteln, entsteint</w:t>
      </w:r>
    </w:p>
    <w:p w14:paraId="284B9562" w14:textId="77777777" w:rsidR="009144DE" w:rsidRDefault="009144DE" w:rsidP="009144DE">
      <w:pPr>
        <w:rPr>
          <w:sz w:val="24"/>
          <w:szCs w:val="24"/>
        </w:rPr>
      </w:pPr>
      <w:r>
        <w:rPr>
          <w:sz w:val="24"/>
          <w:szCs w:val="24"/>
        </w:rPr>
        <w:t>20 Walnusshälften zur Deko</w:t>
      </w:r>
    </w:p>
    <w:p w14:paraId="76AE9CF3" w14:textId="77777777" w:rsidR="009144DE" w:rsidRDefault="009144DE" w:rsidP="009144DE">
      <w:pPr>
        <w:rPr>
          <w:sz w:val="24"/>
          <w:szCs w:val="24"/>
        </w:rPr>
      </w:pPr>
    </w:p>
    <w:p w14:paraId="23C81A01" w14:textId="77777777" w:rsidR="009144DE" w:rsidRDefault="009144DE" w:rsidP="009144DE">
      <w:pPr>
        <w:rPr>
          <w:sz w:val="24"/>
          <w:szCs w:val="24"/>
        </w:rPr>
      </w:pPr>
      <w:r>
        <w:rPr>
          <w:sz w:val="24"/>
          <w:szCs w:val="24"/>
        </w:rPr>
        <w:t>Zubereitungszeit:</w:t>
      </w:r>
      <w:r>
        <w:rPr>
          <w:sz w:val="24"/>
          <w:szCs w:val="24"/>
        </w:rPr>
        <w:tab/>
        <w:t>20 Minuten</w:t>
      </w:r>
    </w:p>
    <w:p w14:paraId="123F330E" w14:textId="77777777" w:rsidR="009144DE" w:rsidRPr="00F96EE5" w:rsidRDefault="009144DE" w:rsidP="00B40E8C">
      <w:pPr>
        <w:pStyle w:val="ListParagraph"/>
        <w:numPr>
          <w:ilvl w:val="0"/>
          <w:numId w:val="960"/>
        </w:numPr>
        <w:spacing w:after="120"/>
        <w:ind w:left="714" w:hanging="357"/>
        <w:contextualSpacing w:val="0"/>
        <w:jc w:val="both"/>
        <w:rPr>
          <w:sz w:val="24"/>
          <w:szCs w:val="24"/>
        </w:rPr>
      </w:pPr>
      <w:r w:rsidRPr="00F96EE5">
        <w:rPr>
          <w:sz w:val="24"/>
          <w:szCs w:val="24"/>
        </w:rPr>
        <w:t>Den Walnussbruch, den Agavendicksaft, das Orangenblütenwasser, das Mandelöl, den Zimt und den Kardamom zu einer glatten Paste verarbeiten.</w:t>
      </w:r>
    </w:p>
    <w:p w14:paraId="1D965151" w14:textId="77777777" w:rsidR="009144DE" w:rsidRPr="00F96EE5" w:rsidRDefault="009144DE" w:rsidP="00B40E8C">
      <w:pPr>
        <w:pStyle w:val="ListParagraph"/>
        <w:numPr>
          <w:ilvl w:val="0"/>
          <w:numId w:val="960"/>
        </w:numPr>
        <w:spacing w:after="120"/>
        <w:ind w:left="714" w:hanging="357"/>
        <w:contextualSpacing w:val="0"/>
        <w:jc w:val="both"/>
        <w:rPr>
          <w:sz w:val="24"/>
          <w:szCs w:val="24"/>
        </w:rPr>
      </w:pPr>
      <w:r w:rsidRPr="00F96EE5">
        <w:rPr>
          <w:sz w:val="24"/>
          <w:szCs w:val="24"/>
        </w:rPr>
        <w:t xml:space="preserve">Jeweils 1 TL der Masse in jede Dattel füllen und die Öffnung mit je einer Walnusshälfte besetzen. </w:t>
      </w:r>
      <w:r w:rsidRPr="00F96EE5">
        <w:rPr>
          <w:sz w:val="24"/>
          <w:szCs w:val="24"/>
        </w:rPr>
        <w:br w:type="page"/>
      </w:r>
    </w:p>
    <w:p w14:paraId="2ABA50DE" w14:textId="637444BA" w:rsidR="009144DE" w:rsidRDefault="009144DE" w:rsidP="007641B2">
      <w:pPr>
        <w:pStyle w:val="Heading2"/>
        <w:spacing w:after="240"/>
      </w:pPr>
      <w:r>
        <w:lastRenderedPageBreak/>
        <w:t>Apfel-Zimt-Halwa</w:t>
      </w:r>
      <w:r w:rsidR="00102221">
        <w:rPr>
          <w:rStyle w:val="FootnoteReference"/>
        </w:rPr>
        <w:footnoteReference w:id="1443"/>
      </w:r>
      <w:r>
        <w:t xml:space="preserve"> </w:t>
      </w:r>
    </w:p>
    <w:p w14:paraId="48BD1037" w14:textId="69DF083F" w:rsidR="009144DE" w:rsidRPr="007641B2" w:rsidRDefault="009144DE" w:rsidP="009144DE">
      <w:pPr>
        <w:rPr>
          <w:sz w:val="24"/>
          <w:szCs w:val="24"/>
        </w:rPr>
      </w:pPr>
      <w:r w:rsidRPr="007641B2">
        <w:rPr>
          <w:sz w:val="24"/>
          <w:szCs w:val="24"/>
          <w:u w:val="single"/>
        </w:rPr>
        <w:t>Zutaten</w:t>
      </w:r>
      <w:r w:rsidRPr="007641B2">
        <w:rPr>
          <w:sz w:val="24"/>
          <w:szCs w:val="24"/>
        </w:rPr>
        <w:t xml:space="preserve"> </w:t>
      </w:r>
      <w:r w:rsidR="007641B2" w:rsidRPr="007641B2">
        <w:rPr>
          <w:sz w:val="24"/>
          <w:szCs w:val="24"/>
        </w:rPr>
        <w:t>(</w:t>
      </w:r>
      <w:r w:rsidRPr="007641B2">
        <w:rPr>
          <w:sz w:val="24"/>
          <w:szCs w:val="24"/>
        </w:rPr>
        <w:t>für 4 Portionen</w:t>
      </w:r>
      <w:r w:rsidR="007641B2" w:rsidRPr="007641B2">
        <w:rPr>
          <w:sz w:val="24"/>
          <w:szCs w:val="24"/>
        </w:rPr>
        <w:t>):</w:t>
      </w:r>
    </w:p>
    <w:p w14:paraId="1823F755" w14:textId="77777777" w:rsidR="009144DE" w:rsidRPr="007641B2" w:rsidRDefault="009144DE" w:rsidP="009144DE">
      <w:pPr>
        <w:rPr>
          <w:sz w:val="24"/>
          <w:szCs w:val="24"/>
        </w:rPr>
      </w:pPr>
      <w:r w:rsidRPr="007641B2">
        <w:rPr>
          <w:sz w:val="24"/>
          <w:szCs w:val="24"/>
        </w:rPr>
        <w:t>2 kleine Äpfel</w:t>
      </w:r>
    </w:p>
    <w:p w14:paraId="36D43A31" w14:textId="77777777" w:rsidR="009144DE" w:rsidRPr="007641B2" w:rsidRDefault="009144DE" w:rsidP="009144DE">
      <w:pPr>
        <w:rPr>
          <w:sz w:val="24"/>
          <w:szCs w:val="24"/>
        </w:rPr>
      </w:pPr>
      <w:r w:rsidRPr="007641B2">
        <w:rPr>
          <w:sz w:val="24"/>
          <w:szCs w:val="24"/>
        </w:rPr>
        <w:t>4 EL Kokosöl</w:t>
      </w:r>
    </w:p>
    <w:p w14:paraId="06C93A21" w14:textId="77777777" w:rsidR="009144DE" w:rsidRPr="007641B2" w:rsidRDefault="009144DE" w:rsidP="009144DE">
      <w:pPr>
        <w:rPr>
          <w:sz w:val="24"/>
          <w:szCs w:val="24"/>
        </w:rPr>
      </w:pPr>
      <w:r w:rsidRPr="007641B2">
        <w:rPr>
          <w:sz w:val="24"/>
          <w:szCs w:val="24"/>
        </w:rPr>
        <w:t>1 TL Zucker</w:t>
      </w:r>
    </w:p>
    <w:p w14:paraId="70C7ACAC" w14:textId="77777777" w:rsidR="009144DE" w:rsidRPr="007641B2" w:rsidRDefault="009144DE" w:rsidP="009144DE">
      <w:pPr>
        <w:rPr>
          <w:sz w:val="24"/>
          <w:szCs w:val="24"/>
        </w:rPr>
      </w:pPr>
      <w:r w:rsidRPr="007641B2">
        <w:rPr>
          <w:sz w:val="24"/>
          <w:szCs w:val="24"/>
        </w:rPr>
        <w:t>50 g Rosinen</w:t>
      </w:r>
    </w:p>
    <w:p w14:paraId="37383487" w14:textId="77777777" w:rsidR="009144DE" w:rsidRPr="007641B2" w:rsidRDefault="009144DE" w:rsidP="009144DE">
      <w:pPr>
        <w:rPr>
          <w:sz w:val="24"/>
          <w:szCs w:val="24"/>
        </w:rPr>
      </w:pPr>
      <w:r w:rsidRPr="007641B2">
        <w:rPr>
          <w:sz w:val="24"/>
          <w:szCs w:val="24"/>
        </w:rPr>
        <w:t>50 g Mandelblättchen oder Cashewkerne, grob gehackt</w:t>
      </w:r>
    </w:p>
    <w:p w14:paraId="0243E435" w14:textId="77777777" w:rsidR="009144DE" w:rsidRPr="007641B2" w:rsidRDefault="009144DE" w:rsidP="009144DE">
      <w:pPr>
        <w:rPr>
          <w:sz w:val="24"/>
          <w:szCs w:val="24"/>
        </w:rPr>
      </w:pPr>
      <w:r w:rsidRPr="007641B2">
        <w:rPr>
          <w:sz w:val="24"/>
          <w:szCs w:val="24"/>
        </w:rPr>
        <w:t>½ TL Zimt-Masala oder gemahlener Zimt</w:t>
      </w:r>
    </w:p>
    <w:p w14:paraId="01966B79" w14:textId="77777777" w:rsidR="009144DE" w:rsidRPr="007641B2" w:rsidRDefault="009144DE" w:rsidP="009144DE">
      <w:pPr>
        <w:rPr>
          <w:sz w:val="24"/>
          <w:szCs w:val="24"/>
        </w:rPr>
      </w:pPr>
      <w:r w:rsidRPr="007641B2">
        <w:rPr>
          <w:sz w:val="24"/>
          <w:szCs w:val="24"/>
        </w:rPr>
        <w:t>1 Prise Salz</w:t>
      </w:r>
    </w:p>
    <w:p w14:paraId="02A5A681" w14:textId="77777777" w:rsidR="009144DE" w:rsidRPr="007641B2" w:rsidRDefault="009144DE" w:rsidP="009144DE">
      <w:pPr>
        <w:rPr>
          <w:sz w:val="24"/>
          <w:szCs w:val="24"/>
        </w:rPr>
      </w:pPr>
      <w:r w:rsidRPr="007641B2">
        <w:rPr>
          <w:sz w:val="24"/>
          <w:szCs w:val="24"/>
        </w:rPr>
        <w:t>120 g Grieß</w:t>
      </w:r>
    </w:p>
    <w:p w14:paraId="27F1470D" w14:textId="77777777" w:rsidR="009144DE" w:rsidRPr="007641B2" w:rsidRDefault="009144DE" w:rsidP="009144DE">
      <w:pPr>
        <w:rPr>
          <w:sz w:val="24"/>
          <w:szCs w:val="24"/>
        </w:rPr>
      </w:pPr>
      <w:r w:rsidRPr="007641B2">
        <w:rPr>
          <w:sz w:val="24"/>
          <w:szCs w:val="24"/>
        </w:rPr>
        <w:t>450 ml Hafermilch oder Wasser</w:t>
      </w:r>
    </w:p>
    <w:p w14:paraId="6E3F7A2C" w14:textId="77777777" w:rsidR="009144DE" w:rsidRPr="007641B2" w:rsidRDefault="009144DE" w:rsidP="009144DE">
      <w:pPr>
        <w:rPr>
          <w:sz w:val="24"/>
          <w:szCs w:val="24"/>
        </w:rPr>
      </w:pPr>
      <w:r w:rsidRPr="007641B2">
        <w:rPr>
          <w:sz w:val="24"/>
          <w:szCs w:val="24"/>
        </w:rPr>
        <w:t>2 EL Agavendicksaft</w:t>
      </w:r>
    </w:p>
    <w:p w14:paraId="143ED2B3" w14:textId="77777777" w:rsidR="009144DE" w:rsidRPr="007641B2" w:rsidRDefault="009144DE" w:rsidP="009144DE">
      <w:pPr>
        <w:rPr>
          <w:sz w:val="24"/>
          <w:szCs w:val="24"/>
        </w:rPr>
      </w:pPr>
    </w:p>
    <w:p w14:paraId="4925DDB1" w14:textId="77777777" w:rsidR="009144DE" w:rsidRPr="007641B2" w:rsidRDefault="009144DE" w:rsidP="009144DE">
      <w:pPr>
        <w:rPr>
          <w:i/>
          <w:iCs/>
          <w:sz w:val="24"/>
          <w:szCs w:val="24"/>
        </w:rPr>
      </w:pPr>
      <w:r w:rsidRPr="007641B2">
        <w:rPr>
          <w:i/>
          <w:iCs/>
          <w:sz w:val="24"/>
          <w:szCs w:val="24"/>
        </w:rPr>
        <w:t>Zum Servieren:</w:t>
      </w:r>
    </w:p>
    <w:p w14:paraId="4CB69FC6" w14:textId="77777777" w:rsidR="009144DE" w:rsidRPr="007641B2" w:rsidRDefault="009144DE" w:rsidP="009144DE">
      <w:pPr>
        <w:rPr>
          <w:sz w:val="24"/>
          <w:szCs w:val="24"/>
        </w:rPr>
      </w:pPr>
      <w:r w:rsidRPr="007641B2">
        <w:rPr>
          <w:sz w:val="24"/>
          <w:szCs w:val="24"/>
        </w:rPr>
        <w:t>2 EL Kokosraspel oder Nüsse</w:t>
      </w:r>
    </w:p>
    <w:p w14:paraId="151C4BEB" w14:textId="77777777" w:rsidR="009144DE" w:rsidRPr="007641B2" w:rsidRDefault="009144DE" w:rsidP="009144DE">
      <w:pPr>
        <w:rPr>
          <w:sz w:val="24"/>
          <w:szCs w:val="24"/>
        </w:rPr>
      </w:pPr>
      <w:r w:rsidRPr="007641B2">
        <w:rPr>
          <w:sz w:val="24"/>
          <w:szCs w:val="24"/>
        </w:rPr>
        <w:t>2 EL kalt gepresstes Mandelöl</w:t>
      </w:r>
    </w:p>
    <w:p w14:paraId="799939CE" w14:textId="77777777" w:rsidR="009144DE" w:rsidRPr="007641B2" w:rsidRDefault="009144DE" w:rsidP="009144DE">
      <w:pPr>
        <w:rPr>
          <w:sz w:val="24"/>
          <w:szCs w:val="24"/>
        </w:rPr>
      </w:pPr>
    </w:p>
    <w:p w14:paraId="07EB9A11" w14:textId="3D427557" w:rsidR="007641B2" w:rsidRPr="007641B2" w:rsidRDefault="007641B2" w:rsidP="009144DE">
      <w:pPr>
        <w:rPr>
          <w:sz w:val="24"/>
          <w:szCs w:val="24"/>
        </w:rPr>
      </w:pPr>
      <w:r w:rsidRPr="007641B2">
        <w:rPr>
          <w:sz w:val="24"/>
          <w:szCs w:val="24"/>
        </w:rPr>
        <w:t>Zubereitung:</w:t>
      </w:r>
    </w:p>
    <w:p w14:paraId="064B7FF6" w14:textId="77777777" w:rsidR="009144DE" w:rsidRPr="007641B2" w:rsidRDefault="009144DE" w:rsidP="00B40E8C">
      <w:pPr>
        <w:pStyle w:val="ListParagraph"/>
        <w:numPr>
          <w:ilvl w:val="0"/>
          <w:numId w:val="954"/>
        </w:numPr>
        <w:spacing w:after="120"/>
        <w:ind w:left="714" w:hanging="357"/>
        <w:contextualSpacing w:val="0"/>
        <w:jc w:val="both"/>
        <w:rPr>
          <w:sz w:val="24"/>
          <w:szCs w:val="24"/>
        </w:rPr>
      </w:pPr>
      <w:r w:rsidRPr="007641B2">
        <w:rPr>
          <w:sz w:val="24"/>
          <w:szCs w:val="24"/>
        </w:rPr>
        <w:t>Die Äpfel entkernen, klein würfeln und in dem Kokosöl in einer Pfanne kurz anbraten. Die Kokosraspel, den Zucker, die Rosinen, die Mandeln oder Cashewkerne, die Gewürze und den Grieß dazugeben und alles 2 – 3 Minuten weich und goldbraun braten. Die Milch und den Agavendicksaft dazugeben, gut umrühren und alles weitere 5 Minuten köcheln lassen, bis der Pudding dick und cremig ist.</w:t>
      </w:r>
    </w:p>
    <w:p w14:paraId="1978B80B" w14:textId="77777777" w:rsidR="009144DE" w:rsidRPr="007641B2" w:rsidRDefault="009144DE" w:rsidP="00B40E8C">
      <w:pPr>
        <w:pStyle w:val="ListParagraph"/>
        <w:numPr>
          <w:ilvl w:val="0"/>
          <w:numId w:val="954"/>
        </w:numPr>
        <w:spacing w:after="120"/>
        <w:ind w:left="714" w:hanging="357"/>
        <w:contextualSpacing w:val="0"/>
        <w:jc w:val="both"/>
        <w:rPr>
          <w:sz w:val="24"/>
          <w:szCs w:val="24"/>
        </w:rPr>
      </w:pPr>
      <w:r w:rsidRPr="007641B2">
        <w:rPr>
          <w:sz w:val="24"/>
          <w:szCs w:val="24"/>
        </w:rPr>
        <w:t>Die Kokosraspel oder Nüsse in einer kleinen Pfanne ohne Fett goldbraun rösten, bis sie duften. Das Halwa in Schälchen verteilen, mit den Nüssen bestreuen und 10 Minuten oder länger abkühlen lassen und fest werden lassen. Nach Belieben jede Portion noch mit 1 TL Mandelöl beträufeln.</w:t>
      </w:r>
    </w:p>
    <w:p w14:paraId="47392FE6" w14:textId="77777777" w:rsidR="009144DE" w:rsidRPr="007641B2" w:rsidRDefault="009144DE" w:rsidP="009144DE">
      <w:pPr>
        <w:rPr>
          <w:sz w:val="24"/>
          <w:szCs w:val="24"/>
        </w:rPr>
      </w:pPr>
    </w:p>
    <w:p w14:paraId="77EF6357" w14:textId="77777777" w:rsidR="009144DE" w:rsidRPr="003C27C3" w:rsidRDefault="009144DE" w:rsidP="009144DE">
      <w:r w:rsidRPr="003C27C3">
        <w:br w:type="page"/>
      </w:r>
    </w:p>
    <w:p w14:paraId="35C30A2D" w14:textId="5455A58B" w:rsidR="009144DE" w:rsidRDefault="009144DE" w:rsidP="0017078B">
      <w:pPr>
        <w:pStyle w:val="Heading2"/>
        <w:spacing w:after="240"/>
      </w:pPr>
      <w:r>
        <w:lastRenderedPageBreak/>
        <w:t>Gewürzkaffee-Granita</w:t>
      </w:r>
      <w:r w:rsidR="00155AD2">
        <w:rPr>
          <w:rStyle w:val="FootnoteReference"/>
        </w:rPr>
        <w:footnoteReference w:id="1444"/>
      </w:r>
      <w:r>
        <w:t xml:space="preserve"> </w:t>
      </w:r>
    </w:p>
    <w:p w14:paraId="166A26B5" w14:textId="5E674F52" w:rsidR="009144DE" w:rsidRDefault="009144DE" w:rsidP="009144DE">
      <w:pPr>
        <w:rPr>
          <w:sz w:val="24"/>
          <w:szCs w:val="24"/>
        </w:rPr>
      </w:pPr>
      <w:r w:rsidRPr="0017078B">
        <w:rPr>
          <w:sz w:val="24"/>
          <w:szCs w:val="24"/>
          <w:u w:val="single"/>
        </w:rPr>
        <w:t>Zutaten</w:t>
      </w:r>
      <w:r>
        <w:rPr>
          <w:sz w:val="24"/>
          <w:szCs w:val="24"/>
        </w:rPr>
        <w:t xml:space="preserve"> </w:t>
      </w:r>
      <w:r w:rsidR="0017078B">
        <w:rPr>
          <w:sz w:val="24"/>
          <w:szCs w:val="24"/>
        </w:rPr>
        <w:t>(</w:t>
      </w:r>
      <w:r>
        <w:rPr>
          <w:sz w:val="24"/>
          <w:szCs w:val="24"/>
        </w:rPr>
        <w:t>für 4 Portionen</w:t>
      </w:r>
      <w:r w:rsidR="0017078B">
        <w:rPr>
          <w:sz w:val="24"/>
          <w:szCs w:val="24"/>
        </w:rPr>
        <w:t>)</w:t>
      </w:r>
    </w:p>
    <w:p w14:paraId="015BB6BD" w14:textId="77777777" w:rsidR="009144DE" w:rsidRDefault="009144DE" w:rsidP="009144DE">
      <w:pPr>
        <w:rPr>
          <w:sz w:val="24"/>
          <w:szCs w:val="24"/>
        </w:rPr>
      </w:pPr>
      <w:r>
        <w:rPr>
          <w:sz w:val="24"/>
          <w:szCs w:val="24"/>
        </w:rPr>
        <w:t>3 Kardamomkapseln</w:t>
      </w:r>
    </w:p>
    <w:p w14:paraId="367E20FD" w14:textId="77777777" w:rsidR="009144DE" w:rsidRDefault="009144DE" w:rsidP="009144DE">
      <w:pPr>
        <w:rPr>
          <w:sz w:val="24"/>
          <w:szCs w:val="24"/>
        </w:rPr>
      </w:pPr>
      <w:r>
        <w:rPr>
          <w:sz w:val="24"/>
          <w:szCs w:val="24"/>
        </w:rPr>
        <w:t>2 Nelken</w:t>
      </w:r>
    </w:p>
    <w:p w14:paraId="1FC469D2" w14:textId="77777777" w:rsidR="009144DE" w:rsidRDefault="009144DE" w:rsidP="009144DE">
      <w:pPr>
        <w:rPr>
          <w:sz w:val="24"/>
          <w:szCs w:val="24"/>
        </w:rPr>
      </w:pPr>
      <w:r>
        <w:rPr>
          <w:sz w:val="24"/>
          <w:szCs w:val="24"/>
        </w:rPr>
        <w:t>1 Zimtstange</w:t>
      </w:r>
    </w:p>
    <w:p w14:paraId="4D1C6F69" w14:textId="77777777" w:rsidR="009144DE" w:rsidRDefault="009144DE" w:rsidP="009144DE">
      <w:pPr>
        <w:rPr>
          <w:sz w:val="24"/>
          <w:szCs w:val="24"/>
        </w:rPr>
      </w:pPr>
      <w:r>
        <w:rPr>
          <w:sz w:val="24"/>
          <w:szCs w:val="24"/>
        </w:rPr>
        <w:t>Schale von ½ unbehandelten Orange</w:t>
      </w:r>
    </w:p>
    <w:p w14:paraId="56EAEBFB" w14:textId="77777777" w:rsidR="009144DE" w:rsidRDefault="009144DE" w:rsidP="009144DE">
      <w:pPr>
        <w:rPr>
          <w:sz w:val="24"/>
          <w:szCs w:val="24"/>
        </w:rPr>
      </w:pPr>
      <w:r>
        <w:rPr>
          <w:sz w:val="24"/>
          <w:szCs w:val="24"/>
        </w:rPr>
        <w:t>150 g Zucker</w:t>
      </w:r>
    </w:p>
    <w:p w14:paraId="0D6BD80D" w14:textId="77777777" w:rsidR="009144DE" w:rsidRPr="00DA60BE" w:rsidRDefault="009144DE" w:rsidP="009144DE">
      <w:pPr>
        <w:rPr>
          <w:sz w:val="24"/>
          <w:szCs w:val="24"/>
          <w:lang w:val="en-US"/>
        </w:rPr>
      </w:pPr>
      <w:r w:rsidRPr="00DA60BE">
        <w:rPr>
          <w:sz w:val="24"/>
          <w:szCs w:val="24"/>
          <w:lang w:val="en-US"/>
        </w:rPr>
        <w:t>½ l starker Espresso</w:t>
      </w:r>
    </w:p>
    <w:p w14:paraId="7D4C125B" w14:textId="77777777" w:rsidR="009144DE" w:rsidRPr="00DA60BE" w:rsidRDefault="009144DE" w:rsidP="009144DE">
      <w:pPr>
        <w:rPr>
          <w:sz w:val="24"/>
          <w:szCs w:val="24"/>
          <w:lang w:val="en-US"/>
        </w:rPr>
      </w:pPr>
      <w:r w:rsidRPr="00DA60BE">
        <w:rPr>
          <w:sz w:val="24"/>
          <w:szCs w:val="24"/>
          <w:lang w:val="en-US"/>
        </w:rPr>
        <w:t>100 g Crème double</w:t>
      </w:r>
    </w:p>
    <w:p w14:paraId="6A6930A1" w14:textId="77777777" w:rsidR="009144DE" w:rsidRDefault="009144DE" w:rsidP="009144DE">
      <w:pPr>
        <w:rPr>
          <w:sz w:val="24"/>
          <w:szCs w:val="24"/>
        </w:rPr>
      </w:pPr>
      <w:r>
        <w:rPr>
          <w:sz w:val="24"/>
          <w:szCs w:val="24"/>
        </w:rPr>
        <w:t>4 EL Kaffeelikör</w:t>
      </w:r>
    </w:p>
    <w:p w14:paraId="607B8F31" w14:textId="77777777" w:rsidR="009144DE" w:rsidRDefault="009144DE" w:rsidP="009144DE">
      <w:pPr>
        <w:rPr>
          <w:sz w:val="24"/>
          <w:szCs w:val="24"/>
        </w:rPr>
      </w:pPr>
      <w:r>
        <w:rPr>
          <w:sz w:val="24"/>
          <w:szCs w:val="24"/>
        </w:rPr>
        <w:t>Schoko-Mokka-Bohnen zum Bestreuen</w:t>
      </w:r>
    </w:p>
    <w:p w14:paraId="7F312A8E" w14:textId="77777777" w:rsidR="009144DE" w:rsidRDefault="009144DE" w:rsidP="009144DE">
      <w:pPr>
        <w:rPr>
          <w:sz w:val="24"/>
          <w:szCs w:val="24"/>
        </w:rPr>
      </w:pPr>
    </w:p>
    <w:p w14:paraId="1C3A8F09" w14:textId="77777777" w:rsidR="009144DE" w:rsidRDefault="009144DE" w:rsidP="009144DE">
      <w:pPr>
        <w:rPr>
          <w:sz w:val="24"/>
          <w:szCs w:val="24"/>
        </w:rPr>
      </w:pPr>
      <w:r>
        <w:rPr>
          <w:sz w:val="24"/>
          <w:szCs w:val="24"/>
        </w:rPr>
        <w:t>Zubereitungszeit: 10 Minuten plus Kühlzeit 3,5 Stunden</w:t>
      </w:r>
    </w:p>
    <w:p w14:paraId="1E7EB2B2" w14:textId="77777777" w:rsidR="009144DE" w:rsidRPr="00630C11" w:rsidRDefault="009144DE" w:rsidP="00B40E8C">
      <w:pPr>
        <w:pStyle w:val="ListParagraph"/>
        <w:numPr>
          <w:ilvl w:val="0"/>
          <w:numId w:val="922"/>
        </w:numPr>
        <w:spacing w:after="120"/>
        <w:ind w:left="714" w:hanging="357"/>
        <w:contextualSpacing w:val="0"/>
        <w:jc w:val="both"/>
        <w:rPr>
          <w:sz w:val="24"/>
          <w:szCs w:val="24"/>
        </w:rPr>
      </w:pPr>
      <w:r w:rsidRPr="00630C11">
        <w:rPr>
          <w:sz w:val="24"/>
          <w:szCs w:val="24"/>
        </w:rPr>
        <w:t>Die Kardamomkapseln längs aufritzen und mit Nelken, Zimtstange, Orangenschale, Zucker und 100 ml Wasser in einen Topf geben und 5 Minuten kochen lassen. Vom Herd nehmen, Espresso dazu gießen und ca. 1 Stunde zugedeckt abkühlen lassen.</w:t>
      </w:r>
    </w:p>
    <w:p w14:paraId="7D9A14A0" w14:textId="77777777" w:rsidR="009144DE" w:rsidRPr="00630C11" w:rsidRDefault="009144DE" w:rsidP="00B40E8C">
      <w:pPr>
        <w:pStyle w:val="ListParagraph"/>
        <w:numPr>
          <w:ilvl w:val="0"/>
          <w:numId w:val="922"/>
        </w:numPr>
        <w:spacing w:after="120"/>
        <w:ind w:left="714" w:hanging="357"/>
        <w:contextualSpacing w:val="0"/>
        <w:jc w:val="both"/>
        <w:rPr>
          <w:sz w:val="24"/>
          <w:szCs w:val="24"/>
        </w:rPr>
      </w:pPr>
      <w:r w:rsidRPr="00630C11">
        <w:rPr>
          <w:sz w:val="24"/>
          <w:szCs w:val="24"/>
        </w:rPr>
        <w:t xml:space="preserve">Den Kaffee durch ein Sieb in eine flache Metall- oder Plastikschale gießen und ins Gefrierfach stellen. Nach ca. 20 Minuten mit einer Gabel durchrühren und die Eiskristalle vom Rand zur Mitte schieben. Diesen Vorgang im Zeitraum von 2 Stunden ca. alle 20 Minuten wiederholen, bis die ganze Flüssigkeit zu Eiskristallen gefroren ist. </w:t>
      </w:r>
    </w:p>
    <w:p w14:paraId="1B1646A6" w14:textId="77777777" w:rsidR="009144DE" w:rsidRDefault="009144DE" w:rsidP="00B40E8C">
      <w:pPr>
        <w:pStyle w:val="ListParagraph"/>
        <w:numPr>
          <w:ilvl w:val="0"/>
          <w:numId w:val="922"/>
        </w:numPr>
        <w:spacing w:after="120"/>
        <w:ind w:left="714" w:hanging="357"/>
        <w:contextualSpacing w:val="0"/>
        <w:jc w:val="both"/>
        <w:rPr>
          <w:sz w:val="24"/>
          <w:szCs w:val="24"/>
        </w:rPr>
      </w:pPr>
      <w:r w:rsidRPr="00630C11">
        <w:rPr>
          <w:sz w:val="24"/>
          <w:szCs w:val="24"/>
        </w:rPr>
        <w:t>Die Granita in 4 hohe, gekühlte Gläser füllen, jeweils einen Klecks Crème double darauf geben, nach Belieben Kaffeelikör darüber träufeln und mit Schoko-Mokka-Bohnen bestreuen.</w:t>
      </w:r>
    </w:p>
    <w:p w14:paraId="40A0FFFC" w14:textId="77777777" w:rsidR="009144DE" w:rsidRDefault="009144DE" w:rsidP="009144DE">
      <w:pPr>
        <w:rPr>
          <w:sz w:val="24"/>
          <w:szCs w:val="24"/>
        </w:rPr>
      </w:pPr>
      <w:r>
        <w:rPr>
          <w:sz w:val="24"/>
          <w:szCs w:val="24"/>
        </w:rPr>
        <w:br w:type="page"/>
      </w:r>
    </w:p>
    <w:p w14:paraId="7B892A6E" w14:textId="610313AA" w:rsidR="009144DE" w:rsidRDefault="009144DE" w:rsidP="0017078B">
      <w:pPr>
        <w:pStyle w:val="Heading2"/>
        <w:spacing w:after="240"/>
      </w:pPr>
      <w:r w:rsidRPr="0064314A">
        <w:lastRenderedPageBreak/>
        <w:t>Tiramisu</w:t>
      </w:r>
      <w:r w:rsidR="0063099A">
        <w:rPr>
          <w:rStyle w:val="FootnoteReference"/>
        </w:rPr>
        <w:footnoteReference w:id="1445"/>
      </w:r>
      <w:r w:rsidRPr="0064314A">
        <w:t xml:space="preserve"> </w:t>
      </w:r>
    </w:p>
    <w:p w14:paraId="582DAD87" w14:textId="3B373D9B" w:rsidR="009144DE" w:rsidRDefault="009144DE" w:rsidP="009144DE">
      <w:pPr>
        <w:rPr>
          <w:sz w:val="24"/>
          <w:szCs w:val="24"/>
        </w:rPr>
      </w:pPr>
      <w:r w:rsidRPr="0017078B">
        <w:rPr>
          <w:sz w:val="24"/>
          <w:szCs w:val="24"/>
          <w:u w:val="single"/>
        </w:rPr>
        <w:t>Zutaten</w:t>
      </w:r>
      <w:r>
        <w:rPr>
          <w:sz w:val="24"/>
          <w:szCs w:val="24"/>
        </w:rPr>
        <w:t xml:space="preserve"> </w:t>
      </w:r>
      <w:r w:rsidR="0017078B">
        <w:rPr>
          <w:sz w:val="24"/>
          <w:szCs w:val="24"/>
        </w:rPr>
        <w:t>(</w:t>
      </w:r>
      <w:r>
        <w:rPr>
          <w:sz w:val="24"/>
          <w:szCs w:val="24"/>
        </w:rPr>
        <w:t>für 6 Portionen</w:t>
      </w:r>
      <w:r w:rsidR="0017078B">
        <w:rPr>
          <w:sz w:val="24"/>
          <w:szCs w:val="24"/>
        </w:rPr>
        <w:t>):</w:t>
      </w:r>
    </w:p>
    <w:p w14:paraId="6B66FFB6" w14:textId="77777777" w:rsidR="009144DE" w:rsidRDefault="009144DE" w:rsidP="009144DE">
      <w:pPr>
        <w:rPr>
          <w:sz w:val="24"/>
          <w:szCs w:val="24"/>
        </w:rPr>
      </w:pPr>
      <w:r>
        <w:rPr>
          <w:sz w:val="24"/>
          <w:szCs w:val="24"/>
        </w:rPr>
        <w:t>250 ml kalter Espresso</w:t>
      </w:r>
    </w:p>
    <w:p w14:paraId="696CE9FE" w14:textId="77777777" w:rsidR="009144DE" w:rsidRDefault="009144DE" w:rsidP="009144DE">
      <w:pPr>
        <w:rPr>
          <w:sz w:val="24"/>
          <w:szCs w:val="24"/>
        </w:rPr>
      </w:pPr>
      <w:r>
        <w:rPr>
          <w:sz w:val="24"/>
          <w:szCs w:val="24"/>
        </w:rPr>
        <w:t>6 EL Amaretto-Likör</w:t>
      </w:r>
    </w:p>
    <w:p w14:paraId="12599F4D" w14:textId="77777777" w:rsidR="009144DE" w:rsidRDefault="009144DE" w:rsidP="009144DE">
      <w:pPr>
        <w:rPr>
          <w:sz w:val="24"/>
          <w:szCs w:val="24"/>
        </w:rPr>
      </w:pPr>
      <w:r>
        <w:rPr>
          <w:sz w:val="24"/>
          <w:szCs w:val="24"/>
        </w:rPr>
        <w:t>4 frische Eigelb</w:t>
      </w:r>
    </w:p>
    <w:p w14:paraId="13410147" w14:textId="77777777" w:rsidR="009144DE" w:rsidRDefault="009144DE" w:rsidP="009144DE">
      <w:pPr>
        <w:rPr>
          <w:sz w:val="24"/>
          <w:szCs w:val="24"/>
        </w:rPr>
      </w:pPr>
      <w:r>
        <w:rPr>
          <w:sz w:val="24"/>
          <w:szCs w:val="24"/>
        </w:rPr>
        <w:t>50 g Zucker</w:t>
      </w:r>
    </w:p>
    <w:p w14:paraId="3FDAAC07" w14:textId="77777777" w:rsidR="009144DE" w:rsidRDefault="009144DE" w:rsidP="009144DE">
      <w:pPr>
        <w:rPr>
          <w:sz w:val="24"/>
          <w:szCs w:val="24"/>
        </w:rPr>
      </w:pPr>
      <w:r>
        <w:rPr>
          <w:sz w:val="24"/>
          <w:szCs w:val="24"/>
        </w:rPr>
        <w:t>500 g Mascarpone</w:t>
      </w:r>
    </w:p>
    <w:p w14:paraId="43065AF7" w14:textId="77777777" w:rsidR="009144DE" w:rsidRDefault="009144DE" w:rsidP="009144DE">
      <w:pPr>
        <w:rPr>
          <w:sz w:val="24"/>
          <w:szCs w:val="24"/>
        </w:rPr>
      </w:pPr>
      <w:r>
        <w:rPr>
          <w:sz w:val="24"/>
          <w:szCs w:val="24"/>
        </w:rPr>
        <w:t>200 g Löffelbiskuits</w:t>
      </w:r>
    </w:p>
    <w:p w14:paraId="65DC8813" w14:textId="77777777" w:rsidR="009144DE" w:rsidRDefault="009144DE" w:rsidP="009144DE">
      <w:pPr>
        <w:rPr>
          <w:sz w:val="24"/>
          <w:szCs w:val="24"/>
        </w:rPr>
      </w:pPr>
      <w:r>
        <w:rPr>
          <w:sz w:val="24"/>
          <w:szCs w:val="24"/>
        </w:rPr>
        <w:t>Kakaopulver zum Bestäuben</w:t>
      </w:r>
    </w:p>
    <w:p w14:paraId="585D32A4" w14:textId="77777777" w:rsidR="009144DE" w:rsidRDefault="009144DE" w:rsidP="009144DE">
      <w:pPr>
        <w:rPr>
          <w:sz w:val="24"/>
          <w:szCs w:val="24"/>
        </w:rPr>
      </w:pPr>
    </w:p>
    <w:p w14:paraId="0A6CB372" w14:textId="77777777" w:rsidR="009144DE" w:rsidRDefault="009144DE" w:rsidP="009144DE">
      <w:pPr>
        <w:rPr>
          <w:sz w:val="24"/>
          <w:szCs w:val="24"/>
        </w:rPr>
      </w:pPr>
      <w:r>
        <w:rPr>
          <w:sz w:val="24"/>
          <w:szCs w:val="24"/>
        </w:rPr>
        <w:t>Zubereitungszeit: 20 Minuten plus Kühlzeit 5 Stunden</w:t>
      </w:r>
    </w:p>
    <w:p w14:paraId="5B9521FE" w14:textId="77777777" w:rsidR="009144DE" w:rsidRPr="004770C7" w:rsidRDefault="009144DE" w:rsidP="00B40E8C">
      <w:pPr>
        <w:pStyle w:val="ListParagraph"/>
        <w:numPr>
          <w:ilvl w:val="0"/>
          <w:numId w:val="923"/>
        </w:numPr>
        <w:spacing w:after="120"/>
        <w:ind w:left="714" w:hanging="357"/>
        <w:contextualSpacing w:val="0"/>
        <w:jc w:val="both"/>
        <w:rPr>
          <w:sz w:val="24"/>
          <w:szCs w:val="24"/>
        </w:rPr>
      </w:pPr>
      <w:r w:rsidRPr="004770C7">
        <w:rPr>
          <w:sz w:val="24"/>
          <w:szCs w:val="24"/>
        </w:rPr>
        <w:t>Den Espresso mit dem Amaretto mischen. Die Eigelbe und den Zucker mit dem Schneebesen cremig aufschlagen, bis die Masse hellgelb und dick ist. Den Mascarpone löffelweise unterrühren.</w:t>
      </w:r>
    </w:p>
    <w:p w14:paraId="0345F487" w14:textId="77777777" w:rsidR="009144DE" w:rsidRPr="004770C7" w:rsidRDefault="009144DE" w:rsidP="00B40E8C">
      <w:pPr>
        <w:pStyle w:val="ListParagraph"/>
        <w:numPr>
          <w:ilvl w:val="0"/>
          <w:numId w:val="923"/>
        </w:numPr>
        <w:spacing w:after="120"/>
        <w:ind w:left="714" w:hanging="357"/>
        <w:contextualSpacing w:val="0"/>
        <w:jc w:val="both"/>
        <w:rPr>
          <w:sz w:val="24"/>
          <w:szCs w:val="24"/>
        </w:rPr>
      </w:pPr>
      <w:r w:rsidRPr="004770C7">
        <w:rPr>
          <w:sz w:val="24"/>
          <w:szCs w:val="24"/>
        </w:rPr>
        <w:t>Eine rechteckige Form mit der Hälfte der Löffelbiskuits auslegen und mit der Hälfte der Espresso-Amaretto-Mischung tränken. Die Hälfte der Mascarponecreme darauf geben und glattstreichen. Restliche</w:t>
      </w:r>
      <w:r>
        <w:rPr>
          <w:sz w:val="24"/>
          <w:szCs w:val="24"/>
        </w:rPr>
        <w:t xml:space="preserve"> </w:t>
      </w:r>
      <w:r w:rsidRPr="004770C7">
        <w:rPr>
          <w:sz w:val="24"/>
          <w:szCs w:val="24"/>
        </w:rPr>
        <w:t>Löffelbiskuits darauflegen, mit restlicher Kaffeemischung tränken und restliche Mascarponecreme darauf glatt streichen.</w:t>
      </w:r>
    </w:p>
    <w:p w14:paraId="2DC29E0F" w14:textId="77777777" w:rsidR="009144DE" w:rsidRPr="004770C7" w:rsidRDefault="009144DE" w:rsidP="00B40E8C">
      <w:pPr>
        <w:pStyle w:val="ListParagraph"/>
        <w:numPr>
          <w:ilvl w:val="0"/>
          <w:numId w:val="923"/>
        </w:numPr>
        <w:spacing w:after="120"/>
        <w:ind w:left="714" w:hanging="357"/>
        <w:contextualSpacing w:val="0"/>
        <w:jc w:val="both"/>
        <w:rPr>
          <w:sz w:val="24"/>
          <w:szCs w:val="24"/>
        </w:rPr>
      </w:pPr>
      <w:r w:rsidRPr="004770C7">
        <w:rPr>
          <w:sz w:val="24"/>
          <w:szCs w:val="24"/>
        </w:rPr>
        <w:t>Zugedeckt für 4-5 Stunden in den Kühlschrank stellen. Vor dem Servieren (dick) mit Kakaopulver bestreuen.</w:t>
      </w:r>
    </w:p>
    <w:p w14:paraId="1E367614" w14:textId="77777777" w:rsidR="009144DE" w:rsidRDefault="009144DE" w:rsidP="009144DE">
      <w:pPr>
        <w:jc w:val="both"/>
        <w:rPr>
          <w:sz w:val="24"/>
          <w:szCs w:val="24"/>
        </w:rPr>
      </w:pPr>
    </w:p>
    <w:p w14:paraId="2A5C9277" w14:textId="77777777" w:rsidR="009144DE" w:rsidRDefault="009144DE" w:rsidP="009144DE">
      <w:pPr>
        <w:ind w:left="1416" w:hanging="1416"/>
        <w:jc w:val="both"/>
        <w:rPr>
          <w:sz w:val="24"/>
          <w:szCs w:val="24"/>
        </w:rPr>
      </w:pPr>
      <w:r>
        <w:rPr>
          <w:sz w:val="24"/>
          <w:szCs w:val="24"/>
        </w:rPr>
        <w:t>Warnung:</w:t>
      </w:r>
      <w:r>
        <w:rPr>
          <w:sz w:val="24"/>
          <w:szCs w:val="24"/>
        </w:rPr>
        <w:tab/>
        <w:t>Unbedingt ganz frische Eier verwenden und noch am selben Tag verzehren. Salmonellengefahr!!!! Man kann übrigens auch auf Eier verzichten: Dann anstelle der Eier 150 g Naturjoghurt und 1/8 l Eierlikör mit dem Mascarpone glattrühren.</w:t>
      </w:r>
    </w:p>
    <w:p w14:paraId="61655E9A" w14:textId="77777777" w:rsidR="00DB2C3B" w:rsidRDefault="00DB2C3B">
      <w:pPr>
        <w:rPr>
          <w:sz w:val="24"/>
          <w:szCs w:val="24"/>
        </w:rPr>
      </w:pPr>
      <w:r>
        <w:rPr>
          <w:sz w:val="24"/>
          <w:szCs w:val="24"/>
        </w:rPr>
        <w:br w:type="page"/>
      </w:r>
    </w:p>
    <w:p w14:paraId="402D8475" w14:textId="7D4956FD" w:rsidR="00DB2C3B" w:rsidRDefault="00DB2C3B" w:rsidP="005B2E3E">
      <w:pPr>
        <w:pStyle w:val="Heading2"/>
        <w:spacing w:after="240"/>
      </w:pPr>
      <w:r>
        <w:lastRenderedPageBreak/>
        <w:t>Tiramisu</w:t>
      </w:r>
      <w:r w:rsidR="005A0D68">
        <w:rPr>
          <w:rStyle w:val="FootnoteReference"/>
        </w:rPr>
        <w:footnoteReference w:id="1446"/>
      </w:r>
    </w:p>
    <w:p w14:paraId="73349EF9" w14:textId="66AECF60" w:rsidR="00DB2C3B" w:rsidRDefault="00DB2C3B" w:rsidP="009144DE">
      <w:pPr>
        <w:rPr>
          <w:sz w:val="24"/>
          <w:szCs w:val="24"/>
        </w:rPr>
      </w:pPr>
      <w:r w:rsidRPr="005B2E3E">
        <w:rPr>
          <w:sz w:val="24"/>
          <w:szCs w:val="24"/>
          <w:u w:val="single"/>
        </w:rPr>
        <w:t>Zutaten</w:t>
      </w:r>
      <w:r>
        <w:rPr>
          <w:sz w:val="24"/>
          <w:szCs w:val="24"/>
        </w:rPr>
        <w:t xml:space="preserve"> </w:t>
      </w:r>
      <w:r w:rsidR="005B2E3E">
        <w:rPr>
          <w:sz w:val="24"/>
          <w:szCs w:val="24"/>
        </w:rPr>
        <w:t>(</w:t>
      </w:r>
      <w:r>
        <w:rPr>
          <w:sz w:val="24"/>
          <w:szCs w:val="24"/>
        </w:rPr>
        <w:t>für 8 Portionen</w:t>
      </w:r>
      <w:r w:rsidR="005B2E3E">
        <w:rPr>
          <w:sz w:val="24"/>
          <w:szCs w:val="24"/>
        </w:rPr>
        <w:t>):</w:t>
      </w:r>
    </w:p>
    <w:p w14:paraId="5A06BEDD" w14:textId="77777777" w:rsidR="00DB2C3B" w:rsidRDefault="00DB2C3B" w:rsidP="009144DE">
      <w:pPr>
        <w:rPr>
          <w:sz w:val="24"/>
          <w:szCs w:val="24"/>
        </w:rPr>
      </w:pPr>
      <w:r>
        <w:rPr>
          <w:sz w:val="24"/>
          <w:szCs w:val="24"/>
        </w:rPr>
        <w:t>4 Eigelb</w:t>
      </w:r>
    </w:p>
    <w:p w14:paraId="1A671C50" w14:textId="77777777" w:rsidR="00DB2C3B" w:rsidRDefault="00DB2C3B" w:rsidP="009144DE">
      <w:pPr>
        <w:rPr>
          <w:sz w:val="24"/>
          <w:szCs w:val="24"/>
        </w:rPr>
      </w:pPr>
      <w:r>
        <w:rPr>
          <w:sz w:val="24"/>
          <w:szCs w:val="24"/>
        </w:rPr>
        <w:t>4 EL Zucker</w:t>
      </w:r>
    </w:p>
    <w:p w14:paraId="6BC4F98A" w14:textId="77777777" w:rsidR="00C4312E" w:rsidRDefault="00DB2C3B" w:rsidP="009144DE">
      <w:pPr>
        <w:rPr>
          <w:sz w:val="24"/>
          <w:szCs w:val="24"/>
        </w:rPr>
      </w:pPr>
      <w:r>
        <w:rPr>
          <w:sz w:val="24"/>
          <w:szCs w:val="24"/>
        </w:rPr>
        <w:t>500 g Mascarpone</w:t>
      </w:r>
    </w:p>
    <w:p w14:paraId="32A21BD1" w14:textId="77777777" w:rsidR="00C4312E" w:rsidRDefault="00C4312E" w:rsidP="009144DE">
      <w:pPr>
        <w:rPr>
          <w:sz w:val="24"/>
          <w:szCs w:val="24"/>
        </w:rPr>
      </w:pPr>
      <w:r>
        <w:rPr>
          <w:sz w:val="24"/>
          <w:szCs w:val="24"/>
        </w:rPr>
        <w:t>1 TL abgeriebene Zitronenschale</w:t>
      </w:r>
    </w:p>
    <w:p w14:paraId="31CB680B" w14:textId="7A43E0F7" w:rsidR="00C4312E" w:rsidRDefault="00C4312E" w:rsidP="009144DE">
      <w:pPr>
        <w:rPr>
          <w:sz w:val="24"/>
          <w:szCs w:val="24"/>
        </w:rPr>
      </w:pPr>
      <w:r>
        <w:rPr>
          <w:sz w:val="24"/>
          <w:szCs w:val="24"/>
        </w:rPr>
        <w:t>2 kleine Tässchen kalter Espresso</w:t>
      </w:r>
    </w:p>
    <w:p w14:paraId="263EC524" w14:textId="77777777" w:rsidR="00C4312E" w:rsidRDefault="00C4312E" w:rsidP="009144DE">
      <w:pPr>
        <w:rPr>
          <w:sz w:val="24"/>
          <w:szCs w:val="24"/>
        </w:rPr>
      </w:pPr>
      <w:r>
        <w:rPr>
          <w:sz w:val="24"/>
          <w:szCs w:val="24"/>
        </w:rPr>
        <w:t>2 cl Weinbrand</w:t>
      </w:r>
    </w:p>
    <w:p w14:paraId="5AD56913" w14:textId="77777777" w:rsidR="005B2E3E" w:rsidRDefault="00C4312E" w:rsidP="009144DE">
      <w:pPr>
        <w:rPr>
          <w:sz w:val="24"/>
          <w:szCs w:val="24"/>
        </w:rPr>
      </w:pPr>
      <w:r>
        <w:rPr>
          <w:sz w:val="24"/>
          <w:szCs w:val="24"/>
        </w:rPr>
        <w:t>2 cl Amaretto</w:t>
      </w:r>
    </w:p>
    <w:p w14:paraId="21C54E9F" w14:textId="77777777" w:rsidR="005B2E3E" w:rsidRDefault="005B2E3E" w:rsidP="009144DE">
      <w:pPr>
        <w:rPr>
          <w:sz w:val="24"/>
          <w:szCs w:val="24"/>
        </w:rPr>
      </w:pPr>
      <w:r>
        <w:rPr>
          <w:sz w:val="24"/>
          <w:szCs w:val="24"/>
        </w:rPr>
        <w:t>150 g Löffelbiskuits</w:t>
      </w:r>
    </w:p>
    <w:p w14:paraId="39A40748" w14:textId="77777777" w:rsidR="005B2E3E" w:rsidRDefault="005B2E3E" w:rsidP="009144DE">
      <w:pPr>
        <w:rPr>
          <w:sz w:val="24"/>
          <w:szCs w:val="24"/>
        </w:rPr>
      </w:pPr>
      <w:r>
        <w:rPr>
          <w:sz w:val="24"/>
          <w:szCs w:val="24"/>
        </w:rPr>
        <w:t>2 EL Kakaopulver ohne Zucker</w:t>
      </w:r>
    </w:p>
    <w:p w14:paraId="086B8443" w14:textId="77777777" w:rsidR="005B2E3E" w:rsidRDefault="005B2E3E" w:rsidP="009144DE">
      <w:pPr>
        <w:rPr>
          <w:sz w:val="24"/>
          <w:szCs w:val="24"/>
        </w:rPr>
      </w:pPr>
    </w:p>
    <w:p w14:paraId="71D5F520" w14:textId="77777777" w:rsidR="005B2E3E" w:rsidRDefault="005B2E3E" w:rsidP="009144DE">
      <w:pPr>
        <w:rPr>
          <w:sz w:val="24"/>
          <w:szCs w:val="24"/>
        </w:rPr>
      </w:pPr>
      <w:r>
        <w:rPr>
          <w:sz w:val="24"/>
          <w:szCs w:val="24"/>
        </w:rPr>
        <w:t>Zubereitungszeit:</w:t>
      </w:r>
      <w:r>
        <w:rPr>
          <w:sz w:val="24"/>
          <w:szCs w:val="24"/>
        </w:rPr>
        <w:tab/>
        <w:t>25 Minuten plus 4 Stunden Kühlzeit</w:t>
      </w:r>
    </w:p>
    <w:p w14:paraId="386EA663" w14:textId="77777777" w:rsidR="005B2E3E" w:rsidRPr="005B2E3E" w:rsidRDefault="005B2E3E" w:rsidP="00B40E8C">
      <w:pPr>
        <w:pStyle w:val="ListParagraph"/>
        <w:numPr>
          <w:ilvl w:val="0"/>
          <w:numId w:val="1862"/>
        </w:numPr>
        <w:spacing w:after="120"/>
        <w:ind w:left="714" w:hanging="357"/>
        <w:contextualSpacing w:val="0"/>
        <w:jc w:val="both"/>
        <w:rPr>
          <w:sz w:val="24"/>
          <w:szCs w:val="24"/>
        </w:rPr>
      </w:pPr>
      <w:r w:rsidRPr="005B2E3E">
        <w:rPr>
          <w:sz w:val="24"/>
          <w:szCs w:val="24"/>
        </w:rPr>
        <w:t>Die 4 Eigelb und den Zucker mit dem Handrührgerät auf höchster Stufe schaumig schlagen. Löffelweise Mascarpone unterrühren, mit der abgeriebenen Zitronenschale würzen.</w:t>
      </w:r>
    </w:p>
    <w:p w14:paraId="2B506443" w14:textId="77777777" w:rsidR="005B2E3E" w:rsidRPr="005B2E3E" w:rsidRDefault="005B2E3E" w:rsidP="00B40E8C">
      <w:pPr>
        <w:pStyle w:val="ListParagraph"/>
        <w:numPr>
          <w:ilvl w:val="0"/>
          <w:numId w:val="1862"/>
        </w:numPr>
        <w:spacing w:after="120"/>
        <w:ind w:left="714" w:hanging="357"/>
        <w:contextualSpacing w:val="0"/>
        <w:jc w:val="both"/>
        <w:rPr>
          <w:sz w:val="24"/>
          <w:szCs w:val="24"/>
        </w:rPr>
      </w:pPr>
      <w:r w:rsidRPr="005B2E3E">
        <w:rPr>
          <w:sz w:val="24"/>
          <w:szCs w:val="24"/>
        </w:rPr>
        <w:t>Den kalten Espresso mit dem Weinbrand und dem Amaretto mischen. Die Hälfte der Löffelbiskuits nacheinander kurz in diese Mischung tauchen, auf dem Boden einer flachen Form verteilen.</w:t>
      </w:r>
    </w:p>
    <w:p w14:paraId="2D9252C7" w14:textId="00ADB015" w:rsidR="005B2E3E" w:rsidRPr="005B2E3E" w:rsidRDefault="005B2E3E" w:rsidP="00B40E8C">
      <w:pPr>
        <w:pStyle w:val="ListParagraph"/>
        <w:numPr>
          <w:ilvl w:val="0"/>
          <w:numId w:val="1862"/>
        </w:numPr>
        <w:spacing w:after="120"/>
        <w:ind w:left="714" w:hanging="357"/>
        <w:contextualSpacing w:val="0"/>
        <w:jc w:val="both"/>
        <w:rPr>
          <w:sz w:val="24"/>
          <w:szCs w:val="24"/>
        </w:rPr>
      </w:pPr>
      <w:r w:rsidRPr="005B2E3E">
        <w:rPr>
          <w:sz w:val="24"/>
          <w:szCs w:val="24"/>
        </w:rPr>
        <w:t>Die Hälfte der Mascarpone einfüllen und glattstreichen. Die übrige</w:t>
      </w:r>
      <w:r>
        <w:rPr>
          <w:sz w:val="24"/>
          <w:szCs w:val="24"/>
        </w:rPr>
        <w:t>n</w:t>
      </w:r>
      <w:r w:rsidRPr="005B2E3E">
        <w:rPr>
          <w:sz w:val="24"/>
          <w:szCs w:val="24"/>
        </w:rPr>
        <w:t xml:space="preserve"> Biskuits ebenfalls kurz in die Espressomischung tauchen, auf der Creme verteilen und die restliche Creme einfüllen.</w:t>
      </w:r>
    </w:p>
    <w:p w14:paraId="3C6BB7B9" w14:textId="14B97613" w:rsidR="009144DE" w:rsidRPr="005B2E3E" w:rsidRDefault="005B2E3E" w:rsidP="00B40E8C">
      <w:pPr>
        <w:pStyle w:val="ListParagraph"/>
        <w:numPr>
          <w:ilvl w:val="0"/>
          <w:numId w:val="1862"/>
        </w:numPr>
        <w:spacing w:after="120"/>
        <w:ind w:left="714" w:hanging="357"/>
        <w:contextualSpacing w:val="0"/>
        <w:jc w:val="both"/>
        <w:rPr>
          <w:sz w:val="24"/>
          <w:szCs w:val="24"/>
        </w:rPr>
      </w:pPr>
      <w:r w:rsidRPr="005B2E3E">
        <w:rPr>
          <w:sz w:val="24"/>
          <w:szCs w:val="24"/>
        </w:rPr>
        <w:t>Zugedeckt im Kühlschrank etwa 4 Stunden gut durchziehen lassen. Vorm Servieren gleichmäßig mit dem Kakaopulver bestäuben.</w:t>
      </w:r>
      <w:r w:rsidR="009144DE" w:rsidRPr="005B2E3E">
        <w:rPr>
          <w:sz w:val="24"/>
          <w:szCs w:val="24"/>
        </w:rPr>
        <w:br w:type="page"/>
      </w:r>
    </w:p>
    <w:p w14:paraId="3AB6CBAE" w14:textId="3B75076E" w:rsidR="009144DE" w:rsidRDefault="009144DE" w:rsidP="0017078B">
      <w:pPr>
        <w:pStyle w:val="Heading2"/>
        <w:spacing w:after="240"/>
      </w:pPr>
      <w:r>
        <w:lastRenderedPageBreak/>
        <w:t>Gefüllte Dampfnudeln</w:t>
      </w:r>
      <w:r w:rsidR="00BA74C6">
        <w:rPr>
          <w:rStyle w:val="FootnoteReference"/>
        </w:rPr>
        <w:footnoteReference w:id="1447"/>
      </w:r>
      <w:r>
        <w:t xml:space="preserve"> </w:t>
      </w:r>
    </w:p>
    <w:p w14:paraId="11B099C5" w14:textId="74D3A73B" w:rsidR="009144DE" w:rsidRDefault="009144DE" w:rsidP="009144DE">
      <w:pPr>
        <w:rPr>
          <w:sz w:val="24"/>
          <w:szCs w:val="24"/>
        </w:rPr>
      </w:pPr>
      <w:r w:rsidRPr="0017078B">
        <w:rPr>
          <w:sz w:val="24"/>
          <w:szCs w:val="24"/>
          <w:u w:val="single"/>
        </w:rPr>
        <w:t>Zutaten</w:t>
      </w:r>
      <w:r>
        <w:rPr>
          <w:sz w:val="24"/>
          <w:szCs w:val="24"/>
        </w:rPr>
        <w:t xml:space="preserve"> </w:t>
      </w:r>
      <w:r w:rsidR="0017078B">
        <w:rPr>
          <w:sz w:val="24"/>
          <w:szCs w:val="24"/>
        </w:rPr>
        <w:t>(</w:t>
      </w:r>
      <w:r>
        <w:rPr>
          <w:sz w:val="24"/>
          <w:szCs w:val="24"/>
        </w:rPr>
        <w:t>für 12 Stück</w:t>
      </w:r>
      <w:r w:rsidR="0017078B">
        <w:rPr>
          <w:sz w:val="24"/>
          <w:szCs w:val="24"/>
        </w:rPr>
        <w:t>)</w:t>
      </w:r>
    </w:p>
    <w:p w14:paraId="3F07DFF3" w14:textId="2F5C2F00" w:rsidR="009144DE" w:rsidRPr="0017078B" w:rsidRDefault="009144DE" w:rsidP="009144DE">
      <w:pPr>
        <w:rPr>
          <w:i/>
          <w:iCs/>
          <w:sz w:val="24"/>
          <w:szCs w:val="24"/>
        </w:rPr>
      </w:pPr>
      <w:r w:rsidRPr="0017078B">
        <w:rPr>
          <w:i/>
          <w:iCs/>
          <w:sz w:val="24"/>
          <w:szCs w:val="24"/>
        </w:rPr>
        <w:t xml:space="preserve">Für den </w:t>
      </w:r>
      <w:r w:rsidR="0017078B" w:rsidRPr="0017078B">
        <w:rPr>
          <w:i/>
          <w:iCs/>
          <w:sz w:val="24"/>
          <w:szCs w:val="24"/>
        </w:rPr>
        <w:t>T</w:t>
      </w:r>
      <w:r w:rsidRPr="0017078B">
        <w:rPr>
          <w:i/>
          <w:iCs/>
          <w:sz w:val="24"/>
          <w:szCs w:val="24"/>
        </w:rPr>
        <w:t>eig</w:t>
      </w:r>
      <w:r w:rsidR="0017078B">
        <w:rPr>
          <w:i/>
          <w:iCs/>
          <w:sz w:val="24"/>
          <w:szCs w:val="24"/>
        </w:rPr>
        <w:t>:</w:t>
      </w:r>
    </w:p>
    <w:p w14:paraId="2C274EC3" w14:textId="77777777" w:rsidR="009144DE" w:rsidRDefault="009144DE" w:rsidP="009144DE">
      <w:pPr>
        <w:rPr>
          <w:sz w:val="24"/>
          <w:szCs w:val="24"/>
        </w:rPr>
      </w:pPr>
      <w:r>
        <w:rPr>
          <w:sz w:val="24"/>
          <w:szCs w:val="24"/>
        </w:rPr>
        <w:t>250 ml Milch</w:t>
      </w:r>
    </w:p>
    <w:p w14:paraId="7B054E60" w14:textId="77777777" w:rsidR="009144DE" w:rsidRDefault="009144DE" w:rsidP="009144DE">
      <w:pPr>
        <w:rPr>
          <w:sz w:val="24"/>
          <w:szCs w:val="24"/>
        </w:rPr>
      </w:pPr>
      <w:r>
        <w:rPr>
          <w:sz w:val="24"/>
          <w:szCs w:val="24"/>
        </w:rPr>
        <w:t>1 Würfel Hefe</w:t>
      </w:r>
    </w:p>
    <w:p w14:paraId="159CBA47" w14:textId="77777777" w:rsidR="009144DE" w:rsidRDefault="009144DE" w:rsidP="009144DE">
      <w:pPr>
        <w:rPr>
          <w:sz w:val="24"/>
          <w:szCs w:val="24"/>
        </w:rPr>
      </w:pPr>
      <w:r>
        <w:rPr>
          <w:sz w:val="24"/>
          <w:szCs w:val="24"/>
        </w:rPr>
        <w:t>100 g Zucker</w:t>
      </w:r>
    </w:p>
    <w:p w14:paraId="38A303F2" w14:textId="77777777" w:rsidR="009144DE" w:rsidRDefault="009144DE" w:rsidP="009144DE">
      <w:pPr>
        <w:rPr>
          <w:sz w:val="24"/>
          <w:szCs w:val="24"/>
        </w:rPr>
      </w:pPr>
      <w:r>
        <w:rPr>
          <w:sz w:val="24"/>
          <w:szCs w:val="24"/>
        </w:rPr>
        <w:t>500 g Mehl</w:t>
      </w:r>
    </w:p>
    <w:p w14:paraId="60DB1FB2" w14:textId="77777777" w:rsidR="009144DE" w:rsidRDefault="009144DE" w:rsidP="009144DE">
      <w:pPr>
        <w:rPr>
          <w:sz w:val="24"/>
          <w:szCs w:val="24"/>
        </w:rPr>
      </w:pPr>
      <w:r>
        <w:rPr>
          <w:sz w:val="24"/>
          <w:szCs w:val="24"/>
        </w:rPr>
        <w:t>1 Prise Salz</w:t>
      </w:r>
    </w:p>
    <w:p w14:paraId="515BE620" w14:textId="77777777" w:rsidR="009144DE" w:rsidRDefault="009144DE" w:rsidP="009144DE">
      <w:pPr>
        <w:rPr>
          <w:sz w:val="24"/>
          <w:szCs w:val="24"/>
        </w:rPr>
      </w:pPr>
      <w:r>
        <w:rPr>
          <w:sz w:val="24"/>
          <w:szCs w:val="24"/>
        </w:rPr>
        <w:t>Abgerieben Schale einer ungespritzten Zitrone</w:t>
      </w:r>
    </w:p>
    <w:p w14:paraId="4D983A22" w14:textId="77777777" w:rsidR="009144DE" w:rsidRDefault="009144DE" w:rsidP="009144DE">
      <w:pPr>
        <w:rPr>
          <w:sz w:val="24"/>
          <w:szCs w:val="24"/>
        </w:rPr>
      </w:pPr>
      <w:r>
        <w:rPr>
          <w:sz w:val="24"/>
          <w:szCs w:val="24"/>
        </w:rPr>
        <w:t>50 g Butter</w:t>
      </w:r>
    </w:p>
    <w:p w14:paraId="63FB0264" w14:textId="77777777" w:rsidR="009144DE" w:rsidRDefault="009144DE" w:rsidP="009144DE">
      <w:pPr>
        <w:rPr>
          <w:sz w:val="24"/>
          <w:szCs w:val="24"/>
        </w:rPr>
      </w:pPr>
    </w:p>
    <w:p w14:paraId="2F97A094" w14:textId="77777777" w:rsidR="009144DE" w:rsidRPr="0017078B" w:rsidRDefault="009144DE" w:rsidP="009144DE">
      <w:pPr>
        <w:rPr>
          <w:i/>
          <w:iCs/>
          <w:sz w:val="24"/>
          <w:szCs w:val="24"/>
        </w:rPr>
      </w:pPr>
      <w:r w:rsidRPr="0017078B">
        <w:rPr>
          <w:i/>
          <w:iCs/>
          <w:sz w:val="24"/>
          <w:szCs w:val="24"/>
        </w:rPr>
        <w:t>Außerdem:</w:t>
      </w:r>
    </w:p>
    <w:p w14:paraId="66F816F8" w14:textId="77777777" w:rsidR="009144DE" w:rsidRDefault="009144DE" w:rsidP="009144DE">
      <w:pPr>
        <w:rPr>
          <w:sz w:val="24"/>
          <w:szCs w:val="24"/>
        </w:rPr>
      </w:pPr>
      <w:r>
        <w:rPr>
          <w:sz w:val="24"/>
          <w:szCs w:val="24"/>
        </w:rPr>
        <w:t>12 kleine Aprikosen</w:t>
      </w:r>
    </w:p>
    <w:p w14:paraId="569613B1" w14:textId="77777777" w:rsidR="009144DE" w:rsidRDefault="009144DE" w:rsidP="009144DE">
      <w:pPr>
        <w:rPr>
          <w:sz w:val="24"/>
          <w:szCs w:val="24"/>
        </w:rPr>
      </w:pPr>
      <w:r>
        <w:rPr>
          <w:sz w:val="24"/>
          <w:szCs w:val="24"/>
        </w:rPr>
        <w:t>250 ml Milch</w:t>
      </w:r>
    </w:p>
    <w:p w14:paraId="567E40D8" w14:textId="77777777" w:rsidR="009144DE" w:rsidRDefault="009144DE" w:rsidP="009144DE">
      <w:pPr>
        <w:rPr>
          <w:sz w:val="24"/>
          <w:szCs w:val="24"/>
        </w:rPr>
      </w:pPr>
      <w:r>
        <w:rPr>
          <w:sz w:val="24"/>
          <w:szCs w:val="24"/>
        </w:rPr>
        <w:t>25 g Zucker</w:t>
      </w:r>
    </w:p>
    <w:p w14:paraId="448A8C9D" w14:textId="77777777" w:rsidR="009144DE" w:rsidRDefault="009144DE" w:rsidP="009144DE">
      <w:pPr>
        <w:rPr>
          <w:sz w:val="24"/>
          <w:szCs w:val="24"/>
        </w:rPr>
      </w:pPr>
      <w:r>
        <w:rPr>
          <w:sz w:val="24"/>
          <w:szCs w:val="24"/>
        </w:rPr>
        <w:t>2 EL Butter</w:t>
      </w:r>
    </w:p>
    <w:p w14:paraId="12413D54" w14:textId="77777777" w:rsidR="009144DE" w:rsidRDefault="009144DE" w:rsidP="009144DE">
      <w:pPr>
        <w:rPr>
          <w:sz w:val="24"/>
          <w:szCs w:val="24"/>
        </w:rPr>
      </w:pPr>
      <w:r>
        <w:rPr>
          <w:sz w:val="24"/>
          <w:szCs w:val="24"/>
        </w:rPr>
        <w:t>Fett für die Form</w:t>
      </w:r>
    </w:p>
    <w:p w14:paraId="6BDA6E45" w14:textId="77777777" w:rsidR="009144DE" w:rsidRDefault="009144DE" w:rsidP="009144DE">
      <w:pPr>
        <w:rPr>
          <w:sz w:val="24"/>
          <w:szCs w:val="24"/>
        </w:rPr>
      </w:pPr>
    </w:p>
    <w:p w14:paraId="35C53418" w14:textId="77777777" w:rsidR="009144DE" w:rsidRDefault="009144DE" w:rsidP="009144DE">
      <w:pPr>
        <w:rPr>
          <w:sz w:val="24"/>
          <w:szCs w:val="24"/>
        </w:rPr>
      </w:pPr>
      <w:r>
        <w:rPr>
          <w:sz w:val="24"/>
          <w:szCs w:val="24"/>
        </w:rPr>
        <w:t>Zubereitungszeit: 50 Minuten plus Ruhezeit 40 Minuten plus 30 Minuten Backzeit</w:t>
      </w:r>
    </w:p>
    <w:p w14:paraId="7ADD0DA7" w14:textId="77777777" w:rsidR="009144DE" w:rsidRPr="00A81C62" w:rsidRDefault="009144DE" w:rsidP="00B40E8C">
      <w:pPr>
        <w:pStyle w:val="ListParagraph"/>
        <w:numPr>
          <w:ilvl w:val="0"/>
          <w:numId w:val="911"/>
        </w:numPr>
        <w:spacing w:after="120"/>
        <w:ind w:left="714" w:hanging="357"/>
        <w:contextualSpacing w:val="0"/>
        <w:jc w:val="both"/>
        <w:rPr>
          <w:sz w:val="24"/>
          <w:szCs w:val="24"/>
        </w:rPr>
      </w:pPr>
      <w:r w:rsidRPr="00A81C62">
        <w:rPr>
          <w:sz w:val="24"/>
          <w:szCs w:val="24"/>
        </w:rPr>
        <w:t>Die Milch erwärmen. Die Hefe zerbröseln und mit 1 TL Zucker in 1/8 l Milch auflösen. Den Teigansatz 10 Minuten gehen lassen, bis sich Bläschen bilden. Hefeansatz mit den übrigen Zutaten zu einem glatten teig verkneten. Den Teig an einem warmen Ort 30 Minuten gehen lassen, bis er sich verdoppelt hat.</w:t>
      </w:r>
    </w:p>
    <w:p w14:paraId="0D61CBB6" w14:textId="77777777" w:rsidR="009144DE" w:rsidRPr="00A81C62" w:rsidRDefault="009144DE" w:rsidP="00B40E8C">
      <w:pPr>
        <w:pStyle w:val="ListParagraph"/>
        <w:numPr>
          <w:ilvl w:val="0"/>
          <w:numId w:val="911"/>
        </w:numPr>
        <w:spacing w:after="120"/>
        <w:ind w:left="714" w:hanging="357"/>
        <w:contextualSpacing w:val="0"/>
        <w:jc w:val="both"/>
        <w:rPr>
          <w:sz w:val="24"/>
          <w:szCs w:val="24"/>
        </w:rPr>
      </w:pPr>
      <w:r w:rsidRPr="00A81C62">
        <w:rPr>
          <w:sz w:val="24"/>
          <w:szCs w:val="24"/>
        </w:rPr>
        <w:t>Die Aprikosen waschen und entkernen. Eine Auflaufform fetten.</w:t>
      </w:r>
    </w:p>
    <w:p w14:paraId="7BD0CB52" w14:textId="77777777" w:rsidR="009144DE" w:rsidRPr="00A81C62" w:rsidRDefault="009144DE" w:rsidP="00B40E8C">
      <w:pPr>
        <w:pStyle w:val="ListParagraph"/>
        <w:numPr>
          <w:ilvl w:val="0"/>
          <w:numId w:val="911"/>
        </w:numPr>
        <w:spacing w:after="120"/>
        <w:ind w:left="714" w:hanging="357"/>
        <w:contextualSpacing w:val="0"/>
        <w:jc w:val="both"/>
        <w:rPr>
          <w:sz w:val="24"/>
          <w:szCs w:val="24"/>
        </w:rPr>
      </w:pPr>
      <w:r w:rsidRPr="00A81C62">
        <w:rPr>
          <w:sz w:val="24"/>
          <w:szCs w:val="24"/>
        </w:rPr>
        <w:t>Den Teig in 12 Stücke teilen, jede Aprikose mit Teig umhüllen und einen Kloß formen. Die Klöße in die Form setzen. Den Backofen auf 180 Grad vorheizen.</w:t>
      </w:r>
    </w:p>
    <w:p w14:paraId="14151090" w14:textId="77777777" w:rsidR="009144DE" w:rsidRPr="00A81C62" w:rsidRDefault="009144DE" w:rsidP="00B40E8C">
      <w:pPr>
        <w:pStyle w:val="ListParagraph"/>
        <w:numPr>
          <w:ilvl w:val="0"/>
          <w:numId w:val="911"/>
        </w:numPr>
        <w:spacing w:after="120"/>
        <w:ind w:left="714" w:hanging="357"/>
        <w:contextualSpacing w:val="0"/>
        <w:jc w:val="both"/>
        <w:rPr>
          <w:sz w:val="24"/>
          <w:szCs w:val="24"/>
        </w:rPr>
      </w:pPr>
      <w:r w:rsidRPr="00A81C62">
        <w:rPr>
          <w:sz w:val="24"/>
          <w:szCs w:val="24"/>
        </w:rPr>
        <w:t>Die Milch mit dem Zucker und der Butter erwärmen und über die Klöße gießen. Die Dampfnudeln im Backofen (Mitte, Umluft 180 Grad) 30 Minuten backen, bis die Oberfläche goldbraun ist. Dampfnudeln mit Puderzucker bestäubt servieren. Dazu passt Vanillesauce.</w:t>
      </w:r>
    </w:p>
    <w:p w14:paraId="7F2E6F25" w14:textId="77777777" w:rsidR="0017078B" w:rsidRDefault="0017078B" w:rsidP="009144DE">
      <w:pPr>
        <w:ind w:left="708" w:hanging="708"/>
        <w:jc w:val="both"/>
        <w:rPr>
          <w:sz w:val="24"/>
          <w:szCs w:val="24"/>
        </w:rPr>
      </w:pPr>
    </w:p>
    <w:p w14:paraId="07291CE3" w14:textId="2ECCBAFE" w:rsidR="009144DE" w:rsidRDefault="009144DE" w:rsidP="009144DE">
      <w:pPr>
        <w:ind w:left="708" w:hanging="708"/>
        <w:jc w:val="both"/>
        <w:rPr>
          <w:sz w:val="24"/>
          <w:szCs w:val="24"/>
        </w:rPr>
      </w:pPr>
      <w:r>
        <w:rPr>
          <w:sz w:val="24"/>
          <w:szCs w:val="24"/>
        </w:rPr>
        <w:lastRenderedPageBreak/>
        <w:t>Oder:</w:t>
      </w:r>
      <w:r>
        <w:rPr>
          <w:sz w:val="24"/>
          <w:szCs w:val="24"/>
        </w:rPr>
        <w:tab/>
        <w:t xml:space="preserve">Typisch sind auch die im Topf gebackenen Dampfnudeln. Dafür 75 g Butter in einem flachen Topf zerlassen, 5 EL Zucker darin leicht bräunen, ¼ l Milch dazugießen. Die Nudeln nebeneinander in den Topf setzen und den Deckel aufsetzen. Bei mittlerer Hitze zugedeckt (Deckel nicht öffnen!!!) 30 Minuten garen. Bei Oma sind die Dampfnudeln dann am Boden immer etwas karamellisiert. Das habe ich geliebt </w:t>
      </w:r>
      <w:r w:rsidRPr="00A81C62">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Pr>
          <w:sz w:val="24"/>
          <w:szCs w:val="24"/>
        </w:rPr>
        <w:t>. Und Oma hat die Dampfnudeln immer ohne F</w:t>
      </w:r>
      <w:r w:rsidR="0017078B">
        <w:rPr>
          <w:sz w:val="24"/>
          <w:szCs w:val="24"/>
        </w:rPr>
        <w:t>ü</w:t>
      </w:r>
      <w:r>
        <w:rPr>
          <w:sz w:val="24"/>
          <w:szCs w:val="24"/>
        </w:rPr>
        <w:t>llung gemacht!</w:t>
      </w:r>
    </w:p>
    <w:p w14:paraId="4F45E943" w14:textId="77777777" w:rsidR="009144DE" w:rsidRDefault="009144DE" w:rsidP="009144DE">
      <w:pPr>
        <w:rPr>
          <w:sz w:val="24"/>
          <w:szCs w:val="24"/>
        </w:rPr>
      </w:pPr>
      <w:r>
        <w:rPr>
          <w:sz w:val="24"/>
          <w:szCs w:val="24"/>
        </w:rPr>
        <w:br w:type="page"/>
      </w:r>
    </w:p>
    <w:p w14:paraId="48127D0A" w14:textId="66CCBDDE" w:rsidR="009144DE" w:rsidRDefault="009144DE" w:rsidP="0017078B">
      <w:pPr>
        <w:pStyle w:val="Heading2"/>
        <w:spacing w:after="240"/>
      </w:pPr>
      <w:r>
        <w:lastRenderedPageBreak/>
        <w:t>Pitzauf</w:t>
      </w:r>
      <w:r w:rsidR="00AA6A1B">
        <w:rPr>
          <w:rStyle w:val="FootnoteReference"/>
        </w:rPr>
        <w:footnoteReference w:id="1448"/>
      </w:r>
      <w:r>
        <w:t xml:space="preserve"> </w:t>
      </w:r>
    </w:p>
    <w:p w14:paraId="0853D056" w14:textId="06EA43BB" w:rsidR="009144DE" w:rsidRDefault="009144DE" w:rsidP="009144DE">
      <w:pPr>
        <w:rPr>
          <w:sz w:val="24"/>
          <w:szCs w:val="24"/>
        </w:rPr>
      </w:pPr>
      <w:r w:rsidRPr="0017078B">
        <w:rPr>
          <w:sz w:val="24"/>
          <w:szCs w:val="24"/>
          <w:u w:val="single"/>
        </w:rPr>
        <w:t>Zutaten</w:t>
      </w:r>
      <w:r>
        <w:rPr>
          <w:sz w:val="24"/>
          <w:szCs w:val="24"/>
        </w:rPr>
        <w:t xml:space="preserve"> </w:t>
      </w:r>
      <w:r w:rsidR="0017078B">
        <w:rPr>
          <w:sz w:val="24"/>
          <w:szCs w:val="24"/>
        </w:rPr>
        <w:t>(</w:t>
      </w:r>
      <w:r>
        <w:rPr>
          <w:sz w:val="24"/>
          <w:szCs w:val="24"/>
        </w:rPr>
        <w:t>für 12 Stück</w:t>
      </w:r>
      <w:r w:rsidR="0017078B">
        <w:rPr>
          <w:sz w:val="24"/>
          <w:szCs w:val="24"/>
        </w:rPr>
        <w:t>)</w:t>
      </w:r>
    </w:p>
    <w:p w14:paraId="126C35B5" w14:textId="77777777" w:rsidR="009144DE" w:rsidRDefault="009144DE" w:rsidP="009144DE">
      <w:pPr>
        <w:rPr>
          <w:sz w:val="24"/>
          <w:szCs w:val="24"/>
        </w:rPr>
      </w:pPr>
      <w:r>
        <w:rPr>
          <w:sz w:val="24"/>
          <w:szCs w:val="24"/>
        </w:rPr>
        <w:t>125 g Butter</w:t>
      </w:r>
    </w:p>
    <w:p w14:paraId="5C5518A6" w14:textId="77777777" w:rsidR="009144DE" w:rsidRDefault="009144DE" w:rsidP="009144DE">
      <w:pPr>
        <w:rPr>
          <w:sz w:val="24"/>
          <w:szCs w:val="24"/>
        </w:rPr>
      </w:pPr>
      <w:r>
        <w:rPr>
          <w:sz w:val="24"/>
          <w:szCs w:val="24"/>
        </w:rPr>
        <w:t>172 l Milch</w:t>
      </w:r>
    </w:p>
    <w:p w14:paraId="479F857A" w14:textId="77777777" w:rsidR="009144DE" w:rsidRDefault="009144DE" w:rsidP="009144DE">
      <w:pPr>
        <w:rPr>
          <w:sz w:val="24"/>
          <w:szCs w:val="24"/>
        </w:rPr>
      </w:pPr>
      <w:r>
        <w:rPr>
          <w:sz w:val="24"/>
          <w:szCs w:val="24"/>
        </w:rPr>
        <w:t>300 g Mehl</w:t>
      </w:r>
    </w:p>
    <w:p w14:paraId="4DD065BF" w14:textId="77777777" w:rsidR="009144DE" w:rsidRDefault="009144DE" w:rsidP="009144DE">
      <w:pPr>
        <w:rPr>
          <w:sz w:val="24"/>
          <w:szCs w:val="24"/>
        </w:rPr>
      </w:pPr>
      <w:r>
        <w:rPr>
          <w:sz w:val="24"/>
          <w:szCs w:val="24"/>
        </w:rPr>
        <w:t>100 g Zucker</w:t>
      </w:r>
    </w:p>
    <w:p w14:paraId="4EDC34B7" w14:textId="77777777" w:rsidR="009144DE" w:rsidRDefault="009144DE" w:rsidP="009144DE">
      <w:pPr>
        <w:rPr>
          <w:sz w:val="24"/>
          <w:szCs w:val="24"/>
        </w:rPr>
      </w:pPr>
      <w:r>
        <w:rPr>
          <w:sz w:val="24"/>
          <w:szCs w:val="24"/>
        </w:rPr>
        <w:t>4 Eier</w:t>
      </w:r>
    </w:p>
    <w:p w14:paraId="70DF32A2" w14:textId="77777777" w:rsidR="009144DE" w:rsidRDefault="009144DE" w:rsidP="009144DE">
      <w:pPr>
        <w:rPr>
          <w:sz w:val="24"/>
          <w:szCs w:val="24"/>
        </w:rPr>
      </w:pPr>
      <w:r>
        <w:rPr>
          <w:sz w:val="24"/>
          <w:szCs w:val="24"/>
        </w:rPr>
        <w:t>1 TL abgerieben Schale einer ungespritzten Zitrone</w:t>
      </w:r>
    </w:p>
    <w:p w14:paraId="3DA66F1B" w14:textId="77777777" w:rsidR="009144DE" w:rsidRDefault="009144DE" w:rsidP="009144DE">
      <w:pPr>
        <w:rPr>
          <w:sz w:val="24"/>
          <w:szCs w:val="24"/>
        </w:rPr>
      </w:pPr>
      <w:r>
        <w:rPr>
          <w:sz w:val="24"/>
          <w:szCs w:val="24"/>
        </w:rPr>
        <w:t>1 Prise Salz</w:t>
      </w:r>
    </w:p>
    <w:p w14:paraId="35013B32" w14:textId="77777777" w:rsidR="009144DE" w:rsidRDefault="009144DE" w:rsidP="009144DE">
      <w:pPr>
        <w:rPr>
          <w:sz w:val="24"/>
          <w:szCs w:val="24"/>
        </w:rPr>
      </w:pPr>
      <w:r>
        <w:rPr>
          <w:sz w:val="24"/>
          <w:szCs w:val="24"/>
        </w:rPr>
        <w:t>Fett für die Form</w:t>
      </w:r>
    </w:p>
    <w:p w14:paraId="0B48C595" w14:textId="77777777" w:rsidR="009144DE" w:rsidRDefault="009144DE" w:rsidP="009144DE">
      <w:pPr>
        <w:rPr>
          <w:sz w:val="24"/>
          <w:szCs w:val="24"/>
        </w:rPr>
      </w:pPr>
    </w:p>
    <w:p w14:paraId="01D0A57F" w14:textId="77777777" w:rsidR="009144DE" w:rsidRDefault="009144DE" w:rsidP="009144DE">
      <w:pPr>
        <w:rPr>
          <w:sz w:val="24"/>
          <w:szCs w:val="24"/>
        </w:rPr>
      </w:pPr>
      <w:r>
        <w:rPr>
          <w:sz w:val="24"/>
          <w:szCs w:val="24"/>
        </w:rPr>
        <w:t>Zubereitung: 20 Minuten plus 30 Minuten Backzeit</w:t>
      </w:r>
    </w:p>
    <w:p w14:paraId="3D3AF2C5" w14:textId="77777777" w:rsidR="009144DE" w:rsidRPr="002E4F79" w:rsidRDefault="009144DE" w:rsidP="00B40E8C">
      <w:pPr>
        <w:pStyle w:val="ListParagraph"/>
        <w:numPr>
          <w:ilvl w:val="0"/>
          <w:numId w:val="912"/>
        </w:numPr>
        <w:spacing w:after="120"/>
        <w:ind w:left="714" w:hanging="357"/>
        <w:contextualSpacing w:val="0"/>
        <w:jc w:val="both"/>
        <w:rPr>
          <w:sz w:val="24"/>
          <w:szCs w:val="24"/>
        </w:rPr>
      </w:pPr>
      <w:r w:rsidRPr="002E4F79">
        <w:rPr>
          <w:sz w:val="24"/>
          <w:szCs w:val="24"/>
        </w:rPr>
        <w:t>Butter schmelzen. Milch erwärmen. Die Form gründlich einfetten. Den Backofen auf 200 Grad vorheizen.</w:t>
      </w:r>
    </w:p>
    <w:p w14:paraId="19804882" w14:textId="77777777" w:rsidR="009144DE" w:rsidRPr="002E4F79" w:rsidRDefault="009144DE" w:rsidP="00B40E8C">
      <w:pPr>
        <w:pStyle w:val="ListParagraph"/>
        <w:numPr>
          <w:ilvl w:val="0"/>
          <w:numId w:val="912"/>
        </w:numPr>
        <w:spacing w:after="120"/>
        <w:ind w:left="714" w:hanging="357"/>
        <w:contextualSpacing w:val="0"/>
        <w:jc w:val="both"/>
        <w:rPr>
          <w:sz w:val="24"/>
          <w:szCs w:val="24"/>
        </w:rPr>
      </w:pPr>
      <w:r w:rsidRPr="002E4F79">
        <w:rPr>
          <w:sz w:val="24"/>
          <w:szCs w:val="24"/>
        </w:rPr>
        <w:t>Mehl mit Butter, Zucker, Eiern, Milch, Zitronenschale und Salz kräftig verschlagen. Die Pitzauf-Förmchen oder einfach kleinere Tassen zu zwei Dritteln mit Teig füllen. Im Backofen (Mitte, Umluft 175 Grad) 30 Minute backen.</w:t>
      </w:r>
    </w:p>
    <w:p w14:paraId="696A6E01" w14:textId="77777777" w:rsidR="009144DE" w:rsidRPr="002E4F79" w:rsidRDefault="009144DE" w:rsidP="00B40E8C">
      <w:pPr>
        <w:pStyle w:val="ListParagraph"/>
        <w:numPr>
          <w:ilvl w:val="0"/>
          <w:numId w:val="912"/>
        </w:numPr>
        <w:spacing w:after="120"/>
        <w:ind w:left="714" w:hanging="357"/>
        <w:contextualSpacing w:val="0"/>
        <w:jc w:val="both"/>
        <w:rPr>
          <w:sz w:val="24"/>
          <w:szCs w:val="24"/>
        </w:rPr>
      </w:pPr>
      <w:r w:rsidRPr="002E4F79">
        <w:rPr>
          <w:sz w:val="24"/>
          <w:szCs w:val="24"/>
        </w:rPr>
        <w:t>Das Gebäck aus der Form lösen und stürzen. Mit Puderzucker bestäuben und heiß servieren. Traditionell wird dazu Kirschkompott serviert.</w:t>
      </w:r>
      <w:r w:rsidRPr="002E4F79">
        <w:rPr>
          <w:sz w:val="24"/>
          <w:szCs w:val="24"/>
        </w:rPr>
        <w:br w:type="page"/>
      </w:r>
    </w:p>
    <w:p w14:paraId="6A9F0FA7" w14:textId="77777777" w:rsidR="00C618C2" w:rsidRDefault="009144DE" w:rsidP="007134DA">
      <w:pPr>
        <w:pStyle w:val="Heading2"/>
        <w:spacing w:after="240"/>
      </w:pPr>
      <w:r>
        <w:lastRenderedPageBreak/>
        <w:t>Milchreis mit Kardamom, Pistazien und Rosenwasser</w:t>
      </w:r>
      <w:r w:rsidR="00383A77">
        <w:rPr>
          <w:rStyle w:val="FootnoteReference"/>
        </w:rPr>
        <w:footnoteReference w:id="1449"/>
      </w:r>
      <w:r>
        <w:t xml:space="preserve"> </w:t>
      </w:r>
    </w:p>
    <w:p w14:paraId="482C2833" w14:textId="453A5A17" w:rsidR="009144DE" w:rsidRPr="00C618C2" w:rsidRDefault="009144DE" w:rsidP="00C618C2">
      <w:pPr>
        <w:rPr>
          <w:sz w:val="26"/>
          <w:szCs w:val="26"/>
        </w:rPr>
      </w:pPr>
      <w:r w:rsidRPr="0039230C">
        <w:rPr>
          <w:u w:val="single"/>
        </w:rPr>
        <w:t>Zutaten</w:t>
      </w:r>
      <w:r>
        <w:t xml:space="preserve"> </w:t>
      </w:r>
      <w:r w:rsidR="0039230C">
        <w:t>(</w:t>
      </w:r>
      <w:r>
        <w:t>für 4 Portionen</w:t>
      </w:r>
      <w:r w:rsidR="0039230C">
        <w:t>):</w:t>
      </w:r>
    </w:p>
    <w:p w14:paraId="610EFC2D" w14:textId="77777777" w:rsidR="009144DE" w:rsidRDefault="009144DE" w:rsidP="009144DE">
      <w:pPr>
        <w:rPr>
          <w:sz w:val="24"/>
          <w:szCs w:val="24"/>
        </w:rPr>
      </w:pPr>
      <w:r>
        <w:rPr>
          <w:sz w:val="24"/>
          <w:szCs w:val="24"/>
        </w:rPr>
        <w:t>400 ml Vollmilch</w:t>
      </w:r>
    </w:p>
    <w:p w14:paraId="16ED2769" w14:textId="77777777" w:rsidR="009144DE" w:rsidRDefault="009144DE" w:rsidP="009144DE">
      <w:pPr>
        <w:rPr>
          <w:sz w:val="24"/>
          <w:szCs w:val="24"/>
        </w:rPr>
      </w:pPr>
      <w:r>
        <w:rPr>
          <w:sz w:val="24"/>
          <w:szCs w:val="24"/>
        </w:rPr>
        <w:t>120 g Sahne</w:t>
      </w:r>
    </w:p>
    <w:p w14:paraId="230DB18D" w14:textId="77777777" w:rsidR="009144DE" w:rsidRDefault="009144DE" w:rsidP="009144DE">
      <w:pPr>
        <w:rPr>
          <w:sz w:val="24"/>
          <w:szCs w:val="24"/>
        </w:rPr>
      </w:pPr>
      <w:r>
        <w:rPr>
          <w:sz w:val="24"/>
          <w:szCs w:val="24"/>
        </w:rPr>
        <w:t>1 Vanilleschote, das Mark herausgekratzt</w:t>
      </w:r>
    </w:p>
    <w:p w14:paraId="5F612FDC" w14:textId="77777777" w:rsidR="009144DE" w:rsidRDefault="009144DE" w:rsidP="009144DE">
      <w:pPr>
        <w:rPr>
          <w:sz w:val="24"/>
          <w:szCs w:val="24"/>
        </w:rPr>
      </w:pPr>
      <w:r>
        <w:rPr>
          <w:sz w:val="24"/>
          <w:szCs w:val="24"/>
        </w:rPr>
        <w:t>8 Kardamomkapseln, leicht zerdrückt</w:t>
      </w:r>
    </w:p>
    <w:p w14:paraId="2E75E942" w14:textId="77777777" w:rsidR="009144DE" w:rsidRDefault="009144DE" w:rsidP="009144DE">
      <w:pPr>
        <w:rPr>
          <w:sz w:val="24"/>
          <w:szCs w:val="24"/>
        </w:rPr>
      </w:pPr>
      <w:r>
        <w:rPr>
          <w:sz w:val="24"/>
          <w:szCs w:val="24"/>
        </w:rPr>
        <w:t>120 g Milchreis</w:t>
      </w:r>
    </w:p>
    <w:p w14:paraId="7C8256C0" w14:textId="77777777" w:rsidR="009144DE" w:rsidRDefault="009144DE" w:rsidP="009144DE">
      <w:pPr>
        <w:rPr>
          <w:sz w:val="24"/>
          <w:szCs w:val="24"/>
        </w:rPr>
      </w:pPr>
      <w:r>
        <w:rPr>
          <w:sz w:val="24"/>
          <w:szCs w:val="24"/>
        </w:rPr>
        <w:t>30 g Butter, in Würfel geschnitten</w:t>
      </w:r>
    </w:p>
    <w:p w14:paraId="2F46F26C" w14:textId="77777777" w:rsidR="009144DE" w:rsidRDefault="009144DE" w:rsidP="009144DE">
      <w:pPr>
        <w:rPr>
          <w:sz w:val="24"/>
          <w:szCs w:val="24"/>
        </w:rPr>
      </w:pPr>
      <w:r>
        <w:rPr>
          <w:sz w:val="24"/>
          <w:szCs w:val="24"/>
        </w:rPr>
        <w:t>2 EL Kondensmilch</w:t>
      </w:r>
    </w:p>
    <w:p w14:paraId="4FCED7A6" w14:textId="77777777" w:rsidR="009144DE" w:rsidRDefault="009144DE" w:rsidP="009144DE">
      <w:pPr>
        <w:rPr>
          <w:sz w:val="24"/>
          <w:szCs w:val="24"/>
        </w:rPr>
      </w:pPr>
      <w:r>
        <w:rPr>
          <w:sz w:val="24"/>
          <w:szCs w:val="24"/>
        </w:rPr>
        <w:t>1 EL Honig</w:t>
      </w:r>
    </w:p>
    <w:p w14:paraId="4D33E0E8" w14:textId="77777777" w:rsidR="009144DE" w:rsidRDefault="009144DE" w:rsidP="009144DE">
      <w:pPr>
        <w:rPr>
          <w:sz w:val="24"/>
          <w:szCs w:val="24"/>
        </w:rPr>
      </w:pPr>
      <w:r>
        <w:rPr>
          <w:sz w:val="24"/>
          <w:szCs w:val="24"/>
        </w:rPr>
        <w:t>Salz</w:t>
      </w:r>
    </w:p>
    <w:p w14:paraId="5A4809CF" w14:textId="77777777" w:rsidR="009144DE" w:rsidRDefault="009144DE" w:rsidP="009144DE">
      <w:pPr>
        <w:rPr>
          <w:sz w:val="24"/>
          <w:szCs w:val="24"/>
        </w:rPr>
      </w:pPr>
      <w:r>
        <w:rPr>
          <w:sz w:val="24"/>
          <w:szCs w:val="24"/>
        </w:rPr>
        <w:t>3 EL Pistazienkerne, geröstet und gehackt</w:t>
      </w:r>
    </w:p>
    <w:p w14:paraId="18AD28C3" w14:textId="77777777" w:rsidR="009144DE" w:rsidRDefault="009144DE" w:rsidP="009144DE">
      <w:pPr>
        <w:rPr>
          <w:sz w:val="24"/>
          <w:szCs w:val="24"/>
        </w:rPr>
      </w:pPr>
    </w:p>
    <w:p w14:paraId="46017D28" w14:textId="77777777" w:rsidR="009144DE" w:rsidRPr="0039230C" w:rsidRDefault="009144DE" w:rsidP="009144DE">
      <w:pPr>
        <w:rPr>
          <w:i/>
          <w:iCs/>
          <w:sz w:val="24"/>
          <w:szCs w:val="24"/>
        </w:rPr>
      </w:pPr>
      <w:r w:rsidRPr="0039230C">
        <w:rPr>
          <w:i/>
          <w:iCs/>
          <w:sz w:val="24"/>
          <w:szCs w:val="24"/>
        </w:rPr>
        <w:t>Für den Sirup:</w:t>
      </w:r>
    </w:p>
    <w:p w14:paraId="422B49D6" w14:textId="77777777" w:rsidR="009144DE" w:rsidRDefault="009144DE" w:rsidP="009144DE">
      <w:pPr>
        <w:rPr>
          <w:sz w:val="24"/>
          <w:szCs w:val="24"/>
        </w:rPr>
      </w:pPr>
      <w:r>
        <w:rPr>
          <w:sz w:val="24"/>
          <w:szCs w:val="24"/>
        </w:rPr>
        <w:t>1 EL Honig</w:t>
      </w:r>
    </w:p>
    <w:p w14:paraId="11BC7C93" w14:textId="77777777" w:rsidR="009144DE" w:rsidRDefault="009144DE" w:rsidP="009144DE">
      <w:pPr>
        <w:rPr>
          <w:sz w:val="24"/>
          <w:szCs w:val="24"/>
        </w:rPr>
      </w:pPr>
      <w:r>
        <w:rPr>
          <w:sz w:val="24"/>
          <w:szCs w:val="24"/>
        </w:rPr>
        <w:t>½ EL Rosenwasser</w:t>
      </w:r>
    </w:p>
    <w:p w14:paraId="0703C11D" w14:textId="77777777" w:rsidR="009144DE" w:rsidRDefault="009144DE" w:rsidP="009144DE">
      <w:pPr>
        <w:rPr>
          <w:sz w:val="24"/>
          <w:szCs w:val="24"/>
        </w:rPr>
      </w:pPr>
    </w:p>
    <w:p w14:paraId="5256A3EA" w14:textId="51EF7938" w:rsidR="0039230C" w:rsidRDefault="0039230C" w:rsidP="009144DE">
      <w:pPr>
        <w:rPr>
          <w:sz w:val="24"/>
          <w:szCs w:val="24"/>
        </w:rPr>
      </w:pPr>
      <w:r>
        <w:rPr>
          <w:sz w:val="24"/>
          <w:szCs w:val="24"/>
        </w:rPr>
        <w:t>Zubereitung:</w:t>
      </w:r>
    </w:p>
    <w:p w14:paraId="3614215F" w14:textId="77777777" w:rsidR="009144DE" w:rsidRPr="00D47EA4" w:rsidRDefault="009144DE" w:rsidP="00B40E8C">
      <w:pPr>
        <w:pStyle w:val="ListParagraph"/>
        <w:numPr>
          <w:ilvl w:val="0"/>
          <w:numId w:val="890"/>
        </w:numPr>
        <w:spacing w:after="120"/>
        <w:ind w:left="714" w:hanging="357"/>
        <w:contextualSpacing w:val="0"/>
        <w:jc w:val="both"/>
        <w:rPr>
          <w:sz w:val="24"/>
          <w:szCs w:val="24"/>
        </w:rPr>
      </w:pPr>
      <w:r w:rsidRPr="00D47EA4">
        <w:rPr>
          <w:sz w:val="24"/>
          <w:szCs w:val="24"/>
        </w:rPr>
        <w:t xml:space="preserve">In einem mittelgroßen </w:t>
      </w:r>
      <w:r>
        <w:rPr>
          <w:sz w:val="24"/>
          <w:szCs w:val="24"/>
        </w:rPr>
        <w:t>T</w:t>
      </w:r>
      <w:r w:rsidRPr="00D47EA4">
        <w:rPr>
          <w:sz w:val="24"/>
          <w:szCs w:val="24"/>
        </w:rPr>
        <w:t>opf die Milch bei starker Hitze mit Sahne, Vanilleschote, Vanillemark und Kardamom erhitzen. Kurz bevor die Flüssigkeit kocht, den Topf vom Herd nehmen. Abkühlen lassen und mindestens einige Stunden, am besten aber über Nacht, im Kühlschrank ziehen lassen.</w:t>
      </w:r>
    </w:p>
    <w:p w14:paraId="3D50F6F4" w14:textId="77777777" w:rsidR="009144DE" w:rsidRPr="00D47EA4" w:rsidRDefault="009144DE" w:rsidP="00B40E8C">
      <w:pPr>
        <w:pStyle w:val="ListParagraph"/>
        <w:numPr>
          <w:ilvl w:val="0"/>
          <w:numId w:val="890"/>
        </w:numPr>
        <w:spacing w:after="120"/>
        <w:ind w:left="714" w:hanging="357"/>
        <w:contextualSpacing w:val="0"/>
        <w:jc w:val="both"/>
        <w:rPr>
          <w:sz w:val="24"/>
          <w:szCs w:val="24"/>
        </w:rPr>
      </w:pPr>
      <w:r w:rsidRPr="00D47EA4">
        <w:rPr>
          <w:sz w:val="24"/>
          <w:szCs w:val="24"/>
        </w:rPr>
        <w:t>Für den Situp den Honig mit Rosenwasser und 1 TL Wasser verrühren, bis er sich aufgelöst hat.</w:t>
      </w:r>
    </w:p>
    <w:p w14:paraId="661EC661" w14:textId="77777777" w:rsidR="009144DE" w:rsidRPr="00D47EA4" w:rsidRDefault="009144DE" w:rsidP="00B40E8C">
      <w:pPr>
        <w:pStyle w:val="ListParagraph"/>
        <w:numPr>
          <w:ilvl w:val="0"/>
          <w:numId w:val="890"/>
        </w:numPr>
        <w:spacing w:after="120"/>
        <w:ind w:left="714" w:hanging="357"/>
        <w:contextualSpacing w:val="0"/>
        <w:jc w:val="both"/>
        <w:rPr>
          <w:sz w:val="24"/>
          <w:szCs w:val="24"/>
        </w:rPr>
      </w:pPr>
      <w:r w:rsidRPr="00D47EA4">
        <w:rPr>
          <w:sz w:val="24"/>
          <w:szCs w:val="24"/>
        </w:rPr>
        <w:t>Den Reis zur Milchmischung geben, aufkochen und 20 Minuten unter stetigem Rühren bei mittlerer Hitze köcheln lassen, bis der Reis gar aber noch etwas bissfest ist. Gegen Ende der Kochzeit falls nötig noch maximal 50 ml Wasser dazugeben.</w:t>
      </w:r>
    </w:p>
    <w:p w14:paraId="45AD6BFA" w14:textId="77777777" w:rsidR="009144DE" w:rsidRPr="00D47EA4" w:rsidRDefault="009144DE" w:rsidP="00B40E8C">
      <w:pPr>
        <w:pStyle w:val="ListParagraph"/>
        <w:numPr>
          <w:ilvl w:val="0"/>
          <w:numId w:val="890"/>
        </w:numPr>
        <w:spacing w:after="120"/>
        <w:ind w:left="714" w:hanging="357"/>
        <w:contextualSpacing w:val="0"/>
        <w:jc w:val="both"/>
        <w:rPr>
          <w:sz w:val="24"/>
          <w:szCs w:val="24"/>
        </w:rPr>
      </w:pPr>
      <w:r w:rsidRPr="00D47EA4">
        <w:rPr>
          <w:sz w:val="24"/>
          <w:szCs w:val="24"/>
        </w:rPr>
        <w:t>Den Topf vom Herd nehmen. Kardamomkapseln und Vanilleschote entfernen. Butter Kondensmilch, Honig und 1 Prise Salz einrühren. Den Milchreis in eine Servierschale füllen und mit Pistazien bestreuen, mit Sirup beträufeln und servieren.</w:t>
      </w:r>
      <w:r w:rsidRPr="00D47EA4">
        <w:rPr>
          <w:sz w:val="24"/>
          <w:szCs w:val="24"/>
        </w:rPr>
        <w:br w:type="page"/>
      </w:r>
    </w:p>
    <w:p w14:paraId="28882B65" w14:textId="04C67983" w:rsidR="00B07EC3" w:rsidRDefault="00B07EC3" w:rsidP="00FE3A24">
      <w:pPr>
        <w:pStyle w:val="Heading2"/>
        <w:spacing w:after="240"/>
      </w:pPr>
      <w:r>
        <w:lastRenderedPageBreak/>
        <w:t>Risalamande mit Kirschsoße – Milchreis</w:t>
      </w:r>
      <w:r w:rsidR="001C1353">
        <w:rPr>
          <w:rStyle w:val="FootnoteReference"/>
        </w:rPr>
        <w:footnoteReference w:id="1450"/>
      </w:r>
    </w:p>
    <w:p w14:paraId="7FE9F694" w14:textId="0A589922" w:rsidR="00B07EC3" w:rsidRDefault="00B07EC3">
      <w:r w:rsidRPr="00F82284">
        <w:rPr>
          <w:u w:val="single"/>
        </w:rPr>
        <w:t>Zutaten</w:t>
      </w:r>
      <w:r>
        <w:t xml:space="preserve"> </w:t>
      </w:r>
      <w:r w:rsidR="00F82284">
        <w:t>(</w:t>
      </w:r>
      <w:r>
        <w:t>für 6-8 Portionen</w:t>
      </w:r>
      <w:r w:rsidR="00F82284">
        <w:t>)</w:t>
      </w:r>
      <w:r w:rsidR="003114D9">
        <w:t>:</w:t>
      </w:r>
    </w:p>
    <w:p w14:paraId="5DB8EC1E" w14:textId="3895A6EA" w:rsidR="00B07EC3" w:rsidRDefault="00B07EC3">
      <w:r>
        <w:t>200 ml Wasser</w:t>
      </w:r>
    </w:p>
    <w:p w14:paraId="5B926C2D" w14:textId="0DFD3D0F" w:rsidR="00B07EC3" w:rsidRDefault="00B07EC3">
      <w:r>
        <w:t>175 g Milchreis</w:t>
      </w:r>
    </w:p>
    <w:p w14:paraId="1CB8A127" w14:textId="25478B1E" w:rsidR="00B07EC3" w:rsidRDefault="00B07EC3">
      <w:r>
        <w:t>1 l Vollmilch</w:t>
      </w:r>
    </w:p>
    <w:p w14:paraId="4EB32672" w14:textId="65001B1F" w:rsidR="00B07EC3" w:rsidRDefault="00B07EC3">
      <w:r>
        <w:t>Salz</w:t>
      </w:r>
    </w:p>
    <w:p w14:paraId="1229EC03" w14:textId="38C8209F" w:rsidR="00B07EC3" w:rsidRDefault="00B07EC3">
      <w:r>
        <w:t>100 g</w:t>
      </w:r>
      <w:r w:rsidR="005A0817">
        <w:t xml:space="preserve"> Mandeln mit Schale (oder blanchierte Mandeln)</w:t>
      </w:r>
    </w:p>
    <w:p w14:paraId="1D4D8579" w14:textId="3BA2D51C" w:rsidR="005A0817" w:rsidRDefault="005A0817">
      <w:r>
        <w:t>4 EL Zucker</w:t>
      </w:r>
    </w:p>
    <w:p w14:paraId="347CB247" w14:textId="7F4D4011" w:rsidR="005A0817" w:rsidRDefault="005A0817">
      <w:r>
        <w:t>2 Vanilleschoten (ausgekratztes Mark)</w:t>
      </w:r>
    </w:p>
    <w:p w14:paraId="7A4838CB" w14:textId="4AE7BC0A" w:rsidR="005A0817" w:rsidRDefault="005A0817">
      <w:r>
        <w:t>400 ml Schlagsahne</w:t>
      </w:r>
    </w:p>
    <w:p w14:paraId="6DB0974B" w14:textId="77777777" w:rsidR="005A0817" w:rsidRDefault="005A0817"/>
    <w:p w14:paraId="31E85EE0" w14:textId="4E635392" w:rsidR="005A0817" w:rsidRPr="003114D9" w:rsidRDefault="005A0817">
      <w:pPr>
        <w:rPr>
          <w:i/>
          <w:iCs/>
        </w:rPr>
      </w:pPr>
      <w:r w:rsidRPr="003114D9">
        <w:rPr>
          <w:i/>
          <w:iCs/>
        </w:rPr>
        <w:t>Für die Kirschsoße:</w:t>
      </w:r>
    </w:p>
    <w:p w14:paraId="6F03DFDE" w14:textId="27002DB4" w:rsidR="005A0817" w:rsidRDefault="005A0817">
      <w:r>
        <w:t>600 g frische oder gefrorene Kirschen (entsteint)</w:t>
      </w:r>
    </w:p>
    <w:p w14:paraId="33C0362D" w14:textId="7483A9FA" w:rsidR="005A0817" w:rsidRDefault="005A0817">
      <w:r>
        <w:t>120 g Zucker</w:t>
      </w:r>
    </w:p>
    <w:p w14:paraId="3DB94061" w14:textId="3A9C31B1" w:rsidR="005A0817" w:rsidRDefault="005A0817">
      <w:r>
        <w:t>30 ml Rotwein</w:t>
      </w:r>
    </w:p>
    <w:p w14:paraId="345890C9" w14:textId="490918B7" w:rsidR="005A0817" w:rsidRDefault="005A0817">
      <w:r>
        <w:t>1 Vanilleschote</w:t>
      </w:r>
    </w:p>
    <w:p w14:paraId="6784DDC8" w14:textId="34261E49" w:rsidR="005A0817" w:rsidRDefault="005A0817">
      <w:r>
        <w:t>½ Biozitrone</w:t>
      </w:r>
    </w:p>
    <w:p w14:paraId="7252F0A7" w14:textId="1058CE11" w:rsidR="005A0817" w:rsidRDefault="005A0817">
      <w:r>
        <w:t>½ Bioorange</w:t>
      </w:r>
    </w:p>
    <w:p w14:paraId="4DED15E7" w14:textId="6E2159D8" w:rsidR="005A0817" w:rsidRDefault="005A0817">
      <w:r>
        <w:t>1 EL Speisestärke</w:t>
      </w:r>
    </w:p>
    <w:p w14:paraId="341503AF" w14:textId="77777777" w:rsidR="005A0817" w:rsidRDefault="005A0817"/>
    <w:p w14:paraId="686426DC" w14:textId="150815D8" w:rsidR="005A0817" w:rsidRPr="00EE48AA" w:rsidRDefault="005A0817">
      <w:pPr>
        <w:rPr>
          <w:u w:val="single"/>
        </w:rPr>
      </w:pPr>
      <w:r w:rsidRPr="00EE48AA">
        <w:rPr>
          <w:u w:val="single"/>
        </w:rPr>
        <w:t>Zubereitung:</w:t>
      </w:r>
    </w:p>
    <w:p w14:paraId="53FD9C69" w14:textId="29AE4B6E" w:rsidR="005A0817" w:rsidRDefault="005A0817" w:rsidP="00B40E8C">
      <w:pPr>
        <w:pStyle w:val="ListParagraph"/>
        <w:numPr>
          <w:ilvl w:val="0"/>
          <w:numId w:val="1991"/>
        </w:numPr>
        <w:spacing w:after="120"/>
        <w:ind w:left="714" w:hanging="357"/>
        <w:contextualSpacing w:val="0"/>
        <w:jc w:val="both"/>
      </w:pPr>
      <w:r>
        <w:t>Für die Risalamande 200 ml Wasser in einem Topf (idealerweise mit dickem Boden) aufkochen, den Reis dazugeben und 3 – 4 Minuten kochen. Milch hinzufügen und 40 Minuten köcheln lassen, dabei etwa alle 5 Minuten umrühren. Den topf vom Herd nehmen und etwas Salz h</w:t>
      </w:r>
      <w:r w:rsidR="00995056">
        <w:t>i</w:t>
      </w:r>
      <w:r>
        <w:t xml:space="preserve">nzufügen. Den Milchreis für einige Stunden kalt stellen. </w:t>
      </w:r>
    </w:p>
    <w:p w14:paraId="53CBAB32" w14:textId="52068297" w:rsidR="005A0817" w:rsidRDefault="005A0817" w:rsidP="00B40E8C">
      <w:pPr>
        <w:pStyle w:val="ListParagraph"/>
        <w:numPr>
          <w:ilvl w:val="0"/>
          <w:numId w:val="1991"/>
        </w:numPr>
        <w:spacing w:after="120"/>
        <w:ind w:left="714" w:hanging="357"/>
        <w:contextualSpacing w:val="0"/>
        <w:jc w:val="both"/>
      </w:pPr>
      <w:r>
        <w:t>Etwas Wasser</w:t>
      </w:r>
      <w:r w:rsidR="00AD0A7B">
        <w:t xml:space="preserve"> aufkochen, über die Mandeln gießen und für ein paar Minuten stehen lassen. Das Wasser abgießen und den Prozess wiederholen. Anschließend die Mandeln aus</w:t>
      </w:r>
      <w:r w:rsidR="0014671C">
        <w:t xml:space="preserve"> </w:t>
      </w:r>
      <w:r w:rsidR="00AD0A7B">
        <w:t>der Schale drücken. Eine ganze Mandel zur Seite legen, den Rest grob hacken, das geht gut auf einem Küchenhandtuch.</w:t>
      </w:r>
    </w:p>
    <w:p w14:paraId="47255481" w14:textId="2C7D7333" w:rsidR="00AD0A7B" w:rsidRDefault="00AD0A7B" w:rsidP="00B40E8C">
      <w:pPr>
        <w:pStyle w:val="ListParagraph"/>
        <w:numPr>
          <w:ilvl w:val="0"/>
          <w:numId w:val="1991"/>
        </w:numPr>
        <w:spacing w:after="120"/>
        <w:ind w:left="714" w:hanging="357"/>
        <w:contextualSpacing w:val="0"/>
        <w:jc w:val="both"/>
      </w:pPr>
      <w:r>
        <w:t>Zucker und Vanillemark verrühren</w:t>
      </w:r>
      <w:r w:rsidR="00295F73">
        <w:t>. Sahne mittelfest sch</w:t>
      </w:r>
      <w:r w:rsidR="00995056">
        <w:t>la</w:t>
      </w:r>
      <w:r w:rsidR="00295F73">
        <w:t>gen. Vanillezucker und gehackte Mandeln sowie ein</w:t>
      </w:r>
      <w:r w:rsidR="0014671C">
        <w:t>e</w:t>
      </w:r>
      <w:r w:rsidR="00295F73">
        <w:t xml:space="preserve"> ganze Mandel in den Milchreis rühren. Dann die Sahne vorsichtig unterheben., zum Beispiel mit einem Teigschaber. Den Risalam</w:t>
      </w:r>
      <w:r w:rsidR="00995056">
        <w:t>a</w:t>
      </w:r>
      <w:r w:rsidR="00295F73">
        <w:t>nde eine Stunde kalt stellen.</w:t>
      </w:r>
    </w:p>
    <w:p w14:paraId="67A0EECD" w14:textId="6F189AB3" w:rsidR="00295F73" w:rsidRDefault="00295F73" w:rsidP="00B40E8C">
      <w:pPr>
        <w:pStyle w:val="ListParagraph"/>
        <w:numPr>
          <w:ilvl w:val="0"/>
          <w:numId w:val="1991"/>
        </w:numPr>
        <w:spacing w:after="120"/>
        <w:ind w:left="714" w:hanging="357"/>
        <w:contextualSpacing w:val="0"/>
        <w:jc w:val="both"/>
      </w:pPr>
      <w:r>
        <w:lastRenderedPageBreak/>
        <w:t xml:space="preserve">Für die Soße </w:t>
      </w:r>
      <w:r w:rsidR="00995056">
        <w:t>Kirschen</w:t>
      </w:r>
      <w:r>
        <w:t>, Zucker, Rotwein (oder Wasser), Vanillemark und -schote in einen großen Topf geben und alles verrühren. Mit einem Sparschäler ein</w:t>
      </w:r>
      <w:r w:rsidR="00995056">
        <w:t>en</w:t>
      </w:r>
      <w:r>
        <w:t xml:space="preserve"> Streifen Schale von der Zitrone und der Orange abschneiden und zusammen mit dem Sa</w:t>
      </w:r>
      <w:r w:rsidR="00DB5DBB">
        <w:t>f</w:t>
      </w:r>
      <w:r>
        <w:t xml:space="preserve">t der Früchte zu den Kirschen geben. Das Ganze zum Kochen bringen und anschließend 15 bis 20 Minuten aufköcheln lassen. Die Vanilleschote sowie die Zitronen- und Orangenschale entfernen. Die Speisestärke </w:t>
      </w:r>
      <w:r w:rsidR="0014671C">
        <w:t>mi</w:t>
      </w:r>
      <w:r>
        <w:t>t etwas Wasser verrü</w:t>
      </w:r>
      <w:r w:rsidR="007F7AB2">
        <w:t>hr</w:t>
      </w:r>
      <w:r>
        <w:t>en</w:t>
      </w:r>
      <w:r w:rsidR="00111B59">
        <w:t xml:space="preserve"> und unter die Kirschen mische. Alles ein paar Minuten köcheln lassen. Wenn die Soße zu dickflüssig ist, etwas Wasser hinzufügen.</w:t>
      </w:r>
    </w:p>
    <w:p w14:paraId="4CCE54AA" w14:textId="339C535A" w:rsidR="00111B59" w:rsidRDefault="00111B59" w:rsidP="00B40E8C">
      <w:pPr>
        <w:pStyle w:val="ListParagraph"/>
        <w:numPr>
          <w:ilvl w:val="0"/>
          <w:numId w:val="1991"/>
        </w:numPr>
        <w:spacing w:after="120"/>
        <w:ind w:left="714" w:hanging="357"/>
        <w:contextualSpacing w:val="0"/>
        <w:jc w:val="both"/>
      </w:pPr>
      <w:r>
        <w:t>Den Risa</w:t>
      </w:r>
      <w:r w:rsidR="007F7AB2">
        <w:t>l</w:t>
      </w:r>
      <w:r>
        <w:t>am</w:t>
      </w:r>
      <w:r w:rsidR="007F7AB2">
        <w:t>an</w:t>
      </w:r>
      <w:r>
        <w:t>de auf De</w:t>
      </w:r>
      <w:r w:rsidR="007F7AB2">
        <w:t>s</w:t>
      </w:r>
      <w:r>
        <w:t xml:space="preserve">sertschälchen verteilen </w:t>
      </w:r>
      <w:r w:rsidR="007F7AB2">
        <w:t>und</w:t>
      </w:r>
      <w:r>
        <w:t xml:space="preserve"> die K</w:t>
      </w:r>
      <w:r w:rsidR="007F7AB2">
        <w:t>ir</w:t>
      </w:r>
      <w:r>
        <w:t>schsoße darübergießen.</w:t>
      </w:r>
    </w:p>
    <w:p w14:paraId="30BBDACC" w14:textId="77777777" w:rsidR="00111B59" w:rsidRDefault="00111B59"/>
    <w:p w14:paraId="022FE8A6" w14:textId="32553B56" w:rsidR="00111B59" w:rsidRDefault="00C013A6" w:rsidP="0014671C">
      <w:pPr>
        <w:ind w:left="708" w:hanging="708"/>
        <w:jc w:val="both"/>
      </w:pPr>
      <w:r>
        <w:t>Info:</w:t>
      </w:r>
      <w:r>
        <w:tab/>
        <w:t>Risa</w:t>
      </w:r>
      <w:r w:rsidR="0014671C">
        <w:t>l</w:t>
      </w:r>
      <w:r>
        <w:t>amande ist ein Reisdesser</w:t>
      </w:r>
      <w:r w:rsidR="007F7AB2">
        <w:t>t</w:t>
      </w:r>
      <w:r>
        <w:t xml:space="preserve">, das in Dänemark an Weihnachten gegessen wird </w:t>
      </w:r>
      <w:r w:rsidR="0014671C">
        <w:t>und</w:t>
      </w:r>
      <w:r>
        <w:t xml:space="preserve"> eine beso</w:t>
      </w:r>
      <w:r w:rsidR="0014671C">
        <w:t>nd</w:t>
      </w:r>
      <w:r>
        <w:t xml:space="preserve">ere </w:t>
      </w:r>
      <w:r w:rsidR="0014671C">
        <w:t>Tr</w:t>
      </w:r>
      <w:r>
        <w:t xml:space="preserve">adition hat. Neben den gehackten Mandeln wie eine ganze Mandel unter den Reis gerührt. Die Person, die </w:t>
      </w:r>
      <w:r w:rsidR="00DD651B">
        <w:t>sie fi</w:t>
      </w:r>
      <w:r w:rsidR="0014671C">
        <w:t>nd</w:t>
      </w:r>
      <w:r w:rsidR="00DD651B">
        <w:t xml:space="preserve">et, bekommt ein </w:t>
      </w:r>
      <w:r w:rsidR="0014671C">
        <w:t>G</w:t>
      </w:r>
      <w:r w:rsidR="00DD651B">
        <w:t xml:space="preserve">eschenk: ein Marzipanschwein. </w:t>
      </w:r>
    </w:p>
    <w:p w14:paraId="12EF471F" w14:textId="2E60F182" w:rsidR="00DD651B" w:rsidRDefault="00DD651B" w:rsidP="0014671C">
      <w:pPr>
        <w:ind w:left="708"/>
        <w:jc w:val="both"/>
      </w:pPr>
      <w:r>
        <w:t>Das Gericht soll übrigens um 1900 entst</w:t>
      </w:r>
      <w:r w:rsidR="0014671C">
        <w:t>a</w:t>
      </w:r>
      <w:r>
        <w:t>nden ein, als ein Gast in einem Luxushotel nach einem extravaganten Nachtisch fragte. In der Hotelküche hatte man schon Milchreis vorbereitet – spontan fügte der koch Sahne und Mandeln hinzu und gab sieenr Kreation den französisch klingenden Namen Risalam</w:t>
      </w:r>
      <w:r w:rsidR="0014671C">
        <w:t>an</w:t>
      </w:r>
      <w:r>
        <w:t>de.</w:t>
      </w:r>
    </w:p>
    <w:p w14:paraId="397C4651" w14:textId="543E9514" w:rsidR="00B07EC3" w:rsidRDefault="00B07EC3">
      <w:pPr>
        <w:rPr>
          <w:rFonts w:asciiTheme="majorHAnsi" w:eastAsiaTheme="majorEastAsia" w:hAnsiTheme="majorHAnsi" w:cstheme="majorBidi"/>
          <w:color w:val="2F5496" w:themeColor="accent1" w:themeShade="BF"/>
          <w:sz w:val="26"/>
          <w:szCs w:val="26"/>
        </w:rPr>
      </w:pPr>
      <w:r>
        <w:br w:type="page"/>
      </w:r>
    </w:p>
    <w:p w14:paraId="29142F83" w14:textId="41E641EF" w:rsidR="009144DE" w:rsidRDefault="009144DE" w:rsidP="0039230C">
      <w:pPr>
        <w:pStyle w:val="Heading2"/>
        <w:spacing w:after="240"/>
      </w:pPr>
      <w:r>
        <w:lastRenderedPageBreak/>
        <w:t>Karamellapfel auf Blätterteig</w:t>
      </w:r>
      <w:r w:rsidR="00161D92">
        <w:rPr>
          <w:rStyle w:val="FootnoteReference"/>
        </w:rPr>
        <w:footnoteReference w:id="1451"/>
      </w:r>
      <w:r>
        <w:t xml:space="preserve"> </w:t>
      </w:r>
    </w:p>
    <w:p w14:paraId="066F7854" w14:textId="02BCA799" w:rsidR="009144DE" w:rsidRDefault="009144DE" w:rsidP="009144DE">
      <w:pPr>
        <w:rPr>
          <w:sz w:val="24"/>
          <w:szCs w:val="24"/>
        </w:rPr>
      </w:pPr>
      <w:r w:rsidRPr="0039230C">
        <w:rPr>
          <w:sz w:val="24"/>
          <w:szCs w:val="24"/>
          <w:u w:val="single"/>
        </w:rPr>
        <w:t>Zutaten</w:t>
      </w:r>
      <w:r>
        <w:rPr>
          <w:sz w:val="24"/>
          <w:szCs w:val="24"/>
        </w:rPr>
        <w:t xml:space="preserve"> </w:t>
      </w:r>
      <w:r w:rsidR="0039230C">
        <w:rPr>
          <w:sz w:val="24"/>
          <w:szCs w:val="24"/>
        </w:rPr>
        <w:t>(</w:t>
      </w:r>
      <w:r>
        <w:rPr>
          <w:sz w:val="24"/>
          <w:szCs w:val="24"/>
        </w:rPr>
        <w:t>für 4 Portionen</w:t>
      </w:r>
      <w:r w:rsidR="0039230C">
        <w:rPr>
          <w:sz w:val="24"/>
          <w:szCs w:val="24"/>
        </w:rPr>
        <w:t>)</w:t>
      </w:r>
    </w:p>
    <w:p w14:paraId="7D67E9C8" w14:textId="77777777" w:rsidR="009144DE" w:rsidRDefault="009144DE" w:rsidP="009144DE">
      <w:pPr>
        <w:rPr>
          <w:sz w:val="24"/>
          <w:szCs w:val="24"/>
        </w:rPr>
      </w:pPr>
      <w:r>
        <w:rPr>
          <w:sz w:val="24"/>
          <w:szCs w:val="24"/>
        </w:rPr>
        <w:t>2 Platten TK-Blätterteig</w:t>
      </w:r>
    </w:p>
    <w:p w14:paraId="16809180" w14:textId="77777777" w:rsidR="009144DE" w:rsidRPr="0039230C" w:rsidRDefault="009144DE" w:rsidP="009144DE">
      <w:pPr>
        <w:rPr>
          <w:i/>
          <w:iCs/>
          <w:sz w:val="24"/>
          <w:szCs w:val="24"/>
        </w:rPr>
      </w:pPr>
      <w:r w:rsidRPr="0039230C">
        <w:rPr>
          <w:i/>
          <w:iCs/>
          <w:sz w:val="24"/>
          <w:szCs w:val="24"/>
        </w:rPr>
        <w:t>Für die Sauce:</w:t>
      </w:r>
    </w:p>
    <w:p w14:paraId="5D5A8815" w14:textId="77777777" w:rsidR="009144DE" w:rsidRDefault="009144DE" w:rsidP="009144DE">
      <w:pPr>
        <w:rPr>
          <w:sz w:val="24"/>
          <w:szCs w:val="24"/>
        </w:rPr>
      </w:pPr>
      <w:r>
        <w:rPr>
          <w:sz w:val="24"/>
          <w:szCs w:val="24"/>
        </w:rPr>
        <w:t>110 g Zucker</w:t>
      </w:r>
    </w:p>
    <w:p w14:paraId="75236A63" w14:textId="77777777" w:rsidR="009144DE" w:rsidRDefault="009144DE" w:rsidP="009144DE">
      <w:pPr>
        <w:rPr>
          <w:sz w:val="24"/>
          <w:szCs w:val="24"/>
        </w:rPr>
      </w:pPr>
      <w:r>
        <w:rPr>
          <w:sz w:val="24"/>
          <w:szCs w:val="24"/>
        </w:rPr>
        <w:t>4 EL Sahne</w:t>
      </w:r>
    </w:p>
    <w:p w14:paraId="6AB55338" w14:textId="77777777" w:rsidR="009144DE" w:rsidRDefault="009144DE" w:rsidP="009144DE">
      <w:pPr>
        <w:rPr>
          <w:sz w:val="24"/>
          <w:szCs w:val="24"/>
        </w:rPr>
      </w:pPr>
      <w:r>
        <w:rPr>
          <w:sz w:val="24"/>
          <w:szCs w:val="24"/>
        </w:rPr>
        <w:t>60 g Butter</w:t>
      </w:r>
    </w:p>
    <w:p w14:paraId="494683E7" w14:textId="77777777" w:rsidR="009144DE" w:rsidRDefault="009144DE" w:rsidP="009144DE">
      <w:pPr>
        <w:rPr>
          <w:sz w:val="24"/>
          <w:szCs w:val="24"/>
        </w:rPr>
      </w:pPr>
    </w:p>
    <w:p w14:paraId="313F18B9" w14:textId="77777777" w:rsidR="009144DE" w:rsidRDefault="009144DE" w:rsidP="009144DE">
      <w:pPr>
        <w:rPr>
          <w:sz w:val="24"/>
          <w:szCs w:val="24"/>
        </w:rPr>
      </w:pPr>
      <w:r>
        <w:rPr>
          <w:sz w:val="24"/>
          <w:szCs w:val="24"/>
        </w:rPr>
        <w:t>4 säuerliche Äpfel, geschält, Kerngehäuse entfernt, in 1 cm dicke Spalten geschnitten</w:t>
      </w:r>
    </w:p>
    <w:p w14:paraId="5CA448F2" w14:textId="77777777" w:rsidR="009144DE" w:rsidRDefault="009144DE" w:rsidP="009144DE">
      <w:pPr>
        <w:rPr>
          <w:sz w:val="24"/>
          <w:szCs w:val="24"/>
        </w:rPr>
      </w:pPr>
      <w:r>
        <w:rPr>
          <w:sz w:val="24"/>
          <w:szCs w:val="24"/>
        </w:rPr>
        <w:t>60 g Butter, zerlassen</w:t>
      </w:r>
    </w:p>
    <w:p w14:paraId="258F60A7" w14:textId="77777777" w:rsidR="009144DE" w:rsidRDefault="009144DE" w:rsidP="009144DE">
      <w:pPr>
        <w:rPr>
          <w:sz w:val="24"/>
          <w:szCs w:val="24"/>
        </w:rPr>
      </w:pPr>
      <w:r>
        <w:rPr>
          <w:sz w:val="24"/>
          <w:szCs w:val="24"/>
        </w:rPr>
        <w:t>Grobes Meersalz</w:t>
      </w:r>
    </w:p>
    <w:p w14:paraId="087BC05C" w14:textId="77777777" w:rsidR="009144DE" w:rsidRDefault="009144DE" w:rsidP="009144DE">
      <w:pPr>
        <w:rPr>
          <w:sz w:val="24"/>
          <w:szCs w:val="24"/>
        </w:rPr>
      </w:pPr>
      <w:r>
        <w:rPr>
          <w:sz w:val="24"/>
          <w:szCs w:val="24"/>
        </w:rPr>
        <w:t>4 EL Crème fraîche</w:t>
      </w:r>
    </w:p>
    <w:p w14:paraId="0E8F4D29" w14:textId="77777777" w:rsidR="009144DE" w:rsidRDefault="009144DE" w:rsidP="009144DE">
      <w:pPr>
        <w:rPr>
          <w:sz w:val="24"/>
          <w:szCs w:val="24"/>
        </w:rPr>
      </w:pPr>
    </w:p>
    <w:p w14:paraId="4778EB50" w14:textId="680E8F29" w:rsidR="0039230C" w:rsidRDefault="0039230C" w:rsidP="009144DE">
      <w:pPr>
        <w:rPr>
          <w:sz w:val="24"/>
          <w:szCs w:val="24"/>
        </w:rPr>
      </w:pPr>
      <w:r>
        <w:rPr>
          <w:sz w:val="24"/>
          <w:szCs w:val="24"/>
        </w:rPr>
        <w:t>Zubereitung:</w:t>
      </w:r>
    </w:p>
    <w:p w14:paraId="2A8FD92A" w14:textId="77777777" w:rsidR="009144DE" w:rsidRPr="00D043C5" w:rsidRDefault="009144DE" w:rsidP="00B40E8C">
      <w:pPr>
        <w:pStyle w:val="ListParagraph"/>
        <w:numPr>
          <w:ilvl w:val="0"/>
          <w:numId w:val="873"/>
        </w:numPr>
        <w:spacing w:after="120"/>
        <w:ind w:left="714" w:hanging="357"/>
        <w:contextualSpacing w:val="0"/>
        <w:jc w:val="both"/>
        <w:rPr>
          <w:sz w:val="24"/>
          <w:szCs w:val="24"/>
        </w:rPr>
      </w:pPr>
      <w:r w:rsidRPr="00D043C5">
        <w:rPr>
          <w:sz w:val="24"/>
          <w:szCs w:val="24"/>
        </w:rPr>
        <w:t>Aus dem Blätterteig mit einem Glas 4 runde Plätzchen (Durchmesser 10 cm) ausstechen, auf ein Backblech legen und mit einer Gabel je etwa 12-mal einstechen, damit der Teig beim Backen nicht zu sehr aufgeht. Die Teigplätzchen nach Packungsanleitung im Ofen goldbraun backen. Auf einem Rost auskühlen lassen.</w:t>
      </w:r>
    </w:p>
    <w:p w14:paraId="6B8AEDBB" w14:textId="77777777" w:rsidR="009144DE" w:rsidRPr="00D043C5" w:rsidRDefault="009144DE" w:rsidP="00B40E8C">
      <w:pPr>
        <w:pStyle w:val="ListParagraph"/>
        <w:numPr>
          <w:ilvl w:val="0"/>
          <w:numId w:val="873"/>
        </w:numPr>
        <w:spacing w:after="120"/>
        <w:ind w:left="714" w:hanging="357"/>
        <w:contextualSpacing w:val="0"/>
        <w:jc w:val="both"/>
        <w:rPr>
          <w:sz w:val="24"/>
          <w:szCs w:val="24"/>
        </w:rPr>
      </w:pPr>
      <w:r w:rsidRPr="00D043C5">
        <w:rPr>
          <w:sz w:val="24"/>
          <w:szCs w:val="24"/>
        </w:rPr>
        <w:t>Die Zutaten für die Sauce in einem kleinen Topf auf mittlerer Stufe unter ständigem Rühren 4 – 5 Minuten erwärmen, bis sich der Zucker aufgelöst hat und die Butter geschmolzen ist. Vom Herd nehmen und beiseitestellen.</w:t>
      </w:r>
    </w:p>
    <w:p w14:paraId="4BCF1818" w14:textId="77777777" w:rsidR="009144DE" w:rsidRPr="00D043C5" w:rsidRDefault="009144DE" w:rsidP="00B40E8C">
      <w:pPr>
        <w:pStyle w:val="ListParagraph"/>
        <w:numPr>
          <w:ilvl w:val="0"/>
          <w:numId w:val="873"/>
        </w:numPr>
        <w:spacing w:after="120"/>
        <w:ind w:left="714" w:hanging="357"/>
        <w:contextualSpacing w:val="0"/>
        <w:jc w:val="both"/>
        <w:rPr>
          <w:sz w:val="24"/>
          <w:szCs w:val="24"/>
        </w:rPr>
      </w:pPr>
      <w:r w:rsidRPr="00D043C5">
        <w:rPr>
          <w:sz w:val="24"/>
          <w:szCs w:val="24"/>
        </w:rPr>
        <w:t>In einer großen Schüssel die Apfelspalten in der flüssigen Butter werden, bis sie überall bedeckt sind.</w:t>
      </w:r>
    </w:p>
    <w:p w14:paraId="62DC1F9E" w14:textId="77777777" w:rsidR="009144DE" w:rsidRPr="00D043C5" w:rsidRDefault="009144DE" w:rsidP="00B40E8C">
      <w:pPr>
        <w:pStyle w:val="ListParagraph"/>
        <w:numPr>
          <w:ilvl w:val="0"/>
          <w:numId w:val="873"/>
        </w:numPr>
        <w:spacing w:after="120"/>
        <w:ind w:left="714" w:hanging="357"/>
        <w:contextualSpacing w:val="0"/>
        <w:jc w:val="both"/>
        <w:rPr>
          <w:sz w:val="24"/>
          <w:szCs w:val="24"/>
        </w:rPr>
      </w:pPr>
      <w:r w:rsidRPr="00D043C5">
        <w:rPr>
          <w:sz w:val="24"/>
          <w:szCs w:val="24"/>
        </w:rPr>
        <w:t>Den Grill für direkte mittlere Hitze vorbereiten. Die gelochte Grillpfanne über direkter mittlerer Hitze etwa 10 Minuten vorheizen. Die Apfelspalten auf die Grillpfanne legen und bei geschlossenem Deckel 8 – 10 Minuten grillen, bis sie gut gebräunt und weich sind. Ein- oder zweimal wenden. Die Apfelspalten in eine Schüssel legen. Die Sauce nach Bedarf auf niedriger Stufe nochmals erwärmen. Mit einem Löffel etwas Sauce über die Äpfel geben und vorsichtig untermischen.</w:t>
      </w:r>
    </w:p>
    <w:p w14:paraId="31B5D481" w14:textId="77777777" w:rsidR="009144DE" w:rsidRPr="00D043C5" w:rsidRDefault="009144DE" w:rsidP="00B40E8C">
      <w:pPr>
        <w:pStyle w:val="ListParagraph"/>
        <w:numPr>
          <w:ilvl w:val="0"/>
          <w:numId w:val="873"/>
        </w:numPr>
        <w:spacing w:after="120"/>
        <w:ind w:left="714" w:hanging="357"/>
        <w:contextualSpacing w:val="0"/>
        <w:jc w:val="both"/>
        <w:rPr>
          <w:sz w:val="24"/>
          <w:szCs w:val="24"/>
        </w:rPr>
      </w:pPr>
      <w:r w:rsidRPr="00D043C5">
        <w:rPr>
          <w:sz w:val="24"/>
          <w:szCs w:val="24"/>
        </w:rPr>
        <w:t>Die Blätterteigplätzchen auf Desserttellern anrichten und mit den Apfelspalten belegen. Die restliche Sauce darüber verteilen und nach Belieben mit etwas Meersalz bestreuen. Mit einem Klecks Crème fraîche oder Schlagsahne krönen.</w:t>
      </w:r>
    </w:p>
    <w:p w14:paraId="27A6261E" w14:textId="44799A5D" w:rsidR="009144DE" w:rsidRDefault="009144DE" w:rsidP="0039230C">
      <w:pPr>
        <w:pStyle w:val="Heading2"/>
        <w:spacing w:after="240"/>
      </w:pPr>
      <w:r w:rsidRPr="00D043C5">
        <w:br w:type="page"/>
      </w:r>
      <w:r>
        <w:lastRenderedPageBreak/>
        <w:t>Bananen nach Foster-Art</w:t>
      </w:r>
      <w:r w:rsidR="001C7651">
        <w:rPr>
          <w:rStyle w:val="FootnoteReference"/>
        </w:rPr>
        <w:footnoteReference w:id="1452"/>
      </w:r>
      <w:r>
        <w:t xml:space="preserve"> </w:t>
      </w:r>
    </w:p>
    <w:p w14:paraId="2C110ACA" w14:textId="74869F9F" w:rsidR="009144DE" w:rsidRDefault="009144DE" w:rsidP="009144DE">
      <w:pPr>
        <w:rPr>
          <w:sz w:val="24"/>
          <w:szCs w:val="24"/>
        </w:rPr>
      </w:pPr>
      <w:r w:rsidRPr="0039230C">
        <w:rPr>
          <w:sz w:val="24"/>
          <w:szCs w:val="24"/>
          <w:u w:val="single"/>
        </w:rPr>
        <w:t>Zutaten</w:t>
      </w:r>
      <w:r>
        <w:rPr>
          <w:sz w:val="24"/>
          <w:szCs w:val="24"/>
        </w:rPr>
        <w:t xml:space="preserve"> </w:t>
      </w:r>
      <w:r w:rsidR="0039230C">
        <w:rPr>
          <w:sz w:val="24"/>
          <w:szCs w:val="24"/>
        </w:rPr>
        <w:t>(</w:t>
      </w:r>
      <w:r>
        <w:rPr>
          <w:sz w:val="24"/>
          <w:szCs w:val="24"/>
        </w:rPr>
        <w:t>für 6 – 8 Portionen</w:t>
      </w:r>
      <w:r w:rsidR="0039230C">
        <w:rPr>
          <w:sz w:val="24"/>
          <w:szCs w:val="24"/>
        </w:rPr>
        <w:t>):</w:t>
      </w:r>
    </w:p>
    <w:p w14:paraId="24D7C293" w14:textId="77777777" w:rsidR="009144DE" w:rsidRDefault="009144DE" w:rsidP="009144DE">
      <w:pPr>
        <w:rPr>
          <w:sz w:val="24"/>
          <w:szCs w:val="24"/>
        </w:rPr>
      </w:pPr>
      <w:r>
        <w:rPr>
          <w:sz w:val="24"/>
          <w:szCs w:val="24"/>
        </w:rPr>
        <w:t>4 feste, aber reife mittelgroße Bananen</w:t>
      </w:r>
    </w:p>
    <w:p w14:paraId="0450370E" w14:textId="77777777" w:rsidR="009144DE" w:rsidRDefault="009144DE" w:rsidP="009144DE">
      <w:pPr>
        <w:rPr>
          <w:sz w:val="24"/>
          <w:szCs w:val="24"/>
        </w:rPr>
      </w:pPr>
      <w:r>
        <w:rPr>
          <w:sz w:val="24"/>
          <w:szCs w:val="24"/>
        </w:rPr>
        <w:t>2 EL Butter, zerlassen</w:t>
      </w:r>
    </w:p>
    <w:p w14:paraId="145CC9AA" w14:textId="77777777" w:rsidR="009144DE" w:rsidRDefault="009144DE" w:rsidP="009144DE">
      <w:pPr>
        <w:rPr>
          <w:sz w:val="24"/>
          <w:szCs w:val="24"/>
        </w:rPr>
      </w:pPr>
    </w:p>
    <w:p w14:paraId="46B12D5D" w14:textId="77777777" w:rsidR="009144DE" w:rsidRPr="0039230C" w:rsidRDefault="009144DE" w:rsidP="009144DE">
      <w:pPr>
        <w:rPr>
          <w:i/>
          <w:iCs/>
          <w:sz w:val="24"/>
          <w:szCs w:val="24"/>
        </w:rPr>
      </w:pPr>
      <w:r w:rsidRPr="0039230C">
        <w:rPr>
          <w:i/>
          <w:iCs/>
          <w:sz w:val="24"/>
          <w:szCs w:val="24"/>
        </w:rPr>
        <w:t>Für die Sauce:</w:t>
      </w:r>
    </w:p>
    <w:p w14:paraId="162621E1" w14:textId="77777777" w:rsidR="009144DE" w:rsidRDefault="009144DE" w:rsidP="009144DE">
      <w:pPr>
        <w:rPr>
          <w:sz w:val="24"/>
          <w:szCs w:val="24"/>
        </w:rPr>
      </w:pPr>
      <w:r>
        <w:rPr>
          <w:sz w:val="24"/>
          <w:szCs w:val="24"/>
        </w:rPr>
        <w:t>125 g Butter</w:t>
      </w:r>
    </w:p>
    <w:p w14:paraId="4FEE6717" w14:textId="77777777" w:rsidR="009144DE" w:rsidRDefault="009144DE" w:rsidP="009144DE">
      <w:pPr>
        <w:rPr>
          <w:sz w:val="24"/>
          <w:szCs w:val="24"/>
        </w:rPr>
      </w:pPr>
      <w:r>
        <w:rPr>
          <w:sz w:val="24"/>
          <w:szCs w:val="24"/>
        </w:rPr>
        <w:t>125 g brauner Zucker</w:t>
      </w:r>
    </w:p>
    <w:p w14:paraId="07F5B999" w14:textId="77777777" w:rsidR="009144DE" w:rsidRDefault="009144DE" w:rsidP="009144DE">
      <w:pPr>
        <w:rPr>
          <w:sz w:val="24"/>
          <w:szCs w:val="24"/>
        </w:rPr>
      </w:pPr>
      <w:r>
        <w:rPr>
          <w:sz w:val="24"/>
          <w:szCs w:val="24"/>
        </w:rPr>
        <w:t>¼ TL Zimt</w:t>
      </w:r>
    </w:p>
    <w:p w14:paraId="78DDC6B2" w14:textId="77777777" w:rsidR="009144DE" w:rsidRDefault="009144DE" w:rsidP="009144DE">
      <w:pPr>
        <w:rPr>
          <w:sz w:val="24"/>
          <w:szCs w:val="24"/>
        </w:rPr>
      </w:pPr>
      <w:r>
        <w:rPr>
          <w:sz w:val="24"/>
          <w:szCs w:val="24"/>
        </w:rPr>
        <w:t>1 kräftige Prise Muskatnuss</w:t>
      </w:r>
    </w:p>
    <w:p w14:paraId="6F1C89A1" w14:textId="77777777" w:rsidR="009144DE" w:rsidRDefault="009144DE" w:rsidP="009144DE">
      <w:pPr>
        <w:rPr>
          <w:sz w:val="24"/>
          <w:szCs w:val="24"/>
        </w:rPr>
      </w:pPr>
      <w:r>
        <w:rPr>
          <w:sz w:val="24"/>
          <w:szCs w:val="24"/>
        </w:rPr>
        <w:t>125 ml dunkler Rum</w:t>
      </w:r>
    </w:p>
    <w:p w14:paraId="34D8E624" w14:textId="77777777" w:rsidR="009144DE" w:rsidRDefault="009144DE" w:rsidP="009144DE">
      <w:pPr>
        <w:rPr>
          <w:sz w:val="24"/>
          <w:szCs w:val="24"/>
        </w:rPr>
      </w:pPr>
      <w:r>
        <w:rPr>
          <w:sz w:val="24"/>
          <w:szCs w:val="24"/>
        </w:rPr>
        <w:t>4 EL Bananenlikör</w:t>
      </w:r>
    </w:p>
    <w:p w14:paraId="0001C847" w14:textId="77777777" w:rsidR="009144DE" w:rsidRDefault="009144DE" w:rsidP="009144DE">
      <w:pPr>
        <w:rPr>
          <w:sz w:val="24"/>
          <w:szCs w:val="24"/>
        </w:rPr>
      </w:pPr>
    </w:p>
    <w:p w14:paraId="5F6CED0F" w14:textId="77777777" w:rsidR="009144DE" w:rsidRDefault="009144DE" w:rsidP="009144DE">
      <w:pPr>
        <w:rPr>
          <w:sz w:val="24"/>
          <w:szCs w:val="24"/>
        </w:rPr>
      </w:pPr>
      <w:r>
        <w:rPr>
          <w:sz w:val="24"/>
          <w:szCs w:val="24"/>
        </w:rPr>
        <w:t>Vanilleeis</w:t>
      </w:r>
    </w:p>
    <w:p w14:paraId="70CF4B2A" w14:textId="77777777" w:rsidR="009144DE" w:rsidRDefault="009144DE" w:rsidP="009144DE">
      <w:pPr>
        <w:rPr>
          <w:sz w:val="24"/>
          <w:szCs w:val="24"/>
        </w:rPr>
      </w:pPr>
      <w:r>
        <w:rPr>
          <w:sz w:val="24"/>
          <w:szCs w:val="24"/>
        </w:rPr>
        <w:t>1 Grill</w:t>
      </w:r>
    </w:p>
    <w:p w14:paraId="5B83757B" w14:textId="77777777" w:rsidR="009144DE" w:rsidRDefault="009144DE" w:rsidP="009144DE">
      <w:pPr>
        <w:rPr>
          <w:sz w:val="24"/>
          <w:szCs w:val="24"/>
        </w:rPr>
      </w:pPr>
    </w:p>
    <w:p w14:paraId="6D319F22" w14:textId="6F81258A" w:rsidR="0039230C" w:rsidRDefault="0039230C" w:rsidP="009144DE">
      <w:pPr>
        <w:rPr>
          <w:sz w:val="24"/>
          <w:szCs w:val="24"/>
        </w:rPr>
      </w:pPr>
      <w:r>
        <w:rPr>
          <w:sz w:val="24"/>
          <w:szCs w:val="24"/>
        </w:rPr>
        <w:t>Zubereitung:</w:t>
      </w:r>
    </w:p>
    <w:p w14:paraId="5D3EC6D3" w14:textId="77777777" w:rsidR="009144DE" w:rsidRPr="00140093" w:rsidRDefault="009144DE" w:rsidP="00B40E8C">
      <w:pPr>
        <w:pStyle w:val="ListParagraph"/>
        <w:numPr>
          <w:ilvl w:val="0"/>
          <w:numId w:val="874"/>
        </w:numPr>
        <w:spacing w:after="120"/>
        <w:ind w:left="714" w:hanging="357"/>
        <w:contextualSpacing w:val="0"/>
        <w:jc w:val="both"/>
        <w:rPr>
          <w:sz w:val="24"/>
          <w:szCs w:val="24"/>
        </w:rPr>
      </w:pPr>
      <w:r w:rsidRPr="00140093">
        <w:rPr>
          <w:sz w:val="24"/>
          <w:szCs w:val="24"/>
        </w:rPr>
        <w:t>Den Grill für direkte mittlere Hitze vorbereiten.</w:t>
      </w:r>
    </w:p>
    <w:p w14:paraId="4C5E7002" w14:textId="77777777" w:rsidR="009144DE" w:rsidRPr="00140093" w:rsidRDefault="009144DE" w:rsidP="00B40E8C">
      <w:pPr>
        <w:pStyle w:val="ListParagraph"/>
        <w:numPr>
          <w:ilvl w:val="0"/>
          <w:numId w:val="874"/>
        </w:numPr>
        <w:spacing w:after="120"/>
        <w:ind w:left="714" w:hanging="357"/>
        <w:contextualSpacing w:val="0"/>
        <w:jc w:val="both"/>
        <w:rPr>
          <w:sz w:val="24"/>
          <w:szCs w:val="24"/>
        </w:rPr>
      </w:pPr>
      <w:r w:rsidRPr="00140093">
        <w:rPr>
          <w:sz w:val="24"/>
          <w:szCs w:val="24"/>
        </w:rPr>
        <w:t>Die Bananen mit der Schale längs halbieren (so bewahren sie auf dem Grill ihre Form). Die Schnittflächen mit zerlassener Butter bestreichen.</w:t>
      </w:r>
    </w:p>
    <w:p w14:paraId="5DFBD105" w14:textId="77777777" w:rsidR="009144DE" w:rsidRPr="00140093" w:rsidRDefault="009144DE" w:rsidP="00B40E8C">
      <w:pPr>
        <w:pStyle w:val="ListParagraph"/>
        <w:numPr>
          <w:ilvl w:val="0"/>
          <w:numId w:val="874"/>
        </w:numPr>
        <w:spacing w:after="120"/>
        <w:ind w:left="714" w:hanging="357"/>
        <w:contextualSpacing w:val="0"/>
        <w:jc w:val="both"/>
        <w:rPr>
          <w:sz w:val="24"/>
          <w:szCs w:val="24"/>
        </w:rPr>
      </w:pPr>
      <w:r w:rsidRPr="00140093">
        <w:rPr>
          <w:sz w:val="24"/>
          <w:szCs w:val="24"/>
        </w:rPr>
        <w:t>Den Grillrost mit der Bürste reinigen. Die Bananen mit der Schnittfläche nach unten über direkter mittlerer Hitze bei geöffnetem Deckel 2 – 3 Minuten grillen, bis sie warm sind und das typische Grillmuster aufweisen. Nicht wenden. Vom Grill nehmen, schälen und vierteln, dann beiseitestellen.</w:t>
      </w:r>
    </w:p>
    <w:p w14:paraId="208E93EC" w14:textId="77777777" w:rsidR="009144DE" w:rsidRPr="00140093" w:rsidRDefault="009144DE" w:rsidP="00B40E8C">
      <w:pPr>
        <w:pStyle w:val="ListParagraph"/>
        <w:numPr>
          <w:ilvl w:val="0"/>
          <w:numId w:val="874"/>
        </w:numPr>
        <w:spacing w:after="120"/>
        <w:ind w:left="714" w:hanging="357"/>
        <w:contextualSpacing w:val="0"/>
        <w:jc w:val="both"/>
        <w:rPr>
          <w:sz w:val="24"/>
          <w:szCs w:val="24"/>
        </w:rPr>
      </w:pPr>
      <w:r w:rsidRPr="00140093">
        <w:rPr>
          <w:sz w:val="24"/>
          <w:szCs w:val="24"/>
        </w:rPr>
        <w:t>Für die Sauce die Butter in einem großen Topf zerlassen. Zucker, Zimt und Muskatnuss hinzufügen und unter ständigem Rühren erhitzen, bis die Mischung Blasen wirft. Rum und Bananenlikör einrühren und einige Sekunden erwärmen, dann mit einem langen Streichholz vorsichtig anzünden. Flambieren, bis die Flammen von selbst erlöschen. Die Bananenstücke hinzufügen und auf mittlerer Stufe 2 – 3 Minuten sanft köcheln, bis sie sich ein wenig einrollen. Die Bananen mit der Sauce über die Eiscreme geben und sofort servieren.</w:t>
      </w:r>
      <w:r w:rsidRPr="00140093">
        <w:rPr>
          <w:sz w:val="24"/>
          <w:szCs w:val="24"/>
        </w:rPr>
        <w:br w:type="page"/>
      </w:r>
    </w:p>
    <w:p w14:paraId="1D2D856E" w14:textId="124027A1" w:rsidR="009144DE" w:rsidRDefault="009144DE" w:rsidP="0039230C">
      <w:pPr>
        <w:pStyle w:val="Heading2"/>
        <w:spacing w:after="240"/>
      </w:pPr>
      <w:r>
        <w:lastRenderedPageBreak/>
        <w:t>Gefüllte Feigen</w:t>
      </w:r>
      <w:r w:rsidR="00AF5924">
        <w:rPr>
          <w:rStyle w:val="FootnoteReference"/>
        </w:rPr>
        <w:footnoteReference w:id="1453"/>
      </w:r>
      <w:r>
        <w:t xml:space="preserve"> </w:t>
      </w:r>
    </w:p>
    <w:p w14:paraId="766490C5" w14:textId="0EF49C60" w:rsidR="009144DE" w:rsidRDefault="009144DE" w:rsidP="009144DE">
      <w:pPr>
        <w:rPr>
          <w:sz w:val="24"/>
          <w:szCs w:val="24"/>
        </w:rPr>
      </w:pPr>
      <w:r w:rsidRPr="0039230C">
        <w:rPr>
          <w:sz w:val="24"/>
          <w:szCs w:val="24"/>
          <w:u w:val="single"/>
        </w:rPr>
        <w:t>Zutaten</w:t>
      </w:r>
      <w:r>
        <w:rPr>
          <w:sz w:val="24"/>
          <w:szCs w:val="24"/>
        </w:rPr>
        <w:t xml:space="preserve"> </w:t>
      </w:r>
      <w:r w:rsidR="0039230C">
        <w:rPr>
          <w:sz w:val="24"/>
          <w:szCs w:val="24"/>
        </w:rPr>
        <w:t>(</w:t>
      </w:r>
      <w:r>
        <w:rPr>
          <w:sz w:val="24"/>
          <w:szCs w:val="24"/>
        </w:rPr>
        <w:t>für 30 Stück</w:t>
      </w:r>
      <w:r w:rsidR="0039230C">
        <w:rPr>
          <w:sz w:val="24"/>
          <w:szCs w:val="24"/>
        </w:rPr>
        <w:t>):</w:t>
      </w:r>
    </w:p>
    <w:p w14:paraId="691640F9" w14:textId="77777777" w:rsidR="009144DE" w:rsidRDefault="009144DE" w:rsidP="009144DE">
      <w:pPr>
        <w:rPr>
          <w:sz w:val="24"/>
          <w:szCs w:val="24"/>
        </w:rPr>
      </w:pPr>
      <w:r>
        <w:rPr>
          <w:sz w:val="24"/>
          <w:szCs w:val="24"/>
        </w:rPr>
        <w:t>100 g Mandeln</w:t>
      </w:r>
    </w:p>
    <w:p w14:paraId="15C789FE" w14:textId="77777777" w:rsidR="009144DE" w:rsidRDefault="009144DE" w:rsidP="009144DE">
      <w:pPr>
        <w:rPr>
          <w:sz w:val="24"/>
          <w:szCs w:val="24"/>
        </w:rPr>
      </w:pPr>
      <w:r>
        <w:rPr>
          <w:sz w:val="24"/>
          <w:szCs w:val="24"/>
        </w:rPr>
        <w:t>30 weiche Trockenfeigen</w:t>
      </w:r>
    </w:p>
    <w:p w14:paraId="2305A094" w14:textId="77777777" w:rsidR="009144DE" w:rsidRDefault="009144DE" w:rsidP="009144DE">
      <w:pPr>
        <w:rPr>
          <w:sz w:val="24"/>
          <w:szCs w:val="24"/>
        </w:rPr>
      </w:pPr>
      <w:r>
        <w:rPr>
          <w:sz w:val="24"/>
          <w:szCs w:val="24"/>
        </w:rPr>
        <w:t>125 g ungespritzte gemischte Zitrusschalen</w:t>
      </w:r>
    </w:p>
    <w:p w14:paraId="29EE164C" w14:textId="77777777" w:rsidR="009144DE" w:rsidRDefault="009144DE" w:rsidP="009144DE">
      <w:pPr>
        <w:rPr>
          <w:sz w:val="24"/>
          <w:szCs w:val="24"/>
        </w:rPr>
      </w:pPr>
      <w:r>
        <w:rPr>
          <w:sz w:val="24"/>
          <w:szCs w:val="24"/>
        </w:rPr>
        <w:t>200 g Marzipan, zerkleinert</w:t>
      </w:r>
    </w:p>
    <w:p w14:paraId="2DDA34DB" w14:textId="77777777" w:rsidR="009144DE" w:rsidRDefault="009144DE" w:rsidP="009144DE">
      <w:pPr>
        <w:rPr>
          <w:sz w:val="24"/>
          <w:szCs w:val="24"/>
        </w:rPr>
      </w:pPr>
    </w:p>
    <w:p w14:paraId="272A87D5" w14:textId="77777777" w:rsidR="009144DE" w:rsidRDefault="009144DE" w:rsidP="009144DE">
      <w:pPr>
        <w:rPr>
          <w:sz w:val="24"/>
          <w:szCs w:val="24"/>
        </w:rPr>
      </w:pPr>
      <w:r>
        <w:rPr>
          <w:sz w:val="24"/>
          <w:szCs w:val="24"/>
        </w:rPr>
        <w:t>Zubereitungszeit: 20 Minuten plus Backzeit 5 Minuten</w:t>
      </w:r>
    </w:p>
    <w:p w14:paraId="7B6FAB00" w14:textId="77777777" w:rsidR="009144DE" w:rsidRPr="00983DE1" w:rsidRDefault="009144DE" w:rsidP="00B40E8C">
      <w:pPr>
        <w:pStyle w:val="ListParagraph"/>
        <w:numPr>
          <w:ilvl w:val="0"/>
          <w:numId w:val="866"/>
        </w:numPr>
        <w:spacing w:after="120"/>
        <w:ind w:left="714" w:hanging="357"/>
        <w:contextualSpacing w:val="0"/>
        <w:jc w:val="both"/>
        <w:rPr>
          <w:sz w:val="24"/>
          <w:szCs w:val="24"/>
        </w:rPr>
      </w:pPr>
      <w:r w:rsidRPr="00983DE1">
        <w:rPr>
          <w:sz w:val="24"/>
          <w:szCs w:val="24"/>
        </w:rPr>
        <w:t>Den Backofen auf 180 Grad (Gas 2-3) vorheizen. Die Mandeln auf einem Backblech 5 Minuten goldgelb rösten. Abkühlen lassen.</w:t>
      </w:r>
    </w:p>
    <w:p w14:paraId="0600141E" w14:textId="77777777" w:rsidR="009144DE" w:rsidRPr="00983DE1" w:rsidRDefault="009144DE" w:rsidP="00B40E8C">
      <w:pPr>
        <w:pStyle w:val="ListParagraph"/>
        <w:numPr>
          <w:ilvl w:val="0"/>
          <w:numId w:val="866"/>
        </w:numPr>
        <w:spacing w:after="120"/>
        <w:ind w:left="714" w:hanging="357"/>
        <w:contextualSpacing w:val="0"/>
        <w:jc w:val="both"/>
        <w:rPr>
          <w:sz w:val="24"/>
          <w:szCs w:val="24"/>
        </w:rPr>
      </w:pPr>
      <w:r w:rsidRPr="00983DE1">
        <w:rPr>
          <w:sz w:val="24"/>
          <w:szCs w:val="24"/>
        </w:rPr>
        <w:t>Von den Feigen die harten Stiele abschneiden. Jede Feige oben kreuzweise bis zur Mitte einschneiden und wie eine Blüte öffnen.</w:t>
      </w:r>
    </w:p>
    <w:p w14:paraId="4C1072C7" w14:textId="77777777" w:rsidR="009144DE" w:rsidRPr="00983DE1" w:rsidRDefault="009144DE" w:rsidP="00B40E8C">
      <w:pPr>
        <w:pStyle w:val="ListParagraph"/>
        <w:numPr>
          <w:ilvl w:val="0"/>
          <w:numId w:val="866"/>
        </w:numPr>
        <w:spacing w:after="120"/>
        <w:ind w:left="714" w:hanging="357"/>
        <w:contextualSpacing w:val="0"/>
        <w:jc w:val="both"/>
        <w:rPr>
          <w:sz w:val="24"/>
          <w:szCs w:val="24"/>
        </w:rPr>
      </w:pPr>
      <w:r w:rsidRPr="00983DE1">
        <w:rPr>
          <w:sz w:val="24"/>
          <w:szCs w:val="24"/>
        </w:rPr>
        <w:t>Zitrusschalen und Mandeln feinhacken. Marzipan zugeben und in mehreren kurzen Intervallen zu einer feinen, krümeligen Mischung verarbeiten.</w:t>
      </w:r>
    </w:p>
    <w:p w14:paraId="2E1018C2" w14:textId="77777777" w:rsidR="009144DE" w:rsidRPr="00983DE1" w:rsidRDefault="009144DE" w:rsidP="00B40E8C">
      <w:pPr>
        <w:pStyle w:val="ListParagraph"/>
        <w:numPr>
          <w:ilvl w:val="0"/>
          <w:numId w:val="866"/>
        </w:numPr>
        <w:spacing w:after="120"/>
        <w:ind w:left="714" w:hanging="357"/>
        <w:contextualSpacing w:val="0"/>
        <w:jc w:val="both"/>
        <w:rPr>
          <w:sz w:val="24"/>
          <w:szCs w:val="24"/>
        </w:rPr>
      </w:pPr>
      <w:r w:rsidRPr="00983DE1">
        <w:rPr>
          <w:sz w:val="24"/>
          <w:szCs w:val="24"/>
        </w:rPr>
        <w:t>Je 2 TL davon mit den Händen zu einer Kugel formen. In eine Feige setzen, und diese rundum wiederandrücken. Zimmerwarm servieren.</w:t>
      </w:r>
    </w:p>
    <w:p w14:paraId="487AB52E" w14:textId="12FFB9D0" w:rsidR="009144DE" w:rsidRDefault="009144DE" w:rsidP="0039230C">
      <w:pPr>
        <w:rPr>
          <w:sz w:val="24"/>
          <w:szCs w:val="24"/>
        </w:rPr>
      </w:pPr>
      <w:r>
        <w:rPr>
          <w:sz w:val="24"/>
          <w:szCs w:val="24"/>
        </w:rPr>
        <w:br w:type="page"/>
      </w:r>
    </w:p>
    <w:p w14:paraId="68394FE3" w14:textId="2547BFAA" w:rsidR="009144DE" w:rsidRDefault="009144DE" w:rsidP="0039230C">
      <w:pPr>
        <w:pStyle w:val="Heading2"/>
        <w:spacing w:after="240"/>
      </w:pPr>
      <w:r>
        <w:lastRenderedPageBreak/>
        <w:t>Schwarzwälder Kirschcreme</w:t>
      </w:r>
      <w:r w:rsidR="00845170">
        <w:rPr>
          <w:rStyle w:val="FootnoteReference"/>
        </w:rPr>
        <w:footnoteReference w:id="1454"/>
      </w:r>
      <w:r>
        <w:t xml:space="preserve"> </w:t>
      </w:r>
    </w:p>
    <w:p w14:paraId="79BAA78E" w14:textId="7CBA845B" w:rsidR="009144DE" w:rsidRDefault="009144DE" w:rsidP="009144DE">
      <w:pPr>
        <w:rPr>
          <w:sz w:val="24"/>
          <w:szCs w:val="24"/>
        </w:rPr>
      </w:pPr>
      <w:r w:rsidRPr="0039230C">
        <w:rPr>
          <w:sz w:val="24"/>
          <w:szCs w:val="24"/>
          <w:u w:val="single"/>
        </w:rPr>
        <w:t>Zutaten</w:t>
      </w:r>
      <w:r>
        <w:rPr>
          <w:sz w:val="24"/>
          <w:szCs w:val="24"/>
        </w:rPr>
        <w:t xml:space="preserve"> </w:t>
      </w:r>
      <w:r w:rsidR="0039230C">
        <w:rPr>
          <w:sz w:val="24"/>
          <w:szCs w:val="24"/>
        </w:rPr>
        <w:t>(</w:t>
      </w:r>
      <w:r>
        <w:rPr>
          <w:sz w:val="24"/>
          <w:szCs w:val="24"/>
        </w:rPr>
        <w:t>für 4 Portionen</w:t>
      </w:r>
      <w:r w:rsidR="0039230C">
        <w:rPr>
          <w:sz w:val="24"/>
          <w:szCs w:val="24"/>
        </w:rPr>
        <w:t>):</w:t>
      </w:r>
    </w:p>
    <w:p w14:paraId="057A12B9" w14:textId="77777777" w:rsidR="009144DE" w:rsidRDefault="009144DE" w:rsidP="009144DE">
      <w:pPr>
        <w:rPr>
          <w:sz w:val="24"/>
          <w:szCs w:val="24"/>
        </w:rPr>
      </w:pPr>
      <w:r>
        <w:rPr>
          <w:sz w:val="24"/>
          <w:szCs w:val="24"/>
        </w:rPr>
        <w:t>2 schwach gehäufte TL Gelatine gemahlen, weiß</w:t>
      </w:r>
    </w:p>
    <w:p w14:paraId="372CEE37" w14:textId="77777777" w:rsidR="009144DE" w:rsidRDefault="009144DE" w:rsidP="009144DE">
      <w:pPr>
        <w:rPr>
          <w:sz w:val="24"/>
          <w:szCs w:val="24"/>
        </w:rPr>
      </w:pPr>
      <w:r>
        <w:rPr>
          <w:sz w:val="24"/>
          <w:szCs w:val="24"/>
        </w:rPr>
        <w:t>4EL kaltes Wasser</w:t>
      </w:r>
    </w:p>
    <w:p w14:paraId="51BB97DC" w14:textId="77777777" w:rsidR="009144DE" w:rsidRDefault="009144DE" w:rsidP="009144DE">
      <w:pPr>
        <w:rPr>
          <w:sz w:val="24"/>
          <w:szCs w:val="24"/>
        </w:rPr>
      </w:pPr>
      <w:r>
        <w:rPr>
          <w:sz w:val="24"/>
          <w:szCs w:val="24"/>
        </w:rPr>
        <w:t>750 ml Milch</w:t>
      </w:r>
    </w:p>
    <w:p w14:paraId="24BDB1A2" w14:textId="77777777" w:rsidR="009144DE" w:rsidRDefault="009144DE" w:rsidP="009144DE">
      <w:pPr>
        <w:rPr>
          <w:sz w:val="24"/>
          <w:szCs w:val="24"/>
        </w:rPr>
      </w:pPr>
      <w:r>
        <w:rPr>
          <w:sz w:val="24"/>
          <w:szCs w:val="24"/>
        </w:rPr>
        <w:t>Pudding-Pulver-Vanille-Geschmack</w:t>
      </w:r>
    </w:p>
    <w:p w14:paraId="1C545E1C" w14:textId="77777777" w:rsidR="009144DE" w:rsidRDefault="009144DE" w:rsidP="009144DE">
      <w:pPr>
        <w:rPr>
          <w:sz w:val="24"/>
          <w:szCs w:val="24"/>
        </w:rPr>
      </w:pPr>
      <w:r>
        <w:rPr>
          <w:sz w:val="24"/>
          <w:szCs w:val="24"/>
        </w:rPr>
        <w:t>75 g (3 gut gehäufte EL) Zucker</w:t>
      </w:r>
    </w:p>
    <w:p w14:paraId="6BAB0BDF" w14:textId="77777777" w:rsidR="009144DE" w:rsidRDefault="009144DE" w:rsidP="009144DE">
      <w:pPr>
        <w:rPr>
          <w:sz w:val="24"/>
          <w:szCs w:val="24"/>
        </w:rPr>
      </w:pPr>
      <w:r>
        <w:rPr>
          <w:sz w:val="24"/>
          <w:szCs w:val="24"/>
        </w:rPr>
        <w:t>6 EL kalte Milch</w:t>
      </w:r>
    </w:p>
    <w:p w14:paraId="1BF35097" w14:textId="77777777" w:rsidR="009144DE" w:rsidRDefault="009144DE" w:rsidP="009144DE">
      <w:pPr>
        <w:rPr>
          <w:sz w:val="24"/>
          <w:szCs w:val="24"/>
        </w:rPr>
      </w:pPr>
      <w:r>
        <w:rPr>
          <w:sz w:val="24"/>
          <w:szCs w:val="24"/>
        </w:rPr>
        <w:t>Etwa 2 EL Kirschwasser</w:t>
      </w:r>
    </w:p>
    <w:p w14:paraId="60677DF4" w14:textId="77777777" w:rsidR="009144DE" w:rsidRDefault="009144DE" w:rsidP="009144DE">
      <w:pPr>
        <w:rPr>
          <w:sz w:val="24"/>
          <w:szCs w:val="24"/>
        </w:rPr>
      </w:pPr>
      <w:r>
        <w:rPr>
          <w:sz w:val="24"/>
          <w:szCs w:val="24"/>
        </w:rPr>
        <w:t>250 ml Sahne</w:t>
      </w:r>
    </w:p>
    <w:p w14:paraId="7D57F651" w14:textId="77777777" w:rsidR="009144DE" w:rsidRDefault="009144DE" w:rsidP="009144DE">
      <w:pPr>
        <w:rPr>
          <w:sz w:val="24"/>
          <w:szCs w:val="24"/>
        </w:rPr>
      </w:pPr>
      <w:r>
        <w:rPr>
          <w:sz w:val="24"/>
          <w:szCs w:val="24"/>
        </w:rPr>
        <w:t>1 Päckchen Vanillezucker</w:t>
      </w:r>
    </w:p>
    <w:p w14:paraId="32918B38" w14:textId="77777777" w:rsidR="009144DE" w:rsidRDefault="009144DE" w:rsidP="009144DE">
      <w:pPr>
        <w:rPr>
          <w:sz w:val="24"/>
          <w:szCs w:val="24"/>
        </w:rPr>
      </w:pPr>
      <w:r>
        <w:rPr>
          <w:sz w:val="24"/>
          <w:szCs w:val="24"/>
        </w:rPr>
        <w:t>375 g entsteinte Sauerkirschen aus dem Glas</w:t>
      </w:r>
    </w:p>
    <w:p w14:paraId="1496BEAF" w14:textId="77777777" w:rsidR="009144DE" w:rsidRDefault="009144DE" w:rsidP="009144DE">
      <w:pPr>
        <w:rPr>
          <w:sz w:val="24"/>
          <w:szCs w:val="24"/>
        </w:rPr>
      </w:pPr>
      <w:r>
        <w:rPr>
          <w:sz w:val="24"/>
          <w:szCs w:val="24"/>
        </w:rPr>
        <w:t>Geraspelte Schokolade zum Garnieren</w:t>
      </w:r>
    </w:p>
    <w:p w14:paraId="761E0328" w14:textId="77777777" w:rsidR="009144DE" w:rsidRDefault="009144DE" w:rsidP="009144DE">
      <w:pPr>
        <w:rPr>
          <w:sz w:val="24"/>
          <w:szCs w:val="24"/>
        </w:rPr>
      </w:pPr>
    </w:p>
    <w:p w14:paraId="4D6EFB88" w14:textId="43418FC6" w:rsidR="0039230C" w:rsidRDefault="0039230C" w:rsidP="009144DE">
      <w:pPr>
        <w:rPr>
          <w:sz w:val="24"/>
          <w:szCs w:val="24"/>
        </w:rPr>
      </w:pPr>
      <w:r>
        <w:rPr>
          <w:sz w:val="24"/>
          <w:szCs w:val="24"/>
        </w:rPr>
        <w:t>Zubereitung:</w:t>
      </w:r>
    </w:p>
    <w:p w14:paraId="786C0F96" w14:textId="77777777" w:rsidR="009144DE" w:rsidRPr="000E6EAD" w:rsidRDefault="009144DE" w:rsidP="00B40E8C">
      <w:pPr>
        <w:pStyle w:val="ListParagraph"/>
        <w:numPr>
          <w:ilvl w:val="0"/>
          <w:numId w:val="842"/>
        </w:numPr>
        <w:spacing w:after="120"/>
        <w:ind w:left="714" w:hanging="357"/>
        <w:contextualSpacing w:val="0"/>
        <w:jc w:val="both"/>
        <w:rPr>
          <w:sz w:val="24"/>
          <w:szCs w:val="24"/>
        </w:rPr>
      </w:pPr>
      <w:r w:rsidRPr="000E6EAD">
        <w:rPr>
          <w:sz w:val="24"/>
          <w:szCs w:val="24"/>
        </w:rPr>
        <w:t>Gelatine mit 4 EL kaltem Wasser anrühren und 10 Minuten quellen lassen.</w:t>
      </w:r>
    </w:p>
    <w:p w14:paraId="649EE9A5" w14:textId="77777777" w:rsidR="009144DE" w:rsidRPr="000E6EAD" w:rsidRDefault="009144DE" w:rsidP="00B40E8C">
      <w:pPr>
        <w:pStyle w:val="ListParagraph"/>
        <w:numPr>
          <w:ilvl w:val="0"/>
          <w:numId w:val="842"/>
        </w:numPr>
        <w:spacing w:after="120"/>
        <w:ind w:left="714" w:hanging="357"/>
        <w:contextualSpacing w:val="0"/>
        <w:jc w:val="both"/>
        <w:rPr>
          <w:sz w:val="24"/>
          <w:szCs w:val="24"/>
        </w:rPr>
      </w:pPr>
      <w:r w:rsidRPr="000E6EAD">
        <w:rPr>
          <w:sz w:val="24"/>
          <w:szCs w:val="24"/>
        </w:rPr>
        <w:t>Die Milch zum Kochen bringen. Puddingpulver und Zucker mischen mit 6 EL kalter Milch anrühren. Unter Rühren in die von der Kochstelle genommene Milch geben und kurz aufkochen lassen. Die gequollene Gelatine hinzufügen und so lange rühren, bis sie gelöst ist. Den Pudding kaltstellen, ab und zu umrühren. Unter den erkalteten, aber n</w:t>
      </w:r>
      <w:r>
        <w:rPr>
          <w:sz w:val="24"/>
          <w:szCs w:val="24"/>
        </w:rPr>
        <w:t>oc</w:t>
      </w:r>
      <w:r w:rsidRPr="000E6EAD">
        <w:rPr>
          <w:sz w:val="24"/>
          <w:szCs w:val="24"/>
        </w:rPr>
        <w:t>h nicht vollkommen fest gewordenen Pudding das Kirschwasser rühren.</w:t>
      </w:r>
    </w:p>
    <w:p w14:paraId="3F765E65" w14:textId="77777777" w:rsidR="009144DE" w:rsidRPr="000E6EAD" w:rsidRDefault="009144DE" w:rsidP="00B40E8C">
      <w:pPr>
        <w:pStyle w:val="ListParagraph"/>
        <w:numPr>
          <w:ilvl w:val="0"/>
          <w:numId w:val="842"/>
        </w:numPr>
        <w:spacing w:after="120"/>
        <w:ind w:left="714" w:hanging="357"/>
        <w:contextualSpacing w:val="0"/>
        <w:jc w:val="both"/>
        <w:rPr>
          <w:sz w:val="24"/>
          <w:szCs w:val="24"/>
        </w:rPr>
      </w:pPr>
      <w:r w:rsidRPr="000E6EAD">
        <w:rPr>
          <w:sz w:val="24"/>
          <w:szCs w:val="24"/>
        </w:rPr>
        <w:t>Sahne mit Vanillezucker verrühren, steif schlagen und unter den Pudding rühren (etwas zum Verzieren zurücklassen)</w:t>
      </w:r>
    </w:p>
    <w:p w14:paraId="3B102168" w14:textId="77777777" w:rsidR="009144DE" w:rsidRPr="000E6EAD" w:rsidRDefault="009144DE" w:rsidP="00B40E8C">
      <w:pPr>
        <w:pStyle w:val="ListParagraph"/>
        <w:numPr>
          <w:ilvl w:val="0"/>
          <w:numId w:val="842"/>
        </w:numPr>
        <w:spacing w:after="120"/>
        <w:ind w:left="714" w:hanging="357"/>
        <w:contextualSpacing w:val="0"/>
        <w:jc w:val="both"/>
        <w:rPr>
          <w:sz w:val="24"/>
          <w:szCs w:val="24"/>
        </w:rPr>
      </w:pPr>
      <w:r w:rsidRPr="000E6EAD">
        <w:rPr>
          <w:sz w:val="24"/>
          <w:szCs w:val="24"/>
        </w:rPr>
        <w:t>Sauerkirschen gut abtropfen (einige zum Garnieren übriglassen). Mit der Sahnecreme abwechselnd in Dessertschälchen schichten. Die oberste Schicht muss aus Sahnecreme bestehen. Die Schwarzwälder Kirschcreme mit der zurückgelassenen Schlagsahne verzieren, mit den restlichen Kirschen und mit der Schokolade garnieren.</w:t>
      </w:r>
    </w:p>
    <w:p w14:paraId="74DE6F04" w14:textId="77777777" w:rsidR="009144DE" w:rsidRDefault="009144DE" w:rsidP="009144DE">
      <w:pPr>
        <w:rPr>
          <w:sz w:val="24"/>
          <w:szCs w:val="24"/>
        </w:rPr>
      </w:pPr>
    </w:p>
    <w:p w14:paraId="1455DD4C" w14:textId="362DFE88" w:rsidR="009144DE" w:rsidRDefault="009144DE" w:rsidP="009144DE">
      <w:pPr>
        <w:rPr>
          <w:sz w:val="24"/>
          <w:szCs w:val="24"/>
        </w:rPr>
      </w:pPr>
      <w:r>
        <w:rPr>
          <w:sz w:val="24"/>
          <w:szCs w:val="24"/>
        </w:rPr>
        <w:t>Info:</w:t>
      </w:r>
      <w:r w:rsidR="0039230C">
        <w:rPr>
          <w:sz w:val="24"/>
          <w:szCs w:val="24"/>
        </w:rPr>
        <w:tab/>
        <w:t>W</w:t>
      </w:r>
      <w:r>
        <w:rPr>
          <w:sz w:val="24"/>
          <w:szCs w:val="24"/>
        </w:rPr>
        <w:t>ieder ein absolut klassisches 70er Jahre Rezept.</w:t>
      </w:r>
      <w:r>
        <w:rPr>
          <w:sz w:val="24"/>
          <w:szCs w:val="24"/>
        </w:rPr>
        <w:br w:type="page"/>
      </w:r>
    </w:p>
    <w:p w14:paraId="3D17755E" w14:textId="77777777" w:rsidR="009144DE" w:rsidRDefault="009144DE" w:rsidP="0039230C">
      <w:pPr>
        <w:pStyle w:val="Heading2"/>
        <w:spacing w:after="240"/>
      </w:pPr>
      <w:r>
        <w:lastRenderedPageBreak/>
        <w:t>Tiramisu (vom Bietigheimer Italiener)</w:t>
      </w:r>
    </w:p>
    <w:p w14:paraId="01DD8DFF" w14:textId="28352C39" w:rsidR="0039230C" w:rsidRPr="0039230C" w:rsidRDefault="0039230C" w:rsidP="009144DE">
      <w:pPr>
        <w:rPr>
          <w:sz w:val="24"/>
          <w:szCs w:val="24"/>
          <w:u w:val="single"/>
        </w:rPr>
      </w:pPr>
      <w:r w:rsidRPr="0039230C">
        <w:rPr>
          <w:sz w:val="24"/>
          <w:szCs w:val="24"/>
          <w:u w:val="single"/>
        </w:rPr>
        <w:t>Zutaten:</w:t>
      </w:r>
    </w:p>
    <w:p w14:paraId="47FE58EF" w14:textId="1A45C685" w:rsidR="009144DE" w:rsidRDefault="009144DE" w:rsidP="009144DE">
      <w:pPr>
        <w:rPr>
          <w:sz w:val="24"/>
          <w:szCs w:val="24"/>
        </w:rPr>
      </w:pPr>
      <w:r>
        <w:rPr>
          <w:sz w:val="24"/>
          <w:szCs w:val="24"/>
        </w:rPr>
        <w:t>500 g Mascarpone</w:t>
      </w:r>
    </w:p>
    <w:p w14:paraId="03A6B519" w14:textId="77777777" w:rsidR="009144DE" w:rsidRDefault="009144DE" w:rsidP="009144DE">
      <w:pPr>
        <w:rPr>
          <w:sz w:val="24"/>
          <w:szCs w:val="24"/>
        </w:rPr>
      </w:pPr>
      <w:r>
        <w:rPr>
          <w:sz w:val="24"/>
          <w:szCs w:val="24"/>
        </w:rPr>
        <w:t>4 Eier</w:t>
      </w:r>
    </w:p>
    <w:p w14:paraId="2D7E459E" w14:textId="77777777" w:rsidR="009144DE" w:rsidRDefault="009144DE" w:rsidP="009144DE">
      <w:pPr>
        <w:rPr>
          <w:sz w:val="24"/>
          <w:szCs w:val="24"/>
        </w:rPr>
      </w:pPr>
      <w:r>
        <w:rPr>
          <w:sz w:val="24"/>
          <w:szCs w:val="24"/>
        </w:rPr>
        <w:t>Zucker</w:t>
      </w:r>
    </w:p>
    <w:p w14:paraId="60418774" w14:textId="77777777" w:rsidR="009144DE" w:rsidRDefault="009144DE" w:rsidP="009144DE">
      <w:pPr>
        <w:rPr>
          <w:sz w:val="24"/>
          <w:szCs w:val="24"/>
        </w:rPr>
      </w:pPr>
      <w:r>
        <w:rPr>
          <w:sz w:val="24"/>
          <w:szCs w:val="24"/>
        </w:rPr>
        <w:t>1 Glas Amaretto</w:t>
      </w:r>
    </w:p>
    <w:p w14:paraId="4CF64ACD" w14:textId="77777777" w:rsidR="009144DE" w:rsidRDefault="009144DE" w:rsidP="009144DE">
      <w:pPr>
        <w:rPr>
          <w:sz w:val="24"/>
          <w:szCs w:val="24"/>
        </w:rPr>
      </w:pPr>
      <w:r>
        <w:rPr>
          <w:sz w:val="24"/>
          <w:szCs w:val="24"/>
        </w:rPr>
        <w:t>400 g Löffelbiskuits</w:t>
      </w:r>
    </w:p>
    <w:p w14:paraId="1FA07643" w14:textId="77777777" w:rsidR="009144DE" w:rsidRDefault="009144DE" w:rsidP="009144DE">
      <w:pPr>
        <w:rPr>
          <w:sz w:val="24"/>
          <w:szCs w:val="24"/>
        </w:rPr>
      </w:pPr>
      <w:r>
        <w:rPr>
          <w:sz w:val="24"/>
          <w:szCs w:val="24"/>
        </w:rPr>
        <w:t>1 Tasse Espresso</w:t>
      </w:r>
    </w:p>
    <w:p w14:paraId="69E5AF5F" w14:textId="77777777" w:rsidR="009144DE" w:rsidRDefault="009144DE" w:rsidP="009144DE">
      <w:pPr>
        <w:rPr>
          <w:sz w:val="24"/>
          <w:szCs w:val="24"/>
        </w:rPr>
      </w:pPr>
    </w:p>
    <w:p w14:paraId="4484FD58" w14:textId="77777777" w:rsidR="0039230C" w:rsidRDefault="0039230C" w:rsidP="009144DE">
      <w:pPr>
        <w:rPr>
          <w:sz w:val="24"/>
          <w:szCs w:val="24"/>
        </w:rPr>
      </w:pPr>
    </w:p>
    <w:p w14:paraId="0EE5C3FA" w14:textId="3527EF3C" w:rsidR="0039230C" w:rsidRDefault="0039230C" w:rsidP="009144DE">
      <w:pPr>
        <w:rPr>
          <w:sz w:val="24"/>
          <w:szCs w:val="24"/>
        </w:rPr>
      </w:pPr>
      <w:r>
        <w:rPr>
          <w:sz w:val="24"/>
          <w:szCs w:val="24"/>
        </w:rPr>
        <w:t>Zubereitung:</w:t>
      </w:r>
    </w:p>
    <w:p w14:paraId="2B85B0D8" w14:textId="77777777" w:rsidR="009144DE" w:rsidRPr="001829B2" w:rsidRDefault="009144DE" w:rsidP="00B40E8C">
      <w:pPr>
        <w:pStyle w:val="ListParagraph"/>
        <w:numPr>
          <w:ilvl w:val="0"/>
          <w:numId w:val="840"/>
        </w:numPr>
        <w:spacing w:after="120"/>
        <w:ind w:left="714" w:hanging="357"/>
        <w:contextualSpacing w:val="0"/>
        <w:jc w:val="both"/>
        <w:rPr>
          <w:sz w:val="24"/>
          <w:szCs w:val="24"/>
        </w:rPr>
      </w:pPr>
      <w:r w:rsidRPr="001829B2">
        <w:rPr>
          <w:sz w:val="24"/>
          <w:szCs w:val="24"/>
        </w:rPr>
        <w:t>Eigelb mit Zucker schaumig schlagen. Mascarpone, ebenso Amaretto unterziehen. Eiweiß zu Schnee schlagen, mit bisle Zucker unterziehen. Löffelbiskuits mit Kaffee tränken. Nun schichten: ½ Creme, eine Schicht Biskuits…</w:t>
      </w:r>
    </w:p>
    <w:p w14:paraId="42DE266F" w14:textId="77777777" w:rsidR="009144DE" w:rsidRPr="001829B2" w:rsidRDefault="009144DE" w:rsidP="00B40E8C">
      <w:pPr>
        <w:pStyle w:val="ListParagraph"/>
        <w:numPr>
          <w:ilvl w:val="0"/>
          <w:numId w:val="840"/>
        </w:numPr>
        <w:spacing w:after="120"/>
        <w:ind w:left="714" w:hanging="357"/>
        <w:contextualSpacing w:val="0"/>
        <w:jc w:val="both"/>
        <w:rPr>
          <w:sz w:val="24"/>
          <w:szCs w:val="24"/>
        </w:rPr>
      </w:pPr>
      <w:r w:rsidRPr="001829B2">
        <w:rPr>
          <w:sz w:val="24"/>
          <w:szCs w:val="24"/>
        </w:rPr>
        <w:t>Kaltstellen</w:t>
      </w:r>
      <w:r w:rsidRPr="001829B2">
        <w:rPr>
          <w:sz w:val="24"/>
          <w:szCs w:val="24"/>
        </w:rPr>
        <w:br w:type="page"/>
      </w:r>
    </w:p>
    <w:p w14:paraId="5F75539A" w14:textId="77777777" w:rsidR="009144DE" w:rsidRDefault="009144DE" w:rsidP="0039230C">
      <w:pPr>
        <w:pStyle w:val="Heading2"/>
        <w:spacing w:after="240"/>
      </w:pPr>
      <w:r>
        <w:lastRenderedPageBreak/>
        <w:t>Zwetschgenknödel</w:t>
      </w:r>
    </w:p>
    <w:p w14:paraId="33152EA3" w14:textId="50834A3A" w:rsidR="009144DE" w:rsidRDefault="009144DE" w:rsidP="009144DE">
      <w:pPr>
        <w:rPr>
          <w:sz w:val="24"/>
          <w:szCs w:val="24"/>
        </w:rPr>
      </w:pPr>
      <w:r w:rsidRPr="0039230C">
        <w:rPr>
          <w:sz w:val="24"/>
          <w:szCs w:val="24"/>
          <w:u w:val="single"/>
        </w:rPr>
        <w:t>Zutaten</w:t>
      </w:r>
      <w:r>
        <w:rPr>
          <w:sz w:val="24"/>
          <w:szCs w:val="24"/>
        </w:rPr>
        <w:t xml:space="preserve"> </w:t>
      </w:r>
      <w:r w:rsidR="0039230C">
        <w:rPr>
          <w:sz w:val="24"/>
          <w:szCs w:val="24"/>
        </w:rPr>
        <w:t>(</w:t>
      </w:r>
      <w:r>
        <w:rPr>
          <w:sz w:val="24"/>
          <w:szCs w:val="24"/>
        </w:rPr>
        <w:t>für 4-6 Portionen</w:t>
      </w:r>
      <w:r w:rsidR="0039230C">
        <w:rPr>
          <w:sz w:val="24"/>
          <w:szCs w:val="24"/>
        </w:rPr>
        <w:t>)</w:t>
      </w:r>
    </w:p>
    <w:p w14:paraId="4EAAE813" w14:textId="77777777" w:rsidR="009144DE" w:rsidRDefault="009144DE" w:rsidP="009144DE">
      <w:pPr>
        <w:rPr>
          <w:sz w:val="24"/>
          <w:szCs w:val="24"/>
        </w:rPr>
      </w:pPr>
      <w:r>
        <w:rPr>
          <w:sz w:val="24"/>
          <w:szCs w:val="24"/>
        </w:rPr>
        <w:t>600 g mehlige Kartoffeln</w:t>
      </w:r>
    </w:p>
    <w:p w14:paraId="0D95F7F9" w14:textId="77777777" w:rsidR="009144DE" w:rsidRDefault="009144DE" w:rsidP="009144DE">
      <w:pPr>
        <w:rPr>
          <w:sz w:val="24"/>
          <w:szCs w:val="24"/>
        </w:rPr>
      </w:pPr>
      <w:r>
        <w:rPr>
          <w:sz w:val="24"/>
          <w:szCs w:val="24"/>
        </w:rPr>
        <w:t>Salz</w:t>
      </w:r>
    </w:p>
    <w:p w14:paraId="4D56C17B" w14:textId="77777777" w:rsidR="009144DE" w:rsidRDefault="009144DE" w:rsidP="009144DE">
      <w:pPr>
        <w:rPr>
          <w:sz w:val="24"/>
          <w:szCs w:val="24"/>
        </w:rPr>
      </w:pPr>
      <w:r>
        <w:rPr>
          <w:sz w:val="24"/>
          <w:szCs w:val="24"/>
        </w:rPr>
        <w:t>120 g Mehl</w:t>
      </w:r>
    </w:p>
    <w:p w14:paraId="1449641A" w14:textId="77777777" w:rsidR="009144DE" w:rsidRDefault="009144DE" w:rsidP="009144DE">
      <w:pPr>
        <w:rPr>
          <w:sz w:val="24"/>
          <w:szCs w:val="24"/>
        </w:rPr>
      </w:pPr>
      <w:r>
        <w:rPr>
          <w:sz w:val="24"/>
          <w:szCs w:val="24"/>
        </w:rPr>
        <w:t>40 g weiche Butter</w:t>
      </w:r>
    </w:p>
    <w:p w14:paraId="5E91F9CF" w14:textId="77777777" w:rsidR="009144DE" w:rsidRDefault="009144DE" w:rsidP="009144DE">
      <w:pPr>
        <w:rPr>
          <w:sz w:val="24"/>
          <w:szCs w:val="24"/>
        </w:rPr>
      </w:pPr>
      <w:r>
        <w:rPr>
          <w:sz w:val="24"/>
          <w:szCs w:val="24"/>
        </w:rPr>
        <w:t>2 Eigelb</w:t>
      </w:r>
    </w:p>
    <w:p w14:paraId="2129552A" w14:textId="77777777" w:rsidR="009144DE" w:rsidRDefault="009144DE" w:rsidP="009144DE">
      <w:pPr>
        <w:rPr>
          <w:sz w:val="24"/>
          <w:szCs w:val="24"/>
        </w:rPr>
      </w:pPr>
      <w:r>
        <w:rPr>
          <w:sz w:val="24"/>
          <w:szCs w:val="24"/>
        </w:rPr>
        <w:t>12 Zwetschgen</w:t>
      </w:r>
    </w:p>
    <w:p w14:paraId="49B4F35D" w14:textId="77777777" w:rsidR="009144DE" w:rsidRDefault="009144DE" w:rsidP="009144DE">
      <w:pPr>
        <w:rPr>
          <w:sz w:val="24"/>
          <w:szCs w:val="24"/>
        </w:rPr>
      </w:pPr>
      <w:r>
        <w:rPr>
          <w:sz w:val="24"/>
          <w:szCs w:val="24"/>
        </w:rPr>
        <w:t>12 Würfelzucker</w:t>
      </w:r>
    </w:p>
    <w:p w14:paraId="3DE91F16" w14:textId="77777777" w:rsidR="009144DE" w:rsidRDefault="009144DE" w:rsidP="009144DE">
      <w:pPr>
        <w:rPr>
          <w:sz w:val="24"/>
          <w:szCs w:val="24"/>
        </w:rPr>
      </w:pPr>
      <w:r>
        <w:rPr>
          <w:sz w:val="24"/>
          <w:szCs w:val="24"/>
        </w:rPr>
        <w:t>75 g Butter</w:t>
      </w:r>
    </w:p>
    <w:p w14:paraId="335A62D7" w14:textId="77777777" w:rsidR="009144DE" w:rsidRDefault="009144DE" w:rsidP="009144DE">
      <w:pPr>
        <w:rPr>
          <w:sz w:val="24"/>
          <w:szCs w:val="24"/>
        </w:rPr>
      </w:pPr>
      <w:r>
        <w:rPr>
          <w:sz w:val="24"/>
          <w:szCs w:val="24"/>
        </w:rPr>
        <w:t>70 g Semmelbrösel</w:t>
      </w:r>
    </w:p>
    <w:p w14:paraId="2D8E8F66" w14:textId="77777777" w:rsidR="009144DE" w:rsidRDefault="009144DE" w:rsidP="009144DE">
      <w:pPr>
        <w:rPr>
          <w:sz w:val="24"/>
          <w:szCs w:val="24"/>
        </w:rPr>
      </w:pPr>
      <w:r>
        <w:rPr>
          <w:sz w:val="24"/>
          <w:szCs w:val="24"/>
        </w:rPr>
        <w:t>2 Msp. Zimt</w:t>
      </w:r>
    </w:p>
    <w:p w14:paraId="512005DC" w14:textId="77777777" w:rsidR="009144DE" w:rsidRDefault="009144DE" w:rsidP="009144DE">
      <w:pPr>
        <w:rPr>
          <w:sz w:val="24"/>
          <w:szCs w:val="24"/>
        </w:rPr>
      </w:pPr>
    </w:p>
    <w:p w14:paraId="7F2A78D5" w14:textId="2199178D" w:rsidR="0039230C" w:rsidRDefault="0039230C" w:rsidP="009144DE">
      <w:pPr>
        <w:rPr>
          <w:sz w:val="24"/>
          <w:szCs w:val="24"/>
        </w:rPr>
      </w:pPr>
      <w:r>
        <w:rPr>
          <w:sz w:val="24"/>
          <w:szCs w:val="24"/>
        </w:rPr>
        <w:t>Zubereitung:</w:t>
      </w:r>
    </w:p>
    <w:p w14:paraId="548D9F8A" w14:textId="77777777" w:rsidR="009144DE" w:rsidRPr="00B47945" w:rsidRDefault="009144DE" w:rsidP="00B40E8C">
      <w:pPr>
        <w:pStyle w:val="ListParagraph"/>
        <w:numPr>
          <w:ilvl w:val="0"/>
          <w:numId w:val="839"/>
        </w:numPr>
        <w:spacing w:after="120"/>
        <w:ind w:left="714" w:hanging="357"/>
        <w:contextualSpacing w:val="0"/>
        <w:jc w:val="both"/>
        <w:rPr>
          <w:sz w:val="24"/>
          <w:szCs w:val="24"/>
        </w:rPr>
      </w:pPr>
      <w:r w:rsidRPr="00B47945">
        <w:rPr>
          <w:sz w:val="24"/>
          <w:szCs w:val="24"/>
        </w:rPr>
        <w:t>Kartoffel schälen und vierteln, in leicht gesalzenem Wasser aufkochen. Hitze reduzieren und Kartoffeln ca. 25 Minuten weich garen, dabei soll das Wasser nur simmern.</w:t>
      </w:r>
    </w:p>
    <w:p w14:paraId="582E4A12" w14:textId="77777777" w:rsidR="009144DE" w:rsidRPr="00B47945" w:rsidRDefault="009144DE" w:rsidP="00B40E8C">
      <w:pPr>
        <w:pStyle w:val="ListParagraph"/>
        <w:numPr>
          <w:ilvl w:val="0"/>
          <w:numId w:val="839"/>
        </w:numPr>
        <w:spacing w:after="120"/>
        <w:ind w:left="714" w:hanging="357"/>
        <w:contextualSpacing w:val="0"/>
        <w:jc w:val="both"/>
        <w:rPr>
          <w:sz w:val="24"/>
          <w:szCs w:val="24"/>
        </w:rPr>
      </w:pPr>
      <w:r w:rsidRPr="00B47945">
        <w:rPr>
          <w:sz w:val="24"/>
          <w:szCs w:val="24"/>
        </w:rPr>
        <w:t>Kartoffeln abgießen und ausdampfen lassen. Grob würfeln und noch heiß durch ein Passiersieb streichen, dann erkalten lassen.</w:t>
      </w:r>
    </w:p>
    <w:p w14:paraId="02DC85AF" w14:textId="77777777" w:rsidR="009144DE" w:rsidRPr="00B47945" w:rsidRDefault="009144DE" w:rsidP="00B40E8C">
      <w:pPr>
        <w:pStyle w:val="ListParagraph"/>
        <w:numPr>
          <w:ilvl w:val="0"/>
          <w:numId w:val="839"/>
        </w:numPr>
        <w:spacing w:after="120"/>
        <w:ind w:left="714" w:hanging="357"/>
        <w:contextualSpacing w:val="0"/>
        <w:jc w:val="both"/>
        <w:rPr>
          <w:sz w:val="24"/>
          <w:szCs w:val="24"/>
        </w:rPr>
      </w:pPr>
      <w:r w:rsidRPr="00B47945">
        <w:rPr>
          <w:sz w:val="24"/>
          <w:szCs w:val="24"/>
        </w:rPr>
        <w:t xml:space="preserve">Mit Mehl, Butter, Eigelb und 1 Prise Salz zu einem glatten Teig verkneten. </w:t>
      </w:r>
    </w:p>
    <w:p w14:paraId="610148B0" w14:textId="77777777" w:rsidR="009144DE" w:rsidRPr="00B47945" w:rsidRDefault="009144DE" w:rsidP="00B40E8C">
      <w:pPr>
        <w:pStyle w:val="ListParagraph"/>
        <w:numPr>
          <w:ilvl w:val="0"/>
          <w:numId w:val="839"/>
        </w:numPr>
        <w:spacing w:after="120"/>
        <w:ind w:left="714" w:hanging="357"/>
        <w:contextualSpacing w:val="0"/>
        <w:jc w:val="both"/>
        <w:rPr>
          <w:sz w:val="24"/>
          <w:szCs w:val="24"/>
        </w:rPr>
      </w:pPr>
      <w:r w:rsidRPr="00B47945">
        <w:rPr>
          <w:sz w:val="24"/>
          <w:szCs w:val="24"/>
        </w:rPr>
        <w:t>Kartoffelteig auf bemehlter Fläche zu ca. 5 cm dicken Rolle formen und mit einem scharfen Messer in 12 gleich dicke Scheiben schneiden. Diese flach drücken und je eine mit Würfelzucker gefällte Zwetschge in der hohlen Hand mit dem Teig ummanteln und die Nähte gut verschließen, sodass dein glatter Kloß entsteht.</w:t>
      </w:r>
    </w:p>
    <w:p w14:paraId="094E7809" w14:textId="77777777" w:rsidR="009144DE" w:rsidRPr="00B47945" w:rsidRDefault="009144DE" w:rsidP="00B40E8C">
      <w:pPr>
        <w:pStyle w:val="ListParagraph"/>
        <w:numPr>
          <w:ilvl w:val="0"/>
          <w:numId w:val="839"/>
        </w:numPr>
        <w:spacing w:after="120"/>
        <w:ind w:left="714" w:hanging="357"/>
        <w:contextualSpacing w:val="0"/>
        <w:jc w:val="both"/>
        <w:rPr>
          <w:sz w:val="24"/>
          <w:szCs w:val="24"/>
        </w:rPr>
      </w:pPr>
      <w:r w:rsidRPr="00B47945">
        <w:rPr>
          <w:sz w:val="24"/>
          <w:szCs w:val="24"/>
        </w:rPr>
        <w:t>Reichlich Wasser in einem großen Topf zum Kochen bringen, Knödel hineingeben, Temperatur verringern, bis sie nur simmert. Knödel unter gelegentlichem Wenden ca. 5 Minuten ziehen lassen.</w:t>
      </w:r>
    </w:p>
    <w:p w14:paraId="225FB18F" w14:textId="77777777" w:rsidR="009144DE" w:rsidRPr="00B47945" w:rsidRDefault="009144DE" w:rsidP="00B40E8C">
      <w:pPr>
        <w:pStyle w:val="ListParagraph"/>
        <w:numPr>
          <w:ilvl w:val="0"/>
          <w:numId w:val="839"/>
        </w:numPr>
        <w:spacing w:after="120"/>
        <w:ind w:left="714" w:hanging="357"/>
        <w:contextualSpacing w:val="0"/>
        <w:jc w:val="both"/>
        <w:rPr>
          <w:sz w:val="24"/>
          <w:szCs w:val="24"/>
        </w:rPr>
      </w:pPr>
      <w:r w:rsidRPr="00B47945">
        <w:rPr>
          <w:sz w:val="24"/>
          <w:szCs w:val="24"/>
        </w:rPr>
        <w:t xml:space="preserve">Butter in der Pfanne schmelzen, Semmelbrösel und Zimt hinzufügen und die Brösel goldbraun braten. Knödel mit der Schaumkelle herausheben und servieren. </w:t>
      </w:r>
    </w:p>
    <w:p w14:paraId="4C2B8EF2" w14:textId="77777777" w:rsidR="009144DE" w:rsidRDefault="009144DE" w:rsidP="009144DE">
      <w:pPr>
        <w:rPr>
          <w:sz w:val="24"/>
          <w:szCs w:val="24"/>
        </w:rPr>
      </w:pPr>
    </w:p>
    <w:p w14:paraId="3E17A524" w14:textId="77777777" w:rsidR="009144DE" w:rsidRDefault="009144DE" w:rsidP="009144DE">
      <w:pPr>
        <w:rPr>
          <w:sz w:val="24"/>
          <w:szCs w:val="24"/>
        </w:rPr>
      </w:pPr>
      <w:r>
        <w:rPr>
          <w:sz w:val="24"/>
          <w:szCs w:val="24"/>
        </w:rPr>
        <w:br w:type="page"/>
      </w:r>
    </w:p>
    <w:p w14:paraId="2C273E01" w14:textId="745DBA47" w:rsidR="009144DE" w:rsidRDefault="009144DE" w:rsidP="0039230C">
      <w:pPr>
        <w:pStyle w:val="Heading2"/>
        <w:spacing w:after="240"/>
      </w:pPr>
      <w:r>
        <w:lastRenderedPageBreak/>
        <w:t>Mousse au chocolat</w:t>
      </w:r>
      <w:r w:rsidR="00CF2007">
        <w:rPr>
          <w:rStyle w:val="FootnoteReference"/>
        </w:rPr>
        <w:footnoteReference w:id="1455"/>
      </w:r>
    </w:p>
    <w:p w14:paraId="788283BA" w14:textId="7C7FBAE6" w:rsidR="009144DE" w:rsidRDefault="009144DE" w:rsidP="009144DE">
      <w:pPr>
        <w:rPr>
          <w:sz w:val="24"/>
          <w:szCs w:val="24"/>
        </w:rPr>
      </w:pPr>
      <w:r w:rsidRPr="0039230C">
        <w:rPr>
          <w:sz w:val="24"/>
          <w:szCs w:val="24"/>
          <w:u w:val="single"/>
        </w:rPr>
        <w:t>Zutaten</w:t>
      </w:r>
      <w:r>
        <w:rPr>
          <w:sz w:val="24"/>
          <w:szCs w:val="24"/>
        </w:rPr>
        <w:t xml:space="preserve"> </w:t>
      </w:r>
      <w:r w:rsidR="0039230C">
        <w:rPr>
          <w:sz w:val="24"/>
          <w:szCs w:val="24"/>
        </w:rPr>
        <w:t>(</w:t>
      </w:r>
      <w:r>
        <w:rPr>
          <w:sz w:val="24"/>
          <w:szCs w:val="24"/>
        </w:rPr>
        <w:t>für 5 bis 6 Portionen</w:t>
      </w:r>
      <w:r w:rsidR="0039230C">
        <w:rPr>
          <w:sz w:val="24"/>
          <w:szCs w:val="24"/>
        </w:rPr>
        <w:t>)</w:t>
      </w:r>
    </w:p>
    <w:p w14:paraId="3F1CA963" w14:textId="77777777" w:rsidR="009144DE" w:rsidRDefault="009144DE" w:rsidP="009144DE">
      <w:pPr>
        <w:rPr>
          <w:sz w:val="24"/>
          <w:szCs w:val="24"/>
        </w:rPr>
      </w:pPr>
      <w:r>
        <w:rPr>
          <w:sz w:val="24"/>
          <w:szCs w:val="24"/>
        </w:rPr>
        <w:t>140 g Schokolade (70% Kakao)</w:t>
      </w:r>
    </w:p>
    <w:p w14:paraId="499B03CB" w14:textId="77777777" w:rsidR="009144DE" w:rsidRDefault="009144DE" w:rsidP="009144DE">
      <w:pPr>
        <w:rPr>
          <w:sz w:val="24"/>
          <w:szCs w:val="24"/>
        </w:rPr>
      </w:pPr>
      <w:r>
        <w:rPr>
          <w:sz w:val="24"/>
          <w:szCs w:val="24"/>
        </w:rPr>
        <w:t>5 Eier</w:t>
      </w:r>
    </w:p>
    <w:p w14:paraId="5AED71DD" w14:textId="77777777" w:rsidR="009144DE" w:rsidRDefault="009144DE" w:rsidP="009144DE">
      <w:pPr>
        <w:rPr>
          <w:sz w:val="24"/>
          <w:szCs w:val="24"/>
        </w:rPr>
      </w:pPr>
      <w:r>
        <w:rPr>
          <w:sz w:val="24"/>
          <w:szCs w:val="24"/>
        </w:rPr>
        <w:t>50 g Zucker</w:t>
      </w:r>
    </w:p>
    <w:p w14:paraId="6236136F" w14:textId="77777777" w:rsidR="009144DE" w:rsidRDefault="009144DE" w:rsidP="009144DE">
      <w:pPr>
        <w:rPr>
          <w:sz w:val="24"/>
          <w:szCs w:val="24"/>
        </w:rPr>
      </w:pPr>
      <w:r>
        <w:rPr>
          <w:sz w:val="24"/>
          <w:szCs w:val="24"/>
        </w:rPr>
        <w:t>70 ml Schlagsahne</w:t>
      </w:r>
    </w:p>
    <w:p w14:paraId="4F947598" w14:textId="77777777" w:rsidR="009144DE" w:rsidRDefault="009144DE" w:rsidP="009144DE">
      <w:pPr>
        <w:rPr>
          <w:sz w:val="24"/>
          <w:szCs w:val="24"/>
        </w:rPr>
      </w:pPr>
    </w:p>
    <w:p w14:paraId="7DB73F58" w14:textId="6E344E0E" w:rsidR="0039230C" w:rsidRDefault="0039230C" w:rsidP="009144DE">
      <w:pPr>
        <w:rPr>
          <w:sz w:val="24"/>
          <w:szCs w:val="24"/>
        </w:rPr>
      </w:pPr>
      <w:r>
        <w:rPr>
          <w:sz w:val="24"/>
          <w:szCs w:val="24"/>
        </w:rPr>
        <w:t>Zubereitung:</w:t>
      </w:r>
    </w:p>
    <w:p w14:paraId="0D70341E" w14:textId="77777777" w:rsidR="009144DE" w:rsidRPr="005E6A54" w:rsidRDefault="009144DE" w:rsidP="00B40E8C">
      <w:pPr>
        <w:pStyle w:val="ListParagraph"/>
        <w:numPr>
          <w:ilvl w:val="0"/>
          <w:numId w:val="816"/>
        </w:numPr>
        <w:spacing w:after="120"/>
        <w:ind w:left="714" w:hanging="357"/>
        <w:contextualSpacing w:val="0"/>
        <w:jc w:val="both"/>
        <w:rPr>
          <w:sz w:val="24"/>
          <w:szCs w:val="24"/>
        </w:rPr>
      </w:pPr>
      <w:r w:rsidRPr="005E6A54">
        <w:rPr>
          <w:sz w:val="24"/>
          <w:szCs w:val="24"/>
        </w:rPr>
        <w:t>Schokolade in einem Topf ins Wasserbad stellen und langsam schmelzen (sie sollte nicht zu heiß werden, sondern gerade so schmelzen).</w:t>
      </w:r>
    </w:p>
    <w:p w14:paraId="248C2BF5" w14:textId="77777777" w:rsidR="009144DE" w:rsidRPr="005E6A54" w:rsidRDefault="009144DE" w:rsidP="00B40E8C">
      <w:pPr>
        <w:pStyle w:val="ListParagraph"/>
        <w:numPr>
          <w:ilvl w:val="0"/>
          <w:numId w:val="816"/>
        </w:numPr>
        <w:spacing w:after="120"/>
        <w:ind w:left="714" w:hanging="357"/>
        <w:contextualSpacing w:val="0"/>
        <w:jc w:val="both"/>
        <w:rPr>
          <w:sz w:val="24"/>
          <w:szCs w:val="24"/>
        </w:rPr>
      </w:pPr>
      <w:r w:rsidRPr="005E6A54">
        <w:rPr>
          <w:sz w:val="24"/>
          <w:szCs w:val="24"/>
        </w:rPr>
        <w:t>Die Eier trennen, Eigelbe mit Zucker verrühren. Die Mischung unter die Schokolade rühren. Gut vermengen, das ist nämlich der Moment, in dem die Klumpen entstehen könnten. Sahne dazugießen und weiterrühren.</w:t>
      </w:r>
    </w:p>
    <w:p w14:paraId="307F0D4D" w14:textId="77777777" w:rsidR="009144DE" w:rsidRPr="005E6A54" w:rsidRDefault="009144DE" w:rsidP="00B40E8C">
      <w:pPr>
        <w:pStyle w:val="ListParagraph"/>
        <w:numPr>
          <w:ilvl w:val="0"/>
          <w:numId w:val="816"/>
        </w:numPr>
        <w:spacing w:after="120"/>
        <w:ind w:left="714" w:hanging="357"/>
        <w:contextualSpacing w:val="0"/>
        <w:jc w:val="both"/>
        <w:rPr>
          <w:sz w:val="24"/>
          <w:szCs w:val="24"/>
        </w:rPr>
      </w:pPr>
      <w:r w:rsidRPr="005E6A54">
        <w:rPr>
          <w:sz w:val="24"/>
          <w:szCs w:val="24"/>
        </w:rPr>
        <w:t xml:space="preserve">Eiweiße steif schlagen und vorsichtig unterheben, am besten in drei Teilen, dann muss man nicht so stark rühren. </w:t>
      </w:r>
    </w:p>
    <w:p w14:paraId="152E1EC3" w14:textId="77777777" w:rsidR="009144DE" w:rsidRPr="005E6A54" w:rsidRDefault="009144DE" w:rsidP="00B40E8C">
      <w:pPr>
        <w:pStyle w:val="ListParagraph"/>
        <w:numPr>
          <w:ilvl w:val="0"/>
          <w:numId w:val="816"/>
        </w:numPr>
        <w:spacing w:after="120"/>
        <w:ind w:left="714" w:hanging="357"/>
        <w:contextualSpacing w:val="0"/>
        <w:jc w:val="both"/>
        <w:rPr>
          <w:sz w:val="24"/>
          <w:szCs w:val="24"/>
        </w:rPr>
      </w:pPr>
      <w:r w:rsidRPr="005E6A54">
        <w:rPr>
          <w:sz w:val="24"/>
          <w:szCs w:val="24"/>
        </w:rPr>
        <w:t>Die Mousse auf Schälchen verteilen und mindestens 3 Stunden in den Kühlschrank stellen.</w:t>
      </w:r>
    </w:p>
    <w:p w14:paraId="255EE5E0" w14:textId="77777777" w:rsidR="009144DE" w:rsidRDefault="009144DE" w:rsidP="009144DE">
      <w:pPr>
        <w:rPr>
          <w:sz w:val="24"/>
          <w:szCs w:val="24"/>
        </w:rPr>
      </w:pPr>
      <w:r>
        <w:rPr>
          <w:sz w:val="24"/>
          <w:szCs w:val="24"/>
        </w:rPr>
        <w:br w:type="page"/>
      </w:r>
    </w:p>
    <w:p w14:paraId="44A57D58" w14:textId="176F8549" w:rsidR="009144DE" w:rsidRDefault="009144DE" w:rsidP="0039230C">
      <w:pPr>
        <w:pStyle w:val="Heading2"/>
        <w:spacing w:after="240"/>
      </w:pPr>
      <w:r>
        <w:lastRenderedPageBreak/>
        <w:t>Birnencrumble mit Schokolade</w:t>
      </w:r>
      <w:r w:rsidR="00755651">
        <w:rPr>
          <w:rStyle w:val="FootnoteReference"/>
        </w:rPr>
        <w:footnoteReference w:id="1456"/>
      </w:r>
      <w:r>
        <w:t xml:space="preserve"> </w:t>
      </w:r>
    </w:p>
    <w:p w14:paraId="1BC670F0" w14:textId="2D4EF8E8" w:rsidR="009144DE" w:rsidRDefault="009144DE" w:rsidP="009144DE">
      <w:pPr>
        <w:rPr>
          <w:sz w:val="24"/>
          <w:szCs w:val="24"/>
        </w:rPr>
      </w:pPr>
      <w:r w:rsidRPr="0039230C">
        <w:rPr>
          <w:sz w:val="24"/>
          <w:szCs w:val="24"/>
          <w:u w:val="single"/>
        </w:rPr>
        <w:t>Zutaten</w:t>
      </w:r>
      <w:r>
        <w:rPr>
          <w:sz w:val="24"/>
          <w:szCs w:val="24"/>
        </w:rPr>
        <w:t xml:space="preserve"> </w:t>
      </w:r>
      <w:r w:rsidR="0039230C">
        <w:rPr>
          <w:sz w:val="24"/>
          <w:szCs w:val="24"/>
        </w:rPr>
        <w:t>(</w:t>
      </w:r>
      <w:r>
        <w:rPr>
          <w:sz w:val="24"/>
          <w:szCs w:val="24"/>
        </w:rPr>
        <w:t>für 4 Portionen</w:t>
      </w:r>
      <w:r w:rsidR="0039230C">
        <w:rPr>
          <w:sz w:val="24"/>
          <w:szCs w:val="24"/>
        </w:rPr>
        <w:t>):</w:t>
      </w:r>
    </w:p>
    <w:p w14:paraId="26E7641B" w14:textId="77777777" w:rsidR="009144DE" w:rsidRDefault="009144DE" w:rsidP="009144DE">
      <w:pPr>
        <w:rPr>
          <w:sz w:val="24"/>
          <w:szCs w:val="24"/>
        </w:rPr>
      </w:pPr>
      <w:r>
        <w:rPr>
          <w:sz w:val="24"/>
          <w:szCs w:val="24"/>
        </w:rPr>
        <w:t>500 g Birnen</w:t>
      </w:r>
    </w:p>
    <w:p w14:paraId="15F82D23" w14:textId="77777777" w:rsidR="009144DE" w:rsidRDefault="009144DE" w:rsidP="009144DE">
      <w:pPr>
        <w:rPr>
          <w:sz w:val="24"/>
          <w:szCs w:val="24"/>
        </w:rPr>
      </w:pPr>
      <w:r>
        <w:rPr>
          <w:sz w:val="24"/>
          <w:szCs w:val="24"/>
        </w:rPr>
        <w:t>80 g kalte Butter plus etwas zum Braten</w:t>
      </w:r>
    </w:p>
    <w:p w14:paraId="6CE85C92" w14:textId="77777777" w:rsidR="009144DE" w:rsidRDefault="009144DE" w:rsidP="009144DE">
      <w:pPr>
        <w:rPr>
          <w:sz w:val="24"/>
          <w:szCs w:val="24"/>
        </w:rPr>
      </w:pPr>
      <w:r>
        <w:rPr>
          <w:sz w:val="24"/>
          <w:szCs w:val="24"/>
        </w:rPr>
        <w:t>80 g Mehl</w:t>
      </w:r>
    </w:p>
    <w:p w14:paraId="29344A79" w14:textId="77777777" w:rsidR="009144DE" w:rsidRDefault="009144DE" w:rsidP="009144DE">
      <w:pPr>
        <w:rPr>
          <w:sz w:val="24"/>
          <w:szCs w:val="24"/>
        </w:rPr>
      </w:pPr>
      <w:r>
        <w:rPr>
          <w:sz w:val="24"/>
          <w:szCs w:val="24"/>
        </w:rPr>
        <w:t>80 g Zucker</w:t>
      </w:r>
    </w:p>
    <w:p w14:paraId="5619BA21" w14:textId="77777777" w:rsidR="009144DE" w:rsidRDefault="009144DE" w:rsidP="009144DE">
      <w:pPr>
        <w:rPr>
          <w:sz w:val="24"/>
          <w:szCs w:val="24"/>
        </w:rPr>
      </w:pPr>
      <w:r>
        <w:rPr>
          <w:sz w:val="24"/>
          <w:szCs w:val="24"/>
        </w:rPr>
        <w:t>3 EL kernige Haferflocken</w:t>
      </w:r>
    </w:p>
    <w:p w14:paraId="34066A57" w14:textId="77777777" w:rsidR="009144DE" w:rsidRDefault="009144DE" w:rsidP="009144DE">
      <w:pPr>
        <w:rPr>
          <w:sz w:val="24"/>
          <w:szCs w:val="24"/>
        </w:rPr>
      </w:pPr>
      <w:r>
        <w:rPr>
          <w:sz w:val="24"/>
          <w:szCs w:val="24"/>
        </w:rPr>
        <w:t>70 g dunkle Schokolade</w:t>
      </w:r>
    </w:p>
    <w:p w14:paraId="752A6A16" w14:textId="77777777" w:rsidR="009144DE" w:rsidRDefault="009144DE" w:rsidP="009144DE">
      <w:pPr>
        <w:rPr>
          <w:sz w:val="24"/>
          <w:szCs w:val="24"/>
        </w:rPr>
      </w:pPr>
      <w:r>
        <w:rPr>
          <w:sz w:val="24"/>
          <w:szCs w:val="24"/>
        </w:rPr>
        <w:t>Ca. 4 EL Crème fraîche</w:t>
      </w:r>
    </w:p>
    <w:p w14:paraId="7734D011" w14:textId="77777777" w:rsidR="009144DE" w:rsidRDefault="009144DE" w:rsidP="009144DE">
      <w:pPr>
        <w:rPr>
          <w:sz w:val="24"/>
          <w:szCs w:val="24"/>
        </w:rPr>
      </w:pPr>
    </w:p>
    <w:p w14:paraId="71D9D83D" w14:textId="7AD3456D" w:rsidR="0039230C" w:rsidRDefault="0039230C" w:rsidP="009144DE">
      <w:pPr>
        <w:rPr>
          <w:sz w:val="24"/>
          <w:szCs w:val="24"/>
        </w:rPr>
      </w:pPr>
      <w:r>
        <w:rPr>
          <w:sz w:val="24"/>
          <w:szCs w:val="24"/>
        </w:rPr>
        <w:t>Zubereitung:</w:t>
      </w:r>
    </w:p>
    <w:p w14:paraId="401F029A" w14:textId="77777777" w:rsidR="009144DE" w:rsidRPr="00A85303" w:rsidRDefault="009144DE" w:rsidP="00B40E8C">
      <w:pPr>
        <w:pStyle w:val="ListParagraph"/>
        <w:numPr>
          <w:ilvl w:val="0"/>
          <w:numId w:val="807"/>
        </w:numPr>
        <w:spacing w:after="120"/>
        <w:ind w:left="714" w:hanging="357"/>
        <w:contextualSpacing w:val="0"/>
        <w:jc w:val="both"/>
        <w:rPr>
          <w:sz w:val="24"/>
          <w:szCs w:val="24"/>
        </w:rPr>
      </w:pPr>
      <w:r w:rsidRPr="00A85303">
        <w:rPr>
          <w:sz w:val="24"/>
          <w:szCs w:val="24"/>
        </w:rPr>
        <w:t xml:space="preserve">Birnen schälen, vierteln, Kerne entfernen. Das Obst in etwas Butter in der Pfanne anbraten. Dann in einer Auflaufform verteilen. Die Form sollte so groß sein, dass die Birnen den Boden vollständig bedecken. </w:t>
      </w:r>
    </w:p>
    <w:p w14:paraId="00B3B37A" w14:textId="77777777" w:rsidR="009144DE" w:rsidRPr="00A85303" w:rsidRDefault="009144DE" w:rsidP="00B40E8C">
      <w:pPr>
        <w:pStyle w:val="ListParagraph"/>
        <w:numPr>
          <w:ilvl w:val="0"/>
          <w:numId w:val="807"/>
        </w:numPr>
        <w:spacing w:after="120"/>
        <w:ind w:left="714" w:hanging="357"/>
        <w:contextualSpacing w:val="0"/>
        <w:jc w:val="both"/>
        <w:rPr>
          <w:sz w:val="24"/>
          <w:szCs w:val="24"/>
        </w:rPr>
      </w:pPr>
      <w:r w:rsidRPr="00A85303">
        <w:rPr>
          <w:sz w:val="24"/>
          <w:szCs w:val="24"/>
        </w:rPr>
        <w:t>Für die Streusel Butter mit Mehl mit den Fingern verkneten, sodass eine krümelige Mischung entsteht. Zucker und Haferflocken hinzufügen. Schokolade fein hacken und unter den Crumbleteig geben.</w:t>
      </w:r>
    </w:p>
    <w:p w14:paraId="08F90785" w14:textId="77777777" w:rsidR="009144DE" w:rsidRPr="00A85303" w:rsidRDefault="009144DE" w:rsidP="00B40E8C">
      <w:pPr>
        <w:pStyle w:val="ListParagraph"/>
        <w:numPr>
          <w:ilvl w:val="0"/>
          <w:numId w:val="807"/>
        </w:numPr>
        <w:spacing w:after="120"/>
        <w:ind w:left="714" w:hanging="357"/>
        <w:contextualSpacing w:val="0"/>
        <w:jc w:val="both"/>
        <w:rPr>
          <w:sz w:val="24"/>
          <w:szCs w:val="24"/>
        </w:rPr>
      </w:pPr>
      <w:r w:rsidRPr="00A85303">
        <w:rPr>
          <w:sz w:val="24"/>
          <w:szCs w:val="24"/>
        </w:rPr>
        <w:t xml:space="preserve">Die Mischung über die Birnen verteilen, 45 Minuten lang bei 180 </w:t>
      </w:r>
      <w:r>
        <w:rPr>
          <w:sz w:val="24"/>
          <w:szCs w:val="24"/>
        </w:rPr>
        <w:t>G</w:t>
      </w:r>
      <w:r w:rsidRPr="00A85303">
        <w:rPr>
          <w:sz w:val="24"/>
          <w:szCs w:val="24"/>
        </w:rPr>
        <w:t xml:space="preserve">rad Umluft backen. Den Crumble mit </w:t>
      </w:r>
      <w:r>
        <w:rPr>
          <w:sz w:val="24"/>
          <w:szCs w:val="24"/>
        </w:rPr>
        <w:t>je</w:t>
      </w:r>
      <w:r w:rsidRPr="00A85303">
        <w:rPr>
          <w:sz w:val="24"/>
          <w:szCs w:val="24"/>
        </w:rPr>
        <w:t xml:space="preserve"> einem Esslöffel Crème fraîche servieren.</w:t>
      </w:r>
    </w:p>
    <w:p w14:paraId="54A235A2" w14:textId="77777777" w:rsidR="009144DE" w:rsidRDefault="009144DE" w:rsidP="009144DE">
      <w:pPr>
        <w:jc w:val="both"/>
        <w:rPr>
          <w:sz w:val="24"/>
          <w:szCs w:val="24"/>
        </w:rPr>
      </w:pPr>
    </w:p>
    <w:p w14:paraId="6DF075A8" w14:textId="21A68657" w:rsidR="009144DE" w:rsidRPr="0039230C" w:rsidRDefault="0039230C" w:rsidP="0039230C">
      <w:pPr>
        <w:ind w:left="1416" w:hanging="1416"/>
        <w:jc w:val="both"/>
        <w:rPr>
          <w:sz w:val="24"/>
          <w:szCs w:val="24"/>
        </w:rPr>
      </w:pPr>
      <w:r>
        <w:rPr>
          <w:sz w:val="24"/>
          <w:szCs w:val="24"/>
        </w:rPr>
        <w:t>Kommentar:</w:t>
      </w:r>
      <w:r>
        <w:rPr>
          <w:sz w:val="24"/>
          <w:szCs w:val="24"/>
        </w:rPr>
        <w:tab/>
      </w:r>
      <w:r w:rsidR="009144DE" w:rsidRPr="0039230C">
        <w:rPr>
          <w:sz w:val="24"/>
          <w:szCs w:val="24"/>
        </w:rPr>
        <w:t>Der Crumble ist wirklich sehr süß. Man isst den Crumble am besten lauwarm, mit etwas Crème fraîche dazu, weil es dann frischer und also irgendwie gesünder schmeckt, eine köstliche Illusion.</w:t>
      </w:r>
      <w:r w:rsidR="009144DE" w:rsidRPr="0039230C">
        <w:rPr>
          <w:sz w:val="24"/>
          <w:szCs w:val="24"/>
        </w:rPr>
        <w:br w:type="page"/>
      </w:r>
    </w:p>
    <w:p w14:paraId="3CDEA278" w14:textId="2E916DD1" w:rsidR="009144DE" w:rsidRDefault="009144DE" w:rsidP="00207B9F">
      <w:pPr>
        <w:pStyle w:val="Heading2"/>
        <w:spacing w:after="240"/>
      </w:pPr>
      <w:r>
        <w:lastRenderedPageBreak/>
        <w:t>Clafoutis mit Erdbeeren, Rhabarber und Olivenöl</w:t>
      </w:r>
      <w:r w:rsidR="00E33767">
        <w:rPr>
          <w:rStyle w:val="FootnoteReference"/>
        </w:rPr>
        <w:footnoteReference w:id="1457"/>
      </w:r>
      <w:r>
        <w:t xml:space="preserve"> </w:t>
      </w:r>
    </w:p>
    <w:p w14:paraId="440BB9EC" w14:textId="2806F345" w:rsidR="009144DE" w:rsidRDefault="009144DE" w:rsidP="009144DE">
      <w:pPr>
        <w:rPr>
          <w:sz w:val="24"/>
          <w:szCs w:val="24"/>
        </w:rPr>
      </w:pPr>
      <w:r w:rsidRPr="00207B9F">
        <w:rPr>
          <w:sz w:val="24"/>
          <w:szCs w:val="24"/>
          <w:u w:val="single"/>
        </w:rPr>
        <w:t>Zutaten</w:t>
      </w:r>
      <w:r>
        <w:rPr>
          <w:sz w:val="24"/>
          <w:szCs w:val="24"/>
        </w:rPr>
        <w:t xml:space="preserve"> </w:t>
      </w:r>
      <w:r w:rsidR="00207B9F">
        <w:rPr>
          <w:sz w:val="24"/>
          <w:szCs w:val="24"/>
        </w:rPr>
        <w:t>(</w:t>
      </w:r>
      <w:r>
        <w:rPr>
          <w:sz w:val="24"/>
          <w:szCs w:val="24"/>
        </w:rPr>
        <w:t>für 4 bis 6 Portionen</w:t>
      </w:r>
      <w:r w:rsidR="00207B9F">
        <w:rPr>
          <w:sz w:val="24"/>
          <w:szCs w:val="24"/>
        </w:rPr>
        <w:t>)</w:t>
      </w:r>
    </w:p>
    <w:p w14:paraId="40D926B8" w14:textId="77777777" w:rsidR="009144DE" w:rsidRDefault="009144DE" w:rsidP="009144DE">
      <w:pPr>
        <w:rPr>
          <w:sz w:val="24"/>
          <w:szCs w:val="24"/>
        </w:rPr>
      </w:pPr>
      <w:r>
        <w:rPr>
          <w:sz w:val="24"/>
          <w:szCs w:val="24"/>
        </w:rPr>
        <w:t>300 g Erdbeeren</w:t>
      </w:r>
    </w:p>
    <w:p w14:paraId="65AF3D27" w14:textId="77777777" w:rsidR="009144DE" w:rsidRDefault="009144DE" w:rsidP="009144DE">
      <w:pPr>
        <w:rPr>
          <w:sz w:val="24"/>
          <w:szCs w:val="24"/>
        </w:rPr>
      </w:pPr>
      <w:r>
        <w:rPr>
          <w:sz w:val="24"/>
          <w:szCs w:val="24"/>
        </w:rPr>
        <w:t>450 g Rhabarber</w:t>
      </w:r>
    </w:p>
    <w:p w14:paraId="0EC9F8FB" w14:textId="77777777" w:rsidR="009144DE" w:rsidRDefault="009144DE" w:rsidP="009144DE">
      <w:pPr>
        <w:rPr>
          <w:sz w:val="24"/>
          <w:szCs w:val="24"/>
        </w:rPr>
      </w:pPr>
      <w:r>
        <w:rPr>
          <w:sz w:val="24"/>
          <w:szCs w:val="24"/>
        </w:rPr>
        <w:t>140 g Zucker</w:t>
      </w:r>
    </w:p>
    <w:p w14:paraId="756179AA" w14:textId="77777777" w:rsidR="009144DE" w:rsidRDefault="009144DE" w:rsidP="009144DE">
      <w:pPr>
        <w:rPr>
          <w:sz w:val="24"/>
          <w:szCs w:val="24"/>
        </w:rPr>
      </w:pPr>
      <w:r>
        <w:rPr>
          <w:sz w:val="24"/>
          <w:szCs w:val="24"/>
        </w:rPr>
        <w:t>6 Eier</w:t>
      </w:r>
    </w:p>
    <w:p w14:paraId="37856FB6" w14:textId="77777777" w:rsidR="009144DE" w:rsidRDefault="009144DE" w:rsidP="009144DE">
      <w:pPr>
        <w:rPr>
          <w:sz w:val="24"/>
          <w:szCs w:val="24"/>
        </w:rPr>
      </w:pPr>
      <w:r>
        <w:rPr>
          <w:sz w:val="24"/>
          <w:szCs w:val="24"/>
        </w:rPr>
        <w:t>1 Prise Salz</w:t>
      </w:r>
    </w:p>
    <w:p w14:paraId="151B63D3" w14:textId="77777777" w:rsidR="009144DE" w:rsidRDefault="009144DE" w:rsidP="009144DE">
      <w:pPr>
        <w:rPr>
          <w:sz w:val="24"/>
          <w:szCs w:val="24"/>
        </w:rPr>
      </w:pPr>
      <w:r>
        <w:rPr>
          <w:sz w:val="24"/>
          <w:szCs w:val="24"/>
        </w:rPr>
        <w:t>100 g Mehl</w:t>
      </w:r>
    </w:p>
    <w:p w14:paraId="56D14CCC" w14:textId="77777777" w:rsidR="009144DE" w:rsidRDefault="009144DE" w:rsidP="009144DE">
      <w:pPr>
        <w:rPr>
          <w:sz w:val="24"/>
          <w:szCs w:val="24"/>
        </w:rPr>
      </w:pPr>
      <w:r>
        <w:rPr>
          <w:sz w:val="24"/>
          <w:szCs w:val="24"/>
        </w:rPr>
        <w:t>400 ml Sahne</w:t>
      </w:r>
    </w:p>
    <w:p w14:paraId="367C2253" w14:textId="77777777" w:rsidR="009144DE" w:rsidRDefault="009144DE" w:rsidP="009144DE">
      <w:pPr>
        <w:rPr>
          <w:sz w:val="24"/>
          <w:szCs w:val="24"/>
        </w:rPr>
      </w:pPr>
      <w:r>
        <w:rPr>
          <w:sz w:val="24"/>
          <w:szCs w:val="24"/>
        </w:rPr>
        <w:t>80 ml gutes Olivenöl</w:t>
      </w:r>
    </w:p>
    <w:p w14:paraId="533D996D" w14:textId="77777777" w:rsidR="009144DE" w:rsidRDefault="009144DE" w:rsidP="009144DE">
      <w:pPr>
        <w:rPr>
          <w:sz w:val="24"/>
          <w:szCs w:val="24"/>
        </w:rPr>
      </w:pPr>
    </w:p>
    <w:p w14:paraId="3417DE73" w14:textId="17524894" w:rsidR="00207B9F" w:rsidRDefault="00207B9F" w:rsidP="009144DE">
      <w:pPr>
        <w:rPr>
          <w:sz w:val="24"/>
          <w:szCs w:val="24"/>
        </w:rPr>
      </w:pPr>
      <w:r>
        <w:rPr>
          <w:sz w:val="24"/>
          <w:szCs w:val="24"/>
        </w:rPr>
        <w:t>Zubereitung:</w:t>
      </w:r>
    </w:p>
    <w:p w14:paraId="7D33CB2D" w14:textId="77777777" w:rsidR="009144DE" w:rsidRPr="00BC36A6" w:rsidRDefault="009144DE" w:rsidP="00B40E8C">
      <w:pPr>
        <w:pStyle w:val="ListParagraph"/>
        <w:numPr>
          <w:ilvl w:val="0"/>
          <w:numId w:val="796"/>
        </w:numPr>
        <w:spacing w:after="120"/>
        <w:ind w:left="714" w:hanging="357"/>
        <w:contextualSpacing w:val="0"/>
        <w:jc w:val="both"/>
        <w:rPr>
          <w:sz w:val="24"/>
          <w:szCs w:val="24"/>
        </w:rPr>
      </w:pPr>
      <w:r w:rsidRPr="00BC36A6">
        <w:rPr>
          <w:sz w:val="24"/>
          <w:szCs w:val="24"/>
        </w:rPr>
        <w:t>Die Erdbeeren waschen, trocknen und halbieren. Den Rhabarber schälen und in 4 cm lange Stücke schneiden. Beides in einer Auflaufform mit der Hälfte des Zuckers bestreuen, vorsichtig vermengen. In der Zwischenzeit den Ofen auf 180 Grad heizen.</w:t>
      </w:r>
    </w:p>
    <w:p w14:paraId="470682B8" w14:textId="77777777" w:rsidR="009144DE" w:rsidRPr="00BC36A6" w:rsidRDefault="009144DE" w:rsidP="00B40E8C">
      <w:pPr>
        <w:pStyle w:val="ListParagraph"/>
        <w:numPr>
          <w:ilvl w:val="0"/>
          <w:numId w:val="796"/>
        </w:numPr>
        <w:spacing w:after="120"/>
        <w:ind w:left="714" w:hanging="357"/>
        <w:contextualSpacing w:val="0"/>
        <w:jc w:val="both"/>
        <w:rPr>
          <w:sz w:val="24"/>
          <w:szCs w:val="24"/>
        </w:rPr>
      </w:pPr>
      <w:r w:rsidRPr="00BC36A6">
        <w:rPr>
          <w:sz w:val="24"/>
          <w:szCs w:val="24"/>
        </w:rPr>
        <w:t>Eier und restlichen Zucker mit dem Mixer schaumig schlagen, Salz hinzufügen, das Mehl unter Rühren nach und nach dazugeben. Sahne und Olivenöl dazu gießen.</w:t>
      </w:r>
    </w:p>
    <w:p w14:paraId="5FD1B2F8" w14:textId="741BF6A3" w:rsidR="009144DE" w:rsidRPr="00BC36A6" w:rsidRDefault="009144DE" w:rsidP="00B40E8C">
      <w:pPr>
        <w:pStyle w:val="ListParagraph"/>
        <w:numPr>
          <w:ilvl w:val="0"/>
          <w:numId w:val="796"/>
        </w:numPr>
        <w:spacing w:after="120"/>
        <w:ind w:left="714" w:hanging="357"/>
        <w:contextualSpacing w:val="0"/>
        <w:jc w:val="both"/>
        <w:rPr>
          <w:sz w:val="24"/>
          <w:szCs w:val="24"/>
        </w:rPr>
      </w:pPr>
      <w:r w:rsidRPr="00BC36A6">
        <w:rPr>
          <w:sz w:val="24"/>
          <w:szCs w:val="24"/>
        </w:rPr>
        <w:t>Den flüssigen Teig über die Erdbeeren und den Rhabarber in der Auflaufform gießen, etwa 45 Minuten lang backen</w:t>
      </w:r>
      <w:r w:rsidR="00207B9F">
        <w:rPr>
          <w:sz w:val="24"/>
          <w:szCs w:val="24"/>
        </w:rPr>
        <w:t>.</w:t>
      </w:r>
    </w:p>
    <w:p w14:paraId="0ACBC40A" w14:textId="4E534445" w:rsidR="009144DE" w:rsidRDefault="009144DE" w:rsidP="00207B9F">
      <w:pPr>
        <w:pStyle w:val="Heading2"/>
        <w:spacing w:after="240"/>
      </w:pPr>
      <w:r>
        <w:br w:type="page"/>
      </w:r>
      <w:r>
        <w:lastRenderedPageBreak/>
        <w:t>Tiramisu mit Beeren</w:t>
      </w:r>
      <w:r w:rsidR="002E6ABA">
        <w:rPr>
          <w:rStyle w:val="FootnoteReference"/>
        </w:rPr>
        <w:footnoteReference w:id="1458"/>
      </w:r>
      <w:r>
        <w:t xml:space="preserve"> </w:t>
      </w:r>
    </w:p>
    <w:p w14:paraId="462C7558" w14:textId="0CD01D8A" w:rsidR="009144DE" w:rsidRDefault="009144DE" w:rsidP="009144DE">
      <w:pPr>
        <w:rPr>
          <w:sz w:val="24"/>
          <w:szCs w:val="24"/>
        </w:rPr>
      </w:pPr>
      <w:r w:rsidRPr="00207B9F">
        <w:rPr>
          <w:sz w:val="24"/>
          <w:szCs w:val="24"/>
          <w:u w:val="single"/>
        </w:rPr>
        <w:t>Zutaten</w:t>
      </w:r>
      <w:r>
        <w:rPr>
          <w:sz w:val="24"/>
          <w:szCs w:val="24"/>
        </w:rPr>
        <w:t xml:space="preserve"> </w:t>
      </w:r>
      <w:r w:rsidR="00207B9F">
        <w:rPr>
          <w:sz w:val="24"/>
          <w:szCs w:val="24"/>
        </w:rPr>
        <w:t>(</w:t>
      </w:r>
      <w:r>
        <w:rPr>
          <w:sz w:val="24"/>
          <w:szCs w:val="24"/>
        </w:rPr>
        <w:t>für 6 bis 8 Portionen</w:t>
      </w:r>
      <w:r w:rsidR="00207B9F">
        <w:rPr>
          <w:sz w:val="24"/>
          <w:szCs w:val="24"/>
        </w:rPr>
        <w:t>)</w:t>
      </w:r>
    </w:p>
    <w:p w14:paraId="08F7C516" w14:textId="77777777" w:rsidR="009144DE" w:rsidRDefault="009144DE" w:rsidP="009144DE">
      <w:pPr>
        <w:rPr>
          <w:sz w:val="24"/>
          <w:szCs w:val="24"/>
        </w:rPr>
      </w:pPr>
      <w:r>
        <w:rPr>
          <w:sz w:val="24"/>
          <w:szCs w:val="24"/>
        </w:rPr>
        <w:t>170 g Löffelbiskuits</w:t>
      </w:r>
    </w:p>
    <w:p w14:paraId="2450A5AD" w14:textId="77777777" w:rsidR="009144DE" w:rsidRDefault="009144DE" w:rsidP="009144DE">
      <w:pPr>
        <w:rPr>
          <w:sz w:val="24"/>
          <w:szCs w:val="24"/>
        </w:rPr>
      </w:pPr>
      <w:r>
        <w:rPr>
          <w:sz w:val="24"/>
          <w:szCs w:val="24"/>
        </w:rPr>
        <w:t>Saft aus 3 Orangen</w:t>
      </w:r>
    </w:p>
    <w:p w14:paraId="44F098AB" w14:textId="77777777" w:rsidR="009144DE" w:rsidRDefault="009144DE" w:rsidP="009144DE">
      <w:pPr>
        <w:rPr>
          <w:sz w:val="24"/>
          <w:szCs w:val="24"/>
        </w:rPr>
      </w:pPr>
      <w:r>
        <w:rPr>
          <w:sz w:val="24"/>
          <w:szCs w:val="24"/>
        </w:rPr>
        <w:t>60 ml Sherry</w:t>
      </w:r>
    </w:p>
    <w:p w14:paraId="5D1DA226" w14:textId="77777777" w:rsidR="009144DE" w:rsidRDefault="009144DE" w:rsidP="009144DE">
      <w:pPr>
        <w:rPr>
          <w:sz w:val="24"/>
          <w:szCs w:val="24"/>
        </w:rPr>
      </w:pPr>
      <w:r>
        <w:rPr>
          <w:sz w:val="24"/>
          <w:szCs w:val="24"/>
        </w:rPr>
        <w:t>3 Eier</w:t>
      </w:r>
    </w:p>
    <w:p w14:paraId="54E27753" w14:textId="77777777" w:rsidR="009144DE" w:rsidRDefault="009144DE" w:rsidP="009144DE">
      <w:pPr>
        <w:rPr>
          <w:sz w:val="24"/>
          <w:szCs w:val="24"/>
        </w:rPr>
      </w:pPr>
      <w:r>
        <w:rPr>
          <w:sz w:val="24"/>
          <w:szCs w:val="24"/>
        </w:rPr>
        <w:t>4 EL Puderzucker</w:t>
      </w:r>
    </w:p>
    <w:p w14:paraId="0F089E18" w14:textId="77777777" w:rsidR="009144DE" w:rsidRDefault="009144DE" w:rsidP="009144DE">
      <w:pPr>
        <w:rPr>
          <w:sz w:val="24"/>
          <w:szCs w:val="24"/>
        </w:rPr>
      </w:pPr>
      <w:r>
        <w:rPr>
          <w:sz w:val="24"/>
          <w:szCs w:val="24"/>
        </w:rPr>
        <w:t>500 g Mascarpone</w:t>
      </w:r>
    </w:p>
    <w:p w14:paraId="58A5CA9F" w14:textId="77777777" w:rsidR="009144DE" w:rsidRDefault="009144DE" w:rsidP="009144DE">
      <w:pPr>
        <w:rPr>
          <w:sz w:val="24"/>
          <w:szCs w:val="24"/>
        </w:rPr>
      </w:pPr>
      <w:r>
        <w:rPr>
          <w:sz w:val="24"/>
          <w:szCs w:val="24"/>
        </w:rPr>
        <w:t>1 Messerspitze gemahlene Vanilleschote</w:t>
      </w:r>
    </w:p>
    <w:p w14:paraId="6B5B0FAC" w14:textId="77777777" w:rsidR="009144DE" w:rsidRDefault="009144DE" w:rsidP="009144DE">
      <w:pPr>
        <w:rPr>
          <w:sz w:val="24"/>
          <w:szCs w:val="24"/>
        </w:rPr>
      </w:pPr>
      <w:r>
        <w:rPr>
          <w:sz w:val="24"/>
          <w:szCs w:val="24"/>
        </w:rPr>
        <w:t>150 g Himbeeren</w:t>
      </w:r>
    </w:p>
    <w:p w14:paraId="1F75387D" w14:textId="77777777" w:rsidR="009144DE" w:rsidRDefault="009144DE" w:rsidP="009144DE">
      <w:pPr>
        <w:rPr>
          <w:sz w:val="24"/>
          <w:szCs w:val="24"/>
        </w:rPr>
      </w:pPr>
      <w:r>
        <w:rPr>
          <w:sz w:val="24"/>
          <w:szCs w:val="24"/>
        </w:rPr>
        <w:t>370 g Heidelbeeren</w:t>
      </w:r>
    </w:p>
    <w:p w14:paraId="6F04E8C0" w14:textId="77777777" w:rsidR="009144DE" w:rsidRDefault="009144DE" w:rsidP="009144DE">
      <w:pPr>
        <w:rPr>
          <w:sz w:val="24"/>
          <w:szCs w:val="24"/>
        </w:rPr>
      </w:pPr>
    </w:p>
    <w:p w14:paraId="3EADCC30" w14:textId="27702DEE" w:rsidR="00207B9F" w:rsidRDefault="00207B9F" w:rsidP="009144DE">
      <w:pPr>
        <w:rPr>
          <w:sz w:val="24"/>
          <w:szCs w:val="24"/>
        </w:rPr>
      </w:pPr>
      <w:r>
        <w:rPr>
          <w:sz w:val="24"/>
          <w:szCs w:val="24"/>
        </w:rPr>
        <w:t>Zubereitung:</w:t>
      </w:r>
    </w:p>
    <w:p w14:paraId="2A6209AF" w14:textId="77777777" w:rsidR="009144DE" w:rsidRPr="0073093D" w:rsidRDefault="009144DE" w:rsidP="00B40E8C">
      <w:pPr>
        <w:pStyle w:val="ListParagraph"/>
        <w:numPr>
          <w:ilvl w:val="0"/>
          <w:numId w:val="797"/>
        </w:numPr>
        <w:spacing w:after="120"/>
        <w:ind w:left="714" w:hanging="357"/>
        <w:contextualSpacing w:val="0"/>
        <w:jc w:val="both"/>
        <w:rPr>
          <w:sz w:val="24"/>
          <w:szCs w:val="24"/>
        </w:rPr>
      </w:pPr>
      <w:r w:rsidRPr="0073093D">
        <w:rPr>
          <w:sz w:val="24"/>
          <w:szCs w:val="24"/>
        </w:rPr>
        <w:t>Die Löffelbiskuits nebeneinander in eine Form legen (Maße zum Beispiel 24 mal 16 cm). Orangensaft mit Sherry vermischen und darüber träufeln. Das Ganze 30 Minuten langziehen lassen.</w:t>
      </w:r>
    </w:p>
    <w:p w14:paraId="0E1A42D6" w14:textId="77777777" w:rsidR="009144DE" w:rsidRPr="0073093D" w:rsidRDefault="009144DE" w:rsidP="00B40E8C">
      <w:pPr>
        <w:pStyle w:val="ListParagraph"/>
        <w:numPr>
          <w:ilvl w:val="0"/>
          <w:numId w:val="797"/>
        </w:numPr>
        <w:spacing w:after="120"/>
        <w:ind w:left="714" w:hanging="357"/>
        <w:contextualSpacing w:val="0"/>
        <w:jc w:val="both"/>
        <w:rPr>
          <w:sz w:val="24"/>
          <w:szCs w:val="24"/>
        </w:rPr>
      </w:pPr>
      <w:r w:rsidRPr="0073093D">
        <w:rPr>
          <w:sz w:val="24"/>
          <w:szCs w:val="24"/>
        </w:rPr>
        <w:t>In der Zwischenzeit die Eier trennen. Eigelb und Puderzucker mit einem Handrührgerät vermengen, bis die Masse cremig ist. Dann Mascarpone und Vanille dazugeben.</w:t>
      </w:r>
    </w:p>
    <w:p w14:paraId="2082D16E" w14:textId="77777777" w:rsidR="009144DE" w:rsidRPr="0073093D" w:rsidRDefault="009144DE" w:rsidP="00B40E8C">
      <w:pPr>
        <w:pStyle w:val="ListParagraph"/>
        <w:numPr>
          <w:ilvl w:val="0"/>
          <w:numId w:val="797"/>
        </w:numPr>
        <w:spacing w:after="120"/>
        <w:ind w:left="714" w:hanging="357"/>
        <w:contextualSpacing w:val="0"/>
        <w:jc w:val="both"/>
        <w:rPr>
          <w:sz w:val="24"/>
          <w:szCs w:val="24"/>
        </w:rPr>
      </w:pPr>
      <w:r w:rsidRPr="0073093D">
        <w:rPr>
          <w:sz w:val="24"/>
          <w:szCs w:val="24"/>
        </w:rPr>
        <w:t>Die Himbeeren in eine Schüssel geben, mit der Gabel andrücken, sodass etwas Saft austritt. Das Eiweiß steif schlagen, in die Mascarpone-Mischung geben, ebenso die Himbeeren. Vorsichtig vermengen, die Masse soll nicht pink werden.</w:t>
      </w:r>
    </w:p>
    <w:p w14:paraId="55A91997" w14:textId="77777777" w:rsidR="009144DE" w:rsidRDefault="009144DE" w:rsidP="00B40E8C">
      <w:pPr>
        <w:pStyle w:val="ListParagraph"/>
        <w:numPr>
          <w:ilvl w:val="0"/>
          <w:numId w:val="797"/>
        </w:numPr>
        <w:spacing w:after="120"/>
        <w:ind w:left="714" w:hanging="357"/>
        <w:contextualSpacing w:val="0"/>
        <w:jc w:val="both"/>
        <w:rPr>
          <w:sz w:val="24"/>
          <w:szCs w:val="24"/>
        </w:rPr>
      </w:pPr>
      <w:r w:rsidRPr="0073093D">
        <w:rPr>
          <w:sz w:val="24"/>
          <w:szCs w:val="24"/>
        </w:rPr>
        <w:t>Dann über die Löffelbiskuits geben. Noch einmal etwa eine Stunde lang im Kühlschrank ziehen lassen. Zum Servieren mit Heidelbeeren bedecken.</w:t>
      </w:r>
    </w:p>
    <w:p w14:paraId="01207421" w14:textId="77777777" w:rsidR="00207B9F" w:rsidRDefault="00207B9F" w:rsidP="00207B9F">
      <w:pPr>
        <w:spacing w:after="120"/>
        <w:jc w:val="both"/>
        <w:rPr>
          <w:sz w:val="24"/>
          <w:szCs w:val="24"/>
        </w:rPr>
      </w:pPr>
    </w:p>
    <w:p w14:paraId="3D57BEE8" w14:textId="3F6A9648" w:rsidR="00207B9F" w:rsidRPr="00207B9F" w:rsidRDefault="00207B9F" w:rsidP="00207B9F">
      <w:pPr>
        <w:spacing w:after="120"/>
        <w:jc w:val="both"/>
        <w:rPr>
          <w:sz w:val="24"/>
          <w:szCs w:val="24"/>
        </w:rPr>
      </w:pPr>
      <w:r>
        <w:rPr>
          <w:sz w:val="24"/>
          <w:szCs w:val="24"/>
        </w:rPr>
        <w:t>Info:</w:t>
      </w:r>
      <w:r>
        <w:rPr>
          <w:sz w:val="24"/>
          <w:szCs w:val="24"/>
        </w:rPr>
        <w:tab/>
        <w:t>Wie immer gilt. Nur frischeste Eier und immer kühlstellen. Salmonellengefahr!!!</w:t>
      </w:r>
    </w:p>
    <w:p w14:paraId="29A03ED9" w14:textId="22A24ACF" w:rsidR="00207B9F" w:rsidRDefault="00207B9F">
      <w:pPr>
        <w:rPr>
          <w:sz w:val="24"/>
          <w:szCs w:val="24"/>
        </w:rPr>
      </w:pPr>
      <w:r>
        <w:rPr>
          <w:sz w:val="24"/>
          <w:szCs w:val="24"/>
        </w:rPr>
        <w:br w:type="page"/>
      </w:r>
    </w:p>
    <w:p w14:paraId="53AE6215" w14:textId="77777777" w:rsidR="009144DE" w:rsidRDefault="009144DE" w:rsidP="00207B9F">
      <w:pPr>
        <w:pStyle w:val="Heading2"/>
        <w:spacing w:after="240"/>
      </w:pPr>
      <w:r>
        <w:lastRenderedPageBreak/>
        <w:t>Ofenschlupfer (nach Vincent Klink aus Stuttgart)</w:t>
      </w:r>
    </w:p>
    <w:p w14:paraId="63F59E43" w14:textId="7121A811" w:rsidR="009144DE" w:rsidRDefault="009144DE" w:rsidP="009144DE">
      <w:pPr>
        <w:rPr>
          <w:sz w:val="24"/>
          <w:szCs w:val="24"/>
        </w:rPr>
      </w:pPr>
      <w:r w:rsidRPr="00207B9F">
        <w:rPr>
          <w:sz w:val="24"/>
          <w:szCs w:val="24"/>
          <w:u w:val="single"/>
        </w:rPr>
        <w:t>Zutaten</w:t>
      </w:r>
      <w:r>
        <w:rPr>
          <w:sz w:val="24"/>
          <w:szCs w:val="24"/>
        </w:rPr>
        <w:t xml:space="preserve"> </w:t>
      </w:r>
      <w:r w:rsidR="00207B9F">
        <w:rPr>
          <w:sz w:val="24"/>
          <w:szCs w:val="24"/>
        </w:rPr>
        <w:t>(</w:t>
      </w:r>
      <w:r>
        <w:rPr>
          <w:sz w:val="24"/>
          <w:szCs w:val="24"/>
        </w:rPr>
        <w:t>für 4 Portionen</w:t>
      </w:r>
      <w:r w:rsidR="00207B9F">
        <w:rPr>
          <w:sz w:val="24"/>
          <w:szCs w:val="24"/>
        </w:rPr>
        <w:t>)</w:t>
      </w:r>
    </w:p>
    <w:p w14:paraId="60C559FD" w14:textId="77777777" w:rsidR="009144DE" w:rsidRDefault="009144DE" w:rsidP="009144DE">
      <w:pPr>
        <w:rPr>
          <w:sz w:val="24"/>
          <w:szCs w:val="24"/>
        </w:rPr>
      </w:pPr>
      <w:r>
        <w:rPr>
          <w:sz w:val="24"/>
          <w:szCs w:val="24"/>
        </w:rPr>
        <w:t>3 EL Haselnüsse (grob gehackt)</w:t>
      </w:r>
    </w:p>
    <w:p w14:paraId="0E1A1D19" w14:textId="77777777" w:rsidR="009144DE" w:rsidRDefault="009144DE" w:rsidP="009144DE">
      <w:pPr>
        <w:rPr>
          <w:sz w:val="24"/>
          <w:szCs w:val="24"/>
        </w:rPr>
      </w:pPr>
      <w:r>
        <w:rPr>
          <w:sz w:val="24"/>
          <w:szCs w:val="24"/>
        </w:rPr>
        <w:t>120 g Zucker</w:t>
      </w:r>
    </w:p>
    <w:p w14:paraId="1ADB07EC" w14:textId="77777777" w:rsidR="009144DE" w:rsidRDefault="009144DE" w:rsidP="009144DE">
      <w:pPr>
        <w:rPr>
          <w:sz w:val="24"/>
          <w:szCs w:val="24"/>
        </w:rPr>
      </w:pPr>
      <w:r>
        <w:rPr>
          <w:sz w:val="24"/>
          <w:szCs w:val="24"/>
        </w:rPr>
        <w:t>2-3 Äpfel (Boskop)</w:t>
      </w:r>
    </w:p>
    <w:p w14:paraId="5FCBB948" w14:textId="77777777" w:rsidR="009144DE" w:rsidRDefault="009144DE" w:rsidP="009144DE">
      <w:pPr>
        <w:rPr>
          <w:sz w:val="24"/>
          <w:szCs w:val="24"/>
        </w:rPr>
      </w:pPr>
      <w:r>
        <w:rPr>
          <w:sz w:val="24"/>
          <w:szCs w:val="24"/>
        </w:rPr>
        <w:t>Zuckerwasser (1 EL Zucker auf 2 Tassen Wasser)</w:t>
      </w:r>
    </w:p>
    <w:p w14:paraId="258FE31D" w14:textId="77777777" w:rsidR="009144DE" w:rsidRDefault="009144DE" w:rsidP="009144DE">
      <w:pPr>
        <w:rPr>
          <w:sz w:val="24"/>
          <w:szCs w:val="24"/>
        </w:rPr>
      </w:pPr>
      <w:r>
        <w:rPr>
          <w:sz w:val="24"/>
          <w:szCs w:val="24"/>
        </w:rPr>
        <w:t>7 Eier</w:t>
      </w:r>
    </w:p>
    <w:p w14:paraId="1C088EDA" w14:textId="77777777" w:rsidR="009144DE" w:rsidRDefault="009144DE" w:rsidP="009144DE">
      <w:pPr>
        <w:rPr>
          <w:sz w:val="24"/>
          <w:szCs w:val="24"/>
        </w:rPr>
      </w:pPr>
      <w:r>
        <w:rPr>
          <w:sz w:val="24"/>
          <w:szCs w:val="24"/>
        </w:rPr>
        <w:t>4 Eigelb</w:t>
      </w:r>
    </w:p>
    <w:p w14:paraId="3B86C93B" w14:textId="77777777" w:rsidR="000E00E4" w:rsidRDefault="009144DE" w:rsidP="009144DE">
      <w:pPr>
        <w:rPr>
          <w:sz w:val="24"/>
          <w:szCs w:val="24"/>
        </w:rPr>
      </w:pPr>
      <w:r>
        <w:rPr>
          <w:sz w:val="24"/>
          <w:szCs w:val="24"/>
        </w:rPr>
        <w:t>1 l Milch</w:t>
      </w:r>
    </w:p>
    <w:p w14:paraId="0F5D0755" w14:textId="2DF56DEC" w:rsidR="009144DE" w:rsidRDefault="009144DE" w:rsidP="009144DE">
      <w:pPr>
        <w:rPr>
          <w:sz w:val="24"/>
          <w:szCs w:val="24"/>
        </w:rPr>
      </w:pPr>
      <w:r>
        <w:rPr>
          <w:sz w:val="24"/>
          <w:szCs w:val="24"/>
        </w:rPr>
        <w:t>2 EL weiche Butter</w:t>
      </w:r>
    </w:p>
    <w:p w14:paraId="7EEEFBF3" w14:textId="77777777" w:rsidR="009144DE" w:rsidRDefault="009144DE" w:rsidP="009144DE">
      <w:pPr>
        <w:rPr>
          <w:sz w:val="24"/>
          <w:szCs w:val="24"/>
        </w:rPr>
      </w:pPr>
      <w:r>
        <w:rPr>
          <w:sz w:val="24"/>
          <w:szCs w:val="24"/>
        </w:rPr>
        <w:t>2 TL Zimt</w:t>
      </w:r>
    </w:p>
    <w:p w14:paraId="3144A2B2" w14:textId="77777777" w:rsidR="009144DE" w:rsidRDefault="009144DE" w:rsidP="009144DE">
      <w:pPr>
        <w:rPr>
          <w:sz w:val="24"/>
          <w:szCs w:val="24"/>
        </w:rPr>
      </w:pPr>
      <w:r>
        <w:rPr>
          <w:sz w:val="24"/>
          <w:szCs w:val="24"/>
        </w:rPr>
        <w:t>1 Vanilleschote</w:t>
      </w:r>
    </w:p>
    <w:p w14:paraId="31226599" w14:textId="77777777" w:rsidR="009144DE" w:rsidRDefault="009144DE" w:rsidP="009144DE">
      <w:pPr>
        <w:rPr>
          <w:sz w:val="24"/>
          <w:szCs w:val="24"/>
        </w:rPr>
      </w:pPr>
      <w:r>
        <w:rPr>
          <w:sz w:val="24"/>
          <w:szCs w:val="24"/>
        </w:rPr>
        <w:t>350 g altbackenen Hefezopf</w:t>
      </w:r>
    </w:p>
    <w:p w14:paraId="0FA07DBF" w14:textId="77777777" w:rsidR="009144DE" w:rsidRDefault="009144DE" w:rsidP="009144DE">
      <w:pPr>
        <w:rPr>
          <w:sz w:val="24"/>
          <w:szCs w:val="24"/>
        </w:rPr>
      </w:pPr>
      <w:r>
        <w:rPr>
          <w:sz w:val="24"/>
          <w:szCs w:val="24"/>
        </w:rPr>
        <w:t>Puderzucker zum Garnieren</w:t>
      </w:r>
    </w:p>
    <w:p w14:paraId="1B04AFBA" w14:textId="77777777" w:rsidR="009144DE" w:rsidRDefault="009144DE" w:rsidP="009144DE">
      <w:pPr>
        <w:rPr>
          <w:sz w:val="24"/>
          <w:szCs w:val="24"/>
        </w:rPr>
      </w:pPr>
    </w:p>
    <w:p w14:paraId="41ADCE31" w14:textId="31F0AADC" w:rsidR="00207B9F" w:rsidRDefault="00207B9F" w:rsidP="009144DE">
      <w:pPr>
        <w:rPr>
          <w:sz w:val="24"/>
          <w:szCs w:val="24"/>
        </w:rPr>
      </w:pPr>
      <w:r>
        <w:rPr>
          <w:sz w:val="24"/>
          <w:szCs w:val="24"/>
        </w:rPr>
        <w:t>Zubereitung:</w:t>
      </w:r>
    </w:p>
    <w:p w14:paraId="1DD633E9" w14:textId="77777777" w:rsidR="009144DE" w:rsidRPr="00726EB2" w:rsidRDefault="009144DE" w:rsidP="00B40E8C">
      <w:pPr>
        <w:pStyle w:val="ListParagraph"/>
        <w:numPr>
          <w:ilvl w:val="0"/>
          <w:numId w:val="783"/>
        </w:numPr>
        <w:spacing w:after="120"/>
        <w:ind w:left="714" w:hanging="357"/>
        <w:contextualSpacing w:val="0"/>
        <w:jc w:val="both"/>
        <w:rPr>
          <w:sz w:val="24"/>
          <w:szCs w:val="24"/>
        </w:rPr>
      </w:pPr>
      <w:r w:rsidRPr="00726EB2">
        <w:rPr>
          <w:sz w:val="24"/>
          <w:szCs w:val="24"/>
        </w:rPr>
        <w:t>Haselnüsse mit 20 g Zucker unter Rühren in einer Pfanne karamellisieren. Anschließend die Nüsse auf einem Backbrett auskühlen lassen und nochmals hacken.</w:t>
      </w:r>
    </w:p>
    <w:p w14:paraId="3D92341B" w14:textId="77777777" w:rsidR="009144DE" w:rsidRPr="00726EB2" w:rsidRDefault="009144DE" w:rsidP="00B40E8C">
      <w:pPr>
        <w:pStyle w:val="ListParagraph"/>
        <w:numPr>
          <w:ilvl w:val="0"/>
          <w:numId w:val="783"/>
        </w:numPr>
        <w:spacing w:after="120"/>
        <w:ind w:left="714" w:hanging="357"/>
        <w:contextualSpacing w:val="0"/>
        <w:jc w:val="both"/>
        <w:rPr>
          <w:sz w:val="24"/>
          <w:szCs w:val="24"/>
        </w:rPr>
      </w:pPr>
      <w:r w:rsidRPr="00726EB2">
        <w:rPr>
          <w:sz w:val="24"/>
          <w:szCs w:val="24"/>
        </w:rPr>
        <w:t xml:space="preserve">Die Äpfel schälen, entkernen, vierteln und in etwa 2 mm dünne Spalten schneiden, dann kurz in Zuckerwasser dünsten. Boskopäpfel haben nach einer Minute die Süße des Zuckerwassers angenommen. Eier und Eigelb mit Milch und Butter verrühren, Zimt, das Mark einer ausgekratzten Vanilleschote und 100 g Zucker untermischen. </w:t>
      </w:r>
    </w:p>
    <w:p w14:paraId="2CE5CE12" w14:textId="77777777" w:rsidR="009144DE" w:rsidRPr="00726EB2" w:rsidRDefault="009144DE" w:rsidP="00B40E8C">
      <w:pPr>
        <w:pStyle w:val="ListParagraph"/>
        <w:numPr>
          <w:ilvl w:val="0"/>
          <w:numId w:val="783"/>
        </w:numPr>
        <w:spacing w:after="120"/>
        <w:ind w:left="714" w:hanging="357"/>
        <w:contextualSpacing w:val="0"/>
        <w:jc w:val="both"/>
        <w:rPr>
          <w:sz w:val="24"/>
          <w:szCs w:val="24"/>
        </w:rPr>
      </w:pPr>
      <w:r w:rsidRPr="00726EB2">
        <w:rPr>
          <w:sz w:val="24"/>
          <w:szCs w:val="24"/>
        </w:rPr>
        <w:t>Jetzt einen höchsten ein bis zwei Tage alten Hefezopf (er darf nicht steinhart sein) in dünne Scheiben schneiden und mit den Apfelspalte in einer gebutterten Auflaufform dachplattenartig schichten. Das Ganze mit dem Eier-Milch-Mix übergießen und 45 Minuten bei 200 Grad (Umluft) backen. Falls der Ofenschlupfer vor Ende der Garzeit braun werden sollte, mit Alufolie abdecken. Aus dem Ofen nehmen, mit Puderzucker bestäuben und warm servieren.</w:t>
      </w:r>
    </w:p>
    <w:p w14:paraId="071F4F5A" w14:textId="77777777" w:rsidR="009144DE" w:rsidRDefault="009144DE" w:rsidP="009144DE">
      <w:pPr>
        <w:rPr>
          <w:sz w:val="24"/>
          <w:szCs w:val="24"/>
        </w:rPr>
      </w:pPr>
    </w:p>
    <w:p w14:paraId="5733D5C2" w14:textId="77777777" w:rsidR="009144DE" w:rsidRDefault="009144DE" w:rsidP="009144DE">
      <w:pPr>
        <w:ind w:left="708" w:hanging="708"/>
        <w:rPr>
          <w:sz w:val="24"/>
          <w:szCs w:val="24"/>
        </w:rPr>
      </w:pPr>
      <w:r>
        <w:rPr>
          <w:sz w:val="24"/>
          <w:szCs w:val="24"/>
        </w:rPr>
        <w:t>Info:</w:t>
      </w:r>
      <w:r>
        <w:rPr>
          <w:sz w:val="24"/>
          <w:szCs w:val="24"/>
        </w:rPr>
        <w:tab/>
        <w:t>Verschlupfen bedeutet im Schwäbischen, dass man etwas irgendwo reinschiebt, beispielsweise unters Bett – oder eben in den Ofen</w:t>
      </w:r>
      <w:r w:rsidRPr="00726EB2">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05BF4F09" w14:textId="1747BF86" w:rsidR="00DC5C1D" w:rsidRDefault="00DC5C1D">
      <w:pPr>
        <w:rPr>
          <w:sz w:val="24"/>
          <w:szCs w:val="24"/>
        </w:rPr>
      </w:pPr>
      <w:r>
        <w:rPr>
          <w:sz w:val="24"/>
          <w:szCs w:val="24"/>
        </w:rPr>
        <w:br w:type="page"/>
      </w:r>
    </w:p>
    <w:p w14:paraId="368B3473" w14:textId="54A0653B" w:rsidR="00DC5C1D" w:rsidRDefault="00DC5C1D" w:rsidP="0048168E">
      <w:pPr>
        <w:pStyle w:val="Heading2"/>
        <w:spacing w:after="240"/>
      </w:pPr>
      <w:r>
        <w:lastRenderedPageBreak/>
        <w:t>Ofenschlupfer noch einmal</w:t>
      </w:r>
      <w:r w:rsidR="00C24EA8">
        <w:rPr>
          <w:rStyle w:val="FootnoteReference"/>
        </w:rPr>
        <w:footnoteReference w:id="1459"/>
      </w:r>
    </w:p>
    <w:p w14:paraId="71DEF6C3" w14:textId="7338EC76" w:rsidR="00DC5C1D" w:rsidRDefault="00DC5C1D" w:rsidP="009144DE">
      <w:pPr>
        <w:ind w:left="708" w:hanging="708"/>
        <w:rPr>
          <w:sz w:val="24"/>
          <w:szCs w:val="24"/>
        </w:rPr>
      </w:pPr>
      <w:r w:rsidRPr="0048168E">
        <w:rPr>
          <w:sz w:val="24"/>
          <w:szCs w:val="24"/>
          <w:u w:val="single"/>
        </w:rPr>
        <w:t>Zutaten</w:t>
      </w:r>
      <w:r>
        <w:rPr>
          <w:sz w:val="24"/>
          <w:szCs w:val="24"/>
        </w:rPr>
        <w:t xml:space="preserve"> </w:t>
      </w:r>
      <w:r w:rsidR="0048168E">
        <w:rPr>
          <w:sz w:val="24"/>
          <w:szCs w:val="24"/>
        </w:rPr>
        <w:t>(</w:t>
      </w:r>
      <w:r>
        <w:rPr>
          <w:sz w:val="24"/>
          <w:szCs w:val="24"/>
        </w:rPr>
        <w:t>für 4 Portionen</w:t>
      </w:r>
      <w:r w:rsidR="0048168E">
        <w:rPr>
          <w:sz w:val="24"/>
          <w:szCs w:val="24"/>
        </w:rPr>
        <w:t>):</w:t>
      </w:r>
    </w:p>
    <w:p w14:paraId="3A87F0C3" w14:textId="377B0CF6" w:rsidR="00DC5C1D" w:rsidRDefault="00DC5C1D" w:rsidP="009144DE">
      <w:pPr>
        <w:ind w:left="708" w:hanging="708"/>
        <w:rPr>
          <w:sz w:val="24"/>
          <w:szCs w:val="24"/>
        </w:rPr>
      </w:pPr>
      <w:r>
        <w:rPr>
          <w:sz w:val="24"/>
          <w:szCs w:val="24"/>
        </w:rPr>
        <w:t>800 g Äpfel</w:t>
      </w:r>
    </w:p>
    <w:p w14:paraId="3A05BB92" w14:textId="6C1144A2" w:rsidR="00DC5C1D" w:rsidRDefault="00DC5C1D" w:rsidP="009144DE">
      <w:pPr>
        <w:ind w:left="708" w:hanging="708"/>
        <w:rPr>
          <w:sz w:val="24"/>
          <w:szCs w:val="24"/>
        </w:rPr>
      </w:pPr>
      <w:r>
        <w:rPr>
          <w:sz w:val="24"/>
          <w:szCs w:val="24"/>
        </w:rPr>
        <w:t xml:space="preserve">8 Brötchen vom </w:t>
      </w:r>
      <w:r w:rsidR="0048168E">
        <w:rPr>
          <w:sz w:val="24"/>
          <w:szCs w:val="24"/>
        </w:rPr>
        <w:t>V</w:t>
      </w:r>
      <w:r>
        <w:rPr>
          <w:sz w:val="24"/>
          <w:szCs w:val="24"/>
        </w:rPr>
        <w:t>ortag</w:t>
      </w:r>
    </w:p>
    <w:p w14:paraId="1177BB3A" w14:textId="2DD72912" w:rsidR="0048168E" w:rsidRDefault="0048168E" w:rsidP="009144DE">
      <w:pPr>
        <w:ind w:left="708" w:hanging="708"/>
        <w:rPr>
          <w:sz w:val="24"/>
          <w:szCs w:val="24"/>
        </w:rPr>
      </w:pPr>
      <w:r>
        <w:rPr>
          <w:sz w:val="24"/>
          <w:szCs w:val="24"/>
        </w:rPr>
        <w:t>Saft von ½ Zitrone</w:t>
      </w:r>
    </w:p>
    <w:p w14:paraId="29D4E968" w14:textId="47157647" w:rsidR="0048168E" w:rsidRDefault="0048168E" w:rsidP="009144DE">
      <w:pPr>
        <w:ind w:left="708" w:hanging="708"/>
        <w:rPr>
          <w:sz w:val="24"/>
          <w:szCs w:val="24"/>
        </w:rPr>
      </w:pPr>
      <w:r>
        <w:rPr>
          <w:sz w:val="24"/>
          <w:szCs w:val="24"/>
        </w:rPr>
        <w:t>3 Eier</w:t>
      </w:r>
    </w:p>
    <w:p w14:paraId="23C569E9" w14:textId="43064D2B" w:rsidR="0048168E" w:rsidRDefault="0048168E" w:rsidP="009144DE">
      <w:pPr>
        <w:ind w:left="708" w:hanging="708"/>
        <w:rPr>
          <w:sz w:val="24"/>
          <w:szCs w:val="24"/>
        </w:rPr>
      </w:pPr>
      <w:r>
        <w:rPr>
          <w:sz w:val="24"/>
          <w:szCs w:val="24"/>
        </w:rPr>
        <w:t>½ l Milch</w:t>
      </w:r>
    </w:p>
    <w:p w14:paraId="099AE2B2" w14:textId="6650A3FD" w:rsidR="0048168E" w:rsidRDefault="0048168E" w:rsidP="009144DE">
      <w:pPr>
        <w:ind w:left="708" w:hanging="708"/>
        <w:rPr>
          <w:sz w:val="24"/>
          <w:szCs w:val="24"/>
        </w:rPr>
      </w:pPr>
      <w:r>
        <w:rPr>
          <w:sz w:val="24"/>
          <w:szCs w:val="24"/>
        </w:rPr>
        <w:t>200 g Sahne</w:t>
      </w:r>
    </w:p>
    <w:p w14:paraId="00DFE1AB" w14:textId="64193C80" w:rsidR="0048168E" w:rsidRDefault="0048168E" w:rsidP="009144DE">
      <w:pPr>
        <w:ind w:left="708" w:hanging="708"/>
        <w:rPr>
          <w:sz w:val="24"/>
          <w:szCs w:val="24"/>
        </w:rPr>
      </w:pPr>
      <w:r>
        <w:rPr>
          <w:sz w:val="24"/>
          <w:szCs w:val="24"/>
        </w:rPr>
        <w:t>Zucker</w:t>
      </w:r>
    </w:p>
    <w:p w14:paraId="37F41225" w14:textId="2358AD69" w:rsidR="0048168E" w:rsidRDefault="0048168E" w:rsidP="009144DE">
      <w:pPr>
        <w:ind w:left="708" w:hanging="708"/>
        <w:rPr>
          <w:sz w:val="24"/>
          <w:szCs w:val="24"/>
        </w:rPr>
      </w:pPr>
      <w:r>
        <w:rPr>
          <w:sz w:val="24"/>
          <w:szCs w:val="24"/>
        </w:rPr>
        <w:t>1 Päckchen Vanillezucker</w:t>
      </w:r>
    </w:p>
    <w:p w14:paraId="78882AB7" w14:textId="5575E6A4" w:rsidR="0048168E" w:rsidRDefault="0048168E" w:rsidP="009144DE">
      <w:pPr>
        <w:ind w:left="708" w:hanging="708"/>
        <w:rPr>
          <w:sz w:val="24"/>
          <w:szCs w:val="24"/>
        </w:rPr>
      </w:pPr>
      <w:r>
        <w:rPr>
          <w:sz w:val="24"/>
          <w:szCs w:val="24"/>
        </w:rPr>
        <w:t>50 g gehobelte Mandeln</w:t>
      </w:r>
    </w:p>
    <w:p w14:paraId="44BBC41C" w14:textId="2A9C0E85" w:rsidR="0048168E" w:rsidRDefault="0048168E" w:rsidP="009144DE">
      <w:pPr>
        <w:ind w:left="708" w:hanging="708"/>
        <w:rPr>
          <w:sz w:val="24"/>
          <w:szCs w:val="24"/>
        </w:rPr>
      </w:pPr>
      <w:r>
        <w:rPr>
          <w:sz w:val="24"/>
          <w:szCs w:val="24"/>
        </w:rPr>
        <w:t>50 g Rosinen</w:t>
      </w:r>
    </w:p>
    <w:p w14:paraId="6DA5B770" w14:textId="298D74C6" w:rsidR="0048168E" w:rsidRDefault="0048168E" w:rsidP="009144DE">
      <w:pPr>
        <w:ind w:left="708" w:hanging="708"/>
        <w:rPr>
          <w:sz w:val="24"/>
          <w:szCs w:val="24"/>
        </w:rPr>
      </w:pPr>
      <w:r>
        <w:rPr>
          <w:sz w:val="24"/>
          <w:szCs w:val="24"/>
        </w:rPr>
        <w:t>Fett für die form</w:t>
      </w:r>
    </w:p>
    <w:p w14:paraId="610F3EC4" w14:textId="2081C526" w:rsidR="0048168E" w:rsidRDefault="0048168E" w:rsidP="009144DE">
      <w:pPr>
        <w:ind w:left="708" w:hanging="708"/>
        <w:rPr>
          <w:sz w:val="24"/>
          <w:szCs w:val="24"/>
        </w:rPr>
      </w:pPr>
      <w:r>
        <w:rPr>
          <w:sz w:val="24"/>
          <w:szCs w:val="24"/>
        </w:rPr>
        <w:t>Puderzucker zum Bestäuben</w:t>
      </w:r>
    </w:p>
    <w:p w14:paraId="7EBF2FCB" w14:textId="77777777" w:rsidR="0048168E" w:rsidRDefault="0048168E" w:rsidP="009144DE">
      <w:pPr>
        <w:ind w:left="708" w:hanging="708"/>
        <w:rPr>
          <w:sz w:val="24"/>
          <w:szCs w:val="24"/>
        </w:rPr>
      </w:pPr>
    </w:p>
    <w:p w14:paraId="27181D0F" w14:textId="1E968E36" w:rsidR="0048168E" w:rsidRDefault="0048168E" w:rsidP="009144DE">
      <w:pPr>
        <w:ind w:left="708" w:hanging="708"/>
        <w:rPr>
          <w:sz w:val="24"/>
          <w:szCs w:val="24"/>
        </w:rPr>
      </w:pPr>
      <w:r>
        <w:rPr>
          <w:sz w:val="24"/>
          <w:szCs w:val="24"/>
        </w:rPr>
        <w:t>Zubereitung:</w:t>
      </w:r>
      <w:r>
        <w:rPr>
          <w:sz w:val="24"/>
          <w:szCs w:val="24"/>
        </w:rPr>
        <w:tab/>
        <w:t>25 Minuten plus 35 Minuten Backzeit</w:t>
      </w:r>
    </w:p>
    <w:p w14:paraId="27696942" w14:textId="64BB208D" w:rsidR="0048168E" w:rsidRPr="0048168E" w:rsidRDefault="0048168E" w:rsidP="00B40E8C">
      <w:pPr>
        <w:pStyle w:val="ListParagraph"/>
        <w:numPr>
          <w:ilvl w:val="0"/>
          <w:numId w:val="1877"/>
        </w:numPr>
        <w:spacing w:after="120"/>
        <w:ind w:left="714" w:hanging="357"/>
        <w:contextualSpacing w:val="0"/>
        <w:jc w:val="both"/>
        <w:rPr>
          <w:sz w:val="24"/>
          <w:szCs w:val="24"/>
        </w:rPr>
      </w:pPr>
      <w:r w:rsidRPr="0048168E">
        <w:rPr>
          <w:sz w:val="24"/>
          <w:szCs w:val="24"/>
        </w:rPr>
        <w:t>Äpfel waschen, schälen, vierteln, ohne Kerngehäuse in Spalten schneiden. In eine Schüssel mit Wasser und Zitronensaft legen.</w:t>
      </w:r>
    </w:p>
    <w:p w14:paraId="22F87B2A" w14:textId="2DA89202" w:rsidR="0048168E" w:rsidRPr="0048168E" w:rsidRDefault="0048168E" w:rsidP="00B40E8C">
      <w:pPr>
        <w:pStyle w:val="ListParagraph"/>
        <w:numPr>
          <w:ilvl w:val="0"/>
          <w:numId w:val="1877"/>
        </w:numPr>
        <w:spacing w:after="120"/>
        <w:ind w:left="714" w:hanging="357"/>
        <w:contextualSpacing w:val="0"/>
        <w:jc w:val="both"/>
        <w:rPr>
          <w:sz w:val="24"/>
          <w:szCs w:val="24"/>
        </w:rPr>
      </w:pPr>
      <w:r w:rsidRPr="0048168E">
        <w:rPr>
          <w:sz w:val="24"/>
          <w:szCs w:val="24"/>
        </w:rPr>
        <w:t>Brötchen in 1 cm dicke Scheiben schneiden. Eier trennen. Milch mit Eigelben, Sahne, Zucker und Vanillezucker schaumig schlagen. Eiweiße steif schlagen und unterheben.</w:t>
      </w:r>
    </w:p>
    <w:p w14:paraId="3151CE3F" w14:textId="0FEFBBE1" w:rsidR="0048168E" w:rsidRPr="0048168E" w:rsidRDefault="0048168E" w:rsidP="00B40E8C">
      <w:pPr>
        <w:pStyle w:val="ListParagraph"/>
        <w:numPr>
          <w:ilvl w:val="0"/>
          <w:numId w:val="1877"/>
        </w:numPr>
        <w:spacing w:after="120"/>
        <w:ind w:left="714" w:hanging="357"/>
        <w:contextualSpacing w:val="0"/>
        <w:jc w:val="both"/>
        <w:rPr>
          <w:sz w:val="24"/>
          <w:szCs w:val="24"/>
        </w:rPr>
      </w:pPr>
      <w:r w:rsidRPr="0048168E">
        <w:rPr>
          <w:sz w:val="24"/>
          <w:szCs w:val="24"/>
        </w:rPr>
        <w:t>Backofen auf 200 Grad vorheizen. Eine große flache Auflaufform fetten. Äpfel, Brötchen, Mandeln und Rosinen in Lagen schichten. Mit Brötchen abschließen. Die Milchmischung darüber gießen.</w:t>
      </w:r>
    </w:p>
    <w:p w14:paraId="611DCE72" w14:textId="2ED089A9" w:rsidR="0048168E" w:rsidRPr="0048168E" w:rsidRDefault="0048168E" w:rsidP="00B40E8C">
      <w:pPr>
        <w:pStyle w:val="ListParagraph"/>
        <w:numPr>
          <w:ilvl w:val="0"/>
          <w:numId w:val="1877"/>
        </w:numPr>
        <w:spacing w:after="120"/>
        <w:ind w:left="714" w:hanging="357"/>
        <w:contextualSpacing w:val="0"/>
        <w:jc w:val="both"/>
        <w:rPr>
          <w:sz w:val="24"/>
          <w:szCs w:val="24"/>
        </w:rPr>
      </w:pPr>
      <w:r w:rsidRPr="0048168E">
        <w:rPr>
          <w:sz w:val="24"/>
          <w:szCs w:val="24"/>
        </w:rPr>
        <w:t>Ofenschlupfer im Backofen (Mitte, Umluft 175 Grad) in 35 Minuten goldgelb backen. Mit Puderzucker bestäuben und heiß aus der Form mit warmer oder kalter Vanillesauce servieren.</w:t>
      </w:r>
    </w:p>
    <w:p w14:paraId="7C624055" w14:textId="77777777" w:rsidR="0048168E" w:rsidRDefault="0048168E" w:rsidP="009144DE">
      <w:pPr>
        <w:ind w:left="708" w:hanging="708"/>
        <w:rPr>
          <w:sz w:val="24"/>
          <w:szCs w:val="24"/>
        </w:rPr>
      </w:pPr>
    </w:p>
    <w:p w14:paraId="7A9C57CD" w14:textId="77777777" w:rsidR="009144DE" w:rsidRDefault="009144DE" w:rsidP="009144DE">
      <w:pPr>
        <w:rPr>
          <w:sz w:val="24"/>
          <w:szCs w:val="24"/>
        </w:rPr>
      </w:pPr>
      <w:r>
        <w:rPr>
          <w:sz w:val="24"/>
          <w:szCs w:val="24"/>
        </w:rPr>
        <w:br w:type="page"/>
      </w:r>
    </w:p>
    <w:p w14:paraId="5AE15BFE" w14:textId="78E17CEE" w:rsidR="009144DE" w:rsidRDefault="009144DE" w:rsidP="00207B9F">
      <w:pPr>
        <w:pStyle w:val="Heading2"/>
        <w:spacing w:after="240"/>
      </w:pPr>
      <w:r>
        <w:lastRenderedPageBreak/>
        <w:t>Blätterteigtaschen mit Pflaumenfüllung und warmer Vanillesauce</w:t>
      </w:r>
      <w:r w:rsidR="00F25753">
        <w:rPr>
          <w:rStyle w:val="FootnoteReference"/>
        </w:rPr>
        <w:footnoteReference w:id="1460"/>
      </w:r>
      <w:r>
        <w:t xml:space="preserve"> </w:t>
      </w:r>
    </w:p>
    <w:p w14:paraId="1292F751" w14:textId="6633A602" w:rsidR="009144DE" w:rsidRDefault="009144DE" w:rsidP="009144DE">
      <w:pPr>
        <w:rPr>
          <w:sz w:val="24"/>
          <w:szCs w:val="24"/>
        </w:rPr>
      </w:pPr>
      <w:r w:rsidRPr="00207B9F">
        <w:rPr>
          <w:sz w:val="24"/>
          <w:szCs w:val="24"/>
          <w:u w:val="single"/>
        </w:rPr>
        <w:t>Zutaten</w:t>
      </w:r>
      <w:r>
        <w:rPr>
          <w:sz w:val="24"/>
          <w:szCs w:val="24"/>
        </w:rPr>
        <w:t xml:space="preserve"> </w:t>
      </w:r>
      <w:r w:rsidR="00207B9F">
        <w:rPr>
          <w:sz w:val="24"/>
          <w:szCs w:val="24"/>
        </w:rPr>
        <w:t>(</w:t>
      </w:r>
      <w:r>
        <w:rPr>
          <w:sz w:val="24"/>
          <w:szCs w:val="24"/>
        </w:rPr>
        <w:t>für 8 Portionen</w:t>
      </w:r>
      <w:r w:rsidR="00207B9F">
        <w:rPr>
          <w:sz w:val="24"/>
          <w:szCs w:val="24"/>
        </w:rPr>
        <w:t>)</w:t>
      </w:r>
    </w:p>
    <w:p w14:paraId="2B26A250" w14:textId="77777777" w:rsidR="009144DE" w:rsidRDefault="009144DE" w:rsidP="009144DE">
      <w:pPr>
        <w:rPr>
          <w:sz w:val="24"/>
          <w:szCs w:val="24"/>
        </w:rPr>
      </w:pPr>
      <w:r>
        <w:rPr>
          <w:sz w:val="24"/>
          <w:szCs w:val="24"/>
        </w:rPr>
        <w:t>8 Scheiben TK-Blätterteig</w:t>
      </w:r>
    </w:p>
    <w:p w14:paraId="042DA045" w14:textId="77777777" w:rsidR="009144DE" w:rsidRDefault="009144DE" w:rsidP="009144DE">
      <w:pPr>
        <w:rPr>
          <w:sz w:val="24"/>
          <w:szCs w:val="24"/>
        </w:rPr>
      </w:pPr>
      <w:r>
        <w:rPr>
          <w:sz w:val="24"/>
          <w:szCs w:val="24"/>
        </w:rPr>
        <w:t>400 g Zwetschgen</w:t>
      </w:r>
    </w:p>
    <w:p w14:paraId="656A3C4C" w14:textId="77777777" w:rsidR="009144DE" w:rsidRDefault="009144DE" w:rsidP="009144DE">
      <w:pPr>
        <w:rPr>
          <w:sz w:val="24"/>
          <w:szCs w:val="24"/>
        </w:rPr>
      </w:pPr>
      <w:r>
        <w:rPr>
          <w:sz w:val="24"/>
          <w:szCs w:val="24"/>
        </w:rPr>
        <w:t>30 g Pistazienkerne</w:t>
      </w:r>
    </w:p>
    <w:p w14:paraId="37982985" w14:textId="77777777" w:rsidR="009144DE" w:rsidRDefault="009144DE" w:rsidP="009144DE">
      <w:pPr>
        <w:rPr>
          <w:sz w:val="24"/>
          <w:szCs w:val="24"/>
        </w:rPr>
      </w:pPr>
      <w:r>
        <w:rPr>
          <w:sz w:val="24"/>
          <w:szCs w:val="24"/>
        </w:rPr>
        <w:t>2 Zwiebäcke</w:t>
      </w:r>
    </w:p>
    <w:p w14:paraId="637D9B19" w14:textId="77777777" w:rsidR="009144DE" w:rsidRDefault="009144DE" w:rsidP="009144DE">
      <w:pPr>
        <w:rPr>
          <w:sz w:val="24"/>
          <w:szCs w:val="24"/>
        </w:rPr>
      </w:pPr>
      <w:r>
        <w:rPr>
          <w:sz w:val="24"/>
          <w:szCs w:val="24"/>
        </w:rPr>
        <w:t>½ TL Zimt</w:t>
      </w:r>
    </w:p>
    <w:p w14:paraId="64B3E85E" w14:textId="77777777" w:rsidR="009144DE" w:rsidRDefault="009144DE" w:rsidP="009144DE">
      <w:pPr>
        <w:rPr>
          <w:sz w:val="24"/>
          <w:szCs w:val="24"/>
        </w:rPr>
      </w:pPr>
      <w:r>
        <w:rPr>
          <w:sz w:val="24"/>
          <w:szCs w:val="24"/>
        </w:rPr>
        <w:t>3 EL Zucker</w:t>
      </w:r>
    </w:p>
    <w:p w14:paraId="64E659A1" w14:textId="77777777" w:rsidR="009144DE" w:rsidRDefault="009144DE" w:rsidP="009144DE">
      <w:pPr>
        <w:rPr>
          <w:sz w:val="24"/>
          <w:szCs w:val="24"/>
        </w:rPr>
      </w:pPr>
      <w:r>
        <w:rPr>
          <w:sz w:val="24"/>
          <w:szCs w:val="24"/>
        </w:rPr>
        <w:t>1 EL Zitronensaft</w:t>
      </w:r>
    </w:p>
    <w:p w14:paraId="74095C83" w14:textId="77777777" w:rsidR="009144DE" w:rsidRDefault="009144DE" w:rsidP="009144DE">
      <w:pPr>
        <w:rPr>
          <w:sz w:val="24"/>
          <w:szCs w:val="24"/>
        </w:rPr>
      </w:pPr>
      <w:r>
        <w:rPr>
          <w:sz w:val="24"/>
          <w:szCs w:val="24"/>
        </w:rPr>
        <w:t>2 Eier</w:t>
      </w:r>
    </w:p>
    <w:p w14:paraId="262F046E" w14:textId="77777777" w:rsidR="009144DE" w:rsidRDefault="009144DE" w:rsidP="009144DE">
      <w:pPr>
        <w:rPr>
          <w:sz w:val="24"/>
          <w:szCs w:val="24"/>
        </w:rPr>
      </w:pPr>
      <w:r>
        <w:rPr>
          <w:sz w:val="24"/>
          <w:szCs w:val="24"/>
        </w:rPr>
        <w:t>1 TL Öl</w:t>
      </w:r>
    </w:p>
    <w:p w14:paraId="74C9A6BB" w14:textId="77777777" w:rsidR="009144DE" w:rsidRDefault="009144DE" w:rsidP="009144DE">
      <w:pPr>
        <w:rPr>
          <w:sz w:val="24"/>
          <w:szCs w:val="24"/>
        </w:rPr>
      </w:pPr>
      <w:r>
        <w:rPr>
          <w:sz w:val="24"/>
          <w:szCs w:val="24"/>
        </w:rPr>
        <w:t>20 g Puderzucker</w:t>
      </w:r>
    </w:p>
    <w:p w14:paraId="770E4BAA" w14:textId="77777777" w:rsidR="009144DE" w:rsidRDefault="009144DE" w:rsidP="009144DE">
      <w:pPr>
        <w:rPr>
          <w:sz w:val="24"/>
          <w:szCs w:val="24"/>
        </w:rPr>
      </w:pPr>
    </w:p>
    <w:p w14:paraId="7A79C326" w14:textId="77777777" w:rsidR="009144DE" w:rsidRPr="00207B9F" w:rsidRDefault="009144DE" w:rsidP="009144DE">
      <w:pPr>
        <w:rPr>
          <w:i/>
          <w:iCs/>
          <w:sz w:val="24"/>
          <w:szCs w:val="24"/>
        </w:rPr>
      </w:pPr>
      <w:r w:rsidRPr="00207B9F">
        <w:rPr>
          <w:i/>
          <w:iCs/>
          <w:sz w:val="24"/>
          <w:szCs w:val="24"/>
        </w:rPr>
        <w:t>Für die Sauce:</w:t>
      </w:r>
    </w:p>
    <w:p w14:paraId="2C407587" w14:textId="77777777" w:rsidR="009144DE" w:rsidRDefault="009144DE" w:rsidP="009144DE">
      <w:pPr>
        <w:rPr>
          <w:sz w:val="24"/>
          <w:szCs w:val="24"/>
        </w:rPr>
      </w:pPr>
      <w:r>
        <w:rPr>
          <w:sz w:val="24"/>
          <w:szCs w:val="24"/>
        </w:rPr>
        <w:t>1 Vanilleschote</w:t>
      </w:r>
    </w:p>
    <w:p w14:paraId="3FE98519" w14:textId="77777777" w:rsidR="009144DE" w:rsidRDefault="009144DE" w:rsidP="009144DE">
      <w:pPr>
        <w:rPr>
          <w:sz w:val="24"/>
          <w:szCs w:val="24"/>
        </w:rPr>
      </w:pPr>
      <w:r>
        <w:rPr>
          <w:sz w:val="24"/>
          <w:szCs w:val="24"/>
        </w:rPr>
        <w:t>¼ l Milch</w:t>
      </w:r>
    </w:p>
    <w:p w14:paraId="7CA3EDBD" w14:textId="77777777" w:rsidR="009144DE" w:rsidRDefault="009144DE" w:rsidP="009144DE">
      <w:pPr>
        <w:rPr>
          <w:sz w:val="24"/>
          <w:szCs w:val="24"/>
        </w:rPr>
      </w:pPr>
      <w:r>
        <w:rPr>
          <w:sz w:val="24"/>
          <w:szCs w:val="24"/>
        </w:rPr>
        <w:t>3 Eigelb</w:t>
      </w:r>
    </w:p>
    <w:p w14:paraId="37E46DD0" w14:textId="77777777" w:rsidR="009144DE" w:rsidRDefault="009144DE" w:rsidP="009144DE">
      <w:pPr>
        <w:rPr>
          <w:sz w:val="24"/>
          <w:szCs w:val="24"/>
        </w:rPr>
      </w:pPr>
      <w:r>
        <w:rPr>
          <w:sz w:val="24"/>
          <w:szCs w:val="24"/>
        </w:rPr>
        <w:t>1 Päckchen Vanillezucker</w:t>
      </w:r>
    </w:p>
    <w:p w14:paraId="51558BAB" w14:textId="77777777" w:rsidR="009144DE" w:rsidRDefault="009144DE" w:rsidP="009144DE">
      <w:pPr>
        <w:rPr>
          <w:sz w:val="24"/>
          <w:szCs w:val="24"/>
        </w:rPr>
      </w:pPr>
      <w:r>
        <w:rPr>
          <w:sz w:val="24"/>
          <w:szCs w:val="24"/>
        </w:rPr>
        <w:t>25 g Puderzucker</w:t>
      </w:r>
    </w:p>
    <w:p w14:paraId="59DC076C" w14:textId="77777777" w:rsidR="009144DE" w:rsidRDefault="009144DE" w:rsidP="009144DE">
      <w:pPr>
        <w:rPr>
          <w:sz w:val="24"/>
          <w:szCs w:val="24"/>
        </w:rPr>
      </w:pPr>
    </w:p>
    <w:p w14:paraId="69158E14" w14:textId="77777777" w:rsidR="009144DE" w:rsidRDefault="009144DE" w:rsidP="009144DE">
      <w:pPr>
        <w:rPr>
          <w:sz w:val="24"/>
          <w:szCs w:val="24"/>
        </w:rPr>
      </w:pPr>
      <w:r>
        <w:rPr>
          <w:sz w:val="24"/>
          <w:szCs w:val="24"/>
        </w:rPr>
        <w:t>Zubereitungszeit: 1 Stunde</w:t>
      </w:r>
    </w:p>
    <w:p w14:paraId="7AF878EB" w14:textId="77777777" w:rsidR="009144DE" w:rsidRPr="00695AB8" w:rsidRDefault="009144DE" w:rsidP="00B40E8C">
      <w:pPr>
        <w:pStyle w:val="ListParagraph"/>
        <w:numPr>
          <w:ilvl w:val="0"/>
          <w:numId w:val="772"/>
        </w:numPr>
        <w:spacing w:after="120"/>
        <w:ind w:left="714" w:hanging="357"/>
        <w:contextualSpacing w:val="0"/>
        <w:jc w:val="both"/>
        <w:rPr>
          <w:sz w:val="24"/>
          <w:szCs w:val="24"/>
        </w:rPr>
      </w:pPr>
      <w:r w:rsidRPr="00695AB8">
        <w:rPr>
          <w:sz w:val="24"/>
          <w:szCs w:val="24"/>
        </w:rPr>
        <w:t>Die Blätterteigtaschen nebeneinanderlegen und antauen lassen.</w:t>
      </w:r>
    </w:p>
    <w:p w14:paraId="2943BF8A" w14:textId="77777777" w:rsidR="009144DE" w:rsidRPr="00695AB8" w:rsidRDefault="009144DE" w:rsidP="00B40E8C">
      <w:pPr>
        <w:pStyle w:val="ListParagraph"/>
        <w:numPr>
          <w:ilvl w:val="0"/>
          <w:numId w:val="772"/>
        </w:numPr>
        <w:spacing w:after="120"/>
        <w:ind w:left="714" w:hanging="357"/>
        <w:contextualSpacing w:val="0"/>
        <w:jc w:val="both"/>
        <w:rPr>
          <w:sz w:val="24"/>
          <w:szCs w:val="24"/>
        </w:rPr>
      </w:pPr>
      <w:r w:rsidRPr="00695AB8">
        <w:rPr>
          <w:sz w:val="24"/>
          <w:szCs w:val="24"/>
        </w:rPr>
        <w:t>Die Pflaumen waschen, halbieren, entsteinen und in Spalten schneiden. Die Pistazien fein hacken. Ein Drittel der Pflaumenspalten und die Hälfte der Pistazien beiseitelegen.</w:t>
      </w:r>
    </w:p>
    <w:p w14:paraId="2717E7D4" w14:textId="77777777" w:rsidR="009144DE" w:rsidRPr="00695AB8" w:rsidRDefault="009144DE" w:rsidP="00B40E8C">
      <w:pPr>
        <w:pStyle w:val="ListParagraph"/>
        <w:numPr>
          <w:ilvl w:val="0"/>
          <w:numId w:val="772"/>
        </w:numPr>
        <w:spacing w:after="120"/>
        <w:ind w:left="714" w:hanging="357"/>
        <w:contextualSpacing w:val="0"/>
        <w:jc w:val="both"/>
        <w:rPr>
          <w:sz w:val="24"/>
          <w:szCs w:val="24"/>
        </w:rPr>
      </w:pPr>
      <w:r w:rsidRPr="00695AB8">
        <w:rPr>
          <w:sz w:val="24"/>
          <w:szCs w:val="24"/>
        </w:rPr>
        <w:t>Die Zwiebäcke fein zerbröseln. Restliche Pflaumen und Pistazien mischen, mit Zimt, Zucker und Zitronensaft würzen.</w:t>
      </w:r>
    </w:p>
    <w:p w14:paraId="5B25698F" w14:textId="77777777" w:rsidR="009144DE" w:rsidRPr="00695AB8" w:rsidRDefault="009144DE" w:rsidP="00B40E8C">
      <w:pPr>
        <w:pStyle w:val="ListParagraph"/>
        <w:numPr>
          <w:ilvl w:val="0"/>
          <w:numId w:val="772"/>
        </w:numPr>
        <w:spacing w:after="120"/>
        <w:ind w:left="714" w:hanging="357"/>
        <w:contextualSpacing w:val="0"/>
        <w:jc w:val="both"/>
        <w:rPr>
          <w:sz w:val="24"/>
          <w:szCs w:val="24"/>
        </w:rPr>
      </w:pPr>
      <w:r w:rsidRPr="00695AB8">
        <w:rPr>
          <w:sz w:val="24"/>
          <w:szCs w:val="24"/>
        </w:rPr>
        <w:t>Eier trennen, Eigelb mit Öl verrühren. Je eine lange und eine kurze Seite der Blätterteigscheiben mit Eiweiß bestreichen. Die Pflaumenmasse so auf die Scheiben verteilen, dass je eine Hälfte frei bleibt. Die Scheiben über der Füllung zusammenklappen und die Ränder fest zusammendrücken.</w:t>
      </w:r>
    </w:p>
    <w:p w14:paraId="454F7FF8" w14:textId="77777777" w:rsidR="009144DE" w:rsidRPr="00695AB8" w:rsidRDefault="009144DE" w:rsidP="00B40E8C">
      <w:pPr>
        <w:pStyle w:val="ListParagraph"/>
        <w:numPr>
          <w:ilvl w:val="0"/>
          <w:numId w:val="772"/>
        </w:numPr>
        <w:spacing w:after="120"/>
        <w:ind w:left="714" w:hanging="357"/>
        <w:contextualSpacing w:val="0"/>
        <w:jc w:val="both"/>
        <w:rPr>
          <w:sz w:val="24"/>
          <w:szCs w:val="24"/>
        </w:rPr>
      </w:pPr>
      <w:r w:rsidRPr="00695AB8">
        <w:rPr>
          <w:sz w:val="24"/>
          <w:szCs w:val="24"/>
        </w:rPr>
        <w:lastRenderedPageBreak/>
        <w:t>Die Teigtaschen auf ein mit Backpapier ausgelegtes Blech setzen. Die Ecken der Taschen je drei Mal einritzen. Die Taschen mit Eigelb bestreichen, bei 225 Grad (Gas Stufe 4, Umluft 20-23 Minuten bei 225 Grad) auf der zweiten Schiene von unten 20 Minuten backen.</w:t>
      </w:r>
    </w:p>
    <w:p w14:paraId="15ED31F3" w14:textId="77777777" w:rsidR="009144DE" w:rsidRPr="00695AB8" w:rsidRDefault="009144DE" w:rsidP="00B40E8C">
      <w:pPr>
        <w:pStyle w:val="ListParagraph"/>
        <w:numPr>
          <w:ilvl w:val="0"/>
          <w:numId w:val="772"/>
        </w:numPr>
        <w:spacing w:after="120"/>
        <w:ind w:left="714" w:hanging="357"/>
        <w:contextualSpacing w:val="0"/>
        <w:jc w:val="both"/>
        <w:rPr>
          <w:sz w:val="24"/>
          <w:szCs w:val="24"/>
        </w:rPr>
      </w:pPr>
      <w:r w:rsidRPr="00695AB8">
        <w:rPr>
          <w:sz w:val="24"/>
          <w:szCs w:val="24"/>
        </w:rPr>
        <w:t>Das Mark aus der Schote herauskratzen, mit der Schote in der Milch aufkochen.</w:t>
      </w:r>
    </w:p>
    <w:p w14:paraId="47A1FD7C" w14:textId="77777777" w:rsidR="009144DE" w:rsidRPr="00695AB8" w:rsidRDefault="009144DE" w:rsidP="00B40E8C">
      <w:pPr>
        <w:pStyle w:val="ListParagraph"/>
        <w:numPr>
          <w:ilvl w:val="0"/>
          <w:numId w:val="772"/>
        </w:numPr>
        <w:spacing w:after="120"/>
        <w:ind w:left="714" w:hanging="357"/>
        <w:contextualSpacing w:val="0"/>
        <w:jc w:val="both"/>
        <w:rPr>
          <w:sz w:val="24"/>
          <w:szCs w:val="24"/>
        </w:rPr>
      </w:pPr>
      <w:r w:rsidRPr="00695AB8">
        <w:rPr>
          <w:sz w:val="24"/>
          <w:szCs w:val="24"/>
        </w:rPr>
        <w:t>Eigelb mit Vanillezucker und Puderzucker schaumig schlagen. Unter Rühren die heiße Milch (ohne Schote) nach und nach dazugießen. Die Sauce im heißen Wasserbad mit dem Schneebesen dicklich aufschlagen.</w:t>
      </w:r>
    </w:p>
    <w:p w14:paraId="2C865F75" w14:textId="77777777" w:rsidR="009144DE" w:rsidRPr="00695AB8" w:rsidRDefault="009144DE" w:rsidP="00B40E8C">
      <w:pPr>
        <w:pStyle w:val="ListParagraph"/>
        <w:numPr>
          <w:ilvl w:val="0"/>
          <w:numId w:val="772"/>
        </w:numPr>
        <w:spacing w:after="120"/>
        <w:ind w:left="714" w:hanging="357"/>
        <w:contextualSpacing w:val="0"/>
        <w:jc w:val="both"/>
        <w:rPr>
          <w:sz w:val="24"/>
          <w:szCs w:val="24"/>
        </w:rPr>
      </w:pPr>
      <w:r w:rsidRPr="00695AB8">
        <w:rPr>
          <w:sz w:val="24"/>
          <w:szCs w:val="24"/>
        </w:rPr>
        <w:t>Die Sauce durch ein Sieb gießen, auf die Teller verteilen, Teigtaschen daraufsetzen, mit Puderzucker bestäuben, mit den restlichen Pflaumen und Pistazien garnieren.</w:t>
      </w:r>
    </w:p>
    <w:p w14:paraId="7D56EC0F" w14:textId="6C6B5106" w:rsidR="009144DE" w:rsidRDefault="009144DE" w:rsidP="008D67BF">
      <w:pPr>
        <w:pStyle w:val="Heading2"/>
        <w:spacing w:after="240"/>
      </w:pPr>
      <w:r>
        <w:br w:type="page"/>
      </w:r>
      <w:r w:rsidRPr="003B206C">
        <w:lastRenderedPageBreak/>
        <w:t>St. Honoré mit Karamell und Vanille-Sch</w:t>
      </w:r>
      <w:r>
        <w:t>okoladencreme</w:t>
      </w:r>
      <w:r w:rsidR="003B1134">
        <w:rPr>
          <w:rStyle w:val="FootnoteReference"/>
        </w:rPr>
        <w:footnoteReference w:id="1461"/>
      </w:r>
      <w:r>
        <w:t xml:space="preserve"> </w:t>
      </w:r>
    </w:p>
    <w:p w14:paraId="0AAAEF84" w14:textId="15A910E8" w:rsidR="009144DE" w:rsidRDefault="009144DE" w:rsidP="009144DE">
      <w:pPr>
        <w:rPr>
          <w:sz w:val="24"/>
          <w:szCs w:val="24"/>
        </w:rPr>
      </w:pPr>
      <w:r w:rsidRPr="008D67BF">
        <w:rPr>
          <w:sz w:val="24"/>
          <w:szCs w:val="24"/>
          <w:u w:val="single"/>
        </w:rPr>
        <w:t>Zutaten</w:t>
      </w:r>
      <w:r>
        <w:rPr>
          <w:sz w:val="24"/>
          <w:szCs w:val="24"/>
        </w:rPr>
        <w:t xml:space="preserve"> </w:t>
      </w:r>
      <w:r w:rsidR="008D67BF">
        <w:rPr>
          <w:sz w:val="24"/>
          <w:szCs w:val="24"/>
        </w:rPr>
        <w:t>(</w:t>
      </w:r>
      <w:r>
        <w:rPr>
          <w:sz w:val="24"/>
          <w:szCs w:val="24"/>
        </w:rPr>
        <w:t>für 6 Portionen</w:t>
      </w:r>
      <w:r w:rsidR="008D67BF">
        <w:rPr>
          <w:sz w:val="24"/>
          <w:szCs w:val="24"/>
        </w:rPr>
        <w:t>)</w:t>
      </w:r>
    </w:p>
    <w:p w14:paraId="5AB35C5D" w14:textId="77777777" w:rsidR="009144DE" w:rsidRDefault="009144DE" w:rsidP="009144DE">
      <w:pPr>
        <w:rPr>
          <w:sz w:val="24"/>
          <w:szCs w:val="24"/>
        </w:rPr>
      </w:pPr>
      <w:r w:rsidRPr="008D67BF">
        <w:rPr>
          <w:i/>
          <w:iCs/>
          <w:sz w:val="24"/>
          <w:szCs w:val="24"/>
        </w:rPr>
        <w:t>Für die Creme</w:t>
      </w:r>
      <w:r w:rsidRPr="008D67BF">
        <w:rPr>
          <w:i/>
          <w:iCs/>
          <w:sz w:val="24"/>
          <w:szCs w:val="24"/>
        </w:rPr>
        <w:br/>
      </w:r>
      <w:r>
        <w:rPr>
          <w:sz w:val="24"/>
          <w:szCs w:val="24"/>
        </w:rPr>
        <w:t>1 Vanilleschote</w:t>
      </w:r>
    </w:p>
    <w:p w14:paraId="2DEB4B94" w14:textId="77777777" w:rsidR="009144DE" w:rsidRDefault="009144DE" w:rsidP="009144DE">
      <w:pPr>
        <w:rPr>
          <w:sz w:val="24"/>
          <w:szCs w:val="24"/>
        </w:rPr>
      </w:pPr>
      <w:r>
        <w:rPr>
          <w:sz w:val="24"/>
          <w:szCs w:val="24"/>
        </w:rPr>
        <w:t>¾ l Milch</w:t>
      </w:r>
    </w:p>
    <w:p w14:paraId="36BF46E8" w14:textId="77777777" w:rsidR="009144DE" w:rsidRDefault="009144DE" w:rsidP="009144DE">
      <w:pPr>
        <w:rPr>
          <w:sz w:val="24"/>
          <w:szCs w:val="24"/>
        </w:rPr>
      </w:pPr>
      <w:r>
        <w:rPr>
          <w:sz w:val="24"/>
          <w:szCs w:val="24"/>
        </w:rPr>
        <w:t>Salz</w:t>
      </w:r>
    </w:p>
    <w:p w14:paraId="630FF976" w14:textId="77777777" w:rsidR="009144DE" w:rsidRDefault="009144DE" w:rsidP="009144DE">
      <w:pPr>
        <w:rPr>
          <w:sz w:val="24"/>
          <w:szCs w:val="24"/>
        </w:rPr>
      </w:pPr>
      <w:r>
        <w:rPr>
          <w:sz w:val="24"/>
          <w:szCs w:val="24"/>
        </w:rPr>
        <w:t>20 g Butter</w:t>
      </w:r>
    </w:p>
    <w:p w14:paraId="76E21322" w14:textId="77777777" w:rsidR="009144DE" w:rsidRDefault="009144DE" w:rsidP="009144DE">
      <w:pPr>
        <w:rPr>
          <w:sz w:val="24"/>
          <w:szCs w:val="24"/>
        </w:rPr>
      </w:pPr>
      <w:r>
        <w:rPr>
          <w:sz w:val="24"/>
          <w:szCs w:val="24"/>
        </w:rPr>
        <w:t>50 g Zucker</w:t>
      </w:r>
    </w:p>
    <w:p w14:paraId="5A04F570" w14:textId="77777777" w:rsidR="009144DE" w:rsidRDefault="009144DE" w:rsidP="009144DE">
      <w:pPr>
        <w:rPr>
          <w:sz w:val="24"/>
          <w:szCs w:val="24"/>
        </w:rPr>
      </w:pPr>
      <w:r>
        <w:rPr>
          <w:sz w:val="24"/>
          <w:szCs w:val="24"/>
        </w:rPr>
        <w:t>5 Eigelb</w:t>
      </w:r>
    </w:p>
    <w:p w14:paraId="0B48ADB8" w14:textId="77777777" w:rsidR="009144DE" w:rsidRDefault="009144DE" w:rsidP="009144DE">
      <w:pPr>
        <w:rPr>
          <w:sz w:val="24"/>
          <w:szCs w:val="24"/>
        </w:rPr>
      </w:pPr>
      <w:r>
        <w:rPr>
          <w:sz w:val="24"/>
          <w:szCs w:val="24"/>
        </w:rPr>
        <w:t>40 g Speisestärke</w:t>
      </w:r>
    </w:p>
    <w:p w14:paraId="7E3D321F" w14:textId="77777777" w:rsidR="009144DE" w:rsidRDefault="009144DE" w:rsidP="009144DE">
      <w:pPr>
        <w:rPr>
          <w:sz w:val="24"/>
          <w:szCs w:val="24"/>
        </w:rPr>
      </w:pPr>
      <w:r>
        <w:rPr>
          <w:sz w:val="24"/>
          <w:szCs w:val="24"/>
        </w:rPr>
        <w:t>Etwas Zucker zum Bestreuen</w:t>
      </w:r>
    </w:p>
    <w:p w14:paraId="0CB8DE01" w14:textId="77777777" w:rsidR="009144DE" w:rsidRDefault="009144DE" w:rsidP="009144DE">
      <w:pPr>
        <w:rPr>
          <w:sz w:val="24"/>
          <w:szCs w:val="24"/>
        </w:rPr>
      </w:pPr>
      <w:r>
        <w:rPr>
          <w:sz w:val="24"/>
          <w:szCs w:val="24"/>
        </w:rPr>
        <w:t>100 g Edelbitter-Schokolade</w:t>
      </w:r>
    </w:p>
    <w:p w14:paraId="2B2980E4" w14:textId="77777777" w:rsidR="009144DE" w:rsidRDefault="009144DE" w:rsidP="009144DE">
      <w:pPr>
        <w:rPr>
          <w:sz w:val="24"/>
          <w:szCs w:val="24"/>
        </w:rPr>
      </w:pPr>
      <w:r>
        <w:rPr>
          <w:sz w:val="24"/>
          <w:szCs w:val="24"/>
        </w:rPr>
        <w:t>¼ l Schlagsahne</w:t>
      </w:r>
    </w:p>
    <w:p w14:paraId="72426AF7" w14:textId="77777777" w:rsidR="009144DE" w:rsidRDefault="009144DE" w:rsidP="009144DE">
      <w:pPr>
        <w:rPr>
          <w:sz w:val="24"/>
          <w:szCs w:val="24"/>
        </w:rPr>
      </w:pPr>
      <w:r>
        <w:rPr>
          <w:sz w:val="24"/>
          <w:szCs w:val="24"/>
        </w:rPr>
        <w:t>4 cl Amaretto</w:t>
      </w:r>
    </w:p>
    <w:p w14:paraId="790E7226" w14:textId="77777777" w:rsidR="009144DE" w:rsidRDefault="009144DE" w:rsidP="009144DE">
      <w:pPr>
        <w:rPr>
          <w:sz w:val="24"/>
          <w:szCs w:val="24"/>
        </w:rPr>
      </w:pPr>
    </w:p>
    <w:p w14:paraId="3A3E15B7" w14:textId="77777777" w:rsidR="009144DE" w:rsidRPr="008D67BF" w:rsidRDefault="009144DE" w:rsidP="009144DE">
      <w:pPr>
        <w:rPr>
          <w:i/>
          <w:iCs/>
          <w:sz w:val="24"/>
          <w:szCs w:val="24"/>
        </w:rPr>
      </w:pPr>
      <w:r w:rsidRPr="008D67BF">
        <w:rPr>
          <w:i/>
          <w:iCs/>
          <w:sz w:val="24"/>
          <w:szCs w:val="24"/>
        </w:rPr>
        <w:t>Für den Brandteig:</w:t>
      </w:r>
    </w:p>
    <w:p w14:paraId="7AD3D555" w14:textId="77777777" w:rsidR="009144DE" w:rsidRDefault="009144DE" w:rsidP="009144DE">
      <w:pPr>
        <w:rPr>
          <w:sz w:val="24"/>
          <w:szCs w:val="24"/>
        </w:rPr>
      </w:pPr>
      <w:r>
        <w:rPr>
          <w:sz w:val="24"/>
          <w:szCs w:val="24"/>
        </w:rPr>
        <w:t>70 g Butter</w:t>
      </w:r>
    </w:p>
    <w:p w14:paraId="2BAC2580" w14:textId="77777777" w:rsidR="009144DE" w:rsidRDefault="009144DE" w:rsidP="009144DE">
      <w:pPr>
        <w:rPr>
          <w:sz w:val="24"/>
          <w:szCs w:val="24"/>
        </w:rPr>
      </w:pPr>
      <w:r>
        <w:rPr>
          <w:sz w:val="24"/>
          <w:szCs w:val="24"/>
        </w:rPr>
        <w:t>1 Prise Salz</w:t>
      </w:r>
    </w:p>
    <w:p w14:paraId="062770A7" w14:textId="77777777" w:rsidR="009144DE" w:rsidRDefault="009144DE" w:rsidP="009144DE">
      <w:pPr>
        <w:rPr>
          <w:sz w:val="24"/>
          <w:szCs w:val="24"/>
        </w:rPr>
      </w:pPr>
      <w:r>
        <w:rPr>
          <w:sz w:val="24"/>
          <w:szCs w:val="24"/>
        </w:rPr>
        <w:t>1 Prise Zucker</w:t>
      </w:r>
    </w:p>
    <w:p w14:paraId="32195F48" w14:textId="77777777" w:rsidR="009144DE" w:rsidRDefault="009144DE" w:rsidP="009144DE">
      <w:pPr>
        <w:rPr>
          <w:sz w:val="24"/>
          <w:szCs w:val="24"/>
        </w:rPr>
      </w:pPr>
      <w:r>
        <w:rPr>
          <w:sz w:val="24"/>
          <w:szCs w:val="24"/>
        </w:rPr>
        <w:t>125 g Mehl</w:t>
      </w:r>
    </w:p>
    <w:p w14:paraId="126911DE" w14:textId="77777777" w:rsidR="009144DE" w:rsidRDefault="009144DE" w:rsidP="009144DE">
      <w:pPr>
        <w:rPr>
          <w:sz w:val="24"/>
          <w:szCs w:val="24"/>
        </w:rPr>
      </w:pPr>
      <w:r>
        <w:rPr>
          <w:sz w:val="24"/>
          <w:szCs w:val="24"/>
        </w:rPr>
        <w:t>4 Eier</w:t>
      </w:r>
    </w:p>
    <w:p w14:paraId="63DF3AC7" w14:textId="77777777" w:rsidR="009144DE" w:rsidRDefault="009144DE" w:rsidP="009144DE">
      <w:pPr>
        <w:rPr>
          <w:sz w:val="24"/>
          <w:szCs w:val="24"/>
        </w:rPr>
      </w:pPr>
    </w:p>
    <w:p w14:paraId="05DEC8ED" w14:textId="77777777" w:rsidR="009144DE" w:rsidRPr="008D67BF" w:rsidRDefault="009144DE" w:rsidP="009144DE">
      <w:pPr>
        <w:rPr>
          <w:i/>
          <w:iCs/>
          <w:sz w:val="24"/>
          <w:szCs w:val="24"/>
        </w:rPr>
      </w:pPr>
      <w:r w:rsidRPr="008D67BF">
        <w:rPr>
          <w:i/>
          <w:iCs/>
          <w:sz w:val="24"/>
          <w:szCs w:val="24"/>
        </w:rPr>
        <w:t xml:space="preserve">Für den Karamell: </w:t>
      </w:r>
    </w:p>
    <w:p w14:paraId="4ECEDD66" w14:textId="77777777" w:rsidR="009144DE" w:rsidRDefault="009144DE" w:rsidP="009144DE">
      <w:pPr>
        <w:rPr>
          <w:sz w:val="24"/>
          <w:szCs w:val="24"/>
        </w:rPr>
      </w:pPr>
      <w:r>
        <w:rPr>
          <w:sz w:val="24"/>
          <w:szCs w:val="24"/>
        </w:rPr>
        <w:t>350 g Puderzucker</w:t>
      </w:r>
    </w:p>
    <w:p w14:paraId="71107FD2" w14:textId="77777777" w:rsidR="009144DE" w:rsidRDefault="009144DE" w:rsidP="009144DE">
      <w:pPr>
        <w:rPr>
          <w:sz w:val="24"/>
          <w:szCs w:val="24"/>
        </w:rPr>
      </w:pPr>
    </w:p>
    <w:p w14:paraId="21049F77" w14:textId="77777777" w:rsidR="009144DE" w:rsidRDefault="009144DE" w:rsidP="009144DE">
      <w:pPr>
        <w:rPr>
          <w:sz w:val="24"/>
          <w:szCs w:val="24"/>
        </w:rPr>
      </w:pPr>
      <w:r>
        <w:rPr>
          <w:sz w:val="24"/>
          <w:szCs w:val="24"/>
        </w:rPr>
        <w:t>Zubereitungszeit: 2 Stunden</w:t>
      </w:r>
    </w:p>
    <w:p w14:paraId="49665B97" w14:textId="77777777" w:rsidR="009144DE" w:rsidRPr="00D379C2" w:rsidRDefault="009144DE" w:rsidP="00B40E8C">
      <w:pPr>
        <w:pStyle w:val="ListParagraph"/>
        <w:numPr>
          <w:ilvl w:val="0"/>
          <w:numId w:val="773"/>
        </w:numPr>
        <w:spacing w:after="120"/>
        <w:ind w:left="714" w:hanging="357"/>
        <w:contextualSpacing w:val="0"/>
        <w:jc w:val="both"/>
        <w:rPr>
          <w:sz w:val="24"/>
          <w:szCs w:val="24"/>
        </w:rPr>
      </w:pPr>
      <w:r w:rsidRPr="00D379C2">
        <w:rPr>
          <w:sz w:val="24"/>
          <w:szCs w:val="24"/>
        </w:rPr>
        <w:t xml:space="preserve">Für die Creme die Vanilleschote längs aufschlitzen. 1/8 l Milch mit der Schote, Salz, Butter und Zucker aufkochen. Eigelb mit restlicher Milch und Stärke verquirlen. Die Vanilleschote aus der Milch nehmen. Die angerührte Stärke in die Milch rühren. Unter </w:t>
      </w:r>
      <w:r w:rsidRPr="00D379C2">
        <w:rPr>
          <w:sz w:val="24"/>
          <w:szCs w:val="24"/>
        </w:rPr>
        <w:lastRenderedPageBreak/>
        <w:t xml:space="preserve">Rühren kurz durchkochen lassen. Die Creme in eine Schüssel füllen, mit Zucker bestreut erkalten lassen. </w:t>
      </w:r>
    </w:p>
    <w:p w14:paraId="76D49501" w14:textId="77777777" w:rsidR="009144DE" w:rsidRPr="00D379C2" w:rsidRDefault="009144DE" w:rsidP="00B40E8C">
      <w:pPr>
        <w:pStyle w:val="ListParagraph"/>
        <w:numPr>
          <w:ilvl w:val="0"/>
          <w:numId w:val="773"/>
        </w:numPr>
        <w:spacing w:after="120"/>
        <w:ind w:left="714" w:hanging="357"/>
        <w:contextualSpacing w:val="0"/>
        <w:jc w:val="both"/>
        <w:rPr>
          <w:sz w:val="24"/>
          <w:szCs w:val="24"/>
        </w:rPr>
      </w:pPr>
      <w:r w:rsidRPr="00D379C2">
        <w:rPr>
          <w:sz w:val="24"/>
          <w:szCs w:val="24"/>
        </w:rPr>
        <w:t>Für den Teig 1/8 l Wasser mit der Butter, Salz und Zucker aufkochen. Das Mehl mit einem Kochlöffel einrühren und weiterrühren, bis sich die Masse als Kloß vom Topfboden löst.</w:t>
      </w:r>
    </w:p>
    <w:p w14:paraId="54654FCF" w14:textId="77777777" w:rsidR="009144DE" w:rsidRPr="00D379C2" w:rsidRDefault="009144DE" w:rsidP="00B40E8C">
      <w:pPr>
        <w:pStyle w:val="ListParagraph"/>
        <w:numPr>
          <w:ilvl w:val="0"/>
          <w:numId w:val="773"/>
        </w:numPr>
        <w:spacing w:after="120"/>
        <w:ind w:left="714" w:hanging="357"/>
        <w:contextualSpacing w:val="0"/>
        <w:jc w:val="both"/>
        <w:rPr>
          <w:sz w:val="24"/>
          <w:szCs w:val="24"/>
        </w:rPr>
      </w:pPr>
      <w:r w:rsidRPr="00D379C2">
        <w:rPr>
          <w:sz w:val="24"/>
          <w:szCs w:val="24"/>
        </w:rPr>
        <w:t>Den Topf vom Herd nehmen, die Eier nach und nach unter die Masse rühren. Den Ofen auf 250 Grad (Gas Stufe 5; Umluft nicht empfehlenswert) vorheizen.</w:t>
      </w:r>
    </w:p>
    <w:p w14:paraId="4DB38932" w14:textId="77777777" w:rsidR="009144DE" w:rsidRPr="00D379C2" w:rsidRDefault="009144DE" w:rsidP="00B40E8C">
      <w:pPr>
        <w:pStyle w:val="ListParagraph"/>
        <w:numPr>
          <w:ilvl w:val="0"/>
          <w:numId w:val="773"/>
        </w:numPr>
        <w:spacing w:after="120"/>
        <w:ind w:left="714" w:hanging="357"/>
        <w:contextualSpacing w:val="0"/>
        <w:jc w:val="both"/>
        <w:rPr>
          <w:sz w:val="24"/>
          <w:szCs w:val="24"/>
        </w:rPr>
      </w:pPr>
      <w:r w:rsidRPr="00D379C2">
        <w:rPr>
          <w:sz w:val="24"/>
          <w:szCs w:val="24"/>
        </w:rPr>
        <w:t>Zwei Backbleche mit Backpapier auslegen. Auf einem Papier mit Hilfe eines Springformbodens von 22 cm Durchmesser einen Kreis zeichnen. Die Hälfte des Teiges in einen Spritzbeutel mit mittelgroßer Sterntülle füllen. Den Brandteig spiralförmig von innen nach außen mit 2 cm Abstand zwischen den einzelnen Strängen in den vorgezeichneten Ring spritzen.</w:t>
      </w:r>
    </w:p>
    <w:p w14:paraId="7BA32A90" w14:textId="77777777" w:rsidR="009144DE" w:rsidRPr="00D379C2" w:rsidRDefault="009144DE" w:rsidP="00B40E8C">
      <w:pPr>
        <w:pStyle w:val="ListParagraph"/>
        <w:numPr>
          <w:ilvl w:val="0"/>
          <w:numId w:val="773"/>
        </w:numPr>
        <w:spacing w:after="120"/>
        <w:ind w:left="714" w:hanging="357"/>
        <w:contextualSpacing w:val="0"/>
        <w:jc w:val="both"/>
        <w:rPr>
          <w:sz w:val="24"/>
          <w:szCs w:val="24"/>
        </w:rPr>
      </w:pPr>
      <w:r w:rsidRPr="00D379C2">
        <w:rPr>
          <w:sz w:val="24"/>
          <w:szCs w:val="24"/>
        </w:rPr>
        <w:t>Den Brandteigboden auf der zweiten Schiene von unten 25 Minuten im Backofen mit einer Tasse Wasser auf dem Backofenboden backen. Den Boden wenden und weitere 5-8 Minuten backen. Erkalten lassen.</w:t>
      </w:r>
    </w:p>
    <w:p w14:paraId="3DA4C9A1" w14:textId="77777777" w:rsidR="009144DE" w:rsidRPr="00D379C2" w:rsidRDefault="009144DE" w:rsidP="00B40E8C">
      <w:pPr>
        <w:pStyle w:val="ListParagraph"/>
        <w:numPr>
          <w:ilvl w:val="0"/>
          <w:numId w:val="773"/>
        </w:numPr>
        <w:spacing w:after="120"/>
        <w:ind w:left="714" w:hanging="357"/>
        <w:contextualSpacing w:val="0"/>
        <w:jc w:val="both"/>
        <w:rPr>
          <w:sz w:val="24"/>
          <w:szCs w:val="24"/>
        </w:rPr>
      </w:pPr>
      <w:r w:rsidRPr="00D379C2">
        <w:rPr>
          <w:sz w:val="24"/>
          <w:szCs w:val="24"/>
        </w:rPr>
        <w:t>Den restlichen Brandteig in den Spritzbeutel füllen und 24-26 walnussgroße Häufchen auf das zweite Blech spritzen. Bei 250 Grad (Gas Stufe 5) im Ofen, mit einer Tasse Wasser auf dem Backofenboden, auf der zweiten Schiene von unten 20-25 Minuten backen.</w:t>
      </w:r>
    </w:p>
    <w:p w14:paraId="75D7EDF1" w14:textId="77777777" w:rsidR="009144DE" w:rsidRPr="00D379C2" w:rsidRDefault="009144DE" w:rsidP="00B40E8C">
      <w:pPr>
        <w:pStyle w:val="ListParagraph"/>
        <w:numPr>
          <w:ilvl w:val="0"/>
          <w:numId w:val="773"/>
        </w:numPr>
        <w:spacing w:after="120"/>
        <w:ind w:left="714" w:hanging="357"/>
        <w:contextualSpacing w:val="0"/>
        <w:jc w:val="both"/>
        <w:rPr>
          <w:sz w:val="24"/>
          <w:szCs w:val="24"/>
        </w:rPr>
      </w:pPr>
      <w:r w:rsidRPr="00D379C2">
        <w:rPr>
          <w:sz w:val="24"/>
          <w:szCs w:val="24"/>
        </w:rPr>
        <w:t>Die Windbeutel auskühlen lassen. Die Vanillecreme gut durchrühren. Die Hälfte in einen Spritzbeutel mit kleiner Lochtülle füllen. Die Tülle seitlich in die Windbeutel stechen und mit der Creme füllen.</w:t>
      </w:r>
    </w:p>
    <w:p w14:paraId="77D02930" w14:textId="77777777" w:rsidR="009144DE" w:rsidRPr="00D379C2" w:rsidRDefault="009144DE" w:rsidP="00B40E8C">
      <w:pPr>
        <w:pStyle w:val="ListParagraph"/>
        <w:numPr>
          <w:ilvl w:val="0"/>
          <w:numId w:val="773"/>
        </w:numPr>
        <w:spacing w:after="120"/>
        <w:ind w:left="714" w:hanging="357"/>
        <w:contextualSpacing w:val="0"/>
        <w:jc w:val="both"/>
        <w:rPr>
          <w:sz w:val="24"/>
          <w:szCs w:val="24"/>
        </w:rPr>
      </w:pPr>
      <w:r w:rsidRPr="00D379C2">
        <w:rPr>
          <w:sz w:val="24"/>
          <w:szCs w:val="24"/>
        </w:rPr>
        <w:t>Den Puderzucker in einem schweren Topf bei mittlerer Hitze zu goldbraunem Karamell schmelzen lassen. Den Topf mit dem Boden kurz in kaltes Wasser tauchen, damit der Karamell nicht zu dunkel wird.</w:t>
      </w:r>
    </w:p>
    <w:p w14:paraId="07C91359" w14:textId="77777777" w:rsidR="009144DE" w:rsidRPr="00D379C2" w:rsidRDefault="009144DE" w:rsidP="00B40E8C">
      <w:pPr>
        <w:pStyle w:val="ListParagraph"/>
        <w:numPr>
          <w:ilvl w:val="0"/>
          <w:numId w:val="773"/>
        </w:numPr>
        <w:spacing w:after="120"/>
        <w:ind w:left="714" w:hanging="357"/>
        <w:contextualSpacing w:val="0"/>
        <w:jc w:val="both"/>
        <w:rPr>
          <w:sz w:val="24"/>
          <w:szCs w:val="24"/>
        </w:rPr>
      </w:pPr>
      <w:r w:rsidRPr="00D379C2">
        <w:rPr>
          <w:sz w:val="24"/>
          <w:szCs w:val="24"/>
        </w:rPr>
        <w:t>Mit einer Gabel die Windbeutel in den heißen Karamell tauchen und als Rand in zwei Schichten übereinander auf den Brandteigboden setzen.</w:t>
      </w:r>
    </w:p>
    <w:p w14:paraId="47F7E904" w14:textId="77777777" w:rsidR="009144DE" w:rsidRPr="00D379C2" w:rsidRDefault="009144DE" w:rsidP="00B40E8C">
      <w:pPr>
        <w:pStyle w:val="ListParagraph"/>
        <w:numPr>
          <w:ilvl w:val="0"/>
          <w:numId w:val="773"/>
        </w:numPr>
        <w:spacing w:after="120"/>
        <w:ind w:left="714" w:hanging="357"/>
        <w:contextualSpacing w:val="0"/>
        <w:jc w:val="both"/>
        <w:rPr>
          <w:sz w:val="24"/>
          <w:szCs w:val="24"/>
        </w:rPr>
      </w:pPr>
      <w:r w:rsidRPr="00D379C2">
        <w:rPr>
          <w:sz w:val="24"/>
          <w:szCs w:val="24"/>
        </w:rPr>
        <w:t>Den restlichen Karamell erwärmen, bis er wieder flüssig wird und mit einem Löffel über die Windbeutel und auf dem Boden verteilen.</w:t>
      </w:r>
    </w:p>
    <w:p w14:paraId="0CB31453" w14:textId="77777777" w:rsidR="009144DE" w:rsidRDefault="009144DE" w:rsidP="00B40E8C">
      <w:pPr>
        <w:pStyle w:val="ListParagraph"/>
        <w:numPr>
          <w:ilvl w:val="0"/>
          <w:numId w:val="773"/>
        </w:numPr>
        <w:spacing w:after="120"/>
        <w:ind w:left="714" w:hanging="357"/>
        <w:contextualSpacing w:val="0"/>
        <w:jc w:val="both"/>
        <w:rPr>
          <w:sz w:val="24"/>
          <w:szCs w:val="24"/>
        </w:rPr>
      </w:pPr>
      <w:r w:rsidRPr="005843FE">
        <w:rPr>
          <w:sz w:val="24"/>
          <w:szCs w:val="24"/>
        </w:rPr>
        <w:t>Die Schokolade im Wasserbad schmelzen. Die Sahne steif schlagen. Sahne und Amaretto unter die restliche Creme ziehen. Die Hälfte der Sahnecreme mit der Schokolade mischen. Helle und dunkle Creme einfüllen und mit einem Löffel durchziehen.</w:t>
      </w:r>
    </w:p>
    <w:p w14:paraId="4D1F6DC6" w14:textId="25B61D31" w:rsidR="009144DE" w:rsidRDefault="009144DE" w:rsidP="008D67BF">
      <w:pPr>
        <w:pStyle w:val="Heading2"/>
        <w:spacing w:after="240"/>
      </w:pPr>
      <w:r>
        <w:br w:type="page"/>
      </w:r>
      <w:r>
        <w:lastRenderedPageBreak/>
        <w:t>Apfel-Omeletts</w:t>
      </w:r>
      <w:r w:rsidR="00B368EE">
        <w:rPr>
          <w:rStyle w:val="FootnoteReference"/>
        </w:rPr>
        <w:footnoteReference w:id="1462"/>
      </w:r>
      <w:r>
        <w:t xml:space="preserve"> </w:t>
      </w:r>
    </w:p>
    <w:p w14:paraId="49C3128E" w14:textId="77CE6B2B" w:rsidR="009144DE" w:rsidRDefault="009144DE" w:rsidP="009144DE">
      <w:pPr>
        <w:rPr>
          <w:sz w:val="24"/>
          <w:szCs w:val="24"/>
        </w:rPr>
      </w:pPr>
      <w:r w:rsidRPr="008D67BF">
        <w:rPr>
          <w:sz w:val="24"/>
          <w:szCs w:val="24"/>
          <w:u w:val="single"/>
        </w:rPr>
        <w:t>Zutaten</w:t>
      </w:r>
      <w:r>
        <w:rPr>
          <w:sz w:val="24"/>
          <w:szCs w:val="24"/>
        </w:rPr>
        <w:t xml:space="preserve"> </w:t>
      </w:r>
      <w:r w:rsidR="008D67BF">
        <w:rPr>
          <w:sz w:val="24"/>
          <w:szCs w:val="24"/>
        </w:rPr>
        <w:t>(</w:t>
      </w:r>
      <w:r>
        <w:rPr>
          <w:sz w:val="24"/>
          <w:szCs w:val="24"/>
        </w:rPr>
        <w:t>für 6 Portionen</w:t>
      </w:r>
      <w:r w:rsidR="008D67BF">
        <w:rPr>
          <w:sz w:val="24"/>
          <w:szCs w:val="24"/>
        </w:rPr>
        <w:t>):</w:t>
      </w:r>
    </w:p>
    <w:p w14:paraId="5BABB251" w14:textId="77777777" w:rsidR="009144DE" w:rsidRDefault="009144DE" w:rsidP="009144DE">
      <w:pPr>
        <w:rPr>
          <w:sz w:val="24"/>
          <w:szCs w:val="24"/>
        </w:rPr>
      </w:pPr>
      <w:r>
        <w:rPr>
          <w:sz w:val="24"/>
          <w:szCs w:val="24"/>
        </w:rPr>
        <w:t>3 säuerliche Äpfel</w:t>
      </w:r>
    </w:p>
    <w:p w14:paraId="64E4BA5F" w14:textId="77777777" w:rsidR="009144DE" w:rsidRDefault="009144DE" w:rsidP="009144DE">
      <w:pPr>
        <w:rPr>
          <w:sz w:val="24"/>
          <w:szCs w:val="24"/>
        </w:rPr>
      </w:pPr>
      <w:r>
        <w:rPr>
          <w:sz w:val="24"/>
          <w:szCs w:val="24"/>
        </w:rPr>
        <w:t>1 Zitrone</w:t>
      </w:r>
    </w:p>
    <w:p w14:paraId="35CEAC66" w14:textId="77777777" w:rsidR="009144DE" w:rsidRDefault="009144DE" w:rsidP="009144DE">
      <w:pPr>
        <w:rPr>
          <w:sz w:val="24"/>
          <w:szCs w:val="24"/>
        </w:rPr>
      </w:pPr>
      <w:r>
        <w:rPr>
          <w:sz w:val="24"/>
          <w:szCs w:val="24"/>
        </w:rPr>
        <w:t>3 EL Mandelblättchen</w:t>
      </w:r>
    </w:p>
    <w:p w14:paraId="54B88F62" w14:textId="77777777" w:rsidR="009144DE" w:rsidRDefault="009144DE" w:rsidP="009144DE">
      <w:pPr>
        <w:rPr>
          <w:sz w:val="24"/>
          <w:szCs w:val="24"/>
        </w:rPr>
      </w:pPr>
      <w:r>
        <w:rPr>
          <w:sz w:val="24"/>
          <w:szCs w:val="24"/>
        </w:rPr>
        <w:t>120 g Butter</w:t>
      </w:r>
    </w:p>
    <w:p w14:paraId="476183A2" w14:textId="77777777" w:rsidR="009144DE" w:rsidRDefault="009144DE" w:rsidP="009144DE">
      <w:pPr>
        <w:rPr>
          <w:sz w:val="24"/>
          <w:szCs w:val="24"/>
        </w:rPr>
      </w:pPr>
      <w:r>
        <w:rPr>
          <w:sz w:val="24"/>
          <w:szCs w:val="24"/>
        </w:rPr>
        <w:t>3 EL brauner Zucker</w:t>
      </w:r>
    </w:p>
    <w:p w14:paraId="0303C050" w14:textId="77777777" w:rsidR="009144DE" w:rsidRDefault="009144DE" w:rsidP="009144DE">
      <w:pPr>
        <w:rPr>
          <w:sz w:val="24"/>
          <w:szCs w:val="24"/>
        </w:rPr>
      </w:pPr>
      <w:r>
        <w:rPr>
          <w:sz w:val="24"/>
          <w:szCs w:val="24"/>
        </w:rPr>
        <w:t>2 cl Calvados</w:t>
      </w:r>
    </w:p>
    <w:p w14:paraId="41F5641A" w14:textId="77777777" w:rsidR="009144DE" w:rsidRDefault="009144DE" w:rsidP="009144DE">
      <w:pPr>
        <w:rPr>
          <w:sz w:val="24"/>
          <w:szCs w:val="24"/>
        </w:rPr>
      </w:pPr>
      <w:r>
        <w:rPr>
          <w:sz w:val="24"/>
          <w:szCs w:val="24"/>
        </w:rPr>
        <w:t>4 Eier</w:t>
      </w:r>
    </w:p>
    <w:p w14:paraId="7E0E0546" w14:textId="77777777" w:rsidR="009144DE" w:rsidRDefault="009144DE" w:rsidP="009144DE">
      <w:pPr>
        <w:rPr>
          <w:sz w:val="24"/>
          <w:szCs w:val="24"/>
        </w:rPr>
      </w:pPr>
      <w:r>
        <w:rPr>
          <w:sz w:val="24"/>
          <w:szCs w:val="24"/>
        </w:rPr>
        <w:t>6 EL Crème fraîche</w:t>
      </w:r>
    </w:p>
    <w:p w14:paraId="7AED3860" w14:textId="77777777" w:rsidR="009144DE" w:rsidRDefault="009144DE" w:rsidP="009144DE">
      <w:pPr>
        <w:rPr>
          <w:sz w:val="24"/>
          <w:szCs w:val="24"/>
        </w:rPr>
      </w:pPr>
    </w:p>
    <w:p w14:paraId="7998B514" w14:textId="77777777" w:rsidR="009144DE" w:rsidRDefault="009144DE" w:rsidP="009144DE">
      <w:pPr>
        <w:rPr>
          <w:sz w:val="24"/>
          <w:szCs w:val="24"/>
        </w:rPr>
      </w:pPr>
      <w:r>
        <w:rPr>
          <w:sz w:val="24"/>
          <w:szCs w:val="24"/>
        </w:rPr>
        <w:t>Zubereitungszeit: 1 Stunde</w:t>
      </w:r>
    </w:p>
    <w:p w14:paraId="12CAFC46" w14:textId="77777777" w:rsidR="009144DE" w:rsidRPr="00934B79" w:rsidRDefault="009144DE" w:rsidP="00B40E8C">
      <w:pPr>
        <w:pStyle w:val="ListParagraph"/>
        <w:numPr>
          <w:ilvl w:val="0"/>
          <w:numId w:val="774"/>
        </w:numPr>
        <w:spacing w:after="120"/>
        <w:ind w:left="714" w:hanging="357"/>
        <w:contextualSpacing w:val="0"/>
        <w:jc w:val="both"/>
        <w:rPr>
          <w:sz w:val="24"/>
          <w:szCs w:val="24"/>
        </w:rPr>
      </w:pPr>
      <w:r w:rsidRPr="00934B79">
        <w:rPr>
          <w:sz w:val="24"/>
          <w:szCs w:val="24"/>
        </w:rPr>
        <w:t>Die Äpfel schälen und das Kerngehäuse entfernen. Die Zitrone auspressen. Die Äpfel in ringe schneiden und im Zitronensaft marinieren. Etwas Apfelschale in hauchdünne Streifen schneiden. Die Mandelblättchen in einer Pfanne ohne Fett goldbraun rösten.</w:t>
      </w:r>
    </w:p>
    <w:p w14:paraId="103CBC9C" w14:textId="77777777" w:rsidR="009144DE" w:rsidRPr="00934B79" w:rsidRDefault="009144DE" w:rsidP="00B40E8C">
      <w:pPr>
        <w:pStyle w:val="ListParagraph"/>
        <w:numPr>
          <w:ilvl w:val="0"/>
          <w:numId w:val="774"/>
        </w:numPr>
        <w:spacing w:after="120"/>
        <w:ind w:left="714" w:hanging="357"/>
        <w:contextualSpacing w:val="0"/>
        <w:jc w:val="both"/>
        <w:rPr>
          <w:sz w:val="24"/>
          <w:szCs w:val="24"/>
        </w:rPr>
      </w:pPr>
      <w:r w:rsidRPr="00934B79">
        <w:rPr>
          <w:sz w:val="24"/>
          <w:szCs w:val="24"/>
        </w:rPr>
        <w:t>100 g Butter in einer Pfanne schmelzen. Die Apfelringe ohne Saft kurz darin dünsten. Den Zucker darüber streuen. Den Calvados über den Zucker gießen und anzünden. Mit dem Zitronensaft ablöschen.</w:t>
      </w:r>
    </w:p>
    <w:p w14:paraId="051C6279" w14:textId="77777777" w:rsidR="009144DE" w:rsidRPr="00934B79" w:rsidRDefault="009144DE" w:rsidP="00B40E8C">
      <w:pPr>
        <w:pStyle w:val="ListParagraph"/>
        <w:numPr>
          <w:ilvl w:val="0"/>
          <w:numId w:val="774"/>
        </w:numPr>
        <w:spacing w:after="120"/>
        <w:ind w:left="714" w:hanging="357"/>
        <w:contextualSpacing w:val="0"/>
        <w:jc w:val="both"/>
        <w:rPr>
          <w:sz w:val="24"/>
          <w:szCs w:val="24"/>
        </w:rPr>
      </w:pPr>
      <w:r w:rsidRPr="00934B79">
        <w:rPr>
          <w:sz w:val="24"/>
          <w:szCs w:val="24"/>
        </w:rPr>
        <w:t>Die Apfelringe mit einer Schaumkelle aus dem Sud nehmen. Beides zur Seite stellen.</w:t>
      </w:r>
    </w:p>
    <w:p w14:paraId="2CFA7F78" w14:textId="4D1C4115" w:rsidR="009144DE" w:rsidRPr="00934B79" w:rsidRDefault="009144DE" w:rsidP="00B40E8C">
      <w:pPr>
        <w:pStyle w:val="ListParagraph"/>
        <w:numPr>
          <w:ilvl w:val="0"/>
          <w:numId w:val="774"/>
        </w:numPr>
        <w:spacing w:after="120"/>
        <w:ind w:left="714" w:hanging="357"/>
        <w:contextualSpacing w:val="0"/>
        <w:jc w:val="both"/>
        <w:rPr>
          <w:sz w:val="24"/>
          <w:szCs w:val="24"/>
        </w:rPr>
      </w:pPr>
      <w:r w:rsidRPr="00934B79">
        <w:rPr>
          <w:sz w:val="24"/>
          <w:szCs w:val="24"/>
        </w:rPr>
        <w:t>Die Eier mit einer Gabel leicht verquirlen. Eine kleine gusseiserne Pfanne mit der restlichen Butter auspinseln und nacheinander sechs Omelettes backen. Auf jedes Omelett ein paar Apfelringe geben. Jedes Omelett über die Apfelringe schlagen und auf einen ofenfesten Teller legen. Den Sud darüber gießen, die Mandelblättchen und die Streifen der Apfelschale darüber streuen</w:t>
      </w:r>
      <w:r w:rsidR="008D67BF">
        <w:rPr>
          <w:sz w:val="24"/>
          <w:szCs w:val="24"/>
        </w:rPr>
        <w:t xml:space="preserve">. </w:t>
      </w:r>
      <w:r w:rsidRPr="00934B79">
        <w:rPr>
          <w:sz w:val="24"/>
          <w:szCs w:val="24"/>
        </w:rPr>
        <w:t>Den Backofen auf 200 Grad (Gas Stufe 3, Umluft nicht empfehlenswert) vorheizen. Drei Teller auf den Rost (zweite Schiene von unten), drei Teller auf den Ofenboden stellen, die Omeletts 5 Minuten backen, auf jedes Omelett 1 EL Crème fraîche geben.</w:t>
      </w:r>
    </w:p>
    <w:p w14:paraId="20F8EB53" w14:textId="77777777" w:rsidR="009144DE" w:rsidRDefault="009144DE" w:rsidP="009144DE">
      <w:pPr>
        <w:rPr>
          <w:sz w:val="24"/>
          <w:szCs w:val="24"/>
        </w:rPr>
      </w:pPr>
      <w:r>
        <w:rPr>
          <w:sz w:val="24"/>
          <w:szCs w:val="24"/>
        </w:rPr>
        <w:br w:type="page"/>
      </w:r>
    </w:p>
    <w:p w14:paraId="2C682C29" w14:textId="5E2EB04D" w:rsidR="009144DE" w:rsidRDefault="009144DE" w:rsidP="008D67BF">
      <w:pPr>
        <w:pStyle w:val="Heading2"/>
        <w:spacing w:after="240"/>
      </w:pPr>
      <w:r>
        <w:lastRenderedPageBreak/>
        <w:t>Erdbeergratin</w:t>
      </w:r>
      <w:r w:rsidR="0031539B">
        <w:rPr>
          <w:rStyle w:val="FootnoteReference"/>
        </w:rPr>
        <w:footnoteReference w:id="1463"/>
      </w:r>
      <w:r>
        <w:t xml:space="preserve"> </w:t>
      </w:r>
    </w:p>
    <w:p w14:paraId="3372FA49" w14:textId="60F3F3DD" w:rsidR="009144DE" w:rsidRDefault="009144DE" w:rsidP="009144DE">
      <w:pPr>
        <w:rPr>
          <w:sz w:val="24"/>
          <w:szCs w:val="24"/>
        </w:rPr>
      </w:pPr>
      <w:r w:rsidRPr="008D67BF">
        <w:rPr>
          <w:sz w:val="24"/>
          <w:szCs w:val="24"/>
          <w:u w:val="single"/>
        </w:rPr>
        <w:t>Zutaten</w:t>
      </w:r>
      <w:r>
        <w:rPr>
          <w:sz w:val="24"/>
          <w:szCs w:val="24"/>
        </w:rPr>
        <w:t xml:space="preserve"> </w:t>
      </w:r>
      <w:r w:rsidR="008D67BF">
        <w:rPr>
          <w:sz w:val="24"/>
          <w:szCs w:val="24"/>
        </w:rPr>
        <w:t>(</w:t>
      </w:r>
      <w:r>
        <w:rPr>
          <w:sz w:val="24"/>
          <w:szCs w:val="24"/>
        </w:rPr>
        <w:t>für 4 Portionen</w:t>
      </w:r>
      <w:r w:rsidR="008D67BF">
        <w:rPr>
          <w:sz w:val="24"/>
          <w:szCs w:val="24"/>
        </w:rPr>
        <w:t>):</w:t>
      </w:r>
    </w:p>
    <w:p w14:paraId="5CF890BE" w14:textId="77777777" w:rsidR="009144DE" w:rsidRDefault="009144DE" w:rsidP="009144DE">
      <w:pPr>
        <w:rPr>
          <w:sz w:val="24"/>
          <w:szCs w:val="24"/>
        </w:rPr>
      </w:pPr>
      <w:r>
        <w:rPr>
          <w:sz w:val="24"/>
          <w:szCs w:val="24"/>
        </w:rPr>
        <w:t>750 g Erdbeeren</w:t>
      </w:r>
    </w:p>
    <w:p w14:paraId="46D5BB24" w14:textId="77777777" w:rsidR="009144DE" w:rsidRDefault="009144DE" w:rsidP="009144DE">
      <w:pPr>
        <w:rPr>
          <w:sz w:val="24"/>
          <w:szCs w:val="24"/>
        </w:rPr>
      </w:pPr>
      <w:r>
        <w:rPr>
          <w:sz w:val="24"/>
          <w:szCs w:val="24"/>
        </w:rPr>
        <w:t>100 g Puderzucker und etwas zum Bestreuen</w:t>
      </w:r>
    </w:p>
    <w:p w14:paraId="1079200F" w14:textId="77777777" w:rsidR="009144DE" w:rsidRDefault="009144DE" w:rsidP="009144DE">
      <w:pPr>
        <w:rPr>
          <w:sz w:val="24"/>
          <w:szCs w:val="24"/>
        </w:rPr>
      </w:pPr>
      <w:r>
        <w:rPr>
          <w:sz w:val="24"/>
          <w:szCs w:val="24"/>
        </w:rPr>
        <w:t>1 Päckchen Vanillezucker</w:t>
      </w:r>
    </w:p>
    <w:p w14:paraId="11CF99F9" w14:textId="77777777" w:rsidR="009144DE" w:rsidRDefault="009144DE" w:rsidP="009144DE">
      <w:pPr>
        <w:rPr>
          <w:sz w:val="24"/>
          <w:szCs w:val="24"/>
        </w:rPr>
      </w:pPr>
      <w:r>
        <w:rPr>
          <w:sz w:val="24"/>
          <w:szCs w:val="24"/>
        </w:rPr>
        <w:t>1/8 l Weißwein</w:t>
      </w:r>
    </w:p>
    <w:p w14:paraId="6452939C" w14:textId="77777777" w:rsidR="009144DE" w:rsidRDefault="009144DE" w:rsidP="009144DE">
      <w:pPr>
        <w:rPr>
          <w:sz w:val="24"/>
          <w:szCs w:val="24"/>
        </w:rPr>
      </w:pPr>
      <w:r>
        <w:rPr>
          <w:sz w:val="24"/>
          <w:szCs w:val="24"/>
        </w:rPr>
        <w:t>4 EL Zitronensaft</w:t>
      </w:r>
    </w:p>
    <w:p w14:paraId="4EF5C3AD" w14:textId="77777777" w:rsidR="009144DE" w:rsidRDefault="009144DE" w:rsidP="009144DE">
      <w:pPr>
        <w:rPr>
          <w:sz w:val="24"/>
          <w:szCs w:val="24"/>
        </w:rPr>
      </w:pPr>
      <w:r>
        <w:rPr>
          <w:sz w:val="24"/>
          <w:szCs w:val="24"/>
        </w:rPr>
        <w:t>25 g Butter</w:t>
      </w:r>
    </w:p>
    <w:p w14:paraId="4560B54A" w14:textId="77777777" w:rsidR="009144DE" w:rsidRDefault="009144DE" w:rsidP="009144DE">
      <w:pPr>
        <w:rPr>
          <w:sz w:val="24"/>
          <w:szCs w:val="24"/>
        </w:rPr>
      </w:pPr>
      <w:r>
        <w:rPr>
          <w:sz w:val="24"/>
          <w:szCs w:val="24"/>
        </w:rPr>
        <w:t>20 g Mehl</w:t>
      </w:r>
    </w:p>
    <w:p w14:paraId="2A17B1E0" w14:textId="7E40CDE8" w:rsidR="009144DE" w:rsidRDefault="009144DE" w:rsidP="009144DE">
      <w:pPr>
        <w:rPr>
          <w:sz w:val="24"/>
          <w:szCs w:val="24"/>
        </w:rPr>
      </w:pPr>
      <w:r>
        <w:rPr>
          <w:sz w:val="24"/>
          <w:szCs w:val="24"/>
        </w:rPr>
        <w:t>Abgeriebene Schale ei</w:t>
      </w:r>
      <w:r w:rsidR="008D67BF">
        <w:rPr>
          <w:sz w:val="24"/>
          <w:szCs w:val="24"/>
        </w:rPr>
        <w:t>ner</w:t>
      </w:r>
      <w:r>
        <w:rPr>
          <w:sz w:val="24"/>
          <w:szCs w:val="24"/>
        </w:rPr>
        <w:t xml:space="preserve"> ½ Bio-Zitrone</w:t>
      </w:r>
    </w:p>
    <w:p w14:paraId="6A0F979E" w14:textId="77777777" w:rsidR="009144DE" w:rsidRDefault="009144DE" w:rsidP="009144DE">
      <w:pPr>
        <w:rPr>
          <w:sz w:val="24"/>
          <w:szCs w:val="24"/>
        </w:rPr>
      </w:pPr>
      <w:r>
        <w:rPr>
          <w:sz w:val="24"/>
          <w:szCs w:val="24"/>
        </w:rPr>
        <w:t>2 Eier (getrennt)</w:t>
      </w:r>
    </w:p>
    <w:p w14:paraId="73387FE8" w14:textId="77777777" w:rsidR="009144DE" w:rsidRDefault="009144DE" w:rsidP="009144DE">
      <w:pPr>
        <w:rPr>
          <w:sz w:val="24"/>
          <w:szCs w:val="24"/>
        </w:rPr>
      </w:pPr>
      <w:r>
        <w:rPr>
          <w:sz w:val="24"/>
          <w:szCs w:val="24"/>
        </w:rPr>
        <w:t>30 g gehackte Mandeln</w:t>
      </w:r>
    </w:p>
    <w:p w14:paraId="598FDC9E" w14:textId="77777777" w:rsidR="009144DE" w:rsidRDefault="009144DE" w:rsidP="009144DE">
      <w:pPr>
        <w:rPr>
          <w:sz w:val="24"/>
          <w:szCs w:val="24"/>
        </w:rPr>
      </w:pPr>
    </w:p>
    <w:p w14:paraId="7F0F849E" w14:textId="77777777" w:rsidR="009144DE" w:rsidRDefault="009144DE" w:rsidP="009144DE">
      <w:pPr>
        <w:rPr>
          <w:sz w:val="24"/>
          <w:szCs w:val="24"/>
        </w:rPr>
      </w:pPr>
      <w:r>
        <w:rPr>
          <w:sz w:val="24"/>
          <w:szCs w:val="24"/>
        </w:rPr>
        <w:t>Zubereitungszeit: 25 Minuten plus Marinierzeit</w:t>
      </w:r>
    </w:p>
    <w:p w14:paraId="115F9ED5" w14:textId="77777777" w:rsidR="009144DE" w:rsidRPr="00134328" w:rsidRDefault="009144DE" w:rsidP="00B40E8C">
      <w:pPr>
        <w:pStyle w:val="ListParagraph"/>
        <w:numPr>
          <w:ilvl w:val="0"/>
          <w:numId w:val="764"/>
        </w:numPr>
        <w:spacing w:after="120"/>
        <w:ind w:left="714" w:hanging="357"/>
        <w:contextualSpacing w:val="0"/>
        <w:jc w:val="both"/>
        <w:rPr>
          <w:sz w:val="24"/>
          <w:szCs w:val="24"/>
        </w:rPr>
      </w:pPr>
      <w:r w:rsidRPr="00134328">
        <w:rPr>
          <w:sz w:val="24"/>
          <w:szCs w:val="24"/>
        </w:rPr>
        <w:t>Die Erdbeeren waschen und putzen, die 5 schönsten für die Garnitur beiseitelegen, die anderen halbieren und mit 50 g Puderzucker und dem Vanillinzucker bestreuen. Den Weißwein und den Zitronensaft darüber gießen. Zugedeckt etwa 2 Stunden im Kühlschrank durchziehen lassen.</w:t>
      </w:r>
    </w:p>
    <w:p w14:paraId="1C5D078E" w14:textId="77777777" w:rsidR="009144DE" w:rsidRPr="00134328" w:rsidRDefault="009144DE" w:rsidP="00B40E8C">
      <w:pPr>
        <w:pStyle w:val="ListParagraph"/>
        <w:numPr>
          <w:ilvl w:val="0"/>
          <w:numId w:val="764"/>
        </w:numPr>
        <w:spacing w:after="120"/>
        <w:ind w:left="714" w:hanging="357"/>
        <w:contextualSpacing w:val="0"/>
        <w:jc w:val="both"/>
        <w:rPr>
          <w:sz w:val="24"/>
          <w:szCs w:val="24"/>
        </w:rPr>
      </w:pPr>
      <w:r w:rsidRPr="00134328">
        <w:rPr>
          <w:sz w:val="24"/>
          <w:szCs w:val="24"/>
        </w:rPr>
        <w:t>Die marinierten Erdbeeren in ein Sieb geben und abtropfen lassen. Eine Gratinform (24 cm Durchmesser) dünn ausfetten, die Erdbeeren hineinschichten. Den Backofen auf 250 Grad (Gas 5, Umluft nicht empfehlenswert) vorheizen.</w:t>
      </w:r>
    </w:p>
    <w:p w14:paraId="37F79293" w14:textId="77777777" w:rsidR="009144DE" w:rsidRPr="00134328" w:rsidRDefault="009144DE" w:rsidP="00B40E8C">
      <w:pPr>
        <w:pStyle w:val="ListParagraph"/>
        <w:numPr>
          <w:ilvl w:val="0"/>
          <w:numId w:val="764"/>
        </w:numPr>
        <w:spacing w:after="120"/>
        <w:ind w:left="714" w:hanging="357"/>
        <w:contextualSpacing w:val="0"/>
        <w:jc w:val="both"/>
        <w:rPr>
          <w:sz w:val="24"/>
          <w:szCs w:val="24"/>
        </w:rPr>
      </w:pPr>
      <w:r w:rsidRPr="00134328">
        <w:rPr>
          <w:sz w:val="24"/>
          <w:szCs w:val="24"/>
        </w:rPr>
        <w:t>Die restliche Butter in einem kleinen Topf zerlassen, das Mehl unterrühren und anschwitzen, ohne dass es Farbe annimmt. Mit dem aufgefangenen Obstsaft ablöschen, mit dem restlichen Puderzucker und etwas Zitronenschale abschmecken und vom Herd nehmen.</w:t>
      </w:r>
    </w:p>
    <w:p w14:paraId="2FBEEFE3" w14:textId="77777777" w:rsidR="009144DE" w:rsidRPr="00134328" w:rsidRDefault="009144DE" w:rsidP="00B40E8C">
      <w:pPr>
        <w:pStyle w:val="ListParagraph"/>
        <w:numPr>
          <w:ilvl w:val="0"/>
          <w:numId w:val="764"/>
        </w:numPr>
        <w:spacing w:after="120"/>
        <w:ind w:left="714" w:hanging="357"/>
        <w:contextualSpacing w:val="0"/>
        <w:jc w:val="both"/>
        <w:rPr>
          <w:sz w:val="24"/>
          <w:szCs w:val="24"/>
        </w:rPr>
      </w:pPr>
      <w:r w:rsidRPr="00134328">
        <w:rPr>
          <w:sz w:val="24"/>
          <w:szCs w:val="24"/>
        </w:rPr>
        <w:t>Eigelb mit 2 EL dieser Sauce verrühren, dann unter die gesamte Sauce ziehen. Eiweiß steif schlagen und darunterheben. Die Sauce über die Erdbeeren gießen und mit den Mandeln bestreuen.</w:t>
      </w:r>
    </w:p>
    <w:p w14:paraId="4B05B32D" w14:textId="4BD8B9E2" w:rsidR="009144DE" w:rsidRPr="00134328" w:rsidRDefault="009144DE" w:rsidP="00B40E8C">
      <w:pPr>
        <w:pStyle w:val="ListParagraph"/>
        <w:numPr>
          <w:ilvl w:val="0"/>
          <w:numId w:val="764"/>
        </w:numPr>
        <w:spacing w:after="120"/>
        <w:ind w:left="714" w:hanging="357"/>
        <w:contextualSpacing w:val="0"/>
        <w:jc w:val="both"/>
        <w:rPr>
          <w:sz w:val="24"/>
          <w:szCs w:val="24"/>
        </w:rPr>
      </w:pPr>
      <w:r w:rsidRPr="00134328">
        <w:rPr>
          <w:sz w:val="24"/>
          <w:szCs w:val="24"/>
        </w:rPr>
        <w:t xml:space="preserve">Die Form auf der </w:t>
      </w:r>
      <w:r w:rsidR="008D67BF">
        <w:rPr>
          <w:sz w:val="24"/>
          <w:szCs w:val="24"/>
        </w:rPr>
        <w:t>zweiten</w:t>
      </w:r>
      <w:r w:rsidRPr="00134328">
        <w:rPr>
          <w:sz w:val="24"/>
          <w:szCs w:val="24"/>
        </w:rPr>
        <w:t xml:space="preserve"> Schiene von oben in den Ofen schieben, den Gratin 8-10 Minuten überbacken. Die Form herausnehmen, auf einen Rost stellen und mit den restlichen Erdbeeren und etwas Puderzucker garnieren. Sofort servieren. Dazu passt Vanilleeis.</w:t>
      </w:r>
    </w:p>
    <w:p w14:paraId="34B7ABC7" w14:textId="77777777" w:rsidR="009144DE" w:rsidRDefault="009144DE" w:rsidP="009144DE">
      <w:pPr>
        <w:rPr>
          <w:sz w:val="24"/>
          <w:szCs w:val="24"/>
        </w:rPr>
      </w:pPr>
      <w:r>
        <w:rPr>
          <w:sz w:val="24"/>
          <w:szCs w:val="24"/>
        </w:rPr>
        <w:br w:type="page"/>
      </w:r>
    </w:p>
    <w:p w14:paraId="0545B063" w14:textId="16FC7AB8" w:rsidR="009144DE" w:rsidRDefault="009144DE" w:rsidP="008D67BF">
      <w:pPr>
        <w:pStyle w:val="Heading2"/>
        <w:spacing w:after="240"/>
      </w:pPr>
      <w:r>
        <w:lastRenderedPageBreak/>
        <w:t>Pfannkuchenberg mit Erdbeeren und Karamellsauce</w:t>
      </w:r>
      <w:r w:rsidR="00955F88">
        <w:rPr>
          <w:rStyle w:val="FootnoteReference"/>
        </w:rPr>
        <w:footnoteReference w:id="1464"/>
      </w:r>
      <w:r>
        <w:t xml:space="preserve"> </w:t>
      </w:r>
    </w:p>
    <w:p w14:paraId="5D8C7731" w14:textId="61F9164F" w:rsidR="009144DE" w:rsidRDefault="009144DE" w:rsidP="009144DE">
      <w:pPr>
        <w:rPr>
          <w:sz w:val="24"/>
          <w:szCs w:val="24"/>
        </w:rPr>
      </w:pPr>
      <w:r w:rsidRPr="008D67BF">
        <w:rPr>
          <w:sz w:val="24"/>
          <w:szCs w:val="24"/>
          <w:u w:val="single"/>
        </w:rPr>
        <w:t>Zutaten</w:t>
      </w:r>
      <w:r>
        <w:rPr>
          <w:sz w:val="24"/>
          <w:szCs w:val="24"/>
        </w:rPr>
        <w:t xml:space="preserve"> </w:t>
      </w:r>
      <w:r w:rsidR="008D67BF">
        <w:rPr>
          <w:sz w:val="24"/>
          <w:szCs w:val="24"/>
        </w:rPr>
        <w:t>(</w:t>
      </w:r>
      <w:r>
        <w:rPr>
          <w:sz w:val="24"/>
          <w:szCs w:val="24"/>
        </w:rPr>
        <w:t>für 8 Portionen</w:t>
      </w:r>
      <w:r w:rsidR="008D67BF">
        <w:rPr>
          <w:sz w:val="24"/>
          <w:szCs w:val="24"/>
        </w:rPr>
        <w:t>):</w:t>
      </w:r>
    </w:p>
    <w:p w14:paraId="70C5799A" w14:textId="77777777" w:rsidR="009144DE" w:rsidRPr="008D67BF" w:rsidRDefault="009144DE" w:rsidP="009144DE">
      <w:pPr>
        <w:rPr>
          <w:i/>
          <w:iCs/>
          <w:sz w:val="24"/>
          <w:szCs w:val="24"/>
        </w:rPr>
      </w:pPr>
      <w:r w:rsidRPr="008D67BF">
        <w:rPr>
          <w:i/>
          <w:iCs/>
          <w:sz w:val="24"/>
          <w:szCs w:val="24"/>
        </w:rPr>
        <w:t>Für die Füllung:</w:t>
      </w:r>
    </w:p>
    <w:p w14:paraId="62D6EAE0" w14:textId="77777777" w:rsidR="009144DE" w:rsidRDefault="009144DE" w:rsidP="009144DE">
      <w:pPr>
        <w:rPr>
          <w:sz w:val="24"/>
          <w:szCs w:val="24"/>
        </w:rPr>
      </w:pPr>
      <w:r>
        <w:rPr>
          <w:sz w:val="24"/>
          <w:szCs w:val="24"/>
        </w:rPr>
        <w:t>750 g möglichst kleine Erdbeeren</w:t>
      </w:r>
    </w:p>
    <w:p w14:paraId="69FD7CCC" w14:textId="77777777" w:rsidR="009144DE" w:rsidRDefault="009144DE" w:rsidP="009144DE">
      <w:pPr>
        <w:rPr>
          <w:sz w:val="24"/>
          <w:szCs w:val="24"/>
        </w:rPr>
      </w:pPr>
      <w:r>
        <w:rPr>
          <w:sz w:val="24"/>
          <w:szCs w:val="24"/>
        </w:rPr>
        <w:t>4 EL Orangenlikör</w:t>
      </w:r>
    </w:p>
    <w:p w14:paraId="3CA98DC1" w14:textId="77777777" w:rsidR="009144DE" w:rsidRDefault="009144DE" w:rsidP="009144DE">
      <w:pPr>
        <w:rPr>
          <w:sz w:val="24"/>
          <w:szCs w:val="24"/>
        </w:rPr>
      </w:pPr>
    </w:p>
    <w:p w14:paraId="4FAFF151" w14:textId="77777777" w:rsidR="009144DE" w:rsidRPr="008D67BF" w:rsidRDefault="009144DE" w:rsidP="009144DE">
      <w:pPr>
        <w:rPr>
          <w:i/>
          <w:iCs/>
          <w:sz w:val="24"/>
          <w:szCs w:val="24"/>
        </w:rPr>
      </w:pPr>
      <w:r w:rsidRPr="008D67BF">
        <w:rPr>
          <w:i/>
          <w:iCs/>
          <w:sz w:val="24"/>
          <w:szCs w:val="24"/>
        </w:rPr>
        <w:t>Für die Karamellsauce:</w:t>
      </w:r>
    </w:p>
    <w:p w14:paraId="2BC97FDA" w14:textId="77777777" w:rsidR="009144DE" w:rsidRDefault="009144DE" w:rsidP="009144DE">
      <w:pPr>
        <w:rPr>
          <w:sz w:val="24"/>
          <w:szCs w:val="24"/>
        </w:rPr>
      </w:pPr>
      <w:r>
        <w:rPr>
          <w:sz w:val="24"/>
          <w:szCs w:val="24"/>
        </w:rPr>
        <w:t>150 g Puderzucker</w:t>
      </w:r>
    </w:p>
    <w:p w14:paraId="6C3A9659" w14:textId="77777777" w:rsidR="009144DE" w:rsidRDefault="009144DE" w:rsidP="009144DE">
      <w:pPr>
        <w:rPr>
          <w:sz w:val="24"/>
          <w:szCs w:val="24"/>
        </w:rPr>
      </w:pPr>
      <w:r>
        <w:rPr>
          <w:sz w:val="24"/>
          <w:szCs w:val="24"/>
        </w:rPr>
        <w:t>1/8 l Schlagsahne</w:t>
      </w:r>
    </w:p>
    <w:p w14:paraId="1EA6D177" w14:textId="77777777" w:rsidR="009144DE" w:rsidRDefault="009144DE" w:rsidP="009144DE">
      <w:pPr>
        <w:rPr>
          <w:sz w:val="24"/>
          <w:szCs w:val="24"/>
        </w:rPr>
      </w:pPr>
      <w:r>
        <w:rPr>
          <w:sz w:val="24"/>
          <w:szCs w:val="24"/>
        </w:rPr>
        <w:t>2 EL Erdbeerlikör</w:t>
      </w:r>
    </w:p>
    <w:p w14:paraId="00BE82E6" w14:textId="77777777" w:rsidR="009144DE" w:rsidRDefault="009144DE" w:rsidP="009144DE">
      <w:pPr>
        <w:rPr>
          <w:sz w:val="24"/>
          <w:szCs w:val="24"/>
        </w:rPr>
      </w:pPr>
    </w:p>
    <w:p w14:paraId="27B05BAB" w14:textId="77777777" w:rsidR="009144DE" w:rsidRPr="008D67BF" w:rsidRDefault="009144DE" w:rsidP="009144DE">
      <w:pPr>
        <w:rPr>
          <w:i/>
          <w:iCs/>
          <w:sz w:val="24"/>
          <w:szCs w:val="24"/>
        </w:rPr>
      </w:pPr>
      <w:r w:rsidRPr="008D67BF">
        <w:rPr>
          <w:i/>
          <w:iCs/>
          <w:sz w:val="24"/>
          <w:szCs w:val="24"/>
        </w:rPr>
        <w:t>Für die Pfannkuchen:</w:t>
      </w:r>
    </w:p>
    <w:p w14:paraId="33B965BF" w14:textId="77777777" w:rsidR="009144DE" w:rsidRDefault="009144DE" w:rsidP="009144DE">
      <w:pPr>
        <w:rPr>
          <w:sz w:val="24"/>
          <w:szCs w:val="24"/>
        </w:rPr>
      </w:pPr>
      <w:r>
        <w:rPr>
          <w:sz w:val="24"/>
          <w:szCs w:val="24"/>
        </w:rPr>
        <w:t>8 Eier</w:t>
      </w:r>
    </w:p>
    <w:p w14:paraId="6A811F52" w14:textId="77777777" w:rsidR="009144DE" w:rsidRDefault="009144DE" w:rsidP="009144DE">
      <w:pPr>
        <w:rPr>
          <w:sz w:val="24"/>
          <w:szCs w:val="24"/>
        </w:rPr>
      </w:pPr>
      <w:r>
        <w:rPr>
          <w:sz w:val="24"/>
          <w:szCs w:val="24"/>
        </w:rPr>
        <w:t>5 EL Milch</w:t>
      </w:r>
    </w:p>
    <w:p w14:paraId="769B878E" w14:textId="77777777" w:rsidR="009144DE" w:rsidRDefault="009144DE" w:rsidP="009144DE">
      <w:pPr>
        <w:rPr>
          <w:sz w:val="24"/>
          <w:szCs w:val="24"/>
        </w:rPr>
      </w:pPr>
      <w:r>
        <w:rPr>
          <w:sz w:val="24"/>
          <w:szCs w:val="24"/>
        </w:rPr>
        <w:t>1 Prise Salz</w:t>
      </w:r>
    </w:p>
    <w:p w14:paraId="47AC575C" w14:textId="77777777" w:rsidR="009144DE" w:rsidRDefault="009144DE" w:rsidP="009144DE">
      <w:pPr>
        <w:rPr>
          <w:sz w:val="24"/>
          <w:szCs w:val="24"/>
        </w:rPr>
      </w:pPr>
      <w:r>
        <w:rPr>
          <w:sz w:val="24"/>
          <w:szCs w:val="24"/>
        </w:rPr>
        <w:t>1 EL Zucker</w:t>
      </w:r>
    </w:p>
    <w:p w14:paraId="39A0392B" w14:textId="77777777" w:rsidR="009144DE" w:rsidRDefault="009144DE" w:rsidP="009144DE">
      <w:pPr>
        <w:rPr>
          <w:sz w:val="24"/>
          <w:szCs w:val="24"/>
        </w:rPr>
      </w:pPr>
      <w:r>
        <w:rPr>
          <w:sz w:val="24"/>
          <w:szCs w:val="24"/>
        </w:rPr>
        <w:t>150 g Mehl</w:t>
      </w:r>
    </w:p>
    <w:p w14:paraId="52BDEACE" w14:textId="2BD9BDAD" w:rsidR="009144DE" w:rsidRDefault="009144DE" w:rsidP="009144DE">
      <w:pPr>
        <w:rPr>
          <w:sz w:val="24"/>
          <w:szCs w:val="24"/>
        </w:rPr>
      </w:pPr>
      <w:r>
        <w:rPr>
          <w:sz w:val="24"/>
          <w:szCs w:val="24"/>
        </w:rPr>
        <w:t>100</w:t>
      </w:r>
      <w:r w:rsidR="008D67BF">
        <w:rPr>
          <w:sz w:val="24"/>
          <w:szCs w:val="24"/>
        </w:rPr>
        <w:t xml:space="preserve"> </w:t>
      </w:r>
      <w:r>
        <w:rPr>
          <w:sz w:val="24"/>
          <w:szCs w:val="24"/>
        </w:rPr>
        <w:t>g Butterschmalz</w:t>
      </w:r>
    </w:p>
    <w:p w14:paraId="5AE5C5EA" w14:textId="77777777" w:rsidR="009144DE" w:rsidRDefault="009144DE" w:rsidP="009144DE">
      <w:pPr>
        <w:rPr>
          <w:sz w:val="24"/>
          <w:szCs w:val="24"/>
        </w:rPr>
      </w:pPr>
      <w:r>
        <w:rPr>
          <w:sz w:val="24"/>
          <w:szCs w:val="24"/>
        </w:rPr>
        <w:t>100 g Mandelblättchen</w:t>
      </w:r>
    </w:p>
    <w:p w14:paraId="3BE67D1F" w14:textId="68200723" w:rsidR="009144DE" w:rsidRDefault="009144DE" w:rsidP="009144DE">
      <w:pPr>
        <w:rPr>
          <w:sz w:val="24"/>
          <w:szCs w:val="24"/>
        </w:rPr>
      </w:pPr>
      <w:r>
        <w:rPr>
          <w:sz w:val="24"/>
          <w:szCs w:val="24"/>
        </w:rPr>
        <w:br/>
        <w:t>Außerdem: 1</w:t>
      </w:r>
      <w:r w:rsidR="008D67BF">
        <w:rPr>
          <w:sz w:val="24"/>
          <w:szCs w:val="24"/>
        </w:rPr>
        <w:t>/</w:t>
      </w:r>
      <w:r>
        <w:rPr>
          <w:sz w:val="24"/>
          <w:szCs w:val="24"/>
        </w:rPr>
        <w:t>8</w:t>
      </w:r>
      <w:r w:rsidR="008D67BF">
        <w:rPr>
          <w:sz w:val="24"/>
          <w:szCs w:val="24"/>
        </w:rPr>
        <w:t xml:space="preserve"> </w:t>
      </w:r>
      <w:r>
        <w:rPr>
          <w:sz w:val="24"/>
          <w:szCs w:val="24"/>
        </w:rPr>
        <w:t>l Schlagsahne</w:t>
      </w:r>
    </w:p>
    <w:p w14:paraId="145AE34F" w14:textId="77777777" w:rsidR="009144DE" w:rsidRDefault="009144DE" w:rsidP="009144DE">
      <w:pPr>
        <w:rPr>
          <w:sz w:val="24"/>
          <w:szCs w:val="24"/>
        </w:rPr>
      </w:pPr>
      <w:r>
        <w:rPr>
          <w:sz w:val="24"/>
          <w:szCs w:val="24"/>
        </w:rPr>
        <w:t>1 Päckchen Vanillezucker</w:t>
      </w:r>
    </w:p>
    <w:p w14:paraId="7DCF0764" w14:textId="77777777" w:rsidR="009144DE" w:rsidRDefault="009144DE" w:rsidP="009144DE">
      <w:pPr>
        <w:rPr>
          <w:sz w:val="24"/>
          <w:szCs w:val="24"/>
        </w:rPr>
      </w:pPr>
    </w:p>
    <w:p w14:paraId="0A5B824A" w14:textId="77777777" w:rsidR="009144DE" w:rsidRDefault="009144DE" w:rsidP="009144DE">
      <w:pPr>
        <w:rPr>
          <w:sz w:val="24"/>
          <w:szCs w:val="24"/>
        </w:rPr>
      </w:pPr>
      <w:r>
        <w:rPr>
          <w:sz w:val="24"/>
          <w:szCs w:val="24"/>
        </w:rPr>
        <w:t>Zubereitungszeit: ca. 1,5 Stunden</w:t>
      </w:r>
    </w:p>
    <w:p w14:paraId="73A20734" w14:textId="77777777" w:rsidR="009144DE" w:rsidRPr="0088073A" w:rsidRDefault="009144DE" w:rsidP="00B40E8C">
      <w:pPr>
        <w:pStyle w:val="ListParagraph"/>
        <w:numPr>
          <w:ilvl w:val="0"/>
          <w:numId w:val="765"/>
        </w:numPr>
        <w:spacing w:after="120"/>
        <w:ind w:left="714" w:hanging="357"/>
        <w:contextualSpacing w:val="0"/>
        <w:jc w:val="both"/>
        <w:rPr>
          <w:sz w:val="24"/>
          <w:szCs w:val="24"/>
        </w:rPr>
      </w:pPr>
      <w:r w:rsidRPr="0088073A">
        <w:rPr>
          <w:sz w:val="24"/>
          <w:szCs w:val="24"/>
        </w:rPr>
        <w:t>Die Erdbeeren waschen, putzen und halbieren. 200 g mit dem Schneidstab pürieren, den Orangenlikör und die halbierten Erdbeeren unterrühren. Kaltstellen.</w:t>
      </w:r>
    </w:p>
    <w:p w14:paraId="29FB4A2E" w14:textId="77777777" w:rsidR="009144DE" w:rsidRPr="0088073A" w:rsidRDefault="009144DE" w:rsidP="00B40E8C">
      <w:pPr>
        <w:pStyle w:val="ListParagraph"/>
        <w:numPr>
          <w:ilvl w:val="0"/>
          <w:numId w:val="765"/>
        </w:numPr>
        <w:spacing w:after="120"/>
        <w:ind w:left="714" w:hanging="357"/>
        <w:contextualSpacing w:val="0"/>
        <w:jc w:val="both"/>
        <w:rPr>
          <w:sz w:val="24"/>
          <w:szCs w:val="24"/>
        </w:rPr>
      </w:pPr>
      <w:r w:rsidRPr="0088073A">
        <w:rPr>
          <w:sz w:val="24"/>
          <w:szCs w:val="24"/>
        </w:rPr>
        <w:t>Den Puderzucker in einem schweren Topf zu kräftig-braunem Karamell schmelzen. Die sahne vorsichtig dazu gießen und kochen lassen, bis sich der Karamell darin gelöst hat. Dann zum Auskühlen beiseitestellen.</w:t>
      </w:r>
    </w:p>
    <w:p w14:paraId="28599CF5" w14:textId="77777777" w:rsidR="009144DE" w:rsidRPr="0088073A" w:rsidRDefault="009144DE" w:rsidP="00B40E8C">
      <w:pPr>
        <w:pStyle w:val="ListParagraph"/>
        <w:numPr>
          <w:ilvl w:val="0"/>
          <w:numId w:val="765"/>
        </w:numPr>
        <w:spacing w:after="120"/>
        <w:ind w:left="714" w:hanging="357"/>
        <w:contextualSpacing w:val="0"/>
        <w:jc w:val="both"/>
        <w:rPr>
          <w:sz w:val="24"/>
          <w:szCs w:val="24"/>
        </w:rPr>
      </w:pPr>
      <w:r w:rsidRPr="0088073A">
        <w:rPr>
          <w:sz w:val="24"/>
          <w:szCs w:val="24"/>
        </w:rPr>
        <w:lastRenderedPageBreak/>
        <w:t>Für die Pfannkuchen 5 Eier trennen. Die 5 Eigelb mit den restlichen ganzen Eiern, Milch, Salz, Zucker und Mehl verrühren. Das Eiweiß steif schlagen und unter den Teig ziehen. In einer Pfanne etwa 20 g Butterschmalz erhitzen und 2 TL Mandelblättchen darin verteilen. 2 Schöpfkellen Teig darin verlaufen lassen und bei mittlerer Hitze goldgelb braten. Wenden und auf der anderen Seite 4-5 Minuten braten. Den Pfannkuchen auf ein Gitter legen. Noch 4 weitere Pfannkuchen backen.</w:t>
      </w:r>
    </w:p>
    <w:p w14:paraId="10E7191B" w14:textId="77777777" w:rsidR="009144DE" w:rsidRDefault="009144DE" w:rsidP="00B40E8C">
      <w:pPr>
        <w:pStyle w:val="ListParagraph"/>
        <w:numPr>
          <w:ilvl w:val="0"/>
          <w:numId w:val="765"/>
        </w:numPr>
        <w:spacing w:after="120"/>
        <w:ind w:left="714" w:hanging="357"/>
        <w:contextualSpacing w:val="0"/>
        <w:jc w:val="both"/>
        <w:rPr>
          <w:sz w:val="24"/>
          <w:szCs w:val="24"/>
        </w:rPr>
      </w:pPr>
      <w:r w:rsidRPr="0088073A">
        <w:rPr>
          <w:sz w:val="24"/>
          <w:szCs w:val="24"/>
        </w:rPr>
        <w:t>Einen Pfannkuchen auf eine Platte legen und ein Viertel der Erdbeeren darauf verteilen, den zweiten Pfannkuchen darüber decken, wieder mit Erdbeeren belegen usw. Die Sahne mit dem Vanillezucker steif schlagen und einen Teil davon auf den Pfannkuchenberg häufen. Den Erdbeerlikör unter die Sauce rühren, über die Sahne träufeln. Den Berg wie eine Torte aufschneiden und die restliche Sahne dazu reichen.</w:t>
      </w:r>
    </w:p>
    <w:p w14:paraId="10F94330" w14:textId="77777777" w:rsidR="008D67BF" w:rsidRDefault="008D67BF" w:rsidP="008D67BF">
      <w:pPr>
        <w:spacing w:after="120"/>
        <w:jc w:val="both"/>
        <w:rPr>
          <w:sz w:val="24"/>
          <w:szCs w:val="24"/>
        </w:rPr>
      </w:pPr>
    </w:p>
    <w:p w14:paraId="3C926C52" w14:textId="3E49D6D1" w:rsidR="008D67BF" w:rsidRPr="008D67BF" w:rsidRDefault="008D67BF" w:rsidP="008D67BF">
      <w:pPr>
        <w:spacing w:after="120"/>
        <w:ind w:left="1416" w:hanging="1416"/>
        <w:jc w:val="both"/>
        <w:rPr>
          <w:sz w:val="24"/>
          <w:szCs w:val="24"/>
        </w:rPr>
      </w:pPr>
      <w:r>
        <w:rPr>
          <w:sz w:val="24"/>
          <w:szCs w:val="24"/>
        </w:rPr>
        <w:t>Kommentar:</w:t>
      </w:r>
      <w:r>
        <w:rPr>
          <w:sz w:val="24"/>
          <w:szCs w:val="24"/>
        </w:rPr>
        <w:tab/>
        <w:t>Ich weiß nicht, ich weiß nicht…warum muss ich bei diesem Rezept immer an Petterson und Findus denken?</w:t>
      </w:r>
    </w:p>
    <w:p w14:paraId="0CBAD9D5" w14:textId="77777777" w:rsidR="009144DE" w:rsidRDefault="009144DE" w:rsidP="009144DE">
      <w:pPr>
        <w:jc w:val="both"/>
        <w:rPr>
          <w:sz w:val="24"/>
          <w:szCs w:val="24"/>
        </w:rPr>
      </w:pPr>
    </w:p>
    <w:p w14:paraId="77437C9E" w14:textId="77777777" w:rsidR="009144DE" w:rsidRDefault="009144DE" w:rsidP="009144DE">
      <w:pPr>
        <w:rPr>
          <w:sz w:val="24"/>
          <w:szCs w:val="24"/>
        </w:rPr>
      </w:pPr>
    </w:p>
    <w:p w14:paraId="7310BB19" w14:textId="77777777" w:rsidR="009144DE" w:rsidRDefault="009144DE" w:rsidP="009144DE">
      <w:pPr>
        <w:rPr>
          <w:sz w:val="24"/>
          <w:szCs w:val="24"/>
        </w:rPr>
      </w:pPr>
      <w:r>
        <w:rPr>
          <w:sz w:val="24"/>
          <w:szCs w:val="24"/>
        </w:rPr>
        <w:br w:type="page"/>
      </w:r>
    </w:p>
    <w:p w14:paraId="63E6981B" w14:textId="2E55DC6F" w:rsidR="009144DE" w:rsidRDefault="009144DE" w:rsidP="008D67BF">
      <w:pPr>
        <w:pStyle w:val="Heading2"/>
        <w:spacing w:after="240"/>
      </w:pPr>
      <w:r>
        <w:lastRenderedPageBreak/>
        <w:t>Apfel-Cobbler</w:t>
      </w:r>
      <w:r w:rsidR="00660001">
        <w:rPr>
          <w:rStyle w:val="FootnoteReference"/>
        </w:rPr>
        <w:footnoteReference w:id="1465"/>
      </w:r>
      <w:r>
        <w:t xml:space="preserve"> </w:t>
      </w:r>
    </w:p>
    <w:p w14:paraId="20661E8D" w14:textId="279B202E" w:rsidR="009144DE" w:rsidRDefault="009144DE" w:rsidP="009144DE">
      <w:pPr>
        <w:rPr>
          <w:sz w:val="24"/>
          <w:szCs w:val="24"/>
        </w:rPr>
      </w:pPr>
      <w:r w:rsidRPr="008D67BF">
        <w:rPr>
          <w:sz w:val="24"/>
          <w:szCs w:val="24"/>
          <w:u w:val="single"/>
        </w:rPr>
        <w:t>Zutaten</w:t>
      </w:r>
      <w:r>
        <w:rPr>
          <w:sz w:val="24"/>
          <w:szCs w:val="24"/>
        </w:rPr>
        <w:t xml:space="preserve"> </w:t>
      </w:r>
      <w:r w:rsidR="008D67BF">
        <w:rPr>
          <w:sz w:val="24"/>
          <w:szCs w:val="24"/>
        </w:rPr>
        <w:t>(</w:t>
      </w:r>
      <w:r>
        <w:rPr>
          <w:sz w:val="24"/>
          <w:szCs w:val="24"/>
        </w:rPr>
        <w:t>für 6 Portionen</w:t>
      </w:r>
      <w:r w:rsidR="008D67BF">
        <w:rPr>
          <w:sz w:val="24"/>
          <w:szCs w:val="24"/>
        </w:rPr>
        <w:t>)</w:t>
      </w:r>
    </w:p>
    <w:p w14:paraId="08AEB96E" w14:textId="77777777" w:rsidR="009144DE" w:rsidRDefault="009144DE" w:rsidP="009144DE">
      <w:pPr>
        <w:rPr>
          <w:sz w:val="24"/>
          <w:szCs w:val="24"/>
        </w:rPr>
      </w:pPr>
      <w:r>
        <w:rPr>
          <w:sz w:val="24"/>
          <w:szCs w:val="24"/>
        </w:rPr>
        <w:t>1 kg Äpfel (eher sauer), geschält und entkernt</w:t>
      </w:r>
    </w:p>
    <w:p w14:paraId="320C58E6" w14:textId="77777777" w:rsidR="009144DE" w:rsidRDefault="009144DE" w:rsidP="009144DE">
      <w:pPr>
        <w:rPr>
          <w:sz w:val="24"/>
          <w:szCs w:val="24"/>
        </w:rPr>
      </w:pPr>
      <w:r>
        <w:rPr>
          <w:sz w:val="24"/>
          <w:szCs w:val="24"/>
        </w:rPr>
        <w:t>60 g Zucker</w:t>
      </w:r>
    </w:p>
    <w:p w14:paraId="1EBB4247" w14:textId="77777777" w:rsidR="009144DE" w:rsidRDefault="009144DE" w:rsidP="009144DE">
      <w:pPr>
        <w:rPr>
          <w:sz w:val="24"/>
          <w:szCs w:val="24"/>
        </w:rPr>
      </w:pPr>
      <w:r>
        <w:rPr>
          <w:sz w:val="24"/>
          <w:szCs w:val="24"/>
        </w:rPr>
        <w:t>25 g Butter, zerlassen</w:t>
      </w:r>
    </w:p>
    <w:p w14:paraId="10EA65A7" w14:textId="77777777" w:rsidR="009144DE" w:rsidRDefault="009144DE" w:rsidP="009144DE">
      <w:pPr>
        <w:rPr>
          <w:sz w:val="24"/>
          <w:szCs w:val="24"/>
        </w:rPr>
      </w:pPr>
      <w:r>
        <w:rPr>
          <w:sz w:val="24"/>
          <w:szCs w:val="24"/>
        </w:rPr>
        <w:t>1 TL abgeriebene Orangenschale</w:t>
      </w:r>
    </w:p>
    <w:p w14:paraId="0B4A7291" w14:textId="77777777" w:rsidR="009144DE" w:rsidRDefault="009144DE" w:rsidP="009144DE">
      <w:pPr>
        <w:rPr>
          <w:sz w:val="24"/>
          <w:szCs w:val="24"/>
        </w:rPr>
      </w:pPr>
      <w:r>
        <w:rPr>
          <w:sz w:val="24"/>
          <w:szCs w:val="24"/>
        </w:rPr>
        <w:t xml:space="preserve">2 EL frisch gepresster Orangensaft </w:t>
      </w:r>
    </w:p>
    <w:p w14:paraId="4219CF4F" w14:textId="77777777" w:rsidR="009144DE" w:rsidRDefault="009144DE" w:rsidP="009144DE">
      <w:pPr>
        <w:rPr>
          <w:sz w:val="24"/>
          <w:szCs w:val="24"/>
        </w:rPr>
      </w:pPr>
    </w:p>
    <w:p w14:paraId="7332F119" w14:textId="42DBD9D7" w:rsidR="009144DE" w:rsidRPr="008D67BF" w:rsidRDefault="008D67BF" w:rsidP="009144DE">
      <w:pPr>
        <w:rPr>
          <w:i/>
          <w:iCs/>
          <w:sz w:val="24"/>
          <w:szCs w:val="24"/>
        </w:rPr>
      </w:pPr>
      <w:r>
        <w:rPr>
          <w:i/>
          <w:iCs/>
          <w:sz w:val="24"/>
          <w:szCs w:val="24"/>
        </w:rPr>
        <w:t xml:space="preserve">Für den </w:t>
      </w:r>
      <w:r w:rsidR="009144DE" w:rsidRPr="008D67BF">
        <w:rPr>
          <w:i/>
          <w:iCs/>
          <w:sz w:val="24"/>
          <w:szCs w:val="24"/>
        </w:rPr>
        <w:t>Überzug:</w:t>
      </w:r>
    </w:p>
    <w:p w14:paraId="04583F67" w14:textId="77777777" w:rsidR="009144DE" w:rsidRDefault="009144DE" w:rsidP="009144DE">
      <w:pPr>
        <w:rPr>
          <w:sz w:val="24"/>
          <w:szCs w:val="24"/>
        </w:rPr>
      </w:pPr>
      <w:r>
        <w:rPr>
          <w:sz w:val="24"/>
          <w:szCs w:val="24"/>
        </w:rPr>
        <w:t>125 g Mehl</w:t>
      </w:r>
    </w:p>
    <w:p w14:paraId="4884F483" w14:textId="77777777" w:rsidR="009144DE" w:rsidRPr="00257EFE" w:rsidRDefault="009144DE" w:rsidP="009144DE">
      <w:pPr>
        <w:rPr>
          <w:sz w:val="24"/>
          <w:szCs w:val="24"/>
        </w:rPr>
      </w:pPr>
      <w:r w:rsidRPr="00257EFE">
        <w:rPr>
          <w:sz w:val="24"/>
          <w:szCs w:val="24"/>
        </w:rPr>
        <w:t>1 TL Backpulver</w:t>
      </w:r>
    </w:p>
    <w:p w14:paraId="2FA511DE" w14:textId="77777777" w:rsidR="009144DE" w:rsidRDefault="009144DE" w:rsidP="009144DE">
      <w:pPr>
        <w:rPr>
          <w:sz w:val="24"/>
          <w:szCs w:val="24"/>
        </w:rPr>
      </w:pPr>
      <w:r w:rsidRPr="0088062C">
        <w:rPr>
          <w:sz w:val="24"/>
          <w:szCs w:val="24"/>
        </w:rPr>
        <w:t>50 g Butter</w:t>
      </w:r>
      <w:r>
        <w:rPr>
          <w:sz w:val="24"/>
          <w:szCs w:val="24"/>
        </w:rPr>
        <w:t>,</w:t>
      </w:r>
      <w:r w:rsidRPr="0088062C">
        <w:rPr>
          <w:sz w:val="24"/>
          <w:szCs w:val="24"/>
        </w:rPr>
        <w:t xml:space="preserve"> in Stücke g</w:t>
      </w:r>
      <w:r>
        <w:rPr>
          <w:sz w:val="24"/>
          <w:szCs w:val="24"/>
        </w:rPr>
        <w:t>eschnitten</w:t>
      </w:r>
    </w:p>
    <w:p w14:paraId="6AAB480A" w14:textId="77777777" w:rsidR="009144DE" w:rsidRDefault="009144DE" w:rsidP="009144DE">
      <w:pPr>
        <w:rPr>
          <w:sz w:val="24"/>
          <w:szCs w:val="24"/>
        </w:rPr>
      </w:pPr>
      <w:r>
        <w:rPr>
          <w:sz w:val="24"/>
          <w:szCs w:val="24"/>
        </w:rPr>
        <w:t>2 EL Zucker</w:t>
      </w:r>
    </w:p>
    <w:p w14:paraId="47F79208" w14:textId="77777777" w:rsidR="009144DE" w:rsidRDefault="009144DE" w:rsidP="009144DE">
      <w:pPr>
        <w:rPr>
          <w:sz w:val="24"/>
          <w:szCs w:val="24"/>
        </w:rPr>
      </w:pPr>
      <w:r>
        <w:rPr>
          <w:sz w:val="24"/>
          <w:szCs w:val="24"/>
        </w:rPr>
        <w:t>1 Ei, leicht geschlagen</w:t>
      </w:r>
    </w:p>
    <w:p w14:paraId="7FAA140B" w14:textId="77777777" w:rsidR="009144DE" w:rsidRDefault="009144DE" w:rsidP="009144DE">
      <w:pPr>
        <w:rPr>
          <w:sz w:val="24"/>
          <w:szCs w:val="24"/>
        </w:rPr>
      </w:pPr>
      <w:r>
        <w:rPr>
          <w:sz w:val="24"/>
          <w:szCs w:val="24"/>
        </w:rPr>
        <w:t>2-3 EL Milch</w:t>
      </w:r>
    </w:p>
    <w:p w14:paraId="3ACFF3B7" w14:textId="77777777" w:rsidR="009144DE" w:rsidRDefault="009144DE" w:rsidP="009144DE">
      <w:pPr>
        <w:rPr>
          <w:sz w:val="24"/>
          <w:szCs w:val="24"/>
        </w:rPr>
      </w:pPr>
      <w:r>
        <w:rPr>
          <w:sz w:val="24"/>
          <w:szCs w:val="24"/>
        </w:rPr>
        <w:t>1 TL brauner Zucker</w:t>
      </w:r>
    </w:p>
    <w:p w14:paraId="60DFD876" w14:textId="77777777" w:rsidR="008D67BF" w:rsidRDefault="008D67BF" w:rsidP="009144DE">
      <w:pPr>
        <w:rPr>
          <w:sz w:val="24"/>
          <w:szCs w:val="24"/>
        </w:rPr>
      </w:pPr>
    </w:p>
    <w:p w14:paraId="56C587EC" w14:textId="0740ED64" w:rsidR="009144DE" w:rsidRDefault="009144DE" w:rsidP="009144DE">
      <w:pPr>
        <w:rPr>
          <w:sz w:val="24"/>
          <w:szCs w:val="24"/>
        </w:rPr>
      </w:pPr>
      <w:r>
        <w:rPr>
          <w:sz w:val="24"/>
          <w:szCs w:val="24"/>
        </w:rPr>
        <w:t>Zubereitungszeit: 30 Minuten plus Backzeit 1 Stunde und 15 Minuten</w:t>
      </w:r>
    </w:p>
    <w:p w14:paraId="56A64421" w14:textId="77777777" w:rsidR="009144DE" w:rsidRPr="0016313A" w:rsidRDefault="009144DE" w:rsidP="00B40E8C">
      <w:pPr>
        <w:pStyle w:val="ListParagraph"/>
        <w:numPr>
          <w:ilvl w:val="0"/>
          <w:numId w:val="744"/>
        </w:numPr>
        <w:spacing w:after="120"/>
        <w:ind w:left="714" w:hanging="357"/>
        <w:contextualSpacing w:val="0"/>
        <w:jc w:val="both"/>
        <w:rPr>
          <w:sz w:val="24"/>
          <w:szCs w:val="24"/>
        </w:rPr>
      </w:pPr>
      <w:r w:rsidRPr="0016313A">
        <w:rPr>
          <w:sz w:val="24"/>
          <w:szCs w:val="24"/>
        </w:rPr>
        <w:t>Backofen auf 180 Grad (Gas 2-3) vorheizen. Äpfel in 8-12 Stücke schneiden und mit Zucker, Bitter, Orangenschale und -saft in einer großen Schüssel gut vermischen, bis alle Apfelstücke vollständig bedeckt sind. In einer 1,5 l Auflaufform (ca. 5 cm tief) verteilen, mit Alufolie abdecken und 4 Minuten backen, bis die Äpfel weich sind. Einmal dabei umrühren.</w:t>
      </w:r>
    </w:p>
    <w:p w14:paraId="43907FAD" w14:textId="77777777" w:rsidR="009144DE" w:rsidRPr="0016313A" w:rsidRDefault="009144DE" w:rsidP="00B40E8C">
      <w:pPr>
        <w:pStyle w:val="ListParagraph"/>
        <w:numPr>
          <w:ilvl w:val="0"/>
          <w:numId w:val="744"/>
        </w:numPr>
        <w:spacing w:after="120"/>
        <w:ind w:left="714" w:hanging="357"/>
        <w:contextualSpacing w:val="0"/>
        <w:jc w:val="both"/>
        <w:rPr>
          <w:sz w:val="24"/>
          <w:szCs w:val="24"/>
        </w:rPr>
      </w:pPr>
      <w:r w:rsidRPr="0016313A">
        <w:rPr>
          <w:sz w:val="24"/>
          <w:szCs w:val="24"/>
        </w:rPr>
        <w:t>Nach ca. 30 Minuten Backzeit mit der Zubereitung des Überzugs beginnen. Mehl und Backpulver in eine Schüssel sieben. Die Butter einarbeiten, bis der Teig feine Brotkrumen ähnelt. Zucker einrühren. In die Mitte eine Mulde drücken. Mit einem Messer das Ei und so viel Milch einrühren, dass eine weiche Masse entsteht.</w:t>
      </w:r>
    </w:p>
    <w:p w14:paraId="197EF9F3" w14:textId="77777777" w:rsidR="009144DE" w:rsidRPr="0016313A" w:rsidRDefault="009144DE" w:rsidP="00B40E8C">
      <w:pPr>
        <w:pStyle w:val="ListParagraph"/>
        <w:numPr>
          <w:ilvl w:val="0"/>
          <w:numId w:val="744"/>
        </w:numPr>
        <w:spacing w:after="120"/>
        <w:ind w:left="714" w:hanging="357"/>
        <w:contextualSpacing w:val="0"/>
        <w:jc w:val="both"/>
        <w:rPr>
          <w:sz w:val="24"/>
          <w:szCs w:val="24"/>
        </w:rPr>
      </w:pPr>
      <w:r w:rsidRPr="0016313A">
        <w:rPr>
          <w:sz w:val="24"/>
          <w:szCs w:val="24"/>
        </w:rPr>
        <w:t>Die Folie von den Äpfeln entfernen und den Teig löffelweise auf der Oberfläche verteilen, bis sie vollständig bedeckt ist. Mit braunem Zucker bestreuen und zurück in den Backofen stellen. Nochmal 35 Minuten backen. Noch heiß servieren. Dazu passt natürlich gut Vanilleeis oder auch Sahne</w:t>
      </w:r>
      <w:r w:rsidRPr="0016313A">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Pr="0016313A">
        <w:rPr>
          <w:sz w:val="24"/>
          <w:szCs w:val="24"/>
        </w:rPr>
        <w:t>.</w:t>
      </w:r>
    </w:p>
    <w:p w14:paraId="37479A8C" w14:textId="77777777" w:rsidR="009144DE" w:rsidRDefault="009144DE" w:rsidP="009144DE">
      <w:pPr>
        <w:rPr>
          <w:sz w:val="24"/>
          <w:szCs w:val="24"/>
        </w:rPr>
      </w:pPr>
      <w:r>
        <w:rPr>
          <w:sz w:val="24"/>
          <w:szCs w:val="24"/>
        </w:rPr>
        <w:br w:type="page"/>
      </w:r>
    </w:p>
    <w:p w14:paraId="5100BA56" w14:textId="77BA479D" w:rsidR="009144DE" w:rsidRDefault="009144DE" w:rsidP="008D67BF">
      <w:pPr>
        <w:pStyle w:val="Heading2"/>
        <w:spacing w:after="240"/>
      </w:pPr>
      <w:r>
        <w:lastRenderedPageBreak/>
        <w:t>Bananenpudding mit Karamellsauce</w:t>
      </w:r>
      <w:r w:rsidR="0086466F">
        <w:rPr>
          <w:rStyle w:val="FootnoteReference"/>
        </w:rPr>
        <w:footnoteReference w:id="1466"/>
      </w:r>
      <w:r>
        <w:t xml:space="preserve"> </w:t>
      </w:r>
    </w:p>
    <w:p w14:paraId="23F9480A" w14:textId="028EF7A5" w:rsidR="009144DE" w:rsidRDefault="009144DE" w:rsidP="009144DE">
      <w:pPr>
        <w:rPr>
          <w:sz w:val="24"/>
          <w:szCs w:val="24"/>
        </w:rPr>
      </w:pPr>
      <w:r w:rsidRPr="008D67BF">
        <w:rPr>
          <w:sz w:val="24"/>
          <w:szCs w:val="24"/>
          <w:u w:val="single"/>
        </w:rPr>
        <w:t>Zutaten</w:t>
      </w:r>
      <w:r>
        <w:rPr>
          <w:sz w:val="24"/>
          <w:szCs w:val="24"/>
        </w:rPr>
        <w:t xml:space="preserve"> </w:t>
      </w:r>
      <w:r w:rsidR="008D67BF">
        <w:rPr>
          <w:sz w:val="24"/>
          <w:szCs w:val="24"/>
        </w:rPr>
        <w:t>(</w:t>
      </w:r>
      <w:r>
        <w:rPr>
          <w:sz w:val="24"/>
          <w:szCs w:val="24"/>
        </w:rPr>
        <w:t>für 6-8 Portionen</w:t>
      </w:r>
      <w:r w:rsidR="008D67BF">
        <w:rPr>
          <w:sz w:val="24"/>
          <w:szCs w:val="24"/>
        </w:rPr>
        <w:t>):</w:t>
      </w:r>
    </w:p>
    <w:p w14:paraId="0FC643A5" w14:textId="77777777" w:rsidR="009144DE" w:rsidRDefault="009144DE" w:rsidP="009144DE">
      <w:pPr>
        <w:rPr>
          <w:sz w:val="24"/>
          <w:szCs w:val="24"/>
        </w:rPr>
      </w:pPr>
      <w:r>
        <w:rPr>
          <w:sz w:val="24"/>
          <w:szCs w:val="24"/>
        </w:rPr>
        <w:t>150 g Butter</w:t>
      </w:r>
    </w:p>
    <w:p w14:paraId="441DBBF3" w14:textId="77777777" w:rsidR="009144DE" w:rsidRDefault="009144DE" w:rsidP="009144DE">
      <w:pPr>
        <w:rPr>
          <w:sz w:val="24"/>
          <w:szCs w:val="24"/>
        </w:rPr>
      </w:pPr>
      <w:r>
        <w:rPr>
          <w:sz w:val="24"/>
          <w:szCs w:val="24"/>
        </w:rPr>
        <w:t>140 g brauner Zucker</w:t>
      </w:r>
    </w:p>
    <w:p w14:paraId="43C03D28" w14:textId="77777777" w:rsidR="009144DE" w:rsidRPr="00533CD4" w:rsidRDefault="009144DE" w:rsidP="009144DE">
      <w:pPr>
        <w:rPr>
          <w:sz w:val="24"/>
          <w:szCs w:val="24"/>
        </w:rPr>
      </w:pPr>
      <w:r w:rsidRPr="00533CD4">
        <w:rPr>
          <w:sz w:val="24"/>
          <w:szCs w:val="24"/>
        </w:rPr>
        <w:t>250 g Mehl</w:t>
      </w:r>
    </w:p>
    <w:p w14:paraId="40F7063E" w14:textId="77777777" w:rsidR="009144DE" w:rsidRPr="00533CD4" w:rsidRDefault="009144DE" w:rsidP="009144DE">
      <w:pPr>
        <w:rPr>
          <w:sz w:val="24"/>
          <w:szCs w:val="24"/>
        </w:rPr>
      </w:pPr>
      <w:r w:rsidRPr="00533CD4">
        <w:rPr>
          <w:sz w:val="24"/>
          <w:szCs w:val="24"/>
        </w:rPr>
        <w:t>2 TL Backpulver</w:t>
      </w:r>
    </w:p>
    <w:p w14:paraId="5FB742C7" w14:textId="77777777" w:rsidR="009144DE" w:rsidRPr="00533CD4" w:rsidRDefault="009144DE" w:rsidP="009144DE">
      <w:pPr>
        <w:rPr>
          <w:sz w:val="24"/>
          <w:szCs w:val="24"/>
        </w:rPr>
      </w:pPr>
      <w:r w:rsidRPr="00533CD4">
        <w:rPr>
          <w:sz w:val="24"/>
          <w:szCs w:val="24"/>
        </w:rPr>
        <w:t>½ TL Natron</w:t>
      </w:r>
    </w:p>
    <w:p w14:paraId="1489A65C" w14:textId="77777777" w:rsidR="009144DE" w:rsidRDefault="009144DE" w:rsidP="009144DE">
      <w:pPr>
        <w:rPr>
          <w:sz w:val="24"/>
          <w:szCs w:val="24"/>
        </w:rPr>
      </w:pPr>
      <w:r>
        <w:rPr>
          <w:sz w:val="24"/>
          <w:szCs w:val="24"/>
        </w:rPr>
        <w:t>½ TL gemahlene Muskatnuss</w:t>
      </w:r>
    </w:p>
    <w:p w14:paraId="7FBFD7A2" w14:textId="77777777" w:rsidR="009144DE" w:rsidRDefault="009144DE" w:rsidP="009144DE">
      <w:pPr>
        <w:rPr>
          <w:sz w:val="24"/>
          <w:szCs w:val="24"/>
        </w:rPr>
      </w:pPr>
      <w:r>
        <w:rPr>
          <w:sz w:val="24"/>
          <w:szCs w:val="24"/>
        </w:rPr>
        <w:t>Etwas Vanille</w:t>
      </w:r>
    </w:p>
    <w:p w14:paraId="7DC0553D" w14:textId="77777777" w:rsidR="009144DE" w:rsidRDefault="009144DE" w:rsidP="009144DE">
      <w:pPr>
        <w:rPr>
          <w:sz w:val="24"/>
          <w:szCs w:val="24"/>
        </w:rPr>
      </w:pPr>
      <w:r>
        <w:rPr>
          <w:sz w:val="24"/>
          <w:szCs w:val="24"/>
        </w:rPr>
        <w:t>2 Eier, leicht geschlagen</w:t>
      </w:r>
    </w:p>
    <w:p w14:paraId="5692FADF" w14:textId="77777777" w:rsidR="009144DE" w:rsidRDefault="009144DE" w:rsidP="009144DE">
      <w:pPr>
        <w:rPr>
          <w:sz w:val="24"/>
          <w:szCs w:val="24"/>
        </w:rPr>
      </w:pPr>
      <w:r>
        <w:rPr>
          <w:sz w:val="24"/>
          <w:szCs w:val="24"/>
        </w:rPr>
        <w:t>185 ml Buttermilch</w:t>
      </w:r>
    </w:p>
    <w:p w14:paraId="5FAF24A3" w14:textId="77777777" w:rsidR="009144DE" w:rsidRDefault="009144DE" w:rsidP="009144DE">
      <w:pPr>
        <w:rPr>
          <w:sz w:val="24"/>
          <w:szCs w:val="24"/>
        </w:rPr>
      </w:pPr>
      <w:r>
        <w:rPr>
          <w:sz w:val="24"/>
          <w:szCs w:val="24"/>
        </w:rPr>
        <w:t>2 kleine, reife Bananen, zerdrückt</w:t>
      </w:r>
    </w:p>
    <w:p w14:paraId="5D1D6312" w14:textId="77777777" w:rsidR="009144DE" w:rsidRDefault="009144DE" w:rsidP="009144DE">
      <w:pPr>
        <w:rPr>
          <w:sz w:val="24"/>
          <w:szCs w:val="24"/>
        </w:rPr>
      </w:pPr>
    </w:p>
    <w:p w14:paraId="4B6E8BEB" w14:textId="4C94F5D8" w:rsidR="009144DE" w:rsidRPr="008D67BF" w:rsidRDefault="008D67BF" w:rsidP="009144DE">
      <w:pPr>
        <w:rPr>
          <w:i/>
          <w:iCs/>
          <w:sz w:val="24"/>
          <w:szCs w:val="24"/>
        </w:rPr>
      </w:pPr>
      <w:r w:rsidRPr="008D67BF">
        <w:rPr>
          <w:i/>
          <w:iCs/>
          <w:sz w:val="24"/>
          <w:szCs w:val="24"/>
        </w:rPr>
        <w:t xml:space="preserve">Für die </w:t>
      </w:r>
      <w:r w:rsidR="009144DE" w:rsidRPr="008D67BF">
        <w:rPr>
          <w:i/>
          <w:iCs/>
          <w:sz w:val="24"/>
          <w:szCs w:val="24"/>
        </w:rPr>
        <w:t>Karamellsauce:</w:t>
      </w:r>
    </w:p>
    <w:p w14:paraId="6AFAA32A" w14:textId="77777777" w:rsidR="009144DE" w:rsidRDefault="009144DE" w:rsidP="009144DE">
      <w:pPr>
        <w:rPr>
          <w:sz w:val="24"/>
          <w:szCs w:val="24"/>
        </w:rPr>
      </w:pPr>
      <w:r>
        <w:rPr>
          <w:sz w:val="24"/>
          <w:szCs w:val="24"/>
        </w:rPr>
        <w:t>125 g Butter</w:t>
      </w:r>
    </w:p>
    <w:p w14:paraId="2C527892" w14:textId="77777777" w:rsidR="009144DE" w:rsidRDefault="009144DE" w:rsidP="009144DE">
      <w:pPr>
        <w:rPr>
          <w:sz w:val="24"/>
          <w:szCs w:val="24"/>
        </w:rPr>
      </w:pPr>
      <w:r>
        <w:rPr>
          <w:sz w:val="24"/>
          <w:szCs w:val="24"/>
        </w:rPr>
        <w:t>125 g brauner Zucker</w:t>
      </w:r>
    </w:p>
    <w:p w14:paraId="72E84BAF" w14:textId="77777777" w:rsidR="009144DE" w:rsidRDefault="009144DE" w:rsidP="009144DE">
      <w:pPr>
        <w:rPr>
          <w:sz w:val="24"/>
          <w:szCs w:val="24"/>
        </w:rPr>
      </w:pPr>
      <w:r>
        <w:rPr>
          <w:sz w:val="24"/>
          <w:szCs w:val="24"/>
        </w:rPr>
        <w:t>315 g Kondensmilch</w:t>
      </w:r>
    </w:p>
    <w:p w14:paraId="54AC5FD3" w14:textId="77777777" w:rsidR="009144DE" w:rsidRDefault="009144DE" w:rsidP="009144DE">
      <w:pPr>
        <w:rPr>
          <w:sz w:val="24"/>
          <w:szCs w:val="24"/>
        </w:rPr>
      </w:pPr>
      <w:r>
        <w:rPr>
          <w:sz w:val="24"/>
          <w:szCs w:val="24"/>
        </w:rPr>
        <w:t>350 ml Sahne</w:t>
      </w:r>
    </w:p>
    <w:p w14:paraId="73E5072D" w14:textId="77777777" w:rsidR="009144DE" w:rsidRDefault="009144DE" w:rsidP="009144DE">
      <w:pPr>
        <w:rPr>
          <w:sz w:val="24"/>
          <w:szCs w:val="24"/>
        </w:rPr>
      </w:pPr>
    </w:p>
    <w:p w14:paraId="34514E46" w14:textId="77777777" w:rsidR="009144DE" w:rsidRDefault="009144DE" w:rsidP="009144DE">
      <w:pPr>
        <w:rPr>
          <w:sz w:val="24"/>
          <w:szCs w:val="24"/>
        </w:rPr>
      </w:pPr>
      <w:r>
        <w:rPr>
          <w:sz w:val="24"/>
          <w:szCs w:val="24"/>
        </w:rPr>
        <w:t>Zubereitungszeit: 30 Minuten plus Kochzeit 1 Stunde und 40 Minuten</w:t>
      </w:r>
    </w:p>
    <w:p w14:paraId="3181346F" w14:textId="77777777" w:rsidR="009144DE" w:rsidRPr="00394FAF" w:rsidRDefault="009144DE" w:rsidP="00B40E8C">
      <w:pPr>
        <w:pStyle w:val="ListParagraph"/>
        <w:numPr>
          <w:ilvl w:val="0"/>
          <w:numId w:val="745"/>
        </w:numPr>
        <w:spacing w:after="120"/>
        <w:ind w:left="714" w:hanging="357"/>
        <w:contextualSpacing w:val="0"/>
        <w:jc w:val="both"/>
        <w:rPr>
          <w:sz w:val="24"/>
          <w:szCs w:val="24"/>
        </w:rPr>
      </w:pPr>
      <w:r w:rsidRPr="00394FAF">
        <w:rPr>
          <w:sz w:val="24"/>
          <w:szCs w:val="24"/>
        </w:rPr>
        <w:t>Eine 2 l Puddingform einfetten, den Boden mit Backpapier auslegen. Leer auf einen Dreifuß in einen Topf stellen. Wasser zugießen, bis die Form zur Hälfte darinsteht. Wieder herausnehmen, das Wasser zum Kochen bringen. Ein Stück Alufolie auf die Arbeitsfläche legen und darauf Backpapier. Papier einfetten. In der Mitte eine Falte knicken.</w:t>
      </w:r>
    </w:p>
    <w:p w14:paraId="44C563E9" w14:textId="77777777" w:rsidR="009144DE" w:rsidRPr="00394FAF" w:rsidRDefault="009144DE" w:rsidP="00B40E8C">
      <w:pPr>
        <w:pStyle w:val="ListParagraph"/>
        <w:numPr>
          <w:ilvl w:val="0"/>
          <w:numId w:val="745"/>
        </w:numPr>
        <w:spacing w:after="120"/>
        <w:ind w:left="714" w:hanging="357"/>
        <w:contextualSpacing w:val="0"/>
        <w:jc w:val="both"/>
        <w:rPr>
          <w:sz w:val="24"/>
          <w:szCs w:val="24"/>
        </w:rPr>
      </w:pPr>
      <w:r w:rsidRPr="00394FAF">
        <w:rPr>
          <w:sz w:val="24"/>
          <w:szCs w:val="24"/>
        </w:rPr>
        <w:t>Butter und Zucker bei schwacher Hitze unter Rühren auflösen. Vom Herd nehmen. Mehl, Natron und Muskatnuss in eine Schüssel sieben. In die Mitte eine Mulde drücken, Buttermischung, Vanille, ei und Buttermilch hineingeben. Mit einem Holzlöffel glattrühren. Banane einrühren. Mit einem Löffel in der Form verteilen. Mit Alufolie und Papier abdecken (Folie oben). Den Deckel der Form auflegen oder eine doppelte Schnur um den Rand binden und fest verknoten. Mit einer weiteren Schnur einen Griff anbringen. Vorsichtig ins kochende Wasser stellen. Hitze reduzi</w:t>
      </w:r>
      <w:r>
        <w:rPr>
          <w:sz w:val="24"/>
          <w:szCs w:val="24"/>
        </w:rPr>
        <w:t>er</w:t>
      </w:r>
      <w:r w:rsidRPr="00394FAF">
        <w:rPr>
          <w:sz w:val="24"/>
          <w:szCs w:val="24"/>
        </w:rPr>
        <w:t xml:space="preserve">en, sodass </w:t>
      </w:r>
      <w:r w:rsidRPr="00394FAF">
        <w:rPr>
          <w:sz w:val="24"/>
          <w:szCs w:val="24"/>
        </w:rPr>
        <w:lastRenderedPageBreak/>
        <w:t>das Wasser köchelt. Abgedeckt 1 Stunde und 30 Minuten dämpfen, bei Bedarf Wasser nachfüllen. Vor dem Stürzen 5 Minuten ruhen lassen.</w:t>
      </w:r>
    </w:p>
    <w:p w14:paraId="6396B676" w14:textId="77777777" w:rsidR="009144DE" w:rsidRPr="00394FAF" w:rsidRDefault="009144DE" w:rsidP="00B40E8C">
      <w:pPr>
        <w:pStyle w:val="ListParagraph"/>
        <w:numPr>
          <w:ilvl w:val="0"/>
          <w:numId w:val="745"/>
        </w:numPr>
        <w:spacing w:after="120"/>
        <w:contextualSpacing w:val="0"/>
        <w:jc w:val="both"/>
        <w:rPr>
          <w:sz w:val="24"/>
          <w:szCs w:val="24"/>
        </w:rPr>
      </w:pPr>
      <w:r w:rsidRPr="00394FAF">
        <w:rPr>
          <w:sz w:val="24"/>
          <w:szCs w:val="24"/>
        </w:rPr>
        <w:t>Für die Sauce die Zutaten in einem Topf bei schwacher Hitze glattrühren. Bis sich der Zucker aufgelöst hat. Zum Kochen bringen, dann Hitze reduzieren und 3 -5 Minuten köcheln lassen. Heiß servieren.</w:t>
      </w:r>
    </w:p>
    <w:p w14:paraId="27E2BE63" w14:textId="77777777" w:rsidR="009144DE" w:rsidRDefault="009144DE" w:rsidP="009144DE">
      <w:pPr>
        <w:jc w:val="both"/>
        <w:rPr>
          <w:sz w:val="24"/>
          <w:szCs w:val="24"/>
        </w:rPr>
      </w:pPr>
    </w:p>
    <w:p w14:paraId="6C37E880" w14:textId="12B986AC" w:rsidR="00CB6516" w:rsidRDefault="009144DE" w:rsidP="00764F17">
      <w:pPr>
        <w:pStyle w:val="Heading2"/>
        <w:spacing w:after="240"/>
      </w:pPr>
      <w:r w:rsidRPr="0088062C">
        <w:br w:type="page"/>
      </w:r>
      <w:r w:rsidR="00CB6516">
        <w:lastRenderedPageBreak/>
        <w:t>Gebackener Zitronenpudding</w:t>
      </w:r>
      <w:r w:rsidR="00D66178">
        <w:rPr>
          <w:rStyle w:val="FootnoteReference"/>
        </w:rPr>
        <w:footnoteReference w:id="1467"/>
      </w:r>
    </w:p>
    <w:p w14:paraId="400AB898" w14:textId="1EE1E98B" w:rsidR="00CB6516" w:rsidRPr="00764F17" w:rsidRDefault="00CB6516">
      <w:pPr>
        <w:rPr>
          <w:sz w:val="24"/>
          <w:szCs w:val="24"/>
        </w:rPr>
      </w:pPr>
      <w:r w:rsidRPr="00764F17">
        <w:rPr>
          <w:sz w:val="24"/>
          <w:szCs w:val="24"/>
          <w:u w:val="single"/>
        </w:rPr>
        <w:t>Zutaten</w:t>
      </w:r>
      <w:r w:rsidRPr="00764F17">
        <w:rPr>
          <w:sz w:val="24"/>
          <w:szCs w:val="24"/>
        </w:rPr>
        <w:t xml:space="preserve"> (für eine ovale </w:t>
      </w:r>
      <w:r w:rsidR="00764F17">
        <w:rPr>
          <w:sz w:val="24"/>
          <w:szCs w:val="24"/>
        </w:rPr>
        <w:t>F</w:t>
      </w:r>
      <w:r w:rsidRPr="00764F17">
        <w:rPr>
          <w:sz w:val="24"/>
          <w:szCs w:val="24"/>
        </w:rPr>
        <w:t>orm mit 26 cm Länge):</w:t>
      </w:r>
    </w:p>
    <w:p w14:paraId="16EA2130" w14:textId="281D2B97" w:rsidR="00CB6516" w:rsidRPr="00764F17" w:rsidRDefault="00CB6516">
      <w:pPr>
        <w:rPr>
          <w:sz w:val="24"/>
          <w:szCs w:val="24"/>
        </w:rPr>
      </w:pPr>
      <w:r w:rsidRPr="00764F17">
        <w:rPr>
          <w:sz w:val="24"/>
          <w:szCs w:val="24"/>
        </w:rPr>
        <w:t xml:space="preserve">25 g Butter (plus etwas mehr zum </w:t>
      </w:r>
      <w:r w:rsidR="00A03C1C">
        <w:rPr>
          <w:sz w:val="24"/>
          <w:szCs w:val="24"/>
        </w:rPr>
        <w:t>F</w:t>
      </w:r>
      <w:r w:rsidRPr="00764F17">
        <w:rPr>
          <w:sz w:val="24"/>
          <w:szCs w:val="24"/>
        </w:rPr>
        <w:t>etten der Form)</w:t>
      </w:r>
    </w:p>
    <w:p w14:paraId="3C9EEDE4" w14:textId="77777777" w:rsidR="00CB6516" w:rsidRPr="00764F17" w:rsidRDefault="00CB6516">
      <w:pPr>
        <w:rPr>
          <w:sz w:val="24"/>
          <w:szCs w:val="24"/>
        </w:rPr>
      </w:pPr>
      <w:r w:rsidRPr="00764F17">
        <w:rPr>
          <w:sz w:val="24"/>
          <w:szCs w:val="24"/>
        </w:rPr>
        <w:t>100 g Zucker</w:t>
      </w:r>
    </w:p>
    <w:p w14:paraId="2B0FEAAB" w14:textId="77777777" w:rsidR="00CB6516" w:rsidRPr="00764F17" w:rsidRDefault="00CB6516">
      <w:pPr>
        <w:rPr>
          <w:sz w:val="24"/>
          <w:szCs w:val="24"/>
        </w:rPr>
      </w:pPr>
      <w:r w:rsidRPr="00764F17">
        <w:rPr>
          <w:sz w:val="24"/>
          <w:szCs w:val="24"/>
        </w:rPr>
        <w:t>3 Eier</w:t>
      </w:r>
    </w:p>
    <w:p w14:paraId="5D068404" w14:textId="77777777" w:rsidR="00CB6516" w:rsidRPr="00764F17" w:rsidRDefault="00CB6516">
      <w:pPr>
        <w:rPr>
          <w:sz w:val="24"/>
          <w:szCs w:val="24"/>
        </w:rPr>
      </w:pPr>
      <w:r w:rsidRPr="00764F17">
        <w:rPr>
          <w:sz w:val="24"/>
          <w:szCs w:val="24"/>
        </w:rPr>
        <w:t>40 g Mehl</w:t>
      </w:r>
    </w:p>
    <w:p w14:paraId="03D783C3" w14:textId="77777777" w:rsidR="00CB6516" w:rsidRPr="00764F17" w:rsidRDefault="00CB6516">
      <w:pPr>
        <w:rPr>
          <w:sz w:val="24"/>
          <w:szCs w:val="24"/>
        </w:rPr>
      </w:pPr>
      <w:r w:rsidRPr="00764F17">
        <w:rPr>
          <w:sz w:val="24"/>
          <w:szCs w:val="24"/>
        </w:rPr>
        <w:t>1 TL Backpulver</w:t>
      </w:r>
    </w:p>
    <w:p w14:paraId="36F6BBE5" w14:textId="77777777" w:rsidR="00CB6516" w:rsidRPr="00764F17" w:rsidRDefault="00CB6516">
      <w:pPr>
        <w:rPr>
          <w:sz w:val="24"/>
          <w:szCs w:val="24"/>
        </w:rPr>
      </w:pPr>
      <w:r w:rsidRPr="00764F17">
        <w:rPr>
          <w:sz w:val="24"/>
          <w:szCs w:val="24"/>
        </w:rPr>
        <w:t>1 Prise Salz</w:t>
      </w:r>
    </w:p>
    <w:p w14:paraId="2203A0DD" w14:textId="77777777" w:rsidR="00CB6516" w:rsidRPr="00764F17" w:rsidRDefault="00CB6516">
      <w:pPr>
        <w:rPr>
          <w:sz w:val="24"/>
          <w:szCs w:val="24"/>
        </w:rPr>
      </w:pPr>
      <w:r w:rsidRPr="00764F17">
        <w:rPr>
          <w:sz w:val="24"/>
          <w:szCs w:val="24"/>
        </w:rPr>
        <w:t>260 ml Milch</w:t>
      </w:r>
    </w:p>
    <w:p w14:paraId="67FC9A2F" w14:textId="77777777" w:rsidR="00CB6516" w:rsidRPr="00764F17" w:rsidRDefault="00CB6516">
      <w:pPr>
        <w:rPr>
          <w:sz w:val="24"/>
          <w:szCs w:val="24"/>
        </w:rPr>
      </w:pPr>
      <w:r w:rsidRPr="00764F17">
        <w:rPr>
          <w:sz w:val="24"/>
          <w:szCs w:val="24"/>
        </w:rPr>
        <w:t>Abrieb und Saft von 2 Bio-Zitronen</w:t>
      </w:r>
    </w:p>
    <w:p w14:paraId="7150BDC2" w14:textId="77777777" w:rsidR="00CB6516" w:rsidRPr="00764F17" w:rsidRDefault="00CB6516">
      <w:pPr>
        <w:rPr>
          <w:sz w:val="24"/>
          <w:szCs w:val="24"/>
        </w:rPr>
      </w:pPr>
    </w:p>
    <w:p w14:paraId="56A1184D" w14:textId="77777777" w:rsidR="00CB6516" w:rsidRPr="00764F17" w:rsidRDefault="00CB6516">
      <w:pPr>
        <w:rPr>
          <w:sz w:val="24"/>
          <w:szCs w:val="24"/>
        </w:rPr>
      </w:pPr>
      <w:r w:rsidRPr="00764F17">
        <w:rPr>
          <w:sz w:val="24"/>
          <w:szCs w:val="24"/>
        </w:rPr>
        <w:t>Zubereitung:</w:t>
      </w:r>
    </w:p>
    <w:p w14:paraId="14EB8056" w14:textId="77777777" w:rsidR="003C6A3A" w:rsidRPr="00A03C1C" w:rsidRDefault="003C6A3A" w:rsidP="00B40E8C">
      <w:pPr>
        <w:pStyle w:val="ListParagraph"/>
        <w:numPr>
          <w:ilvl w:val="0"/>
          <w:numId w:val="1985"/>
        </w:numPr>
        <w:jc w:val="both"/>
        <w:rPr>
          <w:sz w:val="24"/>
          <w:szCs w:val="24"/>
        </w:rPr>
      </w:pPr>
      <w:r w:rsidRPr="00A03C1C">
        <w:rPr>
          <w:sz w:val="24"/>
          <w:szCs w:val="24"/>
        </w:rPr>
        <w:t>Butter in einem Topf zergehen lassen, beiseitestellen und kurz abkühlen lassen. Auflaufform mit Butter einfetten. Ofen auf 160 Grad Umluft stellen. Wasser zum Kochen bringen.</w:t>
      </w:r>
    </w:p>
    <w:p w14:paraId="09FE6CC9" w14:textId="77777777" w:rsidR="0054695F" w:rsidRPr="00A03C1C" w:rsidRDefault="003C6A3A" w:rsidP="00B40E8C">
      <w:pPr>
        <w:pStyle w:val="ListParagraph"/>
        <w:numPr>
          <w:ilvl w:val="0"/>
          <w:numId w:val="1985"/>
        </w:numPr>
        <w:jc w:val="both"/>
        <w:rPr>
          <w:sz w:val="24"/>
          <w:szCs w:val="24"/>
        </w:rPr>
      </w:pPr>
      <w:r w:rsidRPr="00A03C1C">
        <w:rPr>
          <w:sz w:val="24"/>
          <w:szCs w:val="24"/>
        </w:rPr>
        <w:t>Butter und Zucker</w:t>
      </w:r>
      <w:r w:rsidR="0054695F" w:rsidRPr="00A03C1C">
        <w:rPr>
          <w:sz w:val="24"/>
          <w:szCs w:val="24"/>
        </w:rPr>
        <w:t xml:space="preserve"> in einer Schüssel vermengen. Eier trennen und die Eigelbe zur Buttermischung geben. Die Eiweiße zu Schaum schlagen. Mehl, Backpulver und Salz in die Butter-Ei-Mischung geben. Dann die Milch dazugießen und alles zu einem glatten teig rühren.</w:t>
      </w:r>
    </w:p>
    <w:p w14:paraId="7D0E0615" w14:textId="6674456C" w:rsidR="00B90E0E" w:rsidRPr="00A03C1C" w:rsidRDefault="0054695F" w:rsidP="00B40E8C">
      <w:pPr>
        <w:pStyle w:val="ListParagraph"/>
        <w:numPr>
          <w:ilvl w:val="0"/>
          <w:numId w:val="1985"/>
        </w:numPr>
        <w:jc w:val="both"/>
        <w:rPr>
          <w:sz w:val="24"/>
          <w:szCs w:val="24"/>
        </w:rPr>
      </w:pPr>
      <w:r w:rsidRPr="00A03C1C">
        <w:rPr>
          <w:sz w:val="24"/>
          <w:szCs w:val="24"/>
        </w:rPr>
        <w:t>Zitronenschale ganz fein abreiben, Zitronensaft auspressen. Beides in die Schüssel zum Teig geben. Schließl</w:t>
      </w:r>
      <w:r w:rsidR="00A03C1C" w:rsidRPr="00A03C1C">
        <w:rPr>
          <w:sz w:val="24"/>
          <w:szCs w:val="24"/>
        </w:rPr>
        <w:t>i</w:t>
      </w:r>
      <w:r w:rsidRPr="00A03C1C">
        <w:rPr>
          <w:sz w:val="24"/>
          <w:szCs w:val="24"/>
        </w:rPr>
        <w:t xml:space="preserve">ch vorsichtig den Eischnee </w:t>
      </w:r>
      <w:r w:rsidR="00A03C1C" w:rsidRPr="00A03C1C">
        <w:rPr>
          <w:sz w:val="24"/>
          <w:szCs w:val="24"/>
        </w:rPr>
        <w:t>unterheben</w:t>
      </w:r>
      <w:r w:rsidRPr="00A03C1C">
        <w:rPr>
          <w:sz w:val="24"/>
          <w:szCs w:val="24"/>
        </w:rPr>
        <w:t xml:space="preserve"> – der Teig muss nicht homogen sein. Den (recht flüssigen) Teig in die Auflaufform gebe</w:t>
      </w:r>
      <w:r w:rsidR="00B90E0E" w:rsidRPr="00A03C1C">
        <w:rPr>
          <w:sz w:val="24"/>
          <w:szCs w:val="24"/>
        </w:rPr>
        <w:t xml:space="preserve">n. </w:t>
      </w:r>
    </w:p>
    <w:p w14:paraId="1ADF0433" w14:textId="77777777" w:rsidR="00B90E0E" w:rsidRPr="00A03C1C" w:rsidRDefault="00B90E0E" w:rsidP="00B40E8C">
      <w:pPr>
        <w:pStyle w:val="ListParagraph"/>
        <w:numPr>
          <w:ilvl w:val="0"/>
          <w:numId w:val="1985"/>
        </w:numPr>
        <w:jc w:val="both"/>
        <w:rPr>
          <w:sz w:val="24"/>
          <w:szCs w:val="24"/>
        </w:rPr>
      </w:pPr>
      <w:r w:rsidRPr="00A03C1C">
        <w:rPr>
          <w:sz w:val="24"/>
          <w:szCs w:val="24"/>
        </w:rPr>
        <w:t>Die Form in ein tiefes Backblech stellen, dieses mit dem kochend heißen Wasser auffüllen, sodass die Form zu etwa zwei Dritteln im Wasser steht. Blech vorsichtig in den Ofen stellen und den Pudding für 30 Minuten backen. Man kann ihn heiß oder kalt essen.</w:t>
      </w:r>
    </w:p>
    <w:p w14:paraId="314A1724" w14:textId="77777777" w:rsidR="00B90E0E" w:rsidRPr="00764F17" w:rsidRDefault="00B90E0E">
      <w:pPr>
        <w:rPr>
          <w:sz w:val="24"/>
          <w:szCs w:val="24"/>
        </w:rPr>
      </w:pPr>
    </w:p>
    <w:p w14:paraId="0ACFC952" w14:textId="52F234C5" w:rsidR="00CB6516" w:rsidRDefault="00B90E0E" w:rsidP="00AE4446">
      <w:pPr>
        <w:ind w:left="1416" w:hanging="1416"/>
        <w:jc w:val="both"/>
        <w:rPr>
          <w:rFonts w:asciiTheme="majorHAnsi" w:eastAsiaTheme="majorEastAsia" w:hAnsiTheme="majorHAnsi" w:cstheme="majorBidi"/>
          <w:color w:val="2F5496" w:themeColor="accent1" w:themeShade="BF"/>
          <w:sz w:val="26"/>
          <w:szCs w:val="26"/>
        </w:rPr>
      </w:pPr>
      <w:r w:rsidRPr="00764F17">
        <w:rPr>
          <w:sz w:val="24"/>
          <w:szCs w:val="24"/>
        </w:rPr>
        <w:t>Kommentar:</w:t>
      </w:r>
      <w:r w:rsidRPr="00764F17">
        <w:rPr>
          <w:sz w:val="24"/>
          <w:szCs w:val="24"/>
        </w:rPr>
        <w:tab/>
        <w:t xml:space="preserve">Bis vor kurzem habe ich geglaubt, Pudding komme aus der Tüte. Ich habe es einfach angenommen und </w:t>
      </w:r>
      <w:r w:rsidR="00AE4446" w:rsidRPr="00764F17">
        <w:rPr>
          <w:sz w:val="24"/>
          <w:szCs w:val="24"/>
        </w:rPr>
        <w:t>nie</w:t>
      </w:r>
      <w:r w:rsidRPr="00764F17">
        <w:rPr>
          <w:sz w:val="24"/>
          <w:szCs w:val="24"/>
        </w:rPr>
        <w:t xml:space="preserve"> wieder darüber nachgedacht. Nun stellt sich aber Folgendes heraus: Alles, was ich über Pudding zu wissen glaubte, war falsch. Pudding kommt weder aus der Tüte, </w:t>
      </w:r>
      <w:r w:rsidR="00AE4446" w:rsidRPr="00764F17">
        <w:rPr>
          <w:sz w:val="24"/>
          <w:szCs w:val="24"/>
        </w:rPr>
        <w:t>n</w:t>
      </w:r>
      <w:r w:rsidR="00AE4446">
        <w:rPr>
          <w:sz w:val="24"/>
          <w:szCs w:val="24"/>
        </w:rPr>
        <w:t>och</w:t>
      </w:r>
      <w:r w:rsidRPr="00764F17">
        <w:rPr>
          <w:sz w:val="24"/>
          <w:szCs w:val="24"/>
        </w:rPr>
        <w:t xml:space="preserve"> ist </w:t>
      </w:r>
      <w:r w:rsidR="00455D87" w:rsidRPr="00764F17">
        <w:rPr>
          <w:sz w:val="24"/>
          <w:szCs w:val="24"/>
        </w:rPr>
        <w:t>das, was in den Tüten ist, Pudding, auch wenn die Hersteller es so nennen. Das in den Tüten, also die glatte Creme, die man aus dem Pulver rührt, ist ein Flammer</w:t>
      </w:r>
      <w:r w:rsidR="00CA57D2" w:rsidRPr="00764F17">
        <w:rPr>
          <w:sz w:val="24"/>
          <w:szCs w:val="24"/>
        </w:rPr>
        <w:t xml:space="preserve">i. Ein echter Pudding hingegen ist nicht glatt, er wird nicht mit Stärke gebunden, sondern mit Eiern. Er schmeckt auch überhaupt nicht nach Tüte (wie auch). Der Teil direkt unter der Oberfläche </w:t>
      </w:r>
      <w:r w:rsidR="00CA57D2" w:rsidRPr="00764F17">
        <w:rPr>
          <w:sz w:val="24"/>
          <w:szCs w:val="24"/>
        </w:rPr>
        <w:lastRenderedPageBreak/>
        <w:t xml:space="preserve">ist luftig und locker, fast wie ein Kuchen, er untere cremig, zitronig, an eine Soße erinnernd, weshalb man </w:t>
      </w:r>
      <w:r w:rsidR="00AE4446" w:rsidRPr="00764F17">
        <w:rPr>
          <w:sz w:val="24"/>
          <w:szCs w:val="24"/>
        </w:rPr>
        <w:t>dieses Gericht</w:t>
      </w:r>
      <w:r w:rsidR="00CA57D2" w:rsidRPr="00764F17">
        <w:rPr>
          <w:sz w:val="24"/>
          <w:szCs w:val="24"/>
        </w:rPr>
        <w:t xml:space="preserve"> im </w:t>
      </w:r>
      <w:r w:rsidR="00AE4446">
        <w:rPr>
          <w:sz w:val="24"/>
          <w:szCs w:val="24"/>
        </w:rPr>
        <w:t>E</w:t>
      </w:r>
      <w:r w:rsidR="00CA57D2" w:rsidRPr="00764F17">
        <w:rPr>
          <w:sz w:val="24"/>
          <w:szCs w:val="24"/>
        </w:rPr>
        <w:t xml:space="preserve">nglischen „Self-saucing“ nennt, also „sich selbst kochend </w:t>
      </w:r>
      <w:r w:rsidR="00CA57D2" w:rsidRPr="00764F17">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sidR="00CA57D2" w:rsidRPr="00764F17">
        <w:rPr>
          <w:sz w:val="24"/>
          <w:szCs w:val="24"/>
        </w:rPr>
        <w:t xml:space="preserve"> und </w:t>
      </w:r>
      <w:r w:rsidR="00AE4446">
        <w:rPr>
          <w:sz w:val="24"/>
          <w:szCs w:val="24"/>
        </w:rPr>
        <w:t>da</w:t>
      </w:r>
      <w:r w:rsidR="00CA57D2" w:rsidRPr="00764F17">
        <w:rPr>
          <w:sz w:val="24"/>
          <w:szCs w:val="24"/>
        </w:rPr>
        <w:t>s ein Dessert so etwas kann, ist für mich eine weitere schöne Neuigkeit.</w:t>
      </w:r>
      <w:r w:rsidR="00CB6516">
        <w:br w:type="page"/>
      </w:r>
    </w:p>
    <w:p w14:paraId="40AE968F" w14:textId="766E9179" w:rsidR="009144DE" w:rsidRDefault="009144DE" w:rsidP="008D67BF">
      <w:pPr>
        <w:pStyle w:val="Heading2"/>
        <w:spacing w:after="240"/>
      </w:pPr>
      <w:r>
        <w:lastRenderedPageBreak/>
        <w:t>Trifle</w:t>
      </w:r>
      <w:r w:rsidR="00396C26">
        <w:rPr>
          <w:rStyle w:val="FootnoteReference"/>
        </w:rPr>
        <w:footnoteReference w:id="1468"/>
      </w:r>
      <w:r>
        <w:t xml:space="preserve"> </w:t>
      </w:r>
    </w:p>
    <w:p w14:paraId="04D2C771" w14:textId="31434087" w:rsidR="009144DE" w:rsidRDefault="009144DE" w:rsidP="009144DE">
      <w:pPr>
        <w:rPr>
          <w:sz w:val="24"/>
          <w:szCs w:val="24"/>
        </w:rPr>
      </w:pPr>
      <w:r w:rsidRPr="008D67BF">
        <w:rPr>
          <w:sz w:val="24"/>
          <w:szCs w:val="24"/>
          <w:u w:val="single"/>
        </w:rPr>
        <w:t>Zutaten</w:t>
      </w:r>
      <w:r>
        <w:rPr>
          <w:sz w:val="24"/>
          <w:szCs w:val="24"/>
        </w:rPr>
        <w:t xml:space="preserve"> </w:t>
      </w:r>
      <w:r w:rsidR="008D67BF">
        <w:rPr>
          <w:sz w:val="24"/>
          <w:szCs w:val="24"/>
        </w:rPr>
        <w:t>(</w:t>
      </w:r>
      <w:r>
        <w:rPr>
          <w:sz w:val="24"/>
          <w:szCs w:val="24"/>
        </w:rPr>
        <w:t>für 6 Portionen</w:t>
      </w:r>
      <w:r w:rsidR="008D67BF">
        <w:rPr>
          <w:sz w:val="24"/>
          <w:szCs w:val="24"/>
        </w:rPr>
        <w:t>)</w:t>
      </w:r>
    </w:p>
    <w:p w14:paraId="391B1412" w14:textId="77777777" w:rsidR="009144DE" w:rsidRDefault="009144DE" w:rsidP="009144DE">
      <w:pPr>
        <w:rPr>
          <w:sz w:val="24"/>
          <w:szCs w:val="24"/>
        </w:rPr>
      </w:pPr>
      <w:r>
        <w:rPr>
          <w:sz w:val="24"/>
          <w:szCs w:val="24"/>
        </w:rPr>
        <w:t>4 Scheiben Biskuitkuchen</w:t>
      </w:r>
    </w:p>
    <w:p w14:paraId="5EDDCD01" w14:textId="77777777" w:rsidR="009144DE" w:rsidRDefault="009144DE" w:rsidP="009144DE">
      <w:pPr>
        <w:rPr>
          <w:sz w:val="24"/>
          <w:szCs w:val="24"/>
        </w:rPr>
      </w:pPr>
      <w:r>
        <w:rPr>
          <w:sz w:val="24"/>
          <w:szCs w:val="24"/>
        </w:rPr>
        <w:t>60 ml süßer Sherry oder Madeira</w:t>
      </w:r>
    </w:p>
    <w:p w14:paraId="7E0E90BA" w14:textId="77777777" w:rsidR="009144DE" w:rsidRDefault="009144DE" w:rsidP="009144DE">
      <w:pPr>
        <w:rPr>
          <w:sz w:val="24"/>
          <w:szCs w:val="24"/>
        </w:rPr>
      </w:pPr>
      <w:r>
        <w:rPr>
          <w:sz w:val="24"/>
          <w:szCs w:val="24"/>
        </w:rPr>
        <w:t>250 g Himbeeren</w:t>
      </w:r>
    </w:p>
    <w:p w14:paraId="0FD328F5" w14:textId="77777777" w:rsidR="009144DE" w:rsidRDefault="009144DE" w:rsidP="009144DE">
      <w:pPr>
        <w:rPr>
          <w:sz w:val="24"/>
          <w:szCs w:val="24"/>
        </w:rPr>
      </w:pPr>
      <w:r>
        <w:rPr>
          <w:sz w:val="24"/>
          <w:szCs w:val="24"/>
        </w:rPr>
        <w:t>4 Eier</w:t>
      </w:r>
    </w:p>
    <w:p w14:paraId="32D6FC5F" w14:textId="77777777" w:rsidR="009144DE" w:rsidRDefault="009144DE" w:rsidP="009144DE">
      <w:pPr>
        <w:rPr>
          <w:sz w:val="24"/>
          <w:szCs w:val="24"/>
        </w:rPr>
      </w:pPr>
      <w:r>
        <w:rPr>
          <w:sz w:val="24"/>
          <w:szCs w:val="24"/>
        </w:rPr>
        <w:t>2 EL Zucker</w:t>
      </w:r>
    </w:p>
    <w:p w14:paraId="7C9C9948" w14:textId="77777777" w:rsidR="009144DE" w:rsidRDefault="009144DE" w:rsidP="009144DE">
      <w:pPr>
        <w:rPr>
          <w:sz w:val="24"/>
          <w:szCs w:val="24"/>
        </w:rPr>
      </w:pPr>
      <w:r>
        <w:rPr>
          <w:sz w:val="24"/>
          <w:szCs w:val="24"/>
        </w:rPr>
        <w:t>2 EL Mehl</w:t>
      </w:r>
    </w:p>
    <w:p w14:paraId="1EB15805" w14:textId="77777777" w:rsidR="009144DE" w:rsidRDefault="009144DE" w:rsidP="009144DE">
      <w:pPr>
        <w:rPr>
          <w:sz w:val="24"/>
          <w:szCs w:val="24"/>
        </w:rPr>
      </w:pPr>
      <w:r>
        <w:rPr>
          <w:sz w:val="24"/>
          <w:szCs w:val="24"/>
        </w:rPr>
        <w:t>500 ml Milch</w:t>
      </w:r>
    </w:p>
    <w:p w14:paraId="148A6AD8" w14:textId="77777777" w:rsidR="009144DE" w:rsidRDefault="009144DE" w:rsidP="009144DE">
      <w:pPr>
        <w:rPr>
          <w:sz w:val="24"/>
          <w:szCs w:val="24"/>
        </w:rPr>
      </w:pPr>
      <w:r>
        <w:rPr>
          <w:sz w:val="24"/>
          <w:szCs w:val="24"/>
        </w:rPr>
        <w:t>Etwas Vanille</w:t>
      </w:r>
    </w:p>
    <w:p w14:paraId="1D31AEB2" w14:textId="77777777" w:rsidR="009144DE" w:rsidRDefault="009144DE" w:rsidP="009144DE">
      <w:pPr>
        <w:rPr>
          <w:sz w:val="24"/>
          <w:szCs w:val="24"/>
        </w:rPr>
      </w:pPr>
      <w:r>
        <w:rPr>
          <w:sz w:val="24"/>
          <w:szCs w:val="24"/>
        </w:rPr>
        <w:t>125 ml Sahne</w:t>
      </w:r>
    </w:p>
    <w:p w14:paraId="1607AE6B" w14:textId="77777777" w:rsidR="009144DE" w:rsidRDefault="009144DE" w:rsidP="009144DE">
      <w:pPr>
        <w:rPr>
          <w:sz w:val="24"/>
          <w:szCs w:val="24"/>
        </w:rPr>
      </w:pPr>
      <w:r>
        <w:rPr>
          <w:sz w:val="24"/>
          <w:szCs w:val="24"/>
        </w:rPr>
        <w:t>25 g Mandeln, gehobelt</w:t>
      </w:r>
    </w:p>
    <w:p w14:paraId="3FBB0AD9" w14:textId="77777777" w:rsidR="009144DE" w:rsidRDefault="009144DE" w:rsidP="009144DE">
      <w:pPr>
        <w:rPr>
          <w:sz w:val="24"/>
          <w:szCs w:val="24"/>
        </w:rPr>
      </w:pPr>
    </w:p>
    <w:p w14:paraId="059C07B8" w14:textId="77777777" w:rsidR="009144DE" w:rsidRDefault="009144DE" w:rsidP="009144DE">
      <w:pPr>
        <w:rPr>
          <w:sz w:val="24"/>
          <w:szCs w:val="24"/>
        </w:rPr>
      </w:pPr>
      <w:r>
        <w:rPr>
          <w:sz w:val="24"/>
          <w:szCs w:val="24"/>
        </w:rPr>
        <w:t>Zubereitungszeit: 25 Minuten plus Kühlzeit plus 10 Minuten Kochzeit</w:t>
      </w:r>
    </w:p>
    <w:p w14:paraId="43FEF1A5" w14:textId="77777777" w:rsidR="009144DE" w:rsidRPr="00CE77F5" w:rsidRDefault="009144DE" w:rsidP="00B40E8C">
      <w:pPr>
        <w:pStyle w:val="ListParagraph"/>
        <w:numPr>
          <w:ilvl w:val="0"/>
          <w:numId w:val="746"/>
        </w:numPr>
        <w:spacing w:after="120"/>
        <w:ind w:left="714" w:hanging="357"/>
        <w:contextualSpacing w:val="0"/>
        <w:jc w:val="both"/>
        <w:rPr>
          <w:sz w:val="24"/>
          <w:szCs w:val="24"/>
        </w:rPr>
      </w:pPr>
      <w:r w:rsidRPr="00CE77F5">
        <w:rPr>
          <w:sz w:val="24"/>
          <w:szCs w:val="24"/>
        </w:rPr>
        <w:t>Kuchen in eine schöne Schüssel legen und mit Sherry beträufeln. Himbeeren darüber streuen und mit der Rückseite eines Löffels vorsichtig in den Biskuit drücken, einige Beeren ganz lassen.</w:t>
      </w:r>
    </w:p>
    <w:p w14:paraId="26891205" w14:textId="77777777" w:rsidR="009144DE" w:rsidRPr="00CE77F5" w:rsidRDefault="009144DE" w:rsidP="00B40E8C">
      <w:pPr>
        <w:pStyle w:val="ListParagraph"/>
        <w:numPr>
          <w:ilvl w:val="0"/>
          <w:numId w:val="746"/>
        </w:numPr>
        <w:spacing w:after="120"/>
        <w:ind w:left="714" w:hanging="357"/>
        <w:contextualSpacing w:val="0"/>
        <w:jc w:val="both"/>
        <w:rPr>
          <w:sz w:val="24"/>
          <w:szCs w:val="24"/>
        </w:rPr>
      </w:pPr>
      <w:r w:rsidRPr="00CE77F5">
        <w:rPr>
          <w:sz w:val="24"/>
          <w:szCs w:val="24"/>
        </w:rPr>
        <w:t>Eier, Zucker und Mehl in einer Schüssel mischen. Milch in einem Topf erhitzen, über die Eimasse gießen und gut umrühren. Zurück in einen sauberen Topf gießen. Auf mittlerer Stufe erhitzen, bis die Eimasse eindickt und die Rückseite eines Löffels überzieht. Vanille einrühren. Mit Frischhaltefolie abgedeckt abkühlen lassen.</w:t>
      </w:r>
    </w:p>
    <w:p w14:paraId="738523CD" w14:textId="77777777" w:rsidR="009144DE" w:rsidRDefault="009144DE" w:rsidP="00B40E8C">
      <w:pPr>
        <w:pStyle w:val="ListParagraph"/>
        <w:numPr>
          <w:ilvl w:val="0"/>
          <w:numId w:val="746"/>
        </w:numPr>
        <w:spacing w:after="120"/>
        <w:ind w:left="714" w:hanging="357"/>
        <w:contextualSpacing w:val="0"/>
        <w:jc w:val="both"/>
        <w:rPr>
          <w:sz w:val="24"/>
          <w:szCs w:val="24"/>
        </w:rPr>
      </w:pPr>
      <w:r w:rsidRPr="00CE77F5">
        <w:rPr>
          <w:sz w:val="24"/>
          <w:szCs w:val="24"/>
        </w:rPr>
        <w:t>Die gekühlte Eiercreme über die Himbeeren gießen. Im Kühlschrank ruhen lassen; sie wird fest, aber nicht hart. Sahne schlagen und über die Creme verteilen Mit Mandeln und Himbeeren verzieren und bis zum Verzehr kühl stellen.</w:t>
      </w:r>
    </w:p>
    <w:p w14:paraId="55BB7572" w14:textId="77777777" w:rsidR="009144DE" w:rsidRDefault="009144DE" w:rsidP="009144DE">
      <w:pPr>
        <w:jc w:val="both"/>
        <w:rPr>
          <w:sz w:val="24"/>
          <w:szCs w:val="24"/>
        </w:rPr>
      </w:pPr>
    </w:p>
    <w:p w14:paraId="13956790" w14:textId="77777777" w:rsidR="009144DE" w:rsidRPr="00CE77F5" w:rsidRDefault="009144DE" w:rsidP="009144DE">
      <w:pPr>
        <w:ind w:left="708" w:hanging="708"/>
        <w:jc w:val="both"/>
        <w:rPr>
          <w:sz w:val="24"/>
          <w:szCs w:val="24"/>
        </w:rPr>
      </w:pPr>
      <w:r>
        <w:rPr>
          <w:sz w:val="24"/>
          <w:szCs w:val="24"/>
        </w:rPr>
        <w:t>Info:</w:t>
      </w:r>
      <w:r>
        <w:rPr>
          <w:sz w:val="24"/>
          <w:szCs w:val="24"/>
        </w:rPr>
        <w:tab/>
        <w:t>Trifles waren ursprünglich aromatische Cremes, die man im elisabethischen Zeitalter aß. Im Laufe der Zeit veränderten sie sich jedoch immer mehr. Die Creme wurde verdickt, Biskuits und andere Zutaten kamen dazu und man begann, sie zu verzieren. Aus dem Jahr 1775 kennt man ein Rezept von Hanna Glasse für eine „Grand Trifle“, mit der Beschreibung, dass es für den Tisch des Königs würdig sein. Es beinhaltet in Sherry getränkten Biskuits sowie je eine Schicht Eiercreme und Syllabun auf der Oberseite.</w:t>
      </w:r>
    </w:p>
    <w:p w14:paraId="65B2CE49" w14:textId="77777777" w:rsidR="009144DE" w:rsidRDefault="009144DE" w:rsidP="009144DE">
      <w:pPr>
        <w:rPr>
          <w:sz w:val="24"/>
          <w:szCs w:val="24"/>
        </w:rPr>
      </w:pPr>
      <w:r>
        <w:rPr>
          <w:sz w:val="24"/>
          <w:szCs w:val="24"/>
        </w:rPr>
        <w:br w:type="page"/>
      </w:r>
    </w:p>
    <w:p w14:paraId="0AC9DD5A" w14:textId="52D9C1C4" w:rsidR="009144DE" w:rsidRDefault="009144DE" w:rsidP="008D67BF">
      <w:pPr>
        <w:pStyle w:val="Heading2"/>
        <w:spacing w:after="240"/>
      </w:pPr>
      <w:r>
        <w:lastRenderedPageBreak/>
        <w:t>Crêpes Suzette</w:t>
      </w:r>
      <w:r w:rsidR="003775E8">
        <w:rPr>
          <w:rStyle w:val="FootnoteReference"/>
        </w:rPr>
        <w:footnoteReference w:id="1469"/>
      </w:r>
      <w:r>
        <w:t xml:space="preserve"> </w:t>
      </w:r>
    </w:p>
    <w:p w14:paraId="7D3D83F5" w14:textId="679FF0DF" w:rsidR="009144DE" w:rsidRDefault="009144DE" w:rsidP="009144DE">
      <w:pPr>
        <w:rPr>
          <w:sz w:val="24"/>
          <w:szCs w:val="24"/>
        </w:rPr>
      </w:pPr>
      <w:r w:rsidRPr="008D67BF">
        <w:rPr>
          <w:sz w:val="24"/>
          <w:szCs w:val="24"/>
          <w:u w:val="single"/>
        </w:rPr>
        <w:t>Zutaten</w:t>
      </w:r>
      <w:r>
        <w:rPr>
          <w:sz w:val="24"/>
          <w:szCs w:val="24"/>
        </w:rPr>
        <w:t xml:space="preserve"> </w:t>
      </w:r>
      <w:r w:rsidR="008D67BF">
        <w:rPr>
          <w:sz w:val="24"/>
          <w:szCs w:val="24"/>
        </w:rPr>
        <w:t>(</w:t>
      </w:r>
      <w:r>
        <w:rPr>
          <w:sz w:val="24"/>
          <w:szCs w:val="24"/>
        </w:rPr>
        <w:t>für 4-6 Portionen</w:t>
      </w:r>
      <w:r w:rsidR="008D67BF">
        <w:rPr>
          <w:sz w:val="24"/>
          <w:szCs w:val="24"/>
        </w:rPr>
        <w:t>):</w:t>
      </w:r>
    </w:p>
    <w:p w14:paraId="3BFC4C09" w14:textId="77777777" w:rsidR="009144DE" w:rsidRDefault="009144DE" w:rsidP="009144DE">
      <w:pPr>
        <w:rPr>
          <w:sz w:val="24"/>
          <w:szCs w:val="24"/>
        </w:rPr>
      </w:pPr>
      <w:r>
        <w:rPr>
          <w:sz w:val="24"/>
          <w:szCs w:val="24"/>
        </w:rPr>
        <w:t>250 g Mehl</w:t>
      </w:r>
    </w:p>
    <w:p w14:paraId="58FDBCD3" w14:textId="77777777" w:rsidR="009144DE" w:rsidRDefault="009144DE" w:rsidP="009144DE">
      <w:pPr>
        <w:rPr>
          <w:sz w:val="24"/>
          <w:szCs w:val="24"/>
        </w:rPr>
      </w:pPr>
      <w:r>
        <w:rPr>
          <w:sz w:val="24"/>
          <w:szCs w:val="24"/>
        </w:rPr>
        <w:t>3 Eier, leicht geschlagen</w:t>
      </w:r>
    </w:p>
    <w:p w14:paraId="1941D667" w14:textId="77777777" w:rsidR="009144DE" w:rsidRDefault="009144DE" w:rsidP="009144DE">
      <w:pPr>
        <w:rPr>
          <w:sz w:val="24"/>
          <w:szCs w:val="24"/>
        </w:rPr>
      </w:pPr>
      <w:r>
        <w:rPr>
          <w:sz w:val="24"/>
          <w:szCs w:val="24"/>
        </w:rPr>
        <w:t>200 ml Milch</w:t>
      </w:r>
    </w:p>
    <w:p w14:paraId="0DCAE88A" w14:textId="77777777" w:rsidR="009144DE" w:rsidRDefault="009144DE" w:rsidP="009144DE">
      <w:pPr>
        <w:rPr>
          <w:sz w:val="24"/>
          <w:szCs w:val="24"/>
        </w:rPr>
      </w:pPr>
      <w:r>
        <w:rPr>
          <w:sz w:val="24"/>
          <w:szCs w:val="24"/>
        </w:rPr>
        <w:t>50 g Butter, zerlassen</w:t>
      </w:r>
    </w:p>
    <w:p w14:paraId="3C47B5AC" w14:textId="77777777" w:rsidR="009144DE" w:rsidRDefault="009144DE" w:rsidP="009144DE">
      <w:pPr>
        <w:rPr>
          <w:sz w:val="24"/>
          <w:szCs w:val="24"/>
        </w:rPr>
      </w:pPr>
      <w:r>
        <w:rPr>
          <w:sz w:val="24"/>
          <w:szCs w:val="24"/>
        </w:rPr>
        <w:t>125 g Butter</w:t>
      </w:r>
    </w:p>
    <w:p w14:paraId="26116286" w14:textId="77777777" w:rsidR="009144DE" w:rsidRDefault="009144DE" w:rsidP="009144DE">
      <w:pPr>
        <w:rPr>
          <w:sz w:val="24"/>
          <w:szCs w:val="24"/>
        </w:rPr>
      </w:pPr>
      <w:r>
        <w:rPr>
          <w:sz w:val="24"/>
          <w:szCs w:val="24"/>
        </w:rPr>
        <w:t>125 g feiner Zucker</w:t>
      </w:r>
    </w:p>
    <w:p w14:paraId="03FD7CC2" w14:textId="77777777" w:rsidR="009144DE" w:rsidRDefault="009144DE" w:rsidP="009144DE">
      <w:pPr>
        <w:rPr>
          <w:sz w:val="24"/>
          <w:szCs w:val="24"/>
        </w:rPr>
      </w:pPr>
      <w:r>
        <w:rPr>
          <w:sz w:val="24"/>
          <w:szCs w:val="24"/>
        </w:rPr>
        <w:t>Schale von 1 Orange, gerieben</w:t>
      </w:r>
    </w:p>
    <w:p w14:paraId="2EA7DC4B" w14:textId="77777777" w:rsidR="009144DE" w:rsidRDefault="009144DE" w:rsidP="009144DE">
      <w:pPr>
        <w:rPr>
          <w:sz w:val="24"/>
          <w:szCs w:val="24"/>
        </w:rPr>
      </w:pPr>
      <w:r>
        <w:rPr>
          <w:sz w:val="24"/>
          <w:szCs w:val="24"/>
        </w:rPr>
        <w:t>185 ml Orangensaft</w:t>
      </w:r>
    </w:p>
    <w:p w14:paraId="78BAFD76" w14:textId="77777777" w:rsidR="009144DE" w:rsidRDefault="009144DE" w:rsidP="009144DE">
      <w:pPr>
        <w:rPr>
          <w:sz w:val="24"/>
          <w:szCs w:val="24"/>
        </w:rPr>
      </w:pPr>
      <w:r>
        <w:rPr>
          <w:sz w:val="24"/>
          <w:szCs w:val="24"/>
        </w:rPr>
        <w:t>3 EL Orangenlikör</w:t>
      </w:r>
    </w:p>
    <w:p w14:paraId="389A9E5D" w14:textId="77777777" w:rsidR="009144DE" w:rsidRDefault="009144DE" w:rsidP="009144DE">
      <w:pPr>
        <w:rPr>
          <w:sz w:val="24"/>
          <w:szCs w:val="24"/>
        </w:rPr>
      </w:pPr>
      <w:r>
        <w:rPr>
          <w:sz w:val="24"/>
          <w:szCs w:val="24"/>
        </w:rPr>
        <w:t>2 EL Weinbrand</w:t>
      </w:r>
    </w:p>
    <w:p w14:paraId="1EBA316D" w14:textId="77777777" w:rsidR="009144DE" w:rsidRDefault="009144DE" w:rsidP="009144DE">
      <w:pPr>
        <w:rPr>
          <w:sz w:val="24"/>
          <w:szCs w:val="24"/>
        </w:rPr>
      </w:pPr>
      <w:r>
        <w:rPr>
          <w:sz w:val="24"/>
          <w:szCs w:val="24"/>
        </w:rPr>
        <w:t>Schale von 1 Orange, In Zesten geschnitten</w:t>
      </w:r>
    </w:p>
    <w:p w14:paraId="5E1ECF98" w14:textId="77777777" w:rsidR="008D67BF" w:rsidRDefault="008D67BF" w:rsidP="009144DE">
      <w:pPr>
        <w:rPr>
          <w:sz w:val="24"/>
          <w:szCs w:val="24"/>
        </w:rPr>
      </w:pPr>
    </w:p>
    <w:p w14:paraId="6806DBB1" w14:textId="7DE89165" w:rsidR="009144DE" w:rsidRDefault="009144DE" w:rsidP="009144DE">
      <w:pPr>
        <w:rPr>
          <w:sz w:val="24"/>
          <w:szCs w:val="24"/>
        </w:rPr>
      </w:pPr>
      <w:r>
        <w:rPr>
          <w:sz w:val="24"/>
          <w:szCs w:val="24"/>
        </w:rPr>
        <w:t>Zubereitungszeit: 10 Minuten plus Ruhezeit plus 45 Minuten Backzeit</w:t>
      </w:r>
    </w:p>
    <w:p w14:paraId="750CAE97" w14:textId="77777777" w:rsidR="009144DE" w:rsidRPr="00A246CD" w:rsidRDefault="009144DE" w:rsidP="00B40E8C">
      <w:pPr>
        <w:pStyle w:val="ListParagraph"/>
        <w:numPr>
          <w:ilvl w:val="0"/>
          <w:numId w:val="735"/>
        </w:numPr>
        <w:spacing w:after="120"/>
        <w:ind w:left="714" w:hanging="357"/>
        <w:contextualSpacing w:val="0"/>
        <w:jc w:val="both"/>
        <w:rPr>
          <w:sz w:val="24"/>
          <w:szCs w:val="24"/>
        </w:rPr>
      </w:pPr>
      <w:r w:rsidRPr="00A246CD">
        <w:rPr>
          <w:sz w:val="24"/>
          <w:szCs w:val="24"/>
        </w:rPr>
        <w:t>Für die Crêpes Mehl in eine große Schüssel sieben. In die Mitte eine Mulde drücken. Nach und nach die Eier einarbeiten, dabei das Mehl vom Rand hineinziehen. Wird der Teig dicker, die mit 250 ml Wasser verdünnte Milch zugeben. Mit dem Schneebesen glattrühren. Die geschmolzene Butter unterrühren. Gut mischen. In einen Krug füllen (so lässt sich der Teig besser gießen) und zugedeckt 30 Minuten ruhen lassen.</w:t>
      </w:r>
    </w:p>
    <w:p w14:paraId="0292C12F" w14:textId="77777777" w:rsidR="009144DE" w:rsidRPr="00A246CD" w:rsidRDefault="009144DE" w:rsidP="00B40E8C">
      <w:pPr>
        <w:pStyle w:val="ListParagraph"/>
        <w:numPr>
          <w:ilvl w:val="0"/>
          <w:numId w:val="735"/>
        </w:numPr>
        <w:spacing w:after="120"/>
        <w:ind w:left="714" w:hanging="357"/>
        <w:contextualSpacing w:val="0"/>
        <w:jc w:val="both"/>
        <w:rPr>
          <w:sz w:val="24"/>
          <w:szCs w:val="24"/>
        </w:rPr>
      </w:pPr>
      <w:r w:rsidRPr="00A246CD">
        <w:rPr>
          <w:sz w:val="24"/>
          <w:szCs w:val="24"/>
        </w:rPr>
        <w:t>Eine Crêpe- oder beschichtete Pfanne erhitzen, leicht mit geschmolzener Butter einfetten. Etwas Teig hineingeben. Schwenken, sodass der Boden dünn bedeckt ist, überschüssigen teig zurückgießen. Backen, bis sich die Ränder leicht kräuseln, dann wenden und die andere Seite bräunen. Auf einen Teller legen, mit einem Geschirrtuch abdecken. Mit dem Restteig ebenso verfahren. Pfanne nach Bedarf fetten. Beim Stapeln Butterbrotpapier zwischen die Crêpes legen, damit sie nicht zusammenkleben.</w:t>
      </w:r>
    </w:p>
    <w:p w14:paraId="5309D1F5" w14:textId="77777777" w:rsidR="009144DE" w:rsidRPr="00A246CD" w:rsidRDefault="009144DE" w:rsidP="00B40E8C">
      <w:pPr>
        <w:pStyle w:val="ListParagraph"/>
        <w:numPr>
          <w:ilvl w:val="0"/>
          <w:numId w:val="735"/>
        </w:numPr>
        <w:spacing w:after="120"/>
        <w:ind w:left="714" w:hanging="357"/>
        <w:contextualSpacing w:val="0"/>
        <w:jc w:val="both"/>
        <w:rPr>
          <w:sz w:val="24"/>
          <w:szCs w:val="24"/>
        </w:rPr>
      </w:pPr>
      <w:r w:rsidRPr="00A246CD">
        <w:rPr>
          <w:sz w:val="24"/>
          <w:szCs w:val="24"/>
        </w:rPr>
        <w:t>Butter, Zucker, Orangenschale, Saft und Likör in einer großen Pfanne 2 Minuten köcheln lassen. Crêpes einzeln flach in die Pfanne legen, dann in Viertel falten und an die Seite schieben.</w:t>
      </w:r>
    </w:p>
    <w:p w14:paraId="3AC89274" w14:textId="77777777" w:rsidR="009144DE" w:rsidRPr="00A246CD" w:rsidRDefault="009144DE" w:rsidP="00B40E8C">
      <w:pPr>
        <w:pStyle w:val="ListParagraph"/>
        <w:numPr>
          <w:ilvl w:val="0"/>
          <w:numId w:val="735"/>
        </w:numPr>
        <w:spacing w:after="120"/>
        <w:ind w:left="714" w:hanging="357"/>
        <w:contextualSpacing w:val="0"/>
        <w:jc w:val="both"/>
        <w:rPr>
          <w:sz w:val="24"/>
          <w:szCs w:val="24"/>
        </w:rPr>
      </w:pPr>
      <w:r w:rsidRPr="00A246CD">
        <w:rPr>
          <w:sz w:val="24"/>
          <w:szCs w:val="24"/>
        </w:rPr>
        <w:t>Weinbrand über die Crêpes gießen und vorsichtig mit einer Gasflamme oder einem Streichholz anzünden. Auf vorgewärmten Tellern mit Orangenzeste verziert servieren.</w:t>
      </w:r>
    </w:p>
    <w:p w14:paraId="3BA72C94" w14:textId="77777777" w:rsidR="009144DE" w:rsidRDefault="009144DE" w:rsidP="009144DE">
      <w:pPr>
        <w:ind w:left="708" w:hanging="708"/>
        <w:jc w:val="both"/>
        <w:rPr>
          <w:sz w:val="24"/>
          <w:szCs w:val="24"/>
        </w:rPr>
      </w:pPr>
    </w:p>
    <w:p w14:paraId="17660BB3" w14:textId="77777777" w:rsidR="009144DE" w:rsidRDefault="009144DE" w:rsidP="009144DE">
      <w:pPr>
        <w:ind w:left="708" w:hanging="708"/>
        <w:jc w:val="both"/>
        <w:rPr>
          <w:sz w:val="24"/>
          <w:szCs w:val="24"/>
        </w:rPr>
      </w:pPr>
      <w:r>
        <w:rPr>
          <w:sz w:val="24"/>
          <w:szCs w:val="24"/>
        </w:rPr>
        <w:lastRenderedPageBreak/>
        <w:t>Tipp:</w:t>
      </w:r>
      <w:r>
        <w:rPr>
          <w:sz w:val="24"/>
          <w:szCs w:val="24"/>
        </w:rPr>
        <w:tab/>
        <w:t xml:space="preserve">Sicher ist sicher: einen ausreichend großen Deckel parat halten, falls die Flamme erstickt werden muss. </w:t>
      </w:r>
    </w:p>
    <w:p w14:paraId="40DB9503" w14:textId="6452E70D" w:rsidR="009144DE" w:rsidRDefault="009144DE" w:rsidP="008D67BF">
      <w:pPr>
        <w:pStyle w:val="Heading2"/>
        <w:spacing w:after="240"/>
      </w:pPr>
      <w:r>
        <w:br w:type="page"/>
      </w:r>
      <w:r>
        <w:lastRenderedPageBreak/>
        <w:t>Zitronen-Sahne-Crêpes</w:t>
      </w:r>
      <w:r w:rsidR="00F011CD">
        <w:rPr>
          <w:rStyle w:val="FootnoteReference"/>
        </w:rPr>
        <w:footnoteReference w:id="1470"/>
      </w:r>
    </w:p>
    <w:p w14:paraId="42F07CC4" w14:textId="614F3A48" w:rsidR="009144DE" w:rsidRDefault="009144DE" w:rsidP="009144DE">
      <w:pPr>
        <w:rPr>
          <w:sz w:val="24"/>
          <w:szCs w:val="24"/>
        </w:rPr>
      </w:pPr>
      <w:r w:rsidRPr="008D67BF">
        <w:rPr>
          <w:sz w:val="24"/>
          <w:szCs w:val="24"/>
          <w:u w:val="single"/>
        </w:rPr>
        <w:t>Zutaten</w:t>
      </w:r>
      <w:r>
        <w:rPr>
          <w:sz w:val="24"/>
          <w:szCs w:val="24"/>
        </w:rPr>
        <w:t xml:space="preserve"> </w:t>
      </w:r>
      <w:r w:rsidR="008D67BF">
        <w:rPr>
          <w:sz w:val="24"/>
          <w:szCs w:val="24"/>
        </w:rPr>
        <w:t>(</w:t>
      </w:r>
      <w:r>
        <w:rPr>
          <w:sz w:val="24"/>
          <w:szCs w:val="24"/>
        </w:rPr>
        <w:t>für ca. 14 Crêpes</w:t>
      </w:r>
      <w:r w:rsidR="008D67BF">
        <w:rPr>
          <w:sz w:val="24"/>
          <w:szCs w:val="24"/>
        </w:rPr>
        <w:t>)</w:t>
      </w:r>
    </w:p>
    <w:p w14:paraId="5ACB7917" w14:textId="77777777" w:rsidR="009144DE" w:rsidRDefault="009144DE" w:rsidP="009144DE">
      <w:pPr>
        <w:rPr>
          <w:sz w:val="24"/>
          <w:szCs w:val="24"/>
        </w:rPr>
      </w:pPr>
      <w:r>
        <w:rPr>
          <w:sz w:val="24"/>
          <w:szCs w:val="24"/>
        </w:rPr>
        <w:t>125 g Mehl</w:t>
      </w:r>
    </w:p>
    <w:p w14:paraId="4AF15965" w14:textId="77777777" w:rsidR="009144DE" w:rsidRDefault="009144DE" w:rsidP="009144DE">
      <w:pPr>
        <w:rPr>
          <w:sz w:val="24"/>
          <w:szCs w:val="24"/>
        </w:rPr>
      </w:pPr>
      <w:r>
        <w:rPr>
          <w:sz w:val="24"/>
          <w:szCs w:val="24"/>
        </w:rPr>
        <w:t>1 Prise Salz</w:t>
      </w:r>
    </w:p>
    <w:p w14:paraId="27FF6311" w14:textId="77777777" w:rsidR="009144DE" w:rsidRDefault="009144DE" w:rsidP="009144DE">
      <w:pPr>
        <w:rPr>
          <w:sz w:val="24"/>
          <w:szCs w:val="24"/>
        </w:rPr>
      </w:pPr>
      <w:r>
        <w:rPr>
          <w:sz w:val="24"/>
          <w:szCs w:val="24"/>
        </w:rPr>
        <w:t>1 Ei</w:t>
      </w:r>
    </w:p>
    <w:p w14:paraId="0B8841D2" w14:textId="77777777" w:rsidR="009144DE" w:rsidRDefault="009144DE" w:rsidP="009144DE">
      <w:pPr>
        <w:rPr>
          <w:sz w:val="24"/>
          <w:szCs w:val="24"/>
        </w:rPr>
      </w:pPr>
      <w:r>
        <w:rPr>
          <w:sz w:val="24"/>
          <w:szCs w:val="24"/>
        </w:rPr>
        <w:t>315 ml Milch</w:t>
      </w:r>
    </w:p>
    <w:p w14:paraId="0551C313" w14:textId="77777777" w:rsidR="009144DE" w:rsidRDefault="009144DE" w:rsidP="009144DE">
      <w:pPr>
        <w:rPr>
          <w:sz w:val="24"/>
          <w:szCs w:val="24"/>
        </w:rPr>
      </w:pPr>
      <w:r>
        <w:rPr>
          <w:sz w:val="24"/>
          <w:szCs w:val="24"/>
        </w:rPr>
        <w:t>30 g Butter, zerlassen</w:t>
      </w:r>
    </w:p>
    <w:p w14:paraId="2CB562B5" w14:textId="77777777" w:rsidR="009144DE" w:rsidRDefault="009144DE" w:rsidP="009144DE">
      <w:pPr>
        <w:rPr>
          <w:sz w:val="24"/>
          <w:szCs w:val="24"/>
        </w:rPr>
      </w:pPr>
      <w:r>
        <w:rPr>
          <w:sz w:val="24"/>
          <w:szCs w:val="24"/>
        </w:rPr>
        <w:t>Zucker, Zitronensaft, Creme Double zum Servieren</w:t>
      </w:r>
    </w:p>
    <w:p w14:paraId="45987313" w14:textId="77777777" w:rsidR="009144DE" w:rsidRDefault="009144DE" w:rsidP="009144DE">
      <w:pPr>
        <w:rPr>
          <w:sz w:val="24"/>
          <w:szCs w:val="24"/>
        </w:rPr>
      </w:pPr>
    </w:p>
    <w:p w14:paraId="04837806" w14:textId="77777777" w:rsidR="009144DE" w:rsidRDefault="009144DE" w:rsidP="009144DE">
      <w:pPr>
        <w:rPr>
          <w:sz w:val="24"/>
          <w:szCs w:val="24"/>
        </w:rPr>
      </w:pPr>
      <w:r>
        <w:rPr>
          <w:sz w:val="24"/>
          <w:szCs w:val="24"/>
        </w:rPr>
        <w:t>Zubereitungszeit: 10 Minuten plus Ruhezeit, 25 Minuten Backzeit</w:t>
      </w:r>
    </w:p>
    <w:p w14:paraId="145EE592" w14:textId="77777777" w:rsidR="009144DE" w:rsidRPr="008D4D04" w:rsidRDefault="009144DE" w:rsidP="00B40E8C">
      <w:pPr>
        <w:pStyle w:val="ListParagraph"/>
        <w:numPr>
          <w:ilvl w:val="0"/>
          <w:numId w:val="736"/>
        </w:numPr>
        <w:spacing w:after="120"/>
        <w:ind w:left="714" w:hanging="357"/>
        <w:contextualSpacing w:val="0"/>
        <w:jc w:val="both"/>
        <w:rPr>
          <w:sz w:val="24"/>
          <w:szCs w:val="24"/>
        </w:rPr>
      </w:pPr>
      <w:r w:rsidRPr="008D4D04">
        <w:rPr>
          <w:sz w:val="24"/>
          <w:szCs w:val="24"/>
        </w:rPr>
        <w:t>Mehl und Salz in eine große Schüssel sieben, in die Mitte eine Mulde drücken. Ei und Milch mischen. Nach und nach hineingeben und zu einem glatten Teig ohne Klumpen verarbeiten. Zugedeckt 30 Minuten ruhen lassen.</w:t>
      </w:r>
    </w:p>
    <w:p w14:paraId="1799D7A6" w14:textId="77777777" w:rsidR="009144DE" w:rsidRPr="008D4D04" w:rsidRDefault="009144DE" w:rsidP="00B40E8C">
      <w:pPr>
        <w:pStyle w:val="ListParagraph"/>
        <w:numPr>
          <w:ilvl w:val="0"/>
          <w:numId w:val="736"/>
        </w:numPr>
        <w:spacing w:after="120"/>
        <w:ind w:left="714" w:hanging="357"/>
        <w:contextualSpacing w:val="0"/>
        <w:jc w:val="both"/>
        <w:rPr>
          <w:sz w:val="24"/>
          <w:szCs w:val="24"/>
        </w:rPr>
      </w:pPr>
      <w:r w:rsidRPr="008D4D04">
        <w:rPr>
          <w:sz w:val="24"/>
          <w:szCs w:val="24"/>
        </w:rPr>
        <w:t xml:space="preserve">Beschichtete Pfanne mit geschmolzener Butter einfetten. Etwas Teig hineingeben. Schwenken, sodass der Boden dünn bedeckt ist. Überschüssigen teig zurückgießen. Ist der Teig zu dick, mit 2-3 TL Milch verdünnen. 20 Sekunden backen, bis sich die Ränder etwas kräuseln, dann hochwerfen </w:t>
      </w:r>
      <w:r w:rsidRPr="008D4D04">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Pr="008D4D04">
        <w:rPr>
          <w:sz w:val="24"/>
          <w:szCs w:val="24"/>
        </w:rPr>
        <w:t xml:space="preserve"> und die andere Seite bräunen. Auf einen Teller legen und mit einem Geschirrtuch abdecken. Mit dem Restteig ebenso verfahren. Pfanne nach Bedarf</w:t>
      </w:r>
      <w:r>
        <w:rPr>
          <w:sz w:val="24"/>
          <w:szCs w:val="24"/>
        </w:rPr>
        <w:t xml:space="preserve"> </w:t>
      </w:r>
      <w:r w:rsidRPr="008D4D04">
        <w:rPr>
          <w:sz w:val="24"/>
          <w:szCs w:val="24"/>
        </w:rPr>
        <w:t xml:space="preserve">fetten. Beim Stapeln Butterbrotpapier zwischen die Crêpes legen oder eben schnell essen </w:t>
      </w:r>
      <w:r w:rsidRPr="008D4D04">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Pr="008D4D04">
        <w:rPr>
          <w:sz w:val="24"/>
          <w:szCs w:val="24"/>
        </w:rPr>
        <w:t xml:space="preserve">. </w:t>
      </w:r>
    </w:p>
    <w:p w14:paraId="03F2CB55" w14:textId="77777777" w:rsidR="009144DE" w:rsidRDefault="009144DE" w:rsidP="00B40E8C">
      <w:pPr>
        <w:pStyle w:val="ListParagraph"/>
        <w:numPr>
          <w:ilvl w:val="0"/>
          <w:numId w:val="736"/>
        </w:numPr>
        <w:spacing w:after="120"/>
        <w:ind w:left="714" w:hanging="357"/>
        <w:contextualSpacing w:val="0"/>
        <w:jc w:val="both"/>
        <w:rPr>
          <w:sz w:val="24"/>
          <w:szCs w:val="24"/>
        </w:rPr>
      </w:pPr>
      <w:r w:rsidRPr="008D4D04">
        <w:rPr>
          <w:sz w:val="24"/>
          <w:szCs w:val="24"/>
        </w:rPr>
        <w:t>Crêpes mit Zucker bestreuen, einem Spritzer Zitronensaft beträufeln und in Viertel falten. Je 2 oder 3 Crêpes auf einen Teller mit Crème Double verzieren.</w:t>
      </w:r>
    </w:p>
    <w:p w14:paraId="146F2F0F" w14:textId="77777777" w:rsidR="009144DE" w:rsidRDefault="009144DE" w:rsidP="009144DE">
      <w:pPr>
        <w:rPr>
          <w:sz w:val="24"/>
          <w:szCs w:val="24"/>
        </w:rPr>
      </w:pPr>
      <w:r>
        <w:rPr>
          <w:sz w:val="24"/>
          <w:szCs w:val="24"/>
        </w:rPr>
        <w:br w:type="page"/>
      </w:r>
    </w:p>
    <w:p w14:paraId="086D0840" w14:textId="69541762" w:rsidR="009144DE" w:rsidRDefault="009144DE" w:rsidP="00BE797B">
      <w:pPr>
        <w:pStyle w:val="Heading2"/>
        <w:spacing w:after="240"/>
      </w:pPr>
      <w:r w:rsidRPr="008D4D04">
        <w:lastRenderedPageBreak/>
        <w:t>Ricotta-Crêpes mit Orangensauce</w:t>
      </w:r>
      <w:r w:rsidR="00F149F8">
        <w:rPr>
          <w:rStyle w:val="FootnoteReference"/>
        </w:rPr>
        <w:footnoteReference w:id="1471"/>
      </w:r>
      <w:r w:rsidRPr="008D4D04">
        <w:t xml:space="preserve"> </w:t>
      </w:r>
    </w:p>
    <w:p w14:paraId="59E242C2" w14:textId="17DFAEF8" w:rsidR="009144DE" w:rsidRDefault="009144DE" w:rsidP="009144DE">
      <w:pPr>
        <w:jc w:val="both"/>
        <w:rPr>
          <w:sz w:val="24"/>
          <w:szCs w:val="24"/>
        </w:rPr>
      </w:pPr>
      <w:r w:rsidRPr="00BE797B">
        <w:rPr>
          <w:sz w:val="24"/>
          <w:szCs w:val="24"/>
          <w:u w:val="single"/>
        </w:rPr>
        <w:t>Zutaten</w:t>
      </w:r>
      <w:r>
        <w:rPr>
          <w:sz w:val="24"/>
          <w:szCs w:val="24"/>
        </w:rPr>
        <w:t xml:space="preserve"> </w:t>
      </w:r>
      <w:r w:rsidR="00BE797B">
        <w:rPr>
          <w:sz w:val="24"/>
          <w:szCs w:val="24"/>
        </w:rPr>
        <w:t>(</w:t>
      </w:r>
      <w:r>
        <w:rPr>
          <w:sz w:val="24"/>
          <w:szCs w:val="24"/>
        </w:rPr>
        <w:t>für 4 Portionen</w:t>
      </w:r>
      <w:r w:rsidR="00BE797B">
        <w:rPr>
          <w:sz w:val="24"/>
          <w:szCs w:val="24"/>
        </w:rPr>
        <w:t>):</w:t>
      </w:r>
    </w:p>
    <w:p w14:paraId="11843785" w14:textId="77777777" w:rsidR="009144DE" w:rsidRDefault="009144DE" w:rsidP="009144DE">
      <w:pPr>
        <w:jc w:val="both"/>
        <w:rPr>
          <w:sz w:val="24"/>
          <w:szCs w:val="24"/>
        </w:rPr>
      </w:pPr>
      <w:r>
        <w:rPr>
          <w:sz w:val="24"/>
          <w:szCs w:val="24"/>
        </w:rPr>
        <w:t>80 g Mehl</w:t>
      </w:r>
    </w:p>
    <w:p w14:paraId="185294A1" w14:textId="77777777" w:rsidR="009144DE" w:rsidRDefault="009144DE" w:rsidP="009144DE">
      <w:pPr>
        <w:jc w:val="both"/>
        <w:rPr>
          <w:sz w:val="24"/>
          <w:szCs w:val="24"/>
        </w:rPr>
      </w:pPr>
      <w:r>
        <w:rPr>
          <w:sz w:val="24"/>
          <w:szCs w:val="24"/>
        </w:rPr>
        <w:t>1 Prise Salz</w:t>
      </w:r>
    </w:p>
    <w:p w14:paraId="331C9784" w14:textId="77777777" w:rsidR="009144DE" w:rsidRDefault="009144DE" w:rsidP="009144DE">
      <w:pPr>
        <w:jc w:val="both"/>
        <w:rPr>
          <w:sz w:val="24"/>
          <w:szCs w:val="24"/>
        </w:rPr>
      </w:pPr>
      <w:r>
        <w:rPr>
          <w:sz w:val="24"/>
          <w:szCs w:val="24"/>
        </w:rPr>
        <w:t>1 Ei, leicht geschlagen</w:t>
      </w:r>
    </w:p>
    <w:p w14:paraId="6AED712D" w14:textId="77777777" w:rsidR="009144DE" w:rsidRDefault="009144DE" w:rsidP="009144DE">
      <w:pPr>
        <w:jc w:val="both"/>
        <w:rPr>
          <w:sz w:val="24"/>
          <w:szCs w:val="24"/>
        </w:rPr>
      </w:pPr>
      <w:r>
        <w:rPr>
          <w:sz w:val="24"/>
          <w:szCs w:val="24"/>
        </w:rPr>
        <w:t>350 ml Milch</w:t>
      </w:r>
    </w:p>
    <w:p w14:paraId="321BBD77" w14:textId="77777777" w:rsidR="009144DE" w:rsidRDefault="009144DE" w:rsidP="009144DE">
      <w:pPr>
        <w:jc w:val="both"/>
        <w:rPr>
          <w:sz w:val="24"/>
          <w:szCs w:val="24"/>
        </w:rPr>
      </w:pPr>
      <w:r>
        <w:rPr>
          <w:sz w:val="24"/>
          <w:szCs w:val="24"/>
        </w:rPr>
        <w:t>30 g Rosinen</w:t>
      </w:r>
    </w:p>
    <w:p w14:paraId="6D404A48" w14:textId="77777777" w:rsidR="009144DE" w:rsidRDefault="009144DE" w:rsidP="009144DE">
      <w:pPr>
        <w:jc w:val="both"/>
        <w:rPr>
          <w:sz w:val="24"/>
          <w:szCs w:val="24"/>
        </w:rPr>
      </w:pPr>
      <w:r>
        <w:rPr>
          <w:sz w:val="24"/>
          <w:szCs w:val="24"/>
        </w:rPr>
        <w:t>250 ml Orangensaft</w:t>
      </w:r>
    </w:p>
    <w:p w14:paraId="566E9401" w14:textId="77777777" w:rsidR="009144DE" w:rsidRDefault="009144DE" w:rsidP="009144DE">
      <w:pPr>
        <w:jc w:val="both"/>
        <w:rPr>
          <w:sz w:val="24"/>
          <w:szCs w:val="24"/>
        </w:rPr>
      </w:pPr>
      <w:r>
        <w:rPr>
          <w:sz w:val="24"/>
          <w:szCs w:val="24"/>
        </w:rPr>
        <w:t>200 g Ricotta</w:t>
      </w:r>
    </w:p>
    <w:p w14:paraId="6B30E146" w14:textId="77777777" w:rsidR="009144DE" w:rsidRDefault="009144DE" w:rsidP="009144DE">
      <w:pPr>
        <w:jc w:val="both"/>
        <w:rPr>
          <w:sz w:val="24"/>
          <w:szCs w:val="24"/>
        </w:rPr>
      </w:pPr>
      <w:r>
        <w:rPr>
          <w:sz w:val="24"/>
          <w:szCs w:val="24"/>
        </w:rPr>
        <w:t>1 TL fein geriebene Orangenschale</w:t>
      </w:r>
    </w:p>
    <w:p w14:paraId="4D3F1E62" w14:textId="77777777" w:rsidR="009144DE" w:rsidRDefault="009144DE" w:rsidP="009144DE">
      <w:pPr>
        <w:jc w:val="both"/>
        <w:rPr>
          <w:sz w:val="24"/>
          <w:szCs w:val="24"/>
        </w:rPr>
      </w:pPr>
      <w:r>
        <w:rPr>
          <w:sz w:val="24"/>
          <w:szCs w:val="24"/>
        </w:rPr>
        <w:t>Etwas Vanille</w:t>
      </w:r>
    </w:p>
    <w:p w14:paraId="097D7B6F" w14:textId="77777777" w:rsidR="009144DE" w:rsidRDefault="009144DE" w:rsidP="009144DE">
      <w:pPr>
        <w:jc w:val="both"/>
        <w:rPr>
          <w:sz w:val="24"/>
          <w:szCs w:val="24"/>
        </w:rPr>
      </w:pPr>
    </w:p>
    <w:p w14:paraId="2DF4FF08" w14:textId="77777777" w:rsidR="009144DE" w:rsidRPr="00BE797B" w:rsidRDefault="009144DE" w:rsidP="009144DE">
      <w:pPr>
        <w:jc w:val="both"/>
        <w:rPr>
          <w:i/>
          <w:iCs/>
          <w:sz w:val="24"/>
          <w:szCs w:val="24"/>
        </w:rPr>
      </w:pPr>
      <w:r w:rsidRPr="00BE797B">
        <w:rPr>
          <w:i/>
          <w:iCs/>
          <w:sz w:val="24"/>
          <w:szCs w:val="24"/>
        </w:rPr>
        <w:t>Für die Orangensauce:</w:t>
      </w:r>
    </w:p>
    <w:p w14:paraId="2AE8A81B" w14:textId="77777777" w:rsidR="009144DE" w:rsidRDefault="009144DE" w:rsidP="009144DE">
      <w:pPr>
        <w:jc w:val="both"/>
        <w:rPr>
          <w:sz w:val="24"/>
          <w:szCs w:val="24"/>
        </w:rPr>
      </w:pPr>
      <w:r>
        <w:rPr>
          <w:sz w:val="24"/>
          <w:szCs w:val="24"/>
        </w:rPr>
        <w:t>50 g Butter</w:t>
      </w:r>
    </w:p>
    <w:p w14:paraId="3A85D140" w14:textId="77777777" w:rsidR="009144DE" w:rsidRDefault="009144DE" w:rsidP="009144DE">
      <w:pPr>
        <w:jc w:val="both"/>
        <w:rPr>
          <w:sz w:val="24"/>
          <w:szCs w:val="24"/>
        </w:rPr>
      </w:pPr>
      <w:r>
        <w:rPr>
          <w:sz w:val="24"/>
          <w:szCs w:val="24"/>
        </w:rPr>
        <w:t>60 g feiner Zucker</w:t>
      </w:r>
    </w:p>
    <w:p w14:paraId="3AB95BFE" w14:textId="77777777" w:rsidR="009144DE" w:rsidRDefault="009144DE" w:rsidP="009144DE">
      <w:pPr>
        <w:jc w:val="both"/>
        <w:rPr>
          <w:sz w:val="24"/>
          <w:szCs w:val="24"/>
        </w:rPr>
      </w:pPr>
    </w:p>
    <w:p w14:paraId="740AEDA5" w14:textId="77777777" w:rsidR="009144DE" w:rsidRDefault="009144DE" w:rsidP="009144DE">
      <w:pPr>
        <w:jc w:val="both"/>
        <w:rPr>
          <w:sz w:val="24"/>
          <w:szCs w:val="24"/>
        </w:rPr>
      </w:pPr>
      <w:r>
        <w:rPr>
          <w:sz w:val="24"/>
          <w:szCs w:val="24"/>
        </w:rPr>
        <w:t>Zubereitungszeit: 40 Minuten plus Ruhezeit plus Einweichzeit plus 30 Minuten Backzeit</w:t>
      </w:r>
    </w:p>
    <w:p w14:paraId="11EA4473" w14:textId="77777777" w:rsidR="009144DE" w:rsidRPr="004A34F9" w:rsidRDefault="009144DE" w:rsidP="00B40E8C">
      <w:pPr>
        <w:pStyle w:val="ListParagraph"/>
        <w:numPr>
          <w:ilvl w:val="0"/>
          <w:numId w:val="737"/>
        </w:numPr>
        <w:spacing w:after="120"/>
        <w:ind w:left="714" w:hanging="357"/>
        <w:contextualSpacing w:val="0"/>
        <w:jc w:val="both"/>
        <w:rPr>
          <w:sz w:val="24"/>
          <w:szCs w:val="24"/>
        </w:rPr>
      </w:pPr>
      <w:r w:rsidRPr="004A34F9">
        <w:rPr>
          <w:sz w:val="24"/>
          <w:szCs w:val="24"/>
        </w:rPr>
        <w:t>Mehl und Salz sieben. In die Mitte eine Mulde drücken. Nach und nach ein Ei-Milch-Gemisch zugeben. Zu einem glatten Teig verarbeiten. Zugedeckt 30 Minuten ruhen lassen.</w:t>
      </w:r>
    </w:p>
    <w:p w14:paraId="6350B203" w14:textId="77777777" w:rsidR="009144DE" w:rsidRPr="004A34F9" w:rsidRDefault="009144DE" w:rsidP="00B40E8C">
      <w:pPr>
        <w:pStyle w:val="ListParagraph"/>
        <w:numPr>
          <w:ilvl w:val="0"/>
          <w:numId w:val="737"/>
        </w:numPr>
        <w:spacing w:after="120"/>
        <w:ind w:left="714" w:hanging="357"/>
        <w:contextualSpacing w:val="0"/>
        <w:jc w:val="both"/>
        <w:rPr>
          <w:sz w:val="24"/>
          <w:szCs w:val="24"/>
        </w:rPr>
      </w:pPr>
      <w:r w:rsidRPr="004A34F9">
        <w:rPr>
          <w:sz w:val="24"/>
          <w:szCs w:val="24"/>
        </w:rPr>
        <w:t xml:space="preserve">Eine kleine Crêpe oder beschichtete Pfanne erhitzen. Leicht mit geschmolzener Butter einfetten. Etwas Teig darin schwenken überschüssigen Teig zurückgießen. Bei mittlerer Hitze 1 – 2 Minuten die Unterseite goldbraun backen. Wenden, weitere 30 Sekunden backen, bis sich die Ränder kräuseln. Auf einen Teller legen. Mit dem Restteig ebenso verfahren. Eventuell nachfetten. </w:t>
      </w:r>
    </w:p>
    <w:p w14:paraId="29CA0CCF" w14:textId="77777777" w:rsidR="009144DE" w:rsidRPr="004A34F9" w:rsidRDefault="009144DE" w:rsidP="00B40E8C">
      <w:pPr>
        <w:pStyle w:val="ListParagraph"/>
        <w:numPr>
          <w:ilvl w:val="0"/>
          <w:numId w:val="737"/>
        </w:numPr>
        <w:spacing w:after="120"/>
        <w:ind w:left="714" w:hanging="357"/>
        <w:contextualSpacing w:val="0"/>
        <w:jc w:val="both"/>
        <w:rPr>
          <w:sz w:val="24"/>
          <w:szCs w:val="24"/>
        </w:rPr>
      </w:pPr>
      <w:r w:rsidRPr="004A34F9">
        <w:rPr>
          <w:sz w:val="24"/>
          <w:szCs w:val="24"/>
        </w:rPr>
        <w:t>Backofen auf 160 Grad (Gas 1 -2) vorheizen. Rosinen in einer Schüssel mit Orangensaft bedecken. 15 Minuten ziehen lassen. Abgießen, Saft auffangen. Ricotta, Schale, Vanille und Rosinen mischen. 1 gehäufter EL der Mischung an den Rand jedes Crêpes geben. Dann zweimal in der Mitte falten. In eine feuerfeste Form legen und 10 Minuten backen.</w:t>
      </w:r>
    </w:p>
    <w:p w14:paraId="475A345F" w14:textId="77777777" w:rsidR="009144DE" w:rsidRPr="004A34F9" w:rsidRDefault="009144DE" w:rsidP="00B40E8C">
      <w:pPr>
        <w:pStyle w:val="ListParagraph"/>
        <w:numPr>
          <w:ilvl w:val="0"/>
          <w:numId w:val="737"/>
        </w:numPr>
        <w:spacing w:after="120"/>
        <w:ind w:left="714" w:hanging="357"/>
        <w:contextualSpacing w:val="0"/>
        <w:jc w:val="both"/>
        <w:rPr>
          <w:sz w:val="24"/>
          <w:szCs w:val="24"/>
        </w:rPr>
      </w:pPr>
      <w:r w:rsidRPr="004A34F9">
        <w:rPr>
          <w:sz w:val="24"/>
          <w:szCs w:val="24"/>
        </w:rPr>
        <w:t xml:space="preserve">Für die Sauce Butter und Zucker in einem kleinen Topf bei niedriger Temperatur schmelzen. Den Rest des Saftes dazugeben. Zucker unter Rühren bei milder Hitze auflösen, aufkochen dann Hitze reduzieren. Zum Eindicken 10 Minuten köcheln lassen, </w:t>
      </w:r>
      <w:r w:rsidRPr="004A34F9">
        <w:rPr>
          <w:sz w:val="24"/>
          <w:szCs w:val="24"/>
        </w:rPr>
        <w:lastRenderedPageBreak/>
        <w:t>dann 3 – 4 Minuten abkühlen lassen und anschließend über die Crêpes gießen. Sofort servieren.</w:t>
      </w:r>
    </w:p>
    <w:p w14:paraId="6A97EBD0" w14:textId="53D5EEB5" w:rsidR="009144DE" w:rsidRDefault="009144DE" w:rsidP="009144DE">
      <w:pPr>
        <w:rPr>
          <w:sz w:val="24"/>
          <w:szCs w:val="24"/>
        </w:rPr>
      </w:pPr>
      <w:r w:rsidRPr="008D4D04">
        <w:rPr>
          <w:sz w:val="24"/>
          <w:szCs w:val="24"/>
        </w:rPr>
        <w:br w:type="page"/>
      </w:r>
    </w:p>
    <w:p w14:paraId="613E7974" w14:textId="733474D2" w:rsidR="009144DE" w:rsidRDefault="009144DE" w:rsidP="00075CF0">
      <w:pPr>
        <w:pStyle w:val="Heading2"/>
        <w:spacing w:after="240"/>
      </w:pPr>
      <w:r>
        <w:lastRenderedPageBreak/>
        <w:t>Bananen-Kokosnuss-Pfannkuchen</w:t>
      </w:r>
      <w:r w:rsidR="009358AB">
        <w:rPr>
          <w:rStyle w:val="FootnoteReference"/>
        </w:rPr>
        <w:footnoteReference w:id="1472"/>
      </w:r>
      <w:r>
        <w:t xml:space="preserve"> </w:t>
      </w:r>
    </w:p>
    <w:p w14:paraId="34C650C0" w14:textId="65488C19" w:rsidR="009144DE" w:rsidRDefault="009144DE" w:rsidP="009144DE">
      <w:pPr>
        <w:jc w:val="both"/>
        <w:rPr>
          <w:sz w:val="24"/>
          <w:szCs w:val="24"/>
        </w:rPr>
      </w:pPr>
      <w:r w:rsidRPr="00075CF0">
        <w:rPr>
          <w:sz w:val="24"/>
          <w:szCs w:val="24"/>
          <w:u w:val="single"/>
        </w:rPr>
        <w:t>Zutaten</w:t>
      </w:r>
      <w:r>
        <w:rPr>
          <w:sz w:val="24"/>
          <w:szCs w:val="24"/>
        </w:rPr>
        <w:t xml:space="preserve"> </w:t>
      </w:r>
      <w:r w:rsidR="00075CF0">
        <w:rPr>
          <w:sz w:val="24"/>
          <w:szCs w:val="24"/>
        </w:rPr>
        <w:t>(</w:t>
      </w:r>
      <w:r>
        <w:rPr>
          <w:sz w:val="24"/>
          <w:szCs w:val="24"/>
        </w:rPr>
        <w:t>für 4 – 6 Portionen</w:t>
      </w:r>
      <w:r w:rsidR="00075CF0">
        <w:rPr>
          <w:sz w:val="24"/>
          <w:szCs w:val="24"/>
        </w:rPr>
        <w:t>):</w:t>
      </w:r>
    </w:p>
    <w:p w14:paraId="2E7EB297" w14:textId="77777777" w:rsidR="009144DE" w:rsidRDefault="009144DE" w:rsidP="009144DE">
      <w:pPr>
        <w:jc w:val="both"/>
        <w:rPr>
          <w:sz w:val="24"/>
          <w:szCs w:val="24"/>
        </w:rPr>
      </w:pPr>
      <w:r>
        <w:rPr>
          <w:sz w:val="24"/>
          <w:szCs w:val="24"/>
        </w:rPr>
        <w:t>40 g Mehl</w:t>
      </w:r>
    </w:p>
    <w:p w14:paraId="4D961E7A" w14:textId="77777777" w:rsidR="009144DE" w:rsidRDefault="009144DE" w:rsidP="009144DE">
      <w:pPr>
        <w:jc w:val="both"/>
        <w:rPr>
          <w:sz w:val="24"/>
          <w:szCs w:val="24"/>
        </w:rPr>
      </w:pPr>
      <w:r>
        <w:rPr>
          <w:sz w:val="24"/>
          <w:szCs w:val="24"/>
        </w:rPr>
        <w:t>2 EL Reismehl</w:t>
      </w:r>
    </w:p>
    <w:p w14:paraId="131BFD13" w14:textId="77777777" w:rsidR="009144DE" w:rsidRDefault="009144DE" w:rsidP="009144DE">
      <w:pPr>
        <w:jc w:val="both"/>
        <w:rPr>
          <w:sz w:val="24"/>
          <w:szCs w:val="24"/>
        </w:rPr>
      </w:pPr>
      <w:r>
        <w:rPr>
          <w:sz w:val="24"/>
          <w:szCs w:val="24"/>
        </w:rPr>
        <w:t>60 g Zucker</w:t>
      </w:r>
    </w:p>
    <w:p w14:paraId="33C871B5" w14:textId="77777777" w:rsidR="009144DE" w:rsidRDefault="009144DE" w:rsidP="009144DE">
      <w:pPr>
        <w:jc w:val="both"/>
        <w:rPr>
          <w:sz w:val="24"/>
          <w:szCs w:val="24"/>
        </w:rPr>
      </w:pPr>
      <w:r>
        <w:rPr>
          <w:sz w:val="24"/>
          <w:szCs w:val="24"/>
        </w:rPr>
        <w:t>25 g Kokosraspeln</w:t>
      </w:r>
    </w:p>
    <w:p w14:paraId="2BBF0240" w14:textId="77777777" w:rsidR="009144DE" w:rsidRDefault="009144DE" w:rsidP="009144DE">
      <w:pPr>
        <w:jc w:val="both"/>
        <w:rPr>
          <w:sz w:val="24"/>
          <w:szCs w:val="24"/>
        </w:rPr>
      </w:pPr>
      <w:r>
        <w:rPr>
          <w:sz w:val="24"/>
          <w:szCs w:val="24"/>
        </w:rPr>
        <w:t>250 g Kokosmilch</w:t>
      </w:r>
    </w:p>
    <w:p w14:paraId="59C60E64" w14:textId="77777777" w:rsidR="009144DE" w:rsidRDefault="009144DE" w:rsidP="009144DE">
      <w:pPr>
        <w:jc w:val="both"/>
        <w:rPr>
          <w:sz w:val="24"/>
          <w:szCs w:val="24"/>
        </w:rPr>
      </w:pPr>
      <w:r>
        <w:rPr>
          <w:sz w:val="24"/>
          <w:szCs w:val="24"/>
        </w:rPr>
        <w:t>1 Ei, leicht geschlagen</w:t>
      </w:r>
    </w:p>
    <w:p w14:paraId="1E22F490" w14:textId="77777777" w:rsidR="009144DE" w:rsidRDefault="009144DE" w:rsidP="009144DE">
      <w:pPr>
        <w:jc w:val="both"/>
        <w:rPr>
          <w:sz w:val="24"/>
          <w:szCs w:val="24"/>
        </w:rPr>
      </w:pPr>
      <w:r>
        <w:rPr>
          <w:sz w:val="24"/>
          <w:szCs w:val="24"/>
        </w:rPr>
        <w:t>4 große Bananen</w:t>
      </w:r>
    </w:p>
    <w:p w14:paraId="3E0CF0CF" w14:textId="77777777" w:rsidR="009144DE" w:rsidRDefault="009144DE" w:rsidP="009144DE">
      <w:pPr>
        <w:jc w:val="both"/>
        <w:rPr>
          <w:sz w:val="24"/>
          <w:szCs w:val="24"/>
        </w:rPr>
      </w:pPr>
      <w:r>
        <w:rPr>
          <w:sz w:val="24"/>
          <w:szCs w:val="24"/>
        </w:rPr>
        <w:t>60 g Butter</w:t>
      </w:r>
    </w:p>
    <w:p w14:paraId="117F0D65" w14:textId="77777777" w:rsidR="009144DE" w:rsidRDefault="009144DE" w:rsidP="009144DE">
      <w:pPr>
        <w:jc w:val="both"/>
        <w:rPr>
          <w:sz w:val="24"/>
          <w:szCs w:val="24"/>
        </w:rPr>
      </w:pPr>
      <w:r>
        <w:rPr>
          <w:sz w:val="24"/>
          <w:szCs w:val="24"/>
        </w:rPr>
        <w:t>60 g brauner Zucker</w:t>
      </w:r>
    </w:p>
    <w:p w14:paraId="52318726" w14:textId="77777777" w:rsidR="009144DE" w:rsidRDefault="009144DE" w:rsidP="009144DE">
      <w:pPr>
        <w:jc w:val="both"/>
        <w:rPr>
          <w:sz w:val="24"/>
          <w:szCs w:val="24"/>
        </w:rPr>
      </w:pPr>
      <w:r>
        <w:rPr>
          <w:sz w:val="24"/>
          <w:szCs w:val="24"/>
        </w:rPr>
        <w:t>80 ml Limettensaft</w:t>
      </w:r>
    </w:p>
    <w:p w14:paraId="511AA421" w14:textId="77777777" w:rsidR="009144DE" w:rsidRDefault="009144DE" w:rsidP="009144DE">
      <w:pPr>
        <w:jc w:val="both"/>
        <w:rPr>
          <w:sz w:val="24"/>
          <w:szCs w:val="24"/>
        </w:rPr>
      </w:pPr>
      <w:r>
        <w:rPr>
          <w:sz w:val="24"/>
          <w:szCs w:val="24"/>
        </w:rPr>
        <w:t>1 EL gerösteten Kokosraspeln zum Servieren</w:t>
      </w:r>
    </w:p>
    <w:p w14:paraId="06177257" w14:textId="77777777" w:rsidR="009144DE" w:rsidRDefault="009144DE" w:rsidP="009144DE">
      <w:pPr>
        <w:jc w:val="both"/>
        <w:rPr>
          <w:sz w:val="24"/>
          <w:szCs w:val="24"/>
        </w:rPr>
      </w:pPr>
      <w:r>
        <w:rPr>
          <w:sz w:val="24"/>
          <w:szCs w:val="24"/>
        </w:rPr>
        <w:t>Limettenzeste zum Verzieren</w:t>
      </w:r>
    </w:p>
    <w:p w14:paraId="4C8A19BE" w14:textId="77777777" w:rsidR="009144DE" w:rsidRDefault="009144DE" w:rsidP="009144DE">
      <w:pPr>
        <w:jc w:val="both"/>
        <w:rPr>
          <w:sz w:val="24"/>
          <w:szCs w:val="24"/>
        </w:rPr>
      </w:pPr>
    </w:p>
    <w:p w14:paraId="690A7952" w14:textId="77777777" w:rsidR="009144DE" w:rsidRDefault="009144DE" w:rsidP="009144DE">
      <w:pPr>
        <w:jc w:val="both"/>
        <w:rPr>
          <w:sz w:val="24"/>
          <w:szCs w:val="24"/>
        </w:rPr>
      </w:pPr>
      <w:r>
        <w:rPr>
          <w:sz w:val="24"/>
          <w:szCs w:val="24"/>
        </w:rPr>
        <w:t>Zubereitungszeit: 20 Minuten plus Kochzeit 30 Minuten</w:t>
      </w:r>
    </w:p>
    <w:p w14:paraId="2AA7A2EB" w14:textId="77777777" w:rsidR="009144DE" w:rsidRPr="00803DF2" w:rsidRDefault="009144DE" w:rsidP="00B40E8C">
      <w:pPr>
        <w:pStyle w:val="ListParagraph"/>
        <w:numPr>
          <w:ilvl w:val="0"/>
          <w:numId w:val="738"/>
        </w:numPr>
        <w:spacing w:after="120"/>
        <w:ind w:left="714" w:hanging="357"/>
        <w:contextualSpacing w:val="0"/>
        <w:jc w:val="both"/>
        <w:rPr>
          <w:sz w:val="24"/>
          <w:szCs w:val="24"/>
        </w:rPr>
      </w:pPr>
      <w:r w:rsidRPr="00803DF2">
        <w:rPr>
          <w:sz w:val="24"/>
          <w:szCs w:val="24"/>
        </w:rPr>
        <w:t>Mehl in eine Schüssel sieben. Zucker und Kokosraspel zugeben und mischen; eine Vertiefung in die Mitte drücken. Kokosmilch und Ei mischen in die Mulde geben und nach und nach einarbeiten und glattrühren.</w:t>
      </w:r>
    </w:p>
    <w:p w14:paraId="7C21EA28" w14:textId="77777777" w:rsidR="009144DE" w:rsidRPr="00803DF2" w:rsidRDefault="009144DE" w:rsidP="00B40E8C">
      <w:pPr>
        <w:pStyle w:val="ListParagraph"/>
        <w:numPr>
          <w:ilvl w:val="0"/>
          <w:numId w:val="738"/>
        </w:numPr>
        <w:spacing w:after="120"/>
        <w:ind w:left="714" w:hanging="357"/>
        <w:contextualSpacing w:val="0"/>
        <w:jc w:val="both"/>
        <w:rPr>
          <w:sz w:val="24"/>
          <w:szCs w:val="24"/>
        </w:rPr>
      </w:pPr>
      <w:r w:rsidRPr="00803DF2">
        <w:rPr>
          <w:sz w:val="24"/>
          <w:szCs w:val="24"/>
        </w:rPr>
        <w:t>Eine kleine beschichtete Pfanne erhitzen und leicht mit geschmolzener Butter einfetten. 3 EL Teig hineingeben und bei mittlerer Hitze backen, bis die Unterseite goldbraun ist. Wenden und die andere Seite bräunen. Auf einen Teller legen und mit einem Geschirrtuch zudecken, damit sie warm bleiben. So den gesamten Teig verarbeiten, dabei nach Bedarf die Pfanne fetten. Warm stellen.</w:t>
      </w:r>
    </w:p>
    <w:p w14:paraId="3C210A1A" w14:textId="77777777" w:rsidR="009144DE" w:rsidRPr="00803DF2" w:rsidRDefault="009144DE" w:rsidP="00B40E8C">
      <w:pPr>
        <w:pStyle w:val="ListParagraph"/>
        <w:numPr>
          <w:ilvl w:val="0"/>
          <w:numId w:val="738"/>
        </w:numPr>
        <w:spacing w:after="120"/>
        <w:ind w:left="714" w:hanging="357"/>
        <w:contextualSpacing w:val="0"/>
        <w:jc w:val="both"/>
        <w:rPr>
          <w:sz w:val="24"/>
          <w:szCs w:val="24"/>
        </w:rPr>
      </w:pPr>
      <w:r w:rsidRPr="00803DF2">
        <w:rPr>
          <w:sz w:val="24"/>
          <w:szCs w:val="24"/>
        </w:rPr>
        <w:t>Bananen schräg in dicke Scheiben schneiden. Butter in der Pfanne erhitzen, Bananen darin wenden, sodass sie rundum mit Fett bedeckt sind. Bei mittlerer Hitze weich und braun braten. Mit braunem Zucker bestreuen und die Pfanne vorsichtig schütteln, bis der Zucker geschmolzen ist. Limettensaft einrühren. Banane auf die Pfannkuchen verteilen. Mit gerösteten Kokosraspeln und Limettenzesten verzieren.</w:t>
      </w:r>
    </w:p>
    <w:p w14:paraId="5A8D4DCD" w14:textId="77777777" w:rsidR="009144DE" w:rsidRDefault="009144DE" w:rsidP="009144DE">
      <w:pPr>
        <w:rPr>
          <w:sz w:val="24"/>
          <w:szCs w:val="24"/>
        </w:rPr>
      </w:pPr>
      <w:r>
        <w:rPr>
          <w:sz w:val="24"/>
          <w:szCs w:val="24"/>
        </w:rPr>
        <w:br w:type="page"/>
      </w:r>
    </w:p>
    <w:p w14:paraId="79EEA0D0" w14:textId="5DB9D893" w:rsidR="009144DE" w:rsidRDefault="009144DE" w:rsidP="00075CF0">
      <w:pPr>
        <w:pStyle w:val="Heading2"/>
        <w:spacing w:after="240"/>
      </w:pPr>
      <w:r>
        <w:lastRenderedPageBreak/>
        <w:t>Waffeln mit heißer Schokoladensauce</w:t>
      </w:r>
      <w:r w:rsidR="00602EAB">
        <w:rPr>
          <w:rStyle w:val="FootnoteReference"/>
        </w:rPr>
        <w:footnoteReference w:id="1473"/>
      </w:r>
      <w:r>
        <w:t xml:space="preserve"> </w:t>
      </w:r>
    </w:p>
    <w:p w14:paraId="529C489E" w14:textId="362E0DC5" w:rsidR="009144DE" w:rsidRDefault="009144DE" w:rsidP="009144DE">
      <w:pPr>
        <w:rPr>
          <w:sz w:val="24"/>
          <w:szCs w:val="24"/>
        </w:rPr>
      </w:pPr>
      <w:r w:rsidRPr="00075CF0">
        <w:rPr>
          <w:sz w:val="24"/>
          <w:szCs w:val="24"/>
          <w:u w:val="single"/>
        </w:rPr>
        <w:t>Zutaten</w:t>
      </w:r>
      <w:r>
        <w:rPr>
          <w:sz w:val="24"/>
          <w:szCs w:val="24"/>
        </w:rPr>
        <w:t xml:space="preserve"> </w:t>
      </w:r>
      <w:r w:rsidR="00075CF0">
        <w:rPr>
          <w:sz w:val="24"/>
          <w:szCs w:val="24"/>
        </w:rPr>
        <w:t>(</w:t>
      </w:r>
      <w:r>
        <w:rPr>
          <w:sz w:val="24"/>
          <w:szCs w:val="24"/>
        </w:rPr>
        <w:t>für 8 Waffeln</w:t>
      </w:r>
      <w:r w:rsidR="00075CF0">
        <w:rPr>
          <w:sz w:val="24"/>
          <w:szCs w:val="24"/>
        </w:rPr>
        <w:t>)</w:t>
      </w:r>
    </w:p>
    <w:p w14:paraId="5A2D3E3A" w14:textId="77777777" w:rsidR="009144DE" w:rsidRDefault="009144DE" w:rsidP="009144DE">
      <w:pPr>
        <w:rPr>
          <w:sz w:val="24"/>
          <w:szCs w:val="24"/>
        </w:rPr>
      </w:pPr>
      <w:r>
        <w:rPr>
          <w:sz w:val="24"/>
          <w:szCs w:val="24"/>
        </w:rPr>
        <w:t>250 g Mehl</w:t>
      </w:r>
    </w:p>
    <w:p w14:paraId="14B917CE" w14:textId="77777777" w:rsidR="009144DE" w:rsidRDefault="009144DE" w:rsidP="009144DE">
      <w:pPr>
        <w:rPr>
          <w:sz w:val="24"/>
          <w:szCs w:val="24"/>
        </w:rPr>
      </w:pPr>
      <w:r>
        <w:rPr>
          <w:sz w:val="24"/>
          <w:szCs w:val="24"/>
        </w:rPr>
        <w:t>2 ½ TL Backpulver</w:t>
      </w:r>
    </w:p>
    <w:p w14:paraId="1BD3006C" w14:textId="77777777" w:rsidR="009144DE" w:rsidRDefault="009144DE" w:rsidP="009144DE">
      <w:pPr>
        <w:rPr>
          <w:sz w:val="24"/>
          <w:szCs w:val="24"/>
        </w:rPr>
      </w:pPr>
      <w:r>
        <w:rPr>
          <w:sz w:val="24"/>
          <w:szCs w:val="24"/>
        </w:rPr>
        <w:t>2 TL Zucker</w:t>
      </w:r>
    </w:p>
    <w:p w14:paraId="08C3E6C3" w14:textId="77777777" w:rsidR="009144DE" w:rsidRDefault="009144DE" w:rsidP="009144DE">
      <w:pPr>
        <w:rPr>
          <w:sz w:val="24"/>
          <w:szCs w:val="24"/>
        </w:rPr>
      </w:pPr>
      <w:r>
        <w:rPr>
          <w:sz w:val="24"/>
          <w:szCs w:val="24"/>
        </w:rPr>
        <w:t>2 Eier</w:t>
      </w:r>
    </w:p>
    <w:p w14:paraId="5E786ACE" w14:textId="77777777" w:rsidR="009144DE" w:rsidRDefault="009144DE" w:rsidP="009144DE">
      <w:pPr>
        <w:rPr>
          <w:sz w:val="24"/>
          <w:szCs w:val="24"/>
        </w:rPr>
      </w:pPr>
      <w:r>
        <w:rPr>
          <w:sz w:val="24"/>
          <w:szCs w:val="24"/>
        </w:rPr>
        <w:t>90 g Butter zerlassen</w:t>
      </w:r>
    </w:p>
    <w:p w14:paraId="4CA641DE" w14:textId="77777777" w:rsidR="009144DE" w:rsidRDefault="009144DE" w:rsidP="009144DE">
      <w:pPr>
        <w:rPr>
          <w:sz w:val="24"/>
          <w:szCs w:val="24"/>
        </w:rPr>
      </w:pPr>
      <w:r>
        <w:rPr>
          <w:sz w:val="24"/>
          <w:szCs w:val="24"/>
        </w:rPr>
        <w:t>440 ml Buttermilch</w:t>
      </w:r>
    </w:p>
    <w:p w14:paraId="2139C41B" w14:textId="77777777" w:rsidR="009144DE" w:rsidRDefault="009144DE" w:rsidP="009144DE">
      <w:pPr>
        <w:rPr>
          <w:sz w:val="24"/>
          <w:szCs w:val="24"/>
        </w:rPr>
      </w:pPr>
    </w:p>
    <w:p w14:paraId="40250D36" w14:textId="52AC22BD" w:rsidR="009144DE" w:rsidRPr="00075CF0" w:rsidRDefault="00075CF0" w:rsidP="009144DE">
      <w:pPr>
        <w:rPr>
          <w:i/>
          <w:iCs/>
          <w:sz w:val="24"/>
          <w:szCs w:val="24"/>
        </w:rPr>
      </w:pPr>
      <w:r w:rsidRPr="00075CF0">
        <w:rPr>
          <w:i/>
          <w:iCs/>
          <w:sz w:val="24"/>
          <w:szCs w:val="24"/>
        </w:rPr>
        <w:t xml:space="preserve">Für die </w:t>
      </w:r>
      <w:r w:rsidR="009144DE" w:rsidRPr="00075CF0">
        <w:rPr>
          <w:i/>
          <w:iCs/>
          <w:sz w:val="24"/>
          <w:szCs w:val="24"/>
        </w:rPr>
        <w:t>Schokoladensauce:</w:t>
      </w:r>
    </w:p>
    <w:p w14:paraId="68789C71" w14:textId="77777777" w:rsidR="009144DE" w:rsidRDefault="009144DE" w:rsidP="009144DE">
      <w:pPr>
        <w:rPr>
          <w:sz w:val="24"/>
          <w:szCs w:val="24"/>
        </w:rPr>
      </w:pPr>
      <w:r>
        <w:rPr>
          <w:sz w:val="24"/>
          <w:szCs w:val="24"/>
        </w:rPr>
        <w:t>50 g Butter</w:t>
      </w:r>
    </w:p>
    <w:p w14:paraId="7616945B" w14:textId="77777777" w:rsidR="009144DE" w:rsidRDefault="009144DE" w:rsidP="009144DE">
      <w:pPr>
        <w:rPr>
          <w:sz w:val="24"/>
          <w:szCs w:val="24"/>
        </w:rPr>
      </w:pPr>
      <w:r>
        <w:rPr>
          <w:sz w:val="24"/>
          <w:szCs w:val="24"/>
        </w:rPr>
        <w:t>200 g Bitterschokolade, zerkleinert</w:t>
      </w:r>
    </w:p>
    <w:p w14:paraId="5B466A2F" w14:textId="77777777" w:rsidR="009144DE" w:rsidRDefault="009144DE" w:rsidP="009144DE">
      <w:pPr>
        <w:rPr>
          <w:sz w:val="24"/>
          <w:szCs w:val="24"/>
        </w:rPr>
      </w:pPr>
      <w:r>
        <w:rPr>
          <w:sz w:val="24"/>
          <w:szCs w:val="24"/>
        </w:rPr>
        <w:t>125 ml Sahne</w:t>
      </w:r>
    </w:p>
    <w:p w14:paraId="3764621E" w14:textId="77777777" w:rsidR="009144DE" w:rsidRDefault="009144DE" w:rsidP="009144DE">
      <w:pPr>
        <w:rPr>
          <w:sz w:val="24"/>
          <w:szCs w:val="24"/>
        </w:rPr>
      </w:pPr>
      <w:r>
        <w:rPr>
          <w:sz w:val="24"/>
          <w:szCs w:val="24"/>
        </w:rPr>
        <w:t>1 TL Rohrzuckersirup</w:t>
      </w:r>
    </w:p>
    <w:p w14:paraId="2114F8F5" w14:textId="77777777" w:rsidR="009144DE" w:rsidRDefault="009144DE" w:rsidP="009144DE">
      <w:pPr>
        <w:rPr>
          <w:sz w:val="24"/>
          <w:szCs w:val="24"/>
        </w:rPr>
      </w:pPr>
    </w:p>
    <w:p w14:paraId="3C9FA399" w14:textId="77777777" w:rsidR="009144DE" w:rsidRDefault="009144DE" w:rsidP="009144DE">
      <w:pPr>
        <w:rPr>
          <w:sz w:val="24"/>
          <w:szCs w:val="24"/>
        </w:rPr>
      </w:pPr>
      <w:r>
        <w:rPr>
          <w:sz w:val="24"/>
          <w:szCs w:val="24"/>
        </w:rPr>
        <w:t>Zubereitungszeit: 20 Minuten plus Ruhezeit plus 20-25 Minuten Backzeit</w:t>
      </w:r>
    </w:p>
    <w:p w14:paraId="58BEA21F" w14:textId="77777777" w:rsidR="009144DE" w:rsidRPr="00581DF0" w:rsidRDefault="009144DE" w:rsidP="00B40E8C">
      <w:pPr>
        <w:pStyle w:val="ListParagraph"/>
        <w:numPr>
          <w:ilvl w:val="0"/>
          <w:numId w:val="739"/>
        </w:numPr>
        <w:spacing w:after="120"/>
        <w:ind w:left="714" w:hanging="357"/>
        <w:contextualSpacing w:val="0"/>
        <w:jc w:val="both"/>
        <w:rPr>
          <w:sz w:val="24"/>
          <w:szCs w:val="24"/>
        </w:rPr>
      </w:pPr>
      <w:r w:rsidRPr="00581DF0">
        <w:rPr>
          <w:sz w:val="24"/>
          <w:szCs w:val="24"/>
        </w:rPr>
        <w:t>Mehl, Backpulver, Zucker und 1 Prise Salz in eine große Schüssel geben; in die Mitte eine Vertiefung drücken. Eier, geschmolzene Butter und Buttermilch verrühren und nach und nach in die Mulde gießen. Weiter rühren bis der Teig gerade glatt ist. 10 Minuten ruhen lassen. Waffeleisen vorheizen.</w:t>
      </w:r>
    </w:p>
    <w:p w14:paraId="245E59A1" w14:textId="77777777" w:rsidR="009144DE" w:rsidRPr="00581DF0" w:rsidRDefault="009144DE" w:rsidP="00B40E8C">
      <w:pPr>
        <w:pStyle w:val="ListParagraph"/>
        <w:numPr>
          <w:ilvl w:val="0"/>
          <w:numId w:val="739"/>
        </w:numPr>
        <w:spacing w:after="120"/>
        <w:ind w:left="714" w:hanging="357"/>
        <w:contextualSpacing w:val="0"/>
        <w:jc w:val="both"/>
        <w:rPr>
          <w:sz w:val="24"/>
          <w:szCs w:val="24"/>
        </w:rPr>
      </w:pPr>
      <w:r w:rsidRPr="00581DF0">
        <w:rPr>
          <w:sz w:val="24"/>
          <w:szCs w:val="24"/>
        </w:rPr>
        <w:t>Für die Schokoladensauce Butter, zerkleinerte Schokolade, Sahne und Rohrzuckersirup in einem Topf bei schwacher Hitze glattrühren. Vom Herd nehmen und warmhalten.</w:t>
      </w:r>
    </w:p>
    <w:p w14:paraId="52A12B36" w14:textId="77777777" w:rsidR="009144DE" w:rsidRPr="00581DF0" w:rsidRDefault="009144DE" w:rsidP="00B40E8C">
      <w:pPr>
        <w:pStyle w:val="ListParagraph"/>
        <w:numPr>
          <w:ilvl w:val="0"/>
          <w:numId w:val="739"/>
        </w:numPr>
        <w:spacing w:after="120"/>
        <w:ind w:left="714" w:hanging="357"/>
        <w:contextualSpacing w:val="0"/>
        <w:jc w:val="both"/>
        <w:rPr>
          <w:sz w:val="24"/>
          <w:szCs w:val="24"/>
        </w:rPr>
      </w:pPr>
      <w:r w:rsidRPr="00581DF0">
        <w:rPr>
          <w:sz w:val="24"/>
          <w:szCs w:val="24"/>
        </w:rPr>
        <w:t>Waffeleisen mit geschmolzener Butter einpinseln. Etwas Teig in die Mitte geben und fast bis an den Rand verteilen.</w:t>
      </w:r>
    </w:p>
    <w:p w14:paraId="0C039987" w14:textId="77777777" w:rsidR="009144DE" w:rsidRPr="00581DF0" w:rsidRDefault="009144DE" w:rsidP="00B40E8C">
      <w:pPr>
        <w:pStyle w:val="ListParagraph"/>
        <w:numPr>
          <w:ilvl w:val="0"/>
          <w:numId w:val="739"/>
        </w:numPr>
        <w:spacing w:after="120"/>
        <w:ind w:left="714" w:hanging="357"/>
        <w:contextualSpacing w:val="0"/>
        <w:jc w:val="both"/>
        <w:rPr>
          <w:sz w:val="24"/>
          <w:szCs w:val="24"/>
        </w:rPr>
      </w:pPr>
      <w:r w:rsidRPr="00581DF0">
        <w:rPr>
          <w:sz w:val="24"/>
          <w:szCs w:val="24"/>
        </w:rPr>
        <w:t>Waffel ca. 2 Minuten backen, bis sie braun und knusprig ist. Warm stellen. Dazu Vanilleeis und die heiße Schokoladensauce reichen.</w:t>
      </w:r>
    </w:p>
    <w:p w14:paraId="01257A88" w14:textId="77777777" w:rsidR="009144DE" w:rsidRPr="00803DF2" w:rsidRDefault="009144DE" w:rsidP="009144DE">
      <w:pPr>
        <w:rPr>
          <w:sz w:val="24"/>
          <w:szCs w:val="24"/>
        </w:rPr>
      </w:pPr>
    </w:p>
    <w:p w14:paraId="15DA6683" w14:textId="77777777" w:rsidR="009144DE" w:rsidRDefault="009144DE" w:rsidP="009144DE">
      <w:pPr>
        <w:rPr>
          <w:sz w:val="24"/>
          <w:szCs w:val="24"/>
        </w:rPr>
      </w:pPr>
      <w:r>
        <w:rPr>
          <w:sz w:val="24"/>
          <w:szCs w:val="24"/>
        </w:rPr>
        <w:br w:type="page"/>
      </w:r>
    </w:p>
    <w:p w14:paraId="769B5E6B" w14:textId="723F75FD" w:rsidR="009144DE" w:rsidRDefault="009144DE" w:rsidP="00075CF0">
      <w:pPr>
        <w:pStyle w:val="Heading2"/>
        <w:spacing w:after="240"/>
      </w:pPr>
      <w:r>
        <w:lastRenderedPageBreak/>
        <w:t>Mille Feuille</w:t>
      </w:r>
      <w:r w:rsidR="002F2BF5">
        <w:rPr>
          <w:rStyle w:val="FootnoteReference"/>
        </w:rPr>
        <w:footnoteReference w:id="1474"/>
      </w:r>
      <w:r>
        <w:t xml:space="preserve"> </w:t>
      </w:r>
    </w:p>
    <w:p w14:paraId="4182285E" w14:textId="309672DB" w:rsidR="009144DE" w:rsidRDefault="009144DE" w:rsidP="009144DE">
      <w:pPr>
        <w:rPr>
          <w:sz w:val="24"/>
          <w:szCs w:val="24"/>
        </w:rPr>
      </w:pPr>
      <w:r w:rsidRPr="00075CF0">
        <w:rPr>
          <w:sz w:val="24"/>
          <w:szCs w:val="24"/>
          <w:u w:val="single"/>
        </w:rPr>
        <w:t>Zutaten</w:t>
      </w:r>
      <w:r>
        <w:rPr>
          <w:sz w:val="24"/>
          <w:szCs w:val="24"/>
        </w:rPr>
        <w:t xml:space="preserve"> </w:t>
      </w:r>
      <w:r w:rsidR="00075CF0">
        <w:rPr>
          <w:sz w:val="24"/>
          <w:szCs w:val="24"/>
        </w:rPr>
        <w:t>(</w:t>
      </w:r>
      <w:r>
        <w:rPr>
          <w:sz w:val="24"/>
          <w:szCs w:val="24"/>
        </w:rPr>
        <w:t>für 6-8 Portionen</w:t>
      </w:r>
      <w:r w:rsidR="00075CF0">
        <w:rPr>
          <w:sz w:val="24"/>
          <w:szCs w:val="24"/>
        </w:rPr>
        <w:t>):</w:t>
      </w:r>
    </w:p>
    <w:p w14:paraId="39537930" w14:textId="77777777" w:rsidR="009144DE" w:rsidRDefault="009144DE" w:rsidP="009144DE">
      <w:pPr>
        <w:rPr>
          <w:sz w:val="24"/>
          <w:szCs w:val="24"/>
        </w:rPr>
      </w:pPr>
      <w:r>
        <w:rPr>
          <w:sz w:val="24"/>
          <w:szCs w:val="24"/>
        </w:rPr>
        <w:t>600 g Blätterteig</w:t>
      </w:r>
    </w:p>
    <w:p w14:paraId="525CF483" w14:textId="77777777" w:rsidR="009144DE" w:rsidRDefault="009144DE" w:rsidP="009144DE">
      <w:pPr>
        <w:rPr>
          <w:sz w:val="24"/>
          <w:szCs w:val="24"/>
        </w:rPr>
      </w:pPr>
      <w:r>
        <w:rPr>
          <w:sz w:val="24"/>
          <w:szCs w:val="24"/>
        </w:rPr>
        <w:t>600 ml Crème double</w:t>
      </w:r>
    </w:p>
    <w:p w14:paraId="531D29C5" w14:textId="77777777" w:rsidR="009144DE" w:rsidRDefault="009144DE" w:rsidP="009144DE">
      <w:pPr>
        <w:rPr>
          <w:sz w:val="24"/>
          <w:szCs w:val="24"/>
        </w:rPr>
      </w:pPr>
      <w:r>
        <w:rPr>
          <w:sz w:val="24"/>
          <w:szCs w:val="24"/>
        </w:rPr>
        <w:t>500 g kleine Erdbeeren, halbiert</w:t>
      </w:r>
    </w:p>
    <w:p w14:paraId="20D83ECA" w14:textId="77777777" w:rsidR="009144DE" w:rsidRDefault="009144DE" w:rsidP="009144DE">
      <w:pPr>
        <w:rPr>
          <w:sz w:val="24"/>
          <w:szCs w:val="24"/>
        </w:rPr>
      </w:pPr>
      <w:r>
        <w:rPr>
          <w:sz w:val="24"/>
          <w:szCs w:val="24"/>
        </w:rPr>
        <w:t>70 g Blaubeeren, wahlweise</w:t>
      </w:r>
    </w:p>
    <w:p w14:paraId="22ED8528" w14:textId="77777777" w:rsidR="009144DE" w:rsidRDefault="009144DE" w:rsidP="009144DE">
      <w:pPr>
        <w:rPr>
          <w:sz w:val="24"/>
          <w:szCs w:val="24"/>
        </w:rPr>
      </w:pPr>
    </w:p>
    <w:p w14:paraId="0D1A04BC" w14:textId="77777777" w:rsidR="009144DE" w:rsidRDefault="009144DE" w:rsidP="009144DE">
      <w:pPr>
        <w:rPr>
          <w:sz w:val="24"/>
          <w:szCs w:val="24"/>
        </w:rPr>
      </w:pPr>
      <w:r>
        <w:rPr>
          <w:sz w:val="24"/>
          <w:szCs w:val="24"/>
        </w:rPr>
        <w:t>Zubereitungszeit: 30 Minuten, Backzeit 1,5 Stunden</w:t>
      </w:r>
    </w:p>
    <w:p w14:paraId="044AE6EF" w14:textId="77777777" w:rsidR="009144DE" w:rsidRPr="007559CE" w:rsidRDefault="009144DE" w:rsidP="00B40E8C">
      <w:pPr>
        <w:pStyle w:val="ListParagraph"/>
        <w:numPr>
          <w:ilvl w:val="0"/>
          <w:numId w:val="740"/>
        </w:numPr>
        <w:spacing w:after="120"/>
        <w:ind w:left="714" w:hanging="357"/>
        <w:contextualSpacing w:val="0"/>
        <w:jc w:val="both"/>
        <w:rPr>
          <w:sz w:val="24"/>
          <w:szCs w:val="24"/>
        </w:rPr>
      </w:pPr>
      <w:r w:rsidRPr="007559CE">
        <w:rPr>
          <w:sz w:val="24"/>
          <w:szCs w:val="24"/>
        </w:rPr>
        <w:t>Backofen auf 220 Grad (Gas 3-4) vorheizen. Ein Backblech mit Backpapier auslegen. Nicht ausgerollten Blätterteig dritteln und jedes Drittel zu einem 25x25 cm Quadrat ausrollen. Ein Quadrat auf das Backblech legen, mit der Gabel überall einstechen. Mit einem zweiten Blatt Backpapier sowie einem Backblech bedecken. 15 Minuten backen. Backbleche umdrehen und von der anderen Seite 10 – 15 Minuten goldbraun backen. Abkühlen lassen und Vorgang mit den restlichen Quadraten wiederholen.</w:t>
      </w:r>
    </w:p>
    <w:p w14:paraId="488A0F4D" w14:textId="77777777" w:rsidR="009144DE" w:rsidRDefault="009144DE" w:rsidP="00B40E8C">
      <w:pPr>
        <w:pStyle w:val="ListParagraph"/>
        <w:numPr>
          <w:ilvl w:val="0"/>
          <w:numId w:val="740"/>
        </w:numPr>
        <w:spacing w:after="120"/>
        <w:ind w:left="714" w:hanging="357"/>
        <w:contextualSpacing w:val="0"/>
        <w:jc w:val="both"/>
        <w:rPr>
          <w:sz w:val="24"/>
          <w:szCs w:val="24"/>
        </w:rPr>
      </w:pPr>
      <w:r w:rsidRPr="007559CE">
        <w:rPr>
          <w:sz w:val="24"/>
          <w:szCs w:val="24"/>
        </w:rPr>
        <w:t>Kanten der Stücke gleichmäßig abschneiden, dann halbieren. Crème double in einer großen Schüssel mit dem Schneebesen steif schlagen. Zwei Stücke auf einen Teller legen. Etwas Sahne darauf verteilen, und vorsichtig einige Erdbeeren und Blaubeeren darin festdrücken. Je ein weiteres Blätterteigstück auflegen und nochmals Erdbeeren und Blaubeeren darauf verteilen. Zum Abschluss mit einer weiteren Blätterteigschicht bedecken und mit Puderzucker bestäuben.</w:t>
      </w:r>
    </w:p>
    <w:p w14:paraId="7379EAD1" w14:textId="77777777" w:rsidR="009144DE" w:rsidRDefault="009144DE" w:rsidP="009144DE">
      <w:pPr>
        <w:rPr>
          <w:sz w:val="24"/>
          <w:szCs w:val="24"/>
        </w:rPr>
      </w:pPr>
      <w:r>
        <w:rPr>
          <w:sz w:val="24"/>
          <w:szCs w:val="24"/>
        </w:rPr>
        <w:br w:type="page"/>
      </w:r>
    </w:p>
    <w:p w14:paraId="4CB63711" w14:textId="2CC6D00E" w:rsidR="009144DE" w:rsidRDefault="009144DE" w:rsidP="00075CF0">
      <w:pPr>
        <w:pStyle w:val="Heading2"/>
        <w:spacing w:after="240"/>
      </w:pPr>
      <w:r>
        <w:lastRenderedPageBreak/>
        <w:t>Karamellcreme</w:t>
      </w:r>
      <w:r w:rsidR="002E03B3">
        <w:rPr>
          <w:rStyle w:val="FootnoteReference"/>
        </w:rPr>
        <w:footnoteReference w:id="1475"/>
      </w:r>
      <w:r>
        <w:t xml:space="preserve"> </w:t>
      </w:r>
    </w:p>
    <w:p w14:paraId="056B73AD" w14:textId="2602F0D0" w:rsidR="009144DE" w:rsidRDefault="009144DE" w:rsidP="009144DE">
      <w:pPr>
        <w:rPr>
          <w:sz w:val="24"/>
          <w:szCs w:val="24"/>
        </w:rPr>
      </w:pPr>
      <w:r w:rsidRPr="00075CF0">
        <w:rPr>
          <w:sz w:val="24"/>
          <w:szCs w:val="24"/>
          <w:u w:val="single"/>
        </w:rPr>
        <w:t>Zutaten</w:t>
      </w:r>
      <w:r>
        <w:rPr>
          <w:sz w:val="24"/>
          <w:szCs w:val="24"/>
        </w:rPr>
        <w:t xml:space="preserve"> </w:t>
      </w:r>
      <w:r w:rsidR="00075CF0">
        <w:rPr>
          <w:sz w:val="24"/>
          <w:szCs w:val="24"/>
        </w:rPr>
        <w:t>(</w:t>
      </w:r>
      <w:r>
        <w:rPr>
          <w:sz w:val="24"/>
          <w:szCs w:val="24"/>
        </w:rPr>
        <w:t>für 8 Personen</w:t>
      </w:r>
      <w:r w:rsidR="00075CF0">
        <w:rPr>
          <w:sz w:val="24"/>
          <w:szCs w:val="24"/>
        </w:rPr>
        <w:t>)</w:t>
      </w:r>
    </w:p>
    <w:p w14:paraId="163CABCB" w14:textId="77777777" w:rsidR="009144DE" w:rsidRDefault="009144DE" w:rsidP="009144DE">
      <w:pPr>
        <w:rPr>
          <w:sz w:val="24"/>
          <w:szCs w:val="24"/>
        </w:rPr>
      </w:pPr>
      <w:r>
        <w:rPr>
          <w:sz w:val="24"/>
          <w:szCs w:val="24"/>
        </w:rPr>
        <w:t>180 g Zucker</w:t>
      </w:r>
    </w:p>
    <w:p w14:paraId="3097432B" w14:textId="77777777" w:rsidR="009144DE" w:rsidRDefault="009144DE" w:rsidP="009144DE">
      <w:pPr>
        <w:rPr>
          <w:sz w:val="24"/>
          <w:szCs w:val="24"/>
        </w:rPr>
      </w:pPr>
    </w:p>
    <w:p w14:paraId="35F899D8" w14:textId="10C8C523" w:rsidR="009144DE" w:rsidRPr="00075CF0" w:rsidRDefault="00075CF0" w:rsidP="009144DE">
      <w:pPr>
        <w:rPr>
          <w:i/>
          <w:iCs/>
          <w:sz w:val="24"/>
          <w:szCs w:val="24"/>
        </w:rPr>
      </w:pPr>
      <w:r w:rsidRPr="00075CF0">
        <w:rPr>
          <w:i/>
          <w:iCs/>
          <w:sz w:val="24"/>
          <w:szCs w:val="24"/>
        </w:rPr>
        <w:t xml:space="preserve">Für die </w:t>
      </w:r>
      <w:r w:rsidR="009144DE" w:rsidRPr="00075CF0">
        <w:rPr>
          <w:i/>
          <w:iCs/>
          <w:sz w:val="24"/>
          <w:szCs w:val="24"/>
        </w:rPr>
        <w:t>Eiercreme:</w:t>
      </w:r>
    </w:p>
    <w:p w14:paraId="1D32C96A" w14:textId="77777777" w:rsidR="009144DE" w:rsidRDefault="009144DE" w:rsidP="009144DE">
      <w:pPr>
        <w:rPr>
          <w:sz w:val="24"/>
          <w:szCs w:val="24"/>
        </w:rPr>
      </w:pPr>
      <w:r>
        <w:rPr>
          <w:sz w:val="24"/>
          <w:szCs w:val="24"/>
        </w:rPr>
        <w:t>750 ml Milch</w:t>
      </w:r>
    </w:p>
    <w:p w14:paraId="4065A819" w14:textId="77777777" w:rsidR="009144DE" w:rsidRDefault="009144DE" w:rsidP="009144DE">
      <w:pPr>
        <w:rPr>
          <w:sz w:val="24"/>
          <w:szCs w:val="24"/>
        </w:rPr>
      </w:pPr>
      <w:r>
        <w:rPr>
          <w:sz w:val="24"/>
          <w:szCs w:val="24"/>
        </w:rPr>
        <w:t>90 g feiner Zucker</w:t>
      </w:r>
    </w:p>
    <w:p w14:paraId="16EE9097" w14:textId="77777777" w:rsidR="009144DE" w:rsidRDefault="009144DE" w:rsidP="009144DE">
      <w:pPr>
        <w:rPr>
          <w:sz w:val="24"/>
          <w:szCs w:val="24"/>
        </w:rPr>
      </w:pPr>
      <w:r>
        <w:rPr>
          <w:sz w:val="24"/>
          <w:szCs w:val="24"/>
        </w:rPr>
        <w:t>4 Eier</w:t>
      </w:r>
    </w:p>
    <w:p w14:paraId="592DAB99" w14:textId="77777777" w:rsidR="009144DE" w:rsidRDefault="009144DE" w:rsidP="009144DE">
      <w:pPr>
        <w:rPr>
          <w:sz w:val="24"/>
          <w:szCs w:val="24"/>
        </w:rPr>
      </w:pPr>
      <w:r>
        <w:rPr>
          <w:sz w:val="24"/>
          <w:szCs w:val="24"/>
        </w:rPr>
        <w:t>2 Tropfen Vanillearoma</w:t>
      </w:r>
    </w:p>
    <w:p w14:paraId="481CF602" w14:textId="77777777" w:rsidR="009144DE" w:rsidRDefault="009144DE" w:rsidP="009144DE">
      <w:pPr>
        <w:rPr>
          <w:sz w:val="24"/>
          <w:szCs w:val="24"/>
        </w:rPr>
      </w:pPr>
    </w:p>
    <w:p w14:paraId="1A167402" w14:textId="77777777" w:rsidR="009144DE" w:rsidRDefault="009144DE" w:rsidP="009144DE">
      <w:pPr>
        <w:rPr>
          <w:sz w:val="24"/>
          <w:szCs w:val="24"/>
        </w:rPr>
      </w:pPr>
      <w:r>
        <w:rPr>
          <w:sz w:val="24"/>
          <w:szCs w:val="24"/>
        </w:rPr>
        <w:t>Zubereitungszeit: 25 Minuten plus Kühlzeit plus 35 Minuten Backzeit</w:t>
      </w:r>
    </w:p>
    <w:p w14:paraId="7BC745E2" w14:textId="77777777" w:rsidR="009144DE" w:rsidRPr="00217223" w:rsidRDefault="009144DE" w:rsidP="00B40E8C">
      <w:pPr>
        <w:pStyle w:val="ListParagraph"/>
        <w:numPr>
          <w:ilvl w:val="0"/>
          <w:numId w:val="727"/>
        </w:numPr>
        <w:spacing w:after="120"/>
        <w:ind w:left="714" w:hanging="357"/>
        <w:contextualSpacing w:val="0"/>
        <w:jc w:val="both"/>
        <w:rPr>
          <w:sz w:val="24"/>
          <w:szCs w:val="24"/>
        </w:rPr>
      </w:pPr>
      <w:r w:rsidRPr="00217223">
        <w:rPr>
          <w:sz w:val="24"/>
          <w:szCs w:val="24"/>
        </w:rPr>
        <w:t>Backofen auf 160 Grad (Gas 1 -2) vorheizen. 8 Förmchen mit geschmolzener Butter einfetten.</w:t>
      </w:r>
    </w:p>
    <w:p w14:paraId="26D0DD9F" w14:textId="77777777" w:rsidR="009144DE" w:rsidRPr="00217223" w:rsidRDefault="009144DE" w:rsidP="00B40E8C">
      <w:pPr>
        <w:pStyle w:val="ListParagraph"/>
        <w:numPr>
          <w:ilvl w:val="0"/>
          <w:numId w:val="727"/>
        </w:numPr>
        <w:spacing w:after="120"/>
        <w:ind w:left="714" w:hanging="357"/>
        <w:contextualSpacing w:val="0"/>
        <w:jc w:val="both"/>
        <w:rPr>
          <w:sz w:val="24"/>
          <w:szCs w:val="24"/>
        </w:rPr>
      </w:pPr>
      <w:r w:rsidRPr="00217223">
        <w:rPr>
          <w:sz w:val="24"/>
          <w:szCs w:val="24"/>
        </w:rPr>
        <w:t>Zucker mit 60 ml Wasser in einen Topf geben und unter Rühren bei schwacher Hitze auflösen. Kurz aufkochen, Temperatur reduzieren. Köcheln lassen, bis die Mischung eine gold-gelbe Farbe annimmt und karamellisiert. Sofort vom Herd nehmen und in jede Form so viel heißen Karamellsirup geben, dass der Boden bedeckt ist. Der Karamell kocht im Topf weiter, deshalb sollte man schnell arbeiten und aufpassen, dass man sich nicht verbrennt.</w:t>
      </w:r>
    </w:p>
    <w:p w14:paraId="35D2F39B" w14:textId="1718B9D8" w:rsidR="009144DE" w:rsidRPr="00217223" w:rsidRDefault="009144DE" w:rsidP="00B40E8C">
      <w:pPr>
        <w:pStyle w:val="ListParagraph"/>
        <w:numPr>
          <w:ilvl w:val="0"/>
          <w:numId w:val="727"/>
        </w:numPr>
        <w:spacing w:after="120"/>
        <w:ind w:left="714" w:hanging="357"/>
        <w:contextualSpacing w:val="0"/>
        <w:jc w:val="both"/>
        <w:rPr>
          <w:sz w:val="24"/>
          <w:szCs w:val="24"/>
        </w:rPr>
      </w:pPr>
      <w:r w:rsidRPr="00217223">
        <w:rPr>
          <w:sz w:val="24"/>
          <w:szCs w:val="24"/>
        </w:rPr>
        <w:t xml:space="preserve">Für die </w:t>
      </w:r>
      <w:r w:rsidR="00075CF0">
        <w:rPr>
          <w:sz w:val="24"/>
          <w:szCs w:val="24"/>
        </w:rPr>
        <w:t>E</w:t>
      </w:r>
      <w:r w:rsidRPr="00217223">
        <w:rPr>
          <w:sz w:val="24"/>
          <w:szCs w:val="24"/>
        </w:rPr>
        <w:t>iercreme die Milch in einem Topf bei schwacher Hitze erwärmen, bis sie fast kocht. Vom Herd nehmen. Zucker, Eier und Vanillearoma mischen und 2 Minuten mit einem Schneebesen schlagen, dann die warme Milch einrühren. Die Mischung durch ein Sieb in eine Kanne gießen und auf die Förmchen verteilen.</w:t>
      </w:r>
    </w:p>
    <w:p w14:paraId="78D848C9" w14:textId="77777777" w:rsidR="009144DE" w:rsidRDefault="009144DE" w:rsidP="00B40E8C">
      <w:pPr>
        <w:pStyle w:val="ListParagraph"/>
        <w:numPr>
          <w:ilvl w:val="0"/>
          <w:numId w:val="727"/>
        </w:numPr>
        <w:spacing w:after="120"/>
        <w:ind w:left="714" w:hanging="357"/>
        <w:contextualSpacing w:val="0"/>
        <w:jc w:val="both"/>
        <w:rPr>
          <w:sz w:val="24"/>
          <w:szCs w:val="24"/>
        </w:rPr>
      </w:pPr>
      <w:r w:rsidRPr="00217223">
        <w:rPr>
          <w:sz w:val="24"/>
          <w:szCs w:val="24"/>
        </w:rPr>
        <w:t xml:space="preserve">Die Förmchen in eine Auflaufform stellen und so viel kochendes Wasser hineingießen, dass sie zur Hälfte im Wasser stehen. 30 Minuten backen, bis die Creme fest ist, aber noch etwas wackelt, wenn die Form leicht bewegt wird. Abkühlen lassen, dann mindestens 2 Stunden kühl stellen. Zum Lösen vorsichtig mit einem Messer am Rand der Form entlangfahren und dann auf die Dessertteller stürzen. Wenn nötig, dabei leicht schütteln. </w:t>
      </w:r>
    </w:p>
    <w:p w14:paraId="1C6D522A" w14:textId="77777777" w:rsidR="009144DE" w:rsidRPr="008F004C" w:rsidRDefault="009144DE" w:rsidP="00075CF0">
      <w:pPr>
        <w:ind w:left="708" w:hanging="708"/>
        <w:jc w:val="both"/>
        <w:rPr>
          <w:sz w:val="24"/>
          <w:szCs w:val="24"/>
        </w:rPr>
      </w:pPr>
      <w:r>
        <w:rPr>
          <w:sz w:val="24"/>
          <w:szCs w:val="24"/>
        </w:rPr>
        <w:t>Info:</w:t>
      </w:r>
      <w:r>
        <w:rPr>
          <w:sz w:val="24"/>
          <w:szCs w:val="24"/>
        </w:rPr>
        <w:tab/>
        <w:t>Das Rezept lässt sich durch Gewürze wie Kardamon, Zimt und Muskatnuss oder Zitronen- und Orangenschale ebenso variieren wie durch einen Schuss des Lieblingslikörs. Karamelcreme heißt in Frankreich Crème renversée, in Italien crema caramella und in Spanien, Südamerika und Mexiko flan.</w:t>
      </w:r>
    </w:p>
    <w:p w14:paraId="28F5D493" w14:textId="77777777" w:rsidR="009144DE" w:rsidRDefault="009144DE" w:rsidP="009144DE">
      <w:pPr>
        <w:rPr>
          <w:sz w:val="24"/>
          <w:szCs w:val="24"/>
        </w:rPr>
      </w:pPr>
      <w:r>
        <w:rPr>
          <w:sz w:val="24"/>
          <w:szCs w:val="24"/>
        </w:rPr>
        <w:br w:type="page"/>
      </w:r>
    </w:p>
    <w:p w14:paraId="79E8D188" w14:textId="56C2D5CA" w:rsidR="009144DE" w:rsidRDefault="009144DE" w:rsidP="00075CF0">
      <w:pPr>
        <w:pStyle w:val="Heading2"/>
        <w:spacing w:after="240"/>
      </w:pPr>
      <w:r>
        <w:lastRenderedPageBreak/>
        <w:t>Spanische Orangencreme</w:t>
      </w:r>
      <w:r w:rsidR="00FA65DD">
        <w:rPr>
          <w:rStyle w:val="FootnoteReference"/>
        </w:rPr>
        <w:footnoteReference w:id="1476"/>
      </w:r>
      <w:r>
        <w:t xml:space="preserve"> </w:t>
      </w:r>
    </w:p>
    <w:p w14:paraId="73BB4F35" w14:textId="6DC0967C" w:rsidR="009144DE" w:rsidRDefault="009144DE" w:rsidP="009144DE">
      <w:pPr>
        <w:rPr>
          <w:sz w:val="24"/>
          <w:szCs w:val="24"/>
        </w:rPr>
      </w:pPr>
      <w:r w:rsidRPr="00075CF0">
        <w:rPr>
          <w:sz w:val="24"/>
          <w:szCs w:val="24"/>
          <w:u w:val="single"/>
        </w:rPr>
        <w:t>Zutaten</w:t>
      </w:r>
      <w:r>
        <w:rPr>
          <w:sz w:val="24"/>
          <w:szCs w:val="24"/>
        </w:rPr>
        <w:t xml:space="preserve"> </w:t>
      </w:r>
      <w:r w:rsidR="00075CF0">
        <w:rPr>
          <w:sz w:val="24"/>
          <w:szCs w:val="24"/>
        </w:rPr>
        <w:t>(</w:t>
      </w:r>
      <w:r>
        <w:rPr>
          <w:sz w:val="24"/>
          <w:szCs w:val="24"/>
        </w:rPr>
        <w:t>für 6 Portionen</w:t>
      </w:r>
      <w:r w:rsidR="00075CF0">
        <w:rPr>
          <w:sz w:val="24"/>
          <w:szCs w:val="24"/>
        </w:rPr>
        <w:t>)</w:t>
      </w:r>
    </w:p>
    <w:p w14:paraId="2188A06E" w14:textId="77777777" w:rsidR="009144DE" w:rsidRDefault="009144DE" w:rsidP="009144DE">
      <w:pPr>
        <w:rPr>
          <w:sz w:val="24"/>
          <w:szCs w:val="24"/>
        </w:rPr>
      </w:pPr>
      <w:r>
        <w:rPr>
          <w:sz w:val="24"/>
          <w:szCs w:val="24"/>
        </w:rPr>
        <w:t>3 Eier, getrennt</w:t>
      </w:r>
    </w:p>
    <w:p w14:paraId="117F701C" w14:textId="77777777" w:rsidR="009144DE" w:rsidRDefault="009144DE" w:rsidP="009144DE">
      <w:pPr>
        <w:rPr>
          <w:sz w:val="24"/>
          <w:szCs w:val="24"/>
        </w:rPr>
      </w:pPr>
      <w:r>
        <w:rPr>
          <w:sz w:val="24"/>
          <w:szCs w:val="24"/>
        </w:rPr>
        <w:t>160 g feiner Zucker</w:t>
      </w:r>
    </w:p>
    <w:p w14:paraId="60FC94F9" w14:textId="77777777" w:rsidR="009144DE" w:rsidRDefault="009144DE" w:rsidP="009144DE">
      <w:pPr>
        <w:rPr>
          <w:sz w:val="24"/>
          <w:szCs w:val="24"/>
        </w:rPr>
      </w:pPr>
      <w:r>
        <w:rPr>
          <w:sz w:val="24"/>
          <w:szCs w:val="24"/>
        </w:rPr>
        <w:t>2 TL abgeriebene Orangenschale</w:t>
      </w:r>
    </w:p>
    <w:p w14:paraId="54EBF424" w14:textId="77777777" w:rsidR="009144DE" w:rsidRDefault="009144DE" w:rsidP="009144DE">
      <w:pPr>
        <w:rPr>
          <w:sz w:val="24"/>
          <w:szCs w:val="24"/>
        </w:rPr>
      </w:pPr>
      <w:r>
        <w:rPr>
          <w:sz w:val="24"/>
          <w:szCs w:val="24"/>
        </w:rPr>
        <w:t>125 ml Orangensaft, frisch gepresst</w:t>
      </w:r>
    </w:p>
    <w:p w14:paraId="7B01E131" w14:textId="77777777" w:rsidR="009144DE" w:rsidRDefault="009144DE" w:rsidP="009144DE">
      <w:pPr>
        <w:rPr>
          <w:sz w:val="24"/>
          <w:szCs w:val="24"/>
        </w:rPr>
      </w:pPr>
      <w:r>
        <w:rPr>
          <w:sz w:val="24"/>
          <w:szCs w:val="24"/>
        </w:rPr>
        <w:t>1,5 EL Gelatine</w:t>
      </w:r>
    </w:p>
    <w:p w14:paraId="12290605" w14:textId="77777777" w:rsidR="009144DE" w:rsidRDefault="009144DE" w:rsidP="009144DE">
      <w:pPr>
        <w:rPr>
          <w:sz w:val="24"/>
          <w:szCs w:val="24"/>
        </w:rPr>
      </w:pPr>
      <w:r>
        <w:rPr>
          <w:sz w:val="24"/>
          <w:szCs w:val="24"/>
        </w:rPr>
        <w:t>750 ml Milch</w:t>
      </w:r>
    </w:p>
    <w:p w14:paraId="4AD8B2FA" w14:textId="77777777" w:rsidR="009144DE" w:rsidRDefault="009144DE" w:rsidP="009144DE">
      <w:pPr>
        <w:rPr>
          <w:sz w:val="24"/>
          <w:szCs w:val="24"/>
        </w:rPr>
      </w:pPr>
    </w:p>
    <w:p w14:paraId="7656ED65" w14:textId="77777777" w:rsidR="009144DE" w:rsidRDefault="009144DE" w:rsidP="009144DE">
      <w:pPr>
        <w:rPr>
          <w:sz w:val="24"/>
          <w:szCs w:val="24"/>
        </w:rPr>
      </w:pPr>
      <w:r>
        <w:rPr>
          <w:sz w:val="24"/>
          <w:szCs w:val="24"/>
        </w:rPr>
        <w:t>Zubereitungszeit: 20 Minuten plus Kühlzeit plus Kochzeit 10 Minuten</w:t>
      </w:r>
    </w:p>
    <w:p w14:paraId="0995E9FF" w14:textId="77777777" w:rsidR="009144DE" w:rsidRPr="00B977CB" w:rsidRDefault="009144DE" w:rsidP="00B40E8C">
      <w:pPr>
        <w:pStyle w:val="ListParagraph"/>
        <w:numPr>
          <w:ilvl w:val="0"/>
          <w:numId w:val="728"/>
        </w:numPr>
        <w:spacing w:after="120"/>
        <w:ind w:left="714" w:hanging="357"/>
        <w:contextualSpacing w:val="0"/>
        <w:jc w:val="both"/>
        <w:rPr>
          <w:sz w:val="24"/>
          <w:szCs w:val="24"/>
        </w:rPr>
      </w:pPr>
      <w:r w:rsidRPr="00B977CB">
        <w:rPr>
          <w:sz w:val="24"/>
          <w:szCs w:val="24"/>
        </w:rPr>
        <w:t>Eigelb, Zucker und Orangenschale in einer kleinen Schüssel mit dem elektrischen Handrührgerät oder Schneebesen 5 Minuten dick-cremig schlagen.</w:t>
      </w:r>
    </w:p>
    <w:p w14:paraId="573E94F5" w14:textId="77777777" w:rsidR="009144DE" w:rsidRPr="00B977CB" w:rsidRDefault="009144DE" w:rsidP="00B40E8C">
      <w:pPr>
        <w:pStyle w:val="ListParagraph"/>
        <w:numPr>
          <w:ilvl w:val="0"/>
          <w:numId w:val="728"/>
        </w:numPr>
        <w:spacing w:after="120"/>
        <w:ind w:left="714" w:hanging="357"/>
        <w:contextualSpacing w:val="0"/>
        <w:jc w:val="both"/>
        <w:rPr>
          <w:sz w:val="24"/>
          <w:szCs w:val="24"/>
        </w:rPr>
      </w:pPr>
      <w:r w:rsidRPr="00B977CB">
        <w:rPr>
          <w:sz w:val="24"/>
          <w:szCs w:val="24"/>
        </w:rPr>
        <w:t>Orangensaft in eine kleine feuerfeste Schüssel geben, Gelatine gleichmäßig auf die Oberfläche streuen und quellen lassen. Nicht umrühren. Einen großen Topf bis zu ca. 4 cm mit Wasser füllen. Zum Kochen bringen, vom Herd nehmen und die Gelatineschüssel vorsichtig hineinsetzen. Sie sollte zur Hälfte im Wasser stehen. Nun die Gelatine verrühren, bis sie sich aufgelöst hat.</w:t>
      </w:r>
    </w:p>
    <w:p w14:paraId="16E5531F" w14:textId="77777777" w:rsidR="009144DE" w:rsidRPr="00B977CB" w:rsidRDefault="009144DE" w:rsidP="00B40E8C">
      <w:pPr>
        <w:pStyle w:val="ListParagraph"/>
        <w:numPr>
          <w:ilvl w:val="0"/>
          <w:numId w:val="728"/>
        </w:numPr>
        <w:spacing w:after="120"/>
        <w:ind w:left="714" w:hanging="357"/>
        <w:contextualSpacing w:val="0"/>
        <w:jc w:val="both"/>
        <w:rPr>
          <w:sz w:val="24"/>
          <w:szCs w:val="24"/>
        </w:rPr>
      </w:pPr>
      <w:r w:rsidRPr="00B977CB">
        <w:rPr>
          <w:sz w:val="24"/>
          <w:szCs w:val="24"/>
        </w:rPr>
        <w:t>Gelatinemischung und Milch in einer Kasserolle mischen und stark erhitzen, aber nicht kochen, da die Gelatine sonst ihre festigenden Eigenschaften verliert.  Vom Herd nehmen und langsam nach und nach unter ständigem Rühren in die Eigelbmischung geben.</w:t>
      </w:r>
    </w:p>
    <w:p w14:paraId="76B2971D" w14:textId="77777777" w:rsidR="009144DE" w:rsidRPr="00B977CB" w:rsidRDefault="009144DE" w:rsidP="00B40E8C">
      <w:pPr>
        <w:pStyle w:val="ListParagraph"/>
        <w:numPr>
          <w:ilvl w:val="0"/>
          <w:numId w:val="728"/>
        </w:numPr>
        <w:spacing w:after="120"/>
        <w:ind w:left="714" w:hanging="357"/>
        <w:contextualSpacing w:val="0"/>
        <w:jc w:val="both"/>
        <w:rPr>
          <w:sz w:val="24"/>
          <w:szCs w:val="24"/>
        </w:rPr>
      </w:pPr>
      <w:r w:rsidRPr="00B977CB">
        <w:rPr>
          <w:sz w:val="24"/>
          <w:szCs w:val="24"/>
        </w:rPr>
        <w:t>Eiweiß in einer Metall- oder Glasschüssel steif schlagen. Dann mit einem großen Metalllöffel vorsichtig unter die Milchmischung heben. Vorsichtig in eine 1,5 l Glasschüssel geben oder auf 6 Schüssel verteilen. Mehrere Stunden oder über Nacht kühlen, bis die Creme fest ist.</w:t>
      </w:r>
    </w:p>
    <w:p w14:paraId="3C5C1EFC" w14:textId="77777777" w:rsidR="009144DE" w:rsidRDefault="009144DE" w:rsidP="009144DE">
      <w:pPr>
        <w:rPr>
          <w:sz w:val="24"/>
          <w:szCs w:val="24"/>
        </w:rPr>
      </w:pPr>
    </w:p>
    <w:p w14:paraId="351D6F4E" w14:textId="77777777" w:rsidR="009144DE" w:rsidRDefault="009144DE" w:rsidP="00075CF0">
      <w:pPr>
        <w:ind w:left="708" w:hanging="708"/>
        <w:jc w:val="both"/>
        <w:rPr>
          <w:sz w:val="24"/>
          <w:szCs w:val="24"/>
        </w:rPr>
      </w:pPr>
      <w:r>
        <w:rPr>
          <w:sz w:val="24"/>
          <w:szCs w:val="24"/>
        </w:rPr>
        <w:t>Info:</w:t>
      </w:r>
      <w:r>
        <w:rPr>
          <w:sz w:val="24"/>
          <w:szCs w:val="24"/>
        </w:rPr>
        <w:tab/>
        <w:t>Spanische Creme ist in England auch unter dem Namen Honeycomb Mould, Snow Cream und New England Quaking Custard bekannt. Man findet dieses Rezept in alten englischen und amerikanischen Kochbüchern u.a. denen der Shaker. Es handelt sich um eine Eiercreme aus 2 oder 3 verschiedenen Schichten – oben eine Schicht mit vielen Blasen darunter glatte Schichten, die sich bilden, wenn der Eischnee unter eine warme statt unter eine kalte Mischung gehoben wird. Ist die Eiercrememischung kalt, wenn man den Eischnee unterhebt, bleiben die Schichten durch die Gelatine zusammen und trennen sich nicht.</w:t>
      </w:r>
    </w:p>
    <w:p w14:paraId="4543E14C" w14:textId="4A892433" w:rsidR="009144DE" w:rsidRDefault="009144DE" w:rsidP="00075CF0">
      <w:pPr>
        <w:pStyle w:val="Heading2"/>
        <w:spacing w:after="240"/>
      </w:pPr>
      <w:r>
        <w:br w:type="page"/>
      </w:r>
      <w:r>
        <w:lastRenderedPageBreak/>
        <w:t>Heißes Schoko-Soufflé</w:t>
      </w:r>
      <w:r w:rsidR="00D85683">
        <w:rPr>
          <w:rStyle w:val="FootnoteReference"/>
        </w:rPr>
        <w:footnoteReference w:id="1477"/>
      </w:r>
      <w:r>
        <w:t xml:space="preserve"> </w:t>
      </w:r>
    </w:p>
    <w:p w14:paraId="5826F1E8" w14:textId="2076FD6B" w:rsidR="009144DE" w:rsidRDefault="009144DE" w:rsidP="009144DE">
      <w:pPr>
        <w:rPr>
          <w:sz w:val="24"/>
          <w:szCs w:val="24"/>
        </w:rPr>
      </w:pPr>
      <w:r w:rsidRPr="00075CF0">
        <w:rPr>
          <w:sz w:val="24"/>
          <w:szCs w:val="24"/>
          <w:u w:val="single"/>
        </w:rPr>
        <w:t>Zutaten</w:t>
      </w:r>
      <w:r>
        <w:rPr>
          <w:sz w:val="24"/>
          <w:szCs w:val="24"/>
        </w:rPr>
        <w:t xml:space="preserve"> </w:t>
      </w:r>
      <w:r w:rsidR="00075CF0">
        <w:rPr>
          <w:sz w:val="24"/>
          <w:szCs w:val="24"/>
        </w:rPr>
        <w:t>(</w:t>
      </w:r>
      <w:r>
        <w:rPr>
          <w:sz w:val="24"/>
          <w:szCs w:val="24"/>
        </w:rPr>
        <w:t>für 6 Portionen</w:t>
      </w:r>
      <w:r w:rsidR="00075CF0">
        <w:rPr>
          <w:sz w:val="24"/>
          <w:szCs w:val="24"/>
        </w:rPr>
        <w:t>)</w:t>
      </w:r>
    </w:p>
    <w:p w14:paraId="52C7F0A1" w14:textId="77777777" w:rsidR="009144DE" w:rsidRDefault="009144DE" w:rsidP="009144DE">
      <w:pPr>
        <w:rPr>
          <w:sz w:val="24"/>
          <w:szCs w:val="24"/>
        </w:rPr>
      </w:pPr>
      <w:r>
        <w:rPr>
          <w:sz w:val="24"/>
          <w:szCs w:val="24"/>
        </w:rPr>
        <w:t>175 g gute Bitterschokolade, zerkleinert</w:t>
      </w:r>
    </w:p>
    <w:p w14:paraId="5B6740BB" w14:textId="77777777" w:rsidR="009144DE" w:rsidRDefault="009144DE" w:rsidP="009144DE">
      <w:pPr>
        <w:rPr>
          <w:sz w:val="24"/>
          <w:szCs w:val="24"/>
        </w:rPr>
      </w:pPr>
      <w:r>
        <w:rPr>
          <w:sz w:val="24"/>
          <w:szCs w:val="24"/>
        </w:rPr>
        <w:t>5 Eigelb, leicht geschlagen</w:t>
      </w:r>
    </w:p>
    <w:p w14:paraId="232B2385" w14:textId="77777777" w:rsidR="009144DE" w:rsidRDefault="009144DE" w:rsidP="009144DE">
      <w:pPr>
        <w:rPr>
          <w:sz w:val="24"/>
          <w:szCs w:val="24"/>
        </w:rPr>
      </w:pPr>
      <w:r>
        <w:rPr>
          <w:sz w:val="24"/>
          <w:szCs w:val="24"/>
        </w:rPr>
        <w:t>60 g feiner Zucker</w:t>
      </w:r>
    </w:p>
    <w:p w14:paraId="48FE7A23" w14:textId="77777777" w:rsidR="009144DE" w:rsidRDefault="009144DE" w:rsidP="009144DE">
      <w:pPr>
        <w:rPr>
          <w:sz w:val="24"/>
          <w:szCs w:val="24"/>
        </w:rPr>
      </w:pPr>
      <w:r>
        <w:rPr>
          <w:sz w:val="24"/>
          <w:szCs w:val="24"/>
        </w:rPr>
        <w:t>7 Eiweiß</w:t>
      </w:r>
    </w:p>
    <w:p w14:paraId="65A05BDE" w14:textId="77777777" w:rsidR="009144DE" w:rsidRDefault="009144DE" w:rsidP="009144DE">
      <w:pPr>
        <w:rPr>
          <w:sz w:val="24"/>
          <w:szCs w:val="24"/>
        </w:rPr>
      </w:pPr>
      <w:r>
        <w:rPr>
          <w:sz w:val="24"/>
          <w:szCs w:val="24"/>
        </w:rPr>
        <w:t>Puderzucker zum Zerstäuben</w:t>
      </w:r>
    </w:p>
    <w:p w14:paraId="53F1349B" w14:textId="77777777" w:rsidR="009144DE" w:rsidRDefault="009144DE" w:rsidP="009144DE">
      <w:pPr>
        <w:rPr>
          <w:sz w:val="24"/>
          <w:szCs w:val="24"/>
        </w:rPr>
      </w:pPr>
    </w:p>
    <w:p w14:paraId="677BF9CB" w14:textId="77777777" w:rsidR="009144DE" w:rsidRDefault="009144DE" w:rsidP="009144DE">
      <w:pPr>
        <w:rPr>
          <w:sz w:val="24"/>
          <w:szCs w:val="24"/>
        </w:rPr>
      </w:pPr>
      <w:r>
        <w:rPr>
          <w:sz w:val="24"/>
          <w:szCs w:val="24"/>
        </w:rPr>
        <w:t>Zubereitungszeit: 30 Minuten plus 20 Minuten Backzeit</w:t>
      </w:r>
    </w:p>
    <w:p w14:paraId="78C58A4D" w14:textId="77777777" w:rsidR="009144DE" w:rsidRPr="00A4135C" w:rsidRDefault="009144DE" w:rsidP="00B40E8C">
      <w:pPr>
        <w:pStyle w:val="ListParagraph"/>
        <w:numPr>
          <w:ilvl w:val="0"/>
          <w:numId w:val="729"/>
        </w:numPr>
        <w:spacing w:after="120"/>
        <w:ind w:left="714" w:hanging="357"/>
        <w:contextualSpacing w:val="0"/>
        <w:jc w:val="both"/>
        <w:rPr>
          <w:sz w:val="24"/>
          <w:szCs w:val="24"/>
        </w:rPr>
      </w:pPr>
      <w:r w:rsidRPr="00A4135C">
        <w:rPr>
          <w:sz w:val="24"/>
          <w:szCs w:val="24"/>
        </w:rPr>
        <w:t>Backofen auf 200 Grad (Gas 3) vorheizen. Sechs kleine Förmchen mit einer doppelten Schicht Pergamentpapier umwickeln, sodass es 3 cm übersteht. Mit Faden befestigen. Innenseiten mit geschmolzener Butter einfetten und gleichmäßig mit Zucker ausschütteln. Auf ein Backblech setzen.</w:t>
      </w:r>
    </w:p>
    <w:p w14:paraId="4D57A8CD" w14:textId="77777777" w:rsidR="009144DE" w:rsidRPr="00A4135C" w:rsidRDefault="009144DE" w:rsidP="00B40E8C">
      <w:pPr>
        <w:pStyle w:val="ListParagraph"/>
        <w:numPr>
          <w:ilvl w:val="0"/>
          <w:numId w:val="729"/>
        </w:numPr>
        <w:spacing w:after="120"/>
        <w:ind w:left="714" w:hanging="357"/>
        <w:contextualSpacing w:val="0"/>
        <w:jc w:val="both"/>
        <w:rPr>
          <w:sz w:val="24"/>
          <w:szCs w:val="24"/>
        </w:rPr>
      </w:pPr>
      <w:r w:rsidRPr="00A4135C">
        <w:rPr>
          <w:sz w:val="24"/>
          <w:szCs w:val="24"/>
        </w:rPr>
        <w:t>Einen Topf zur Hälfte mit Wasser füllen und zum Kochen bringen. Vom Herd nehmen. Schokolade in einer feuerfesten Schüssel auf den Topf setzen, ohne dass sie das Wasser berührt. Gelegentlich umrühren, bis die Schokolade geschmolzen ist. Eigelb und Zucker einrühren. Masse in eine große Schüssel füllen. Eiweiß in einer großen Schüssel steif schlagen.</w:t>
      </w:r>
    </w:p>
    <w:p w14:paraId="36F3B1FD" w14:textId="77777777" w:rsidR="009144DE" w:rsidRDefault="009144DE" w:rsidP="00B40E8C">
      <w:pPr>
        <w:pStyle w:val="ListParagraph"/>
        <w:numPr>
          <w:ilvl w:val="0"/>
          <w:numId w:val="729"/>
        </w:numPr>
        <w:spacing w:after="120"/>
        <w:ind w:left="714" w:hanging="357"/>
        <w:contextualSpacing w:val="0"/>
        <w:jc w:val="both"/>
        <w:rPr>
          <w:sz w:val="24"/>
          <w:szCs w:val="24"/>
        </w:rPr>
      </w:pPr>
      <w:r w:rsidRPr="00A4135C">
        <w:rPr>
          <w:sz w:val="24"/>
          <w:szCs w:val="24"/>
        </w:rPr>
        <w:t>1/3 des Eischnees unter die Schokoladenmasse rühren, damit sie locker wird. Mit einem Metalllöffel den restlichen Eischnee unterheben. Mit einem Löffel im die Förmchen füllen. 12 – 15 Minuten backen. Papier entfernen. Mit Puderzucker bestäuben und sofort servieren.</w:t>
      </w:r>
    </w:p>
    <w:p w14:paraId="3E0017DE" w14:textId="77777777" w:rsidR="009144DE" w:rsidRDefault="009144DE" w:rsidP="009144DE">
      <w:pPr>
        <w:rPr>
          <w:sz w:val="24"/>
          <w:szCs w:val="24"/>
        </w:rPr>
      </w:pPr>
      <w:r>
        <w:rPr>
          <w:sz w:val="24"/>
          <w:szCs w:val="24"/>
        </w:rPr>
        <w:br w:type="page"/>
      </w:r>
    </w:p>
    <w:p w14:paraId="24A07B23" w14:textId="51C5DACC" w:rsidR="009144DE" w:rsidRDefault="009144DE" w:rsidP="00075CF0">
      <w:pPr>
        <w:pStyle w:val="Heading2"/>
        <w:spacing w:after="240"/>
      </w:pPr>
      <w:r>
        <w:lastRenderedPageBreak/>
        <w:t>Gekühltes Limetten-Soufflé</w:t>
      </w:r>
      <w:r w:rsidR="00837236">
        <w:rPr>
          <w:rStyle w:val="FootnoteReference"/>
        </w:rPr>
        <w:footnoteReference w:id="1478"/>
      </w:r>
      <w:r>
        <w:t xml:space="preserve"> </w:t>
      </w:r>
    </w:p>
    <w:p w14:paraId="3BA0BF3D" w14:textId="70C71783" w:rsidR="009144DE" w:rsidRDefault="009144DE" w:rsidP="009144DE">
      <w:pPr>
        <w:rPr>
          <w:sz w:val="24"/>
          <w:szCs w:val="24"/>
        </w:rPr>
      </w:pPr>
      <w:r w:rsidRPr="00075CF0">
        <w:rPr>
          <w:sz w:val="24"/>
          <w:szCs w:val="24"/>
          <w:u w:val="single"/>
        </w:rPr>
        <w:t>Zutaten</w:t>
      </w:r>
      <w:r>
        <w:rPr>
          <w:sz w:val="24"/>
          <w:szCs w:val="24"/>
        </w:rPr>
        <w:t xml:space="preserve"> </w:t>
      </w:r>
      <w:r w:rsidR="00075CF0">
        <w:rPr>
          <w:sz w:val="24"/>
          <w:szCs w:val="24"/>
        </w:rPr>
        <w:t>(</w:t>
      </w:r>
      <w:r>
        <w:rPr>
          <w:sz w:val="24"/>
          <w:szCs w:val="24"/>
        </w:rPr>
        <w:t>für 4 Portionen</w:t>
      </w:r>
      <w:r w:rsidR="00075CF0">
        <w:rPr>
          <w:sz w:val="24"/>
          <w:szCs w:val="24"/>
        </w:rPr>
        <w:t>)</w:t>
      </w:r>
    </w:p>
    <w:p w14:paraId="32CF2781" w14:textId="77777777" w:rsidR="009144DE" w:rsidRDefault="009144DE" w:rsidP="009144DE">
      <w:pPr>
        <w:rPr>
          <w:sz w:val="24"/>
          <w:szCs w:val="24"/>
        </w:rPr>
      </w:pPr>
      <w:r>
        <w:rPr>
          <w:sz w:val="24"/>
          <w:szCs w:val="24"/>
        </w:rPr>
        <w:t>5 Eier, getrennt</w:t>
      </w:r>
    </w:p>
    <w:p w14:paraId="502B4ADE" w14:textId="77777777" w:rsidR="009144DE" w:rsidRDefault="009144DE" w:rsidP="009144DE">
      <w:pPr>
        <w:rPr>
          <w:sz w:val="24"/>
          <w:szCs w:val="24"/>
        </w:rPr>
      </w:pPr>
      <w:r>
        <w:rPr>
          <w:sz w:val="24"/>
          <w:szCs w:val="24"/>
        </w:rPr>
        <w:t>250 g feiner Zucker</w:t>
      </w:r>
    </w:p>
    <w:p w14:paraId="27E3F9AC" w14:textId="77777777" w:rsidR="009144DE" w:rsidRDefault="009144DE" w:rsidP="009144DE">
      <w:pPr>
        <w:rPr>
          <w:sz w:val="24"/>
          <w:szCs w:val="24"/>
        </w:rPr>
      </w:pPr>
      <w:r>
        <w:rPr>
          <w:sz w:val="24"/>
          <w:szCs w:val="24"/>
        </w:rPr>
        <w:t>2 TL feingeriebene Limettenschale</w:t>
      </w:r>
    </w:p>
    <w:p w14:paraId="6FEDF8D9" w14:textId="77777777" w:rsidR="009144DE" w:rsidRDefault="009144DE" w:rsidP="009144DE">
      <w:pPr>
        <w:rPr>
          <w:sz w:val="24"/>
          <w:szCs w:val="24"/>
        </w:rPr>
      </w:pPr>
      <w:r>
        <w:rPr>
          <w:sz w:val="24"/>
          <w:szCs w:val="24"/>
        </w:rPr>
        <w:t>185 ml Limettensaft, abgesiebt</w:t>
      </w:r>
    </w:p>
    <w:p w14:paraId="177093F9" w14:textId="77777777" w:rsidR="009144DE" w:rsidRDefault="009144DE" w:rsidP="009144DE">
      <w:pPr>
        <w:rPr>
          <w:sz w:val="24"/>
          <w:szCs w:val="24"/>
        </w:rPr>
      </w:pPr>
      <w:r>
        <w:rPr>
          <w:sz w:val="24"/>
          <w:szCs w:val="24"/>
        </w:rPr>
        <w:t>1 EL Gelatine</w:t>
      </w:r>
    </w:p>
    <w:p w14:paraId="54E963BD" w14:textId="77777777" w:rsidR="009144DE" w:rsidRDefault="009144DE" w:rsidP="009144DE">
      <w:pPr>
        <w:rPr>
          <w:sz w:val="24"/>
          <w:szCs w:val="24"/>
        </w:rPr>
      </w:pPr>
      <w:r>
        <w:rPr>
          <w:sz w:val="24"/>
          <w:szCs w:val="24"/>
        </w:rPr>
        <w:t>315 ml Sahne, leicht geschlagen</w:t>
      </w:r>
    </w:p>
    <w:p w14:paraId="18A430EA" w14:textId="77777777" w:rsidR="009144DE" w:rsidRDefault="009144DE" w:rsidP="009144DE">
      <w:pPr>
        <w:rPr>
          <w:sz w:val="24"/>
          <w:szCs w:val="24"/>
        </w:rPr>
      </w:pPr>
    </w:p>
    <w:p w14:paraId="6DF54005" w14:textId="77777777" w:rsidR="009144DE" w:rsidRDefault="009144DE" w:rsidP="009144DE">
      <w:pPr>
        <w:rPr>
          <w:sz w:val="24"/>
          <w:szCs w:val="24"/>
        </w:rPr>
      </w:pPr>
      <w:r>
        <w:rPr>
          <w:sz w:val="24"/>
          <w:szCs w:val="24"/>
        </w:rPr>
        <w:t>Zubereitungszeit: 35 Minuten plus Kühlzeit</w:t>
      </w:r>
    </w:p>
    <w:p w14:paraId="1DFA0166" w14:textId="77777777" w:rsidR="009144DE" w:rsidRPr="00A81180" w:rsidRDefault="009144DE" w:rsidP="00B40E8C">
      <w:pPr>
        <w:pStyle w:val="ListParagraph"/>
        <w:numPr>
          <w:ilvl w:val="0"/>
          <w:numId w:val="730"/>
        </w:numPr>
        <w:spacing w:after="120"/>
        <w:ind w:left="714" w:hanging="357"/>
        <w:contextualSpacing w:val="0"/>
        <w:jc w:val="both"/>
        <w:rPr>
          <w:sz w:val="24"/>
          <w:szCs w:val="24"/>
        </w:rPr>
      </w:pPr>
      <w:r w:rsidRPr="00A81180">
        <w:rPr>
          <w:sz w:val="24"/>
          <w:szCs w:val="24"/>
        </w:rPr>
        <w:t>Vier Streifen Pergamentpapier oder Folie so schneiden, dass sie um 250 ml Souffléförmchen passen. Längs falten und um die Formen binden. Die Manschette sollte dabei 4 cm über den oberen Rand stehen. Innenseite mit geschmolzener Butter einfetten, mit Zucker bestreuen und durch Drehen der Form gleichmäßig verteilen.</w:t>
      </w:r>
    </w:p>
    <w:p w14:paraId="1B146153" w14:textId="77777777" w:rsidR="009144DE" w:rsidRPr="00A81180" w:rsidRDefault="009144DE" w:rsidP="00B40E8C">
      <w:pPr>
        <w:pStyle w:val="ListParagraph"/>
        <w:numPr>
          <w:ilvl w:val="0"/>
          <w:numId w:val="730"/>
        </w:numPr>
        <w:spacing w:after="120"/>
        <w:ind w:left="714" w:hanging="357"/>
        <w:contextualSpacing w:val="0"/>
        <w:jc w:val="both"/>
        <w:rPr>
          <w:sz w:val="24"/>
          <w:szCs w:val="24"/>
        </w:rPr>
      </w:pPr>
      <w:r w:rsidRPr="00A81180">
        <w:rPr>
          <w:sz w:val="24"/>
          <w:szCs w:val="24"/>
        </w:rPr>
        <w:t>Eigelb, Zucker und Limettenschale mit den Quirlen des Rührgeräts 3 Minuten in einer kleinen Schüssel zu einer hellen, dicken Masse schlagen, bis sich der Zucker gelöst hat. Limettensaft in einem Topf erhitzen, dann nach und nach unter Rühren zur Eimasse geben. Gut vermischen.</w:t>
      </w:r>
    </w:p>
    <w:p w14:paraId="77E67AA0" w14:textId="77777777" w:rsidR="009144DE" w:rsidRPr="00A81180" w:rsidRDefault="009144DE" w:rsidP="00B40E8C">
      <w:pPr>
        <w:pStyle w:val="ListParagraph"/>
        <w:numPr>
          <w:ilvl w:val="0"/>
          <w:numId w:val="730"/>
        </w:numPr>
        <w:spacing w:after="120"/>
        <w:ind w:left="714" w:hanging="357"/>
        <w:contextualSpacing w:val="0"/>
        <w:jc w:val="both"/>
        <w:rPr>
          <w:sz w:val="24"/>
          <w:szCs w:val="24"/>
        </w:rPr>
      </w:pPr>
      <w:r w:rsidRPr="00A81180">
        <w:rPr>
          <w:sz w:val="24"/>
          <w:szCs w:val="24"/>
        </w:rPr>
        <w:t xml:space="preserve">Gelatine in einer kleinen feuerfesten Schüssel auf der Oberfläche von 60 ml Wasser gleichmäßig verteilen, quellen lassen. Einen großen Topf mit ca. 4 cm Wasser füllen. Zum Kochen bringen, vom Herd nehmen. Gelatineschüssel vorsichtig hineinsetzen, sodass sie zur Hälfte im Wasser steht. Gelatine unter Rühren auflösen. Etwas abkühlen lassen, dann langsam der Limettenmischung zufügen, bei geringer Temperatur gut verrühren. In eine große Schüssel umfüllen, mit Frischhaltefolie bedecken. 15 Minuten kühlen, bis die Mischung dick, jedoch noch nicht fest geworden ist. Sahne mit einem Metalllöffel unterheben, bis sie fast völlig eingearbeitet ist. </w:t>
      </w:r>
    </w:p>
    <w:p w14:paraId="5FFB4548" w14:textId="77777777" w:rsidR="009144DE" w:rsidRPr="00A81180" w:rsidRDefault="009144DE" w:rsidP="00B40E8C">
      <w:pPr>
        <w:pStyle w:val="ListParagraph"/>
        <w:numPr>
          <w:ilvl w:val="0"/>
          <w:numId w:val="730"/>
        </w:numPr>
        <w:spacing w:after="120"/>
        <w:ind w:left="714" w:hanging="357"/>
        <w:contextualSpacing w:val="0"/>
        <w:jc w:val="both"/>
        <w:rPr>
          <w:sz w:val="24"/>
          <w:szCs w:val="24"/>
        </w:rPr>
      </w:pPr>
      <w:r w:rsidRPr="00A81180">
        <w:rPr>
          <w:sz w:val="24"/>
          <w:szCs w:val="24"/>
        </w:rPr>
        <w:t>Eiweiß in einer sauberen, trockenen Schüssel steif schlagen. Schnell und vorsichtig mit einem großen Metalllöffel unterhebe, bis kein Eischnee mehr zu sehen ist. Vorsichtig in die Soufflé formen füllen. Kühl stellen, bis die Masse fest wird. Manschetten entfernen und nach Wunsch mit Schlagsahne servieren.</w:t>
      </w:r>
    </w:p>
    <w:p w14:paraId="459DD06B" w14:textId="77777777" w:rsidR="009144DE" w:rsidRPr="00A81180" w:rsidRDefault="009144DE" w:rsidP="00B40E8C">
      <w:pPr>
        <w:pStyle w:val="ListParagraph"/>
        <w:numPr>
          <w:ilvl w:val="0"/>
          <w:numId w:val="730"/>
        </w:numPr>
        <w:jc w:val="both"/>
        <w:rPr>
          <w:sz w:val="24"/>
          <w:szCs w:val="24"/>
        </w:rPr>
      </w:pPr>
      <w:r w:rsidRPr="00A81180">
        <w:rPr>
          <w:sz w:val="24"/>
          <w:szCs w:val="24"/>
        </w:rPr>
        <w:br w:type="page"/>
      </w:r>
    </w:p>
    <w:p w14:paraId="40F0A6CB" w14:textId="77E068D6" w:rsidR="009144DE" w:rsidRDefault="009144DE" w:rsidP="00075CF0">
      <w:pPr>
        <w:pStyle w:val="Heading2"/>
        <w:spacing w:after="240"/>
      </w:pPr>
      <w:r>
        <w:lastRenderedPageBreak/>
        <w:t>Crème brûlée</w:t>
      </w:r>
      <w:r w:rsidR="004F1A62">
        <w:rPr>
          <w:rStyle w:val="FootnoteReference"/>
        </w:rPr>
        <w:footnoteReference w:id="1479"/>
      </w:r>
      <w:r>
        <w:t xml:space="preserve"> </w:t>
      </w:r>
    </w:p>
    <w:p w14:paraId="6B3B94EE" w14:textId="47116367" w:rsidR="009144DE" w:rsidRDefault="009144DE" w:rsidP="009144DE">
      <w:pPr>
        <w:rPr>
          <w:sz w:val="24"/>
          <w:szCs w:val="24"/>
        </w:rPr>
      </w:pPr>
      <w:r w:rsidRPr="00075CF0">
        <w:rPr>
          <w:sz w:val="24"/>
          <w:szCs w:val="24"/>
          <w:u w:val="single"/>
        </w:rPr>
        <w:t xml:space="preserve">Zutaten </w:t>
      </w:r>
      <w:r w:rsidR="00075CF0">
        <w:rPr>
          <w:sz w:val="24"/>
          <w:szCs w:val="24"/>
        </w:rPr>
        <w:t>(</w:t>
      </w:r>
      <w:r>
        <w:rPr>
          <w:sz w:val="24"/>
          <w:szCs w:val="24"/>
        </w:rPr>
        <w:t>für 6 Personen</w:t>
      </w:r>
      <w:r w:rsidR="00075CF0">
        <w:rPr>
          <w:sz w:val="24"/>
          <w:szCs w:val="24"/>
        </w:rPr>
        <w:t>):</w:t>
      </w:r>
    </w:p>
    <w:p w14:paraId="67CD70D6" w14:textId="77777777" w:rsidR="009144DE" w:rsidRDefault="009144DE" w:rsidP="009144DE">
      <w:pPr>
        <w:rPr>
          <w:sz w:val="24"/>
          <w:szCs w:val="24"/>
        </w:rPr>
      </w:pPr>
      <w:r>
        <w:rPr>
          <w:sz w:val="24"/>
          <w:szCs w:val="24"/>
        </w:rPr>
        <w:t>750 ml Sahne</w:t>
      </w:r>
    </w:p>
    <w:p w14:paraId="4F6E9DAE" w14:textId="77777777" w:rsidR="009144DE" w:rsidRDefault="009144DE" w:rsidP="009144DE">
      <w:pPr>
        <w:rPr>
          <w:sz w:val="24"/>
          <w:szCs w:val="24"/>
        </w:rPr>
      </w:pPr>
      <w:r>
        <w:rPr>
          <w:sz w:val="24"/>
          <w:szCs w:val="24"/>
        </w:rPr>
        <w:t>2 Vanilleschoten</w:t>
      </w:r>
    </w:p>
    <w:p w14:paraId="61A3F12E" w14:textId="77777777" w:rsidR="009144DE" w:rsidRDefault="009144DE" w:rsidP="009144DE">
      <w:pPr>
        <w:rPr>
          <w:sz w:val="24"/>
          <w:szCs w:val="24"/>
        </w:rPr>
      </w:pPr>
      <w:r>
        <w:rPr>
          <w:sz w:val="24"/>
          <w:szCs w:val="24"/>
        </w:rPr>
        <w:t>8 Eigelb</w:t>
      </w:r>
    </w:p>
    <w:p w14:paraId="69684ACC" w14:textId="77777777" w:rsidR="009144DE" w:rsidRDefault="009144DE" w:rsidP="009144DE">
      <w:pPr>
        <w:rPr>
          <w:sz w:val="24"/>
          <w:szCs w:val="24"/>
        </w:rPr>
      </w:pPr>
      <w:r>
        <w:rPr>
          <w:sz w:val="24"/>
          <w:szCs w:val="24"/>
        </w:rPr>
        <w:t>125 g Zucker</w:t>
      </w:r>
    </w:p>
    <w:p w14:paraId="610A7330" w14:textId="77777777" w:rsidR="009144DE" w:rsidRDefault="009144DE" w:rsidP="009144DE">
      <w:pPr>
        <w:rPr>
          <w:sz w:val="24"/>
          <w:szCs w:val="24"/>
        </w:rPr>
      </w:pPr>
      <w:r>
        <w:rPr>
          <w:sz w:val="24"/>
          <w:szCs w:val="24"/>
        </w:rPr>
        <w:t>3 TL Zucker</w:t>
      </w:r>
    </w:p>
    <w:p w14:paraId="28A02240" w14:textId="77777777" w:rsidR="00075CF0" w:rsidRDefault="00075CF0" w:rsidP="009144DE">
      <w:pPr>
        <w:rPr>
          <w:sz w:val="24"/>
          <w:szCs w:val="24"/>
        </w:rPr>
      </w:pPr>
    </w:p>
    <w:p w14:paraId="68F1D4AC" w14:textId="011F4B80" w:rsidR="009144DE" w:rsidRDefault="009144DE" w:rsidP="009144DE">
      <w:pPr>
        <w:rPr>
          <w:sz w:val="24"/>
          <w:szCs w:val="24"/>
        </w:rPr>
      </w:pPr>
      <w:r>
        <w:rPr>
          <w:sz w:val="24"/>
          <w:szCs w:val="24"/>
        </w:rPr>
        <w:t>Zubereitungszeit: 30 Minuten plus Ruhezeit plus Kühlzeit</w:t>
      </w:r>
    </w:p>
    <w:p w14:paraId="52B74E1F" w14:textId="77777777" w:rsidR="009144DE" w:rsidRPr="00C540CD" w:rsidRDefault="009144DE" w:rsidP="00B40E8C">
      <w:pPr>
        <w:pStyle w:val="ListParagraph"/>
        <w:numPr>
          <w:ilvl w:val="0"/>
          <w:numId w:val="726"/>
        </w:numPr>
        <w:spacing w:after="120"/>
        <w:ind w:left="714" w:hanging="357"/>
        <w:contextualSpacing w:val="0"/>
        <w:jc w:val="both"/>
        <w:rPr>
          <w:sz w:val="24"/>
          <w:szCs w:val="24"/>
        </w:rPr>
      </w:pPr>
      <w:r w:rsidRPr="00C540CD">
        <w:rPr>
          <w:sz w:val="24"/>
          <w:szCs w:val="24"/>
        </w:rPr>
        <w:t>Sahne und Vanilleschoten in einem großen Topf langsam fast zum Kochen bringen. Vom Herd nehmen und 30 Minuten ziehen lassen. Vanilleschoten entfernen.</w:t>
      </w:r>
    </w:p>
    <w:p w14:paraId="5D3CD579" w14:textId="77777777" w:rsidR="009144DE" w:rsidRPr="00C540CD" w:rsidRDefault="009144DE" w:rsidP="00B40E8C">
      <w:pPr>
        <w:pStyle w:val="ListParagraph"/>
        <w:numPr>
          <w:ilvl w:val="0"/>
          <w:numId w:val="726"/>
        </w:numPr>
        <w:spacing w:after="120"/>
        <w:ind w:left="714" w:hanging="357"/>
        <w:contextualSpacing w:val="0"/>
        <w:jc w:val="both"/>
        <w:rPr>
          <w:sz w:val="24"/>
          <w:szCs w:val="24"/>
        </w:rPr>
      </w:pPr>
      <w:r w:rsidRPr="00C540CD">
        <w:rPr>
          <w:sz w:val="24"/>
          <w:szCs w:val="24"/>
        </w:rPr>
        <w:t>Eigelb und 125 g Zucker in einer Schüssel hellgelb und dick-cremig schlagen. Sahne zugeben und in einem sauberen Topf bei milder Hitze unter Rühren erwärmen, bis die Mischung leicht eindickt und die Rückseite des Holzlöffels überzieht. Nicht kochen, sonst gerinnt die Mischung. Auf sechs 170 ml Förmchen verteilen. Mit Frischhaltefolie abdecken und mindestens 3 Stunden (oder über Nacht) kühlen.</w:t>
      </w:r>
    </w:p>
    <w:p w14:paraId="01D6777A" w14:textId="77777777" w:rsidR="009144DE" w:rsidRPr="00C540CD" w:rsidRDefault="009144DE" w:rsidP="00B40E8C">
      <w:pPr>
        <w:pStyle w:val="ListParagraph"/>
        <w:numPr>
          <w:ilvl w:val="0"/>
          <w:numId w:val="726"/>
        </w:numPr>
        <w:spacing w:after="120"/>
        <w:ind w:left="714" w:hanging="357"/>
        <w:contextualSpacing w:val="0"/>
        <w:jc w:val="both"/>
        <w:rPr>
          <w:sz w:val="24"/>
          <w:szCs w:val="24"/>
        </w:rPr>
      </w:pPr>
      <w:r w:rsidRPr="00C540CD">
        <w:rPr>
          <w:sz w:val="24"/>
          <w:szCs w:val="24"/>
        </w:rPr>
        <w:t xml:space="preserve">Vor dem Servieren den Grill auf höchster Stufe vorheizen. Eine Zuckerschicht von ca. 3 mm über die Brûlée streuen – ist sie zu dick, lässt sich die Kruste später nicht mit dem Löffel zerbrechen. Die Formen dafür auf Backpapier stellen, den Zucker darüber sieben. Überschüssiger Zucker vom Papier lässt sich übrigens wieder verwenden (hier spricht die Schwäbin </w:t>
      </w:r>
      <w:r w:rsidRPr="00C540CD">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Pr="00C540CD">
        <w:rPr>
          <w:sz w:val="24"/>
          <w:szCs w:val="24"/>
        </w:rPr>
        <w:t>).</w:t>
      </w:r>
    </w:p>
    <w:p w14:paraId="1BB221BE" w14:textId="77777777" w:rsidR="009144DE" w:rsidRPr="00C540CD" w:rsidRDefault="009144DE" w:rsidP="00B40E8C">
      <w:pPr>
        <w:pStyle w:val="ListParagraph"/>
        <w:numPr>
          <w:ilvl w:val="0"/>
          <w:numId w:val="726"/>
        </w:numPr>
        <w:spacing w:after="120"/>
        <w:ind w:left="714" w:hanging="357"/>
        <w:contextualSpacing w:val="0"/>
        <w:jc w:val="both"/>
        <w:rPr>
          <w:sz w:val="24"/>
          <w:szCs w:val="24"/>
        </w:rPr>
      </w:pPr>
      <w:r w:rsidRPr="00C540CD">
        <w:rPr>
          <w:sz w:val="24"/>
          <w:szCs w:val="24"/>
        </w:rPr>
        <w:t>Die Formen in eine Fettpfanne oder feuerfeste Auflaufform mit Eiswürfeln setzen, damit die Creme nicht erwärmt wird. So hoch wie möglich unter den Grill stellen, bis der Zucker ui einer gleichmäßigen Schicht karamellisiert. Vorsicht, Karamell verbrennt leicht. Zudem miss alles sehr schnell gehen, damit die Creme kalt bleibt. (Man kann aber auch so ein technisches Gerät wie den Bunsenbrenner nehmen).</w:t>
      </w:r>
    </w:p>
    <w:p w14:paraId="1BC54620" w14:textId="77777777" w:rsidR="009144DE" w:rsidRDefault="009144DE" w:rsidP="00B40E8C">
      <w:pPr>
        <w:pStyle w:val="ListParagraph"/>
        <w:numPr>
          <w:ilvl w:val="0"/>
          <w:numId w:val="726"/>
        </w:numPr>
        <w:spacing w:after="120"/>
        <w:ind w:left="714" w:hanging="357"/>
        <w:contextualSpacing w:val="0"/>
        <w:jc w:val="both"/>
        <w:rPr>
          <w:sz w:val="24"/>
          <w:szCs w:val="24"/>
        </w:rPr>
      </w:pPr>
      <w:r w:rsidRPr="00C540CD">
        <w:rPr>
          <w:sz w:val="24"/>
          <w:szCs w:val="24"/>
        </w:rPr>
        <w:t xml:space="preserve">Bis zum Servieren kühlen, aber nicht länger als 1 Stunde, da sonst die Kruste aufweicht. </w:t>
      </w:r>
    </w:p>
    <w:p w14:paraId="7A200AC5" w14:textId="77777777" w:rsidR="009144DE" w:rsidRDefault="009144DE" w:rsidP="009144DE">
      <w:pPr>
        <w:jc w:val="both"/>
        <w:rPr>
          <w:sz w:val="24"/>
          <w:szCs w:val="24"/>
        </w:rPr>
      </w:pPr>
    </w:p>
    <w:p w14:paraId="3A4A1CE8" w14:textId="77777777" w:rsidR="009144DE" w:rsidRDefault="009144DE" w:rsidP="009144DE">
      <w:pPr>
        <w:ind w:left="708" w:hanging="708"/>
        <w:jc w:val="both"/>
        <w:rPr>
          <w:sz w:val="24"/>
          <w:szCs w:val="24"/>
        </w:rPr>
      </w:pPr>
      <w:r w:rsidRPr="00C540CD">
        <w:rPr>
          <w:sz w:val="24"/>
          <w:szCs w:val="24"/>
        </w:rPr>
        <w:t>Info:</w:t>
      </w:r>
      <w:r w:rsidRPr="00C540CD">
        <w:rPr>
          <w:sz w:val="24"/>
          <w:szCs w:val="24"/>
        </w:rPr>
        <w:tab/>
        <w:t>Crème Brûlée ist v</w:t>
      </w:r>
      <w:r>
        <w:rPr>
          <w:sz w:val="24"/>
          <w:szCs w:val="24"/>
        </w:rPr>
        <w:t>on der englischen Nachspeise „burnt cream“ abgeleitet, die angeblich im Trinity College, Cambridge, erfunden. (wahrscheinlich haben die Studenten etwas anbrennen lassen</w:t>
      </w:r>
      <w:r w:rsidRPr="00C540CD">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Pr>
          <w:sz w:val="24"/>
          <w:szCs w:val="24"/>
        </w:rPr>
        <w:t>) Sie wird traditionell in einer großen flachen Schüssel zubereitet, damit eine möglichst große Oberfläche für die Karamellschicht zur Verfügung steht. Für den karamellisierten Guss kann man alle Arten von Zucker verwenden. Das Ergebnis kann allerdings unterschiedlich sein. Kristallzucker schmilzt sehr gut, brauner Zucker ergibt einen stärkeren Karamellgeschmack.</w:t>
      </w:r>
    </w:p>
    <w:p w14:paraId="1CC5A9E7" w14:textId="3453CFD0" w:rsidR="009144DE" w:rsidRDefault="009144DE" w:rsidP="00231191">
      <w:pPr>
        <w:pStyle w:val="Heading2"/>
        <w:spacing w:after="240"/>
      </w:pPr>
      <w:r>
        <w:lastRenderedPageBreak/>
        <w:t>Milchreis-Eiskonfekt mit Himbeeren</w:t>
      </w:r>
      <w:r w:rsidR="00C9194F">
        <w:rPr>
          <w:rStyle w:val="FootnoteReference"/>
        </w:rPr>
        <w:footnoteReference w:id="1480"/>
      </w:r>
      <w:r>
        <w:t xml:space="preserve"> </w:t>
      </w:r>
    </w:p>
    <w:p w14:paraId="6613CA06" w14:textId="1B3B6D6A" w:rsidR="009144DE" w:rsidRDefault="009144DE" w:rsidP="009144DE">
      <w:pPr>
        <w:rPr>
          <w:sz w:val="24"/>
          <w:szCs w:val="24"/>
        </w:rPr>
      </w:pPr>
      <w:r w:rsidRPr="00231191">
        <w:rPr>
          <w:sz w:val="24"/>
          <w:szCs w:val="24"/>
          <w:u w:val="single"/>
        </w:rPr>
        <w:t>Zutaten</w:t>
      </w:r>
      <w:r>
        <w:rPr>
          <w:sz w:val="24"/>
          <w:szCs w:val="24"/>
        </w:rPr>
        <w:t xml:space="preserve"> </w:t>
      </w:r>
      <w:r w:rsidR="00231191">
        <w:rPr>
          <w:sz w:val="24"/>
          <w:szCs w:val="24"/>
        </w:rPr>
        <w:t>(</w:t>
      </w:r>
      <w:r>
        <w:rPr>
          <w:sz w:val="24"/>
          <w:szCs w:val="24"/>
        </w:rPr>
        <w:t>für ca. 20 Stück</w:t>
      </w:r>
      <w:r w:rsidR="00231191">
        <w:rPr>
          <w:sz w:val="24"/>
          <w:szCs w:val="24"/>
        </w:rPr>
        <w:t>):</w:t>
      </w:r>
    </w:p>
    <w:p w14:paraId="7362B287" w14:textId="42F27896" w:rsidR="009144DE" w:rsidRPr="00231191" w:rsidRDefault="00231191" w:rsidP="009144DE">
      <w:pPr>
        <w:rPr>
          <w:i/>
          <w:iCs/>
          <w:sz w:val="24"/>
          <w:szCs w:val="24"/>
        </w:rPr>
      </w:pPr>
      <w:r w:rsidRPr="00231191">
        <w:rPr>
          <w:i/>
          <w:iCs/>
          <w:sz w:val="24"/>
          <w:szCs w:val="24"/>
        </w:rPr>
        <w:t xml:space="preserve">Für den </w:t>
      </w:r>
      <w:r w:rsidR="009144DE" w:rsidRPr="00231191">
        <w:rPr>
          <w:i/>
          <w:iCs/>
          <w:sz w:val="24"/>
          <w:szCs w:val="24"/>
        </w:rPr>
        <w:t>Milchreis:</w:t>
      </w:r>
    </w:p>
    <w:p w14:paraId="2C67C8B3" w14:textId="77777777" w:rsidR="009144DE" w:rsidRDefault="009144DE" w:rsidP="009144DE">
      <w:pPr>
        <w:rPr>
          <w:sz w:val="24"/>
          <w:szCs w:val="24"/>
        </w:rPr>
      </w:pPr>
      <w:r>
        <w:rPr>
          <w:sz w:val="24"/>
          <w:szCs w:val="24"/>
        </w:rPr>
        <w:t>½ Vanilleschote</w:t>
      </w:r>
    </w:p>
    <w:p w14:paraId="248B44FC" w14:textId="77777777" w:rsidR="009144DE" w:rsidRDefault="009144DE" w:rsidP="009144DE">
      <w:pPr>
        <w:rPr>
          <w:sz w:val="24"/>
          <w:szCs w:val="24"/>
        </w:rPr>
      </w:pPr>
      <w:r>
        <w:rPr>
          <w:sz w:val="24"/>
          <w:szCs w:val="24"/>
        </w:rPr>
        <w:t>50 g Milchreis</w:t>
      </w:r>
    </w:p>
    <w:p w14:paraId="0DE235BE" w14:textId="77777777" w:rsidR="009144DE" w:rsidRDefault="009144DE" w:rsidP="009144DE">
      <w:pPr>
        <w:rPr>
          <w:sz w:val="24"/>
          <w:szCs w:val="24"/>
        </w:rPr>
      </w:pPr>
      <w:r>
        <w:rPr>
          <w:sz w:val="24"/>
          <w:szCs w:val="24"/>
        </w:rPr>
        <w:t>300 ml Milch</w:t>
      </w:r>
    </w:p>
    <w:p w14:paraId="3A34645C" w14:textId="77777777" w:rsidR="009144DE" w:rsidRDefault="009144DE" w:rsidP="009144DE">
      <w:pPr>
        <w:rPr>
          <w:sz w:val="24"/>
          <w:szCs w:val="24"/>
        </w:rPr>
      </w:pPr>
      <w:r>
        <w:rPr>
          <w:sz w:val="24"/>
          <w:szCs w:val="24"/>
        </w:rPr>
        <w:t>Salz</w:t>
      </w:r>
    </w:p>
    <w:p w14:paraId="06FAE8F4" w14:textId="77777777" w:rsidR="009144DE" w:rsidRDefault="009144DE" w:rsidP="009144DE">
      <w:pPr>
        <w:rPr>
          <w:sz w:val="24"/>
          <w:szCs w:val="24"/>
        </w:rPr>
      </w:pPr>
      <w:r>
        <w:rPr>
          <w:sz w:val="24"/>
          <w:szCs w:val="24"/>
        </w:rPr>
        <w:t>20 g Zucker</w:t>
      </w:r>
    </w:p>
    <w:p w14:paraId="62C78FB6" w14:textId="77777777" w:rsidR="009144DE" w:rsidRDefault="009144DE" w:rsidP="009144DE">
      <w:pPr>
        <w:rPr>
          <w:sz w:val="24"/>
          <w:szCs w:val="24"/>
        </w:rPr>
      </w:pPr>
    </w:p>
    <w:p w14:paraId="1CE1265D" w14:textId="71BF3741" w:rsidR="009144DE" w:rsidRPr="00231191" w:rsidRDefault="00231191" w:rsidP="009144DE">
      <w:pPr>
        <w:rPr>
          <w:i/>
          <w:iCs/>
          <w:sz w:val="24"/>
          <w:szCs w:val="24"/>
        </w:rPr>
      </w:pPr>
      <w:r w:rsidRPr="00231191">
        <w:rPr>
          <w:i/>
          <w:iCs/>
          <w:sz w:val="24"/>
          <w:szCs w:val="24"/>
        </w:rPr>
        <w:t xml:space="preserve">Für die </w:t>
      </w:r>
      <w:r w:rsidR="009144DE" w:rsidRPr="00231191">
        <w:rPr>
          <w:i/>
          <w:iCs/>
          <w:sz w:val="24"/>
          <w:szCs w:val="24"/>
        </w:rPr>
        <w:t>Himbeeren:</w:t>
      </w:r>
    </w:p>
    <w:p w14:paraId="0489912F" w14:textId="77777777" w:rsidR="009144DE" w:rsidRDefault="009144DE" w:rsidP="009144DE">
      <w:pPr>
        <w:rPr>
          <w:sz w:val="24"/>
          <w:szCs w:val="24"/>
        </w:rPr>
      </w:pPr>
      <w:r>
        <w:rPr>
          <w:sz w:val="24"/>
          <w:szCs w:val="24"/>
        </w:rPr>
        <w:t>200 g Himbeeren</w:t>
      </w:r>
    </w:p>
    <w:p w14:paraId="2C9371EC" w14:textId="77777777" w:rsidR="009144DE" w:rsidRDefault="009144DE" w:rsidP="009144DE">
      <w:pPr>
        <w:rPr>
          <w:sz w:val="24"/>
          <w:szCs w:val="24"/>
        </w:rPr>
      </w:pPr>
      <w:r>
        <w:rPr>
          <w:sz w:val="24"/>
          <w:szCs w:val="24"/>
        </w:rPr>
        <w:t>60 g Zucker</w:t>
      </w:r>
    </w:p>
    <w:p w14:paraId="2F8626E7" w14:textId="77777777" w:rsidR="009144DE" w:rsidRDefault="009144DE" w:rsidP="009144DE">
      <w:pPr>
        <w:rPr>
          <w:sz w:val="24"/>
          <w:szCs w:val="24"/>
        </w:rPr>
      </w:pPr>
    </w:p>
    <w:p w14:paraId="488F4049" w14:textId="66AB7D4C" w:rsidR="009144DE" w:rsidRPr="00231191" w:rsidRDefault="00231191" w:rsidP="009144DE">
      <w:pPr>
        <w:rPr>
          <w:i/>
          <w:iCs/>
          <w:sz w:val="24"/>
          <w:szCs w:val="24"/>
        </w:rPr>
      </w:pPr>
      <w:r w:rsidRPr="00231191">
        <w:rPr>
          <w:i/>
          <w:iCs/>
          <w:sz w:val="24"/>
          <w:szCs w:val="24"/>
        </w:rPr>
        <w:t xml:space="preserve">Für die </w:t>
      </w:r>
      <w:r w:rsidR="009144DE" w:rsidRPr="00231191">
        <w:rPr>
          <w:i/>
          <w:iCs/>
          <w:sz w:val="24"/>
          <w:szCs w:val="24"/>
        </w:rPr>
        <w:t>Eismasse</w:t>
      </w:r>
      <w:r>
        <w:rPr>
          <w:i/>
          <w:iCs/>
          <w:sz w:val="24"/>
          <w:szCs w:val="24"/>
        </w:rPr>
        <w:t>:</w:t>
      </w:r>
    </w:p>
    <w:p w14:paraId="3AA21E97" w14:textId="77777777" w:rsidR="009144DE" w:rsidRDefault="009144DE" w:rsidP="009144DE">
      <w:pPr>
        <w:rPr>
          <w:sz w:val="24"/>
          <w:szCs w:val="24"/>
        </w:rPr>
      </w:pPr>
      <w:r>
        <w:rPr>
          <w:sz w:val="24"/>
          <w:szCs w:val="24"/>
        </w:rPr>
        <w:t>½ Vanilleschote</w:t>
      </w:r>
    </w:p>
    <w:p w14:paraId="787C5A2C" w14:textId="77777777" w:rsidR="009144DE" w:rsidRDefault="009144DE" w:rsidP="009144DE">
      <w:pPr>
        <w:rPr>
          <w:sz w:val="24"/>
          <w:szCs w:val="24"/>
        </w:rPr>
      </w:pPr>
      <w:r>
        <w:rPr>
          <w:sz w:val="24"/>
          <w:szCs w:val="24"/>
        </w:rPr>
        <w:t>1 EL Waldhonig</w:t>
      </w:r>
    </w:p>
    <w:p w14:paraId="559C4996" w14:textId="77777777" w:rsidR="009144DE" w:rsidRDefault="009144DE" w:rsidP="009144DE">
      <w:pPr>
        <w:rPr>
          <w:sz w:val="24"/>
          <w:szCs w:val="24"/>
        </w:rPr>
      </w:pPr>
      <w:r>
        <w:rPr>
          <w:sz w:val="24"/>
          <w:szCs w:val="24"/>
        </w:rPr>
        <w:t>2 Eigelb</w:t>
      </w:r>
    </w:p>
    <w:p w14:paraId="67BFE637" w14:textId="77777777" w:rsidR="009144DE" w:rsidRDefault="009144DE" w:rsidP="009144DE">
      <w:pPr>
        <w:rPr>
          <w:sz w:val="24"/>
          <w:szCs w:val="24"/>
        </w:rPr>
      </w:pPr>
      <w:r>
        <w:rPr>
          <w:sz w:val="24"/>
          <w:szCs w:val="24"/>
        </w:rPr>
        <w:t>50 g Zucker</w:t>
      </w:r>
    </w:p>
    <w:p w14:paraId="47EFCD4E" w14:textId="77777777" w:rsidR="009144DE" w:rsidRDefault="009144DE" w:rsidP="009144DE">
      <w:pPr>
        <w:rPr>
          <w:sz w:val="24"/>
          <w:szCs w:val="24"/>
        </w:rPr>
      </w:pPr>
      <w:r>
        <w:rPr>
          <w:sz w:val="24"/>
          <w:szCs w:val="24"/>
        </w:rPr>
        <w:t>1 EL Himbeergeist</w:t>
      </w:r>
    </w:p>
    <w:p w14:paraId="55A416CE" w14:textId="77777777" w:rsidR="009144DE" w:rsidRDefault="009144DE" w:rsidP="009144DE">
      <w:pPr>
        <w:rPr>
          <w:sz w:val="24"/>
          <w:szCs w:val="24"/>
        </w:rPr>
      </w:pPr>
      <w:r>
        <w:rPr>
          <w:sz w:val="24"/>
          <w:szCs w:val="24"/>
        </w:rPr>
        <w:t>200 ml Schlagsahne</w:t>
      </w:r>
    </w:p>
    <w:p w14:paraId="130BC524" w14:textId="77777777" w:rsidR="009144DE" w:rsidRDefault="009144DE" w:rsidP="009144DE">
      <w:pPr>
        <w:rPr>
          <w:sz w:val="24"/>
          <w:szCs w:val="24"/>
        </w:rPr>
      </w:pPr>
    </w:p>
    <w:p w14:paraId="4596A38F" w14:textId="0E1DB3C4" w:rsidR="009144DE" w:rsidRPr="00231191" w:rsidRDefault="00231191" w:rsidP="009144DE">
      <w:pPr>
        <w:rPr>
          <w:i/>
          <w:iCs/>
          <w:sz w:val="24"/>
          <w:szCs w:val="24"/>
        </w:rPr>
      </w:pPr>
      <w:r w:rsidRPr="00231191">
        <w:rPr>
          <w:i/>
          <w:iCs/>
          <w:sz w:val="24"/>
          <w:szCs w:val="24"/>
        </w:rPr>
        <w:t xml:space="preserve">Für die </w:t>
      </w:r>
      <w:r w:rsidR="009144DE" w:rsidRPr="00231191">
        <w:rPr>
          <w:i/>
          <w:iCs/>
          <w:sz w:val="24"/>
          <w:szCs w:val="24"/>
        </w:rPr>
        <w:t>Ummantelung:</w:t>
      </w:r>
    </w:p>
    <w:p w14:paraId="3F0D889B" w14:textId="77777777" w:rsidR="009144DE" w:rsidRDefault="009144DE" w:rsidP="009144DE">
      <w:pPr>
        <w:rPr>
          <w:sz w:val="24"/>
          <w:szCs w:val="24"/>
        </w:rPr>
      </w:pPr>
      <w:r>
        <w:rPr>
          <w:sz w:val="24"/>
          <w:szCs w:val="24"/>
        </w:rPr>
        <w:t>10 g gefriergetrocknete Himbeeren</w:t>
      </w:r>
    </w:p>
    <w:p w14:paraId="053E6C1E" w14:textId="77777777" w:rsidR="009144DE" w:rsidRDefault="009144DE" w:rsidP="009144DE">
      <w:pPr>
        <w:rPr>
          <w:sz w:val="24"/>
          <w:szCs w:val="24"/>
        </w:rPr>
      </w:pPr>
      <w:r>
        <w:rPr>
          <w:sz w:val="24"/>
          <w:szCs w:val="24"/>
        </w:rPr>
        <w:t>300 g Zartbitterkonfitüre</w:t>
      </w:r>
    </w:p>
    <w:p w14:paraId="46C66B27" w14:textId="77777777" w:rsidR="009144DE" w:rsidRDefault="009144DE" w:rsidP="009144DE">
      <w:pPr>
        <w:rPr>
          <w:sz w:val="24"/>
          <w:szCs w:val="24"/>
        </w:rPr>
      </w:pPr>
      <w:r>
        <w:rPr>
          <w:sz w:val="24"/>
          <w:szCs w:val="24"/>
        </w:rPr>
        <w:t>1 EL Kokosöl</w:t>
      </w:r>
    </w:p>
    <w:p w14:paraId="4509901C" w14:textId="77777777" w:rsidR="009144DE" w:rsidRDefault="009144DE" w:rsidP="009144DE">
      <w:pPr>
        <w:rPr>
          <w:sz w:val="24"/>
          <w:szCs w:val="24"/>
        </w:rPr>
      </w:pPr>
    </w:p>
    <w:p w14:paraId="1AEA4CF4" w14:textId="77777777" w:rsidR="009144DE" w:rsidRDefault="009144DE" w:rsidP="009144DE">
      <w:pPr>
        <w:rPr>
          <w:sz w:val="24"/>
          <w:szCs w:val="24"/>
        </w:rPr>
      </w:pPr>
      <w:r>
        <w:rPr>
          <w:sz w:val="24"/>
          <w:szCs w:val="24"/>
        </w:rPr>
        <w:t>Zubereitungszeit: 1 Stunde 15 Minuten plus mindestens 6 Stunden Gefrierzeit</w:t>
      </w:r>
    </w:p>
    <w:p w14:paraId="2996EAC2" w14:textId="77777777" w:rsidR="009144DE" w:rsidRDefault="009144DE" w:rsidP="009144DE">
      <w:pPr>
        <w:rPr>
          <w:sz w:val="24"/>
          <w:szCs w:val="24"/>
        </w:rPr>
      </w:pPr>
    </w:p>
    <w:p w14:paraId="1DB8DE35" w14:textId="77777777" w:rsidR="009144DE" w:rsidRPr="00594965" w:rsidRDefault="009144DE" w:rsidP="00B40E8C">
      <w:pPr>
        <w:pStyle w:val="ListParagraph"/>
        <w:numPr>
          <w:ilvl w:val="0"/>
          <w:numId w:val="725"/>
        </w:numPr>
        <w:spacing w:after="120"/>
        <w:ind w:left="714" w:hanging="357"/>
        <w:contextualSpacing w:val="0"/>
        <w:jc w:val="both"/>
        <w:rPr>
          <w:sz w:val="24"/>
          <w:szCs w:val="24"/>
        </w:rPr>
      </w:pPr>
      <w:r w:rsidRPr="00594965">
        <w:rPr>
          <w:sz w:val="24"/>
          <w:szCs w:val="24"/>
        </w:rPr>
        <w:lastRenderedPageBreak/>
        <w:t>Für den Milchreis Vanilleschote längs einritzen und das Mark herauskratzen. Vanilleschote und -mark, Reis, Milch und 1 gute Prise Salz in einem Topf zum Kochen bringen. Temperatur reduzieren. Reis bei sehr kleiner Hitze 15 Minuten bissfest kochen, dabei gelegentlich umrühren. Zucker zugeben, weitere 5 Minuten garen. Reis auf einem Teller ausbreiten und auskühlen lassen.</w:t>
      </w:r>
    </w:p>
    <w:p w14:paraId="583166E7" w14:textId="77777777" w:rsidR="009144DE" w:rsidRPr="00594965" w:rsidRDefault="009144DE" w:rsidP="00B40E8C">
      <w:pPr>
        <w:pStyle w:val="ListParagraph"/>
        <w:numPr>
          <w:ilvl w:val="0"/>
          <w:numId w:val="725"/>
        </w:numPr>
        <w:spacing w:after="120"/>
        <w:ind w:left="714" w:hanging="357"/>
        <w:contextualSpacing w:val="0"/>
        <w:jc w:val="both"/>
        <w:rPr>
          <w:sz w:val="24"/>
          <w:szCs w:val="24"/>
        </w:rPr>
      </w:pPr>
      <w:r w:rsidRPr="00594965">
        <w:rPr>
          <w:sz w:val="24"/>
          <w:szCs w:val="24"/>
        </w:rPr>
        <w:t>Für die Himbeeren alle Früchte in einem Topf mit Zucker grob zerdrücken. Aufkochen und unter Rühren 5 Minuten auf ca. 100 ml einkochen. Umfüllen und auskühlen lassen.</w:t>
      </w:r>
    </w:p>
    <w:p w14:paraId="7A4588FA" w14:textId="77777777" w:rsidR="009144DE" w:rsidRPr="00594965" w:rsidRDefault="009144DE" w:rsidP="00B40E8C">
      <w:pPr>
        <w:pStyle w:val="ListParagraph"/>
        <w:numPr>
          <w:ilvl w:val="0"/>
          <w:numId w:val="725"/>
        </w:numPr>
        <w:spacing w:after="120"/>
        <w:ind w:left="714" w:hanging="357"/>
        <w:contextualSpacing w:val="0"/>
        <w:jc w:val="both"/>
        <w:rPr>
          <w:sz w:val="24"/>
          <w:szCs w:val="24"/>
        </w:rPr>
      </w:pPr>
      <w:r w:rsidRPr="00594965">
        <w:rPr>
          <w:sz w:val="24"/>
          <w:szCs w:val="24"/>
        </w:rPr>
        <w:t>Für die Eimasse Vanilleschote längs einritzen und das Mark herauskratzen. Vanillemark, Honig, Eigelbe, Zucker und Himbeergeist in einem Schlagkessel verrühren. Über dem heißen Wasserbad mit einem Schneebesen 5 – 6 Minuten cremig-dicklich aufschlagen. In Eiswasser kalt schlagen. Milchreis mit einer Gabel etwas auflockern und unter die Eimasse mischen. Sane steif schlagen und unterheben. Die Hälfte der Masse in Eiswürfelformen verteilen. Kaltes Himbeerkompott darauf verteilen. Restliche Masse darauf glattstreichen. Eis abgedeckt mindestens 6 Stunden gefrieren lassen.</w:t>
      </w:r>
    </w:p>
    <w:p w14:paraId="58A4CF96" w14:textId="77777777" w:rsidR="009144DE" w:rsidRPr="00594965" w:rsidRDefault="009144DE" w:rsidP="00B40E8C">
      <w:pPr>
        <w:pStyle w:val="ListParagraph"/>
        <w:numPr>
          <w:ilvl w:val="0"/>
          <w:numId w:val="725"/>
        </w:numPr>
        <w:spacing w:after="120"/>
        <w:ind w:left="714" w:hanging="357"/>
        <w:contextualSpacing w:val="0"/>
        <w:jc w:val="both"/>
        <w:rPr>
          <w:sz w:val="24"/>
          <w:szCs w:val="24"/>
        </w:rPr>
      </w:pPr>
      <w:r w:rsidRPr="00594965">
        <w:rPr>
          <w:sz w:val="24"/>
          <w:szCs w:val="24"/>
        </w:rPr>
        <w:t>Eis aus der Form lösen, wieder in den Tiefkühler geben. Für die Ummantelung gefriergetrocknete Himbeeren zu Pulver mahlen. Nach Belieben fein sieben, um die Kerne zu entfernen. Kuvertüre hacken und über dem heißen Wasserbad langsam schmelzen. Kokosöl unterrühren. Kuvertüre in einen hohen schmalen Rührbecher geben, die Eiswürfel nacheinander mit einer Gabel komplett darin eintauchen und auf Backpapier abtropfen lassen. Mit einer Gabel etwas Schokolade in Steifen über das Konfekt geben. Konfekt bis zum Servieren einfrieren. 5 Minuten vor dem Servieren abtauen lassen. Mit Himbeerpulver garnieren.</w:t>
      </w:r>
    </w:p>
    <w:p w14:paraId="45BC9591" w14:textId="77777777" w:rsidR="009144DE" w:rsidRDefault="009144DE" w:rsidP="009144DE">
      <w:pPr>
        <w:rPr>
          <w:sz w:val="24"/>
          <w:szCs w:val="24"/>
        </w:rPr>
      </w:pPr>
      <w:r>
        <w:rPr>
          <w:sz w:val="24"/>
          <w:szCs w:val="24"/>
        </w:rPr>
        <w:br w:type="page"/>
      </w:r>
    </w:p>
    <w:p w14:paraId="6EC2C0FA" w14:textId="0FC6BD02" w:rsidR="009144DE" w:rsidRDefault="009144DE" w:rsidP="00941FE9">
      <w:pPr>
        <w:pStyle w:val="Heading2"/>
        <w:spacing w:after="240"/>
      </w:pPr>
      <w:r w:rsidRPr="00BB7BB2">
        <w:lastRenderedPageBreak/>
        <w:t xml:space="preserve">Schoko-Biskuit-Omelette mit </w:t>
      </w:r>
      <w:r>
        <w:t>Erdbeersalat</w:t>
      </w:r>
      <w:r w:rsidR="006479A7">
        <w:rPr>
          <w:rStyle w:val="FootnoteReference"/>
        </w:rPr>
        <w:footnoteReference w:id="1481"/>
      </w:r>
      <w:r>
        <w:t xml:space="preserve"> </w:t>
      </w:r>
    </w:p>
    <w:p w14:paraId="407226D7" w14:textId="05EC073F" w:rsidR="009144DE" w:rsidRDefault="009144DE" w:rsidP="009144DE">
      <w:pPr>
        <w:rPr>
          <w:sz w:val="24"/>
          <w:szCs w:val="24"/>
        </w:rPr>
      </w:pPr>
      <w:r w:rsidRPr="00941FE9">
        <w:rPr>
          <w:sz w:val="24"/>
          <w:szCs w:val="24"/>
          <w:u w:val="single"/>
        </w:rPr>
        <w:t xml:space="preserve">Zutaten </w:t>
      </w:r>
      <w:r w:rsidR="00941FE9">
        <w:rPr>
          <w:sz w:val="24"/>
          <w:szCs w:val="24"/>
        </w:rPr>
        <w:t>(</w:t>
      </w:r>
      <w:r>
        <w:rPr>
          <w:sz w:val="24"/>
          <w:szCs w:val="24"/>
        </w:rPr>
        <w:t>für 4 Stück</w:t>
      </w:r>
      <w:r w:rsidR="00941FE9">
        <w:rPr>
          <w:sz w:val="24"/>
          <w:szCs w:val="24"/>
        </w:rPr>
        <w:t>):</w:t>
      </w:r>
    </w:p>
    <w:p w14:paraId="3F090223" w14:textId="75323881" w:rsidR="00913EDA" w:rsidRPr="00913EDA" w:rsidRDefault="00913EDA" w:rsidP="009144DE">
      <w:pPr>
        <w:rPr>
          <w:i/>
          <w:iCs/>
          <w:sz w:val="24"/>
          <w:szCs w:val="24"/>
        </w:rPr>
      </w:pPr>
      <w:r w:rsidRPr="00913EDA">
        <w:rPr>
          <w:i/>
          <w:iCs/>
          <w:sz w:val="24"/>
          <w:szCs w:val="24"/>
        </w:rPr>
        <w:t>Für den Salat:</w:t>
      </w:r>
    </w:p>
    <w:p w14:paraId="6234B612" w14:textId="6EB8B51D" w:rsidR="009144DE" w:rsidRDefault="009144DE" w:rsidP="009144DE">
      <w:pPr>
        <w:rPr>
          <w:sz w:val="24"/>
          <w:szCs w:val="24"/>
        </w:rPr>
      </w:pPr>
      <w:r>
        <w:rPr>
          <w:sz w:val="24"/>
          <w:szCs w:val="24"/>
        </w:rPr>
        <w:t>3 Passionfruits</w:t>
      </w:r>
    </w:p>
    <w:p w14:paraId="1B39BCF6" w14:textId="77777777" w:rsidR="009144DE" w:rsidRDefault="009144DE" w:rsidP="009144DE">
      <w:pPr>
        <w:rPr>
          <w:sz w:val="24"/>
          <w:szCs w:val="24"/>
        </w:rPr>
      </w:pPr>
      <w:r>
        <w:rPr>
          <w:sz w:val="24"/>
          <w:szCs w:val="24"/>
        </w:rPr>
        <w:t>300 g Erdbeeren</w:t>
      </w:r>
    </w:p>
    <w:p w14:paraId="1112FCD7" w14:textId="77777777" w:rsidR="009144DE" w:rsidRDefault="009144DE" w:rsidP="009144DE">
      <w:pPr>
        <w:rPr>
          <w:sz w:val="24"/>
          <w:szCs w:val="24"/>
        </w:rPr>
      </w:pPr>
      <w:r>
        <w:rPr>
          <w:sz w:val="24"/>
          <w:szCs w:val="24"/>
        </w:rPr>
        <w:t>1-2 EL Puderzucker</w:t>
      </w:r>
    </w:p>
    <w:p w14:paraId="207A84EC" w14:textId="77777777" w:rsidR="009144DE" w:rsidRDefault="009144DE" w:rsidP="009144DE">
      <w:pPr>
        <w:rPr>
          <w:sz w:val="24"/>
          <w:szCs w:val="24"/>
        </w:rPr>
      </w:pPr>
    </w:p>
    <w:p w14:paraId="174A09C9" w14:textId="02B86999" w:rsidR="009144DE" w:rsidRPr="00913EDA" w:rsidRDefault="00913EDA" w:rsidP="009144DE">
      <w:pPr>
        <w:rPr>
          <w:i/>
          <w:iCs/>
          <w:sz w:val="24"/>
          <w:szCs w:val="24"/>
        </w:rPr>
      </w:pPr>
      <w:r w:rsidRPr="00913EDA">
        <w:rPr>
          <w:i/>
          <w:iCs/>
          <w:sz w:val="24"/>
          <w:szCs w:val="24"/>
        </w:rPr>
        <w:t xml:space="preserve">Für den </w:t>
      </w:r>
      <w:r w:rsidR="009144DE" w:rsidRPr="00913EDA">
        <w:rPr>
          <w:i/>
          <w:iCs/>
          <w:sz w:val="24"/>
          <w:szCs w:val="24"/>
        </w:rPr>
        <w:t>Biskuit</w:t>
      </w:r>
      <w:r w:rsidRPr="00913EDA">
        <w:rPr>
          <w:i/>
          <w:iCs/>
          <w:sz w:val="24"/>
          <w:szCs w:val="24"/>
        </w:rPr>
        <w:t>:</w:t>
      </w:r>
    </w:p>
    <w:p w14:paraId="0E661267" w14:textId="77777777" w:rsidR="009144DE" w:rsidRDefault="009144DE" w:rsidP="009144DE">
      <w:pPr>
        <w:rPr>
          <w:sz w:val="24"/>
          <w:szCs w:val="24"/>
        </w:rPr>
      </w:pPr>
      <w:r>
        <w:rPr>
          <w:sz w:val="24"/>
          <w:szCs w:val="24"/>
        </w:rPr>
        <w:t>3 Eier</w:t>
      </w:r>
    </w:p>
    <w:p w14:paraId="7CDCBD99" w14:textId="77777777" w:rsidR="009144DE" w:rsidRDefault="009144DE" w:rsidP="009144DE">
      <w:pPr>
        <w:rPr>
          <w:sz w:val="24"/>
          <w:szCs w:val="24"/>
        </w:rPr>
      </w:pPr>
      <w:r>
        <w:rPr>
          <w:sz w:val="24"/>
          <w:szCs w:val="24"/>
        </w:rPr>
        <w:t>60 g Zucker</w:t>
      </w:r>
    </w:p>
    <w:p w14:paraId="3B62A206" w14:textId="77777777" w:rsidR="009144DE" w:rsidRDefault="009144DE" w:rsidP="009144DE">
      <w:pPr>
        <w:rPr>
          <w:sz w:val="24"/>
          <w:szCs w:val="24"/>
        </w:rPr>
      </w:pPr>
      <w:r>
        <w:rPr>
          <w:sz w:val="24"/>
          <w:szCs w:val="24"/>
        </w:rPr>
        <w:t>45 g Mehl</w:t>
      </w:r>
    </w:p>
    <w:p w14:paraId="51EE9B5E" w14:textId="77777777" w:rsidR="009144DE" w:rsidRDefault="009144DE" w:rsidP="009144DE">
      <w:pPr>
        <w:rPr>
          <w:sz w:val="24"/>
          <w:szCs w:val="24"/>
        </w:rPr>
      </w:pPr>
      <w:r>
        <w:rPr>
          <w:sz w:val="24"/>
          <w:szCs w:val="24"/>
        </w:rPr>
        <w:t>10 g Kakopulver</w:t>
      </w:r>
    </w:p>
    <w:p w14:paraId="49CB4129" w14:textId="77777777" w:rsidR="009144DE" w:rsidRDefault="009144DE" w:rsidP="009144DE">
      <w:pPr>
        <w:rPr>
          <w:sz w:val="24"/>
          <w:szCs w:val="24"/>
        </w:rPr>
      </w:pPr>
      <w:r>
        <w:rPr>
          <w:sz w:val="24"/>
          <w:szCs w:val="24"/>
        </w:rPr>
        <w:t>½ Vanilleschote</w:t>
      </w:r>
    </w:p>
    <w:p w14:paraId="158F9DD6" w14:textId="77777777" w:rsidR="009144DE" w:rsidRDefault="009144DE" w:rsidP="009144DE">
      <w:pPr>
        <w:rPr>
          <w:sz w:val="24"/>
          <w:szCs w:val="24"/>
        </w:rPr>
      </w:pPr>
      <w:r>
        <w:rPr>
          <w:sz w:val="24"/>
          <w:szCs w:val="24"/>
        </w:rPr>
        <w:t>250 ml Schlagsahne</w:t>
      </w:r>
    </w:p>
    <w:p w14:paraId="41A6C959" w14:textId="77777777" w:rsidR="009144DE" w:rsidRDefault="009144DE" w:rsidP="009144DE">
      <w:pPr>
        <w:rPr>
          <w:sz w:val="24"/>
          <w:szCs w:val="24"/>
        </w:rPr>
      </w:pPr>
      <w:r>
        <w:rPr>
          <w:sz w:val="24"/>
          <w:szCs w:val="24"/>
        </w:rPr>
        <w:t>Puderzucker zum Bestäuben</w:t>
      </w:r>
    </w:p>
    <w:p w14:paraId="3687346C" w14:textId="77777777" w:rsidR="009144DE" w:rsidRDefault="009144DE" w:rsidP="009144DE">
      <w:pPr>
        <w:rPr>
          <w:sz w:val="24"/>
          <w:szCs w:val="24"/>
        </w:rPr>
      </w:pPr>
    </w:p>
    <w:p w14:paraId="7BF2EBF2" w14:textId="77777777" w:rsidR="009144DE" w:rsidRDefault="009144DE" w:rsidP="009144DE">
      <w:pPr>
        <w:rPr>
          <w:sz w:val="24"/>
          <w:szCs w:val="24"/>
        </w:rPr>
      </w:pPr>
      <w:r>
        <w:rPr>
          <w:sz w:val="24"/>
          <w:szCs w:val="24"/>
        </w:rPr>
        <w:t>Zubereitungszeit: 45 Minuten</w:t>
      </w:r>
    </w:p>
    <w:p w14:paraId="4AA48382" w14:textId="77777777" w:rsidR="009144DE" w:rsidRPr="00BB7BB2" w:rsidRDefault="009144DE" w:rsidP="00B40E8C">
      <w:pPr>
        <w:pStyle w:val="ListParagraph"/>
        <w:numPr>
          <w:ilvl w:val="0"/>
          <w:numId w:val="722"/>
        </w:numPr>
        <w:spacing w:after="120"/>
        <w:ind w:left="714" w:hanging="357"/>
        <w:contextualSpacing w:val="0"/>
        <w:jc w:val="both"/>
        <w:rPr>
          <w:sz w:val="24"/>
          <w:szCs w:val="24"/>
        </w:rPr>
      </w:pPr>
      <w:r w:rsidRPr="00BB7BB2">
        <w:rPr>
          <w:sz w:val="24"/>
          <w:szCs w:val="24"/>
        </w:rPr>
        <w:t>Für den Salat Passionfruits halbieren, Fruchtfleisch mit einem Löffel herauskratzen und in einen hohen Rührbecher geben. Kurz anpürieren.</w:t>
      </w:r>
    </w:p>
    <w:p w14:paraId="2455E1CD" w14:textId="77777777" w:rsidR="009144DE" w:rsidRPr="00BB7BB2" w:rsidRDefault="009144DE" w:rsidP="00B40E8C">
      <w:pPr>
        <w:pStyle w:val="ListParagraph"/>
        <w:numPr>
          <w:ilvl w:val="0"/>
          <w:numId w:val="722"/>
        </w:numPr>
        <w:spacing w:after="120"/>
        <w:ind w:left="714" w:hanging="357"/>
        <w:contextualSpacing w:val="0"/>
        <w:jc w:val="both"/>
        <w:rPr>
          <w:sz w:val="24"/>
          <w:szCs w:val="24"/>
        </w:rPr>
      </w:pPr>
      <w:r w:rsidRPr="00BB7BB2">
        <w:rPr>
          <w:sz w:val="24"/>
          <w:szCs w:val="24"/>
        </w:rPr>
        <w:t>Erdbeeren waschen, putzen und in Scheiben schneiden. Mit Passionfruits und Puderzucker mischen und beiseitestellen.</w:t>
      </w:r>
    </w:p>
    <w:p w14:paraId="0DC44B92" w14:textId="77777777" w:rsidR="009144DE" w:rsidRPr="00BB7BB2" w:rsidRDefault="009144DE" w:rsidP="00B40E8C">
      <w:pPr>
        <w:pStyle w:val="ListParagraph"/>
        <w:numPr>
          <w:ilvl w:val="0"/>
          <w:numId w:val="722"/>
        </w:numPr>
        <w:spacing w:after="120"/>
        <w:ind w:left="714" w:hanging="357"/>
        <w:contextualSpacing w:val="0"/>
        <w:jc w:val="both"/>
        <w:rPr>
          <w:sz w:val="24"/>
          <w:szCs w:val="24"/>
        </w:rPr>
      </w:pPr>
      <w:r w:rsidRPr="00BB7BB2">
        <w:rPr>
          <w:sz w:val="24"/>
          <w:szCs w:val="24"/>
        </w:rPr>
        <w:t>Für den Biskuit Eier trennen. Eiweiß und 1 Prise Salz mit den Quirlen des Handrührgeräts halb steif schlagen. Zucker langsam einrieseln lassen, dabei weiterschlagen, bis der Zucker ganz aufgelöst ist. Eigelbe und 2 EL Wasser unterschlagen. Mehl und Kakao sieben und locker unter die Eimasse heben.</w:t>
      </w:r>
    </w:p>
    <w:p w14:paraId="3E93C833" w14:textId="77777777" w:rsidR="009144DE" w:rsidRPr="00BB7BB2" w:rsidRDefault="009144DE" w:rsidP="00B40E8C">
      <w:pPr>
        <w:pStyle w:val="ListParagraph"/>
        <w:numPr>
          <w:ilvl w:val="0"/>
          <w:numId w:val="722"/>
        </w:numPr>
        <w:spacing w:after="120"/>
        <w:ind w:left="714" w:hanging="357"/>
        <w:contextualSpacing w:val="0"/>
        <w:jc w:val="both"/>
        <w:rPr>
          <w:sz w:val="24"/>
          <w:szCs w:val="24"/>
        </w:rPr>
      </w:pPr>
      <w:r w:rsidRPr="00BB7BB2">
        <w:rPr>
          <w:sz w:val="24"/>
          <w:szCs w:val="24"/>
        </w:rPr>
        <w:t>Backpapier auf Backblechgröße zuschneiden und 4 Kreise (à 14 cm Durchmesser) markieren. Backpapier wenden und auf das Blech legen.</w:t>
      </w:r>
    </w:p>
    <w:p w14:paraId="46743427" w14:textId="77777777" w:rsidR="009144DE" w:rsidRPr="00BB7BB2" w:rsidRDefault="009144DE" w:rsidP="00B40E8C">
      <w:pPr>
        <w:pStyle w:val="ListParagraph"/>
        <w:numPr>
          <w:ilvl w:val="0"/>
          <w:numId w:val="722"/>
        </w:numPr>
        <w:spacing w:after="120"/>
        <w:ind w:left="714" w:hanging="357"/>
        <w:contextualSpacing w:val="0"/>
        <w:jc w:val="both"/>
        <w:rPr>
          <w:sz w:val="24"/>
          <w:szCs w:val="24"/>
        </w:rPr>
      </w:pPr>
      <w:r w:rsidRPr="00BB7BB2">
        <w:rPr>
          <w:sz w:val="24"/>
          <w:szCs w:val="24"/>
        </w:rPr>
        <w:t>Biskuitmasse in einen Spritzbeutel mit Lochtülle (1 cm Durchmesser) füllen und die gezeichneten Kreise damit spiralförmig ausfüllen. Im vorgeheizten Backofen bei 180 Grad (Gas 2 -3, Umluft 160 Grad) auf der zweiten Schiene von unten 8 Minuten backen. Biskuit vom Blech zeihen und mit einem fechten Küchentuch abgedeckt auskühlen lassen.</w:t>
      </w:r>
    </w:p>
    <w:p w14:paraId="73019E06" w14:textId="77777777" w:rsidR="009144DE" w:rsidRPr="00BB7BB2" w:rsidRDefault="009144DE" w:rsidP="00B40E8C">
      <w:pPr>
        <w:pStyle w:val="ListParagraph"/>
        <w:numPr>
          <w:ilvl w:val="0"/>
          <w:numId w:val="722"/>
        </w:numPr>
        <w:spacing w:after="120"/>
        <w:ind w:left="714" w:hanging="357"/>
        <w:contextualSpacing w:val="0"/>
        <w:jc w:val="both"/>
        <w:rPr>
          <w:sz w:val="24"/>
          <w:szCs w:val="24"/>
        </w:rPr>
      </w:pPr>
      <w:r w:rsidRPr="00BB7BB2">
        <w:rPr>
          <w:sz w:val="24"/>
          <w:szCs w:val="24"/>
        </w:rPr>
        <w:lastRenderedPageBreak/>
        <w:t>Vanilleschote längs einritzen und das Mark herauskratzen. Sahne mit Vanillemark steif schlagen. Biskuit vom Backpapier lösen und vorsichtig in der Mitte falten.</w:t>
      </w:r>
    </w:p>
    <w:p w14:paraId="20182E90" w14:textId="77777777" w:rsidR="009144DE" w:rsidRDefault="009144DE" w:rsidP="00B40E8C">
      <w:pPr>
        <w:pStyle w:val="ListParagraph"/>
        <w:numPr>
          <w:ilvl w:val="0"/>
          <w:numId w:val="722"/>
        </w:numPr>
        <w:spacing w:after="120"/>
        <w:ind w:left="714" w:hanging="357"/>
        <w:contextualSpacing w:val="0"/>
        <w:jc w:val="both"/>
        <w:rPr>
          <w:sz w:val="24"/>
          <w:szCs w:val="24"/>
        </w:rPr>
      </w:pPr>
      <w:r w:rsidRPr="00BB7BB2">
        <w:rPr>
          <w:sz w:val="24"/>
          <w:szCs w:val="24"/>
        </w:rPr>
        <w:t xml:space="preserve">Biskuitböden auf Teller geben und die untere teighälfte jeweils mit Sahne und Erdbeersalat füllen. Obere </w:t>
      </w:r>
      <w:r>
        <w:rPr>
          <w:sz w:val="24"/>
          <w:szCs w:val="24"/>
        </w:rPr>
        <w:t>T</w:t>
      </w:r>
      <w:r w:rsidRPr="00BB7BB2">
        <w:rPr>
          <w:sz w:val="24"/>
          <w:szCs w:val="24"/>
        </w:rPr>
        <w:t>eighälfte darüberklappen. Mit Puderzucker bestäuben und servieren.</w:t>
      </w:r>
    </w:p>
    <w:p w14:paraId="5ABF10D2" w14:textId="77777777" w:rsidR="009144DE" w:rsidRDefault="009144DE" w:rsidP="009144DE">
      <w:pPr>
        <w:rPr>
          <w:sz w:val="24"/>
          <w:szCs w:val="24"/>
        </w:rPr>
      </w:pPr>
      <w:r>
        <w:rPr>
          <w:sz w:val="24"/>
          <w:szCs w:val="24"/>
        </w:rPr>
        <w:br w:type="page"/>
      </w:r>
    </w:p>
    <w:p w14:paraId="6EF51F34" w14:textId="7C464132" w:rsidR="009144DE" w:rsidRDefault="009144DE" w:rsidP="00913EDA">
      <w:pPr>
        <w:pStyle w:val="Heading2"/>
        <w:spacing w:after="240"/>
      </w:pPr>
      <w:r>
        <w:lastRenderedPageBreak/>
        <w:t>Himbeer-Parfait</w:t>
      </w:r>
      <w:r w:rsidR="002F0971">
        <w:rPr>
          <w:rStyle w:val="FootnoteReference"/>
        </w:rPr>
        <w:footnoteReference w:id="1482"/>
      </w:r>
      <w:r>
        <w:t xml:space="preserve"> </w:t>
      </w:r>
    </w:p>
    <w:p w14:paraId="4CBB02B4" w14:textId="34344564" w:rsidR="009144DE" w:rsidRDefault="009144DE" w:rsidP="009144DE">
      <w:pPr>
        <w:rPr>
          <w:sz w:val="24"/>
          <w:szCs w:val="24"/>
        </w:rPr>
      </w:pPr>
      <w:r w:rsidRPr="00913EDA">
        <w:rPr>
          <w:sz w:val="24"/>
          <w:szCs w:val="24"/>
          <w:u w:val="single"/>
        </w:rPr>
        <w:t>Zutaten</w:t>
      </w:r>
      <w:r>
        <w:rPr>
          <w:sz w:val="24"/>
          <w:szCs w:val="24"/>
        </w:rPr>
        <w:t xml:space="preserve"> </w:t>
      </w:r>
      <w:r w:rsidR="00913EDA">
        <w:rPr>
          <w:sz w:val="24"/>
          <w:szCs w:val="24"/>
        </w:rPr>
        <w:t>(</w:t>
      </w:r>
      <w:r>
        <w:rPr>
          <w:sz w:val="24"/>
          <w:szCs w:val="24"/>
        </w:rPr>
        <w:t>für 6 – 8 Portionen</w:t>
      </w:r>
      <w:r w:rsidR="00913EDA">
        <w:rPr>
          <w:sz w:val="24"/>
          <w:szCs w:val="24"/>
        </w:rPr>
        <w:t>):</w:t>
      </w:r>
    </w:p>
    <w:p w14:paraId="3D639420" w14:textId="24C6F01B" w:rsidR="009144DE" w:rsidRDefault="009144DE" w:rsidP="009144DE">
      <w:pPr>
        <w:rPr>
          <w:sz w:val="24"/>
          <w:szCs w:val="24"/>
        </w:rPr>
      </w:pPr>
      <w:r>
        <w:rPr>
          <w:sz w:val="24"/>
          <w:szCs w:val="24"/>
        </w:rPr>
        <w:t xml:space="preserve">200 g </w:t>
      </w:r>
      <w:r w:rsidR="00913EDA">
        <w:rPr>
          <w:sz w:val="24"/>
          <w:szCs w:val="24"/>
        </w:rPr>
        <w:t>Z</w:t>
      </w:r>
      <w:r>
        <w:rPr>
          <w:sz w:val="24"/>
          <w:szCs w:val="24"/>
        </w:rPr>
        <w:t>artbitterschokolade (55%)</w:t>
      </w:r>
    </w:p>
    <w:p w14:paraId="30365635" w14:textId="77777777" w:rsidR="009144DE" w:rsidRDefault="009144DE" w:rsidP="009144DE">
      <w:pPr>
        <w:rPr>
          <w:sz w:val="24"/>
          <w:szCs w:val="24"/>
        </w:rPr>
      </w:pPr>
      <w:r>
        <w:rPr>
          <w:sz w:val="24"/>
          <w:szCs w:val="24"/>
        </w:rPr>
        <w:t>400 ml Sahne</w:t>
      </w:r>
    </w:p>
    <w:p w14:paraId="2F960D24" w14:textId="77777777" w:rsidR="009144DE" w:rsidRDefault="009144DE" w:rsidP="009144DE">
      <w:pPr>
        <w:rPr>
          <w:sz w:val="24"/>
          <w:szCs w:val="24"/>
        </w:rPr>
      </w:pPr>
      <w:r>
        <w:rPr>
          <w:sz w:val="24"/>
          <w:szCs w:val="24"/>
        </w:rPr>
        <w:t>530 g Himbeeren (TK, davon 470 g auftauen lassen)</w:t>
      </w:r>
    </w:p>
    <w:p w14:paraId="2A82E869" w14:textId="77777777" w:rsidR="009144DE" w:rsidRDefault="009144DE" w:rsidP="009144DE">
      <w:pPr>
        <w:rPr>
          <w:sz w:val="24"/>
          <w:szCs w:val="24"/>
        </w:rPr>
      </w:pPr>
      <w:r>
        <w:rPr>
          <w:sz w:val="24"/>
          <w:szCs w:val="24"/>
        </w:rPr>
        <w:t>1 Vanilleschote</w:t>
      </w:r>
    </w:p>
    <w:p w14:paraId="7B1ABECF" w14:textId="77777777" w:rsidR="009144DE" w:rsidRDefault="009144DE" w:rsidP="009144DE">
      <w:pPr>
        <w:rPr>
          <w:sz w:val="24"/>
          <w:szCs w:val="24"/>
        </w:rPr>
      </w:pPr>
      <w:r>
        <w:rPr>
          <w:sz w:val="24"/>
          <w:szCs w:val="24"/>
        </w:rPr>
        <w:t>2 EL Himbeergeist</w:t>
      </w:r>
    </w:p>
    <w:p w14:paraId="4C171405" w14:textId="77777777" w:rsidR="009144DE" w:rsidRDefault="009144DE" w:rsidP="009144DE">
      <w:pPr>
        <w:rPr>
          <w:sz w:val="24"/>
          <w:szCs w:val="24"/>
        </w:rPr>
      </w:pPr>
      <w:r>
        <w:rPr>
          <w:sz w:val="24"/>
          <w:szCs w:val="24"/>
        </w:rPr>
        <w:t>100 g Zucker</w:t>
      </w:r>
    </w:p>
    <w:p w14:paraId="2C67D15E" w14:textId="77777777" w:rsidR="009144DE" w:rsidRDefault="009144DE" w:rsidP="009144DE">
      <w:pPr>
        <w:rPr>
          <w:sz w:val="24"/>
          <w:szCs w:val="24"/>
        </w:rPr>
      </w:pPr>
      <w:r>
        <w:rPr>
          <w:sz w:val="24"/>
          <w:szCs w:val="24"/>
        </w:rPr>
        <w:t>2 EL Waldhonig</w:t>
      </w:r>
    </w:p>
    <w:p w14:paraId="25D7DCEA" w14:textId="77777777" w:rsidR="009144DE" w:rsidRDefault="009144DE" w:rsidP="009144DE">
      <w:pPr>
        <w:rPr>
          <w:sz w:val="24"/>
          <w:szCs w:val="24"/>
        </w:rPr>
      </w:pPr>
      <w:r>
        <w:rPr>
          <w:sz w:val="24"/>
          <w:szCs w:val="24"/>
        </w:rPr>
        <w:t>5 Eigelb</w:t>
      </w:r>
    </w:p>
    <w:p w14:paraId="6542C7B6" w14:textId="77777777" w:rsidR="009144DE" w:rsidRDefault="009144DE" w:rsidP="009144DE">
      <w:pPr>
        <w:rPr>
          <w:sz w:val="24"/>
          <w:szCs w:val="24"/>
        </w:rPr>
      </w:pPr>
      <w:r>
        <w:rPr>
          <w:sz w:val="24"/>
          <w:szCs w:val="24"/>
        </w:rPr>
        <w:t>100 g Vollmilchschokolade</w:t>
      </w:r>
    </w:p>
    <w:p w14:paraId="3EBDF49A" w14:textId="77777777" w:rsidR="00913EDA" w:rsidRDefault="00913EDA" w:rsidP="009144DE">
      <w:pPr>
        <w:rPr>
          <w:sz w:val="24"/>
          <w:szCs w:val="24"/>
        </w:rPr>
      </w:pPr>
    </w:p>
    <w:p w14:paraId="4DF46EA1" w14:textId="7EF6022A" w:rsidR="009144DE" w:rsidRDefault="009144DE" w:rsidP="009144DE">
      <w:pPr>
        <w:rPr>
          <w:sz w:val="24"/>
          <w:szCs w:val="24"/>
        </w:rPr>
      </w:pPr>
      <w:r>
        <w:rPr>
          <w:sz w:val="24"/>
          <w:szCs w:val="24"/>
        </w:rPr>
        <w:t>Zubereitungszeit: 1 Stunde 10 Minuten plus Gefrierzeit 12 Stunden</w:t>
      </w:r>
    </w:p>
    <w:p w14:paraId="2EF8ACE2" w14:textId="77777777" w:rsidR="009144DE" w:rsidRPr="004D2572" w:rsidRDefault="009144DE" w:rsidP="00B40E8C">
      <w:pPr>
        <w:pStyle w:val="ListParagraph"/>
        <w:numPr>
          <w:ilvl w:val="0"/>
          <w:numId w:val="723"/>
        </w:numPr>
        <w:spacing w:after="120"/>
        <w:ind w:left="714" w:hanging="357"/>
        <w:contextualSpacing w:val="0"/>
        <w:jc w:val="both"/>
        <w:rPr>
          <w:sz w:val="24"/>
          <w:szCs w:val="24"/>
        </w:rPr>
      </w:pPr>
      <w:r w:rsidRPr="004D2572">
        <w:rPr>
          <w:sz w:val="24"/>
          <w:szCs w:val="24"/>
        </w:rPr>
        <w:t>Die Zartbitterschokolade hacken und über dem heißen Wasserbad schmelzen. Auf einem Bogen Backpapier 5 Rechtecke in der Größe der Kastenform zeichnen. Flüssige Schokolade gleichmäßig auf die Rechtecke verteilen und glattstreichen. Papier auf eine stabile Unterlage ziehen, die in den Kühlschrank passe, Schokolade im Kühlschrank fest werden lassen.</w:t>
      </w:r>
    </w:p>
    <w:p w14:paraId="150D1453" w14:textId="77777777" w:rsidR="009144DE" w:rsidRPr="004D2572" w:rsidRDefault="009144DE" w:rsidP="00B40E8C">
      <w:pPr>
        <w:pStyle w:val="ListParagraph"/>
        <w:numPr>
          <w:ilvl w:val="0"/>
          <w:numId w:val="723"/>
        </w:numPr>
        <w:spacing w:after="120"/>
        <w:ind w:left="714" w:hanging="357"/>
        <w:contextualSpacing w:val="0"/>
        <w:jc w:val="both"/>
        <w:rPr>
          <w:sz w:val="24"/>
          <w:szCs w:val="24"/>
        </w:rPr>
      </w:pPr>
      <w:r w:rsidRPr="004D2572">
        <w:rPr>
          <w:sz w:val="24"/>
          <w:szCs w:val="24"/>
        </w:rPr>
        <w:t>Sahne steif schlagen, kaltstellen. 350 g Himbeeren fein pürieren, durch ein Sieb streichen. 120 g Himbeeren auf einem Teller mit der Gabel grob zerdrücken. Restliche Himbeeren für die Garnitur nach Belieben einfrieren oder kaltstellen.</w:t>
      </w:r>
    </w:p>
    <w:p w14:paraId="31D16CCD" w14:textId="77777777" w:rsidR="009144DE" w:rsidRPr="004D2572" w:rsidRDefault="009144DE" w:rsidP="00B40E8C">
      <w:pPr>
        <w:pStyle w:val="ListParagraph"/>
        <w:numPr>
          <w:ilvl w:val="0"/>
          <w:numId w:val="723"/>
        </w:numPr>
        <w:spacing w:after="120"/>
        <w:ind w:left="714" w:hanging="357"/>
        <w:contextualSpacing w:val="0"/>
        <w:jc w:val="both"/>
        <w:rPr>
          <w:sz w:val="24"/>
          <w:szCs w:val="24"/>
        </w:rPr>
      </w:pPr>
      <w:r w:rsidRPr="004D2572">
        <w:rPr>
          <w:sz w:val="24"/>
          <w:szCs w:val="24"/>
        </w:rPr>
        <w:t>Vanilleschote längs einritzen, das Mark herauskratzen. Mark, Himbeergeist, Zucker, Honig und Eigelbe in einem Schlagkessel verrühren. Über dem heißen Wasserbad mit einem Schneebesen cremig-dicklich aufschlagen. In Eiswasser kalt schlagen.</w:t>
      </w:r>
    </w:p>
    <w:p w14:paraId="4A47B43D" w14:textId="77777777" w:rsidR="009144DE" w:rsidRPr="004D2572" w:rsidRDefault="009144DE" w:rsidP="00B40E8C">
      <w:pPr>
        <w:pStyle w:val="ListParagraph"/>
        <w:numPr>
          <w:ilvl w:val="0"/>
          <w:numId w:val="723"/>
        </w:numPr>
        <w:spacing w:after="120"/>
        <w:ind w:left="714" w:hanging="357"/>
        <w:contextualSpacing w:val="0"/>
        <w:jc w:val="both"/>
        <w:rPr>
          <w:sz w:val="24"/>
          <w:szCs w:val="24"/>
        </w:rPr>
      </w:pPr>
      <w:r w:rsidRPr="004D2572">
        <w:rPr>
          <w:sz w:val="24"/>
          <w:szCs w:val="24"/>
        </w:rPr>
        <w:t>Kastenform mit etwas Öl ausstreichen. Mit Klarsichtfolie auslegen, Folie glattstreichen. Himbeerpüree und die zerdrückten Himbeeren unter die Eimasse rühren. Sahne unterheben. 1/5 der Himbeermasse in die Form geben. Darauf eine Schokoladenplatte legen. 1/5 der Himbeermasse darauf glattstreichen und mit einer weiteren Platte bedecken. Platte dabei leicht andrücken. Genauso fortfahren, bis die Masse und die Schokoladenplatten verbraucht sind. Mit Himbeermasse abschließen. Mit Klarsichtfolie abgedeckt 12 Stunden (am besten über Nacht) einfrieren.</w:t>
      </w:r>
    </w:p>
    <w:p w14:paraId="3BDA51BE" w14:textId="77777777" w:rsidR="009144DE" w:rsidRPr="004D2572" w:rsidRDefault="009144DE" w:rsidP="00B40E8C">
      <w:pPr>
        <w:pStyle w:val="ListParagraph"/>
        <w:numPr>
          <w:ilvl w:val="0"/>
          <w:numId w:val="723"/>
        </w:numPr>
        <w:spacing w:after="120"/>
        <w:ind w:left="714" w:hanging="357"/>
        <w:contextualSpacing w:val="0"/>
        <w:jc w:val="both"/>
        <w:rPr>
          <w:sz w:val="24"/>
          <w:szCs w:val="24"/>
        </w:rPr>
      </w:pPr>
      <w:r w:rsidRPr="004D2572">
        <w:rPr>
          <w:sz w:val="24"/>
          <w:szCs w:val="24"/>
        </w:rPr>
        <w:t xml:space="preserve">10-15 Minuten vor dem Servieren das Parfait aus dem Tiefkühler nehmen, obere Folie entfernen und das Parfait auf eine Platte stürzen. Die zweite Folie abziehen. Das Parfait antauen lassen. Vollmilchschokolade hacken und über dem heißen Wasserbad </w:t>
      </w:r>
      <w:r w:rsidRPr="004D2572">
        <w:rPr>
          <w:sz w:val="24"/>
          <w:szCs w:val="24"/>
        </w:rPr>
        <w:lastRenderedPageBreak/>
        <w:t>schmelzen. Mit einem Esslöffel in Streifen über das Parfait geben, Mit restlichen Himbeeren dekorieren.</w:t>
      </w:r>
    </w:p>
    <w:p w14:paraId="17B8DF3D" w14:textId="77777777" w:rsidR="0025543C" w:rsidRDefault="0025543C">
      <w:pPr>
        <w:rPr>
          <w:rFonts w:asciiTheme="majorHAnsi" w:eastAsiaTheme="majorEastAsia" w:hAnsiTheme="majorHAnsi" w:cstheme="majorBidi"/>
          <w:color w:val="2F5496" w:themeColor="accent1" w:themeShade="BF"/>
          <w:sz w:val="26"/>
          <w:szCs w:val="26"/>
        </w:rPr>
      </w:pPr>
      <w:r>
        <w:br w:type="page"/>
      </w:r>
    </w:p>
    <w:p w14:paraId="2E9A0630" w14:textId="0B3D9DBB" w:rsidR="009144DE" w:rsidRPr="00BB7BB2" w:rsidRDefault="009144DE" w:rsidP="00913EDA">
      <w:pPr>
        <w:pStyle w:val="Heading2"/>
        <w:spacing w:after="240"/>
      </w:pPr>
      <w:r w:rsidRPr="00BB7BB2">
        <w:lastRenderedPageBreak/>
        <w:t>Datteln mit Minze- und Roquefort-Creme</w:t>
      </w:r>
      <w:r w:rsidR="000352E2">
        <w:rPr>
          <w:rStyle w:val="FootnoteReference"/>
        </w:rPr>
        <w:footnoteReference w:id="1483"/>
      </w:r>
      <w:r w:rsidRPr="00BB7BB2">
        <w:t xml:space="preserve"> </w:t>
      </w:r>
    </w:p>
    <w:p w14:paraId="65EC2BB6" w14:textId="763D72E1" w:rsidR="009144DE" w:rsidRPr="00913EDA" w:rsidRDefault="009144DE" w:rsidP="009144DE">
      <w:pPr>
        <w:rPr>
          <w:sz w:val="24"/>
          <w:szCs w:val="24"/>
        </w:rPr>
      </w:pPr>
      <w:r w:rsidRPr="00913EDA">
        <w:rPr>
          <w:sz w:val="24"/>
          <w:szCs w:val="24"/>
          <w:u w:val="single"/>
        </w:rPr>
        <w:t>Zutaten</w:t>
      </w:r>
      <w:r w:rsidRPr="00913EDA">
        <w:rPr>
          <w:sz w:val="24"/>
          <w:szCs w:val="24"/>
        </w:rPr>
        <w:t xml:space="preserve"> </w:t>
      </w:r>
      <w:r w:rsidR="00913EDA" w:rsidRPr="00913EDA">
        <w:rPr>
          <w:sz w:val="24"/>
          <w:szCs w:val="24"/>
        </w:rPr>
        <w:t>(</w:t>
      </w:r>
      <w:r w:rsidRPr="00913EDA">
        <w:rPr>
          <w:sz w:val="24"/>
          <w:szCs w:val="24"/>
        </w:rPr>
        <w:t>für ca. 20 Stück</w:t>
      </w:r>
      <w:r w:rsidR="00913EDA" w:rsidRPr="00913EDA">
        <w:rPr>
          <w:sz w:val="24"/>
          <w:szCs w:val="24"/>
        </w:rPr>
        <w:t>):</w:t>
      </w:r>
    </w:p>
    <w:p w14:paraId="3055E1E0" w14:textId="77777777" w:rsidR="009144DE" w:rsidRPr="00913EDA" w:rsidRDefault="009144DE" w:rsidP="009144DE">
      <w:pPr>
        <w:rPr>
          <w:sz w:val="24"/>
          <w:szCs w:val="24"/>
        </w:rPr>
      </w:pPr>
      <w:r w:rsidRPr="00913EDA">
        <w:rPr>
          <w:sz w:val="24"/>
          <w:szCs w:val="24"/>
        </w:rPr>
        <w:t>1 Stück Ingwer (2 cm)</w:t>
      </w:r>
    </w:p>
    <w:p w14:paraId="69C71268" w14:textId="77777777" w:rsidR="009144DE" w:rsidRPr="00913EDA" w:rsidRDefault="009144DE" w:rsidP="009144DE">
      <w:pPr>
        <w:rPr>
          <w:sz w:val="24"/>
          <w:szCs w:val="24"/>
        </w:rPr>
      </w:pPr>
      <w:r w:rsidRPr="00913EDA">
        <w:rPr>
          <w:sz w:val="24"/>
          <w:szCs w:val="24"/>
        </w:rPr>
        <w:t>50 g Walnusshälften</w:t>
      </w:r>
    </w:p>
    <w:p w14:paraId="151A1D4A" w14:textId="77777777" w:rsidR="009144DE" w:rsidRPr="00913EDA" w:rsidRDefault="009144DE" w:rsidP="009144DE">
      <w:pPr>
        <w:rPr>
          <w:sz w:val="24"/>
          <w:szCs w:val="24"/>
        </w:rPr>
      </w:pPr>
      <w:r w:rsidRPr="00913EDA">
        <w:rPr>
          <w:sz w:val="24"/>
          <w:szCs w:val="24"/>
        </w:rPr>
        <w:t>2 EL Zucker</w:t>
      </w:r>
    </w:p>
    <w:p w14:paraId="25E25CE0" w14:textId="77777777" w:rsidR="009144DE" w:rsidRPr="00913EDA" w:rsidRDefault="009144DE" w:rsidP="009144DE">
      <w:pPr>
        <w:rPr>
          <w:sz w:val="24"/>
          <w:szCs w:val="24"/>
        </w:rPr>
      </w:pPr>
      <w:r w:rsidRPr="00913EDA">
        <w:rPr>
          <w:sz w:val="24"/>
          <w:szCs w:val="24"/>
        </w:rPr>
        <w:t>3 – 4 Stiele Minze</w:t>
      </w:r>
    </w:p>
    <w:p w14:paraId="7811D1AB" w14:textId="77777777" w:rsidR="009144DE" w:rsidRPr="00913EDA" w:rsidRDefault="009144DE" w:rsidP="009144DE">
      <w:pPr>
        <w:rPr>
          <w:sz w:val="24"/>
          <w:szCs w:val="24"/>
        </w:rPr>
      </w:pPr>
      <w:r w:rsidRPr="00913EDA">
        <w:rPr>
          <w:sz w:val="24"/>
          <w:szCs w:val="24"/>
        </w:rPr>
        <w:t>200 g Frischkäse</w:t>
      </w:r>
    </w:p>
    <w:p w14:paraId="5EA57439" w14:textId="77777777" w:rsidR="009144DE" w:rsidRPr="00913EDA" w:rsidRDefault="009144DE" w:rsidP="009144DE">
      <w:pPr>
        <w:rPr>
          <w:sz w:val="24"/>
          <w:szCs w:val="24"/>
        </w:rPr>
      </w:pPr>
      <w:r w:rsidRPr="00913EDA">
        <w:rPr>
          <w:sz w:val="24"/>
          <w:szCs w:val="24"/>
        </w:rPr>
        <w:t>Salz</w:t>
      </w:r>
    </w:p>
    <w:p w14:paraId="0C688627" w14:textId="77777777" w:rsidR="009144DE" w:rsidRPr="00913EDA" w:rsidRDefault="009144DE" w:rsidP="009144DE">
      <w:pPr>
        <w:rPr>
          <w:sz w:val="24"/>
          <w:szCs w:val="24"/>
        </w:rPr>
      </w:pPr>
      <w:r w:rsidRPr="00913EDA">
        <w:rPr>
          <w:sz w:val="24"/>
          <w:szCs w:val="24"/>
        </w:rPr>
        <w:t>200 g entsteinte Datteln</w:t>
      </w:r>
    </w:p>
    <w:p w14:paraId="20EF38AC" w14:textId="77777777" w:rsidR="009144DE" w:rsidRPr="00913EDA" w:rsidRDefault="009144DE" w:rsidP="009144DE">
      <w:pPr>
        <w:rPr>
          <w:sz w:val="24"/>
          <w:szCs w:val="24"/>
        </w:rPr>
      </w:pPr>
      <w:r w:rsidRPr="00913EDA">
        <w:rPr>
          <w:sz w:val="24"/>
          <w:szCs w:val="24"/>
        </w:rPr>
        <w:t>50 g Roquefort</w:t>
      </w:r>
    </w:p>
    <w:p w14:paraId="2ADBB663" w14:textId="77777777" w:rsidR="00913EDA" w:rsidRPr="00913EDA" w:rsidRDefault="00913EDA" w:rsidP="009144DE">
      <w:pPr>
        <w:rPr>
          <w:sz w:val="24"/>
          <w:szCs w:val="24"/>
        </w:rPr>
      </w:pPr>
    </w:p>
    <w:p w14:paraId="145DE24C" w14:textId="2E6D1C19" w:rsidR="009144DE" w:rsidRPr="00913EDA" w:rsidRDefault="009144DE" w:rsidP="009144DE">
      <w:pPr>
        <w:rPr>
          <w:sz w:val="24"/>
          <w:szCs w:val="24"/>
        </w:rPr>
      </w:pPr>
      <w:r w:rsidRPr="00913EDA">
        <w:rPr>
          <w:sz w:val="24"/>
          <w:szCs w:val="24"/>
        </w:rPr>
        <w:t>Zubereitungszeit: 35 Minuten</w:t>
      </w:r>
    </w:p>
    <w:p w14:paraId="7401312F" w14:textId="77777777" w:rsidR="009144DE" w:rsidRPr="00913EDA" w:rsidRDefault="009144DE" w:rsidP="00B40E8C">
      <w:pPr>
        <w:pStyle w:val="ListParagraph"/>
        <w:numPr>
          <w:ilvl w:val="0"/>
          <w:numId w:val="667"/>
        </w:numPr>
        <w:spacing w:after="120"/>
        <w:ind w:left="714" w:hanging="357"/>
        <w:contextualSpacing w:val="0"/>
        <w:jc w:val="both"/>
        <w:rPr>
          <w:sz w:val="24"/>
          <w:szCs w:val="24"/>
        </w:rPr>
      </w:pPr>
      <w:r w:rsidRPr="00913EDA">
        <w:rPr>
          <w:sz w:val="24"/>
          <w:szCs w:val="24"/>
        </w:rPr>
        <w:t>Ingwer schälen und sehr fein hacken. Walnusskerne längs halbieren und in einer Pfanne ohne Fett anrösten. Zucker und gehackten Ingwer zugeben und mit den Walnüssen verrühren. Die Mischung so lange in der Pfanne rühren, bis der Zucker gerade eben anschmilzt und flüssig wird. Die Walnüsse auf einen Teller geben und vollständig abkühlen lassen.</w:t>
      </w:r>
    </w:p>
    <w:p w14:paraId="6CC8D1AE" w14:textId="77777777" w:rsidR="009144DE" w:rsidRPr="00913EDA" w:rsidRDefault="009144DE" w:rsidP="00B40E8C">
      <w:pPr>
        <w:pStyle w:val="ListParagraph"/>
        <w:numPr>
          <w:ilvl w:val="0"/>
          <w:numId w:val="667"/>
        </w:numPr>
        <w:spacing w:after="120"/>
        <w:ind w:left="714" w:hanging="357"/>
        <w:contextualSpacing w:val="0"/>
        <w:jc w:val="both"/>
        <w:rPr>
          <w:sz w:val="24"/>
          <w:szCs w:val="24"/>
        </w:rPr>
      </w:pPr>
      <w:r w:rsidRPr="00913EDA">
        <w:rPr>
          <w:sz w:val="24"/>
          <w:szCs w:val="24"/>
        </w:rPr>
        <w:t>Minze gründlich waschen und sorgfältig trockentupfen. Minzblätter von den Stielen zupfen, einige Blätter für die Garnierung beiseitelegen. Minzblätter fein hacken. 100 g Frischkäse mit den gehackten Minzblättern verrühren und mit 1 Prise Salz würzen. Die Hälfte der Datteln damit füllen. Roquefort mit einer Gabel zerdrücken und mit dem restlichen Frischkäse verrühren, die restlichen Datteln damit füllen. Jede Dattel mit 1 Walnuss belegen. Nach Belieben mit den restlichen Minzblättern garnieren.</w:t>
      </w:r>
    </w:p>
    <w:p w14:paraId="6F20F8EB" w14:textId="77777777" w:rsidR="009144DE" w:rsidRPr="008C21CE" w:rsidRDefault="009144DE" w:rsidP="009144DE">
      <w:pPr>
        <w:rPr>
          <w:sz w:val="26"/>
          <w:szCs w:val="26"/>
        </w:rPr>
      </w:pPr>
      <w:r w:rsidRPr="00913EDA">
        <w:rPr>
          <w:sz w:val="24"/>
          <w:szCs w:val="24"/>
        </w:rPr>
        <w:br w:type="page"/>
      </w:r>
    </w:p>
    <w:p w14:paraId="5EFA4130" w14:textId="2B47D370" w:rsidR="009144DE" w:rsidRPr="00533CD4" w:rsidRDefault="009144DE" w:rsidP="00913EDA">
      <w:pPr>
        <w:pStyle w:val="Heading2"/>
        <w:spacing w:after="240"/>
      </w:pPr>
      <w:r w:rsidRPr="00533CD4">
        <w:lastRenderedPageBreak/>
        <w:t>Himbeer-Trifle</w:t>
      </w:r>
      <w:r w:rsidR="00BB2288">
        <w:rPr>
          <w:rStyle w:val="FootnoteReference"/>
          <w:lang w:val="en-US"/>
        </w:rPr>
        <w:footnoteReference w:id="1484"/>
      </w:r>
      <w:r w:rsidRPr="00533CD4">
        <w:t xml:space="preserve"> </w:t>
      </w:r>
    </w:p>
    <w:p w14:paraId="41A3A4FB" w14:textId="06048566" w:rsidR="009144DE" w:rsidRDefault="009144DE" w:rsidP="009144DE">
      <w:pPr>
        <w:rPr>
          <w:sz w:val="24"/>
          <w:szCs w:val="24"/>
        </w:rPr>
      </w:pPr>
      <w:r w:rsidRPr="00913EDA">
        <w:rPr>
          <w:sz w:val="24"/>
          <w:szCs w:val="24"/>
          <w:u w:val="single"/>
        </w:rPr>
        <w:t xml:space="preserve">Zutaten </w:t>
      </w:r>
      <w:r w:rsidR="00913EDA">
        <w:rPr>
          <w:sz w:val="24"/>
          <w:szCs w:val="24"/>
        </w:rPr>
        <w:t>(</w:t>
      </w:r>
      <w:r>
        <w:rPr>
          <w:sz w:val="24"/>
          <w:szCs w:val="24"/>
        </w:rPr>
        <w:t>für 8 Portionen</w:t>
      </w:r>
      <w:r w:rsidR="00913EDA">
        <w:rPr>
          <w:sz w:val="24"/>
          <w:szCs w:val="24"/>
        </w:rPr>
        <w:t>):</w:t>
      </w:r>
    </w:p>
    <w:p w14:paraId="3DFD0328" w14:textId="77777777" w:rsidR="009144DE" w:rsidRDefault="009144DE" w:rsidP="009144DE">
      <w:pPr>
        <w:rPr>
          <w:sz w:val="24"/>
          <w:szCs w:val="24"/>
        </w:rPr>
      </w:pPr>
      <w:r>
        <w:rPr>
          <w:sz w:val="24"/>
          <w:szCs w:val="24"/>
        </w:rPr>
        <w:t>200 g Biskuitboden</w:t>
      </w:r>
    </w:p>
    <w:p w14:paraId="2E6EE46F" w14:textId="77777777" w:rsidR="009144DE" w:rsidRDefault="009144DE" w:rsidP="009144DE">
      <w:pPr>
        <w:rPr>
          <w:sz w:val="24"/>
          <w:szCs w:val="24"/>
        </w:rPr>
      </w:pPr>
      <w:r>
        <w:rPr>
          <w:sz w:val="24"/>
          <w:szCs w:val="24"/>
        </w:rPr>
        <w:t>4 EL Himbeermarmelade</w:t>
      </w:r>
    </w:p>
    <w:p w14:paraId="6F3E3410" w14:textId="77777777" w:rsidR="009144DE" w:rsidRDefault="009144DE" w:rsidP="009144DE">
      <w:pPr>
        <w:rPr>
          <w:sz w:val="24"/>
          <w:szCs w:val="24"/>
        </w:rPr>
      </w:pPr>
      <w:r>
        <w:rPr>
          <w:sz w:val="24"/>
          <w:szCs w:val="24"/>
        </w:rPr>
        <w:t>180 ml Sherry</w:t>
      </w:r>
    </w:p>
    <w:p w14:paraId="40603D6D" w14:textId="77777777" w:rsidR="009144DE" w:rsidRDefault="009144DE" w:rsidP="009144DE">
      <w:pPr>
        <w:rPr>
          <w:sz w:val="24"/>
          <w:szCs w:val="24"/>
        </w:rPr>
      </w:pPr>
      <w:r>
        <w:rPr>
          <w:sz w:val="24"/>
          <w:szCs w:val="24"/>
        </w:rPr>
        <w:t>400 g TK-Himbeeren</w:t>
      </w:r>
    </w:p>
    <w:p w14:paraId="472162ED" w14:textId="77777777" w:rsidR="009144DE" w:rsidRDefault="009144DE" w:rsidP="009144DE">
      <w:pPr>
        <w:rPr>
          <w:sz w:val="24"/>
          <w:szCs w:val="24"/>
        </w:rPr>
      </w:pPr>
      <w:r>
        <w:rPr>
          <w:sz w:val="24"/>
          <w:szCs w:val="24"/>
        </w:rPr>
        <w:t>1 Vanilleschote</w:t>
      </w:r>
    </w:p>
    <w:p w14:paraId="66DD0040" w14:textId="77777777" w:rsidR="009144DE" w:rsidRDefault="009144DE" w:rsidP="009144DE">
      <w:pPr>
        <w:rPr>
          <w:sz w:val="24"/>
          <w:szCs w:val="24"/>
        </w:rPr>
      </w:pPr>
      <w:r>
        <w:rPr>
          <w:sz w:val="24"/>
          <w:szCs w:val="24"/>
        </w:rPr>
        <w:t>3 EL Speisestärke</w:t>
      </w:r>
    </w:p>
    <w:p w14:paraId="475F9581" w14:textId="77777777" w:rsidR="009144DE" w:rsidRDefault="009144DE" w:rsidP="009144DE">
      <w:pPr>
        <w:rPr>
          <w:sz w:val="24"/>
          <w:szCs w:val="24"/>
        </w:rPr>
      </w:pPr>
      <w:r>
        <w:rPr>
          <w:sz w:val="24"/>
          <w:szCs w:val="24"/>
        </w:rPr>
        <w:t>700 ml Milch</w:t>
      </w:r>
    </w:p>
    <w:p w14:paraId="38F7522D" w14:textId="77777777" w:rsidR="009144DE" w:rsidRDefault="009144DE" w:rsidP="009144DE">
      <w:pPr>
        <w:rPr>
          <w:sz w:val="24"/>
          <w:szCs w:val="24"/>
        </w:rPr>
      </w:pPr>
      <w:r>
        <w:rPr>
          <w:sz w:val="24"/>
          <w:szCs w:val="24"/>
        </w:rPr>
        <w:t>4 Eigelb</w:t>
      </w:r>
    </w:p>
    <w:p w14:paraId="031859CC" w14:textId="77777777" w:rsidR="009144DE" w:rsidRDefault="009144DE" w:rsidP="009144DE">
      <w:pPr>
        <w:rPr>
          <w:sz w:val="24"/>
          <w:szCs w:val="24"/>
        </w:rPr>
      </w:pPr>
      <w:r>
        <w:rPr>
          <w:sz w:val="24"/>
          <w:szCs w:val="24"/>
        </w:rPr>
        <w:t>2 EL Zucker</w:t>
      </w:r>
    </w:p>
    <w:p w14:paraId="5839AB98" w14:textId="77777777" w:rsidR="009144DE" w:rsidRDefault="009144DE" w:rsidP="009144DE">
      <w:pPr>
        <w:rPr>
          <w:sz w:val="24"/>
          <w:szCs w:val="24"/>
        </w:rPr>
      </w:pPr>
      <w:r>
        <w:rPr>
          <w:sz w:val="24"/>
          <w:szCs w:val="24"/>
        </w:rPr>
        <w:t>2 Päckchen Bourbon-Vanillezucker</w:t>
      </w:r>
    </w:p>
    <w:p w14:paraId="3778C0CF" w14:textId="77777777" w:rsidR="009144DE" w:rsidRDefault="009144DE" w:rsidP="009144DE">
      <w:pPr>
        <w:rPr>
          <w:sz w:val="24"/>
          <w:szCs w:val="24"/>
        </w:rPr>
      </w:pPr>
      <w:r>
        <w:rPr>
          <w:sz w:val="24"/>
          <w:szCs w:val="24"/>
        </w:rPr>
        <w:t>300 g Schlagsahne</w:t>
      </w:r>
    </w:p>
    <w:p w14:paraId="2E89A6D5" w14:textId="77777777" w:rsidR="009144DE" w:rsidRDefault="009144DE" w:rsidP="009144DE">
      <w:pPr>
        <w:rPr>
          <w:sz w:val="24"/>
          <w:szCs w:val="24"/>
        </w:rPr>
      </w:pPr>
      <w:r>
        <w:rPr>
          <w:sz w:val="24"/>
          <w:szCs w:val="24"/>
        </w:rPr>
        <w:t>100 g Zartbitter-Schokolade</w:t>
      </w:r>
    </w:p>
    <w:p w14:paraId="71D206DA" w14:textId="77777777" w:rsidR="009144DE" w:rsidRDefault="009144DE" w:rsidP="009144DE">
      <w:pPr>
        <w:rPr>
          <w:sz w:val="24"/>
          <w:szCs w:val="24"/>
        </w:rPr>
      </w:pPr>
    </w:p>
    <w:p w14:paraId="215DD25B" w14:textId="77777777" w:rsidR="009144DE" w:rsidRDefault="009144DE" w:rsidP="009144DE">
      <w:pPr>
        <w:rPr>
          <w:sz w:val="24"/>
          <w:szCs w:val="24"/>
        </w:rPr>
      </w:pPr>
      <w:r>
        <w:rPr>
          <w:sz w:val="24"/>
          <w:szCs w:val="24"/>
        </w:rPr>
        <w:t>Zubereitungszeit: 20 Minuten plus Kühlzeiten</w:t>
      </w:r>
    </w:p>
    <w:p w14:paraId="05468A1D" w14:textId="77777777" w:rsidR="009144DE" w:rsidRPr="00B32BFC" w:rsidRDefault="009144DE" w:rsidP="00B40E8C">
      <w:pPr>
        <w:pStyle w:val="ListParagraph"/>
        <w:numPr>
          <w:ilvl w:val="0"/>
          <w:numId w:val="662"/>
        </w:numPr>
        <w:spacing w:after="120"/>
        <w:ind w:left="714" w:hanging="357"/>
        <w:contextualSpacing w:val="0"/>
        <w:jc w:val="both"/>
        <w:rPr>
          <w:sz w:val="24"/>
          <w:szCs w:val="24"/>
        </w:rPr>
      </w:pPr>
      <w:r w:rsidRPr="00B32BFC">
        <w:rPr>
          <w:sz w:val="24"/>
          <w:szCs w:val="24"/>
        </w:rPr>
        <w:t>Biskuitboden waagrecht halbieren. Mit Marmelade bestreichen und wieder zusammensetzen. Biskuit mit 8 EL Sherry beträufeln und würfeln. Biskuitwürfel in Dessertgläser und die Himbeeren darüber verteilen.</w:t>
      </w:r>
    </w:p>
    <w:p w14:paraId="7E2D216B" w14:textId="77777777" w:rsidR="009144DE" w:rsidRPr="00B32BFC" w:rsidRDefault="009144DE" w:rsidP="00B40E8C">
      <w:pPr>
        <w:pStyle w:val="ListParagraph"/>
        <w:numPr>
          <w:ilvl w:val="0"/>
          <w:numId w:val="662"/>
        </w:numPr>
        <w:spacing w:after="120"/>
        <w:ind w:left="714" w:hanging="357"/>
        <w:contextualSpacing w:val="0"/>
        <w:jc w:val="both"/>
        <w:rPr>
          <w:sz w:val="24"/>
          <w:szCs w:val="24"/>
        </w:rPr>
      </w:pPr>
      <w:r w:rsidRPr="00B32BFC">
        <w:rPr>
          <w:sz w:val="24"/>
          <w:szCs w:val="24"/>
        </w:rPr>
        <w:t>Vanilleschote längs aufschneiden und das Mark herauskratzen. Speisestärke mit Milch und Eigelb verrühren und in einen Topf gießen. Zucker, Vanillezucker, -schote und -mark zugeben und unter ständigem Rühren langsam aufkochen lassen. Vom Herd nehmen und restlichen Sherry zufügen. Unter Rühren leicht abkühlen lassen.</w:t>
      </w:r>
    </w:p>
    <w:p w14:paraId="2468107E" w14:textId="77777777" w:rsidR="009144DE" w:rsidRPr="00B32BFC" w:rsidRDefault="009144DE" w:rsidP="00B40E8C">
      <w:pPr>
        <w:pStyle w:val="ListParagraph"/>
        <w:numPr>
          <w:ilvl w:val="0"/>
          <w:numId w:val="662"/>
        </w:numPr>
        <w:spacing w:after="120"/>
        <w:ind w:left="714" w:hanging="357"/>
        <w:contextualSpacing w:val="0"/>
        <w:jc w:val="both"/>
        <w:rPr>
          <w:sz w:val="24"/>
          <w:szCs w:val="24"/>
        </w:rPr>
      </w:pPr>
      <w:r w:rsidRPr="00B32BFC">
        <w:rPr>
          <w:sz w:val="24"/>
          <w:szCs w:val="24"/>
        </w:rPr>
        <w:t>Eicreme über den Himbeeren verteilen und im Kühlschrank ca. 4 Stunden fest werden lassen. Inzwischen Sahne steif schlagen. Die Sahne auf der Eicreme verteilen. Schokolade in grobe Stücke hacken und Trifles damit garnieren-</w:t>
      </w:r>
      <w:r w:rsidRPr="00B32BFC">
        <w:rPr>
          <w:sz w:val="24"/>
          <w:szCs w:val="24"/>
        </w:rPr>
        <w:br w:type="page"/>
      </w:r>
    </w:p>
    <w:p w14:paraId="474D66BF" w14:textId="3C957F48" w:rsidR="009144DE" w:rsidRDefault="009144DE" w:rsidP="00913EDA">
      <w:pPr>
        <w:pStyle w:val="Heading2"/>
        <w:spacing w:after="240"/>
      </w:pPr>
      <w:r w:rsidRPr="00B32BFC">
        <w:lastRenderedPageBreak/>
        <w:t>Schokoladeneis mit Krokant</w:t>
      </w:r>
      <w:r w:rsidR="004D3A86">
        <w:rPr>
          <w:rStyle w:val="FootnoteReference"/>
        </w:rPr>
        <w:footnoteReference w:id="1485"/>
      </w:r>
      <w:r w:rsidRPr="00B32BFC">
        <w:t xml:space="preserve"> </w:t>
      </w:r>
    </w:p>
    <w:p w14:paraId="7F6B9755" w14:textId="40C62F57" w:rsidR="009144DE" w:rsidRDefault="009144DE" w:rsidP="009144DE">
      <w:pPr>
        <w:rPr>
          <w:sz w:val="24"/>
          <w:szCs w:val="24"/>
        </w:rPr>
      </w:pPr>
      <w:r w:rsidRPr="00913EDA">
        <w:rPr>
          <w:sz w:val="24"/>
          <w:szCs w:val="24"/>
          <w:u w:val="single"/>
        </w:rPr>
        <w:t>Zutaten</w:t>
      </w:r>
      <w:r>
        <w:rPr>
          <w:sz w:val="24"/>
          <w:szCs w:val="24"/>
        </w:rPr>
        <w:t xml:space="preserve"> </w:t>
      </w:r>
      <w:r w:rsidR="00913EDA">
        <w:rPr>
          <w:sz w:val="24"/>
          <w:szCs w:val="24"/>
        </w:rPr>
        <w:t>(</w:t>
      </w:r>
      <w:r>
        <w:rPr>
          <w:sz w:val="24"/>
          <w:szCs w:val="24"/>
        </w:rPr>
        <w:t>für 16 Stück</w:t>
      </w:r>
      <w:r w:rsidR="00913EDA">
        <w:rPr>
          <w:sz w:val="24"/>
          <w:szCs w:val="24"/>
        </w:rPr>
        <w:t>)</w:t>
      </w:r>
    </w:p>
    <w:p w14:paraId="5D9991F0" w14:textId="77777777" w:rsidR="009144DE" w:rsidRDefault="009144DE" w:rsidP="009144DE">
      <w:pPr>
        <w:rPr>
          <w:sz w:val="24"/>
          <w:szCs w:val="24"/>
        </w:rPr>
      </w:pPr>
      <w:r>
        <w:rPr>
          <w:sz w:val="24"/>
          <w:szCs w:val="24"/>
        </w:rPr>
        <w:t>200 g dunkle Schokolade</w:t>
      </w:r>
    </w:p>
    <w:p w14:paraId="678079FA" w14:textId="77777777" w:rsidR="009144DE" w:rsidRDefault="009144DE" w:rsidP="009144DE">
      <w:pPr>
        <w:rPr>
          <w:sz w:val="24"/>
          <w:szCs w:val="24"/>
        </w:rPr>
      </w:pPr>
      <w:r>
        <w:rPr>
          <w:sz w:val="24"/>
          <w:szCs w:val="24"/>
        </w:rPr>
        <w:t>18 Stangen Süßholz (Apotheke) oder Zimtstangen oder Schaschlikspieße</w:t>
      </w:r>
    </w:p>
    <w:p w14:paraId="46D46B33" w14:textId="77777777" w:rsidR="009144DE" w:rsidRDefault="009144DE" w:rsidP="009144DE">
      <w:pPr>
        <w:rPr>
          <w:sz w:val="24"/>
          <w:szCs w:val="24"/>
        </w:rPr>
      </w:pPr>
      <w:r>
        <w:rPr>
          <w:sz w:val="24"/>
          <w:szCs w:val="24"/>
        </w:rPr>
        <w:t>75 g Zucker</w:t>
      </w:r>
    </w:p>
    <w:p w14:paraId="5E215546" w14:textId="77777777" w:rsidR="009144DE" w:rsidRDefault="009144DE" w:rsidP="009144DE">
      <w:pPr>
        <w:rPr>
          <w:sz w:val="24"/>
          <w:szCs w:val="24"/>
        </w:rPr>
      </w:pPr>
      <w:r>
        <w:rPr>
          <w:sz w:val="24"/>
          <w:szCs w:val="24"/>
        </w:rPr>
        <w:t>Mark von 1 Vanilleschote</w:t>
      </w:r>
    </w:p>
    <w:p w14:paraId="3FD13ECA" w14:textId="77777777" w:rsidR="009144DE" w:rsidRDefault="009144DE" w:rsidP="009144DE">
      <w:pPr>
        <w:rPr>
          <w:sz w:val="24"/>
          <w:szCs w:val="24"/>
        </w:rPr>
      </w:pPr>
      <w:r>
        <w:rPr>
          <w:sz w:val="24"/>
          <w:szCs w:val="24"/>
        </w:rPr>
        <w:t>3 EL Cognac (oder Weinbrand)</w:t>
      </w:r>
    </w:p>
    <w:p w14:paraId="5962957C" w14:textId="77777777" w:rsidR="009144DE" w:rsidRDefault="009144DE" w:rsidP="009144DE">
      <w:pPr>
        <w:rPr>
          <w:sz w:val="24"/>
          <w:szCs w:val="24"/>
        </w:rPr>
      </w:pPr>
      <w:r>
        <w:rPr>
          <w:sz w:val="24"/>
          <w:szCs w:val="24"/>
        </w:rPr>
        <w:t>4 Eigelb</w:t>
      </w:r>
    </w:p>
    <w:p w14:paraId="360DA88A" w14:textId="77777777" w:rsidR="009144DE" w:rsidRDefault="009144DE" w:rsidP="009144DE">
      <w:pPr>
        <w:rPr>
          <w:sz w:val="24"/>
          <w:szCs w:val="24"/>
        </w:rPr>
      </w:pPr>
      <w:r>
        <w:rPr>
          <w:sz w:val="24"/>
          <w:szCs w:val="24"/>
        </w:rPr>
        <w:t>350 ml Sahne</w:t>
      </w:r>
    </w:p>
    <w:p w14:paraId="45077E97" w14:textId="77777777" w:rsidR="009144DE" w:rsidRDefault="009144DE" w:rsidP="009144DE">
      <w:pPr>
        <w:rPr>
          <w:sz w:val="24"/>
          <w:szCs w:val="24"/>
        </w:rPr>
      </w:pPr>
      <w:r>
        <w:rPr>
          <w:sz w:val="24"/>
          <w:szCs w:val="24"/>
        </w:rPr>
        <w:t>100 g harte Karamellbonbons</w:t>
      </w:r>
    </w:p>
    <w:p w14:paraId="4B903322" w14:textId="77777777" w:rsidR="009144DE" w:rsidRDefault="009144DE" w:rsidP="009144DE">
      <w:pPr>
        <w:rPr>
          <w:sz w:val="24"/>
          <w:szCs w:val="24"/>
        </w:rPr>
      </w:pPr>
      <w:r>
        <w:rPr>
          <w:sz w:val="24"/>
          <w:szCs w:val="24"/>
        </w:rPr>
        <w:t>50 g Mandelkerne</w:t>
      </w:r>
    </w:p>
    <w:p w14:paraId="760675BE" w14:textId="77777777" w:rsidR="009144DE" w:rsidRDefault="009144DE" w:rsidP="009144DE">
      <w:pPr>
        <w:rPr>
          <w:sz w:val="24"/>
          <w:szCs w:val="24"/>
        </w:rPr>
      </w:pPr>
      <w:r>
        <w:rPr>
          <w:sz w:val="24"/>
          <w:szCs w:val="24"/>
        </w:rPr>
        <w:t>2 Sternanis</w:t>
      </w:r>
    </w:p>
    <w:p w14:paraId="70DFE46B" w14:textId="77777777" w:rsidR="009144DE" w:rsidRDefault="009144DE" w:rsidP="009144DE">
      <w:pPr>
        <w:rPr>
          <w:sz w:val="24"/>
          <w:szCs w:val="24"/>
        </w:rPr>
      </w:pPr>
    </w:p>
    <w:p w14:paraId="584ADA60" w14:textId="77777777" w:rsidR="009144DE" w:rsidRDefault="009144DE" w:rsidP="009144DE">
      <w:pPr>
        <w:rPr>
          <w:sz w:val="24"/>
          <w:szCs w:val="24"/>
        </w:rPr>
      </w:pPr>
      <w:r>
        <w:rPr>
          <w:sz w:val="24"/>
          <w:szCs w:val="24"/>
        </w:rPr>
        <w:t>Zubereitungszeit: 1 Stunde plus Gefrierzeit</w:t>
      </w:r>
    </w:p>
    <w:p w14:paraId="3C1C2399" w14:textId="77777777" w:rsidR="009144DE" w:rsidRPr="00655871" w:rsidRDefault="009144DE" w:rsidP="00B40E8C">
      <w:pPr>
        <w:pStyle w:val="ListParagraph"/>
        <w:numPr>
          <w:ilvl w:val="0"/>
          <w:numId w:val="660"/>
        </w:numPr>
        <w:spacing w:after="120"/>
        <w:ind w:left="714" w:hanging="357"/>
        <w:contextualSpacing w:val="0"/>
        <w:jc w:val="both"/>
        <w:rPr>
          <w:sz w:val="24"/>
          <w:szCs w:val="24"/>
        </w:rPr>
      </w:pPr>
      <w:r w:rsidRPr="00655871">
        <w:rPr>
          <w:sz w:val="24"/>
          <w:szCs w:val="24"/>
        </w:rPr>
        <w:t>75 g Schokolade grob zerbrechen und über einem heißen Wasserbad schmelzen lassen. 2 Süßholzstangen mit einem Nudelholz flachklopfen. Mit Zucker, 75 ml Wasser und Vanillemark sirupartig einkochen lassen, Cognac zugeben. Eigelb cremig-weiß aufschlagen und den heißen Sirup unter Rühren zu der Masse gießen. Schokolade vorsichtig unterrühren. Masse im kalten Wasserbad schlagen, bis sie kalt ist.</w:t>
      </w:r>
    </w:p>
    <w:p w14:paraId="1E8E8791" w14:textId="77777777" w:rsidR="009144DE" w:rsidRPr="00655871" w:rsidRDefault="009144DE" w:rsidP="00B40E8C">
      <w:pPr>
        <w:pStyle w:val="ListParagraph"/>
        <w:numPr>
          <w:ilvl w:val="0"/>
          <w:numId w:val="660"/>
        </w:numPr>
        <w:spacing w:after="120"/>
        <w:ind w:left="714" w:hanging="357"/>
        <w:contextualSpacing w:val="0"/>
        <w:jc w:val="both"/>
        <w:rPr>
          <w:sz w:val="24"/>
          <w:szCs w:val="24"/>
        </w:rPr>
      </w:pPr>
      <w:r w:rsidRPr="00655871">
        <w:rPr>
          <w:sz w:val="24"/>
          <w:szCs w:val="24"/>
        </w:rPr>
        <w:t>175 ml Sahnesteif schlagen und vorsichtig unter die Schokoladenmasse heben. Die Masse auf 16 Plastik-Schnapsgläser verteilen. Jeden Becher fest mit Alufolie abdecken. Jeweils mittig einen kleinen Schlitz in die Folie stechen und die restlichen Süßholzstangen als Stiel hineinstecken. Alles über Nacht in den Gefrierschrank stellen und fest gefrieren lassen.</w:t>
      </w:r>
    </w:p>
    <w:p w14:paraId="5CF37721" w14:textId="77777777" w:rsidR="009144DE" w:rsidRPr="00655871" w:rsidRDefault="009144DE" w:rsidP="00B40E8C">
      <w:pPr>
        <w:pStyle w:val="ListParagraph"/>
        <w:numPr>
          <w:ilvl w:val="0"/>
          <w:numId w:val="660"/>
        </w:numPr>
        <w:spacing w:after="120"/>
        <w:ind w:left="714" w:hanging="357"/>
        <w:contextualSpacing w:val="0"/>
        <w:jc w:val="both"/>
        <w:rPr>
          <w:sz w:val="24"/>
          <w:szCs w:val="24"/>
        </w:rPr>
      </w:pPr>
      <w:r w:rsidRPr="00655871">
        <w:rPr>
          <w:sz w:val="24"/>
          <w:szCs w:val="24"/>
        </w:rPr>
        <w:t>Die Karamellbonbons in einen Gefrierbeutel geben und mit einem Nudelholz (oder einem schweren Topf) fein zermahlen. Mandelkerne in einer Pfanne ohne Fett leicht anrösten. Gemahlenen Bonbons in einer Pfanne bei kleiner Hitze langsam schmelzen lassen, Mandeln untermischen. Karamell-Mandel-Masse auf einen Bogen Backpapier ausgießen und vollständig abkühlen lassen. Mandelkrokant nach dem Festwerden mit einem Messer grob zerhacken.</w:t>
      </w:r>
    </w:p>
    <w:p w14:paraId="032E0256" w14:textId="77777777" w:rsidR="009144DE" w:rsidRPr="00655871" w:rsidRDefault="009144DE" w:rsidP="00B40E8C">
      <w:pPr>
        <w:pStyle w:val="ListParagraph"/>
        <w:numPr>
          <w:ilvl w:val="0"/>
          <w:numId w:val="660"/>
        </w:numPr>
        <w:spacing w:after="120"/>
        <w:ind w:left="714" w:hanging="357"/>
        <w:contextualSpacing w:val="0"/>
        <w:jc w:val="both"/>
        <w:rPr>
          <w:sz w:val="24"/>
          <w:szCs w:val="24"/>
        </w:rPr>
      </w:pPr>
      <w:r w:rsidRPr="00655871">
        <w:rPr>
          <w:sz w:val="24"/>
          <w:szCs w:val="24"/>
        </w:rPr>
        <w:t>Restliche Sahne mit Sternanis langsam erhitzen und ca. 2 – 3 Minuten leicht kochen lassen. Die Sahne vom Herd nehmen, Sternanis zur Sahne geben und beiseitegestellt ca. 1 Stunde ziehen lassen. Das Eis ca. 15 Minuten vor dem Servieren aus dem Gefrierschrank zum Antauen in den Kühlschrank legen.</w:t>
      </w:r>
    </w:p>
    <w:p w14:paraId="171C4C73" w14:textId="77777777" w:rsidR="009144DE" w:rsidRDefault="009144DE" w:rsidP="00B40E8C">
      <w:pPr>
        <w:pStyle w:val="ListParagraph"/>
        <w:numPr>
          <w:ilvl w:val="0"/>
          <w:numId w:val="660"/>
        </w:numPr>
        <w:spacing w:after="120"/>
        <w:ind w:left="714" w:hanging="357"/>
        <w:contextualSpacing w:val="0"/>
        <w:jc w:val="both"/>
        <w:rPr>
          <w:sz w:val="24"/>
          <w:szCs w:val="24"/>
        </w:rPr>
      </w:pPr>
      <w:r w:rsidRPr="00655871">
        <w:rPr>
          <w:sz w:val="24"/>
          <w:szCs w:val="24"/>
        </w:rPr>
        <w:lastRenderedPageBreak/>
        <w:t>Restliche Schokolade grob zerhacken. Die Sternanissahne langsam erwärmen, Schokolade einrühren und schmelzen lassen. Eis aus den Formen lösen. Mandelkrokant in eine Schale füllen. Das Schokoladeneis mit der Schoko-Sauce und dem Mandelkrokant zum Dippen servieren.</w:t>
      </w:r>
    </w:p>
    <w:p w14:paraId="33AD9BE4" w14:textId="77777777" w:rsidR="009144DE" w:rsidRDefault="009144DE" w:rsidP="009144DE">
      <w:pPr>
        <w:rPr>
          <w:sz w:val="24"/>
          <w:szCs w:val="24"/>
        </w:rPr>
      </w:pPr>
      <w:r>
        <w:rPr>
          <w:sz w:val="24"/>
          <w:szCs w:val="24"/>
        </w:rPr>
        <w:br w:type="page"/>
      </w:r>
    </w:p>
    <w:p w14:paraId="32620AFA" w14:textId="4D25B0A4" w:rsidR="009144DE" w:rsidRPr="00533CD4" w:rsidRDefault="009144DE" w:rsidP="00913EDA">
      <w:pPr>
        <w:pStyle w:val="Heading2"/>
        <w:spacing w:after="240"/>
      </w:pPr>
      <w:r w:rsidRPr="00533CD4">
        <w:lastRenderedPageBreak/>
        <w:t>Kaffee-Schokoladen-Mousse</w:t>
      </w:r>
      <w:r w:rsidR="006B16B0">
        <w:rPr>
          <w:rStyle w:val="FootnoteReference"/>
          <w:lang w:val="en-US"/>
        </w:rPr>
        <w:footnoteReference w:id="1486"/>
      </w:r>
      <w:r w:rsidRPr="00533CD4">
        <w:t xml:space="preserve"> </w:t>
      </w:r>
    </w:p>
    <w:p w14:paraId="764BE7B8" w14:textId="48E9ED10" w:rsidR="009144DE" w:rsidRPr="006604C4" w:rsidRDefault="009144DE" w:rsidP="009144DE">
      <w:pPr>
        <w:rPr>
          <w:sz w:val="24"/>
          <w:szCs w:val="24"/>
        </w:rPr>
      </w:pPr>
      <w:r w:rsidRPr="00913EDA">
        <w:rPr>
          <w:sz w:val="24"/>
          <w:szCs w:val="24"/>
          <w:u w:val="single"/>
        </w:rPr>
        <w:t>Zutaten</w:t>
      </w:r>
      <w:r w:rsidRPr="006604C4">
        <w:rPr>
          <w:sz w:val="24"/>
          <w:szCs w:val="24"/>
        </w:rPr>
        <w:t xml:space="preserve"> </w:t>
      </w:r>
      <w:r w:rsidR="00913EDA">
        <w:rPr>
          <w:sz w:val="24"/>
          <w:szCs w:val="24"/>
        </w:rPr>
        <w:t>(</w:t>
      </w:r>
      <w:r w:rsidRPr="006604C4">
        <w:rPr>
          <w:sz w:val="24"/>
          <w:szCs w:val="24"/>
        </w:rPr>
        <w:t>für 12 Portionen</w:t>
      </w:r>
      <w:r w:rsidR="00913EDA">
        <w:rPr>
          <w:sz w:val="24"/>
          <w:szCs w:val="24"/>
        </w:rPr>
        <w:t>)</w:t>
      </w:r>
    </w:p>
    <w:p w14:paraId="3E8B7487" w14:textId="77777777" w:rsidR="009144DE" w:rsidRPr="006604C4" w:rsidRDefault="009144DE" w:rsidP="009144DE">
      <w:pPr>
        <w:rPr>
          <w:sz w:val="24"/>
          <w:szCs w:val="24"/>
        </w:rPr>
      </w:pPr>
      <w:r w:rsidRPr="006604C4">
        <w:rPr>
          <w:sz w:val="24"/>
          <w:szCs w:val="24"/>
        </w:rPr>
        <w:t>500 ml Kaffee</w:t>
      </w:r>
    </w:p>
    <w:p w14:paraId="0702434D" w14:textId="77777777" w:rsidR="009144DE" w:rsidRPr="006604C4" w:rsidRDefault="009144DE" w:rsidP="009144DE">
      <w:pPr>
        <w:rPr>
          <w:sz w:val="24"/>
          <w:szCs w:val="24"/>
        </w:rPr>
      </w:pPr>
      <w:r w:rsidRPr="006604C4">
        <w:rPr>
          <w:sz w:val="24"/>
          <w:szCs w:val="24"/>
        </w:rPr>
        <w:t>3 Zimtstangen</w:t>
      </w:r>
    </w:p>
    <w:p w14:paraId="7CDC95CB" w14:textId="77777777" w:rsidR="009144DE" w:rsidRPr="006604C4" w:rsidRDefault="009144DE" w:rsidP="009144DE">
      <w:pPr>
        <w:rPr>
          <w:sz w:val="24"/>
          <w:szCs w:val="24"/>
        </w:rPr>
      </w:pPr>
      <w:r w:rsidRPr="006604C4">
        <w:rPr>
          <w:sz w:val="24"/>
          <w:szCs w:val="24"/>
        </w:rPr>
        <w:t>150 g weiße Kuvertüre</w:t>
      </w:r>
    </w:p>
    <w:p w14:paraId="356B8F1F" w14:textId="77777777" w:rsidR="009144DE" w:rsidRPr="006604C4" w:rsidRDefault="009144DE" w:rsidP="009144DE">
      <w:pPr>
        <w:rPr>
          <w:sz w:val="24"/>
          <w:szCs w:val="24"/>
        </w:rPr>
      </w:pPr>
      <w:r w:rsidRPr="006604C4">
        <w:rPr>
          <w:sz w:val="24"/>
          <w:szCs w:val="24"/>
        </w:rPr>
        <w:t>5 Blatt weiße Gelatine</w:t>
      </w:r>
    </w:p>
    <w:p w14:paraId="7A5E7432" w14:textId="77777777" w:rsidR="009144DE" w:rsidRPr="006604C4" w:rsidRDefault="009144DE" w:rsidP="009144DE">
      <w:pPr>
        <w:rPr>
          <w:sz w:val="24"/>
          <w:szCs w:val="24"/>
        </w:rPr>
      </w:pPr>
      <w:r w:rsidRPr="006604C4">
        <w:rPr>
          <w:sz w:val="24"/>
          <w:szCs w:val="24"/>
        </w:rPr>
        <w:t>4 Eier</w:t>
      </w:r>
    </w:p>
    <w:p w14:paraId="149C9D80" w14:textId="77777777" w:rsidR="009144DE" w:rsidRPr="006604C4" w:rsidRDefault="009144DE" w:rsidP="009144DE">
      <w:pPr>
        <w:rPr>
          <w:sz w:val="24"/>
          <w:szCs w:val="24"/>
        </w:rPr>
      </w:pPr>
      <w:r w:rsidRPr="006604C4">
        <w:rPr>
          <w:sz w:val="24"/>
          <w:szCs w:val="24"/>
        </w:rPr>
        <w:t>500 ml Sahne</w:t>
      </w:r>
    </w:p>
    <w:p w14:paraId="5752EA60" w14:textId="77777777" w:rsidR="009144DE" w:rsidRPr="006604C4" w:rsidRDefault="009144DE" w:rsidP="009144DE">
      <w:pPr>
        <w:rPr>
          <w:sz w:val="24"/>
          <w:szCs w:val="24"/>
        </w:rPr>
      </w:pPr>
      <w:r w:rsidRPr="006604C4">
        <w:rPr>
          <w:sz w:val="24"/>
          <w:szCs w:val="24"/>
        </w:rPr>
        <w:t xml:space="preserve">200 ml Schokoladensauce </w:t>
      </w:r>
    </w:p>
    <w:p w14:paraId="22F64B87" w14:textId="77777777" w:rsidR="009144DE" w:rsidRPr="006604C4" w:rsidRDefault="009144DE" w:rsidP="009144DE">
      <w:pPr>
        <w:rPr>
          <w:sz w:val="24"/>
          <w:szCs w:val="24"/>
        </w:rPr>
      </w:pPr>
    </w:p>
    <w:p w14:paraId="5DBC4E09" w14:textId="77777777" w:rsidR="009144DE" w:rsidRPr="006604C4" w:rsidRDefault="009144DE" w:rsidP="009144DE">
      <w:pPr>
        <w:rPr>
          <w:sz w:val="24"/>
          <w:szCs w:val="24"/>
        </w:rPr>
      </w:pPr>
      <w:r w:rsidRPr="006604C4">
        <w:rPr>
          <w:sz w:val="24"/>
          <w:szCs w:val="24"/>
        </w:rPr>
        <w:t>Zubereitungszeit: 50 Minuten plus Kühlzeit</w:t>
      </w:r>
    </w:p>
    <w:p w14:paraId="5EC9FFD9" w14:textId="77777777" w:rsidR="009144DE" w:rsidRPr="00E327C2" w:rsidRDefault="009144DE" w:rsidP="00B40E8C">
      <w:pPr>
        <w:pStyle w:val="ListParagraph"/>
        <w:numPr>
          <w:ilvl w:val="0"/>
          <w:numId w:val="658"/>
        </w:numPr>
        <w:spacing w:after="120"/>
        <w:ind w:left="714" w:hanging="357"/>
        <w:contextualSpacing w:val="0"/>
        <w:jc w:val="both"/>
        <w:rPr>
          <w:sz w:val="24"/>
          <w:szCs w:val="24"/>
        </w:rPr>
      </w:pPr>
      <w:r w:rsidRPr="00E327C2">
        <w:rPr>
          <w:sz w:val="24"/>
          <w:szCs w:val="24"/>
        </w:rPr>
        <w:t>Kaffee mit Zimtstangen auf 200 ml einkochen lassen. Zimtstangen herausnehmen. Kuvertüre hacken und im heißen Kaffee auflösen. Gelatine in kaltem Wasser einweichen. Kaffee unter das Eigelb rühren. Mit dem Schneebesen des Mixers über dem heißen Wasserbad bis kurz vor dem Kochen cremig-dicklich schlagen. Gelatine ausdrücken, darin auflösen. Schüssel in Eiswasser stellen und die Masse so lange schlagen, bis sie kalt ist.</w:t>
      </w:r>
    </w:p>
    <w:p w14:paraId="0668FF34" w14:textId="77777777" w:rsidR="009144DE" w:rsidRPr="00E327C2" w:rsidRDefault="009144DE" w:rsidP="00B40E8C">
      <w:pPr>
        <w:pStyle w:val="ListParagraph"/>
        <w:numPr>
          <w:ilvl w:val="0"/>
          <w:numId w:val="658"/>
        </w:numPr>
        <w:spacing w:after="120"/>
        <w:ind w:left="714" w:hanging="357"/>
        <w:contextualSpacing w:val="0"/>
        <w:jc w:val="both"/>
        <w:rPr>
          <w:sz w:val="24"/>
          <w:szCs w:val="24"/>
        </w:rPr>
      </w:pPr>
      <w:r w:rsidRPr="00E327C2">
        <w:rPr>
          <w:sz w:val="24"/>
          <w:szCs w:val="24"/>
        </w:rPr>
        <w:t xml:space="preserve">Sahne halb steif schlagen. Eiweiß mit einer Prise Salz steif schlagen. Sahne und Eischnee vorsichtig unter die Creme heben. 4 Stunden kaltstellen. Mousse zu Nocken formen, mit Schokoladensauce servieren. </w:t>
      </w:r>
    </w:p>
    <w:p w14:paraId="0513196E" w14:textId="77777777" w:rsidR="009144DE" w:rsidRPr="00E327C2" w:rsidRDefault="009144DE" w:rsidP="009144DE">
      <w:pPr>
        <w:rPr>
          <w:sz w:val="24"/>
          <w:szCs w:val="24"/>
        </w:rPr>
      </w:pPr>
      <w:r w:rsidRPr="00E327C2">
        <w:rPr>
          <w:sz w:val="24"/>
          <w:szCs w:val="24"/>
        </w:rPr>
        <w:br w:type="page"/>
      </w:r>
    </w:p>
    <w:p w14:paraId="48C33287" w14:textId="781C294E" w:rsidR="009144DE" w:rsidRDefault="009144DE" w:rsidP="00913EDA">
      <w:pPr>
        <w:pStyle w:val="Heading2"/>
        <w:spacing w:after="240"/>
      </w:pPr>
      <w:r>
        <w:lastRenderedPageBreak/>
        <w:t>Granita aus Zuckermelonen mit Zitrone und Minze</w:t>
      </w:r>
      <w:r w:rsidR="002943A3">
        <w:rPr>
          <w:rStyle w:val="FootnoteReference"/>
        </w:rPr>
        <w:footnoteReference w:id="1487"/>
      </w:r>
      <w:r>
        <w:t xml:space="preserve"> </w:t>
      </w:r>
    </w:p>
    <w:p w14:paraId="03764D46" w14:textId="788140BF" w:rsidR="009144DE" w:rsidRDefault="009144DE" w:rsidP="009144DE">
      <w:pPr>
        <w:rPr>
          <w:sz w:val="24"/>
          <w:szCs w:val="24"/>
        </w:rPr>
      </w:pPr>
      <w:r w:rsidRPr="00913EDA">
        <w:rPr>
          <w:sz w:val="24"/>
          <w:szCs w:val="24"/>
          <w:u w:val="single"/>
        </w:rPr>
        <w:t>Zutaten</w:t>
      </w:r>
      <w:r>
        <w:rPr>
          <w:sz w:val="24"/>
          <w:szCs w:val="24"/>
        </w:rPr>
        <w:t xml:space="preserve"> </w:t>
      </w:r>
      <w:r w:rsidR="00913EDA">
        <w:rPr>
          <w:sz w:val="24"/>
          <w:szCs w:val="24"/>
        </w:rPr>
        <w:t>(</w:t>
      </w:r>
      <w:r>
        <w:rPr>
          <w:sz w:val="24"/>
          <w:szCs w:val="24"/>
        </w:rPr>
        <w:t>für 4-6 Portionen</w:t>
      </w:r>
      <w:r w:rsidR="00913EDA">
        <w:rPr>
          <w:sz w:val="24"/>
          <w:szCs w:val="24"/>
        </w:rPr>
        <w:t>):</w:t>
      </w:r>
    </w:p>
    <w:p w14:paraId="6C7F1CF1" w14:textId="77777777" w:rsidR="009144DE" w:rsidRDefault="009144DE" w:rsidP="009144DE">
      <w:pPr>
        <w:rPr>
          <w:sz w:val="24"/>
          <w:szCs w:val="24"/>
        </w:rPr>
      </w:pPr>
      <w:r>
        <w:rPr>
          <w:sz w:val="24"/>
          <w:szCs w:val="24"/>
        </w:rPr>
        <w:t>1 kg Zuckermelone</w:t>
      </w:r>
    </w:p>
    <w:p w14:paraId="63863153" w14:textId="77777777" w:rsidR="009144DE" w:rsidRDefault="009144DE" w:rsidP="009144DE">
      <w:pPr>
        <w:rPr>
          <w:sz w:val="24"/>
          <w:szCs w:val="24"/>
        </w:rPr>
      </w:pPr>
      <w:r>
        <w:rPr>
          <w:sz w:val="24"/>
          <w:szCs w:val="24"/>
        </w:rPr>
        <w:t>Saft von ½ Zitrone</w:t>
      </w:r>
    </w:p>
    <w:p w14:paraId="2E1F2D06" w14:textId="77777777" w:rsidR="009144DE" w:rsidRDefault="009144DE" w:rsidP="009144DE">
      <w:pPr>
        <w:rPr>
          <w:sz w:val="24"/>
          <w:szCs w:val="24"/>
        </w:rPr>
      </w:pPr>
      <w:r>
        <w:rPr>
          <w:sz w:val="24"/>
          <w:szCs w:val="24"/>
        </w:rPr>
        <w:t>120 ml Apfelsaft</w:t>
      </w:r>
    </w:p>
    <w:p w14:paraId="7D0EF9EC" w14:textId="77777777" w:rsidR="009144DE" w:rsidRDefault="009144DE" w:rsidP="009144DE">
      <w:pPr>
        <w:rPr>
          <w:sz w:val="24"/>
          <w:szCs w:val="24"/>
        </w:rPr>
      </w:pPr>
      <w:r>
        <w:rPr>
          <w:sz w:val="24"/>
          <w:szCs w:val="24"/>
        </w:rPr>
        <w:t>10 Blätter frische Minze</w:t>
      </w:r>
    </w:p>
    <w:p w14:paraId="4296BC29" w14:textId="77777777" w:rsidR="009144DE" w:rsidRDefault="009144DE" w:rsidP="009144DE">
      <w:pPr>
        <w:rPr>
          <w:sz w:val="24"/>
          <w:szCs w:val="24"/>
        </w:rPr>
      </w:pPr>
    </w:p>
    <w:p w14:paraId="6EC2F8FE" w14:textId="5A2E61BF" w:rsidR="00913EDA" w:rsidRDefault="00913EDA" w:rsidP="009144DE">
      <w:pPr>
        <w:rPr>
          <w:sz w:val="24"/>
          <w:szCs w:val="24"/>
        </w:rPr>
      </w:pPr>
      <w:r>
        <w:rPr>
          <w:sz w:val="24"/>
          <w:szCs w:val="24"/>
        </w:rPr>
        <w:t>Zubereitung:</w:t>
      </w:r>
    </w:p>
    <w:p w14:paraId="2BBD3A40" w14:textId="77777777" w:rsidR="009144DE" w:rsidRDefault="009144DE" w:rsidP="00E76E01">
      <w:pPr>
        <w:pStyle w:val="ListParagraph"/>
        <w:numPr>
          <w:ilvl w:val="0"/>
          <w:numId w:val="123"/>
        </w:numPr>
        <w:spacing w:after="120" w:line="257" w:lineRule="auto"/>
        <w:ind w:left="714" w:hanging="357"/>
        <w:contextualSpacing w:val="0"/>
        <w:jc w:val="both"/>
        <w:rPr>
          <w:sz w:val="24"/>
          <w:szCs w:val="24"/>
        </w:rPr>
      </w:pPr>
      <w:r>
        <w:rPr>
          <w:sz w:val="24"/>
          <w:szCs w:val="24"/>
        </w:rPr>
        <w:t>Die Melone halbieren, die Samenkerne entfernen und mit einem Löffel das Fruchtfleisch herauslösen. In einem Standmixer oder einer Küchenmaschine mit den restlichen Zutaten fein pürieren.</w:t>
      </w:r>
    </w:p>
    <w:p w14:paraId="15707C6C" w14:textId="77777777" w:rsidR="009144DE" w:rsidRDefault="009144DE" w:rsidP="00E76E01">
      <w:pPr>
        <w:pStyle w:val="ListParagraph"/>
        <w:numPr>
          <w:ilvl w:val="0"/>
          <w:numId w:val="123"/>
        </w:numPr>
        <w:spacing w:after="120" w:line="257" w:lineRule="auto"/>
        <w:ind w:left="714" w:hanging="357"/>
        <w:contextualSpacing w:val="0"/>
        <w:jc w:val="both"/>
        <w:rPr>
          <w:sz w:val="24"/>
          <w:szCs w:val="24"/>
        </w:rPr>
      </w:pPr>
      <w:r>
        <w:rPr>
          <w:sz w:val="24"/>
          <w:szCs w:val="24"/>
        </w:rPr>
        <w:t>Kosten, ob die Mischung süß genug ist, wenn nicht, mehr Apfelsaft hinzufügen.</w:t>
      </w:r>
    </w:p>
    <w:p w14:paraId="1762068A" w14:textId="77777777" w:rsidR="009144DE" w:rsidRDefault="009144DE" w:rsidP="00E76E01">
      <w:pPr>
        <w:pStyle w:val="ListParagraph"/>
        <w:numPr>
          <w:ilvl w:val="0"/>
          <w:numId w:val="123"/>
        </w:numPr>
        <w:spacing w:after="120" w:line="257" w:lineRule="auto"/>
        <w:ind w:left="714" w:hanging="357"/>
        <w:contextualSpacing w:val="0"/>
        <w:jc w:val="both"/>
        <w:rPr>
          <w:sz w:val="24"/>
          <w:szCs w:val="24"/>
        </w:rPr>
      </w:pPr>
      <w:r>
        <w:rPr>
          <w:sz w:val="24"/>
          <w:szCs w:val="24"/>
        </w:rPr>
        <w:t>In ein flaches Gefäß gießen, mit einem Deckel zudecken und in den Gefrierschrank stellen. Nach ca. 1 Stunde mit einer Gabel durchmischen, um die Eiskristalle aufzubrechen. Wieder zurück in den Gefrierschrank stellen. In den nächsten 3 Stunden alle 30 Minuten durchrühren.</w:t>
      </w:r>
    </w:p>
    <w:p w14:paraId="26A1A4AA" w14:textId="77777777" w:rsidR="009144DE" w:rsidRDefault="009144DE" w:rsidP="00E76E01">
      <w:pPr>
        <w:pStyle w:val="ListParagraph"/>
        <w:numPr>
          <w:ilvl w:val="0"/>
          <w:numId w:val="123"/>
        </w:numPr>
        <w:spacing w:after="120" w:line="257" w:lineRule="auto"/>
        <w:ind w:left="714" w:hanging="357"/>
        <w:contextualSpacing w:val="0"/>
        <w:jc w:val="both"/>
        <w:rPr>
          <w:sz w:val="24"/>
          <w:szCs w:val="24"/>
        </w:rPr>
      </w:pPr>
      <w:r>
        <w:rPr>
          <w:sz w:val="24"/>
          <w:szCs w:val="24"/>
        </w:rPr>
        <w:t>Danach sollte das Gefrorene die typische körnige Struktur für Granita haben und kann serviert werden.</w:t>
      </w:r>
    </w:p>
    <w:p w14:paraId="7CD1FB8F" w14:textId="77777777" w:rsidR="00913EDA" w:rsidRDefault="00913EDA" w:rsidP="00913EDA">
      <w:pPr>
        <w:ind w:left="708" w:hanging="708"/>
        <w:rPr>
          <w:sz w:val="24"/>
          <w:szCs w:val="24"/>
        </w:rPr>
      </w:pPr>
    </w:p>
    <w:p w14:paraId="2236E101" w14:textId="20A1DE18" w:rsidR="009144DE" w:rsidRDefault="009144DE" w:rsidP="00913EDA">
      <w:pPr>
        <w:ind w:left="708" w:hanging="708"/>
        <w:rPr>
          <w:sz w:val="24"/>
          <w:szCs w:val="24"/>
        </w:rPr>
      </w:pPr>
      <w:r>
        <w:rPr>
          <w:sz w:val="24"/>
          <w:szCs w:val="24"/>
        </w:rPr>
        <w:t>Tipp:</w:t>
      </w:r>
      <w:r w:rsidR="00913EDA">
        <w:rPr>
          <w:sz w:val="24"/>
          <w:szCs w:val="24"/>
        </w:rPr>
        <w:tab/>
      </w:r>
      <w:r>
        <w:rPr>
          <w:sz w:val="24"/>
          <w:szCs w:val="24"/>
        </w:rPr>
        <w:t>Man kann die Granita einige Tage im Gefrierschrank lassen, miss sie aber immer wieder mit einer Gabel verrühren, damit sie die körnige Struktur nicht verliert.</w:t>
      </w:r>
    </w:p>
    <w:p w14:paraId="2E62B5A3" w14:textId="77777777" w:rsidR="009144DE" w:rsidRDefault="009144DE" w:rsidP="009144DE">
      <w:pPr>
        <w:rPr>
          <w:sz w:val="24"/>
          <w:szCs w:val="24"/>
        </w:rPr>
      </w:pPr>
    </w:p>
    <w:p w14:paraId="1BDEF2A0" w14:textId="77777777" w:rsidR="009144DE" w:rsidRDefault="009144DE" w:rsidP="009144DE">
      <w:pPr>
        <w:rPr>
          <w:sz w:val="24"/>
          <w:szCs w:val="24"/>
        </w:rPr>
      </w:pPr>
    </w:p>
    <w:p w14:paraId="530EB7BE" w14:textId="77777777" w:rsidR="009144DE" w:rsidRDefault="009144DE" w:rsidP="009144DE">
      <w:pPr>
        <w:rPr>
          <w:sz w:val="24"/>
          <w:szCs w:val="24"/>
        </w:rPr>
      </w:pPr>
      <w:r>
        <w:rPr>
          <w:sz w:val="24"/>
          <w:szCs w:val="24"/>
        </w:rPr>
        <w:br w:type="page"/>
      </w:r>
    </w:p>
    <w:p w14:paraId="76ABE922" w14:textId="11826FC7" w:rsidR="009144DE" w:rsidRDefault="009144DE" w:rsidP="00913EDA">
      <w:pPr>
        <w:pStyle w:val="Heading2"/>
        <w:spacing w:after="240"/>
      </w:pPr>
      <w:r>
        <w:lastRenderedPageBreak/>
        <w:t>Reiskloß mit süßer Füllung - Long Jing Tang Yuan</w:t>
      </w:r>
      <w:r w:rsidR="00BC318E">
        <w:rPr>
          <w:rStyle w:val="FootnoteReference"/>
        </w:rPr>
        <w:footnoteReference w:id="1488"/>
      </w:r>
      <w:r>
        <w:t xml:space="preserve"> </w:t>
      </w:r>
    </w:p>
    <w:p w14:paraId="3C1BB9E2" w14:textId="48AB405F" w:rsidR="009144DE" w:rsidRDefault="009144DE" w:rsidP="009144DE">
      <w:pPr>
        <w:rPr>
          <w:sz w:val="24"/>
          <w:szCs w:val="24"/>
        </w:rPr>
      </w:pPr>
      <w:r w:rsidRPr="00913EDA">
        <w:rPr>
          <w:sz w:val="24"/>
          <w:szCs w:val="24"/>
          <w:u w:val="single"/>
        </w:rPr>
        <w:t>Zutaten</w:t>
      </w:r>
      <w:r>
        <w:rPr>
          <w:sz w:val="24"/>
          <w:szCs w:val="24"/>
        </w:rPr>
        <w:t xml:space="preserve"> </w:t>
      </w:r>
      <w:r w:rsidR="00913EDA">
        <w:rPr>
          <w:sz w:val="24"/>
          <w:szCs w:val="24"/>
        </w:rPr>
        <w:t>(</w:t>
      </w:r>
      <w:r>
        <w:rPr>
          <w:sz w:val="24"/>
          <w:szCs w:val="24"/>
        </w:rPr>
        <w:t>für 5 – 7 Portionen</w:t>
      </w:r>
      <w:r w:rsidR="00913EDA">
        <w:rPr>
          <w:sz w:val="24"/>
          <w:szCs w:val="24"/>
        </w:rPr>
        <w:t>)</w:t>
      </w:r>
    </w:p>
    <w:p w14:paraId="0EB6E8BF" w14:textId="77777777" w:rsidR="009144DE" w:rsidRDefault="009144DE" w:rsidP="009144DE">
      <w:pPr>
        <w:rPr>
          <w:sz w:val="24"/>
          <w:szCs w:val="24"/>
        </w:rPr>
      </w:pPr>
      <w:r>
        <w:rPr>
          <w:sz w:val="24"/>
          <w:szCs w:val="24"/>
        </w:rPr>
        <w:t>200 g Klebreismehl</w:t>
      </w:r>
    </w:p>
    <w:p w14:paraId="1A0BB278" w14:textId="77777777" w:rsidR="009144DE" w:rsidRDefault="009144DE" w:rsidP="009144DE">
      <w:pPr>
        <w:rPr>
          <w:sz w:val="24"/>
          <w:szCs w:val="24"/>
        </w:rPr>
      </w:pPr>
      <w:r>
        <w:rPr>
          <w:sz w:val="24"/>
          <w:szCs w:val="24"/>
        </w:rPr>
        <w:t>15 g Drachenbrunnen-Tee</w:t>
      </w:r>
    </w:p>
    <w:p w14:paraId="4DCA5938" w14:textId="77777777" w:rsidR="009144DE" w:rsidRDefault="009144DE" w:rsidP="009144DE">
      <w:pPr>
        <w:rPr>
          <w:sz w:val="24"/>
          <w:szCs w:val="24"/>
        </w:rPr>
      </w:pPr>
      <w:r>
        <w:rPr>
          <w:sz w:val="24"/>
          <w:szCs w:val="24"/>
        </w:rPr>
        <w:t>1 EL Sesamsamen</w:t>
      </w:r>
    </w:p>
    <w:p w14:paraId="66CD98F3" w14:textId="77777777" w:rsidR="009144DE" w:rsidRDefault="009144DE" w:rsidP="009144DE">
      <w:pPr>
        <w:rPr>
          <w:sz w:val="24"/>
          <w:szCs w:val="24"/>
        </w:rPr>
      </w:pPr>
      <w:r>
        <w:rPr>
          <w:sz w:val="24"/>
          <w:szCs w:val="24"/>
        </w:rPr>
        <w:t>50 g Zucker</w:t>
      </w:r>
    </w:p>
    <w:p w14:paraId="787199C9" w14:textId="77777777" w:rsidR="009144DE" w:rsidRDefault="009144DE" w:rsidP="009144DE">
      <w:pPr>
        <w:rPr>
          <w:sz w:val="24"/>
          <w:szCs w:val="24"/>
        </w:rPr>
      </w:pPr>
      <w:r>
        <w:rPr>
          <w:sz w:val="24"/>
          <w:szCs w:val="24"/>
        </w:rPr>
        <w:t>1 EL Weizenmehl</w:t>
      </w:r>
    </w:p>
    <w:p w14:paraId="3925A95C" w14:textId="77777777" w:rsidR="009144DE" w:rsidRDefault="009144DE" w:rsidP="009144DE">
      <w:pPr>
        <w:rPr>
          <w:sz w:val="24"/>
          <w:szCs w:val="24"/>
        </w:rPr>
      </w:pPr>
      <w:r>
        <w:rPr>
          <w:sz w:val="24"/>
          <w:szCs w:val="24"/>
        </w:rPr>
        <w:t>1 TL Sesampaste</w:t>
      </w:r>
    </w:p>
    <w:p w14:paraId="74DEF347" w14:textId="77777777" w:rsidR="009144DE" w:rsidRDefault="009144DE" w:rsidP="009144DE">
      <w:pPr>
        <w:rPr>
          <w:sz w:val="24"/>
          <w:szCs w:val="24"/>
        </w:rPr>
      </w:pPr>
      <w:r>
        <w:rPr>
          <w:sz w:val="24"/>
          <w:szCs w:val="24"/>
        </w:rPr>
        <w:t>5 Walnusskerne</w:t>
      </w:r>
    </w:p>
    <w:p w14:paraId="2827E83A" w14:textId="77777777" w:rsidR="009144DE" w:rsidRDefault="009144DE" w:rsidP="009144DE">
      <w:pPr>
        <w:rPr>
          <w:sz w:val="24"/>
          <w:szCs w:val="24"/>
        </w:rPr>
      </w:pPr>
      <w:r>
        <w:rPr>
          <w:sz w:val="24"/>
          <w:szCs w:val="24"/>
        </w:rPr>
        <w:t>1 TL Pflanzenöl</w:t>
      </w:r>
    </w:p>
    <w:p w14:paraId="1E04AF3F" w14:textId="77777777" w:rsidR="009144DE" w:rsidRDefault="009144DE" w:rsidP="009144DE">
      <w:pPr>
        <w:rPr>
          <w:sz w:val="24"/>
          <w:szCs w:val="24"/>
        </w:rPr>
      </w:pPr>
    </w:p>
    <w:p w14:paraId="34C3C3E0" w14:textId="77777777" w:rsidR="009144DE" w:rsidRDefault="009144DE" w:rsidP="009144DE">
      <w:pPr>
        <w:rPr>
          <w:sz w:val="24"/>
          <w:szCs w:val="24"/>
        </w:rPr>
      </w:pPr>
      <w:r>
        <w:rPr>
          <w:sz w:val="24"/>
          <w:szCs w:val="24"/>
        </w:rPr>
        <w:t>Zubereitungszeit: 1 Stunde</w:t>
      </w:r>
    </w:p>
    <w:p w14:paraId="513141A2" w14:textId="77777777" w:rsidR="009144DE" w:rsidRPr="0057672D" w:rsidRDefault="009144DE" w:rsidP="00B40E8C">
      <w:pPr>
        <w:pStyle w:val="ListParagraph"/>
        <w:numPr>
          <w:ilvl w:val="0"/>
          <w:numId w:val="609"/>
        </w:numPr>
        <w:spacing w:after="120"/>
        <w:ind w:left="714" w:hanging="357"/>
        <w:contextualSpacing w:val="0"/>
        <w:jc w:val="both"/>
        <w:rPr>
          <w:sz w:val="24"/>
          <w:szCs w:val="24"/>
        </w:rPr>
      </w:pPr>
      <w:r w:rsidRPr="0057672D">
        <w:rPr>
          <w:sz w:val="24"/>
          <w:szCs w:val="24"/>
        </w:rPr>
        <w:t>Das Klebreismehl in eine Schüssel geben, etwa 175 ml Wasser dazugeben und das Mehl mit der Hand verkneten, bis ein glatter, glänzender Teig entsteht, der nicht an den Fingern kleben soll.</w:t>
      </w:r>
    </w:p>
    <w:p w14:paraId="69AFCA47" w14:textId="77777777" w:rsidR="009144DE" w:rsidRPr="0057672D" w:rsidRDefault="009144DE" w:rsidP="00B40E8C">
      <w:pPr>
        <w:pStyle w:val="ListParagraph"/>
        <w:numPr>
          <w:ilvl w:val="0"/>
          <w:numId w:val="609"/>
        </w:numPr>
        <w:spacing w:after="120"/>
        <w:ind w:left="714" w:hanging="357"/>
        <w:contextualSpacing w:val="0"/>
        <w:jc w:val="both"/>
        <w:rPr>
          <w:sz w:val="24"/>
          <w:szCs w:val="24"/>
        </w:rPr>
      </w:pPr>
      <w:r w:rsidRPr="0057672D">
        <w:rPr>
          <w:sz w:val="24"/>
          <w:szCs w:val="24"/>
        </w:rPr>
        <w:t>Den Tee mit 200 ml kochendem Wasser übergießen und ziehen lassen.</w:t>
      </w:r>
    </w:p>
    <w:p w14:paraId="17EFEB40" w14:textId="77777777" w:rsidR="009144DE" w:rsidRPr="0057672D" w:rsidRDefault="009144DE" w:rsidP="00B40E8C">
      <w:pPr>
        <w:pStyle w:val="ListParagraph"/>
        <w:numPr>
          <w:ilvl w:val="0"/>
          <w:numId w:val="609"/>
        </w:numPr>
        <w:spacing w:after="120"/>
        <w:ind w:left="714" w:hanging="357"/>
        <w:contextualSpacing w:val="0"/>
        <w:jc w:val="both"/>
        <w:rPr>
          <w:sz w:val="24"/>
          <w:szCs w:val="24"/>
        </w:rPr>
      </w:pPr>
      <w:r w:rsidRPr="0057672D">
        <w:rPr>
          <w:sz w:val="24"/>
          <w:szCs w:val="24"/>
        </w:rPr>
        <w:t>Sesamsamen in einem Wok oder einer Pfanne bei mittlerer Hitze unter Rühren anrösten, bis sie würzig duften. Abkühlen lassen, dann mit Zucker, 1 EL Weizenmehl, 1 TL Sesampaste, den Walnu</w:t>
      </w:r>
      <w:r>
        <w:rPr>
          <w:sz w:val="24"/>
          <w:szCs w:val="24"/>
        </w:rPr>
        <w:t>ss</w:t>
      </w:r>
      <w:r w:rsidRPr="0057672D">
        <w:rPr>
          <w:sz w:val="24"/>
          <w:szCs w:val="24"/>
        </w:rPr>
        <w:t>kernen und 1 TL Öl vermischen.</w:t>
      </w:r>
    </w:p>
    <w:p w14:paraId="6A20A77A" w14:textId="77777777" w:rsidR="009144DE" w:rsidRPr="0057672D" w:rsidRDefault="009144DE" w:rsidP="00B40E8C">
      <w:pPr>
        <w:pStyle w:val="ListParagraph"/>
        <w:numPr>
          <w:ilvl w:val="0"/>
          <w:numId w:val="609"/>
        </w:numPr>
        <w:spacing w:after="120"/>
        <w:ind w:left="714" w:hanging="357"/>
        <w:contextualSpacing w:val="0"/>
        <w:jc w:val="both"/>
        <w:rPr>
          <w:sz w:val="24"/>
          <w:szCs w:val="24"/>
        </w:rPr>
      </w:pPr>
      <w:r w:rsidRPr="0057672D">
        <w:rPr>
          <w:sz w:val="24"/>
          <w:szCs w:val="24"/>
        </w:rPr>
        <w:t>Teig in 28 Stücke teilen. In der Hand etwas flach drücken, mit etwas Sesammasse belegen und über der Füllung verschließen. Auf diese Weise alle Klebreisklößchen formen.</w:t>
      </w:r>
    </w:p>
    <w:p w14:paraId="01C5DA20" w14:textId="77777777" w:rsidR="009144DE" w:rsidRPr="0057672D" w:rsidRDefault="009144DE" w:rsidP="00B40E8C">
      <w:pPr>
        <w:pStyle w:val="ListParagraph"/>
        <w:numPr>
          <w:ilvl w:val="0"/>
          <w:numId w:val="609"/>
        </w:numPr>
        <w:spacing w:after="120"/>
        <w:ind w:left="714" w:hanging="357"/>
        <w:contextualSpacing w:val="0"/>
        <w:jc w:val="both"/>
        <w:rPr>
          <w:sz w:val="24"/>
          <w:szCs w:val="24"/>
        </w:rPr>
      </w:pPr>
      <w:r w:rsidRPr="0057672D">
        <w:rPr>
          <w:sz w:val="24"/>
          <w:szCs w:val="24"/>
        </w:rPr>
        <w:t>Die Teeblätter abgießen. Noch einmal mit 150 ml kochendem Wasser übergießen und zeihen lassen.</w:t>
      </w:r>
      <w:r w:rsidRPr="0057672D">
        <w:rPr>
          <w:sz w:val="24"/>
          <w:szCs w:val="24"/>
        </w:rPr>
        <w:br/>
        <w:t>In einem Topf etwa 1 ½ l Wasser zum Kochen bringen. Die Klößchen hineingeben und bei schwacher Hitze garen, bis sie an die Oberfläche steigen. Dann noch einmal etwa 2 Minuten ziehen lassen.</w:t>
      </w:r>
    </w:p>
    <w:p w14:paraId="1E4DB932" w14:textId="77777777" w:rsidR="009144DE" w:rsidRPr="0057672D" w:rsidRDefault="009144DE" w:rsidP="00B40E8C">
      <w:pPr>
        <w:pStyle w:val="ListParagraph"/>
        <w:numPr>
          <w:ilvl w:val="0"/>
          <w:numId w:val="609"/>
        </w:numPr>
        <w:spacing w:after="120"/>
        <w:ind w:left="714" w:hanging="357"/>
        <w:contextualSpacing w:val="0"/>
        <w:jc w:val="both"/>
        <w:rPr>
          <w:sz w:val="24"/>
          <w:szCs w:val="24"/>
        </w:rPr>
      </w:pPr>
      <w:r w:rsidRPr="0057672D">
        <w:rPr>
          <w:sz w:val="24"/>
          <w:szCs w:val="24"/>
        </w:rPr>
        <w:t>Klößchen herausnehmen und in Schälchen verteilen. Tee abgießen und in die Schälchen gießen und gleich servieren.</w:t>
      </w:r>
    </w:p>
    <w:p w14:paraId="26C67627" w14:textId="77777777" w:rsidR="009144DE" w:rsidRDefault="009144DE" w:rsidP="009144DE">
      <w:pPr>
        <w:rPr>
          <w:sz w:val="24"/>
          <w:szCs w:val="24"/>
        </w:rPr>
      </w:pPr>
    </w:p>
    <w:p w14:paraId="26AF8F7C" w14:textId="77777777" w:rsidR="009144DE" w:rsidRDefault="009144DE" w:rsidP="009144DE">
      <w:pPr>
        <w:jc w:val="both"/>
        <w:rPr>
          <w:sz w:val="24"/>
          <w:szCs w:val="24"/>
        </w:rPr>
      </w:pPr>
      <w:r>
        <w:rPr>
          <w:sz w:val="24"/>
          <w:szCs w:val="24"/>
        </w:rPr>
        <w:t>Info:</w:t>
      </w:r>
      <w:r>
        <w:rPr>
          <w:sz w:val="24"/>
          <w:szCs w:val="24"/>
        </w:rPr>
        <w:tab/>
        <w:t xml:space="preserve"> Vorsicht die Füllung ist heiß, also nicht verbrennen!</w:t>
      </w:r>
    </w:p>
    <w:p w14:paraId="38204F4E" w14:textId="77777777" w:rsidR="009144DE" w:rsidRDefault="009144DE" w:rsidP="009144DE">
      <w:pPr>
        <w:rPr>
          <w:sz w:val="24"/>
          <w:szCs w:val="24"/>
        </w:rPr>
      </w:pPr>
      <w:r>
        <w:rPr>
          <w:sz w:val="24"/>
          <w:szCs w:val="24"/>
        </w:rPr>
        <w:br w:type="page"/>
      </w:r>
    </w:p>
    <w:p w14:paraId="4A8F3336" w14:textId="1599BDC6" w:rsidR="009144DE" w:rsidRDefault="009144DE" w:rsidP="00AF7B1F">
      <w:pPr>
        <w:pStyle w:val="Heading2"/>
        <w:spacing w:after="240"/>
      </w:pPr>
      <w:r>
        <w:lastRenderedPageBreak/>
        <w:t xml:space="preserve">Gedämpfte Birnen mit Klebreis – Bing Tang Rang Li </w:t>
      </w:r>
      <w:r w:rsidR="006F0259">
        <w:rPr>
          <w:rStyle w:val="FootnoteReference"/>
        </w:rPr>
        <w:footnoteReference w:id="1489"/>
      </w:r>
    </w:p>
    <w:p w14:paraId="72AC6A38" w14:textId="6FBF41CC" w:rsidR="009144DE" w:rsidRDefault="009144DE" w:rsidP="009144DE">
      <w:pPr>
        <w:jc w:val="both"/>
        <w:rPr>
          <w:sz w:val="24"/>
          <w:szCs w:val="24"/>
        </w:rPr>
      </w:pPr>
      <w:r w:rsidRPr="00AF7B1F">
        <w:rPr>
          <w:sz w:val="24"/>
          <w:szCs w:val="24"/>
          <w:u w:val="single"/>
        </w:rPr>
        <w:t>Zutaten</w:t>
      </w:r>
      <w:r>
        <w:rPr>
          <w:sz w:val="24"/>
          <w:szCs w:val="24"/>
        </w:rPr>
        <w:t xml:space="preserve"> </w:t>
      </w:r>
      <w:r w:rsidR="00AF7B1F">
        <w:rPr>
          <w:sz w:val="24"/>
          <w:szCs w:val="24"/>
        </w:rPr>
        <w:t>(</w:t>
      </w:r>
      <w:r>
        <w:rPr>
          <w:sz w:val="24"/>
          <w:szCs w:val="24"/>
        </w:rPr>
        <w:t>für 6 Portionen</w:t>
      </w:r>
      <w:r w:rsidR="00AF7B1F">
        <w:rPr>
          <w:sz w:val="24"/>
          <w:szCs w:val="24"/>
        </w:rPr>
        <w:t>)</w:t>
      </w:r>
    </w:p>
    <w:p w14:paraId="5B73CABF" w14:textId="77777777" w:rsidR="009144DE" w:rsidRDefault="009144DE" w:rsidP="009144DE">
      <w:pPr>
        <w:jc w:val="both"/>
        <w:rPr>
          <w:sz w:val="24"/>
          <w:szCs w:val="24"/>
        </w:rPr>
      </w:pPr>
      <w:r>
        <w:rPr>
          <w:sz w:val="24"/>
          <w:szCs w:val="24"/>
        </w:rPr>
        <w:t>100 g Klebreis</w:t>
      </w:r>
    </w:p>
    <w:p w14:paraId="0435EA84" w14:textId="77777777" w:rsidR="009144DE" w:rsidRDefault="009144DE" w:rsidP="009144DE">
      <w:pPr>
        <w:jc w:val="both"/>
        <w:rPr>
          <w:sz w:val="24"/>
          <w:szCs w:val="24"/>
        </w:rPr>
      </w:pPr>
      <w:r>
        <w:rPr>
          <w:sz w:val="24"/>
          <w:szCs w:val="24"/>
        </w:rPr>
        <w:t>1 EL Zucker</w:t>
      </w:r>
    </w:p>
    <w:p w14:paraId="2372775D" w14:textId="77777777" w:rsidR="009144DE" w:rsidRDefault="009144DE" w:rsidP="009144DE">
      <w:pPr>
        <w:jc w:val="both"/>
        <w:rPr>
          <w:sz w:val="24"/>
          <w:szCs w:val="24"/>
        </w:rPr>
      </w:pPr>
      <w:r>
        <w:rPr>
          <w:sz w:val="24"/>
          <w:szCs w:val="24"/>
        </w:rPr>
        <w:t>6 mittelgroße gelbe Birnen mit festem Fruchtfleisch</w:t>
      </w:r>
    </w:p>
    <w:p w14:paraId="7959E11B" w14:textId="77777777" w:rsidR="009144DE" w:rsidRDefault="009144DE" w:rsidP="009144DE">
      <w:pPr>
        <w:jc w:val="both"/>
        <w:rPr>
          <w:sz w:val="24"/>
          <w:szCs w:val="24"/>
        </w:rPr>
      </w:pPr>
      <w:r>
        <w:rPr>
          <w:sz w:val="24"/>
          <w:szCs w:val="24"/>
        </w:rPr>
        <w:t>50 g Kandiszucker</w:t>
      </w:r>
    </w:p>
    <w:p w14:paraId="081DBD1A" w14:textId="77777777" w:rsidR="009144DE" w:rsidRDefault="009144DE" w:rsidP="009144DE">
      <w:pPr>
        <w:jc w:val="both"/>
        <w:rPr>
          <w:sz w:val="24"/>
          <w:szCs w:val="24"/>
        </w:rPr>
      </w:pPr>
    </w:p>
    <w:p w14:paraId="77EC3E52" w14:textId="77777777" w:rsidR="009144DE" w:rsidRDefault="009144DE" w:rsidP="009144DE">
      <w:pPr>
        <w:jc w:val="both"/>
        <w:rPr>
          <w:sz w:val="24"/>
          <w:szCs w:val="24"/>
        </w:rPr>
      </w:pPr>
      <w:r>
        <w:rPr>
          <w:sz w:val="24"/>
          <w:szCs w:val="24"/>
        </w:rPr>
        <w:t>Zubereitungszeit: 40 Minuten</w:t>
      </w:r>
    </w:p>
    <w:p w14:paraId="08DFB093" w14:textId="77777777" w:rsidR="009144DE" w:rsidRPr="0057672D" w:rsidRDefault="009144DE" w:rsidP="00B40E8C">
      <w:pPr>
        <w:pStyle w:val="ListParagraph"/>
        <w:numPr>
          <w:ilvl w:val="0"/>
          <w:numId w:val="610"/>
        </w:numPr>
        <w:spacing w:after="120"/>
        <w:ind w:left="714" w:hanging="357"/>
        <w:contextualSpacing w:val="0"/>
        <w:jc w:val="both"/>
        <w:rPr>
          <w:sz w:val="24"/>
          <w:szCs w:val="24"/>
        </w:rPr>
      </w:pPr>
      <w:r w:rsidRPr="0057672D">
        <w:rPr>
          <w:sz w:val="24"/>
          <w:szCs w:val="24"/>
        </w:rPr>
        <w:t>Den Klebreis waschen und etwa 5 Minuten in einer Schüssel mit heißem Wasser einweichen. Die Schüssel in einen Topf auf eine umgedrehte Tasse stellen. Etwa 4 cm hoch Wasser in den Topf gießen und den Reis zugedeckt etwa 10 Minuten dämpfen.</w:t>
      </w:r>
    </w:p>
    <w:p w14:paraId="08859B39" w14:textId="77777777" w:rsidR="009144DE" w:rsidRPr="0057672D" w:rsidRDefault="009144DE" w:rsidP="00B40E8C">
      <w:pPr>
        <w:pStyle w:val="ListParagraph"/>
        <w:numPr>
          <w:ilvl w:val="0"/>
          <w:numId w:val="610"/>
        </w:numPr>
        <w:spacing w:after="120"/>
        <w:ind w:left="714" w:hanging="357"/>
        <w:contextualSpacing w:val="0"/>
        <w:jc w:val="both"/>
        <w:rPr>
          <w:sz w:val="24"/>
          <w:szCs w:val="24"/>
        </w:rPr>
      </w:pPr>
      <w:r w:rsidRPr="0057672D">
        <w:rPr>
          <w:sz w:val="24"/>
          <w:szCs w:val="24"/>
        </w:rPr>
        <w:t>Den Reis dann abtropfen lassen und mit 1 EL Zucker verrühren. Die Birnen waschen. An der Spitze einen Deckel abschneiden. Das Kerngehäuse vorsichtig herauslösen, ohne dabei die Birnen zu verletzen. Den Klebreis in die Birnen füllen.</w:t>
      </w:r>
    </w:p>
    <w:p w14:paraId="08A08671" w14:textId="77777777" w:rsidR="009144DE" w:rsidRPr="0057672D" w:rsidRDefault="009144DE" w:rsidP="00B40E8C">
      <w:pPr>
        <w:pStyle w:val="ListParagraph"/>
        <w:numPr>
          <w:ilvl w:val="0"/>
          <w:numId w:val="610"/>
        </w:numPr>
        <w:spacing w:after="120"/>
        <w:ind w:left="714" w:hanging="357"/>
        <w:contextualSpacing w:val="0"/>
        <w:jc w:val="both"/>
        <w:rPr>
          <w:sz w:val="24"/>
          <w:szCs w:val="24"/>
        </w:rPr>
      </w:pPr>
      <w:r w:rsidRPr="0057672D">
        <w:rPr>
          <w:sz w:val="24"/>
          <w:szCs w:val="24"/>
        </w:rPr>
        <w:t>Birnen in einen Bambusdämpfer oder einen Dämpfeinsatz stellen, mit dem abgelösten Birnendeckel belegen und über dem heißen Wasserdampf bei mittlerer Hitze zugedeckt etwa 10 Minuten dämpfen.</w:t>
      </w:r>
    </w:p>
    <w:p w14:paraId="11526163" w14:textId="77777777" w:rsidR="009144DE" w:rsidRPr="0057672D" w:rsidRDefault="009144DE" w:rsidP="00B40E8C">
      <w:pPr>
        <w:pStyle w:val="ListParagraph"/>
        <w:numPr>
          <w:ilvl w:val="0"/>
          <w:numId w:val="610"/>
        </w:numPr>
        <w:spacing w:after="120"/>
        <w:ind w:left="714" w:hanging="357"/>
        <w:contextualSpacing w:val="0"/>
        <w:jc w:val="both"/>
        <w:rPr>
          <w:sz w:val="24"/>
          <w:szCs w:val="24"/>
        </w:rPr>
      </w:pPr>
      <w:r w:rsidRPr="0057672D">
        <w:rPr>
          <w:sz w:val="24"/>
          <w:szCs w:val="24"/>
        </w:rPr>
        <w:t>Während die Birnen garen, 300 ml Wasser mit dem Kandiszucker in einen Topf geben und zum Kochen bringen. Das Wasser unter Rühren erhitzen, bis der Kandiszucker geschmolzen ist, Die Birnen ordentlich auf einen Teller legen. Mit Zuckerwasser begießen und servieren.</w:t>
      </w:r>
    </w:p>
    <w:p w14:paraId="206EDF9E" w14:textId="77777777" w:rsidR="009144DE" w:rsidRDefault="009144DE" w:rsidP="009144DE">
      <w:pPr>
        <w:jc w:val="both"/>
        <w:rPr>
          <w:sz w:val="24"/>
          <w:szCs w:val="24"/>
        </w:rPr>
      </w:pPr>
      <w:r>
        <w:rPr>
          <w:sz w:val="24"/>
          <w:szCs w:val="24"/>
        </w:rPr>
        <w:br w:type="page"/>
      </w:r>
    </w:p>
    <w:p w14:paraId="1509C3DD" w14:textId="69C0FF8F" w:rsidR="009144DE" w:rsidRDefault="009144DE" w:rsidP="00AF7B1F">
      <w:pPr>
        <w:pStyle w:val="Heading2"/>
        <w:spacing w:after="240"/>
      </w:pPr>
      <w:r>
        <w:lastRenderedPageBreak/>
        <w:t>Frittierte Äpfel mit Zuckerfäden - Ba Si Ping Guo</w:t>
      </w:r>
      <w:r w:rsidR="00A2700B">
        <w:rPr>
          <w:rStyle w:val="FootnoteReference"/>
        </w:rPr>
        <w:footnoteReference w:id="1490"/>
      </w:r>
      <w:r>
        <w:t xml:space="preserve"> </w:t>
      </w:r>
    </w:p>
    <w:p w14:paraId="32ABA7F0" w14:textId="69D4105E" w:rsidR="009144DE" w:rsidRDefault="009144DE" w:rsidP="009144DE">
      <w:pPr>
        <w:rPr>
          <w:sz w:val="24"/>
          <w:szCs w:val="24"/>
        </w:rPr>
      </w:pPr>
      <w:r w:rsidRPr="00AF7B1F">
        <w:rPr>
          <w:sz w:val="24"/>
          <w:szCs w:val="24"/>
          <w:u w:val="single"/>
        </w:rPr>
        <w:t>Zutaten</w:t>
      </w:r>
      <w:r>
        <w:rPr>
          <w:sz w:val="24"/>
          <w:szCs w:val="24"/>
        </w:rPr>
        <w:t xml:space="preserve"> </w:t>
      </w:r>
      <w:r w:rsidR="00AF7B1F">
        <w:rPr>
          <w:sz w:val="24"/>
          <w:szCs w:val="24"/>
        </w:rPr>
        <w:t>(</w:t>
      </w:r>
      <w:r>
        <w:rPr>
          <w:sz w:val="24"/>
          <w:szCs w:val="24"/>
        </w:rPr>
        <w:t>für 4 Portionen</w:t>
      </w:r>
      <w:r w:rsidR="00AF7B1F">
        <w:rPr>
          <w:sz w:val="24"/>
          <w:szCs w:val="24"/>
        </w:rPr>
        <w:t>):</w:t>
      </w:r>
    </w:p>
    <w:p w14:paraId="7E5673EE" w14:textId="77777777" w:rsidR="009144DE" w:rsidRDefault="009144DE" w:rsidP="009144DE">
      <w:pPr>
        <w:rPr>
          <w:sz w:val="24"/>
          <w:szCs w:val="24"/>
        </w:rPr>
      </w:pPr>
      <w:r>
        <w:rPr>
          <w:sz w:val="24"/>
          <w:szCs w:val="24"/>
        </w:rPr>
        <w:t>350 g Äpfel</w:t>
      </w:r>
    </w:p>
    <w:p w14:paraId="55AA782E" w14:textId="77777777" w:rsidR="009144DE" w:rsidRDefault="009144DE" w:rsidP="009144DE">
      <w:pPr>
        <w:rPr>
          <w:sz w:val="24"/>
          <w:szCs w:val="24"/>
        </w:rPr>
      </w:pPr>
      <w:r>
        <w:rPr>
          <w:sz w:val="24"/>
          <w:szCs w:val="24"/>
        </w:rPr>
        <w:t>Etwa 70 g Maisstärke</w:t>
      </w:r>
    </w:p>
    <w:p w14:paraId="07D16D55" w14:textId="77777777" w:rsidR="009144DE" w:rsidRDefault="009144DE" w:rsidP="009144DE">
      <w:pPr>
        <w:rPr>
          <w:sz w:val="24"/>
          <w:szCs w:val="24"/>
        </w:rPr>
      </w:pPr>
      <w:r>
        <w:rPr>
          <w:sz w:val="24"/>
          <w:szCs w:val="24"/>
        </w:rPr>
        <w:t>400 g Pflanzenöl</w:t>
      </w:r>
    </w:p>
    <w:p w14:paraId="085C0995" w14:textId="77777777" w:rsidR="009144DE" w:rsidRDefault="009144DE" w:rsidP="009144DE">
      <w:pPr>
        <w:rPr>
          <w:sz w:val="24"/>
          <w:szCs w:val="24"/>
        </w:rPr>
      </w:pPr>
      <w:r>
        <w:rPr>
          <w:sz w:val="24"/>
          <w:szCs w:val="24"/>
        </w:rPr>
        <w:t>50 g Zucker</w:t>
      </w:r>
    </w:p>
    <w:p w14:paraId="4DE85958" w14:textId="77777777" w:rsidR="009144DE" w:rsidRDefault="009144DE" w:rsidP="009144DE">
      <w:pPr>
        <w:rPr>
          <w:sz w:val="24"/>
          <w:szCs w:val="24"/>
        </w:rPr>
      </w:pPr>
      <w:r>
        <w:rPr>
          <w:sz w:val="24"/>
          <w:szCs w:val="24"/>
        </w:rPr>
        <w:t>½ EL Sesamsamen</w:t>
      </w:r>
    </w:p>
    <w:p w14:paraId="103B1FBC" w14:textId="77777777" w:rsidR="00AF7B1F" w:rsidRDefault="00AF7B1F" w:rsidP="009144DE">
      <w:pPr>
        <w:rPr>
          <w:sz w:val="24"/>
          <w:szCs w:val="24"/>
        </w:rPr>
      </w:pPr>
    </w:p>
    <w:p w14:paraId="65B851FE" w14:textId="0784E468" w:rsidR="009144DE" w:rsidRDefault="009144DE" w:rsidP="009144DE">
      <w:pPr>
        <w:rPr>
          <w:sz w:val="24"/>
          <w:szCs w:val="24"/>
        </w:rPr>
      </w:pPr>
      <w:r>
        <w:rPr>
          <w:sz w:val="24"/>
          <w:szCs w:val="24"/>
        </w:rPr>
        <w:t>Zubereitungszeit: 25 Minuten</w:t>
      </w:r>
    </w:p>
    <w:p w14:paraId="6FFE1518" w14:textId="77777777" w:rsidR="009144DE" w:rsidRPr="00070650" w:rsidRDefault="009144DE" w:rsidP="00B40E8C">
      <w:pPr>
        <w:pStyle w:val="ListParagraph"/>
        <w:numPr>
          <w:ilvl w:val="0"/>
          <w:numId w:val="592"/>
        </w:numPr>
        <w:spacing w:after="120"/>
        <w:ind w:left="714" w:hanging="357"/>
        <w:contextualSpacing w:val="0"/>
        <w:jc w:val="both"/>
        <w:rPr>
          <w:sz w:val="24"/>
          <w:szCs w:val="24"/>
        </w:rPr>
      </w:pPr>
      <w:r w:rsidRPr="00070650">
        <w:rPr>
          <w:sz w:val="24"/>
          <w:szCs w:val="24"/>
        </w:rPr>
        <w:t>Die Äpfel schälen, von den Kerngehäusen befreien und in etwa 4 cm lange und 2 cm breiten, rhombenförmige Stücke schneiden.</w:t>
      </w:r>
    </w:p>
    <w:p w14:paraId="017C3B20" w14:textId="77777777" w:rsidR="009144DE" w:rsidRPr="00070650" w:rsidRDefault="009144DE" w:rsidP="00B40E8C">
      <w:pPr>
        <w:pStyle w:val="ListParagraph"/>
        <w:numPr>
          <w:ilvl w:val="0"/>
          <w:numId w:val="592"/>
        </w:numPr>
        <w:spacing w:after="120"/>
        <w:ind w:left="714" w:hanging="357"/>
        <w:contextualSpacing w:val="0"/>
        <w:jc w:val="both"/>
        <w:rPr>
          <w:sz w:val="24"/>
          <w:szCs w:val="24"/>
        </w:rPr>
      </w:pPr>
      <w:r w:rsidRPr="00070650">
        <w:rPr>
          <w:sz w:val="24"/>
          <w:szCs w:val="24"/>
        </w:rPr>
        <w:t>Die Äpfel in der Maisstärke wenden. Sie sollen ganz davon überzogen sein.</w:t>
      </w:r>
    </w:p>
    <w:p w14:paraId="15F4E26A" w14:textId="77777777" w:rsidR="009144DE" w:rsidRPr="00070650" w:rsidRDefault="009144DE" w:rsidP="00B40E8C">
      <w:pPr>
        <w:pStyle w:val="ListParagraph"/>
        <w:numPr>
          <w:ilvl w:val="0"/>
          <w:numId w:val="592"/>
        </w:numPr>
        <w:spacing w:after="120"/>
        <w:ind w:left="714" w:hanging="357"/>
        <w:contextualSpacing w:val="0"/>
        <w:jc w:val="both"/>
        <w:rPr>
          <w:sz w:val="24"/>
          <w:szCs w:val="24"/>
        </w:rPr>
      </w:pPr>
      <w:r w:rsidRPr="00070650">
        <w:rPr>
          <w:sz w:val="24"/>
          <w:szCs w:val="24"/>
        </w:rPr>
        <w:t>Das Öl in einem Wok oder großen Topf erhitzen. Kochlöffelprobe. Die Apfelstücke ins heiße Fett geben und etwa 3 Minuten frittieren, bis sie goldgelb sind. Äpfel herausnehmen und abtropfen lassen.</w:t>
      </w:r>
    </w:p>
    <w:p w14:paraId="6E9EC14A" w14:textId="77777777" w:rsidR="009144DE" w:rsidRPr="00070650" w:rsidRDefault="009144DE" w:rsidP="00B40E8C">
      <w:pPr>
        <w:pStyle w:val="ListParagraph"/>
        <w:numPr>
          <w:ilvl w:val="0"/>
          <w:numId w:val="592"/>
        </w:numPr>
        <w:spacing w:after="120"/>
        <w:ind w:left="714" w:hanging="357"/>
        <w:contextualSpacing w:val="0"/>
        <w:jc w:val="both"/>
        <w:rPr>
          <w:sz w:val="24"/>
          <w:szCs w:val="24"/>
        </w:rPr>
      </w:pPr>
      <w:r w:rsidRPr="00070650">
        <w:rPr>
          <w:sz w:val="24"/>
          <w:szCs w:val="24"/>
        </w:rPr>
        <w:t>Das Öl bis auf einen dünnen Film aus dem Wok gießen. Den Zucker mit 2 EL Wasser hineingeben und bei schwacher Hitze unter Rühren erhitzen, bis er schmilzt. Dabei eventuell noch etwas Wasser angießen und den Wok immer wieder vom Herd nehmen, damit die Masse nicht verbrennt. Den Zucker so lange unter Rühren garen, bis sich Blasen bilden, die so groß wie Fischaugen sind.</w:t>
      </w:r>
    </w:p>
    <w:p w14:paraId="5B6A35D8" w14:textId="77777777" w:rsidR="009144DE" w:rsidRPr="00070650" w:rsidRDefault="009144DE" w:rsidP="00B40E8C">
      <w:pPr>
        <w:pStyle w:val="ListParagraph"/>
        <w:numPr>
          <w:ilvl w:val="0"/>
          <w:numId w:val="592"/>
        </w:numPr>
        <w:spacing w:after="120"/>
        <w:ind w:left="714" w:hanging="357"/>
        <w:contextualSpacing w:val="0"/>
        <w:jc w:val="both"/>
        <w:rPr>
          <w:sz w:val="24"/>
          <w:szCs w:val="24"/>
        </w:rPr>
      </w:pPr>
      <w:r w:rsidRPr="00070650">
        <w:rPr>
          <w:sz w:val="24"/>
          <w:szCs w:val="24"/>
        </w:rPr>
        <w:t>Die Apfelstücke dazugeben und kurz durchschwenken. Dann die Äpfel auf einen Teller geben und die Sesamsamen darüber streuen.</w:t>
      </w:r>
    </w:p>
    <w:p w14:paraId="14A08EBD" w14:textId="77777777" w:rsidR="009144DE" w:rsidRPr="00070650" w:rsidRDefault="009144DE" w:rsidP="00B40E8C">
      <w:pPr>
        <w:pStyle w:val="ListParagraph"/>
        <w:numPr>
          <w:ilvl w:val="0"/>
          <w:numId w:val="592"/>
        </w:numPr>
        <w:spacing w:after="120"/>
        <w:ind w:left="714" w:hanging="357"/>
        <w:contextualSpacing w:val="0"/>
        <w:jc w:val="both"/>
        <w:rPr>
          <w:sz w:val="24"/>
          <w:szCs w:val="24"/>
        </w:rPr>
      </w:pPr>
      <w:r w:rsidRPr="00070650">
        <w:rPr>
          <w:sz w:val="24"/>
          <w:szCs w:val="24"/>
        </w:rPr>
        <w:t>Beim Essen hat jeder ein Schälchen mit kaltem Wasser vor sich. Die Äpfelstücke werden hineingetaucht, bevor man sie isst. Dadurch sind sie schön knusprig und die Zuckermasse zieht Fäden.</w:t>
      </w:r>
    </w:p>
    <w:p w14:paraId="6E90B862" w14:textId="77777777" w:rsidR="009144DE" w:rsidRDefault="009144DE" w:rsidP="009144DE">
      <w:pPr>
        <w:rPr>
          <w:sz w:val="24"/>
          <w:szCs w:val="24"/>
        </w:rPr>
      </w:pPr>
      <w:r>
        <w:rPr>
          <w:sz w:val="24"/>
          <w:szCs w:val="24"/>
        </w:rPr>
        <w:t xml:space="preserve"> </w:t>
      </w:r>
      <w:r>
        <w:rPr>
          <w:sz w:val="24"/>
          <w:szCs w:val="24"/>
        </w:rPr>
        <w:br w:type="page"/>
      </w:r>
    </w:p>
    <w:p w14:paraId="40FE6BA2" w14:textId="518E4A45" w:rsidR="009144DE" w:rsidRDefault="009144DE" w:rsidP="00AF7B1F">
      <w:pPr>
        <w:pStyle w:val="Heading2"/>
        <w:spacing w:after="240"/>
      </w:pPr>
      <w:r>
        <w:lastRenderedPageBreak/>
        <w:t>Deftige Pfannkuchen – Jia Chang Bing</w:t>
      </w:r>
      <w:r w:rsidR="00735D9A">
        <w:rPr>
          <w:rStyle w:val="FootnoteReference"/>
        </w:rPr>
        <w:footnoteReference w:id="1491"/>
      </w:r>
      <w:r>
        <w:t xml:space="preserve"> </w:t>
      </w:r>
    </w:p>
    <w:p w14:paraId="7B73EC35" w14:textId="42213BA1" w:rsidR="009144DE" w:rsidRDefault="009144DE" w:rsidP="009144DE">
      <w:pPr>
        <w:rPr>
          <w:sz w:val="24"/>
          <w:szCs w:val="24"/>
        </w:rPr>
      </w:pPr>
      <w:r w:rsidRPr="00AF7B1F">
        <w:rPr>
          <w:sz w:val="24"/>
          <w:szCs w:val="24"/>
          <w:u w:val="single"/>
        </w:rPr>
        <w:t>Zutaten</w:t>
      </w:r>
      <w:r>
        <w:rPr>
          <w:sz w:val="24"/>
          <w:szCs w:val="24"/>
        </w:rPr>
        <w:t xml:space="preserve"> </w:t>
      </w:r>
      <w:r w:rsidR="00AF7B1F">
        <w:rPr>
          <w:sz w:val="24"/>
          <w:szCs w:val="24"/>
        </w:rPr>
        <w:t>(</w:t>
      </w:r>
      <w:r>
        <w:rPr>
          <w:sz w:val="24"/>
          <w:szCs w:val="24"/>
        </w:rPr>
        <w:t>für 5 Portionen</w:t>
      </w:r>
      <w:r w:rsidR="00AF7B1F">
        <w:rPr>
          <w:sz w:val="24"/>
          <w:szCs w:val="24"/>
        </w:rPr>
        <w:t>):</w:t>
      </w:r>
    </w:p>
    <w:p w14:paraId="29399C99" w14:textId="77777777" w:rsidR="009144DE" w:rsidRDefault="009144DE" w:rsidP="009144DE">
      <w:pPr>
        <w:rPr>
          <w:sz w:val="24"/>
          <w:szCs w:val="24"/>
        </w:rPr>
      </w:pPr>
      <w:r>
        <w:rPr>
          <w:sz w:val="24"/>
          <w:szCs w:val="24"/>
        </w:rPr>
        <w:t>500 g Mehl</w:t>
      </w:r>
    </w:p>
    <w:p w14:paraId="2239706D" w14:textId="77777777" w:rsidR="009144DE" w:rsidRDefault="009144DE" w:rsidP="009144DE">
      <w:pPr>
        <w:rPr>
          <w:sz w:val="24"/>
          <w:szCs w:val="24"/>
        </w:rPr>
      </w:pPr>
      <w:r>
        <w:rPr>
          <w:sz w:val="24"/>
          <w:szCs w:val="24"/>
        </w:rPr>
        <w:t>50 g Pflanzenöl</w:t>
      </w:r>
    </w:p>
    <w:p w14:paraId="109ACD15" w14:textId="77777777" w:rsidR="009144DE" w:rsidRDefault="009144DE" w:rsidP="009144DE">
      <w:pPr>
        <w:rPr>
          <w:sz w:val="24"/>
          <w:szCs w:val="24"/>
        </w:rPr>
      </w:pPr>
      <w:r>
        <w:rPr>
          <w:sz w:val="24"/>
          <w:szCs w:val="24"/>
        </w:rPr>
        <w:t>1 TL Salz</w:t>
      </w:r>
    </w:p>
    <w:p w14:paraId="1DBA5D0C" w14:textId="77777777" w:rsidR="009144DE" w:rsidRDefault="009144DE" w:rsidP="009144DE">
      <w:pPr>
        <w:rPr>
          <w:sz w:val="24"/>
          <w:szCs w:val="24"/>
        </w:rPr>
      </w:pPr>
      <w:r>
        <w:rPr>
          <w:sz w:val="24"/>
          <w:szCs w:val="24"/>
        </w:rPr>
        <w:t>2 EL Sesamsamen</w:t>
      </w:r>
    </w:p>
    <w:p w14:paraId="6E9829B1" w14:textId="77777777" w:rsidR="00AF7B1F" w:rsidRDefault="00AF7B1F" w:rsidP="009144DE">
      <w:pPr>
        <w:rPr>
          <w:sz w:val="24"/>
          <w:szCs w:val="24"/>
        </w:rPr>
      </w:pPr>
    </w:p>
    <w:p w14:paraId="1190549A" w14:textId="0FF96B5B" w:rsidR="009144DE" w:rsidRDefault="009144DE" w:rsidP="009144DE">
      <w:pPr>
        <w:rPr>
          <w:sz w:val="24"/>
          <w:szCs w:val="24"/>
        </w:rPr>
      </w:pPr>
      <w:r>
        <w:rPr>
          <w:sz w:val="24"/>
          <w:szCs w:val="24"/>
        </w:rPr>
        <w:t>Zubereitungszeit: 50 Minuten</w:t>
      </w:r>
    </w:p>
    <w:p w14:paraId="4CBCABBB" w14:textId="77777777" w:rsidR="009144DE" w:rsidRPr="00F928F2" w:rsidRDefault="009144DE" w:rsidP="00B40E8C">
      <w:pPr>
        <w:pStyle w:val="ListParagraph"/>
        <w:numPr>
          <w:ilvl w:val="0"/>
          <w:numId w:val="589"/>
        </w:numPr>
        <w:spacing w:after="120"/>
        <w:ind w:left="714" w:hanging="357"/>
        <w:contextualSpacing w:val="0"/>
        <w:jc w:val="both"/>
        <w:rPr>
          <w:sz w:val="24"/>
          <w:szCs w:val="24"/>
        </w:rPr>
      </w:pPr>
      <w:r w:rsidRPr="00F928F2">
        <w:rPr>
          <w:sz w:val="24"/>
          <w:szCs w:val="24"/>
        </w:rPr>
        <w:t>450 g Mehl mit 200 ml lauwarmem Wasser verkneten, bis der Teig glatt und glänzend ist und nicht mehr an den Fingern klebt. Mit einem feuchten Tuch abdecken und 30 Minuten ruhen lassen.</w:t>
      </w:r>
    </w:p>
    <w:p w14:paraId="7D15079C" w14:textId="77777777" w:rsidR="009144DE" w:rsidRPr="00F928F2" w:rsidRDefault="009144DE" w:rsidP="00B40E8C">
      <w:pPr>
        <w:pStyle w:val="ListParagraph"/>
        <w:numPr>
          <w:ilvl w:val="0"/>
          <w:numId w:val="589"/>
        </w:numPr>
        <w:spacing w:after="120"/>
        <w:ind w:left="714" w:hanging="357"/>
        <w:contextualSpacing w:val="0"/>
        <w:jc w:val="both"/>
        <w:rPr>
          <w:sz w:val="24"/>
          <w:szCs w:val="24"/>
        </w:rPr>
      </w:pPr>
      <w:r w:rsidRPr="00F928F2">
        <w:rPr>
          <w:sz w:val="24"/>
          <w:szCs w:val="24"/>
        </w:rPr>
        <w:t>50 g Mehl auf die Arbeitsfläche streuen. Teig noch einmal gut durchkneten, dann auf dem Mehl zu einer großen dünnen Platte ausrollen.</w:t>
      </w:r>
    </w:p>
    <w:p w14:paraId="2AD1F458" w14:textId="77777777" w:rsidR="009144DE" w:rsidRPr="00F928F2" w:rsidRDefault="009144DE" w:rsidP="00B40E8C">
      <w:pPr>
        <w:pStyle w:val="ListParagraph"/>
        <w:numPr>
          <w:ilvl w:val="0"/>
          <w:numId w:val="589"/>
        </w:numPr>
        <w:spacing w:after="120"/>
        <w:ind w:left="714" w:hanging="357"/>
        <w:contextualSpacing w:val="0"/>
        <w:jc w:val="both"/>
        <w:rPr>
          <w:sz w:val="24"/>
          <w:szCs w:val="24"/>
        </w:rPr>
      </w:pPr>
      <w:r w:rsidRPr="00F928F2">
        <w:rPr>
          <w:sz w:val="24"/>
          <w:szCs w:val="24"/>
        </w:rPr>
        <w:t>Die Platte mit etwas Öl bepinseln und mit 1 TL Salz und 2 EL Sesamsamen bestreuen. Die Teigplatte aufrollen. Die Rolle in 5 Stücke schneiden. Die Stücke in je d20 cm lange Streifen rollen.</w:t>
      </w:r>
    </w:p>
    <w:p w14:paraId="5397936F" w14:textId="77777777" w:rsidR="009144DE" w:rsidRPr="00F928F2" w:rsidRDefault="009144DE" w:rsidP="00B40E8C">
      <w:pPr>
        <w:pStyle w:val="ListParagraph"/>
        <w:numPr>
          <w:ilvl w:val="0"/>
          <w:numId w:val="589"/>
        </w:numPr>
        <w:spacing w:after="120"/>
        <w:ind w:left="714" w:hanging="357"/>
        <w:contextualSpacing w:val="0"/>
        <w:jc w:val="both"/>
        <w:rPr>
          <w:sz w:val="24"/>
          <w:szCs w:val="24"/>
        </w:rPr>
      </w:pPr>
      <w:r w:rsidRPr="00F928F2">
        <w:rPr>
          <w:sz w:val="24"/>
          <w:szCs w:val="24"/>
        </w:rPr>
        <w:t>Den Streifen jeweils an einem Ende gut festhalten. Vom anderen Ende her zu einer Spirale winden. Die Teigspirale vorsichtig zusammendrücken und zu runden Teigschnecken von etwa 25 mm Dicke ausrollen.</w:t>
      </w:r>
    </w:p>
    <w:p w14:paraId="78FFDD64" w14:textId="77777777" w:rsidR="009144DE" w:rsidRPr="00F928F2" w:rsidRDefault="009144DE" w:rsidP="00B40E8C">
      <w:pPr>
        <w:pStyle w:val="ListParagraph"/>
        <w:numPr>
          <w:ilvl w:val="0"/>
          <w:numId w:val="589"/>
        </w:numPr>
        <w:spacing w:after="120"/>
        <w:ind w:left="714" w:hanging="357"/>
        <w:contextualSpacing w:val="0"/>
        <w:jc w:val="both"/>
        <w:rPr>
          <w:sz w:val="24"/>
          <w:szCs w:val="24"/>
        </w:rPr>
      </w:pPr>
      <w:r w:rsidRPr="00F928F2">
        <w:rPr>
          <w:sz w:val="24"/>
          <w:szCs w:val="24"/>
        </w:rPr>
        <w:t>Eine Pfanne bei schwacher Hitze erwärmen. Die Teigkuchen darin nacheinander in dem restlichen Öl bei mittlerer Hitze etwa 2 Minuten backen, bis sie goldgelb sind, Dann wenden und weitere 2 Minuten backen. Die gebackenen Teigkuchen immer im Backofen bei 50 Grad warmhalten. Beim Essen nimmt man den Pfannkuchen und schüttelt ihn leicht. Dadurch werden die einzelnen Schichten voneinander gelöst und der Kuchen strömt einen feinen Duft aus.</w:t>
      </w:r>
    </w:p>
    <w:p w14:paraId="0ADD3DE4" w14:textId="77777777" w:rsidR="009144DE" w:rsidRDefault="009144DE" w:rsidP="009144DE">
      <w:pPr>
        <w:rPr>
          <w:sz w:val="24"/>
          <w:szCs w:val="24"/>
        </w:rPr>
      </w:pPr>
    </w:p>
    <w:p w14:paraId="649C1158" w14:textId="77777777" w:rsidR="009144DE" w:rsidRDefault="009144DE" w:rsidP="009144DE">
      <w:pPr>
        <w:rPr>
          <w:sz w:val="24"/>
          <w:szCs w:val="24"/>
        </w:rPr>
      </w:pPr>
    </w:p>
    <w:p w14:paraId="52523BAD" w14:textId="77777777" w:rsidR="009144DE" w:rsidRDefault="009144DE" w:rsidP="009144DE">
      <w:pPr>
        <w:rPr>
          <w:sz w:val="24"/>
          <w:szCs w:val="24"/>
        </w:rPr>
      </w:pPr>
      <w:r>
        <w:rPr>
          <w:sz w:val="24"/>
          <w:szCs w:val="24"/>
        </w:rPr>
        <w:br w:type="page"/>
      </w:r>
    </w:p>
    <w:p w14:paraId="37C84C77" w14:textId="72368E7F" w:rsidR="009144DE" w:rsidRDefault="009144DE" w:rsidP="00AF7B1F">
      <w:pPr>
        <w:pStyle w:val="Heading2"/>
        <w:spacing w:after="240"/>
      </w:pPr>
      <w:r>
        <w:lastRenderedPageBreak/>
        <w:t>Topfenpalatschinken</w:t>
      </w:r>
      <w:r w:rsidR="007A2F23">
        <w:rPr>
          <w:rStyle w:val="FootnoteReference"/>
        </w:rPr>
        <w:footnoteReference w:id="1492"/>
      </w:r>
      <w:r>
        <w:t xml:space="preserve"> </w:t>
      </w:r>
    </w:p>
    <w:p w14:paraId="1A2A4B4C" w14:textId="300E72DD" w:rsidR="009144DE" w:rsidRDefault="009144DE" w:rsidP="009144DE">
      <w:pPr>
        <w:rPr>
          <w:sz w:val="24"/>
          <w:szCs w:val="24"/>
        </w:rPr>
      </w:pPr>
      <w:r w:rsidRPr="00AF7B1F">
        <w:rPr>
          <w:sz w:val="24"/>
          <w:szCs w:val="24"/>
          <w:u w:val="single"/>
        </w:rPr>
        <w:t>Zutaten</w:t>
      </w:r>
      <w:r>
        <w:rPr>
          <w:sz w:val="24"/>
          <w:szCs w:val="24"/>
        </w:rPr>
        <w:t xml:space="preserve"> </w:t>
      </w:r>
      <w:r w:rsidR="00AF7B1F">
        <w:rPr>
          <w:sz w:val="24"/>
          <w:szCs w:val="24"/>
        </w:rPr>
        <w:t>(</w:t>
      </w:r>
      <w:r>
        <w:rPr>
          <w:sz w:val="24"/>
          <w:szCs w:val="24"/>
        </w:rPr>
        <w:t>für 8 Portionen</w:t>
      </w:r>
      <w:r w:rsidR="00AF7B1F">
        <w:rPr>
          <w:sz w:val="24"/>
          <w:szCs w:val="24"/>
        </w:rPr>
        <w:t>)</w:t>
      </w:r>
    </w:p>
    <w:p w14:paraId="639762D2" w14:textId="77777777" w:rsidR="009144DE" w:rsidRDefault="009144DE" w:rsidP="009144DE">
      <w:pPr>
        <w:rPr>
          <w:sz w:val="24"/>
          <w:szCs w:val="24"/>
        </w:rPr>
      </w:pPr>
      <w:r>
        <w:rPr>
          <w:sz w:val="24"/>
          <w:szCs w:val="24"/>
        </w:rPr>
        <w:t>200 g Mehl</w:t>
      </w:r>
    </w:p>
    <w:p w14:paraId="41B705AE" w14:textId="77777777" w:rsidR="009144DE" w:rsidRDefault="009144DE" w:rsidP="009144DE">
      <w:pPr>
        <w:rPr>
          <w:sz w:val="24"/>
          <w:szCs w:val="24"/>
        </w:rPr>
      </w:pPr>
      <w:r>
        <w:rPr>
          <w:sz w:val="24"/>
          <w:szCs w:val="24"/>
        </w:rPr>
        <w:t>3 Eier</w:t>
      </w:r>
    </w:p>
    <w:p w14:paraId="2561B390" w14:textId="77777777" w:rsidR="009144DE" w:rsidRDefault="009144DE" w:rsidP="009144DE">
      <w:pPr>
        <w:rPr>
          <w:sz w:val="24"/>
          <w:szCs w:val="24"/>
        </w:rPr>
      </w:pPr>
      <w:r>
        <w:rPr>
          <w:sz w:val="24"/>
          <w:szCs w:val="24"/>
        </w:rPr>
        <w:t>3/8 Mineralwasser</w:t>
      </w:r>
    </w:p>
    <w:p w14:paraId="30325C80" w14:textId="77777777" w:rsidR="009144DE" w:rsidRDefault="009144DE" w:rsidP="009144DE">
      <w:pPr>
        <w:rPr>
          <w:sz w:val="24"/>
          <w:szCs w:val="24"/>
        </w:rPr>
      </w:pPr>
      <w:r>
        <w:rPr>
          <w:sz w:val="24"/>
          <w:szCs w:val="24"/>
        </w:rPr>
        <w:t>50 g Butter</w:t>
      </w:r>
    </w:p>
    <w:p w14:paraId="17137564" w14:textId="77777777" w:rsidR="009144DE" w:rsidRDefault="009144DE" w:rsidP="009144DE">
      <w:pPr>
        <w:rPr>
          <w:sz w:val="24"/>
          <w:szCs w:val="24"/>
        </w:rPr>
      </w:pPr>
      <w:r>
        <w:rPr>
          <w:sz w:val="24"/>
          <w:szCs w:val="24"/>
        </w:rPr>
        <w:t>400 g Sahnequark</w:t>
      </w:r>
    </w:p>
    <w:p w14:paraId="608B3D77" w14:textId="77777777" w:rsidR="009144DE" w:rsidRDefault="009144DE" w:rsidP="009144DE">
      <w:pPr>
        <w:rPr>
          <w:sz w:val="24"/>
          <w:szCs w:val="24"/>
        </w:rPr>
      </w:pPr>
      <w:r>
        <w:rPr>
          <w:sz w:val="24"/>
          <w:szCs w:val="24"/>
        </w:rPr>
        <w:t>3 EL Zucker</w:t>
      </w:r>
    </w:p>
    <w:p w14:paraId="58C1EAA7" w14:textId="77777777" w:rsidR="009144DE" w:rsidRDefault="009144DE" w:rsidP="009144DE">
      <w:pPr>
        <w:rPr>
          <w:sz w:val="24"/>
          <w:szCs w:val="24"/>
        </w:rPr>
      </w:pPr>
      <w:r>
        <w:rPr>
          <w:sz w:val="24"/>
          <w:szCs w:val="24"/>
        </w:rPr>
        <w:t>50 g Rosinen</w:t>
      </w:r>
    </w:p>
    <w:p w14:paraId="2253DC24" w14:textId="77777777" w:rsidR="009144DE" w:rsidRDefault="009144DE" w:rsidP="009144DE">
      <w:pPr>
        <w:rPr>
          <w:sz w:val="24"/>
          <w:szCs w:val="24"/>
        </w:rPr>
      </w:pPr>
      <w:r>
        <w:rPr>
          <w:sz w:val="24"/>
          <w:szCs w:val="24"/>
        </w:rPr>
        <w:t>½ Vanilleschote</w:t>
      </w:r>
    </w:p>
    <w:p w14:paraId="063111E5" w14:textId="77777777" w:rsidR="009144DE" w:rsidRDefault="009144DE" w:rsidP="009144DE">
      <w:pPr>
        <w:rPr>
          <w:sz w:val="24"/>
          <w:szCs w:val="24"/>
        </w:rPr>
      </w:pPr>
      <w:r>
        <w:rPr>
          <w:sz w:val="24"/>
          <w:szCs w:val="24"/>
        </w:rPr>
        <w:t>1 Eigelb</w:t>
      </w:r>
    </w:p>
    <w:p w14:paraId="2388363D" w14:textId="77777777" w:rsidR="009144DE" w:rsidRDefault="009144DE" w:rsidP="009144DE">
      <w:pPr>
        <w:rPr>
          <w:sz w:val="24"/>
          <w:szCs w:val="24"/>
        </w:rPr>
      </w:pPr>
      <w:r>
        <w:rPr>
          <w:sz w:val="24"/>
          <w:szCs w:val="24"/>
        </w:rPr>
        <w:t>1 EL Rum</w:t>
      </w:r>
    </w:p>
    <w:p w14:paraId="3B9596E8" w14:textId="77777777" w:rsidR="009144DE" w:rsidRDefault="009144DE" w:rsidP="009144DE">
      <w:pPr>
        <w:rPr>
          <w:sz w:val="24"/>
          <w:szCs w:val="24"/>
        </w:rPr>
      </w:pPr>
      <w:r>
        <w:rPr>
          <w:sz w:val="24"/>
          <w:szCs w:val="24"/>
        </w:rPr>
        <w:t>1/16 l saure Sahne</w:t>
      </w:r>
    </w:p>
    <w:p w14:paraId="74CB0677" w14:textId="77777777" w:rsidR="009144DE" w:rsidRDefault="009144DE" w:rsidP="009144DE">
      <w:pPr>
        <w:rPr>
          <w:sz w:val="24"/>
          <w:szCs w:val="24"/>
        </w:rPr>
      </w:pPr>
      <w:r>
        <w:rPr>
          <w:sz w:val="24"/>
          <w:szCs w:val="24"/>
        </w:rPr>
        <w:t>60 g geröstete Mandelblättchen</w:t>
      </w:r>
    </w:p>
    <w:p w14:paraId="2BC3E84F" w14:textId="77777777" w:rsidR="009144DE" w:rsidRDefault="009144DE" w:rsidP="009144DE">
      <w:pPr>
        <w:rPr>
          <w:sz w:val="24"/>
          <w:szCs w:val="24"/>
        </w:rPr>
      </w:pPr>
    </w:p>
    <w:p w14:paraId="3EA9533B" w14:textId="1F87935B" w:rsidR="00AF7B1F" w:rsidRDefault="00AF7B1F" w:rsidP="009144DE">
      <w:pPr>
        <w:rPr>
          <w:sz w:val="24"/>
          <w:szCs w:val="24"/>
        </w:rPr>
      </w:pPr>
      <w:r>
        <w:rPr>
          <w:sz w:val="24"/>
          <w:szCs w:val="24"/>
        </w:rPr>
        <w:t>Zubereitung:</w:t>
      </w:r>
    </w:p>
    <w:p w14:paraId="15B3F9E4" w14:textId="77777777" w:rsidR="009144DE" w:rsidRDefault="009144DE" w:rsidP="00B40E8C">
      <w:pPr>
        <w:pStyle w:val="ListParagraph"/>
        <w:numPr>
          <w:ilvl w:val="0"/>
          <w:numId w:val="580"/>
        </w:numPr>
        <w:spacing w:after="120"/>
        <w:ind w:left="714" w:hanging="357"/>
        <w:contextualSpacing w:val="0"/>
        <w:jc w:val="both"/>
        <w:rPr>
          <w:sz w:val="24"/>
          <w:szCs w:val="24"/>
        </w:rPr>
      </w:pPr>
      <w:r w:rsidRPr="00810ED7">
        <w:rPr>
          <w:sz w:val="24"/>
          <w:szCs w:val="24"/>
        </w:rPr>
        <w:t>Das Mehl in eine Schüssel sieben und mit den Eiern, dem Salz und dem Mineralwasser zu einem glatten Teig verrühren. Den Teig zugedeckt 20 – 30 Minuten ruhen lassen. Die feuerfeste Form mit Butter ausstreichen.</w:t>
      </w:r>
    </w:p>
    <w:p w14:paraId="3486557A" w14:textId="77777777" w:rsidR="009144DE" w:rsidRDefault="009144DE" w:rsidP="00B40E8C">
      <w:pPr>
        <w:pStyle w:val="ListParagraph"/>
        <w:numPr>
          <w:ilvl w:val="0"/>
          <w:numId w:val="580"/>
        </w:numPr>
        <w:spacing w:after="120"/>
        <w:ind w:left="714" w:hanging="357"/>
        <w:contextualSpacing w:val="0"/>
        <w:jc w:val="both"/>
        <w:rPr>
          <w:sz w:val="24"/>
          <w:szCs w:val="24"/>
        </w:rPr>
      </w:pPr>
      <w:r w:rsidRPr="00810ED7">
        <w:rPr>
          <w:sz w:val="24"/>
          <w:szCs w:val="24"/>
        </w:rPr>
        <w:t>Den Backofen auf 200 Grad vorheizen. Die Butter nach und nach in einer großen Pfanne erhitzen und aus dem Teig 4 gleich große Palatschinken raten. Die fertigen Palatschinken warm stellen.</w:t>
      </w:r>
    </w:p>
    <w:p w14:paraId="208A0542" w14:textId="77777777" w:rsidR="009144DE" w:rsidRDefault="009144DE" w:rsidP="00B40E8C">
      <w:pPr>
        <w:pStyle w:val="ListParagraph"/>
        <w:numPr>
          <w:ilvl w:val="0"/>
          <w:numId w:val="580"/>
        </w:numPr>
        <w:spacing w:after="120"/>
        <w:ind w:left="714" w:hanging="357"/>
        <w:contextualSpacing w:val="0"/>
        <w:jc w:val="both"/>
        <w:rPr>
          <w:sz w:val="24"/>
          <w:szCs w:val="24"/>
        </w:rPr>
      </w:pPr>
      <w:r w:rsidRPr="00810ED7">
        <w:rPr>
          <w:sz w:val="24"/>
          <w:szCs w:val="24"/>
        </w:rPr>
        <w:t>Den Quark mit dem Zucker verrühren. Die Rosinen heiß waschen, trockenreiben und mit dem herausgekratzten Vanillemark, dem Eigelb und dem Rum unter den Quark mischen.</w:t>
      </w:r>
    </w:p>
    <w:p w14:paraId="69F889F1" w14:textId="77777777" w:rsidR="009144DE" w:rsidRPr="00810ED7" w:rsidRDefault="009144DE" w:rsidP="00B40E8C">
      <w:pPr>
        <w:pStyle w:val="ListParagraph"/>
        <w:numPr>
          <w:ilvl w:val="0"/>
          <w:numId w:val="580"/>
        </w:numPr>
        <w:spacing w:after="120"/>
        <w:ind w:left="714" w:hanging="357"/>
        <w:contextualSpacing w:val="0"/>
        <w:jc w:val="both"/>
        <w:rPr>
          <w:sz w:val="24"/>
          <w:szCs w:val="24"/>
        </w:rPr>
      </w:pPr>
      <w:r w:rsidRPr="00810ED7">
        <w:rPr>
          <w:sz w:val="24"/>
          <w:szCs w:val="24"/>
        </w:rPr>
        <w:t>Die Palatschinken mit dem Quark füllen, aufrollen und in die Form legen. Die saure Sahne über den Palatschinken gießen und diese auf der mittleren Schiene im Backofen 20 Minuten überbacken; vor dem Servieren mit Mandelblättchen bestreuen.</w:t>
      </w:r>
    </w:p>
    <w:p w14:paraId="7ED0E200" w14:textId="77777777" w:rsidR="009144DE" w:rsidRDefault="009144DE" w:rsidP="009144DE">
      <w:pPr>
        <w:rPr>
          <w:sz w:val="24"/>
          <w:szCs w:val="24"/>
        </w:rPr>
      </w:pPr>
      <w:r>
        <w:rPr>
          <w:sz w:val="24"/>
          <w:szCs w:val="24"/>
        </w:rPr>
        <w:br/>
        <w:t>Tipp:</w:t>
      </w:r>
      <w:r>
        <w:rPr>
          <w:sz w:val="24"/>
          <w:szCs w:val="24"/>
        </w:rPr>
        <w:tab/>
        <w:t xml:space="preserve"> Palatschinken ist das österreichische Wort für Pfannkuchen</w:t>
      </w:r>
      <w:r w:rsidRPr="00810ED7">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2E7B1914" w14:textId="77777777" w:rsidR="009144DE" w:rsidRDefault="009144DE" w:rsidP="009144DE">
      <w:pPr>
        <w:rPr>
          <w:sz w:val="24"/>
          <w:szCs w:val="24"/>
        </w:rPr>
      </w:pPr>
      <w:r>
        <w:rPr>
          <w:sz w:val="24"/>
          <w:szCs w:val="24"/>
        </w:rPr>
        <w:br w:type="page"/>
      </w:r>
    </w:p>
    <w:p w14:paraId="437DF081" w14:textId="66A36DFB" w:rsidR="009144DE" w:rsidRDefault="009144DE" w:rsidP="00AF7B1F">
      <w:pPr>
        <w:pStyle w:val="Heading2"/>
        <w:spacing w:after="240"/>
      </w:pPr>
      <w:r>
        <w:lastRenderedPageBreak/>
        <w:t>Sauerkirschauflauf</w:t>
      </w:r>
      <w:r w:rsidR="009545AA">
        <w:rPr>
          <w:rStyle w:val="FootnoteReference"/>
        </w:rPr>
        <w:footnoteReference w:id="1493"/>
      </w:r>
      <w:r>
        <w:t xml:space="preserve"> </w:t>
      </w:r>
    </w:p>
    <w:p w14:paraId="51804F57" w14:textId="721D21C6" w:rsidR="009144DE" w:rsidRPr="00AF7B1F" w:rsidRDefault="009144DE" w:rsidP="009144DE">
      <w:pPr>
        <w:rPr>
          <w:sz w:val="24"/>
          <w:szCs w:val="24"/>
          <w:u w:val="single"/>
        </w:rPr>
      </w:pPr>
      <w:r w:rsidRPr="00AF7B1F">
        <w:rPr>
          <w:sz w:val="24"/>
          <w:szCs w:val="24"/>
          <w:u w:val="single"/>
        </w:rPr>
        <w:t>Zutaten</w:t>
      </w:r>
      <w:r w:rsidR="00AF7B1F">
        <w:rPr>
          <w:sz w:val="24"/>
          <w:szCs w:val="24"/>
          <w:u w:val="single"/>
        </w:rPr>
        <w:t>:</w:t>
      </w:r>
    </w:p>
    <w:p w14:paraId="4270AB93" w14:textId="77777777" w:rsidR="009144DE" w:rsidRDefault="009144DE" w:rsidP="009144DE">
      <w:pPr>
        <w:rPr>
          <w:sz w:val="24"/>
          <w:szCs w:val="24"/>
        </w:rPr>
      </w:pPr>
      <w:r>
        <w:rPr>
          <w:sz w:val="24"/>
          <w:szCs w:val="24"/>
        </w:rPr>
        <w:t>500 g Sauerkirschen</w:t>
      </w:r>
    </w:p>
    <w:p w14:paraId="7773009D" w14:textId="77777777" w:rsidR="009144DE" w:rsidRDefault="009144DE" w:rsidP="009144DE">
      <w:pPr>
        <w:rPr>
          <w:sz w:val="24"/>
          <w:szCs w:val="24"/>
        </w:rPr>
      </w:pPr>
      <w:r>
        <w:rPr>
          <w:sz w:val="24"/>
          <w:szCs w:val="24"/>
        </w:rPr>
        <w:t>5 EL Zucker</w:t>
      </w:r>
    </w:p>
    <w:p w14:paraId="11EB7B8D" w14:textId="77777777" w:rsidR="009144DE" w:rsidRDefault="009144DE" w:rsidP="009144DE">
      <w:pPr>
        <w:rPr>
          <w:sz w:val="24"/>
          <w:szCs w:val="24"/>
        </w:rPr>
      </w:pPr>
      <w:r>
        <w:rPr>
          <w:sz w:val="24"/>
          <w:szCs w:val="24"/>
        </w:rPr>
        <w:t>5 EL Rosinen</w:t>
      </w:r>
    </w:p>
    <w:p w14:paraId="11EF9516" w14:textId="77777777" w:rsidR="009144DE" w:rsidRDefault="009144DE" w:rsidP="009144DE">
      <w:pPr>
        <w:rPr>
          <w:sz w:val="24"/>
          <w:szCs w:val="24"/>
        </w:rPr>
      </w:pPr>
      <w:r>
        <w:rPr>
          <w:sz w:val="24"/>
          <w:szCs w:val="24"/>
        </w:rPr>
        <w:t>500 g Magerquark</w:t>
      </w:r>
    </w:p>
    <w:p w14:paraId="2F371DB2" w14:textId="77777777" w:rsidR="009144DE" w:rsidRDefault="009144DE" w:rsidP="009144DE">
      <w:pPr>
        <w:rPr>
          <w:sz w:val="24"/>
          <w:szCs w:val="24"/>
        </w:rPr>
      </w:pPr>
      <w:r>
        <w:rPr>
          <w:sz w:val="24"/>
          <w:szCs w:val="24"/>
        </w:rPr>
        <w:t>2 Eigelb</w:t>
      </w:r>
    </w:p>
    <w:p w14:paraId="707B120C" w14:textId="77777777" w:rsidR="009144DE" w:rsidRDefault="009144DE" w:rsidP="009144DE">
      <w:pPr>
        <w:rPr>
          <w:sz w:val="24"/>
          <w:szCs w:val="24"/>
        </w:rPr>
      </w:pPr>
      <w:r>
        <w:rPr>
          <w:sz w:val="24"/>
          <w:szCs w:val="24"/>
        </w:rPr>
        <w:t>2 EL Zucker</w:t>
      </w:r>
    </w:p>
    <w:p w14:paraId="3C705523" w14:textId="77777777" w:rsidR="009144DE" w:rsidRDefault="009144DE" w:rsidP="009144DE">
      <w:pPr>
        <w:rPr>
          <w:sz w:val="24"/>
          <w:szCs w:val="24"/>
        </w:rPr>
      </w:pPr>
      <w:r>
        <w:rPr>
          <w:sz w:val="24"/>
          <w:szCs w:val="24"/>
        </w:rPr>
        <w:t>1 Päckchen Vanillezucker</w:t>
      </w:r>
    </w:p>
    <w:p w14:paraId="3C7F0671" w14:textId="77777777" w:rsidR="009144DE" w:rsidRDefault="009144DE" w:rsidP="009144DE">
      <w:pPr>
        <w:rPr>
          <w:sz w:val="24"/>
          <w:szCs w:val="24"/>
        </w:rPr>
      </w:pPr>
      <w:r>
        <w:rPr>
          <w:sz w:val="24"/>
          <w:szCs w:val="24"/>
        </w:rPr>
        <w:t>1 EL Speisestärke</w:t>
      </w:r>
    </w:p>
    <w:p w14:paraId="7026F803" w14:textId="77777777" w:rsidR="009144DE" w:rsidRDefault="009144DE" w:rsidP="009144DE">
      <w:pPr>
        <w:rPr>
          <w:sz w:val="24"/>
          <w:szCs w:val="24"/>
        </w:rPr>
      </w:pPr>
      <w:r>
        <w:rPr>
          <w:sz w:val="24"/>
          <w:szCs w:val="24"/>
        </w:rPr>
        <w:t>½ Tasse Milch</w:t>
      </w:r>
    </w:p>
    <w:p w14:paraId="22057890" w14:textId="77777777" w:rsidR="009144DE" w:rsidRDefault="009144DE" w:rsidP="009144DE">
      <w:pPr>
        <w:rPr>
          <w:sz w:val="24"/>
          <w:szCs w:val="24"/>
        </w:rPr>
      </w:pPr>
      <w:r>
        <w:rPr>
          <w:sz w:val="24"/>
          <w:szCs w:val="24"/>
        </w:rPr>
        <w:t>4 Eiweiß</w:t>
      </w:r>
    </w:p>
    <w:p w14:paraId="46EEEE53" w14:textId="77777777" w:rsidR="009144DE" w:rsidRDefault="009144DE" w:rsidP="009144DE">
      <w:pPr>
        <w:rPr>
          <w:sz w:val="24"/>
          <w:szCs w:val="24"/>
        </w:rPr>
      </w:pPr>
      <w:r>
        <w:rPr>
          <w:sz w:val="24"/>
          <w:szCs w:val="24"/>
        </w:rPr>
        <w:t>1 Prise Salz</w:t>
      </w:r>
    </w:p>
    <w:p w14:paraId="5739C0F7" w14:textId="77777777" w:rsidR="009144DE" w:rsidRDefault="009144DE" w:rsidP="009144DE">
      <w:pPr>
        <w:rPr>
          <w:sz w:val="24"/>
          <w:szCs w:val="24"/>
        </w:rPr>
      </w:pPr>
    </w:p>
    <w:p w14:paraId="04330ECC" w14:textId="3629CDE5" w:rsidR="00AF7B1F" w:rsidRDefault="00AF7B1F" w:rsidP="009144DE">
      <w:pPr>
        <w:rPr>
          <w:sz w:val="24"/>
          <w:szCs w:val="24"/>
        </w:rPr>
      </w:pPr>
      <w:r>
        <w:rPr>
          <w:sz w:val="24"/>
          <w:szCs w:val="24"/>
        </w:rPr>
        <w:t>Zubereitung:</w:t>
      </w:r>
    </w:p>
    <w:p w14:paraId="5DACA343" w14:textId="77777777" w:rsidR="009144DE" w:rsidRPr="00810ED7" w:rsidRDefault="009144DE" w:rsidP="00B40E8C">
      <w:pPr>
        <w:pStyle w:val="ListParagraph"/>
        <w:numPr>
          <w:ilvl w:val="0"/>
          <w:numId w:val="581"/>
        </w:numPr>
        <w:spacing w:after="120"/>
        <w:ind w:left="714" w:hanging="357"/>
        <w:contextualSpacing w:val="0"/>
        <w:jc w:val="both"/>
        <w:rPr>
          <w:sz w:val="24"/>
          <w:szCs w:val="24"/>
        </w:rPr>
      </w:pPr>
      <w:r w:rsidRPr="00810ED7">
        <w:rPr>
          <w:sz w:val="24"/>
          <w:szCs w:val="24"/>
        </w:rPr>
        <w:t>Die Kirschen waschen und entsteinen. 1 l Wasser mit dem Zucker zum Kochen bringen, die Kirschen hineingeben, 5 Minuten darin kochen und abtropfen lassen. Die Rosinen in heißem Wasser gründlich waschen und abtropfen lassen.</w:t>
      </w:r>
    </w:p>
    <w:p w14:paraId="430031E2" w14:textId="77777777" w:rsidR="009144DE" w:rsidRDefault="009144DE" w:rsidP="00B40E8C">
      <w:pPr>
        <w:pStyle w:val="ListParagraph"/>
        <w:numPr>
          <w:ilvl w:val="0"/>
          <w:numId w:val="581"/>
        </w:numPr>
        <w:spacing w:after="120"/>
        <w:ind w:left="714" w:hanging="357"/>
        <w:contextualSpacing w:val="0"/>
        <w:jc w:val="both"/>
        <w:rPr>
          <w:sz w:val="24"/>
          <w:szCs w:val="24"/>
        </w:rPr>
      </w:pPr>
      <w:r w:rsidRPr="00810ED7">
        <w:rPr>
          <w:sz w:val="24"/>
          <w:szCs w:val="24"/>
        </w:rPr>
        <w:t>Den Quark mit den Eigelben, dem Zucker, dem Vanillezucker verrühren. Die Speisestärke mit der Milch anrühren und unter die Quarkmasse mischen. Die Eiweiße mit dem Salz zu steifem Schnee schlagen und mit den Rosinen unter die Quarkmasse geben.</w:t>
      </w:r>
    </w:p>
    <w:p w14:paraId="79867E32" w14:textId="77777777" w:rsidR="009144DE" w:rsidRPr="00810ED7" w:rsidRDefault="009144DE" w:rsidP="00B40E8C">
      <w:pPr>
        <w:pStyle w:val="ListParagraph"/>
        <w:numPr>
          <w:ilvl w:val="0"/>
          <w:numId w:val="581"/>
        </w:numPr>
        <w:spacing w:after="120"/>
        <w:ind w:left="714" w:hanging="357"/>
        <w:contextualSpacing w:val="0"/>
        <w:jc w:val="both"/>
        <w:rPr>
          <w:sz w:val="24"/>
          <w:szCs w:val="24"/>
        </w:rPr>
      </w:pPr>
      <w:r w:rsidRPr="00810ED7">
        <w:rPr>
          <w:sz w:val="24"/>
          <w:szCs w:val="24"/>
        </w:rPr>
        <w:t>Den Backofen auf 180 Grad vorheizen. Den Quark mit den Kirschen in einer feuerfesten Form mischen und im Backofen 45 Minuten backen.</w:t>
      </w:r>
    </w:p>
    <w:p w14:paraId="37A42EDD" w14:textId="77777777" w:rsidR="009144DE" w:rsidRDefault="009144DE" w:rsidP="009144DE">
      <w:pPr>
        <w:rPr>
          <w:sz w:val="24"/>
          <w:szCs w:val="24"/>
        </w:rPr>
      </w:pPr>
      <w:r>
        <w:rPr>
          <w:sz w:val="24"/>
          <w:szCs w:val="24"/>
        </w:rPr>
        <w:br w:type="page"/>
      </w:r>
    </w:p>
    <w:p w14:paraId="30A6A0F0" w14:textId="14CDD853" w:rsidR="009144DE" w:rsidRDefault="009144DE" w:rsidP="00AF7B1F">
      <w:pPr>
        <w:pStyle w:val="Heading2"/>
        <w:spacing w:after="240"/>
      </w:pPr>
      <w:r>
        <w:lastRenderedPageBreak/>
        <w:t>Belgische Waffeln</w:t>
      </w:r>
      <w:r w:rsidR="0011057A">
        <w:rPr>
          <w:rStyle w:val="FootnoteReference"/>
        </w:rPr>
        <w:footnoteReference w:id="1494"/>
      </w:r>
      <w:r>
        <w:t xml:space="preserve"> </w:t>
      </w:r>
    </w:p>
    <w:p w14:paraId="0378EA10" w14:textId="0E3C370A" w:rsidR="009144DE" w:rsidRDefault="009144DE" w:rsidP="009144DE">
      <w:pPr>
        <w:rPr>
          <w:sz w:val="24"/>
          <w:szCs w:val="24"/>
        </w:rPr>
      </w:pPr>
      <w:r w:rsidRPr="00AF7B1F">
        <w:rPr>
          <w:sz w:val="24"/>
          <w:szCs w:val="24"/>
          <w:u w:val="single"/>
        </w:rPr>
        <w:t>Zutaten</w:t>
      </w:r>
      <w:r>
        <w:rPr>
          <w:sz w:val="24"/>
          <w:szCs w:val="24"/>
        </w:rPr>
        <w:t xml:space="preserve"> </w:t>
      </w:r>
      <w:r w:rsidR="00AF7B1F">
        <w:rPr>
          <w:sz w:val="24"/>
          <w:szCs w:val="24"/>
        </w:rPr>
        <w:t>(</w:t>
      </w:r>
      <w:r>
        <w:rPr>
          <w:sz w:val="24"/>
          <w:szCs w:val="24"/>
        </w:rPr>
        <w:t xml:space="preserve">für 16 </w:t>
      </w:r>
      <w:r w:rsidR="00AF7B1F">
        <w:rPr>
          <w:sz w:val="24"/>
          <w:szCs w:val="24"/>
        </w:rPr>
        <w:t>Stück):</w:t>
      </w:r>
    </w:p>
    <w:p w14:paraId="50B8173E" w14:textId="77777777" w:rsidR="009144DE" w:rsidRDefault="009144DE" w:rsidP="009144DE">
      <w:pPr>
        <w:rPr>
          <w:sz w:val="24"/>
          <w:szCs w:val="24"/>
        </w:rPr>
      </w:pPr>
      <w:r>
        <w:rPr>
          <w:sz w:val="24"/>
          <w:szCs w:val="24"/>
        </w:rPr>
        <w:t>150 ml Milch</w:t>
      </w:r>
    </w:p>
    <w:p w14:paraId="41607E8A" w14:textId="77777777" w:rsidR="009144DE" w:rsidRDefault="009144DE" w:rsidP="009144DE">
      <w:pPr>
        <w:rPr>
          <w:sz w:val="24"/>
          <w:szCs w:val="24"/>
        </w:rPr>
      </w:pPr>
      <w:r>
        <w:rPr>
          <w:sz w:val="24"/>
          <w:szCs w:val="24"/>
        </w:rPr>
        <w:t>500 g Mehl</w:t>
      </w:r>
    </w:p>
    <w:p w14:paraId="2DE345E2" w14:textId="77777777" w:rsidR="009144DE" w:rsidRDefault="009144DE" w:rsidP="009144DE">
      <w:pPr>
        <w:rPr>
          <w:sz w:val="24"/>
          <w:szCs w:val="24"/>
        </w:rPr>
      </w:pPr>
      <w:r>
        <w:rPr>
          <w:sz w:val="24"/>
          <w:szCs w:val="24"/>
        </w:rPr>
        <w:t>½ Würfel Hefe (20 g)</w:t>
      </w:r>
    </w:p>
    <w:p w14:paraId="02FCA91A" w14:textId="77777777" w:rsidR="009144DE" w:rsidRDefault="009144DE" w:rsidP="009144DE">
      <w:pPr>
        <w:rPr>
          <w:sz w:val="24"/>
          <w:szCs w:val="24"/>
        </w:rPr>
      </w:pPr>
      <w:r>
        <w:rPr>
          <w:sz w:val="24"/>
          <w:szCs w:val="24"/>
        </w:rPr>
        <w:t>175 g Butter</w:t>
      </w:r>
    </w:p>
    <w:p w14:paraId="31EFEE30" w14:textId="77777777" w:rsidR="009144DE" w:rsidRDefault="009144DE" w:rsidP="009144DE">
      <w:pPr>
        <w:rPr>
          <w:sz w:val="24"/>
          <w:szCs w:val="24"/>
        </w:rPr>
      </w:pPr>
      <w:r>
        <w:rPr>
          <w:sz w:val="24"/>
          <w:szCs w:val="24"/>
        </w:rPr>
        <w:t>50 g Vanillezucker</w:t>
      </w:r>
    </w:p>
    <w:p w14:paraId="5C917391" w14:textId="77777777" w:rsidR="009144DE" w:rsidRDefault="009144DE" w:rsidP="009144DE">
      <w:pPr>
        <w:rPr>
          <w:sz w:val="24"/>
          <w:szCs w:val="24"/>
        </w:rPr>
      </w:pPr>
      <w:r>
        <w:rPr>
          <w:sz w:val="24"/>
          <w:szCs w:val="24"/>
        </w:rPr>
        <w:t>3 Eier</w:t>
      </w:r>
    </w:p>
    <w:p w14:paraId="530B6122" w14:textId="77777777" w:rsidR="009144DE" w:rsidRDefault="009144DE" w:rsidP="009144DE">
      <w:pPr>
        <w:rPr>
          <w:sz w:val="24"/>
          <w:szCs w:val="24"/>
        </w:rPr>
      </w:pPr>
      <w:r>
        <w:rPr>
          <w:sz w:val="24"/>
          <w:szCs w:val="24"/>
        </w:rPr>
        <w:t>1 Prise Salz</w:t>
      </w:r>
    </w:p>
    <w:p w14:paraId="769A3EEC" w14:textId="77777777" w:rsidR="009144DE" w:rsidRDefault="009144DE" w:rsidP="009144DE">
      <w:pPr>
        <w:rPr>
          <w:sz w:val="24"/>
          <w:szCs w:val="24"/>
        </w:rPr>
      </w:pPr>
      <w:r>
        <w:rPr>
          <w:sz w:val="24"/>
          <w:szCs w:val="24"/>
        </w:rPr>
        <w:t>100 g Hagelzucker</w:t>
      </w:r>
    </w:p>
    <w:p w14:paraId="35E73742" w14:textId="77777777" w:rsidR="00AF7B1F" w:rsidRDefault="00AF7B1F" w:rsidP="009144DE">
      <w:pPr>
        <w:rPr>
          <w:sz w:val="24"/>
          <w:szCs w:val="24"/>
        </w:rPr>
      </w:pPr>
    </w:p>
    <w:p w14:paraId="6A0CA462" w14:textId="1843C45E" w:rsidR="009144DE" w:rsidRDefault="00AF7B1F" w:rsidP="009144DE">
      <w:pPr>
        <w:rPr>
          <w:sz w:val="24"/>
          <w:szCs w:val="24"/>
        </w:rPr>
      </w:pPr>
      <w:r>
        <w:rPr>
          <w:sz w:val="24"/>
          <w:szCs w:val="24"/>
        </w:rPr>
        <w:t>Z</w:t>
      </w:r>
      <w:r w:rsidR="009144DE">
        <w:rPr>
          <w:sz w:val="24"/>
          <w:szCs w:val="24"/>
        </w:rPr>
        <w:t>ubereitungszeit: 45 Minuten plus 1,5 Stunden Gehzeit</w:t>
      </w:r>
    </w:p>
    <w:p w14:paraId="020B3A24" w14:textId="77777777" w:rsidR="009144DE" w:rsidRPr="0046407E" w:rsidRDefault="009144DE" w:rsidP="00B40E8C">
      <w:pPr>
        <w:pStyle w:val="ListParagraph"/>
        <w:numPr>
          <w:ilvl w:val="0"/>
          <w:numId w:val="554"/>
        </w:numPr>
        <w:spacing w:after="120"/>
        <w:ind w:left="714" w:hanging="357"/>
        <w:contextualSpacing w:val="0"/>
        <w:jc w:val="both"/>
        <w:rPr>
          <w:sz w:val="24"/>
          <w:szCs w:val="24"/>
        </w:rPr>
      </w:pPr>
      <w:r w:rsidRPr="0046407E">
        <w:rPr>
          <w:sz w:val="24"/>
          <w:szCs w:val="24"/>
        </w:rPr>
        <w:t>Die Milch in einem Topf lauwarm erhitzen. Das Mehl in eine große Schüssel geben und in der Mitte eine Vertiefung formen. Die Hefe hineinkrümeln, mit der Milch übergießen und die Hefemilch einmal umrühren. Den Vorteig abgedeckt 15 Minuten gehen lassen, bis er Blasen wirft. Butter in einem kleinen topf schmelzen, dann vom Herd nehmen und leicht abkühlen lassen.</w:t>
      </w:r>
    </w:p>
    <w:p w14:paraId="03C23832" w14:textId="77777777" w:rsidR="009144DE" w:rsidRPr="0046407E" w:rsidRDefault="009144DE" w:rsidP="00B40E8C">
      <w:pPr>
        <w:pStyle w:val="ListParagraph"/>
        <w:numPr>
          <w:ilvl w:val="0"/>
          <w:numId w:val="554"/>
        </w:numPr>
        <w:spacing w:after="120"/>
        <w:ind w:left="714" w:hanging="357"/>
        <w:contextualSpacing w:val="0"/>
        <w:jc w:val="both"/>
        <w:rPr>
          <w:sz w:val="24"/>
          <w:szCs w:val="24"/>
        </w:rPr>
      </w:pPr>
      <w:r w:rsidRPr="0046407E">
        <w:rPr>
          <w:sz w:val="24"/>
          <w:szCs w:val="24"/>
        </w:rPr>
        <w:t xml:space="preserve">Vanillezucker, Eier, Butter und Salz in eine Schüssel geben und alles mindestens 5 Minuten zu einem Teig verkneten. Abgedeckt an einem warmen Ort gehen lassen, bis er die doppelte Größe hat. </w:t>
      </w:r>
    </w:p>
    <w:p w14:paraId="4CF283B9" w14:textId="77777777" w:rsidR="009144DE" w:rsidRPr="0046407E" w:rsidRDefault="009144DE" w:rsidP="00B40E8C">
      <w:pPr>
        <w:pStyle w:val="ListParagraph"/>
        <w:numPr>
          <w:ilvl w:val="0"/>
          <w:numId w:val="554"/>
        </w:numPr>
        <w:spacing w:after="120"/>
        <w:ind w:left="714" w:hanging="357"/>
        <w:contextualSpacing w:val="0"/>
        <w:jc w:val="both"/>
        <w:rPr>
          <w:sz w:val="24"/>
          <w:szCs w:val="24"/>
        </w:rPr>
      </w:pPr>
      <w:r w:rsidRPr="0046407E">
        <w:rPr>
          <w:sz w:val="24"/>
          <w:szCs w:val="24"/>
        </w:rPr>
        <w:t xml:space="preserve">Dann den Hagelzucker zum Teig geben und unterkneten. Den Waffelteig nochmals 15 Minuten gehen lassen. </w:t>
      </w:r>
    </w:p>
    <w:p w14:paraId="0EB42B77" w14:textId="77777777" w:rsidR="009144DE" w:rsidRDefault="009144DE" w:rsidP="00B40E8C">
      <w:pPr>
        <w:pStyle w:val="ListParagraph"/>
        <w:numPr>
          <w:ilvl w:val="0"/>
          <w:numId w:val="554"/>
        </w:numPr>
        <w:spacing w:after="120"/>
        <w:ind w:left="714" w:hanging="357"/>
        <w:contextualSpacing w:val="0"/>
        <w:jc w:val="both"/>
        <w:rPr>
          <w:sz w:val="24"/>
          <w:szCs w:val="24"/>
        </w:rPr>
      </w:pPr>
      <w:r w:rsidRPr="0046407E">
        <w:rPr>
          <w:sz w:val="24"/>
          <w:szCs w:val="24"/>
        </w:rPr>
        <w:t>Teig in einem entsprechenden Waffeleisen ausbacken.</w:t>
      </w:r>
    </w:p>
    <w:p w14:paraId="30F42190" w14:textId="77777777" w:rsidR="009144DE" w:rsidRDefault="009144DE" w:rsidP="009144DE">
      <w:pPr>
        <w:rPr>
          <w:sz w:val="24"/>
          <w:szCs w:val="24"/>
        </w:rPr>
      </w:pPr>
      <w:r>
        <w:rPr>
          <w:sz w:val="24"/>
          <w:szCs w:val="24"/>
        </w:rPr>
        <w:br w:type="page"/>
      </w:r>
    </w:p>
    <w:p w14:paraId="20B86708" w14:textId="36B43441" w:rsidR="009144DE" w:rsidRPr="00533CD4" w:rsidRDefault="009144DE" w:rsidP="00AF7B1F">
      <w:pPr>
        <w:pStyle w:val="Heading2"/>
        <w:spacing w:after="240"/>
      </w:pPr>
      <w:r w:rsidRPr="00533CD4">
        <w:lastRenderedPageBreak/>
        <w:t>Pimm´s Melonensalat</w:t>
      </w:r>
      <w:r w:rsidR="00AC67EF">
        <w:rPr>
          <w:rStyle w:val="FootnoteReference"/>
          <w:lang w:val="en-US"/>
        </w:rPr>
        <w:footnoteReference w:id="1495"/>
      </w:r>
      <w:r w:rsidRPr="00533CD4">
        <w:t xml:space="preserve"> </w:t>
      </w:r>
    </w:p>
    <w:p w14:paraId="5D556FF4" w14:textId="1ACD49A0" w:rsidR="009144DE" w:rsidRPr="00B36884" w:rsidRDefault="009144DE" w:rsidP="009144DE">
      <w:pPr>
        <w:jc w:val="both"/>
        <w:rPr>
          <w:sz w:val="24"/>
          <w:szCs w:val="24"/>
        </w:rPr>
      </w:pPr>
      <w:r w:rsidRPr="00AF7B1F">
        <w:rPr>
          <w:sz w:val="24"/>
          <w:szCs w:val="24"/>
          <w:u w:val="single"/>
        </w:rPr>
        <w:t>Zutaten</w:t>
      </w:r>
      <w:r w:rsidRPr="00B36884">
        <w:rPr>
          <w:sz w:val="24"/>
          <w:szCs w:val="24"/>
        </w:rPr>
        <w:t xml:space="preserve"> </w:t>
      </w:r>
      <w:r w:rsidR="00AF7B1F">
        <w:rPr>
          <w:sz w:val="24"/>
          <w:szCs w:val="24"/>
        </w:rPr>
        <w:t>(</w:t>
      </w:r>
      <w:r w:rsidRPr="00B36884">
        <w:rPr>
          <w:sz w:val="24"/>
          <w:szCs w:val="24"/>
        </w:rPr>
        <w:t>für 4 – 6 Portionen</w:t>
      </w:r>
      <w:r w:rsidR="00AF7B1F">
        <w:rPr>
          <w:sz w:val="24"/>
          <w:szCs w:val="24"/>
        </w:rPr>
        <w:t>):</w:t>
      </w:r>
    </w:p>
    <w:p w14:paraId="31B4B982" w14:textId="77777777" w:rsidR="009144DE" w:rsidRPr="00AF7B1F" w:rsidRDefault="009144DE" w:rsidP="009144DE">
      <w:pPr>
        <w:jc w:val="both"/>
        <w:rPr>
          <w:i/>
          <w:iCs/>
          <w:sz w:val="24"/>
          <w:szCs w:val="24"/>
        </w:rPr>
      </w:pPr>
      <w:r w:rsidRPr="00AF7B1F">
        <w:rPr>
          <w:i/>
          <w:iCs/>
          <w:sz w:val="24"/>
          <w:szCs w:val="24"/>
        </w:rPr>
        <w:t>Für den Sirup:</w:t>
      </w:r>
    </w:p>
    <w:p w14:paraId="7D3D9035" w14:textId="77777777" w:rsidR="009144DE" w:rsidRPr="00B36884" w:rsidRDefault="009144DE" w:rsidP="009144DE">
      <w:pPr>
        <w:jc w:val="both"/>
        <w:rPr>
          <w:sz w:val="24"/>
          <w:szCs w:val="24"/>
        </w:rPr>
      </w:pPr>
      <w:r w:rsidRPr="00B36884">
        <w:rPr>
          <w:sz w:val="24"/>
          <w:szCs w:val="24"/>
        </w:rPr>
        <w:t>75 g Zucker</w:t>
      </w:r>
    </w:p>
    <w:p w14:paraId="3DD2353E" w14:textId="77777777" w:rsidR="009144DE" w:rsidRPr="00B36884" w:rsidRDefault="009144DE" w:rsidP="009144DE">
      <w:pPr>
        <w:jc w:val="both"/>
        <w:rPr>
          <w:sz w:val="24"/>
          <w:szCs w:val="24"/>
        </w:rPr>
      </w:pPr>
      <w:r w:rsidRPr="00B36884">
        <w:rPr>
          <w:sz w:val="24"/>
          <w:szCs w:val="24"/>
        </w:rPr>
        <w:t>1 Bund Minze</w:t>
      </w:r>
    </w:p>
    <w:p w14:paraId="44516C42" w14:textId="77777777" w:rsidR="009144DE" w:rsidRPr="00B36884" w:rsidRDefault="009144DE" w:rsidP="009144DE">
      <w:pPr>
        <w:jc w:val="both"/>
        <w:rPr>
          <w:sz w:val="24"/>
          <w:szCs w:val="24"/>
        </w:rPr>
      </w:pPr>
      <w:r w:rsidRPr="00B36884">
        <w:rPr>
          <w:sz w:val="24"/>
          <w:szCs w:val="24"/>
        </w:rPr>
        <w:t>Saft von ½ Zitronen</w:t>
      </w:r>
    </w:p>
    <w:p w14:paraId="02B2E690" w14:textId="77777777" w:rsidR="009144DE" w:rsidRPr="00B36884" w:rsidRDefault="009144DE" w:rsidP="009144DE">
      <w:pPr>
        <w:jc w:val="both"/>
        <w:rPr>
          <w:sz w:val="24"/>
          <w:szCs w:val="24"/>
        </w:rPr>
      </w:pPr>
    </w:p>
    <w:p w14:paraId="2443D9D6" w14:textId="77777777" w:rsidR="009144DE" w:rsidRPr="00AF7B1F" w:rsidRDefault="009144DE" w:rsidP="009144DE">
      <w:pPr>
        <w:jc w:val="both"/>
        <w:rPr>
          <w:i/>
          <w:iCs/>
          <w:sz w:val="24"/>
          <w:szCs w:val="24"/>
        </w:rPr>
      </w:pPr>
      <w:r w:rsidRPr="00AF7B1F">
        <w:rPr>
          <w:i/>
          <w:iCs/>
          <w:sz w:val="24"/>
          <w:szCs w:val="24"/>
        </w:rPr>
        <w:t>Für den Salat:</w:t>
      </w:r>
    </w:p>
    <w:p w14:paraId="5A08B112" w14:textId="77777777" w:rsidR="009144DE" w:rsidRPr="0046407E" w:rsidRDefault="009144DE" w:rsidP="009144DE">
      <w:pPr>
        <w:jc w:val="both"/>
        <w:rPr>
          <w:sz w:val="24"/>
          <w:szCs w:val="24"/>
        </w:rPr>
      </w:pPr>
      <w:r w:rsidRPr="0046407E">
        <w:rPr>
          <w:sz w:val="24"/>
          <w:szCs w:val="24"/>
        </w:rPr>
        <w:t>400 – 500 g Melonenfleisch (Wasser-, Honigmelone.)</w:t>
      </w:r>
    </w:p>
    <w:p w14:paraId="1A7DF794" w14:textId="77777777" w:rsidR="009144DE" w:rsidRDefault="009144DE" w:rsidP="009144DE">
      <w:pPr>
        <w:jc w:val="both"/>
        <w:rPr>
          <w:sz w:val="24"/>
          <w:szCs w:val="24"/>
        </w:rPr>
      </w:pPr>
      <w:r w:rsidRPr="0046407E">
        <w:rPr>
          <w:sz w:val="24"/>
          <w:szCs w:val="24"/>
        </w:rPr>
        <w:t>150 g E</w:t>
      </w:r>
      <w:r>
        <w:rPr>
          <w:sz w:val="24"/>
          <w:szCs w:val="24"/>
        </w:rPr>
        <w:t>rdbeeren</w:t>
      </w:r>
    </w:p>
    <w:p w14:paraId="6D8F9BCA" w14:textId="77777777" w:rsidR="009144DE" w:rsidRPr="00533CD4" w:rsidRDefault="009144DE" w:rsidP="009144DE">
      <w:pPr>
        <w:jc w:val="both"/>
        <w:rPr>
          <w:sz w:val="24"/>
          <w:szCs w:val="24"/>
          <w:lang w:val="en-US"/>
        </w:rPr>
      </w:pPr>
      <w:r w:rsidRPr="00533CD4">
        <w:rPr>
          <w:sz w:val="24"/>
          <w:szCs w:val="24"/>
          <w:lang w:val="en-US"/>
        </w:rPr>
        <w:t>1 Gurke</w:t>
      </w:r>
    </w:p>
    <w:p w14:paraId="395888F9" w14:textId="77777777" w:rsidR="009144DE" w:rsidRPr="00533CD4" w:rsidRDefault="009144DE" w:rsidP="009144DE">
      <w:pPr>
        <w:jc w:val="both"/>
        <w:rPr>
          <w:sz w:val="24"/>
          <w:szCs w:val="24"/>
          <w:lang w:val="en-US"/>
        </w:rPr>
      </w:pPr>
      <w:r w:rsidRPr="00533CD4">
        <w:rPr>
          <w:sz w:val="24"/>
          <w:szCs w:val="24"/>
          <w:lang w:val="en-US"/>
        </w:rPr>
        <w:t>Pimm´s No. 1 (</w:t>
      </w:r>
      <w:proofErr w:type="spellStart"/>
      <w:r w:rsidRPr="00533CD4">
        <w:rPr>
          <w:sz w:val="24"/>
          <w:szCs w:val="24"/>
          <w:lang w:val="en-US"/>
        </w:rPr>
        <w:t>Alkohol</w:t>
      </w:r>
      <w:proofErr w:type="spellEnd"/>
      <w:r w:rsidRPr="00533CD4">
        <w:rPr>
          <w:sz w:val="24"/>
          <w:szCs w:val="24"/>
          <w:lang w:val="en-US"/>
        </w:rPr>
        <w:t>!!)</w:t>
      </w:r>
    </w:p>
    <w:p w14:paraId="148B8436" w14:textId="77777777" w:rsidR="009144DE" w:rsidRPr="00533CD4" w:rsidRDefault="009144DE" w:rsidP="009144DE">
      <w:pPr>
        <w:jc w:val="both"/>
        <w:rPr>
          <w:sz w:val="24"/>
          <w:szCs w:val="24"/>
          <w:lang w:val="en-US"/>
        </w:rPr>
      </w:pPr>
    </w:p>
    <w:p w14:paraId="797D3805" w14:textId="36104465" w:rsidR="00AF7B1F" w:rsidRPr="008C11D1" w:rsidRDefault="00AF7B1F" w:rsidP="009144DE">
      <w:pPr>
        <w:jc w:val="both"/>
        <w:rPr>
          <w:sz w:val="24"/>
          <w:szCs w:val="24"/>
        </w:rPr>
      </w:pPr>
      <w:r w:rsidRPr="008C11D1">
        <w:rPr>
          <w:sz w:val="24"/>
          <w:szCs w:val="24"/>
        </w:rPr>
        <w:t>Zubereitung:</w:t>
      </w:r>
    </w:p>
    <w:p w14:paraId="475BD798" w14:textId="77777777" w:rsidR="009144DE" w:rsidRPr="0046407E" w:rsidRDefault="009144DE" w:rsidP="00B40E8C">
      <w:pPr>
        <w:pStyle w:val="ListParagraph"/>
        <w:numPr>
          <w:ilvl w:val="0"/>
          <w:numId w:val="555"/>
        </w:numPr>
        <w:spacing w:after="120"/>
        <w:ind w:left="714" w:hanging="357"/>
        <w:contextualSpacing w:val="0"/>
        <w:jc w:val="both"/>
        <w:rPr>
          <w:sz w:val="24"/>
          <w:szCs w:val="24"/>
        </w:rPr>
      </w:pPr>
      <w:r w:rsidRPr="0046407E">
        <w:rPr>
          <w:sz w:val="24"/>
          <w:szCs w:val="24"/>
        </w:rPr>
        <w:t>Für den Sirup 1/8 l Wasser und den Zucker in einem kleinen Topf zum Kochen bringen und kochen lassen, bis sich der Zucker vollständig aufgelöst hat.</w:t>
      </w:r>
    </w:p>
    <w:p w14:paraId="296AC31A" w14:textId="77777777" w:rsidR="009144DE" w:rsidRPr="0046407E" w:rsidRDefault="009144DE" w:rsidP="00B40E8C">
      <w:pPr>
        <w:pStyle w:val="ListParagraph"/>
        <w:numPr>
          <w:ilvl w:val="0"/>
          <w:numId w:val="555"/>
        </w:numPr>
        <w:spacing w:after="120"/>
        <w:ind w:left="714" w:hanging="357"/>
        <w:contextualSpacing w:val="0"/>
        <w:jc w:val="both"/>
        <w:rPr>
          <w:sz w:val="24"/>
          <w:szCs w:val="24"/>
        </w:rPr>
      </w:pPr>
      <w:r w:rsidRPr="0046407E">
        <w:rPr>
          <w:sz w:val="24"/>
          <w:szCs w:val="24"/>
        </w:rPr>
        <w:t>Die Minze waschen und trocken schütteln. Eine große Handvoll Minzeblätter abzupfen, grob zerreißen und unter den Sirup rühren. Sirup 20 Minuten ziehen lassen, dann durch ein Sieb gießen und kaltstellen.</w:t>
      </w:r>
    </w:p>
    <w:p w14:paraId="7FCB90F6" w14:textId="77777777" w:rsidR="009144DE" w:rsidRPr="0046407E" w:rsidRDefault="009144DE" w:rsidP="00B40E8C">
      <w:pPr>
        <w:pStyle w:val="ListParagraph"/>
        <w:numPr>
          <w:ilvl w:val="0"/>
          <w:numId w:val="555"/>
        </w:numPr>
        <w:spacing w:after="120"/>
        <w:ind w:left="714" w:hanging="357"/>
        <w:contextualSpacing w:val="0"/>
        <w:jc w:val="both"/>
        <w:rPr>
          <w:sz w:val="24"/>
          <w:szCs w:val="24"/>
        </w:rPr>
      </w:pPr>
      <w:r w:rsidRPr="0046407E">
        <w:rPr>
          <w:sz w:val="24"/>
          <w:szCs w:val="24"/>
        </w:rPr>
        <w:t>Inzwischen für den Salat das Melonenfleisch von den Kernen befreien und in dekorative, gleich große Stücke schneiden (oder Kugeln). Die Erdbeeren waschen, von den Stielansätzen befreien und vierteln, Die Gurke waschen, in dicke Scheiben schneiden und diese vierteln. Alles in einer großen Schüssel vermengen.</w:t>
      </w:r>
    </w:p>
    <w:p w14:paraId="3F852960" w14:textId="77777777" w:rsidR="009144DE" w:rsidRPr="0046407E" w:rsidRDefault="009144DE" w:rsidP="00B40E8C">
      <w:pPr>
        <w:pStyle w:val="ListParagraph"/>
        <w:numPr>
          <w:ilvl w:val="0"/>
          <w:numId w:val="555"/>
        </w:numPr>
        <w:spacing w:after="120"/>
        <w:ind w:left="714" w:hanging="357"/>
        <w:contextualSpacing w:val="0"/>
        <w:jc w:val="both"/>
        <w:rPr>
          <w:sz w:val="24"/>
          <w:szCs w:val="24"/>
        </w:rPr>
      </w:pPr>
      <w:r w:rsidRPr="0046407E">
        <w:rPr>
          <w:sz w:val="24"/>
          <w:szCs w:val="24"/>
        </w:rPr>
        <w:t>Weitere 15-20 Minzeblätter von den Stängeln zupfen, zum gekühlten Situp geben und mit dem Stabmixer fein pürieren. Zitronensaft unterrühren. Den Sirup über den Melonensalat gießen und mindestens 2 Stunden im Kühlschrank durchziehen lassen. Dann den Salat in kleine Portionsschälchen geben und jeweils mit 1 -2 EL Pimm´s beträufeln.</w:t>
      </w:r>
    </w:p>
    <w:p w14:paraId="72911306" w14:textId="77777777" w:rsidR="009144DE" w:rsidRDefault="009144DE" w:rsidP="009144DE">
      <w:pPr>
        <w:rPr>
          <w:sz w:val="24"/>
          <w:szCs w:val="24"/>
        </w:rPr>
      </w:pPr>
      <w:r>
        <w:rPr>
          <w:sz w:val="24"/>
          <w:szCs w:val="24"/>
        </w:rPr>
        <w:br w:type="page"/>
      </w:r>
    </w:p>
    <w:p w14:paraId="4293D480" w14:textId="090FF5F0" w:rsidR="009144DE" w:rsidRPr="00533CD4" w:rsidRDefault="009144DE" w:rsidP="00AF7B1F">
      <w:pPr>
        <w:pStyle w:val="Heading2"/>
        <w:spacing w:after="240"/>
      </w:pPr>
      <w:r w:rsidRPr="00533CD4">
        <w:lastRenderedPageBreak/>
        <w:t>Mi-cuit au chocolat</w:t>
      </w:r>
      <w:r w:rsidR="00836337">
        <w:rPr>
          <w:rStyle w:val="FootnoteReference"/>
          <w:lang w:val="en-US"/>
        </w:rPr>
        <w:footnoteReference w:id="1496"/>
      </w:r>
      <w:r w:rsidRPr="00533CD4">
        <w:t xml:space="preserve"> </w:t>
      </w:r>
    </w:p>
    <w:p w14:paraId="3C4C0E23" w14:textId="76EF3D5D" w:rsidR="009144DE" w:rsidRPr="00B36884" w:rsidRDefault="009144DE" w:rsidP="009144DE">
      <w:pPr>
        <w:jc w:val="both"/>
        <w:rPr>
          <w:sz w:val="24"/>
          <w:szCs w:val="24"/>
        </w:rPr>
      </w:pPr>
      <w:r w:rsidRPr="00AF7B1F">
        <w:rPr>
          <w:sz w:val="24"/>
          <w:szCs w:val="24"/>
          <w:u w:val="single"/>
        </w:rPr>
        <w:t>Zutaten</w:t>
      </w:r>
      <w:r w:rsidRPr="00B36884">
        <w:rPr>
          <w:sz w:val="24"/>
          <w:szCs w:val="24"/>
        </w:rPr>
        <w:t xml:space="preserve"> </w:t>
      </w:r>
      <w:r w:rsidR="00AF7B1F">
        <w:rPr>
          <w:sz w:val="24"/>
          <w:szCs w:val="24"/>
        </w:rPr>
        <w:t>(</w:t>
      </w:r>
      <w:r w:rsidRPr="00B36884">
        <w:rPr>
          <w:sz w:val="24"/>
          <w:szCs w:val="24"/>
        </w:rPr>
        <w:t>für 5 – 6 Portionen</w:t>
      </w:r>
      <w:r w:rsidR="00AF7B1F">
        <w:rPr>
          <w:sz w:val="24"/>
          <w:szCs w:val="24"/>
        </w:rPr>
        <w:t>)</w:t>
      </w:r>
    </w:p>
    <w:p w14:paraId="4CC7342C" w14:textId="77777777" w:rsidR="009144DE" w:rsidRPr="00B36884" w:rsidRDefault="009144DE" w:rsidP="009144DE">
      <w:pPr>
        <w:jc w:val="both"/>
        <w:rPr>
          <w:sz w:val="24"/>
          <w:szCs w:val="24"/>
        </w:rPr>
      </w:pPr>
      <w:r w:rsidRPr="00B36884">
        <w:rPr>
          <w:sz w:val="24"/>
          <w:szCs w:val="24"/>
        </w:rPr>
        <w:t>100 g Zartbitterschokolade (Mind. 65% Kakao)</w:t>
      </w:r>
    </w:p>
    <w:p w14:paraId="11296590" w14:textId="77777777" w:rsidR="009144DE" w:rsidRPr="00B36884" w:rsidRDefault="009144DE" w:rsidP="009144DE">
      <w:pPr>
        <w:jc w:val="both"/>
        <w:rPr>
          <w:sz w:val="24"/>
          <w:szCs w:val="24"/>
        </w:rPr>
      </w:pPr>
      <w:r w:rsidRPr="00B36884">
        <w:rPr>
          <w:sz w:val="24"/>
          <w:szCs w:val="24"/>
        </w:rPr>
        <w:t>100 g Butter</w:t>
      </w:r>
    </w:p>
    <w:p w14:paraId="7C29F62A" w14:textId="77777777" w:rsidR="009144DE" w:rsidRPr="00B36884" w:rsidRDefault="009144DE" w:rsidP="009144DE">
      <w:pPr>
        <w:jc w:val="both"/>
        <w:rPr>
          <w:sz w:val="24"/>
          <w:szCs w:val="24"/>
        </w:rPr>
      </w:pPr>
      <w:r w:rsidRPr="00B36884">
        <w:rPr>
          <w:sz w:val="24"/>
          <w:szCs w:val="24"/>
        </w:rPr>
        <w:t>3 Eier</w:t>
      </w:r>
    </w:p>
    <w:p w14:paraId="70D59394" w14:textId="77777777" w:rsidR="009144DE" w:rsidRPr="00B36884" w:rsidRDefault="009144DE" w:rsidP="009144DE">
      <w:pPr>
        <w:jc w:val="both"/>
        <w:rPr>
          <w:sz w:val="24"/>
          <w:szCs w:val="24"/>
        </w:rPr>
      </w:pPr>
      <w:r w:rsidRPr="00B36884">
        <w:rPr>
          <w:sz w:val="24"/>
          <w:szCs w:val="24"/>
        </w:rPr>
        <w:t>40 g Rohrzucker</w:t>
      </w:r>
    </w:p>
    <w:p w14:paraId="4C8B8B60" w14:textId="77777777" w:rsidR="009144DE" w:rsidRPr="00B36884" w:rsidRDefault="009144DE" w:rsidP="009144DE">
      <w:pPr>
        <w:jc w:val="both"/>
        <w:rPr>
          <w:sz w:val="24"/>
          <w:szCs w:val="24"/>
        </w:rPr>
      </w:pPr>
      <w:r w:rsidRPr="00B36884">
        <w:rPr>
          <w:sz w:val="24"/>
          <w:szCs w:val="24"/>
        </w:rPr>
        <w:t>2 EL Vanillezucker</w:t>
      </w:r>
    </w:p>
    <w:p w14:paraId="206ED065" w14:textId="77777777" w:rsidR="009144DE" w:rsidRPr="00B36884" w:rsidRDefault="009144DE" w:rsidP="009144DE">
      <w:pPr>
        <w:jc w:val="both"/>
        <w:rPr>
          <w:sz w:val="24"/>
          <w:szCs w:val="24"/>
        </w:rPr>
      </w:pPr>
      <w:r w:rsidRPr="00B36884">
        <w:rPr>
          <w:sz w:val="24"/>
          <w:szCs w:val="24"/>
        </w:rPr>
        <w:t>1 Prise Salz</w:t>
      </w:r>
    </w:p>
    <w:p w14:paraId="563D8975" w14:textId="77777777" w:rsidR="009144DE" w:rsidRPr="00B36884" w:rsidRDefault="009144DE" w:rsidP="009144DE">
      <w:pPr>
        <w:jc w:val="both"/>
        <w:rPr>
          <w:sz w:val="24"/>
          <w:szCs w:val="24"/>
        </w:rPr>
      </w:pPr>
      <w:r w:rsidRPr="00B36884">
        <w:rPr>
          <w:sz w:val="24"/>
          <w:szCs w:val="24"/>
        </w:rPr>
        <w:t>40 g Mehl</w:t>
      </w:r>
    </w:p>
    <w:p w14:paraId="11CF3462" w14:textId="77777777" w:rsidR="009144DE" w:rsidRPr="00B36884" w:rsidRDefault="009144DE" w:rsidP="009144DE">
      <w:pPr>
        <w:jc w:val="both"/>
        <w:rPr>
          <w:sz w:val="24"/>
          <w:szCs w:val="24"/>
        </w:rPr>
      </w:pPr>
      <w:r w:rsidRPr="00B36884">
        <w:rPr>
          <w:sz w:val="24"/>
          <w:szCs w:val="24"/>
        </w:rPr>
        <w:t>50 g cremige Erdnussbutter</w:t>
      </w:r>
    </w:p>
    <w:p w14:paraId="55195623" w14:textId="77777777" w:rsidR="009144DE" w:rsidRDefault="009144DE" w:rsidP="009144DE">
      <w:pPr>
        <w:jc w:val="both"/>
        <w:rPr>
          <w:sz w:val="24"/>
          <w:szCs w:val="24"/>
        </w:rPr>
      </w:pPr>
      <w:r w:rsidRPr="00524581">
        <w:rPr>
          <w:sz w:val="24"/>
          <w:szCs w:val="24"/>
        </w:rPr>
        <w:t>Kakaopulver oder Puderzucker zum B</w:t>
      </w:r>
      <w:r>
        <w:rPr>
          <w:sz w:val="24"/>
          <w:szCs w:val="24"/>
        </w:rPr>
        <w:t>estäuben</w:t>
      </w:r>
    </w:p>
    <w:p w14:paraId="75F12F46" w14:textId="77777777" w:rsidR="00AF7B1F" w:rsidRDefault="00AF7B1F" w:rsidP="009144DE">
      <w:pPr>
        <w:jc w:val="both"/>
        <w:rPr>
          <w:sz w:val="24"/>
          <w:szCs w:val="24"/>
        </w:rPr>
      </w:pPr>
    </w:p>
    <w:p w14:paraId="480A61F1" w14:textId="53120907" w:rsidR="009144DE" w:rsidRDefault="009144DE" w:rsidP="009144DE">
      <w:pPr>
        <w:jc w:val="both"/>
        <w:rPr>
          <w:sz w:val="24"/>
          <w:szCs w:val="24"/>
        </w:rPr>
      </w:pPr>
      <w:r>
        <w:rPr>
          <w:sz w:val="24"/>
          <w:szCs w:val="24"/>
        </w:rPr>
        <w:t>Zubereitungszeit: 15 Minuten plus 9 – 12 Minuten Backzeit</w:t>
      </w:r>
    </w:p>
    <w:p w14:paraId="5B9A37BF" w14:textId="77777777" w:rsidR="009144DE" w:rsidRPr="00524581" w:rsidRDefault="009144DE" w:rsidP="00B40E8C">
      <w:pPr>
        <w:pStyle w:val="ListParagraph"/>
        <w:numPr>
          <w:ilvl w:val="0"/>
          <w:numId w:val="556"/>
        </w:numPr>
        <w:spacing w:after="120"/>
        <w:ind w:left="714" w:hanging="357"/>
        <w:contextualSpacing w:val="0"/>
        <w:jc w:val="both"/>
        <w:rPr>
          <w:sz w:val="24"/>
          <w:szCs w:val="24"/>
        </w:rPr>
      </w:pPr>
      <w:r w:rsidRPr="00524581">
        <w:rPr>
          <w:sz w:val="24"/>
          <w:szCs w:val="24"/>
        </w:rPr>
        <w:t>Den Backofen auf 200 Grad (Umluft 180 Grad) vorheizen. Kleine ofenfeste Förmchen großzügig mit Butter einfetten. Schokolade hacken und in eine Schüssel geben. Die Butter schmelzen und aufschäumen lassen, über die Schokolade gießen und kurz stehen lassen, dann beides glattrühren und kurz abkühlen lassen.</w:t>
      </w:r>
    </w:p>
    <w:p w14:paraId="46597B32" w14:textId="77777777" w:rsidR="009144DE" w:rsidRPr="00524581" w:rsidRDefault="009144DE" w:rsidP="00B40E8C">
      <w:pPr>
        <w:pStyle w:val="ListParagraph"/>
        <w:numPr>
          <w:ilvl w:val="0"/>
          <w:numId w:val="556"/>
        </w:numPr>
        <w:spacing w:after="120"/>
        <w:ind w:left="714" w:hanging="357"/>
        <w:contextualSpacing w:val="0"/>
        <w:jc w:val="both"/>
        <w:rPr>
          <w:sz w:val="24"/>
          <w:szCs w:val="24"/>
        </w:rPr>
      </w:pPr>
      <w:r w:rsidRPr="00524581">
        <w:rPr>
          <w:sz w:val="24"/>
          <w:szCs w:val="24"/>
        </w:rPr>
        <w:t>Eier, Zucker und Vanillezucker mind. 3 Minuten verquirlen, bis die Masse cremig ist und sich im Volumen verdoppelt hat. Salz und Schokoladenbutter dazugeben und behutsam unterheben. Mehl darüber sieben und ebenfalls unterheben. Die Förmchen zur Hälfte mit teig füllen, dann je 1 TL Erdnussbutter in die Mitte geben und mit teig abschließen.</w:t>
      </w:r>
    </w:p>
    <w:p w14:paraId="71D7FAB6" w14:textId="77777777" w:rsidR="009144DE" w:rsidRPr="00524581" w:rsidRDefault="009144DE" w:rsidP="00B40E8C">
      <w:pPr>
        <w:pStyle w:val="ListParagraph"/>
        <w:numPr>
          <w:ilvl w:val="0"/>
          <w:numId w:val="556"/>
        </w:numPr>
        <w:spacing w:after="120"/>
        <w:ind w:left="714" w:hanging="357"/>
        <w:contextualSpacing w:val="0"/>
        <w:jc w:val="both"/>
        <w:rPr>
          <w:sz w:val="24"/>
          <w:szCs w:val="24"/>
        </w:rPr>
      </w:pPr>
      <w:r w:rsidRPr="00524581">
        <w:rPr>
          <w:sz w:val="24"/>
          <w:szCs w:val="24"/>
        </w:rPr>
        <w:t xml:space="preserve">Mi-cuit im Ofen (Mitte) backen: Sie sind perfekt, wenn der Kern noch nicht durchgebacken ist, je nach Förmchen dauert das 9 – 12 Minuten herausnehmen, mit Kakopulver oder Puderzucker bestäuben und sofort servieren. </w:t>
      </w:r>
    </w:p>
    <w:p w14:paraId="05BA1840" w14:textId="77777777" w:rsidR="009144DE" w:rsidRDefault="009144DE" w:rsidP="009144DE">
      <w:pPr>
        <w:rPr>
          <w:sz w:val="24"/>
          <w:szCs w:val="24"/>
        </w:rPr>
      </w:pPr>
      <w:r>
        <w:rPr>
          <w:sz w:val="24"/>
          <w:szCs w:val="24"/>
        </w:rPr>
        <w:br w:type="page"/>
      </w:r>
    </w:p>
    <w:p w14:paraId="4F40F3BD" w14:textId="41FAE58E" w:rsidR="009144DE" w:rsidRPr="007A69F2" w:rsidRDefault="009144DE" w:rsidP="00AF7B1F">
      <w:pPr>
        <w:pStyle w:val="Heading2"/>
        <w:spacing w:after="240"/>
      </w:pPr>
      <w:r w:rsidRPr="007A69F2">
        <w:lastRenderedPageBreak/>
        <w:t>Crème brulée</w:t>
      </w:r>
      <w:r w:rsidR="00AB2907">
        <w:t xml:space="preserve"> mit Passionsfrucht</w:t>
      </w:r>
      <w:r w:rsidR="00834E42">
        <w:rPr>
          <w:rStyle w:val="FootnoteReference"/>
          <w:lang w:val="en-US"/>
        </w:rPr>
        <w:footnoteReference w:id="1497"/>
      </w:r>
      <w:r w:rsidRPr="007A69F2">
        <w:t xml:space="preserve"> </w:t>
      </w:r>
    </w:p>
    <w:p w14:paraId="09D3851C" w14:textId="64A9F2EF" w:rsidR="009144DE" w:rsidRPr="00B36884" w:rsidRDefault="009144DE" w:rsidP="009144DE">
      <w:pPr>
        <w:jc w:val="both"/>
        <w:rPr>
          <w:sz w:val="24"/>
          <w:szCs w:val="24"/>
        </w:rPr>
      </w:pPr>
      <w:r w:rsidRPr="00AF7B1F">
        <w:rPr>
          <w:sz w:val="24"/>
          <w:szCs w:val="24"/>
          <w:u w:val="single"/>
        </w:rPr>
        <w:t>Zutaten</w:t>
      </w:r>
      <w:r w:rsidRPr="00B36884">
        <w:rPr>
          <w:sz w:val="24"/>
          <w:szCs w:val="24"/>
        </w:rPr>
        <w:t xml:space="preserve"> </w:t>
      </w:r>
      <w:r w:rsidR="00AF7B1F">
        <w:rPr>
          <w:sz w:val="24"/>
          <w:szCs w:val="24"/>
        </w:rPr>
        <w:t>(</w:t>
      </w:r>
      <w:r w:rsidRPr="00B36884">
        <w:rPr>
          <w:sz w:val="24"/>
          <w:szCs w:val="24"/>
        </w:rPr>
        <w:t>für 6-8 Portionen</w:t>
      </w:r>
      <w:r w:rsidR="00AF7B1F">
        <w:rPr>
          <w:sz w:val="24"/>
          <w:szCs w:val="24"/>
        </w:rPr>
        <w:t>):</w:t>
      </w:r>
    </w:p>
    <w:p w14:paraId="12A648C9" w14:textId="77777777" w:rsidR="009144DE" w:rsidRPr="00B36884" w:rsidRDefault="009144DE" w:rsidP="009144DE">
      <w:pPr>
        <w:jc w:val="both"/>
        <w:rPr>
          <w:sz w:val="24"/>
          <w:szCs w:val="24"/>
        </w:rPr>
      </w:pPr>
      <w:r w:rsidRPr="00B36884">
        <w:rPr>
          <w:sz w:val="24"/>
          <w:szCs w:val="24"/>
        </w:rPr>
        <w:t>4 – 5 Passionsfrüchte</w:t>
      </w:r>
    </w:p>
    <w:p w14:paraId="1042F0AF" w14:textId="77777777" w:rsidR="009144DE" w:rsidRPr="00B36884" w:rsidRDefault="009144DE" w:rsidP="009144DE">
      <w:pPr>
        <w:jc w:val="both"/>
        <w:rPr>
          <w:sz w:val="24"/>
          <w:szCs w:val="24"/>
        </w:rPr>
      </w:pPr>
      <w:r w:rsidRPr="00B36884">
        <w:rPr>
          <w:sz w:val="24"/>
          <w:szCs w:val="24"/>
        </w:rPr>
        <w:t>1 Vanilleschote</w:t>
      </w:r>
    </w:p>
    <w:p w14:paraId="73181CBF" w14:textId="77777777" w:rsidR="009144DE" w:rsidRPr="00B36884" w:rsidRDefault="009144DE" w:rsidP="009144DE">
      <w:pPr>
        <w:jc w:val="both"/>
        <w:rPr>
          <w:sz w:val="24"/>
          <w:szCs w:val="24"/>
        </w:rPr>
      </w:pPr>
      <w:r w:rsidRPr="00B36884">
        <w:rPr>
          <w:sz w:val="24"/>
          <w:szCs w:val="24"/>
        </w:rPr>
        <w:t>350 g Sahne</w:t>
      </w:r>
    </w:p>
    <w:p w14:paraId="7F13CDE9" w14:textId="77777777" w:rsidR="009144DE" w:rsidRPr="007A69F2" w:rsidRDefault="009144DE" w:rsidP="009144DE">
      <w:pPr>
        <w:jc w:val="both"/>
        <w:rPr>
          <w:sz w:val="24"/>
          <w:szCs w:val="24"/>
        </w:rPr>
      </w:pPr>
      <w:r w:rsidRPr="007A69F2">
        <w:rPr>
          <w:sz w:val="24"/>
          <w:szCs w:val="24"/>
        </w:rPr>
        <w:t>80 – 100 g Zucker</w:t>
      </w:r>
    </w:p>
    <w:p w14:paraId="35CF4DAB" w14:textId="77777777" w:rsidR="009144DE" w:rsidRDefault="009144DE" w:rsidP="009144DE">
      <w:pPr>
        <w:jc w:val="both"/>
        <w:rPr>
          <w:sz w:val="24"/>
          <w:szCs w:val="24"/>
          <w:lang w:val="en-US"/>
        </w:rPr>
      </w:pPr>
      <w:r>
        <w:rPr>
          <w:sz w:val="24"/>
          <w:szCs w:val="24"/>
          <w:lang w:val="en-US"/>
        </w:rPr>
        <w:t xml:space="preserve">4 </w:t>
      </w:r>
      <w:proofErr w:type="spellStart"/>
      <w:r>
        <w:rPr>
          <w:sz w:val="24"/>
          <w:szCs w:val="24"/>
          <w:lang w:val="en-US"/>
        </w:rPr>
        <w:t>Eigelb</w:t>
      </w:r>
      <w:proofErr w:type="spellEnd"/>
    </w:p>
    <w:p w14:paraId="6CE373DB" w14:textId="77777777" w:rsidR="009144DE" w:rsidRDefault="009144DE" w:rsidP="009144DE">
      <w:pPr>
        <w:jc w:val="both"/>
        <w:rPr>
          <w:sz w:val="24"/>
          <w:szCs w:val="24"/>
          <w:lang w:val="en-US"/>
        </w:rPr>
      </w:pPr>
    </w:p>
    <w:p w14:paraId="49929118" w14:textId="755AE418" w:rsidR="00AF7B1F" w:rsidRDefault="00AF7B1F" w:rsidP="009144DE">
      <w:pPr>
        <w:jc w:val="both"/>
        <w:rPr>
          <w:sz w:val="24"/>
          <w:szCs w:val="24"/>
          <w:lang w:val="en-US"/>
        </w:rPr>
      </w:pPr>
      <w:r>
        <w:rPr>
          <w:sz w:val="24"/>
          <w:szCs w:val="24"/>
          <w:lang w:val="en-US"/>
        </w:rPr>
        <w:t>Zubereitung:</w:t>
      </w:r>
    </w:p>
    <w:p w14:paraId="6CE0977C" w14:textId="77777777" w:rsidR="009144DE" w:rsidRPr="00B970E2" w:rsidRDefault="009144DE" w:rsidP="00B40E8C">
      <w:pPr>
        <w:pStyle w:val="ListParagraph"/>
        <w:numPr>
          <w:ilvl w:val="0"/>
          <w:numId w:val="557"/>
        </w:numPr>
        <w:spacing w:after="120"/>
        <w:ind w:left="714" w:hanging="357"/>
        <w:contextualSpacing w:val="0"/>
        <w:jc w:val="both"/>
        <w:rPr>
          <w:sz w:val="24"/>
          <w:szCs w:val="24"/>
        </w:rPr>
      </w:pPr>
      <w:r w:rsidRPr="00B970E2">
        <w:rPr>
          <w:sz w:val="24"/>
          <w:szCs w:val="24"/>
        </w:rPr>
        <w:t>Den Backofen auf 150 Grad vorheizen. Eine große Auflaufform mit einem Stück Küchenpapier auslegen und die Förmchen nebeneinander hineinstellen. Passionsfrüchte halbieren, Fruchtfleisch und -saft in ein Sieb geben und durchstreichen, 50 ml abmessen.</w:t>
      </w:r>
    </w:p>
    <w:p w14:paraId="7F2064DB" w14:textId="77777777" w:rsidR="009144DE" w:rsidRPr="00B970E2" w:rsidRDefault="009144DE" w:rsidP="00B40E8C">
      <w:pPr>
        <w:pStyle w:val="ListParagraph"/>
        <w:numPr>
          <w:ilvl w:val="0"/>
          <w:numId w:val="557"/>
        </w:numPr>
        <w:spacing w:after="120"/>
        <w:ind w:left="714" w:hanging="357"/>
        <w:contextualSpacing w:val="0"/>
        <w:jc w:val="both"/>
        <w:rPr>
          <w:sz w:val="24"/>
          <w:szCs w:val="24"/>
        </w:rPr>
      </w:pPr>
      <w:r w:rsidRPr="00B970E2">
        <w:rPr>
          <w:sz w:val="24"/>
          <w:szCs w:val="24"/>
        </w:rPr>
        <w:t>Vanilleschote längs aufschlitzen und Mark herauskratzen, beides in einen Topf geben. Mit Sahne und 30 – 40 g Zucker zum Kochen bringen, Schote entfernen.</w:t>
      </w:r>
    </w:p>
    <w:p w14:paraId="18CA2CA8" w14:textId="77777777" w:rsidR="009144DE" w:rsidRPr="00B970E2" w:rsidRDefault="009144DE" w:rsidP="00B40E8C">
      <w:pPr>
        <w:pStyle w:val="ListParagraph"/>
        <w:numPr>
          <w:ilvl w:val="0"/>
          <w:numId w:val="557"/>
        </w:numPr>
        <w:spacing w:after="120"/>
        <w:ind w:left="714" w:hanging="357"/>
        <w:contextualSpacing w:val="0"/>
        <w:jc w:val="both"/>
        <w:rPr>
          <w:sz w:val="24"/>
          <w:szCs w:val="24"/>
        </w:rPr>
      </w:pPr>
      <w:r w:rsidRPr="00B970E2">
        <w:rPr>
          <w:sz w:val="24"/>
          <w:szCs w:val="24"/>
        </w:rPr>
        <w:t>In einer großen Schüssel Eigelbe mit einer Gabel verrühren. Von der Vanillesahne 4 – 5 EL abnehmen und langsam unter die Eigelbe rühren, dann die restliche Vanillesahne sowie das Passionsfruchtpüree. Creme durch ein Sieb gießen und die Förmchen füllen. Auflaufform in den Ofen (Mitte, Umluft 130 Grad) stellen und so viel Wasser hineinfüllen, dass die Förmchen zu gut zwei Dritteln darinstehen.</w:t>
      </w:r>
    </w:p>
    <w:p w14:paraId="1F1FEFB1" w14:textId="77777777" w:rsidR="009144DE" w:rsidRPr="00B970E2" w:rsidRDefault="009144DE" w:rsidP="00B40E8C">
      <w:pPr>
        <w:pStyle w:val="ListParagraph"/>
        <w:numPr>
          <w:ilvl w:val="0"/>
          <w:numId w:val="557"/>
        </w:numPr>
        <w:spacing w:after="120"/>
        <w:ind w:left="714" w:hanging="357"/>
        <w:contextualSpacing w:val="0"/>
        <w:jc w:val="both"/>
        <w:rPr>
          <w:sz w:val="24"/>
          <w:szCs w:val="24"/>
        </w:rPr>
      </w:pPr>
      <w:r w:rsidRPr="00B970E2">
        <w:rPr>
          <w:sz w:val="24"/>
          <w:szCs w:val="24"/>
        </w:rPr>
        <w:t>Die Creme 30 – 40 Minuten garen, bis sie bei leichtem Anstupsen gefestigt erscheint, aber in der Mitte noch wackelt. Förmchen vorsichtig aus dem Wasserbad heben, Creme wenig abkühlen lassen und dann abgedeckt im Kühlschrank in 4 – 5 Stundenfest werden lassen.</w:t>
      </w:r>
    </w:p>
    <w:p w14:paraId="273B17CB" w14:textId="77777777" w:rsidR="009144DE" w:rsidRDefault="009144DE" w:rsidP="00B40E8C">
      <w:pPr>
        <w:pStyle w:val="ListParagraph"/>
        <w:numPr>
          <w:ilvl w:val="0"/>
          <w:numId w:val="557"/>
        </w:numPr>
        <w:spacing w:after="120"/>
        <w:ind w:left="714" w:hanging="357"/>
        <w:contextualSpacing w:val="0"/>
        <w:jc w:val="both"/>
        <w:rPr>
          <w:sz w:val="24"/>
          <w:szCs w:val="24"/>
        </w:rPr>
      </w:pPr>
      <w:r w:rsidRPr="00B970E2">
        <w:rPr>
          <w:sz w:val="24"/>
          <w:szCs w:val="24"/>
        </w:rPr>
        <w:t>Vorm Servieren die Creme dünn mit dem übrigen Zucker bestreuen und mit dem Bunsenbrenner karamellisieren.</w:t>
      </w:r>
    </w:p>
    <w:p w14:paraId="210C8CF5" w14:textId="77777777" w:rsidR="009144DE" w:rsidRDefault="009144DE" w:rsidP="009144DE">
      <w:pPr>
        <w:rPr>
          <w:sz w:val="24"/>
          <w:szCs w:val="24"/>
        </w:rPr>
      </w:pPr>
      <w:r>
        <w:rPr>
          <w:sz w:val="24"/>
          <w:szCs w:val="24"/>
        </w:rPr>
        <w:br w:type="page"/>
      </w:r>
    </w:p>
    <w:p w14:paraId="79884E0B" w14:textId="3906C7E2" w:rsidR="009144DE" w:rsidRDefault="009144DE" w:rsidP="00AF7B1F">
      <w:pPr>
        <w:pStyle w:val="Heading2"/>
        <w:spacing w:after="240"/>
      </w:pPr>
      <w:r>
        <w:lastRenderedPageBreak/>
        <w:t>Ziegenkäseparfait</w:t>
      </w:r>
      <w:r w:rsidR="005223B2">
        <w:t xml:space="preserve"> mit Cassisfrüchten</w:t>
      </w:r>
      <w:r w:rsidR="00BE77F9">
        <w:rPr>
          <w:rStyle w:val="FootnoteReference"/>
        </w:rPr>
        <w:footnoteReference w:id="1498"/>
      </w:r>
      <w:r>
        <w:t xml:space="preserve"> </w:t>
      </w:r>
    </w:p>
    <w:p w14:paraId="7D27014A" w14:textId="242FFEEE" w:rsidR="009144DE" w:rsidRDefault="009144DE" w:rsidP="009144DE">
      <w:pPr>
        <w:jc w:val="both"/>
        <w:rPr>
          <w:sz w:val="24"/>
          <w:szCs w:val="24"/>
        </w:rPr>
      </w:pPr>
      <w:r w:rsidRPr="00AF7B1F">
        <w:rPr>
          <w:sz w:val="24"/>
          <w:szCs w:val="24"/>
          <w:u w:val="single"/>
        </w:rPr>
        <w:t>Zutaten</w:t>
      </w:r>
      <w:r>
        <w:rPr>
          <w:sz w:val="24"/>
          <w:szCs w:val="24"/>
        </w:rPr>
        <w:t xml:space="preserve"> </w:t>
      </w:r>
      <w:r w:rsidR="00AF7B1F">
        <w:rPr>
          <w:sz w:val="24"/>
          <w:szCs w:val="24"/>
        </w:rPr>
        <w:t>(</w:t>
      </w:r>
      <w:r>
        <w:rPr>
          <w:sz w:val="24"/>
          <w:szCs w:val="24"/>
        </w:rPr>
        <w:t>für 4 – 6 Portionen</w:t>
      </w:r>
      <w:r w:rsidR="00AF7B1F">
        <w:rPr>
          <w:sz w:val="24"/>
          <w:szCs w:val="24"/>
        </w:rPr>
        <w:t>):</w:t>
      </w:r>
    </w:p>
    <w:p w14:paraId="5C69797B" w14:textId="77777777" w:rsidR="009144DE" w:rsidRPr="00AF7B1F" w:rsidRDefault="009144DE" w:rsidP="009144DE">
      <w:pPr>
        <w:jc w:val="both"/>
        <w:rPr>
          <w:i/>
          <w:iCs/>
          <w:sz w:val="24"/>
          <w:szCs w:val="24"/>
        </w:rPr>
      </w:pPr>
      <w:r w:rsidRPr="00AF7B1F">
        <w:rPr>
          <w:i/>
          <w:iCs/>
          <w:sz w:val="24"/>
          <w:szCs w:val="24"/>
        </w:rPr>
        <w:t xml:space="preserve">Für die Früchte: </w:t>
      </w:r>
    </w:p>
    <w:p w14:paraId="5566386D" w14:textId="77777777" w:rsidR="009144DE" w:rsidRDefault="009144DE" w:rsidP="009144DE">
      <w:pPr>
        <w:jc w:val="both"/>
        <w:rPr>
          <w:sz w:val="24"/>
          <w:szCs w:val="24"/>
        </w:rPr>
      </w:pPr>
      <w:r>
        <w:rPr>
          <w:sz w:val="24"/>
          <w:szCs w:val="24"/>
        </w:rPr>
        <w:t>2 Feigen</w:t>
      </w:r>
    </w:p>
    <w:p w14:paraId="4D8F9825" w14:textId="77777777" w:rsidR="009144DE" w:rsidRDefault="009144DE" w:rsidP="009144DE">
      <w:pPr>
        <w:jc w:val="both"/>
        <w:rPr>
          <w:sz w:val="24"/>
          <w:szCs w:val="24"/>
        </w:rPr>
      </w:pPr>
      <w:r>
        <w:rPr>
          <w:sz w:val="24"/>
          <w:szCs w:val="24"/>
        </w:rPr>
        <w:t>2 kleine, feste Birnen</w:t>
      </w:r>
    </w:p>
    <w:p w14:paraId="18CCA886" w14:textId="77777777" w:rsidR="009144DE" w:rsidRDefault="009144DE" w:rsidP="009144DE">
      <w:pPr>
        <w:jc w:val="both"/>
        <w:rPr>
          <w:sz w:val="24"/>
          <w:szCs w:val="24"/>
        </w:rPr>
      </w:pPr>
      <w:r>
        <w:rPr>
          <w:sz w:val="24"/>
          <w:szCs w:val="24"/>
        </w:rPr>
        <w:t>1 kleiner Zweig Rosmarin</w:t>
      </w:r>
    </w:p>
    <w:p w14:paraId="7E69D16D" w14:textId="77777777" w:rsidR="009144DE" w:rsidRDefault="009144DE" w:rsidP="009144DE">
      <w:pPr>
        <w:jc w:val="both"/>
        <w:rPr>
          <w:sz w:val="24"/>
          <w:szCs w:val="24"/>
        </w:rPr>
      </w:pPr>
      <w:r>
        <w:rPr>
          <w:sz w:val="24"/>
          <w:szCs w:val="24"/>
        </w:rPr>
        <w:t>50 g Süß- oder Sauerkirschen aus dem Glas</w:t>
      </w:r>
    </w:p>
    <w:p w14:paraId="3C943E01" w14:textId="77777777" w:rsidR="009144DE" w:rsidRDefault="009144DE" w:rsidP="009144DE">
      <w:pPr>
        <w:jc w:val="both"/>
        <w:rPr>
          <w:sz w:val="24"/>
          <w:szCs w:val="24"/>
        </w:rPr>
      </w:pPr>
      <w:r>
        <w:rPr>
          <w:sz w:val="24"/>
          <w:szCs w:val="24"/>
        </w:rPr>
        <w:t>1 -2 EL Vanillezucker</w:t>
      </w:r>
    </w:p>
    <w:p w14:paraId="1E1B8C80" w14:textId="77777777" w:rsidR="009144DE" w:rsidRDefault="009144DE" w:rsidP="009144DE">
      <w:pPr>
        <w:jc w:val="both"/>
        <w:rPr>
          <w:sz w:val="24"/>
          <w:szCs w:val="24"/>
        </w:rPr>
      </w:pPr>
      <w:r>
        <w:rPr>
          <w:sz w:val="24"/>
          <w:szCs w:val="24"/>
        </w:rPr>
        <w:t>½ l schwarzer Johannisbeersaft</w:t>
      </w:r>
    </w:p>
    <w:p w14:paraId="21E9BFB4" w14:textId="77777777" w:rsidR="009144DE" w:rsidRDefault="009144DE" w:rsidP="009144DE">
      <w:pPr>
        <w:jc w:val="both"/>
        <w:rPr>
          <w:sz w:val="24"/>
          <w:szCs w:val="24"/>
        </w:rPr>
      </w:pPr>
    </w:p>
    <w:p w14:paraId="1F6C0E85" w14:textId="77777777" w:rsidR="009144DE" w:rsidRPr="00AF7B1F" w:rsidRDefault="009144DE" w:rsidP="009144DE">
      <w:pPr>
        <w:jc w:val="both"/>
        <w:rPr>
          <w:i/>
          <w:iCs/>
          <w:sz w:val="24"/>
          <w:szCs w:val="24"/>
        </w:rPr>
      </w:pPr>
      <w:r w:rsidRPr="00AF7B1F">
        <w:rPr>
          <w:i/>
          <w:iCs/>
          <w:sz w:val="24"/>
          <w:szCs w:val="24"/>
        </w:rPr>
        <w:t>Für das Parfait:</w:t>
      </w:r>
    </w:p>
    <w:p w14:paraId="0F75CBA7" w14:textId="77777777" w:rsidR="009144DE" w:rsidRDefault="009144DE" w:rsidP="009144DE">
      <w:pPr>
        <w:jc w:val="both"/>
        <w:rPr>
          <w:sz w:val="24"/>
          <w:szCs w:val="24"/>
        </w:rPr>
      </w:pPr>
      <w:r>
        <w:rPr>
          <w:sz w:val="24"/>
          <w:szCs w:val="24"/>
        </w:rPr>
        <w:t>4 Eigelb</w:t>
      </w:r>
    </w:p>
    <w:p w14:paraId="35127626" w14:textId="77777777" w:rsidR="009144DE" w:rsidRDefault="009144DE" w:rsidP="009144DE">
      <w:pPr>
        <w:jc w:val="both"/>
        <w:rPr>
          <w:sz w:val="24"/>
          <w:szCs w:val="24"/>
        </w:rPr>
      </w:pPr>
      <w:r>
        <w:rPr>
          <w:sz w:val="24"/>
          <w:szCs w:val="24"/>
        </w:rPr>
        <w:t>2 EL Vanillezucker</w:t>
      </w:r>
    </w:p>
    <w:p w14:paraId="204B574A" w14:textId="77777777" w:rsidR="009144DE" w:rsidRDefault="009144DE" w:rsidP="009144DE">
      <w:pPr>
        <w:jc w:val="both"/>
        <w:rPr>
          <w:sz w:val="24"/>
          <w:szCs w:val="24"/>
        </w:rPr>
      </w:pPr>
      <w:r>
        <w:rPr>
          <w:sz w:val="24"/>
          <w:szCs w:val="24"/>
        </w:rPr>
        <w:t>2 EL Honig</w:t>
      </w:r>
    </w:p>
    <w:p w14:paraId="0560704D" w14:textId="77777777" w:rsidR="009144DE" w:rsidRDefault="009144DE" w:rsidP="009144DE">
      <w:pPr>
        <w:jc w:val="both"/>
        <w:rPr>
          <w:sz w:val="24"/>
          <w:szCs w:val="24"/>
        </w:rPr>
      </w:pPr>
      <w:r>
        <w:rPr>
          <w:sz w:val="24"/>
          <w:szCs w:val="24"/>
        </w:rPr>
        <w:t>60 – 75 g milder Ziegenfrischkäse</w:t>
      </w:r>
    </w:p>
    <w:p w14:paraId="5FC0F936" w14:textId="77777777" w:rsidR="009144DE" w:rsidRDefault="009144DE" w:rsidP="009144DE">
      <w:pPr>
        <w:jc w:val="both"/>
        <w:rPr>
          <w:sz w:val="24"/>
          <w:szCs w:val="24"/>
        </w:rPr>
      </w:pPr>
      <w:r>
        <w:rPr>
          <w:sz w:val="24"/>
          <w:szCs w:val="24"/>
        </w:rPr>
        <w:t>200 g Sahne</w:t>
      </w:r>
    </w:p>
    <w:p w14:paraId="09257226" w14:textId="77777777" w:rsidR="009144DE" w:rsidRDefault="009144DE" w:rsidP="009144DE">
      <w:pPr>
        <w:jc w:val="both"/>
        <w:rPr>
          <w:sz w:val="24"/>
          <w:szCs w:val="24"/>
        </w:rPr>
      </w:pPr>
      <w:r>
        <w:rPr>
          <w:sz w:val="24"/>
          <w:szCs w:val="24"/>
        </w:rPr>
        <w:t>75 g Cantuccini</w:t>
      </w:r>
    </w:p>
    <w:p w14:paraId="049F7609" w14:textId="77777777" w:rsidR="00AF7B1F" w:rsidRDefault="00AF7B1F" w:rsidP="009144DE">
      <w:pPr>
        <w:jc w:val="both"/>
        <w:rPr>
          <w:sz w:val="24"/>
          <w:szCs w:val="24"/>
        </w:rPr>
      </w:pPr>
    </w:p>
    <w:p w14:paraId="7C98D3FF" w14:textId="6053A9A1" w:rsidR="009144DE" w:rsidRDefault="009144DE" w:rsidP="009144DE">
      <w:pPr>
        <w:jc w:val="both"/>
        <w:rPr>
          <w:sz w:val="24"/>
          <w:szCs w:val="24"/>
        </w:rPr>
      </w:pPr>
      <w:r>
        <w:rPr>
          <w:sz w:val="24"/>
          <w:szCs w:val="24"/>
        </w:rPr>
        <w:t>Zubereitungszeit: 40 Minuten plus 24 Stunden Durchziehen, Tiefkühlen und Einkochen</w:t>
      </w:r>
    </w:p>
    <w:p w14:paraId="2CE38398" w14:textId="77777777" w:rsidR="009144DE" w:rsidRPr="00B15811" w:rsidRDefault="009144DE" w:rsidP="00B40E8C">
      <w:pPr>
        <w:pStyle w:val="ListParagraph"/>
        <w:numPr>
          <w:ilvl w:val="0"/>
          <w:numId w:val="558"/>
        </w:numPr>
        <w:spacing w:after="120"/>
        <w:ind w:left="714" w:hanging="357"/>
        <w:contextualSpacing w:val="0"/>
        <w:jc w:val="both"/>
        <w:rPr>
          <w:sz w:val="24"/>
          <w:szCs w:val="24"/>
        </w:rPr>
      </w:pPr>
      <w:r w:rsidRPr="00B15811">
        <w:rPr>
          <w:sz w:val="24"/>
          <w:szCs w:val="24"/>
        </w:rPr>
        <w:t>Für die Früchte die Feigen dünn schälen. Birnen vierteln, entkernen und schälen. Rosmarin waschen und trocken schütteln. Alles mit Kirschen, Vanillezucker und Johannisbeersaft in einem Topf aufkochen und bei geringer Hitze 10 Minuten sanft köcheln lassen. Vom Herd nehmen und abkühlen lassen, dann ca. 12 Stunden im Kühlschrank durchziehen lassen.</w:t>
      </w:r>
    </w:p>
    <w:p w14:paraId="2F3C24A7" w14:textId="77777777" w:rsidR="009144DE" w:rsidRPr="00B15811" w:rsidRDefault="009144DE" w:rsidP="00B40E8C">
      <w:pPr>
        <w:pStyle w:val="ListParagraph"/>
        <w:numPr>
          <w:ilvl w:val="0"/>
          <w:numId w:val="558"/>
        </w:numPr>
        <w:spacing w:after="120"/>
        <w:ind w:left="714" w:hanging="357"/>
        <w:contextualSpacing w:val="0"/>
        <w:jc w:val="both"/>
        <w:rPr>
          <w:sz w:val="24"/>
          <w:szCs w:val="24"/>
        </w:rPr>
      </w:pPr>
      <w:r w:rsidRPr="00B15811">
        <w:rPr>
          <w:sz w:val="24"/>
          <w:szCs w:val="24"/>
        </w:rPr>
        <w:t>Für das Parfait Eigelbe, Vanillezucker und Honig in eine Schüssel geben und mit dem Schneebesen über dem heißen Wasserbad in 3 – 5 Minuten cremig aufschlagen. Dann die Schüssel in kaltes Wasser setzen und die Creme kalt schlagen. Ziegenfrischkäse unterrühren.</w:t>
      </w:r>
    </w:p>
    <w:p w14:paraId="3156EA9E" w14:textId="77777777" w:rsidR="009144DE" w:rsidRPr="00B15811" w:rsidRDefault="009144DE" w:rsidP="00B40E8C">
      <w:pPr>
        <w:pStyle w:val="ListParagraph"/>
        <w:numPr>
          <w:ilvl w:val="0"/>
          <w:numId w:val="558"/>
        </w:numPr>
        <w:spacing w:after="120"/>
        <w:ind w:left="714" w:hanging="357"/>
        <w:contextualSpacing w:val="0"/>
        <w:jc w:val="both"/>
        <w:rPr>
          <w:sz w:val="24"/>
          <w:szCs w:val="24"/>
        </w:rPr>
      </w:pPr>
      <w:r w:rsidRPr="00B15811">
        <w:rPr>
          <w:sz w:val="24"/>
          <w:szCs w:val="24"/>
        </w:rPr>
        <w:t>Die Sahne steif schlagen und erst ein Drittel unter die Käsemasse rühren, dann den Rest behutsam unterheben, die Masse soll so luftig wie möglich bleiben. In die Förmchen füllen und dann 12 Stunden ins Tiefkühlfach stellen.</w:t>
      </w:r>
    </w:p>
    <w:p w14:paraId="6E7381F8" w14:textId="77777777" w:rsidR="009144DE" w:rsidRPr="00B15811" w:rsidRDefault="009144DE" w:rsidP="00B40E8C">
      <w:pPr>
        <w:pStyle w:val="ListParagraph"/>
        <w:numPr>
          <w:ilvl w:val="0"/>
          <w:numId w:val="558"/>
        </w:numPr>
        <w:spacing w:after="120"/>
        <w:ind w:left="714" w:hanging="357"/>
        <w:contextualSpacing w:val="0"/>
        <w:jc w:val="both"/>
        <w:rPr>
          <w:sz w:val="24"/>
          <w:szCs w:val="24"/>
        </w:rPr>
      </w:pPr>
      <w:r w:rsidRPr="00B15811">
        <w:rPr>
          <w:sz w:val="24"/>
          <w:szCs w:val="24"/>
        </w:rPr>
        <w:lastRenderedPageBreak/>
        <w:t>An nächsten Tag Cantuccini recht fein hacken und in eine Schüssel geben. Nacheinander die Förmchen kurz in heißes Wasser tauchen, mit einem Messer am Rand entlangfahren und die Parfaits herauslösen. Jedes Parfait möglichst zügig in den Keksbröseln wälzen, auf eine</w:t>
      </w:r>
      <w:r>
        <w:rPr>
          <w:sz w:val="24"/>
          <w:szCs w:val="24"/>
        </w:rPr>
        <w:t>n</w:t>
      </w:r>
      <w:r w:rsidRPr="00B15811">
        <w:rPr>
          <w:sz w:val="24"/>
          <w:szCs w:val="24"/>
        </w:rPr>
        <w:t xml:space="preserve"> Teller geben und bis zum Servieren wieder ins Tiefkühlfach geben.</w:t>
      </w:r>
    </w:p>
    <w:p w14:paraId="604DE760" w14:textId="77777777" w:rsidR="009144DE" w:rsidRPr="00B15811" w:rsidRDefault="009144DE" w:rsidP="00B40E8C">
      <w:pPr>
        <w:pStyle w:val="ListParagraph"/>
        <w:numPr>
          <w:ilvl w:val="0"/>
          <w:numId w:val="558"/>
        </w:numPr>
        <w:spacing w:after="120"/>
        <w:ind w:left="714" w:hanging="357"/>
        <w:contextualSpacing w:val="0"/>
        <w:jc w:val="both"/>
        <w:rPr>
          <w:sz w:val="24"/>
          <w:szCs w:val="24"/>
        </w:rPr>
      </w:pPr>
      <w:r w:rsidRPr="00B15811">
        <w:rPr>
          <w:sz w:val="24"/>
          <w:szCs w:val="24"/>
        </w:rPr>
        <w:t>Sud und Früchte durch ein Sieb gießen. Den Sud auffangen, zurück in den Topf geben und bei mittlerer bis starker Hitze um zwei Drittel einkochen. Die Parfaits auf den Tellern 5 – 10 Minuten antauen lassen, dann mit den Cassisfrüchten anrichten und ein wenig von dem eingekochten Sud über die Früchte geben.</w:t>
      </w:r>
    </w:p>
    <w:p w14:paraId="27B23773" w14:textId="77777777" w:rsidR="009144DE" w:rsidRDefault="009144DE" w:rsidP="009144DE">
      <w:pPr>
        <w:jc w:val="both"/>
        <w:rPr>
          <w:sz w:val="24"/>
          <w:szCs w:val="24"/>
        </w:rPr>
      </w:pPr>
    </w:p>
    <w:p w14:paraId="7B060DFE" w14:textId="77777777" w:rsidR="009144DE" w:rsidRDefault="009144DE" w:rsidP="009144DE">
      <w:pPr>
        <w:jc w:val="both"/>
        <w:rPr>
          <w:sz w:val="24"/>
          <w:szCs w:val="24"/>
        </w:rPr>
      </w:pPr>
    </w:p>
    <w:p w14:paraId="3253B399" w14:textId="77777777" w:rsidR="009144DE" w:rsidRPr="00B970E2" w:rsidRDefault="009144DE" w:rsidP="009144DE">
      <w:pPr>
        <w:jc w:val="both"/>
        <w:rPr>
          <w:sz w:val="24"/>
          <w:szCs w:val="24"/>
        </w:rPr>
      </w:pPr>
    </w:p>
    <w:p w14:paraId="501DC4D4" w14:textId="77777777" w:rsidR="009144DE" w:rsidRPr="00524581" w:rsidRDefault="009144DE" w:rsidP="009144DE">
      <w:pPr>
        <w:jc w:val="both"/>
        <w:rPr>
          <w:sz w:val="24"/>
          <w:szCs w:val="24"/>
        </w:rPr>
      </w:pPr>
    </w:p>
    <w:p w14:paraId="2114E776" w14:textId="77777777" w:rsidR="009144DE" w:rsidRPr="00524581" w:rsidRDefault="009144DE" w:rsidP="009144DE">
      <w:pPr>
        <w:jc w:val="both"/>
        <w:rPr>
          <w:sz w:val="24"/>
          <w:szCs w:val="24"/>
        </w:rPr>
      </w:pPr>
    </w:p>
    <w:p w14:paraId="3A0069AB" w14:textId="77777777" w:rsidR="009144DE" w:rsidRPr="00524581" w:rsidRDefault="009144DE" w:rsidP="009144DE">
      <w:pPr>
        <w:jc w:val="both"/>
        <w:rPr>
          <w:sz w:val="24"/>
          <w:szCs w:val="24"/>
        </w:rPr>
      </w:pPr>
    </w:p>
    <w:p w14:paraId="3CE289C2" w14:textId="77777777" w:rsidR="009144DE" w:rsidRPr="00524581" w:rsidRDefault="009144DE" w:rsidP="009144DE">
      <w:pPr>
        <w:jc w:val="both"/>
        <w:rPr>
          <w:sz w:val="24"/>
          <w:szCs w:val="24"/>
        </w:rPr>
      </w:pPr>
      <w:r w:rsidRPr="00524581">
        <w:rPr>
          <w:sz w:val="24"/>
          <w:szCs w:val="24"/>
        </w:rPr>
        <w:br w:type="page"/>
      </w:r>
    </w:p>
    <w:p w14:paraId="59CB99A3" w14:textId="4F342C72" w:rsidR="009144DE" w:rsidRDefault="009144DE" w:rsidP="00AF7B1F">
      <w:pPr>
        <w:pStyle w:val="Heading2"/>
        <w:spacing w:after="240"/>
      </w:pPr>
      <w:r>
        <w:lastRenderedPageBreak/>
        <w:t>Marillenknödel</w:t>
      </w:r>
      <w:r w:rsidR="00F86346">
        <w:rPr>
          <w:rStyle w:val="FootnoteReference"/>
        </w:rPr>
        <w:footnoteReference w:id="1499"/>
      </w:r>
      <w:r>
        <w:t xml:space="preserve"> </w:t>
      </w:r>
    </w:p>
    <w:p w14:paraId="72D1EAF6" w14:textId="2335722E" w:rsidR="009144DE" w:rsidRDefault="009144DE" w:rsidP="009144DE">
      <w:pPr>
        <w:rPr>
          <w:sz w:val="24"/>
          <w:szCs w:val="24"/>
        </w:rPr>
      </w:pPr>
      <w:r w:rsidRPr="00AF7B1F">
        <w:rPr>
          <w:sz w:val="24"/>
          <w:szCs w:val="24"/>
          <w:u w:val="single"/>
        </w:rPr>
        <w:t>Zutaten</w:t>
      </w:r>
      <w:r>
        <w:rPr>
          <w:sz w:val="24"/>
          <w:szCs w:val="24"/>
        </w:rPr>
        <w:t xml:space="preserve"> </w:t>
      </w:r>
      <w:r w:rsidR="00AF7B1F">
        <w:rPr>
          <w:sz w:val="24"/>
          <w:szCs w:val="24"/>
        </w:rPr>
        <w:t>(</w:t>
      </w:r>
      <w:r>
        <w:rPr>
          <w:sz w:val="24"/>
          <w:szCs w:val="24"/>
        </w:rPr>
        <w:t>für 6 Portionen</w:t>
      </w:r>
      <w:r w:rsidR="00AF7B1F">
        <w:rPr>
          <w:sz w:val="24"/>
          <w:szCs w:val="24"/>
        </w:rPr>
        <w:t>)</w:t>
      </w:r>
    </w:p>
    <w:p w14:paraId="7A2FDD05" w14:textId="77777777" w:rsidR="009144DE" w:rsidRPr="00AF7B1F" w:rsidRDefault="009144DE" w:rsidP="009144DE">
      <w:pPr>
        <w:rPr>
          <w:i/>
          <w:iCs/>
          <w:sz w:val="24"/>
          <w:szCs w:val="24"/>
        </w:rPr>
      </w:pPr>
      <w:r w:rsidRPr="00AF7B1F">
        <w:rPr>
          <w:i/>
          <w:iCs/>
          <w:sz w:val="24"/>
          <w:szCs w:val="24"/>
        </w:rPr>
        <w:t>Für die Knödel:</w:t>
      </w:r>
    </w:p>
    <w:p w14:paraId="193EFA30" w14:textId="77777777" w:rsidR="009144DE" w:rsidRDefault="009144DE" w:rsidP="009144DE">
      <w:pPr>
        <w:rPr>
          <w:sz w:val="24"/>
          <w:szCs w:val="24"/>
        </w:rPr>
      </w:pPr>
      <w:r>
        <w:rPr>
          <w:sz w:val="24"/>
          <w:szCs w:val="24"/>
        </w:rPr>
        <w:t>250 g Quark (20% Fett)</w:t>
      </w:r>
    </w:p>
    <w:p w14:paraId="2010B02C" w14:textId="77777777" w:rsidR="009144DE" w:rsidRDefault="009144DE" w:rsidP="009144DE">
      <w:pPr>
        <w:rPr>
          <w:sz w:val="24"/>
          <w:szCs w:val="24"/>
        </w:rPr>
      </w:pPr>
      <w:r>
        <w:rPr>
          <w:sz w:val="24"/>
          <w:szCs w:val="24"/>
        </w:rPr>
        <w:t xml:space="preserve">6 kleine Aprikosen </w:t>
      </w:r>
    </w:p>
    <w:p w14:paraId="3B434C52" w14:textId="77777777" w:rsidR="009144DE" w:rsidRDefault="009144DE" w:rsidP="009144DE">
      <w:pPr>
        <w:rPr>
          <w:sz w:val="24"/>
          <w:szCs w:val="24"/>
        </w:rPr>
      </w:pPr>
      <w:r>
        <w:rPr>
          <w:sz w:val="24"/>
          <w:szCs w:val="24"/>
        </w:rPr>
        <w:t>6 Stück Würfelzucker</w:t>
      </w:r>
    </w:p>
    <w:p w14:paraId="1FD3B271" w14:textId="77777777" w:rsidR="009144DE" w:rsidRDefault="009144DE" w:rsidP="009144DE">
      <w:pPr>
        <w:rPr>
          <w:sz w:val="24"/>
          <w:szCs w:val="24"/>
        </w:rPr>
      </w:pPr>
      <w:r>
        <w:rPr>
          <w:sz w:val="24"/>
          <w:szCs w:val="24"/>
        </w:rPr>
        <w:t>25 g zimmerwarme Butter</w:t>
      </w:r>
    </w:p>
    <w:p w14:paraId="17716BED" w14:textId="77777777" w:rsidR="009144DE" w:rsidRDefault="009144DE" w:rsidP="009144DE">
      <w:pPr>
        <w:rPr>
          <w:sz w:val="24"/>
          <w:szCs w:val="24"/>
        </w:rPr>
      </w:pPr>
      <w:r>
        <w:rPr>
          <w:sz w:val="24"/>
          <w:szCs w:val="24"/>
        </w:rPr>
        <w:t>½ TL fein angeriebene Zitronenschale</w:t>
      </w:r>
    </w:p>
    <w:p w14:paraId="75461286" w14:textId="77777777" w:rsidR="009144DE" w:rsidRDefault="009144DE" w:rsidP="009144DE">
      <w:pPr>
        <w:rPr>
          <w:sz w:val="24"/>
          <w:szCs w:val="24"/>
        </w:rPr>
      </w:pPr>
      <w:r>
        <w:rPr>
          <w:sz w:val="24"/>
          <w:szCs w:val="24"/>
        </w:rPr>
        <w:t>Feines Meersalz</w:t>
      </w:r>
    </w:p>
    <w:p w14:paraId="1C419E0F" w14:textId="77777777" w:rsidR="009144DE" w:rsidRDefault="009144DE" w:rsidP="009144DE">
      <w:pPr>
        <w:rPr>
          <w:sz w:val="24"/>
          <w:szCs w:val="24"/>
        </w:rPr>
      </w:pPr>
      <w:r>
        <w:rPr>
          <w:sz w:val="24"/>
          <w:szCs w:val="24"/>
        </w:rPr>
        <w:t>75 g Weichweizengrieß</w:t>
      </w:r>
    </w:p>
    <w:p w14:paraId="1C597733" w14:textId="77777777" w:rsidR="009144DE" w:rsidRDefault="009144DE" w:rsidP="009144DE">
      <w:pPr>
        <w:rPr>
          <w:sz w:val="24"/>
          <w:szCs w:val="24"/>
        </w:rPr>
      </w:pPr>
      <w:r>
        <w:rPr>
          <w:sz w:val="24"/>
          <w:szCs w:val="24"/>
        </w:rPr>
        <w:t>50 g Mehl</w:t>
      </w:r>
    </w:p>
    <w:p w14:paraId="2F3E9986" w14:textId="77777777" w:rsidR="009144DE" w:rsidRPr="00AF7B1F" w:rsidRDefault="009144DE" w:rsidP="009144DE">
      <w:pPr>
        <w:rPr>
          <w:i/>
          <w:iCs/>
          <w:sz w:val="24"/>
          <w:szCs w:val="24"/>
        </w:rPr>
      </w:pPr>
      <w:r w:rsidRPr="00AF7B1F">
        <w:rPr>
          <w:i/>
          <w:iCs/>
          <w:sz w:val="24"/>
          <w:szCs w:val="24"/>
        </w:rPr>
        <w:t>Für die Brösel:</w:t>
      </w:r>
    </w:p>
    <w:p w14:paraId="0F9473C9" w14:textId="77777777" w:rsidR="009144DE" w:rsidRDefault="009144DE" w:rsidP="009144DE">
      <w:pPr>
        <w:rPr>
          <w:sz w:val="24"/>
          <w:szCs w:val="24"/>
        </w:rPr>
      </w:pPr>
      <w:r>
        <w:rPr>
          <w:sz w:val="24"/>
          <w:szCs w:val="24"/>
        </w:rPr>
        <w:t>60 g Butter</w:t>
      </w:r>
    </w:p>
    <w:p w14:paraId="4D2AB225" w14:textId="77777777" w:rsidR="009144DE" w:rsidRDefault="009144DE" w:rsidP="009144DE">
      <w:pPr>
        <w:rPr>
          <w:sz w:val="24"/>
          <w:szCs w:val="24"/>
        </w:rPr>
      </w:pPr>
      <w:r>
        <w:rPr>
          <w:sz w:val="24"/>
          <w:szCs w:val="24"/>
        </w:rPr>
        <w:t>25 g gemahlene Haselnüsse</w:t>
      </w:r>
    </w:p>
    <w:p w14:paraId="7A012442" w14:textId="77777777" w:rsidR="009144DE" w:rsidRDefault="009144DE" w:rsidP="009144DE">
      <w:pPr>
        <w:rPr>
          <w:sz w:val="24"/>
          <w:szCs w:val="24"/>
        </w:rPr>
      </w:pPr>
      <w:r>
        <w:rPr>
          <w:sz w:val="24"/>
          <w:szCs w:val="24"/>
        </w:rPr>
        <w:t>80 g Semmelbrösel</w:t>
      </w:r>
    </w:p>
    <w:p w14:paraId="18D8EA9F" w14:textId="77777777" w:rsidR="009144DE" w:rsidRDefault="009144DE" w:rsidP="009144DE">
      <w:pPr>
        <w:rPr>
          <w:sz w:val="24"/>
          <w:szCs w:val="24"/>
        </w:rPr>
      </w:pPr>
    </w:p>
    <w:p w14:paraId="54AD85F1" w14:textId="77777777" w:rsidR="009144DE" w:rsidRDefault="009144DE" w:rsidP="009144DE">
      <w:pPr>
        <w:rPr>
          <w:sz w:val="24"/>
          <w:szCs w:val="24"/>
        </w:rPr>
      </w:pPr>
      <w:r>
        <w:rPr>
          <w:sz w:val="24"/>
          <w:szCs w:val="24"/>
        </w:rPr>
        <w:t>Zubereitungszeit: 45 Minuten plus 1 Stunde Abtropfen</w:t>
      </w:r>
    </w:p>
    <w:p w14:paraId="11D02395" w14:textId="77777777" w:rsidR="009144DE" w:rsidRPr="00175346" w:rsidRDefault="009144DE" w:rsidP="00B40E8C">
      <w:pPr>
        <w:pStyle w:val="ListParagraph"/>
        <w:numPr>
          <w:ilvl w:val="0"/>
          <w:numId w:val="549"/>
        </w:numPr>
        <w:spacing w:after="120"/>
        <w:ind w:left="714" w:hanging="357"/>
        <w:contextualSpacing w:val="0"/>
        <w:jc w:val="both"/>
        <w:rPr>
          <w:sz w:val="24"/>
          <w:szCs w:val="24"/>
        </w:rPr>
      </w:pPr>
      <w:r w:rsidRPr="00175346">
        <w:rPr>
          <w:sz w:val="24"/>
          <w:szCs w:val="24"/>
        </w:rPr>
        <w:t>Für die Knödel Quark in einem mit einem Küchenpapier ausgelegten Sieb abtropfen lassen – je länger, desto besser (mind. 1 Stunde).</w:t>
      </w:r>
    </w:p>
    <w:p w14:paraId="78F1C8DE" w14:textId="77777777" w:rsidR="009144DE" w:rsidRPr="00175346" w:rsidRDefault="009144DE" w:rsidP="00B40E8C">
      <w:pPr>
        <w:pStyle w:val="ListParagraph"/>
        <w:numPr>
          <w:ilvl w:val="0"/>
          <w:numId w:val="549"/>
        </w:numPr>
        <w:spacing w:after="120"/>
        <w:ind w:left="714" w:hanging="357"/>
        <w:contextualSpacing w:val="0"/>
        <w:jc w:val="both"/>
        <w:rPr>
          <w:sz w:val="24"/>
          <w:szCs w:val="24"/>
        </w:rPr>
      </w:pPr>
      <w:r w:rsidRPr="00175346">
        <w:rPr>
          <w:sz w:val="24"/>
          <w:szCs w:val="24"/>
        </w:rPr>
        <w:t>Die Aprikosen waschen und entsteinen. Die Aprikosen jeweils mit 1 Würfelstück Zucker füllen.</w:t>
      </w:r>
    </w:p>
    <w:p w14:paraId="6EB3E043" w14:textId="77777777" w:rsidR="009144DE" w:rsidRPr="00175346" w:rsidRDefault="009144DE" w:rsidP="00B40E8C">
      <w:pPr>
        <w:pStyle w:val="ListParagraph"/>
        <w:numPr>
          <w:ilvl w:val="0"/>
          <w:numId w:val="549"/>
        </w:numPr>
        <w:spacing w:after="120"/>
        <w:ind w:left="714" w:hanging="357"/>
        <w:contextualSpacing w:val="0"/>
        <w:jc w:val="both"/>
        <w:rPr>
          <w:sz w:val="24"/>
          <w:szCs w:val="24"/>
        </w:rPr>
      </w:pPr>
      <w:r w:rsidRPr="00175346">
        <w:rPr>
          <w:sz w:val="24"/>
          <w:szCs w:val="24"/>
        </w:rPr>
        <w:t>Quark, Butter, Eigelb, Vanillezucker, Zitronenschale, 1 Prise Salz und Grieß gut verrühren, dann das Mehl nur kurz untermengen (klebt der Teig noch sehr, etwas Mehl dazu geben). Den Teig mit bemehlten Händen auf einem bemehlten Brett zur rolle formen und in 6 gleich große Stücke schneiden. Teigstücke zu fingerdicken Scheiben formen, je 1 Aprikose in die Mitte setzen und sorgfältig mit dem Teig umschließen (wenn das nicht gut klappt, löst sich der Knödel im Wasser auf), rund formen.</w:t>
      </w:r>
    </w:p>
    <w:p w14:paraId="05AF4EAC" w14:textId="77777777" w:rsidR="009144DE" w:rsidRPr="00175346" w:rsidRDefault="009144DE" w:rsidP="00B40E8C">
      <w:pPr>
        <w:pStyle w:val="ListParagraph"/>
        <w:numPr>
          <w:ilvl w:val="0"/>
          <w:numId w:val="549"/>
        </w:numPr>
        <w:spacing w:after="120"/>
        <w:ind w:left="714" w:hanging="357"/>
        <w:contextualSpacing w:val="0"/>
        <w:jc w:val="both"/>
        <w:rPr>
          <w:sz w:val="24"/>
          <w:szCs w:val="24"/>
        </w:rPr>
      </w:pPr>
      <w:r w:rsidRPr="00175346">
        <w:rPr>
          <w:sz w:val="24"/>
          <w:szCs w:val="24"/>
        </w:rPr>
        <w:t>Einen großen Topf mit Wasser zum Kochen bringen und leicht salzen. Die Knödel vorsichtig hineingleiten lassen, die Temperatur zurückschalten. Die Knödel bei geringer Hitze in 12 – 14 Minuten sanft gar ziehen lassen (Wasser darf nicht sprudelnd kochen). Dabei von Zeit zu Zeit umrühren, damit die Knödel nicht am Boden ansetzen.</w:t>
      </w:r>
    </w:p>
    <w:p w14:paraId="3169D85A" w14:textId="77777777" w:rsidR="009144DE" w:rsidRPr="00175346" w:rsidRDefault="009144DE" w:rsidP="00B40E8C">
      <w:pPr>
        <w:pStyle w:val="ListParagraph"/>
        <w:numPr>
          <w:ilvl w:val="0"/>
          <w:numId w:val="549"/>
        </w:numPr>
        <w:spacing w:after="120"/>
        <w:ind w:left="714" w:hanging="357"/>
        <w:contextualSpacing w:val="0"/>
        <w:jc w:val="both"/>
        <w:rPr>
          <w:sz w:val="24"/>
          <w:szCs w:val="24"/>
        </w:rPr>
      </w:pPr>
      <w:r w:rsidRPr="00175346">
        <w:rPr>
          <w:sz w:val="24"/>
          <w:szCs w:val="24"/>
        </w:rPr>
        <w:lastRenderedPageBreak/>
        <w:t>Inzwischen für die Brösel die Butter in einer großen Pfanne schmelzen. Die Haselnüsse, die Semmelbrösel und eventuell Zucker dazugeben und alles bei mittlerer Hitze unter häufigem Rühren goldbraun rösten.</w:t>
      </w:r>
    </w:p>
    <w:p w14:paraId="449DD38E" w14:textId="77777777" w:rsidR="009144DE" w:rsidRPr="00175346" w:rsidRDefault="009144DE" w:rsidP="00B40E8C">
      <w:pPr>
        <w:pStyle w:val="ListParagraph"/>
        <w:numPr>
          <w:ilvl w:val="0"/>
          <w:numId w:val="549"/>
        </w:numPr>
        <w:spacing w:after="120"/>
        <w:ind w:left="714" w:hanging="357"/>
        <w:contextualSpacing w:val="0"/>
        <w:jc w:val="both"/>
        <w:rPr>
          <w:sz w:val="24"/>
          <w:szCs w:val="24"/>
        </w:rPr>
      </w:pPr>
      <w:r w:rsidRPr="00175346">
        <w:rPr>
          <w:sz w:val="24"/>
          <w:szCs w:val="24"/>
        </w:rPr>
        <w:t>Die Marillenknödel aus dem Wasser heben, gut abtropfen lassen und in den heißen Brösel rollen. Sofort servieren.</w:t>
      </w:r>
    </w:p>
    <w:p w14:paraId="75C9C6C6" w14:textId="77777777" w:rsidR="009144DE" w:rsidRDefault="009144DE" w:rsidP="009144DE">
      <w:pPr>
        <w:rPr>
          <w:sz w:val="24"/>
          <w:szCs w:val="24"/>
        </w:rPr>
      </w:pPr>
    </w:p>
    <w:p w14:paraId="58DB921D" w14:textId="77777777" w:rsidR="009144DE" w:rsidRDefault="009144DE" w:rsidP="009144DE">
      <w:pPr>
        <w:ind w:left="708" w:hanging="708"/>
        <w:jc w:val="both"/>
        <w:rPr>
          <w:sz w:val="24"/>
          <w:szCs w:val="24"/>
        </w:rPr>
      </w:pPr>
      <w:r>
        <w:rPr>
          <w:sz w:val="24"/>
          <w:szCs w:val="24"/>
        </w:rPr>
        <w:br w:type="page"/>
      </w:r>
    </w:p>
    <w:p w14:paraId="79760740" w14:textId="56E0BF74" w:rsidR="009144DE" w:rsidRDefault="009144DE" w:rsidP="00BF3AFF">
      <w:pPr>
        <w:pStyle w:val="Heading2"/>
        <w:spacing w:after="240"/>
      </w:pPr>
      <w:r>
        <w:lastRenderedPageBreak/>
        <w:t>Germknödel</w:t>
      </w:r>
      <w:r w:rsidR="009E1AD8">
        <w:rPr>
          <w:rStyle w:val="FootnoteReference"/>
        </w:rPr>
        <w:footnoteReference w:id="1500"/>
      </w:r>
      <w:r>
        <w:t xml:space="preserve"> </w:t>
      </w:r>
    </w:p>
    <w:p w14:paraId="4001279F" w14:textId="59401793" w:rsidR="009144DE" w:rsidRDefault="009144DE" w:rsidP="009144DE">
      <w:pPr>
        <w:rPr>
          <w:sz w:val="24"/>
          <w:szCs w:val="24"/>
        </w:rPr>
      </w:pPr>
      <w:r w:rsidRPr="00BF3AFF">
        <w:rPr>
          <w:sz w:val="24"/>
          <w:szCs w:val="24"/>
          <w:u w:val="single"/>
        </w:rPr>
        <w:t xml:space="preserve">Zutaten </w:t>
      </w:r>
      <w:r w:rsidR="00BF3AFF">
        <w:rPr>
          <w:sz w:val="24"/>
          <w:szCs w:val="24"/>
          <w:u w:val="single"/>
        </w:rPr>
        <w:t>(</w:t>
      </w:r>
      <w:r>
        <w:rPr>
          <w:sz w:val="24"/>
          <w:szCs w:val="24"/>
        </w:rPr>
        <w:t>für 6 – 8 Stück</w:t>
      </w:r>
      <w:r w:rsidR="00BF3AFF">
        <w:rPr>
          <w:sz w:val="24"/>
          <w:szCs w:val="24"/>
        </w:rPr>
        <w:t>):</w:t>
      </w:r>
    </w:p>
    <w:p w14:paraId="1EAEC869" w14:textId="77777777" w:rsidR="009144DE" w:rsidRPr="00BF3AFF" w:rsidRDefault="009144DE" w:rsidP="009144DE">
      <w:pPr>
        <w:rPr>
          <w:i/>
          <w:iCs/>
          <w:sz w:val="24"/>
          <w:szCs w:val="24"/>
        </w:rPr>
      </w:pPr>
      <w:r w:rsidRPr="00BF3AFF">
        <w:rPr>
          <w:i/>
          <w:iCs/>
          <w:sz w:val="24"/>
          <w:szCs w:val="24"/>
        </w:rPr>
        <w:t>Für die Knödel:</w:t>
      </w:r>
    </w:p>
    <w:p w14:paraId="324B25DC" w14:textId="77777777" w:rsidR="009144DE" w:rsidRDefault="009144DE" w:rsidP="009144DE">
      <w:pPr>
        <w:rPr>
          <w:sz w:val="24"/>
          <w:szCs w:val="24"/>
        </w:rPr>
      </w:pPr>
      <w:r>
        <w:rPr>
          <w:sz w:val="24"/>
          <w:szCs w:val="24"/>
        </w:rPr>
        <w:t>250 g Mehl</w:t>
      </w:r>
    </w:p>
    <w:p w14:paraId="07F827DE" w14:textId="77777777" w:rsidR="009144DE" w:rsidRDefault="009144DE" w:rsidP="009144DE">
      <w:pPr>
        <w:rPr>
          <w:sz w:val="24"/>
          <w:szCs w:val="24"/>
        </w:rPr>
      </w:pPr>
      <w:r>
        <w:rPr>
          <w:sz w:val="24"/>
          <w:szCs w:val="24"/>
        </w:rPr>
        <w:t>10 g frische Hefe</w:t>
      </w:r>
    </w:p>
    <w:p w14:paraId="561E12F0" w14:textId="77777777" w:rsidR="009144DE" w:rsidRDefault="009144DE" w:rsidP="009144DE">
      <w:pPr>
        <w:rPr>
          <w:sz w:val="24"/>
          <w:szCs w:val="24"/>
        </w:rPr>
      </w:pPr>
      <w:r>
        <w:rPr>
          <w:sz w:val="24"/>
          <w:szCs w:val="24"/>
        </w:rPr>
        <w:t>1/8 l Milch</w:t>
      </w:r>
    </w:p>
    <w:p w14:paraId="5AC9703B" w14:textId="77777777" w:rsidR="009144DE" w:rsidRDefault="009144DE" w:rsidP="009144DE">
      <w:pPr>
        <w:rPr>
          <w:sz w:val="24"/>
          <w:szCs w:val="24"/>
        </w:rPr>
      </w:pPr>
      <w:r>
        <w:rPr>
          <w:sz w:val="24"/>
          <w:szCs w:val="24"/>
        </w:rPr>
        <w:t>25 g Butter</w:t>
      </w:r>
    </w:p>
    <w:p w14:paraId="7CE3689D" w14:textId="77777777" w:rsidR="009144DE" w:rsidRDefault="009144DE" w:rsidP="009144DE">
      <w:pPr>
        <w:rPr>
          <w:sz w:val="24"/>
          <w:szCs w:val="24"/>
        </w:rPr>
      </w:pPr>
      <w:r>
        <w:rPr>
          <w:sz w:val="24"/>
          <w:szCs w:val="24"/>
        </w:rPr>
        <w:t>1 Eigelb</w:t>
      </w:r>
    </w:p>
    <w:p w14:paraId="3B313F6E" w14:textId="77777777" w:rsidR="009144DE" w:rsidRDefault="009144DE" w:rsidP="009144DE">
      <w:pPr>
        <w:rPr>
          <w:sz w:val="24"/>
          <w:szCs w:val="24"/>
        </w:rPr>
      </w:pPr>
      <w:r>
        <w:rPr>
          <w:sz w:val="24"/>
          <w:szCs w:val="24"/>
        </w:rPr>
        <w:t>2 EL Zucker</w:t>
      </w:r>
    </w:p>
    <w:p w14:paraId="6B5B241E" w14:textId="77777777" w:rsidR="009144DE" w:rsidRDefault="009144DE" w:rsidP="009144DE">
      <w:pPr>
        <w:rPr>
          <w:sz w:val="24"/>
          <w:szCs w:val="24"/>
        </w:rPr>
      </w:pPr>
      <w:r>
        <w:rPr>
          <w:sz w:val="24"/>
          <w:szCs w:val="24"/>
        </w:rPr>
        <w:t>1 Prise Salz</w:t>
      </w:r>
    </w:p>
    <w:p w14:paraId="228585D7" w14:textId="77777777" w:rsidR="009144DE" w:rsidRDefault="009144DE" w:rsidP="009144DE">
      <w:pPr>
        <w:rPr>
          <w:sz w:val="24"/>
          <w:szCs w:val="24"/>
        </w:rPr>
      </w:pPr>
      <w:r>
        <w:rPr>
          <w:sz w:val="24"/>
          <w:szCs w:val="24"/>
        </w:rPr>
        <w:t>125 g Pflaumenmus</w:t>
      </w:r>
    </w:p>
    <w:p w14:paraId="776C5528" w14:textId="77777777" w:rsidR="009144DE" w:rsidRDefault="009144DE" w:rsidP="009144DE">
      <w:pPr>
        <w:rPr>
          <w:sz w:val="24"/>
          <w:szCs w:val="24"/>
        </w:rPr>
      </w:pPr>
      <w:r>
        <w:rPr>
          <w:sz w:val="24"/>
          <w:szCs w:val="24"/>
        </w:rPr>
        <w:t>Für den Mohnzucker:</w:t>
      </w:r>
    </w:p>
    <w:p w14:paraId="120BC763" w14:textId="77777777" w:rsidR="009144DE" w:rsidRDefault="009144DE" w:rsidP="009144DE">
      <w:pPr>
        <w:rPr>
          <w:sz w:val="24"/>
          <w:szCs w:val="24"/>
        </w:rPr>
      </w:pPr>
      <w:r>
        <w:rPr>
          <w:sz w:val="24"/>
          <w:szCs w:val="24"/>
        </w:rPr>
        <w:t>50 g gemahlener Mohn</w:t>
      </w:r>
    </w:p>
    <w:p w14:paraId="68ECCB26" w14:textId="77777777" w:rsidR="009144DE" w:rsidRDefault="009144DE" w:rsidP="009144DE">
      <w:pPr>
        <w:rPr>
          <w:sz w:val="24"/>
          <w:szCs w:val="24"/>
        </w:rPr>
      </w:pPr>
      <w:r>
        <w:rPr>
          <w:sz w:val="24"/>
          <w:szCs w:val="24"/>
        </w:rPr>
        <w:t>25 g Puderzucker</w:t>
      </w:r>
    </w:p>
    <w:p w14:paraId="2389881E" w14:textId="77777777" w:rsidR="00BF3AFF" w:rsidRDefault="00BF3AFF" w:rsidP="009144DE">
      <w:pPr>
        <w:rPr>
          <w:sz w:val="24"/>
          <w:szCs w:val="24"/>
        </w:rPr>
      </w:pPr>
    </w:p>
    <w:p w14:paraId="1173F5FE" w14:textId="28B0D935" w:rsidR="00BF3AFF" w:rsidRPr="00BF3AFF" w:rsidRDefault="009144DE" w:rsidP="009144DE">
      <w:pPr>
        <w:rPr>
          <w:i/>
          <w:iCs/>
          <w:sz w:val="24"/>
          <w:szCs w:val="24"/>
        </w:rPr>
      </w:pPr>
      <w:r w:rsidRPr="00BF3AFF">
        <w:rPr>
          <w:i/>
          <w:iCs/>
          <w:sz w:val="24"/>
          <w:szCs w:val="24"/>
        </w:rPr>
        <w:t>Für die Sauce:</w:t>
      </w:r>
    </w:p>
    <w:p w14:paraId="5F3A54C2" w14:textId="5BF642F7" w:rsidR="009144DE" w:rsidRDefault="009144DE" w:rsidP="009144DE">
      <w:pPr>
        <w:rPr>
          <w:sz w:val="24"/>
          <w:szCs w:val="24"/>
        </w:rPr>
      </w:pPr>
      <w:r>
        <w:rPr>
          <w:sz w:val="24"/>
          <w:szCs w:val="24"/>
        </w:rPr>
        <w:t>1 Vanilleschote</w:t>
      </w:r>
    </w:p>
    <w:p w14:paraId="5BD27C27" w14:textId="77777777" w:rsidR="009144DE" w:rsidRDefault="009144DE" w:rsidP="009144DE">
      <w:pPr>
        <w:rPr>
          <w:sz w:val="24"/>
          <w:szCs w:val="24"/>
        </w:rPr>
      </w:pPr>
      <w:r>
        <w:rPr>
          <w:sz w:val="24"/>
          <w:szCs w:val="24"/>
        </w:rPr>
        <w:t>½ l Milch</w:t>
      </w:r>
    </w:p>
    <w:p w14:paraId="34F1D0AA" w14:textId="77777777" w:rsidR="009144DE" w:rsidRDefault="009144DE" w:rsidP="009144DE">
      <w:pPr>
        <w:rPr>
          <w:sz w:val="24"/>
          <w:szCs w:val="24"/>
        </w:rPr>
      </w:pPr>
      <w:r>
        <w:rPr>
          <w:sz w:val="24"/>
          <w:szCs w:val="24"/>
        </w:rPr>
        <w:t>60 g Zucker</w:t>
      </w:r>
    </w:p>
    <w:p w14:paraId="3BDEE432" w14:textId="77777777" w:rsidR="009144DE" w:rsidRDefault="009144DE" w:rsidP="009144DE">
      <w:pPr>
        <w:rPr>
          <w:sz w:val="24"/>
          <w:szCs w:val="24"/>
        </w:rPr>
      </w:pPr>
      <w:r>
        <w:rPr>
          <w:sz w:val="24"/>
          <w:szCs w:val="24"/>
        </w:rPr>
        <w:t>1 Prise Salz</w:t>
      </w:r>
    </w:p>
    <w:p w14:paraId="70E53537" w14:textId="77777777" w:rsidR="009144DE" w:rsidRDefault="009144DE" w:rsidP="009144DE">
      <w:pPr>
        <w:rPr>
          <w:sz w:val="24"/>
          <w:szCs w:val="24"/>
        </w:rPr>
      </w:pPr>
      <w:r>
        <w:rPr>
          <w:sz w:val="24"/>
          <w:szCs w:val="24"/>
        </w:rPr>
        <w:t>4 Eigelb</w:t>
      </w:r>
    </w:p>
    <w:p w14:paraId="69F89AB4" w14:textId="77777777" w:rsidR="00BF3AFF" w:rsidRDefault="00BF3AFF" w:rsidP="009144DE">
      <w:pPr>
        <w:rPr>
          <w:sz w:val="24"/>
          <w:szCs w:val="24"/>
        </w:rPr>
      </w:pPr>
    </w:p>
    <w:p w14:paraId="24378421" w14:textId="6E37B3C6" w:rsidR="009144DE" w:rsidRDefault="009144DE" w:rsidP="009144DE">
      <w:pPr>
        <w:rPr>
          <w:sz w:val="24"/>
          <w:szCs w:val="24"/>
        </w:rPr>
      </w:pPr>
      <w:r>
        <w:rPr>
          <w:sz w:val="24"/>
          <w:szCs w:val="24"/>
        </w:rPr>
        <w:t>Zubereitungszeit: 2,5 Stunden</w:t>
      </w:r>
    </w:p>
    <w:p w14:paraId="7B88486D" w14:textId="77777777" w:rsidR="009144DE" w:rsidRPr="003528F6" w:rsidRDefault="009144DE" w:rsidP="00B40E8C">
      <w:pPr>
        <w:pStyle w:val="ListParagraph"/>
        <w:numPr>
          <w:ilvl w:val="0"/>
          <w:numId w:val="551"/>
        </w:numPr>
        <w:spacing w:after="120"/>
        <w:ind w:left="714" w:hanging="357"/>
        <w:contextualSpacing w:val="0"/>
        <w:jc w:val="both"/>
        <w:rPr>
          <w:sz w:val="24"/>
          <w:szCs w:val="24"/>
        </w:rPr>
      </w:pPr>
      <w:r w:rsidRPr="003528F6">
        <w:rPr>
          <w:sz w:val="24"/>
          <w:szCs w:val="24"/>
        </w:rPr>
        <w:t>Für die Knödel Mehl in eine Schüssel geben, in die Mitte eine Vertiefung drücken und Hefe hineinkrümeln. Die Milch lauwarm erhitzen, die Hälfte über die Hefe gießen und umrühren. Den Vorteig abgedeckt ca. 15 Minuten gehen lassen, bis sich erste Blasen an der Oberfläche zeigen. Butter in die übrige Milch geben und schmelzen lassen. Für den Mohnzucker den Mohn mit dem Puderzucker vermengen.</w:t>
      </w:r>
    </w:p>
    <w:p w14:paraId="364F86CB" w14:textId="77777777" w:rsidR="009144DE" w:rsidRPr="003528F6" w:rsidRDefault="009144DE" w:rsidP="00B40E8C">
      <w:pPr>
        <w:pStyle w:val="ListParagraph"/>
        <w:numPr>
          <w:ilvl w:val="0"/>
          <w:numId w:val="551"/>
        </w:numPr>
        <w:spacing w:after="120"/>
        <w:ind w:left="714" w:hanging="357"/>
        <w:contextualSpacing w:val="0"/>
        <w:jc w:val="both"/>
        <w:rPr>
          <w:sz w:val="24"/>
          <w:szCs w:val="24"/>
        </w:rPr>
      </w:pPr>
      <w:r w:rsidRPr="003528F6">
        <w:rPr>
          <w:sz w:val="24"/>
          <w:szCs w:val="24"/>
        </w:rPr>
        <w:lastRenderedPageBreak/>
        <w:t>Dann nacheinander Milch, Eigelb, Zucker und Salz zum Mehl geben und alles mit dem Knethacken 5 Minuten kneten, bis der Teig beginnt, sich von der Schüssel zu lösen. An einem warmen Ort abgedeckt 1 Stunde gehen lassen, bis er sich verdoppelt hat.</w:t>
      </w:r>
    </w:p>
    <w:p w14:paraId="23F2EF3E" w14:textId="77777777" w:rsidR="009144DE" w:rsidRPr="003528F6" w:rsidRDefault="009144DE" w:rsidP="00B40E8C">
      <w:pPr>
        <w:pStyle w:val="ListParagraph"/>
        <w:numPr>
          <w:ilvl w:val="0"/>
          <w:numId w:val="551"/>
        </w:numPr>
        <w:spacing w:after="120"/>
        <w:ind w:left="714" w:hanging="357"/>
        <w:contextualSpacing w:val="0"/>
        <w:jc w:val="both"/>
        <w:rPr>
          <w:sz w:val="24"/>
          <w:szCs w:val="24"/>
        </w:rPr>
      </w:pPr>
      <w:r w:rsidRPr="003528F6">
        <w:rPr>
          <w:sz w:val="24"/>
          <w:szCs w:val="24"/>
        </w:rPr>
        <w:t>Teig auf eine bemehlte Arbeitsfläche geben, Luft behutsam herausdrücken und den Teig in 6 – 8 gleich große Stücke schneiden. Teigstücke mit den Fingern zu ca. 1 cm dicken Scheiben formen. Je 1 – 2 TL Pflaumenmus mittig daraufsetzen, Teigränder darüber schließen und gut zusammendrücken.</w:t>
      </w:r>
    </w:p>
    <w:p w14:paraId="39D0DAAA" w14:textId="77777777" w:rsidR="009144DE" w:rsidRPr="003528F6" w:rsidRDefault="009144DE" w:rsidP="00B40E8C">
      <w:pPr>
        <w:pStyle w:val="ListParagraph"/>
        <w:numPr>
          <w:ilvl w:val="0"/>
          <w:numId w:val="551"/>
        </w:numPr>
        <w:spacing w:after="120"/>
        <w:ind w:left="714" w:hanging="357"/>
        <w:contextualSpacing w:val="0"/>
        <w:jc w:val="both"/>
        <w:rPr>
          <w:sz w:val="24"/>
          <w:szCs w:val="24"/>
        </w:rPr>
      </w:pPr>
      <w:r w:rsidRPr="003528F6">
        <w:rPr>
          <w:sz w:val="24"/>
          <w:szCs w:val="24"/>
        </w:rPr>
        <w:t>Die Knödel mit der Naht nach unten auf ein bemehltes Brett legen, 15 Minuten abgedeckt ziehen lassen. Einen weiten, großen Topf mit Dämpfeinsatz nur mit so viel Wasser füllen, dass es nicht den Einsatz berührt. Zum Kochen bringen. Die Germknödel mit ausreichend Abstand in den Dämpfeinsatz setzen und im geschlossenen Topf 12 -1 16 Minuten garen lassen.</w:t>
      </w:r>
    </w:p>
    <w:p w14:paraId="1C618DFE" w14:textId="77777777" w:rsidR="009144DE" w:rsidRPr="003528F6" w:rsidRDefault="009144DE" w:rsidP="00B40E8C">
      <w:pPr>
        <w:pStyle w:val="ListParagraph"/>
        <w:numPr>
          <w:ilvl w:val="0"/>
          <w:numId w:val="551"/>
        </w:numPr>
        <w:spacing w:after="120"/>
        <w:ind w:left="714" w:hanging="357"/>
        <w:contextualSpacing w:val="0"/>
        <w:jc w:val="both"/>
        <w:rPr>
          <w:sz w:val="24"/>
          <w:szCs w:val="24"/>
        </w:rPr>
      </w:pPr>
      <w:r w:rsidRPr="003528F6">
        <w:rPr>
          <w:sz w:val="24"/>
          <w:szCs w:val="24"/>
        </w:rPr>
        <w:t>Inzwischen für die Sauce Vanilleschote längs aufschlitzen und Mark herauskratzen. Beides mit Milch, Zucker und Salz in einem Topf zum Kochen bringen, vom Herd nehmen. Eigelbe in einer kleinen Schüssel mit einer Gabel verschlagen, nacheinander 4 – 5 EL der heißen, nicht mehr kochenden Milch unterrühren, dann die Eiermilch zur restlichen Milch geben. Topf zurück auf den Herd stellen und die Sauce bei geringer bis mittlerer Hitze unter Rühren langsam eindicken lassen, aber nicht kochen. Die Schote entfernen.</w:t>
      </w:r>
    </w:p>
    <w:p w14:paraId="659101C4" w14:textId="77777777" w:rsidR="009144DE" w:rsidRDefault="009144DE" w:rsidP="00B40E8C">
      <w:pPr>
        <w:pStyle w:val="ListParagraph"/>
        <w:numPr>
          <w:ilvl w:val="0"/>
          <w:numId w:val="551"/>
        </w:numPr>
        <w:spacing w:after="120"/>
        <w:ind w:left="714" w:hanging="357"/>
        <w:contextualSpacing w:val="0"/>
        <w:jc w:val="both"/>
        <w:rPr>
          <w:sz w:val="24"/>
          <w:szCs w:val="24"/>
        </w:rPr>
      </w:pPr>
      <w:r w:rsidRPr="003528F6">
        <w:rPr>
          <w:sz w:val="24"/>
          <w:szCs w:val="24"/>
        </w:rPr>
        <w:t>Vanillesauce durch ein Sieb gießen und über die fertigen Knödel geben. Noch etwas Mohnzucker darüber, dann servieren.</w:t>
      </w:r>
    </w:p>
    <w:p w14:paraId="06FDBAC3" w14:textId="77777777" w:rsidR="009144DE" w:rsidRDefault="009144DE" w:rsidP="009144DE">
      <w:pPr>
        <w:rPr>
          <w:sz w:val="24"/>
          <w:szCs w:val="24"/>
        </w:rPr>
      </w:pPr>
      <w:r>
        <w:rPr>
          <w:sz w:val="24"/>
          <w:szCs w:val="24"/>
        </w:rPr>
        <w:br w:type="page"/>
      </w:r>
    </w:p>
    <w:p w14:paraId="4EF2764C" w14:textId="793F91F8" w:rsidR="009144DE" w:rsidRDefault="009144DE" w:rsidP="00BF3AFF">
      <w:pPr>
        <w:pStyle w:val="Heading2"/>
        <w:spacing w:after="240"/>
      </w:pPr>
      <w:r w:rsidRPr="003528F6">
        <w:lastRenderedPageBreak/>
        <w:t>Apfelküchle</w:t>
      </w:r>
      <w:r w:rsidR="00D85D6A">
        <w:rPr>
          <w:rStyle w:val="FootnoteReference"/>
        </w:rPr>
        <w:footnoteReference w:id="1501"/>
      </w:r>
      <w:r w:rsidRPr="003528F6">
        <w:t xml:space="preserve"> </w:t>
      </w:r>
    </w:p>
    <w:p w14:paraId="46B128EF" w14:textId="4285BB7B" w:rsidR="009144DE" w:rsidRDefault="009144DE" w:rsidP="009144DE">
      <w:pPr>
        <w:jc w:val="both"/>
        <w:rPr>
          <w:sz w:val="24"/>
          <w:szCs w:val="24"/>
        </w:rPr>
      </w:pPr>
      <w:r w:rsidRPr="00BF3AFF">
        <w:rPr>
          <w:sz w:val="24"/>
          <w:szCs w:val="24"/>
          <w:u w:val="single"/>
        </w:rPr>
        <w:t>Zutaten</w:t>
      </w:r>
      <w:r>
        <w:rPr>
          <w:sz w:val="24"/>
          <w:szCs w:val="24"/>
        </w:rPr>
        <w:t xml:space="preserve"> </w:t>
      </w:r>
      <w:r w:rsidR="00BF3AFF">
        <w:rPr>
          <w:sz w:val="24"/>
          <w:szCs w:val="24"/>
        </w:rPr>
        <w:t>(</w:t>
      </w:r>
      <w:r>
        <w:rPr>
          <w:sz w:val="24"/>
          <w:szCs w:val="24"/>
        </w:rPr>
        <w:t>für 4 Portionen</w:t>
      </w:r>
      <w:r w:rsidR="00BF3AFF">
        <w:rPr>
          <w:sz w:val="24"/>
          <w:szCs w:val="24"/>
        </w:rPr>
        <w:t>):</w:t>
      </w:r>
    </w:p>
    <w:p w14:paraId="157C452C" w14:textId="77777777" w:rsidR="009144DE" w:rsidRDefault="009144DE" w:rsidP="009144DE">
      <w:pPr>
        <w:jc w:val="both"/>
        <w:rPr>
          <w:sz w:val="24"/>
          <w:szCs w:val="24"/>
        </w:rPr>
      </w:pPr>
      <w:r>
        <w:rPr>
          <w:sz w:val="24"/>
          <w:szCs w:val="24"/>
        </w:rPr>
        <w:t>3 EL Butter</w:t>
      </w:r>
    </w:p>
    <w:p w14:paraId="5B76757C" w14:textId="77777777" w:rsidR="009144DE" w:rsidRDefault="009144DE" w:rsidP="009144DE">
      <w:pPr>
        <w:jc w:val="both"/>
        <w:rPr>
          <w:sz w:val="24"/>
          <w:szCs w:val="24"/>
        </w:rPr>
      </w:pPr>
      <w:r>
        <w:rPr>
          <w:sz w:val="24"/>
          <w:szCs w:val="24"/>
        </w:rPr>
        <w:t>2 Eier</w:t>
      </w:r>
    </w:p>
    <w:p w14:paraId="6A860158" w14:textId="77777777" w:rsidR="009144DE" w:rsidRDefault="009144DE" w:rsidP="009144DE">
      <w:pPr>
        <w:jc w:val="both"/>
        <w:rPr>
          <w:sz w:val="24"/>
          <w:szCs w:val="24"/>
        </w:rPr>
      </w:pPr>
      <w:r>
        <w:rPr>
          <w:sz w:val="24"/>
          <w:szCs w:val="24"/>
        </w:rPr>
        <w:t>200 g Mehl</w:t>
      </w:r>
    </w:p>
    <w:p w14:paraId="31EE6B01" w14:textId="77777777" w:rsidR="009144DE" w:rsidRDefault="009144DE" w:rsidP="009144DE">
      <w:pPr>
        <w:jc w:val="both"/>
        <w:rPr>
          <w:sz w:val="24"/>
          <w:szCs w:val="24"/>
        </w:rPr>
      </w:pPr>
      <w:r>
        <w:rPr>
          <w:sz w:val="24"/>
          <w:szCs w:val="24"/>
        </w:rPr>
        <w:t>2 EL Vanillezucker</w:t>
      </w:r>
    </w:p>
    <w:p w14:paraId="228BDDA2" w14:textId="77777777" w:rsidR="009144DE" w:rsidRDefault="009144DE" w:rsidP="009144DE">
      <w:pPr>
        <w:jc w:val="both"/>
        <w:rPr>
          <w:sz w:val="24"/>
          <w:szCs w:val="24"/>
        </w:rPr>
      </w:pPr>
      <w:r>
        <w:rPr>
          <w:sz w:val="24"/>
          <w:szCs w:val="24"/>
        </w:rPr>
        <w:t>Salz</w:t>
      </w:r>
    </w:p>
    <w:p w14:paraId="6AC24247" w14:textId="77777777" w:rsidR="009144DE" w:rsidRDefault="009144DE" w:rsidP="009144DE">
      <w:pPr>
        <w:jc w:val="both"/>
        <w:rPr>
          <w:sz w:val="24"/>
          <w:szCs w:val="24"/>
        </w:rPr>
      </w:pPr>
      <w:r>
        <w:rPr>
          <w:sz w:val="24"/>
          <w:szCs w:val="24"/>
        </w:rPr>
        <w:t>300 ml Milch</w:t>
      </w:r>
    </w:p>
    <w:p w14:paraId="39758100" w14:textId="77777777" w:rsidR="009144DE" w:rsidRDefault="009144DE" w:rsidP="009144DE">
      <w:pPr>
        <w:jc w:val="both"/>
        <w:rPr>
          <w:sz w:val="24"/>
          <w:szCs w:val="24"/>
        </w:rPr>
      </w:pPr>
      <w:r>
        <w:rPr>
          <w:sz w:val="24"/>
          <w:szCs w:val="24"/>
        </w:rPr>
        <w:t>4 säuerliche Äpfel</w:t>
      </w:r>
    </w:p>
    <w:p w14:paraId="6BE2A35B" w14:textId="77777777" w:rsidR="009144DE" w:rsidRDefault="009144DE" w:rsidP="009144DE">
      <w:pPr>
        <w:jc w:val="both"/>
        <w:rPr>
          <w:sz w:val="24"/>
          <w:szCs w:val="24"/>
        </w:rPr>
      </w:pPr>
      <w:r>
        <w:rPr>
          <w:sz w:val="24"/>
          <w:szCs w:val="24"/>
        </w:rPr>
        <w:t>Butterschmalz zum Frittieren</w:t>
      </w:r>
    </w:p>
    <w:p w14:paraId="1598DD37" w14:textId="77777777" w:rsidR="00BF3AFF" w:rsidRDefault="00BF3AFF" w:rsidP="009144DE">
      <w:pPr>
        <w:jc w:val="both"/>
        <w:rPr>
          <w:sz w:val="24"/>
          <w:szCs w:val="24"/>
        </w:rPr>
      </w:pPr>
    </w:p>
    <w:p w14:paraId="70A1C966" w14:textId="1F7639EC" w:rsidR="009144DE" w:rsidRDefault="009144DE" w:rsidP="009144DE">
      <w:pPr>
        <w:jc w:val="both"/>
        <w:rPr>
          <w:sz w:val="24"/>
          <w:szCs w:val="24"/>
        </w:rPr>
      </w:pPr>
      <w:r>
        <w:rPr>
          <w:sz w:val="24"/>
          <w:szCs w:val="24"/>
        </w:rPr>
        <w:t>Zubereitungszeit: 35 – 45 Minuten</w:t>
      </w:r>
    </w:p>
    <w:p w14:paraId="7E2C10E5" w14:textId="77777777" w:rsidR="009144DE" w:rsidRPr="003528F6" w:rsidRDefault="009144DE" w:rsidP="00B40E8C">
      <w:pPr>
        <w:pStyle w:val="ListParagraph"/>
        <w:numPr>
          <w:ilvl w:val="0"/>
          <w:numId w:val="552"/>
        </w:numPr>
        <w:spacing w:after="120"/>
        <w:ind w:left="714" w:hanging="357"/>
        <w:contextualSpacing w:val="0"/>
        <w:jc w:val="both"/>
        <w:rPr>
          <w:sz w:val="24"/>
          <w:szCs w:val="24"/>
        </w:rPr>
      </w:pPr>
      <w:r w:rsidRPr="003528F6">
        <w:rPr>
          <w:sz w:val="24"/>
          <w:szCs w:val="24"/>
        </w:rPr>
        <w:t>Den Ausbackteig vorbereiten: Die Butter in einem kleinen Topf schmelzen und zum Abkühlen zur Seite stellen. Die Eier trennen. Mehl in eine Schüssel sieben und mit dem Vanillezucker und 1 Prise Salz vermischen. Milch, Eigelbe und die Butter dazugeben und alles mit einem Kochlöffel glatt verrühren. Teig mind. 20 Minuten quellen lassen.</w:t>
      </w:r>
    </w:p>
    <w:p w14:paraId="7B910CEF" w14:textId="77777777" w:rsidR="009144DE" w:rsidRPr="003528F6" w:rsidRDefault="009144DE" w:rsidP="00B40E8C">
      <w:pPr>
        <w:pStyle w:val="ListParagraph"/>
        <w:numPr>
          <w:ilvl w:val="0"/>
          <w:numId w:val="552"/>
        </w:numPr>
        <w:spacing w:after="120"/>
        <w:ind w:left="714" w:hanging="357"/>
        <w:contextualSpacing w:val="0"/>
        <w:jc w:val="both"/>
        <w:rPr>
          <w:sz w:val="24"/>
          <w:szCs w:val="24"/>
        </w:rPr>
      </w:pPr>
      <w:r w:rsidRPr="003528F6">
        <w:rPr>
          <w:sz w:val="24"/>
          <w:szCs w:val="24"/>
        </w:rPr>
        <w:t>Inzwischen die Äpfel schälen und die Kerngehäuse entfernen. Äpfel in knapp 1 cm dicke Scheiben schneiden. Eiweiße steif schlagen, den Eischnee unter die Teigmasse heben.</w:t>
      </w:r>
    </w:p>
    <w:p w14:paraId="06AA34D3" w14:textId="77777777" w:rsidR="009144DE" w:rsidRDefault="009144DE" w:rsidP="00B40E8C">
      <w:pPr>
        <w:pStyle w:val="ListParagraph"/>
        <w:numPr>
          <w:ilvl w:val="0"/>
          <w:numId w:val="552"/>
        </w:numPr>
        <w:spacing w:after="120"/>
        <w:ind w:left="714" w:hanging="357"/>
        <w:contextualSpacing w:val="0"/>
        <w:jc w:val="both"/>
        <w:rPr>
          <w:sz w:val="24"/>
          <w:szCs w:val="24"/>
        </w:rPr>
      </w:pPr>
      <w:r w:rsidRPr="003528F6">
        <w:rPr>
          <w:sz w:val="24"/>
          <w:szCs w:val="24"/>
        </w:rPr>
        <w:t>Reichlich Butterschmalz in einem großen, weiten Topf oder in einer Fritteuse erhitzen. Nacheinander die Apfelringe durch den Teig ziehen, ein wenig abtropfen lassen und in das heiße Fett gleiten lassen. Die Apfelringe frei</w:t>
      </w:r>
      <w:r>
        <w:rPr>
          <w:sz w:val="24"/>
          <w:szCs w:val="24"/>
        </w:rPr>
        <w:t>schwimmend</w:t>
      </w:r>
      <w:r w:rsidRPr="003528F6">
        <w:rPr>
          <w:sz w:val="24"/>
          <w:szCs w:val="24"/>
        </w:rPr>
        <w:t xml:space="preserve"> in 3 – 5 Minuten goldbraun backen, dabei einmal wenden. Mit einem Schaumlöffel ehrausnehmen und auf Küchenpapier abtropfen lassen.</w:t>
      </w:r>
    </w:p>
    <w:p w14:paraId="4AB929D7" w14:textId="77777777" w:rsidR="009144DE" w:rsidRDefault="009144DE" w:rsidP="009144DE">
      <w:pPr>
        <w:rPr>
          <w:sz w:val="24"/>
          <w:szCs w:val="24"/>
        </w:rPr>
      </w:pPr>
      <w:r>
        <w:rPr>
          <w:sz w:val="24"/>
          <w:szCs w:val="24"/>
        </w:rPr>
        <w:br w:type="page"/>
      </w:r>
    </w:p>
    <w:p w14:paraId="3C86F6DF" w14:textId="677A00B1" w:rsidR="009144DE" w:rsidRDefault="009144DE" w:rsidP="00BF3AFF">
      <w:pPr>
        <w:pStyle w:val="Heading2"/>
        <w:spacing w:after="240"/>
        <w:rPr>
          <w:lang w:val="en-US"/>
        </w:rPr>
      </w:pPr>
      <w:proofErr w:type="spellStart"/>
      <w:r w:rsidRPr="009B48E6">
        <w:rPr>
          <w:lang w:val="en-US"/>
        </w:rPr>
        <w:lastRenderedPageBreak/>
        <w:t>Salzburger</w:t>
      </w:r>
      <w:proofErr w:type="spellEnd"/>
      <w:r w:rsidRPr="009B48E6">
        <w:rPr>
          <w:lang w:val="en-US"/>
        </w:rPr>
        <w:t xml:space="preserve"> </w:t>
      </w:r>
      <w:proofErr w:type="spellStart"/>
      <w:r w:rsidRPr="009B48E6">
        <w:rPr>
          <w:lang w:val="en-US"/>
        </w:rPr>
        <w:t>Nockerl</w:t>
      </w:r>
      <w:proofErr w:type="spellEnd"/>
      <w:r w:rsidR="00860FD4">
        <w:rPr>
          <w:rStyle w:val="FootnoteReference"/>
          <w:lang w:val="en-US"/>
        </w:rPr>
        <w:footnoteReference w:id="1502"/>
      </w:r>
      <w:r w:rsidRPr="009B48E6">
        <w:rPr>
          <w:lang w:val="en-US"/>
        </w:rPr>
        <w:t xml:space="preserve"> </w:t>
      </w:r>
    </w:p>
    <w:p w14:paraId="20B993B8" w14:textId="3485C6AA" w:rsidR="009144DE" w:rsidRPr="00A63C2D" w:rsidRDefault="009144DE" w:rsidP="00BF3AFF">
      <w:pPr>
        <w:jc w:val="both"/>
        <w:rPr>
          <w:sz w:val="24"/>
          <w:szCs w:val="24"/>
        </w:rPr>
      </w:pPr>
      <w:r w:rsidRPr="00A63C2D">
        <w:rPr>
          <w:sz w:val="24"/>
          <w:szCs w:val="24"/>
          <w:u w:val="single"/>
        </w:rPr>
        <w:t>Zutaten</w:t>
      </w:r>
      <w:r w:rsidRPr="00A63C2D">
        <w:rPr>
          <w:sz w:val="24"/>
          <w:szCs w:val="24"/>
        </w:rPr>
        <w:t xml:space="preserve"> </w:t>
      </w:r>
      <w:r w:rsidR="00BF3AFF" w:rsidRPr="00A63C2D">
        <w:rPr>
          <w:sz w:val="24"/>
          <w:szCs w:val="24"/>
        </w:rPr>
        <w:t>(</w:t>
      </w:r>
      <w:r w:rsidRPr="00A63C2D">
        <w:rPr>
          <w:sz w:val="24"/>
          <w:szCs w:val="24"/>
        </w:rPr>
        <w:t>für 2 – 3 Portionen</w:t>
      </w:r>
      <w:r w:rsidR="00BF3AFF" w:rsidRPr="00A63C2D">
        <w:rPr>
          <w:sz w:val="24"/>
          <w:szCs w:val="24"/>
        </w:rPr>
        <w:t>):</w:t>
      </w:r>
    </w:p>
    <w:p w14:paraId="0A64B0FF" w14:textId="77777777" w:rsidR="009144DE" w:rsidRPr="00A63C2D" w:rsidRDefault="009144DE" w:rsidP="00BF3AFF">
      <w:pPr>
        <w:jc w:val="both"/>
        <w:rPr>
          <w:sz w:val="24"/>
          <w:szCs w:val="24"/>
        </w:rPr>
      </w:pPr>
      <w:r w:rsidRPr="00A63C2D">
        <w:rPr>
          <w:sz w:val="24"/>
          <w:szCs w:val="24"/>
        </w:rPr>
        <w:t>6 oder 7 Eier</w:t>
      </w:r>
    </w:p>
    <w:p w14:paraId="53E6CE1F" w14:textId="77777777" w:rsidR="009144DE" w:rsidRPr="00A63C2D" w:rsidRDefault="009144DE" w:rsidP="00BF3AFF">
      <w:pPr>
        <w:jc w:val="both"/>
        <w:rPr>
          <w:sz w:val="24"/>
          <w:szCs w:val="24"/>
        </w:rPr>
      </w:pPr>
      <w:r w:rsidRPr="00A63C2D">
        <w:rPr>
          <w:sz w:val="24"/>
          <w:szCs w:val="24"/>
        </w:rPr>
        <w:t>Salz</w:t>
      </w:r>
    </w:p>
    <w:p w14:paraId="587E70E6" w14:textId="77777777" w:rsidR="009144DE" w:rsidRPr="00A63C2D" w:rsidRDefault="009144DE" w:rsidP="00BF3AFF">
      <w:pPr>
        <w:jc w:val="both"/>
        <w:rPr>
          <w:sz w:val="24"/>
          <w:szCs w:val="24"/>
        </w:rPr>
      </w:pPr>
      <w:r w:rsidRPr="00A63C2D">
        <w:rPr>
          <w:sz w:val="24"/>
          <w:szCs w:val="24"/>
        </w:rPr>
        <w:t>100 g Zucker</w:t>
      </w:r>
    </w:p>
    <w:p w14:paraId="05BE0824" w14:textId="77777777" w:rsidR="009144DE" w:rsidRPr="00A63C2D" w:rsidRDefault="009144DE" w:rsidP="00BF3AFF">
      <w:pPr>
        <w:jc w:val="both"/>
        <w:rPr>
          <w:sz w:val="24"/>
          <w:szCs w:val="24"/>
        </w:rPr>
      </w:pPr>
      <w:r w:rsidRPr="00A63C2D">
        <w:rPr>
          <w:sz w:val="24"/>
          <w:szCs w:val="24"/>
        </w:rPr>
        <w:t>150 – 200 ml Milch</w:t>
      </w:r>
    </w:p>
    <w:p w14:paraId="664B05B9" w14:textId="77777777" w:rsidR="009144DE" w:rsidRPr="00A63C2D" w:rsidRDefault="009144DE" w:rsidP="00BF3AFF">
      <w:pPr>
        <w:jc w:val="both"/>
        <w:rPr>
          <w:sz w:val="24"/>
          <w:szCs w:val="24"/>
        </w:rPr>
      </w:pPr>
      <w:r w:rsidRPr="00A63C2D">
        <w:rPr>
          <w:sz w:val="24"/>
          <w:szCs w:val="24"/>
        </w:rPr>
        <w:t>Mark von 1 Vanilleschote</w:t>
      </w:r>
    </w:p>
    <w:p w14:paraId="67277055" w14:textId="77777777" w:rsidR="009144DE" w:rsidRPr="00A63C2D" w:rsidRDefault="009144DE" w:rsidP="00BF3AFF">
      <w:pPr>
        <w:jc w:val="both"/>
        <w:rPr>
          <w:sz w:val="24"/>
          <w:szCs w:val="24"/>
        </w:rPr>
      </w:pPr>
      <w:r w:rsidRPr="00A63C2D">
        <w:rPr>
          <w:sz w:val="24"/>
          <w:szCs w:val="24"/>
        </w:rPr>
        <w:t>50 g Butter</w:t>
      </w:r>
    </w:p>
    <w:p w14:paraId="6F0D5CD2" w14:textId="77777777" w:rsidR="009144DE" w:rsidRPr="00A63C2D" w:rsidRDefault="009144DE" w:rsidP="00BF3AFF">
      <w:pPr>
        <w:jc w:val="both"/>
        <w:rPr>
          <w:sz w:val="24"/>
          <w:szCs w:val="24"/>
        </w:rPr>
      </w:pPr>
      <w:r w:rsidRPr="00A63C2D">
        <w:rPr>
          <w:sz w:val="24"/>
          <w:szCs w:val="24"/>
        </w:rPr>
        <w:t>Schale von ½ Zitrone</w:t>
      </w:r>
    </w:p>
    <w:p w14:paraId="6EAECC5D" w14:textId="77777777" w:rsidR="009144DE" w:rsidRPr="00A63C2D" w:rsidRDefault="009144DE" w:rsidP="00BF3AFF">
      <w:pPr>
        <w:jc w:val="both"/>
        <w:rPr>
          <w:sz w:val="24"/>
          <w:szCs w:val="24"/>
        </w:rPr>
      </w:pPr>
      <w:r w:rsidRPr="00A63C2D">
        <w:rPr>
          <w:sz w:val="24"/>
          <w:szCs w:val="24"/>
        </w:rPr>
        <w:t>1 EL Mehl</w:t>
      </w:r>
    </w:p>
    <w:p w14:paraId="42E2F12A" w14:textId="77777777" w:rsidR="009144DE" w:rsidRPr="00A63C2D" w:rsidRDefault="009144DE" w:rsidP="00BF3AFF">
      <w:pPr>
        <w:jc w:val="both"/>
        <w:rPr>
          <w:sz w:val="24"/>
          <w:szCs w:val="24"/>
        </w:rPr>
      </w:pPr>
      <w:r w:rsidRPr="00A63C2D">
        <w:rPr>
          <w:sz w:val="24"/>
          <w:szCs w:val="24"/>
        </w:rPr>
        <w:t>1 EL Speisestärke</w:t>
      </w:r>
    </w:p>
    <w:p w14:paraId="5F738077" w14:textId="77777777" w:rsidR="00BF3AFF" w:rsidRDefault="00BF3AFF" w:rsidP="00BF3AFF">
      <w:pPr>
        <w:jc w:val="both"/>
        <w:rPr>
          <w:sz w:val="24"/>
          <w:szCs w:val="24"/>
        </w:rPr>
      </w:pPr>
    </w:p>
    <w:p w14:paraId="26408A89" w14:textId="7F35DC49" w:rsidR="009144DE" w:rsidRDefault="009144DE" w:rsidP="00BF3AFF">
      <w:pPr>
        <w:jc w:val="both"/>
        <w:rPr>
          <w:sz w:val="24"/>
          <w:szCs w:val="24"/>
        </w:rPr>
      </w:pPr>
      <w:r w:rsidRPr="009B48E6">
        <w:rPr>
          <w:sz w:val="24"/>
          <w:szCs w:val="24"/>
        </w:rPr>
        <w:t>Zubereitungszeit: 20 Minuten plus 8-12 Minuten b</w:t>
      </w:r>
      <w:r>
        <w:rPr>
          <w:sz w:val="24"/>
          <w:szCs w:val="24"/>
        </w:rPr>
        <w:t>acken</w:t>
      </w:r>
    </w:p>
    <w:p w14:paraId="150F60D8" w14:textId="77777777" w:rsidR="009144DE" w:rsidRPr="00BF3AFF" w:rsidRDefault="009144DE" w:rsidP="00B40E8C">
      <w:pPr>
        <w:pStyle w:val="ListParagraph"/>
        <w:numPr>
          <w:ilvl w:val="0"/>
          <w:numId w:val="1637"/>
        </w:numPr>
        <w:spacing w:after="120"/>
        <w:ind w:left="714" w:hanging="357"/>
        <w:contextualSpacing w:val="0"/>
        <w:jc w:val="both"/>
        <w:rPr>
          <w:sz w:val="24"/>
          <w:szCs w:val="24"/>
        </w:rPr>
      </w:pPr>
      <w:r w:rsidRPr="00BF3AFF">
        <w:rPr>
          <w:sz w:val="24"/>
          <w:szCs w:val="24"/>
        </w:rPr>
        <w:t>Den Backofen auf 240 Grad (Oder- und Unterhitze) vorheizen. Die Eier trennen. Eiweiße steif schlagen. Sobald sie steif werden, 70 g Zucker einrieseln lassen und noch 2 – 3 Minuten auf hoher Stufe schlagen, bis sich der Zucker aufgelöst hat und der Eischnee cremig-steif ist und schön glänzt.</w:t>
      </w:r>
    </w:p>
    <w:p w14:paraId="0A03055B" w14:textId="77777777" w:rsidR="009144DE" w:rsidRPr="00BF3AFF" w:rsidRDefault="009144DE" w:rsidP="00B40E8C">
      <w:pPr>
        <w:pStyle w:val="ListParagraph"/>
        <w:numPr>
          <w:ilvl w:val="0"/>
          <w:numId w:val="1637"/>
        </w:numPr>
        <w:spacing w:after="120"/>
        <w:ind w:left="714" w:hanging="357"/>
        <w:contextualSpacing w:val="0"/>
        <w:jc w:val="both"/>
        <w:rPr>
          <w:sz w:val="24"/>
          <w:szCs w:val="24"/>
        </w:rPr>
      </w:pPr>
      <w:r w:rsidRPr="00BF3AFF">
        <w:rPr>
          <w:sz w:val="24"/>
          <w:szCs w:val="24"/>
        </w:rPr>
        <w:t>Die Milch mit Vanillemark, der Butter in Flöckchen und restlichem Zucker in eine Auflaufform geben und auf der zweiten Schiene von unten in den Ofen stellen.</w:t>
      </w:r>
    </w:p>
    <w:p w14:paraId="30F12117" w14:textId="77777777" w:rsidR="009144DE" w:rsidRPr="00BF3AFF" w:rsidRDefault="009144DE" w:rsidP="00B40E8C">
      <w:pPr>
        <w:pStyle w:val="ListParagraph"/>
        <w:numPr>
          <w:ilvl w:val="0"/>
          <w:numId w:val="1637"/>
        </w:numPr>
        <w:spacing w:after="120"/>
        <w:ind w:left="714" w:hanging="357"/>
        <w:contextualSpacing w:val="0"/>
        <w:jc w:val="both"/>
        <w:rPr>
          <w:sz w:val="24"/>
          <w:szCs w:val="24"/>
        </w:rPr>
      </w:pPr>
      <w:r w:rsidRPr="00BF3AFF">
        <w:rPr>
          <w:sz w:val="24"/>
          <w:szCs w:val="24"/>
        </w:rPr>
        <w:t>In einer zweiten Schüssel Eigelbe mit der Zitronenschale verrühren, dann über den Eischnee gießen. Zügig das Mehl und die Stärke darübersieben und behutsam unterheben. Die Teigmasse soll so luftig bleiben.</w:t>
      </w:r>
    </w:p>
    <w:p w14:paraId="2D8F4F91" w14:textId="77777777" w:rsidR="009144DE" w:rsidRPr="00BF3AFF" w:rsidRDefault="009144DE" w:rsidP="00B40E8C">
      <w:pPr>
        <w:pStyle w:val="ListParagraph"/>
        <w:numPr>
          <w:ilvl w:val="0"/>
          <w:numId w:val="1637"/>
        </w:numPr>
        <w:spacing w:after="120"/>
        <w:ind w:left="714" w:hanging="357"/>
        <w:contextualSpacing w:val="0"/>
        <w:jc w:val="both"/>
        <w:rPr>
          <w:sz w:val="24"/>
          <w:szCs w:val="24"/>
        </w:rPr>
      </w:pPr>
      <w:r w:rsidRPr="00BF3AFF">
        <w:rPr>
          <w:sz w:val="24"/>
          <w:szCs w:val="24"/>
        </w:rPr>
        <w:t>Die Auflaufform aus dem Ofen holen. Mit einem Teigspatel von der Teigmasse drei oder vier große Nocken abstechen und nebeneinander in die Form setzen – die heiße milch soll komplett mit Teig bedeckt werden. Die Temperatur auf 225 Grad reduzieren. Die Nockerl 8 – 12 Minuten backen, sie sollten innen noch ein wenig cremig sein. Vorsichtig, dass das Soufflé nicht zusammenfällt.</w:t>
      </w:r>
    </w:p>
    <w:p w14:paraId="6DEC29D7" w14:textId="77777777" w:rsidR="009144DE" w:rsidRDefault="009144DE" w:rsidP="009144DE">
      <w:pPr>
        <w:rPr>
          <w:sz w:val="24"/>
          <w:szCs w:val="24"/>
        </w:rPr>
      </w:pPr>
      <w:r>
        <w:rPr>
          <w:sz w:val="24"/>
          <w:szCs w:val="24"/>
        </w:rPr>
        <w:br w:type="page"/>
      </w:r>
    </w:p>
    <w:p w14:paraId="180E17D7" w14:textId="7655D5D1" w:rsidR="009144DE" w:rsidRDefault="009144DE" w:rsidP="00BF3AFF">
      <w:pPr>
        <w:pStyle w:val="Heading2"/>
        <w:spacing w:after="240"/>
      </w:pPr>
      <w:r>
        <w:lastRenderedPageBreak/>
        <w:t>Zwetschgenknödel</w:t>
      </w:r>
      <w:r w:rsidR="00FC1811">
        <w:rPr>
          <w:rStyle w:val="FootnoteReference"/>
        </w:rPr>
        <w:footnoteReference w:id="1503"/>
      </w:r>
    </w:p>
    <w:p w14:paraId="6FB55AF6" w14:textId="4F8EDD4B" w:rsidR="009144DE" w:rsidRDefault="009144DE" w:rsidP="00BF3AFF">
      <w:pPr>
        <w:jc w:val="both"/>
        <w:rPr>
          <w:sz w:val="24"/>
          <w:szCs w:val="24"/>
        </w:rPr>
      </w:pPr>
      <w:r w:rsidRPr="00BF3AFF">
        <w:rPr>
          <w:sz w:val="24"/>
          <w:szCs w:val="24"/>
          <w:u w:val="single"/>
        </w:rPr>
        <w:t>Zutaten</w:t>
      </w:r>
      <w:r>
        <w:rPr>
          <w:sz w:val="24"/>
          <w:szCs w:val="24"/>
        </w:rPr>
        <w:t xml:space="preserve"> </w:t>
      </w:r>
      <w:r w:rsidR="00BF3AFF">
        <w:rPr>
          <w:sz w:val="24"/>
          <w:szCs w:val="24"/>
        </w:rPr>
        <w:t>(</w:t>
      </w:r>
      <w:r>
        <w:rPr>
          <w:sz w:val="24"/>
          <w:szCs w:val="24"/>
        </w:rPr>
        <w:t>für 10 – 12 Stück</w:t>
      </w:r>
      <w:r w:rsidR="00BF3AFF">
        <w:rPr>
          <w:sz w:val="24"/>
          <w:szCs w:val="24"/>
        </w:rPr>
        <w:t>):</w:t>
      </w:r>
    </w:p>
    <w:p w14:paraId="1B6F70A0" w14:textId="77777777" w:rsidR="009144DE" w:rsidRDefault="009144DE" w:rsidP="00BF3AFF">
      <w:pPr>
        <w:jc w:val="both"/>
        <w:rPr>
          <w:sz w:val="24"/>
          <w:szCs w:val="24"/>
        </w:rPr>
      </w:pPr>
      <w:r>
        <w:rPr>
          <w:sz w:val="24"/>
          <w:szCs w:val="24"/>
        </w:rPr>
        <w:t>250 g Mehl</w:t>
      </w:r>
    </w:p>
    <w:p w14:paraId="1D407B46" w14:textId="77777777" w:rsidR="009144DE" w:rsidRDefault="009144DE" w:rsidP="00BF3AFF">
      <w:pPr>
        <w:jc w:val="both"/>
        <w:rPr>
          <w:sz w:val="24"/>
          <w:szCs w:val="24"/>
        </w:rPr>
      </w:pPr>
      <w:r>
        <w:rPr>
          <w:sz w:val="24"/>
          <w:szCs w:val="24"/>
        </w:rPr>
        <w:t>½ TL Würfel Hefe</w:t>
      </w:r>
    </w:p>
    <w:p w14:paraId="4DC5FB67" w14:textId="77777777" w:rsidR="009144DE" w:rsidRDefault="009144DE" w:rsidP="00BF3AFF">
      <w:pPr>
        <w:jc w:val="both"/>
        <w:rPr>
          <w:sz w:val="24"/>
          <w:szCs w:val="24"/>
        </w:rPr>
      </w:pPr>
      <w:r>
        <w:rPr>
          <w:sz w:val="24"/>
          <w:szCs w:val="24"/>
        </w:rPr>
        <w:t>1/8 l Milch</w:t>
      </w:r>
    </w:p>
    <w:p w14:paraId="3F4A897E" w14:textId="77777777" w:rsidR="009144DE" w:rsidRDefault="009144DE" w:rsidP="00BF3AFF">
      <w:pPr>
        <w:jc w:val="both"/>
        <w:rPr>
          <w:sz w:val="24"/>
          <w:szCs w:val="24"/>
        </w:rPr>
      </w:pPr>
      <w:r>
        <w:rPr>
          <w:sz w:val="24"/>
          <w:szCs w:val="24"/>
        </w:rPr>
        <w:t>25 g Butter</w:t>
      </w:r>
    </w:p>
    <w:p w14:paraId="29896FE8" w14:textId="77777777" w:rsidR="009144DE" w:rsidRDefault="009144DE" w:rsidP="00BF3AFF">
      <w:pPr>
        <w:jc w:val="both"/>
        <w:rPr>
          <w:sz w:val="24"/>
          <w:szCs w:val="24"/>
        </w:rPr>
      </w:pPr>
      <w:r>
        <w:rPr>
          <w:sz w:val="24"/>
          <w:szCs w:val="24"/>
        </w:rPr>
        <w:t>1 Eigelb</w:t>
      </w:r>
    </w:p>
    <w:p w14:paraId="1896D58D" w14:textId="77777777" w:rsidR="009144DE" w:rsidRDefault="009144DE" w:rsidP="00BF3AFF">
      <w:pPr>
        <w:jc w:val="both"/>
        <w:rPr>
          <w:sz w:val="24"/>
          <w:szCs w:val="24"/>
        </w:rPr>
      </w:pPr>
      <w:r>
        <w:rPr>
          <w:sz w:val="24"/>
          <w:szCs w:val="24"/>
        </w:rPr>
        <w:t>3 EL Zucker</w:t>
      </w:r>
    </w:p>
    <w:p w14:paraId="6D8B3386" w14:textId="77777777" w:rsidR="009144DE" w:rsidRDefault="009144DE" w:rsidP="00BF3AFF">
      <w:pPr>
        <w:jc w:val="both"/>
        <w:rPr>
          <w:sz w:val="24"/>
          <w:szCs w:val="24"/>
        </w:rPr>
      </w:pPr>
      <w:r>
        <w:rPr>
          <w:sz w:val="24"/>
          <w:szCs w:val="24"/>
        </w:rPr>
        <w:t>10 – 12 Zwetschgen</w:t>
      </w:r>
    </w:p>
    <w:p w14:paraId="10448974" w14:textId="77777777" w:rsidR="009144DE" w:rsidRDefault="009144DE" w:rsidP="00BF3AFF">
      <w:pPr>
        <w:jc w:val="both"/>
        <w:rPr>
          <w:sz w:val="24"/>
          <w:szCs w:val="24"/>
        </w:rPr>
      </w:pPr>
      <w:r>
        <w:rPr>
          <w:sz w:val="24"/>
          <w:szCs w:val="24"/>
        </w:rPr>
        <w:t>10 – 12 Stück Würfelzucker</w:t>
      </w:r>
    </w:p>
    <w:p w14:paraId="592A6230" w14:textId="77777777" w:rsidR="00BF3AFF" w:rsidRDefault="00BF3AFF" w:rsidP="00BF3AFF">
      <w:pPr>
        <w:jc w:val="both"/>
        <w:rPr>
          <w:sz w:val="24"/>
          <w:szCs w:val="24"/>
        </w:rPr>
      </w:pPr>
    </w:p>
    <w:p w14:paraId="3059DEAA" w14:textId="36CC5D77" w:rsidR="009144DE" w:rsidRDefault="009144DE" w:rsidP="00BF3AFF">
      <w:pPr>
        <w:jc w:val="both"/>
        <w:rPr>
          <w:sz w:val="24"/>
          <w:szCs w:val="24"/>
        </w:rPr>
      </w:pPr>
      <w:r>
        <w:rPr>
          <w:sz w:val="24"/>
          <w:szCs w:val="24"/>
        </w:rPr>
        <w:t>Zubereitungszeit: 30 Minuten plus 45 – 60 Minuten Gehzeit plus 10-13 Minuten Garzeit</w:t>
      </w:r>
    </w:p>
    <w:p w14:paraId="17842F07" w14:textId="77777777" w:rsidR="009144DE" w:rsidRPr="00BF3AFF" w:rsidRDefault="009144DE" w:rsidP="00B40E8C">
      <w:pPr>
        <w:pStyle w:val="ListParagraph"/>
        <w:numPr>
          <w:ilvl w:val="0"/>
          <w:numId w:val="1638"/>
        </w:numPr>
        <w:spacing w:after="120"/>
        <w:ind w:left="714" w:hanging="357"/>
        <w:contextualSpacing w:val="0"/>
        <w:jc w:val="both"/>
        <w:rPr>
          <w:sz w:val="24"/>
          <w:szCs w:val="24"/>
        </w:rPr>
      </w:pPr>
      <w:r w:rsidRPr="00BF3AFF">
        <w:rPr>
          <w:sz w:val="24"/>
          <w:szCs w:val="24"/>
        </w:rPr>
        <w:t>Mehl in eine Schüssel geben, eine Vertiefung in die Mitte drücken und die Hefe hineinkrümeln. Die Milch lauwarm erhitzen, die Hälfte über die Hefe gießen und umrühren. Den Vorteig abgedeckt ca. 15 Minuten gehen lassen, bis sich erste Bläschen bilden. Butter in die übrige Milch geben und schmelzen lassen.</w:t>
      </w:r>
    </w:p>
    <w:p w14:paraId="450CDBA3" w14:textId="77777777" w:rsidR="009144DE" w:rsidRPr="00BF3AFF" w:rsidRDefault="009144DE" w:rsidP="00B40E8C">
      <w:pPr>
        <w:pStyle w:val="ListParagraph"/>
        <w:numPr>
          <w:ilvl w:val="0"/>
          <w:numId w:val="1638"/>
        </w:numPr>
        <w:spacing w:after="120"/>
        <w:ind w:left="714" w:hanging="357"/>
        <w:contextualSpacing w:val="0"/>
        <w:jc w:val="both"/>
        <w:rPr>
          <w:sz w:val="24"/>
          <w:szCs w:val="24"/>
        </w:rPr>
      </w:pPr>
      <w:r w:rsidRPr="00BF3AFF">
        <w:rPr>
          <w:sz w:val="24"/>
          <w:szCs w:val="24"/>
        </w:rPr>
        <w:t>Dann nacheinander Milch, Eigelb, Zucker und Salz zum Mehl geben und alles mit dem Knethaken 5 Minuten kneten, bis sich der Teig beginnt von der Schüssel zu lösen. An einem warmen Ort abgedeckt 30 – 45 Minuten gehen lassen, der Teig sollte sein Volumen verdoppeln.</w:t>
      </w:r>
    </w:p>
    <w:p w14:paraId="1952E09F" w14:textId="77777777" w:rsidR="009144DE" w:rsidRPr="00BF3AFF" w:rsidRDefault="009144DE" w:rsidP="00B40E8C">
      <w:pPr>
        <w:pStyle w:val="ListParagraph"/>
        <w:numPr>
          <w:ilvl w:val="0"/>
          <w:numId w:val="1638"/>
        </w:numPr>
        <w:spacing w:after="120"/>
        <w:ind w:left="714" w:hanging="357"/>
        <w:contextualSpacing w:val="0"/>
        <w:jc w:val="both"/>
        <w:rPr>
          <w:sz w:val="24"/>
          <w:szCs w:val="24"/>
        </w:rPr>
      </w:pPr>
      <w:r w:rsidRPr="00BF3AFF">
        <w:rPr>
          <w:sz w:val="24"/>
          <w:szCs w:val="24"/>
        </w:rPr>
        <w:t>Die Zwetschgen waschen und and er Nahtstelle seitlich gerade so weit einschneiden, dass sich die Steine entfernen lassen. Steine aus den Zwetschgen herauslösen. Einen weiten, großen Topf, mit so viel Wasser befüllen, dass später das Dämpfgut im Dämpfkorb keinenfalls das Wasser steht und zum Kochen bringen.</w:t>
      </w:r>
    </w:p>
    <w:p w14:paraId="1B7FF686" w14:textId="77777777" w:rsidR="009144DE" w:rsidRPr="00BF3AFF" w:rsidRDefault="009144DE" w:rsidP="00B40E8C">
      <w:pPr>
        <w:pStyle w:val="ListParagraph"/>
        <w:numPr>
          <w:ilvl w:val="0"/>
          <w:numId w:val="1638"/>
        </w:numPr>
        <w:spacing w:after="120"/>
        <w:ind w:left="714" w:hanging="357"/>
        <w:contextualSpacing w:val="0"/>
        <w:jc w:val="both"/>
        <w:rPr>
          <w:sz w:val="24"/>
          <w:szCs w:val="24"/>
        </w:rPr>
      </w:pPr>
      <w:r w:rsidRPr="00BF3AFF">
        <w:rPr>
          <w:sz w:val="24"/>
          <w:szCs w:val="24"/>
        </w:rPr>
        <w:t>Den Teig auf eine bemehlte Arbeitsfläche geben, Luft behutsam ein wenig herausdrücken und den Teig je nach Zwetschgengröße in 10 oder 12 gleich große Stücke teilen. Mit einem Tuch abdecken. Dann nacheinander jeweils 1 Teigstück zu einem runden Fladen formen. 1 Stück Würfelzucker in 1 Zwetschge stecken, die Zwetschge schließen und mittig auf dem Teig umschließen, sonst laufen sie beim Dämpfen aus.</w:t>
      </w:r>
    </w:p>
    <w:p w14:paraId="17214674" w14:textId="77777777" w:rsidR="009144DE" w:rsidRPr="00BF3AFF" w:rsidRDefault="009144DE" w:rsidP="00B40E8C">
      <w:pPr>
        <w:pStyle w:val="ListParagraph"/>
        <w:numPr>
          <w:ilvl w:val="0"/>
          <w:numId w:val="1638"/>
        </w:numPr>
        <w:spacing w:after="120"/>
        <w:ind w:left="714" w:hanging="357"/>
        <w:contextualSpacing w:val="0"/>
        <w:jc w:val="both"/>
        <w:rPr>
          <w:sz w:val="24"/>
          <w:szCs w:val="24"/>
        </w:rPr>
      </w:pPr>
      <w:r w:rsidRPr="00BF3AFF">
        <w:rPr>
          <w:sz w:val="24"/>
          <w:szCs w:val="24"/>
        </w:rPr>
        <w:t>Die ersten Zwetschgenknödel in den Dämpfkorb mit der Naht nach unten setzen und im Topf bei geschlossenem Decke 10 – 13 Minuten garen. Mit geschmolzener Butter und Zimtzucker servieren.</w:t>
      </w:r>
    </w:p>
    <w:p w14:paraId="72988676" w14:textId="77777777" w:rsidR="009144DE" w:rsidRDefault="009144DE" w:rsidP="009144DE">
      <w:pPr>
        <w:ind w:left="360"/>
        <w:jc w:val="both"/>
        <w:rPr>
          <w:sz w:val="24"/>
          <w:szCs w:val="24"/>
        </w:rPr>
      </w:pPr>
    </w:p>
    <w:p w14:paraId="606B5127" w14:textId="77777777" w:rsidR="009144DE" w:rsidRDefault="009144DE" w:rsidP="00BF3AFF">
      <w:pPr>
        <w:ind w:left="708" w:hanging="708"/>
        <w:jc w:val="both"/>
        <w:rPr>
          <w:sz w:val="24"/>
          <w:szCs w:val="24"/>
        </w:rPr>
      </w:pPr>
      <w:r>
        <w:rPr>
          <w:sz w:val="24"/>
          <w:szCs w:val="24"/>
        </w:rPr>
        <w:lastRenderedPageBreak/>
        <w:t>Tipp:</w:t>
      </w:r>
      <w:r>
        <w:rPr>
          <w:sz w:val="24"/>
          <w:szCs w:val="24"/>
        </w:rPr>
        <w:tab/>
        <w:t xml:space="preserve">Mein Rekord bei Zwetschgenknödeln liegt bei 15 Stück!!! Das ist das einzige süße Gericht, das ich liebe. auch Allerdings habe ich bis heute nicht mehr das Originalrezept gefunden. Das hatte meine Oma väterlicherseits. Ursprünglich stammt das Rezept aus Böhmen, also Tschechien. Vielleicht kommt dieses Rezept dem Original ziemlich nahe. Früher dämpfte man die Knödel noch im Geschirrtuch. Dazu wurde ein Küchentuch mit Stecknadeln über einem Topf leicht durchhängend befestigt und mit Butter eingepinselt.  </w:t>
      </w:r>
    </w:p>
    <w:p w14:paraId="101541C7" w14:textId="77777777" w:rsidR="009144DE" w:rsidRPr="009B48E6" w:rsidRDefault="009144DE" w:rsidP="009144DE">
      <w:pPr>
        <w:ind w:left="360"/>
        <w:jc w:val="both"/>
        <w:rPr>
          <w:sz w:val="24"/>
          <w:szCs w:val="24"/>
        </w:rPr>
      </w:pPr>
    </w:p>
    <w:p w14:paraId="1A892565" w14:textId="77777777" w:rsidR="009144DE" w:rsidRPr="009B48E6" w:rsidRDefault="009144DE" w:rsidP="009144DE">
      <w:pPr>
        <w:jc w:val="both"/>
        <w:rPr>
          <w:sz w:val="24"/>
          <w:szCs w:val="24"/>
        </w:rPr>
      </w:pPr>
      <w:r w:rsidRPr="009B48E6">
        <w:rPr>
          <w:sz w:val="24"/>
          <w:szCs w:val="24"/>
        </w:rPr>
        <w:br w:type="page"/>
      </w:r>
    </w:p>
    <w:p w14:paraId="1A6C4CB7" w14:textId="33F6F395" w:rsidR="009144DE" w:rsidRDefault="009144DE" w:rsidP="00EC38F3">
      <w:pPr>
        <w:pStyle w:val="Heading2"/>
        <w:spacing w:after="240"/>
      </w:pPr>
      <w:r>
        <w:lastRenderedPageBreak/>
        <w:t>Rhabarbercrumble</w:t>
      </w:r>
      <w:r w:rsidR="00397686">
        <w:rPr>
          <w:rStyle w:val="FootnoteReference"/>
        </w:rPr>
        <w:footnoteReference w:id="1504"/>
      </w:r>
      <w:r>
        <w:t xml:space="preserve"> </w:t>
      </w:r>
    </w:p>
    <w:p w14:paraId="47C7C4B9" w14:textId="398F50A5" w:rsidR="009144DE" w:rsidRDefault="009144DE" w:rsidP="009144DE">
      <w:pPr>
        <w:rPr>
          <w:sz w:val="24"/>
          <w:szCs w:val="24"/>
        </w:rPr>
      </w:pPr>
      <w:r w:rsidRPr="00EC38F3">
        <w:rPr>
          <w:sz w:val="24"/>
          <w:szCs w:val="24"/>
          <w:u w:val="single"/>
        </w:rPr>
        <w:t>Zutaten</w:t>
      </w:r>
      <w:r>
        <w:rPr>
          <w:sz w:val="24"/>
          <w:szCs w:val="24"/>
        </w:rPr>
        <w:t xml:space="preserve"> </w:t>
      </w:r>
      <w:r w:rsidR="00EC38F3">
        <w:rPr>
          <w:sz w:val="24"/>
          <w:szCs w:val="24"/>
        </w:rPr>
        <w:t>(</w:t>
      </w:r>
      <w:r>
        <w:rPr>
          <w:sz w:val="24"/>
          <w:szCs w:val="24"/>
        </w:rPr>
        <w:t>für 4 Portionen</w:t>
      </w:r>
      <w:r w:rsidR="00EC38F3">
        <w:rPr>
          <w:sz w:val="24"/>
          <w:szCs w:val="24"/>
        </w:rPr>
        <w:t>):</w:t>
      </w:r>
    </w:p>
    <w:p w14:paraId="55D2C88B" w14:textId="77777777" w:rsidR="009144DE" w:rsidRDefault="009144DE" w:rsidP="009144DE">
      <w:pPr>
        <w:rPr>
          <w:sz w:val="24"/>
          <w:szCs w:val="24"/>
        </w:rPr>
      </w:pPr>
      <w:r>
        <w:rPr>
          <w:sz w:val="24"/>
          <w:szCs w:val="24"/>
        </w:rPr>
        <w:t>600 g Rhabarber</w:t>
      </w:r>
    </w:p>
    <w:p w14:paraId="12646673" w14:textId="77777777" w:rsidR="009144DE" w:rsidRDefault="009144DE" w:rsidP="009144DE">
      <w:pPr>
        <w:rPr>
          <w:sz w:val="24"/>
          <w:szCs w:val="24"/>
        </w:rPr>
      </w:pPr>
      <w:r>
        <w:rPr>
          <w:sz w:val="24"/>
          <w:szCs w:val="24"/>
        </w:rPr>
        <w:t>200 g Mehl</w:t>
      </w:r>
    </w:p>
    <w:p w14:paraId="30BAF71C" w14:textId="77777777" w:rsidR="009144DE" w:rsidRDefault="009144DE" w:rsidP="009144DE">
      <w:pPr>
        <w:rPr>
          <w:sz w:val="24"/>
          <w:szCs w:val="24"/>
        </w:rPr>
      </w:pPr>
      <w:r>
        <w:rPr>
          <w:sz w:val="24"/>
          <w:szCs w:val="24"/>
        </w:rPr>
        <w:t>100 g alte Butter</w:t>
      </w:r>
    </w:p>
    <w:p w14:paraId="0FA6C2E5" w14:textId="77777777" w:rsidR="009144DE" w:rsidRDefault="009144DE" w:rsidP="009144DE">
      <w:pPr>
        <w:rPr>
          <w:sz w:val="24"/>
          <w:szCs w:val="24"/>
        </w:rPr>
      </w:pPr>
      <w:r>
        <w:rPr>
          <w:sz w:val="24"/>
          <w:szCs w:val="24"/>
        </w:rPr>
        <w:t>100 g Zucker</w:t>
      </w:r>
    </w:p>
    <w:p w14:paraId="0B8F76E1" w14:textId="77777777" w:rsidR="009144DE" w:rsidRDefault="009144DE" w:rsidP="009144DE">
      <w:pPr>
        <w:rPr>
          <w:sz w:val="24"/>
          <w:szCs w:val="24"/>
        </w:rPr>
      </w:pPr>
      <w:r>
        <w:rPr>
          <w:sz w:val="24"/>
          <w:szCs w:val="24"/>
        </w:rPr>
        <w:t>1 EL Vanillezucker</w:t>
      </w:r>
    </w:p>
    <w:p w14:paraId="3A2ACD7C" w14:textId="77777777" w:rsidR="00EC38F3" w:rsidRDefault="00EC38F3" w:rsidP="009144DE">
      <w:pPr>
        <w:rPr>
          <w:sz w:val="24"/>
          <w:szCs w:val="24"/>
        </w:rPr>
      </w:pPr>
    </w:p>
    <w:p w14:paraId="19D0453F" w14:textId="4A159CBD" w:rsidR="009144DE" w:rsidRDefault="009144DE" w:rsidP="009144DE">
      <w:pPr>
        <w:rPr>
          <w:sz w:val="24"/>
          <w:szCs w:val="24"/>
        </w:rPr>
      </w:pPr>
      <w:r>
        <w:rPr>
          <w:sz w:val="24"/>
          <w:szCs w:val="24"/>
        </w:rPr>
        <w:t>Zubereitungszeit: 25 Minuten plus 45 Minuten Backzeit</w:t>
      </w:r>
    </w:p>
    <w:p w14:paraId="65FD3B81" w14:textId="77777777" w:rsidR="009144DE" w:rsidRPr="000B5929" w:rsidRDefault="009144DE" w:rsidP="00B40E8C">
      <w:pPr>
        <w:pStyle w:val="ListParagraph"/>
        <w:numPr>
          <w:ilvl w:val="0"/>
          <w:numId w:val="521"/>
        </w:numPr>
        <w:spacing w:after="120"/>
        <w:ind w:left="714" w:hanging="357"/>
        <w:contextualSpacing w:val="0"/>
        <w:jc w:val="both"/>
        <w:rPr>
          <w:sz w:val="24"/>
          <w:szCs w:val="24"/>
        </w:rPr>
      </w:pPr>
      <w:r w:rsidRPr="000B5929">
        <w:rPr>
          <w:sz w:val="24"/>
          <w:szCs w:val="24"/>
        </w:rPr>
        <w:t>Backofen auf 180 Grad vorheizen. Eine ofenfeste Form mit der Butte ausstreichen. Den Rhabarber waschen, schälen, in grobe Stücke schneiden und in der Form verteilen.</w:t>
      </w:r>
    </w:p>
    <w:p w14:paraId="3EE0B7DA" w14:textId="77777777" w:rsidR="009144DE" w:rsidRDefault="009144DE" w:rsidP="00B40E8C">
      <w:pPr>
        <w:pStyle w:val="ListParagraph"/>
        <w:numPr>
          <w:ilvl w:val="0"/>
          <w:numId w:val="521"/>
        </w:numPr>
        <w:spacing w:after="120"/>
        <w:ind w:left="714" w:hanging="357"/>
        <w:contextualSpacing w:val="0"/>
        <w:jc w:val="both"/>
        <w:rPr>
          <w:sz w:val="24"/>
          <w:szCs w:val="24"/>
        </w:rPr>
      </w:pPr>
      <w:r w:rsidRPr="000B5929">
        <w:rPr>
          <w:sz w:val="24"/>
          <w:szCs w:val="24"/>
        </w:rPr>
        <w:t>Das Mehl sieben und die Butter in Würfel schneiden. Mehl, Butter, Zucker und den Vanillezucker mischen und mit den Händen schnell zu Streuseln verreiben. Die Streusel über den Rhabarber geben und das Gericht im Ofen (Mitte, Umluft 160 Grad) in 35 – 45 Minuten goldbraun backen.</w:t>
      </w:r>
    </w:p>
    <w:p w14:paraId="7325E82C" w14:textId="47F46A26" w:rsidR="00BB252C" w:rsidRPr="00CD2ECD" w:rsidRDefault="00092C30" w:rsidP="0005714B">
      <w:pPr>
        <w:pStyle w:val="Heading2"/>
        <w:spacing w:after="240"/>
      </w:pPr>
      <w:r w:rsidRPr="00CD2ECD">
        <w:br w:type="page"/>
      </w:r>
      <w:r w:rsidR="00BB252C" w:rsidRPr="00CD2ECD">
        <w:lastRenderedPageBreak/>
        <w:t>Erdbeer-Rhabarber-Crumble</w:t>
      </w:r>
      <w:r w:rsidR="006D0D06">
        <w:rPr>
          <w:rStyle w:val="FootnoteReference"/>
          <w:lang w:val="en-US"/>
        </w:rPr>
        <w:footnoteReference w:id="1505"/>
      </w:r>
    </w:p>
    <w:p w14:paraId="21526499" w14:textId="72510716" w:rsidR="00BB252C" w:rsidRPr="00CD2ECD" w:rsidRDefault="00BB252C">
      <w:pPr>
        <w:rPr>
          <w:sz w:val="24"/>
          <w:szCs w:val="24"/>
        </w:rPr>
      </w:pPr>
      <w:r w:rsidRPr="00CD2ECD">
        <w:rPr>
          <w:sz w:val="24"/>
          <w:szCs w:val="24"/>
          <w:u w:val="single"/>
        </w:rPr>
        <w:t>Zutaten</w:t>
      </w:r>
      <w:r w:rsidRPr="00CD2ECD">
        <w:rPr>
          <w:sz w:val="24"/>
          <w:szCs w:val="24"/>
        </w:rPr>
        <w:t xml:space="preserve"> </w:t>
      </w:r>
      <w:r w:rsidR="0005714B" w:rsidRPr="00CD2ECD">
        <w:rPr>
          <w:sz w:val="24"/>
          <w:szCs w:val="24"/>
        </w:rPr>
        <w:t>(</w:t>
      </w:r>
      <w:r w:rsidRPr="00CD2ECD">
        <w:rPr>
          <w:sz w:val="24"/>
          <w:szCs w:val="24"/>
        </w:rPr>
        <w:t>für 4 -6 Portionen</w:t>
      </w:r>
      <w:r w:rsidR="0005714B" w:rsidRPr="00CD2ECD">
        <w:rPr>
          <w:sz w:val="24"/>
          <w:szCs w:val="24"/>
        </w:rPr>
        <w:t>):</w:t>
      </w:r>
    </w:p>
    <w:p w14:paraId="79F700A2" w14:textId="77777777" w:rsidR="00BB252C" w:rsidRPr="00CD2ECD" w:rsidRDefault="00BB252C">
      <w:pPr>
        <w:rPr>
          <w:sz w:val="24"/>
          <w:szCs w:val="24"/>
        </w:rPr>
      </w:pPr>
      <w:r w:rsidRPr="00CD2ECD">
        <w:rPr>
          <w:sz w:val="24"/>
          <w:szCs w:val="24"/>
        </w:rPr>
        <w:t>100 g Mehl</w:t>
      </w:r>
    </w:p>
    <w:p w14:paraId="37CA9A23" w14:textId="77777777" w:rsidR="00BB252C" w:rsidRPr="00CD2ECD" w:rsidRDefault="00BB252C">
      <w:pPr>
        <w:rPr>
          <w:sz w:val="24"/>
          <w:szCs w:val="24"/>
        </w:rPr>
      </w:pPr>
      <w:r w:rsidRPr="00CD2ECD">
        <w:rPr>
          <w:sz w:val="24"/>
          <w:szCs w:val="24"/>
        </w:rPr>
        <w:t>100 g Butter</w:t>
      </w:r>
    </w:p>
    <w:p w14:paraId="4DE9CEF5" w14:textId="4E734929" w:rsidR="00BB252C" w:rsidRPr="00CD2ECD" w:rsidRDefault="00BB252C">
      <w:pPr>
        <w:rPr>
          <w:sz w:val="24"/>
          <w:szCs w:val="24"/>
        </w:rPr>
      </w:pPr>
      <w:r w:rsidRPr="00CD2ECD">
        <w:rPr>
          <w:sz w:val="24"/>
          <w:szCs w:val="24"/>
        </w:rPr>
        <w:t>80 g Zucker</w:t>
      </w:r>
    </w:p>
    <w:p w14:paraId="302F140E" w14:textId="77777777" w:rsidR="00BB252C" w:rsidRPr="00CD2ECD" w:rsidRDefault="00BB252C">
      <w:pPr>
        <w:rPr>
          <w:sz w:val="24"/>
          <w:szCs w:val="24"/>
        </w:rPr>
      </w:pPr>
      <w:r w:rsidRPr="00CD2ECD">
        <w:rPr>
          <w:sz w:val="24"/>
          <w:szCs w:val="24"/>
        </w:rPr>
        <w:t>80 g gemahlene Mandeln</w:t>
      </w:r>
    </w:p>
    <w:p w14:paraId="4DDFF366" w14:textId="77777777" w:rsidR="00BB252C" w:rsidRDefault="00BB252C">
      <w:pPr>
        <w:rPr>
          <w:sz w:val="24"/>
          <w:szCs w:val="24"/>
        </w:rPr>
      </w:pPr>
      <w:r w:rsidRPr="00BB252C">
        <w:rPr>
          <w:sz w:val="24"/>
          <w:szCs w:val="24"/>
        </w:rPr>
        <w:t>1 Stück Ingwer (ca. 1 cm l</w:t>
      </w:r>
      <w:r>
        <w:rPr>
          <w:sz w:val="24"/>
          <w:szCs w:val="24"/>
        </w:rPr>
        <w:t>ang)</w:t>
      </w:r>
    </w:p>
    <w:p w14:paraId="07A6449F" w14:textId="689974CA" w:rsidR="00BB252C" w:rsidRDefault="00BB252C">
      <w:pPr>
        <w:rPr>
          <w:sz w:val="24"/>
          <w:szCs w:val="24"/>
        </w:rPr>
      </w:pPr>
      <w:r>
        <w:rPr>
          <w:sz w:val="24"/>
          <w:szCs w:val="24"/>
        </w:rPr>
        <w:t>250 g Erdbeeren</w:t>
      </w:r>
    </w:p>
    <w:p w14:paraId="1EE82EA0" w14:textId="77777777" w:rsidR="00BB252C" w:rsidRDefault="00BB252C">
      <w:pPr>
        <w:rPr>
          <w:sz w:val="24"/>
          <w:szCs w:val="24"/>
        </w:rPr>
      </w:pPr>
      <w:r>
        <w:rPr>
          <w:sz w:val="24"/>
          <w:szCs w:val="24"/>
        </w:rPr>
        <w:t>6 Stangen Rhabarber</w:t>
      </w:r>
    </w:p>
    <w:p w14:paraId="0E66EDBC" w14:textId="77777777" w:rsidR="00BB252C" w:rsidRDefault="00BB252C">
      <w:pPr>
        <w:rPr>
          <w:sz w:val="24"/>
          <w:szCs w:val="24"/>
        </w:rPr>
      </w:pPr>
      <w:r>
        <w:rPr>
          <w:sz w:val="24"/>
          <w:szCs w:val="24"/>
        </w:rPr>
        <w:t>2 EL Zucker</w:t>
      </w:r>
    </w:p>
    <w:p w14:paraId="5B060A83" w14:textId="77777777" w:rsidR="00BB252C" w:rsidRDefault="00BB252C">
      <w:pPr>
        <w:rPr>
          <w:sz w:val="24"/>
          <w:szCs w:val="24"/>
        </w:rPr>
      </w:pPr>
      <w:r>
        <w:rPr>
          <w:sz w:val="24"/>
          <w:szCs w:val="24"/>
        </w:rPr>
        <w:t>2 EL Crème fraîche</w:t>
      </w:r>
    </w:p>
    <w:p w14:paraId="2B8B13CA" w14:textId="77777777" w:rsidR="00BB252C" w:rsidRDefault="00BB252C">
      <w:pPr>
        <w:rPr>
          <w:sz w:val="24"/>
          <w:szCs w:val="24"/>
        </w:rPr>
      </w:pPr>
    </w:p>
    <w:p w14:paraId="0E89A685" w14:textId="77777777" w:rsidR="00BB252C" w:rsidRDefault="00BB252C">
      <w:pPr>
        <w:rPr>
          <w:sz w:val="24"/>
          <w:szCs w:val="24"/>
        </w:rPr>
      </w:pPr>
      <w:r>
        <w:rPr>
          <w:sz w:val="24"/>
          <w:szCs w:val="24"/>
        </w:rPr>
        <w:t>Zubereitung:</w:t>
      </w:r>
    </w:p>
    <w:p w14:paraId="4607BA8D" w14:textId="481774A0" w:rsidR="0005714B" w:rsidRPr="0005714B" w:rsidRDefault="00611FF2" w:rsidP="00B40E8C">
      <w:pPr>
        <w:pStyle w:val="ListParagraph"/>
        <w:numPr>
          <w:ilvl w:val="0"/>
          <w:numId w:val="1917"/>
        </w:numPr>
        <w:spacing w:after="120"/>
        <w:ind w:left="714" w:hanging="357"/>
        <w:contextualSpacing w:val="0"/>
        <w:jc w:val="both"/>
        <w:rPr>
          <w:sz w:val="24"/>
          <w:szCs w:val="24"/>
        </w:rPr>
      </w:pPr>
      <w:r w:rsidRPr="0005714B">
        <w:rPr>
          <w:sz w:val="24"/>
          <w:szCs w:val="24"/>
        </w:rPr>
        <w:t>Den Backofen auf 180 Grad</w:t>
      </w:r>
      <w:r w:rsidR="0005714B" w:rsidRPr="0005714B">
        <w:rPr>
          <w:sz w:val="24"/>
          <w:szCs w:val="24"/>
        </w:rPr>
        <w:t xml:space="preserve"> Ober-/Unterhitze vorheizen. Mehl, Butter, Zucker und Mandeln in einer Schüssel mit den Fingern zu einem krümeligen Teig vermengen. Ingwer schälen, sehr fein reiben und hinzufügen.</w:t>
      </w:r>
    </w:p>
    <w:p w14:paraId="5C7E4154" w14:textId="4AC697B1" w:rsidR="0005714B" w:rsidRPr="0005714B" w:rsidRDefault="0005714B" w:rsidP="00B40E8C">
      <w:pPr>
        <w:pStyle w:val="ListParagraph"/>
        <w:numPr>
          <w:ilvl w:val="0"/>
          <w:numId w:val="1917"/>
        </w:numPr>
        <w:spacing w:after="120"/>
        <w:ind w:left="714" w:hanging="357"/>
        <w:contextualSpacing w:val="0"/>
        <w:jc w:val="both"/>
        <w:rPr>
          <w:sz w:val="24"/>
          <w:szCs w:val="24"/>
        </w:rPr>
      </w:pPr>
      <w:r w:rsidRPr="0005714B">
        <w:rPr>
          <w:sz w:val="24"/>
          <w:szCs w:val="24"/>
        </w:rPr>
        <w:t>Erdbeeren waschen, vorsichtig abtrocknen, entkelchen und halbieren. Rhabarber schälen und in 2 cm lange Stücke schneiden.</w:t>
      </w:r>
    </w:p>
    <w:p w14:paraId="207E2C3A" w14:textId="1455A62A" w:rsidR="0005714B" w:rsidRPr="0005714B" w:rsidRDefault="0005714B" w:rsidP="00B40E8C">
      <w:pPr>
        <w:pStyle w:val="ListParagraph"/>
        <w:numPr>
          <w:ilvl w:val="0"/>
          <w:numId w:val="1917"/>
        </w:numPr>
        <w:spacing w:after="120"/>
        <w:ind w:left="714" w:hanging="357"/>
        <w:contextualSpacing w:val="0"/>
        <w:jc w:val="both"/>
        <w:rPr>
          <w:sz w:val="24"/>
          <w:szCs w:val="24"/>
        </w:rPr>
      </w:pPr>
      <w:r w:rsidRPr="0005714B">
        <w:rPr>
          <w:sz w:val="24"/>
          <w:szCs w:val="24"/>
        </w:rPr>
        <w:t>Beides in einer Auflaufform gleichmäßig verteilen. Zucker du Crème fraîche darübergeben. Die Teigkrümel darauf verteilen.</w:t>
      </w:r>
    </w:p>
    <w:p w14:paraId="28610BEC" w14:textId="08D466E2" w:rsidR="00BB252C" w:rsidRPr="0005714B" w:rsidRDefault="0005714B" w:rsidP="00B40E8C">
      <w:pPr>
        <w:pStyle w:val="ListParagraph"/>
        <w:numPr>
          <w:ilvl w:val="0"/>
          <w:numId w:val="1917"/>
        </w:numPr>
        <w:spacing w:after="120"/>
        <w:ind w:left="714" w:hanging="357"/>
        <w:contextualSpacing w:val="0"/>
        <w:jc w:val="both"/>
        <w:rPr>
          <w:sz w:val="24"/>
          <w:szCs w:val="24"/>
        </w:rPr>
      </w:pPr>
      <w:r w:rsidRPr="0005714B">
        <w:rPr>
          <w:sz w:val="24"/>
          <w:szCs w:val="24"/>
        </w:rPr>
        <w:t>Crumble im heißen Ofen 30 Minuten lang backen, lauwarm servieren, eventuell mit etwas Crème fraîche.</w:t>
      </w:r>
      <w:r w:rsidR="00BB252C" w:rsidRPr="0005714B">
        <w:rPr>
          <w:sz w:val="24"/>
          <w:szCs w:val="24"/>
        </w:rPr>
        <w:br w:type="page"/>
      </w:r>
    </w:p>
    <w:p w14:paraId="6F68F49C" w14:textId="61CCC86A" w:rsidR="00092C30" w:rsidRPr="00CD2ECD" w:rsidRDefault="00092C30" w:rsidP="00073ABF">
      <w:pPr>
        <w:pStyle w:val="Heading2"/>
        <w:spacing w:after="240"/>
      </w:pPr>
      <w:r w:rsidRPr="00CD2ECD">
        <w:lastRenderedPageBreak/>
        <w:t>Apple Crumble</w:t>
      </w:r>
      <w:r w:rsidR="002A6296">
        <w:rPr>
          <w:rStyle w:val="FootnoteReference"/>
        </w:rPr>
        <w:footnoteReference w:id="1506"/>
      </w:r>
    </w:p>
    <w:p w14:paraId="1C843641" w14:textId="64718DA9" w:rsidR="00EA482A" w:rsidRDefault="00092C30" w:rsidP="009144DE">
      <w:pPr>
        <w:rPr>
          <w:sz w:val="24"/>
          <w:szCs w:val="24"/>
        </w:rPr>
      </w:pPr>
      <w:r w:rsidRPr="00073ABF">
        <w:rPr>
          <w:sz w:val="24"/>
          <w:szCs w:val="24"/>
          <w:u w:val="single"/>
        </w:rPr>
        <w:t>Zutaten</w:t>
      </w:r>
      <w:r>
        <w:rPr>
          <w:sz w:val="24"/>
          <w:szCs w:val="24"/>
        </w:rPr>
        <w:t xml:space="preserve"> </w:t>
      </w:r>
      <w:r w:rsidR="00073ABF">
        <w:rPr>
          <w:sz w:val="24"/>
          <w:szCs w:val="24"/>
        </w:rPr>
        <w:t>(</w:t>
      </w:r>
      <w:r>
        <w:rPr>
          <w:sz w:val="24"/>
          <w:szCs w:val="24"/>
        </w:rPr>
        <w:t xml:space="preserve">für </w:t>
      </w:r>
      <w:r w:rsidR="00EA482A">
        <w:rPr>
          <w:sz w:val="24"/>
          <w:szCs w:val="24"/>
        </w:rPr>
        <w:t>4 Portionen</w:t>
      </w:r>
      <w:r w:rsidR="00073ABF">
        <w:rPr>
          <w:sz w:val="24"/>
          <w:szCs w:val="24"/>
        </w:rPr>
        <w:t>):</w:t>
      </w:r>
    </w:p>
    <w:p w14:paraId="4A040FB4" w14:textId="77777777" w:rsidR="00EA482A" w:rsidRDefault="00EA482A" w:rsidP="009144DE">
      <w:pPr>
        <w:rPr>
          <w:sz w:val="24"/>
          <w:szCs w:val="24"/>
        </w:rPr>
      </w:pPr>
      <w:r>
        <w:rPr>
          <w:sz w:val="24"/>
          <w:szCs w:val="24"/>
        </w:rPr>
        <w:t>1 kg Äpfel</w:t>
      </w:r>
    </w:p>
    <w:p w14:paraId="63A141A3" w14:textId="77777777" w:rsidR="00EA482A" w:rsidRDefault="00EA482A" w:rsidP="009144DE">
      <w:pPr>
        <w:rPr>
          <w:sz w:val="24"/>
          <w:szCs w:val="24"/>
        </w:rPr>
      </w:pPr>
      <w:r>
        <w:rPr>
          <w:sz w:val="24"/>
          <w:szCs w:val="24"/>
        </w:rPr>
        <w:t>100 g Zucker (plus 1 Prise)</w:t>
      </w:r>
    </w:p>
    <w:p w14:paraId="1D043BE4" w14:textId="77777777" w:rsidR="00EA482A" w:rsidRDefault="00EA482A" w:rsidP="009144DE">
      <w:pPr>
        <w:rPr>
          <w:sz w:val="24"/>
          <w:szCs w:val="24"/>
        </w:rPr>
      </w:pPr>
      <w:r>
        <w:rPr>
          <w:sz w:val="24"/>
          <w:szCs w:val="24"/>
        </w:rPr>
        <w:t>1 EL Wasser</w:t>
      </w:r>
    </w:p>
    <w:p w14:paraId="61F9685D" w14:textId="77777777" w:rsidR="00EA482A" w:rsidRDefault="00EA482A" w:rsidP="009144DE">
      <w:pPr>
        <w:rPr>
          <w:sz w:val="24"/>
          <w:szCs w:val="24"/>
        </w:rPr>
      </w:pPr>
      <w:r>
        <w:rPr>
          <w:sz w:val="24"/>
          <w:szCs w:val="24"/>
        </w:rPr>
        <w:t>100 g Mehl</w:t>
      </w:r>
    </w:p>
    <w:p w14:paraId="7C0F7633" w14:textId="77777777" w:rsidR="00EA482A" w:rsidRDefault="00EA482A" w:rsidP="009144DE">
      <w:pPr>
        <w:rPr>
          <w:sz w:val="24"/>
          <w:szCs w:val="24"/>
        </w:rPr>
      </w:pPr>
      <w:r>
        <w:rPr>
          <w:sz w:val="24"/>
          <w:szCs w:val="24"/>
        </w:rPr>
        <w:t>75 g Butter</w:t>
      </w:r>
    </w:p>
    <w:p w14:paraId="332EB0C5" w14:textId="3AC5DF5E" w:rsidR="00EA482A" w:rsidRDefault="00EA482A" w:rsidP="009144DE">
      <w:pPr>
        <w:rPr>
          <w:sz w:val="24"/>
          <w:szCs w:val="24"/>
        </w:rPr>
      </w:pPr>
      <w:r>
        <w:rPr>
          <w:sz w:val="24"/>
          <w:szCs w:val="24"/>
        </w:rPr>
        <w:t>50 g Haferflocken</w:t>
      </w:r>
    </w:p>
    <w:p w14:paraId="56A2F644" w14:textId="77777777" w:rsidR="00EA482A" w:rsidRDefault="00EA482A" w:rsidP="009144DE">
      <w:pPr>
        <w:rPr>
          <w:sz w:val="24"/>
          <w:szCs w:val="24"/>
        </w:rPr>
      </w:pPr>
      <w:r>
        <w:rPr>
          <w:sz w:val="24"/>
          <w:szCs w:val="24"/>
        </w:rPr>
        <w:t>1 Prise Salz</w:t>
      </w:r>
    </w:p>
    <w:p w14:paraId="3C769AB7" w14:textId="77777777" w:rsidR="00EA482A" w:rsidRDefault="00EA482A" w:rsidP="009144DE">
      <w:pPr>
        <w:rPr>
          <w:sz w:val="24"/>
          <w:szCs w:val="24"/>
        </w:rPr>
      </w:pPr>
    </w:p>
    <w:p w14:paraId="53A71B24" w14:textId="77777777" w:rsidR="00302774" w:rsidRDefault="00302774" w:rsidP="009144DE">
      <w:pPr>
        <w:rPr>
          <w:sz w:val="24"/>
          <w:szCs w:val="24"/>
        </w:rPr>
      </w:pPr>
      <w:r>
        <w:rPr>
          <w:sz w:val="24"/>
          <w:szCs w:val="24"/>
        </w:rPr>
        <w:t>Zubereitung:</w:t>
      </w:r>
    </w:p>
    <w:p w14:paraId="416DB98E" w14:textId="77777777" w:rsidR="00302774" w:rsidRPr="00073ABF" w:rsidRDefault="00302774" w:rsidP="00B40E8C">
      <w:pPr>
        <w:pStyle w:val="ListParagraph"/>
        <w:numPr>
          <w:ilvl w:val="0"/>
          <w:numId w:val="1799"/>
        </w:numPr>
        <w:spacing w:after="120"/>
        <w:ind w:left="714" w:hanging="357"/>
        <w:contextualSpacing w:val="0"/>
        <w:jc w:val="both"/>
        <w:rPr>
          <w:sz w:val="24"/>
          <w:szCs w:val="24"/>
        </w:rPr>
      </w:pPr>
      <w:r w:rsidRPr="00073ABF">
        <w:rPr>
          <w:sz w:val="24"/>
          <w:szCs w:val="24"/>
        </w:rPr>
        <w:t>Den Ofen auf 200 Grad vorheizen.</w:t>
      </w:r>
    </w:p>
    <w:p w14:paraId="4A43B8D5" w14:textId="77777777" w:rsidR="00302774" w:rsidRPr="00073ABF" w:rsidRDefault="00302774" w:rsidP="00B40E8C">
      <w:pPr>
        <w:pStyle w:val="ListParagraph"/>
        <w:numPr>
          <w:ilvl w:val="0"/>
          <w:numId w:val="1799"/>
        </w:numPr>
        <w:spacing w:after="120"/>
        <w:ind w:left="714" w:hanging="357"/>
        <w:contextualSpacing w:val="0"/>
        <w:jc w:val="both"/>
        <w:rPr>
          <w:sz w:val="24"/>
          <w:szCs w:val="24"/>
        </w:rPr>
      </w:pPr>
      <w:r w:rsidRPr="00073ABF">
        <w:rPr>
          <w:sz w:val="24"/>
          <w:szCs w:val="24"/>
        </w:rPr>
        <w:t xml:space="preserve">Die Äpfel nicht schälen, aber waschen und vierteln. Das Kerngehäuse entfernen, dann die Schnitze einmal längs durchschneiden. In einem Topf mit 1 Prise Zucker und dem Wasser 5 Minuten lang dünsten. </w:t>
      </w:r>
    </w:p>
    <w:p w14:paraId="4AA98FAD" w14:textId="77777777" w:rsidR="00073ABF" w:rsidRPr="00073ABF" w:rsidRDefault="00302774" w:rsidP="00B40E8C">
      <w:pPr>
        <w:pStyle w:val="ListParagraph"/>
        <w:numPr>
          <w:ilvl w:val="0"/>
          <w:numId w:val="1799"/>
        </w:numPr>
        <w:spacing w:after="120"/>
        <w:ind w:left="714" w:hanging="357"/>
        <w:contextualSpacing w:val="0"/>
        <w:jc w:val="both"/>
        <w:rPr>
          <w:sz w:val="24"/>
          <w:szCs w:val="24"/>
        </w:rPr>
      </w:pPr>
      <w:r w:rsidRPr="00073ABF">
        <w:rPr>
          <w:sz w:val="24"/>
          <w:szCs w:val="24"/>
        </w:rPr>
        <w:t xml:space="preserve">In der Zwischenzeit Mehl und Butter in eine Schüssel geben, mit den Händen verkneten, bis die Mischung krümelig </w:t>
      </w:r>
      <w:r w:rsidR="00AB14BB" w:rsidRPr="00073ABF">
        <w:rPr>
          <w:sz w:val="24"/>
          <w:szCs w:val="24"/>
        </w:rPr>
        <w:t>wird. Haferflocken und restlichen Zucker dazugeben sowie das Salz unterkneten. Man kann an dieser Stelle mal nachsehen, was sich so im Gewürzregal findet</w:t>
      </w:r>
      <w:r w:rsidR="00230EF9" w:rsidRPr="00073ABF">
        <w:rPr>
          <w:sz w:val="24"/>
          <w:szCs w:val="24"/>
        </w:rPr>
        <w:t>: Muskatnuss schmeckt zu Äpfeln, gemahlene Nelken passen a</w:t>
      </w:r>
      <w:r w:rsidR="00073ABF" w:rsidRPr="00073ABF">
        <w:rPr>
          <w:sz w:val="24"/>
          <w:szCs w:val="24"/>
        </w:rPr>
        <w:t>uc</w:t>
      </w:r>
      <w:r w:rsidR="00230EF9" w:rsidRPr="00073ABF">
        <w:rPr>
          <w:sz w:val="24"/>
          <w:szCs w:val="24"/>
        </w:rPr>
        <w:t>h, Zimt zu Äpfeln ist sowieso ein Klassiker, Vanille bietet sich an, Anis ist interessant. Aber all das ist nur Beiwerk, nicht notwendig</w:t>
      </w:r>
      <w:r w:rsidR="00073ABF" w:rsidRPr="00073ABF">
        <w:rPr>
          <w:sz w:val="24"/>
          <w:szCs w:val="24"/>
        </w:rPr>
        <w:t>, um mit einem Apple Crumble tiefes Glück zu erleben.</w:t>
      </w:r>
    </w:p>
    <w:p w14:paraId="4DFA06ED" w14:textId="2EC15A14" w:rsidR="009144DE" w:rsidRPr="00073ABF" w:rsidRDefault="00073ABF" w:rsidP="00B40E8C">
      <w:pPr>
        <w:pStyle w:val="ListParagraph"/>
        <w:numPr>
          <w:ilvl w:val="0"/>
          <w:numId w:val="1799"/>
        </w:numPr>
        <w:spacing w:after="120"/>
        <w:ind w:left="714" w:hanging="357"/>
        <w:contextualSpacing w:val="0"/>
        <w:jc w:val="both"/>
        <w:rPr>
          <w:sz w:val="24"/>
          <w:szCs w:val="24"/>
        </w:rPr>
      </w:pPr>
      <w:r w:rsidRPr="00073ABF">
        <w:rPr>
          <w:sz w:val="24"/>
          <w:szCs w:val="24"/>
        </w:rPr>
        <w:t>Die gekochten Äpfel in einer feuerfesten Form verteilen. Hafer-Butter-Mehl-Mischung gleichmäßig darauf verteilen. Den Apple Crumble 30 Minuten lang im Ofen backen.</w:t>
      </w:r>
      <w:r w:rsidR="009144DE" w:rsidRPr="00073ABF">
        <w:rPr>
          <w:sz w:val="24"/>
          <w:szCs w:val="24"/>
        </w:rPr>
        <w:br w:type="page"/>
      </w:r>
    </w:p>
    <w:p w14:paraId="1AD7FF17" w14:textId="3B18B447" w:rsidR="009144DE" w:rsidRDefault="009144DE" w:rsidP="00EC38F3">
      <w:pPr>
        <w:pStyle w:val="Heading2"/>
        <w:spacing w:after="240"/>
      </w:pPr>
      <w:r>
        <w:lastRenderedPageBreak/>
        <w:t>Zwetschgenknödel</w:t>
      </w:r>
      <w:r w:rsidR="00E154F5">
        <w:rPr>
          <w:rStyle w:val="FootnoteReference"/>
        </w:rPr>
        <w:footnoteReference w:id="1507"/>
      </w:r>
      <w:r>
        <w:t xml:space="preserve"> </w:t>
      </w:r>
    </w:p>
    <w:p w14:paraId="6B61C562" w14:textId="1BE25F57" w:rsidR="009144DE" w:rsidRDefault="009144DE" w:rsidP="009144DE">
      <w:pPr>
        <w:rPr>
          <w:sz w:val="24"/>
          <w:szCs w:val="24"/>
        </w:rPr>
      </w:pPr>
      <w:r w:rsidRPr="00EC38F3">
        <w:rPr>
          <w:sz w:val="24"/>
          <w:szCs w:val="24"/>
          <w:u w:val="single"/>
        </w:rPr>
        <w:t>Zutaten</w:t>
      </w:r>
      <w:r>
        <w:rPr>
          <w:sz w:val="24"/>
          <w:szCs w:val="24"/>
        </w:rPr>
        <w:t xml:space="preserve"> </w:t>
      </w:r>
      <w:r w:rsidR="00EC38F3">
        <w:rPr>
          <w:sz w:val="24"/>
          <w:szCs w:val="24"/>
        </w:rPr>
        <w:t>(</w:t>
      </w:r>
      <w:r>
        <w:rPr>
          <w:sz w:val="24"/>
          <w:szCs w:val="24"/>
        </w:rPr>
        <w:t>für 4 Portionen</w:t>
      </w:r>
      <w:r w:rsidR="00EC38F3">
        <w:rPr>
          <w:sz w:val="24"/>
          <w:szCs w:val="24"/>
        </w:rPr>
        <w:t>):</w:t>
      </w:r>
    </w:p>
    <w:p w14:paraId="20DE2B01" w14:textId="77777777" w:rsidR="009144DE" w:rsidRDefault="009144DE" w:rsidP="009144DE">
      <w:pPr>
        <w:rPr>
          <w:sz w:val="24"/>
          <w:szCs w:val="24"/>
        </w:rPr>
      </w:pPr>
      <w:r>
        <w:rPr>
          <w:sz w:val="24"/>
          <w:szCs w:val="24"/>
        </w:rPr>
        <w:t>8 Zwetschgen</w:t>
      </w:r>
    </w:p>
    <w:p w14:paraId="06247625" w14:textId="77777777" w:rsidR="009144DE" w:rsidRDefault="009144DE" w:rsidP="009144DE">
      <w:pPr>
        <w:rPr>
          <w:sz w:val="24"/>
          <w:szCs w:val="24"/>
        </w:rPr>
      </w:pPr>
      <w:r>
        <w:rPr>
          <w:sz w:val="24"/>
          <w:szCs w:val="24"/>
        </w:rPr>
        <w:t>8 Stück Würfelzucker</w:t>
      </w:r>
    </w:p>
    <w:p w14:paraId="3FD5266F" w14:textId="77777777" w:rsidR="009144DE" w:rsidRDefault="009144DE" w:rsidP="009144DE">
      <w:pPr>
        <w:rPr>
          <w:sz w:val="24"/>
          <w:szCs w:val="24"/>
        </w:rPr>
      </w:pPr>
      <w:r>
        <w:rPr>
          <w:sz w:val="24"/>
          <w:szCs w:val="24"/>
        </w:rPr>
        <w:t>Salz</w:t>
      </w:r>
    </w:p>
    <w:p w14:paraId="6F30449E" w14:textId="77777777" w:rsidR="009144DE" w:rsidRDefault="009144DE" w:rsidP="009144DE">
      <w:pPr>
        <w:rPr>
          <w:sz w:val="24"/>
          <w:szCs w:val="24"/>
        </w:rPr>
      </w:pPr>
      <w:r>
        <w:rPr>
          <w:sz w:val="24"/>
          <w:szCs w:val="24"/>
        </w:rPr>
        <w:t>1 Paket Knödelteig (750 g aus dem Kühlregal)</w:t>
      </w:r>
    </w:p>
    <w:p w14:paraId="29C54880" w14:textId="77777777" w:rsidR="009144DE" w:rsidRDefault="009144DE" w:rsidP="009144DE">
      <w:pPr>
        <w:rPr>
          <w:sz w:val="24"/>
          <w:szCs w:val="24"/>
        </w:rPr>
      </w:pPr>
      <w:r>
        <w:rPr>
          <w:sz w:val="24"/>
          <w:szCs w:val="24"/>
        </w:rPr>
        <w:t>4 EL Butter</w:t>
      </w:r>
    </w:p>
    <w:p w14:paraId="107B2DF2" w14:textId="77777777" w:rsidR="009144DE" w:rsidRDefault="009144DE" w:rsidP="009144DE">
      <w:pPr>
        <w:rPr>
          <w:sz w:val="24"/>
          <w:szCs w:val="24"/>
        </w:rPr>
      </w:pPr>
      <w:r>
        <w:rPr>
          <w:sz w:val="24"/>
          <w:szCs w:val="24"/>
        </w:rPr>
        <w:t>6 EL Semmelbrösel</w:t>
      </w:r>
    </w:p>
    <w:p w14:paraId="609E4F6A" w14:textId="77777777" w:rsidR="009144DE" w:rsidRDefault="009144DE" w:rsidP="009144DE">
      <w:pPr>
        <w:rPr>
          <w:sz w:val="24"/>
          <w:szCs w:val="24"/>
        </w:rPr>
      </w:pPr>
      <w:r>
        <w:rPr>
          <w:sz w:val="24"/>
          <w:szCs w:val="24"/>
        </w:rPr>
        <w:t>Zimtpulver</w:t>
      </w:r>
    </w:p>
    <w:p w14:paraId="2C1AAE82" w14:textId="77777777" w:rsidR="00EC38F3" w:rsidRDefault="00EC38F3" w:rsidP="009144DE">
      <w:pPr>
        <w:rPr>
          <w:sz w:val="24"/>
          <w:szCs w:val="24"/>
        </w:rPr>
      </w:pPr>
    </w:p>
    <w:p w14:paraId="34597FAF" w14:textId="660331CC" w:rsidR="009144DE" w:rsidRDefault="00EC38F3" w:rsidP="009144DE">
      <w:pPr>
        <w:rPr>
          <w:sz w:val="24"/>
          <w:szCs w:val="24"/>
        </w:rPr>
      </w:pPr>
      <w:r>
        <w:rPr>
          <w:sz w:val="24"/>
          <w:szCs w:val="24"/>
        </w:rPr>
        <w:t>Z</w:t>
      </w:r>
      <w:r w:rsidR="009144DE">
        <w:rPr>
          <w:sz w:val="24"/>
          <w:szCs w:val="24"/>
        </w:rPr>
        <w:t>ubereitungszeit: 20 Minuten plus 20 Minuten Garzeit</w:t>
      </w:r>
    </w:p>
    <w:p w14:paraId="2F9EDAEB" w14:textId="77777777" w:rsidR="009144DE" w:rsidRPr="00C02726" w:rsidRDefault="009144DE" w:rsidP="00B40E8C">
      <w:pPr>
        <w:pStyle w:val="ListParagraph"/>
        <w:numPr>
          <w:ilvl w:val="0"/>
          <w:numId w:val="523"/>
        </w:numPr>
        <w:spacing w:after="120"/>
        <w:ind w:left="714" w:hanging="357"/>
        <w:contextualSpacing w:val="0"/>
        <w:jc w:val="both"/>
        <w:rPr>
          <w:sz w:val="24"/>
          <w:szCs w:val="24"/>
        </w:rPr>
      </w:pPr>
      <w:r w:rsidRPr="00C02726">
        <w:rPr>
          <w:sz w:val="24"/>
          <w:szCs w:val="24"/>
        </w:rPr>
        <w:t>Die Zwetschgen waschen, entsteinen und in jede Frucht 1 Stück Würfelzucker legen. In einem, großen Topf reichlich Salzwasser zum Kochen bringen.</w:t>
      </w:r>
    </w:p>
    <w:p w14:paraId="7C413C8A" w14:textId="77777777" w:rsidR="009144DE" w:rsidRPr="00C02726" w:rsidRDefault="009144DE" w:rsidP="00B40E8C">
      <w:pPr>
        <w:pStyle w:val="ListParagraph"/>
        <w:numPr>
          <w:ilvl w:val="0"/>
          <w:numId w:val="523"/>
        </w:numPr>
        <w:spacing w:after="120"/>
        <w:ind w:left="714" w:hanging="357"/>
        <w:contextualSpacing w:val="0"/>
        <w:jc w:val="both"/>
        <w:rPr>
          <w:sz w:val="24"/>
          <w:szCs w:val="24"/>
        </w:rPr>
      </w:pPr>
      <w:r w:rsidRPr="00C02726">
        <w:rPr>
          <w:sz w:val="24"/>
          <w:szCs w:val="24"/>
        </w:rPr>
        <w:t>Aus dem Knödelteig 8 Knödel formen. In die Mitte der Knödel jeweils 1 Zwetschge legen und die Knödel sorgfältig verschließen. Knödel in kochendes Wasser geben, das Wasser wieder aufkochen lassen. Die Hitze reduzieren und die Knödel 20 Minuten ziehen lassen.</w:t>
      </w:r>
    </w:p>
    <w:p w14:paraId="6DBC6BCC" w14:textId="77777777" w:rsidR="009144DE" w:rsidRPr="00C02726" w:rsidRDefault="009144DE" w:rsidP="00B40E8C">
      <w:pPr>
        <w:pStyle w:val="ListParagraph"/>
        <w:numPr>
          <w:ilvl w:val="0"/>
          <w:numId w:val="523"/>
        </w:numPr>
        <w:spacing w:after="120"/>
        <w:ind w:left="714" w:hanging="357"/>
        <w:contextualSpacing w:val="0"/>
        <w:jc w:val="both"/>
        <w:rPr>
          <w:sz w:val="24"/>
          <w:szCs w:val="24"/>
        </w:rPr>
      </w:pPr>
      <w:r w:rsidRPr="00C02726">
        <w:rPr>
          <w:sz w:val="24"/>
          <w:szCs w:val="24"/>
        </w:rPr>
        <w:t>Inzwischen die Butter schmelzen, nach Belieben leicht bräunen lassen und mit den Semmelbröseln sowie 1 Msp. Zimtpulver verrühren. Die Knödel aus dem Wasser heben</w:t>
      </w:r>
      <w:r>
        <w:rPr>
          <w:sz w:val="24"/>
          <w:szCs w:val="24"/>
        </w:rPr>
        <w:t xml:space="preserve">, </w:t>
      </w:r>
      <w:r w:rsidRPr="00C02726">
        <w:rPr>
          <w:sz w:val="24"/>
          <w:szCs w:val="24"/>
        </w:rPr>
        <w:t>abtropfen lassen und mit der warmen Bröselbutter servieren.</w:t>
      </w:r>
    </w:p>
    <w:p w14:paraId="70806013" w14:textId="77777777" w:rsidR="009144DE" w:rsidRDefault="009144DE" w:rsidP="009144DE">
      <w:pPr>
        <w:rPr>
          <w:sz w:val="24"/>
          <w:szCs w:val="24"/>
        </w:rPr>
      </w:pPr>
    </w:p>
    <w:p w14:paraId="07F2B98F" w14:textId="77777777" w:rsidR="009144DE" w:rsidRDefault="009144DE" w:rsidP="009144DE">
      <w:pPr>
        <w:rPr>
          <w:sz w:val="24"/>
          <w:szCs w:val="24"/>
        </w:rPr>
      </w:pPr>
      <w:r>
        <w:rPr>
          <w:sz w:val="24"/>
          <w:szCs w:val="24"/>
        </w:rPr>
        <w:br w:type="page"/>
      </w:r>
    </w:p>
    <w:p w14:paraId="05C551C9" w14:textId="5C501AD6" w:rsidR="009144DE" w:rsidRDefault="009144DE" w:rsidP="00EC38F3">
      <w:pPr>
        <w:pStyle w:val="Heading2"/>
        <w:spacing w:after="240"/>
      </w:pPr>
      <w:r>
        <w:lastRenderedPageBreak/>
        <w:t>Pfirsich-Tiramisu</w:t>
      </w:r>
      <w:r w:rsidR="00953DCF">
        <w:rPr>
          <w:rStyle w:val="FootnoteReference"/>
        </w:rPr>
        <w:footnoteReference w:id="1508"/>
      </w:r>
      <w:r>
        <w:t xml:space="preserve"> </w:t>
      </w:r>
    </w:p>
    <w:p w14:paraId="7DDF2D49" w14:textId="07E57065" w:rsidR="009144DE" w:rsidRDefault="009144DE" w:rsidP="009144DE">
      <w:pPr>
        <w:rPr>
          <w:sz w:val="24"/>
          <w:szCs w:val="24"/>
        </w:rPr>
      </w:pPr>
      <w:r w:rsidRPr="00EC38F3">
        <w:rPr>
          <w:sz w:val="24"/>
          <w:szCs w:val="24"/>
          <w:u w:val="single"/>
        </w:rPr>
        <w:t>Zutaten</w:t>
      </w:r>
      <w:r>
        <w:rPr>
          <w:sz w:val="24"/>
          <w:szCs w:val="24"/>
        </w:rPr>
        <w:t xml:space="preserve"> </w:t>
      </w:r>
      <w:r w:rsidR="00EC38F3">
        <w:rPr>
          <w:sz w:val="24"/>
          <w:szCs w:val="24"/>
        </w:rPr>
        <w:t>(</w:t>
      </w:r>
      <w:r>
        <w:rPr>
          <w:sz w:val="24"/>
          <w:szCs w:val="24"/>
        </w:rPr>
        <w:t>für 4 – 6 Portionen</w:t>
      </w:r>
      <w:r w:rsidR="00EC38F3">
        <w:rPr>
          <w:sz w:val="24"/>
          <w:szCs w:val="24"/>
        </w:rPr>
        <w:t>)</w:t>
      </w:r>
    </w:p>
    <w:p w14:paraId="75D93C3B" w14:textId="77777777" w:rsidR="009144DE" w:rsidRDefault="009144DE" w:rsidP="009144DE">
      <w:pPr>
        <w:rPr>
          <w:sz w:val="24"/>
          <w:szCs w:val="24"/>
        </w:rPr>
      </w:pPr>
      <w:r>
        <w:rPr>
          <w:sz w:val="24"/>
          <w:szCs w:val="24"/>
        </w:rPr>
        <w:t>900 g reife Pfirsiche</w:t>
      </w:r>
    </w:p>
    <w:p w14:paraId="29E8A73C" w14:textId="77777777" w:rsidR="009144DE" w:rsidRDefault="009144DE" w:rsidP="009144DE">
      <w:pPr>
        <w:rPr>
          <w:sz w:val="24"/>
          <w:szCs w:val="24"/>
        </w:rPr>
      </w:pPr>
      <w:r>
        <w:rPr>
          <w:sz w:val="24"/>
          <w:szCs w:val="24"/>
        </w:rPr>
        <w:t>75 g Zucker</w:t>
      </w:r>
    </w:p>
    <w:p w14:paraId="5D646FC1" w14:textId="77777777" w:rsidR="009144DE" w:rsidRDefault="009144DE" w:rsidP="009144DE">
      <w:pPr>
        <w:rPr>
          <w:sz w:val="24"/>
          <w:szCs w:val="24"/>
        </w:rPr>
      </w:pPr>
      <w:r>
        <w:rPr>
          <w:sz w:val="24"/>
          <w:szCs w:val="24"/>
        </w:rPr>
        <w:t>250 g Mascarpone</w:t>
      </w:r>
    </w:p>
    <w:p w14:paraId="71201979" w14:textId="77777777" w:rsidR="009144DE" w:rsidRDefault="009144DE" w:rsidP="009144DE">
      <w:pPr>
        <w:rPr>
          <w:sz w:val="24"/>
          <w:szCs w:val="24"/>
        </w:rPr>
      </w:pPr>
      <w:r>
        <w:rPr>
          <w:sz w:val="24"/>
          <w:szCs w:val="24"/>
        </w:rPr>
        <w:t>250 g Speisequark</w:t>
      </w:r>
    </w:p>
    <w:p w14:paraId="777E3967" w14:textId="77777777" w:rsidR="009144DE" w:rsidRDefault="009144DE" w:rsidP="009144DE">
      <w:pPr>
        <w:rPr>
          <w:sz w:val="24"/>
          <w:szCs w:val="24"/>
        </w:rPr>
      </w:pPr>
      <w:r>
        <w:rPr>
          <w:sz w:val="24"/>
          <w:szCs w:val="24"/>
        </w:rPr>
        <w:t>2 EL Zitronensaft</w:t>
      </w:r>
    </w:p>
    <w:p w14:paraId="406D2DC3" w14:textId="77777777" w:rsidR="009144DE" w:rsidRDefault="009144DE" w:rsidP="009144DE">
      <w:pPr>
        <w:rPr>
          <w:sz w:val="24"/>
          <w:szCs w:val="24"/>
        </w:rPr>
      </w:pPr>
      <w:r>
        <w:rPr>
          <w:sz w:val="24"/>
          <w:szCs w:val="24"/>
        </w:rPr>
        <w:t>½ TL geriebene Zitronenschale</w:t>
      </w:r>
    </w:p>
    <w:p w14:paraId="378169BB" w14:textId="77777777" w:rsidR="009144DE" w:rsidRDefault="009144DE" w:rsidP="009144DE">
      <w:pPr>
        <w:rPr>
          <w:sz w:val="24"/>
          <w:szCs w:val="24"/>
        </w:rPr>
      </w:pPr>
      <w:r>
        <w:rPr>
          <w:sz w:val="24"/>
          <w:szCs w:val="24"/>
        </w:rPr>
        <w:t>150 g Löffelbiskuits</w:t>
      </w:r>
    </w:p>
    <w:p w14:paraId="7AC2073E" w14:textId="77777777" w:rsidR="009144DE" w:rsidRDefault="009144DE" w:rsidP="009144DE">
      <w:pPr>
        <w:rPr>
          <w:sz w:val="24"/>
          <w:szCs w:val="24"/>
        </w:rPr>
      </w:pPr>
      <w:r>
        <w:rPr>
          <w:sz w:val="24"/>
          <w:szCs w:val="24"/>
        </w:rPr>
        <w:t>2 EL Mandelblättchen</w:t>
      </w:r>
    </w:p>
    <w:p w14:paraId="3C338F03" w14:textId="77777777" w:rsidR="00EC38F3" w:rsidRDefault="00EC38F3" w:rsidP="009144DE">
      <w:pPr>
        <w:rPr>
          <w:sz w:val="24"/>
          <w:szCs w:val="24"/>
        </w:rPr>
      </w:pPr>
    </w:p>
    <w:p w14:paraId="009CCD57" w14:textId="08158247" w:rsidR="009144DE" w:rsidRDefault="009144DE" w:rsidP="009144DE">
      <w:pPr>
        <w:rPr>
          <w:sz w:val="24"/>
          <w:szCs w:val="24"/>
        </w:rPr>
      </w:pPr>
      <w:r>
        <w:rPr>
          <w:sz w:val="24"/>
          <w:szCs w:val="24"/>
        </w:rPr>
        <w:t>Zubereitungszeit: 30 Minuten plus 4 Stunden Kühlzeit</w:t>
      </w:r>
    </w:p>
    <w:p w14:paraId="1A7E20CE" w14:textId="77777777" w:rsidR="009144DE" w:rsidRPr="00C02726" w:rsidRDefault="009144DE" w:rsidP="00B40E8C">
      <w:pPr>
        <w:pStyle w:val="ListParagraph"/>
        <w:numPr>
          <w:ilvl w:val="0"/>
          <w:numId w:val="524"/>
        </w:numPr>
        <w:spacing w:after="120"/>
        <w:ind w:left="714" w:hanging="357"/>
        <w:contextualSpacing w:val="0"/>
        <w:jc w:val="both"/>
        <w:rPr>
          <w:sz w:val="24"/>
          <w:szCs w:val="24"/>
        </w:rPr>
      </w:pPr>
      <w:r w:rsidRPr="00C02726">
        <w:rPr>
          <w:sz w:val="24"/>
          <w:szCs w:val="24"/>
        </w:rPr>
        <w:t>Die Pfirsiche überbrühen, abschrecken, häuten und halbieren, dann entsteinen. 3 Pfirsichhälften beiseitelegen, übrige Pfirsiche klein schneiden und mit dem Zucker glatt pürieren. Mascarpone, Quark, Zitronensaft und -schale untermischen.</w:t>
      </w:r>
    </w:p>
    <w:p w14:paraId="73BD3A07" w14:textId="77777777" w:rsidR="009144DE" w:rsidRPr="00C02726" w:rsidRDefault="009144DE" w:rsidP="00B40E8C">
      <w:pPr>
        <w:pStyle w:val="ListParagraph"/>
        <w:numPr>
          <w:ilvl w:val="0"/>
          <w:numId w:val="524"/>
        </w:numPr>
        <w:spacing w:after="120"/>
        <w:ind w:left="714" w:hanging="357"/>
        <w:contextualSpacing w:val="0"/>
        <w:jc w:val="both"/>
        <w:rPr>
          <w:sz w:val="24"/>
          <w:szCs w:val="24"/>
        </w:rPr>
      </w:pPr>
      <w:r w:rsidRPr="00C02726">
        <w:rPr>
          <w:sz w:val="24"/>
          <w:szCs w:val="24"/>
        </w:rPr>
        <w:t xml:space="preserve">Die Hälfte der Löffelbiskuits in eine Schüssel geben – Biskuits gegebenenfalls grob zerkleinern. Die Hälfte der Pfirsichcreme einfüllen </w:t>
      </w:r>
      <w:r>
        <w:rPr>
          <w:sz w:val="24"/>
          <w:szCs w:val="24"/>
        </w:rPr>
        <w:t>und</w:t>
      </w:r>
      <w:r w:rsidRPr="00C02726">
        <w:rPr>
          <w:sz w:val="24"/>
          <w:szCs w:val="24"/>
        </w:rPr>
        <w:t xml:space="preserve"> glattstreichen. Übrige Biskuits darauf verteilen, restliche Creme einfüllen. Zugedeckt im Kühlschrank 4 Stunden durchziehen lassen.</w:t>
      </w:r>
    </w:p>
    <w:p w14:paraId="3D6816EA" w14:textId="77777777" w:rsidR="009144DE" w:rsidRDefault="009144DE" w:rsidP="00B40E8C">
      <w:pPr>
        <w:pStyle w:val="ListParagraph"/>
        <w:numPr>
          <w:ilvl w:val="0"/>
          <w:numId w:val="524"/>
        </w:numPr>
        <w:spacing w:after="120"/>
        <w:ind w:left="714" w:hanging="357"/>
        <w:contextualSpacing w:val="0"/>
        <w:jc w:val="both"/>
        <w:rPr>
          <w:sz w:val="24"/>
          <w:szCs w:val="24"/>
        </w:rPr>
      </w:pPr>
      <w:r w:rsidRPr="00C02726">
        <w:rPr>
          <w:sz w:val="24"/>
          <w:szCs w:val="24"/>
        </w:rPr>
        <w:t>Die Mandeln in einer trockenen Pfanne goldbraun rösten, abkühlen lassen. Zurückbehaltene Pfirsichhälften in Spalten schneiden und die Creme damit dekoriere. Die Mandelblättchen obenauf streuen.</w:t>
      </w:r>
    </w:p>
    <w:p w14:paraId="5CB1B05B" w14:textId="77777777" w:rsidR="00EC38F3" w:rsidRDefault="00EC38F3" w:rsidP="00EC38F3">
      <w:pPr>
        <w:jc w:val="both"/>
        <w:rPr>
          <w:sz w:val="24"/>
          <w:szCs w:val="24"/>
        </w:rPr>
      </w:pPr>
    </w:p>
    <w:p w14:paraId="5D43F4AF" w14:textId="50FB8888" w:rsidR="009144DE" w:rsidRDefault="009144DE" w:rsidP="00EC38F3">
      <w:pPr>
        <w:jc w:val="both"/>
        <w:rPr>
          <w:sz w:val="24"/>
          <w:szCs w:val="24"/>
        </w:rPr>
      </w:pPr>
      <w:r>
        <w:rPr>
          <w:sz w:val="24"/>
          <w:szCs w:val="24"/>
        </w:rPr>
        <w:t>Tipp: man kann das auch mit Aprikosen oder Nektarinen machen.</w:t>
      </w:r>
    </w:p>
    <w:p w14:paraId="130ECA13" w14:textId="77777777" w:rsidR="009144DE" w:rsidRDefault="009144DE" w:rsidP="009144DE">
      <w:pPr>
        <w:rPr>
          <w:sz w:val="24"/>
          <w:szCs w:val="24"/>
        </w:rPr>
      </w:pPr>
      <w:r>
        <w:rPr>
          <w:sz w:val="24"/>
          <w:szCs w:val="24"/>
        </w:rPr>
        <w:br w:type="page"/>
      </w:r>
    </w:p>
    <w:p w14:paraId="396AEEFA" w14:textId="55E42042" w:rsidR="009144DE" w:rsidRDefault="009144DE" w:rsidP="00EC38F3">
      <w:pPr>
        <w:pStyle w:val="Heading2"/>
        <w:spacing w:after="240"/>
      </w:pPr>
      <w:r>
        <w:lastRenderedPageBreak/>
        <w:t>Zitronenquarkmousse</w:t>
      </w:r>
      <w:r w:rsidR="00A63C2D">
        <w:rPr>
          <w:rStyle w:val="FootnoteReference"/>
        </w:rPr>
        <w:footnoteReference w:id="1509"/>
      </w:r>
      <w:r>
        <w:t xml:space="preserve"> </w:t>
      </w:r>
    </w:p>
    <w:p w14:paraId="565ECFE0" w14:textId="3B2FCDCE" w:rsidR="009144DE" w:rsidRDefault="009144DE" w:rsidP="00EC38F3">
      <w:pPr>
        <w:jc w:val="both"/>
        <w:rPr>
          <w:sz w:val="24"/>
          <w:szCs w:val="24"/>
        </w:rPr>
      </w:pPr>
      <w:r w:rsidRPr="00EC38F3">
        <w:rPr>
          <w:sz w:val="24"/>
          <w:szCs w:val="24"/>
          <w:u w:val="single"/>
        </w:rPr>
        <w:t>Zutaten</w:t>
      </w:r>
      <w:r>
        <w:rPr>
          <w:sz w:val="24"/>
          <w:szCs w:val="24"/>
        </w:rPr>
        <w:t xml:space="preserve"> </w:t>
      </w:r>
      <w:r w:rsidR="00EC38F3">
        <w:rPr>
          <w:sz w:val="24"/>
          <w:szCs w:val="24"/>
        </w:rPr>
        <w:t>(</w:t>
      </w:r>
      <w:r>
        <w:rPr>
          <w:sz w:val="24"/>
          <w:szCs w:val="24"/>
        </w:rPr>
        <w:t>für 4 Portionen</w:t>
      </w:r>
      <w:r w:rsidR="00EC38F3">
        <w:rPr>
          <w:sz w:val="24"/>
          <w:szCs w:val="24"/>
        </w:rPr>
        <w:t>):</w:t>
      </w:r>
    </w:p>
    <w:p w14:paraId="0E59A32A" w14:textId="77777777" w:rsidR="009144DE" w:rsidRDefault="009144DE" w:rsidP="00EC38F3">
      <w:pPr>
        <w:jc w:val="both"/>
        <w:rPr>
          <w:sz w:val="24"/>
          <w:szCs w:val="24"/>
        </w:rPr>
      </w:pPr>
      <w:r>
        <w:rPr>
          <w:sz w:val="24"/>
          <w:szCs w:val="24"/>
        </w:rPr>
        <w:t>5 Blatt weiße Gelatine</w:t>
      </w:r>
    </w:p>
    <w:p w14:paraId="1FD52D1E" w14:textId="77777777" w:rsidR="009144DE" w:rsidRDefault="009144DE" w:rsidP="00EC38F3">
      <w:pPr>
        <w:jc w:val="both"/>
        <w:rPr>
          <w:sz w:val="24"/>
          <w:szCs w:val="24"/>
        </w:rPr>
      </w:pPr>
      <w:r>
        <w:rPr>
          <w:sz w:val="24"/>
          <w:szCs w:val="24"/>
        </w:rPr>
        <w:t>1 Zitrone</w:t>
      </w:r>
    </w:p>
    <w:p w14:paraId="5030ADD7" w14:textId="77777777" w:rsidR="009144DE" w:rsidRDefault="009144DE" w:rsidP="00EC38F3">
      <w:pPr>
        <w:jc w:val="both"/>
        <w:rPr>
          <w:sz w:val="24"/>
          <w:szCs w:val="24"/>
        </w:rPr>
      </w:pPr>
      <w:r>
        <w:rPr>
          <w:sz w:val="24"/>
          <w:szCs w:val="24"/>
        </w:rPr>
        <w:t>2 Eigelb</w:t>
      </w:r>
    </w:p>
    <w:p w14:paraId="7689F80E" w14:textId="77777777" w:rsidR="009144DE" w:rsidRDefault="009144DE" w:rsidP="00EC38F3">
      <w:pPr>
        <w:jc w:val="both"/>
        <w:rPr>
          <w:sz w:val="24"/>
          <w:szCs w:val="24"/>
        </w:rPr>
      </w:pPr>
      <w:r>
        <w:rPr>
          <w:sz w:val="24"/>
          <w:szCs w:val="24"/>
        </w:rPr>
        <w:t>110 g Zucker</w:t>
      </w:r>
    </w:p>
    <w:p w14:paraId="25FE20F5" w14:textId="77777777" w:rsidR="009144DE" w:rsidRDefault="009144DE" w:rsidP="00EC38F3">
      <w:pPr>
        <w:jc w:val="both"/>
        <w:rPr>
          <w:sz w:val="24"/>
          <w:szCs w:val="24"/>
        </w:rPr>
      </w:pPr>
      <w:r>
        <w:rPr>
          <w:sz w:val="24"/>
          <w:szCs w:val="24"/>
        </w:rPr>
        <w:t>500 g Magerquark</w:t>
      </w:r>
    </w:p>
    <w:p w14:paraId="214311D3" w14:textId="77777777" w:rsidR="009144DE" w:rsidRDefault="009144DE" w:rsidP="00EC38F3">
      <w:pPr>
        <w:jc w:val="both"/>
        <w:rPr>
          <w:sz w:val="24"/>
          <w:szCs w:val="24"/>
        </w:rPr>
      </w:pPr>
      <w:r>
        <w:rPr>
          <w:sz w:val="24"/>
          <w:szCs w:val="24"/>
        </w:rPr>
        <w:t>200 g Sahne</w:t>
      </w:r>
    </w:p>
    <w:p w14:paraId="250F95AF" w14:textId="77777777" w:rsidR="009144DE" w:rsidRDefault="009144DE" w:rsidP="00EC38F3">
      <w:pPr>
        <w:jc w:val="both"/>
        <w:rPr>
          <w:sz w:val="24"/>
          <w:szCs w:val="24"/>
        </w:rPr>
      </w:pPr>
      <w:r>
        <w:rPr>
          <w:sz w:val="24"/>
          <w:szCs w:val="24"/>
        </w:rPr>
        <w:t>300 g rote Grütze</w:t>
      </w:r>
    </w:p>
    <w:p w14:paraId="2DD4C48A" w14:textId="77777777" w:rsidR="00EC38F3" w:rsidRDefault="00EC38F3" w:rsidP="00EC38F3">
      <w:pPr>
        <w:jc w:val="both"/>
        <w:rPr>
          <w:sz w:val="24"/>
          <w:szCs w:val="24"/>
        </w:rPr>
      </w:pPr>
    </w:p>
    <w:p w14:paraId="61EE1FBB" w14:textId="33F735B9" w:rsidR="009144DE" w:rsidRDefault="009144DE" w:rsidP="00EC38F3">
      <w:pPr>
        <w:jc w:val="both"/>
        <w:rPr>
          <w:sz w:val="24"/>
          <w:szCs w:val="24"/>
        </w:rPr>
      </w:pPr>
      <w:r>
        <w:rPr>
          <w:sz w:val="24"/>
          <w:szCs w:val="24"/>
        </w:rPr>
        <w:t>Zubereitungszeit: 30 Minuten plus 2 – 3 Stunden Kühlzeit</w:t>
      </w:r>
    </w:p>
    <w:p w14:paraId="07443BE1" w14:textId="77777777" w:rsidR="009144DE" w:rsidRPr="00EC38F3" w:rsidRDefault="009144DE" w:rsidP="00B40E8C">
      <w:pPr>
        <w:pStyle w:val="ListParagraph"/>
        <w:numPr>
          <w:ilvl w:val="0"/>
          <w:numId w:val="1639"/>
        </w:numPr>
        <w:spacing w:after="120"/>
        <w:ind w:left="714" w:hanging="357"/>
        <w:contextualSpacing w:val="0"/>
        <w:jc w:val="both"/>
        <w:rPr>
          <w:sz w:val="24"/>
          <w:szCs w:val="24"/>
        </w:rPr>
      </w:pPr>
      <w:r w:rsidRPr="00EC38F3">
        <w:rPr>
          <w:sz w:val="24"/>
          <w:szCs w:val="24"/>
        </w:rPr>
        <w:t>Die Gelatine in kaltem Wasser einweichen. Zitronen heiß waschen, trockenreiben und die Schale sehr fein abreiben. 3 EL Zitronensaft auspressen.</w:t>
      </w:r>
    </w:p>
    <w:p w14:paraId="5FB9CC47" w14:textId="77777777" w:rsidR="009144DE" w:rsidRPr="00EC38F3" w:rsidRDefault="009144DE" w:rsidP="00B40E8C">
      <w:pPr>
        <w:pStyle w:val="ListParagraph"/>
        <w:numPr>
          <w:ilvl w:val="0"/>
          <w:numId w:val="1639"/>
        </w:numPr>
        <w:spacing w:after="120"/>
        <w:ind w:left="714" w:hanging="357"/>
        <w:contextualSpacing w:val="0"/>
        <w:jc w:val="both"/>
        <w:rPr>
          <w:sz w:val="24"/>
          <w:szCs w:val="24"/>
        </w:rPr>
      </w:pPr>
      <w:r w:rsidRPr="00EC38F3">
        <w:rPr>
          <w:sz w:val="24"/>
          <w:szCs w:val="24"/>
        </w:rPr>
        <w:t>Die Eigelbe mit 90 g Zucker dickschaumig schlagen. Zitronensaft und 3 EL Wasser leicht erwärmen, die ausgedrückte Gelatine darin unter Rühren auflösen. Unter die Eigelbcreme rühren. Quark und Zitronenschale untermischen. Die Sahne steif schlagen und unterheben. Die Mousse in eine Schüssel füllen und 2 Stunden kaltstellen. Mousse und Grütze in Schalen anrichten.</w:t>
      </w:r>
    </w:p>
    <w:p w14:paraId="75DE99B4" w14:textId="77777777" w:rsidR="009144DE" w:rsidRDefault="009144DE" w:rsidP="009144DE">
      <w:pPr>
        <w:rPr>
          <w:sz w:val="24"/>
          <w:szCs w:val="24"/>
        </w:rPr>
      </w:pPr>
      <w:r>
        <w:rPr>
          <w:sz w:val="24"/>
          <w:szCs w:val="24"/>
        </w:rPr>
        <w:br w:type="page"/>
      </w:r>
    </w:p>
    <w:p w14:paraId="77BB8D64" w14:textId="1F7649F8" w:rsidR="009144DE" w:rsidRDefault="009144DE" w:rsidP="00EC38F3">
      <w:pPr>
        <w:pStyle w:val="Heading2"/>
        <w:spacing w:after="240"/>
      </w:pPr>
      <w:r>
        <w:lastRenderedPageBreak/>
        <w:t>Schokoladenmousse</w:t>
      </w:r>
      <w:r w:rsidR="00FA3003">
        <w:rPr>
          <w:rStyle w:val="FootnoteReference"/>
        </w:rPr>
        <w:footnoteReference w:id="1510"/>
      </w:r>
      <w:r>
        <w:t xml:space="preserve"> </w:t>
      </w:r>
    </w:p>
    <w:p w14:paraId="712C3108" w14:textId="0EA8AE65" w:rsidR="009144DE" w:rsidRDefault="009144DE" w:rsidP="009144DE">
      <w:pPr>
        <w:jc w:val="both"/>
        <w:rPr>
          <w:sz w:val="24"/>
          <w:szCs w:val="24"/>
        </w:rPr>
      </w:pPr>
      <w:r w:rsidRPr="00EC38F3">
        <w:rPr>
          <w:sz w:val="24"/>
          <w:szCs w:val="24"/>
          <w:u w:val="single"/>
        </w:rPr>
        <w:t>Zutaten</w:t>
      </w:r>
      <w:r>
        <w:rPr>
          <w:sz w:val="24"/>
          <w:szCs w:val="24"/>
        </w:rPr>
        <w:t xml:space="preserve"> </w:t>
      </w:r>
      <w:r w:rsidR="00EC38F3">
        <w:rPr>
          <w:sz w:val="24"/>
          <w:szCs w:val="24"/>
        </w:rPr>
        <w:t>(</w:t>
      </w:r>
      <w:r>
        <w:rPr>
          <w:sz w:val="24"/>
          <w:szCs w:val="24"/>
        </w:rPr>
        <w:t>für 4 Portionen</w:t>
      </w:r>
      <w:r w:rsidR="00EC38F3">
        <w:rPr>
          <w:sz w:val="24"/>
          <w:szCs w:val="24"/>
        </w:rPr>
        <w:t>)</w:t>
      </w:r>
    </w:p>
    <w:p w14:paraId="4761FBEA" w14:textId="77777777" w:rsidR="009144DE" w:rsidRDefault="009144DE" w:rsidP="009144DE">
      <w:pPr>
        <w:jc w:val="both"/>
        <w:rPr>
          <w:sz w:val="24"/>
          <w:szCs w:val="24"/>
        </w:rPr>
      </w:pPr>
      <w:r>
        <w:rPr>
          <w:sz w:val="24"/>
          <w:szCs w:val="24"/>
        </w:rPr>
        <w:t>200 g Bitterschokolade</w:t>
      </w:r>
    </w:p>
    <w:p w14:paraId="150A0B2A" w14:textId="77777777" w:rsidR="009144DE" w:rsidRDefault="009144DE" w:rsidP="009144DE">
      <w:pPr>
        <w:jc w:val="both"/>
        <w:rPr>
          <w:sz w:val="24"/>
          <w:szCs w:val="24"/>
        </w:rPr>
      </w:pPr>
      <w:r>
        <w:rPr>
          <w:sz w:val="24"/>
          <w:szCs w:val="24"/>
        </w:rPr>
        <w:t>4 Eigelbe</w:t>
      </w:r>
    </w:p>
    <w:p w14:paraId="3D5B04DA" w14:textId="77777777" w:rsidR="009144DE" w:rsidRDefault="009144DE" w:rsidP="009144DE">
      <w:pPr>
        <w:jc w:val="both"/>
        <w:rPr>
          <w:sz w:val="24"/>
          <w:szCs w:val="24"/>
        </w:rPr>
      </w:pPr>
      <w:r>
        <w:rPr>
          <w:sz w:val="24"/>
          <w:szCs w:val="24"/>
        </w:rPr>
        <w:t>100 ml Orangensaft</w:t>
      </w:r>
    </w:p>
    <w:p w14:paraId="67D5FAAE" w14:textId="77777777" w:rsidR="009144DE" w:rsidRDefault="009144DE" w:rsidP="009144DE">
      <w:pPr>
        <w:jc w:val="both"/>
        <w:rPr>
          <w:sz w:val="24"/>
          <w:szCs w:val="24"/>
        </w:rPr>
      </w:pPr>
      <w:r>
        <w:rPr>
          <w:sz w:val="24"/>
          <w:szCs w:val="24"/>
        </w:rPr>
        <w:t>200 g Sahne</w:t>
      </w:r>
    </w:p>
    <w:p w14:paraId="725F04DA" w14:textId="77777777" w:rsidR="00EC38F3" w:rsidRDefault="00EC38F3" w:rsidP="009144DE">
      <w:pPr>
        <w:jc w:val="both"/>
        <w:rPr>
          <w:sz w:val="24"/>
          <w:szCs w:val="24"/>
        </w:rPr>
      </w:pPr>
    </w:p>
    <w:p w14:paraId="16FEDD19" w14:textId="783708F1" w:rsidR="009144DE" w:rsidRDefault="009144DE" w:rsidP="009144DE">
      <w:pPr>
        <w:jc w:val="both"/>
        <w:rPr>
          <w:sz w:val="24"/>
          <w:szCs w:val="24"/>
        </w:rPr>
      </w:pPr>
      <w:r>
        <w:rPr>
          <w:sz w:val="24"/>
          <w:szCs w:val="24"/>
        </w:rPr>
        <w:t>Zubereitungszeit: 20 Minuten plus 4 Stunde Kühlzeit</w:t>
      </w:r>
    </w:p>
    <w:p w14:paraId="4A74D389" w14:textId="77777777" w:rsidR="009144DE" w:rsidRPr="003067DD" w:rsidRDefault="009144DE" w:rsidP="00B40E8C">
      <w:pPr>
        <w:pStyle w:val="ListParagraph"/>
        <w:numPr>
          <w:ilvl w:val="0"/>
          <w:numId w:val="525"/>
        </w:numPr>
        <w:spacing w:after="120"/>
        <w:contextualSpacing w:val="0"/>
        <w:jc w:val="both"/>
        <w:rPr>
          <w:sz w:val="24"/>
          <w:szCs w:val="24"/>
        </w:rPr>
      </w:pPr>
      <w:r w:rsidRPr="003067DD">
        <w:rPr>
          <w:sz w:val="24"/>
          <w:szCs w:val="24"/>
        </w:rPr>
        <w:t>Die Schokolade im Wasserbad schmelzen.</w:t>
      </w:r>
    </w:p>
    <w:p w14:paraId="7EE4053C" w14:textId="77777777" w:rsidR="009144DE" w:rsidRPr="003067DD" w:rsidRDefault="009144DE" w:rsidP="00B40E8C">
      <w:pPr>
        <w:pStyle w:val="ListParagraph"/>
        <w:numPr>
          <w:ilvl w:val="0"/>
          <w:numId w:val="525"/>
        </w:numPr>
        <w:spacing w:after="120"/>
        <w:contextualSpacing w:val="0"/>
        <w:jc w:val="both"/>
        <w:rPr>
          <w:sz w:val="24"/>
          <w:szCs w:val="24"/>
        </w:rPr>
      </w:pPr>
      <w:r w:rsidRPr="003067DD">
        <w:rPr>
          <w:sz w:val="24"/>
          <w:szCs w:val="24"/>
        </w:rPr>
        <w:t>Eigelbe und Orangensaft in eine Schüssel geben und ebenfalls über dem heißen Wasserbad mit dem Schneebesen ca. 3 Minuten schaumig schlagen. Sofort mit der Schokolade verrühren und die Mischung etwas abkühlen lassen.</w:t>
      </w:r>
    </w:p>
    <w:p w14:paraId="0CA9C02B" w14:textId="77777777" w:rsidR="009144DE" w:rsidRPr="003067DD" w:rsidRDefault="009144DE" w:rsidP="00B40E8C">
      <w:pPr>
        <w:pStyle w:val="ListParagraph"/>
        <w:numPr>
          <w:ilvl w:val="0"/>
          <w:numId w:val="525"/>
        </w:numPr>
        <w:spacing w:after="120"/>
        <w:contextualSpacing w:val="0"/>
        <w:jc w:val="both"/>
        <w:rPr>
          <w:sz w:val="24"/>
          <w:szCs w:val="24"/>
        </w:rPr>
      </w:pPr>
      <w:r w:rsidRPr="003067DD">
        <w:rPr>
          <w:sz w:val="24"/>
          <w:szCs w:val="24"/>
        </w:rPr>
        <w:t>Die Sahne steif schlagen und die Schokoladenmasse mit dem Schneebesen unterheben. Die Mouse 3 – 4 Stunde kühl stellen.</w:t>
      </w:r>
    </w:p>
    <w:p w14:paraId="673DDE5A" w14:textId="77777777" w:rsidR="009144DE" w:rsidRDefault="009144DE" w:rsidP="00EC38F3">
      <w:pPr>
        <w:spacing w:after="120"/>
        <w:ind w:left="360"/>
        <w:jc w:val="both"/>
        <w:rPr>
          <w:sz w:val="24"/>
          <w:szCs w:val="24"/>
        </w:rPr>
      </w:pPr>
    </w:p>
    <w:p w14:paraId="4B880D65" w14:textId="77777777" w:rsidR="009144DE" w:rsidRPr="00C02726" w:rsidRDefault="009144DE" w:rsidP="009144DE">
      <w:pPr>
        <w:ind w:left="360"/>
        <w:jc w:val="both"/>
        <w:rPr>
          <w:sz w:val="24"/>
          <w:szCs w:val="24"/>
        </w:rPr>
      </w:pPr>
    </w:p>
    <w:p w14:paraId="3D76A858" w14:textId="77777777" w:rsidR="009144DE" w:rsidRDefault="009144DE" w:rsidP="009144DE">
      <w:pPr>
        <w:rPr>
          <w:sz w:val="24"/>
          <w:szCs w:val="24"/>
        </w:rPr>
      </w:pPr>
      <w:r>
        <w:rPr>
          <w:sz w:val="24"/>
          <w:szCs w:val="24"/>
        </w:rPr>
        <w:br w:type="page"/>
      </w:r>
    </w:p>
    <w:p w14:paraId="7F4384BD" w14:textId="4CB6155B" w:rsidR="009144DE" w:rsidRDefault="009144DE" w:rsidP="00EC38F3">
      <w:pPr>
        <w:pStyle w:val="Heading2"/>
        <w:spacing w:after="240"/>
      </w:pPr>
      <w:r>
        <w:lastRenderedPageBreak/>
        <w:t>Kokos-Milchreis mit Ananas</w:t>
      </w:r>
      <w:r w:rsidR="00762AFB">
        <w:rPr>
          <w:rStyle w:val="FootnoteReference"/>
        </w:rPr>
        <w:footnoteReference w:id="1511"/>
      </w:r>
      <w:r>
        <w:t xml:space="preserve"> </w:t>
      </w:r>
    </w:p>
    <w:p w14:paraId="5C483301" w14:textId="5FE057F6" w:rsidR="009144DE" w:rsidRDefault="009144DE" w:rsidP="009144DE">
      <w:pPr>
        <w:rPr>
          <w:sz w:val="24"/>
          <w:szCs w:val="24"/>
        </w:rPr>
      </w:pPr>
      <w:r w:rsidRPr="00EC38F3">
        <w:rPr>
          <w:sz w:val="24"/>
          <w:szCs w:val="24"/>
          <w:u w:val="single"/>
        </w:rPr>
        <w:t>Zutaten</w:t>
      </w:r>
      <w:r>
        <w:rPr>
          <w:sz w:val="24"/>
          <w:szCs w:val="24"/>
        </w:rPr>
        <w:t xml:space="preserve"> </w:t>
      </w:r>
      <w:r w:rsidR="00EC38F3">
        <w:rPr>
          <w:sz w:val="24"/>
          <w:szCs w:val="24"/>
        </w:rPr>
        <w:t>(</w:t>
      </w:r>
      <w:r>
        <w:rPr>
          <w:sz w:val="24"/>
          <w:szCs w:val="24"/>
        </w:rPr>
        <w:t>für 4 Portionen</w:t>
      </w:r>
      <w:r w:rsidR="00EC38F3">
        <w:rPr>
          <w:sz w:val="24"/>
          <w:szCs w:val="24"/>
        </w:rPr>
        <w:t>):</w:t>
      </w:r>
    </w:p>
    <w:p w14:paraId="58D9A061" w14:textId="77777777" w:rsidR="009144DE" w:rsidRDefault="009144DE" w:rsidP="009144DE">
      <w:pPr>
        <w:rPr>
          <w:sz w:val="24"/>
          <w:szCs w:val="24"/>
        </w:rPr>
      </w:pPr>
      <w:r>
        <w:rPr>
          <w:sz w:val="24"/>
          <w:szCs w:val="24"/>
        </w:rPr>
        <w:t>1 Zitrone</w:t>
      </w:r>
    </w:p>
    <w:p w14:paraId="2FEA7C1C" w14:textId="77777777" w:rsidR="009144DE" w:rsidRDefault="009144DE" w:rsidP="009144DE">
      <w:pPr>
        <w:rPr>
          <w:sz w:val="24"/>
          <w:szCs w:val="24"/>
        </w:rPr>
      </w:pPr>
      <w:r>
        <w:rPr>
          <w:sz w:val="24"/>
          <w:szCs w:val="24"/>
        </w:rPr>
        <w:t>400 ml Kokosmilch</w:t>
      </w:r>
    </w:p>
    <w:p w14:paraId="51A813F7" w14:textId="77777777" w:rsidR="009144DE" w:rsidRDefault="009144DE" w:rsidP="009144DE">
      <w:pPr>
        <w:rPr>
          <w:sz w:val="24"/>
          <w:szCs w:val="24"/>
        </w:rPr>
      </w:pPr>
      <w:r>
        <w:rPr>
          <w:sz w:val="24"/>
          <w:szCs w:val="24"/>
        </w:rPr>
        <w:t>600 ml Reismilch</w:t>
      </w:r>
    </w:p>
    <w:p w14:paraId="3812C3BF" w14:textId="77777777" w:rsidR="009144DE" w:rsidRDefault="009144DE" w:rsidP="009144DE">
      <w:pPr>
        <w:rPr>
          <w:sz w:val="24"/>
          <w:szCs w:val="24"/>
        </w:rPr>
      </w:pPr>
      <w:r>
        <w:rPr>
          <w:sz w:val="24"/>
          <w:szCs w:val="24"/>
        </w:rPr>
        <w:t>Zitronenschale</w:t>
      </w:r>
    </w:p>
    <w:p w14:paraId="42EC4822" w14:textId="77777777" w:rsidR="009144DE" w:rsidRDefault="009144DE" w:rsidP="009144DE">
      <w:pPr>
        <w:rPr>
          <w:sz w:val="24"/>
          <w:szCs w:val="24"/>
        </w:rPr>
      </w:pPr>
      <w:r>
        <w:rPr>
          <w:sz w:val="24"/>
          <w:szCs w:val="24"/>
        </w:rPr>
        <w:t>Salz</w:t>
      </w:r>
    </w:p>
    <w:p w14:paraId="7D9820B5" w14:textId="77777777" w:rsidR="009144DE" w:rsidRDefault="009144DE" w:rsidP="009144DE">
      <w:pPr>
        <w:rPr>
          <w:sz w:val="24"/>
          <w:szCs w:val="24"/>
        </w:rPr>
      </w:pPr>
      <w:r>
        <w:rPr>
          <w:sz w:val="24"/>
          <w:szCs w:val="24"/>
        </w:rPr>
        <w:t>250 g Milchreis</w:t>
      </w:r>
    </w:p>
    <w:p w14:paraId="502BB038" w14:textId="77777777" w:rsidR="009144DE" w:rsidRDefault="009144DE" w:rsidP="009144DE">
      <w:pPr>
        <w:rPr>
          <w:sz w:val="24"/>
          <w:szCs w:val="24"/>
        </w:rPr>
      </w:pPr>
      <w:r>
        <w:rPr>
          <w:sz w:val="24"/>
          <w:szCs w:val="24"/>
        </w:rPr>
        <w:t>½ Ananas (ca. 600 g)</w:t>
      </w:r>
    </w:p>
    <w:p w14:paraId="371446E9" w14:textId="77777777" w:rsidR="009144DE" w:rsidRDefault="009144DE" w:rsidP="009144DE">
      <w:pPr>
        <w:rPr>
          <w:sz w:val="24"/>
          <w:szCs w:val="24"/>
        </w:rPr>
      </w:pPr>
      <w:r>
        <w:rPr>
          <w:sz w:val="24"/>
          <w:szCs w:val="24"/>
        </w:rPr>
        <w:t>1 Vanilleschote</w:t>
      </w:r>
    </w:p>
    <w:p w14:paraId="1FF12812" w14:textId="77777777" w:rsidR="009144DE" w:rsidRDefault="009144DE" w:rsidP="009144DE">
      <w:pPr>
        <w:rPr>
          <w:sz w:val="24"/>
          <w:szCs w:val="24"/>
        </w:rPr>
      </w:pPr>
      <w:r>
        <w:rPr>
          <w:sz w:val="24"/>
          <w:szCs w:val="24"/>
        </w:rPr>
        <w:t>200 ml Orangensaft</w:t>
      </w:r>
    </w:p>
    <w:p w14:paraId="019B02B3" w14:textId="77777777" w:rsidR="009144DE" w:rsidRDefault="009144DE" w:rsidP="009144DE">
      <w:pPr>
        <w:rPr>
          <w:sz w:val="24"/>
          <w:szCs w:val="24"/>
        </w:rPr>
      </w:pPr>
      <w:r>
        <w:rPr>
          <w:sz w:val="24"/>
          <w:szCs w:val="24"/>
        </w:rPr>
        <w:t>90 g Zucker</w:t>
      </w:r>
    </w:p>
    <w:p w14:paraId="32C33D6F" w14:textId="77777777" w:rsidR="009144DE" w:rsidRDefault="009144DE" w:rsidP="009144DE">
      <w:pPr>
        <w:rPr>
          <w:sz w:val="24"/>
          <w:szCs w:val="24"/>
        </w:rPr>
      </w:pPr>
      <w:r>
        <w:rPr>
          <w:sz w:val="24"/>
          <w:szCs w:val="24"/>
        </w:rPr>
        <w:t>2 TL Speisestärke</w:t>
      </w:r>
    </w:p>
    <w:p w14:paraId="2F9ED68E" w14:textId="77777777" w:rsidR="00EC38F3" w:rsidRDefault="00EC38F3" w:rsidP="009144DE">
      <w:pPr>
        <w:rPr>
          <w:sz w:val="24"/>
          <w:szCs w:val="24"/>
        </w:rPr>
      </w:pPr>
    </w:p>
    <w:p w14:paraId="07188BD8" w14:textId="3C9B5F2B" w:rsidR="009144DE" w:rsidRDefault="009144DE" w:rsidP="009144DE">
      <w:pPr>
        <w:rPr>
          <w:sz w:val="24"/>
          <w:szCs w:val="24"/>
        </w:rPr>
      </w:pPr>
      <w:r>
        <w:rPr>
          <w:sz w:val="24"/>
          <w:szCs w:val="24"/>
        </w:rPr>
        <w:t>Zubereitungszeit: 45 Minuten</w:t>
      </w:r>
    </w:p>
    <w:p w14:paraId="0F35A9F5" w14:textId="77777777" w:rsidR="009144DE" w:rsidRPr="00827EE1" w:rsidRDefault="009144DE" w:rsidP="00B40E8C">
      <w:pPr>
        <w:pStyle w:val="ListParagraph"/>
        <w:numPr>
          <w:ilvl w:val="0"/>
          <w:numId w:val="422"/>
        </w:numPr>
        <w:spacing w:after="120"/>
        <w:ind w:left="714" w:hanging="357"/>
        <w:contextualSpacing w:val="0"/>
        <w:jc w:val="both"/>
        <w:rPr>
          <w:sz w:val="24"/>
          <w:szCs w:val="24"/>
        </w:rPr>
      </w:pPr>
      <w:r w:rsidRPr="00827EE1">
        <w:rPr>
          <w:sz w:val="24"/>
          <w:szCs w:val="24"/>
        </w:rPr>
        <w:t>Zitronen waschen, trocken tupfen, die Schale dünn (ohne das Weiße) möglichst in einem Stück abschneiden. 5 EL Zitronensaft auspressen. Kokos- und Reismilch, Zitronenschale und 1 Prise Salz aufkochen. Milchreis zugeben, erneut aufkochen und zugedeckt bei mittlerer Hitze 35 Minuten quellen lassen, dabei öfter umrühren.</w:t>
      </w:r>
    </w:p>
    <w:p w14:paraId="18C5DF24" w14:textId="77777777" w:rsidR="009144DE" w:rsidRPr="00827EE1" w:rsidRDefault="009144DE" w:rsidP="00B40E8C">
      <w:pPr>
        <w:pStyle w:val="ListParagraph"/>
        <w:numPr>
          <w:ilvl w:val="0"/>
          <w:numId w:val="422"/>
        </w:numPr>
        <w:spacing w:after="120"/>
        <w:ind w:left="714" w:hanging="357"/>
        <w:contextualSpacing w:val="0"/>
        <w:jc w:val="both"/>
        <w:rPr>
          <w:sz w:val="24"/>
          <w:szCs w:val="24"/>
        </w:rPr>
      </w:pPr>
      <w:r w:rsidRPr="00827EE1">
        <w:rPr>
          <w:sz w:val="24"/>
          <w:szCs w:val="24"/>
        </w:rPr>
        <w:t>Ananas schälen, Strunk entfernen. Ananas in ca. 1 cm dicke Stücke schneiden. Vanilleschote längs einschneiden und das Mark herauskratzen. Vanillemark und -schote mit Orangensaft, 50 g Zucker und 2 EL Zitronensaft aufkochen. Stärke in etwas kaltem Wasser glattrühren, in den kochenden Saft rühren und erneut aufkochen. Ananas zugeben, aufkochen und bei milder Hitze 1 Minute leicht kochen.</w:t>
      </w:r>
    </w:p>
    <w:p w14:paraId="7A0E3853" w14:textId="77777777" w:rsidR="009144DE" w:rsidRDefault="009144DE" w:rsidP="00B40E8C">
      <w:pPr>
        <w:pStyle w:val="ListParagraph"/>
        <w:numPr>
          <w:ilvl w:val="0"/>
          <w:numId w:val="422"/>
        </w:numPr>
        <w:spacing w:after="120"/>
        <w:ind w:left="714" w:hanging="357"/>
        <w:contextualSpacing w:val="0"/>
        <w:jc w:val="both"/>
        <w:rPr>
          <w:sz w:val="24"/>
          <w:szCs w:val="24"/>
        </w:rPr>
      </w:pPr>
      <w:r w:rsidRPr="00827EE1">
        <w:rPr>
          <w:sz w:val="24"/>
          <w:szCs w:val="24"/>
        </w:rPr>
        <w:t>Zitronenschale aus dem Milchreis entfernen. Milchreis mit restlichem Zucker und restlichem Zitronensaft abschmecken und mit dem Ananaskompott servieren.</w:t>
      </w:r>
    </w:p>
    <w:p w14:paraId="0E93B69A" w14:textId="77777777" w:rsidR="009144DE" w:rsidRDefault="009144DE" w:rsidP="009144DE">
      <w:pPr>
        <w:rPr>
          <w:sz w:val="24"/>
          <w:szCs w:val="24"/>
        </w:rPr>
      </w:pPr>
      <w:r>
        <w:rPr>
          <w:sz w:val="24"/>
          <w:szCs w:val="24"/>
        </w:rPr>
        <w:br w:type="page"/>
      </w:r>
    </w:p>
    <w:p w14:paraId="53D0DB88" w14:textId="386C95E0" w:rsidR="009144DE" w:rsidRDefault="009144DE" w:rsidP="00EC38F3">
      <w:pPr>
        <w:pStyle w:val="Heading2"/>
        <w:spacing w:after="240"/>
      </w:pPr>
      <w:r>
        <w:lastRenderedPageBreak/>
        <w:t>Quark brûlé</w:t>
      </w:r>
      <w:r w:rsidR="00F8794B">
        <w:rPr>
          <w:rStyle w:val="FootnoteReference"/>
        </w:rPr>
        <w:footnoteReference w:id="1512"/>
      </w:r>
      <w:r>
        <w:t xml:space="preserve"> </w:t>
      </w:r>
    </w:p>
    <w:p w14:paraId="0E82C2FB" w14:textId="4F0410C1" w:rsidR="009144DE" w:rsidRDefault="009144DE" w:rsidP="009144DE">
      <w:pPr>
        <w:jc w:val="both"/>
        <w:rPr>
          <w:sz w:val="24"/>
          <w:szCs w:val="24"/>
        </w:rPr>
      </w:pPr>
      <w:r w:rsidRPr="00EC38F3">
        <w:rPr>
          <w:sz w:val="24"/>
          <w:szCs w:val="24"/>
          <w:u w:val="single"/>
        </w:rPr>
        <w:t>Zutaten</w:t>
      </w:r>
      <w:r>
        <w:rPr>
          <w:sz w:val="24"/>
          <w:szCs w:val="24"/>
        </w:rPr>
        <w:t xml:space="preserve"> </w:t>
      </w:r>
      <w:r w:rsidR="00EC38F3">
        <w:rPr>
          <w:sz w:val="24"/>
          <w:szCs w:val="24"/>
        </w:rPr>
        <w:t>(</w:t>
      </w:r>
      <w:r>
        <w:rPr>
          <w:sz w:val="24"/>
          <w:szCs w:val="24"/>
        </w:rPr>
        <w:t>für 4 Portionen</w:t>
      </w:r>
      <w:r w:rsidR="00EC38F3">
        <w:rPr>
          <w:sz w:val="24"/>
          <w:szCs w:val="24"/>
        </w:rPr>
        <w:t>):</w:t>
      </w:r>
    </w:p>
    <w:p w14:paraId="497ED11A" w14:textId="77777777" w:rsidR="009144DE" w:rsidRDefault="009144DE" w:rsidP="009144DE">
      <w:pPr>
        <w:jc w:val="both"/>
        <w:rPr>
          <w:sz w:val="24"/>
          <w:szCs w:val="24"/>
        </w:rPr>
      </w:pPr>
      <w:r>
        <w:rPr>
          <w:sz w:val="24"/>
          <w:szCs w:val="24"/>
        </w:rPr>
        <w:t>750 g Speisequark (40 % Fett)</w:t>
      </w:r>
    </w:p>
    <w:p w14:paraId="2128BBF2" w14:textId="77777777" w:rsidR="009144DE" w:rsidRDefault="009144DE" w:rsidP="009144DE">
      <w:pPr>
        <w:jc w:val="both"/>
        <w:rPr>
          <w:sz w:val="24"/>
          <w:szCs w:val="24"/>
        </w:rPr>
      </w:pPr>
      <w:r>
        <w:rPr>
          <w:sz w:val="24"/>
          <w:szCs w:val="24"/>
        </w:rPr>
        <w:t>1 Vanilleschote</w:t>
      </w:r>
    </w:p>
    <w:p w14:paraId="32BF032A" w14:textId="77777777" w:rsidR="009144DE" w:rsidRDefault="009144DE" w:rsidP="009144DE">
      <w:pPr>
        <w:jc w:val="both"/>
        <w:rPr>
          <w:sz w:val="24"/>
          <w:szCs w:val="24"/>
        </w:rPr>
      </w:pPr>
      <w:r>
        <w:rPr>
          <w:sz w:val="24"/>
          <w:szCs w:val="24"/>
        </w:rPr>
        <w:t>30 g Puderzucker</w:t>
      </w:r>
    </w:p>
    <w:p w14:paraId="64E92A56" w14:textId="77777777" w:rsidR="009144DE" w:rsidRDefault="009144DE" w:rsidP="009144DE">
      <w:pPr>
        <w:jc w:val="both"/>
        <w:rPr>
          <w:sz w:val="24"/>
          <w:szCs w:val="24"/>
        </w:rPr>
      </w:pPr>
      <w:r>
        <w:rPr>
          <w:sz w:val="24"/>
          <w:szCs w:val="24"/>
        </w:rPr>
        <w:t>1 TL fein abgeriebene Zitronenschale</w:t>
      </w:r>
    </w:p>
    <w:p w14:paraId="600A1B67" w14:textId="77777777" w:rsidR="009144DE" w:rsidRDefault="009144DE" w:rsidP="009144DE">
      <w:pPr>
        <w:jc w:val="both"/>
        <w:rPr>
          <w:sz w:val="24"/>
          <w:szCs w:val="24"/>
        </w:rPr>
      </w:pPr>
      <w:r>
        <w:rPr>
          <w:sz w:val="24"/>
          <w:szCs w:val="24"/>
        </w:rPr>
        <w:t>4 EL Zucker</w:t>
      </w:r>
    </w:p>
    <w:p w14:paraId="7ECA2969" w14:textId="7FC1AB16" w:rsidR="009144DE" w:rsidRDefault="00927527" w:rsidP="009144DE">
      <w:pPr>
        <w:jc w:val="both"/>
        <w:rPr>
          <w:sz w:val="24"/>
          <w:szCs w:val="24"/>
        </w:rPr>
      </w:pPr>
      <w:r>
        <w:rPr>
          <w:sz w:val="24"/>
          <w:szCs w:val="24"/>
        </w:rPr>
        <w:t>… u</w:t>
      </w:r>
      <w:r w:rsidR="009144DE">
        <w:rPr>
          <w:sz w:val="24"/>
          <w:szCs w:val="24"/>
        </w:rPr>
        <w:t>nd das entsprechende Werkzeug</w:t>
      </w:r>
    </w:p>
    <w:p w14:paraId="2A093BDF" w14:textId="77777777" w:rsidR="00EC38F3" w:rsidRDefault="00EC38F3" w:rsidP="009144DE">
      <w:pPr>
        <w:jc w:val="both"/>
        <w:rPr>
          <w:sz w:val="24"/>
          <w:szCs w:val="24"/>
        </w:rPr>
      </w:pPr>
    </w:p>
    <w:p w14:paraId="1EA50BBC" w14:textId="44C28BD9" w:rsidR="009144DE" w:rsidRDefault="009144DE" w:rsidP="009144DE">
      <w:pPr>
        <w:jc w:val="both"/>
        <w:rPr>
          <w:sz w:val="24"/>
          <w:szCs w:val="24"/>
        </w:rPr>
      </w:pPr>
      <w:r>
        <w:rPr>
          <w:sz w:val="24"/>
          <w:szCs w:val="24"/>
        </w:rPr>
        <w:t>Zubereitungszeit: 20 Minuten</w:t>
      </w:r>
      <w:r w:rsidR="000A5BF2">
        <w:rPr>
          <w:sz w:val="24"/>
          <w:szCs w:val="24"/>
        </w:rPr>
        <w:t xml:space="preserve">, </w:t>
      </w:r>
      <w:r>
        <w:rPr>
          <w:sz w:val="24"/>
          <w:szCs w:val="24"/>
        </w:rPr>
        <w:t xml:space="preserve">Abtropfzeit: über Nacht </w:t>
      </w:r>
    </w:p>
    <w:p w14:paraId="287BBBF9" w14:textId="77777777" w:rsidR="009144DE" w:rsidRPr="00827EE1" w:rsidRDefault="009144DE" w:rsidP="00B40E8C">
      <w:pPr>
        <w:pStyle w:val="ListParagraph"/>
        <w:numPr>
          <w:ilvl w:val="0"/>
          <w:numId w:val="423"/>
        </w:numPr>
        <w:spacing w:after="120"/>
        <w:ind w:left="714" w:hanging="357"/>
        <w:contextualSpacing w:val="0"/>
        <w:jc w:val="both"/>
        <w:rPr>
          <w:sz w:val="24"/>
          <w:szCs w:val="24"/>
        </w:rPr>
      </w:pPr>
      <w:r w:rsidRPr="00827EE1">
        <w:rPr>
          <w:sz w:val="24"/>
          <w:szCs w:val="24"/>
        </w:rPr>
        <w:t>Quark in einem Mulltuch im Sieb über Nacht abtropfen lassen</w:t>
      </w:r>
    </w:p>
    <w:p w14:paraId="2DE70BE3" w14:textId="77777777" w:rsidR="009144DE" w:rsidRPr="00827EE1" w:rsidRDefault="009144DE" w:rsidP="00B40E8C">
      <w:pPr>
        <w:pStyle w:val="ListParagraph"/>
        <w:numPr>
          <w:ilvl w:val="0"/>
          <w:numId w:val="423"/>
        </w:numPr>
        <w:spacing w:after="120"/>
        <w:ind w:left="714" w:hanging="357"/>
        <w:contextualSpacing w:val="0"/>
        <w:jc w:val="both"/>
        <w:rPr>
          <w:sz w:val="24"/>
          <w:szCs w:val="24"/>
        </w:rPr>
      </w:pPr>
      <w:r w:rsidRPr="00827EE1">
        <w:rPr>
          <w:sz w:val="24"/>
          <w:szCs w:val="24"/>
        </w:rPr>
        <w:t>Quark sehr gut ausdrücken, bis er eine feste Konsistenz bekommt. Vanilleschote längs einritzen, das Mark herauskratze. Vanillemark, Puderzucker und Zitronenschale zum Quark geben und glattrühren.</w:t>
      </w:r>
    </w:p>
    <w:p w14:paraId="13BFC16F" w14:textId="77777777" w:rsidR="009144DE" w:rsidRDefault="009144DE" w:rsidP="00B40E8C">
      <w:pPr>
        <w:pStyle w:val="ListParagraph"/>
        <w:numPr>
          <w:ilvl w:val="0"/>
          <w:numId w:val="423"/>
        </w:numPr>
        <w:spacing w:after="120"/>
        <w:ind w:left="714" w:hanging="357"/>
        <w:contextualSpacing w:val="0"/>
        <w:jc w:val="both"/>
        <w:rPr>
          <w:sz w:val="24"/>
          <w:szCs w:val="24"/>
        </w:rPr>
      </w:pPr>
      <w:r w:rsidRPr="00827EE1">
        <w:rPr>
          <w:sz w:val="24"/>
          <w:szCs w:val="24"/>
        </w:rPr>
        <w:t>Creme in 4 ofenfeste Formen füllen, Oberfläche mit dem Teelöffel nicht ganz glattstreichen und mit je 1 EL Zucker bestreuen. Mit dem Brenner karamellisieren. Dazu passen super verschiedene Beeren</w:t>
      </w:r>
      <w:r>
        <w:rPr>
          <w:sz w:val="24"/>
          <w:szCs w:val="24"/>
        </w:rPr>
        <w:t>.</w:t>
      </w:r>
    </w:p>
    <w:p w14:paraId="3E6C7B1E" w14:textId="77777777" w:rsidR="009144DE" w:rsidRDefault="009144DE" w:rsidP="009144DE">
      <w:pPr>
        <w:rPr>
          <w:sz w:val="24"/>
          <w:szCs w:val="24"/>
        </w:rPr>
      </w:pPr>
      <w:r>
        <w:rPr>
          <w:sz w:val="24"/>
          <w:szCs w:val="24"/>
        </w:rPr>
        <w:br w:type="page"/>
      </w:r>
    </w:p>
    <w:p w14:paraId="49E888B5" w14:textId="580C11EC" w:rsidR="0030613B" w:rsidRDefault="0030613B" w:rsidP="00B941E6">
      <w:pPr>
        <w:pStyle w:val="Heading2"/>
        <w:spacing w:after="240"/>
      </w:pPr>
      <w:r>
        <w:lastRenderedPageBreak/>
        <w:t>Birnen-Cobbler mit Vanilleeis</w:t>
      </w:r>
      <w:r w:rsidR="0072325D">
        <w:rPr>
          <w:rStyle w:val="FootnoteReference"/>
        </w:rPr>
        <w:footnoteReference w:id="1513"/>
      </w:r>
    </w:p>
    <w:p w14:paraId="20DD818B" w14:textId="77777777" w:rsidR="0030613B" w:rsidRPr="00B941E6" w:rsidRDefault="0030613B">
      <w:pPr>
        <w:rPr>
          <w:sz w:val="24"/>
          <w:szCs w:val="24"/>
        </w:rPr>
      </w:pPr>
      <w:r w:rsidRPr="00B941E6">
        <w:rPr>
          <w:sz w:val="24"/>
          <w:szCs w:val="24"/>
          <w:u w:val="single"/>
        </w:rPr>
        <w:t>Zutaten</w:t>
      </w:r>
      <w:r w:rsidRPr="00B941E6">
        <w:rPr>
          <w:sz w:val="24"/>
          <w:szCs w:val="24"/>
        </w:rPr>
        <w:t xml:space="preserve"> (für 4 Portionen):</w:t>
      </w:r>
    </w:p>
    <w:p w14:paraId="066CC46F" w14:textId="77777777" w:rsidR="0030613B" w:rsidRPr="00B941E6" w:rsidRDefault="0030613B">
      <w:pPr>
        <w:rPr>
          <w:sz w:val="24"/>
          <w:szCs w:val="24"/>
        </w:rPr>
      </w:pPr>
      <w:r w:rsidRPr="00B941E6">
        <w:rPr>
          <w:sz w:val="24"/>
          <w:szCs w:val="24"/>
        </w:rPr>
        <w:t>1,5 l Wasser</w:t>
      </w:r>
    </w:p>
    <w:p w14:paraId="097D657F" w14:textId="10999E1A" w:rsidR="0030613B" w:rsidRPr="00B941E6" w:rsidRDefault="0030613B" w:rsidP="0030613B">
      <w:pPr>
        <w:rPr>
          <w:sz w:val="24"/>
          <w:szCs w:val="24"/>
        </w:rPr>
      </w:pPr>
      <w:r w:rsidRPr="00B941E6">
        <w:rPr>
          <w:sz w:val="24"/>
          <w:szCs w:val="24"/>
        </w:rPr>
        <w:t>2 EL Zucker</w:t>
      </w:r>
    </w:p>
    <w:p w14:paraId="69CBC304" w14:textId="77777777" w:rsidR="0030613B" w:rsidRPr="00B941E6" w:rsidRDefault="0030613B" w:rsidP="0030613B">
      <w:pPr>
        <w:rPr>
          <w:rFonts w:asciiTheme="majorHAnsi" w:eastAsiaTheme="majorEastAsia" w:hAnsiTheme="majorHAnsi" w:cstheme="majorBidi"/>
          <w:color w:val="2F5496" w:themeColor="accent1" w:themeShade="BF"/>
          <w:sz w:val="24"/>
          <w:szCs w:val="24"/>
        </w:rPr>
      </w:pPr>
      <w:r w:rsidRPr="00B941E6">
        <w:rPr>
          <w:sz w:val="24"/>
          <w:szCs w:val="24"/>
        </w:rPr>
        <w:t>1 Päckchen Vanillezucker</w:t>
      </w:r>
    </w:p>
    <w:p w14:paraId="75A3B678" w14:textId="77777777" w:rsidR="0030613B" w:rsidRPr="00B941E6" w:rsidRDefault="0030613B" w:rsidP="0030613B">
      <w:pPr>
        <w:rPr>
          <w:rFonts w:asciiTheme="majorHAnsi" w:eastAsiaTheme="majorEastAsia" w:hAnsiTheme="majorHAnsi" w:cstheme="majorBidi"/>
          <w:color w:val="2F5496" w:themeColor="accent1" w:themeShade="BF"/>
          <w:sz w:val="24"/>
          <w:szCs w:val="24"/>
        </w:rPr>
      </w:pPr>
      <w:r w:rsidRPr="00B941E6">
        <w:rPr>
          <w:sz w:val="24"/>
          <w:szCs w:val="24"/>
        </w:rPr>
        <w:t>Abrieb von 1 Bio-Zitrone</w:t>
      </w:r>
    </w:p>
    <w:p w14:paraId="3E328142" w14:textId="77777777" w:rsidR="0030613B" w:rsidRPr="00B941E6" w:rsidRDefault="0030613B" w:rsidP="0030613B">
      <w:pPr>
        <w:rPr>
          <w:sz w:val="24"/>
          <w:szCs w:val="24"/>
        </w:rPr>
      </w:pPr>
      <w:r w:rsidRPr="00B941E6">
        <w:rPr>
          <w:sz w:val="24"/>
          <w:szCs w:val="24"/>
        </w:rPr>
        <w:t>3 Birnen</w:t>
      </w:r>
    </w:p>
    <w:p w14:paraId="6FA28135" w14:textId="0CD2F665" w:rsidR="0072325D" w:rsidRPr="00B941E6" w:rsidRDefault="0072325D" w:rsidP="0072325D">
      <w:pPr>
        <w:rPr>
          <w:sz w:val="24"/>
          <w:szCs w:val="24"/>
        </w:rPr>
      </w:pPr>
      <w:r w:rsidRPr="00B941E6">
        <w:rPr>
          <w:sz w:val="24"/>
          <w:szCs w:val="24"/>
        </w:rPr>
        <w:t>Vanilleeis</w:t>
      </w:r>
    </w:p>
    <w:p w14:paraId="0C1A337E" w14:textId="77777777" w:rsidR="0030613B" w:rsidRPr="00B941E6" w:rsidRDefault="0030613B" w:rsidP="0030613B">
      <w:pPr>
        <w:rPr>
          <w:sz w:val="24"/>
          <w:szCs w:val="24"/>
        </w:rPr>
      </w:pPr>
    </w:p>
    <w:p w14:paraId="2DACB861" w14:textId="77777777" w:rsidR="0030613B" w:rsidRPr="00B941E6" w:rsidRDefault="0030613B" w:rsidP="0030613B">
      <w:pPr>
        <w:rPr>
          <w:i/>
          <w:iCs/>
          <w:sz w:val="24"/>
          <w:szCs w:val="24"/>
        </w:rPr>
      </w:pPr>
      <w:r w:rsidRPr="00B941E6">
        <w:rPr>
          <w:i/>
          <w:iCs/>
          <w:sz w:val="24"/>
          <w:szCs w:val="24"/>
        </w:rPr>
        <w:t>Für den Teig:</w:t>
      </w:r>
    </w:p>
    <w:p w14:paraId="2ACBC893" w14:textId="77777777" w:rsidR="0030613B" w:rsidRPr="00B941E6" w:rsidRDefault="0030613B" w:rsidP="0030613B">
      <w:pPr>
        <w:rPr>
          <w:sz w:val="24"/>
          <w:szCs w:val="24"/>
        </w:rPr>
      </w:pPr>
      <w:r w:rsidRPr="00B941E6">
        <w:rPr>
          <w:sz w:val="24"/>
          <w:szCs w:val="24"/>
        </w:rPr>
        <w:t>140 g Butter</w:t>
      </w:r>
    </w:p>
    <w:p w14:paraId="51927F2B" w14:textId="77777777" w:rsidR="0030613B" w:rsidRPr="00B941E6" w:rsidRDefault="0030613B" w:rsidP="0030613B">
      <w:pPr>
        <w:rPr>
          <w:sz w:val="24"/>
          <w:szCs w:val="24"/>
        </w:rPr>
      </w:pPr>
      <w:r w:rsidRPr="00B941E6">
        <w:rPr>
          <w:sz w:val="24"/>
          <w:szCs w:val="24"/>
        </w:rPr>
        <w:t>180 g Mehl</w:t>
      </w:r>
    </w:p>
    <w:p w14:paraId="2D4C1486" w14:textId="77777777" w:rsidR="0030613B" w:rsidRPr="00B941E6" w:rsidRDefault="0030613B" w:rsidP="0030613B">
      <w:pPr>
        <w:rPr>
          <w:sz w:val="24"/>
          <w:szCs w:val="24"/>
        </w:rPr>
      </w:pPr>
      <w:r w:rsidRPr="00B941E6">
        <w:rPr>
          <w:sz w:val="24"/>
          <w:szCs w:val="24"/>
        </w:rPr>
        <w:t>90 g Zucker</w:t>
      </w:r>
    </w:p>
    <w:p w14:paraId="60BF3270" w14:textId="77777777" w:rsidR="0030613B" w:rsidRPr="00B941E6" w:rsidRDefault="0030613B" w:rsidP="0030613B">
      <w:pPr>
        <w:rPr>
          <w:sz w:val="24"/>
          <w:szCs w:val="24"/>
        </w:rPr>
      </w:pPr>
      <w:r w:rsidRPr="00B941E6">
        <w:rPr>
          <w:sz w:val="24"/>
          <w:szCs w:val="24"/>
        </w:rPr>
        <w:t>1 Prise Salz</w:t>
      </w:r>
    </w:p>
    <w:p w14:paraId="55ED5149" w14:textId="14A62410" w:rsidR="0030613B" w:rsidRPr="00B941E6" w:rsidRDefault="0030613B" w:rsidP="0030613B">
      <w:pPr>
        <w:rPr>
          <w:sz w:val="24"/>
          <w:szCs w:val="24"/>
        </w:rPr>
      </w:pPr>
      <w:r w:rsidRPr="00B941E6">
        <w:rPr>
          <w:sz w:val="24"/>
          <w:szCs w:val="24"/>
        </w:rPr>
        <w:t>1,5 TL Backpulver</w:t>
      </w:r>
    </w:p>
    <w:p w14:paraId="1A3C2592" w14:textId="77777777" w:rsidR="0030613B" w:rsidRPr="00B941E6" w:rsidRDefault="0030613B" w:rsidP="0030613B">
      <w:pPr>
        <w:rPr>
          <w:sz w:val="24"/>
          <w:szCs w:val="24"/>
        </w:rPr>
      </w:pPr>
      <w:r w:rsidRPr="00B941E6">
        <w:rPr>
          <w:sz w:val="24"/>
          <w:szCs w:val="24"/>
        </w:rPr>
        <w:t>150 ml Milch</w:t>
      </w:r>
    </w:p>
    <w:p w14:paraId="00230FFC" w14:textId="77777777" w:rsidR="0030613B" w:rsidRPr="00B941E6" w:rsidRDefault="0030613B" w:rsidP="0030613B">
      <w:pPr>
        <w:rPr>
          <w:sz w:val="24"/>
          <w:szCs w:val="24"/>
        </w:rPr>
      </w:pPr>
      <w:r w:rsidRPr="00B941E6">
        <w:rPr>
          <w:sz w:val="24"/>
          <w:szCs w:val="24"/>
        </w:rPr>
        <w:t>60 g Haselnüsse</w:t>
      </w:r>
    </w:p>
    <w:p w14:paraId="28EBB6C0" w14:textId="77777777" w:rsidR="0030613B" w:rsidRPr="00B941E6" w:rsidRDefault="0030613B" w:rsidP="0030613B">
      <w:pPr>
        <w:rPr>
          <w:sz w:val="24"/>
          <w:szCs w:val="24"/>
        </w:rPr>
      </w:pPr>
    </w:p>
    <w:p w14:paraId="5C0344F7" w14:textId="77777777" w:rsidR="0030613B" w:rsidRPr="00B941E6" w:rsidRDefault="0030613B" w:rsidP="0030613B">
      <w:pPr>
        <w:rPr>
          <w:sz w:val="24"/>
          <w:szCs w:val="24"/>
        </w:rPr>
      </w:pPr>
      <w:r w:rsidRPr="00B941E6">
        <w:rPr>
          <w:sz w:val="24"/>
          <w:szCs w:val="24"/>
        </w:rPr>
        <w:t>Zubereitung:</w:t>
      </w:r>
    </w:p>
    <w:p w14:paraId="77471781" w14:textId="77AA1D67" w:rsidR="0030613B" w:rsidRPr="00B941E6" w:rsidRDefault="0030613B" w:rsidP="0001496A">
      <w:pPr>
        <w:pStyle w:val="ListParagraph"/>
        <w:numPr>
          <w:ilvl w:val="0"/>
          <w:numId w:val="2009"/>
        </w:numPr>
        <w:spacing w:after="120"/>
        <w:ind w:left="714" w:hanging="357"/>
        <w:contextualSpacing w:val="0"/>
        <w:jc w:val="both"/>
        <w:rPr>
          <w:sz w:val="24"/>
          <w:szCs w:val="24"/>
        </w:rPr>
      </w:pPr>
      <w:r w:rsidRPr="00B941E6">
        <w:rPr>
          <w:sz w:val="24"/>
          <w:szCs w:val="24"/>
        </w:rPr>
        <w:t>Wasser, Zucker, Vanillezucker und Zitronenabrieb in einem Topf u</w:t>
      </w:r>
      <w:r w:rsidR="0001496A" w:rsidRPr="00B941E6">
        <w:rPr>
          <w:sz w:val="24"/>
          <w:szCs w:val="24"/>
        </w:rPr>
        <w:t>nt</w:t>
      </w:r>
      <w:r w:rsidRPr="00B941E6">
        <w:rPr>
          <w:sz w:val="24"/>
          <w:szCs w:val="24"/>
        </w:rPr>
        <w:t>er Rühren aufkochen. Birnen schälen, halbieren, das Kerngehäuse entfernen, und zwar möglichst so, dass die Birnenhälften intakt bleiben – falls nicht, nicht so schlimm. Birn</w:t>
      </w:r>
      <w:r w:rsidR="0001496A" w:rsidRPr="00B941E6">
        <w:rPr>
          <w:sz w:val="24"/>
          <w:szCs w:val="24"/>
        </w:rPr>
        <w:t>en</w:t>
      </w:r>
      <w:r w:rsidRPr="00B941E6">
        <w:rPr>
          <w:sz w:val="24"/>
          <w:szCs w:val="24"/>
        </w:rPr>
        <w:t xml:space="preserve"> ins heiße Wasser legen, das Ganze zugedeckt ca. 15 Minuten lang köcheln lassen, bis die Birnen weich sind. Vorsichtig herausnehmen, abtropfen lassen.</w:t>
      </w:r>
    </w:p>
    <w:p w14:paraId="2EEB8A5E" w14:textId="77777777" w:rsidR="0001496A" w:rsidRPr="00B941E6" w:rsidRDefault="0030613B" w:rsidP="0001496A">
      <w:pPr>
        <w:pStyle w:val="ListParagraph"/>
        <w:numPr>
          <w:ilvl w:val="0"/>
          <w:numId w:val="2009"/>
        </w:numPr>
        <w:spacing w:after="120"/>
        <w:ind w:left="714" w:hanging="357"/>
        <w:contextualSpacing w:val="0"/>
        <w:jc w:val="both"/>
        <w:rPr>
          <w:sz w:val="24"/>
          <w:szCs w:val="24"/>
        </w:rPr>
      </w:pPr>
      <w:r w:rsidRPr="00B941E6">
        <w:rPr>
          <w:sz w:val="24"/>
          <w:szCs w:val="24"/>
        </w:rPr>
        <w:t>Für den Teig Butter auf niedriger Hitze zergehen lassen. Mehl, Zucker, Salz und Backpulver mischen. Flüssige Butter und Milch dazugeben u</w:t>
      </w:r>
      <w:r w:rsidR="0001496A" w:rsidRPr="00B941E6">
        <w:rPr>
          <w:sz w:val="24"/>
          <w:szCs w:val="24"/>
        </w:rPr>
        <w:t>nd</w:t>
      </w:r>
      <w:r w:rsidRPr="00B941E6">
        <w:rPr>
          <w:sz w:val="24"/>
          <w:szCs w:val="24"/>
        </w:rPr>
        <w:t xml:space="preserve"> alles gut verrühren.</w:t>
      </w:r>
    </w:p>
    <w:p w14:paraId="7D9E53D2" w14:textId="77777777" w:rsidR="0001496A" w:rsidRPr="00B941E6" w:rsidRDefault="0030613B" w:rsidP="0001496A">
      <w:pPr>
        <w:pStyle w:val="ListParagraph"/>
        <w:numPr>
          <w:ilvl w:val="0"/>
          <w:numId w:val="2009"/>
        </w:numPr>
        <w:spacing w:after="120"/>
        <w:ind w:left="714" w:hanging="357"/>
        <w:contextualSpacing w:val="0"/>
        <w:jc w:val="both"/>
        <w:rPr>
          <w:sz w:val="24"/>
          <w:szCs w:val="24"/>
        </w:rPr>
      </w:pPr>
      <w:r w:rsidRPr="00B941E6">
        <w:rPr>
          <w:sz w:val="24"/>
          <w:szCs w:val="24"/>
        </w:rPr>
        <w:t>Birnen in ei</w:t>
      </w:r>
      <w:r w:rsidR="0001496A" w:rsidRPr="00B941E6">
        <w:rPr>
          <w:sz w:val="24"/>
          <w:szCs w:val="24"/>
        </w:rPr>
        <w:t>ner</w:t>
      </w:r>
      <w:r w:rsidRPr="00B941E6">
        <w:rPr>
          <w:sz w:val="24"/>
          <w:szCs w:val="24"/>
        </w:rPr>
        <w:t xml:space="preserve"> Auflaufform nebeneinander legen, mit der Schnittseite nach unten. Die Auflaufform sollte in etwa so groß sein, dass die Birnen sie ausfüllen. Teig au</w:t>
      </w:r>
      <w:r w:rsidR="0001496A" w:rsidRPr="00B941E6">
        <w:rPr>
          <w:sz w:val="24"/>
          <w:szCs w:val="24"/>
        </w:rPr>
        <w:t>f</w:t>
      </w:r>
      <w:r w:rsidRPr="00B941E6">
        <w:rPr>
          <w:sz w:val="24"/>
          <w:szCs w:val="24"/>
        </w:rPr>
        <w:t xml:space="preserve"> dem Obst verteilen – es macht nichts, wenn die Birnen nicht vollständig bedeckt sind. Haselnüsse von ihrer dünne</w:t>
      </w:r>
      <w:r w:rsidR="0001496A" w:rsidRPr="00B941E6">
        <w:rPr>
          <w:sz w:val="24"/>
          <w:szCs w:val="24"/>
        </w:rPr>
        <w:t>n</w:t>
      </w:r>
      <w:r w:rsidRPr="00B941E6">
        <w:rPr>
          <w:sz w:val="24"/>
          <w:szCs w:val="24"/>
        </w:rPr>
        <w:t>, braunen Schale befreien, Nüsse grob hacken und über den Teig streuen.</w:t>
      </w:r>
    </w:p>
    <w:p w14:paraId="44BF6738" w14:textId="0531DC03" w:rsidR="0030613B" w:rsidRPr="00B941E6" w:rsidRDefault="0030613B" w:rsidP="0001496A">
      <w:pPr>
        <w:pStyle w:val="ListParagraph"/>
        <w:numPr>
          <w:ilvl w:val="0"/>
          <w:numId w:val="2009"/>
        </w:numPr>
        <w:spacing w:after="120"/>
        <w:ind w:left="714" w:hanging="357"/>
        <w:contextualSpacing w:val="0"/>
        <w:jc w:val="both"/>
        <w:rPr>
          <w:sz w:val="24"/>
          <w:szCs w:val="24"/>
        </w:rPr>
      </w:pPr>
      <w:r w:rsidRPr="00B941E6">
        <w:rPr>
          <w:sz w:val="24"/>
          <w:szCs w:val="24"/>
        </w:rPr>
        <w:lastRenderedPageBreak/>
        <w:t>Backofen bei 180 Grad Ober-/</w:t>
      </w:r>
      <w:r w:rsidR="0001496A" w:rsidRPr="00B941E6">
        <w:rPr>
          <w:sz w:val="24"/>
          <w:szCs w:val="24"/>
        </w:rPr>
        <w:t>U</w:t>
      </w:r>
      <w:r w:rsidRPr="00B941E6">
        <w:rPr>
          <w:sz w:val="24"/>
          <w:szCs w:val="24"/>
        </w:rPr>
        <w:t>nterhitze (oder bei 160 Grad Umluft) ca. 30 bis 35 Minuten lang goldbraun backen. Mit einer Kugel Eis servieren.</w:t>
      </w:r>
    </w:p>
    <w:p w14:paraId="13A15430" w14:textId="77777777" w:rsidR="00B941E6" w:rsidRDefault="00B941E6" w:rsidP="0001496A">
      <w:pPr>
        <w:jc w:val="both"/>
        <w:rPr>
          <w:sz w:val="24"/>
          <w:szCs w:val="24"/>
        </w:rPr>
      </w:pPr>
    </w:p>
    <w:p w14:paraId="1938621E" w14:textId="609D7513" w:rsidR="0030613B" w:rsidRPr="0030613B" w:rsidRDefault="00B941E6" w:rsidP="00B941E6">
      <w:pPr>
        <w:ind w:left="1416" w:hanging="1416"/>
        <w:jc w:val="both"/>
        <w:rPr>
          <w:rFonts w:asciiTheme="majorHAnsi" w:eastAsiaTheme="majorEastAsia" w:hAnsiTheme="majorHAnsi" w:cstheme="majorBidi"/>
          <w:color w:val="2F5496" w:themeColor="accent1" w:themeShade="BF"/>
          <w:sz w:val="26"/>
          <w:szCs w:val="26"/>
        </w:rPr>
      </w:pPr>
      <w:r>
        <w:rPr>
          <w:sz w:val="24"/>
          <w:szCs w:val="24"/>
        </w:rPr>
        <w:t>Kommentar:</w:t>
      </w:r>
      <w:r>
        <w:rPr>
          <w:sz w:val="24"/>
          <w:szCs w:val="24"/>
        </w:rPr>
        <w:tab/>
      </w:r>
      <w:r w:rsidR="0030613B" w:rsidRPr="00B941E6">
        <w:rPr>
          <w:sz w:val="24"/>
          <w:szCs w:val="24"/>
        </w:rPr>
        <w:t xml:space="preserve">Der Birnen-Cobbler, dieser süße Obstauflauf, spielt eine Nebenrolle im „Der Gott des Gemetzels“. Es nimmt kein gutes Ende mit ihm. Aber in dem Film soll er eine Metapher sein dafür, dass die menschliche Existenz aus sinnlosen Streitereien besteht und der Firnis der Bürgerlichkeit dünn ist. Ähnlich wie der Kosakenzipfel in Loriots Sketch. </w:t>
      </w:r>
      <w:r w:rsidR="0001496A" w:rsidRPr="00B941E6">
        <w:rPr>
          <w:sz w:val="24"/>
          <w:szCs w:val="24"/>
        </w:rPr>
        <w:t xml:space="preserve">Bei mir ist ein Nachtisch aber einfach nur ein Nachtisch. Dieser Birnen-Cobbler ist einfach ein liebes Gericht, das aus dem Ofen kommt. Es sind Birnen drin, weil gerade Herbst ist. Und dazu gibt es eine Kugel Eis. Das ist alles. </w:t>
      </w:r>
      <w:r w:rsidR="0001496A" w:rsidRPr="00B941E6">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sidR="0030613B">
        <w:br w:type="page"/>
      </w:r>
    </w:p>
    <w:p w14:paraId="62BC05CA" w14:textId="4CD16C66" w:rsidR="009144DE" w:rsidRDefault="009144DE" w:rsidP="000A5BF2">
      <w:pPr>
        <w:pStyle w:val="Heading2"/>
        <w:spacing w:after="240"/>
      </w:pPr>
      <w:r w:rsidRPr="007C0997">
        <w:lastRenderedPageBreak/>
        <w:t>Birnen-Schaumpfannkuchen</w:t>
      </w:r>
      <w:r w:rsidR="00330D22">
        <w:rPr>
          <w:rStyle w:val="FootnoteReference"/>
        </w:rPr>
        <w:footnoteReference w:id="1514"/>
      </w:r>
      <w:r w:rsidRPr="007C0997">
        <w:t xml:space="preserve"> </w:t>
      </w:r>
    </w:p>
    <w:p w14:paraId="6236F2B1" w14:textId="06553C1A" w:rsidR="009144DE" w:rsidRDefault="009144DE" w:rsidP="009144DE">
      <w:pPr>
        <w:jc w:val="both"/>
        <w:rPr>
          <w:sz w:val="24"/>
          <w:szCs w:val="24"/>
        </w:rPr>
      </w:pPr>
      <w:r w:rsidRPr="000A5BF2">
        <w:rPr>
          <w:sz w:val="24"/>
          <w:szCs w:val="24"/>
          <w:u w:val="single"/>
        </w:rPr>
        <w:t>Zutaten</w:t>
      </w:r>
      <w:r>
        <w:rPr>
          <w:sz w:val="24"/>
          <w:szCs w:val="24"/>
        </w:rPr>
        <w:t xml:space="preserve"> </w:t>
      </w:r>
      <w:r w:rsidR="000A5BF2">
        <w:rPr>
          <w:sz w:val="24"/>
          <w:szCs w:val="24"/>
        </w:rPr>
        <w:t>(</w:t>
      </w:r>
      <w:r>
        <w:rPr>
          <w:sz w:val="24"/>
          <w:szCs w:val="24"/>
        </w:rPr>
        <w:t>für 2 Portionen</w:t>
      </w:r>
      <w:r w:rsidR="000A5BF2">
        <w:rPr>
          <w:sz w:val="24"/>
          <w:szCs w:val="24"/>
        </w:rPr>
        <w:t>):</w:t>
      </w:r>
    </w:p>
    <w:p w14:paraId="7109681C" w14:textId="77777777" w:rsidR="009144DE" w:rsidRDefault="009144DE" w:rsidP="009144DE">
      <w:pPr>
        <w:jc w:val="both"/>
        <w:rPr>
          <w:sz w:val="24"/>
          <w:szCs w:val="24"/>
        </w:rPr>
      </w:pPr>
      <w:r>
        <w:rPr>
          <w:sz w:val="24"/>
          <w:szCs w:val="24"/>
        </w:rPr>
        <w:t>25 g Zartbitterschokolade</w:t>
      </w:r>
    </w:p>
    <w:p w14:paraId="10EBE506" w14:textId="77777777" w:rsidR="009144DE" w:rsidRDefault="009144DE" w:rsidP="009144DE">
      <w:pPr>
        <w:jc w:val="both"/>
        <w:rPr>
          <w:sz w:val="24"/>
          <w:szCs w:val="24"/>
        </w:rPr>
      </w:pPr>
      <w:r>
        <w:rPr>
          <w:sz w:val="24"/>
          <w:szCs w:val="24"/>
        </w:rPr>
        <w:t>20 g Butter</w:t>
      </w:r>
    </w:p>
    <w:p w14:paraId="44BDCB8E" w14:textId="77777777" w:rsidR="009144DE" w:rsidRDefault="009144DE" w:rsidP="009144DE">
      <w:pPr>
        <w:jc w:val="both"/>
        <w:rPr>
          <w:sz w:val="24"/>
          <w:szCs w:val="24"/>
        </w:rPr>
      </w:pPr>
      <w:r>
        <w:rPr>
          <w:sz w:val="24"/>
          <w:szCs w:val="24"/>
        </w:rPr>
        <w:t>60 g Mehl</w:t>
      </w:r>
    </w:p>
    <w:p w14:paraId="4036DF27" w14:textId="77777777" w:rsidR="009144DE" w:rsidRDefault="009144DE" w:rsidP="009144DE">
      <w:pPr>
        <w:jc w:val="both"/>
        <w:rPr>
          <w:sz w:val="24"/>
          <w:szCs w:val="24"/>
        </w:rPr>
      </w:pPr>
      <w:r>
        <w:rPr>
          <w:sz w:val="24"/>
          <w:szCs w:val="24"/>
        </w:rPr>
        <w:t>1 Msp. Backpulver</w:t>
      </w:r>
    </w:p>
    <w:p w14:paraId="141BA979" w14:textId="77777777" w:rsidR="009144DE" w:rsidRDefault="009144DE" w:rsidP="009144DE">
      <w:pPr>
        <w:jc w:val="both"/>
        <w:rPr>
          <w:sz w:val="24"/>
          <w:szCs w:val="24"/>
        </w:rPr>
      </w:pPr>
      <w:r>
        <w:rPr>
          <w:sz w:val="24"/>
          <w:szCs w:val="24"/>
        </w:rPr>
        <w:t>Salz</w:t>
      </w:r>
    </w:p>
    <w:p w14:paraId="04413352" w14:textId="77777777" w:rsidR="009144DE" w:rsidRDefault="009144DE" w:rsidP="009144DE">
      <w:pPr>
        <w:jc w:val="both"/>
        <w:rPr>
          <w:sz w:val="24"/>
          <w:szCs w:val="24"/>
        </w:rPr>
      </w:pPr>
      <w:r>
        <w:rPr>
          <w:sz w:val="24"/>
          <w:szCs w:val="24"/>
        </w:rPr>
        <w:t>100 ml Milch</w:t>
      </w:r>
    </w:p>
    <w:p w14:paraId="545A7248" w14:textId="77777777" w:rsidR="009144DE" w:rsidRDefault="009144DE" w:rsidP="009144DE">
      <w:pPr>
        <w:jc w:val="both"/>
        <w:rPr>
          <w:sz w:val="24"/>
          <w:szCs w:val="24"/>
        </w:rPr>
      </w:pPr>
      <w:r>
        <w:rPr>
          <w:sz w:val="24"/>
          <w:szCs w:val="24"/>
        </w:rPr>
        <w:t>1 Ei</w:t>
      </w:r>
    </w:p>
    <w:p w14:paraId="2CDF156A" w14:textId="77777777" w:rsidR="009144DE" w:rsidRDefault="009144DE" w:rsidP="009144DE">
      <w:pPr>
        <w:jc w:val="both"/>
        <w:rPr>
          <w:sz w:val="24"/>
          <w:szCs w:val="24"/>
        </w:rPr>
      </w:pPr>
      <w:r>
        <w:rPr>
          <w:sz w:val="24"/>
          <w:szCs w:val="24"/>
        </w:rPr>
        <w:t>35 g Zucker</w:t>
      </w:r>
    </w:p>
    <w:p w14:paraId="05455482" w14:textId="77777777" w:rsidR="009144DE" w:rsidRDefault="009144DE" w:rsidP="009144DE">
      <w:pPr>
        <w:jc w:val="both"/>
        <w:rPr>
          <w:sz w:val="24"/>
          <w:szCs w:val="24"/>
        </w:rPr>
      </w:pPr>
      <w:r>
        <w:rPr>
          <w:sz w:val="24"/>
          <w:szCs w:val="24"/>
        </w:rPr>
        <w:t>20 g Mandelsplitter</w:t>
      </w:r>
    </w:p>
    <w:p w14:paraId="4FC7C044" w14:textId="77777777" w:rsidR="009144DE" w:rsidRDefault="009144DE" w:rsidP="009144DE">
      <w:pPr>
        <w:jc w:val="both"/>
        <w:rPr>
          <w:sz w:val="24"/>
          <w:szCs w:val="24"/>
        </w:rPr>
      </w:pPr>
      <w:r>
        <w:rPr>
          <w:sz w:val="24"/>
          <w:szCs w:val="24"/>
        </w:rPr>
        <w:t>1 reife Birne</w:t>
      </w:r>
    </w:p>
    <w:p w14:paraId="3D27BDA8" w14:textId="77777777" w:rsidR="009144DE" w:rsidRDefault="009144DE" w:rsidP="009144DE">
      <w:pPr>
        <w:jc w:val="both"/>
        <w:rPr>
          <w:sz w:val="24"/>
          <w:szCs w:val="24"/>
        </w:rPr>
      </w:pPr>
      <w:r>
        <w:rPr>
          <w:sz w:val="24"/>
          <w:szCs w:val="24"/>
        </w:rPr>
        <w:t>2 Kugeln Vanilleeis</w:t>
      </w:r>
    </w:p>
    <w:p w14:paraId="11BA5B01" w14:textId="77777777" w:rsidR="000A5BF2" w:rsidRDefault="000A5BF2" w:rsidP="009144DE">
      <w:pPr>
        <w:jc w:val="both"/>
        <w:rPr>
          <w:sz w:val="24"/>
          <w:szCs w:val="24"/>
        </w:rPr>
      </w:pPr>
    </w:p>
    <w:p w14:paraId="38A39E6A" w14:textId="0EEF69CB" w:rsidR="009144DE" w:rsidRDefault="009144DE" w:rsidP="009144DE">
      <w:pPr>
        <w:jc w:val="both"/>
        <w:rPr>
          <w:sz w:val="24"/>
          <w:szCs w:val="24"/>
        </w:rPr>
      </w:pPr>
      <w:r>
        <w:rPr>
          <w:sz w:val="24"/>
          <w:szCs w:val="24"/>
        </w:rPr>
        <w:t>Zubereitungszeit: 40 Minuten</w:t>
      </w:r>
    </w:p>
    <w:p w14:paraId="5B7BE570" w14:textId="77777777" w:rsidR="009144DE" w:rsidRPr="007C0997" w:rsidRDefault="009144DE" w:rsidP="00B40E8C">
      <w:pPr>
        <w:pStyle w:val="ListParagraph"/>
        <w:numPr>
          <w:ilvl w:val="0"/>
          <w:numId w:val="424"/>
        </w:numPr>
        <w:spacing w:after="120"/>
        <w:contextualSpacing w:val="0"/>
        <w:jc w:val="both"/>
        <w:rPr>
          <w:sz w:val="24"/>
          <w:szCs w:val="24"/>
        </w:rPr>
      </w:pPr>
      <w:r w:rsidRPr="007C0997">
        <w:rPr>
          <w:sz w:val="24"/>
          <w:szCs w:val="24"/>
        </w:rPr>
        <w:t>Schokolade grob hacken. 15 g Butter zerlassen. Mehl und Backpulver in eine Schüssel sieben, 1 Prise Salz zugeben. Milch unter Rühren zugießen und glattrühren. Eigelb zum Teig geben und kräftig unterrühren. Eiweiß mit 1 Prise Salz steif schlagen, Zucker dabei einrieseln lassen. Eischnee unter den Teig hebe. Schokolade und Butter locker unterheben.</w:t>
      </w:r>
    </w:p>
    <w:p w14:paraId="3B1DE3B6" w14:textId="77777777" w:rsidR="009144DE" w:rsidRPr="007C0997" w:rsidRDefault="009144DE" w:rsidP="00B40E8C">
      <w:pPr>
        <w:pStyle w:val="ListParagraph"/>
        <w:numPr>
          <w:ilvl w:val="0"/>
          <w:numId w:val="424"/>
        </w:numPr>
        <w:spacing w:after="120"/>
        <w:contextualSpacing w:val="0"/>
        <w:jc w:val="both"/>
        <w:rPr>
          <w:sz w:val="24"/>
          <w:szCs w:val="24"/>
        </w:rPr>
      </w:pPr>
      <w:r w:rsidRPr="007C0997">
        <w:rPr>
          <w:sz w:val="24"/>
          <w:szCs w:val="24"/>
        </w:rPr>
        <w:t>Mandeln in einer Pfanne ohne Fett goldbraun rösten. Birne schälen, halbieren, Kerngehäuse entfernen, Hälften in je 6 Spalten schneiden. Restliche Butter in einer kleinen ofenfesten Pfanne zerlassen, 6 Birnenspalten darin auf beiden Seiten kurz anbraten. Hälfte des Teigs zugießen, 30 Sekunden stocken lassen. Im vorgeheizten Backofen bei 180 Grad (Gas 2 -3, besser keine Umluft) 6 – 8 Minuten backen. Auf einen Teller stürzen, warmhalten. Restliche Birnen und restlichen Teig ebenso zubereiten Pfannkuchen mit je 1 Kugel Vanilleeis und mit Mandeln bestreut servieren.</w:t>
      </w:r>
    </w:p>
    <w:p w14:paraId="04B597C9" w14:textId="77777777" w:rsidR="009144DE" w:rsidRDefault="009144DE" w:rsidP="000A5BF2">
      <w:pPr>
        <w:spacing w:after="120"/>
        <w:jc w:val="both"/>
        <w:rPr>
          <w:sz w:val="24"/>
          <w:szCs w:val="24"/>
        </w:rPr>
      </w:pPr>
    </w:p>
    <w:p w14:paraId="458CA541" w14:textId="77777777" w:rsidR="009144DE" w:rsidRPr="007C0997" w:rsidRDefault="009144DE" w:rsidP="009144DE">
      <w:pPr>
        <w:jc w:val="both"/>
        <w:rPr>
          <w:sz w:val="24"/>
          <w:szCs w:val="24"/>
        </w:rPr>
      </w:pPr>
      <w:r w:rsidRPr="007C0997">
        <w:rPr>
          <w:sz w:val="24"/>
          <w:szCs w:val="24"/>
        </w:rPr>
        <w:br w:type="page"/>
      </w:r>
    </w:p>
    <w:p w14:paraId="3FAC8109" w14:textId="333F5225" w:rsidR="009144DE" w:rsidRDefault="009144DE" w:rsidP="000A5BF2">
      <w:pPr>
        <w:pStyle w:val="Heading2"/>
        <w:spacing w:after="240"/>
      </w:pPr>
      <w:r>
        <w:lastRenderedPageBreak/>
        <w:t>Vanille-Ricotta mit Orangen</w:t>
      </w:r>
      <w:r w:rsidR="003F27FE">
        <w:rPr>
          <w:rStyle w:val="FootnoteReference"/>
        </w:rPr>
        <w:footnoteReference w:id="1515"/>
      </w:r>
      <w:r>
        <w:t xml:space="preserve"> </w:t>
      </w:r>
    </w:p>
    <w:p w14:paraId="57DF089D" w14:textId="53406612" w:rsidR="009144DE" w:rsidRDefault="009144DE" w:rsidP="009144DE">
      <w:pPr>
        <w:rPr>
          <w:sz w:val="24"/>
          <w:szCs w:val="24"/>
        </w:rPr>
      </w:pPr>
      <w:r w:rsidRPr="000A5BF2">
        <w:rPr>
          <w:sz w:val="24"/>
          <w:szCs w:val="24"/>
          <w:u w:val="single"/>
        </w:rPr>
        <w:t>Zutaten</w:t>
      </w:r>
      <w:r>
        <w:rPr>
          <w:sz w:val="24"/>
          <w:szCs w:val="24"/>
        </w:rPr>
        <w:t xml:space="preserve"> </w:t>
      </w:r>
      <w:r w:rsidR="000A5BF2">
        <w:rPr>
          <w:sz w:val="24"/>
          <w:szCs w:val="24"/>
        </w:rPr>
        <w:t>(</w:t>
      </w:r>
      <w:r>
        <w:rPr>
          <w:sz w:val="24"/>
          <w:szCs w:val="24"/>
        </w:rPr>
        <w:t>für 4 Portionen</w:t>
      </w:r>
      <w:r w:rsidR="000A5BF2">
        <w:rPr>
          <w:sz w:val="24"/>
          <w:szCs w:val="24"/>
        </w:rPr>
        <w:t>)</w:t>
      </w:r>
    </w:p>
    <w:p w14:paraId="225A60C7" w14:textId="77777777" w:rsidR="009144DE" w:rsidRDefault="009144DE" w:rsidP="009144DE">
      <w:pPr>
        <w:rPr>
          <w:sz w:val="24"/>
          <w:szCs w:val="24"/>
        </w:rPr>
      </w:pPr>
      <w:r>
        <w:rPr>
          <w:sz w:val="24"/>
          <w:szCs w:val="24"/>
        </w:rPr>
        <w:t>1 Vanilleschote</w:t>
      </w:r>
    </w:p>
    <w:p w14:paraId="003F81CC" w14:textId="77777777" w:rsidR="009144DE" w:rsidRDefault="009144DE" w:rsidP="009144DE">
      <w:pPr>
        <w:rPr>
          <w:sz w:val="24"/>
          <w:szCs w:val="24"/>
        </w:rPr>
      </w:pPr>
      <w:r>
        <w:rPr>
          <w:sz w:val="24"/>
          <w:szCs w:val="24"/>
        </w:rPr>
        <w:t>2 Bio-Orangen</w:t>
      </w:r>
    </w:p>
    <w:p w14:paraId="1F6317DF" w14:textId="77777777" w:rsidR="009144DE" w:rsidRDefault="009144DE" w:rsidP="009144DE">
      <w:pPr>
        <w:rPr>
          <w:sz w:val="24"/>
          <w:szCs w:val="24"/>
        </w:rPr>
      </w:pPr>
      <w:r>
        <w:rPr>
          <w:sz w:val="24"/>
          <w:szCs w:val="24"/>
        </w:rPr>
        <w:t>500 g Ricotta</w:t>
      </w:r>
    </w:p>
    <w:p w14:paraId="379798A9" w14:textId="77777777" w:rsidR="009144DE" w:rsidRDefault="009144DE" w:rsidP="009144DE">
      <w:pPr>
        <w:rPr>
          <w:sz w:val="24"/>
          <w:szCs w:val="24"/>
        </w:rPr>
      </w:pPr>
      <w:r>
        <w:rPr>
          <w:sz w:val="24"/>
          <w:szCs w:val="24"/>
        </w:rPr>
        <w:t>150 g griechischer Joghurt (10 % Fett)</w:t>
      </w:r>
    </w:p>
    <w:p w14:paraId="4DC85AAB" w14:textId="77777777" w:rsidR="009144DE" w:rsidRDefault="009144DE" w:rsidP="009144DE">
      <w:pPr>
        <w:rPr>
          <w:sz w:val="24"/>
          <w:szCs w:val="24"/>
        </w:rPr>
      </w:pPr>
      <w:r>
        <w:rPr>
          <w:sz w:val="24"/>
          <w:szCs w:val="24"/>
        </w:rPr>
        <w:t>8 Löffelbiskuits</w:t>
      </w:r>
    </w:p>
    <w:p w14:paraId="1A4B32B5" w14:textId="77777777" w:rsidR="009144DE" w:rsidRDefault="009144DE" w:rsidP="009144DE">
      <w:pPr>
        <w:rPr>
          <w:sz w:val="24"/>
          <w:szCs w:val="24"/>
        </w:rPr>
      </w:pPr>
      <w:r>
        <w:rPr>
          <w:sz w:val="24"/>
          <w:szCs w:val="24"/>
        </w:rPr>
        <w:t>160 ml stark aufgebrühter Kaffee</w:t>
      </w:r>
    </w:p>
    <w:p w14:paraId="51E50266" w14:textId="77777777" w:rsidR="009144DE" w:rsidRDefault="009144DE" w:rsidP="009144DE">
      <w:pPr>
        <w:rPr>
          <w:sz w:val="24"/>
          <w:szCs w:val="24"/>
        </w:rPr>
      </w:pPr>
      <w:r>
        <w:rPr>
          <w:sz w:val="24"/>
          <w:szCs w:val="24"/>
        </w:rPr>
        <w:t>4 TL Pistazienkerne (gehackt)</w:t>
      </w:r>
    </w:p>
    <w:p w14:paraId="5999E92E" w14:textId="77777777" w:rsidR="009144DE" w:rsidRDefault="009144DE" w:rsidP="009144DE">
      <w:pPr>
        <w:rPr>
          <w:sz w:val="24"/>
          <w:szCs w:val="24"/>
        </w:rPr>
      </w:pPr>
      <w:r>
        <w:rPr>
          <w:sz w:val="24"/>
          <w:szCs w:val="24"/>
        </w:rPr>
        <w:t>8 TL Tannenhonig</w:t>
      </w:r>
    </w:p>
    <w:p w14:paraId="41532DD1" w14:textId="77777777" w:rsidR="000A5BF2" w:rsidRDefault="000A5BF2" w:rsidP="009144DE">
      <w:pPr>
        <w:rPr>
          <w:sz w:val="24"/>
          <w:szCs w:val="24"/>
        </w:rPr>
      </w:pPr>
    </w:p>
    <w:p w14:paraId="009379A8" w14:textId="689899DA" w:rsidR="009144DE" w:rsidRDefault="009144DE" w:rsidP="009144DE">
      <w:pPr>
        <w:rPr>
          <w:sz w:val="24"/>
          <w:szCs w:val="24"/>
        </w:rPr>
      </w:pPr>
      <w:r>
        <w:rPr>
          <w:sz w:val="24"/>
          <w:szCs w:val="24"/>
        </w:rPr>
        <w:t>Zubereitungszeit: 20 Minuten</w:t>
      </w:r>
    </w:p>
    <w:p w14:paraId="3463D554" w14:textId="77777777" w:rsidR="009144DE" w:rsidRPr="00D769B4" w:rsidRDefault="009144DE" w:rsidP="00B40E8C">
      <w:pPr>
        <w:pStyle w:val="ListParagraph"/>
        <w:numPr>
          <w:ilvl w:val="0"/>
          <w:numId w:val="387"/>
        </w:numPr>
        <w:spacing w:after="120"/>
        <w:ind w:left="714" w:hanging="357"/>
        <w:contextualSpacing w:val="0"/>
        <w:jc w:val="both"/>
        <w:rPr>
          <w:sz w:val="24"/>
          <w:szCs w:val="24"/>
        </w:rPr>
      </w:pPr>
      <w:r w:rsidRPr="00D769B4">
        <w:rPr>
          <w:sz w:val="24"/>
          <w:szCs w:val="24"/>
        </w:rPr>
        <w:t xml:space="preserve">Vanilleschote längs halbieren, das Mark herauskratzen. 1 Orange heiß waschen und trocken tupfen. 1 TL Schale fein abreiben und mit Ricotta, Joghurt, Vanillemark und Orangenschale mit einem Schneebesen glattrühren. Beide Orangen so schälen, dass die weiße Haut vollständig entfernt wird. Orangenfilets mit einem scharfen Messer zwischen den Trennhäuten herausschneiden. </w:t>
      </w:r>
    </w:p>
    <w:p w14:paraId="74FBCCAB" w14:textId="77777777" w:rsidR="009144DE" w:rsidRDefault="009144DE" w:rsidP="00B40E8C">
      <w:pPr>
        <w:pStyle w:val="ListParagraph"/>
        <w:numPr>
          <w:ilvl w:val="0"/>
          <w:numId w:val="387"/>
        </w:numPr>
        <w:spacing w:after="120"/>
        <w:ind w:left="714" w:hanging="357"/>
        <w:contextualSpacing w:val="0"/>
        <w:jc w:val="both"/>
        <w:rPr>
          <w:sz w:val="24"/>
          <w:szCs w:val="24"/>
        </w:rPr>
      </w:pPr>
      <w:r w:rsidRPr="00D769B4">
        <w:rPr>
          <w:sz w:val="24"/>
          <w:szCs w:val="24"/>
        </w:rPr>
        <w:t>Löffelbiskuits von beiden Seiten mit Kaffee beträufeln und 5 Minuten ziehen lassen. Jeweils in 3 Stücke schneiden und auf 4 Schälchen verteilen. Vanille-Ricotta darauf verteilen, mit Orangenfilets belegen. Jeweils mit 1 TL Pistazien bestreuen und mit 2 TL Honig beträufeln.</w:t>
      </w:r>
    </w:p>
    <w:p w14:paraId="7AE7B9CF" w14:textId="77777777" w:rsidR="009144DE" w:rsidRDefault="009144DE" w:rsidP="009144DE">
      <w:pPr>
        <w:rPr>
          <w:sz w:val="24"/>
          <w:szCs w:val="24"/>
        </w:rPr>
      </w:pPr>
      <w:r>
        <w:rPr>
          <w:sz w:val="24"/>
          <w:szCs w:val="24"/>
        </w:rPr>
        <w:br w:type="page"/>
      </w:r>
    </w:p>
    <w:p w14:paraId="26D04232" w14:textId="3824DD7B" w:rsidR="009144DE" w:rsidRDefault="009144DE" w:rsidP="000A5BF2">
      <w:pPr>
        <w:pStyle w:val="Heading2"/>
        <w:spacing w:after="240"/>
      </w:pPr>
      <w:r>
        <w:lastRenderedPageBreak/>
        <w:t>Quarkschmarrn mit roter Grütze</w:t>
      </w:r>
      <w:r w:rsidR="00DD6829">
        <w:rPr>
          <w:rStyle w:val="FootnoteReference"/>
        </w:rPr>
        <w:footnoteReference w:id="1516"/>
      </w:r>
      <w:r>
        <w:t xml:space="preserve"> </w:t>
      </w:r>
    </w:p>
    <w:p w14:paraId="1E8845B8" w14:textId="710ABCC9" w:rsidR="009144DE" w:rsidRDefault="009144DE" w:rsidP="009144DE">
      <w:pPr>
        <w:jc w:val="both"/>
        <w:rPr>
          <w:sz w:val="24"/>
          <w:szCs w:val="24"/>
        </w:rPr>
      </w:pPr>
      <w:r w:rsidRPr="000A5BF2">
        <w:rPr>
          <w:sz w:val="24"/>
          <w:szCs w:val="24"/>
          <w:u w:val="single"/>
        </w:rPr>
        <w:t>Zutaten</w:t>
      </w:r>
      <w:r>
        <w:rPr>
          <w:sz w:val="24"/>
          <w:szCs w:val="24"/>
        </w:rPr>
        <w:t xml:space="preserve"> </w:t>
      </w:r>
      <w:r w:rsidR="000A5BF2">
        <w:rPr>
          <w:sz w:val="24"/>
          <w:szCs w:val="24"/>
        </w:rPr>
        <w:t>(</w:t>
      </w:r>
      <w:r>
        <w:rPr>
          <w:sz w:val="24"/>
          <w:szCs w:val="24"/>
        </w:rPr>
        <w:t>für 4 Portionen</w:t>
      </w:r>
      <w:r w:rsidR="000A5BF2">
        <w:rPr>
          <w:sz w:val="24"/>
          <w:szCs w:val="24"/>
        </w:rPr>
        <w:t>)</w:t>
      </w:r>
    </w:p>
    <w:p w14:paraId="6CE7573E" w14:textId="77777777" w:rsidR="009144DE" w:rsidRDefault="009144DE" w:rsidP="009144DE">
      <w:pPr>
        <w:jc w:val="both"/>
        <w:rPr>
          <w:sz w:val="24"/>
          <w:szCs w:val="24"/>
        </w:rPr>
      </w:pPr>
      <w:r>
        <w:rPr>
          <w:sz w:val="24"/>
          <w:szCs w:val="24"/>
        </w:rPr>
        <w:t>350 g Erdbeeren</w:t>
      </w:r>
    </w:p>
    <w:p w14:paraId="020AD698" w14:textId="77777777" w:rsidR="009144DE" w:rsidRDefault="009144DE" w:rsidP="009144DE">
      <w:pPr>
        <w:jc w:val="both"/>
        <w:rPr>
          <w:sz w:val="24"/>
          <w:szCs w:val="24"/>
        </w:rPr>
      </w:pPr>
      <w:r>
        <w:rPr>
          <w:sz w:val="24"/>
          <w:szCs w:val="24"/>
        </w:rPr>
        <w:t>250 g Rote Johannisbeeren</w:t>
      </w:r>
    </w:p>
    <w:p w14:paraId="74D73C70" w14:textId="77777777" w:rsidR="009144DE" w:rsidRDefault="009144DE" w:rsidP="009144DE">
      <w:pPr>
        <w:jc w:val="both"/>
        <w:rPr>
          <w:sz w:val="24"/>
          <w:szCs w:val="24"/>
        </w:rPr>
      </w:pPr>
      <w:r>
        <w:rPr>
          <w:sz w:val="24"/>
          <w:szCs w:val="24"/>
        </w:rPr>
        <w:t>250 g Himbeeren</w:t>
      </w:r>
    </w:p>
    <w:p w14:paraId="00368FE0" w14:textId="77777777" w:rsidR="009144DE" w:rsidRDefault="009144DE" w:rsidP="009144DE">
      <w:pPr>
        <w:jc w:val="both"/>
        <w:rPr>
          <w:sz w:val="24"/>
          <w:szCs w:val="24"/>
        </w:rPr>
      </w:pPr>
      <w:r>
        <w:rPr>
          <w:sz w:val="24"/>
          <w:szCs w:val="24"/>
        </w:rPr>
        <w:t>170 – 180 g Zucker</w:t>
      </w:r>
    </w:p>
    <w:p w14:paraId="483A403E" w14:textId="77777777" w:rsidR="009144DE" w:rsidRDefault="009144DE" w:rsidP="009144DE">
      <w:pPr>
        <w:jc w:val="both"/>
        <w:rPr>
          <w:sz w:val="24"/>
          <w:szCs w:val="24"/>
        </w:rPr>
      </w:pPr>
      <w:r>
        <w:rPr>
          <w:sz w:val="24"/>
          <w:szCs w:val="24"/>
        </w:rPr>
        <w:t>1 EL Speisestärke</w:t>
      </w:r>
    </w:p>
    <w:p w14:paraId="7DBF6961" w14:textId="77777777" w:rsidR="009144DE" w:rsidRDefault="009144DE" w:rsidP="009144DE">
      <w:pPr>
        <w:jc w:val="both"/>
        <w:rPr>
          <w:sz w:val="24"/>
          <w:szCs w:val="24"/>
        </w:rPr>
      </w:pPr>
      <w:r>
        <w:rPr>
          <w:sz w:val="24"/>
          <w:szCs w:val="24"/>
        </w:rPr>
        <w:t>3 Eier</w:t>
      </w:r>
    </w:p>
    <w:p w14:paraId="333ABB2E" w14:textId="77777777" w:rsidR="009144DE" w:rsidRPr="00D153F9" w:rsidRDefault="009144DE" w:rsidP="009144DE">
      <w:pPr>
        <w:jc w:val="both"/>
        <w:rPr>
          <w:sz w:val="24"/>
          <w:szCs w:val="24"/>
        </w:rPr>
      </w:pPr>
      <w:r w:rsidRPr="00D153F9">
        <w:rPr>
          <w:sz w:val="24"/>
          <w:szCs w:val="24"/>
        </w:rPr>
        <w:t>250 g Magerquark</w:t>
      </w:r>
    </w:p>
    <w:p w14:paraId="6F2BA0CF" w14:textId="77777777" w:rsidR="009144DE" w:rsidRPr="00D153F9" w:rsidRDefault="009144DE" w:rsidP="009144DE">
      <w:pPr>
        <w:jc w:val="both"/>
        <w:rPr>
          <w:sz w:val="24"/>
          <w:szCs w:val="24"/>
        </w:rPr>
      </w:pPr>
      <w:r w:rsidRPr="00D153F9">
        <w:rPr>
          <w:sz w:val="24"/>
          <w:szCs w:val="24"/>
        </w:rPr>
        <w:t>150 g Saure Sahne</w:t>
      </w:r>
    </w:p>
    <w:p w14:paraId="77C521E0" w14:textId="77777777" w:rsidR="009144DE" w:rsidRPr="00D153F9" w:rsidRDefault="009144DE" w:rsidP="009144DE">
      <w:pPr>
        <w:jc w:val="both"/>
        <w:rPr>
          <w:sz w:val="24"/>
          <w:szCs w:val="24"/>
        </w:rPr>
      </w:pPr>
      <w:r w:rsidRPr="00D153F9">
        <w:rPr>
          <w:sz w:val="24"/>
          <w:szCs w:val="24"/>
        </w:rPr>
        <w:t>50 g Hartweizengrieß</w:t>
      </w:r>
    </w:p>
    <w:p w14:paraId="60B1982B" w14:textId="77777777" w:rsidR="009144DE" w:rsidRPr="00D153F9" w:rsidRDefault="009144DE" w:rsidP="009144DE">
      <w:pPr>
        <w:jc w:val="both"/>
        <w:rPr>
          <w:sz w:val="24"/>
          <w:szCs w:val="24"/>
        </w:rPr>
      </w:pPr>
      <w:r w:rsidRPr="00D153F9">
        <w:rPr>
          <w:sz w:val="24"/>
          <w:szCs w:val="24"/>
        </w:rPr>
        <w:t>20 g Vanillepuddingpulver</w:t>
      </w:r>
    </w:p>
    <w:p w14:paraId="182784F6" w14:textId="77777777" w:rsidR="009144DE" w:rsidRPr="00D153F9" w:rsidRDefault="009144DE" w:rsidP="009144DE">
      <w:pPr>
        <w:jc w:val="both"/>
        <w:rPr>
          <w:sz w:val="24"/>
          <w:szCs w:val="24"/>
        </w:rPr>
      </w:pPr>
      <w:r w:rsidRPr="00D153F9">
        <w:rPr>
          <w:sz w:val="24"/>
          <w:szCs w:val="24"/>
        </w:rPr>
        <w:t>Salz</w:t>
      </w:r>
    </w:p>
    <w:p w14:paraId="3F2494F4" w14:textId="77777777" w:rsidR="009144DE" w:rsidRPr="00D153F9" w:rsidRDefault="009144DE" w:rsidP="009144DE">
      <w:pPr>
        <w:jc w:val="both"/>
        <w:rPr>
          <w:sz w:val="24"/>
          <w:szCs w:val="24"/>
        </w:rPr>
      </w:pPr>
      <w:r w:rsidRPr="00D153F9">
        <w:rPr>
          <w:sz w:val="24"/>
          <w:szCs w:val="24"/>
        </w:rPr>
        <w:t>50 g Butter</w:t>
      </w:r>
    </w:p>
    <w:p w14:paraId="513A4AF9" w14:textId="77777777" w:rsidR="000A5BF2" w:rsidRDefault="000A5BF2" w:rsidP="009144DE">
      <w:pPr>
        <w:jc w:val="both"/>
        <w:rPr>
          <w:sz w:val="24"/>
          <w:szCs w:val="24"/>
        </w:rPr>
      </w:pPr>
    </w:p>
    <w:p w14:paraId="79732855" w14:textId="43F9623B" w:rsidR="009144DE" w:rsidRPr="00D153F9" w:rsidRDefault="009144DE" w:rsidP="009144DE">
      <w:pPr>
        <w:jc w:val="both"/>
        <w:rPr>
          <w:sz w:val="24"/>
          <w:szCs w:val="24"/>
        </w:rPr>
      </w:pPr>
      <w:r w:rsidRPr="00D153F9">
        <w:rPr>
          <w:sz w:val="24"/>
          <w:szCs w:val="24"/>
        </w:rPr>
        <w:t>Zubereitungszeit: 40 Minuten</w:t>
      </w:r>
    </w:p>
    <w:p w14:paraId="7CCBEF69" w14:textId="77777777" w:rsidR="009144DE" w:rsidRPr="005E7901" w:rsidRDefault="009144DE" w:rsidP="00B40E8C">
      <w:pPr>
        <w:pStyle w:val="ListParagraph"/>
        <w:numPr>
          <w:ilvl w:val="0"/>
          <w:numId w:val="388"/>
        </w:numPr>
        <w:spacing w:after="120"/>
        <w:ind w:left="714" w:hanging="357"/>
        <w:contextualSpacing w:val="0"/>
        <w:jc w:val="both"/>
        <w:rPr>
          <w:sz w:val="24"/>
          <w:szCs w:val="24"/>
        </w:rPr>
      </w:pPr>
      <w:r w:rsidRPr="005E7901">
        <w:rPr>
          <w:sz w:val="24"/>
          <w:szCs w:val="24"/>
        </w:rPr>
        <w:t>Für die Grütze Beeren waschen, putzen und verlesen. Erdbeeren klein schneiden. 250 g gemischte Beeren beiseitestellen. Die restlichen Früchte in einem Topf mit 100 g Zucker bei milder Hitze unter Rühren aufkochen. Mit der in wenig kaltem Wasser angerührten Stärke binden und 1 Minute unter Rühren kochen. Grütze in eine Schüssel füllen und abkühlen lassen.</w:t>
      </w:r>
    </w:p>
    <w:p w14:paraId="36AC8B60" w14:textId="77777777" w:rsidR="009144DE" w:rsidRPr="005E7901" w:rsidRDefault="009144DE" w:rsidP="00B40E8C">
      <w:pPr>
        <w:pStyle w:val="ListParagraph"/>
        <w:numPr>
          <w:ilvl w:val="0"/>
          <w:numId w:val="388"/>
        </w:numPr>
        <w:spacing w:after="120"/>
        <w:ind w:left="714" w:hanging="357"/>
        <w:contextualSpacing w:val="0"/>
        <w:jc w:val="both"/>
        <w:rPr>
          <w:sz w:val="24"/>
          <w:szCs w:val="24"/>
        </w:rPr>
      </w:pPr>
      <w:r w:rsidRPr="005E7901">
        <w:rPr>
          <w:sz w:val="24"/>
          <w:szCs w:val="24"/>
        </w:rPr>
        <w:t>Für den Schmarren Eier trennen. Quark, Saure Sahne, Grieß, Puddingpulver und Eigelbe verrühren, 5 Minuten quellen lassen. Eiweiße mit 1 Prise Salz steif schlagen, 50 g Zucker einrieseln lassen, 1 Minute weiterschlagen. Eischnee unter die Quarkmasse heben. 20 g Butter in einer beschichteten ofenfesten Pfanne erhitzen. Den Teig einfüllen und leicht stocken lassen. Im vorgeheizten Backofen bei 200 Grad (Gas 3, Umluft 180 Grad) auf der untersten Schiene 10 -15 Minuten backen.</w:t>
      </w:r>
    </w:p>
    <w:p w14:paraId="146BC203" w14:textId="77777777" w:rsidR="009144DE" w:rsidRPr="005E7901" w:rsidRDefault="009144DE" w:rsidP="00B40E8C">
      <w:pPr>
        <w:pStyle w:val="ListParagraph"/>
        <w:numPr>
          <w:ilvl w:val="0"/>
          <w:numId w:val="388"/>
        </w:numPr>
        <w:spacing w:after="120"/>
        <w:ind w:left="714" w:hanging="357"/>
        <w:contextualSpacing w:val="0"/>
        <w:jc w:val="both"/>
        <w:rPr>
          <w:sz w:val="24"/>
          <w:szCs w:val="24"/>
        </w:rPr>
      </w:pPr>
      <w:r w:rsidRPr="005E7901">
        <w:rPr>
          <w:sz w:val="24"/>
          <w:szCs w:val="24"/>
        </w:rPr>
        <w:t>Schmarren aus der Pfanne nehmen und mit 2 Gabeln in Stücke reißen. Restliche Butter in die Pfanne geben, Schmarren darin unter Wenden goldbraun braten, dabei mit dem restlichen Zucker bestreuen und leicht karamellisieren.</w:t>
      </w:r>
    </w:p>
    <w:p w14:paraId="04FEA24B" w14:textId="77777777" w:rsidR="009144DE" w:rsidRPr="005E7901" w:rsidRDefault="009144DE" w:rsidP="00B40E8C">
      <w:pPr>
        <w:pStyle w:val="ListParagraph"/>
        <w:numPr>
          <w:ilvl w:val="0"/>
          <w:numId w:val="388"/>
        </w:numPr>
        <w:spacing w:after="120"/>
        <w:ind w:left="714" w:hanging="357"/>
        <w:contextualSpacing w:val="0"/>
        <w:jc w:val="both"/>
        <w:rPr>
          <w:sz w:val="24"/>
          <w:szCs w:val="24"/>
        </w:rPr>
      </w:pPr>
      <w:r w:rsidRPr="005E7901">
        <w:rPr>
          <w:sz w:val="24"/>
          <w:szCs w:val="24"/>
        </w:rPr>
        <w:t>Restliche Beeren in die Grütze rühren, Grütze zum Schmarren servieren.</w:t>
      </w:r>
    </w:p>
    <w:p w14:paraId="37A4C960" w14:textId="77777777" w:rsidR="009144DE" w:rsidRPr="00D769B4" w:rsidRDefault="009144DE" w:rsidP="009144DE">
      <w:pPr>
        <w:jc w:val="both"/>
        <w:rPr>
          <w:sz w:val="24"/>
          <w:szCs w:val="24"/>
        </w:rPr>
      </w:pPr>
    </w:p>
    <w:p w14:paraId="47CE2F35" w14:textId="122D9DE8" w:rsidR="009144DE" w:rsidRDefault="009144DE" w:rsidP="000A5BF2">
      <w:pPr>
        <w:pStyle w:val="Heading2"/>
        <w:spacing w:after="240"/>
      </w:pPr>
      <w:r w:rsidRPr="00D769B4">
        <w:br w:type="page"/>
      </w:r>
      <w:r>
        <w:lastRenderedPageBreak/>
        <w:t>Quark-Omelett mit Zwetschgen</w:t>
      </w:r>
      <w:r w:rsidR="00252409">
        <w:rPr>
          <w:rStyle w:val="FootnoteReference"/>
        </w:rPr>
        <w:footnoteReference w:id="1517"/>
      </w:r>
      <w:r>
        <w:t xml:space="preserve"> </w:t>
      </w:r>
    </w:p>
    <w:p w14:paraId="4BF5DB18" w14:textId="4FF173E7" w:rsidR="009144DE" w:rsidRDefault="009144DE" w:rsidP="009144DE">
      <w:pPr>
        <w:rPr>
          <w:sz w:val="24"/>
          <w:szCs w:val="24"/>
        </w:rPr>
      </w:pPr>
      <w:r w:rsidRPr="000A5BF2">
        <w:rPr>
          <w:sz w:val="24"/>
          <w:szCs w:val="24"/>
          <w:u w:val="single"/>
        </w:rPr>
        <w:t>Zutaten</w:t>
      </w:r>
      <w:r>
        <w:rPr>
          <w:sz w:val="24"/>
          <w:szCs w:val="24"/>
        </w:rPr>
        <w:t xml:space="preserve"> </w:t>
      </w:r>
      <w:r w:rsidR="000A5BF2">
        <w:rPr>
          <w:sz w:val="24"/>
          <w:szCs w:val="24"/>
        </w:rPr>
        <w:t>(</w:t>
      </w:r>
      <w:r>
        <w:rPr>
          <w:sz w:val="24"/>
          <w:szCs w:val="24"/>
        </w:rPr>
        <w:t>für 2 Portionen</w:t>
      </w:r>
      <w:r w:rsidR="000A5BF2">
        <w:rPr>
          <w:sz w:val="24"/>
          <w:szCs w:val="24"/>
        </w:rPr>
        <w:t>)</w:t>
      </w:r>
    </w:p>
    <w:p w14:paraId="31E31591" w14:textId="77777777" w:rsidR="009144DE" w:rsidRDefault="009144DE" w:rsidP="009144DE">
      <w:pPr>
        <w:rPr>
          <w:sz w:val="24"/>
          <w:szCs w:val="24"/>
        </w:rPr>
      </w:pPr>
      <w:r>
        <w:rPr>
          <w:sz w:val="24"/>
          <w:szCs w:val="24"/>
        </w:rPr>
        <w:t>1 Bio-Orange</w:t>
      </w:r>
    </w:p>
    <w:p w14:paraId="6FBF1A17" w14:textId="77777777" w:rsidR="009144DE" w:rsidRDefault="009144DE" w:rsidP="009144DE">
      <w:pPr>
        <w:rPr>
          <w:sz w:val="24"/>
          <w:szCs w:val="24"/>
        </w:rPr>
      </w:pPr>
      <w:r>
        <w:rPr>
          <w:sz w:val="24"/>
          <w:szCs w:val="24"/>
        </w:rPr>
        <w:t>200 g Zwetschgen</w:t>
      </w:r>
    </w:p>
    <w:p w14:paraId="1158C9F6" w14:textId="77777777" w:rsidR="009144DE" w:rsidRDefault="009144DE" w:rsidP="009144DE">
      <w:pPr>
        <w:rPr>
          <w:sz w:val="24"/>
          <w:szCs w:val="24"/>
        </w:rPr>
      </w:pPr>
      <w:r>
        <w:rPr>
          <w:sz w:val="24"/>
          <w:szCs w:val="24"/>
        </w:rPr>
        <w:t>20 g Butter</w:t>
      </w:r>
    </w:p>
    <w:p w14:paraId="1648A189" w14:textId="77777777" w:rsidR="009144DE" w:rsidRDefault="009144DE" w:rsidP="009144DE">
      <w:pPr>
        <w:rPr>
          <w:sz w:val="24"/>
          <w:szCs w:val="24"/>
        </w:rPr>
      </w:pPr>
      <w:r>
        <w:rPr>
          <w:sz w:val="24"/>
          <w:szCs w:val="24"/>
        </w:rPr>
        <w:t>80 g Zucker</w:t>
      </w:r>
    </w:p>
    <w:p w14:paraId="7B69BCF6" w14:textId="77777777" w:rsidR="009144DE" w:rsidRDefault="009144DE" w:rsidP="009144DE">
      <w:pPr>
        <w:rPr>
          <w:sz w:val="24"/>
          <w:szCs w:val="24"/>
        </w:rPr>
      </w:pPr>
      <w:r>
        <w:rPr>
          <w:sz w:val="24"/>
          <w:szCs w:val="24"/>
        </w:rPr>
        <w:t>100 ml dunkler Traubensaft</w:t>
      </w:r>
    </w:p>
    <w:p w14:paraId="2283326A" w14:textId="77777777" w:rsidR="009144DE" w:rsidRDefault="009144DE" w:rsidP="009144DE">
      <w:pPr>
        <w:rPr>
          <w:sz w:val="24"/>
          <w:szCs w:val="24"/>
        </w:rPr>
      </w:pPr>
      <w:r>
        <w:rPr>
          <w:sz w:val="24"/>
          <w:szCs w:val="24"/>
        </w:rPr>
        <w:t>2 Eier</w:t>
      </w:r>
    </w:p>
    <w:p w14:paraId="1E31C887" w14:textId="77777777" w:rsidR="009144DE" w:rsidRDefault="009144DE" w:rsidP="009144DE">
      <w:pPr>
        <w:rPr>
          <w:sz w:val="24"/>
          <w:szCs w:val="24"/>
        </w:rPr>
      </w:pPr>
      <w:r>
        <w:rPr>
          <w:sz w:val="24"/>
          <w:szCs w:val="24"/>
        </w:rPr>
        <w:t>2 EL Mehl</w:t>
      </w:r>
    </w:p>
    <w:p w14:paraId="76E6A979" w14:textId="77777777" w:rsidR="009144DE" w:rsidRDefault="009144DE" w:rsidP="009144DE">
      <w:pPr>
        <w:rPr>
          <w:sz w:val="24"/>
          <w:szCs w:val="24"/>
        </w:rPr>
      </w:pPr>
      <w:r>
        <w:rPr>
          <w:sz w:val="24"/>
          <w:szCs w:val="24"/>
        </w:rPr>
        <w:t>100 ml Milch</w:t>
      </w:r>
    </w:p>
    <w:p w14:paraId="0A007D46" w14:textId="77777777" w:rsidR="009144DE" w:rsidRDefault="009144DE" w:rsidP="009144DE">
      <w:pPr>
        <w:rPr>
          <w:sz w:val="24"/>
          <w:szCs w:val="24"/>
        </w:rPr>
      </w:pPr>
      <w:r>
        <w:rPr>
          <w:sz w:val="24"/>
          <w:szCs w:val="24"/>
        </w:rPr>
        <w:t>125 g Magerquark</w:t>
      </w:r>
    </w:p>
    <w:p w14:paraId="4FD292B6" w14:textId="77777777" w:rsidR="009144DE" w:rsidRDefault="009144DE" w:rsidP="009144DE">
      <w:pPr>
        <w:rPr>
          <w:sz w:val="24"/>
          <w:szCs w:val="24"/>
        </w:rPr>
      </w:pPr>
      <w:r>
        <w:rPr>
          <w:sz w:val="24"/>
          <w:szCs w:val="24"/>
        </w:rPr>
        <w:t>Mark von ½ Vanilleschote</w:t>
      </w:r>
    </w:p>
    <w:p w14:paraId="5C53375E" w14:textId="77777777" w:rsidR="009144DE" w:rsidRDefault="009144DE" w:rsidP="009144DE">
      <w:pPr>
        <w:rPr>
          <w:sz w:val="24"/>
          <w:szCs w:val="24"/>
        </w:rPr>
      </w:pPr>
      <w:r>
        <w:rPr>
          <w:sz w:val="24"/>
          <w:szCs w:val="24"/>
        </w:rPr>
        <w:t>Salz</w:t>
      </w:r>
    </w:p>
    <w:p w14:paraId="7F7FF686" w14:textId="77777777" w:rsidR="009144DE" w:rsidRDefault="009144DE" w:rsidP="009144DE">
      <w:pPr>
        <w:rPr>
          <w:sz w:val="24"/>
          <w:szCs w:val="24"/>
        </w:rPr>
      </w:pPr>
      <w:r>
        <w:rPr>
          <w:sz w:val="24"/>
          <w:szCs w:val="24"/>
        </w:rPr>
        <w:t>2 EL neutrales Öl</w:t>
      </w:r>
    </w:p>
    <w:p w14:paraId="6B2169AA" w14:textId="77777777" w:rsidR="009144DE" w:rsidRDefault="009144DE" w:rsidP="009144DE">
      <w:pPr>
        <w:rPr>
          <w:sz w:val="24"/>
          <w:szCs w:val="24"/>
        </w:rPr>
      </w:pPr>
      <w:r>
        <w:rPr>
          <w:sz w:val="24"/>
          <w:szCs w:val="24"/>
        </w:rPr>
        <w:t>1 EL Puderzucker</w:t>
      </w:r>
    </w:p>
    <w:p w14:paraId="5BBD1C70" w14:textId="77777777" w:rsidR="000A5BF2" w:rsidRDefault="000A5BF2" w:rsidP="009144DE">
      <w:pPr>
        <w:rPr>
          <w:sz w:val="24"/>
          <w:szCs w:val="24"/>
        </w:rPr>
      </w:pPr>
    </w:p>
    <w:p w14:paraId="7BDF89AD" w14:textId="7CF846B2" w:rsidR="009144DE" w:rsidRDefault="009144DE" w:rsidP="009144DE">
      <w:pPr>
        <w:rPr>
          <w:sz w:val="24"/>
          <w:szCs w:val="24"/>
        </w:rPr>
      </w:pPr>
      <w:r>
        <w:rPr>
          <w:sz w:val="24"/>
          <w:szCs w:val="24"/>
        </w:rPr>
        <w:t>Zubereitungszeit: 30 Minuten</w:t>
      </w:r>
    </w:p>
    <w:p w14:paraId="42336105" w14:textId="77777777" w:rsidR="009144DE" w:rsidRPr="00885253" w:rsidRDefault="009144DE" w:rsidP="00B40E8C">
      <w:pPr>
        <w:pStyle w:val="ListParagraph"/>
        <w:numPr>
          <w:ilvl w:val="0"/>
          <w:numId w:val="389"/>
        </w:numPr>
        <w:spacing w:after="120"/>
        <w:ind w:left="714" w:hanging="357"/>
        <w:contextualSpacing w:val="0"/>
        <w:jc w:val="both"/>
        <w:rPr>
          <w:sz w:val="24"/>
          <w:szCs w:val="24"/>
        </w:rPr>
      </w:pPr>
      <w:r w:rsidRPr="00885253">
        <w:rPr>
          <w:sz w:val="24"/>
          <w:szCs w:val="24"/>
        </w:rPr>
        <w:t>Für das Zwetschgenkompott Orangeheiß waschen, trocken tupfen und ca. 1 TL Schale fein abreiben. 100 – 120 ml Saft auspressen. Zwetschgen waschen, halbieren und entsteinen. Butter und 20 g Zucker in einem Topf erhitzen bis der Zucker karamellisiert. Mit Orangensaft ablöschen und so lange kochen lassen, bis der Zucker gelöst ist. Traubensaft und Zwetschgen zugeben, aufkochen und 3 Minuten garen. Zwetschgenkompott beiseitestellen.</w:t>
      </w:r>
    </w:p>
    <w:p w14:paraId="481DD695" w14:textId="77777777" w:rsidR="009144DE" w:rsidRPr="00885253" w:rsidRDefault="009144DE" w:rsidP="00B40E8C">
      <w:pPr>
        <w:pStyle w:val="ListParagraph"/>
        <w:numPr>
          <w:ilvl w:val="0"/>
          <w:numId w:val="389"/>
        </w:numPr>
        <w:spacing w:after="120"/>
        <w:ind w:left="714" w:hanging="357"/>
        <w:contextualSpacing w:val="0"/>
        <w:jc w:val="both"/>
        <w:rPr>
          <w:sz w:val="24"/>
          <w:szCs w:val="24"/>
        </w:rPr>
      </w:pPr>
      <w:r w:rsidRPr="00885253">
        <w:rPr>
          <w:sz w:val="24"/>
          <w:szCs w:val="24"/>
        </w:rPr>
        <w:t>Für das Omelett Eier trennen. Eigelbe mit Mehl, Milch, Quark, Vanillemark, Orangenschale und 40 g Zucker verrühren. Eiweiße mit einer Prise Salz steif schlagen, restliche Zucker einrieseln lassen und weitere 2 Minuten steif schlagen. 1/3 des Eischnees unter den Teig rühren, restlichen Eischnee vorsichtig unterheben.</w:t>
      </w:r>
    </w:p>
    <w:p w14:paraId="3BBDDCD5" w14:textId="77777777" w:rsidR="009144DE" w:rsidRPr="00885253" w:rsidRDefault="009144DE" w:rsidP="00B40E8C">
      <w:pPr>
        <w:pStyle w:val="ListParagraph"/>
        <w:numPr>
          <w:ilvl w:val="0"/>
          <w:numId w:val="389"/>
        </w:numPr>
        <w:spacing w:after="120"/>
        <w:ind w:left="714" w:hanging="357"/>
        <w:contextualSpacing w:val="0"/>
        <w:jc w:val="both"/>
        <w:rPr>
          <w:sz w:val="24"/>
          <w:szCs w:val="24"/>
        </w:rPr>
      </w:pPr>
      <w:r w:rsidRPr="00885253">
        <w:rPr>
          <w:sz w:val="24"/>
          <w:szCs w:val="24"/>
        </w:rPr>
        <w:t>Öl in einer beschichteten ofenfesten Pfanne erhitzen. Teig hineingeben und bei mittlerer Hitze 5 – 7 Minuten auf einer Seite goldbraun backen. Omelett im vorgeheizten Backofen auf der 2. Schiene von unten bei 200 Grad (Gas 3, keine Umluft) weitere 3 – 5 Minuten backen, bis es stockt und leicht gebräunt ist.</w:t>
      </w:r>
    </w:p>
    <w:p w14:paraId="7DCDB4E3" w14:textId="77777777" w:rsidR="009144DE" w:rsidRDefault="009144DE" w:rsidP="00B40E8C">
      <w:pPr>
        <w:pStyle w:val="ListParagraph"/>
        <w:numPr>
          <w:ilvl w:val="0"/>
          <w:numId w:val="389"/>
        </w:numPr>
        <w:spacing w:after="120"/>
        <w:ind w:left="714" w:hanging="357"/>
        <w:contextualSpacing w:val="0"/>
        <w:jc w:val="both"/>
        <w:rPr>
          <w:sz w:val="24"/>
          <w:szCs w:val="24"/>
        </w:rPr>
      </w:pPr>
      <w:r w:rsidRPr="00885253">
        <w:rPr>
          <w:sz w:val="24"/>
          <w:szCs w:val="24"/>
        </w:rPr>
        <w:lastRenderedPageBreak/>
        <w:t>Omelett halbieren (oder 2 kleine Omeletts backen), mit Puderzucker bestäuben, auf Tellern platzieren und mit Zwetschgenkompott servieren.</w:t>
      </w:r>
    </w:p>
    <w:p w14:paraId="57A15CAD" w14:textId="77777777" w:rsidR="009144DE" w:rsidRDefault="009144DE" w:rsidP="009144DE">
      <w:pPr>
        <w:rPr>
          <w:sz w:val="24"/>
          <w:szCs w:val="24"/>
        </w:rPr>
      </w:pPr>
      <w:r>
        <w:rPr>
          <w:sz w:val="24"/>
          <w:szCs w:val="24"/>
        </w:rPr>
        <w:br w:type="page"/>
      </w:r>
    </w:p>
    <w:p w14:paraId="646D4E8F" w14:textId="4163DFF0" w:rsidR="009144DE" w:rsidRDefault="009144DE" w:rsidP="000A5BF2">
      <w:pPr>
        <w:pStyle w:val="Heading2"/>
        <w:spacing w:after="240"/>
      </w:pPr>
      <w:r>
        <w:lastRenderedPageBreak/>
        <w:t>Gratinierte Erdbeeren</w:t>
      </w:r>
      <w:r w:rsidR="009A7A8F">
        <w:rPr>
          <w:rStyle w:val="FootnoteReference"/>
        </w:rPr>
        <w:footnoteReference w:id="1518"/>
      </w:r>
      <w:r>
        <w:t xml:space="preserve"> </w:t>
      </w:r>
    </w:p>
    <w:p w14:paraId="506BAB80" w14:textId="56415F17" w:rsidR="009144DE" w:rsidRPr="000A5BF2" w:rsidRDefault="009144DE" w:rsidP="000A5BF2">
      <w:pPr>
        <w:jc w:val="both"/>
        <w:rPr>
          <w:sz w:val="24"/>
          <w:szCs w:val="24"/>
        </w:rPr>
      </w:pPr>
      <w:r w:rsidRPr="000A5BF2">
        <w:rPr>
          <w:sz w:val="24"/>
          <w:szCs w:val="24"/>
          <w:u w:val="single"/>
        </w:rPr>
        <w:t>Zutaten</w:t>
      </w:r>
      <w:r w:rsidRPr="000A5BF2">
        <w:rPr>
          <w:sz w:val="24"/>
          <w:szCs w:val="24"/>
        </w:rPr>
        <w:t xml:space="preserve"> </w:t>
      </w:r>
      <w:r w:rsidR="000A5BF2">
        <w:rPr>
          <w:sz w:val="24"/>
          <w:szCs w:val="24"/>
        </w:rPr>
        <w:t>(</w:t>
      </w:r>
      <w:r w:rsidRPr="000A5BF2">
        <w:rPr>
          <w:sz w:val="24"/>
          <w:szCs w:val="24"/>
        </w:rPr>
        <w:t>für 4 Portionen</w:t>
      </w:r>
      <w:r w:rsidR="000A5BF2">
        <w:rPr>
          <w:sz w:val="24"/>
          <w:szCs w:val="24"/>
        </w:rPr>
        <w:t>)</w:t>
      </w:r>
    </w:p>
    <w:p w14:paraId="4D9F2863" w14:textId="77777777" w:rsidR="009144DE" w:rsidRPr="000A5BF2" w:rsidRDefault="009144DE" w:rsidP="000A5BF2">
      <w:pPr>
        <w:jc w:val="both"/>
        <w:rPr>
          <w:sz w:val="24"/>
          <w:szCs w:val="24"/>
        </w:rPr>
      </w:pPr>
      <w:r w:rsidRPr="000A5BF2">
        <w:rPr>
          <w:sz w:val="24"/>
          <w:szCs w:val="24"/>
        </w:rPr>
        <w:t>60 ml Weißwein</w:t>
      </w:r>
    </w:p>
    <w:p w14:paraId="6DDD4477" w14:textId="77777777" w:rsidR="009144DE" w:rsidRPr="000A5BF2" w:rsidRDefault="009144DE" w:rsidP="000A5BF2">
      <w:pPr>
        <w:jc w:val="both"/>
        <w:rPr>
          <w:sz w:val="24"/>
          <w:szCs w:val="24"/>
        </w:rPr>
      </w:pPr>
      <w:r w:rsidRPr="000A5BF2">
        <w:rPr>
          <w:sz w:val="24"/>
          <w:szCs w:val="24"/>
        </w:rPr>
        <w:t>1 EL Orangenlikör (z.B. Grand Marnier)</w:t>
      </w:r>
    </w:p>
    <w:p w14:paraId="5C9875A6" w14:textId="77777777" w:rsidR="009144DE" w:rsidRPr="000A5BF2" w:rsidRDefault="009144DE" w:rsidP="000A5BF2">
      <w:pPr>
        <w:jc w:val="both"/>
        <w:rPr>
          <w:sz w:val="24"/>
          <w:szCs w:val="24"/>
        </w:rPr>
      </w:pPr>
      <w:r w:rsidRPr="000A5BF2">
        <w:rPr>
          <w:sz w:val="24"/>
          <w:szCs w:val="24"/>
        </w:rPr>
        <w:t>Pfeffer</w:t>
      </w:r>
    </w:p>
    <w:p w14:paraId="5FE65B36" w14:textId="77777777" w:rsidR="009144DE" w:rsidRPr="000A5BF2" w:rsidRDefault="009144DE" w:rsidP="000A5BF2">
      <w:pPr>
        <w:jc w:val="both"/>
        <w:rPr>
          <w:sz w:val="24"/>
          <w:szCs w:val="24"/>
        </w:rPr>
      </w:pPr>
      <w:r w:rsidRPr="000A5BF2">
        <w:rPr>
          <w:sz w:val="24"/>
          <w:szCs w:val="24"/>
        </w:rPr>
        <w:t>90 g Zucker</w:t>
      </w:r>
    </w:p>
    <w:p w14:paraId="234614C4" w14:textId="77777777" w:rsidR="009144DE" w:rsidRPr="000A5BF2" w:rsidRDefault="009144DE" w:rsidP="000A5BF2">
      <w:pPr>
        <w:jc w:val="both"/>
        <w:rPr>
          <w:sz w:val="24"/>
          <w:szCs w:val="24"/>
        </w:rPr>
      </w:pPr>
      <w:r w:rsidRPr="000A5BF2">
        <w:rPr>
          <w:sz w:val="24"/>
          <w:szCs w:val="24"/>
        </w:rPr>
        <w:t>2 Eigelb</w:t>
      </w:r>
    </w:p>
    <w:p w14:paraId="52975721" w14:textId="77777777" w:rsidR="009144DE" w:rsidRPr="000A5BF2" w:rsidRDefault="009144DE" w:rsidP="000A5BF2">
      <w:pPr>
        <w:jc w:val="both"/>
        <w:rPr>
          <w:sz w:val="24"/>
          <w:szCs w:val="24"/>
        </w:rPr>
      </w:pPr>
      <w:r w:rsidRPr="000A5BF2">
        <w:rPr>
          <w:sz w:val="24"/>
          <w:szCs w:val="24"/>
        </w:rPr>
        <w:t>250 g gemischte TK-Beeren</w:t>
      </w:r>
    </w:p>
    <w:p w14:paraId="12F6621C" w14:textId="77777777" w:rsidR="009144DE" w:rsidRPr="000A5BF2" w:rsidRDefault="009144DE" w:rsidP="000A5BF2">
      <w:pPr>
        <w:jc w:val="both"/>
        <w:rPr>
          <w:sz w:val="24"/>
          <w:szCs w:val="24"/>
        </w:rPr>
      </w:pPr>
      <w:r w:rsidRPr="000A5BF2">
        <w:rPr>
          <w:sz w:val="24"/>
          <w:szCs w:val="24"/>
        </w:rPr>
        <w:t>1 Nelke</w:t>
      </w:r>
    </w:p>
    <w:p w14:paraId="111E8CD7" w14:textId="77777777" w:rsidR="009144DE" w:rsidRPr="000A5BF2" w:rsidRDefault="009144DE" w:rsidP="000A5BF2">
      <w:pPr>
        <w:jc w:val="both"/>
        <w:rPr>
          <w:sz w:val="24"/>
          <w:szCs w:val="24"/>
        </w:rPr>
      </w:pPr>
      <w:r w:rsidRPr="000A5BF2">
        <w:rPr>
          <w:sz w:val="24"/>
          <w:szCs w:val="24"/>
        </w:rPr>
        <w:t>1 Zimtstange</w:t>
      </w:r>
    </w:p>
    <w:p w14:paraId="5C0DBE37" w14:textId="77777777" w:rsidR="009144DE" w:rsidRPr="000A5BF2" w:rsidRDefault="009144DE" w:rsidP="000A5BF2">
      <w:pPr>
        <w:jc w:val="both"/>
        <w:rPr>
          <w:sz w:val="24"/>
          <w:szCs w:val="24"/>
        </w:rPr>
      </w:pPr>
      <w:r w:rsidRPr="000A5BF2">
        <w:rPr>
          <w:sz w:val="24"/>
          <w:szCs w:val="24"/>
        </w:rPr>
        <w:t>1 Sternanis</w:t>
      </w:r>
    </w:p>
    <w:p w14:paraId="164720F8" w14:textId="77777777" w:rsidR="009144DE" w:rsidRPr="000A5BF2" w:rsidRDefault="009144DE" w:rsidP="000A5BF2">
      <w:pPr>
        <w:jc w:val="both"/>
        <w:rPr>
          <w:sz w:val="24"/>
          <w:szCs w:val="24"/>
        </w:rPr>
      </w:pPr>
      <w:r w:rsidRPr="000A5BF2">
        <w:rPr>
          <w:sz w:val="24"/>
          <w:szCs w:val="24"/>
        </w:rPr>
        <w:t>500 g Erdbeeren</w:t>
      </w:r>
    </w:p>
    <w:p w14:paraId="41C88D88" w14:textId="77777777" w:rsidR="009144DE" w:rsidRPr="000A5BF2" w:rsidRDefault="009144DE" w:rsidP="000A5BF2">
      <w:pPr>
        <w:jc w:val="both"/>
        <w:rPr>
          <w:sz w:val="24"/>
          <w:szCs w:val="24"/>
        </w:rPr>
      </w:pPr>
      <w:r w:rsidRPr="000A5BF2">
        <w:rPr>
          <w:sz w:val="24"/>
          <w:szCs w:val="24"/>
        </w:rPr>
        <w:t>Außerdem: 4 flache ofenfeste Förmchen</w:t>
      </w:r>
    </w:p>
    <w:p w14:paraId="45EA602A" w14:textId="77777777" w:rsidR="009144DE" w:rsidRDefault="009144DE" w:rsidP="000A5BF2">
      <w:pPr>
        <w:jc w:val="both"/>
        <w:rPr>
          <w:sz w:val="24"/>
          <w:szCs w:val="24"/>
        </w:rPr>
      </w:pPr>
    </w:p>
    <w:p w14:paraId="20FFE096" w14:textId="466CB372" w:rsidR="000A5BF2" w:rsidRPr="000A5BF2" w:rsidRDefault="000A5BF2" w:rsidP="000A5BF2">
      <w:pPr>
        <w:jc w:val="both"/>
        <w:rPr>
          <w:sz w:val="24"/>
          <w:szCs w:val="24"/>
        </w:rPr>
      </w:pPr>
      <w:r>
        <w:rPr>
          <w:sz w:val="24"/>
          <w:szCs w:val="24"/>
        </w:rPr>
        <w:t>Zubereitung:</w:t>
      </w:r>
    </w:p>
    <w:p w14:paraId="4B780938" w14:textId="77777777" w:rsidR="009144DE" w:rsidRPr="00AD1FB0" w:rsidRDefault="009144DE" w:rsidP="00B40E8C">
      <w:pPr>
        <w:pStyle w:val="ListParagraph"/>
        <w:numPr>
          <w:ilvl w:val="0"/>
          <w:numId w:val="390"/>
        </w:numPr>
        <w:spacing w:after="120"/>
        <w:ind w:left="714" w:hanging="357"/>
        <w:contextualSpacing w:val="0"/>
        <w:jc w:val="both"/>
        <w:rPr>
          <w:sz w:val="24"/>
          <w:szCs w:val="24"/>
        </w:rPr>
      </w:pPr>
      <w:r w:rsidRPr="00AD1FB0">
        <w:rPr>
          <w:sz w:val="24"/>
          <w:szCs w:val="24"/>
        </w:rPr>
        <w:t>Für das Sabayon Weißwein, Orangenlikör, etwas Pfeffer, 30 g Zucker und die Eigelbe in einen Schlagkessel geben. Im heißen Wasserbad (Wasser darf aber nicht kochen) cremig-dicklich aufschlagen. Sabayon in ein kaltes Wasserbad stellen und kalt schlagen.</w:t>
      </w:r>
    </w:p>
    <w:p w14:paraId="57067AA4" w14:textId="77777777" w:rsidR="009144DE" w:rsidRPr="00AD1FB0" w:rsidRDefault="009144DE" w:rsidP="00B40E8C">
      <w:pPr>
        <w:pStyle w:val="ListParagraph"/>
        <w:numPr>
          <w:ilvl w:val="0"/>
          <w:numId w:val="390"/>
        </w:numPr>
        <w:spacing w:after="120"/>
        <w:ind w:left="714" w:hanging="357"/>
        <w:contextualSpacing w:val="0"/>
        <w:jc w:val="both"/>
        <w:rPr>
          <w:sz w:val="24"/>
          <w:szCs w:val="24"/>
        </w:rPr>
      </w:pPr>
      <w:r w:rsidRPr="00AD1FB0">
        <w:rPr>
          <w:sz w:val="24"/>
          <w:szCs w:val="24"/>
        </w:rPr>
        <w:t>TK-Beeren kurz antauen lassen und mit dem restlichen Zucker in einem hohen Rührbecher pürieren. Püree durch ein feines Sieb in einen Topf streichen. Nelke, Zimt und Sternanis zugeben, aufkochen und bei mittlerer Hitze 5 Minuten einkochen lassen. Erdbeeren waschen, putzen, in ½ cm dicke Scheibe schneiden, in die Beerensauce geben und erwärmen.</w:t>
      </w:r>
    </w:p>
    <w:p w14:paraId="2E9BC27E" w14:textId="77777777" w:rsidR="009144DE" w:rsidRPr="00AD1FB0" w:rsidRDefault="009144DE" w:rsidP="00B40E8C">
      <w:pPr>
        <w:pStyle w:val="ListParagraph"/>
        <w:numPr>
          <w:ilvl w:val="0"/>
          <w:numId w:val="390"/>
        </w:numPr>
        <w:spacing w:after="120"/>
        <w:ind w:left="714" w:hanging="357"/>
        <w:contextualSpacing w:val="0"/>
        <w:jc w:val="both"/>
        <w:rPr>
          <w:sz w:val="24"/>
          <w:szCs w:val="24"/>
        </w:rPr>
      </w:pPr>
      <w:r w:rsidRPr="00AD1FB0">
        <w:rPr>
          <w:sz w:val="24"/>
          <w:szCs w:val="24"/>
        </w:rPr>
        <w:t>Gewürze aus der Fruchtsauce entfernen, Erdbeeren mit Sauce auf 4 ofenfeste Formen verteilen. Sabayon darübergeben und unter dem vorgeheizten Backofengrill bei 240 Grad auf der obersten Schiene 1 – 2 Minuten goldbraun gratinieren.</w:t>
      </w:r>
    </w:p>
    <w:p w14:paraId="2881183E" w14:textId="77777777" w:rsidR="009144DE" w:rsidRPr="00885253" w:rsidRDefault="009144DE" w:rsidP="009144DE">
      <w:pPr>
        <w:rPr>
          <w:sz w:val="24"/>
          <w:szCs w:val="24"/>
        </w:rPr>
      </w:pPr>
      <w:r w:rsidRPr="00885253">
        <w:rPr>
          <w:sz w:val="24"/>
          <w:szCs w:val="24"/>
        </w:rPr>
        <w:br w:type="page"/>
      </w:r>
    </w:p>
    <w:p w14:paraId="3D2D6901" w14:textId="69594DDB" w:rsidR="009144DE" w:rsidRDefault="009144DE" w:rsidP="000A5BF2">
      <w:pPr>
        <w:pStyle w:val="Heading2"/>
        <w:spacing w:after="240"/>
      </w:pPr>
      <w:r>
        <w:lastRenderedPageBreak/>
        <w:t>Zwetschgenbuchteln mit Sabayon</w:t>
      </w:r>
      <w:r w:rsidR="00DB039F">
        <w:rPr>
          <w:rStyle w:val="FootnoteReference"/>
        </w:rPr>
        <w:footnoteReference w:id="1519"/>
      </w:r>
      <w:r>
        <w:t xml:space="preserve"> </w:t>
      </w:r>
    </w:p>
    <w:p w14:paraId="12222043" w14:textId="12F8B899" w:rsidR="009144DE" w:rsidRDefault="009144DE" w:rsidP="009144DE">
      <w:pPr>
        <w:rPr>
          <w:sz w:val="24"/>
          <w:szCs w:val="24"/>
        </w:rPr>
      </w:pPr>
      <w:r w:rsidRPr="000A5BF2">
        <w:rPr>
          <w:sz w:val="24"/>
          <w:szCs w:val="24"/>
          <w:u w:val="single"/>
        </w:rPr>
        <w:t>Zutaten</w:t>
      </w:r>
      <w:r>
        <w:rPr>
          <w:sz w:val="24"/>
          <w:szCs w:val="24"/>
        </w:rPr>
        <w:t xml:space="preserve"> </w:t>
      </w:r>
      <w:r w:rsidR="000A5BF2">
        <w:rPr>
          <w:sz w:val="24"/>
          <w:szCs w:val="24"/>
        </w:rPr>
        <w:t>(</w:t>
      </w:r>
      <w:r>
        <w:rPr>
          <w:sz w:val="24"/>
          <w:szCs w:val="24"/>
        </w:rPr>
        <w:t>für 6 – 8 Portionen</w:t>
      </w:r>
      <w:r w:rsidR="000A5BF2">
        <w:rPr>
          <w:sz w:val="24"/>
          <w:szCs w:val="24"/>
        </w:rPr>
        <w:t>)</w:t>
      </w:r>
    </w:p>
    <w:p w14:paraId="423C5619" w14:textId="77777777" w:rsidR="009144DE" w:rsidRDefault="009144DE" w:rsidP="009144DE">
      <w:pPr>
        <w:rPr>
          <w:sz w:val="24"/>
          <w:szCs w:val="24"/>
        </w:rPr>
      </w:pPr>
      <w:r>
        <w:rPr>
          <w:sz w:val="24"/>
          <w:szCs w:val="24"/>
        </w:rPr>
        <w:t>Zwetschgenmus</w:t>
      </w:r>
    </w:p>
    <w:p w14:paraId="1FBFD9EC" w14:textId="77777777" w:rsidR="009144DE" w:rsidRDefault="009144DE" w:rsidP="009144DE">
      <w:pPr>
        <w:rPr>
          <w:sz w:val="24"/>
          <w:szCs w:val="24"/>
        </w:rPr>
      </w:pPr>
      <w:r>
        <w:rPr>
          <w:sz w:val="24"/>
          <w:szCs w:val="24"/>
        </w:rPr>
        <w:t>400 g Zwetschgen</w:t>
      </w:r>
    </w:p>
    <w:p w14:paraId="1E17E83C" w14:textId="77777777" w:rsidR="009144DE" w:rsidRDefault="009144DE" w:rsidP="009144DE">
      <w:pPr>
        <w:rPr>
          <w:sz w:val="24"/>
          <w:szCs w:val="24"/>
        </w:rPr>
      </w:pPr>
      <w:r>
        <w:rPr>
          <w:sz w:val="24"/>
          <w:szCs w:val="24"/>
        </w:rPr>
        <w:t>100 g Zucker</w:t>
      </w:r>
    </w:p>
    <w:p w14:paraId="163513CD" w14:textId="77777777" w:rsidR="009144DE" w:rsidRDefault="009144DE" w:rsidP="009144DE">
      <w:pPr>
        <w:rPr>
          <w:sz w:val="24"/>
          <w:szCs w:val="24"/>
        </w:rPr>
      </w:pPr>
      <w:r>
        <w:rPr>
          <w:sz w:val="24"/>
          <w:szCs w:val="24"/>
        </w:rPr>
        <w:t>50 ml Orangensaft</w:t>
      </w:r>
    </w:p>
    <w:p w14:paraId="42022DEE" w14:textId="77777777" w:rsidR="008670BD" w:rsidRDefault="008670BD" w:rsidP="009144DE">
      <w:pPr>
        <w:rPr>
          <w:sz w:val="24"/>
          <w:szCs w:val="24"/>
        </w:rPr>
      </w:pPr>
    </w:p>
    <w:p w14:paraId="380D6021" w14:textId="609E6A6F" w:rsidR="009144DE" w:rsidRPr="008670BD" w:rsidRDefault="008670BD" w:rsidP="009144DE">
      <w:pPr>
        <w:rPr>
          <w:i/>
          <w:iCs/>
          <w:sz w:val="24"/>
          <w:szCs w:val="24"/>
        </w:rPr>
      </w:pPr>
      <w:r w:rsidRPr="008670BD">
        <w:rPr>
          <w:i/>
          <w:iCs/>
          <w:sz w:val="24"/>
          <w:szCs w:val="24"/>
        </w:rPr>
        <w:t xml:space="preserve">Für die </w:t>
      </w:r>
      <w:r w:rsidR="009144DE" w:rsidRPr="008670BD">
        <w:rPr>
          <w:i/>
          <w:iCs/>
          <w:sz w:val="24"/>
          <w:szCs w:val="24"/>
        </w:rPr>
        <w:t>Buchteln</w:t>
      </w:r>
      <w:r w:rsidRPr="008670BD">
        <w:rPr>
          <w:i/>
          <w:iCs/>
          <w:sz w:val="24"/>
          <w:szCs w:val="24"/>
        </w:rPr>
        <w:t>:</w:t>
      </w:r>
    </w:p>
    <w:p w14:paraId="742DB1BE" w14:textId="77777777" w:rsidR="009144DE" w:rsidRDefault="009144DE" w:rsidP="009144DE">
      <w:pPr>
        <w:rPr>
          <w:sz w:val="24"/>
          <w:szCs w:val="24"/>
        </w:rPr>
      </w:pPr>
      <w:r>
        <w:rPr>
          <w:sz w:val="24"/>
          <w:szCs w:val="24"/>
        </w:rPr>
        <w:t>100 ml Milch</w:t>
      </w:r>
    </w:p>
    <w:p w14:paraId="1808CB79" w14:textId="77777777" w:rsidR="009144DE" w:rsidRDefault="009144DE" w:rsidP="009144DE">
      <w:pPr>
        <w:rPr>
          <w:sz w:val="24"/>
          <w:szCs w:val="24"/>
        </w:rPr>
      </w:pPr>
      <w:r>
        <w:rPr>
          <w:sz w:val="24"/>
          <w:szCs w:val="24"/>
        </w:rPr>
        <w:t>40 g Zucker</w:t>
      </w:r>
    </w:p>
    <w:p w14:paraId="2472A7C4" w14:textId="77777777" w:rsidR="009144DE" w:rsidRDefault="009144DE" w:rsidP="009144DE">
      <w:pPr>
        <w:rPr>
          <w:sz w:val="24"/>
          <w:szCs w:val="24"/>
        </w:rPr>
      </w:pPr>
      <w:r>
        <w:rPr>
          <w:sz w:val="24"/>
          <w:szCs w:val="24"/>
        </w:rPr>
        <w:t>20 g Hefe</w:t>
      </w:r>
    </w:p>
    <w:p w14:paraId="5D9AD6A1" w14:textId="77777777" w:rsidR="009144DE" w:rsidRDefault="009144DE" w:rsidP="009144DE">
      <w:pPr>
        <w:rPr>
          <w:sz w:val="24"/>
          <w:szCs w:val="24"/>
        </w:rPr>
      </w:pPr>
      <w:r>
        <w:rPr>
          <w:sz w:val="24"/>
          <w:szCs w:val="24"/>
        </w:rPr>
        <w:t>250 g Mehl</w:t>
      </w:r>
    </w:p>
    <w:p w14:paraId="1828C2D2" w14:textId="77777777" w:rsidR="009144DE" w:rsidRDefault="009144DE" w:rsidP="009144DE">
      <w:pPr>
        <w:rPr>
          <w:sz w:val="24"/>
          <w:szCs w:val="24"/>
        </w:rPr>
      </w:pPr>
      <w:r>
        <w:rPr>
          <w:sz w:val="24"/>
          <w:szCs w:val="24"/>
        </w:rPr>
        <w:t>3 Eigelb</w:t>
      </w:r>
    </w:p>
    <w:p w14:paraId="6EC6AE14" w14:textId="77777777" w:rsidR="009144DE" w:rsidRDefault="009144DE" w:rsidP="009144DE">
      <w:pPr>
        <w:rPr>
          <w:sz w:val="24"/>
          <w:szCs w:val="24"/>
        </w:rPr>
      </w:pPr>
      <w:r>
        <w:rPr>
          <w:sz w:val="24"/>
          <w:szCs w:val="24"/>
        </w:rPr>
        <w:t>1 Ei</w:t>
      </w:r>
    </w:p>
    <w:p w14:paraId="57113385" w14:textId="77777777" w:rsidR="009144DE" w:rsidRDefault="009144DE" w:rsidP="009144DE">
      <w:pPr>
        <w:rPr>
          <w:sz w:val="24"/>
          <w:szCs w:val="24"/>
        </w:rPr>
      </w:pPr>
      <w:r>
        <w:rPr>
          <w:sz w:val="24"/>
          <w:szCs w:val="24"/>
        </w:rPr>
        <w:t>40 g weiche Butter</w:t>
      </w:r>
    </w:p>
    <w:p w14:paraId="49F251B4" w14:textId="77777777" w:rsidR="009144DE" w:rsidRDefault="009144DE" w:rsidP="009144DE">
      <w:pPr>
        <w:rPr>
          <w:sz w:val="24"/>
          <w:szCs w:val="24"/>
        </w:rPr>
      </w:pPr>
      <w:r>
        <w:rPr>
          <w:sz w:val="24"/>
          <w:szCs w:val="24"/>
        </w:rPr>
        <w:t>Butter für die Form</w:t>
      </w:r>
    </w:p>
    <w:p w14:paraId="70353ECE" w14:textId="77777777" w:rsidR="009144DE" w:rsidRDefault="009144DE" w:rsidP="009144DE">
      <w:pPr>
        <w:rPr>
          <w:sz w:val="24"/>
          <w:szCs w:val="24"/>
        </w:rPr>
      </w:pPr>
      <w:r>
        <w:rPr>
          <w:sz w:val="24"/>
          <w:szCs w:val="24"/>
        </w:rPr>
        <w:t>Mehl zum Bearbeiten</w:t>
      </w:r>
    </w:p>
    <w:p w14:paraId="45B74B90" w14:textId="77777777" w:rsidR="009144DE" w:rsidRDefault="009144DE" w:rsidP="009144DE">
      <w:pPr>
        <w:rPr>
          <w:sz w:val="24"/>
          <w:szCs w:val="24"/>
        </w:rPr>
      </w:pPr>
      <w:r>
        <w:rPr>
          <w:sz w:val="24"/>
          <w:szCs w:val="24"/>
        </w:rPr>
        <w:t>2 EL Schlagsahne</w:t>
      </w:r>
    </w:p>
    <w:p w14:paraId="23DAAE5A" w14:textId="77777777" w:rsidR="009144DE" w:rsidRDefault="009144DE" w:rsidP="009144DE">
      <w:pPr>
        <w:rPr>
          <w:sz w:val="24"/>
          <w:szCs w:val="24"/>
        </w:rPr>
      </w:pPr>
      <w:r>
        <w:rPr>
          <w:sz w:val="24"/>
          <w:szCs w:val="24"/>
        </w:rPr>
        <w:t>Puderzucker zum Bestäuben</w:t>
      </w:r>
    </w:p>
    <w:p w14:paraId="3D9603E4" w14:textId="77777777" w:rsidR="008670BD" w:rsidRDefault="008670BD" w:rsidP="009144DE">
      <w:pPr>
        <w:rPr>
          <w:i/>
          <w:iCs/>
          <w:sz w:val="24"/>
          <w:szCs w:val="24"/>
        </w:rPr>
      </w:pPr>
    </w:p>
    <w:p w14:paraId="175F80C6" w14:textId="1A9768A3" w:rsidR="009144DE" w:rsidRPr="008670BD" w:rsidRDefault="008670BD" w:rsidP="009144DE">
      <w:pPr>
        <w:rPr>
          <w:i/>
          <w:iCs/>
          <w:sz w:val="24"/>
          <w:szCs w:val="24"/>
        </w:rPr>
      </w:pPr>
      <w:r w:rsidRPr="008670BD">
        <w:rPr>
          <w:i/>
          <w:iCs/>
          <w:sz w:val="24"/>
          <w:szCs w:val="24"/>
        </w:rPr>
        <w:t xml:space="preserve">Für den </w:t>
      </w:r>
      <w:r w:rsidR="009144DE" w:rsidRPr="008670BD">
        <w:rPr>
          <w:i/>
          <w:iCs/>
          <w:sz w:val="24"/>
          <w:szCs w:val="24"/>
        </w:rPr>
        <w:t>Sabayon</w:t>
      </w:r>
    </w:p>
    <w:p w14:paraId="45DBE9BF" w14:textId="77777777" w:rsidR="009144DE" w:rsidRDefault="009144DE" w:rsidP="009144DE">
      <w:pPr>
        <w:rPr>
          <w:sz w:val="24"/>
          <w:szCs w:val="24"/>
        </w:rPr>
      </w:pPr>
      <w:r>
        <w:rPr>
          <w:sz w:val="24"/>
          <w:szCs w:val="24"/>
        </w:rPr>
        <w:t>40 g Zucker</w:t>
      </w:r>
    </w:p>
    <w:p w14:paraId="20A3189C" w14:textId="77777777" w:rsidR="009144DE" w:rsidRDefault="009144DE" w:rsidP="009144DE">
      <w:pPr>
        <w:rPr>
          <w:sz w:val="24"/>
          <w:szCs w:val="24"/>
        </w:rPr>
      </w:pPr>
      <w:r>
        <w:rPr>
          <w:sz w:val="24"/>
          <w:szCs w:val="24"/>
        </w:rPr>
        <w:t>50 ml Orangensaft</w:t>
      </w:r>
    </w:p>
    <w:p w14:paraId="2BF3D271" w14:textId="77777777" w:rsidR="009144DE" w:rsidRDefault="009144DE" w:rsidP="009144DE">
      <w:pPr>
        <w:rPr>
          <w:sz w:val="24"/>
          <w:szCs w:val="24"/>
        </w:rPr>
      </w:pPr>
      <w:r>
        <w:rPr>
          <w:sz w:val="24"/>
          <w:szCs w:val="24"/>
        </w:rPr>
        <w:t>70 ml Marsala</w:t>
      </w:r>
    </w:p>
    <w:p w14:paraId="43DD149D" w14:textId="77777777" w:rsidR="009144DE" w:rsidRDefault="009144DE" w:rsidP="009144DE">
      <w:pPr>
        <w:rPr>
          <w:sz w:val="24"/>
          <w:szCs w:val="24"/>
        </w:rPr>
      </w:pPr>
      <w:r>
        <w:rPr>
          <w:sz w:val="24"/>
          <w:szCs w:val="24"/>
        </w:rPr>
        <w:t>4 Eigelb</w:t>
      </w:r>
    </w:p>
    <w:p w14:paraId="3C5E5CB9" w14:textId="77777777" w:rsidR="008670BD" w:rsidRDefault="008670BD" w:rsidP="009144DE">
      <w:pPr>
        <w:rPr>
          <w:sz w:val="24"/>
          <w:szCs w:val="24"/>
        </w:rPr>
      </w:pPr>
    </w:p>
    <w:p w14:paraId="136CA387" w14:textId="386601C3" w:rsidR="009144DE" w:rsidRDefault="009144DE" w:rsidP="009144DE">
      <w:pPr>
        <w:rPr>
          <w:sz w:val="24"/>
          <w:szCs w:val="24"/>
        </w:rPr>
      </w:pPr>
      <w:r>
        <w:rPr>
          <w:sz w:val="24"/>
          <w:szCs w:val="24"/>
        </w:rPr>
        <w:t>Zubereitungszeit: 1 Stunde 30 Minuten plus Geh- und Kühlzeiten</w:t>
      </w:r>
    </w:p>
    <w:p w14:paraId="49CA3960" w14:textId="77777777" w:rsidR="009144DE" w:rsidRPr="007E1E05" w:rsidRDefault="009144DE" w:rsidP="00B40E8C">
      <w:pPr>
        <w:pStyle w:val="ListParagraph"/>
        <w:numPr>
          <w:ilvl w:val="0"/>
          <w:numId w:val="366"/>
        </w:numPr>
        <w:spacing w:after="120"/>
        <w:ind w:left="714" w:hanging="357"/>
        <w:contextualSpacing w:val="0"/>
        <w:jc w:val="both"/>
        <w:rPr>
          <w:sz w:val="24"/>
          <w:szCs w:val="24"/>
        </w:rPr>
      </w:pPr>
      <w:r w:rsidRPr="007E1E05">
        <w:rPr>
          <w:sz w:val="24"/>
          <w:szCs w:val="24"/>
        </w:rPr>
        <w:t xml:space="preserve">Für das Zwetschgenmus die Früchte waschen, entsteinen und klein schneiden. In einem Topf mit Zucker und Orangensaft langsam unter Rühren aufkochen. Dann offen </w:t>
      </w:r>
      <w:r w:rsidRPr="007E1E05">
        <w:rPr>
          <w:sz w:val="24"/>
          <w:szCs w:val="24"/>
        </w:rPr>
        <w:lastRenderedPageBreak/>
        <w:t>bei milder Hitze ca. 30 Minuten sehr musig einkochen lassen; dabei in den letzten 15 Minuten mehrfach umrühren, damit das Mus nicht anbrennt. Zwetschgenmus abkühlen lassen.</w:t>
      </w:r>
    </w:p>
    <w:p w14:paraId="6E07EEB7" w14:textId="77777777" w:rsidR="009144DE" w:rsidRPr="007E1E05" w:rsidRDefault="009144DE" w:rsidP="00B40E8C">
      <w:pPr>
        <w:pStyle w:val="ListParagraph"/>
        <w:numPr>
          <w:ilvl w:val="0"/>
          <w:numId w:val="366"/>
        </w:numPr>
        <w:spacing w:after="120"/>
        <w:ind w:left="714" w:hanging="357"/>
        <w:contextualSpacing w:val="0"/>
        <w:jc w:val="both"/>
        <w:rPr>
          <w:sz w:val="24"/>
          <w:szCs w:val="24"/>
        </w:rPr>
      </w:pPr>
      <w:r w:rsidRPr="007E1E05">
        <w:rPr>
          <w:sz w:val="24"/>
          <w:szCs w:val="24"/>
        </w:rPr>
        <w:t>Für den Hefeteig die Milch mit Zucker erwärmen und die Hefe darin auflösen. Hefemilch mit Mehl, 2 Eigelb, Ei und Butter zu einem geschmeidigen Teig verkneten. Zugedeckt 45 Minuten gehen lassen. Eine feuerfeste Auflaufform (ca. 20 cm Durchmesser, 1 Liter Inhalt) mit wenig fetten.</w:t>
      </w:r>
    </w:p>
    <w:p w14:paraId="415DD053" w14:textId="77777777" w:rsidR="009144DE" w:rsidRPr="007E1E05" w:rsidRDefault="009144DE" w:rsidP="00B40E8C">
      <w:pPr>
        <w:pStyle w:val="ListParagraph"/>
        <w:numPr>
          <w:ilvl w:val="0"/>
          <w:numId w:val="366"/>
        </w:numPr>
        <w:spacing w:after="120"/>
        <w:ind w:left="714" w:hanging="357"/>
        <w:contextualSpacing w:val="0"/>
        <w:jc w:val="both"/>
        <w:rPr>
          <w:sz w:val="24"/>
          <w:szCs w:val="24"/>
        </w:rPr>
      </w:pPr>
      <w:r w:rsidRPr="007E1E05">
        <w:rPr>
          <w:sz w:val="24"/>
          <w:szCs w:val="24"/>
        </w:rPr>
        <w:t>Den Teig auf einer bemehlten Arbeitsfläche zusammenkneten und zu einer Rolle formen. Aus der Rolle 14 Scheiben (à ca. 40 g) schneiden. Mit den Händen leicht flach drücken und mit je 1 TL Mus füllen. Teig über die Füllung klappen, zusammendrehen, rund formen und mit der Nahtseite nach unten dicht in die Form setzen. 20 Minuten gehen lassen.</w:t>
      </w:r>
    </w:p>
    <w:p w14:paraId="470DE515" w14:textId="77777777" w:rsidR="009144DE" w:rsidRPr="007E1E05" w:rsidRDefault="009144DE" w:rsidP="00B40E8C">
      <w:pPr>
        <w:pStyle w:val="ListParagraph"/>
        <w:numPr>
          <w:ilvl w:val="0"/>
          <w:numId w:val="366"/>
        </w:numPr>
        <w:spacing w:after="120"/>
        <w:ind w:left="714" w:hanging="357"/>
        <w:contextualSpacing w:val="0"/>
        <w:jc w:val="both"/>
        <w:rPr>
          <w:sz w:val="24"/>
          <w:szCs w:val="24"/>
        </w:rPr>
      </w:pPr>
      <w:r w:rsidRPr="007E1E05">
        <w:rPr>
          <w:sz w:val="24"/>
          <w:szCs w:val="24"/>
        </w:rPr>
        <w:t>Das restliche Eigelb mit der Sahne verquirlen. Die Oberfläche der Buchteln mit der Eigelbmischung verstreichen. Im vorgeheizten Backofen bei 180 Grad (Gas 2 – 3, Umluft 35 – 40 Minuten bei 170 Grad) auf der 2. Schiene von unten 40 Minuten backen, eventuell nach 30 Minuten mit Alufolie bedecken.</w:t>
      </w:r>
    </w:p>
    <w:p w14:paraId="7B1A23CD" w14:textId="77777777" w:rsidR="009144DE" w:rsidRPr="007E1E05" w:rsidRDefault="009144DE" w:rsidP="00B40E8C">
      <w:pPr>
        <w:pStyle w:val="ListParagraph"/>
        <w:numPr>
          <w:ilvl w:val="0"/>
          <w:numId w:val="366"/>
        </w:numPr>
        <w:spacing w:after="120"/>
        <w:ind w:left="714" w:hanging="357"/>
        <w:contextualSpacing w:val="0"/>
        <w:jc w:val="both"/>
        <w:rPr>
          <w:sz w:val="24"/>
          <w:szCs w:val="24"/>
        </w:rPr>
      </w:pPr>
      <w:r w:rsidRPr="007E1E05">
        <w:rPr>
          <w:sz w:val="24"/>
          <w:szCs w:val="24"/>
        </w:rPr>
        <w:t>Inzwischen für den Sabayon Zucker mit Orangensaft, Marsala und Eigelb in einem Schlagkessel mit einem Schneebesen im heißen Wasserbad cremig-dicklich aufschlagen. Im kalten Wasserbad kalt schlagen.</w:t>
      </w:r>
    </w:p>
    <w:p w14:paraId="34DC731F" w14:textId="77777777" w:rsidR="009144DE" w:rsidRPr="007E1E05" w:rsidRDefault="009144DE" w:rsidP="00B40E8C">
      <w:pPr>
        <w:pStyle w:val="ListParagraph"/>
        <w:numPr>
          <w:ilvl w:val="0"/>
          <w:numId w:val="366"/>
        </w:numPr>
        <w:spacing w:after="120"/>
        <w:ind w:left="714" w:hanging="357"/>
        <w:contextualSpacing w:val="0"/>
        <w:jc w:val="both"/>
        <w:rPr>
          <w:sz w:val="24"/>
          <w:szCs w:val="24"/>
        </w:rPr>
      </w:pPr>
      <w:r w:rsidRPr="007E1E05">
        <w:rPr>
          <w:sz w:val="24"/>
          <w:szCs w:val="24"/>
        </w:rPr>
        <w:t>Buchteln aus dem Backofen nehmen, leicht abkühlen lassen, dick mit Puderzucker bestäuben und mit dem Sabayon servieren.</w:t>
      </w:r>
    </w:p>
    <w:p w14:paraId="08394BA6" w14:textId="77777777" w:rsidR="009144DE" w:rsidRDefault="009144DE" w:rsidP="009144DE">
      <w:pPr>
        <w:rPr>
          <w:sz w:val="24"/>
          <w:szCs w:val="24"/>
        </w:rPr>
      </w:pPr>
    </w:p>
    <w:p w14:paraId="1917DB8D" w14:textId="77777777" w:rsidR="009144DE" w:rsidRPr="008670BD" w:rsidRDefault="009144DE" w:rsidP="009144DE">
      <w:pPr>
        <w:jc w:val="both"/>
        <w:rPr>
          <w:i/>
          <w:iCs/>
          <w:sz w:val="24"/>
          <w:szCs w:val="24"/>
        </w:rPr>
      </w:pPr>
      <w:r w:rsidRPr="008670BD">
        <w:rPr>
          <w:i/>
          <w:iCs/>
          <w:sz w:val="24"/>
          <w:szCs w:val="24"/>
        </w:rPr>
        <w:t>Buchteln füllen:</w:t>
      </w:r>
    </w:p>
    <w:p w14:paraId="434E6532" w14:textId="77777777" w:rsidR="009144DE" w:rsidRDefault="009144DE" w:rsidP="009144DE">
      <w:pPr>
        <w:jc w:val="both"/>
        <w:rPr>
          <w:sz w:val="24"/>
          <w:szCs w:val="24"/>
        </w:rPr>
      </w:pPr>
      <w:r>
        <w:rPr>
          <w:sz w:val="24"/>
          <w:szCs w:val="24"/>
        </w:rPr>
        <w:t>Zum Füllen der Buchteln zuerst den Hefeteig zu einer Rolle formen. Die Rolle dann in Scheiben schneiden. Jede Scheibe leicht flach drücken und etwas Zwetschgenmus in die Mitte setzen. Dann den Teigrand über der Füllung zusammenschlagen und die Teigenden wie Bonbonpapier zudrehen. Die Buchteln mit der Nahtseite nach unten in die Form setzen, damit sie sich während des Backens nicht öffnen können.</w:t>
      </w:r>
    </w:p>
    <w:p w14:paraId="318D191D" w14:textId="77777777" w:rsidR="009144DE" w:rsidRDefault="009144DE" w:rsidP="009144DE">
      <w:pPr>
        <w:rPr>
          <w:sz w:val="24"/>
          <w:szCs w:val="24"/>
        </w:rPr>
      </w:pPr>
      <w:r>
        <w:rPr>
          <w:sz w:val="24"/>
          <w:szCs w:val="24"/>
        </w:rPr>
        <w:br w:type="page"/>
      </w:r>
    </w:p>
    <w:p w14:paraId="0D09413C" w14:textId="389A0AAC" w:rsidR="009144DE" w:rsidRDefault="009144DE" w:rsidP="008670BD">
      <w:pPr>
        <w:pStyle w:val="Heading2"/>
        <w:spacing w:after="240"/>
      </w:pPr>
      <w:r>
        <w:lastRenderedPageBreak/>
        <w:t>Arme-Ritter-Schmarren mit Pimentzwetschgen</w:t>
      </w:r>
      <w:r w:rsidR="00967C6E">
        <w:rPr>
          <w:rStyle w:val="FootnoteReference"/>
        </w:rPr>
        <w:footnoteReference w:id="1520"/>
      </w:r>
      <w:r>
        <w:t xml:space="preserve"> </w:t>
      </w:r>
    </w:p>
    <w:p w14:paraId="37184A27" w14:textId="2AE00582" w:rsidR="009144DE" w:rsidRDefault="009144DE" w:rsidP="009144DE">
      <w:pPr>
        <w:jc w:val="both"/>
        <w:rPr>
          <w:sz w:val="24"/>
          <w:szCs w:val="24"/>
        </w:rPr>
      </w:pPr>
      <w:r w:rsidRPr="008670BD">
        <w:rPr>
          <w:sz w:val="24"/>
          <w:szCs w:val="24"/>
          <w:u w:val="single"/>
        </w:rPr>
        <w:t>Zutaten</w:t>
      </w:r>
      <w:r>
        <w:rPr>
          <w:sz w:val="24"/>
          <w:szCs w:val="24"/>
        </w:rPr>
        <w:t xml:space="preserve"> </w:t>
      </w:r>
      <w:r w:rsidR="008670BD">
        <w:rPr>
          <w:sz w:val="24"/>
          <w:szCs w:val="24"/>
        </w:rPr>
        <w:t>(</w:t>
      </w:r>
      <w:r>
        <w:rPr>
          <w:sz w:val="24"/>
          <w:szCs w:val="24"/>
        </w:rPr>
        <w:t>für 4 Portionen</w:t>
      </w:r>
      <w:r w:rsidR="008670BD">
        <w:rPr>
          <w:sz w:val="24"/>
          <w:szCs w:val="24"/>
        </w:rPr>
        <w:t>)</w:t>
      </w:r>
    </w:p>
    <w:p w14:paraId="39E18C37" w14:textId="77777777" w:rsidR="009144DE" w:rsidRDefault="009144DE" w:rsidP="009144DE">
      <w:pPr>
        <w:jc w:val="both"/>
        <w:rPr>
          <w:sz w:val="24"/>
          <w:szCs w:val="24"/>
        </w:rPr>
      </w:pPr>
      <w:r>
        <w:rPr>
          <w:sz w:val="24"/>
          <w:szCs w:val="24"/>
        </w:rPr>
        <w:t>Pimentzwetschgen</w:t>
      </w:r>
    </w:p>
    <w:p w14:paraId="1CCCEFDA" w14:textId="77777777" w:rsidR="009144DE" w:rsidRDefault="009144DE" w:rsidP="009144DE">
      <w:pPr>
        <w:jc w:val="both"/>
        <w:rPr>
          <w:sz w:val="24"/>
          <w:szCs w:val="24"/>
        </w:rPr>
      </w:pPr>
      <w:r>
        <w:rPr>
          <w:sz w:val="24"/>
          <w:szCs w:val="24"/>
        </w:rPr>
        <w:t>500 g Zwetschgen</w:t>
      </w:r>
    </w:p>
    <w:p w14:paraId="7D1A37D0" w14:textId="77777777" w:rsidR="009144DE" w:rsidRDefault="009144DE" w:rsidP="009144DE">
      <w:pPr>
        <w:jc w:val="both"/>
        <w:rPr>
          <w:sz w:val="24"/>
          <w:szCs w:val="24"/>
        </w:rPr>
      </w:pPr>
      <w:r>
        <w:rPr>
          <w:sz w:val="24"/>
          <w:szCs w:val="24"/>
        </w:rPr>
        <w:t>120 g Zucker</w:t>
      </w:r>
    </w:p>
    <w:p w14:paraId="71DC1A8C" w14:textId="77777777" w:rsidR="009144DE" w:rsidRDefault="009144DE" w:rsidP="009144DE">
      <w:pPr>
        <w:jc w:val="both"/>
        <w:rPr>
          <w:sz w:val="24"/>
          <w:szCs w:val="24"/>
        </w:rPr>
      </w:pPr>
      <w:r>
        <w:rPr>
          <w:sz w:val="24"/>
          <w:szCs w:val="24"/>
        </w:rPr>
        <w:t>150 ml Weißwein</w:t>
      </w:r>
    </w:p>
    <w:p w14:paraId="23F373F5" w14:textId="77777777" w:rsidR="009144DE" w:rsidRDefault="009144DE" w:rsidP="009144DE">
      <w:pPr>
        <w:jc w:val="both"/>
        <w:rPr>
          <w:sz w:val="24"/>
          <w:szCs w:val="24"/>
        </w:rPr>
      </w:pPr>
      <w:r>
        <w:rPr>
          <w:sz w:val="24"/>
          <w:szCs w:val="24"/>
        </w:rPr>
        <w:t>50 ml Pflaumensaft</w:t>
      </w:r>
    </w:p>
    <w:p w14:paraId="4DB444A9" w14:textId="77777777" w:rsidR="009144DE" w:rsidRDefault="009144DE" w:rsidP="009144DE">
      <w:pPr>
        <w:jc w:val="both"/>
        <w:rPr>
          <w:sz w:val="24"/>
          <w:szCs w:val="24"/>
        </w:rPr>
      </w:pPr>
      <w:r>
        <w:rPr>
          <w:sz w:val="24"/>
          <w:szCs w:val="24"/>
        </w:rPr>
        <w:t>4 Pimentkörner (leicht angedrückt)</w:t>
      </w:r>
    </w:p>
    <w:p w14:paraId="17BAEC40" w14:textId="77777777" w:rsidR="009144DE" w:rsidRDefault="009144DE" w:rsidP="009144DE">
      <w:pPr>
        <w:jc w:val="both"/>
        <w:rPr>
          <w:sz w:val="24"/>
          <w:szCs w:val="24"/>
        </w:rPr>
      </w:pPr>
    </w:p>
    <w:p w14:paraId="79061974" w14:textId="46DF6340" w:rsidR="009144DE" w:rsidRPr="008670BD" w:rsidRDefault="008670BD" w:rsidP="009144DE">
      <w:pPr>
        <w:jc w:val="both"/>
        <w:rPr>
          <w:i/>
          <w:iCs/>
          <w:sz w:val="24"/>
          <w:szCs w:val="24"/>
        </w:rPr>
      </w:pPr>
      <w:r w:rsidRPr="008670BD">
        <w:rPr>
          <w:i/>
          <w:iCs/>
          <w:sz w:val="24"/>
          <w:szCs w:val="24"/>
        </w:rPr>
        <w:t xml:space="preserve">Für den </w:t>
      </w:r>
      <w:r w:rsidR="009144DE" w:rsidRPr="008670BD">
        <w:rPr>
          <w:i/>
          <w:iCs/>
          <w:sz w:val="24"/>
          <w:szCs w:val="24"/>
        </w:rPr>
        <w:t>Ritterschmarren</w:t>
      </w:r>
    </w:p>
    <w:p w14:paraId="7A0B7EE8" w14:textId="77777777" w:rsidR="009144DE" w:rsidRDefault="009144DE" w:rsidP="009144DE">
      <w:pPr>
        <w:jc w:val="both"/>
        <w:rPr>
          <w:sz w:val="24"/>
          <w:szCs w:val="24"/>
        </w:rPr>
      </w:pPr>
      <w:r>
        <w:rPr>
          <w:sz w:val="24"/>
          <w:szCs w:val="24"/>
        </w:rPr>
        <w:t>2 Milchbrötchen (à 80 g, 2 Tage alt)</w:t>
      </w:r>
    </w:p>
    <w:p w14:paraId="26108F95" w14:textId="77777777" w:rsidR="009144DE" w:rsidRDefault="009144DE" w:rsidP="009144DE">
      <w:pPr>
        <w:jc w:val="both"/>
        <w:rPr>
          <w:sz w:val="24"/>
          <w:szCs w:val="24"/>
        </w:rPr>
      </w:pPr>
      <w:r>
        <w:rPr>
          <w:sz w:val="24"/>
          <w:szCs w:val="24"/>
        </w:rPr>
        <w:t>½ Vanilleschote</w:t>
      </w:r>
    </w:p>
    <w:p w14:paraId="6460FFFF" w14:textId="77777777" w:rsidR="009144DE" w:rsidRDefault="009144DE" w:rsidP="009144DE">
      <w:pPr>
        <w:jc w:val="both"/>
        <w:rPr>
          <w:sz w:val="24"/>
          <w:szCs w:val="24"/>
        </w:rPr>
      </w:pPr>
      <w:r>
        <w:rPr>
          <w:sz w:val="24"/>
          <w:szCs w:val="24"/>
        </w:rPr>
        <w:t>200 ml Schlagsahne</w:t>
      </w:r>
    </w:p>
    <w:p w14:paraId="7849D4AA" w14:textId="77777777" w:rsidR="009144DE" w:rsidRDefault="009144DE" w:rsidP="009144DE">
      <w:pPr>
        <w:jc w:val="both"/>
        <w:rPr>
          <w:sz w:val="24"/>
          <w:szCs w:val="24"/>
        </w:rPr>
      </w:pPr>
      <w:r>
        <w:rPr>
          <w:sz w:val="24"/>
          <w:szCs w:val="24"/>
        </w:rPr>
        <w:t>30 g Puderzucker</w:t>
      </w:r>
    </w:p>
    <w:p w14:paraId="437087B3" w14:textId="77777777" w:rsidR="009144DE" w:rsidRDefault="009144DE" w:rsidP="009144DE">
      <w:pPr>
        <w:jc w:val="both"/>
        <w:rPr>
          <w:sz w:val="24"/>
          <w:szCs w:val="24"/>
        </w:rPr>
      </w:pPr>
      <w:r>
        <w:rPr>
          <w:sz w:val="24"/>
          <w:szCs w:val="24"/>
        </w:rPr>
        <w:t>2 Eier</w:t>
      </w:r>
    </w:p>
    <w:p w14:paraId="4F12C74D" w14:textId="77777777" w:rsidR="009144DE" w:rsidRDefault="009144DE" w:rsidP="009144DE">
      <w:pPr>
        <w:jc w:val="both"/>
        <w:rPr>
          <w:sz w:val="24"/>
          <w:szCs w:val="24"/>
        </w:rPr>
      </w:pPr>
      <w:r>
        <w:rPr>
          <w:sz w:val="24"/>
          <w:szCs w:val="24"/>
        </w:rPr>
        <w:t>3 EL Öl</w:t>
      </w:r>
    </w:p>
    <w:p w14:paraId="1E74B6AE" w14:textId="77777777" w:rsidR="009144DE" w:rsidRDefault="009144DE" w:rsidP="009144DE">
      <w:pPr>
        <w:jc w:val="both"/>
        <w:rPr>
          <w:sz w:val="24"/>
          <w:szCs w:val="24"/>
        </w:rPr>
      </w:pPr>
      <w:r>
        <w:rPr>
          <w:sz w:val="24"/>
          <w:szCs w:val="24"/>
        </w:rPr>
        <w:t>30 g Butter</w:t>
      </w:r>
    </w:p>
    <w:p w14:paraId="7E9105A7" w14:textId="77777777" w:rsidR="009144DE" w:rsidRDefault="009144DE" w:rsidP="009144DE">
      <w:pPr>
        <w:jc w:val="both"/>
        <w:rPr>
          <w:sz w:val="24"/>
          <w:szCs w:val="24"/>
        </w:rPr>
      </w:pPr>
      <w:r>
        <w:rPr>
          <w:sz w:val="24"/>
          <w:szCs w:val="24"/>
        </w:rPr>
        <w:t>20 – 30 g Zucker</w:t>
      </w:r>
    </w:p>
    <w:p w14:paraId="332BC68A" w14:textId="77777777" w:rsidR="008670BD" w:rsidRDefault="008670BD" w:rsidP="009144DE">
      <w:pPr>
        <w:jc w:val="both"/>
        <w:rPr>
          <w:sz w:val="24"/>
          <w:szCs w:val="24"/>
        </w:rPr>
      </w:pPr>
    </w:p>
    <w:p w14:paraId="1C92CCB5" w14:textId="02EF58BC" w:rsidR="009144DE" w:rsidRDefault="009144DE" w:rsidP="009144DE">
      <w:pPr>
        <w:jc w:val="both"/>
        <w:rPr>
          <w:sz w:val="24"/>
          <w:szCs w:val="24"/>
        </w:rPr>
      </w:pPr>
      <w:r>
        <w:rPr>
          <w:sz w:val="24"/>
          <w:szCs w:val="24"/>
        </w:rPr>
        <w:t>Zubereitungszeit: 45 Minuten plus Kühlzeit</w:t>
      </w:r>
    </w:p>
    <w:p w14:paraId="69EACBFE" w14:textId="77777777" w:rsidR="009144DE" w:rsidRPr="00A33084" w:rsidRDefault="009144DE" w:rsidP="00B40E8C">
      <w:pPr>
        <w:pStyle w:val="ListParagraph"/>
        <w:numPr>
          <w:ilvl w:val="0"/>
          <w:numId w:val="367"/>
        </w:numPr>
        <w:spacing w:after="120"/>
        <w:ind w:left="714" w:hanging="357"/>
        <w:contextualSpacing w:val="0"/>
        <w:jc w:val="both"/>
        <w:rPr>
          <w:sz w:val="24"/>
          <w:szCs w:val="24"/>
        </w:rPr>
      </w:pPr>
      <w:r w:rsidRPr="00A33084">
        <w:rPr>
          <w:sz w:val="24"/>
          <w:szCs w:val="24"/>
        </w:rPr>
        <w:t>Zwetschgen waschen, halbieren, entsteinen, größere Früchte in Spalten schneiden. Zucker in einem Topf hellbraun karamellisieren. Mit Weißwein ablöschen. Zwetschgen, Pflaumensaft und Piment zugeben. Offen bei mittlerer Hitze in 10 – 15 Minuten sämig einkochen, dann das Zwetschgenkompott abkühlen.</w:t>
      </w:r>
    </w:p>
    <w:p w14:paraId="6FA0D086" w14:textId="77777777" w:rsidR="009144DE" w:rsidRPr="00A33084" w:rsidRDefault="009144DE" w:rsidP="00B40E8C">
      <w:pPr>
        <w:pStyle w:val="ListParagraph"/>
        <w:numPr>
          <w:ilvl w:val="0"/>
          <w:numId w:val="367"/>
        </w:numPr>
        <w:spacing w:after="120"/>
        <w:ind w:left="714" w:hanging="357"/>
        <w:contextualSpacing w:val="0"/>
        <w:jc w:val="both"/>
        <w:rPr>
          <w:sz w:val="24"/>
          <w:szCs w:val="24"/>
        </w:rPr>
      </w:pPr>
      <w:r w:rsidRPr="00A33084">
        <w:rPr>
          <w:sz w:val="24"/>
          <w:szCs w:val="24"/>
        </w:rPr>
        <w:t>Milchbrötchen in 1,5 – 2 cm dicke Scheiben schneiden. Vanilleschote längs halbieren, das Mark herauskratzen. Vanillemark mit Sahne, Puderzucker und Eier sehr gut verquirlen.</w:t>
      </w:r>
    </w:p>
    <w:p w14:paraId="357853CC" w14:textId="58E150AE" w:rsidR="009144DE" w:rsidRPr="008670BD" w:rsidRDefault="009144DE" w:rsidP="00B40E8C">
      <w:pPr>
        <w:pStyle w:val="ListParagraph"/>
        <w:numPr>
          <w:ilvl w:val="0"/>
          <w:numId w:val="367"/>
        </w:numPr>
        <w:spacing w:after="120"/>
        <w:ind w:left="714" w:hanging="357"/>
        <w:contextualSpacing w:val="0"/>
        <w:jc w:val="both"/>
        <w:rPr>
          <w:sz w:val="24"/>
          <w:szCs w:val="24"/>
        </w:rPr>
      </w:pPr>
      <w:r w:rsidRPr="00A33084">
        <w:rPr>
          <w:sz w:val="24"/>
          <w:szCs w:val="24"/>
        </w:rPr>
        <w:t xml:space="preserve">Öl in einer beschichteten Pfanne erhitzen. Brötchenscheiben in der Vanillesahne wenden; sie sollen die Flüssigkeit gerade aufnehmen, ohne dass sie zerfallen. Sofort in die Pfanne geben und von beiden Seiten ca. 2 Minuten hellbraun braten. Butter zugeben und darin bei stärkerer Hitze zerlassen. Alles mit Zucker bestreuen. Die Pfanne </w:t>
      </w:r>
      <w:r w:rsidRPr="00A33084">
        <w:rPr>
          <w:sz w:val="24"/>
          <w:szCs w:val="24"/>
        </w:rPr>
        <w:lastRenderedPageBreak/>
        <w:t>kräftig schwenken, damit der Zucker karamellisiert und sich eine leichte Kruste bildet. Den Schmarren sofort mit den Pimentzwetschgen servieren</w:t>
      </w:r>
      <w:r w:rsidR="008670BD">
        <w:rPr>
          <w:sz w:val="24"/>
          <w:szCs w:val="24"/>
        </w:rPr>
        <w:t>.</w:t>
      </w:r>
      <w:r w:rsidRPr="00A33084">
        <w:rPr>
          <w:sz w:val="24"/>
          <w:szCs w:val="24"/>
        </w:rPr>
        <w:br w:type="page"/>
      </w:r>
    </w:p>
    <w:p w14:paraId="64338BD4" w14:textId="62156BF8" w:rsidR="009144DE" w:rsidRDefault="009144DE" w:rsidP="008670BD">
      <w:pPr>
        <w:pStyle w:val="Heading2"/>
        <w:spacing w:after="240"/>
      </w:pPr>
      <w:r>
        <w:lastRenderedPageBreak/>
        <w:t>Schokoladen-Aprikosen-Auflauf (Clafoutis)</w:t>
      </w:r>
      <w:r w:rsidR="00A80832">
        <w:rPr>
          <w:rStyle w:val="FootnoteReference"/>
        </w:rPr>
        <w:footnoteReference w:id="1521"/>
      </w:r>
      <w:r>
        <w:t xml:space="preserve"> </w:t>
      </w:r>
    </w:p>
    <w:p w14:paraId="2888323D" w14:textId="3FA1D306" w:rsidR="009144DE" w:rsidRDefault="009144DE" w:rsidP="009144DE">
      <w:pPr>
        <w:rPr>
          <w:sz w:val="24"/>
          <w:szCs w:val="24"/>
        </w:rPr>
      </w:pPr>
      <w:r w:rsidRPr="008670BD">
        <w:rPr>
          <w:sz w:val="24"/>
          <w:szCs w:val="24"/>
          <w:u w:val="single"/>
        </w:rPr>
        <w:t>Zutaten</w:t>
      </w:r>
      <w:r>
        <w:rPr>
          <w:sz w:val="24"/>
          <w:szCs w:val="24"/>
        </w:rPr>
        <w:t xml:space="preserve"> </w:t>
      </w:r>
      <w:r w:rsidR="008670BD">
        <w:rPr>
          <w:sz w:val="24"/>
          <w:szCs w:val="24"/>
        </w:rPr>
        <w:t>(</w:t>
      </w:r>
      <w:r>
        <w:rPr>
          <w:sz w:val="24"/>
          <w:szCs w:val="24"/>
        </w:rPr>
        <w:t>für 4 Portionen</w:t>
      </w:r>
      <w:r w:rsidR="008670BD">
        <w:rPr>
          <w:sz w:val="24"/>
          <w:szCs w:val="24"/>
        </w:rPr>
        <w:t>):</w:t>
      </w:r>
    </w:p>
    <w:p w14:paraId="0BFC090F" w14:textId="77777777" w:rsidR="009144DE" w:rsidRDefault="009144DE" w:rsidP="009144DE">
      <w:pPr>
        <w:rPr>
          <w:sz w:val="24"/>
          <w:szCs w:val="24"/>
        </w:rPr>
      </w:pPr>
      <w:r>
        <w:rPr>
          <w:sz w:val="24"/>
          <w:szCs w:val="24"/>
        </w:rPr>
        <w:t>500 g Aprikosen</w:t>
      </w:r>
    </w:p>
    <w:p w14:paraId="5EF42F15" w14:textId="77777777" w:rsidR="009144DE" w:rsidRDefault="009144DE" w:rsidP="009144DE">
      <w:pPr>
        <w:rPr>
          <w:sz w:val="24"/>
          <w:szCs w:val="24"/>
        </w:rPr>
      </w:pPr>
      <w:r>
        <w:rPr>
          <w:sz w:val="24"/>
          <w:szCs w:val="24"/>
        </w:rPr>
        <w:t>100 g Mehl</w:t>
      </w:r>
    </w:p>
    <w:p w14:paraId="58BF2007" w14:textId="77777777" w:rsidR="009144DE" w:rsidRDefault="009144DE" w:rsidP="009144DE">
      <w:pPr>
        <w:rPr>
          <w:sz w:val="24"/>
          <w:szCs w:val="24"/>
        </w:rPr>
      </w:pPr>
      <w:r>
        <w:rPr>
          <w:sz w:val="24"/>
          <w:szCs w:val="24"/>
        </w:rPr>
        <w:t>15 g Kakaopulver</w:t>
      </w:r>
    </w:p>
    <w:p w14:paraId="373C9FDC" w14:textId="77777777" w:rsidR="009144DE" w:rsidRDefault="009144DE" w:rsidP="009144DE">
      <w:pPr>
        <w:rPr>
          <w:sz w:val="24"/>
          <w:szCs w:val="24"/>
        </w:rPr>
      </w:pPr>
      <w:r>
        <w:rPr>
          <w:sz w:val="24"/>
          <w:szCs w:val="24"/>
        </w:rPr>
        <w:t>1 Prise Salz</w:t>
      </w:r>
    </w:p>
    <w:p w14:paraId="2BCD834E" w14:textId="77777777" w:rsidR="009144DE" w:rsidRDefault="009144DE" w:rsidP="009144DE">
      <w:pPr>
        <w:rPr>
          <w:sz w:val="24"/>
          <w:szCs w:val="24"/>
        </w:rPr>
      </w:pPr>
      <w:r>
        <w:rPr>
          <w:sz w:val="24"/>
          <w:szCs w:val="24"/>
        </w:rPr>
        <w:t>100 g Zucker</w:t>
      </w:r>
    </w:p>
    <w:p w14:paraId="06330CA6" w14:textId="77777777" w:rsidR="009144DE" w:rsidRDefault="009144DE" w:rsidP="009144DE">
      <w:pPr>
        <w:rPr>
          <w:sz w:val="24"/>
          <w:szCs w:val="24"/>
        </w:rPr>
      </w:pPr>
      <w:r>
        <w:rPr>
          <w:sz w:val="24"/>
          <w:szCs w:val="24"/>
        </w:rPr>
        <w:t>1 Pk. Vanillezucker</w:t>
      </w:r>
    </w:p>
    <w:p w14:paraId="6F78F074" w14:textId="77777777" w:rsidR="009144DE" w:rsidRDefault="009144DE" w:rsidP="009144DE">
      <w:pPr>
        <w:rPr>
          <w:sz w:val="24"/>
          <w:szCs w:val="24"/>
        </w:rPr>
      </w:pPr>
      <w:r>
        <w:rPr>
          <w:sz w:val="24"/>
          <w:szCs w:val="24"/>
        </w:rPr>
        <w:t>4 Eier</w:t>
      </w:r>
    </w:p>
    <w:p w14:paraId="0DAD7C2B" w14:textId="77777777" w:rsidR="009144DE" w:rsidRDefault="009144DE" w:rsidP="009144DE">
      <w:pPr>
        <w:rPr>
          <w:sz w:val="24"/>
          <w:szCs w:val="24"/>
        </w:rPr>
      </w:pPr>
      <w:r>
        <w:rPr>
          <w:sz w:val="24"/>
          <w:szCs w:val="24"/>
        </w:rPr>
        <w:t>100 ml Milch</w:t>
      </w:r>
    </w:p>
    <w:p w14:paraId="538131FF" w14:textId="77777777" w:rsidR="009144DE" w:rsidRDefault="009144DE" w:rsidP="009144DE">
      <w:pPr>
        <w:rPr>
          <w:sz w:val="24"/>
          <w:szCs w:val="24"/>
        </w:rPr>
      </w:pPr>
      <w:r>
        <w:rPr>
          <w:sz w:val="24"/>
          <w:szCs w:val="24"/>
        </w:rPr>
        <w:t>150 ml Schlagsahne</w:t>
      </w:r>
    </w:p>
    <w:p w14:paraId="1E67DC34" w14:textId="77777777" w:rsidR="009144DE" w:rsidRDefault="009144DE" w:rsidP="009144DE">
      <w:pPr>
        <w:rPr>
          <w:sz w:val="24"/>
          <w:szCs w:val="24"/>
        </w:rPr>
      </w:pPr>
      <w:r>
        <w:rPr>
          <w:sz w:val="24"/>
          <w:szCs w:val="24"/>
        </w:rPr>
        <w:t>50 g Haselnussmus</w:t>
      </w:r>
    </w:p>
    <w:p w14:paraId="11778532" w14:textId="77777777" w:rsidR="009144DE" w:rsidRDefault="009144DE" w:rsidP="009144DE">
      <w:pPr>
        <w:rPr>
          <w:sz w:val="24"/>
          <w:szCs w:val="24"/>
        </w:rPr>
      </w:pPr>
      <w:r>
        <w:rPr>
          <w:sz w:val="24"/>
          <w:szCs w:val="24"/>
        </w:rPr>
        <w:t>2 TL Puderzucker</w:t>
      </w:r>
    </w:p>
    <w:p w14:paraId="313D7B86" w14:textId="77777777" w:rsidR="009144DE" w:rsidRDefault="009144DE" w:rsidP="009144DE">
      <w:pPr>
        <w:rPr>
          <w:sz w:val="24"/>
          <w:szCs w:val="24"/>
        </w:rPr>
      </w:pPr>
      <w:r>
        <w:rPr>
          <w:sz w:val="24"/>
          <w:szCs w:val="24"/>
        </w:rPr>
        <w:t>40 g Haselnussblättchen</w:t>
      </w:r>
    </w:p>
    <w:p w14:paraId="1EB88B8A" w14:textId="77777777" w:rsidR="009144DE" w:rsidRDefault="009144DE" w:rsidP="009144DE">
      <w:pPr>
        <w:rPr>
          <w:sz w:val="24"/>
          <w:szCs w:val="24"/>
        </w:rPr>
      </w:pPr>
      <w:r>
        <w:rPr>
          <w:sz w:val="24"/>
          <w:szCs w:val="24"/>
        </w:rPr>
        <w:t>1-2 TL Puderzucker</w:t>
      </w:r>
    </w:p>
    <w:p w14:paraId="53CF8E98" w14:textId="77777777" w:rsidR="008670BD" w:rsidRDefault="008670BD" w:rsidP="009144DE">
      <w:pPr>
        <w:rPr>
          <w:sz w:val="24"/>
          <w:szCs w:val="24"/>
        </w:rPr>
      </w:pPr>
    </w:p>
    <w:p w14:paraId="28CDE807" w14:textId="3E295C87" w:rsidR="009144DE" w:rsidRDefault="009144DE" w:rsidP="009144DE">
      <w:pPr>
        <w:rPr>
          <w:sz w:val="24"/>
          <w:szCs w:val="24"/>
        </w:rPr>
      </w:pPr>
      <w:r>
        <w:rPr>
          <w:sz w:val="24"/>
          <w:szCs w:val="24"/>
        </w:rPr>
        <w:t>Zubereitungszeit: 10 Minuten plus Garzeit 25 Minuten</w:t>
      </w:r>
    </w:p>
    <w:p w14:paraId="23EC0689" w14:textId="77777777" w:rsidR="009144DE" w:rsidRPr="009110F4" w:rsidRDefault="009144DE" w:rsidP="00B40E8C">
      <w:pPr>
        <w:pStyle w:val="ListParagraph"/>
        <w:numPr>
          <w:ilvl w:val="0"/>
          <w:numId w:val="353"/>
        </w:numPr>
        <w:spacing w:after="120"/>
        <w:ind w:left="714" w:hanging="357"/>
        <w:contextualSpacing w:val="0"/>
        <w:rPr>
          <w:sz w:val="24"/>
          <w:szCs w:val="24"/>
        </w:rPr>
      </w:pPr>
      <w:r w:rsidRPr="009110F4">
        <w:rPr>
          <w:sz w:val="24"/>
          <w:szCs w:val="24"/>
        </w:rPr>
        <w:t>Aprikosen waschen, halbieren und entsteinen. In einer Schüssel mit Mehl, Kakaopulver und der Prise Salz mischen. Zucker und Vanillezucker untermischen. Eier, Milch und Schlagsahne verquirlen. Haselnussmus untermischen.</w:t>
      </w:r>
    </w:p>
    <w:p w14:paraId="30C382B9" w14:textId="77777777" w:rsidR="009144DE" w:rsidRPr="009110F4" w:rsidRDefault="009144DE" w:rsidP="00B40E8C">
      <w:pPr>
        <w:pStyle w:val="ListParagraph"/>
        <w:numPr>
          <w:ilvl w:val="0"/>
          <w:numId w:val="353"/>
        </w:numPr>
        <w:spacing w:after="120"/>
        <w:ind w:left="714" w:hanging="357"/>
        <w:contextualSpacing w:val="0"/>
        <w:rPr>
          <w:sz w:val="24"/>
          <w:szCs w:val="24"/>
        </w:rPr>
      </w:pPr>
      <w:r w:rsidRPr="009110F4">
        <w:rPr>
          <w:sz w:val="24"/>
          <w:szCs w:val="24"/>
        </w:rPr>
        <w:t xml:space="preserve">Eiermischung unter Rühren mit dem Schneebesen langsam unter die Mehlmischung rühren, bis ein glatter Teig entstanden ist. Teig in eine flache, ofenfeste Form geben. Aprikosenhälften mit der Schnittfläche nach oben auf den Teig setzen und mit 2 TL Puderzucker bestäuben. Im vorgeheizten Backofen bei 200 Grad mit Ober- und Unterhitze (Gas Stufe 3) auf der zweiten Schiene von untern 20-25 Minuten backen, eventuell mit Alufolie abdecken. </w:t>
      </w:r>
    </w:p>
    <w:p w14:paraId="577ABB96" w14:textId="77777777" w:rsidR="009144DE" w:rsidRPr="009110F4" w:rsidRDefault="009144DE" w:rsidP="00B40E8C">
      <w:pPr>
        <w:pStyle w:val="ListParagraph"/>
        <w:numPr>
          <w:ilvl w:val="0"/>
          <w:numId w:val="353"/>
        </w:numPr>
        <w:spacing w:after="120"/>
        <w:ind w:left="714" w:hanging="357"/>
        <w:contextualSpacing w:val="0"/>
        <w:rPr>
          <w:sz w:val="24"/>
          <w:szCs w:val="24"/>
        </w:rPr>
      </w:pPr>
      <w:r w:rsidRPr="009110F4">
        <w:rPr>
          <w:sz w:val="24"/>
          <w:szCs w:val="24"/>
        </w:rPr>
        <w:t>Clafoutis 5 Minuten ruhen lassen. Inzwischen die Haselnussblättchen in der Pfanne ohne Fett goldbraun rösten, dabei häufig wenden. Auf den Clafoutis streuen und mit Puderzucker bestreuen.</w:t>
      </w:r>
    </w:p>
    <w:p w14:paraId="1A7B552B" w14:textId="77777777" w:rsidR="009144DE" w:rsidRDefault="009144DE" w:rsidP="009144DE">
      <w:pPr>
        <w:rPr>
          <w:sz w:val="24"/>
          <w:szCs w:val="24"/>
        </w:rPr>
      </w:pPr>
      <w:r>
        <w:rPr>
          <w:sz w:val="24"/>
          <w:szCs w:val="24"/>
        </w:rPr>
        <w:br w:type="page"/>
      </w:r>
    </w:p>
    <w:p w14:paraId="3DD74472" w14:textId="36E5AE44" w:rsidR="009144DE" w:rsidRPr="007A69F2" w:rsidRDefault="009144DE" w:rsidP="005D46C7">
      <w:pPr>
        <w:pStyle w:val="Heading2"/>
        <w:spacing w:after="240"/>
        <w:rPr>
          <w:lang w:val="en-US"/>
        </w:rPr>
      </w:pPr>
      <w:proofErr w:type="spellStart"/>
      <w:r w:rsidRPr="007A69F2">
        <w:rPr>
          <w:lang w:val="en-US"/>
        </w:rPr>
        <w:lastRenderedPageBreak/>
        <w:t>Johannisbeer</w:t>
      </w:r>
      <w:proofErr w:type="spellEnd"/>
      <w:r w:rsidRPr="007A69F2">
        <w:rPr>
          <w:lang w:val="en-US"/>
        </w:rPr>
        <w:t xml:space="preserve">-Pancakes </w:t>
      </w:r>
      <w:proofErr w:type="spellStart"/>
      <w:r w:rsidRPr="007A69F2">
        <w:rPr>
          <w:lang w:val="en-US"/>
        </w:rPr>
        <w:t>mit</w:t>
      </w:r>
      <w:proofErr w:type="spellEnd"/>
      <w:r w:rsidRPr="007A69F2">
        <w:rPr>
          <w:lang w:val="en-US"/>
        </w:rPr>
        <w:t xml:space="preserve"> Cassis-Sauce</w:t>
      </w:r>
      <w:r w:rsidR="00ED3898">
        <w:rPr>
          <w:rStyle w:val="FootnoteReference"/>
        </w:rPr>
        <w:footnoteReference w:id="1522"/>
      </w:r>
      <w:r w:rsidRPr="007A69F2">
        <w:rPr>
          <w:lang w:val="en-US"/>
        </w:rPr>
        <w:t xml:space="preserve"> </w:t>
      </w:r>
    </w:p>
    <w:p w14:paraId="06698D9A" w14:textId="09F6DCBF" w:rsidR="009144DE" w:rsidRDefault="009144DE" w:rsidP="009144DE">
      <w:pPr>
        <w:rPr>
          <w:sz w:val="24"/>
          <w:szCs w:val="24"/>
        </w:rPr>
      </w:pPr>
      <w:r w:rsidRPr="005D46C7">
        <w:rPr>
          <w:sz w:val="24"/>
          <w:szCs w:val="24"/>
          <w:u w:val="single"/>
        </w:rPr>
        <w:t>Zutaten</w:t>
      </w:r>
      <w:r>
        <w:rPr>
          <w:sz w:val="24"/>
          <w:szCs w:val="24"/>
        </w:rPr>
        <w:t xml:space="preserve"> </w:t>
      </w:r>
      <w:r w:rsidR="005D46C7">
        <w:rPr>
          <w:sz w:val="24"/>
          <w:szCs w:val="24"/>
        </w:rPr>
        <w:t>(</w:t>
      </w:r>
      <w:r>
        <w:rPr>
          <w:sz w:val="24"/>
          <w:szCs w:val="24"/>
        </w:rPr>
        <w:t>für 4 Portionen</w:t>
      </w:r>
      <w:r w:rsidR="005D46C7">
        <w:rPr>
          <w:sz w:val="24"/>
          <w:szCs w:val="24"/>
        </w:rPr>
        <w:t>):</w:t>
      </w:r>
    </w:p>
    <w:p w14:paraId="1A6A0BAA" w14:textId="419D1D82" w:rsidR="009144DE" w:rsidRPr="005D46C7" w:rsidRDefault="005D46C7" w:rsidP="009144DE">
      <w:pPr>
        <w:rPr>
          <w:i/>
          <w:iCs/>
          <w:sz w:val="24"/>
          <w:szCs w:val="24"/>
        </w:rPr>
      </w:pPr>
      <w:r w:rsidRPr="005D46C7">
        <w:rPr>
          <w:i/>
          <w:iCs/>
          <w:sz w:val="24"/>
          <w:szCs w:val="24"/>
        </w:rPr>
        <w:t xml:space="preserve">Für die </w:t>
      </w:r>
      <w:r w:rsidR="009144DE" w:rsidRPr="005D46C7">
        <w:rPr>
          <w:i/>
          <w:iCs/>
          <w:sz w:val="24"/>
          <w:szCs w:val="24"/>
        </w:rPr>
        <w:t>Cassis-Sauce</w:t>
      </w:r>
    </w:p>
    <w:p w14:paraId="714E2D81" w14:textId="77777777" w:rsidR="009144DE" w:rsidRDefault="009144DE" w:rsidP="009144DE">
      <w:pPr>
        <w:rPr>
          <w:sz w:val="24"/>
          <w:szCs w:val="24"/>
        </w:rPr>
      </w:pPr>
      <w:r>
        <w:rPr>
          <w:sz w:val="24"/>
          <w:szCs w:val="24"/>
        </w:rPr>
        <w:t>300 g schwarze Johannisbeeren</w:t>
      </w:r>
    </w:p>
    <w:p w14:paraId="5F34A945" w14:textId="77777777" w:rsidR="009144DE" w:rsidRDefault="009144DE" w:rsidP="009144DE">
      <w:pPr>
        <w:rPr>
          <w:sz w:val="24"/>
          <w:szCs w:val="24"/>
        </w:rPr>
      </w:pPr>
      <w:r>
        <w:rPr>
          <w:sz w:val="24"/>
          <w:szCs w:val="24"/>
        </w:rPr>
        <w:t>1 Vanilleschote</w:t>
      </w:r>
    </w:p>
    <w:p w14:paraId="024E9C34" w14:textId="77777777" w:rsidR="009144DE" w:rsidRDefault="009144DE" w:rsidP="009144DE">
      <w:pPr>
        <w:rPr>
          <w:sz w:val="24"/>
          <w:szCs w:val="24"/>
        </w:rPr>
      </w:pPr>
      <w:r>
        <w:rPr>
          <w:sz w:val="24"/>
          <w:szCs w:val="24"/>
        </w:rPr>
        <w:t>70 g Zucker</w:t>
      </w:r>
    </w:p>
    <w:p w14:paraId="1CCB2C18" w14:textId="77777777" w:rsidR="009144DE" w:rsidRDefault="009144DE" w:rsidP="009144DE">
      <w:pPr>
        <w:rPr>
          <w:sz w:val="24"/>
          <w:szCs w:val="24"/>
        </w:rPr>
      </w:pPr>
      <w:r>
        <w:rPr>
          <w:sz w:val="24"/>
          <w:szCs w:val="24"/>
        </w:rPr>
        <w:t>150 ml schwarzer Johannisbeernektar</w:t>
      </w:r>
    </w:p>
    <w:p w14:paraId="396746D9" w14:textId="77777777" w:rsidR="009144DE" w:rsidRDefault="009144DE" w:rsidP="009144DE">
      <w:pPr>
        <w:rPr>
          <w:sz w:val="24"/>
          <w:szCs w:val="24"/>
        </w:rPr>
      </w:pPr>
      <w:r>
        <w:rPr>
          <w:sz w:val="24"/>
          <w:szCs w:val="24"/>
        </w:rPr>
        <w:t>3 EL Cassis (schwarzer Johannisbeerlikör)</w:t>
      </w:r>
    </w:p>
    <w:p w14:paraId="4A15D12B" w14:textId="77777777" w:rsidR="009144DE" w:rsidRDefault="009144DE" w:rsidP="009144DE">
      <w:pPr>
        <w:rPr>
          <w:sz w:val="24"/>
          <w:szCs w:val="24"/>
        </w:rPr>
      </w:pPr>
      <w:r>
        <w:rPr>
          <w:sz w:val="24"/>
          <w:szCs w:val="24"/>
        </w:rPr>
        <w:t>1 TL Vanillepuddingpulver</w:t>
      </w:r>
    </w:p>
    <w:p w14:paraId="69A992E7" w14:textId="77777777" w:rsidR="005D46C7" w:rsidRDefault="005D46C7" w:rsidP="009144DE">
      <w:pPr>
        <w:rPr>
          <w:sz w:val="24"/>
          <w:szCs w:val="24"/>
        </w:rPr>
      </w:pPr>
    </w:p>
    <w:p w14:paraId="42062C66" w14:textId="7A567D41" w:rsidR="009144DE" w:rsidRPr="005D46C7" w:rsidRDefault="005D46C7" w:rsidP="009144DE">
      <w:pPr>
        <w:rPr>
          <w:i/>
          <w:iCs/>
          <w:sz w:val="24"/>
          <w:szCs w:val="24"/>
        </w:rPr>
      </w:pPr>
      <w:r w:rsidRPr="005D46C7">
        <w:rPr>
          <w:i/>
          <w:iCs/>
          <w:sz w:val="24"/>
          <w:szCs w:val="24"/>
        </w:rPr>
        <w:t xml:space="preserve">Für die </w:t>
      </w:r>
      <w:r w:rsidR="009144DE" w:rsidRPr="005D46C7">
        <w:rPr>
          <w:i/>
          <w:iCs/>
          <w:sz w:val="24"/>
          <w:szCs w:val="24"/>
        </w:rPr>
        <w:t>Pancakes:</w:t>
      </w:r>
    </w:p>
    <w:p w14:paraId="01E20D5D" w14:textId="77777777" w:rsidR="009144DE" w:rsidRDefault="009144DE" w:rsidP="009144DE">
      <w:pPr>
        <w:rPr>
          <w:sz w:val="24"/>
          <w:szCs w:val="24"/>
        </w:rPr>
      </w:pPr>
      <w:r>
        <w:rPr>
          <w:sz w:val="24"/>
          <w:szCs w:val="24"/>
        </w:rPr>
        <w:t>25 g Butter</w:t>
      </w:r>
    </w:p>
    <w:p w14:paraId="58276720" w14:textId="77777777" w:rsidR="009144DE" w:rsidRDefault="009144DE" w:rsidP="009144DE">
      <w:pPr>
        <w:rPr>
          <w:sz w:val="24"/>
          <w:szCs w:val="24"/>
        </w:rPr>
      </w:pPr>
      <w:r>
        <w:rPr>
          <w:sz w:val="24"/>
          <w:szCs w:val="24"/>
        </w:rPr>
        <w:t>2 Eier</w:t>
      </w:r>
    </w:p>
    <w:p w14:paraId="7AAC1542" w14:textId="77777777" w:rsidR="009144DE" w:rsidRDefault="009144DE" w:rsidP="009144DE">
      <w:pPr>
        <w:rPr>
          <w:sz w:val="24"/>
          <w:szCs w:val="24"/>
        </w:rPr>
      </w:pPr>
      <w:r>
        <w:rPr>
          <w:sz w:val="24"/>
          <w:szCs w:val="24"/>
        </w:rPr>
        <w:t>200 ml Buttermilch</w:t>
      </w:r>
    </w:p>
    <w:p w14:paraId="36B885A1" w14:textId="77777777" w:rsidR="009144DE" w:rsidRDefault="009144DE" w:rsidP="009144DE">
      <w:pPr>
        <w:rPr>
          <w:sz w:val="24"/>
          <w:szCs w:val="24"/>
        </w:rPr>
      </w:pPr>
      <w:r>
        <w:rPr>
          <w:sz w:val="24"/>
          <w:szCs w:val="24"/>
        </w:rPr>
        <w:t>40 g Zucker</w:t>
      </w:r>
    </w:p>
    <w:p w14:paraId="5FEB46AE" w14:textId="77777777" w:rsidR="009144DE" w:rsidRPr="00B90D4D" w:rsidRDefault="009144DE" w:rsidP="009144DE">
      <w:pPr>
        <w:rPr>
          <w:sz w:val="24"/>
          <w:szCs w:val="24"/>
          <w:lang w:val="en-US"/>
        </w:rPr>
      </w:pPr>
      <w:r w:rsidRPr="00B90D4D">
        <w:rPr>
          <w:sz w:val="24"/>
          <w:szCs w:val="24"/>
          <w:lang w:val="en-US"/>
        </w:rPr>
        <w:t>150 g Mehl</w:t>
      </w:r>
    </w:p>
    <w:p w14:paraId="60036F34" w14:textId="77777777" w:rsidR="009144DE" w:rsidRPr="00AF0B8E" w:rsidRDefault="009144DE" w:rsidP="009144DE">
      <w:pPr>
        <w:rPr>
          <w:sz w:val="24"/>
          <w:szCs w:val="24"/>
          <w:lang w:val="en-US"/>
        </w:rPr>
      </w:pPr>
      <w:r w:rsidRPr="00AF0B8E">
        <w:rPr>
          <w:sz w:val="24"/>
          <w:szCs w:val="24"/>
          <w:lang w:val="en-US"/>
        </w:rPr>
        <w:t xml:space="preserve">1 TL </w:t>
      </w:r>
      <w:proofErr w:type="spellStart"/>
      <w:r w:rsidRPr="00AF0B8E">
        <w:rPr>
          <w:sz w:val="24"/>
          <w:szCs w:val="24"/>
          <w:lang w:val="en-US"/>
        </w:rPr>
        <w:t>Backpulver</w:t>
      </w:r>
      <w:proofErr w:type="spellEnd"/>
    </w:p>
    <w:p w14:paraId="7ECE109A" w14:textId="77777777" w:rsidR="009144DE" w:rsidRPr="00AF0B8E" w:rsidRDefault="009144DE" w:rsidP="009144DE">
      <w:pPr>
        <w:rPr>
          <w:sz w:val="24"/>
          <w:szCs w:val="24"/>
          <w:lang w:val="en-US"/>
        </w:rPr>
      </w:pPr>
      <w:r w:rsidRPr="00AF0B8E">
        <w:rPr>
          <w:sz w:val="24"/>
          <w:szCs w:val="24"/>
          <w:lang w:val="en-US"/>
        </w:rPr>
        <w:t>Salz</w:t>
      </w:r>
    </w:p>
    <w:p w14:paraId="425FE7AB" w14:textId="77777777" w:rsidR="009144DE" w:rsidRPr="00AF0B8E" w:rsidRDefault="009144DE" w:rsidP="009144DE">
      <w:pPr>
        <w:rPr>
          <w:sz w:val="24"/>
          <w:szCs w:val="24"/>
          <w:lang w:val="en-US"/>
        </w:rPr>
      </w:pPr>
      <w:r w:rsidRPr="00AF0B8E">
        <w:rPr>
          <w:sz w:val="24"/>
          <w:szCs w:val="24"/>
          <w:lang w:val="en-US"/>
        </w:rPr>
        <w:t xml:space="preserve">300 g rote </w:t>
      </w:r>
      <w:proofErr w:type="spellStart"/>
      <w:r w:rsidRPr="00AF0B8E">
        <w:rPr>
          <w:sz w:val="24"/>
          <w:szCs w:val="24"/>
          <w:lang w:val="en-US"/>
        </w:rPr>
        <w:t>Johannisbeeren</w:t>
      </w:r>
      <w:proofErr w:type="spellEnd"/>
    </w:p>
    <w:p w14:paraId="7447718C" w14:textId="77777777" w:rsidR="009144DE" w:rsidRPr="00B90D4D" w:rsidRDefault="009144DE" w:rsidP="009144DE">
      <w:pPr>
        <w:rPr>
          <w:sz w:val="24"/>
          <w:szCs w:val="24"/>
          <w:lang w:val="en-US"/>
        </w:rPr>
      </w:pPr>
      <w:r w:rsidRPr="00B90D4D">
        <w:rPr>
          <w:sz w:val="24"/>
          <w:szCs w:val="24"/>
          <w:lang w:val="en-US"/>
        </w:rPr>
        <w:t>25 g Amaretti-</w:t>
      </w:r>
      <w:proofErr w:type="spellStart"/>
      <w:r w:rsidRPr="00B90D4D">
        <w:rPr>
          <w:sz w:val="24"/>
          <w:szCs w:val="24"/>
          <w:lang w:val="en-US"/>
        </w:rPr>
        <w:t>Kekse</w:t>
      </w:r>
      <w:proofErr w:type="spellEnd"/>
    </w:p>
    <w:p w14:paraId="73DBED4F" w14:textId="77777777" w:rsidR="009144DE" w:rsidRDefault="009144DE" w:rsidP="009144DE">
      <w:pPr>
        <w:rPr>
          <w:sz w:val="24"/>
          <w:szCs w:val="24"/>
        </w:rPr>
      </w:pPr>
      <w:r>
        <w:rPr>
          <w:sz w:val="24"/>
          <w:szCs w:val="24"/>
        </w:rPr>
        <w:t>Je 4-5 TL Butter und Öl</w:t>
      </w:r>
    </w:p>
    <w:p w14:paraId="572BEDCD" w14:textId="77777777" w:rsidR="009144DE" w:rsidRDefault="009144DE" w:rsidP="009144DE">
      <w:pPr>
        <w:rPr>
          <w:sz w:val="24"/>
          <w:szCs w:val="24"/>
        </w:rPr>
      </w:pPr>
      <w:r>
        <w:rPr>
          <w:sz w:val="24"/>
          <w:szCs w:val="24"/>
        </w:rPr>
        <w:t>2 EL Puderzucker</w:t>
      </w:r>
    </w:p>
    <w:p w14:paraId="4B4EC649" w14:textId="77777777" w:rsidR="009144DE" w:rsidRDefault="009144DE" w:rsidP="009144DE">
      <w:pPr>
        <w:rPr>
          <w:sz w:val="24"/>
          <w:szCs w:val="24"/>
        </w:rPr>
      </w:pPr>
      <w:r w:rsidRPr="005D46C7">
        <w:rPr>
          <w:i/>
          <w:iCs/>
          <w:sz w:val="24"/>
          <w:szCs w:val="24"/>
        </w:rPr>
        <w:t>Außerdem:</w:t>
      </w:r>
      <w:r>
        <w:rPr>
          <w:sz w:val="24"/>
          <w:szCs w:val="24"/>
        </w:rPr>
        <w:t xml:space="preserve"> 4 kleine Kugeln Erdbeereis </w:t>
      </w:r>
      <w:r w:rsidRPr="000F2430">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7A0D7B5E" w14:textId="77777777" w:rsidR="005D46C7" w:rsidRDefault="005D46C7" w:rsidP="009144DE">
      <w:pPr>
        <w:rPr>
          <w:sz w:val="24"/>
          <w:szCs w:val="24"/>
        </w:rPr>
      </w:pPr>
    </w:p>
    <w:p w14:paraId="2819BF2E" w14:textId="63100E9D" w:rsidR="009144DE" w:rsidRDefault="009144DE" w:rsidP="009144DE">
      <w:pPr>
        <w:rPr>
          <w:sz w:val="24"/>
          <w:szCs w:val="24"/>
        </w:rPr>
      </w:pPr>
      <w:r>
        <w:rPr>
          <w:sz w:val="24"/>
          <w:szCs w:val="24"/>
        </w:rPr>
        <w:t>Zubereitungszeit: 1 Stunde</w:t>
      </w:r>
    </w:p>
    <w:p w14:paraId="7EC80752" w14:textId="77777777" w:rsidR="009144DE" w:rsidRPr="00D56280" w:rsidRDefault="009144DE" w:rsidP="00B40E8C">
      <w:pPr>
        <w:pStyle w:val="ListParagraph"/>
        <w:numPr>
          <w:ilvl w:val="0"/>
          <w:numId w:val="356"/>
        </w:numPr>
        <w:spacing w:after="120"/>
        <w:ind w:left="714" w:hanging="357"/>
        <w:contextualSpacing w:val="0"/>
        <w:jc w:val="both"/>
        <w:rPr>
          <w:sz w:val="24"/>
          <w:szCs w:val="24"/>
        </w:rPr>
      </w:pPr>
      <w:r w:rsidRPr="00D56280">
        <w:rPr>
          <w:sz w:val="24"/>
          <w:szCs w:val="24"/>
        </w:rPr>
        <w:t xml:space="preserve">Schwarze Johannisbeeren mit einer Gabel von den Rispen streifen. Vanilleschote längs einschneiden und das Mark herauskratzen. Zucker in einem Topf goldbraun karamellisieren lassen, dabei erst rühren, wenn der Zucker an einer Stelle zu schmelzen beginnt. Mit dem Nektar ablöschen, Vanilleschote und -mark zugeben. Beeren zugeben, aufkochen und offen 5 Minuten bei mittlerer Hitze leicht kochen lassen, </w:t>
      </w:r>
      <w:r w:rsidRPr="00D56280">
        <w:rPr>
          <w:sz w:val="24"/>
          <w:szCs w:val="24"/>
        </w:rPr>
        <w:lastRenderedPageBreak/>
        <w:t>durch ein feines Sieb streichen, im Topf erneut aufkochen. Cassis und Puddingpulver glattrühren, in die kochende Mischung rühren, erneut aufkochen, in eine Schüssel füllen und abkühlen lassen.</w:t>
      </w:r>
    </w:p>
    <w:p w14:paraId="5ACDDD28" w14:textId="77777777" w:rsidR="009144DE" w:rsidRPr="00D56280" w:rsidRDefault="009144DE" w:rsidP="00B40E8C">
      <w:pPr>
        <w:pStyle w:val="ListParagraph"/>
        <w:numPr>
          <w:ilvl w:val="0"/>
          <w:numId w:val="356"/>
        </w:numPr>
        <w:spacing w:after="120"/>
        <w:ind w:left="714" w:hanging="357"/>
        <w:contextualSpacing w:val="0"/>
        <w:jc w:val="both"/>
        <w:rPr>
          <w:sz w:val="24"/>
          <w:szCs w:val="24"/>
        </w:rPr>
      </w:pPr>
      <w:r w:rsidRPr="00D56280">
        <w:rPr>
          <w:sz w:val="24"/>
          <w:szCs w:val="24"/>
        </w:rPr>
        <w:t>Butter bei mittlerer Hitze zerlassen. Eier, Buttermilch und Zucker mit dem Schneebesen verrühren. Butter einrühren. Mehl, Backpulver und 1 Prise Salz mischen und gut unterrühren. Teig bei Zimmertemperatur 15 Minuten quellen lassen.</w:t>
      </w:r>
    </w:p>
    <w:p w14:paraId="26AA37DA" w14:textId="77777777" w:rsidR="009144DE" w:rsidRDefault="009144DE" w:rsidP="00B40E8C">
      <w:pPr>
        <w:pStyle w:val="ListParagraph"/>
        <w:numPr>
          <w:ilvl w:val="0"/>
          <w:numId w:val="356"/>
        </w:numPr>
        <w:spacing w:after="120"/>
        <w:ind w:left="714" w:hanging="357"/>
        <w:contextualSpacing w:val="0"/>
        <w:jc w:val="both"/>
        <w:rPr>
          <w:sz w:val="24"/>
          <w:szCs w:val="24"/>
        </w:rPr>
      </w:pPr>
      <w:r w:rsidRPr="00D56280">
        <w:rPr>
          <w:sz w:val="24"/>
          <w:szCs w:val="24"/>
        </w:rPr>
        <w:t>Rote Johannisbeeren von den Rispen streifen. Amaretti in einen Gefrierbeutel geben und fein zerstoßen. Teig erneut durchrühren. Je 1 TL Butter und Öl in einer beschichteten Pfanne erhitzen. Teig für 4 Pancakes u die Pfanne geben. Einige Johannisbeeren und Amaretti-Brösel darauf verteilen. Bei mittlerer Hitze auf jeder Seite 2 – 3 Minuten goldbraun backen. Fertige Pancakes im Backofen bei 120 Grad Ober-/Unterhitze (Gas Stufe 1) auf einem mit Backpapier belegten Backblech warmhalten. Auf diese Weise in 4 – 5 Portionen 16 – 20 Pancakes backen. Pancakes mit Puderzucker bestäuben und mit Sauce und Erdbeereis servieren.</w:t>
      </w:r>
    </w:p>
    <w:p w14:paraId="6B2D6462" w14:textId="77777777" w:rsidR="009144DE" w:rsidRDefault="009144DE" w:rsidP="009144DE">
      <w:pPr>
        <w:rPr>
          <w:sz w:val="24"/>
          <w:szCs w:val="24"/>
        </w:rPr>
      </w:pPr>
      <w:r>
        <w:rPr>
          <w:sz w:val="24"/>
          <w:szCs w:val="24"/>
        </w:rPr>
        <w:br w:type="page"/>
      </w:r>
    </w:p>
    <w:p w14:paraId="6B5DEC76" w14:textId="77777777" w:rsidR="009144DE" w:rsidRDefault="009144DE" w:rsidP="00C428B5">
      <w:pPr>
        <w:pStyle w:val="Heading2"/>
        <w:spacing w:after="240"/>
      </w:pPr>
      <w:r>
        <w:lastRenderedPageBreak/>
        <w:t>Crème brûlée mit Lavendel</w:t>
      </w:r>
    </w:p>
    <w:p w14:paraId="0D456468" w14:textId="008FB5DF" w:rsidR="009144DE" w:rsidRDefault="009144DE" w:rsidP="009144DE">
      <w:pPr>
        <w:rPr>
          <w:sz w:val="24"/>
          <w:szCs w:val="24"/>
        </w:rPr>
      </w:pPr>
      <w:r w:rsidRPr="00C428B5">
        <w:rPr>
          <w:sz w:val="24"/>
          <w:szCs w:val="24"/>
          <w:u w:val="single"/>
        </w:rPr>
        <w:t>Zutaten</w:t>
      </w:r>
      <w:r>
        <w:rPr>
          <w:sz w:val="24"/>
          <w:szCs w:val="24"/>
        </w:rPr>
        <w:t xml:space="preserve"> </w:t>
      </w:r>
      <w:r w:rsidR="00C428B5">
        <w:rPr>
          <w:sz w:val="24"/>
          <w:szCs w:val="24"/>
        </w:rPr>
        <w:t>(</w:t>
      </w:r>
      <w:r>
        <w:rPr>
          <w:sz w:val="24"/>
          <w:szCs w:val="24"/>
        </w:rPr>
        <w:t>für 4 Portionen</w:t>
      </w:r>
      <w:r w:rsidR="00C428B5">
        <w:rPr>
          <w:sz w:val="24"/>
          <w:szCs w:val="24"/>
        </w:rPr>
        <w:t>)</w:t>
      </w:r>
    </w:p>
    <w:p w14:paraId="3A298EDF" w14:textId="77777777" w:rsidR="009144DE" w:rsidRDefault="009144DE" w:rsidP="009144DE">
      <w:pPr>
        <w:rPr>
          <w:sz w:val="24"/>
          <w:szCs w:val="24"/>
        </w:rPr>
      </w:pPr>
      <w:r>
        <w:rPr>
          <w:sz w:val="24"/>
          <w:szCs w:val="24"/>
        </w:rPr>
        <w:t>1 Vanilleschote</w:t>
      </w:r>
    </w:p>
    <w:p w14:paraId="675AD77A" w14:textId="77777777" w:rsidR="009144DE" w:rsidRDefault="009144DE" w:rsidP="009144DE">
      <w:pPr>
        <w:rPr>
          <w:sz w:val="24"/>
          <w:szCs w:val="24"/>
        </w:rPr>
      </w:pPr>
      <w:r>
        <w:rPr>
          <w:sz w:val="24"/>
          <w:szCs w:val="24"/>
        </w:rPr>
        <w:t>100 ml Milch</w:t>
      </w:r>
    </w:p>
    <w:p w14:paraId="230954B0" w14:textId="77777777" w:rsidR="009144DE" w:rsidRDefault="009144DE" w:rsidP="009144DE">
      <w:pPr>
        <w:rPr>
          <w:sz w:val="24"/>
          <w:szCs w:val="24"/>
        </w:rPr>
      </w:pPr>
      <w:r>
        <w:rPr>
          <w:sz w:val="24"/>
          <w:szCs w:val="24"/>
        </w:rPr>
        <w:t>1 Pk. Vanillezucker</w:t>
      </w:r>
    </w:p>
    <w:p w14:paraId="3802B6F5" w14:textId="77777777" w:rsidR="009144DE" w:rsidRDefault="009144DE" w:rsidP="009144DE">
      <w:pPr>
        <w:rPr>
          <w:sz w:val="24"/>
          <w:szCs w:val="24"/>
        </w:rPr>
      </w:pPr>
      <w:r>
        <w:rPr>
          <w:sz w:val="24"/>
          <w:szCs w:val="24"/>
        </w:rPr>
        <w:t>350 ml Schlagsahne</w:t>
      </w:r>
    </w:p>
    <w:p w14:paraId="5B31B8BB" w14:textId="77777777" w:rsidR="009144DE" w:rsidRDefault="009144DE" w:rsidP="009144DE">
      <w:pPr>
        <w:rPr>
          <w:sz w:val="24"/>
          <w:szCs w:val="24"/>
        </w:rPr>
      </w:pPr>
      <w:r>
        <w:rPr>
          <w:sz w:val="24"/>
          <w:szCs w:val="24"/>
        </w:rPr>
        <w:t>1 ½ TL Lavendelblüten</w:t>
      </w:r>
    </w:p>
    <w:p w14:paraId="1D88D512" w14:textId="77777777" w:rsidR="009144DE" w:rsidRDefault="009144DE" w:rsidP="009144DE">
      <w:pPr>
        <w:rPr>
          <w:sz w:val="24"/>
          <w:szCs w:val="24"/>
        </w:rPr>
      </w:pPr>
      <w:r>
        <w:rPr>
          <w:sz w:val="24"/>
          <w:szCs w:val="24"/>
        </w:rPr>
        <w:t>4 Eigelb</w:t>
      </w:r>
    </w:p>
    <w:p w14:paraId="2562E609" w14:textId="77777777" w:rsidR="009144DE" w:rsidRDefault="009144DE" w:rsidP="009144DE">
      <w:pPr>
        <w:rPr>
          <w:sz w:val="24"/>
          <w:szCs w:val="24"/>
        </w:rPr>
      </w:pPr>
      <w:r>
        <w:rPr>
          <w:sz w:val="24"/>
          <w:szCs w:val="24"/>
        </w:rPr>
        <w:t>75 g Zucker</w:t>
      </w:r>
    </w:p>
    <w:p w14:paraId="5E1FC095" w14:textId="77777777" w:rsidR="009144DE" w:rsidRDefault="009144DE" w:rsidP="009144DE">
      <w:pPr>
        <w:rPr>
          <w:sz w:val="24"/>
          <w:szCs w:val="24"/>
        </w:rPr>
      </w:pPr>
      <w:r>
        <w:rPr>
          <w:sz w:val="24"/>
          <w:szCs w:val="24"/>
        </w:rPr>
        <w:t>2 TL brauner Zucker</w:t>
      </w:r>
    </w:p>
    <w:p w14:paraId="032C01C1" w14:textId="77777777" w:rsidR="009144DE" w:rsidRDefault="009144DE" w:rsidP="009144DE">
      <w:pPr>
        <w:rPr>
          <w:sz w:val="24"/>
          <w:szCs w:val="24"/>
        </w:rPr>
      </w:pPr>
      <w:r>
        <w:rPr>
          <w:sz w:val="24"/>
          <w:szCs w:val="24"/>
        </w:rPr>
        <w:t>Außerdem 4 ofenfeste Förmchen</w:t>
      </w:r>
    </w:p>
    <w:p w14:paraId="691AE0F3" w14:textId="77777777" w:rsidR="00C428B5" w:rsidRDefault="00C428B5" w:rsidP="009144DE">
      <w:pPr>
        <w:rPr>
          <w:sz w:val="24"/>
          <w:szCs w:val="24"/>
        </w:rPr>
      </w:pPr>
    </w:p>
    <w:p w14:paraId="4A4BF2A0" w14:textId="2440E842" w:rsidR="009144DE" w:rsidRDefault="009144DE" w:rsidP="009144DE">
      <w:pPr>
        <w:rPr>
          <w:sz w:val="24"/>
          <w:szCs w:val="24"/>
        </w:rPr>
      </w:pPr>
      <w:r>
        <w:rPr>
          <w:sz w:val="24"/>
          <w:szCs w:val="24"/>
        </w:rPr>
        <w:t>Zubereitungszeit: 45 Minuten plus Garzeit 1,5 Stunden plus Kühlzeit mindestens 4 Stunden</w:t>
      </w:r>
    </w:p>
    <w:p w14:paraId="620D6DFA" w14:textId="77777777" w:rsidR="009144DE" w:rsidRPr="001C7CE0" w:rsidRDefault="009144DE" w:rsidP="00B40E8C">
      <w:pPr>
        <w:pStyle w:val="ListParagraph"/>
        <w:numPr>
          <w:ilvl w:val="0"/>
          <w:numId w:val="344"/>
        </w:numPr>
        <w:spacing w:after="120"/>
        <w:ind w:left="714" w:hanging="357"/>
        <w:contextualSpacing w:val="0"/>
        <w:jc w:val="both"/>
        <w:rPr>
          <w:sz w:val="24"/>
          <w:szCs w:val="24"/>
        </w:rPr>
      </w:pPr>
      <w:r w:rsidRPr="001C7CE0">
        <w:rPr>
          <w:sz w:val="24"/>
          <w:szCs w:val="24"/>
        </w:rPr>
        <w:t>Vanilleschote längs einritzen, das Mark herauskratzen. Milch mit Vanillemark, -schote, Vanillezucker, Sahne und ½ TL Lavendelblüten unter Rühren aufkochen. Vom Herd nehmen und 2 -3 Stunden ziehen lassen.</w:t>
      </w:r>
    </w:p>
    <w:p w14:paraId="3840EFE1" w14:textId="77777777" w:rsidR="009144DE" w:rsidRPr="001C7CE0" w:rsidRDefault="009144DE" w:rsidP="00B40E8C">
      <w:pPr>
        <w:pStyle w:val="ListParagraph"/>
        <w:numPr>
          <w:ilvl w:val="0"/>
          <w:numId w:val="344"/>
        </w:numPr>
        <w:spacing w:after="120"/>
        <w:ind w:left="714" w:hanging="357"/>
        <w:contextualSpacing w:val="0"/>
        <w:jc w:val="both"/>
        <w:rPr>
          <w:sz w:val="24"/>
          <w:szCs w:val="24"/>
        </w:rPr>
      </w:pPr>
      <w:r w:rsidRPr="001C7CE0">
        <w:rPr>
          <w:sz w:val="24"/>
          <w:szCs w:val="24"/>
        </w:rPr>
        <w:t>Eigelbe und Zucker mit dem Mixer cremig-weiß aufschlagen. Sahnemischung langsam durch ein Sieb zugeben (es soll möglichst wenig Schaum entstehen). Masse kurz ruhen lassen, eventuell vorhandenen Schaum abschöpfen.</w:t>
      </w:r>
    </w:p>
    <w:p w14:paraId="2E3F5F55" w14:textId="77777777" w:rsidR="009144DE" w:rsidRPr="001C7CE0" w:rsidRDefault="009144DE" w:rsidP="00B40E8C">
      <w:pPr>
        <w:pStyle w:val="ListParagraph"/>
        <w:numPr>
          <w:ilvl w:val="0"/>
          <w:numId w:val="344"/>
        </w:numPr>
        <w:spacing w:after="120"/>
        <w:ind w:left="714" w:hanging="357"/>
        <w:contextualSpacing w:val="0"/>
        <w:jc w:val="both"/>
        <w:rPr>
          <w:sz w:val="24"/>
          <w:szCs w:val="24"/>
        </w:rPr>
      </w:pPr>
      <w:r w:rsidRPr="001C7CE0">
        <w:rPr>
          <w:sz w:val="24"/>
          <w:szCs w:val="24"/>
        </w:rPr>
        <w:t>Backofen auf 160 Grad (keine Umluft) vorheizen. Die Masse in 4 ofenfeste Förmchen füllen. Förmchen in ein heißes Wasserbad stellen, im Backofen auf der untersten Schiene 1,5 Stunden stocken lassen.</w:t>
      </w:r>
    </w:p>
    <w:p w14:paraId="50391C7D" w14:textId="77777777" w:rsidR="009144DE" w:rsidRDefault="009144DE" w:rsidP="00B40E8C">
      <w:pPr>
        <w:pStyle w:val="ListParagraph"/>
        <w:numPr>
          <w:ilvl w:val="0"/>
          <w:numId w:val="344"/>
        </w:numPr>
        <w:spacing w:after="120"/>
        <w:ind w:left="714" w:hanging="357"/>
        <w:contextualSpacing w:val="0"/>
        <w:jc w:val="both"/>
        <w:rPr>
          <w:sz w:val="24"/>
          <w:szCs w:val="24"/>
        </w:rPr>
      </w:pPr>
      <w:r w:rsidRPr="001C7CE0">
        <w:rPr>
          <w:sz w:val="24"/>
          <w:szCs w:val="24"/>
        </w:rPr>
        <w:t>Förmchen herausnehmen, vollständig abkühlen lassen und abgedeckt am besten über Nacht kaltstellen. Kurz vorm Servieren jede Creme gleichmäßig mit ½ TL braunen Zucker bestreuen und 1 - 2 Minuten ziehen lassen. Dann den Zucker mit einem Brenner hellbraun karamellisieren. Mit den restlichen Lavendelblüten bestreut sofort servieren.</w:t>
      </w:r>
    </w:p>
    <w:p w14:paraId="3A06D4BB" w14:textId="77777777" w:rsidR="009144DE" w:rsidRPr="001C7CE0" w:rsidRDefault="009144DE" w:rsidP="009144DE">
      <w:pPr>
        <w:rPr>
          <w:sz w:val="24"/>
          <w:szCs w:val="24"/>
        </w:rPr>
      </w:pPr>
    </w:p>
    <w:p w14:paraId="331BE44C" w14:textId="77777777" w:rsidR="009144DE" w:rsidRDefault="009144DE" w:rsidP="009144DE">
      <w:pPr>
        <w:rPr>
          <w:sz w:val="24"/>
          <w:szCs w:val="24"/>
        </w:rPr>
      </w:pPr>
    </w:p>
    <w:p w14:paraId="501213B2" w14:textId="77777777" w:rsidR="009144DE" w:rsidRDefault="009144DE" w:rsidP="009144DE">
      <w:pPr>
        <w:rPr>
          <w:sz w:val="24"/>
          <w:szCs w:val="24"/>
        </w:rPr>
      </w:pPr>
      <w:r>
        <w:rPr>
          <w:sz w:val="24"/>
          <w:szCs w:val="24"/>
        </w:rPr>
        <w:br w:type="page"/>
      </w:r>
    </w:p>
    <w:p w14:paraId="608A7691" w14:textId="0C623004" w:rsidR="009144DE" w:rsidRDefault="009144DE" w:rsidP="00C428B5">
      <w:pPr>
        <w:pStyle w:val="Heading2"/>
        <w:spacing w:after="240"/>
      </w:pPr>
      <w:r>
        <w:lastRenderedPageBreak/>
        <w:t>Mandelwaffeln</w:t>
      </w:r>
      <w:r w:rsidR="003F77D7">
        <w:rPr>
          <w:rStyle w:val="FootnoteReference"/>
        </w:rPr>
        <w:footnoteReference w:id="1523"/>
      </w:r>
      <w:r>
        <w:t xml:space="preserve"> </w:t>
      </w:r>
    </w:p>
    <w:p w14:paraId="3AF38FE3" w14:textId="77777777" w:rsidR="009144DE" w:rsidRDefault="009144DE" w:rsidP="009144DE">
      <w:pPr>
        <w:rPr>
          <w:sz w:val="24"/>
          <w:szCs w:val="24"/>
        </w:rPr>
      </w:pPr>
      <w:r w:rsidRPr="00C428B5">
        <w:rPr>
          <w:sz w:val="24"/>
          <w:szCs w:val="24"/>
          <w:u w:val="single"/>
        </w:rPr>
        <w:t>Zutaten</w:t>
      </w:r>
      <w:r>
        <w:rPr>
          <w:sz w:val="24"/>
          <w:szCs w:val="24"/>
        </w:rPr>
        <w:t xml:space="preserve"> für 6 Stück</w:t>
      </w:r>
    </w:p>
    <w:p w14:paraId="3AD30FA8" w14:textId="77777777" w:rsidR="009144DE" w:rsidRDefault="009144DE" w:rsidP="009144DE">
      <w:pPr>
        <w:rPr>
          <w:sz w:val="24"/>
          <w:szCs w:val="24"/>
        </w:rPr>
      </w:pPr>
      <w:r>
        <w:rPr>
          <w:sz w:val="24"/>
          <w:szCs w:val="24"/>
        </w:rPr>
        <w:t>50 g gehackte Mandeln</w:t>
      </w:r>
    </w:p>
    <w:p w14:paraId="4E0C67AA" w14:textId="77777777" w:rsidR="009144DE" w:rsidRDefault="009144DE" w:rsidP="009144DE">
      <w:pPr>
        <w:rPr>
          <w:sz w:val="24"/>
          <w:szCs w:val="24"/>
        </w:rPr>
      </w:pPr>
      <w:r>
        <w:rPr>
          <w:sz w:val="24"/>
          <w:szCs w:val="24"/>
        </w:rPr>
        <w:t>80 g Mandelmehl</w:t>
      </w:r>
    </w:p>
    <w:p w14:paraId="4CF1B11C" w14:textId="77777777" w:rsidR="009144DE" w:rsidRDefault="009144DE" w:rsidP="009144DE">
      <w:pPr>
        <w:rPr>
          <w:sz w:val="24"/>
          <w:szCs w:val="24"/>
        </w:rPr>
      </w:pPr>
      <w:r>
        <w:rPr>
          <w:sz w:val="24"/>
          <w:szCs w:val="24"/>
        </w:rPr>
        <w:t>40 g gemahlene Mandeln</w:t>
      </w:r>
    </w:p>
    <w:p w14:paraId="6F245C88" w14:textId="77777777" w:rsidR="009144DE" w:rsidRDefault="009144DE" w:rsidP="009144DE">
      <w:pPr>
        <w:rPr>
          <w:sz w:val="24"/>
          <w:szCs w:val="24"/>
        </w:rPr>
      </w:pPr>
      <w:r>
        <w:rPr>
          <w:sz w:val="24"/>
          <w:szCs w:val="24"/>
        </w:rPr>
        <w:t>50 g Zucker</w:t>
      </w:r>
    </w:p>
    <w:p w14:paraId="60FEB3AF" w14:textId="77777777" w:rsidR="009144DE" w:rsidRDefault="009144DE" w:rsidP="009144DE">
      <w:pPr>
        <w:rPr>
          <w:sz w:val="24"/>
          <w:szCs w:val="24"/>
        </w:rPr>
      </w:pPr>
      <w:r>
        <w:rPr>
          <w:sz w:val="24"/>
          <w:szCs w:val="24"/>
        </w:rPr>
        <w:t>1 Msp. Zimt</w:t>
      </w:r>
    </w:p>
    <w:p w14:paraId="2640182B" w14:textId="77777777" w:rsidR="009144DE" w:rsidRDefault="009144DE" w:rsidP="009144DE">
      <w:pPr>
        <w:rPr>
          <w:sz w:val="24"/>
          <w:szCs w:val="24"/>
        </w:rPr>
      </w:pPr>
      <w:r>
        <w:rPr>
          <w:sz w:val="24"/>
          <w:szCs w:val="24"/>
        </w:rPr>
        <w:t>Salz</w:t>
      </w:r>
    </w:p>
    <w:p w14:paraId="03EBEA10" w14:textId="77777777" w:rsidR="009144DE" w:rsidRDefault="009144DE" w:rsidP="009144DE">
      <w:pPr>
        <w:rPr>
          <w:sz w:val="24"/>
          <w:szCs w:val="24"/>
        </w:rPr>
      </w:pPr>
      <w:r>
        <w:rPr>
          <w:sz w:val="24"/>
          <w:szCs w:val="24"/>
        </w:rPr>
        <w:t>1 TL Backpulver</w:t>
      </w:r>
    </w:p>
    <w:p w14:paraId="0C7F2362" w14:textId="77777777" w:rsidR="009144DE" w:rsidRDefault="009144DE" w:rsidP="009144DE">
      <w:pPr>
        <w:rPr>
          <w:sz w:val="24"/>
          <w:szCs w:val="24"/>
        </w:rPr>
      </w:pPr>
      <w:r>
        <w:rPr>
          <w:sz w:val="24"/>
          <w:szCs w:val="24"/>
        </w:rPr>
        <w:t>50 g sehr weiche Butter</w:t>
      </w:r>
    </w:p>
    <w:p w14:paraId="047D2997" w14:textId="77777777" w:rsidR="009144DE" w:rsidRDefault="009144DE" w:rsidP="009144DE">
      <w:pPr>
        <w:rPr>
          <w:sz w:val="24"/>
          <w:szCs w:val="24"/>
        </w:rPr>
      </w:pPr>
      <w:r>
        <w:rPr>
          <w:sz w:val="24"/>
          <w:szCs w:val="24"/>
        </w:rPr>
        <w:t>450 g Sahnejoghurt</w:t>
      </w:r>
    </w:p>
    <w:p w14:paraId="50B1482B" w14:textId="77777777" w:rsidR="009144DE" w:rsidRDefault="009144DE" w:rsidP="009144DE">
      <w:pPr>
        <w:rPr>
          <w:sz w:val="24"/>
          <w:szCs w:val="24"/>
        </w:rPr>
      </w:pPr>
      <w:r>
        <w:rPr>
          <w:sz w:val="24"/>
          <w:szCs w:val="24"/>
        </w:rPr>
        <w:t>4 Eier</w:t>
      </w:r>
    </w:p>
    <w:p w14:paraId="3C2A69F2" w14:textId="77777777" w:rsidR="009144DE" w:rsidRDefault="009144DE" w:rsidP="009144DE">
      <w:pPr>
        <w:rPr>
          <w:sz w:val="24"/>
          <w:szCs w:val="24"/>
        </w:rPr>
      </w:pPr>
      <w:r>
        <w:rPr>
          <w:sz w:val="24"/>
          <w:szCs w:val="24"/>
        </w:rPr>
        <w:t>1-2 EL Öl für das Waffeleisen</w:t>
      </w:r>
    </w:p>
    <w:p w14:paraId="422F37F7" w14:textId="77777777" w:rsidR="009144DE" w:rsidRDefault="009144DE" w:rsidP="009144DE">
      <w:pPr>
        <w:rPr>
          <w:sz w:val="24"/>
          <w:szCs w:val="24"/>
        </w:rPr>
      </w:pPr>
      <w:r>
        <w:rPr>
          <w:sz w:val="24"/>
          <w:szCs w:val="24"/>
        </w:rPr>
        <w:t>4-5 EL Kokosblütensirup</w:t>
      </w:r>
    </w:p>
    <w:p w14:paraId="412FBBB1" w14:textId="77777777" w:rsidR="00C713EC" w:rsidRDefault="00C713EC" w:rsidP="009144DE">
      <w:pPr>
        <w:rPr>
          <w:sz w:val="24"/>
          <w:szCs w:val="24"/>
        </w:rPr>
      </w:pPr>
    </w:p>
    <w:p w14:paraId="2882CA69" w14:textId="7BF355CE" w:rsidR="009144DE" w:rsidRDefault="009144DE" w:rsidP="009144DE">
      <w:pPr>
        <w:rPr>
          <w:sz w:val="24"/>
          <w:szCs w:val="24"/>
        </w:rPr>
      </w:pPr>
      <w:r>
        <w:rPr>
          <w:sz w:val="24"/>
          <w:szCs w:val="24"/>
        </w:rPr>
        <w:t>Zubereitungszeit: 30 Minuten</w:t>
      </w:r>
    </w:p>
    <w:p w14:paraId="4366342C" w14:textId="77777777" w:rsidR="009144DE" w:rsidRPr="00A85F57" w:rsidRDefault="009144DE" w:rsidP="00B40E8C">
      <w:pPr>
        <w:pStyle w:val="ListParagraph"/>
        <w:numPr>
          <w:ilvl w:val="0"/>
          <w:numId w:val="339"/>
        </w:numPr>
        <w:spacing w:after="120"/>
        <w:ind w:left="714" w:hanging="357"/>
        <w:contextualSpacing w:val="0"/>
        <w:jc w:val="both"/>
        <w:rPr>
          <w:sz w:val="24"/>
          <w:szCs w:val="24"/>
        </w:rPr>
      </w:pPr>
      <w:r w:rsidRPr="00A85F57">
        <w:rPr>
          <w:sz w:val="24"/>
          <w:szCs w:val="24"/>
        </w:rPr>
        <w:t>Gehackte Mandel in einer Pfanne ohne Fett hellgelb rösten, dann beiseitestellen.</w:t>
      </w:r>
    </w:p>
    <w:p w14:paraId="42EC5021" w14:textId="77777777" w:rsidR="009144DE" w:rsidRPr="00A85F57" w:rsidRDefault="009144DE" w:rsidP="00B40E8C">
      <w:pPr>
        <w:pStyle w:val="ListParagraph"/>
        <w:numPr>
          <w:ilvl w:val="0"/>
          <w:numId w:val="339"/>
        </w:numPr>
        <w:spacing w:after="120"/>
        <w:ind w:left="714" w:hanging="357"/>
        <w:contextualSpacing w:val="0"/>
        <w:jc w:val="both"/>
        <w:rPr>
          <w:sz w:val="24"/>
          <w:szCs w:val="24"/>
        </w:rPr>
      </w:pPr>
      <w:r w:rsidRPr="00A85F57">
        <w:rPr>
          <w:sz w:val="24"/>
          <w:szCs w:val="24"/>
        </w:rPr>
        <w:t>Mandelmehl, gemahlene Mandeln, Zucker, Zimt, 1 Prise Salz und Backpulver mischen. Butter, 100 g Joghurt und Eier dazugeben und mit dem Mixer glattrühren.</w:t>
      </w:r>
    </w:p>
    <w:p w14:paraId="7ECADB26" w14:textId="77777777" w:rsidR="009144DE" w:rsidRPr="00A85F57" w:rsidRDefault="009144DE" w:rsidP="00B40E8C">
      <w:pPr>
        <w:pStyle w:val="ListParagraph"/>
        <w:numPr>
          <w:ilvl w:val="0"/>
          <w:numId w:val="339"/>
        </w:numPr>
        <w:spacing w:after="120"/>
        <w:ind w:left="714" w:hanging="357"/>
        <w:contextualSpacing w:val="0"/>
        <w:jc w:val="both"/>
        <w:rPr>
          <w:sz w:val="24"/>
          <w:szCs w:val="24"/>
        </w:rPr>
      </w:pPr>
      <w:r w:rsidRPr="00A85F57">
        <w:rPr>
          <w:sz w:val="24"/>
          <w:szCs w:val="24"/>
        </w:rPr>
        <w:t>Ein Waffeleisen vorheizen, leicht mit Öl fetten und aus dem Teig nacheinander 6 goldbraune Waffeln backen. Fertige Waffel im heißen Ofen bei 100 Grad auf einem Blech warmhalten.</w:t>
      </w:r>
    </w:p>
    <w:p w14:paraId="474646DA" w14:textId="77777777" w:rsidR="009144DE" w:rsidRPr="00A85F57" w:rsidRDefault="009144DE" w:rsidP="00B40E8C">
      <w:pPr>
        <w:pStyle w:val="ListParagraph"/>
        <w:numPr>
          <w:ilvl w:val="0"/>
          <w:numId w:val="339"/>
        </w:numPr>
        <w:spacing w:after="120"/>
        <w:ind w:left="714" w:hanging="357"/>
        <w:contextualSpacing w:val="0"/>
        <w:jc w:val="both"/>
        <w:rPr>
          <w:sz w:val="24"/>
          <w:szCs w:val="24"/>
        </w:rPr>
      </w:pPr>
      <w:r w:rsidRPr="00A85F57">
        <w:rPr>
          <w:sz w:val="24"/>
          <w:szCs w:val="24"/>
        </w:rPr>
        <w:t>Die fertigen Waffeln mit restlichem Joghurt, gehackten Mandeln und Kokosblütensirup servieren.</w:t>
      </w:r>
    </w:p>
    <w:p w14:paraId="6E18F162" w14:textId="77777777" w:rsidR="009144DE" w:rsidRDefault="009144DE" w:rsidP="009144DE">
      <w:pPr>
        <w:rPr>
          <w:sz w:val="24"/>
          <w:szCs w:val="24"/>
        </w:rPr>
      </w:pPr>
      <w:r>
        <w:rPr>
          <w:sz w:val="24"/>
          <w:szCs w:val="24"/>
        </w:rPr>
        <w:br w:type="page"/>
      </w:r>
    </w:p>
    <w:p w14:paraId="4DF134C9" w14:textId="0DF56859" w:rsidR="009144DE" w:rsidRDefault="009144DE" w:rsidP="00C713EC">
      <w:pPr>
        <w:pStyle w:val="Heading2"/>
        <w:spacing w:after="240"/>
      </w:pPr>
      <w:r>
        <w:lastRenderedPageBreak/>
        <w:t>Schokowaffeln</w:t>
      </w:r>
      <w:r w:rsidR="004E0F8E">
        <w:rPr>
          <w:rStyle w:val="FootnoteReference"/>
        </w:rPr>
        <w:footnoteReference w:id="1524"/>
      </w:r>
      <w:r>
        <w:t xml:space="preserve"> </w:t>
      </w:r>
    </w:p>
    <w:p w14:paraId="3982EA59" w14:textId="540B7C5E" w:rsidR="009144DE" w:rsidRDefault="009144DE" w:rsidP="009144DE">
      <w:pPr>
        <w:rPr>
          <w:sz w:val="24"/>
          <w:szCs w:val="24"/>
        </w:rPr>
      </w:pPr>
      <w:r w:rsidRPr="00C713EC">
        <w:rPr>
          <w:sz w:val="24"/>
          <w:szCs w:val="24"/>
          <w:u w:val="single"/>
        </w:rPr>
        <w:t>Zutaten</w:t>
      </w:r>
      <w:r>
        <w:rPr>
          <w:sz w:val="24"/>
          <w:szCs w:val="24"/>
        </w:rPr>
        <w:t xml:space="preserve"> </w:t>
      </w:r>
      <w:r w:rsidR="00C713EC">
        <w:rPr>
          <w:sz w:val="24"/>
          <w:szCs w:val="24"/>
        </w:rPr>
        <w:t>(</w:t>
      </w:r>
      <w:r>
        <w:rPr>
          <w:sz w:val="24"/>
          <w:szCs w:val="24"/>
        </w:rPr>
        <w:t>für 6 Stück</w:t>
      </w:r>
      <w:r w:rsidR="00995CBC">
        <w:rPr>
          <w:sz w:val="24"/>
          <w:szCs w:val="24"/>
        </w:rPr>
        <w:t>)</w:t>
      </w:r>
    </w:p>
    <w:p w14:paraId="6E651E50" w14:textId="77777777" w:rsidR="009144DE" w:rsidRDefault="009144DE" w:rsidP="009144DE">
      <w:pPr>
        <w:rPr>
          <w:sz w:val="24"/>
          <w:szCs w:val="24"/>
        </w:rPr>
      </w:pPr>
      <w:r>
        <w:rPr>
          <w:sz w:val="24"/>
          <w:szCs w:val="24"/>
        </w:rPr>
        <w:t>80 g weiche Butter</w:t>
      </w:r>
    </w:p>
    <w:p w14:paraId="3848D5EE" w14:textId="77777777" w:rsidR="009144DE" w:rsidRDefault="009144DE" w:rsidP="009144DE">
      <w:pPr>
        <w:rPr>
          <w:sz w:val="24"/>
          <w:szCs w:val="24"/>
        </w:rPr>
      </w:pPr>
      <w:r>
        <w:rPr>
          <w:sz w:val="24"/>
          <w:szCs w:val="24"/>
        </w:rPr>
        <w:t>50 g Zucker</w:t>
      </w:r>
    </w:p>
    <w:p w14:paraId="5D43D078" w14:textId="77777777" w:rsidR="009144DE" w:rsidRDefault="009144DE" w:rsidP="009144DE">
      <w:pPr>
        <w:rPr>
          <w:sz w:val="24"/>
          <w:szCs w:val="24"/>
        </w:rPr>
      </w:pPr>
      <w:r>
        <w:rPr>
          <w:sz w:val="24"/>
          <w:szCs w:val="24"/>
        </w:rPr>
        <w:t>¼ TL Zimt</w:t>
      </w:r>
    </w:p>
    <w:p w14:paraId="0DA1709A" w14:textId="77777777" w:rsidR="009144DE" w:rsidRDefault="009144DE" w:rsidP="009144DE">
      <w:pPr>
        <w:rPr>
          <w:sz w:val="24"/>
          <w:szCs w:val="24"/>
        </w:rPr>
      </w:pPr>
      <w:r>
        <w:rPr>
          <w:sz w:val="24"/>
          <w:szCs w:val="24"/>
        </w:rPr>
        <w:t>Salz</w:t>
      </w:r>
    </w:p>
    <w:p w14:paraId="056971BB" w14:textId="77777777" w:rsidR="009144DE" w:rsidRDefault="009144DE" w:rsidP="009144DE">
      <w:pPr>
        <w:rPr>
          <w:sz w:val="24"/>
          <w:szCs w:val="24"/>
        </w:rPr>
      </w:pPr>
      <w:r>
        <w:rPr>
          <w:sz w:val="24"/>
          <w:szCs w:val="24"/>
        </w:rPr>
        <w:t>4 Eier</w:t>
      </w:r>
    </w:p>
    <w:p w14:paraId="393CC5BC" w14:textId="77777777" w:rsidR="009144DE" w:rsidRDefault="009144DE" w:rsidP="009144DE">
      <w:pPr>
        <w:rPr>
          <w:sz w:val="24"/>
          <w:szCs w:val="24"/>
        </w:rPr>
      </w:pPr>
      <w:r>
        <w:rPr>
          <w:sz w:val="24"/>
          <w:szCs w:val="24"/>
        </w:rPr>
        <w:t>50 g gemahlene Haselnusskerne</w:t>
      </w:r>
    </w:p>
    <w:p w14:paraId="6B7A9CFA" w14:textId="77777777" w:rsidR="009144DE" w:rsidRDefault="009144DE" w:rsidP="009144DE">
      <w:pPr>
        <w:rPr>
          <w:sz w:val="24"/>
          <w:szCs w:val="24"/>
        </w:rPr>
      </w:pPr>
      <w:r>
        <w:rPr>
          <w:sz w:val="24"/>
          <w:szCs w:val="24"/>
        </w:rPr>
        <w:t>20 g Kakao</w:t>
      </w:r>
    </w:p>
    <w:p w14:paraId="59E5214C" w14:textId="77777777" w:rsidR="009144DE" w:rsidRDefault="009144DE" w:rsidP="009144DE">
      <w:pPr>
        <w:rPr>
          <w:sz w:val="24"/>
          <w:szCs w:val="24"/>
        </w:rPr>
      </w:pPr>
      <w:r>
        <w:rPr>
          <w:sz w:val="24"/>
          <w:szCs w:val="24"/>
        </w:rPr>
        <w:t>40 g Kokosmehl</w:t>
      </w:r>
    </w:p>
    <w:p w14:paraId="463B51D3" w14:textId="77777777" w:rsidR="009144DE" w:rsidRDefault="009144DE" w:rsidP="009144DE">
      <w:pPr>
        <w:rPr>
          <w:sz w:val="24"/>
          <w:szCs w:val="24"/>
        </w:rPr>
      </w:pPr>
      <w:r>
        <w:rPr>
          <w:sz w:val="24"/>
          <w:szCs w:val="24"/>
        </w:rPr>
        <w:t>1 TL Backpulver</w:t>
      </w:r>
    </w:p>
    <w:p w14:paraId="6CBEF719" w14:textId="77777777" w:rsidR="009144DE" w:rsidRDefault="009144DE" w:rsidP="009144DE">
      <w:pPr>
        <w:rPr>
          <w:sz w:val="24"/>
          <w:szCs w:val="24"/>
        </w:rPr>
      </w:pPr>
      <w:r>
        <w:rPr>
          <w:sz w:val="24"/>
          <w:szCs w:val="24"/>
        </w:rPr>
        <w:t>100 g Speisequark</w:t>
      </w:r>
    </w:p>
    <w:p w14:paraId="751A660D" w14:textId="77777777" w:rsidR="009144DE" w:rsidRDefault="009144DE" w:rsidP="009144DE">
      <w:pPr>
        <w:rPr>
          <w:sz w:val="24"/>
          <w:szCs w:val="24"/>
        </w:rPr>
      </w:pPr>
      <w:r>
        <w:rPr>
          <w:sz w:val="24"/>
          <w:szCs w:val="24"/>
        </w:rPr>
        <w:t>50 ml Milch</w:t>
      </w:r>
    </w:p>
    <w:p w14:paraId="10C9F730" w14:textId="77777777" w:rsidR="009144DE" w:rsidRDefault="009144DE" w:rsidP="009144DE">
      <w:pPr>
        <w:rPr>
          <w:sz w:val="24"/>
          <w:szCs w:val="24"/>
        </w:rPr>
      </w:pPr>
      <w:r>
        <w:rPr>
          <w:sz w:val="24"/>
          <w:szCs w:val="24"/>
        </w:rPr>
        <w:t>1-2 EL Öl für das Waffeleisen</w:t>
      </w:r>
    </w:p>
    <w:p w14:paraId="2F1CA6A8" w14:textId="77777777" w:rsidR="009144DE" w:rsidRDefault="009144DE" w:rsidP="009144DE">
      <w:pPr>
        <w:rPr>
          <w:sz w:val="24"/>
          <w:szCs w:val="24"/>
        </w:rPr>
      </w:pPr>
      <w:r>
        <w:rPr>
          <w:sz w:val="24"/>
          <w:szCs w:val="24"/>
        </w:rPr>
        <w:t>250 g Erdbeeren</w:t>
      </w:r>
    </w:p>
    <w:p w14:paraId="79325A0A" w14:textId="77777777" w:rsidR="009144DE" w:rsidRDefault="009144DE" w:rsidP="009144DE">
      <w:pPr>
        <w:rPr>
          <w:sz w:val="24"/>
          <w:szCs w:val="24"/>
        </w:rPr>
      </w:pPr>
      <w:r>
        <w:rPr>
          <w:sz w:val="24"/>
          <w:szCs w:val="24"/>
        </w:rPr>
        <w:t>150 ml Schlagsahne</w:t>
      </w:r>
    </w:p>
    <w:p w14:paraId="6D765C8E" w14:textId="77777777" w:rsidR="00995CBC" w:rsidRDefault="00995CBC" w:rsidP="009144DE">
      <w:pPr>
        <w:rPr>
          <w:sz w:val="24"/>
          <w:szCs w:val="24"/>
        </w:rPr>
      </w:pPr>
    </w:p>
    <w:p w14:paraId="1BB517C3" w14:textId="57AEF192" w:rsidR="009144DE" w:rsidRDefault="009144DE" w:rsidP="009144DE">
      <w:pPr>
        <w:rPr>
          <w:sz w:val="24"/>
          <w:szCs w:val="24"/>
        </w:rPr>
      </w:pPr>
      <w:r>
        <w:rPr>
          <w:sz w:val="24"/>
          <w:szCs w:val="24"/>
        </w:rPr>
        <w:t>Zubereitungszeit: 30 Minuten</w:t>
      </w:r>
    </w:p>
    <w:p w14:paraId="51D899D1" w14:textId="77777777" w:rsidR="009144DE" w:rsidRPr="00DC37F7" w:rsidRDefault="009144DE" w:rsidP="00B40E8C">
      <w:pPr>
        <w:pStyle w:val="ListParagraph"/>
        <w:numPr>
          <w:ilvl w:val="0"/>
          <w:numId w:val="340"/>
        </w:numPr>
        <w:spacing w:after="120"/>
        <w:ind w:left="714" w:hanging="357"/>
        <w:contextualSpacing w:val="0"/>
        <w:jc w:val="both"/>
        <w:rPr>
          <w:sz w:val="24"/>
          <w:szCs w:val="24"/>
        </w:rPr>
      </w:pPr>
      <w:r w:rsidRPr="00DC37F7">
        <w:rPr>
          <w:sz w:val="24"/>
          <w:szCs w:val="24"/>
        </w:rPr>
        <w:t>Weiche Butter, Zucker, Zimt und 1 Prise Salz mit dem Mixer 5 Minuten sehr cremig rühren. Die Eier nacheinander gut unterrühren. Nüsse, Kakao, Kokosmehl und Backpulver gut vermischen, mit dem Quark und der Milch zur Butter-Ei-Masse geben und gut unterrühren.</w:t>
      </w:r>
    </w:p>
    <w:p w14:paraId="7D91C81B" w14:textId="77777777" w:rsidR="009144DE" w:rsidRPr="00DC37F7" w:rsidRDefault="009144DE" w:rsidP="00B40E8C">
      <w:pPr>
        <w:pStyle w:val="ListParagraph"/>
        <w:numPr>
          <w:ilvl w:val="0"/>
          <w:numId w:val="340"/>
        </w:numPr>
        <w:spacing w:after="120"/>
        <w:ind w:left="714" w:hanging="357"/>
        <w:contextualSpacing w:val="0"/>
        <w:jc w:val="both"/>
        <w:rPr>
          <w:sz w:val="24"/>
          <w:szCs w:val="24"/>
        </w:rPr>
      </w:pPr>
      <w:r w:rsidRPr="00DC37F7">
        <w:rPr>
          <w:sz w:val="24"/>
          <w:szCs w:val="24"/>
        </w:rPr>
        <w:t>Den Ofen auf 100 Grad (Umluft 80 Grad) vorheizen. Ein Waffeleisen vorheizen, leicht einölen und aus dem Teig nacheinander 6 Waffeln backen. Fertige Waffeln auf einem mit Backpapier ausgelegten Blech im heißen Ofen auf der mittleren Schiene warmhalten. Inzwischen die Erdbeeren waschen, putzen du je nach Größe halbieren oder vierteln. Sahne halbsteif schlagen. Waffeln mit den Erdbeeren und der Sahne servieren.</w:t>
      </w:r>
    </w:p>
    <w:p w14:paraId="5CB6A433" w14:textId="77777777" w:rsidR="009144DE" w:rsidRDefault="009144DE" w:rsidP="009144DE">
      <w:pPr>
        <w:rPr>
          <w:sz w:val="24"/>
          <w:szCs w:val="24"/>
        </w:rPr>
      </w:pPr>
      <w:r>
        <w:rPr>
          <w:sz w:val="24"/>
          <w:szCs w:val="24"/>
        </w:rPr>
        <w:br w:type="page"/>
      </w:r>
    </w:p>
    <w:p w14:paraId="65C6240C" w14:textId="5A6C5931" w:rsidR="009144DE" w:rsidRDefault="009144DE" w:rsidP="00B621F5">
      <w:pPr>
        <w:pStyle w:val="Heading2"/>
        <w:spacing w:after="240"/>
      </w:pPr>
      <w:r>
        <w:lastRenderedPageBreak/>
        <w:t>Apfelpfannkuchen</w:t>
      </w:r>
      <w:r w:rsidR="001F1817">
        <w:rPr>
          <w:rStyle w:val="FootnoteReference"/>
        </w:rPr>
        <w:footnoteReference w:id="1525"/>
      </w:r>
      <w:r>
        <w:t xml:space="preserve"> </w:t>
      </w:r>
    </w:p>
    <w:p w14:paraId="7D61D34C" w14:textId="37CFB258" w:rsidR="009144DE" w:rsidRDefault="009144DE" w:rsidP="009144DE">
      <w:pPr>
        <w:rPr>
          <w:sz w:val="24"/>
          <w:szCs w:val="24"/>
        </w:rPr>
      </w:pPr>
      <w:r w:rsidRPr="00B621F5">
        <w:rPr>
          <w:sz w:val="24"/>
          <w:szCs w:val="24"/>
          <w:u w:val="single"/>
        </w:rPr>
        <w:t>Zutaten</w:t>
      </w:r>
      <w:r>
        <w:rPr>
          <w:sz w:val="24"/>
          <w:szCs w:val="24"/>
        </w:rPr>
        <w:t xml:space="preserve"> </w:t>
      </w:r>
      <w:r w:rsidR="00B621F5">
        <w:rPr>
          <w:sz w:val="24"/>
          <w:szCs w:val="24"/>
        </w:rPr>
        <w:t>(</w:t>
      </w:r>
      <w:r>
        <w:rPr>
          <w:sz w:val="24"/>
          <w:szCs w:val="24"/>
        </w:rPr>
        <w:t>für 2 Personen</w:t>
      </w:r>
      <w:r w:rsidR="00B621F5">
        <w:rPr>
          <w:sz w:val="24"/>
          <w:szCs w:val="24"/>
        </w:rPr>
        <w:t>)</w:t>
      </w:r>
    </w:p>
    <w:p w14:paraId="2CF3FCE0" w14:textId="77777777" w:rsidR="009144DE" w:rsidRDefault="009144DE" w:rsidP="009144DE">
      <w:pPr>
        <w:rPr>
          <w:sz w:val="24"/>
          <w:szCs w:val="24"/>
        </w:rPr>
      </w:pPr>
      <w:r>
        <w:rPr>
          <w:sz w:val="24"/>
          <w:szCs w:val="24"/>
        </w:rPr>
        <w:t>100 g Mehl</w:t>
      </w:r>
    </w:p>
    <w:p w14:paraId="2738F75E" w14:textId="77777777" w:rsidR="009144DE" w:rsidRDefault="009144DE" w:rsidP="009144DE">
      <w:pPr>
        <w:rPr>
          <w:sz w:val="24"/>
          <w:szCs w:val="24"/>
        </w:rPr>
      </w:pPr>
      <w:r>
        <w:rPr>
          <w:sz w:val="24"/>
          <w:szCs w:val="24"/>
        </w:rPr>
        <w:t>50 g Mandeln</w:t>
      </w:r>
    </w:p>
    <w:p w14:paraId="4F768A65" w14:textId="77777777" w:rsidR="009144DE" w:rsidRDefault="009144DE" w:rsidP="009144DE">
      <w:pPr>
        <w:rPr>
          <w:sz w:val="24"/>
          <w:szCs w:val="24"/>
        </w:rPr>
      </w:pPr>
      <w:r>
        <w:rPr>
          <w:sz w:val="24"/>
          <w:szCs w:val="24"/>
        </w:rPr>
        <w:t>½ TL Guarkernmehl</w:t>
      </w:r>
    </w:p>
    <w:p w14:paraId="11A815D8" w14:textId="77777777" w:rsidR="009144DE" w:rsidRDefault="009144DE" w:rsidP="009144DE">
      <w:pPr>
        <w:rPr>
          <w:sz w:val="24"/>
          <w:szCs w:val="24"/>
        </w:rPr>
      </w:pPr>
      <w:r>
        <w:rPr>
          <w:sz w:val="24"/>
          <w:szCs w:val="24"/>
        </w:rPr>
        <w:t>1 TL Backpulver</w:t>
      </w:r>
    </w:p>
    <w:p w14:paraId="785AA814" w14:textId="77777777" w:rsidR="009144DE" w:rsidRDefault="009144DE" w:rsidP="009144DE">
      <w:pPr>
        <w:rPr>
          <w:sz w:val="24"/>
          <w:szCs w:val="24"/>
        </w:rPr>
      </w:pPr>
      <w:r>
        <w:rPr>
          <w:sz w:val="24"/>
          <w:szCs w:val="24"/>
        </w:rPr>
        <w:t>¼ TL Salz</w:t>
      </w:r>
    </w:p>
    <w:p w14:paraId="48EEF257" w14:textId="77777777" w:rsidR="009144DE" w:rsidRDefault="009144DE" w:rsidP="009144DE">
      <w:pPr>
        <w:rPr>
          <w:sz w:val="24"/>
          <w:szCs w:val="24"/>
        </w:rPr>
      </w:pPr>
      <w:r>
        <w:rPr>
          <w:sz w:val="24"/>
          <w:szCs w:val="24"/>
        </w:rPr>
        <w:t>200 ml Milch</w:t>
      </w:r>
    </w:p>
    <w:p w14:paraId="11D3BCD0" w14:textId="77777777" w:rsidR="009144DE" w:rsidRDefault="009144DE" w:rsidP="009144DE">
      <w:pPr>
        <w:rPr>
          <w:sz w:val="24"/>
          <w:szCs w:val="24"/>
        </w:rPr>
      </w:pPr>
      <w:r>
        <w:rPr>
          <w:sz w:val="24"/>
          <w:szCs w:val="24"/>
        </w:rPr>
        <w:t>3 Eier</w:t>
      </w:r>
    </w:p>
    <w:p w14:paraId="02FF3CCD" w14:textId="77777777" w:rsidR="009144DE" w:rsidRDefault="009144DE" w:rsidP="009144DE">
      <w:pPr>
        <w:rPr>
          <w:sz w:val="24"/>
          <w:szCs w:val="24"/>
        </w:rPr>
      </w:pPr>
      <w:r>
        <w:rPr>
          <w:sz w:val="24"/>
          <w:szCs w:val="24"/>
        </w:rPr>
        <w:t>3-4 TL Kokosblütenzucker</w:t>
      </w:r>
    </w:p>
    <w:p w14:paraId="14CC31A8" w14:textId="77777777" w:rsidR="009144DE" w:rsidRDefault="009144DE" w:rsidP="009144DE">
      <w:pPr>
        <w:rPr>
          <w:sz w:val="24"/>
          <w:szCs w:val="24"/>
        </w:rPr>
      </w:pPr>
      <w:r>
        <w:rPr>
          <w:sz w:val="24"/>
          <w:szCs w:val="24"/>
        </w:rPr>
        <w:t>2 kleine Äpfel</w:t>
      </w:r>
    </w:p>
    <w:p w14:paraId="7899C1D0" w14:textId="77777777" w:rsidR="009144DE" w:rsidRDefault="009144DE" w:rsidP="009144DE">
      <w:pPr>
        <w:rPr>
          <w:sz w:val="24"/>
          <w:szCs w:val="24"/>
        </w:rPr>
      </w:pPr>
      <w:r>
        <w:rPr>
          <w:sz w:val="24"/>
          <w:szCs w:val="24"/>
        </w:rPr>
        <w:t>4 TL Öl</w:t>
      </w:r>
    </w:p>
    <w:p w14:paraId="488211B7" w14:textId="77777777" w:rsidR="00B621F5" w:rsidRDefault="00B621F5" w:rsidP="009144DE">
      <w:pPr>
        <w:rPr>
          <w:sz w:val="24"/>
          <w:szCs w:val="24"/>
        </w:rPr>
      </w:pPr>
    </w:p>
    <w:p w14:paraId="3DAD39DB" w14:textId="35F9BADA" w:rsidR="009144DE" w:rsidRDefault="009144DE" w:rsidP="009144DE">
      <w:pPr>
        <w:rPr>
          <w:sz w:val="24"/>
          <w:szCs w:val="24"/>
        </w:rPr>
      </w:pPr>
      <w:r>
        <w:rPr>
          <w:sz w:val="24"/>
          <w:szCs w:val="24"/>
        </w:rPr>
        <w:t>Zubereitungszeit: 40 Minuten</w:t>
      </w:r>
    </w:p>
    <w:p w14:paraId="171B1286" w14:textId="77777777" w:rsidR="009144DE" w:rsidRPr="00F55CCA" w:rsidRDefault="009144DE" w:rsidP="00B40E8C">
      <w:pPr>
        <w:pStyle w:val="ListParagraph"/>
        <w:numPr>
          <w:ilvl w:val="0"/>
          <w:numId w:val="336"/>
        </w:numPr>
        <w:spacing w:after="120"/>
        <w:ind w:left="714" w:hanging="357"/>
        <w:contextualSpacing w:val="0"/>
        <w:jc w:val="both"/>
        <w:rPr>
          <w:sz w:val="24"/>
          <w:szCs w:val="24"/>
        </w:rPr>
      </w:pPr>
      <w:r w:rsidRPr="00F55CCA">
        <w:rPr>
          <w:sz w:val="24"/>
          <w:szCs w:val="24"/>
        </w:rPr>
        <w:t>Mehl, Mandeln, Guarkernmehl, Backpulver und Salz in einer Schüssel mischen. Milch und Eier nach und nach mit dem Schneebesen einrühren. Den Teig ca. 10 Min. quellen lassen.</w:t>
      </w:r>
    </w:p>
    <w:p w14:paraId="04A26F15" w14:textId="77777777" w:rsidR="009144DE" w:rsidRPr="00F55CCA" w:rsidRDefault="009144DE" w:rsidP="00B40E8C">
      <w:pPr>
        <w:pStyle w:val="ListParagraph"/>
        <w:numPr>
          <w:ilvl w:val="0"/>
          <w:numId w:val="336"/>
        </w:numPr>
        <w:spacing w:after="120"/>
        <w:ind w:left="714" w:hanging="357"/>
        <w:contextualSpacing w:val="0"/>
        <w:jc w:val="both"/>
        <w:rPr>
          <w:sz w:val="24"/>
          <w:szCs w:val="24"/>
        </w:rPr>
      </w:pPr>
      <w:r w:rsidRPr="00F55CCA">
        <w:rPr>
          <w:sz w:val="24"/>
          <w:szCs w:val="24"/>
        </w:rPr>
        <w:t>Äpfel schälen, vierteln, entkernen und in ½ cm dicke Spalten schneiden.</w:t>
      </w:r>
    </w:p>
    <w:p w14:paraId="668C2848" w14:textId="77777777" w:rsidR="009144DE" w:rsidRPr="00F55CCA" w:rsidRDefault="009144DE" w:rsidP="00B40E8C">
      <w:pPr>
        <w:pStyle w:val="ListParagraph"/>
        <w:numPr>
          <w:ilvl w:val="0"/>
          <w:numId w:val="336"/>
        </w:numPr>
        <w:spacing w:after="120"/>
        <w:ind w:left="714" w:hanging="357"/>
        <w:contextualSpacing w:val="0"/>
        <w:jc w:val="both"/>
        <w:rPr>
          <w:sz w:val="24"/>
          <w:szCs w:val="24"/>
        </w:rPr>
      </w:pPr>
      <w:r w:rsidRPr="00F55CCA">
        <w:rPr>
          <w:sz w:val="24"/>
          <w:szCs w:val="24"/>
        </w:rPr>
        <w:t>Ofen auf 100 Grad (Umluft auf 80 Grad) vorheizen. 1 TL Öl in einer kleinen Pfanne erhitzen. Ca. ein Viertel des Teigs in der Pfanne verteilen und mit Apfelspalten belegen. Bei mittlerer Hitze stocken lassen, dann vorsichtig wenden und 1 Minute hellbraun braten. Auf einem Backblech im heißen Ofen warmhalten. Auf diese Weise drei weitere Pfannkuchen zubereiten.</w:t>
      </w:r>
    </w:p>
    <w:p w14:paraId="35923F39" w14:textId="77777777" w:rsidR="006D4367" w:rsidRDefault="006D4367" w:rsidP="009144DE">
      <w:pPr>
        <w:rPr>
          <w:b/>
          <w:bCs/>
          <w:sz w:val="24"/>
          <w:szCs w:val="24"/>
        </w:rPr>
      </w:pPr>
    </w:p>
    <w:p w14:paraId="29F24014" w14:textId="27801E42" w:rsidR="009144DE" w:rsidRDefault="009144DE" w:rsidP="006D4367">
      <w:pPr>
        <w:ind w:left="708" w:hanging="708"/>
        <w:jc w:val="both"/>
        <w:rPr>
          <w:sz w:val="24"/>
          <w:szCs w:val="24"/>
        </w:rPr>
      </w:pPr>
      <w:r w:rsidRPr="006D4367">
        <w:rPr>
          <w:sz w:val="24"/>
          <w:szCs w:val="24"/>
        </w:rPr>
        <w:t>Tipp:</w:t>
      </w:r>
      <w:r w:rsidR="006D4367">
        <w:rPr>
          <w:sz w:val="24"/>
          <w:szCs w:val="24"/>
        </w:rPr>
        <w:tab/>
      </w:r>
      <w:r>
        <w:rPr>
          <w:sz w:val="24"/>
          <w:szCs w:val="24"/>
        </w:rPr>
        <w:t>Mit Erdbeersauce aus 150 g pürierten TK-Erdbeeren (aufgetaut) und 1 TL Kokosblütenzucker bestreuen.</w:t>
      </w:r>
    </w:p>
    <w:p w14:paraId="4D9104A6" w14:textId="77777777" w:rsidR="009144DE" w:rsidRDefault="009144DE" w:rsidP="009144DE">
      <w:pPr>
        <w:rPr>
          <w:sz w:val="24"/>
          <w:szCs w:val="24"/>
        </w:rPr>
      </w:pPr>
    </w:p>
    <w:p w14:paraId="37043EB6" w14:textId="77777777" w:rsidR="001D7D46" w:rsidRDefault="001D7D46">
      <w:pPr>
        <w:rPr>
          <w:sz w:val="24"/>
          <w:szCs w:val="24"/>
        </w:rPr>
      </w:pPr>
      <w:r>
        <w:rPr>
          <w:sz w:val="24"/>
          <w:szCs w:val="24"/>
        </w:rPr>
        <w:br w:type="page"/>
      </w:r>
    </w:p>
    <w:p w14:paraId="239ABA3A" w14:textId="70AB9C10" w:rsidR="001D7D46" w:rsidRDefault="001D7D46" w:rsidP="003E3AD2">
      <w:pPr>
        <w:pStyle w:val="Heading2"/>
        <w:spacing w:after="240"/>
      </w:pPr>
      <w:r>
        <w:lastRenderedPageBreak/>
        <w:t>Nochmal Apfelpfannkuchen</w:t>
      </w:r>
      <w:r w:rsidR="005974D5">
        <w:rPr>
          <w:rStyle w:val="FootnoteReference"/>
        </w:rPr>
        <w:footnoteReference w:id="1526"/>
      </w:r>
    </w:p>
    <w:p w14:paraId="59FB084E" w14:textId="77777777" w:rsidR="001D7D46" w:rsidRDefault="001D7D46" w:rsidP="009144DE">
      <w:pPr>
        <w:rPr>
          <w:sz w:val="24"/>
          <w:szCs w:val="24"/>
        </w:rPr>
      </w:pPr>
      <w:r w:rsidRPr="003E3AD2">
        <w:rPr>
          <w:sz w:val="24"/>
          <w:szCs w:val="24"/>
          <w:u w:val="single"/>
        </w:rPr>
        <w:t>Zutaten</w:t>
      </w:r>
      <w:r>
        <w:rPr>
          <w:sz w:val="24"/>
          <w:szCs w:val="24"/>
        </w:rPr>
        <w:t xml:space="preserve"> für 4-5 Portionen</w:t>
      </w:r>
    </w:p>
    <w:p w14:paraId="4D942E2C" w14:textId="77777777" w:rsidR="001D7D46" w:rsidRDefault="001D7D46" w:rsidP="009144DE">
      <w:pPr>
        <w:rPr>
          <w:sz w:val="24"/>
          <w:szCs w:val="24"/>
        </w:rPr>
      </w:pPr>
      <w:r>
        <w:rPr>
          <w:sz w:val="24"/>
          <w:szCs w:val="24"/>
        </w:rPr>
        <w:t>400 g Mehl</w:t>
      </w:r>
    </w:p>
    <w:p w14:paraId="2FD5984F" w14:textId="77777777" w:rsidR="001D7D46" w:rsidRDefault="001D7D46" w:rsidP="009144DE">
      <w:pPr>
        <w:rPr>
          <w:sz w:val="24"/>
          <w:szCs w:val="24"/>
        </w:rPr>
      </w:pPr>
      <w:r>
        <w:rPr>
          <w:sz w:val="24"/>
          <w:szCs w:val="24"/>
        </w:rPr>
        <w:t>½ frischer Hefewürfel</w:t>
      </w:r>
    </w:p>
    <w:p w14:paraId="3DDFFB41" w14:textId="77777777" w:rsidR="001D7D46" w:rsidRDefault="001D7D46" w:rsidP="009144DE">
      <w:pPr>
        <w:rPr>
          <w:sz w:val="24"/>
          <w:szCs w:val="24"/>
        </w:rPr>
      </w:pPr>
      <w:r>
        <w:rPr>
          <w:sz w:val="24"/>
          <w:szCs w:val="24"/>
        </w:rPr>
        <w:t xml:space="preserve">500 ml Milch </w:t>
      </w:r>
    </w:p>
    <w:p w14:paraId="3B034597" w14:textId="77777777" w:rsidR="001D7D46" w:rsidRDefault="001D7D46" w:rsidP="009144DE">
      <w:pPr>
        <w:rPr>
          <w:sz w:val="24"/>
          <w:szCs w:val="24"/>
        </w:rPr>
      </w:pPr>
      <w:r>
        <w:rPr>
          <w:sz w:val="24"/>
          <w:szCs w:val="24"/>
        </w:rPr>
        <w:t>4 Eier</w:t>
      </w:r>
    </w:p>
    <w:p w14:paraId="2630510D" w14:textId="77777777" w:rsidR="001D7D46" w:rsidRDefault="001D7D46" w:rsidP="009144DE">
      <w:pPr>
        <w:rPr>
          <w:sz w:val="24"/>
          <w:szCs w:val="24"/>
        </w:rPr>
      </w:pPr>
      <w:r>
        <w:rPr>
          <w:sz w:val="24"/>
          <w:szCs w:val="24"/>
        </w:rPr>
        <w:t>6 EL Zucker</w:t>
      </w:r>
    </w:p>
    <w:p w14:paraId="0ADF13EA" w14:textId="77777777" w:rsidR="001D7D46" w:rsidRDefault="001D7D46" w:rsidP="009144DE">
      <w:pPr>
        <w:rPr>
          <w:sz w:val="24"/>
          <w:szCs w:val="24"/>
        </w:rPr>
      </w:pPr>
      <w:r>
        <w:rPr>
          <w:sz w:val="24"/>
          <w:szCs w:val="24"/>
        </w:rPr>
        <w:t>100 g weiche Butter (zwei Drittel für den Teig, ein Drittel zum Braten)</w:t>
      </w:r>
    </w:p>
    <w:p w14:paraId="7E50C0E8" w14:textId="77777777" w:rsidR="001D7D46" w:rsidRDefault="001D7D46" w:rsidP="009144DE">
      <w:pPr>
        <w:rPr>
          <w:sz w:val="24"/>
          <w:szCs w:val="24"/>
        </w:rPr>
      </w:pPr>
      <w:r>
        <w:rPr>
          <w:sz w:val="24"/>
          <w:szCs w:val="24"/>
        </w:rPr>
        <w:t>2 große oder 3 kleine säuerliche Äpfel</w:t>
      </w:r>
    </w:p>
    <w:p w14:paraId="5AF6F323" w14:textId="77777777" w:rsidR="001D7D46" w:rsidRDefault="001D7D46" w:rsidP="009144DE">
      <w:pPr>
        <w:rPr>
          <w:sz w:val="24"/>
          <w:szCs w:val="24"/>
        </w:rPr>
      </w:pPr>
      <w:r>
        <w:rPr>
          <w:sz w:val="24"/>
          <w:szCs w:val="24"/>
        </w:rPr>
        <w:t>Schmand oder Crème fraîche, wenn man will</w:t>
      </w:r>
    </w:p>
    <w:p w14:paraId="2AAA7B18" w14:textId="77777777" w:rsidR="001D7D46" w:rsidRDefault="001D7D46" w:rsidP="009144DE">
      <w:pPr>
        <w:rPr>
          <w:sz w:val="24"/>
          <w:szCs w:val="24"/>
        </w:rPr>
      </w:pPr>
    </w:p>
    <w:p w14:paraId="1496B6DA" w14:textId="77777777" w:rsidR="001D7D46" w:rsidRDefault="001D7D46" w:rsidP="009144DE">
      <w:pPr>
        <w:rPr>
          <w:sz w:val="24"/>
          <w:szCs w:val="24"/>
        </w:rPr>
      </w:pPr>
      <w:r>
        <w:rPr>
          <w:sz w:val="24"/>
          <w:szCs w:val="24"/>
        </w:rPr>
        <w:t>Zubereitung:</w:t>
      </w:r>
    </w:p>
    <w:p w14:paraId="75820854" w14:textId="77777777" w:rsidR="009473D9" w:rsidRPr="003E3AD2" w:rsidRDefault="00705E1E" w:rsidP="00B40E8C">
      <w:pPr>
        <w:pStyle w:val="ListParagraph"/>
        <w:numPr>
          <w:ilvl w:val="0"/>
          <w:numId w:val="1870"/>
        </w:numPr>
        <w:spacing w:after="120"/>
        <w:ind w:left="714" w:hanging="357"/>
        <w:contextualSpacing w:val="0"/>
        <w:jc w:val="both"/>
        <w:rPr>
          <w:sz w:val="24"/>
          <w:szCs w:val="24"/>
        </w:rPr>
      </w:pPr>
      <w:r w:rsidRPr="003E3AD2">
        <w:rPr>
          <w:sz w:val="24"/>
          <w:szCs w:val="24"/>
        </w:rPr>
        <w:t xml:space="preserve">Zuerst das Mehl in eine Schüssel geben, die Hefe in etwas </w:t>
      </w:r>
      <w:r w:rsidR="009473D9" w:rsidRPr="003E3AD2">
        <w:rPr>
          <w:sz w:val="24"/>
          <w:szCs w:val="24"/>
        </w:rPr>
        <w:t xml:space="preserve">lauwarmer Milch auflösen, dann alle Zutaten bis auf die Äpfel mit Knethaken zu einem Teig vermengen. </w:t>
      </w:r>
    </w:p>
    <w:p w14:paraId="41A2C991" w14:textId="52FFAB00" w:rsidR="009473D9" w:rsidRPr="003E3AD2" w:rsidRDefault="009473D9" w:rsidP="00B40E8C">
      <w:pPr>
        <w:pStyle w:val="ListParagraph"/>
        <w:numPr>
          <w:ilvl w:val="0"/>
          <w:numId w:val="1870"/>
        </w:numPr>
        <w:spacing w:after="120"/>
        <w:ind w:left="714" w:hanging="357"/>
        <w:contextualSpacing w:val="0"/>
        <w:jc w:val="both"/>
        <w:rPr>
          <w:sz w:val="24"/>
          <w:szCs w:val="24"/>
        </w:rPr>
      </w:pPr>
      <w:r w:rsidRPr="003E3AD2">
        <w:rPr>
          <w:sz w:val="24"/>
          <w:szCs w:val="24"/>
        </w:rPr>
        <w:t xml:space="preserve">Die Äpfel ungeschält und nicht zu klein geschnippelt, auf keinen Fall geraspelt, unter den Teig heben. Den Teig zugedeckt 15 Minuten lang an einem warmen Ort gehen lassen. </w:t>
      </w:r>
    </w:p>
    <w:p w14:paraId="5E35A59D" w14:textId="77777777" w:rsidR="00F118B6" w:rsidRPr="003E3AD2" w:rsidRDefault="009473D9" w:rsidP="00B40E8C">
      <w:pPr>
        <w:pStyle w:val="ListParagraph"/>
        <w:numPr>
          <w:ilvl w:val="0"/>
          <w:numId w:val="1870"/>
        </w:numPr>
        <w:spacing w:after="120"/>
        <w:ind w:left="714" w:hanging="357"/>
        <w:contextualSpacing w:val="0"/>
        <w:jc w:val="both"/>
        <w:rPr>
          <w:sz w:val="24"/>
          <w:szCs w:val="24"/>
        </w:rPr>
      </w:pPr>
      <w:r w:rsidRPr="003E3AD2">
        <w:rPr>
          <w:sz w:val="24"/>
          <w:szCs w:val="24"/>
        </w:rPr>
        <w:t xml:space="preserve">In einer Pfanne </w:t>
      </w:r>
      <w:r w:rsidR="00F118B6" w:rsidRPr="003E3AD2">
        <w:rPr>
          <w:sz w:val="24"/>
          <w:szCs w:val="24"/>
        </w:rPr>
        <w:t>in Butter backen.</w:t>
      </w:r>
    </w:p>
    <w:p w14:paraId="4F6C35C9" w14:textId="55199F43" w:rsidR="009144DE" w:rsidRPr="003E3AD2" w:rsidRDefault="00F118B6" w:rsidP="00B40E8C">
      <w:pPr>
        <w:pStyle w:val="ListParagraph"/>
        <w:numPr>
          <w:ilvl w:val="0"/>
          <w:numId w:val="1870"/>
        </w:numPr>
        <w:spacing w:after="120"/>
        <w:ind w:left="714" w:hanging="357"/>
        <w:contextualSpacing w:val="0"/>
        <w:jc w:val="both"/>
        <w:rPr>
          <w:sz w:val="24"/>
          <w:szCs w:val="24"/>
        </w:rPr>
      </w:pPr>
      <w:r w:rsidRPr="003E3AD2">
        <w:rPr>
          <w:sz w:val="24"/>
          <w:szCs w:val="24"/>
        </w:rPr>
        <w:t>Wer mag, serviert etwas Schmand oder Crème fraîche da</w:t>
      </w:r>
      <w:r w:rsidR="003E3AD2" w:rsidRPr="003E3AD2">
        <w:rPr>
          <w:sz w:val="24"/>
          <w:szCs w:val="24"/>
        </w:rPr>
        <w:t>zu.</w:t>
      </w:r>
      <w:r w:rsidR="009144DE" w:rsidRPr="003E3AD2">
        <w:rPr>
          <w:sz w:val="24"/>
          <w:szCs w:val="24"/>
        </w:rPr>
        <w:br w:type="page"/>
      </w:r>
    </w:p>
    <w:p w14:paraId="055845ED" w14:textId="5A9118A2" w:rsidR="009144DE" w:rsidRDefault="009144DE" w:rsidP="00FF6529">
      <w:pPr>
        <w:pStyle w:val="Heading2"/>
        <w:spacing w:after="240"/>
      </w:pPr>
      <w:r>
        <w:lastRenderedPageBreak/>
        <w:t>Mangocreme</w:t>
      </w:r>
      <w:r w:rsidR="007744FC">
        <w:rPr>
          <w:rStyle w:val="FootnoteReference"/>
        </w:rPr>
        <w:footnoteReference w:id="1527"/>
      </w:r>
      <w:r>
        <w:t xml:space="preserve"> </w:t>
      </w:r>
    </w:p>
    <w:p w14:paraId="267F49C6" w14:textId="361E0A00" w:rsidR="009144DE" w:rsidRDefault="009144DE" w:rsidP="009144DE">
      <w:pPr>
        <w:rPr>
          <w:sz w:val="24"/>
          <w:szCs w:val="24"/>
        </w:rPr>
      </w:pPr>
      <w:r w:rsidRPr="00FF6529">
        <w:rPr>
          <w:sz w:val="24"/>
          <w:szCs w:val="24"/>
          <w:u w:val="single"/>
        </w:rPr>
        <w:t>Zutaten</w:t>
      </w:r>
      <w:r>
        <w:rPr>
          <w:sz w:val="24"/>
          <w:szCs w:val="24"/>
        </w:rPr>
        <w:t xml:space="preserve"> </w:t>
      </w:r>
      <w:r w:rsidR="00FF6529">
        <w:rPr>
          <w:sz w:val="24"/>
          <w:szCs w:val="24"/>
        </w:rPr>
        <w:t>(</w:t>
      </w:r>
      <w:r>
        <w:rPr>
          <w:sz w:val="24"/>
          <w:szCs w:val="24"/>
        </w:rPr>
        <w:t>für 4-6 Portionen</w:t>
      </w:r>
      <w:r w:rsidR="00782CC7">
        <w:rPr>
          <w:sz w:val="24"/>
          <w:szCs w:val="24"/>
        </w:rPr>
        <w:t>):</w:t>
      </w:r>
    </w:p>
    <w:p w14:paraId="7C3DFF00" w14:textId="77777777" w:rsidR="009144DE" w:rsidRDefault="009144DE" w:rsidP="009144DE">
      <w:pPr>
        <w:rPr>
          <w:sz w:val="24"/>
          <w:szCs w:val="24"/>
        </w:rPr>
      </w:pPr>
      <w:r>
        <w:rPr>
          <w:sz w:val="24"/>
          <w:szCs w:val="24"/>
        </w:rPr>
        <w:t>1 reife asiatische Mango (etwa 300 g), ersatzweise 200 g Mangopüree</w:t>
      </w:r>
    </w:p>
    <w:p w14:paraId="716CAD8A" w14:textId="77777777" w:rsidR="009144DE" w:rsidRDefault="009144DE" w:rsidP="009144DE">
      <w:pPr>
        <w:rPr>
          <w:sz w:val="24"/>
          <w:szCs w:val="24"/>
        </w:rPr>
      </w:pPr>
      <w:r>
        <w:rPr>
          <w:sz w:val="24"/>
          <w:szCs w:val="24"/>
        </w:rPr>
        <w:t>200 g Sahne</w:t>
      </w:r>
    </w:p>
    <w:p w14:paraId="714A81CA" w14:textId="77777777" w:rsidR="009144DE" w:rsidRDefault="009144DE" w:rsidP="009144DE">
      <w:pPr>
        <w:rPr>
          <w:sz w:val="24"/>
          <w:szCs w:val="24"/>
        </w:rPr>
      </w:pPr>
      <w:r>
        <w:rPr>
          <w:sz w:val="24"/>
          <w:szCs w:val="24"/>
        </w:rPr>
        <w:t>2 TL Zucker</w:t>
      </w:r>
    </w:p>
    <w:p w14:paraId="5262098F" w14:textId="77777777" w:rsidR="009144DE" w:rsidRDefault="009144DE" w:rsidP="009144DE">
      <w:pPr>
        <w:rPr>
          <w:sz w:val="24"/>
          <w:szCs w:val="24"/>
        </w:rPr>
      </w:pPr>
    </w:p>
    <w:p w14:paraId="16159170" w14:textId="77777777" w:rsidR="009144DE" w:rsidRDefault="009144DE" w:rsidP="009144DE">
      <w:pPr>
        <w:rPr>
          <w:sz w:val="24"/>
          <w:szCs w:val="24"/>
        </w:rPr>
      </w:pPr>
      <w:r>
        <w:rPr>
          <w:sz w:val="24"/>
          <w:szCs w:val="24"/>
        </w:rPr>
        <w:t>Zubereitungszeit: 10 Minuten plus 1 Stunde Kühlzeit</w:t>
      </w:r>
    </w:p>
    <w:p w14:paraId="54792B09" w14:textId="77777777" w:rsidR="009144DE" w:rsidRPr="00743E4C" w:rsidRDefault="009144DE" w:rsidP="00B40E8C">
      <w:pPr>
        <w:pStyle w:val="ListParagraph"/>
        <w:numPr>
          <w:ilvl w:val="0"/>
          <w:numId w:val="325"/>
        </w:numPr>
        <w:spacing w:after="120"/>
        <w:ind w:left="714" w:hanging="357"/>
        <w:contextualSpacing w:val="0"/>
        <w:jc w:val="both"/>
        <w:rPr>
          <w:sz w:val="24"/>
          <w:szCs w:val="24"/>
        </w:rPr>
      </w:pPr>
      <w:r w:rsidRPr="00743E4C">
        <w:rPr>
          <w:sz w:val="24"/>
          <w:szCs w:val="24"/>
        </w:rPr>
        <w:t>Mango waschen und abtrocknen. Mit einem scharfen Messer schälen, das Fruchtfleisch vom Kern lösen und in Stücke schneiden. Diese pürieren.</w:t>
      </w:r>
    </w:p>
    <w:p w14:paraId="4774DEB2" w14:textId="77777777" w:rsidR="009144DE" w:rsidRPr="00743E4C" w:rsidRDefault="009144DE" w:rsidP="00B40E8C">
      <w:pPr>
        <w:pStyle w:val="ListParagraph"/>
        <w:numPr>
          <w:ilvl w:val="0"/>
          <w:numId w:val="325"/>
        </w:numPr>
        <w:spacing w:after="120"/>
        <w:ind w:left="714" w:hanging="357"/>
        <w:contextualSpacing w:val="0"/>
        <w:jc w:val="both"/>
        <w:rPr>
          <w:sz w:val="24"/>
          <w:szCs w:val="24"/>
        </w:rPr>
      </w:pPr>
      <w:r w:rsidRPr="00743E4C">
        <w:rPr>
          <w:sz w:val="24"/>
          <w:szCs w:val="24"/>
        </w:rPr>
        <w:t>Sahne steif schlagen. Mangopüree und Zucker dazugeben und vorsichtig unterheben.</w:t>
      </w:r>
    </w:p>
    <w:p w14:paraId="6990381D" w14:textId="77777777" w:rsidR="009144DE" w:rsidRDefault="009144DE" w:rsidP="00B40E8C">
      <w:pPr>
        <w:pStyle w:val="ListParagraph"/>
        <w:numPr>
          <w:ilvl w:val="0"/>
          <w:numId w:val="325"/>
        </w:numPr>
        <w:spacing w:after="120"/>
        <w:ind w:left="714" w:hanging="357"/>
        <w:contextualSpacing w:val="0"/>
        <w:jc w:val="both"/>
        <w:rPr>
          <w:sz w:val="24"/>
          <w:szCs w:val="24"/>
        </w:rPr>
      </w:pPr>
      <w:r w:rsidRPr="00743E4C">
        <w:rPr>
          <w:sz w:val="24"/>
          <w:szCs w:val="24"/>
        </w:rPr>
        <w:t>In Portionsschälchen verteilen und ca. 1 Stunde im Kühlschrank kalt werden lassen.</w:t>
      </w:r>
    </w:p>
    <w:p w14:paraId="5CC5AE7D" w14:textId="77777777" w:rsidR="009144DE" w:rsidRDefault="009144DE" w:rsidP="009144DE">
      <w:pPr>
        <w:rPr>
          <w:sz w:val="24"/>
          <w:szCs w:val="24"/>
        </w:rPr>
      </w:pPr>
      <w:r>
        <w:rPr>
          <w:sz w:val="24"/>
          <w:szCs w:val="24"/>
        </w:rPr>
        <w:br w:type="page"/>
      </w:r>
    </w:p>
    <w:p w14:paraId="26C3D837" w14:textId="5735300E" w:rsidR="009144DE" w:rsidRDefault="009144DE" w:rsidP="000D7BB9">
      <w:pPr>
        <w:pStyle w:val="Heading2"/>
        <w:spacing w:after="240"/>
      </w:pPr>
      <w:r>
        <w:lastRenderedPageBreak/>
        <w:t>Milchreis mit Pistazien</w:t>
      </w:r>
      <w:r w:rsidR="00ED28E0">
        <w:rPr>
          <w:rStyle w:val="FootnoteReference"/>
        </w:rPr>
        <w:footnoteReference w:id="1528"/>
      </w:r>
      <w:r>
        <w:t xml:space="preserve"> </w:t>
      </w:r>
    </w:p>
    <w:p w14:paraId="424A718C" w14:textId="3551181A" w:rsidR="009144DE" w:rsidRPr="000D7BB9" w:rsidRDefault="009144DE" w:rsidP="000D7BB9">
      <w:pPr>
        <w:rPr>
          <w:sz w:val="24"/>
          <w:szCs w:val="24"/>
        </w:rPr>
      </w:pPr>
      <w:r w:rsidRPr="000D7BB9">
        <w:rPr>
          <w:sz w:val="24"/>
          <w:szCs w:val="24"/>
          <w:u w:val="single"/>
        </w:rPr>
        <w:t>Zutaten</w:t>
      </w:r>
      <w:r w:rsidRPr="000D7BB9">
        <w:rPr>
          <w:sz w:val="24"/>
          <w:szCs w:val="24"/>
        </w:rPr>
        <w:t xml:space="preserve"> </w:t>
      </w:r>
      <w:r w:rsidR="000D7BB9">
        <w:rPr>
          <w:sz w:val="24"/>
          <w:szCs w:val="24"/>
        </w:rPr>
        <w:t>(</w:t>
      </w:r>
      <w:r w:rsidRPr="000D7BB9">
        <w:rPr>
          <w:sz w:val="24"/>
          <w:szCs w:val="24"/>
        </w:rPr>
        <w:t>für 4-6 Portionen</w:t>
      </w:r>
      <w:r w:rsidR="000D7BB9">
        <w:rPr>
          <w:sz w:val="24"/>
          <w:szCs w:val="24"/>
        </w:rPr>
        <w:t>):</w:t>
      </w:r>
    </w:p>
    <w:p w14:paraId="3CF2F136" w14:textId="77777777" w:rsidR="009144DE" w:rsidRPr="000D7BB9" w:rsidRDefault="009144DE" w:rsidP="000D7BB9">
      <w:pPr>
        <w:rPr>
          <w:sz w:val="24"/>
          <w:szCs w:val="24"/>
        </w:rPr>
      </w:pPr>
      <w:r w:rsidRPr="000D7BB9">
        <w:rPr>
          <w:sz w:val="24"/>
          <w:szCs w:val="24"/>
        </w:rPr>
        <w:t>4 EL Rosinen</w:t>
      </w:r>
    </w:p>
    <w:p w14:paraId="4F1C66EE" w14:textId="77777777" w:rsidR="009144DE" w:rsidRPr="000D7BB9" w:rsidRDefault="009144DE" w:rsidP="000D7BB9">
      <w:pPr>
        <w:rPr>
          <w:sz w:val="24"/>
          <w:szCs w:val="24"/>
        </w:rPr>
      </w:pPr>
      <w:r w:rsidRPr="000D7BB9">
        <w:rPr>
          <w:sz w:val="24"/>
          <w:szCs w:val="24"/>
        </w:rPr>
        <w:t>1 l Milch</w:t>
      </w:r>
    </w:p>
    <w:p w14:paraId="5C7D5611" w14:textId="69D036FA" w:rsidR="009144DE" w:rsidRPr="000D7BB9" w:rsidRDefault="009144DE" w:rsidP="000D7BB9">
      <w:pPr>
        <w:rPr>
          <w:sz w:val="24"/>
          <w:szCs w:val="24"/>
        </w:rPr>
      </w:pPr>
      <w:r w:rsidRPr="000D7BB9">
        <w:rPr>
          <w:sz w:val="24"/>
          <w:szCs w:val="24"/>
        </w:rPr>
        <w:t>100 g Basmatireis2 EL Mandelstifte</w:t>
      </w:r>
    </w:p>
    <w:p w14:paraId="4F5BBC37" w14:textId="77777777" w:rsidR="009144DE" w:rsidRPr="000D7BB9" w:rsidRDefault="009144DE" w:rsidP="000D7BB9">
      <w:pPr>
        <w:rPr>
          <w:sz w:val="24"/>
          <w:szCs w:val="24"/>
        </w:rPr>
      </w:pPr>
      <w:r w:rsidRPr="000D7BB9">
        <w:rPr>
          <w:sz w:val="24"/>
          <w:szCs w:val="24"/>
        </w:rPr>
        <w:t>5 EL Zucker</w:t>
      </w:r>
    </w:p>
    <w:p w14:paraId="0D50755B" w14:textId="77777777" w:rsidR="009144DE" w:rsidRPr="000D7BB9" w:rsidRDefault="009144DE" w:rsidP="000D7BB9">
      <w:pPr>
        <w:rPr>
          <w:sz w:val="24"/>
          <w:szCs w:val="24"/>
        </w:rPr>
      </w:pPr>
      <w:r w:rsidRPr="000D7BB9">
        <w:rPr>
          <w:sz w:val="24"/>
          <w:szCs w:val="24"/>
        </w:rPr>
        <w:t>½ TL Kardamonpulver</w:t>
      </w:r>
    </w:p>
    <w:p w14:paraId="62B2E2B2" w14:textId="77777777" w:rsidR="009144DE" w:rsidRPr="000D7BB9" w:rsidRDefault="009144DE" w:rsidP="000D7BB9">
      <w:pPr>
        <w:rPr>
          <w:sz w:val="24"/>
          <w:szCs w:val="24"/>
        </w:rPr>
      </w:pPr>
      <w:r w:rsidRPr="000D7BB9">
        <w:rPr>
          <w:sz w:val="24"/>
          <w:szCs w:val="24"/>
        </w:rPr>
        <w:t>1 EL gehackte, geschälte Pistazien, ungesalzen</w:t>
      </w:r>
    </w:p>
    <w:p w14:paraId="03AFC12D" w14:textId="77777777" w:rsidR="009144DE" w:rsidRDefault="009144DE" w:rsidP="009144DE">
      <w:pPr>
        <w:pStyle w:val="ListParagraph"/>
        <w:rPr>
          <w:sz w:val="24"/>
          <w:szCs w:val="24"/>
        </w:rPr>
      </w:pPr>
    </w:p>
    <w:p w14:paraId="08928E27" w14:textId="77777777" w:rsidR="009144DE" w:rsidRPr="000D7BB9" w:rsidRDefault="009144DE" w:rsidP="000D7BB9">
      <w:pPr>
        <w:rPr>
          <w:sz w:val="24"/>
          <w:szCs w:val="24"/>
        </w:rPr>
      </w:pPr>
      <w:r w:rsidRPr="000D7BB9">
        <w:rPr>
          <w:sz w:val="24"/>
          <w:szCs w:val="24"/>
        </w:rPr>
        <w:t>Zubereitungszeit: 30 Minuten</w:t>
      </w:r>
    </w:p>
    <w:p w14:paraId="124BBE87" w14:textId="77777777" w:rsidR="009144DE" w:rsidRPr="009D1A79" w:rsidRDefault="009144DE" w:rsidP="00B40E8C">
      <w:pPr>
        <w:pStyle w:val="ListParagraph"/>
        <w:numPr>
          <w:ilvl w:val="0"/>
          <w:numId w:val="1640"/>
        </w:numPr>
        <w:spacing w:after="120"/>
        <w:ind w:left="714" w:hanging="357"/>
        <w:contextualSpacing w:val="0"/>
        <w:jc w:val="both"/>
        <w:rPr>
          <w:sz w:val="24"/>
          <w:szCs w:val="24"/>
        </w:rPr>
      </w:pPr>
      <w:r w:rsidRPr="009D1A79">
        <w:rPr>
          <w:sz w:val="24"/>
          <w:szCs w:val="24"/>
        </w:rPr>
        <w:t>Rosinen waschen und trockentupfen. Milch in einem großen Topf zum Kochen bringen. Wenn die Milch zu kochen anfängt, Reis, Rosinen und Mandeln nach und nach dazugeben.</w:t>
      </w:r>
    </w:p>
    <w:p w14:paraId="7ED90BE5" w14:textId="77777777" w:rsidR="009144DE" w:rsidRPr="009D1A79" w:rsidRDefault="009144DE" w:rsidP="00B40E8C">
      <w:pPr>
        <w:pStyle w:val="ListParagraph"/>
        <w:numPr>
          <w:ilvl w:val="0"/>
          <w:numId w:val="1640"/>
        </w:numPr>
        <w:spacing w:after="120"/>
        <w:ind w:left="714" w:hanging="357"/>
        <w:contextualSpacing w:val="0"/>
        <w:jc w:val="both"/>
        <w:rPr>
          <w:sz w:val="24"/>
          <w:szCs w:val="24"/>
        </w:rPr>
      </w:pPr>
      <w:r w:rsidRPr="009D1A79">
        <w:rPr>
          <w:sz w:val="24"/>
          <w:szCs w:val="24"/>
        </w:rPr>
        <w:t xml:space="preserve">Die Hitze reduzieren und die Milch-Reis-Mischung bei schwacher Hitze unter ständigem Rühren etwa 15 Minuten köcheln lassen, dann bei mittlerer Hitze etwa 5 Minuten kochen, bis die Mich eindickt und der Reis weich wird.  </w:t>
      </w:r>
    </w:p>
    <w:p w14:paraId="67AA3BA3" w14:textId="77777777" w:rsidR="009144DE" w:rsidRPr="009D1A79" w:rsidRDefault="009144DE" w:rsidP="00B40E8C">
      <w:pPr>
        <w:pStyle w:val="ListParagraph"/>
        <w:numPr>
          <w:ilvl w:val="0"/>
          <w:numId w:val="1640"/>
        </w:numPr>
        <w:spacing w:after="120"/>
        <w:ind w:left="714" w:hanging="357"/>
        <w:contextualSpacing w:val="0"/>
        <w:jc w:val="both"/>
        <w:rPr>
          <w:sz w:val="24"/>
          <w:szCs w:val="24"/>
        </w:rPr>
      </w:pPr>
      <w:r w:rsidRPr="009D1A79">
        <w:rPr>
          <w:sz w:val="24"/>
          <w:szCs w:val="24"/>
        </w:rPr>
        <w:t>Zucker und Kardamonpulver unterrühren, den Topf vom Herd nehmen. Den Milchreis in Portionsschälchen verteilen, mit gehackten Pistazien garnieren und warm oder kalt servieren.</w:t>
      </w:r>
    </w:p>
    <w:p w14:paraId="08BEC857" w14:textId="77777777" w:rsidR="009144DE" w:rsidRDefault="009144DE" w:rsidP="009144DE">
      <w:pPr>
        <w:pStyle w:val="ListParagraph"/>
        <w:rPr>
          <w:sz w:val="24"/>
          <w:szCs w:val="24"/>
        </w:rPr>
      </w:pPr>
    </w:p>
    <w:p w14:paraId="1A186934" w14:textId="0A5C7B3C" w:rsidR="009144DE" w:rsidRPr="009D1A79" w:rsidRDefault="009144DE" w:rsidP="009D1A79">
      <w:pPr>
        <w:rPr>
          <w:sz w:val="24"/>
          <w:szCs w:val="24"/>
        </w:rPr>
      </w:pPr>
      <w:r w:rsidRPr="009D1A79">
        <w:rPr>
          <w:sz w:val="24"/>
          <w:szCs w:val="24"/>
        </w:rPr>
        <w:t>Tipp:</w:t>
      </w:r>
      <w:r w:rsidR="009D1A79">
        <w:rPr>
          <w:sz w:val="24"/>
          <w:szCs w:val="24"/>
        </w:rPr>
        <w:tab/>
      </w:r>
      <w:r w:rsidRPr="009D1A79">
        <w:rPr>
          <w:sz w:val="24"/>
          <w:szCs w:val="24"/>
        </w:rPr>
        <w:t>Man dann den Milchreis auch mit etwas Rosenwasser beträufeln</w:t>
      </w:r>
    </w:p>
    <w:p w14:paraId="3588C130" w14:textId="77777777" w:rsidR="009144DE" w:rsidRDefault="009144DE" w:rsidP="009144DE">
      <w:pPr>
        <w:rPr>
          <w:sz w:val="24"/>
          <w:szCs w:val="24"/>
        </w:rPr>
      </w:pPr>
      <w:r>
        <w:rPr>
          <w:sz w:val="24"/>
          <w:szCs w:val="24"/>
        </w:rPr>
        <w:br w:type="page"/>
      </w:r>
    </w:p>
    <w:p w14:paraId="6953D829" w14:textId="30F2FE50" w:rsidR="009144DE" w:rsidRDefault="009144DE" w:rsidP="009D1A79">
      <w:pPr>
        <w:pStyle w:val="Heading2"/>
        <w:spacing w:after="240"/>
      </w:pPr>
      <w:r>
        <w:lastRenderedPageBreak/>
        <w:t>Karamellisierte Bananen</w:t>
      </w:r>
      <w:r w:rsidR="002D50D4">
        <w:rPr>
          <w:rStyle w:val="FootnoteReference"/>
        </w:rPr>
        <w:footnoteReference w:id="1529"/>
      </w:r>
      <w:r>
        <w:t xml:space="preserve"> </w:t>
      </w:r>
    </w:p>
    <w:p w14:paraId="55BB9120" w14:textId="0C6CEB72" w:rsidR="009D1A79" w:rsidRPr="009D1A79" w:rsidRDefault="009D1A79" w:rsidP="009144DE">
      <w:pPr>
        <w:rPr>
          <w:sz w:val="24"/>
          <w:szCs w:val="24"/>
          <w:u w:val="single"/>
        </w:rPr>
      </w:pPr>
      <w:r w:rsidRPr="009D1A79">
        <w:rPr>
          <w:sz w:val="24"/>
          <w:szCs w:val="24"/>
          <w:u w:val="single"/>
        </w:rPr>
        <w:t>Zutaten:</w:t>
      </w:r>
    </w:p>
    <w:p w14:paraId="50988D23" w14:textId="3F8112D0" w:rsidR="009144DE" w:rsidRDefault="009144DE" w:rsidP="009144DE">
      <w:pPr>
        <w:rPr>
          <w:sz w:val="24"/>
          <w:szCs w:val="24"/>
        </w:rPr>
      </w:pPr>
      <w:r>
        <w:rPr>
          <w:sz w:val="24"/>
          <w:szCs w:val="24"/>
        </w:rPr>
        <w:t>2 EL Honig</w:t>
      </w:r>
    </w:p>
    <w:p w14:paraId="076B554E" w14:textId="77777777" w:rsidR="009144DE" w:rsidRDefault="009144DE" w:rsidP="009144DE">
      <w:pPr>
        <w:rPr>
          <w:sz w:val="24"/>
          <w:szCs w:val="24"/>
        </w:rPr>
      </w:pPr>
      <w:r>
        <w:rPr>
          <w:sz w:val="24"/>
          <w:szCs w:val="24"/>
        </w:rPr>
        <w:t>2 EL Zucker</w:t>
      </w:r>
    </w:p>
    <w:p w14:paraId="3BB43FCB" w14:textId="4991311B" w:rsidR="009144DE" w:rsidRDefault="009144DE" w:rsidP="009144DE">
      <w:pPr>
        <w:rPr>
          <w:sz w:val="24"/>
          <w:szCs w:val="24"/>
        </w:rPr>
      </w:pPr>
      <w:r>
        <w:rPr>
          <w:sz w:val="24"/>
          <w:szCs w:val="24"/>
        </w:rPr>
        <w:t>3 EL Wa</w:t>
      </w:r>
      <w:r w:rsidR="009D1A79">
        <w:rPr>
          <w:sz w:val="24"/>
          <w:szCs w:val="24"/>
        </w:rPr>
        <w:t>s</w:t>
      </w:r>
      <w:r>
        <w:rPr>
          <w:sz w:val="24"/>
          <w:szCs w:val="24"/>
        </w:rPr>
        <w:t>ser</w:t>
      </w:r>
    </w:p>
    <w:p w14:paraId="0D0019E7" w14:textId="77777777" w:rsidR="009144DE" w:rsidRDefault="009144DE" w:rsidP="009144DE">
      <w:pPr>
        <w:rPr>
          <w:sz w:val="24"/>
          <w:szCs w:val="24"/>
        </w:rPr>
      </w:pPr>
      <w:r>
        <w:rPr>
          <w:sz w:val="24"/>
          <w:szCs w:val="24"/>
        </w:rPr>
        <w:t>2 reife Bananen</w:t>
      </w:r>
    </w:p>
    <w:p w14:paraId="57EE6D83" w14:textId="77777777" w:rsidR="009144DE" w:rsidRDefault="009144DE" w:rsidP="009144DE">
      <w:pPr>
        <w:rPr>
          <w:sz w:val="24"/>
          <w:szCs w:val="24"/>
        </w:rPr>
      </w:pPr>
      <w:r>
        <w:rPr>
          <w:sz w:val="24"/>
          <w:szCs w:val="24"/>
        </w:rPr>
        <w:t>3 EL Rum</w:t>
      </w:r>
    </w:p>
    <w:p w14:paraId="70EC1613" w14:textId="77777777" w:rsidR="009144DE" w:rsidRDefault="009144DE" w:rsidP="009144DE">
      <w:pPr>
        <w:rPr>
          <w:sz w:val="24"/>
          <w:szCs w:val="24"/>
        </w:rPr>
      </w:pPr>
      <w:r>
        <w:rPr>
          <w:sz w:val="24"/>
          <w:szCs w:val="24"/>
        </w:rPr>
        <w:t>1 EL Butter</w:t>
      </w:r>
    </w:p>
    <w:p w14:paraId="2C17CECA" w14:textId="77777777" w:rsidR="009144DE" w:rsidRDefault="009144DE" w:rsidP="009144DE">
      <w:pPr>
        <w:rPr>
          <w:sz w:val="24"/>
          <w:szCs w:val="24"/>
        </w:rPr>
      </w:pPr>
    </w:p>
    <w:p w14:paraId="76311370" w14:textId="548CBFD0" w:rsidR="009D1A79" w:rsidRDefault="009D1A79" w:rsidP="009144DE">
      <w:pPr>
        <w:rPr>
          <w:sz w:val="24"/>
          <w:szCs w:val="24"/>
        </w:rPr>
      </w:pPr>
      <w:r>
        <w:rPr>
          <w:sz w:val="24"/>
          <w:szCs w:val="24"/>
        </w:rPr>
        <w:t>Zubereitung:</w:t>
      </w:r>
    </w:p>
    <w:p w14:paraId="2864E6D6" w14:textId="77777777" w:rsidR="009144DE" w:rsidRDefault="009144DE" w:rsidP="009D1A79">
      <w:pPr>
        <w:jc w:val="both"/>
        <w:rPr>
          <w:sz w:val="24"/>
          <w:szCs w:val="24"/>
        </w:rPr>
      </w:pPr>
      <w:r>
        <w:rPr>
          <w:sz w:val="24"/>
          <w:szCs w:val="24"/>
        </w:rPr>
        <w:t>Bananen schälen und in Stücke schneiden. Honig und Zucker mit 3 EL Wasser in die Pfanne geben und langsam karamellisieren lassen. Wenn der Zucker goldbraun ist, die Bananen hinzugeben und glasieren. Die Butter in Flöckchen hinzugeben und schmelzen lassen. Mit Rum ablöschen, kurz einköcheln lassen und warm servieren.</w:t>
      </w:r>
    </w:p>
    <w:p w14:paraId="41F87636" w14:textId="77777777" w:rsidR="009144DE" w:rsidRDefault="009144DE" w:rsidP="009144DE">
      <w:pPr>
        <w:rPr>
          <w:sz w:val="24"/>
          <w:szCs w:val="24"/>
        </w:rPr>
      </w:pPr>
      <w:r>
        <w:rPr>
          <w:sz w:val="24"/>
          <w:szCs w:val="24"/>
        </w:rPr>
        <w:br w:type="page"/>
      </w:r>
    </w:p>
    <w:p w14:paraId="73DBC09E" w14:textId="339B4DD6" w:rsidR="009144DE" w:rsidRDefault="009144DE" w:rsidP="009D1A79">
      <w:pPr>
        <w:pStyle w:val="Heading2"/>
        <w:spacing w:after="240"/>
      </w:pPr>
      <w:r>
        <w:lastRenderedPageBreak/>
        <w:t>Schokoladen-Erdnussmousse</w:t>
      </w:r>
      <w:r w:rsidR="00B60B76">
        <w:rPr>
          <w:rStyle w:val="FootnoteReference"/>
        </w:rPr>
        <w:footnoteReference w:id="1530"/>
      </w:r>
      <w:r w:rsidR="00652792">
        <w:t xml:space="preserve"> </w:t>
      </w:r>
    </w:p>
    <w:p w14:paraId="53302831" w14:textId="1C4118C8" w:rsidR="009D1A79" w:rsidRPr="009D1A79" w:rsidRDefault="009D1A79" w:rsidP="009144DE">
      <w:pPr>
        <w:rPr>
          <w:sz w:val="24"/>
          <w:szCs w:val="24"/>
          <w:u w:val="single"/>
        </w:rPr>
      </w:pPr>
      <w:r w:rsidRPr="009D1A79">
        <w:rPr>
          <w:sz w:val="24"/>
          <w:szCs w:val="24"/>
          <w:u w:val="single"/>
        </w:rPr>
        <w:t>Zutaten:</w:t>
      </w:r>
    </w:p>
    <w:p w14:paraId="507966C8" w14:textId="371F9F54" w:rsidR="009144DE" w:rsidRDefault="009144DE" w:rsidP="009144DE">
      <w:pPr>
        <w:rPr>
          <w:sz w:val="24"/>
          <w:szCs w:val="24"/>
        </w:rPr>
      </w:pPr>
      <w:r>
        <w:rPr>
          <w:sz w:val="24"/>
          <w:szCs w:val="24"/>
        </w:rPr>
        <w:t>40 g gesalzene und geröstete Erdnüsse</w:t>
      </w:r>
    </w:p>
    <w:p w14:paraId="5C68EA62" w14:textId="77777777" w:rsidR="009144DE" w:rsidRDefault="009144DE" w:rsidP="009144DE">
      <w:pPr>
        <w:rPr>
          <w:sz w:val="24"/>
          <w:szCs w:val="24"/>
        </w:rPr>
      </w:pPr>
      <w:r>
        <w:rPr>
          <w:sz w:val="24"/>
          <w:szCs w:val="24"/>
        </w:rPr>
        <w:t>50 g Zucker</w:t>
      </w:r>
    </w:p>
    <w:p w14:paraId="3FF4A8BD" w14:textId="77777777" w:rsidR="009144DE" w:rsidRDefault="009144DE" w:rsidP="009144DE">
      <w:pPr>
        <w:rPr>
          <w:sz w:val="24"/>
          <w:szCs w:val="24"/>
        </w:rPr>
      </w:pPr>
      <w:r>
        <w:rPr>
          <w:sz w:val="24"/>
          <w:szCs w:val="24"/>
        </w:rPr>
        <w:t>2 EL Wasser</w:t>
      </w:r>
    </w:p>
    <w:p w14:paraId="27FA2D28" w14:textId="77777777" w:rsidR="009144DE" w:rsidRDefault="009144DE" w:rsidP="009144DE">
      <w:pPr>
        <w:rPr>
          <w:sz w:val="24"/>
          <w:szCs w:val="24"/>
        </w:rPr>
      </w:pPr>
      <w:r>
        <w:rPr>
          <w:sz w:val="24"/>
          <w:szCs w:val="24"/>
        </w:rPr>
        <w:t>75 g Zartbitter-Kuvertüre</w:t>
      </w:r>
    </w:p>
    <w:p w14:paraId="43A330D9" w14:textId="77777777" w:rsidR="009144DE" w:rsidRDefault="009144DE" w:rsidP="009144DE">
      <w:pPr>
        <w:rPr>
          <w:sz w:val="24"/>
          <w:szCs w:val="24"/>
        </w:rPr>
      </w:pPr>
      <w:r>
        <w:rPr>
          <w:sz w:val="24"/>
          <w:szCs w:val="24"/>
        </w:rPr>
        <w:t>50 g Vollmilch-Kuvertüre</w:t>
      </w:r>
    </w:p>
    <w:p w14:paraId="6695BC16" w14:textId="77777777" w:rsidR="009144DE" w:rsidRDefault="009144DE" w:rsidP="009144DE">
      <w:pPr>
        <w:rPr>
          <w:sz w:val="24"/>
          <w:szCs w:val="24"/>
        </w:rPr>
      </w:pPr>
      <w:r>
        <w:rPr>
          <w:sz w:val="24"/>
          <w:szCs w:val="24"/>
        </w:rPr>
        <w:t>1 Ei</w:t>
      </w:r>
    </w:p>
    <w:p w14:paraId="195D8E3B" w14:textId="77777777" w:rsidR="009144DE" w:rsidRDefault="009144DE" w:rsidP="009144DE">
      <w:pPr>
        <w:rPr>
          <w:sz w:val="24"/>
          <w:szCs w:val="24"/>
        </w:rPr>
      </w:pPr>
      <w:r>
        <w:rPr>
          <w:sz w:val="24"/>
          <w:szCs w:val="24"/>
        </w:rPr>
        <w:t>1 Eigelb</w:t>
      </w:r>
    </w:p>
    <w:p w14:paraId="3526390A" w14:textId="77777777" w:rsidR="009144DE" w:rsidRDefault="009144DE" w:rsidP="009144DE">
      <w:pPr>
        <w:rPr>
          <w:sz w:val="24"/>
          <w:szCs w:val="24"/>
        </w:rPr>
      </w:pPr>
      <w:r>
        <w:rPr>
          <w:sz w:val="24"/>
          <w:szCs w:val="24"/>
        </w:rPr>
        <w:t>3 EL Irish Cream</w:t>
      </w:r>
    </w:p>
    <w:p w14:paraId="1666F2AD" w14:textId="77777777" w:rsidR="009144DE" w:rsidRDefault="009144DE" w:rsidP="009144DE">
      <w:pPr>
        <w:rPr>
          <w:sz w:val="24"/>
          <w:szCs w:val="24"/>
        </w:rPr>
      </w:pPr>
      <w:r>
        <w:rPr>
          <w:sz w:val="24"/>
          <w:szCs w:val="24"/>
        </w:rPr>
        <w:t>300 g Sahne</w:t>
      </w:r>
    </w:p>
    <w:p w14:paraId="0678999D" w14:textId="77777777" w:rsidR="009144DE" w:rsidRDefault="009144DE" w:rsidP="009144DE">
      <w:pPr>
        <w:rPr>
          <w:sz w:val="24"/>
          <w:szCs w:val="24"/>
        </w:rPr>
      </w:pPr>
    </w:p>
    <w:p w14:paraId="764CEE3E" w14:textId="3E220E48" w:rsidR="009D1A79" w:rsidRDefault="009D1A79" w:rsidP="009144DE">
      <w:pPr>
        <w:rPr>
          <w:sz w:val="24"/>
          <w:szCs w:val="24"/>
        </w:rPr>
      </w:pPr>
      <w:r>
        <w:rPr>
          <w:sz w:val="24"/>
          <w:szCs w:val="24"/>
        </w:rPr>
        <w:t>Zubereitung:</w:t>
      </w:r>
    </w:p>
    <w:p w14:paraId="5BA9C971" w14:textId="77777777" w:rsidR="009144DE" w:rsidRPr="001558CF" w:rsidRDefault="009144DE" w:rsidP="00B40E8C">
      <w:pPr>
        <w:pStyle w:val="ListParagraph"/>
        <w:numPr>
          <w:ilvl w:val="0"/>
          <w:numId w:val="312"/>
        </w:numPr>
        <w:spacing w:after="120"/>
        <w:ind w:left="714" w:hanging="357"/>
        <w:contextualSpacing w:val="0"/>
        <w:jc w:val="both"/>
        <w:rPr>
          <w:sz w:val="24"/>
          <w:szCs w:val="24"/>
        </w:rPr>
      </w:pPr>
      <w:r w:rsidRPr="001558CF">
        <w:rPr>
          <w:sz w:val="24"/>
          <w:szCs w:val="24"/>
        </w:rPr>
        <w:t>Die Erdnüsse im vorgeheizten Backofen bei 150°C etwa 10 Minuten erhitzen. Zucker in einer Pfanne mit etwas Wasser karamellisieren. Die Erdnüsse hinzugeben und stetig wenden, bis der Zucker die Nüsse vollständig umschließt. Auf Backpapier gießen, erstarren lassen und grob hacken.</w:t>
      </w:r>
    </w:p>
    <w:p w14:paraId="1BA1D0BD" w14:textId="77777777" w:rsidR="009144DE" w:rsidRPr="001558CF" w:rsidRDefault="009144DE" w:rsidP="00B40E8C">
      <w:pPr>
        <w:pStyle w:val="ListParagraph"/>
        <w:numPr>
          <w:ilvl w:val="0"/>
          <w:numId w:val="312"/>
        </w:numPr>
        <w:spacing w:after="120"/>
        <w:ind w:left="714" w:hanging="357"/>
        <w:contextualSpacing w:val="0"/>
        <w:jc w:val="both"/>
        <w:rPr>
          <w:sz w:val="24"/>
          <w:szCs w:val="24"/>
        </w:rPr>
      </w:pPr>
      <w:r w:rsidRPr="001558CF">
        <w:rPr>
          <w:sz w:val="24"/>
          <w:szCs w:val="24"/>
        </w:rPr>
        <w:t>Kuvertüre im Wasserbad schmelzen. Eigelb und Ei mit Irish Cream im Wasserbad schaumig schlagen.</w:t>
      </w:r>
    </w:p>
    <w:p w14:paraId="29D1B096" w14:textId="77777777" w:rsidR="009144DE" w:rsidRDefault="009144DE" w:rsidP="00B40E8C">
      <w:pPr>
        <w:pStyle w:val="ListParagraph"/>
        <w:numPr>
          <w:ilvl w:val="0"/>
          <w:numId w:val="312"/>
        </w:numPr>
        <w:spacing w:after="120"/>
        <w:ind w:left="714" w:hanging="357"/>
        <w:contextualSpacing w:val="0"/>
        <w:jc w:val="both"/>
        <w:rPr>
          <w:sz w:val="24"/>
          <w:szCs w:val="24"/>
        </w:rPr>
      </w:pPr>
      <w:r w:rsidRPr="001558CF">
        <w:rPr>
          <w:sz w:val="24"/>
          <w:szCs w:val="24"/>
        </w:rPr>
        <w:t>Die geschmolzene Kuvertüre mit der Ei-Masse mischen, die karamellisierten Erdnüsse einrühren, die Sahne cremig steif schlagen und ein Drittel davon unterrühren. Die restlichen 2/3 mit dem Gummispatel vorsichtig unterheben, in Gläser füllen und mindestens 2 Stunden kaltstellen.</w:t>
      </w:r>
    </w:p>
    <w:p w14:paraId="6C7040BB" w14:textId="77777777" w:rsidR="009144DE" w:rsidRDefault="009144DE" w:rsidP="009144DE">
      <w:pPr>
        <w:rPr>
          <w:sz w:val="24"/>
          <w:szCs w:val="24"/>
        </w:rPr>
      </w:pPr>
      <w:r>
        <w:rPr>
          <w:sz w:val="24"/>
          <w:szCs w:val="24"/>
        </w:rPr>
        <w:br w:type="page"/>
      </w:r>
    </w:p>
    <w:p w14:paraId="6B934246" w14:textId="7A2967F3" w:rsidR="009144DE" w:rsidRDefault="009144DE" w:rsidP="009D1A79">
      <w:pPr>
        <w:pStyle w:val="Heading2"/>
        <w:spacing w:after="240"/>
      </w:pPr>
      <w:r>
        <w:lastRenderedPageBreak/>
        <w:t>Pancake</w:t>
      </w:r>
      <w:r w:rsidR="00DE362A">
        <w:rPr>
          <w:rStyle w:val="FootnoteReference"/>
        </w:rPr>
        <w:footnoteReference w:id="1531"/>
      </w:r>
      <w:r>
        <w:t xml:space="preserve"> </w:t>
      </w:r>
    </w:p>
    <w:p w14:paraId="3C771EFB" w14:textId="0DBEED4B" w:rsidR="009D1A79" w:rsidRPr="009D1A79" w:rsidRDefault="009D1A79" w:rsidP="009144DE">
      <w:pPr>
        <w:rPr>
          <w:sz w:val="24"/>
          <w:szCs w:val="24"/>
          <w:u w:val="single"/>
        </w:rPr>
      </w:pPr>
      <w:r w:rsidRPr="009D1A79">
        <w:rPr>
          <w:sz w:val="24"/>
          <w:szCs w:val="24"/>
          <w:u w:val="single"/>
        </w:rPr>
        <w:t>Zutaten:</w:t>
      </w:r>
    </w:p>
    <w:p w14:paraId="0B626CD9" w14:textId="51E43FF9" w:rsidR="009144DE" w:rsidRDefault="009144DE" w:rsidP="009144DE">
      <w:pPr>
        <w:rPr>
          <w:sz w:val="24"/>
          <w:szCs w:val="24"/>
        </w:rPr>
      </w:pPr>
      <w:r>
        <w:rPr>
          <w:sz w:val="24"/>
          <w:szCs w:val="24"/>
        </w:rPr>
        <w:t>3 Eier</w:t>
      </w:r>
    </w:p>
    <w:p w14:paraId="59F66638" w14:textId="77777777" w:rsidR="009144DE" w:rsidRDefault="009144DE" w:rsidP="009144DE">
      <w:pPr>
        <w:rPr>
          <w:sz w:val="24"/>
          <w:szCs w:val="24"/>
        </w:rPr>
      </w:pPr>
      <w:r>
        <w:rPr>
          <w:sz w:val="24"/>
          <w:szCs w:val="24"/>
        </w:rPr>
        <w:t>250 ml Milch</w:t>
      </w:r>
    </w:p>
    <w:p w14:paraId="5CBC64AF" w14:textId="77777777" w:rsidR="009144DE" w:rsidRDefault="009144DE" w:rsidP="009144DE">
      <w:pPr>
        <w:rPr>
          <w:sz w:val="24"/>
          <w:szCs w:val="24"/>
        </w:rPr>
      </w:pPr>
      <w:r>
        <w:rPr>
          <w:sz w:val="24"/>
          <w:szCs w:val="24"/>
        </w:rPr>
        <w:t>150 g Mehl</w:t>
      </w:r>
    </w:p>
    <w:p w14:paraId="426F6E75" w14:textId="77777777" w:rsidR="009144DE" w:rsidRDefault="009144DE" w:rsidP="009144DE">
      <w:pPr>
        <w:rPr>
          <w:sz w:val="24"/>
          <w:szCs w:val="24"/>
        </w:rPr>
      </w:pPr>
      <w:r>
        <w:rPr>
          <w:sz w:val="24"/>
          <w:szCs w:val="24"/>
        </w:rPr>
        <w:t>1 Prise Salz</w:t>
      </w:r>
    </w:p>
    <w:p w14:paraId="47ED5306" w14:textId="77777777" w:rsidR="009144DE" w:rsidRDefault="009144DE" w:rsidP="009144DE">
      <w:pPr>
        <w:rPr>
          <w:sz w:val="24"/>
          <w:szCs w:val="24"/>
        </w:rPr>
      </w:pPr>
      <w:r>
        <w:rPr>
          <w:sz w:val="24"/>
          <w:szCs w:val="24"/>
        </w:rPr>
        <w:t>50 g Vanillezucker</w:t>
      </w:r>
    </w:p>
    <w:p w14:paraId="7696E2D2" w14:textId="77777777" w:rsidR="009144DE" w:rsidRDefault="009144DE" w:rsidP="009144DE">
      <w:pPr>
        <w:rPr>
          <w:sz w:val="24"/>
          <w:szCs w:val="24"/>
        </w:rPr>
      </w:pPr>
      <w:r>
        <w:rPr>
          <w:sz w:val="24"/>
          <w:szCs w:val="24"/>
        </w:rPr>
        <w:t>10 g Zucker</w:t>
      </w:r>
    </w:p>
    <w:p w14:paraId="158883BC" w14:textId="77777777" w:rsidR="009144DE" w:rsidRDefault="009144DE" w:rsidP="009144DE">
      <w:pPr>
        <w:rPr>
          <w:sz w:val="24"/>
          <w:szCs w:val="24"/>
        </w:rPr>
      </w:pPr>
      <w:r>
        <w:rPr>
          <w:sz w:val="24"/>
          <w:szCs w:val="24"/>
        </w:rPr>
        <w:t>25 g Butter</w:t>
      </w:r>
    </w:p>
    <w:p w14:paraId="31327713" w14:textId="77777777" w:rsidR="009144DE" w:rsidRDefault="009144DE" w:rsidP="009144DE">
      <w:pPr>
        <w:rPr>
          <w:sz w:val="24"/>
          <w:szCs w:val="24"/>
        </w:rPr>
      </w:pPr>
      <w:r>
        <w:rPr>
          <w:sz w:val="24"/>
          <w:szCs w:val="24"/>
        </w:rPr>
        <w:t>Puderzucker</w:t>
      </w:r>
    </w:p>
    <w:p w14:paraId="780EDB15" w14:textId="77777777" w:rsidR="009144DE" w:rsidRDefault="009144DE" w:rsidP="009144DE">
      <w:pPr>
        <w:rPr>
          <w:sz w:val="24"/>
          <w:szCs w:val="24"/>
        </w:rPr>
      </w:pPr>
    </w:p>
    <w:p w14:paraId="14CE9F33" w14:textId="5FD78A32" w:rsidR="009D1A79" w:rsidRDefault="009D1A79" w:rsidP="009144DE">
      <w:pPr>
        <w:rPr>
          <w:sz w:val="24"/>
          <w:szCs w:val="24"/>
        </w:rPr>
      </w:pPr>
      <w:r>
        <w:rPr>
          <w:sz w:val="24"/>
          <w:szCs w:val="24"/>
        </w:rPr>
        <w:t>Zubereitung:</w:t>
      </w:r>
    </w:p>
    <w:p w14:paraId="6CF7A3E5" w14:textId="77777777" w:rsidR="009144DE" w:rsidRPr="006D5E85" w:rsidRDefault="009144DE" w:rsidP="00B40E8C">
      <w:pPr>
        <w:pStyle w:val="ListParagraph"/>
        <w:numPr>
          <w:ilvl w:val="0"/>
          <w:numId w:val="315"/>
        </w:numPr>
        <w:spacing w:after="120"/>
        <w:ind w:left="714" w:hanging="357"/>
        <w:contextualSpacing w:val="0"/>
        <w:jc w:val="both"/>
        <w:rPr>
          <w:sz w:val="24"/>
          <w:szCs w:val="24"/>
        </w:rPr>
      </w:pPr>
      <w:r w:rsidRPr="006D5E85">
        <w:rPr>
          <w:sz w:val="24"/>
          <w:szCs w:val="24"/>
        </w:rPr>
        <w:t>Eier trennen. Eigelb mit Milch, Salz und Vanillezucker vermengen. Mehl einrühren. Eiweiß mit 10 g Zucker steif schlagen und unter die Masse geben.</w:t>
      </w:r>
    </w:p>
    <w:p w14:paraId="73577E5A" w14:textId="77777777" w:rsidR="009144DE" w:rsidRDefault="009144DE" w:rsidP="00B40E8C">
      <w:pPr>
        <w:pStyle w:val="ListParagraph"/>
        <w:numPr>
          <w:ilvl w:val="0"/>
          <w:numId w:val="315"/>
        </w:numPr>
        <w:spacing w:after="120"/>
        <w:ind w:left="714" w:hanging="357"/>
        <w:contextualSpacing w:val="0"/>
        <w:jc w:val="both"/>
        <w:rPr>
          <w:sz w:val="24"/>
          <w:szCs w:val="24"/>
        </w:rPr>
      </w:pPr>
      <w:r w:rsidRPr="006D5E85">
        <w:rPr>
          <w:sz w:val="24"/>
          <w:szCs w:val="24"/>
        </w:rPr>
        <w:t>Butter in einer Pfanne zerlassen und den Teig hineingeben. Den Pancake mit wenig Hitze 3-4 Minuten anbacken. Im vorgeheizten Backofen bei 200°C Umluft ca. 5 Minuten goldgelb backen.</w:t>
      </w:r>
    </w:p>
    <w:p w14:paraId="7E972DC4" w14:textId="77777777" w:rsidR="009144DE" w:rsidRDefault="009144DE" w:rsidP="00B40E8C">
      <w:pPr>
        <w:pStyle w:val="ListParagraph"/>
        <w:numPr>
          <w:ilvl w:val="0"/>
          <w:numId w:val="315"/>
        </w:numPr>
        <w:spacing w:after="120"/>
        <w:ind w:left="714" w:hanging="357"/>
        <w:contextualSpacing w:val="0"/>
        <w:jc w:val="both"/>
        <w:rPr>
          <w:sz w:val="24"/>
          <w:szCs w:val="24"/>
        </w:rPr>
      </w:pPr>
      <w:r w:rsidRPr="006D5E85">
        <w:rPr>
          <w:sz w:val="24"/>
          <w:szCs w:val="24"/>
        </w:rPr>
        <w:t>Mit Puderzucker bestreuen und unter dem Grill karamellisieren</w:t>
      </w:r>
      <w:r>
        <w:rPr>
          <w:sz w:val="24"/>
          <w:szCs w:val="24"/>
        </w:rPr>
        <w:t>.</w:t>
      </w:r>
    </w:p>
    <w:p w14:paraId="08C3A7C6" w14:textId="77777777" w:rsidR="009144DE" w:rsidRDefault="009144DE" w:rsidP="009144DE">
      <w:pPr>
        <w:rPr>
          <w:sz w:val="24"/>
          <w:szCs w:val="24"/>
        </w:rPr>
      </w:pPr>
      <w:r>
        <w:rPr>
          <w:sz w:val="24"/>
          <w:szCs w:val="24"/>
        </w:rPr>
        <w:br w:type="page"/>
      </w:r>
    </w:p>
    <w:p w14:paraId="55081C3D" w14:textId="1B816E42" w:rsidR="009144DE" w:rsidRDefault="009144DE" w:rsidP="009D1A79">
      <w:pPr>
        <w:pStyle w:val="Heading2"/>
        <w:spacing w:after="240"/>
      </w:pPr>
      <w:r>
        <w:lastRenderedPageBreak/>
        <w:t>Mango-Vanilleschaum mit Chili</w:t>
      </w:r>
      <w:r w:rsidR="00D72949">
        <w:rPr>
          <w:rStyle w:val="FootnoteReference"/>
        </w:rPr>
        <w:footnoteReference w:id="1532"/>
      </w:r>
      <w:r>
        <w:t xml:space="preserve"> </w:t>
      </w:r>
    </w:p>
    <w:p w14:paraId="5C56212C" w14:textId="6C9EFE07" w:rsidR="009D1A79" w:rsidRPr="009D1A79" w:rsidRDefault="009D1A79" w:rsidP="009144DE">
      <w:pPr>
        <w:rPr>
          <w:sz w:val="24"/>
          <w:szCs w:val="24"/>
          <w:u w:val="single"/>
        </w:rPr>
      </w:pPr>
      <w:r w:rsidRPr="009D1A79">
        <w:rPr>
          <w:sz w:val="24"/>
          <w:szCs w:val="24"/>
          <w:u w:val="single"/>
        </w:rPr>
        <w:t>Zutaten:</w:t>
      </w:r>
    </w:p>
    <w:p w14:paraId="33302AAD" w14:textId="2CB2A44E" w:rsidR="009144DE" w:rsidRDefault="009144DE" w:rsidP="009144DE">
      <w:pPr>
        <w:rPr>
          <w:sz w:val="24"/>
          <w:szCs w:val="24"/>
        </w:rPr>
      </w:pPr>
      <w:r>
        <w:rPr>
          <w:sz w:val="24"/>
          <w:szCs w:val="24"/>
        </w:rPr>
        <w:t>1 reife Mango oder 250 g Mangopüree</w:t>
      </w:r>
    </w:p>
    <w:p w14:paraId="59E1F282" w14:textId="77777777" w:rsidR="009144DE" w:rsidRDefault="009144DE" w:rsidP="009144DE">
      <w:pPr>
        <w:rPr>
          <w:sz w:val="24"/>
          <w:szCs w:val="24"/>
        </w:rPr>
      </w:pPr>
      <w:r>
        <w:rPr>
          <w:sz w:val="24"/>
          <w:szCs w:val="24"/>
        </w:rPr>
        <w:t>1 Vanilleschote</w:t>
      </w:r>
    </w:p>
    <w:p w14:paraId="4C213FE4" w14:textId="77777777" w:rsidR="009144DE" w:rsidRDefault="009144DE" w:rsidP="009144DE">
      <w:pPr>
        <w:rPr>
          <w:sz w:val="24"/>
          <w:szCs w:val="24"/>
        </w:rPr>
      </w:pPr>
      <w:r>
        <w:rPr>
          <w:sz w:val="24"/>
          <w:szCs w:val="24"/>
        </w:rPr>
        <w:t>Saft von ½ Limette</w:t>
      </w:r>
    </w:p>
    <w:p w14:paraId="329CDF6D" w14:textId="77777777" w:rsidR="009144DE" w:rsidRDefault="009144DE" w:rsidP="009144DE">
      <w:pPr>
        <w:rPr>
          <w:sz w:val="24"/>
          <w:szCs w:val="24"/>
        </w:rPr>
      </w:pPr>
      <w:r>
        <w:rPr>
          <w:sz w:val="24"/>
          <w:szCs w:val="24"/>
        </w:rPr>
        <w:t>15 ml Kokoslikör</w:t>
      </w:r>
    </w:p>
    <w:p w14:paraId="47342B05" w14:textId="77777777" w:rsidR="009144DE" w:rsidRDefault="009144DE" w:rsidP="009144DE">
      <w:pPr>
        <w:rPr>
          <w:sz w:val="24"/>
          <w:szCs w:val="24"/>
        </w:rPr>
      </w:pPr>
      <w:r>
        <w:rPr>
          <w:sz w:val="24"/>
          <w:szCs w:val="24"/>
        </w:rPr>
        <w:t>2 Blatt Gelatine</w:t>
      </w:r>
    </w:p>
    <w:p w14:paraId="3763312A" w14:textId="77777777" w:rsidR="009144DE" w:rsidRDefault="009144DE" w:rsidP="009144DE">
      <w:pPr>
        <w:rPr>
          <w:sz w:val="24"/>
          <w:szCs w:val="24"/>
        </w:rPr>
      </w:pPr>
      <w:r>
        <w:rPr>
          <w:sz w:val="24"/>
          <w:szCs w:val="24"/>
        </w:rPr>
        <w:t>150 ml Sahne</w:t>
      </w:r>
    </w:p>
    <w:p w14:paraId="7361E3A2" w14:textId="77777777" w:rsidR="009144DE" w:rsidRDefault="009144DE" w:rsidP="009144DE">
      <w:pPr>
        <w:rPr>
          <w:sz w:val="24"/>
          <w:szCs w:val="24"/>
        </w:rPr>
      </w:pPr>
      <w:r>
        <w:rPr>
          <w:sz w:val="24"/>
          <w:szCs w:val="24"/>
        </w:rPr>
        <w:t>½ TL Chilipulver</w:t>
      </w:r>
    </w:p>
    <w:p w14:paraId="0D66B3B8" w14:textId="77777777" w:rsidR="009144DE" w:rsidRDefault="009144DE" w:rsidP="009144DE">
      <w:pPr>
        <w:rPr>
          <w:sz w:val="24"/>
          <w:szCs w:val="24"/>
        </w:rPr>
      </w:pPr>
    </w:p>
    <w:p w14:paraId="30EE8091" w14:textId="52A3CC26" w:rsidR="009D1A79" w:rsidRDefault="009D1A79" w:rsidP="009144DE">
      <w:pPr>
        <w:rPr>
          <w:sz w:val="24"/>
          <w:szCs w:val="24"/>
        </w:rPr>
      </w:pPr>
      <w:r>
        <w:rPr>
          <w:sz w:val="24"/>
          <w:szCs w:val="24"/>
        </w:rPr>
        <w:t>Zubereitung:</w:t>
      </w:r>
    </w:p>
    <w:p w14:paraId="380942AE" w14:textId="77777777" w:rsidR="009144DE" w:rsidRPr="00B63F4E" w:rsidRDefault="009144DE" w:rsidP="00B40E8C">
      <w:pPr>
        <w:pStyle w:val="ListParagraph"/>
        <w:numPr>
          <w:ilvl w:val="0"/>
          <w:numId w:val="316"/>
        </w:numPr>
        <w:spacing w:after="120"/>
        <w:ind w:left="714" w:hanging="357"/>
        <w:contextualSpacing w:val="0"/>
        <w:jc w:val="both"/>
        <w:rPr>
          <w:sz w:val="24"/>
          <w:szCs w:val="24"/>
        </w:rPr>
      </w:pPr>
      <w:r w:rsidRPr="00B63F4E">
        <w:rPr>
          <w:sz w:val="24"/>
          <w:szCs w:val="24"/>
        </w:rPr>
        <w:t>Die Mango schälen und das Fruchtfleisch vom Kern schneiden. Mit einem Mixer pürieren. Mit Vanillemark und Limettensaft abschmecken.</w:t>
      </w:r>
    </w:p>
    <w:p w14:paraId="564FE6D3" w14:textId="77777777" w:rsidR="009144DE" w:rsidRPr="00B63F4E" w:rsidRDefault="009144DE" w:rsidP="00B40E8C">
      <w:pPr>
        <w:pStyle w:val="ListParagraph"/>
        <w:numPr>
          <w:ilvl w:val="0"/>
          <w:numId w:val="316"/>
        </w:numPr>
        <w:spacing w:after="120"/>
        <w:ind w:left="714" w:hanging="357"/>
        <w:contextualSpacing w:val="0"/>
        <w:jc w:val="both"/>
        <w:rPr>
          <w:sz w:val="24"/>
          <w:szCs w:val="24"/>
        </w:rPr>
      </w:pPr>
      <w:r w:rsidRPr="00B63F4E">
        <w:rPr>
          <w:sz w:val="24"/>
          <w:szCs w:val="24"/>
        </w:rPr>
        <w:t>Gelatine in kaltem Wasser einweichen. Kokoslikör erhitzen und Gelatine darin auflösen. In das Püree einrühren.</w:t>
      </w:r>
    </w:p>
    <w:p w14:paraId="52570FC8" w14:textId="77777777" w:rsidR="009144DE" w:rsidRPr="00B63F4E" w:rsidRDefault="009144DE" w:rsidP="00B40E8C">
      <w:pPr>
        <w:pStyle w:val="ListParagraph"/>
        <w:numPr>
          <w:ilvl w:val="0"/>
          <w:numId w:val="316"/>
        </w:numPr>
        <w:spacing w:after="120"/>
        <w:ind w:left="714" w:hanging="357"/>
        <w:contextualSpacing w:val="0"/>
        <w:jc w:val="both"/>
        <w:rPr>
          <w:sz w:val="24"/>
          <w:szCs w:val="24"/>
        </w:rPr>
      </w:pPr>
      <w:r w:rsidRPr="00B63F4E">
        <w:rPr>
          <w:sz w:val="24"/>
          <w:szCs w:val="24"/>
        </w:rPr>
        <w:t>Sahne cremig-steif schlagen und vorsichtig unterheben.</w:t>
      </w:r>
    </w:p>
    <w:p w14:paraId="71055168" w14:textId="77777777" w:rsidR="009144DE" w:rsidRPr="00B63F4E" w:rsidRDefault="009144DE" w:rsidP="00B40E8C">
      <w:pPr>
        <w:pStyle w:val="ListParagraph"/>
        <w:numPr>
          <w:ilvl w:val="0"/>
          <w:numId w:val="316"/>
        </w:numPr>
        <w:spacing w:after="120"/>
        <w:ind w:left="714" w:hanging="357"/>
        <w:contextualSpacing w:val="0"/>
        <w:jc w:val="both"/>
        <w:rPr>
          <w:sz w:val="24"/>
          <w:szCs w:val="24"/>
        </w:rPr>
      </w:pPr>
      <w:r w:rsidRPr="00B63F4E">
        <w:rPr>
          <w:sz w:val="24"/>
          <w:szCs w:val="24"/>
        </w:rPr>
        <w:t>In Dessertgläschen füllen und mit einem Hauch gemahlenem Chilipulver bestreuen.</w:t>
      </w:r>
    </w:p>
    <w:p w14:paraId="7410F63E" w14:textId="77777777" w:rsidR="009144DE" w:rsidRDefault="009144DE" w:rsidP="009144DE">
      <w:pPr>
        <w:rPr>
          <w:sz w:val="24"/>
          <w:szCs w:val="24"/>
        </w:rPr>
      </w:pPr>
    </w:p>
    <w:p w14:paraId="49C3A547" w14:textId="77777777" w:rsidR="009144DE" w:rsidRPr="006D5E85" w:rsidRDefault="009144DE" w:rsidP="009144DE">
      <w:pPr>
        <w:rPr>
          <w:sz w:val="24"/>
          <w:szCs w:val="24"/>
        </w:rPr>
      </w:pPr>
    </w:p>
    <w:p w14:paraId="71A87F43" w14:textId="77777777" w:rsidR="009144DE" w:rsidRPr="00CC11AD" w:rsidRDefault="009144DE" w:rsidP="009144DE">
      <w:pPr>
        <w:rPr>
          <w:sz w:val="24"/>
          <w:szCs w:val="24"/>
        </w:rPr>
      </w:pPr>
    </w:p>
    <w:p w14:paraId="682731D0" w14:textId="77777777" w:rsidR="009144DE" w:rsidRDefault="009144DE" w:rsidP="009144DE">
      <w:pPr>
        <w:rPr>
          <w:sz w:val="24"/>
          <w:szCs w:val="24"/>
        </w:rPr>
      </w:pPr>
      <w:r>
        <w:rPr>
          <w:sz w:val="24"/>
          <w:szCs w:val="24"/>
        </w:rPr>
        <w:br w:type="page"/>
      </w:r>
    </w:p>
    <w:p w14:paraId="64535E36" w14:textId="60B93CFE" w:rsidR="009144DE" w:rsidRDefault="009144DE" w:rsidP="009D1A79">
      <w:pPr>
        <w:pStyle w:val="Heading2"/>
        <w:spacing w:after="240"/>
      </w:pPr>
      <w:r>
        <w:lastRenderedPageBreak/>
        <w:t>Badischer Kirschplotzer</w:t>
      </w:r>
      <w:r w:rsidR="00AB2647">
        <w:rPr>
          <w:rStyle w:val="FootnoteReference"/>
        </w:rPr>
        <w:footnoteReference w:id="1533"/>
      </w:r>
      <w:r>
        <w:t xml:space="preserve"> </w:t>
      </w:r>
    </w:p>
    <w:p w14:paraId="6D52185A" w14:textId="4E4052D6" w:rsidR="009144DE" w:rsidRDefault="009144DE" w:rsidP="009144DE">
      <w:pPr>
        <w:rPr>
          <w:sz w:val="24"/>
          <w:szCs w:val="24"/>
        </w:rPr>
      </w:pPr>
      <w:r w:rsidRPr="009D1A79">
        <w:rPr>
          <w:sz w:val="24"/>
          <w:szCs w:val="24"/>
          <w:u w:val="single"/>
        </w:rPr>
        <w:t>Zutaten</w:t>
      </w:r>
      <w:r>
        <w:rPr>
          <w:sz w:val="24"/>
          <w:szCs w:val="24"/>
        </w:rPr>
        <w:t xml:space="preserve"> </w:t>
      </w:r>
      <w:r w:rsidR="009D1A79">
        <w:rPr>
          <w:sz w:val="24"/>
          <w:szCs w:val="24"/>
        </w:rPr>
        <w:t>(</w:t>
      </w:r>
      <w:r>
        <w:rPr>
          <w:sz w:val="24"/>
          <w:szCs w:val="24"/>
        </w:rPr>
        <w:t>für 4 Personen</w:t>
      </w:r>
      <w:r w:rsidR="009D1A79">
        <w:rPr>
          <w:sz w:val="24"/>
          <w:szCs w:val="24"/>
        </w:rPr>
        <w:t>):</w:t>
      </w:r>
    </w:p>
    <w:p w14:paraId="017D33A1" w14:textId="77777777" w:rsidR="009144DE" w:rsidRDefault="009144DE" w:rsidP="009144DE">
      <w:pPr>
        <w:rPr>
          <w:sz w:val="24"/>
          <w:szCs w:val="24"/>
        </w:rPr>
      </w:pPr>
      <w:r>
        <w:rPr>
          <w:sz w:val="24"/>
          <w:szCs w:val="24"/>
        </w:rPr>
        <w:t>150 g Butter (Zimmertemperatur)</w:t>
      </w:r>
    </w:p>
    <w:p w14:paraId="3B324F93" w14:textId="77777777" w:rsidR="009144DE" w:rsidRDefault="009144DE" w:rsidP="009144DE">
      <w:pPr>
        <w:rPr>
          <w:sz w:val="24"/>
          <w:szCs w:val="24"/>
        </w:rPr>
      </w:pPr>
      <w:r>
        <w:rPr>
          <w:sz w:val="24"/>
          <w:szCs w:val="24"/>
        </w:rPr>
        <w:t>180 g Zucker</w:t>
      </w:r>
    </w:p>
    <w:p w14:paraId="14239B10" w14:textId="77777777" w:rsidR="009144DE" w:rsidRDefault="009144DE" w:rsidP="009144DE">
      <w:pPr>
        <w:rPr>
          <w:sz w:val="24"/>
          <w:szCs w:val="24"/>
        </w:rPr>
      </w:pPr>
      <w:r>
        <w:rPr>
          <w:sz w:val="24"/>
          <w:szCs w:val="24"/>
        </w:rPr>
        <w:t>6 große Eier</w:t>
      </w:r>
    </w:p>
    <w:p w14:paraId="35007FE4" w14:textId="77777777" w:rsidR="009144DE" w:rsidRDefault="009144DE" w:rsidP="009144DE">
      <w:pPr>
        <w:rPr>
          <w:sz w:val="24"/>
          <w:szCs w:val="24"/>
        </w:rPr>
      </w:pPr>
      <w:r>
        <w:rPr>
          <w:sz w:val="24"/>
          <w:szCs w:val="24"/>
        </w:rPr>
        <w:t>1/16 l trockener Weißwein</w:t>
      </w:r>
    </w:p>
    <w:p w14:paraId="6F3727D0" w14:textId="77777777" w:rsidR="009144DE" w:rsidRDefault="009144DE" w:rsidP="009144DE">
      <w:pPr>
        <w:rPr>
          <w:sz w:val="24"/>
          <w:szCs w:val="24"/>
        </w:rPr>
      </w:pPr>
      <w:r>
        <w:rPr>
          <w:sz w:val="24"/>
          <w:szCs w:val="24"/>
        </w:rPr>
        <w:t>3 EL Kirschwasser</w:t>
      </w:r>
    </w:p>
    <w:p w14:paraId="31FF5C89" w14:textId="77777777" w:rsidR="009144DE" w:rsidRDefault="009144DE" w:rsidP="009144DE">
      <w:pPr>
        <w:rPr>
          <w:sz w:val="24"/>
          <w:szCs w:val="24"/>
        </w:rPr>
      </w:pPr>
      <w:r>
        <w:rPr>
          <w:sz w:val="24"/>
          <w:szCs w:val="24"/>
        </w:rPr>
        <w:t>½ TL Zimt</w:t>
      </w:r>
    </w:p>
    <w:p w14:paraId="2C8DC4EB" w14:textId="77777777" w:rsidR="009144DE" w:rsidRDefault="009144DE" w:rsidP="009144DE">
      <w:pPr>
        <w:rPr>
          <w:sz w:val="24"/>
          <w:szCs w:val="24"/>
        </w:rPr>
      </w:pPr>
      <w:r>
        <w:rPr>
          <w:sz w:val="24"/>
          <w:szCs w:val="24"/>
        </w:rPr>
        <w:t>180 g geröstetes Schwarzbrot oder Zwieback</w:t>
      </w:r>
    </w:p>
    <w:p w14:paraId="55C83A58" w14:textId="77777777" w:rsidR="009144DE" w:rsidRDefault="009144DE" w:rsidP="009144DE">
      <w:pPr>
        <w:rPr>
          <w:sz w:val="24"/>
          <w:szCs w:val="24"/>
        </w:rPr>
      </w:pPr>
      <w:r>
        <w:rPr>
          <w:sz w:val="24"/>
          <w:szCs w:val="24"/>
        </w:rPr>
        <w:t>180 g Mandeln, gemahlen</w:t>
      </w:r>
    </w:p>
    <w:p w14:paraId="7D732D0A" w14:textId="77777777" w:rsidR="009144DE" w:rsidRDefault="009144DE" w:rsidP="009144DE">
      <w:pPr>
        <w:rPr>
          <w:sz w:val="24"/>
          <w:szCs w:val="24"/>
        </w:rPr>
      </w:pPr>
      <w:r>
        <w:rPr>
          <w:sz w:val="24"/>
          <w:szCs w:val="24"/>
        </w:rPr>
        <w:t>1 Prise Salz</w:t>
      </w:r>
    </w:p>
    <w:p w14:paraId="4693C820" w14:textId="77777777" w:rsidR="009144DE" w:rsidRDefault="009144DE" w:rsidP="009144DE">
      <w:pPr>
        <w:rPr>
          <w:sz w:val="24"/>
          <w:szCs w:val="24"/>
        </w:rPr>
      </w:pPr>
      <w:r>
        <w:rPr>
          <w:sz w:val="24"/>
          <w:szCs w:val="24"/>
        </w:rPr>
        <w:t>2 Pfund schwarze Süßkirschen</w:t>
      </w:r>
    </w:p>
    <w:p w14:paraId="2E715841" w14:textId="77777777" w:rsidR="009144DE" w:rsidRDefault="009144DE" w:rsidP="009144DE">
      <w:pPr>
        <w:rPr>
          <w:sz w:val="24"/>
          <w:szCs w:val="24"/>
        </w:rPr>
      </w:pPr>
      <w:r>
        <w:rPr>
          <w:sz w:val="24"/>
          <w:szCs w:val="24"/>
        </w:rPr>
        <w:t>2 EL Puderzucker</w:t>
      </w:r>
    </w:p>
    <w:p w14:paraId="4D538D47" w14:textId="77777777" w:rsidR="009144DE" w:rsidRDefault="009144DE" w:rsidP="009144DE">
      <w:pPr>
        <w:rPr>
          <w:sz w:val="24"/>
          <w:szCs w:val="24"/>
        </w:rPr>
      </w:pPr>
    </w:p>
    <w:p w14:paraId="195FCA91" w14:textId="77777777" w:rsidR="009144DE" w:rsidRDefault="009144DE" w:rsidP="009144DE">
      <w:pPr>
        <w:rPr>
          <w:sz w:val="24"/>
          <w:szCs w:val="24"/>
        </w:rPr>
      </w:pPr>
      <w:r>
        <w:rPr>
          <w:sz w:val="24"/>
          <w:szCs w:val="24"/>
        </w:rPr>
        <w:t>Vorbereitungszeit: 25 Minuten, Backzeit: 50 Minuten</w:t>
      </w:r>
    </w:p>
    <w:p w14:paraId="6DD892FC" w14:textId="77777777" w:rsidR="009144DE" w:rsidRPr="009D1A79" w:rsidRDefault="009144DE" w:rsidP="00B40E8C">
      <w:pPr>
        <w:pStyle w:val="ListParagraph"/>
        <w:numPr>
          <w:ilvl w:val="0"/>
          <w:numId w:val="1641"/>
        </w:numPr>
        <w:spacing w:after="120"/>
        <w:ind w:left="714" w:hanging="357"/>
        <w:contextualSpacing w:val="0"/>
        <w:jc w:val="both"/>
        <w:rPr>
          <w:sz w:val="24"/>
          <w:szCs w:val="24"/>
        </w:rPr>
      </w:pPr>
      <w:r w:rsidRPr="009D1A79">
        <w:rPr>
          <w:sz w:val="24"/>
          <w:szCs w:val="24"/>
        </w:rPr>
        <w:t>Butter und Zucker mit einem Rührgerät etwa 4 Minuten schaumig schlagen.</w:t>
      </w:r>
    </w:p>
    <w:p w14:paraId="288BB2B4" w14:textId="77777777" w:rsidR="009144DE" w:rsidRPr="009D1A79" w:rsidRDefault="009144DE" w:rsidP="00B40E8C">
      <w:pPr>
        <w:pStyle w:val="ListParagraph"/>
        <w:numPr>
          <w:ilvl w:val="0"/>
          <w:numId w:val="1641"/>
        </w:numPr>
        <w:spacing w:after="120"/>
        <w:ind w:left="714" w:hanging="357"/>
        <w:contextualSpacing w:val="0"/>
        <w:jc w:val="both"/>
        <w:rPr>
          <w:sz w:val="24"/>
          <w:szCs w:val="24"/>
        </w:rPr>
      </w:pPr>
      <w:r w:rsidRPr="009D1A79">
        <w:rPr>
          <w:sz w:val="24"/>
          <w:szCs w:val="24"/>
        </w:rPr>
        <w:t>Die Eier trennen und das Eigelb nach und nach hinzugeben, sodass die Masse schön glatt bleibt. Weißwein, Kirschwasser und Zimt hinzugeben und durchrühren.</w:t>
      </w:r>
    </w:p>
    <w:p w14:paraId="12535F43" w14:textId="77777777" w:rsidR="009144DE" w:rsidRPr="009D1A79" w:rsidRDefault="009144DE" w:rsidP="00B40E8C">
      <w:pPr>
        <w:pStyle w:val="ListParagraph"/>
        <w:numPr>
          <w:ilvl w:val="0"/>
          <w:numId w:val="1641"/>
        </w:numPr>
        <w:spacing w:after="120"/>
        <w:ind w:left="714" w:hanging="357"/>
        <w:contextualSpacing w:val="0"/>
        <w:jc w:val="both"/>
        <w:rPr>
          <w:sz w:val="24"/>
          <w:szCs w:val="24"/>
        </w:rPr>
      </w:pPr>
      <w:r w:rsidRPr="009D1A79">
        <w:rPr>
          <w:sz w:val="24"/>
          <w:szCs w:val="24"/>
        </w:rPr>
        <w:t>Das im Backofen geröstete Schwarzbrot oder den Zwieback grob reiben und zusammen mit den Mandeln unter die Masse geben.</w:t>
      </w:r>
    </w:p>
    <w:p w14:paraId="237A45D6" w14:textId="77777777" w:rsidR="009144DE" w:rsidRPr="009D1A79" w:rsidRDefault="009144DE" w:rsidP="00B40E8C">
      <w:pPr>
        <w:pStyle w:val="ListParagraph"/>
        <w:numPr>
          <w:ilvl w:val="0"/>
          <w:numId w:val="1641"/>
        </w:numPr>
        <w:spacing w:after="120"/>
        <w:ind w:left="714" w:hanging="357"/>
        <w:contextualSpacing w:val="0"/>
        <w:jc w:val="both"/>
        <w:rPr>
          <w:sz w:val="24"/>
          <w:szCs w:val="24"/>
        </w:rPr>
      </w:pPr>
      <w:r w:rsidRPr="009D1A79">
        <w:rPr>
          <w:sz w:val="24"/>
          <w:szCs w:val="24"/>
        </w:rPr>
        <w:t>Das Eiweiß mit einer Prise Salz steif schlagen und unterheben. Die gewaschenen Kirschen einrühren.</w:t>
      </w:r>
    </w:p>
    <w:p w14:paraId="24D5FAEF" w14:textId="77777777" w:rsidR="009144DE" w:rsidRPr="009D1A79" w:rsidRDefault="009144DE" w:rsidP="00B40E8C">
      <w:pPr>
        <w:pStyle w:val="ListParagraph"/>
        <w:numPr>
          <w:ilvl w:val="0"/>
          <w:numId w:val="1641"/>
        </w:numPr>
        <w:spacing w:after="120"/>
        <w:ind w:left="714" w:hanging="357"/>
        <w:contextualSpacing w:val="0"/>
        <w:jc w:val="both"/>
        <w:rPr>
          <w:sz w:val="24"/>
          <w:szCs w:val="24"/>
        </w:rPr>
      </w:pPr>
      <w:r w:rsidRPr="009D1A79">
        <w:rPr>
          <w:sz w:val="24"/>
          <w:szCs w:val="24"/>
        </w:rPr>
        <w:t>Eine Springform mit Butter einpinseln und die Masse hineinfüllen. Den Backofen auf 180°c Umluft vorheizen und den Kuchen etwa 50 Minuten backen. Nach dem Backen auskühlen lassen und mit Puderzucker bestreuen.</w:t>
      </w:r>
    </w:p>
    <w:p w14:paraId="400874A5" w14:textId="77777777" w:rsidR="009144DE" w:rsidRDefault="009144DE" w:rsidP="009144DE">
      <w:pPr>
        <w:rPr>
          <w:sz w:val="24"/>
          <w:szCs w:val="24"/>
        </w:rPr>
      </w:pPr>
    </w:p>
    <w:p w14:paraId="1F6FC545" w14:textId="7A165093" w:rsidR="009144DE" w:rsidRDefault="009144DE" w:rsidP="009D1A79">
      <w:pPr>
        <w:ind w:left="1416" w:hanging="1416"/>
        <w:jc w:val="both"/>
        <w:rPr>
          <w:sz w:val="24"/>
          <w:szCs w:val="24"/>
        </w:rPr>
      </w:pPr>
      <w:r>
        <w:rPr>
          <w:sz w:val="24"/>
          <w:szCs w:val="24"/>
        </w:rPr>
        <w:t>VORSICHT:</w:t>
      </w:r>
      <w:r w:rsidR="009D1A79">
        <w:rPr>
          <w:sz w:val="24"/>
          <w:szCs w:val="24"/>
        </w:rPr>
        <w:tab/>
      </w:r>
      <w:r>
        <w:rPr>
          <w:sz w:val="24"/>
          <w:szCs w:val="24"/>
        </w:rPr>
        <w:t>Kirschen sind nicht entsteint, daher äußerste Vorsicht beim Zubeißen. Der Kuchen bekommt mehr Aroma durch die Steine.</w:t>
      </w:r>
    </w:p>
    <w:p w14:paraId="1DEFAE0D" w14:textId="77777777" w:rsidR="009144DE" w:rsidRDefault="009144DE" w:rsidP="009144DE">
      <w:pPr>
        <w:rPr>
          <w:sz w:val="24"/>
          <w:szCs w:val="24"/>
        </w:rPr>
      </w:pPr>
      <w:r>
        <w:rPr>
          <w:sz w:val="24"/>
          <w:szCs w:val="24"/>
        </w:rPr>
        <w:br w:type="page"/>
      </w:r>
    </w:p>
    <w:p w14:paraId="0EF4F53A" w14:textId="1F1E58EC" w:rsidR="009144DE" w:rsidRDefault="009144DE" w:rsidP="009D1A79">
      <w:pPr>
        <w:pStyle w:val="Heading2"/>
        <w:spacing w:after="240"/>
      </w:pPr>
      <w:r>
        <w:lastRenderedPageBreak/>
        <w:t>Quarkmousse mit Tonkabohne und gebrannten Mandeln</w:t>
      </w:r>
      <w:r w:rsidR="00C30545">
        <w:rPr>
          <w:rStyle w:val="FootnoteReference"/>
        </w:rPr>
        <w:footnoteReference w:id="1534"/>
      </w:r>
      <w:r>
        <w:t xml:space="preserve"> </w:t>
      </w:r>
    </w:p>
    <w:p w14:paraId="66707701" w14:textId="24047F7C" w:rsidR="009144DE" w:rsidRDefault="009144DE" w:rsidP="009144DE">
      <w:pPr>
        <w:rPr>
          <w:sz w:val="24"/>
          <w:szCs w:val="24"/>
        </w:rPr>
      </w:pPr>
      <w:r w:rsidRPr="009D1A79">
        <w:rPr>
          <w:sz w:val="24"/>
          <w:szCs w:val="24"/>
          <w:u w:val="single"/>
        </w:rPr>
        <w:t>Zutaten</w:t>
      </w:r>
      <w:r>
        <w:rPr>
          <w:sz w:val="24"/>
          <w:szCs w:val="24"/>
        </w:rPr>
        <w:t xml:space="preserve"> </w:t>
      </w:r>
      <w:r w:rsidR="009D1A79">
        <w:rPr>
          <w:sz w:val="24"/>
          <w:szCs w:val="24"/>
        </w:rPr>
        <w:t>(</w:t>
      </w:r>
      <w:r>
        <w:rPr>
          <w:sz w:val="24"/>
          <w:szCs w:val="24"/>
        </w:rPr>
        <w:t>für 4 Personen</w:t>
      </w:r>
      <w:r w:rsidR="009D1A79">
        <w:rPr>
          <w:sz w:val="24"/>
          <w:szCs w:val="24"/>
        </w:rPr>
        <w:t>):</w:t>
      </w:r>
    </w:p>
    <w:p w14:paraId="28BFD0F3" w14:textId="17462E7B" w:rsidR="009D1A79" w:rsidRPr="009D1A79" w:rsidRDefault="009D1A79" w:rsidP="009144DE">
      <w:pPr>
        <w:rPr>
          <w:i/>
          <w:iCs/>
          <w:sz w:val="24"/>
          <w:szCs w:val="24"/>
        </w:rPr>
      </w:pPr>
      <w:r w:rsidRPr="009D1A79">
        <w:rPr>
          <w:i/>
          <w:iCs/>
          <w:sz w:val="24"/>
          <w:szCs w:val="24"/>
        </w:rPr>
        <w:t xml:space="preserve">Für das </w:t>
      </w:r>
      <w:r w:rsidR="009144DE" w:rsidRPr="009D1A79">
        <w:rPr>
          <w:i/>
          <w:iCs/>
          <w:sz w:val="24"/>
          <w:szCs w:val="24"/>
        </w:rPr>
        <w:t>Mousse:</w:t>
      </w:r>
    </w:p>
    <w:p w14:paraId="03923F67" w14:textId="75B7D6FE" w:rsidR="009144DE" w:rsidRDefault="009144DE" w:rsidP="009144DE">
      <w:pPr>
        <w:rPr>
          <w:sz w:val="24"/>
          <w:szCs w:val="24"/>
        </w:rPr>
      </w:pPr>
      <w:r>
        <w:rPr>
          <w:sz w:val="24"/>
          <w:szCs w:val="24"/>
        </w:rPr>
        <w:t>300 g Rahmquark</w:t>
      </w:r>
    </w:p>
    <w:p w14:paraId="1C970453" w14:textId="77777777" w:rsidR="009144DE" w:rsidRDefault="009144DE" w:rsidP="009144DE">
      <w:pPr>
        <w:rPr>
          <w:sz w:val="24"/>
          <w:szCs w:val="24"/>
        </w:rPr>
      </w:pPr>
      <w:r>
        <w:rPr>
          <w:sz w:val="24"/>
          <w:szCs w:val="24"/>
        </w:rPr>
        <w:t>½ Tonkabohne, fein gerieben</w:t>
      </w:r>
    </w:p>
    <w:p w14:paraId="688D9694" w14:textId="77777777" w:rsidR="009144DE" w:rsidRDefault="009144DE" w:rsidP="009144DE">
      <w:pPr>
        <w:rPr>
          <w:sz w:val="24"/>
          <w:szCs w:val="24"/>
        </w:rPr>
      </w:pPr>
      <w:r>
        <w:rPr>
          <w:sz w:val="24"/>
          <w:szCs w:val="24"/>
        </w:rPr>
        <w:t>½ Orangenschale, fein abgerieben</w:t>
      </w:r>
    </w:p>
    <w:p w14:paraId="1AD68EF9" w14:textId="77777777" w:rsidR="009144DE" w:rsidRDefault="009144DE" w:rsidP="009144DE">
      <w:pPr>
        <w:rPr>
          <w:sz w:val="24"/>
          <w:szCs w:val="24"/>
        </w:rPr>
      </w:pPr>
      <w:r>
        <w:rPr>
          <w:sz w:val="24"/>
          <w:szCs w:val="24"/>
        </w:rPr>
        <w:t>½ Zitronenschale, fein abgerieben</w:t>
      </w:r>
    </w:p>
    <w:p w14:paraId="3437ACD1" w14:textId="77777777" w:rsidR="009144DE" w:rsidRDefault="009144DE" w:rsidP="009144DE">
      <w:pPr>
        <w:rPr>
          <w:sz w:val="24"/>
          <w:szCs w:val="24"/>
        </w:rPr>
      </w:pPr>
      <w:r>
        <w:rPr>
          <w:sz w:val="24"/>
          <w:szCs w:val="24"/>
        </w:rPr>
        <w:t>35 g Puderzucker</w:t>
      </w:r>
    </w:p>
    <w:p w14:paraId="56ED96E8" w14:textId="77777777" w:rsidR="009144DE" w:rsidRDefault="009144DE" w:rsidP="009144DE">
      <w:pPr>
        <w:rPr>
          <w:sz w:val="24"/>
          <w:szCs w:val="24"/>
        </w:rPr>
      </w:pPr>
      <w:r>
        <w:rPr>
          <w:sz w:val="24"/>
          <w:szCs w:val="24"/>
        </w:rPr>
        <w:t>2 Blatt Gelatine oder 5 g Agar-Agar</w:t>
      </w:r>
    </w:p>
    <w:p w14:paraId="73C318F8" w14:textId="77777777" w:rsidR="009144DE" w:rsidRDefault="009144DE" w:rsidP="009144DE">
      <w:pPr>
        <w:rPr>
          <w:sz w:val="24"/>
          <w:szCs w:val="24"/>
        </w:rPr>
      </w:pPr>
      <w:r>
        <w:rPr>
          <w:sz w:val="24"/>
          <w:szCs w:val="24"/>
        </w:rPr>
        <w:t>25 ml Rum (ersatzweise Orangensaft)</w:t>
      </w:r>
    </w:p>
    <w:p w14:paraId="1EA1E85E" w14:textId="77777777" w:rsidR="009144DE" w:rsidRDefault="009144DE" w:rsidP="009144DE">
      <w:pPr>
        <w:rPr>
          <w:sz w:val="24"/>
          <w:szCs w:val="24"/>
        </w:rPr>
      </w:pPr>
      <w:r>
        <w:rPr>
          <w:sz w:val="24"/>
          <w:szCs w:val="24"/>
        </w:rPr>
        <w:t>180 ml Sahne</w:t>
      </w:r>
    </w:p>
    <w:p w14:paraId="445C24CE" w14:textId="77777777" w:rsidR="009144DE" w:rsidRDefault="009144DE" w:rsidP="009144DE">
      <w:pPr>
        <w:rPr>
          <w:sz w:val="24"/>
          <w:szCs w:val="24"/>
        </w:rPr>
      </w:pPr>
      <w:r>
        <w:rPr>
          <w:sz w:val="24"/>
          <w:szCs w:val="24"/>
        </w:rPr>
        <w:t>Frische Früchte</w:t>
      </w:r>
    </w:p>
    <w:p w14:paraId="1DFCD7B1" w14:textId="77777777" w:rsidR="009144DE" w:rsidRDefault="009144DE" w:rsidP="009144DE">
      <w:pPr>
        <w:rPr>
          <w:sz w:val="24"/>
          <w:szCs w:val="24"/>
        </w:rPr>
      </w:pPr>
    </w:p>
    <w:p w14:paraId="07EB6783" w14:textId="7D71B237" w:rsidR="009144DE" w:rsidRPr="009D1A79" w:rsidRDefault="009D1A79" w:rsidP="009144DE">
      <w:pPr>
        <w:rPr>
          <w:i/>
          <w:iCs/>
          <w:sz w:val="24"/>
          <w:szCs w:val="24"/>
        </w:rPr>
      </w:pPr>
      <w:r w:rsidRPr="009D1A79">
        <w:rPr>
          <w:i/>
          <w:iCs/>
          <w:sz w:val="24"/>
          <w:szCs w:val="24"/>
        </w:rPr>
        <w:t>Für die g</w:t>
      </w:r>
      <w:r w:rsidR="009144DE" w:rsidRPr="009D1A79">
        <w:rPr>
          <w:i/>
          <w:iCs/>
          <w:sz w:val="24"/>
          <w:szCs w:val="24"/>
        </w:rPr>
        <w:t>ebrannte</w:t>
      </w:r>
      <w:r w:rsidRPr="009D1A79">
        <w:rPr>
          <w:i/>
          <w:iCs/>
          <w:sz w:val="24"/>
          <w:szCs w:val="24"/>
        </w:rPr>
        <w:t>n</w:t>
      </w:r>
      <w:r w:rsidR="009144DE" w:rsidRPr="009D1A79">
        <w:rPr>
          <w:i/>
          <w:iCs/>
          <w:sz w:val="24"/>
          <w:szCs w:val="24"/>
        </w:rPr>
        <w:t xml:space="preserve"> Mandeln: </w:t>
      </w:r>
    </w:p>
    <w:p w14:paraId="6CEEC7A2" w14:textId="77777777" w:rsidR="009144DE" w:rsidRDefault="009144DE" w:rsidP="009144DE">
      <w:pPr>
        <w:rPr>
          <w:sz w:val="24"/>
          <w:szCs w:val="24"/>
        </w:rPr>
      </w:pPr>
      <w:r>
        <w:rPr>
          <w:sz w:val="24"/>
          <w:szCs w:val="24"/>
        </w:rPr>
        <w:t>50 g Mandeln, geschält</w:t>
      </w:r>
    </w:p>
    <w:p w14:paraId="1F6D70CA" w14:textId="77777777" w:rsidR="009144DE" w:rsidRDefault="009144DE" w:rsidP="009144DE">
      <w:pPr>
        <w:rPr>
          <w:sz w:val="24"/>
          <w:szCs w:val="24"/>
        </w:rPr>
      </w:pPr>
      <w:r>
        <w:rPr>
          <w:sz w:val="24"/>
          <w:szCs w:val="24"/>
        </w:rPr>
        <w:t>50 g Zucker</w:t>
      </w:r>
    </w:p>
    <w:p w14:paraId="448CAE41" w14:textId="77777777" w:rsidR="009144DE" w:rsidRDefault="009144DE" w:rsidP="009144DE">
      <w:pPr>
        <w:rPr>
          <w:sz w:val="24"/>
          <w:szCs w:val="24"/>
        </w:rPr>
      </w:pPr>
      <w:r>
        <w:rPr>
          <w:sz w:val="24"/>
          <w:szCs w:val="24"/>
        </w:rPr>
        <w:t>20 ml Wasser</w:t>
      </w:r>
    </w:p>
    <w:p w14:paraId="6405C848" w14:textId="77777777" w:rsidR="009144DE" w:rsidRDefault="009144DE" w:rsidP="009144DE">
      <w:pPr>
        <w:rPr>
          <w:sz w:val="24"/>
          <w:szCs w:val="24"/>
        </w:rPr>
      </w:pPr>
      <w:r>
        <w:rPr>
          <w:sz w:val="24"/>
          <w:szCs w:val="24"/>
        </w:rPr>
        <w:t>1 TL Öl</w:t>
      </w:r>
    </w:p>
    <w:p w14:paraId="4CE155BC" w14:textId="77777777" w:rsidR="009144DE" w:rsidRDefault="009144DE" w:rsidP="009144DE">
      <w:pPr>
        <w:rPr>
          <w:sz w:val="24"/>
          <w:szCs w:val="24"/>
        </w:rPr>
      </w:pPr>
      <w:r>
        <w:rPr>
          <w:sz w:val="24"/>
          <w:szCs w:val="24"/>
        </w:rPr>
        <w:t>1 Prise Fleur de Sel</w:t>
      </w:r>
    </w:p>
    <w:p w14:paraId="574C1232" w14:textId="77777777" w:rsidR="009D1A79" w:rsidRDefault="009D1A79" w:rsidP="009144DE">
      <w:pPr>
        <w:rPr>
          <w:sz w:val="24"/>
          <w:szCs w:val="24"/>
        </w:rPr>
      </w:pPr>
    </w:p>
    <w:p w14:paraId="7BA2F67E" w14:textId="0DCEF2FA" w:rsidR="009144DE" w:rsidRDefault="009144DE" w:rsidP="009144DE">
      <w:pPr>
        <w:rPr>
          <w:sz w:val="24"/>
          <w:szCs w:val="24"/>
        </w:rPr>
      </w:pPr>
      <w:r>
        <w:rPr>
          <w:sz w:val="24"/>
          <w:szCs w:val="24"/>
        </w:rPr>
        <w:t>Vorbereitungszeit: 25 Minuten, Ruhezeit: 60-80 Minuten</w:t>
      </w:r>
    </w:p>
    <w:p w14:paraId="1DE0AA04" w14:textId="77777777" w:rsidR="009144DE" w:rsidRPr="009D1A79" w:rsidRDefault="009144DE" w:rsidP="009144DE">
      <w:pPr>
        <w:rPr>
          <w:i/>
          <w:iCs/>
          <w:sz w:val="24"/>
          <w:szCs w:val="24"/>
        </w:rPr>
      </w:pPr>
      <w:r w:rsidRPr="009D1A79">
        <w:rPr>
          <w:i/>
          <w:iCs/>
          <w:sz w:val="24"/>
          <w:szCs w:val="24"/>
        </w:rPr>
        <w:t>Quarkmousse</w:t>
      </w:r>
    </w:p>
    <w:p w14:paraId="4EE730B9" w14:textId="77777777" w:rsidR="009144DE" w:rsidRPr="003F7A06" w:rsidRDefault="009144DE" w:rsidP="00B40E8C">
      <w:pPr>
        <w:pStyle w:val="ListParagraph"/>
        <w:numPr>
          <w:ilvl w:val="0"/>
          <w:numId w:val="292"/>
        </w:numPr>
        <w:spacing w:after="120"/>
        <w:ind w:left="714" w:hanging="357"/>
        <w:contextualSpacing w:val="0"/>
        <w:jc w:val="both"/>
        <w:rPr>
          <w:sz w:val="24"/>
          <w:szCs w:val="24"/>
        </w:rPr>
      </w:pPr>
      <w:r w:rsidRPr="003F7A06">
        <w:rPr>
          <w:sz w:val="24"/>
          <w:szCs w:val="24"/>
        </w:rPr>
        <w:t>Den Quark mit der fein gemahlenen Tonkabohne, der Orangen- und Zitronenschale sowie dem Puderzucker glattrühren.</w:t>
      </w:r>
    </w:p>
    <w:p w14:paraId="6EE3886D" w14:textId="45A3F35F" w:rsidR="009144DE" w:rsidRPr="009D1A79" w:rsidRDefault="009144DE" w:rsidP="00B40E8C">
      <w:pPr>
        <w:pStyle w:val="ListParagraph"/>
        <w:numPr>
          <w:ilvl w:val="0"/>
          <w:numId w:val="292"/>
        </w:numPr>
        <w:spacing w:after="120"/>
        <w:ind w:left="714" w:hanging="357"/>
        <w:contextualSpacing w:val="0"/>
        <w:jc w:val="both"/>
        <w:rPr>
          <w:sz w:val="24"/>
          <w:szCs w:val="24"/>
        </w:rPr>
      </w:pPr>
      <w:r w:rsidRPr="009D1A79">
        <w:rPr>
          <w:sz w:val="24"/>
          <w:szCs w:val="24"/>
        </w:rPr>
        <w:t>Gelatine in kaltem Wasser einweichen, ausdrücken und im erwärmten Rum auflösen (Agar-Agar im Rum bzw. Orangensaft)</w:t>
      </w:r>
      <w:r w:rsidR="009D1A79" w:rsidRPr="009D1A79">
        <w:rPr>
          <w:sz w:val="24"/>
          <w:szCs w:val="24"/>
        </w:rPr>
        <w:t>.</w:t>
      </w:r>
      <w:r w:rsidR="009D1A79">
        <w:rPr>
          <w:sz w:val="24"/>
          <w:szCs w:val="24"/>
        </w:rPr>
        <w:t xml:space="preserve"> </w:t>
      </w:r>
      <w:r w:rsidRPr="009D1A79">
        <w:rPr>
          <w:sz w:val="24"/>
          <w:szCs w:val="24"/>
        </w:rPr>
        <w:t>Die Rummischung mit dem Schneebesen kräftig in die Quarkmasse einrühren.</w:t>
      </w:r>
    </w:p>
    <w:p w14:paraId="5414AC7E" w14:textId="403EEBFC" w:rsidR="009144DE" w:rsidRPr="009D1A79" w:rsidRDefault="009144DE" w:rsidP="00B40E8C">
      <w:pPr>
        <w:pStyle w:val="ListParagraph"/>
        <w:numPr>
          <w:ilvl w:val="0"/>
          <w:numId w:val="292"/>
        </w:numPr>
        <w:spacing w:after="120"/>
        <w:ind w:left="714" w:hanging="357"/>
        <w:contextualSpacing w:val="0"/>
        <w:jc w:val="both"/>
        <w:rPr>
          <w:sz w:val="24"/>
          <w:szCs w:val="24"/>
        </w:rPr>
      </w:pPr>
      <w:r w:rsidRPr="009D1A79">
        <w:rPr>
          <w:sz w:val="24"/>
          <w:szCs w:val="24"/>
        </w:rPr>
        <w:t>Sahne mit dem Rührgerät cremig steif schlagen und 1/3 davon mit dem Schneebesen untermischen, den Rest vorsichtig mit einem Teigschaber unterheben.</w:t>
      </w:r>
      <w:r w:rsidR="009D1A79" w:rsidRPr="009D1A79">
        <w:rPr>
          <w:sz w:val="24"/>
          <w:szCs w:val="24"/>
        </w:rPr>
        <w:t xml:space="preserve"> </w:t>
      </w:r>
      <w:r w:rsidRPr="009D1A79">
        <w:rPr>
          <w:sz w:val="24"/>
          <w:szCs w:val="24"/>
        </w:rPr>
        <w:t xml:space="preserve">Mithilfe eines </w:t>
      </w:r>
      <w:r w:rsidRPr="009D1A79">
        <w:rPr>
          <w:sz w:val="24"/>
          <w:szCs w:val="24"/>
        </w:rPr>
        <w:lastRenderedPageBreak/>
        <w:t>Spritzbeutels in Gläser abfüllen und mindestens für 1 Stunde in den Kühlschrank stellen.</w:t>
      </w:r>
    </w:p>
    <w:p w14:paraId="382A4E04" w14:textId="77777777" w:rsidR="009144DE" w:rsidRPr="003F7A06" w:rsidRDefault="009144DE" w:rsidP="00B40E8C">
      <w:pPr>
        <w:pStyle w:val="ListParagraph"/>
        <w:numPr>
          <w:ilvl w:val="0"/>
          <w:numId w:val="292"/>
        </w:numPr>
        <w:spacing w:after="120"/>
        <w:ind w:left="714" w:hanging="357"/>
        <w:contextualSpacing w:val="0"/>
        <w:jc w:val="both"/>
        <w:rPr>
          <w:sz w:val="24"/>
          <w:szCs w:val="24"/>
        </w:rPr>
      </w:pPr>
      <w:r w:rsidRPr="003F7A06">
        <w:rPr>
          <w:sz w:val="24"/>
          <w:szCs w:val="24"/>
        </w:rPr>
        <w:t>Mit frischen Früchten garnieren.</w:t>
      </w:r>
    </w:p>
    <w:p w14:paraId="1BC24F75" w14:textId="77777777" w:rsidR="00985ADF" w:rsidRDefault="00985ADF" w:rsidP="009144DE">
      <w:pPr>
        <w:rPr>
          <w:sz w:val="24"/>
          <w:szCs w:val="24"/>
        </w:rPr>
      </w:pPr>
    </w:p>
    <w:p w14:paraId="7569CD73" w14:textId="6A460889" w:rsidR="009144DE" w:rsidRDefault="009144DE" w:rsidP="009144DE">
      <w:pPr>
        <w:rPr>
          <w:sz w:val="24"/>
          <w:szCs w:val="24"/>
        </w:rPr>
      </w:pPr>
      <w:r w:rsidRPr="003F7A06">
        <w:rPr>
          <w:sz w:val="24"/>
          <w:szCs w:val="24"/>
        </w:rPr>
        <w:t>Gebrannte Mandeln</w:t>
      </w:r>
    </w:p>
    <w:p w14:paraId="76FBA64A" w14:textId="77777777" w:rsidR="009144DE" w:rsidRPr="00595A9C" w:rsidRDefault="009144DE" w:rsidP="00B40E8C">
      <w:pPr>
        <w:pStyle w:val="ListParagraph"/>
        <w:numPr>
          <w:ilvl w:val="0"/>
          <w:numId w:val="1642"/>
        </w:numPr>
        <w:spacing w:after="120"/>
        <w:ind w:left="714" w:hanging="357"/>
        <w:contextualSpacing w:val="0"/>
        <w:jc w:val="both"/>
        <w:rPr>
          <w:sz w:val="24"/>
          <w:szCs w:val="24"/>
        </w:rPr>
      </w:pPr>
      <w:r w:rsidRPr="00595A9C">
        <w:rPr>
          <w:sz w:val="24"/>
          <w:szCs w:val="24"/>
        </w:rPr>
        <w:t>Mandeln 8-10 Minuten in den vorgeheizten Backofen bei 200°C geben.</w:t>
      </w:r>
    </w:p>
    <w:p w14:paraId="2F276C48" w14:textId="77777777" w:rsidR="009144DE" w:rsidRPr="003F7A06" w:rsidRDefault="009144DE" w:rsidP="00B40E8C">
      <w:pPr>
        <w:pStyle w:val="ListParagraph"/>
        <w:numPr>
          <w:ilvl w:val="0"/>
          <w:numId w:val="1642"/>
        </w:numPr>
        <w:spacing w:after="120"/>
        <w:ind w:left="714" w:hanging="357"/>
        <w:contextualSpacing w:val="0"/>
        <w:jc w:val="both"/>
        <w:rPr>
          <w:sz w:val="24"/>
          <w:szCs w:val="24"/>
        </w:rPr>
      </w:pPr>
      <w:r w:rsidRPr="003F7A06">
        <w:rPr>
          <w:sz w:val="24"/>
          <w:szCs w:val="24"/>
        </w:rPr>
        <w:t>Zucker mit Wasser auf dem Herd aufkochen. Wenn das Wasser verdunstet ist und der Zucker sich goldbraun färbt, Mandeln und Öl hinzugeben und rühren, bis der geschmolzenen Zucker die Mandeln umschließt. Mit Fleur de Sel abschmecken.</w:t>
      </w:r>
    </w:p>
    <w:p w14:paraId="1671C254" w14:textId="77777777" w:rsidR="009144DE" w:rsidRPr="00562CC0" w:rsidRDefault="009144DE" w:rsidP="00B40E8C">
      <w:pPr>
        <w:pStyle w:val="ListParagraph"/>
        <w:numPr>
          <w:ilvl w:val="0"/>
          <w:numId w:val="1642"/>
        </w:numPr>
        <w:spacing w:after="120"/>
        <w:ind w:left="714" w:hanging="357"/>
        <w:contextualSpacing w:val="0"/>
        <w:jc w:val="both"/>
        <w:rPr>
          <w:sz w:val="24"/>
          <w:szCs w:val="24"/>
        </w:rPr>
      </w:pPr>
      <w:r w:rsidRPr="00562CC0">
        <w:rPr>
          <w:sz w:val="24"/>
          <w:szCs w:val="24"/>
        </w:rPr>
        <w:t xml:space="preserve">Mandeln auf ein Backpapier geben und abkühlen </w:t>
      </w:r>
    </w:p>
    <w:p w14:paraId="2538BE86" w14:textId="61B0385B" w:rsidR="009144DE" w:rsidRPr="009D1A79" w:rsidRDefault="009144DE" w:rsidP="009D1A79">
      <w:pPr>
        <w:pStyle w:val="Heading2"/>
        <w:spacing w:after="240"/>
      </w:pPr>
      <w:r w:rsidRPr="009D1A79">
        <w:br w:type="page"/>
      </w:r>
      <w:r w:rsidRPr="009D1A79">
        <w:lastRenderedPageBreak/>
        <w:t>Vanillecreme mit marinierten Beeren</w:t>
      </w:r>
      <w:r w:rsidR="00AF10C0">
        <w:rPr>
          <w:rStyle w:val="FootnoteReference"/>
        </w:rPr>
        <w:footnoteReference w:id="1535"/>
      </w:r>
      <w:r w:rsidRPr="009D1A79">
        <w:t xml:space="preserve"> </w:t>
      </w:r>
    </w:p>
    <w:p w14:paraId="0CF1E264" w14:textId="04B79D36" w:rsidR="009144DE" w:rsidRDefault="009144DE" w:rsidP="009144DE">
      <w:pPr>
        <w:rPr>
          <w:sz w:val="24"/>
          <w:szCs w:val="24"/>
        </w:rPr>
      </w:pPr>
      <w:r w:rsidRPr="009D1A79">
        <w:rPr>
          <w:sz w:val="24"/>
          <w:szCs w:val="24"/>
          <w:u w:val="single"/>
        </w:rPr>
        <w:t>Zutaten</w:t>
      </w:r>
      <w:r>
        <w:rPr>
          <w:sz w:val="24"/>
          <w:szCs w:val="24"/>
        </w:rPr>
        <w:t xml:space="preserve"> </w:t>
      </w:r>
      <w:r w:rsidR="009D1A79">
        <w:rPr>
          <w:sz w:val="24"/>
          <w:szCs w:val="24"/>
        </w:rPr>
        <w:t>(</w:t>
      </w:r>
      <w:r>
        <w:rPr>
          <w:sz w:val="24"/>
          <w:szCs w:val="24"/>
        </w:rPr>
        <w:t>für 4 Personen</w:t>
      </w:r>
      <w:r w:rsidR="009D1A79">
        <w:rPr>
          <w:sz w:val="24"/>
          <w:szCs w:val="24"/>
        </w:rPr>
        <w:t>):</w:t>
      </w:r>
    </w:p>
    <w:p w14:paraId="3686C349" w14:textId="6A5C08E5" w:rsidR="009144DE" w:rsidRPr="009D1A79" w:rsidRDefault="009D1A79" w:rsidP="009144DE">
      <w:pPr>
        <w:rPr>
          <w:i/>
          <w:iCs/>
          <w:sz w:val="24"/>
          <w:szCs w:val="24"/>
        </w:rPr>
      </w:pPr>
      <w:r w:rsidRPr="009D1A79">
        <w:rPr>
          <w:i/>
          <w:iCs/>
          <w:sz w:val="24"/>
          <w:szCs w:val="24"/>
        </w:rPr>
        <w:t xml:space="preserve">Für die </w:t>
      </w:r>
      <w:r w:rsidR="009144DE" w:rsidRPr="009D1A79">
        <w:rPr>
          <w:i/>
          <w:iCs/>
          <w:sz w:val="24"/>
          <w:szCs w:val="24"/>
        </w:rPr>
        <w:t>Vanillecreme:</w:t>
      </w:r>
    </w:p>
    <w:p w14:paraId="6AFEA0C2" w14:textId="77777777" w:rsidR="009144DE" w:rsidRDefault="009144DE" w:rsidP="009144DE">
      <w:pPr>
        <w:rPr>
          <w:sz w:val="24"/>
          <w:szCs w:val="24"/>
        </w:rPr>
      </w:pPr>
      <w:r>
        <w:rPr>
          <w:sz w:val="24"/>
          <w:szCs w:val="24"/>
        </w:rPr>
        <w:t>150 ml Milch</w:t>
      </w:r>
    </w:p>
    <w:p w14:paraId="456A1921" w14:textId="77777777" w:rsidR="009144DE" w:rsidRDefault="009144DE" w:rsidP="009144DE">
      <w:pPr>
        <w:rPr>
          <w:sz w:val="24"/>
          <w:szCs w:val="24"/>
        </w:rPr>
      </w:pPr>
      <w:r>
        <w:rPr>
          <w:sz w:val="24"/>
          <w:szCs w:val="24"/>
        </w:rPr>
        <w:t>20 g Speisestärke</w:t>
      </w:r>
    </w:p>
    <w:p w14:paraId="1252DB23" w14:textId="77777777" w:rsidR="009144DE" w:rsidRDefault="009144DE" w:rsidP="009144DE">
      <w:pPr>
        <w:rPr>
          <w:sz w:val="24"/>
          <w:szCs w:val="24"/>
        </w:rPr>
      </w:pPr>
      <w:r>
        <w:rPr>
          <w:sz w:val="24"/>
          <w:szCs w:val="24"/>
        </w:rPr>
        <w:t>200 ml Sahne</w:t>
      </w:r>
    </w:p>
    <w:p w14:paraId="0FAD8085" w14:textId="77777777" w:rsidR="009144DE" w:rsidRDefault="009144DE" w:rsidP="009144DE">
      <w:pPr>
        <w:rPr>
          <w:sz w:val="24"/>
          <w:szCs w:val="24"/>
        </w:rPr>
      </w:pPr>
      <w:r>
        <w:rPr>
          <w:sz w:val="24"/>
          <w:szCs w:val="24"/>
        </w:rPr>
        <w:t>1 Eigelb</w:t>
      </w:r>
    </w:p>
    <w:p w14:paraId="0E2827A4" w14:textId="77777777" w:rsidR="009144DE" w:rsidRDefault="009144DE" w:rsidP="009144DE">
      <w:pPr>
        <w:rPr>
          <w:sz w:val="24"/>
          <w:szCs w:val="24"/>
        </w:rPr>
      </w:pPr>
      <w:r>
        <w:rPr>
          <w:sz w:val="24"/>
          <w:szCs w:val="24"/>
        </w:rPr>
        <w:t>90 g Zucker</w:t>
      </w:r>
    </w:p>
    <w:p w14:paraId="35857055" w14:textId="77777777" w:rsidR="009144DE" w:rsidRDefault="009144DE" w:rsidP="009144DE">
      <w:pPr>
        <w:rPr>
          <w:sz w:val="24"/>
          <w:szCs w:val="24"/>
        </w:rPr>
      </w:pPr>
      <w:r>
        <w:rPr>
          <w:sz w:val="24"/>
          <w:szCs w:val="24"/>
        </w:rPr>
        <w:t>1 Prise Salz</w:t>
      </w:r>
    </w:p>
    <w:p w14:paraId="5B3337BB" w14:textId="77777777" w:rsidR="009144DE" w:rsidRDefault="009144DE" w:rsidP="009144DE">
      <w:pPr>
        <w:rPr>
          <w:sz w:val="24"/>
          <w:szCs w:val="24"/>
        </w:rPr>
      </w:pPr>
      <w:r>
        <w:rPr>
          <w:sz w:val="24"/>
          <w:szCs w:val="24"/>
        </w:rPr>
        <w:t>½ Vanilleschote</w:t>
      </w:r>
    </w:p>
    <w:p w14:paraId="56EDEC61" w14:textId="77777777" w:rsidR="009144DE" w:rsidRDefault="009144DE" w:rsidP="009144DE">
      <w:pPr>
        <w:rPr>
          <w:sz w:val="24"/>
          <w:szCs w:val="24"/>
        </w:rPr>
      </w:pPr>
    </w:p>
    <w:p w14:paraId="00923137" w14:textId="4A222360" w:rsidR="009144DE" w:rsidRPr="009D1A79" w:rsidRDefault="009D1A79" w:rsidP="009144DE">
      <w:pPr>
        <w:rPr>
          <w:i/>
          <w:iCs/>
          <w:sz w:val="24"/>
          <w:szCs w:val="24"/>
        </w:rPr>
      </w:pPr>
      <w:r w:rsidRPr="009D1A79">
        <w:rPr>
          <w:i/>
          <w:iCs/>
          <w:sz w:val="24"/>
          <w:szCs w:val="24"/>
        </w:rPr>
        <w:t>Für die m</w:t>
      </w:r>
      <w:r w:rsidR="009144DE" w:rsidRPr="009D1A79">
        <w:rPr>
          <w:i/>
          <w:iCs/>
          <w:sz w:val="24"/>
          <w:szCs w:val="24"/>
        </w:rPr>
        <w:t>arinierte Beeren:</w:t>
      </w:r>
    </w:p>
    <w:p w14:paraId="0376B4A5" w14:textId="77777777" w:rsidR="009144DE" w:rsidRDefault="009144DE" w:rsidP="009144DE">
      <w:pPr>
        <w:rPr>
          <w:sz w:val="24"/>
          <w:szCs w:val="24"/>
        </w:rPr>
      </w:pPr>
      <w:r>
        <w:rPr>
          <w:sz w:val="24"/>
          <w:szCs w:val="24"/>
        </w:rPr>
        <w:t>250 g Beeren</w:t>
      </w:r>
    </w:p>
    <w:p w14:paraId="7BFCD11E" w14:textId="77777777" w:rsidR="009144DE" w:rsidRDefault="009144DE" w:rsidP="009144DE">
      <w:pPr>
        <w:rPr>
          <w:sz w:val="24"/>
          <w:szCs w:val="24"/>
        </w:rPr>
      </w:pPr>
      <w:r>
        <w:rPr>
          <w:sz w:val="24"/>
          <w:szCs w:val="24"/>
        </w:rPr>
        <w:t>3 TL Vanillezucker</w:t>
      </w:r>
    </w:p>
    <w:p w14:paraId="2CEF538F" w14:textId="77777777" w:rsidR="009144DE" w:rsidRDefault="009144DE" w:rsidP="009144DE">
      <w:pPr>
        <w:rPr>
          <w:sz w:val="24"/>
          <w:szCs w:val="24"/>
        </w:rPr>
      </w:pPr>
      <w:r>
        <w:rPr>
          <w:sz w:val="24"/>
          <w:szCs w:val="24"/>
        </w:rPr>
        <w:t>Frische Minze</w:t>
      </w:r>
    </w:p>
    <w:p w14:paraId="74655F80" w14:textId="77777777" w:rsidR="009144DE" w:rsidRDefault="009144DE" w:rsidP="009144DE">
      <w:pPr>
        <w:rPr>
          <w:sz w:val="24"/>
          <w:szCs w:val="24"/>
        </w:rPr>
      </w:pPr>
      <w:r>
        <w:rPr>
          <w:sz w:val="24"/>
          <w:szCs w:val="24"/>
        </w:rPr>
        <w:t>2 EL Grand Manier oder Orangensaft</w:t>
      </w:r>
    </w:p>
    <w:p w14:paraId="0648B1C2" w14:textId="77777777" w:rsidR="009D1A79" w:rsidRDefault="009D1A79" w:rsidP="009144DE">
      <w:pPr>
        <w:rPr>
          <w:sz w:val="24"/>
          <w:szCs w:val="24"/>
        </w:rPr>
      </w:pPr>
    </w:p>
    <w:p w14:paraId="700DA76F" w14:textId="1AB3FEF5" w:rsidR="009144DE" w:rsidRDefault="009144DE" w:rsidP="009144DE">
      <w:pPr>
        <w:rPr>
          <w:sz w:val="24"/>
          <w:szCs w:val="24"/>
        </w:rPr>
      </w:pPr>
      <w:r>
        <w:rPr>
          <w:sz w:val="24"/>
          <w:szCs w:val="24"/>
        </w:rPr>
        <w:t>Zubereitungszeit: 15 Minuten, Ruhezeit: 30 Minuten</w:t>
      </w:r>
    </w:p>
    <w:p w14:paraId="026A0C00" w14:textId="77777777" w:rsidR="009144DE" w:rsidRPr="009D1A79" w:rsidRDefault="009144DE" w:rsidP="009144DE">
      <w:pPr>
        <w:rPr>
          <w:i/>
          <w:iCs/>
          <w:sz w:val="24"/>
          <w:szCs w:val="24"/>
        </w:rPr>
      </w:pPr>
      <w:r w:rsidRPr="009D1A79">
        <w:rPr>
          <w:i/>
          <w:iCs/>
          <w:sz w:val="24"/>
          <w:szCs w:val="24"/>
        </w:rPr>
        <w:t>Vanillecreme</w:t>
      </w:r>
    </w:p>
    <w:p w14:paraId="395B1BFD" w14:textId="77777777" w:rsidR="009144DE" w:rsidRPr="00976D50" w:rsidRDefault="009144DE" w:rsidP="00B40E8C">
      <w:pPr>
        <w:pStyle w:val="ListParagraph"/>
        <w:numPr>
          <w:ilvl w:val="0"/>
          <w:numId w:val="293"/>
        </w:numPr>
        <w:spacing w:after="120"/>
        <w:ind w:left="714" w:hanging="357"/>
        <w:contextualSpacing w:val="0"/>
        <w:jc w:val="both"/>
        <w:rPr>
          <w:sz w:val="24"/>
          <w:szCs w:val="24"/>
        </w:rPr>
      </w:pPr>
      <w:r w:rsidRPr="00976D50">
        <w:rPr>
          <w:sz w:val="24"/>
          <w:szCs w:val="24"/>
        </w:rPr>
        <w:t>Etwa 50 ml von der Milch nehmen und mit der Speisestärke anrühren</w:t>
      </w:r>
    </w:p>
    <w:p w14:paraId="774D9765" w14:textId="77777777" w:rsidR="009144DE" w:rsidRPr="00976D50" w:rsidRDefault="009144DE" w:rsidP="00B40E8C">
      <w:pPr>
        <w:pStyle w:val="ListParagraph"/>
        <w:numPr>
          <w:ilvl w:val="0"/>
          <w:numId w:val="293"/>
        </w:numPr>
        <w:spacing w:after="120"/>
        <w:ind w:left="714" w:hanging="357"/>
        <w:contextualSpacing w:val="0"/>
        <w:jc w:val="both"/>
        <w:rPr>
          <w:sz w:val="24"/>
          <w:szCs w:val="24"/>
        </w:rPr>
      </w:pPr>
      <w:r w:rsidRPr="00976D50">
        <w:rPr>
          <w:sz w:val="24"/>
          <w:szCs w:val="24"/>
        </w:rPr>
        <w:t>Die restliche Milch mit 150 ml Sahne mischen. Das Eigelb, die Hälfte des Zuckers, das Salz und das Mark der Vanilleschote hinzugeben. Alles zusammen in einem Topf langsam unter ständigem Rühren mit dem Schneebesen aufkochen, bis die Flüssigkeit sämig wird.</w:t>
      </w:r>
    </w:p>
    <w:p w14:paraId="76B5F067" w14:textId="77777777" w:rsidR="009144DE" w:rsidRPr="00976D50" w:rsidRDefault="009144DE" w:rsidP="00B40E8C">
      <w:pPr>
        <w:pStyle w:val="ListParagraph"/>
        <w:numPr>
          <w:ilvl w:val="0"/>
          <w:numId w:val="293"/>
        </w:numPr>
        <w:spacing w:after="120"/>
        <w:ind w:left="714" w:hanging="357"/>
        <w:contextualSpacing w:val="0"/>
        <w:jc w:val="both"/>
        <w:rPr>
          <w:sz w:val="24"/>
          <w:szCs w:val="24"/>
        </w:rPr>
      </w:pPr>
      <w:r w:rsidRPr="00976D50">
        <w:rPr>
          <w:sz w:val="24"/>
          <w:szCs w:val="24"/>
        </w:rPr>
        <w:t>Die Masse nun im Kühlschrank abkühlen lassen. Vor dem Servieren die restliche Sahne mit dem restlichen Zucker steif schlagen und mit dem Schneebesen unter die Masse heben.</w:t>
      </w:r>
    </w:p>
    <w:p w14:paraId="3CD4A338" w14:textId="77777777" w:rsidR="009144DE" w:rsidRDefault="009144DE" w:rsidP="009144DE">
      <w:pPr>
        <w:rPr>
          <w:sz w:val="24"/>
          <w:szCs w:val="24"/>
        </w:rPr>
      </w:pPr>
    </w:p>
    <w:p w14:paraId="4486624D" w14:textId="77777777" w:rsidR="009144DE" w:rsidRDefault="009144DE" w:rsidP="009144DE">
      <w:pPr>
        <w:rPr>
          <w:sz w:val="24"/>
          <w:szCs w:val="24"/>
        </w:rPr>
      </w:pPr>
      <w:r>
        <w:rPr>
          <w:sz w:val="24"/>
          <w:szCs w:val="24"/>
        </w:rPr>
        <w:t>Marinierte Beeren</w:t>
      </w:r>
    </w:p>
    <w:p w14:paraId="7275FE55" w14:textId="77777777" w:rsidR="009144DE" w:rsidRPr="00976D50" w:rsidRDefault="009144DE" w:rsidP="00B40E8C">
      <w:pPr>
        <w:pStyle w:val="ListParagraph"/>
        <w:numPr>
          <w:ilvl w:val="0"/>
          <w:numId w:val="294"/>
        </w:numPr>
        <w:spacing w:after="120"/>
        <w:ind w:left="714" w:hanging="357"/>
        <w:contextualSpacing w:val="0"/>
        <w:jc w:val="both"/>
        <w:rPr>
          <w:sz w:val="24"/>
          <w:szCs w:val="24"/>
        </w:rPr>
      </w:pPr>
      <w:r w:rsidRPr="00976D50">
        <w:rPr>
          <w:sz w:val="24"/>
          <w:szCs w:val="24"/>
        </w:rPr>
        <w:t>Beeren putzen, würfeln und in einer Schüssel mit dem Vanillezucker mischen.</w:t>
      </w:r>
    </w:p>
    <w:p w14:paraId="33AB0555" w14:textId="77777777" w:rsidR="009144DE" w:rsidRDefault="009144DE" w:rsidP="00B40E8C">
      <w:pPr>
        <w:pStyle w:val="ListParagraph"/>
        <w:numPr>
          <w:ilvl w:val="0"/>
          <w:numId w:val="294"/>
        </w:numPr>
        <w:spacing w:after="120"/>
        <w:ind w:left="714" w:hanging="357"/>
        <w:contextualSpacing w:val="0"/>
        <w:jc w:val="both"/>
        <w:rPr>
          <w:sz w:val="24"/>
          <w:szCs w:val="24"/>
        </w:rPr>
      </w:pPr>
      <w:r w:rsidRPr="00976D50">
        <w:rPr>
          <w:sz w:val="24"/>
          <w:szCs w:val="24"/>
        </w:rPr>
        <w:lastRenderedPageBreak/>
        <w:t>Minzeblätter fein schneiden und dazugeben. Grand Manier, alternativ Orangensaft hinzugeben und nochmals mischen.</w:t>
      </w:r>
    </w:p>
    <w:p w14:paraId="7BB895DF" w14:textId="77777777" w:rsidR="00682F1E" w:rsidRDefault="00682F1E">
      <w:pPr>
        <w:rPr>
          <w:rFonts w:asciiTheme="majorHAnsi" w:eastAsiaTheme="majorEastAsia" w:hAnsiTheme="majorHAnsi" w:cstheme="majorBidi"/>
          <w:color w:val="2F5496" w:themeColor="accent1" w:themeShade="BF"/>
          <w:sz w:val="26"/>
          <w:szCs w:val="26"/>
        </w:rPr>
      </w:pPr>
      <w:r>
        <w:br w:type="page"/>
      </w:r>
    </w:p>
    <w:p w14:paraId="53B242D3" w14:textId="37C5D8F6" w:rsidR="00934B2F" w:rsidRDefault="00934B2F" w:rsidP="000C6348">
      <w:pPr>
        <w:pStyle w:val="Heading2"/>
        <w:spacing w:after="240"/>
      </w:pPr>
      <w:r>
        <w:lastRenderedPageBreak/>
        <w:t>Schokoladen-Feigen</w:t>
      </w:r>
      <w:r w:rsidR="00A51207">
        <w:rPr>
          <w:rStyle w:val="FootnoteReference"/>
        </w:rPr>
        <w:footnoteReference w:id="1536"/>
      </w:r>
    </w:p>
    <w:p w14:paraId="73377CB2" w14:textId="77777777" w:rsidR="00934B2F" w:rsidRPr="000C6348" w:rsidRDefault="00934B2F">
      <w:pPr>
        <w:rPr>
          <w:sz w:val="24"/>
          <w:szCs w:val="24"/>
          <w:u w:val="single"/>
        </w:rPr>
      </w:pPr>
      <w:r w:rsidRPr="000C6348">
        <w:rPr>
          <w:sz w:val="24"/>
          <w:szCs w:val="24"/>
          <w:u w:val="single"/>
        </w:rPr>
        <w:t>Zutaten:</w:t>
      </w:r>
    </w:p>
    <w:p w14:paraId="5F172D57" w14:textId="77777777" w:rsidR="00934B2F" w:rsidRPr="000C6348" w:rsidRDefault="00934B2F">
      <w:pPr>
        <w:rPr>
          <w:sz w:val="24"/>
          <w:szCs w:val="24"/>
        </w:rPr>
      </w:pPr>
      <w:r w:rsidRPr="000C6348">
        <w:rPr>
          <w:sz w:val="24"/>
          <w:szCs w:val="24"/>
        </w:rPr>
        <w:t>6 reife Feigen</w:t>
      </w:r>
    </w:p>
    <w:p w14:paraId="79EE0A6D" w14:textId="77777777" w:rsidR="00934B2F" w:rsidRPr="000C6348" w:rsidRDefault="00934B2F">
      <w:pPr>
        <w:rPr>
          <w:sz w:val="24"/>
          <w:szCs w:val="24"/>
        </w:rPr>
      </w:pPr>
      <w:r w:rsidRPr="000C6348">
        <w:rPr>
          <w:sz w:val="24"/>
          <w:szCs w:val="24"/>
        </w:rPr>
        <w:t>100 g dunkle Schokolade</w:t>
      </w:r>
    </w:p>
    <w:p w14:paraId="475531D0" w14:textId="77777777" w:rsidR="00934B2F" w:rsidRPr="000C6348" w:rsidRDefault="00934B2F">
      <w:pPr>
        <w:rPr>
          <w:sz w:val="24"/>
          <w:szCs w:val="24"/>
        </w:rPr>
      </w:pPr>
      <w:r w:rsidRPr="000C6348">
        <w:rPr>
          <w:sz w:val="24"/>
          <w:szCs w:val="24"/>
        </w:rPr>
        <w:t>Meersalzflocken</w:t>
      </w:r>
    </w:p>
    <w:p w14:paraId="7B0212E7" w14:textId="77777777" w:rsidR="00934B2F" w:rsidRPr="000C6348" w:rsidRDefault="00934B2F">
      <w:pPr>
        <w:rPr>
          <w:sz w:val="24"/>
          <w:szCs w:val="24"/>
        </w:rPr>
      </w:pPr>
    </w:p>
    <w:p w14:paraId="16296588" w14:textId="77777777" w:rsidR="00934B2F" w:rsidRPr="000C6348" w:rsidRDefault="00934B2F">
      <w:pPr>
        <w:rPr>
          <w:sz w:val="24"/>
          <w:szCs w:val="24"/>
        </w:rPr>
      </w:pPr>
    </w:p>
    <w:p w14:paraId="5056D099" w14:textId="77777777" w:rsidR="00934B2F" w:rsidRPr="000644FC" w:rsidRDefault="00934B2F">
      <w:pPr>
        <w:rPr>
          <w:sz w:val="24"/>
          <w:szCs w:val="24"/>
        </w:rPr>
      </w:pPr>
      <w:r w:rsidRPr="000644FC">
        <w:rPr>
          <w:sz w:val="24"/>
          <w:szCs w:val="24"/>
        </w:rPr>
        <w:t>Zubereitung:</w:t>
      </w:r>
    </w:p>
    <w:p w14:paraId="569DC3E4" w14:textId="7EFDDDDA" w:rsidR="00A12C11" w:rsidRPr="000C6348" w:rsidRDefault="006C69B9" w:rsidP="00A12C11">
      <w:pPr>
        <w:pStyle w:val="ListParagraph"/>
        <w:numPr>
          <w:ilvl w:val="0"/>
          <w:numId w:val="2008"/>
        </w:numPr>
        <w:spacing w:after="120"/>
        <w:ind w:left="714" w:hanging="357"/>
        <w:contextualSpacing w:val="0"/>
        <w:jc w:val="both"/>
        <w:rPr>
          <w:sz w:val="24"/>
          <w:szCs w:val="24"/>
        </w:rPr>
      </w:pPr>
      <w:r w:rsidRPr="000C6348">
        <w:rPr>
          <w:sz w:val="24"/>
          <w:szCs w:val="24"/>
        </w:rPr>
        <w:t>Die Feigen</w:t>
      </w:r>
      <w:r w:rsidR="00A12C11" w:rsidRPr="000C6348">
        <w:rPr>
          <w:sz w:val="24"/>
          <w:szCs w:val="24"/>
        </w:rPr>
        <w:t xml:space="preserve"> waschen und</w:t>
      </w:r>
      <w:r w:rsidRPr="000C6348">
        <w:rPr>
          <w:sz w:val="24"/>
          <w:szCs w:val="24"/>
        </w:rPr>
        <w:t xml:space="preserve"> trocken tupfen. Die Schokolade in einem kleinen Topf auf niedriger Flamme langsam zergehen lassen. Die Feigen in die Schokolade dippen, sodass sie großzügig bedeckt sind und nur n</w:t>
      </w:r>
      <w:r w:rsidR="00A12C11" w:rsidRPr="000C6348">
        <w:rPr>
          <w:sz w:val="24"/>
          <w:szCs w:val="24"/>
        </w:rPr>
        <w:t>o</w:t>
      </w:r>
      <w:r w:rsidRPr="000C6348">
        <w:rPr>
          <w:sz w:val="24"/>
          <w:szCs w:val="24"/>
        </w:rPr>
        <w:t>ch der Zipfel herausguckt.</w:t>
      </w:r>
    </w:p>
    <w:p w14:paraId="5ABB1509" w14:textId="7D70F7E9" w:rsidR="006C69B9" w:rsidRPr="000C6348" w:rsidRDefault="006C69B9" w:rsidP="00A12C11">
      <w:pPr>
        <w:pStyle w:val="ListParagraph"/>
        <w:numPr>
          <w:ilvl w:val="0"/>
          <w:numId w:val="2008"/>
        </w:numPr>
        <w:spacing w:after="120"/>
        <w:ind w:left="714" w:hanging="357"/>
        <w:contextualSpacing w:val="0"/>
        <w:jc w:val="both"/>
        <w:rPr>
          <w:sz w:val="24"/>
          <w:szCs w:val="24"/>
        </w:rPr>
      </w:pPr>
      <w:r w:rsidRPr="000C6348">
        <w:rPr>
          <w:sz w:val="24"/>
          <w:szCs w:val="24"/>
        </w:rPr>
        <w:t>Feigen auf eine</w:t>
      </w:r>
      <w:r w:rsidR="00A12C11" w:rsidRPr="000C6348">
        <w:rPr>
          <w:sz w:val="24"/>
          <w:szCs w:val="24"/>
        </w:rPr>
        <w:t>n</w:t>
      </w:r>
      <w:r w:rsidRPr="000C6348">
        <w:rPr>
          <w:sz w:val="24"/>
          <w:szCs w:val="24"/>
        </w:rPr>
        <w:t xml:space="preserve"> Teller setzen und mit ein paar Meersalzflocken bestreuen. Erkalten lassen, am besten stellt man den Teller in den Kühlschrank.</w:t>
      </w:r>
    </w:p>
    <w:p w14:paraId="113B8754" w14:textId="77777777" w:rsidR="006C69B9" w:rsidRPr="000C6348" w:rsidRDefault="006C69B9">
      <w:pPr>
        <w:rPr>
          <w:sz w:val="24"/>
          <w:szCs w:val="24"/>
        </w:rPr>
      </w:pPr>
    </w:p>
    <w:p w14:paraId="708E653F" w14:textId="77777777" w:rsidR="000C6348" w:rsidRDefault="000C6348">
      <w:pPr>
        <w:rPr>
          <w:sz w:val="24"/>
          <w:szCs w:val="24"/>
        </w:rPr>
      </w:pPr>
    </w:p>
    <w:p w14:paraId="670BE8A0" w14:textId="6974614E" w:rsidR="00934B2F" w:rsidRPr="006C69B9" w:rsidRDefault="006C69B9">
      <w:r w:rsidRPr="000C6348">
        <w:rPr>
          <w:sz w:val="24"/>
          <w:szCs w:val="24"/>
        </w:rPr>
        <w:t>Kommentar:</w:t>
      </w:r>
      <w:r w:rsidR="000644FC">
        <w:rPr>
          <w:sz w:val="24"/>
          <w:szCs w:val="24"/>
        </w:rPr>
        <w:tab/>
      </w:r>
      <w:r w:rsidRPr="000C6348">
        <w:rPr>
          <w:sz w:val="24"/>
          <w:szCs w:val="24"/>
        </w:rPr>
        <w:t xml:space="preserve">Äußerst simple, aber effektvoll </w:t>
      </w:r>
      <w:r w:rsidRPr="000C6348">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sidR="00934B2F">
        <w:br w:type="page"/>
      </w:r>
    </w:p>
    <w:p w14:paraId="6B0D41BA" w14:textId="1E315EBB" w:rsidR="009144DE" w:rsidRDefault="009144DE" w:rsidP="00F41913">
      <w:pPr>
        <w:pStyle w:val="Heading2"/>
        <w:spacing w:after="240"/>
      </w:pPr>
      <w:r>
        <w:lastRenderedPageBreak/>
        <w:t>Schokoladenküchle mit flüssigem Kern und Safran-Honigbirne</w:t>
      </w:r>
      <w:r w:rsidR="008C7424">
        <w:rPr>
          <w:rStyle w:val="FootnoteReference"/>
        </w:rPr>
        <w:footnoteReference w:id="1537"/>
      </w:r>
      <w:r>
        <w:t xml:space="preserve"> </w:t>
      </w:r>
    </w:p>
    <w:p w14:paraId="769F6F6F" w14:textId="42AA81CB" w:rsidR="009144DE" w:rsidRDefault="009144DE" w:rsidP="009144DE">
      <w:pPr>
        <w:rPr>
          <w:sz w:val="24"/>
          <w:szCs w:val="24"/>
        </w:rPr>
      </w:pPr>
      <w:r w:rsidRPr="00F41913">
        <w:rPr>
          <w:sz w:val="24"/>
          <w:szCs w:val="24"/>
          <w:u w:val="single"/>
        </w:rPr>
        <w:t>Zutaten</w:t>
      </w:r>
      <w:r>
        <w:rPr>
          <w:sz w:val="24"/>
          <w:szCs w:val="24"/>
        </w:rPr>
        <w:t xml:space="preserve"> </w:t>
      </w:r>
      <w:r w:rsidR="00F41913">
        <w:rPr>
          <w:sz w:val="24"/>
          <w:szCs w:val="24"/>
        </w:rPr>
        <w:t>(</w:t>
      </w:r>
      <w:r>
        <w:rPr>
          <w:sz w:val="24"/>
          <w:szCs w:val="24"/>
        </w:rPr>
        <w:t>für 4 Personen</w:t>
      </w:r>
      <w:r w:rsidR="00F41913">
        <w:rPr>
          <w:sz w:val="24"/>
          <w:szCs w:val="24"/>
        </w:rPr>
        <w:t>)</w:t>
      </w:r>
    </w:p>
    <w:p w14:paraId="5D82E0B2" w14:textId="037C0718" w:rsidR="009144DE" w:rsidRPr="00F41913" w:rsidRDefault="00F41913" w:rsidP="009144DE">
      <w:pPr>
        <w:rPr>
          <w:i/>
          <w:iCs/>
          <w:sz w:val="24"/>
          <w:szCs w:val="24"/>
        </w:rPr>
      </w:pPr>
      <w:r w:rsidRPr="00F41913">
        <w:rPr>
          <w:i/>
          <w:iCs/>
          <w:sz w:val="24"/>
          <w:szCs w:val="24"/>
        </w:rPr>
        <w:t xml:space="preserve">Für die </w:t>
      </w:r>
      <w:r w:rsidR="009144DE" w:rsidRPr="00F41913">
        <w:rPr>
          <w:i/>
          <w:iCs/>
          <w:sz w:val="24"/>
          <w:szCs w:val="24"/>
        </w:rPr>
        <w:t>Schokoladenküchle:</w:t>
      </w:r>
    </w:p>
    <w:p w14:paraId="00F2F1BF" w14:textId="77777777" w:rsidR="009144DE" w:rsidRDefault="009144DE" w:rsidP="009144DE">
      <w:pPr>
        <w:rPr>
          <w:sz w:val="24"/>
          <w:szCs w:val="24"/>
        </w:rPr>
      </w:pPr>
      <w:r>
        <w:rPr>
          <w:sz w:val="24"/>
          <w:szCs w:val="24"/>
        </w:rPr>
        <w:t>100 g Zartbitter-Kuvertüre 70%</w:t>
      </w:r>
    </w:p>
    <w:p w14:paraId="0330E124" w14:textId="77777777" w:rsidR="009144DE" w:rsidRDefault="009144DE" w:rsidP="009144DE">
      <w:pPr>
        <w:rPr>
          <w:sz w:val="24"/>
          <w:szCs w:val="24"/>
        </w:rPr>
      </w:pPr>
      <w:r>
        <w:rPr>
          <w:sz w:val="24"/>
          <w:szCs w:val="24"/>
        </w:rPr>
        <w:t>100 g Butter</w:t>
      </w:r>
    </w:p>
    <w:p w14:paraId="0539D0C3" w14:textId="77777777" w:rsidR="009144DE" w:rsidRDefault="009144DE" w:rsidP="009144DE">
      <w:pPr>
        <w:rPr>
          <w:sz w:val="24"/>
          <w:szCs w:val="24"/>
        </w:rPr>
      </w:pPr>
      <w:r>
        <w:rPr>
          <w:sz w:val="24"/>
          <w:szCs w:val="24"/>
        </w:rPr>
        <w:t>2 Eier</w:t>
      </w:r>
    </w:p>
    <w:p w14:paraId="160A8E09" w14:textId="77777777" w:rsidR="009144DE" w:rsidRDefault="009144DE" w:rsidP="009144DE">
      <w:pPr>
        <w:rPr>
          <w:sz w:val="24"/>
          <w:szCs w:val="24"/>
        </w:rPr>
      </w:pPr>
      <w:r>
        <w:rPr>
          <w:sz w:val="24"/>
          <w:szCs w:val="24"/>
        </w:rPr>
        <w:t>2 Eigelb</w:t>
      </w:r>
    </w:p>
    <w:p w14:paraId="2DF7BB85" w14:textId="77777777" w:rsidR="009144DE" w:rsidRDefault="009144DE" w:rsidP="009144DE">
      <w:pPr>
        <w:rPr>
          <w:sz w:val="24"/>
          <w:szCs w:val="24"/>
        </w:rPr>
      </w:pPr>
      <w:r>
        <w:rPr>
          <w:sz w:val="24"/>
          <w:szCs w:val="24"/>
        </w:rPr>
        <w:t>60 g Zucker</w:t>
      </w:r>
    </w:p>
    <w:p w14:paraId="13E1AC4B" w14:textId="77777777" w:rsidR="009144DE" w:rsidRDefault="009144DE" w:rsidP="009144DE">
      <w:pPr>
        <w:rPr>
          <w:sz w:val="24"/>
          <w:szCs w:val="24"/>
        </w:rPr>
      </w:pPr>
      <w:r>
        <w:rPr>
          <w:sz w:val="24"/>
          <w:szCs w:val="24"/>
        </w:rPr>
        <w:t>50 g Mehl</w:t>
      </w:r>
    </w:p>
    <w:p w14:paraId="539B7DF4" w14:textId="77777777" w:rsidR="009144DE" w:rsidRDefault="009144DE" w:rsidP="009144DE">
      <w:pPr>
        <w:rPr>
          <w:sz w:val="24"/>
          <w:szCs w:val="24"/>
        </w:rPr>
      </w:pPr>
      <w:r>
        <w:rPr>
          <w:sz w:val="24"/>
          <w:szCs w:val="24"/>
        </w:rPr>
        <w:t>4 Schokoladentrüffel (kann man, muss man aber nicht)</w:t>
      </w:r>
    </w:p>
    <w:p w14:paraId="0F3BE923" w14:textId="77777777" w:rsidR="009144DE" w:rsidRDefault="009144DE" w:rsidP="009144DE">
      <w:pPr>
        <w:rPr>
          <w:sz w:val="24"/>
          <w:szCs w:val="24"/>
        </w:rPr>
      </w:pPr>
      <w:r>
        <w:rPr>
          <w:sz w:val="24"/>
          <w:szCs w:val="24"/>
        </w:rPr>
        <w:t>20 g Butter für die Förmchen</w:t>
      </w:r>
    </w:p>
    <w:p w14:paraId="086BA1FC" w14:textId="77777777" w:rsidR="009144DE" w:rsidRDefault="009144DE" w:rsidP="009144DE">
      <w:pPr>
        <w:rPr>
          <w:sz w:val="24"/>
          <w:szCs w:val="24"/>
        </w:rPr>
      </w:pPr>
      <w:r>
        <w:rPr>
          <w:sz w:val="24"/>
          <w:szCs w:val="24"/>
        </w:rPr>
        <w:t>Puderzucker zum Bestäuben</w:t>
      </w:r>
    </w:p>
    <w:p w14:paraId="2431F1DA" w14:textId="77777777" w:rsidR="009144DE" w:rsidRDefault="009144DE" w:rsidP="009144DE">
      <w:pPr>
        <w:rPr>
          <w:sz w:val="24"/>
          <w:szCs w:val="24"/>
        </w:rPr>
      </w:pPr>
    </w:p>
    <w:p w14:paraId="2B17FF9B" w14:textId="0B665CD6" w:rsidR="009144DE" w:rsidRPr="00F41913" w:rsidRDefault="00F41913" w:rsidP="009144DE">
      <w:pPr>
        <w:rPr>
          <w:i/>
          <w:iCs/>
          <w:sz w:val="24"/>
          <w:szCs w:val="24"/>
        </w:rPr>
      </w:pPr>
      <w:r w:rsidRPr="00F41913">
        <w:rPr>
          <w:i/>
          <w:iCs/>
          <w:sz w:val="24"/>
          <w:szCs w:val="24"/>
        </w:rPr>
        <w:t xml:space="preserve">Für die </w:t>
      </w:r>
      <w:r w:rsidR="009144DE" w:rsidRPr="00F41913">
        <w:rPr>
          <w:i/>
          <w:iCs/>
          <w:sz w:val="24"/>
          <w:szCs w:val="24"/>
        </w:rPr>
        <w:t>Safran-Honigbirnen:</w:t>
      </w:r>
    </w:p>
    <w:p w14:paraId="52B594C1" w14:textId="77777777" w:rsidR="009144DE" w:rsidRDefault="009144DE" w:rsidP="009144DE">
      <w:pPr>
        <w:rPr>
          <w:sz w:val="24"/>
          <w:szCs w:val="24"/>
        </w:rPr>
      </w:pPr>
      <w:r>
        <w:rPr>
          <w:sz w:val="24"/>
          <w:szCs w:val="24"/>
        </w:rPr>
        <w:t>4 mittelgroße Birnen</w:t>
      </w:r>
    </w:p>
    <w:p w14:paraId="1B1899D7" w14:textId="77777777" w:rsidR="009144DE" w:rsidRDefault="009144DE" w:rsidP="009144DE">
      <w:pPr>
        <w:rPr>
          <w:sz w:val="24"/>
          <w:szCs w:val="24"/>
        </w:rPr>
      </w:pPr>
      <w:r>
        <w:rPr>
          <w:sz w:val="24"/>
          <w:szCs w:val="24"/>
        </w:rPr>
        <w:t>100 ml Weißwein</w:t>
      </w:r>
    </w:p>
    <w:p w14:paraId="19D28BE6" w14:textId="77777777" w:rsidR="009144DE" w:rsidRDefault="009144DE" w:rsidP="009144DE">
      <w:pPr>
        <w:rPr>
          <w:sz w:val="24"/>
          <w:szCs w:val="24"/>
        </w:rPr>
      </w:pPr>
      <w:r>
        <w:rPr>
          <w:sz w:val="24"/>
          <w:szCs w:val="24"/>
        </w:rPr>
        <w:t>300 ml Wasser</w:t>
      </w:r>
    </w:p>
    <w:p w14:paraId="3D4DB246" w14:textId="77777777" w:rsidR="009144DE" w:rsidRDefault="009144DE" w:rsidP="009144DE">
      <w:pPr>
        <w:rPr>
          <w:sz w:val="24"/>
          <w:szCs w:val="24"/>
        </w:rPr>
      </w:pPr>
      <w:r>
        <w:rPr>
          <w:sz w:val="24"/>
          <w:szCs w:val="24"/>
        </w:rPr>
        <w:t>50 g Honig</w:t>
      </w:r>
    </w:p>
    <w:p w14:paraId="68BCF85A" w14:textId="77777777" w:rsidR="009144DE" w:rsidRDefault="009144DE" w:rsidP="009144DE">
      <w:pPr>
        <w:rPr>
          <w:sz w:val="24"/>
          <w:szCs w:val="24"/>
        </w:rPr>
      </w:pPr>
      <w:r>
        <w:rPr>
          <w:sz w:val="24"/>
          <w:szCs w:val="24"/>
        </w:rPr>
        <w:t>50 g Zucker</w:t>
      </w:r>
    </w:p>
    <w:p w14:paraId="34907521" w14:textId="77777777" w:rsidR="009144DE" w:rsidRDefault="009144DE" w:rsidP="009144DE">
      <w:pPr>
        <w:rPr>
          <w:sz w:val="24"/>
          <w:szCs w:val="24"/>
        </w:rPr>
      </w:pPr>
      <w:r>
        <w:rPr>
          <w:sz w:val="24"/>
          <w:szCs w:val="24"/>
        </w:rPr>
        <w:t xml:space="preserve"> 1 Zimtstange</w:t>
      </w:r>
    </w:p>
    <w:p w14:paraId="24EA4410" w14:textId="77777777" w:rsidR="009144DE" w:rsidRDefault="009144DE" w:rsidP="009144DE">
      <w:pPr>
        <w:rPr>
          <w:sz w:val="24"/>
          <w:szCs w:val="24"/>
        </w:rPr>
      </w:pPr>
      <w:r>
        <w:rPr>
          <w:sz w:val="24"/>
          <w:szCs w:val="24"/>
        </w:rPr>
        <w:t>1 g Safran</w:t>
      </w:r>
    </w:p>
    <w:p w14:paraId="4A41E1D1" w14:textId="77777777" w:rsidR="009144DE" w:rsidRDefault="009144DE" w:rsidP="009144DE">
      <w:pPr>
        <w:rPr>
          <w:sz w:val="24"/>
          <w:szCs w:val="24"/>
        </w:rPr>
      </w:pPr>
    </w:p>
    <w:p w14:paraId="5C80FE1E" w14:textId="77777777" w:rsidR="009144DE" w:rsidRDefault="009144DE" w:rsidP="009144DE">
      <w:pPr>
        <w:rPr>
          <w:sz w:val="24"/>
          <w:szCs w:val="24"/>
        </w:rPr>
      </w:pPr>
      <w:r>
        <w:rPr>
          <w:sz w:val="24"/>
          <w:szCs w:val="24"/>
        </w:rPr>
        <w:t>Vorbereitungszeit: 30 Minuten, Backzeit: 23 Minuten</w:t>
      </w:r>
    </w:p>
    <w:p w14:paraId="6583E59A" w14:textId="77777777" w:rsidR="009144DE" w:rsidRPr="00F41913" w:rsidRDefault="009144DE" w:rsidP="009144DE">
      <w:pPr>
        <w:rPr>
          <w:i/>
          <w:iCs/>
          <w:sz w:val="24"/>
          <w:szCs w:val="24"/>
        </w:rPr>
      </w:pPr>
      <w:r w:rsidRPr="00F41913">
        <w:rPr>
          <w:i/>
          <w:iCs/>
          <w:sz w:val="24"/>
          <w:szCs w:val="24"/>
        </w:rPr>
        <w:t>Schokoladenküchle:</w:t>
      </w:r>
    </w:p>
    <w:p w14:paraId="100C3138" w14:textId="77777777" w:rsidR="009144DE" w:rsidRPr="001566B2" w:rsidRDefault="009144DE" w:rsidP="00B40E8C">
      <w:pPr>
        <w:pStyle w:val="ListParagraph"/>
        <w:numPr>
          <w:ilvl w:val="0"/>
          <w:numId w:val="299"/>
        </w:numPr>
        <w:spacing w:after="120"/>
        <w:ind w:left="714" w:hanging="357"/>
        <w:contextualSpacing w:val="0"/>
        <w:jc w:val="both"/>
        <w:rPr>
          <w:sz w:val="24"/>
          <w:szCs w:val="24"/>
        </w:rPr>
      </w:pPr>
      <w:r w:rsidRPr="001566B2">
        <w:rPr>
          <w:sz w:val="24"/>
          <w:szCs w:val="24"/>
        </w:rPr>
        <w:t>Kuvertüre klein hacken und mit Butter in einer Schüssel auf siedendem Wasserbad schmelzen.</w:t>
      </w:r>
    </w:p>
    <w:p w14:paraId="3EC8F6E1" w14:textId="77777777" w:rsidR="009144DE" w:rsidRPr="001566B2" w:rsidRDefault="009144DE" w:rsidP="00B40E8C">
      <w:pPr>
        <w:pStyle w:val="ListParagraph"/>
        <w:numPr>
          <w:ilvl w:val="0"/>
          <w:numId w:val="299"/>
        </w:numPr>
        <w:spacing w:after="120"/>
        <w:ind w:left="714" w:hanging="357"/>
        <w:contextualSpacing w:val="0"/>
        <w:jc w:val="both"/>
        <w:rPr>
          <w:sz w:val="24"/>
          <w:szCs w:val="24"/>
        </w:rPr>
      </w:pPr>
      <w:r w:rsidRPr="001566B2">
        <w:rPr>
          <w:sz w:val="24"/>
          <w:szCs w:val="24"/>
        </w:rPr>
        <w:t>Eier, Eigelb und Zucker mit dem Rührgerät schaumig schlagen, bis sich das Volumen verdoppelt hat. Die geschmolzene Kuvertüre-Mischung unter ständigem Rühren unter die Eimasse gießen.</w:t>
      </w:r>
    </w:p>
    <w:p w14:paraId="3EB3DECB" w14:textId="77777777" w:rsidR="009144DE" w:rsidRPr="001566B2" w:rsidRDefault="009144DE" w:rsidP="00B40E8C">
      <w:pPr>
        <w:pStyle w:val="ListParagraph"/>
        <w:numPr>
          <w:ilvl w:val="0"/>
          <w:numId w:val="299"/>
        </w:numPr>
        <w:spacing w:after="120"/>
        <w:ind w:left="714" w:hanging="357"/>
        <w:contextualSpacing w:val="0"/>
        <w:jc w:val="both"/>
        <w:rPr>
          <w:sz w:val="24"/>
          <w:szCs w:val="24"/>
        </w:rPr>
      </w:pPr>
      <w:r w:rsidRPr="001566B2">
        <w:rPr>
          <w:sz w:val="24"/>
          <w:szCs w:val="24"/>
        </w:rPr>
        <w:lastRenderedPageBreak/>
        <w:t>Das Mehl fein sieben und vorsichtig mit einem Gummischaber unterheben.</w:t>
      </w:r>
    </w:p>
    <w:p w14:paraId="1576EF69" w14:textId="77777777" w:rsidR="009144DE" w:rsidRPr="001566B2" w:rsidRDefault="009144DE" w:rsidP="00B40E8C">
      <w:pPr>
        <w:pStyle w:val="ListParagraph"/>
        <w:numPr>
          <w:ilvl w:val="0"/>
          <w:numId w:val="299"/>
        </w:numPr>
        <w:spacing w:after="120"/>
        <w:ind w:left="714" w:hanging="357"/>
        <w:contextualSpacing w:val="0"/>
        <w:jc w:val="both"/>
        <w:rPr>
          <w:sz w:val="24"/>
          <w:szCs w:val="24"/>
        </w:rPr>
      </w:pPr>
      <w:r w:rsidRPr="001566B2">
        <w:rPr>
          <w:sz w:val="24"/>
          <w:szCs w:val="24"/>
        </w:rPr>
        <w:t>Den Backofen auf 190°C Umluft vorheizen. Ofenfeste Porzellanförmchen mit Butter auspinseln und mit der Masse bis knapp unter den Rand befüllen. Jeweils einen Schokoladentrüffel in die Mitte stecken, sodass dieser bedeckt ist.</w:t>
      </w:r>
    </w:p>
    <w:p w14:paraId="0ECB4492" w14:textId="77777777" w:rsidR="009144DE" w:rsidRPr="001566B2" w:rsidRDefault="009144DE" w:rsidP="00B40E8C">
      <w:pPr>
        <w:pStyle w:val="ListParagraph"/>
        <w:numPr>
          <w:ilvl w:val="0"/>
          <w:numId w:val="299"/>
        </w:numPr>
        <w:spacing w:after="120"/>
        <w:ind w:left="714" w:hanging="357"/>
        <w:contextualSpacing w:val="0"/>
        <w:jc w:val="both"/>
        <w:rPr>
          <w:sz w:val="24"/>
          <w:szCs w:val="24"/>
        </w:rPr>
      </w:pPr>
      <w:r w:rsidRPr="001566B2">
        <w:rPr>
          <w:sz w:val="24"/>
          <w:szCs w:val="24"/>
        </w:rPr>
        <w:t>Die Förmchen auf einem Backblech 13 Minuten backen. Danach mit einem Messer den Rand lösen, auf einen Teller stürzen und mit Puderzucker bestäuben.</w:t>
      </w:r>
    </w:p>
    <w:p w14:paraId="27125C13" w14:textId="77777777" w:rsidR="009144DE" w:rsidRDefault="009144DE" w:rsidP="009144DE">
      <w:pPr>
        <w:rPr>
          <w:sz w:val="24"/>
          <w:szCs w:val="24"/>
        </w:rPr>
      </w:pPr>
    </w:p>
    <w:p w14:paraId="0662FFE0" w14:textId="77777777" w:rsidR="009144DE" w:rsidRPr="00F41913" w:rsidRDefault="009144DE" w:rsidP="009144DE">
      <w:pPr>
        <w:rPr>
          <w:i/>
          <w:iCs/>
          <w:sz w:val="24"/>
          <w:szCs w:val="24"/>
        </w:rPr>
      </w:pPr>
      <w:r w:rsidRPr="00F41913">
        <w:rPr>
          <w:i/>
          <w:iCs/>
          <w:sz w:val="24"/>
          <w:szCs w:val="24"/>
        </w:rPr>
        <w:t>Safran-Honigbirnen</w:t>
      </w:r>
    </w:p>
    <w:p w14:paraId="1EFEE5FB" w14:textId="77777777" w:rsidR="009144DE" w:rsidRPr="001566B2" w:rsidRDefault="009144DE" w:rsidP="00B40E8C">
      <w:pPr>
        <w:pStyle w:val="ListParagraph"/>
        <w:numPr>
          <w:ilvl w:val="0"/>
          <w:numId w:val="298"/>
        </w:numPr>
        <w:spacing w:after="120"/>
        <w:ind w:left="714" w:hanging="357"/>
        <w:contextualSpacing w:val="0"/>
        <w:jc w:val="both"/>
        <w:rPr>
          <w:sz w:val="24"/>
          <w:szCs w:val="24"/>
        </w:rPr>
      </w:pPr>
      <w:r w:rsidRPr="001566B2">
        <w:rPr>
          <w:sz w:val="24"/>
          <w:szCs w:val="24"/>
        </w:rPr>
        <w:t>Die Birnen schälen und mit einem Apfelausstecher von unten aushöhlen.</w:t>
      </w:r>
    </w:p>
    <w:p w14:paraId="14843DCB" w14:textId="21E4050F" w:rsidR="009144DE" w:rsidRPr="00F41913" w:rsidRDefault="009144DE" w:rsidP="00B40E8C">
      <w:pPr>
        <w:pStyle w:val="ListParagraph"/>
        <w:numPr>
          <w:ilvl w:val="0"/>
          <w:numId w:val="298"/>
        </w:numPr>
        <w:spacing w:after="120"/>
        <w:ind w:left="714" w:hanging="357"/>
        <w:contextualSpacing w:val="0"/>
        <w:jc w:val="both"/>
        <w:rPr>
          <w:sz w:val="24"/>
          <w:szCs w:val="24"/>
        </w:rPr>
      </w:pPr>
      <w:r w:rsidRPr="00F41913">
        <w:rPr>
          <w:sz w:val="24"/>
          <w:szCs w:val="24"/>
        </w:rPr>
        <w:t>Weißwein mit Wasser, Honig und Zucker einmal aufkochen.</w:t>
      </w:r>
      <w:r w:rsidR="00F41913" w:rsidRPr="00F41913">
        <w:rPr>
          <w:sz w:val="24"/>
          <w:szCs w:val="24"/>
        </w:rPr>
        <w:t xml:space="preserve"> </w:t>
      </w:r>
      <w:r w:rsidRPr="00F41913">
        <w:rPr>
          <w:sz w:val="24"/>
          <w:szCs w:val="24"/>
        </w:rPr>
        <w:t>Die Zimtstange und den Safran dazugeben und die Birnen hineinsetzen.</w:t>
      </w:r>
      <w:r w:rsidR="00F41913">
        <w:rPr>
          <w:sz w:val="24"/>
          <w:szCs w:val="24"/>
        </w:rPr>
        <w:t xml:space="preserve"> </w:t>
      </w:r>
      <w:r w:rsidRPr="00F41913">
        <w:rPr>
          <w:sz w:val="24"/>
          <w:szCs w:val="24"/>
        </w:rPr>
        <w:t>Mit einem Deckel abdecken und 10 Minuten sanft köcheln lassen.</w:t>
      </w:r>
    </w:p>
    <w:p w14:paraId="1FCC292B" w14:textId="39F00076" w:rsidR="009144DE" w:rsidRPr="00F41913" w:rsidRDefault="009144DE" w:rsidP="00B40E8C">
      <w:pPr>
        <w:pStyle w:val="ListParagraph"/>
        <w:numPr>
          <w:ilvl w:val="0"/>
          <w:numId w:val="298"/>
        </w:numPr>
        <w:spacing w:after="120"/>
        <w:ind w:left="714" w:hanging="357"/>
        <w:contextualSpacing w:val="0"/>
        <w:jc w:val="both"/>
        <w:rPr>
          <w:sz w:val="24"/>
          <w:szCs w:val="24"/>
        </w:rPr>
      </w:pPr>
      <w:r w:rsidRPr="00F41913">
        <w:rPr>
          <w:sz w:val="24"/>
          <w:szCs w:val="24"/>
        </w:rPr>
        <w:t>Die Birnen herausnehmen und beiseitestellen, die Zimtstange entfernen und den Sud sämig einköcheln lassen.</w:t>
      </w:r>
      <w:r w:rsidR="00F41913" w:rsidRPr="00F41913">
        <w:rPr>
          <w:sz w:val="24"/>
          <w:szCs w:val="24"/>
        </w:rPr>
        <w:t xml:space="preserve"> </w:t>
      </w:r>
      <w:r w:rsidRPr="00F41913">
        <w:rPr>
          <w:sz w:val="24"/>
          <w:szCs w:val="24"/>
        </w:rPr>
        <w:t>Die Birnen auf einem Teller anrichten und mit dem Sud begießen.</w:t>
      </w:r>
    </w:p>
    <w:p w14:paraId="765408AC" w14:textId="77777777" w:rsidR="009144DE" w:rsidRDefault="009144DE" w:rsidP="009144DE">
      <w:pPr>
        <w:rPr>
          <w:sz w:val="24"/>
          <w:szCs w:val="24"/>
        </w:rPr>
      </w:pPr>
    </w:p>
    <w:p w14:paraId="10DD9537" w14:textId="77777777" w:rsidR="009144DE" w:rsidRDefault="009144DE" w:rsidP="009144DE">
      <w:pPr>
        <w:rPr>
          <w:sz w:val="24"/>
          <w:szCs w:val="24"/>
        </w:rPr>
      </w:pPr>
      <w:r>
        <w:rPr>
          <w:sz w:val="24"/>
          <w:szCs w:val="24"/>
        </w:rPr>
        <w:br w:type="page"/>
      </w:r>
    </w:p>
    <w:p w14:paraId="00CBEB86" w14:textId="06FFC854" w:rsidR="009144DE" w:rsidRDefault="009144DE" w:rsidP="00F41913">
      <w:pPr>
        <w:pStyle w:val="Heading2"/>
        <w:spacing w:after="240"/>
      </w:pPr>
      <w:r>
        <w:lastRenderedPageBreak/>
        <w:t>Süße Ziegenkäsecreme mit Erdbeeren</w:t>
      </w:r>
      <w:r w:rsidR="00A818AF">
        <w:rPr>
          <w:rStyle w:val="FootnoteReference"/>
        </w:rPr>
        <w:footnoteReference w:id="1538"/>
      </w:r>
      <w:r>
        <w:t xml:space="preserve"> </w:t>
      </w:r>
    </w:p>
    <w:p w14:paraId="2A1713D3" w14:textId="6BD26C6D" w:rsidR="009144DE" w:rsidRDefault="009144DE" w:rsidP="009144DE">
      <w:pPr>
        <w:rPr>
          <w:sz w:val="24"/>
          <w:szCs w:val="24"/>
        </w:rPr>
      </w:pPr>
      <w:r w:rsidRPr="00F41913">
        <w:rPr>
          <w:sz w:val="24"/>
          <w:szCs w:val="24"/>
          <w:u w:val="single"/>
        </w:rPr>
        <w:t>Zutaten</w:t>
      </w:r>
      <w:r>
        <w:rPr>
          <w:sz w:val="24"/>
          <w:szCs w:val="24"/>
        </w:rPr>
        <w:t xml:space="preserve"> </w:t>
      </w:r>
      <w:r w:rsidR="00F41913">
        <w:rPr>
          <w:sz w:val="24"/>
          <w:szCs w:val="24"/>
        </w:rPr>
        <w:t>(</w:t>
      </w:r>
      <w:r>
        <w:rPr>
          <w:sz w:val="24"/>
          <w:szCs w:val="24"/>
        </w:rPr>
        <w:t>für 4 Personen</w:t>
      </w:r>
      <w:r w:rsidR="00F41913">
        <w:rPr>
          <w:sz w:val="24"/>
          <w:szCs w:val="24"/>
        </w:rPr>
        <w:t>):</w:t>
      </w:r>
    </w:p>
    <w:p w14:paraId="52605C92" w14:textId="77777777" w:rsidR="009144DE" w:rsidRDefault="009144DE" w:rsidP="009144DE">
      <w:pPr>
        <w:rPr>
          <w:sz w:val="24"/>
          <w:szCs w:val="24"/>
        </w:rPr>
      </w:pPr>
      <w:r>
        <w:rPr>
          <w:sz w:val="24"/>
          <w:szCs w:val="24"/>
        </w:rPr>
        <w:t>Für die Ziegenkäsecreme</w:t>
      </w:r>
    </w:p>
    <w:p w14:paraId="55CC26FD" w14:textId="77777777" w:rsidR="009144DE" w:rsidRDefault="009144DE" w:rsidP="009144DE">
      <w:pPr>
        <w:rPr>
          <w:sz w:val="24"/>
          <w:szCs w:val="24"/>
        </w:rPr>
      </w:pPr>
      <w:r>
        <w:rPr>
          <w:sz w:val="24"/>
          <w:szCs w:val="24"/>
        </w:rPr>
        <w:t>140 g frischer, ganz junger Ziegenkäse (Zimmertemperatur)</w:t>
      </w:r>
    </w:p>
    <w:p w14:paraId="1400A742" w14:textId="77777777" w:rsidR="009144DE" w:rsidRDefault="009144DE" w:rsidP="009144DE">
      <w:pPr>
        <w:rPr>
          <w:sz w:val="24"/>
          <w:szCs w:val="24"/>
        </w:rPr>
      </w:pPr>
      <w:r>
        <w:rPr>
          <w:sz w:val="24"/>
          <w:szCs w:val="24"/>
        </w:rPr>
        <w:t>50 g Zucker</w:t>
      </w:r>
    </w:p>
    <w:p w14:paraId="781D3F4D" w14:textId="77777777" w:rsidR="009144DE" w:rsidRDefault="009144DE" w:rsidP="009144DE">
      <w:pPr>
        <w:rPr>
          <w:sz w:val="24"/>
          <w:szCs w:val="24"/>
        </w:rPr>
      </w:pPr>
      <w:r>
        <w:rPr>
          <w:sz w:val="24"/>
          <w:szCs w:val="24"/>
        </w:rPr>
        <w:t>120 ml Milch</w:t>
      </w:r>
    </w:p>
    <w:p w14:paraId="1512733F" w14:textId="77777777" w:rsidR="009144DE" w:rsidRDefault="009144DE" w:rsidP="009144DE">
      <w:pPr>
        <w:rPr>
          <w:sz w:val="24"/>
          <w:szCs w:val="24"/>
        </w:rPr>
      </w:pPr>
      <w:r>
        <w:rPr>
          <w:sz w:val="24"/>
          <w:szCs w:val="24"/>
        </w:rPr>
        <w:t>2 (große) Eigelb</w:t>
      </w:r>
    </w:p>
    <w:p w14:paraId="7FDBFE8A" w14:textId="77777777" w:rsidR="009144DE" w:rsidRDefault="009144DE" w:rsidP="009144DE">
      <w:pPr>
        <w:rPr>
          <w:sz w:val="24"/>
          <w:szCs w:val="24"/>
        </w:rPr>
      </w:pPr>
      <w:r>
        <w:rPr>
          <w:sz w:val="24"/>
          <w:szCs w:val="24"/>
        </w:rPr>
        <w:t>1 Prise Vanilleextrakt</w:t>
      </w:r>
    </w:p>
    <w:p w14:paraId="35C0FF5A" w14:textId="77777777" w:rsidR="009144DE" w:rsidRDefault="009144DE" w:rsidP="009144DE">
      <w:pPr>
        <w:rPr>
          <w:sz w:val="24"/>
          <w:szCs w:val="24"/>
        </w:rPr>
      </w:pPr>
    </w:p>
    <w:p w14:paraId="4810E60E" w14:textId="65EB5137" w:rsidR="009144DE" w:rsidRPr="00F41913" w:rsidRDefault="009144DE" w:rsidP="009144DE">
      <w:pPr>
        <w:rPr>
          <w:i/>
          <w:iCs/>
          <w:sz w:val="24"/>
          <w:szCs w:val="24"/>
        </w:rPr>
      </w:pPr>
      <w:r w:rsidRPr="00F41913">
        <w:rPr>
          <w:i/>
          <w:iCs/>
          <w:sz w:val="24"/>
          <w:szCs w:val="24"/>
        </w:rPr>
        <w:t xml:space="preserve">Für die </w:t>
      </w:r>
      <w:r w:rsidR="00F41913" w:rsidRPr="00F41913">
        <w:rPr>
          <w:i/>
          <w:iCs/>
          <w:sz w:val="24"/>
          <w:szCs w:val="24"/>
        </w:rPr>
        <w:t>R</w:t>
      </w:r>
      <w:r w:rsidRPr="00F41913">
        <w:rPr>
          <w:i/>
          <w:iCs/>
          <w:sz w:val="24"/>
          <w:szCs w:val="24"/>
        </w:rPr>
        <w:t>otwein-Erdbeeren</w:t>
      </w:r>
    </w:p>
    <w:p w14:paraId="4B567011" w14:textId="77777777" w:rsidR="009144DE" w:rsidRDefault="009144DE" w:rsidP="009144DE">
      <w:pPr>
        <w:rPr>
          <w:sz w:val="24"/>
          <w:szCs w:val="24"/>
        </w:rPr>
      </w:pPr>
      <w:r>
        <w:rPr>
          <w:sz w:val="24"/>
          <w:szCs w:val="24"/>
        </w:rPr>
        <w:t>120 ml Rotwein</w:t>
      </w:r>
    </w:p>
    <w:p w14:paraId="4E1612DE" w14:textId="77777777" w:rsidR="009144DE" w:rsidRDefault="009144DE" w:rsidP="009144DE">
      <w:pPr>
        <w:rPr>
          <w:sz w:val="24"/>
          <w:szCs w:val="24"/>
        </w:rPr>
      </w:pPr>
      <w:r>
        <w:rPr>
          <w:sz w:val="24"/>
          <w:szCs w:val="24"/>
        </w:rPr>
        <w:t>50 g Zucker</w:t>
      </w:r>
    </w:p>
    <w:p w14:paraId="3FDEAE8F" w14:textId="77777777" w:rsidR="009144DE" w:rsidRDefault="009144DE" w:rsidP="009144DE">
      <w:pPr>
        <w:rPr>
          <w:sz w:val="24"/>
          <w:szCs w:val="24"/>
        </w:rPr>
      </w:pPr>
      <w:r>
        <w:rPr>
          <w:sz w:val="24"/>
          <w:szCs w:val="24"/>
        </w:rPr>
        <w:t>100 g Erdbeeren</w:t>
      </w:r>
    </w:p>
    <w:p w14:paraId="5CDB6A9B" w14:textId="77777777" w:rsidR="009144DE" w:rsidRDefault="009144DE" w:rsidP="009144DE">
      <w:pPr>
        <w:rPr>
          <w:sz w:val="24"/>
          <w:szCs w:val="24"/>
        </w:rPr>
      </w:pPr>
    </w:p>
    <w:p w14:paraId="448CE0EB" w14:textId="4FA4F8B4" w:rsidR="00F41913" w:rsidRDefault="00F41913" w:rsidP="009144DE">
      <w:pPr>
        <w:rPr>
          <w:sz w:val="24"/>
          <w:szCs w:val="24"/>
        </w:rPr>
      </w:pPr>
      <w:r>
        <w:rPr>
          <w:sz w:val="24"/>
          <w:szCs w:val="24"/>
        </w:rPr>
        <w:t>Zubereitung:</w:t>
      </w:r>
    </w:p>
    <w:p w14:paraId="6895A129" w14:textId="77777777" w:rsidR="009144DE" w:rsidRPr="00F41913" w:rsidRDefault="009144DE" w:rsidP="00B40E8C">
      <w:pPr>
        <w:pStyle w:val="ListParagraph"/>
        <w:numPr>
          <w:ilvl w:val="0"/>
          <w:numId w:val="1643"/>
        </w:numPr>
        <w:spacing w:after="120"/>
        <w:ind w:left="714" w:hanging="357"/>
        <w:contextualSpacing w:val="0"/>
        <w:jc w:val="both"/>
        <w:rPr>
          <w:sz w:val="24"/>
          <w:szCs w:val="24"/>
        </w:rPr>
      </w:pPr>
      <w:r w:rsidRPr="00F41913">
        <w:rPr>
          <w:sz w:val="24"/>
          <w:szCs w:val="24"/>
        </w:rPr>
        <w:t>Ofen auf 175°C vorheizen. Vier ofenfeste Schälchen in eine Auflaufform (oder ein tiefes Backblech) setzen. Ziegenkäse, Zucker. Milch, Eigelb und Vanille mit dem Rührgerät zu einer dünnflüssigen, glatten Masse vermengen. Die Mischung in die Schälchen gießen, sodass sie ungefähr halb voll sind. Warmes Leitungswasser in die Auflaufform geben, das Wasser sollte ungefähr bis zur Hälfte der Schälchen reichen.</w:t>
      </w:r>
    </w:p>
    <w:p w14:paraId="4F548E77" w14:textId="77777777" w:rsidR="009144DE" w:rsidRPr="00F41913" w:rsidRDefault="009144DE" w:rsidP="00B40E8C">
      <w:pPr>
        <w:pStyle w:val="ListParagraph"/>
        <w:numPr>
          <w:ilvl w:val="0"/>
          <w:numId w:val="1643"/>
        </w:numPr>
        <w:spacing w:after="120"/>
        <w:ind w:left="714" w:hanging="357"/>
        <w:contextualSpacing w:val="0"/>
        <w:jc w:val="both"/>
        <w:rPr>
          <w:sz w:val="24"/>
          <w:szCs w:val="24"/>
        </w:rPr>
      </w:pPr>
      <w:r w:rsidRPr="00F41913">
        <w:rPr>
          <w:sz w:val="24"/>
          <w:szCs w:val="24"/>
        </w:rPr>
        <w:t xml:space="preserve">Die Form (oder das Blech) mit Alufolie bedecken und alles für 15 Minuten im Ofen garen. Vor dem Servieren abkühlen lassen. </w:t>
      </w:r>
    </w:p>
    <w:p w14:paraId="79EA4CA2" w14:textId="77777777" w:rsidR="009144DE" w:rsidRPr="00F41913" w:rsidRDefault="009144DE" w:rsidP="00B40E8C">
      <w:pPr>
        <w:pStyle w:val="ListParagraph"/>
        <w:numPr>
          <w:ilvl w:val="0"/>
          <w:numId w:val="1643"/>
        </w:numPr>
        <w:spacing w:after="120"/>
        <w:ind w:left="714" w:hanging="357"/>
        <w:contextualSpacing w:val="0"/>
        <w:jc w:val="both"/>
        <w:rPr>
          <w:sz w:val="24"/>
          <w:szCs w:val="24"/>
        </w:rPr>
      </w:pPr>
      <w:r w:rsidRPr="00F41913">
        <w:rPr>
          <w:sz w:val="24"/>
          <w:szCs w:val="24"/>
        </w:rPr>
        <w:t>Um den Rotweinsud für die Erdbeeren zuzubereiten, in einer beschichteten Pfanne Wein und Zucker aufkochen. Köcheln lassen, bis die Flüssigkeit fester wird und um die Hälfte weniger Volumen hat. Abkühlen lassen. Erdbeeren waschen, putzen, vierteln und mit dem Sirup vermengen, einige Minuten ziehen lassen. Zu der Ziegencreme servieren.</w:t>
      </w:r>
    </w:p>
    <w:p w14:paraId="2C8AE827" w14:textId="77777777" w:rsidR="009144DE" w:rsidRDefault="009144DE" w:rsidP="009144DE">
      <w:pPr>
        <w:rPr>
          <w:sz w:val="24"/>
          <w:szCs w:val="24"/>
        </w:rPr>
      </w:pPr>
    </w:p>
    <w:p w14:paraId="67F8D909" w14:textId="2AB7712D" w:rsidR="009144DE" w:rsidRDefault="009144DE" w:rsidP="00F41913">
      <w:pPr>
        <w:ind w:left="1416" w:hanging="1416"/>
        <w:jc w:val="both"/>
        <w:rPr>
          <w:sz w:val="24"/>
          <w:szCs w:val="24"/>
        </w:rPr>
      </w:pPr>
      <w:r>
        <w:rPr>
          <w:sz w:val="24"/>
          <w:szCs w:val="24"/>
        </w:rPr>
        <w:t>Vorsicht:</w:t>
      </w:r>
      <w:r w:rsidR="00F41913">
        <w:rPr>
          <w:sz w:val="24"/>
          <w:szCs w:val="24"/>
        </w:rPr>
        <w:tab/>
      </w:r>
      <w:r>
        <w:rPr>
          <w:sz w:val="24"/>
          <w:szCs w:val="24"/>
        </w:rPr>
        <w:t>Immer frische Lebensmittel verwenden und besser nicht probieren. Salmonellengefahr wegen des rohen Eis (beachte</w:t>
      </w:r>
      <w:r w:rsidR="00F41913">
        <w:rPr>
          <w:sz w:val="24"/>
          <w:szCs w:val="24"/>
        </w:rPr>
        <w:t xml:space="preserve"> den</w:t>
      </w:r>
      <w:r>
        <w:rPr>
          <w:sz w:val="24"/>
          <w:szCs w:val="24"/>
        </w:rPr>
        <w:t xml:space="preserve"> Genitiv, Paula</w:t>
      </w:r>
      <w:r w:rsidRPr="00506185">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Pr>
          <w:sz w:val="24"/>
          <w:szCs w:val="24"/>
        </w:rPr>
        <w:t>!)</w:t>
      </w:r>
      <w:r>
        <w:rPr>
          <w:sz w:val="24"/>
          <w:szCs w:val="24"/>
        </w:rPr>
        <w:br w:type="page"/>
      </w:r>
    </w:p>
    <w:p w14:paraId="50AB294D" w14:textId="30C4C280" w:rsidR="009144DE" w:rsidRDefault="009144DE" w:rsidP="00F41913">
      <w:pPr>
        <w:pStyle w:val="Heading2"/>
        <w:spacing w:after="240"/>
      </w:pPr>
      <w:r>
        <w:lastRenderedPageBreak/>
        <w:t>Schoko-Haselnuss-Omelette</w:t>
      </w:r>
      <w:r w:rsidR="008074B6">
        <w:rPr>
          <w:rStyle w:val="FootnoteReference"/>
        </w:rPr>
        <w:footnoteReference w:id="1539"/>
      </w:r>
      <w:r>
        <w:t xml:space="preserve"> </w:t>
      </w:r>
    </w:p>
    <w:p w14:paraId="515C528D" w14:textId="3C1D0D25" w:rsidR="009144DE" w:rsidRDefault="009144DE" w:rsidP="009144DE">
      <w:pPr>
        <w:rPr>
          <w:sz w:val="24"/>
          <w:szCs w:val="24"/>
        </w:rPr>
      </w:pPr>
      <w:r w:rsidRPr="00F41913">
        <w:rPr>
          <w:sz w:val="24"/>
          <w:szCs w:val="24"/>
          <w:u w:val="single"/>
        </w:rPr>
        <w:t xml:space="preserve">Zutaten </w:t>
      </w:r>
      <w:r w:rsidR="00F41913">
        <w:rPr>
          <w:sz w:val="24"/>
          <w:szCs w:val="24"/>
          <w:u w:val="single"/>
        </w:rPr>
        <w:t>(</w:t>
      </w:r>
      <w:r>
        <w:rPr>
          <w:sz w:val="24"/>
          <w:szCs w:val="24"/>
        </w:rPr>
        <w:t>für 4 Personen</w:t>
      </w:r>
      <w:r w:rsidR="00F41913">
        <w:rPr>
          <w:sz w:val="24"/>
          <w:szCs w:val="24"/>
        </w:rPr>
        <w:t>):</w:t>
      </w:r>
    </w:p>
    <w:p w14:paraId="3BFD0DF9" w14:textId="77777777" w:rsidR="009144DE" w:rsidRDefault="009144DE" w:rsidP="009144DE">
      <w:pPr>
        <w:rPr>
          <w:sz w:val="24"/>
          <w:szCs w:val="24"/>
        </w:rPr>
      </w:pPr>
      <w:r>
        <w:rPr>
          <w:sz w:val="24"/>
          <w:szCs w:val="24"/>
        </w:rPr>
        <w:t>3 EL feingehackte Haselnüsse</w:t>
      </w:r>
    </w:p>
    <w:p w14:paraId="760DE205" w14:textId="77777777" w:rsidR="009144DE" w:rsidRDefault="009144DE" w:rsidP="009144DE">
      <w:pPr>
        <w:rPr>
          <w:sz w:val="24"/>
          <w:szCs w:val="24"/>
        </w:rPr>
      </w:pPr>
      <w:r>
        <w:rPr>
          <w:sz w:val="24"/>
          <w:szCs w:val="24"/>
        </w:rPr>
        <w:t>60 g dunkle Schokolade, grob zerkleinert</w:t>
      </w:r>
    </w:p>
    <w:p w14:paraId="0DA4CE7C" w14:textId="77777777" w:rsidR="009144DE" w:rsidRDefault="009144DE" w:rsidP="009144DE">
      <w:pPr>
        <w:rPr>
          <w:sz w:val="24"/>
          <w:szCs w:val="24"/>
        </w:rPr>
      </w:pPr>
      <w:r>
        <w:rPr>
          <w:sz w:val="24"/>
          <w:szCs w:val="24"/>
        </w:rPr>
        <w:t>4 Eigelb</w:t>
      </w:r>
    </w:p>
    <w:p w14:paraId="0692177C" w14:textId="77777777" w:rsidR="009144DE" w:rsidRDefault="009144DE" w:rsidP="009144DE">
      <w:pPr>
        <w:rPr>
          <w:sz w:val="24"/>
          <w:szCs w:val="24"/>
        </w:rPr>
      </w:pPr>
      <w:r>
        <w:rPr>
          <w:sz w:val="24"/>
          <w:szCs w:val="24"/>
        </w:rPr>
        <w:t>3 EL Zucker</w:t>
      </w:r>
    </w:p>
    <w:p w14:paraId="2D9B9882" w14:textId="77777777" w:rsidR="009144DE" w:rsidRDefault="009144DE" w:rsidP="009144DE">
      <w:pPr>
        <w:rPr>
          <w:sz w:val="24"/>
          <w:szCs w:val="24"/>
        </w:rPr>
      </w:pPr>
      <w:r>
        <w:rPr>
          <w:sz w:val="24"/>
          <w:szCs w:val="24"/>
        </w:rPr>
        <w:t>5 Eiweiß</w:t>
      </w:r>
    </w:p>
    <w:p w14:paraId="4536905D" w14:textId="77777777" w:rsidR="009144DE" w:rsidRDefault="009144DE" w:rsidP="009144DE">
      <w:pPr>
        <w:rPr>
          <w:sz w:val="24"/>
          <w:szCs w:val="24"/>
        </w:rPr>
      </w:pPr>
      <w:r>
        <w:rPr>
          <w:sz w:val="24"/>
          <w:szCs w:val="24"/>
        </w:rPr>
        <w:t>Salz</w:t>
      </w:r>
    </w:p>
    <w:p w14:paraId="594D1128" w14:textId="77777777" w:rsidR="009144DE" w:rsidRDefault="009144DE" w:rsidP="009144DE">
      <w:pPr>
        <w:rPr>
          <w:sz w:val="24"/>
          <w:szCs w:val="24"/>
        </w:rPr>
      </w:pPr>
      <w:r>
        <w:rPr>
          <w:sz w:val="24"/>
          <w:szCs w:val="24"/>
        </w:rPr>
        <w:t>30 g Butter</w:t>
      </w:r>
    </w:p>
    <w:p w14:paraId="7C980F68" w14:textId="77777777" w:rsidR="009144DE" w:rsidRDefault="009144DE" w:rsidP="009144DE">
      <w:pPr>
        <w:rPr>
          <w:sz w:val="24"/>
          <w:szCs w:val="24"/>
        </w:rPr>
      </w:pPr>
      <w:r>
        <w:rPr>
          <w:sz w:val="24"/>
          <w:szCs w:val="24"/>
        </w:rPr>
        <w:t>1 EL Kakaopulver</w:t>
      </w:r>
    </w:p>
    <w:p w14:paraId="70940DDA" w14:textId="77777777" w:rsidR="009144DE" w:rsidRDefault="009144DE" w:rsidP="009144DE">
      <w:pPr>
        <w:rPr>
          <w:sz w:val="24"/>
          <w:szCs w:val="24"/>
        </w:rPr>
      </w:pPr>
    </w:p>
    <w:p w14:paraId="7AE454CF" w14:textId="77777777" w:rsidR="009144DE" w:rsidRDefault="009144DE" w:rsidP="009144DE">
      <w:pPr>
        <w:rPr>
          <w:sz w:val="24"/>
          <w:szCs w:val="24"/>
        </w:rPr>
      </w:pPr>
      <w:r>
        <w:rPr>
          <w:sz w:val="24"/>
          <w:szCs w:val="24"/>
        </w:rPr>
        <w:t>Zubereitungszeit: 20 Minuten, Kochzeit 15 Minuten</w:t>
      </w:r>
    </w:p>
    <w:p w14:paraId="3E2D85A6" w14:textId="77777777" w:rsidR="009144DE" w:rsidRPr="00665520" w:rsidRDefault="009144DE" w:rsidP="00E76E01">
      <w:pPr>
        <w:pStyle w:val="ListParagraph"/>
        <w:numPr>
          <w:ilvl w:val="0"/>
          <w:numId w:val="206"/>
        </w:numPr>
        <w:spacing w:after="120"/>
        <w:ind w:left="714" w:hanging="357"/>
        <w:contextualSpacing w:val="0"/>
        <w:jc w:val="both"/>
        <w:rPr>
          <w:sz w:val="24"/>
          <w:szCs w:val="24"/>
        </w:rPr>
      </w:pPr>
      <w:r w:rsidRPr="00665520">
        <w:rPr>
          <w:sz w:val="24"/>
          <w:szCs w:val="24"/>
        </w:rPr>
        <w:t xml:space="preserve">Die Haselnüsse in einer trockenen Pfanne bei mittlerer Hitze goldbraun rösten. Beiseitestellen. </w:t>
      </w:r>
    </w:p>
    <w:p w14:paraId="736D012D" w14:textId="77777777" w:rsidR="009144DE" w:rsidRPr="00665520" w:rsidRDefault="009144DE" w:rsidP="00E76E01">
      <w:pPr>
        <w:pStyle w:val="ListParagraph"/>
        <w:numPr>
          <w:ilvl w:val="0"/>
          <w:numId w:val="206"/>
        </w:numPr>
        <w:spacing w:after="120"/>
        <w:ind w:left="714" w:hanging="357"/>
        <w:contextualSpacing w:val="0"/>
        <w:jc w:val="both"/>
        <w:rPr>
          <w:sz w:val="24"/>
          <w:szCs w:val="24"/>
        </w:rPr>
      </w:pPr>
      <w:r w:rsidRPr="00665520">
        <w:rPr>
          <w:sz w:val="24"/>
          <w:szCs w:val="24"/>
        </w:rPr>
        <w:t>Schokolade im Wasserbad unter Rühren schmelzen und etwas abkühlen lassen.</w:t>
      </w:r>
    </w:p>
    <w:p w14:paraId="37D30D50" w14:textId="77777777" w:rsidR="009144DE" w:rsidRPr="00665520" w:rsidRDefault="009144DE" w:rsidP="00E76E01">
      <w:pPr>
        <w:pStyle w:val="ListParagraph"/>
        <w:numPr>
          <w:ilvl w:val="0"/>
          <w:numId w:val="206"/>
        </w:numPr>
        <w:spacing w:after="120"/>
        <w:ind w:left="714" w:hanging="357"/>
        <w:contextualSpacing w:val="0"/>
        <w:jc w:val="both"/>
        <w:rPr>
          <w:sz w:val="24"/>
          <w:szCs w:val="24"/>
        </w:rPr>
      </w:pPr>
      <w:r w:rsidRPr="00665520">
        <w:rPr>
          <w:sz w:val="24"/>
          <w:szCs w:val="24"/>
        </w:rPr>
        <w:t>Mit dem Handrührgerät Eigelb und Zucker etwa 1 Minute schlagen. Die geschmolzene Schokolade zufügen und gründlich mischen.</w:t>
      </w:r>
    </w:p>
    <w:p w14:paraId="36B29A8B" w14:textId="77777777" w:rsidR="009144DE" w:rsidRPr="00665520" w:rsidRDefault="009144DE" w:rsidP="00E76E01">
      <w:pPr>
        <w:pStyle w:val="ListParagraph"/>
        <w:numPr>
          <w:ilvl w:val="0"/>
          <w:numId w:val="206"/>
        </w:numPr>
        <w:spacing w:after="120"/>
        <w:ind w:left="714" w:hanging="357"/>
        <w:contextualSpacing w:val="0"/>
        <w:jc w:val="both"/>
        <w:rPr>
          <w:sz w:val="24"/>
          <w:szCs w:val="24"/>
        </w:rPr>
      </w:pPr>
      <w:r w:rsidRPr="00665520">
        <w:rPr>
          <w:sz w:val="24"/>
          <w:szCs w:val="24"/>
        </w:rPr>
        <w:t>Eiweiß mit einer Prise Salz steif schlagen. Jeweils ein Drittel auf einmal unter die Schokoladenmasse heben. Haselnüsse unterziehen und anschließend den Grill vorheizen.</w:t>
      </w:r>
    </w:p>
    <w:p w14:paraId="7CDF9039" w14:textId="77777777" w:rsidR="009144DE" w:rsidRPr="00665520" w:rsidRDefault="009144DE" w:rsidP="00E76E01">
      <w:pPr>
        <w:pStyle w:val="ListParagraph"/>
        <w:numPr>
          <w:ilvl w:val="0"/>
          <w:numId w:val="206"/>
        </w:numPr>
        <w:spacing w:after="120"/>
        <w:ind w:left="714" w:hanging="357"/>
        <w:contextualSpacing w:val="0"/>
        <w:jc w:val="both"/>
        <w:rPr>
          <w:sz w:val="24"/>
          <w:szCs w:val="24"/>
        </w:rPr>
      </w:pPr>
      <w:r w:rsidRPr="00665520">
        <w:rPr>
          <w:sz w:val="24"/>
          <w:szCs w:val="24"/>
        </w:rPr>
        <w:t>Butter in einer mittelgroßen Pfanne erhitzen. Wenn die Butter schäumt, die Schokoladenmischung in die Pfanne gießen. Pfanne kippen, damit die Masse sich gleichmäßig verteilt. Bei schwacher Hitze 1-2 Minuten backen bis das Omelette halb gestockt ist und sich Blasen an der Oberfläche bilden. Unter dem Grill goldbraun werden lassen. Dann vierteln und auf Dessertteller verteilen. Mit gesiebten Kakao bestreuen. Mit Vanilleeis und frische Beeren servieren.</w:t>
      </w:r>
    </w:p>
    <w:p w14:paraId="27ACD0B9" w14:textId="77777777" w:rsidR="009144DE" w:rsidRDefault="009144DE" w:rsidP="009144DE">
      <w:pPr>
        <w:rPr>
          <w:sz w:val="24"/>
          <w:szCs w:val="24"/>
        </w:rPr>
      </w:pPr>
      <w:r>
        <w:rPr>
          <w:sz w:val="24"/>
          <w:szCs w:val="24"/>
        </w:rPr>
        <w:br w:type="page"/>
      </w:r>
    </w:p>
    <w:p w14:paraId="659C118E" w14:textId="0C394082" w:rsidR="009144DE" w:rsidRDefault="009144DE" w:rsidP="00F41913">
      <w:pPr>
        <w:pStyle w:val="Heading2"/>
        <w:spacing w:after="240"/>
      </w:pPr>
      <w:r>
        <w:lastRenderedPageBreak/>
        <w:t>Doppelter Schokoladenpudding</w:t>
      </w:r>
      <w:r w:rsidR="00B1126E">
        <w:rPr>
          <w:rStyle w:val="FootnoteReference"/>
        </w:rPr>
        <w:footnoteReference w:id="1540"/>
      </w:r>
    </w:p>
    <w:p w14:paraId="2F5A5877" w14:textId="6382FA60" w:rsidR="009144DE" w:rsidRDefault="009144DE" w:rsidP="009144DE">
      <w:pPr>
        <w:rPr>
          <w:sz w:val="24"/>
          <w:szCs w:val="24"/>
        </w:rPr>
      </w:pPr>
      <w:r w:rsidRPr="00F41913">
        <w:rPr>
          <w:sz w:val="24"/>
          <w:szCs w:val="24"/>
          <w:u w:val="single"/>
        </w:rPr>
        <w:t>Zutaten</w:t>
      </w:r>
      <w:r>
        <w:rPr>
          <w:sz w:val="24"/>
          <w:szCs w:val="24"/>
        </w:rPr>
        <w:t xml:space="preserve"> </w:t>
      </w:r>
      <w:r w:rsidR="00F41913">
        <w:rPr>
          <w:sz w:val="24"/>
          <w:szCs w:val="24"/>
        </w:rPr>
        <w:t>(</w:t>
      </w:r>
      <w:r>
        <w:rPr>
          <w:sz w:val="24"/>
          <w:szCs w:val="24"/>
        </w:rPr>
        <w:t>für 6 Personen</w:t>
      </w:r>
      <w:r w:rsidR="00F41913">
        <w:rPr>
          <w:sz w:val="24"/>
          <w:szCs w:val="24"/>
        </w:rPr>
        <w:t>):</w:t>
      </w:r>
    </w:p>
    <w:p w14:paraId="0CD106CF" w14:textId="77777777" w:rsidR="009144DE" w:rsidRDefault="009144DE" w:rsidP="009144DE">
      <w:pPr>
        <w:rPr>
          <w:sz w:val="24"/>
          <w:szCs w:val="24"/>
        </w:rPr>
      </w:pPr>
      <w:r>
        <w:rPr>
          <w:sz w:val="24"/>
          <w:szCs w:val="24"/>
        </w:rPr>
        <w:t>180 g Mehl</w:t>
      </w:r>
    </w:p>
    <w:p w14:paraId="49FEE6E6" w14:textId="77777777" w:rsidR="009144DE" w:rsidRDefault="009144DE" w:rsidP="009144DE">
      <w:pPr>
        <w:rPr>
          <w:sz w:val="24"/>
          <w:szCs w:val="24"/>
        </w:rPr>
      </w:pPr>
      <w:r>
        <w:rPr>
          <w:sz w:val="24"/>
          <w:szCs w:val="24"/>
        </w:rPr>
        <w:t>3 TL Backpulver</w:t>
      </w:r>
    </w:p>
    <w:p w14:paraId="52ECEC21" w14:textId="77777777" w:rsidR="009144DE" w:rsidRDefault="009144DE" w:rsidP="009144DE">
      <w:pPr>
        <w:rPr>
          <w:sz w:val="24"/>
          <w:szCs w:val="24"/>
        </w:rPr>
      </w:pPr>
      <w:r>
        <w:rPr>
          <w:sz w:val="24"/>
          <w:szCs w:val="24"/>
        </w:rPr>
        <w:t>30 g Kakaopulver</w:t>
      </w:r>
    </w:p>
    <w:p w14:paraId="662BA160" w14:textId="77777777" w:rsidR="009144DE" w:rsidRDefault="009144DE" w:rsidP="009144DE">
      <w:pPr>
        <w:rPr>
          <w:sz w:val="24"/>
          <w:szCs w:val="24"/>
        </w:rPr>
      </w:pPr>
      <w:r>
        <w:rPr>
          <w:sz w:val="24"/>
          <w:szCs w:val="24"/>
        </w:rPr>
        <w:t>180 g Zucker</w:t>
      </w:r>
    </w:p>
    <w:p w14:paraId="32DAD597" w14:textId="77777777" w:rsidR="009144DE" w:rsidRDefault="009144DE" w:rsidP="009144DE">
      <w:pPr>
        <w:rPr>
          <w:sz w:val="24"/>
          <w:szCs w:val="24"/>
        </w:rPr>
      </w:pPr>
      <w:r>
        <w:rPr>
          <w:sz w:val="24"/>
          <w:szCs w:val="24"/>
        </w:rPr>
        <w:t>90 g Butter, zerlassen</w:t>
      </w:r>
    </w:p>
    <w:p w14:paraId="1040C30C" w14:textId="77777777" w:rsidR="009144DE" w:rsidRDefault="009144DE" w:rsidP="009144DE">
      <w:pPr>
        <w:rPr>
          <w:sz w:val="24"/>
          <w:szCs w:val="24"/>
        </w:rPr>
      </w:pPr>
      <w:r>
        <w:rPr>
          <w:sz w:val="24"/>
          <w:szCs w:val="24"/>
        </w:rPr>
        <w:t>180 ml Milch</w:t>
      </w:r>
    </w:p>
    <w:p w14:paraId="1F8757E3" w14:textId="77777777" w:rsidR="009144DE" w:rsidRDefault="009144DE" w:rsidP="009144DE">
      <w:pPr>
        <w:rPr>
          <w:sz w:val="24"/>
          <w:szCs w:val="24"/>
        </w:rPr>
      </w:pPr>
      <w:r>
        <w:rPr>
          <w:sz w:val="24"/>
          <w:szCs w:val="24"/>
        </w:rPr>
        <w:t>2 Eier, leicht verquirlt</w:t>
      </w:r>
    </w:p>
    <w:p w14:paraId="26435F9B" w14:textId="77777777" w:rsidR="009144DE" w:rsidRDefault="009144DE" w:rsidP="009144DE">
      <w:pPr>
        <w:rPr>
          <w:sz w:val="24"/>
          <w:szCs w:val="24"/>
        </w:rPr>
      </w:pPr>
    </w:p>
    <w:p w14:paraId="01B7835F" w14:textId="27A0A426" w:rsidR="009144DE" w:rsidRPr="00F41913" w:rsidRDefault="00F41913" w:rsidP="009144DE">
      <w:pPr>
        <w:rPr>
          <w:i/>
          <w:iCs/>
          <w:sz w:val="24"/>
          <w:szCs w:val="24"/>
        </w:rPr>
      </w:pPr>
      <w:r w:rsidRPr="00F41913">
        <w:rPr>
          <w:i/>
          <w:iCs/>
          <w:sz w:val="24"/>
          <w:szCs w:val="24"/>
        </w:rPr>
        <w:t xml:space="preserve">Für die </w:t>
      </w:r>
      <w:r w:rsidR="009144DE" w:rsidRPr="00F41913">
        <w:rPr>
          <w:i/>
          <w:iCs/>
          <w:sz w:val="24"/>
          <w:szCs w:val="24"/>
        </w:rPr>
        <w:t>Sauce</w:t>
      </w:r>
      <w:r w:rsidRPr="00F41913">
        <w:rPr>
          <w:i/>
          <w:iCs/>
          <w:sz w:val="24"/>
          <w:szCs w:val="24"/>
        </w:rPr>
        <w:t>:</w:t>
      </w:r>
    </w:p>
    <w:p w14:paraId="7837809E" w14:textId="77777777" w:rsidR="009144DE" w:rsidRDefault="009144DE" w:rsidP="009144DE">
      <w:pPr>
        <w:rPr>
          <w:sz w:val="24"/>
          <w:szCs w:val="24"/>
        </w:rPr>
      </w:pPr>
      <w:r>
        <w:rPr>
          <w:sz w:val="24"/>
          <w:szCs w:val="24"/>
        </w:rPr>
        <w:t>375 ml Milch</w:t>
      </w:r>
    </w:p>
    <w:p w14:paraId="044E1495" w14:textId="77777777" w:rsidR="009144DE" w:rsidRDefault="009144DE" w:rsidP="009144DE">
      <w:pPr>
        <w:rPr>
          <w:sz w:val="24"/>
          <w:szCs w:val="24"/>
        </w:rPr>
      </w:pPr>
      <w:r>
        <w:rPr>
          <w:sz w:val="24"/>
          <w:szCs w:val="24"/>
        </w:rPr>
        <w:t>250 ml Wasser</w:t>
      </w:r>
    </w:p>
    <w:p w14:paraId="427840D1" w14:textId="389E539A" w:rsidR="009144DE" w:rsidRDefault="009144DE" w:rsidP="009144DE">
      <w:pPr>
        <w:rPr>
          <w:sz w:val="24"/>
          <w:szCs w:val="24"/>
        </w:rPr>
      </w:pPr>
      <w:r>
        <w:rPr>
          <w:sz w:val="24"/>
          <w:szCs w:val="24"/>
        </w:rPr>
        <w:t>180</w:t>
      </w:r>
      <w:r w:rsidR="00F41913">
        <w:rPr>
          <w:sz w:val="24"/>
          <w:szCs w:val="24"/>
        </w:rPr>
        <w:t xml:space="preserve"> </w:t>
      </w:r>
      <w:r>
        <w:rPr>
          <w:sz w:val="24"/>
          <w:szCs w:val="24"/>
        </w:rPr>
        <w:t>-</w:t>
      </w:r>
      <w:r w:rsidR="00F41913">
        <w:rPr>
          <w:sz w:val="24"/>
          <w:szCs w:val="24"/>
        </w:rPr>
        <w:t xml:space="preserve"> </w:t>
      </w:r>
      <w:r>
        <w:rPr>
          <w:sz w:val="24"/>
          <w:szCs w:val="24"/>
        </w:rPr>
        <w:t>190 g dunkle Schokolade, zerkleinert</w:t>
      </w:r>
    </w:p>
    <w:p w14:paraId="1A5B5D9B" w14:textId="77777777" w:rsidR="009144DE" w:rsidRDefault="009144DE" w:rsidP="009144DE">
      <w:pPr>
        <w:rPr>
          <w:sz w:val="24"/>
          <w:szCs w:val="24"/>
        </w:rPr>
      </w:pPr>
    </w:p>
    <w:p w14:paraId="4077341E" w14:textId="434B7918" w:rsidR="00F41913" w:rsidRDefault="00F41913" w:rsidP="009144DE">
      <w:pPr>
        <w:rPr>
          <w:sz w:val="24"/>
          <w:szCs w:val="24"/>
        </w:rPr>
      </w:pPr>
      <w:r>
        <w:rPr>
          <w:sz w:val="24"/>
          <w:szCs w:val="24"/>
        </w:rPr>
        <w:t>Zubereitung:</w:t>
      </w:r>
    </w:p>
    <w:p w14:paraId="3E22C851" w14:textId="77777777" w:rsidR="009144DE" w:rsidRPr="00C3484F" w:rsidRDefault="009144DE" w:rsidP="00E76E01">
      <w:pPr>
        <w:pStyle w:val="ListParagraph"/>
        <w:numPr>
          <w:ilvl w:val="0"/>
          <w:numId w:val="207"/>
        </w:numPr>
        <w:spacing w:after="120"/>
        <w:ind w:left="714" w:hanging="357"/>
        <w:contextualSpacing w:val="0"/>
        <w:jc w:val="both"/>
        <w:rPr>
          <w:sz w:val="24"/>
          <w:szCs w:val="24"/>
        </w:rPr>
      </w:pPr>
      <w:r w:rsidRPr="00C3484F">
        <w:rPr>
          <w:sz w:val="24"/>
          <w:szCs w:val="24"/>
        </w:rPr>
        <w:t>Den Backofen auf 180°C vorheizen. Eine Auflaufform von 2,5 l Fassungsvermögen mit Öl oder zerlassener Butter bepinseln.</w:t>
      </w:r>
    </w:p>
    <w:p w14:paraId="576BB06E" w14:textId="77777777" w:rsidR="009144DE" w:rsidRPr="00C3484F" w:rsidRDefault="009144DE" w:rsidP="00E76E01">
      <w:pPr>
        <w:pStyle w:val="ListParagraph"/>
        <w:numPr>
          <w:ilvl w:val="0"/>
          <w:numId w:val="207"/>
        </w:numPr>
        <w:spacing w:after="120"/>
        <w:ind w:left="714" w:hanging="357"/>
        <w:contextualSpacing w:val="0"/>
        <w:jc w:val="both"/>
        <w:rPr>
          <w:sz w:val="24"/>
          <w:szCs w:val="24"/>
        </w:rPr>
      </w:pPr>
      <w:r w:rsidRPr="00C3484F">
        <w:rPr>
          <w:sz w:val="24"/>
          <w:szCs w:val="24"/>
        </w:rPr>
        <w:t>Mehl und Kakaopulver in eine Schüssel sieben. Zucker zufügen und eine Vertiefung in die Mitte drücken. Milch und Eier mischen und mit der Butter in die Schüssel geben. Mit dem Holzlöffel rasch zu einem Teig verrühren; nicht zu lange bearbeiten. In die vorbereitete Form gießen.</w:t>
      </w:r>
    </w:p>
    <w:p w14:paraId="595C401B" w14:textId="77777777" w:rsidR="009144DE" w:rsidRPr="00C3484F" w:rsidRDefault="009144DE" w:rsidP="00E76E01">
      <w:pPr>
        <w:pStyle w:val="ListParagraph"/>
        <w:numPr>
          <w:ilvl w:val="0"/>
          <w:numId w:val="207"/>
        </w:numPr>
        <w:spacing w:after="120"/>
        <w:ind w:left="714" w:hanging="357"/>
        <w:contextualSpacing w:val="0"/>
        <w:jc w:val="both"/>
        <w:rPr>
          <w:sz w:val="24"/>
          <w:szCs w:val="24"/>
        </w:rPr>
      </w:pPr>
      <w:r w:rsidRPr="00C3484F">
        <w:rPr>
          <w:sz w:val="24"/>
          <w:szCs w:val="24"/>
        </w:rPr>
        <w:t xml:space="preserve">Für die Sauce Milch, Wasser und Schokolade in einem kleinen Topf bei schwacher Hitze verrühren, bis die Schokolade geschmolzen ist. Vorsichtig über den </w:t>
      </w:r>
      <w:r>
        <w:rPr>
          <w:sz w:val="24"/>
          <w:szCs w:val="24"/>
        </w:rPr>
        <w:t>P</w:t>
      </w:r>
      <w:r w:rsidRPr="00C3484F">
        <w:rPr>
          <w:sz w:val="24"/>
          <w:szCs w:val="24"/>
        </w:rPr>
        <w:t>uddingteig gießen. 45-50 Minuten backen, bis sich die Oberfläche fest anfühlt. Mit Sahne oder Eiscreme servieren.</w:t>
      </w:r>
    </w:p>
    <w:p w14:paraId="431424F9" w14:textId="77777777" w:rsidR="009144DE" w:rsidRDefault="009144DE" w:rsidP="009144DE">
      <w:pPr>
        <w:rPr>
          <w:sz w:val="24"/>
          <w:szCs w:val="24"/>
        </w:rPr>
      </w:pPr>
    </w:p>
    <w:p w14:paraId="76DB4423" w14:textId="68A8C4D6" w:rsidR="009144DE" w:rsidRDefault="009144DE" w:rsidP="00F41913">
      <w:pPr>
        <w:ind w:left="708" w:hanging="708"/>
        <w:jc w:val="both"/>
        <w:rPr>
          <w:sz w:val="24"/>
          <w:szCs w:val="24"/>
        </w:rPr>
      </w:pPr>
      <w:r>
        <w:rPr>
          <w:sz w:val="24"/>
          <w:szCs w:val="24"/>
        </w:rPr>
        <w:t>Tipp:</w:t>
      </w:r>
      <w:r w:rsidR="00F41913">
        <w:rPr>
          <w:sz w:val="24"/>
          <w:szCs w:val="24"/>
        </w:rPr>
        <w:tab/>
      </w:r>
      <w:r>
        <w:rPr>
          <w:sz w:val="24"/>
          <w:szCs w:val="24"/>
        </w:rPr>
        <w:t>Wenn ihr Schokolade für die Zubereitung eines Gerichts braucht, immer gute Qualität wählen. Auf keine Fall Kuvertüre oder Schokoladenfettglasur nehmen, wenn das Rezept Schokolade verlangt! Kuvertüre und Glasur sind für Überzüge und Dekorationen gedacht und haben einen wesentlich höheren Fettanteil. Daher werden sie viel schneller fest als Schokolade.</w:t>
      </w:r>
    </w:p>
    <w:p w14:paraId="151ED605" w14:textId="3331B5FF" w:rsidR="009144DE" w:rsidRDefault="009144DE" w:rsidP="00F41913">
      <w:pPr>
        <w:pStyle w:val="Heading2"/>
        <w:spacing w:after="240"/>
      </w:pPr>
      <w:r>
        <w:lastRenderedPageBreak/>
        <w:t>Passionsfruitsoufflé</w:t>
      </w:r>
      <w:r w:rsidR="00F31B1D">
        <w:rPr>
          <w:rStyle w:val="FootnoteReference"/>
        </w:rPr>
        <w:footnoteReference w:id="1541"/>
      </w:r>
      <w:r>
        <w:t xml:space="preserve"> </w:t>
      </w:r>
    </w:p>
    <w:p w14:paraId="5B0542E6" w14:textId="77777777" w:rsidR="009144DE" w:rsidRDefault="009144DE" w:rsidP="009144DE">
      <w:pPr>
        <w:rPr>
          <w:sz w:val="24"/>
          <w:szCs w:val="24"/>
        </w:rPr>
      </w:pPr>
      <w:r w:rsidRPr="00F41913">
        <w:rPr>
          <w:sz w:val="24"/>
          <w:szCs w:val="24"/>
          <w:u w:val="single"/>
        </w:rPr>
        <w:t>Zutaten</w:t>
      </w:r>
      <w:r>
        <w:rPr>
          <w:sz w:val="24"/>
          <w:szCs w:val="24"/>
        </w:rPr>
        <w:t xml:space="preserve"> für 4 Personen</w:t>
      </w:r>
    </w:p>
    <w:p w14:paraId="1AE4D412" w14:textId="77777777" w:rsidR="009144DE" w:rsidRDefault="009144DE" w:rsidP="009144DE">
      <w:pPr>
        <w:rPr>
          <w:sz w:val="24"/>
          <w:szCs w:val="24"/>
        </w:rPr>
      </w:pPr>
      <w:r>
        <w:rPr>
          <w:sz w:val="24"/>
          <w:szCs w:val="24"/>
        </w:rPr>
        <w:t>2 Eigelb</w:t>
      </w:r>
    </w:p>
    <w:p w14:paraId="57A869B7" w14:textId="77777777" w:rsidR="009144DE" w:rsidRDefault="009144DE" w:rsidP="009144DE">
      <w:pPr>
        <w:rPr>
          <w:sz w:val="24"/>
          <w:szCs w:val="24"/>
        </w:rPr>
      </w:pPr>
      <w:r>
        <w:rPr>
          <w:sz w:val="24"/>
          <w:szCs w:val="24"/>
        </w:rPr>
        <w:t>125 g Passionfruitfruchtfleisch, püriert (etwa 6 Früchte)</w:t>
      </w:r>
    </w:p>
    <w:p w14:paraId="72EC6DA4" w14:textId="77777777" w:rsidR="009144DE" w:rsidRDefault="009144DE" w:rsidP="009144DE">
      <w:pPr>
        <w:rPr>
          <w:sz w:val="24"/>
          <w:szCs w:val="24"/>
        </w:rPr>
      </w:pPr>
      <w:r>
        <w:rPr>
          <w:sz w:val="24"/>
          <w:szCs w:val="24"/>
        </w:rPr>
        <w:t>2 EL Zitronensaft</w:t>
      </w:r>
    </w:p>
    <w:p w14:paraId="73371673" w14:textId="77777777" w:rsidR="009144DE" w:rsidRDefault="009144DE" w:rsidP="009144DE">
      <w:pPr>
        <w:rPr>
          <w:sz w:val="24"/>
          <w:szCs w:val="24"/>
        </w:rPr>
      </w:pPr>
      <w:r>
        <w:rPr>
          <w:sz w:val="24"/>
          <w:szCs w:val="24"/>
        </w:rPr>
        <w:t>90 g Puderzucker</w:t>
      </w:r>
    </w:p>
    <w:p w14:paraId="23652CF2" w14:textId="77777777" w:rsidR="009144DE" w:rsidRDefault="009144DE" w:rsidP="009144DE">
      <w:pPr>
        <w:rPr>
          <w:sz w:val="24"/>
          <w:szCs w:val="24"/>
        </w:rPr>
      </w:pPr>
      <w:r>
        <w:rPr>
          <w:sz w:val="24"/>
          <w:szCs w:val="24"/>
        </w:rPr>
        <w:t>6 Eiweiß</w:t>
      </w:r>
    </w:p>
    <w:p w14:paraId="7B79FA6E" w14:textId="77777777" w:rsidR="009144DE" w:rsidRDefault="009144DE" w:rsidP="009144DE">
      <w:pPr>
        <w:rPr>
          <w:sz w:val="24"/>
          <w:szCs w:val="24"/>
        </w:rPr>
      </w:pPr>
      <w:r>
        <w:rPr>
          <w:sz w:val="24"/>
          <w:szCs w:val="24"/>
        </w:rPr>
        <w:t>Puderzucker zum Dekorieren</w:t>
      </w:r>
    </w:p>
    <w:p w14:paraId="118948D9" w14:textId="77777777" w:rsidR="009144DE" w:rsidRDefault="009144DE" w:rsidP="009144DE">
      <w:pPr>
        <w:rPr>
          <w:sz w:val="24"/>
          <w:szCs w:val="24"/>
        </w:rPr>
      </w:pPr>
    </w:p>
    <w:p w14:paraId="293AF8EB" w14:textId="7A2875B4" w:rsidR="00F41913" w:rsidRDefault="00F41913" w:rsidP="009144DE">
      <w:pPr>
        <w:rPr>
          <w:sz w:val="24"/>
          <w:szCs w:val="24"/>
        </w:rPr>
      </w:pPr>
      <w:r>
        <w:rPr>
          <w:sz w:val="24"/>
          <w:szCs w:val="24"/>
        </w:rPr>
        <w:t>Zubereitung:</w:t>
      </w:r>
    </w:p>
    <w:p w14:paraId="5ABC5C1C" w14:textId="77777777" w:rsidR="009144DE" w:rsidRPr="00F41913" w:rsidRDefault="009144DE" w:rsidP="00B40E8C">
      <w:pPr>
        <w:pStyle w:val="ListParagraph"/>
        <w:numPr>
          <w:ilvl w:val="0"/>
          <w:numId w:val="1644"/>
        </w:numPr>
        <w:spacing w:after="120"/>
        <w:ind w:left="714" w:hanging="357"/>
        <w:contextualSpacing w:val="0"/>
        <w:jc w:val="both"/>
        <w:rPr>
          <w:sz w:val="24"/>
          <w:szCs w:val="24"/>
        </w:rPr>
      </w:pPr>
      <w:r w:rsidRPr="00F41913">
        <w:rPr>
          <w:sz w:val="24"/>
          <w:szCs w:val="24"/>
        </w:rPr>
        <w:t>Backofen auf 210°C vorheizen. 4 kleine Souffléförmchen mit einer Manschette aus Backpapier umlegen, die 3 cm über den Rand ragt. Mit einer Schnur festbinden. Böden und Rand der Förmchen sowie das Backpapier leicht fetten und mit Zucker bestreuen. Überschüssigen Zucker herausschütteln.</w:t>
      </w:r>
    </w:p>
    <w:p w14:paraId="07268F9E" w14:textId="77777777" w:rsidR="009144DE" w:rsidRPr="00F41913" w:rsidRDefault="009144DE" w:rsidP="00B40E8C">
      <w:pPr>
        <w:pStyle w:val="ListParagraph"/>
        <w:numPr>
          <w:ilvl w:val="0"/>
          <w:numId w:val="1644"/>
        </w:numPr>
        <w:spacing w:after="120"/>
        <w:ind w:left="714" w:hanging="357"/>
        <w:contextualSpacing w:val="0"/>
        <w:jc w:val="both"/>
        <w:rPr>
          <w:sz w:val="24"/>
          <w:szCs w:val="24"/>
        </w:rPr>
      </w:pPr>
      <w:r w:rsidRPr="00F41913">
        <w:rPr>
          <w:sz w:val="24"/>
          <w:szCs w:val="24"/>
        </w:rPr>
        <w:t>Eigelb, Fruchtfleisch, Zitronensaft und die Hälfte des Puderzuckers in einer großen Schüssel gründlich verrühren. Mit dem Handrührgerät Eiweiß steif schlagen. Nach und nach den restlichen Puderzucker zufügen; zwischendurch gut unterrühren.</w:t>
      </w:r>
    </w:p>
    <w:p w14:paraId="6D605406" w14:textId="77777777" w:rsidR="009144DE" w:rsidRPr="00F41913" w:rsidRDefault="009144DE" w:rsidP="00B40E8C">
      <w:pPr>
        <w:pStyle w:val="ListParagraph"/>
        <w:numPr>
          <w:ilvl w:val="0"/>
          <w:numId w:val="1644"/>
        </w:numPr>
        <w:spacing w:after="120"/>
        <w:ind w:left="714" w:hanging="357"/>
        <w:contextualSpacing w:val="0"/>
        <w:jc w:val="both"/>
        <w:rPr>
          <w:sz w:val="24"/>
          <w:szCs w:val="24"/>
        </w:rPr>
      </w:pPr>
      <w:r w:rsidRPr="00F41913">
        <w:rPr>
          <w:sz w:val="24"/>
          <w:szCs w:val="24"/>
        </w:rPr>
        <w:t>Mit einem großen Metalllöffel Eiweiß portionsweise unter die Passionsfruchtmischung heben und in die Formen füllen. Mit einem Messer mit breiter klinge 2 cm vom Rand entfernt kreisförmig durch die Mischung fahren. Förmchen auf ein Backblech stellen; 20-25 Minuten backen, bis das Soufflé aufgegangen ist. Manschetten abnehmen und das Soufflé mit Puderzucker bestäuben. Sofort servieren.</w:t>
      </w:r>
    </w:p>
    <w:p w14:paraId="238449CA" w14:textId="77777777" w:rsidR="009144DE" w:rsidRDefault="009144DE" w:rsidP="009144DE">
      <w:pPr>
        <w:rPr>
          <w:sz w:val="24"/>
          <w:szCs w:val="24"/>
        </w:rPr>
      </w:pPr>
      <w:r>
        <w:rPr>
          <w:sz w:val="24"/>
          <w:szCs w:val="24"/>
        </w:rPr>
        <w:br w:type="page"/>
      </w:r>
    </w:p>
    <w:p w14:paraId="250F9B88" w14:textId="24607B34" w:rsidR="009144DE" w:rsidRDefault="009144DE" w:rsidP="00F41913">
      <w:pPr>
        <w:pStyle w:val="Heading2"/>
        <w:spacing w:after="240"/>
      </w:pPr>
      <w:r>
        <w:lastRenderedPageBreak/>
        <w:t>Dattelpudding</w:t>
      </w:r>
      <w:r w:rsidR="00C6454D">
        <w:rPr>
          <w:rStyle w:val="FootnoteReference"/>
        </w:rPr>
        <w:footnoteReference w:id="1542"/>
      </w:r>
      <w:r>
        <w:t xml:space="preserve"> </w:t>
      </w:r>
    </w:p>
    <w:p w14:paraId="62CE7F61" w14:textId="1B2B0019" w:rsidR="009144DE" w:rsidRDefault="009144DE" w:rsidP="009144DE">
      <w:pPr>
        <w:rPr>
          <w:sz w:val="24"/>
          <w:szCs w:val="24"/>
        </w:rPr>
      </w:pPr>
      <w:r w:rsidRPr="00F41913">
        <w:rPr>
          <w:sz w:val="24"/>
          <w:szCs w:val="24"/>
          <w:u w:val="single"/>
        </w:rPr>
        <w:t>Zutaten</w:t>
      </w:r>
      <w:r>
        <w:rPr>
          <w:sz w:val="24"/>
          <w:szCs w:val="24"/>
        </w:rPr>
        <w:t xml:space="preserve"> </w:t>
      </w:r>
      <w:r w:rsidR="00F41913">
        <w:rPr>
          <w:sz w:val="24"/>
          <w:szCs w:val="24"/>
        </w:rPr>
        <w:t>(</w:t>
      </w:r>
      <w:r>
        <w:rPr>
          <w:sz w:val="24"/>
          <w:szCs w:val="24"/>
        </w:rPr>
        <w:t>für 6-8 Personen</w:t>
      </w:r>
      <w:r w:rsidR="00F41913">
        <w:rPr>
          <w:sz w:val="24"/>
          <w:szCs w:val="24"/>
        </w:rPr>
        <w:t>)</w:t>
      </w:r>
    </w:p>
    <w:p w14:paraId="502EA131" w14:textId="77777777" w:rsidR="009144DE" w:rsidRDefault="009144DE" w:rsidP="009144DE">
      <w:pPr>
        <w:rPr>
          <w:sz w:val="24"/>
          <w:szCs w:val="24"/>
        </w:rPr>
      </w:pPr>
      <w:r>
        <w:rPr>
          <w:sz w:val="24"/>
          <w:szCs w:val="24"/>
        </w:rPr>
        <w:t>200 g Datteln, entsteint und gehackt</w:t>
      </w:r>
    </w:p>
    <w:p w14:paraId="27EAB96E" w14:textId="77777777" w:rsidR="009144DE" w:rsidRPr="007A69F2" w:rsidRDefault="009144DE" w:rsidP="009144DE">
      <w:pPr>
        <w:rPr>
          <w:sz w:val="24"/>
          <w:szCs w:val="24"/>
          <w:lang w:val="en-US"/>
        </w:rPr>
      </w:pPr>
      <w:r w:rsidRPr="007A69F2">
        <w:rPr>
          <w:sz w:val="24"/>
          <w:szCs w:val="24"/>
          <w:lang w:val="en-US"/>
        </w:rPr>
        <w:t>250 ml Wasser</w:t>
      </w:r>
    </w:p>
    <w:p w14:paraId="72D888A0" w14:textId="77777777" w:rsidR="009144DE" w:rsidRPr="007A69F2" w:rsidRDefault="009144DE" w:rsidP="009144DE">
      <w:pPr>
        <w:rPr>
          <w:sz w:val="24"/>
          <w:szCs w:val="24"/>
          <w:lang w:val="en-US"/>
        </w:rPr>
      </w:pPr>
      <w:r w:rsidRPr="007A69F2">
        <w:rPr>
          <w:sz w:val="24"/>
          <w:szCs w:val="24"/>
          <w:lang w:val="en-US"/>
        </w:rPr>
        <w:t>1 TL Natron</w:t>
      </w:r>
    </w:p>
    <w:p w14:paraId="77FE4FE4" w14:textId="77777777" w:rsidR="009144DE" w:rsidRPr="007A69F2" w:rsidRDefault="009144DE" w:rsidP="009144DE">
      <w:pPr>
        <w:rPr>
          <w:sz w:val="24"/>
          <w:szCs w:val="24"/>
          <w:lang w:val="en-US"/>
        </w:rPr>
      </w:pPr>
      <w:r w:rsidRPr="007A69F2">
        <w:rPr>
          <w:sz w:val="24"/>
          <w:szCs w:val="24"/>
          <w:lang w:val="en-US"/>
        </w:rPr>
        <w:t>100 g Butter</w:t>
      </w:r>
    </w:p>
    <w:p w14:paraId="724BE213" w14:textId="77777777" w:rsidR="009144DE" w:rsidRDefault="009144DE" w:rsidP="009144DE">
      <w:pPr>
        <w:rPr>
          <w:sz w:val="24"/>
          <w:szCs w:val="24"/>
        </w:rPr>
      </w:pPr>
      <w:r>
        <w:rPr>
          <w:sz w:val="24"/>
          <w:szCs w:val="24"/>
        </w:rPr>
        <w:t>160 g Zucker</w:t>
      </w:r>
    </w:p>
    <w:p w14:paraId="642CE3AB" w14:textId="77777777" w:rsidR="009144DE" w:rsidRDefault="009144DE" w:rsidP="009144DE">
      <w:pPr>
        <w:rPr>
          <w:sz w:val="24"/>
          <w:szCs w:val="24"/>
        </w:rPr>
      </w:pPr>
      <w:r>
        <w:rPr>
          <w:sz w:val="24"/>
          <w:szCs w:val="24"/>
        </w:rPr>
        <w:t>2 Eier, leicht verquirlt</w:t>
      </w:r>
    </w:p>
    <w:p w14:paraId="2926FF33" w14:textId="77777777" w:rsidR="009144DE" w:rsidRDefault="009144DE" w:rsidP="009144DE">
      <w:pPr>
        <w:rPr>
          <w:sz w:val="24"/>
          <w:szCs w:val="24"/>
        </w:rPr>
      </w:pPr>
      <w:r>
        <w:rPr>
          <w:sz w:val="24"/>
          <w:szCs w:val="24"/>
        </w:rPr>
        <w:t>Vanille (frisch oder Paste)</w:t>
      </w:r>
    </w:p>
    <w:p w14:paraId="58190677" w14:textId="77777777" w:rsidR="009144DE" w:rsidRDefault="009144DE" w:rsidP="009144DE">
      <w:pPr>
        <w:rPr>
          <w:sz w:val="24"/>
          <w:szCs w:val="24"/>
        </w:rPr>
      </w:pPr>
      <w:r>
        <w:rPr>
          <w:sz w:val="24"/>
          <w:szCs w:val="24"/>
        </w:rPr>
        <w:t>180 g Mehl</w:t>
      </w:r>
    </w:p>
    <w:p w14:paraId="5319F33F" w14:textId="77777777" w:rsidR="009144DE" w:rsidRDefault="009144DE" w:rsidP="009144DE">
      <w:pPr>
        <w:rPr>
          <w:sz w:val="24"/>
          <w:szCs w:val="24"/>
        </w:rPr>
      </w:pPr>
      <w:r>
        <w:rPr>
          <w:sz w:val="24"/>
          <w:szCs w:val="24"/>
        </w:rPr>
        <w:t>3 TL Backpulver</w:t>
      </w:r>
    </w:p>
    <w:p w14:paraId="2595A6EF" w14:textId="77777777" w:rsidR="009144DE" w:rsidRDefault="009144DE" w:rsidP="009144DE">
      <w:pPr>
        <w:rPr>
          <w:sz w:val="24"/>
          <w:szCs w:val="24"/>
        </w:rPr>
      </w:pPr>
    </w:p>
    <w:p w14:paraId="7931D9A4" w14:textId="7D079EA2" w:rsidR="009144DE" w:rsidRPr="00F41913" w:rsidRDefault="00F41913" w:rsidP="009144DE">
      <w:pPr>
        <w:rPr>
          <w:i/>
          <w:iCs/>
          <w:sz w:val="24"/>
          <w:szCs w:val="24"/>
        </w:rPr>
      </w:pPr>
      <w:r w:rsidRPr="00F41913">
        <w:rPr>
          <w:i/>
          <w:iCs/>
          <w:sz w:val="24"/>
          <w:szCs w:val="24"/>
        </w:rPr>
        <w:t xml:space="preserve">Für die </w:t>
      </w:r>
      <w:r w:rsidR="009144DE" w:rsidRPr="00F41913">
        <w:rPr>
          <w:i/>
          <w:iCs/>
          <w:sz w:val="24"/>
          <w:szCs w:val="24"/>
        </w:rPr>
        <w:t>Sauce</w:t>
      </w:r>
      <w:r w:rsidRPr="00F41913">
        <w:rPr>
          <w:i/>
          <w:iCs/>
          <w:sz w:val="24"/>
          <w:szCs w:val="24"/>
        </w:rPr>
        <w:t>:</w:t>
      </w:r>
    </w:p>
    <w:p w14:paraId="087758F9" w14:textId="77777777" w:rsidR="009144DE" w:rsidRDefault="009144DE" w:rsidP="009144DE">
      <w:pPr>
        <w:rPr>
          <w:sz w:val="24"/>
          <w:szCs w:val="24"/>
        </w:rPr>
      </w:pPr>
      <w:r>
        <w:rPr>
          <w:sz w:val="24"/>
          <w:szCs w:val="24"/>
        </w:rPr>
        <w:t>180 g feiner brauner Zucker</w:t>
      </w:r>
    </w:p>
    <w:p w14:paraId="659D0D9D" w14:textId="77777777" w:rsidR="009144DE" w:rsidRDefault="009144DE" w:rsidP="009144DE">
      <w:pPr>
        <w:rPr>
          <w:sz w:val="24"/>
          <w:szCs w:val="24"/>
        </w:rPr>
      </w:pPr>
      <w:r>
        <w:rPr>
          <w:sz w:val="24"/>
          <w:szCs w:val="24"/>
        </w:rPr>
        <w:t>125 ml Sahne</w:t>
      </w:r>
    </w:p>
    <w:p w14:paraId="552032F9" w14:textId="77777777" w:rsidR="009144DE" w:rsidRDefault="009144DE" w:rsidP="009144DE">
      <w:pPr>
        <w:rPr>
          <w:sz w:val="24"/>
          <w:szCs w:val="24"/>
        </w:rPr>
      </w:pPr>
      <w:r>
        <w:rPr>
          <w:sz w:val="24"/>
          <w:szCs w:val="24"/>
        </w:rPr>
        <w:t>100 g Butter</w:t>
      </w:r>
    </w:p>
    <w:p w14:paraId="2B3DD56C" w14:textId="77777777" w:rsidR="00F41913" w:rsidRDefault="00F41913" w:rsidP="009144DE">
      <w:pPr>
        <w:rPr>
          <w:sz w:val="24"/>
          <w:szCs w:val="24"/>
        </w:rPr>
      </w:pPr>
    </w:p>
    <w:p w14:paraId="4F506CB9" w14:textId="285DA2DE" w:rsidR="009144DE" w:rsidRDefault="009144DE" w:rsidP="009144DE">
      <w:pPr>
        <w:rPr>
          <w:sz w:val="24"/>
          <w:szCs w:val="24"/>
        </w:rPr>
      </w:pPr>
      <w:r>
        <w:rPr>
          <w:sz w:val="24"/>
          <w:szCs w:val="24"/>
        </w:rPr>
        <w:t>Zubereitungszeit: 35 Minuten plus Kochzeit 55 Minuten</w:t>
      </w:r>
    </w:p>
    <w:p w14:paraId="3881B0E7" w14:textId="77777777" w:rsidR="009144DE" w:rsidRPr="00101189" w:rsidRDefault="009144DE" w:rsidP="00E76E01">
      <w:pPr>
        <w:pStyle w:val="ListParagraph"/>
        <w:numPr>
          <w:ilvl w:val="0"/>
          <w:numId w:val="208"/>
        </w:numPr>
        <w:spacing w:after="120"/>
        <w:ind w:left="714" w:hanging="357"/>
        <w:contextualSpacing w:val="0"/>
        <w:jc w:val="both"/>
        <w:rPr>
          <w:sz w:val="24"/>
          <w:szCs w:val="24"/>
        </w:rPr>
      </w:pPr>
      <w:r w:rsidRPr="00101189">
        <w:rPr>
          <w:sz w:val="24"/>
          <w:szCs w:val="24"/>
        </w:rPr>
        <w:t>Den Backofen auf 180°C vorheizen. Eine quadratische Kuchenform (20x20 cm) mit Öl oder zerlassener Butter bepinseln. Boden mit Backpapier auslegen. Datteln und Wasser in einem Topf zum Kochen bringen. Dann vom Herd nehmen. Natron einrühren und auf Zimmertemperatur abkühlen lassen.</w:t>
      </w:r>
    </w:p>
    <w:p w14:paraId="626C632F" w14:textId="77777777" w:rsidR="009144DE" w:rsidRPr="00101189" w:rsidRDefault="009144DE" w:rsidP="00E76E01">
      <w:pPr>
        <w:pStyle w:val="ListParagraph"/>
        <w:numPr>
          <w:ilvl w:val="0"/>
          <w:numId w:val="208"/>
        </w:numPr>
        <w:spacing w:after="120"/>
        <w:ind w:left="714" w:hanging="357"/>
        <w:contextualSpacing w:val="0"/>
        <w:jc w:val="both"/>
        <w:rPr>
          <w:sz w:val="24"/>
          <w:szCs w:val="24"/>
        </w:rPr>
      </w:pPr>
      <w:r w:rsidRPr="00101189">
        <w:rPr>
          <w:sz w:val="24"/>
          <w:szCs w:val="24"/>
        </w:rPr>
        <w:t>Mit dem Handrührgerät Butter und Zucker schaumig rühren. Eier nach und nach hineingeben; zwischendurch die Mischung immer wieder glattrühren. Nun die Vanille zufügen. Die Mischung in eine große Schüssel geben.</w:t>
      </w:r>
    </w:p>
    <w:p w14:paraId="7325F709" w14:textId="77777777" w:rsidR="009144DE" w:rsidRPr="00101189" w:rsidRDefault="009144DE" w:rsidP="00E76E01">
      <w:pPr>
        <w:pStyle w:val="ListParagraph"/>
        <w:numPr>
          <w:ilvl w:val="0"/>
          <w:numId w:val="208"/>
        </w:numPr>
        <w:spacing w:after="120"/>
        <w:ind w:left="714" w:hanging="357"/>
        <w:contextualSpacing w:val="0"/>
        <w:jc w:val="both"/>
        <w:rPr>
          <w:sz w:val="24"/>
          <w:szCs w:val="24"/>
        </w:rPr>
      </w:pPr>
      <w:r w:rsidRPr="00101189">
        <w:rPr>
          <w:sz w:val="24"/>
          <w:szCs w:val="24"/>
        </w:rPr>
        <w:t>Mit einem Metalllöffel Mehl und Datteln mit Flüssigkeit unterheben; nur kurz mischen. In die vorbereitete Form füllen und 50 Minuten backen. Mit einem Holzspieß oder einer Stricknadel testen, ob der Teig fertig ist. Die Nadel oder der Spieß sollte sauber aus der Mitte des Puddings kommen. In der Form 10 Minuten abkühlen lassen; dann stürzen.</w:t>
      </w:r>
    </w:p>
    <w:p w14:paraId="128302DE" w14:textId="6D1B0E41" w:rsidR="002D307C" w:rsidRDefault="009144DE" w:rsidP="00E76E01">
      <w:pPr>
        <w:pStyle w:val="ListParagraph"/>
        <w:numPr>
          <w:ilvl w:val="0"/>
          <w:numId w:val="208"/>
        </w:numPr>
        <w:spacing w:after="120"/>
        <w:ind w:left="714" w:hanging="357"/>
        <w:contextualSpacing w:val="0"/>
        <w:jc w:val="both"/>
        <w:rPr>
          <w:sz w:val="24"/>
          <w:szCs w:val="24"/>
        </w:rPr>
      </w:pPr>
      <w:r w:rsidRPr="00101189">
        <w:rPr>
          <w:sz w:val="24"/>
          <w:szCs w:val="24"/>
        </w:rPr>
        <w:t xml:space="preserve">Für die Sauce Zucker, Sahne und Butter in einem Topf erwärmen, bis die Butter zerläuft und sich der Zucker auflöst. Zum Kochen bringen, die Hitze reduzieren und 2 Minuten </w:t>
      </w:r>
      <w:r w:rsidRPr="00101189">
        <w:rPr>
          <w:sz w:val="24"/>
          <w:szCs w:val="24"/>
        </w:rPr>
        <w:lastRenderedPageBreak/>
        <w:t>kochen. Den Pudding in Stücke schneiden und auf Dessertteller legen. Mit heißer Sauce begießen. Sofort servieren.</w:t>
      </w:r>
    </w:p>
    <w:p w14:paraId="0FC4134D" w14:textId="77777777" w:rsidR="00C6454D" w:rsidRDefault="00C6454D">
      <w:pPr>
        <w:rPr>
          <w:rFonts w:asciiTheme="majorHAnsi" w:eastAsiaTheme="majorEastAsia" w:hAnsiTheme="majorHAnsi" w:cstheme="majorBidi"/>
          <w:color w:val="2F5496" w:themeColor="accent1" w:themeShade="BF"/>
          <w:sz w:val="26"/>
          <w:szCs w:val="26"/>
        </w:rPr>
      </w:pPr>
      <w:r>
        <w:br w:type="page"/>
      </w:r>
    </w:p>
    <w:p w14:paraId="74163861" w14:textId="1E0823DE" w:rsidR="002D307C" w:rsidRDefault="002D307C" w:rsidP="002D307C">
      <w:pPr>
        <w:pStyle w:val="Heading2"/>
        <w:spacing w:after="240"/>
      </w:pPr>
      <w:r>
        <w:lastRenderedPageBreak/>
        <w:t>Schokoladen-Minz-Mousse</w:t>
      </w:r>
      <w:r w:rsidR="00CA62C2">
        <w:rPr>
          <w:rStyle w:val="FootnoteReference"/>
        </w:rPr>
        <w:footnoteReference w:id="1543"/>
      </w:r>
      <w:r>
        <w:t xml:space="preserve"> </w:t>
      </w:r>
    </w:p>
    <w:p w14:paraId="137DE258" w14:textId="77777777" w:rsidR="002D307C" w:rsidRPr="00C10861" w:rsidRDefault="002D307C" w:rsidP="002D307C">
      <w:pPr>
        <w:rPr>
          <w:sz w:val="24"/>
          <w:szCs w:val="24"/>
          <w:u w:val="single"/>
        </w:rPr>
      </w:pPr>
      <w:r w:rsidRPr="00C10861">
        <w:rPr>
          <w:sz w:val="24"/>
          <w:szCs w:val="24"/>
          <w:u w:val="single"/>
        </w:rPr>
        <w:t>Zutaten:</w:t>
      </w:r>
    </w:p>
    <w:p w14:paraId="5F60FC3E" w14:textId="77777777" w:rsidR="002D307C" w:rsidRDefault="002D307C" w:rsidP="002D307C">
      <w:pPr>
        <w:rPr>
          <w:sz w:val="24"/>
          <w:szCs w:val="24"/>
        </w:rPr>
      </w:pPr>
      <w:r>
        <w:rPr>
          <w:sz w:val="24"/>
          <w:szCs w:val="24"/>
        </w:rPr>
        <w:t>100 g Vollmilch-Schokolade</w:t>
      </w:r>
    </w:p>
    <w:p w14:paraId="26B9D228" w14:textId="77777777" w:rsidR="002D307C" w:rsidRDefault="002D307C" w:rsidP="002D307C">
      <w:pPr>
        <w:rPr>
          <w:sz w:val="24"/>
          <w:szCs w:val="24"/>
        </w:rPr>
      </w:pPr>
      <w:r>
        <w:rPr>
          <w:sz w:val="24"/>
          <w:szCs w:val="24"/>
        </w:rPr>
        <w:t>100 g Zartbitter-Schokolade</w:t>
      </w:r>
    </w:p>
    <w:p w14:paraId="41C01722" w14:textId="77777777" w:rsidR="002D307C" w:rsidRDefault="002D307C" w:rsidP="002D307C">
      <w:pPr>
        <w:rPr>
          <w:sz w:val="24"/>
          <w:szCs w:val="24"/>
        </w:rPr>
      </w:pPr>
      <w:r>
        <w:rPr>
          <w:sz w:val="24"/>
          <w:szCs w:val="24"/>
        </w:rPr>
        <w:t>4 Eier</w:t>
      </w:r>
    </w:p>
    <w:p w14:paraId="01443B96" w14:textId="77777777" w:rsidR="002D307C" w:rsidRDefault="002D307C" w:rsidP="002D307C">
      <w:pPr>
        <w:rPr>
          <w:sz w:val="24"/>
          <w:szCs w:val="24"/>
        </w:rPr>
      </w:pPr>
      <w:r>
        <w:rPr>
          <w:sz w:val="24"/>
          <w:szCs w:val="24"/>
        </w:rPr>
        <w:t>100 g Minzezucker</w:t>
      </w:r>
    </w:p>
    <w:p w14:paraId="31AEA0DE" w14:textId="77777777" w:rsidR="002D307C" w:rsidRDefault="002D307C" w:rsidP="002D307C">
      <w:pPr>
        <w:rPr>
          <w:sz w:val="24"/>
          <w:szCs w:val="24"/>
        </w:rPr>
      </w:pPr>
      <w:r>
        <w:rPr>
          <w:sz w:val="24"/>
          <w:szCs w:val="24"/>
        </w:rPr>
        <w:t>500 ml Sahne</w:t>
      </w:r>
    </w:p>
    <w:p w14:paraId="135E210B" w14:textId="77777777" w:rsidR="002D307C" w:rsidRDefault="002D307C" w:rsidP="002D307C">
      <w:pPr>
        <w:rPr>
          <w:sz w:val="24"/>
          <w:szCs w:val="24"/>
        </w:rPr>
      </w:pPr>
      <w:r>
        <w:rPr>
          <w:sz w:val="24"/>
          <w:szCs w:val="24"/>
        </w:rPr>
        <w:t>50 ml Minzelikör</w:t>
      </w:r>
    </w:p>
    <w:p w14:paraId="1D267169" w14:textId="77777777" w:rsidR="002D307C" w:rsidRDefault="002D307C" w:rsidP="002D307C">
      <w:pPr>
        <w:rPr>
          <w:sz w:val="24"/>
          <w:szCs w:val="24"/>
        </w:rPr>
      </w:pPr>
    </w:p>
    <w:p w14:paraId="66D99322" w14:textId="77777777" w:rsidR="002D307C" w:rsidRDefault="002D307C" w:rsidP="002D307C">
      <w:pPr>
        <w:rPr>
          <w:sz w:val="24"/>
          <w:szCs w:val="24"/>
        </w:rPr>
      </w:pPr>
      <w:r>
        <w:rPr>
          <w:sz w:val="24"/>
          <w:szCs w:val="24"/>
        </w:rPr>
        <w:t>Schokoblüten: einige Pfefferminzblüten</w:t>
      </w:r>
    </w:p>
    <w:p w14:paraId="43EE7A92" w14:textId="77777777" w:rsidR="002D307C" w:rsidRDefault="002D307C" w:rsidP="002D307C">
      <w:pPr>
        <w:rPr>
          <w:sz w:val="24"/>
          <w:szCs w:val="24"/>
        </w:rPr>
      </w:pPr>
      <w:r>
        <w:rPr>
          <w:sz w:val="24"/>
          <w:szCs w:val="24"/>
        </w:rPr>
        <w:t>Ca. 50 g Zartbitter-Kuvertüre</w:t>
      </w:r>
    </w:p>
    <w:p w14:paraId="2EE114E6" w14:textId="77777777" w:rsidR="002D307C" w:rsidRDefault="002D307C" w:rsidP="002D307C">
      <w:pPr>
        <w:rPr>
          <w:sz w:val="24"/>
          <w:szCs w:val="24"/>
        </w:rPr>
      </w:pPr>
    </w:p>
    <w:p w14:paraId="0BEB7793" w14:textId="77777777" w:rsidR="002D307C" w:rsidRDefault="002D307C" w:rsidP="002D307C">
      <w:pPr>
        <w:rPr>
          <w:sz w:val="24"/>
          <w:szCs w:val="24"/>
        </w:rPr>
      </w:pPr>
      <w:r>
        <w:rPr>
          <w:sz w:val="24"/>
          <w:szCs w:val="24"/>
        </w:rPr>
        <w:t>Zubereitung:</w:t>
      </w:r>
    </w:p>
    <w:p w14:paraId="635708D5" w14:textId="77777777" w:rsidR="002D307C" w:rsidRPr="004A1750" w:rsidRDefault="002D307C" w:rsidP="00E76E01">
      <w:pPr>
        <w:pStyle w:val="ListParagraph"/>
        <w:numPr>
          <w:ilvl w:val="0"/>
          <w:numId w:val="187"/>
        </w:numPr>
        <w:spacing w:after="120"/>
        <w:ind w:left="714" w:hanging="357"/>
        <w:contextualSpacing w:val="0"/>
        <w:jc w:val="both"/>
        <w:rPr>
          <w:sz w:val="24"/>
          <w:szCs w:val="24"/>
        </w:rPr>
      </w:pPr>
      <w:r w:rsidRPr="004A1750">
        <w:rPr>
          <w:sz w:val="24"/>
          <w:szCs w:val="24"/>
        </w:rPr>
        <w:t>Für das Mousse beide Schokoladen grob zerkleinern und auf einem heißen Wasserbad schmelzen. Die Eier trennen. Eigelb mit dem MInzezucker schaumig rühren. Eiweiß zu Eischnee schlagen. Sahne steif schlagen. Geschmolzene Schokolade unter die Eigelbmasse rühren. Den Likör ebenfalls unterrühren. Nacheinander Eischnee und Sahne unter die abgekühlte Masse heben. Am besten über Nacht im Kühlschrank fest werden lassen.</w:t>
      </w:r>
    </w:p>
    <w:p w14:paraId="1CFAC9B1" w14:textId="77777777" w:rsidR="002D307C" w:rsidRPr="004A1750" w:rsidRDefault="002D307C" w:rsidP="00E76E01">
      <w:pPr>
        <w:pStyle w:val="ListParagraph"/>
        <w:numPr>
          <w:ilvl w:val="0"/>
          <w:numId w:val="187"/>
        </w:numPr>
        <w:spacing w:after="120"/>
        <w:ind w:left="714" w:hanging="357"/>
        <w:contextualSpacing w:val="0"/>
        <w:jc w:val="both"/>
        <w:rPr>
          <w:sz w:val="24"/>
          <w:szCs w:val="24"/>
        </w:rPr>
      </w:pPr>
      <w:r w:rsidRPr="004A1750">
        <w:rPr>
          <w:sz w:val="24"/>
          <w:szCs w:val="24"/>
        </w:rPr>
        <w:t>Für die Schokoblüten die grob zerkleinerte Kuvertüre auf einem heißen Wasserbad schmelzen. Die Blütenähren kurz in die Kuvertüre eintauchen und auf Pergamentpapier fest werden lassen.</w:t>
      </w:r>
    </w:p>
    <w:p w14:paraId="5C185DDF" w14:textId="77777777" w:rsidR="002D307C" w:rsidRPr="004A1750" w:rsidRDefault="002D307C" w:rsidP="00E76E01">
      <w:pPr>
        <w:pStyle w:val="ListParagraph"/>
        <w:numPr>
          <w:ilvl w:val="0"/>
          <w:numId w:val="187"/>
        </w:numPr>
        <w:spacing w:after="120"/>
        <w:ind w:left="714" w:hanging="357"/>
        <w:contextualSpacing w:val="0"/>
        <w:jc w:val="both"/>
        <w:rPr>
          <w:sz w:val="24"/>
          <w:szCs w:val="24"/>
        </w:rPr>
      </w:pPr>
      <w:r w:rsidRPr="004A1750">
        <w:rPr>
          <w:sz w:val="24"/>
          <w:szCs w:val="24"/>
        </w:rPr>
        <w:t>Für den Minzezucker 100g Zucker mit 1 EL getrockneter Minze im Mixer fein mahlen.</w:t>
      </w:r>
    </w:p>
    <w:p w14:paraId="2DD6144C" w14:textId="77777777" w:rsidR="002D307C" w:rsidRDefault="002D307C" w:rsidP="002D307C">
      <w:pPr>
        <w:rPr>
          <w:sz w:val="24"/>
          <w:szCs w:val="24"/>
        </w:rPr>
      </w:pPr>
    </w:p>
    <w:p w14:paraId="08D56AC0" w14:textId="77777777" w:rsidR="002D307C" w:rsidRDefault="002D307C" w:rsidP="002D307C">
      <w:pPr>
        <w:rPr>
          <w:sz w:val="24"/>
          <w:szCs w:val="24"/>
        </w:rPr>
      </w:pPr>
      <w:r>
        <w:rPr>
          <w:sz w:val="24"/>
          <w:szCs w:val="24"/>
        </w:rPr>
        <w:br w:type="page"/>
      </w:r>
    </w:p>
    <w:p w14:paraId="7E6CF1A2" w14:textId="0BF44FF9" w:rsidR="002D307C" w:rsidRDefault="002D307C" w:rsidP="002D307C">
      <w:pPr>
        <w:pStyle w:val="Heading2"/>
        <w:spacing w:after="240"/>
      </w:pPr>
      <w:r>
        <w:lastRenderedPageBreak/>
        <w:t>Schnelles Kirschdessert</w:t>
      </w:r>
      <w:r w:rsidR="003537DB">
        <w:rPr>
          <w:rStyle w:val="FootnoteReference"/>
        </w:rPr>
        <w:footnoteReference w:id="1544"/>
      </w:r>
      <w:r>
        <w:t xml:space="preserve"> </w:t>
      </w:r>
    </w:p>
    <w:p w14:paraId="347EC24C" w14:textId="77777777" w:rsidR="002D307C" w:rsidRPr="002D307C" w:rsidRDefault="002D307C" w:rsidP="002D307C">
      <w:pPr>
        <w:rPr>
          <w:sz w:val="24"/>
          <w:szCs w:val="24"/>
          <w:u w:val="single"/>
        </w:rPr>
      </w:pPr>
      <w:r w:rsidRPr="002D307C">
        <w:rPr>
          <w:sz w:val="24"/>
          <w:szCs w:val="24"/>
          <w:u w:val="single"/>
        </w:rPr>
        <w:t>Zutaten:</w:t>
      </w:r>
    </w:p>
    <w:p w14:paraId="7DF0AD8E" w14:textId="77777777" w:rsidR="002D307C" w:rsidRDefault="002D307C" w:rsidP="002D307C">
      <w:pPr>
        <w:rPr>
          <w:sz w:val="24"/>
          <w:szCs w:val="24"/>
        </w:rPr>
      </w:pPr>
      <w:r>
        <w:rPr>
          <w:sz w:val="24"/>
          <w:szCs w:val="24"/>
        </w:rPr>
        <w:t>100 g zerbröckelte Amarettini</w:t>
      </w:r>
    </w:p>
    <w:p w14:paraId="153F1986" w14:textId="77777777" w:rsidR="002D307C" w:rsidRDefault="002D307C" w:rsidP="002D307C">
      <w:pPr>
        <w:rPr>
          <w:sz w:val="24"/>
          <w:szCs w:val="24"/>
        </w:rPr>
      </w:pPr>
      <w:r>
        <w:rPr>
          <w:sz w:val="24"/>
          <w:szCs w:val="24"/>
        </w:rPr>
        <w:t>300 g Süßkirschen</w:t>
      </w:r>
    </w:p>
    <w:p w14:paraId="30C2E3C0" w14:textId="77777777" w:rsidR="002D307C" w:rsidRDefault="002D307C" w:rsidP="002D307C">
      <w:pPr>
        <w:rPr>
          <w:sz w:val="24"/>
          <w:szCs w:val="24"/>
        </w:rPr>
      </w:pPr>
      <w:r>
        <w:rPr>
          <w:sz w:val="24"/>
          <w:szCs w:val="24"/>
        </w:rPr>
        <w:t>100 g Marzipan</w:t>
      </w:r>
    </w:p>
    <w:p w14:paraId="3FA80DD3" w14:textId="77777777" w:rsidR="002D307C" w:rsidRDefault="002D307C" w:rsidP="002D307C">
      <w:pPr>
        <w:rPr>
          <w:sz w:val="24"/>
          <w:szCs w:val="24"/>
        </w:rPr>
      </w:pPr>
      <w:r>
        <w:rPr>
          <w:sz w:val="24"/>
          <w:szCs w:val="24"/>
        </w:rPr>
        <w:t>150 g Speisequark (40%)</w:t>
      </w:r>
    </w:p>
    <w:p w14:paraId="2D271FA9" w14:textId="77777777" w:rsidR="002D307C" w:rsidRDefault="002D307C" w:rsidP="002D307C">
      <w:pPr>
        <w:rPr>
          <w:sz w:val="24"/>
          <w:szCs w:val="24"/>
        </w:rPr>
      </w:pPr>
      <w:r>
        <w:rPr>
          <w:sz w:val="24"/>
          <w:szCs w:val="24"/>
        </w:rPr>
        <w:t>200 ml Sahne</w:t>
      </w:r>
    </w:p>
    <w:p w14:paraId="50F65F39" w14:textId="77777777" w:rsidR="002D307C" w:rsidRDefault="002D307C" w:rsidP="002D307C">
      <w:pPr>
        <w:rPr>
          <w:sz w:val="24"/>
          <w:szCs w:val="24"/>
        </w:rPr>
      </w:pPr>
    </w:p>
    <w:p w14:paraId="6230BBF6" w14:textId="2A190CBC" w:rsidR="002D307C" w:rsidRDefault="002D307C" w:rsidP="002D307C">
      <w:pPr>
        <w:rPr>
          <w:sz w:val="24"/>
          <w:szCs w:val="24"/>
        </w:rPr>
      </w:pPr>
      <w:r>
        <w:rPr>
          <w:sz w:val="24"/>
          <w:szCs w:val="24"/>
        </w:rPr>
        <w:t>Zubereitung:</w:t>
      </w:r>
    </w:p>
    <w:p w14:paraId="16AFFCD4" w14:textId="77777777" w:rsidR="002D307C" w:rsidRPr="00083538" w:rsidRDefault="002D307C" w:rsidP="00E76E01">
      <w:pPr>
        <w:pStyle w:val="ListParagraph"/>
        <w:numPr>
          <w:ilvl w:val="0"/>
          <w:numId w:val="188"/>
        </w:numPr>
        <w:spacing w:after="120"/>
        <w:ind w:left="714" w:hanging="357"/>
        <w:contextualSpacing w:val="0"/>
        <w:jc w:val="both"/>
        <w:rPr>
          <w:sz w:val="24"/>
          <w:szCs w:val="24"/>
        </w:rPr>
      </w:pPr>
      <w:r w:rsidRPr="00083538">
        <w:rPr>
          <w:sz w:val="24"/>
          <w:szCs w:val="24"/>
        </w:rPr>
        <w:t>Die Amarettini zerbröckeln und in 4 Schälchen verteilen. Die Kirschen waschen und abtropfen lassen, einige Kirschen zum Garnieren beiseitelegen. Die restlichen Kirschen entstielen und entsteinen, dabei den Saft auffangen. Amarettini mit dem Saft beträufeln, Kirschen darauf verteilen.</w:t>
      </w:r>
    </w:p>
    <w:p w14:paraId="788312CD" w14:textId="77777777" w:rsidR="002D307C" w:rsidRPr="00083538" w:rsidRDefault="002D307C" w:rsidP="00E76E01">
      <w:pPr>
        <w:pStyle w:val="ListParagraph"/>
        <w:numPr>
          <w:ilvl w:val="0"/>
          <w:numId w:val="188"/>
        </w:numPr>
        <w:spacing w:after="120"/>
        <w:ind w:left="714" w:hanging="357"/>
        <w:contextualSpacing w:val="0"/>
        <w:jc w:val="both"/>
        <w:rPr>
          <w:sz w:val="24"/>
          <w:szCs w:val="24"/>
        </w:rPr>
      </w:pPr>
      <w:r w:rsidRPr="00083538">
        <w:rPr>
          <w:sz w:val="24"/>
          <w:szCs w:val="24"/>
        </w:rPr>
        <w:t>Marzipan und Quark in ein Gefäß geben und fein pürieren. Die Sahne steif schlagen und unterheben. In die Schälchen füllen und mit Kirschen garnieren.</w:t>
      </w:r>
    </w:p>
    <w:p w14:paraId="57752EBE" w14:textId="77777777" w:rsidR="002D307C" w:rsidRPr="00083538" w:rsidRDefault="002D307C" w:rsidP="00E76E01">
      <w:pPr>
        <w:pStyle w:val="ListParagraph"/>
        <w:numPr>
          <w:ilvl w:val="0"/>
          <w:numId w:val="188"/>
        </w:numPr>
        <w:rPr>
          <w:sz w:val="24"/>
          <w:szCs w:val="24"/>
        </w:rPr>
      </w:pPr>
      <w:r w:rsidRPr="00083538">
        <w:rPr>
          <w:sz w:val="24"/>
          <w:szCs w:val="24"/>
        </w:rPr>
        <w:br w:type="page"/>
      </w:r>
    </w:p>
    <w:p w14:paraId="458F1AFF" w14:textId="053EEA85" w:rsidR="002D307C" w:rsidRDefault="002D307C" w:rsidP="002D307C">
      <w:pPr>
        <w:pStyle w:val="Heading2"/>
        <w:spacing w:after="240"/>
      </w:pPr>
      <w:r>
        <w:lastRenderedPageBreak/>
        <w:t>Quarkauflauf mit Sauerkirschen</w:t>
      </w:r>
      <w:r w:rsidR="00291B93">
        <w:rPr>
          <w:rStyle w:val="FootnoteReference"/>
        </w:rPr>
        <w:footnoteReference w:id="1545"/>
      </w:r>
      <w:r>
        <w:t xml:space="preserve"> </w:t>
      </w:r>
    </w:p>
    <w:p w14:paraId="1E0B78AA" w14:textId="6C082418" w:rsidR="002D307C" w:rsidRDefault="002D307C" w:rsidP="002D307C">
      <w:pPr>
        <w:rPr>
          <w:sz w:val="24"/>
          <w:szCs w:val="24"/>
        </w:rPr>
      </w:pPr>
      <w:r w:rsidRPr="002D307C">
        <w:rPr>
          <w:sz w:val="24"/>
          <w:szCs w:val="24"/>
          <w:u w:val="single"/>
        </w:rPr>
        <w:t>Zutaten</w:t>
      </w:r>
      <w:r>
        <w:rPr>
          <w:sz w:val="24"/>
          <w:szCs w:val="24"/>
        </w:rPr>
        <w:t xml:space="preserve"> (für 4 Portionen):</w:t>
      </w:r>
    </w:p>
    <w:p w14:paraId="3920C4EF" w14:textId="77777777" w:rsidR="002D307C" w:rsidRDefault="002D307C" w:rsidP="002D307C">
      <w:pPr>
        <w:rPr>
          <w:sz w:val="24"/>
          <w:szCs w:val="24"/>
        </w:rPr>
      </w:pPr>
      <w:r>
        <w:rPr>
          <w:sz w:val="24"/>
          <w:szCs w:val="24"/>
        </w:rPr>
        <w:t>4 Brötchen vom Vortag</w:t>
      </w:r>
    </w:p>
    <w:p w14:paraId="392FE0FD" w14:textId="77777777" w:rsidR="002D307C" w:rsidRDefault="002D307C" w:rsidP="002D307C">
      <w:pPr>
        <w:rPr>
          <w:sz w:val="24"/>
          <w:szCs w:val="24"/>
        </w:rPr>
      </w:pPr>
      <w:r>
        <w:rPr>
          <w:sz w:val="24"/>
          <w:szCs w:val="24"/>
        </w:rPr>
        <w:t>½ l Milch</w:t>
      </w:r>
    </w:p>
    <w:p w14:paraId="7CD70D6B" w14:textId="77777777" w:rsidR="002D307C" w:rsidRDefault="002D307C" w:rsidP="002D307C">
      <w:pPr>
        <w:rPr>
          <w:sz w:val="24"/>
          <w:szCs w:val="24"/>
        </w:rPr>
      </w:pPr>
      <w:r>
        <w:rPr>
          <w:sz w:val="24"/>
          <w:szCs w:val="24"/>
        </w:rPr>
        <w:t>600 g Sauerkirschen (oder ein Glas abgetropfter Sauerkirschen)</w:t>
      </w:r>
    </w:p>
    <w:p w14:paraId="612AB4F6" w14:textId="77777777" w:rsidR="002D307C" w:rsidRDefault="002D307C" w:rsidP="002D307C">
      <w:pPr>
        <w:rPr>
          <w:sz w:val="24"/>
          <w:szCs w:val="24"/>
        </w:rPr>
      </w:pPr>
      <w:r>
        <w:rPr>
          <w:sz w:val="24"/>
          <w:szCs w:val="24"/>
        </w:rPr>
        <w:t>4 Eier</w:t>
      </w:r>
    </w:p>
    <w:p w14:paraId="3E6D1B35" w14:textId="77777777" w:rsidR="002D307C" w:rsidRDefault="002D307C" w:rsidP="002D307C">
      <w:pPr>
        <w:rPr>
          <w:sz w:val="24"/>
          <w:szCs w:val="24"/>
        </w:rPr>
      </w:pPr>
      <w:r>
        <w:rPr>
          <w:sz w:val="24"/>
          <w:szCs w:val="24"/>
        </w:rPr>
        <w:t>70 g Butter</w:t>
      </w:r>
    </w:p>
    <w:p w14:paraId="7AB991EC" w14:textId="77777777" w:rsidR="002D307C" w:rsidRDefault="002D307C" w:rsidP="002D307C">
      <w:pPr>
        <w:rPr>
          <w:sz w:val="24"/>
          <w:szCs w:val="24"/>
        </w:rPr>
      </w:pPr>
      <w:r>
        <w:rPr>
          <w:sz w:val="24"/>
          <w:szCs w:val="24"/>
        </w:rPr>
        <w:t>125 g Zucker</w:t>
      </w:r>
    </w:p>
    <w:p w14:paraId="3C200A7D" w14:textId="77777777" w:rsidR="002D307C" w:rsidRDefault="002D307C" w:rsidP="002D307C">
      <w:pPr>
        <w:rPr>
          <w:sz w:val="24"/>
          <w:szCs w:val="24"/>
        </w:rPr>
      </w:pPr>
      <w:r>
        <w:rPr>
          <w:sz w:val="24"/>
          <w:szCs w:val="24"/>
        </w:rPr>
        <w:t>250 g Quark</w:t>
      </w:r>
    </w:p>
    <w:p w14:paraId="343F2BB6" w14:textId="77777777" w:rsidR="002D307C" w:rsidRDefault="002D307C" w:rsidP="002D307C">
      <w:pPr>
        <w:rPr>
          <w:sz w:val="24"/>
          <w:szCs w:val="24"/>
        </w:rPr>
      </w:pPr>
      <w:r>
        <w:rPr>
          <w:sz w:val="24"/>
          <w:szCs w:val="24"/>
        </w:rPr>
        <w:t>1 Päckchen Vanillezucker</w:t>
      </w:r>
    </w:p>
    <w:p w14:paraId="767CB7D6" w14:textId="77777777" w:rsidR="002D307C" w:rsidRDefault="002D307C" w:rsidP="002D307C">
      <w:pPr>
        <w:rPr>
          <w:sz w:val="24"/>
          <w:szCs w:val="24"/>
        </w:rPr>
      </w:pPr>
    </w:p>
    <w:p w14:paraId="29A57AF7" w14:textId="77777777" w:rsidR="002D307C" w:rsidRDefault="002D307C" w:rsidP="002D307C">
      <w:pPr>
        <w:rPr>
          <w:sz w:val="24"/>
          <w:szCs w:val="24"/>
        </w:rPr>
      </w:pPr>
      <w:r>
        <w:rPr>
          <w:sz w:val="24"/>
          <w:szCs w:val="24"/>
        </w:rPr>
        <w:t>Zubereitungszeit: 50 Minuten, Garzeit: 1 Stunde und 10 Minuten</w:t>
      </w:r>
    </w:p>
    <w:p w14:paraId="4C6B10B3" w14:textId="77777777" w:rsidR="002D307C" w:rsidRPr="00345391" w:rsidRDefault="002D307C" w:rsidP="00E76E01">
      <w:pPr>
        <w:pStyle w:val="ListParagraph"/>
        <w:numPr>
          <w:ilvl w:val="0"/>
          <w:numId w:val="166"/>
        </w:numPr>
        <w:spacing w:after="120"/>
        <w:ind w:left="714" w:hanging="357"/>
        <w:contextualSpacing w:val="0"/>
        <w:jc w:val="both"/>
        <w:rPr>
          <w:sz w:val="24"/>
          <w:szCs w:val="24"/>
        </w:rPr>
      </w:pPr>
      <w:r w:rsidRPr="00345391">
        <w:rPr>
          <w:sz w:val="24"/>
          <w:szCs w:val="24"/>
        </w:rPr>
        <w:t>Den Römertopf wässern. Die Brötchen in dünne Scheiben schneiden. Die Milch erhitzen und über die eingeweichten Brötchen gießen. Brötchen 30 Minuten einweichen. Inzwischen die Kirschen waschen und entsteinen (oder eben das Glas Kirschen nehmen)</w:t>
      </w:r>
    </w:p>
    <w:p w14:paraId="426C7AFE" w14:textId="77777777" w:rsidR="002D307C" w:rsidRPr="00345391" w:rsidRDefault="002D307C" w:rsidP="00E76E01">
      <w:pPr>
        <w:pStyle w:val="ListParagraph"/>
        <w:numPr>
          <w:ilvl w:val="0"/>
          <w:numId w:val="166"/>
        </w:numPr>
        <w:spacing w:after="120"/>
        <w:ind w:left="714" w:hanging="357"/>
        <w:contextualSpacing w:val="0"/>
        <w:jc w:val="both"/>
        <w:rPr>
          <w:sz w:val="24"/>
          <w:szCs w:val="24"/>
        </w:rPr>
      </w:pPr>
      <w:r w:rsidRPr="00345391">
        <w:rPr>
          <w:sz w:val="24"/>
          <w:szCs w:val="24"/>
        </w:rPr>
        <w:t>Die Eier trennen. 60 g Butter mit den Eigelben und Zucker in einer großen Schüssel schaumig rühren. Die Brötchen ausdrücken und mit dem Quark und den Kirschen unter die Eiermasse rühren.</w:t>
      </w:r>
    </w:p>
    <w:p w14:paraId="56B7458D" w14:textId="77777777" w:rsidR="002D307C" w:rsidRPr="00345391" w:rsidRDefault="002D307C" w:rsidP="00E76E01">
      <w:pPr>
        <w:pStyle w:val="ListParagraph"/>
        <w:numPr>
          <w:ilvl w:val="0"/>
          <w:numId w:val="166"/>
        </w:numPr>
        <w:spacing w:after="120"/>
        <w:ind w:left="714" w:hanging="357"/>
        <w:contextualSpacing w:val="0"/>
        <w:jc w:val="both"/>
        <w:rPr>
          <w:sz w:val="24"/>
          <w:szCs w:val="24"/>
        </w:rPr>
      </w:pPr>
      <w:r w:rsidRPr="00345391">
        <w:rPr>
          <w:sz w:val="24"/>
          <w:szCs w:val="24"/>
        </w:rPr>
        <w:t>Die Eiweiße mit dem Vanillezucker steif schlagen und unter die Quarkmasse heben.</w:t>
      </w:r>
    </w:p>
    <w:p w14:paraId="4FF425E9" w14:textId="57B3C14B" w:rsidR="002D307C" w:rsidRDefault="002D307C" w:rsidP="00E76E01">
      <w:pPr>
        <w:pStyle w:val="ListParagraph"/>
        <w:numPr>
          <w:ilvl w:val="0"/>
          <w:numId w:val="166"/>
        </w:numPr>
        <w:spacing w:after="120"/>
        <w:ind w:left="714" w:hanging="357"/>
        <w:contextualSpacing w:val="0"/>
        <w:jc w:val="both"/>
        <w:rPr>
          <w:sz w:val="24"/>
          <w:szCs w:val="24"/>
        </w:rPr>
      </w:pPr>
      <w:r w:rsidRPr="00345391">
        <w:rPr>
          <w:sz w:val="24"/>
          <w:szCs w:val="24"/>
        </w:rPr>
        <w:t xml:space="preserve">Den Römertopf mit der restlichen Butter ausfetten, den Quark einfüllen und die Form schließen. Den </w:t>
      </w:r>
      <w:r>
        <w:rPr>
          <w:sz w:val="24"/>
          <w:szCs w:val="24"/>
        </w:rPr>
        <w:t>R</w:t>
      </w:r>
      <w:r w:rsidRPr="00345391">
        <w:rPr>
          <w:sz w:val="24"/>
          <w:szCs w:val="24"/>
        </w:rPr>
        <w:t>ömertopf in den kalten Backofen stellen und den Quarkauflauf bei 200°C (Umluft 180°C) 1 Stunde und 10 Minuten backen. Dazu passt gut Vanillesauce. Den Auflauf kann man auch kalt essen.</w:t>
      </w:r>
    </w:p>
    <w:p w14:paraId="5D90334B" w14:textId="77777777" w:rsidR="00350DD5" w:rsidRDefault="00350DD5">
      <w:pPr>
        <w:rPr>
          <w:sz w:val="24"/>
          <w:szCs w:val="24"/>
        </w:rPr>
      </w:pPr>
      <w:r>
        <w:rPr>
          <w:sz w:val="24"/>
          <w:szCs w:val="24"/>
        </w:rPr>
        <w:br w:type="page"/>
      </w:r>
    </w:p>
    <w:p w14:paraId="000CAE20" w14:textId="047D769D" w:rsidR="00350DD5" w:rsidRDefault="00350DD5" w:rsidP="00350DD5">
      <w:pPr>
        <w:pStyle w:val="Heading2"/>
        <w:spacing w:after="240"/>
      </w:pPr>
      <w:r>
        <w:lastRenderedPageBreak/>
        <w:t>Crêpes mit Passionfruits-Mango-Sirup</w:t>
      </w:r>
      <w:r w:rsidR="00F95B41">
        <w:rPr>
          <w:rStyle w:val="FootnoteReference"/>
        </w:rPr>
        <w:footnoteReference w:id="1546"/>
      </w:r>
      <w:r>
        <w:t xml:space="preserve"> </w:t>
      </w:r>
    </w:p>
    <w:p w14:paraId="46309827" w14:textId="20271E56" w:rsidR="00350DD5" w:rsidRPr="00350DD5" w:rsidRDefault="00350DD5" w:rsidP="00350DD5">
      <w:pPr>
        <w:rPr>
          <w:sz w:val="24"/>
          <w:szCs w:val="24"/>
          <w:u w:val="single"/>
        </w:rPr>
      </w:pPr>
      <w:r w:rsidRPr="00350DD5">
        <w:rPr>
          <w:sz w:val="24"/>
          <w:szCs w:val="24"/>
          <w:u w:val="single"/>
        </w:rPr>
        <w:t>Zutaten:</w:t>
      </w:r>
    </w:p>
    <w:p w14:paraId="0180A7FE" w14:textId="38739BE6" w:rsidR="00350DD5" w:rsidRPr="00350DD5" w:rsidRDefault="00350DD5" w:rsidP="00350DD5">
      <w:pPr>
        <w:rPr>
          <w:i/>
          <w:iCs/>
          <w:sz w:val="24"/>
          <w:szCs w:val="24"/>
        </w:rPr>
      </w:pPr>
      <w:r w:rsidRPr="00350DD5">
        <w:rPr>
          <w:i/>
          <w:iCs/>
          <w:sz w:val="24"/>
          <w:szCs w:val="24"/>
        </w:rPr>
        <w:t>Für den Sirup</w:t>
      </w:r>
    </w:p>
    <w:p w14:paraId="3FB96EC0" w14:textId="77777777" w:rsidR="00350DD5" w:rsidRDefault="00350DD5" w:rsidP="00350DD5">
      <w:pPr>
        <w:rPr>
          <w:sz w:val="24"/>
          <w:szCs w:val="24"/>
        </w:rPr>
      </w:pPr>
      <w:r>
        <w:rPr>
          <w:sz w:val="24"/>
          <w:szCs w:val="24"/>
        </w:rPr>
        <w:t>Fruchtfleisch von 6 Passionfruits</w:t>
      </w:r>
    </w:p>
    <w:p w14:paraId="47DA9B14" w14:textId="77777777" w:rsidR="00350DD5" w:rsidRDefault="00350DD5" w:rsidP="00350DD5">
      <w:pPr>
        <w:rPr>
          <w:sz w:val="24"/>
          <w:szCs w:val="24"/>
        </w:rPr>
      </w:pPr>
      <w:r>
        <w:rPr>
          <w:sz w:val="24"/>
          <w:szCs w:val="24"/>
        </w:rPr>
        <w:t>4 EL Ahornsirup (oder klarer Honig)</w:t>
      </w:r>
    </w:p>
    <w:p w14:paraId="287C1693" w14:textId="77777777" w:rsidR="00350DD5" w:rsidRDefault="00350DD5" w:rsidP="00350DD5">
      <w:pPr>
        <w:rPr>
          <w:sz w:val="24"/>
          <w:szCs w:val="24"/>
        </w:rPr>
      </w:pPr>
      <w:r>
        <w:rPr>
          <w:sz w:val="24"/>
          <w:szCs w:val="24"/>
        </w:rPr>
        <w:t>1 Stück frischer Ingwer (etwa 1 cm), geschält und gerieben</w:t>
      </w:r>
    </w:p>
    <w:p w14:paraId="3B7AC3BE" w14:textId="77777777" w:rsidR="00350DD5" w:rsidRDefault="00350DD5" w:rsidP="00350DD5">
      <w:pPr>
        <w:rPr>
          <w:sz w:val="24"/>
          <w:szCs w:val="24"/>
        </w:rPr>
      </w:pPr>
      <w:r>
        <w:rPr>
          <w:sz w:val="24"/>
          <w:szCs w:val="24"/>
        </w:rPr>
        <w:t xml:space="preserve">Mark von 1 Vanilleschote </w:t>
      </w:r>
    </w:p>
    <w:p w14:paraId="6FB42EA8" w14:textId="77777777" w:rsidR="00350DD5" w:rsidRDefault="00350DD5" w:rsidP="00350DD5">
      <w:pPr>
        <w:rPr>
          <w:sz w:val="24"/>
          <w:szCs w:val="24"/>
        </w:rPr>
      </w:pPr>
      <w:r>
        <w:rPr>
          <w:sz w:val="24"/>
          <w:szCs w:val="24"/>
        </w:rPr>
        <w:t>1-2 reife Mangos, geschält, das Fruchtfleisch vom Kern gelöst und in Segmente geschnitten</w:t>
      </w:r>
    </w:p>
    <w:p w14:paraId="6E6ECCAD" w14:textId="77777777" w:rsidR="00350DD5" w:rsidRDefault="00350DD5" w:rsidP="00350DD5">
      <w:pPr>
        <w:rPr>
          <w:sz w:val="24"/>
          <w:szCs w:val="24"/>
        </w:rPr>
      </w:pPr>
    </w:p>
    <w:p w14:paraId="2BAF0D8C" w14:textId="77777777" w:rsidR="00350DD5" w:rsidRPr="00350DD5" w:rsidRDefault="00350DD5" w:rsidP="00350DD5">
      <w:pPr>
        <w:rPr>
          <w:i/>
          <w:iCs/>
          <w:sz w:val="24"/>
          <w:szCs w:val="24"/>
        </w:rPr>
      </w:pPr>
      <w:r w:rsidRPr="00350DD5">
        <w:rPr>
          <w:i/>
          <w:iCs/>
          <w:sz w:val="24"/>
          <w:szCs w:val="24"/>
        </w:rPr>
        <w:t>Für den Teig:</w:t>
      </w:r>
    </w:p>
    <w:p w14:paraId="75A781B5" w14:textId="77777777" w:rsidR="00350DD5" w:rsidRDefault="00350DD5" w:rsidP="00350DD5">
      <w:pPr>
        <w:rPr>
          <w:sz w:val="24"/>
          <w:szCs w:val="24"/>
        </w:rPr>
      </w:pPr>
      <w:r>
        <w:rPr>
          <w:sz w:val="24"/>
          <w:szCs w:val="24"/>
        </w:rPr>
        <w:t>225 g Mehl</w:t>
      </w:r>
    </w:p>
    <w:p w14:paraId="3627F264" w14:textId="77777777" w:rsidR="00350DD5" w:rsidRDefault="00350DD5" w:rsidP="00350DD5">
      <w:pPr>
        <w:rPr>
          <w:sz w:val="24"/>
          <w:szCs w:val="24"/>
        </w:rPr>
      </w:pPr>
      <w:r>
        <w:rPr>
          <w:sz w:val="24"/>
          <w:szCs w:val="24"/>
        </w:rPr>
        <w:t>3 große Eier</w:t>
      </w:r>
    </w:p>
    <w:p w14:paraId="358AC710" w14:textId="77777777" w:rsidR="00350DD5" w:rsidRDefault="00350DD5" w:rsidP="00350DD5">
      <w:pPr>
        <w:rPr>
          <w:sz w:val="24"/>
          <w:szCs w:val="24"/>
        </w:rPr>
      </w:pPr>
      <w:r>
        <w:rPr>
          <w:sz w:val="24"/>
          <w:szCs w:val="24"/>
        </w:rPr>
        <w:t>450 ml Milch</w:t>
      </w:r>
    </w:p>
    <w:p w14:paraId="28037766" w14:textId="77777777" w:rsidR="00350DD5" w:rsidRDefault="00350DD5" w:rsidP="00350DD5">
      <w:pPr>
        <w:rPr>
          <w:sz w:val="24"/>
          <w:szCs w:val="24"/>
        </w:rPr>
      </w:pPr>
      <w:r>
        <w:rPr>
          <w:sz w:val="24"/>
          <w:szCs w:val="24"/>
        </w:rPr>
        <w:t>1 EL geschmolzenes Kokosfett plus etwas Fett zum Braten</w:t>
      </w:r>
    </w:p>
    <w:p w14:paraId="28083B94" w14:textId="77777777" w:rsidR="00350DD5" w:rsidRDefault="00350DD5" w:rsidP="00350DD5">
      <w:pPr>
        <w:rPr>
          <w:sz w:val="24"/>
          <w:szCs w:val="24"/>
        </w:rPr>
      </w:pPr>
      <w:r>
        <w:rPr>
          <w:sz w:val="24"/>
          <w:szCs w:val="24"/>
        </w:rPr>
        <w:t>1 Prise Meersalz</w:t>
      </w:r>
    </w:p>
    <w:p w14:paraId="2E99E4C1" w14:textId="77777777" w:rsidR="00350DD5" w:rsidRPr="00350DD5" w:rsidRDefault="00350DD5" w:rsidP="00350DD5">
      <w:pPr>
        <w:rPr>
          <w:i/>
          <w:iCs/>
          <w:sz w:val="24"/>
          <w:szCs w:val="24"/>
        </w:rPr>
      </w:pPr>
      <w:r w:rsidRPr="00350DD5">
        <w:rPr>
          <w:i/>
          <w:iCs/>
          <w:sz w:val="24"/>
          <w:szCs w:val="24"/>
        </w:rPr>
        <w:t>Zum Anrichten (wenn man will)</w:t>
      </w:r>
    </w:p>
    <w:p w14:paraId="60E97C34" w14:textId="77777777" w:rsidR="00350DD5" w:rsidRDefault="00350DD5" w:rsidP="00350DD5">
      <w:pPr>
        <w:rPr>
          <w:sz w:val="24"/>
          <w:szCs w:val="24"/>
        </w:rPr>
      </w:pPr>
      <w:r>
        <w:rPr>
          <w:sz w:val="24"/>
          <w:szCs w:val="24"/>
        </w:rPr>
        <w:t>100 g Mascarpone (oder griechischer Joghurt)</w:t>
      </w:r>
    </w:p>
    <w:p w14:paraId="784ECAA7" w14:textId="77777777" w:rsidR="00350DD5" w:rsidRDefault="00350DD5" w:rsidP="00350DD5">
      <w:pPr>
        <w:rPr>
          <w:sz w:val="24"/>
          <w:szCs w:val="24"/>
        </w:rPr>
      </w:pPr>
    </w:p>
    <w:p w14:paraId="41DE27F8" w14:textId="4A339438" w:rsidR="00350DD5" w:rsidRDefault="00350DD5" w:rsidP="00350DD5">
      <w:pPr>
        <w:rPr>
          <w:sz w:val="24"/>
          <w:szCs w:val="24"/>
        </w:rPr>
      </w:pPr>
      <w:r>
        <w:rPr>
          <w:sz w:val="24"/>
          <w:szCs w:val="24"/>
        </w:rPr>
        <w:t>Zubereitung:</w:t>
      </w:r>
    </w:p>
    <w:p w14:paraId="01C15ADD" w14:textId="77777777" w:rsidR="00350DD5" w:rsidRPr="00E57560" w:rsidRDefault="00350DD5" w:rsidP="00E76E01">
      <w:pPr>
        <w:pStyle w:val="ListParagraph"/>
        <w:numPr>
          <w:ilvl w:val="0"/>
          <w:numId w:val="142"/>
        </w:numPr>
        <w:spacing w:after="120"/>
        <w:ind w:left="714" w:hanging="357"/>
        <w:contextualSpacing w:val="0"/>
        <w:jc w:val="both"/>
        <w:rPr>
          <w:sz w:val="24"/>
          <w:szCs w:val="24"/>
        </w:rPr>
      </w:pPr>
      <w:r w:rsidRPr="00E57560">
        <w:rPr>
          <w:sz w:val="24"/>
          <w:szCs w:val="24"/>
        </w:rPr>
        <w:t>Für den Sirup das Fruchtfleisch der Passionfruits in einen Topf geben. Ahornsirup, 90 ml Wasser, Ingwer und Vanillemark hinzufügen und bei mittlerer Hitze köcheln lassen, bis der Sirup eingedickt ist. Dabei gelegentlich umrühren. Ist der Sirup zu dünnflüssig, ein paar weitere Minuten auf dem Herd einkochen lassen. Die Mango dazu fügen und den Sirup beiseitestellen.</w:t>
      </w:r>
    </w:p>
    <w:p w14:paraId="71C77CDD" w14:textId="77777777" w:rsidR="00350DD5" w:rsidRPr="00E57560" w:rsidRDefault="00350DD5" w:rsidP="00E76E01">
      <w:pPr>
        <w:pStyle w:val="ListParagraph"/>
        <w:numPr>
          <w:ilvl w:val="0"/>
          <w:numId w:val="142"/>
        </w:numPr>
        <w:spacing w:after="120"/>
        <w:ind w:left="714" w:hanging="357"/>
        <w:contextualSpacing w:val="0"/>
        <w:jc w:val="both"/>
        <w:rPr>
          <w:sz w:val="24"/>
          <w:szCs w:val="24"/>
        </w:rPr>
      </w:pPr>
      <w:r w:rsidRPr="00E57560">
        <w:rPr>
          <w:sz w:val="24"/>
          <w:szCs w:val="24"/>
        </w:rPr>
        <w:t>Für den Crêpes-Teig alle Zutaten mit 250 ml Wasser in einer Schüssel glatt pürieren. Durch ein Sieb passieren, um alle Klümpchen zu entfernen. Oder das Mehl in eine Schüssel geben, Eier und die Hälfte der Milch hinzufügen und alles glattrühren. Dann nach und nach restliche Milch und 250 ml Wasser einrühren.</w:t>
      </w:r>
    </w:p>
    <w:p w14:paraId="0D0E2D6A" w14:textId="77777777" w:rsidR="00350DD5" w:rsidRPr="00E57560" w:rsidRDefault="00350DD5" w:rsidP="00E76E01">
      <w:pPr>
        <w:pStyle w:val="ListParagraph"/>
        <w:numPr>
          <w:ilvl w:val="0"/>
          <w:numId w:val="142"/>
        </w:numPr>
        <w:spacing w:after="120"/>
        <w:ind w:left="714" w:hanging="357"/>
        <w:contextualSpacing w:val="0"/>
        <w:jc w:val="both"/>
        <w:rPr>
          <w:sz w:val="24"/>
          <w:szCs w:val="24"/>
        </w:rPr>
      </w:pPr>
      <w:r w:rsidRPr="00E57560">
        <w:rPr>
          <w:sz w:val="24"/>
          <w:szCs w:val="24"/>
        </w:rPr>
        <w:t xml:space="preserve">Zuletzt das flüssige Kokosfett und das Salz unterrühren und den Teig mindestens 30 Minuten bei Zimmertemperatur ruhen lassen (falls möglich für 1 Stunde). </w:t>
      </w:r>
    </w:p>
    <w:p w14:paraId="73F1011D" w14:textId="77777777" w:rsidR="00350DD5" w:rsidRPr="00E57560" w:rsidRDefault="00350DD5" w:rsidP="00E76E01">
      <w:pPr>
        <w:pStyle w:val="ListParagraph"/>
        <w:numPr>
          <w:ilvl w:val="0"/>
          <w:numId w:val="142"/>
        </w:numPr>
        <w:spacing w:after="120"/>
        <w:ind w:left="714" w:hanging="357"/>
        <w:contextualSpacing w:val="0"/>
        <w:jc w:val="both"/>
        <w:rPr>
          <w:sz w:val="24"/>
          <w:szCs w:val="24"/>
        </w:rPr>
      </w:pPr>
      <w:r w:rsidRPr="00E57560">
        <w:rPr>
          <w:sz w:val="24"/>
          <w:szCs w:val="24"/>
        </w:rPr>
        <w:t>Nochmals umrühren, damit sich das Mehl nicht unten am Schüsselboden absetzt.</w:t>
      </w:r>
    </w:p>
    <w:p w14:paraId="7FC4ABEB" w14:textId="77777777" w:rsidR="00350DD5" w:rsidRPr="00E57560" w:rsidRDefault="00350DD5" w:rsidP="00E76E01">
      <w:pPr>
        <w:pStyle w:val="ListParagraph"/>
        <w:numPr>
          <w:ilvl w:val="0"/>
          <w:numId w:val="142"/>
        </w:numPr>
        <w:spacing w:after="120"/>
        <w:ind w:left="714" w:hanging="357"/>
        <w:contextualSpacing w:val="0"/>
        <w:jc w:val="both"/>
        <w:rPr>
          <w:sz w:val="24"/>
          <w:szCs w:val="24"/>
        </w:rPr>
      </w:pPr>
      <w:r w:rsidRPr="00E57560">
        <w:rPr>
          <w:sz w:val="24"/>
          <w:szCs w:val="24"/>
        </w:rPr>
        <w:lastRenderedPageBreak/>
        <w:t>Eine Pfanne auf mittlerer Stufe erhitzen. Ein kleines Stück Kokosfett darin schmelzen. Die Pfanne schwenken, um das Fett in einer dünnen Schicht zu verteilen. Überschüssiges Fett entfernen. 4-5 EL Teig in die Pfanne geben. Die Pfanne leicht schwenken, damit sich der Teig am Pfannenboden verteilt. Etwa 45 Sekunden backen, dann wenden und kurz von der anderen Seite backen. Auf ein Backblech gleiten lassen und warm stellen, während die anderen Crêpes ebenso gebacken werden.</w:t>
      </w:r>
    </w:p>
    <w:p w14:paraId="37045646" w14:textId="77777777" w:rsidR="00350DD5" w:rsidRPr="00E57560" w:rsidRDefault="00350DD5" w:rsidP="00E76E01">
      <w:pPr>
        <w:pStyle w:val="ListParagraph"/>
        <w:numPr>
          <w:ilvl w:val="0"/>
          <w:numId w:val="142"/>
        </w:numPr>
        <w:spacing w:after="120"/>
        <w:ind w:left="714" w:hanging="357"/>
        <w:contextualSpacing w:val="0"/>
        <w:jc w:val="both"/>
        <w:rPr>
          <w:sz w:val="24"/>
          <w:szCs w:val="24"/>
        </w:rPr>
      </w:pPr>
      <w:r w:rsidRPr="00E57560">
        <w:rPr>
          <w:sz w:val="24"/>
          <w:szCs w:val="24"/>
        </w:rPr>
        <w:t xml:space="preserve">Die Crêpes zu Viertelkreisen schlagen. In der Pfanne nach Belieben mit etwas Sirup erwärmen. Mit einem Löffel Sirup und </w:t>
      </w:r>
      <w:r>
        <w:rPr>
          <w:sz w:val="24"/>
          <w:szCs w:val="24"/>
        </w:rPr>
        <w:t xml:space="preserve">wenn man will, </w:t>
      </w:r>
      <w:r w:rsidRPr="00E57560">
        <w:rPr>
          <w:sz w:val="24"/>
          <w:szCs w:val="24"/>
        </w:rPr>
        <w:t>einem Klecks Mascarpone oder Joghurt servieren</w:t>
      </w:r>
      <w:r>
        <w:rPr>
          <w:sz w:val="24"/>
          <w:szCs w:val="24"/>
        </w:rPr>
        <w:t>.</w:t>
      </w:r>
    </w:p>
    <w:p w14:paraId="3C6E97AB" w14:textId="77777777" w:rsidR="00350DD5" w:rsidRDefault="00350DD5" w:rsidP="00350DD5">
      <w:pPr>
        <w:rPr>
          <w:sz w:val="24"/>
          <w:szCs w:val="24"/>
        </w:rPr>
      </w:pPr>
    </w:p>
    <w:p w14:paraId="79BD4599" w14:textId="1087D73E" w:rsidR="00155D9D" w:rsidRDefault="00350DD5">
      <w:pPr>
        <w:rPr>
          <w:sz w:val="24"/>
          <w:szCs w:val="24"/>
        </w:rPr>
      </w:pPr>
      <w:r>
        <w:rPr>
          <w:sz w:val="24"/>
          <w:szCs w:val="24"/>
        </w:rPr>
        <w:br w:type="page"/>
      </w:r>
    </w:p>
    <w:p w14:paraId="1C3A85CA" w14:textId="5E3D33EC" w:rsidR="00155D9D" w:rsidRDefault="00155D9D" w:rsidP="00155D9D">
      <w:pPr>
        <w:pStyle w:val="Heading2"/>
        <w:spacing w:after="240"/>
      </w:pPr>
      <w:r>
        <w:lastRenderedPageBreak/>
        <w:t>Flamusse (Apfelauflauf)</w:t>
      </w:r>
      <w:r w:rsidR="00266885">
        <w:rPr>
          <w:rStyle w:val="FootnoteReference"/>
        </w:rPr>
        <w:footnoteReference w:id="1547"/>
      </w:r>
      <w:r>
        <w:t xml:space="preserve"> </w:t>
      </w:r>
    </w:p>
    <w:p w14:paraId="0C2B5447" w14:textId="77777777" w:rsidR="00155D9D" w:rsidRDefault="00155D9D" w:rsidP="00155D9D">
      <w:pPr>
        <w:rPr>
          <w:sz w:val="24"/>
          <w:szCs w:val="24"/>
        </w:rPr>
      </w:pPr>
      <w:r w:rsidRPr="00EA615D">
        <w:rPr>
          <w:sz w:val="24"/>
          <w:szCs w:val="24"/>
          <w:u w:val="single"/>
        </w:rPr>
        <w:t>Zutaten</w:t>
      </w:r>
      <w:r>
        <w:rPr>
          <w:sz w:val="24"/>
          <w:szCs w:val="24"/>
        </w:rPr>
        <w:t xml:space="preserve"> (für 4 Portionen):</w:t>
      </w:r>
    </w:p>
    <w:p w14:paraId="754CDC9D" w14:textId="77777777" w:rsidR="00155D9D" w:rsidRDefault="00155D9D" w:rsidP="00155D9D">
      <w:pPr>
        <w:rPr>
          <w:sz w:val="24"/>
          <w:szCs w:val="24"/>
        </w:rPr>
      </w:pPr>
      <w:r>
        <w:rPr>
          <w:sz w:val="24"/>
          <w:szCs w:val="24"/>
        </w:rPr>
        <w:t>4 feste würzige Äpfel (z.B. Renetten)</w:t>
      </w:r>
    </w:p>
    <w:p w14:paraId="20B8756A" w14:textId="77777777" w:rsidR="00155D9D" w:rsidRDefault="00155D9D" w:rsidP="00155D9D">
      <w:pPr>
        <w:rPr>
          <w:sz w:val="24"/>
          <w:szCs w:val="24"/>
        </w:rPr>
      </w:pPr>
      <w:r>
        <w:rPr>
          <w:sz w:val="24"/>
          <w:szCs w:val="24"/>
        </w:rPr>
        <w:t>90 g Butter</w:t>
      </w:r>
    </w:p>
    <w:p w14:paraId="5F7D1914" w14:textId="77777777" w:rsidR="00155D9D" w:rsidRDefault="00155D9D" w:rsidP="00155D9D">
      <w:pPr>
        <w:rPr>
          <w:sz w:val="24"/>
          <w:szCs w:val="24"/>
        </w:rPr>
      </w:pPr>
      <w:r>
        <w:rPr>
          <w:sz w:val="24"/>
          <w:szCs w:val="24"/>
        </w:rPr>
        <w:t>4 EL Mehl</w:t>
      </w:r>
    </w:p>
    <w:p w14:paraId="5D380F99" w14:textId="77777777" w:rsidR="00155D9D" w:rsidRDefault="00155D9D" w:rsidP="00155D9D">
      <w:pPr>
        <w:rPr>
          <w:sz w:val="24"/>
          <w:szCs w:val="24"/>
        </w:rPr>
      </w:pPr>
      <w:r>
        <w:rPr>
          <w:sz w:val="24"/>
          <w:szCs w:val="24"/>
        </w:rPr>
        <w:t>4 Eier</w:t>
      </w:r>
    </w:p>
    <w:p w14:paraId="4ABB39AC" w14:textId="77777777" w:rsidR="00155D9D" w:rsidRDefault="00155D9D" w:rsidP="00155D9D">
      <w:pPr>
        <w:rPr>
          <w:sz w:val="24"/>
          <w:szCs w:val="24"/>
        </w:rPr>
      </w:pPr>
      <w:r>
        <w:rPr>
          <w:sz w:val="24"/>
          <w:szCs w:val="24"/>
        </w:rPr>
        <w:t>6 EL Puderzucker</w:t>
      </w:r>
    </w:p>
    <w:p w14:paraId="0BA05434" w14:textId="77777777" w:rsidR="00155D9D" w:rsidRDefault="00155D9D" w:rsidP="00155D9D">
      <w:pPr>
        <w:rPr>
          <w:sz w:val="24"/>
          <w:szCs w:val="24"/>
        </w:rPr>
      </w:pPr>
      <w:r>
        <w:rPr>
          <w:sz w:val="24"/>
          <w:szCs w:val="24"/>
        </w:rPr>
        <w:t>¼ l Milch</w:t>
      </w:r>
    </w:p>
    <w:p w14:paraId="20CB04C4" w14:textId="77777777" w:rsidR="00155D9D" w:rsidRDefault="00155D9D" w:rsidP="00155D9D">
      <w:pPr>
        <w:rPr>
          <w:sz w:val="24"/>
          <w:szCs w:val="24"/>
        </w:rPr>
      </w:pPr>
    </w:p>
    <w:p w14:paraId="27829DAF" w14:textId="77777777" w:rsidR="00155D9D" w:rsidRDefault="00155D9D" w:rsidP="00155D9D">
      <w:pPr>
        <w:rPr>
          <w:sz w:val="24"/>
          <w:szCs w:val="24"/>
        </w:rPr>
      </w:pPr>
      <w:r>
        <w:rPr>
          <w:sz w:val="24"/>
          <w:szCs w:val="24"/>
        </w:rPr>
        <w:t>Zubereitungszeit: etwa 1 Stunde</w:t>
      </w:r>
    </w:p>
    <w:p w14:paraId="58E80B2E" w14:textId="77777777" w:rsidR="00155D9D" w:rsidRPr="00BC47B7" w:rsidRDefault="00155D9D" w:rsidP="00E76E01">
      <w:pPr>
        <w:pStyle w:val="ListParagraph"/>
        <w:numPr>
          <w:ilvl w:val="0"/>
          <w:numId w:val="60"/>
        </w:numPr>
        <w:spacing w:after="120"/>
        <w:ind w:left="714" w:hanging="357"/>
        <w:contextualSpacing w:val="0"/>
        <w:jc w:val="both"/>
        <w:rPr>
          <w:sz w:val="24"/>
          <w:szCs w:val="24"/>
        </w:rPr>
      </w:pPr>
      <w:r w:rsidRPr="00BC47B7">
        <w:rPr>
          <w:sz w:val="24"/>
          <w:szCs w:val="24"/>
        </w:rPr>
        <w:t>Die Äpfel schälen, vierteln, vom Kerngehäuse befreien und in Würfel schneiden.</w:t>
      </w:r>
    </w:p>
    <w:p w14:paraId="5901BDEC" w14:textId="77777777" w:rsidR="00155D9D" w:rsidRPr="00BC47B7" w:rsidRDefault="00155D9D" w:rsidP="00E76E01">
      <w:pPr>
        <w:pStyle w:val="ListParagraph"/>
        <w:numPr>
          <w:ilvl w:val="0"/>
          <w:numId w:val="60"/>
        </w:numPr>
        <w:spacing w:after="120"/>
        <w:ind w:left="714" w:hanging="357"/>
        <w:contextualSpacing w:val="0"/>
        <w:jc w:val="both"/>
        <w:rPr>
          <w:sz w:val="24"/>
          <w:szCs w:val="24"/>
        </w:rPr>
      </w:pPr>
      <w:r w:rsidRPr="00BC47B7">
        <w:rPr>
          <w:sz w:val="24"/>
          <w:szCs w:val="24"/>
        </w:rPr>
        <w:t>In einer Kasserolle 75 g Butter zerlassen. Die Apfelstücke darin etwa 10 Minuten bei milder Hitze hellgoldgelb braten. Immer wieder umrühren.</w:t>
      </w:r>
    </w:p>
    <w:p w14:paraId="32DFFB40" w14:textId="77777777" w:rsidR="00155D9D" w:rsidRPr="00BC47B7" w:rsidRDefault="00155D9D" w:rsidP="00E76E01">
      <w:pPr>
        <w:pStyle w:val="ListParagraph"/>
        <w:numPr>
          <w:ilvl w:val="0"/>
          <w:numId w:val="60"/>
        </w:numPr>
        <w:spacing w:after="120"/>
        <w:ind w:left="714" w:hanging="357"/>
        <w:contextualSpacing w:val="0"/>
        <w:jc w:val="both"/>
        <w:rPr>
          <w:sz w:val="24"/>
          <w:szCs w:val="24"/>
        </w:rPr>
      </w:pPr>
      <w:r w:rsidRPr="00BC47B7">
        <w:rPr>
          <w:sz w:val="24"/>
          <w:szCs w:val="24"/>
        </w:rPr>
        <w:t>Das Mehl in eine Schüssel sieben. Die Eier nacheinander aufschlagen und dazugeben. Mit dem Mehl vermengen. 4 EL Puderzucker dazu sieben. Die Milch in Portionen angießen. Alles zu einer homogenen Masse verarbeiten. Zum Schluss die Äpfel dazugeben.</w:t>
      </w:r>
    </w:p>
    <w:p w14:paraId="55B68B08" w14:textId="77777777" w:rsidR="00155D9D" w:rsidRPr="00BC47B7" w:rsidRDefault="00155D9D" w:rsidP="00E76E01">
      <w:pPr>
        <w:pStyle w:val="ListParagraph"/>
        <w:numPr>
          <w:ilvl w:val="0"/>
          <w:numId w:val="60"/>
        </w:numPr>
        <w:spacing w:after="120"/>
        <w:ind w:left="714" w:hanging="357"/>
        <w:contextualSpacing w:val="0"/>
        <w:jc w:val="both"/>
        <w:rPr>
          <w:sz w:val="24"/>
          <w:szCs w:val="24"/>
        </w:rPr>
      </w:pPr>
      <w:r w:rsidRPr="00BC47B7">
        <w:rPr>
          <w:sz w:val="24"/>
          <w:szCs w:val="24"/>
        </w:rPr>
        <w:t>Den Backofen auf 180°C vorheizen. Eine feuerfeste Form mit der restlichen Butter ausstreichen. Die Mischung hineingeben. Den Auflauf im Backofen (Mitte, Gas Stufe 2) in etwa 30 Minuten goldgelb backen.</w:t>
      </w:r>
    </w:p>
    <w:p w14:paraId="5700A85E" w14:textId="77777777" w:rsidR="00155D9D" w:rsidRDefault="00155D9D" w:rsidP="00E76E01">
      <w:pPr>
        <w:pStyle w:val="ListParagraph"/>
        <w:numPr>
          <w:ilvl w:val="0"/>
          <w:numId w:val="60"/>
        </w:numPr>
        <w:spacing w:after="120"/>
        <w:ind w:left="714" w:hanging="357"/>
        <w:contextualSpacing w:val="0"/>
        <w:jc w:val="both"/>
        <w:rPr>
          <w:sz w:val="24"/>
          <w:szCs w:val="24"/>
        </w:rPr>
      </w:pPr>
      <w:r w:rsidRPr="00BC47B7">
        <w:rPr>
          <w:sz w:val="24"/>
          <w:szCs w:val="24"/>
        </w:rPr>
        <w:t>Die Form aus dem Ofen nehmen. Den restlichen Puderzucker darüber sieben. Das Dessert heiß oder lauwarm servieren.</w:t>
      </w:r>
    </w:p>
    <w:p w14:paraId="4F47FEA8" w14:textId="038E306D" w:rsidR="00155D9D" w:rsidRDefault="00155D9D" w:rsidP="00155D9D">
      <w:pPr>
        <w:pStyle w:val="Heading2"/>
        <w:spacing w:after="240"/>
      </w:pPr>
      <w:r>
        <w:br w:type="page"/>
      </w:r>
      <w:r>
        <w:lastRenderedPageBreak/>
        <w:t>Crêpes Grundrezept</w:t>
      </w:r>
      <w:r w:rsidR="001D744A">
        <w:rPr>
          <w:rStyle w:val="FootnoteReference"/>
        </w:rPr>
        <w:footnoteReference w:id="1548"/>
      </w:r>
    </w:p>
    <w:p w14:paraId="18014B13" w14:textId="77777777" w:rsidR="00155D9D" w:rsidRDefault="00155D9D" w:rsidP="00155D9D">
      <w:pPr>
        <w:rPr>
          <w:sz w:val="24"/>
          <w:szCs w:val="24"/>
        </w:rPr>
      </w:pPr>
      <w:r w:rsidRPr="00E30586">
        <w:rPr>
          <w:sz w:val="24"/>
          <w:szCs w:val="24"/>
          <w:u w:val="single"/>
        </w:rPr>
        <w:t>Zutaten</w:t>
      </w:r>
      <w:r>
        <w:rPr>
          <w:sz w:val="24"/>
          <w:szCs w:val="24"/>
        </w:rPr>
        <w:t xml:space="preserve"> (für 18 hauchdünne Crêpes):</w:t>
      </w:r>
    </w:p>
    <w:p w14:paraId="04A9DBCB" w14:textId="77777777" w:rsidR="00155D9D" w:rsidRDefault="00155D9D" w:rsidP="00155D9D">
      <w:pPr>
        <w:rPr>
          <w:sz w:val="24"/>
          <w:szCs w:val="24"/>
        </w:rPr>
      </w:pPr>
      <w:r>
        <w:rPr>
          <w:sz w:val="24"/>
          <w:szCs w:val="24"/>
        </w:rPr>
        <w:t>250 g Buchweizenmehl</w:t>
      </w:r>
    </w:p>
    <w:p w14:paraId="03619D97" w14:textId="77777777" w:rsidR="00155D9D" w:rsidRDefault="00155D9D" w:rsidP="00155D9D">
      <w:pPr>
        <w:rPr>
          <w:sz w:val="24"/>
          <w:szCs w:val="24"/>
        </w:rPr>
      </w:pPr>
      <w:r>
        <w:rPr>
          <w:sz w:val="24"/>
          <w:szCs w:val="24"/>
        </w:rPr>
        <w:t>2 Eier</w:t>
      </w:r>
    </w:p>
    <w:p w14:paraId="4BC99C8E" w14:textId="77777777" w:rsidR="00155D9D" w:rsidRDefault="00155D9D" w:rsidP="00155D9D">
      <w:pPr>
        <w:rPr>
          <w:sz w:val="24"/>
          <w:szCs w:val="24"/>
        </w:rPr>
      </w:pPr>
      <w:r>
        <w:rPr>
          <w:sz w:val="24"/>
          <w:szCs w:val="24"/>
        </w:rPr>
        <w:t>Salz</w:t>
      </w:r>
    </w:p>
    <w:p w14:paraId="52E76F17" w14:textId="07E7342F" w:rsidR="00155D9D" w:rsidRDefault="00155D9D" w:rsidP="00155D9D">
      <w:pPr>
        <w:rPr>
          <w:sz w:val="24"/>
          <w:szCs w:val="24"/>
        </w:rPr>
      </w:pPr>
      <w:r>
        <w:rPr>
          <w:sz w:val="24"/>
          <w:szCs w:val="24"/>
        </w:rPr>
        <w:t>200 ml Milch</w:t>
      </w:r>
    </w:p>
    <w:p w14:paraId="139D98E7" w14:textId="77777777" w:rsidR="00155D9D" w:rsidRDefault="00155D9D" w:rsidP="00155D9D">
      <w:pPr>
        <w:rPr>
          <w:sz w:val="24"/>
          <w:szCs w:val="24"/>
        </w:rPr>
      </w:pPr>
      <w:r>
        <w:rPr>
          <w:sz w:val="24"/>
          <w:szCs w:val="24"/>
        </w:rPr>
        <w:t>1 frische Speckschwarte oder 1 TL Butter</w:t>
      </w:r>
    </w:p>
    <w:p w14:paraId="1FFF9DB4" w14:textId="77777777" w:rsidR="00155D9D" w:rsidRDefault="00155D9D" w:rsidP="00155D9D">
      <w:pPr>
        <w:rPr>
          <w:sz w:val="24"/>
          <w:szCs w:val="24"/>
        </w:rPr>
      </w:pPr>
    </w:p>
    <w:p w14:paraId="2C51B651" w14:textId="77777777" w:rsidR="00155D9D" w:rsidRDefault="00155D9D" w:rsidP="00155D9D">
      <w:pPr>
        <w:rPr>
          <w:sz w:val="24"/>
          <w:szCs w:val="24"/>
        </w:rPr>
      </w:pPr>
      <w:r>
        <w:rPr>
          <w:sz w:val="24"/>
          <w:szCs w:val="24"/>
        </w:rPr>
        <w:t>Zubereitungszeit: etwa 30 Minuten (plus 2 Stunden Ruhezeit)</w:t>
      </w:r>
    </w:p>
    <w:p w14:paraId="55CC168B" w14:textId="77777777" w:rsidR="00155D9D" w:rsidRPr="00E30586" w:rsidRDefault="00155D9D" w:rsidP="00B40E8C">
      <w:pPr>
        <w:pStyle w:val="ListParagraph"/>
        <w:numPr>
          <w:ilvl w:val="0"/>
          <w:numId w:val="1663"/>
        </w:numPr>
        <w:spacing w:after="120"/>
        <w:ind w:left="714" w:hanging="357"/>
        <w:contextualSpacing w:val="0"/>
        <w:jc w:val="both"/>
        <w:rPr>
          <w:sz w:val="24"/>
          <w:szCs w:val="24"/>
        </w:rPr>
      </w:pPr>
      <w:r w:rsidRPr="00E30586">
        <w:rPr>
          <w:sz w:val="24"/>
          <w:szCs w:val="24"/>
        </w:rPr>
        <w:t>Das Mehl in eine Schüssel sieben. Die Eier aufschlagen und dazugeben. Salzen und so viel Wasser dazugießen (etwa 200 ml), dass ein recht flüssiger Teig entsteht. Die Milch dazu geben. Alles verrühren. Den Teig etwa 2 Stunden kühl stellen.</w:t>
      </w:r>
    </w:p>
    <w:p w14:paraId="1189B987" w14:textId="77777777" w:rsidR="00155D9D" w:rsidRPr="00E30586" w:rsidRDefault="00155D9D" w:rsidP="00B40E8C">
      <w:pPr>
        <w:pStyle w:val="ListParagraph"/>
        <w:numPr>
          <w:ilvl w:val="0"/>
          <w:numId w:val="1663"/>
        </w:numPr>
        <w:spacing w:after="120"/>
        <w:ind w:left="714" w:hanging="357"/>
        <w:contextualSpacing w:val="0"/>
        <w:jc w:val="both"/>
        <w:rPr>
          <w:sz w:val="24"/>
          <w:szCs w:val="24"/>
        </w:rPr>
      </w:pPr>
      <w:r w:rsidRPr="00E30586">
        <w:rPr>
          <w:sz w:val="24"/>
          <w:szCs w:val="24"/>
        </w:rPr>
        <w:t>Zum Ausbacken eignet sich am besten eine heizbare runde Eisenplatte (Galetière), aber auch eine gusseiserne schwere Pfanne. Die Platte oder Pfanne hoch erhitzen. Mit Speckschwarte einreiben oder wenig Butter darauf zerlassen.</w:t>
      </w:r>
    </w:p>
    <w:p w14:paraId="6B9F1A26" w14:textId="77777777" w:rsidR="00155D9D" w:rsidRPr="00E30586" w:rsidRDefault="00155D9D" w:rsidP="00B40E8C">
      <w:pPr>
        <w:pStyle w:val="ListParagraph"/>
        <w:numPr>
          <w:ilvl w:val="0"/>
          <w:numId w:val="1663"/>
        </w:numPr>
        <w:spacing w:after="120"/>
        <w:ind w:left="714" w:hanging="357"/>
        <w:contextualSpacing w:val="0"/>
        <w:jc w:val="both"/>
        <w:rPr>
          <w:sz w:val="24"/>
          <w:szCs w:val="24"/>
        </w:rPr>
      </w:pPr>
      <w:r w:rsidRPr="00E30586">
        <w:rPr>
          <w:sz w:val="24"/>
          <w:szCs w:val="24"/>
        </w:rPr>
        <w:t>Etwa 1 EL Teig auf die Platte geben und sofort und sehr schnell mit einem Teigschaber oder einem langen Messer mit breiter klinge auf der Platte verteilen. Oder in der Pfanne durch Schwenken verteilen.</w:t>
      </w:r>
    </w:p>
    <w:p w14:paraId="51BB2727" w14:textId="77777777" w:rsidR="00155D9D" w:rsidRPr="00E30586" w:rsidRDefault="00155D9D" w:rsidP="00B40E8C">
      <w:pPr>
        <w:pStyle w:val="ListParagraph"/>
        <w:numPr>
          <w:ilvl w:val="0"/>
          <w:numId w:val="1663"/>
        </w:numPr>
        <w:spacing w:after="120"/>
        <w:ind w:left="714" w:hanging="357"/>
        <w:contextualSpacing w:val="0"/>
        <w:jc w:val="both"/>
        <w:rPr>
          <w:sz w:val="24"/>
          <w:szCs w:val="24"/>
        </w:rPr>
      </w:pPr>
      <w:r w:rsidRPr="00E30586">
        <w:rPr>
          <w:sz w:val="24"/>
          <w:szCs w:val="24"/>
        </w:rPr>
        <w:t>Sobald der Teig fest ist, mit einem Pfannenwender umdrehen und kurz auf der anderen Seite braten. Mit dem restlichen Teig ebenso verfahren.</w:t>
      </w:r>
    </w:p>
    <w:p w14:paraId="13D9ED0B" w14:textId="77777777" w:rsidR="00155D9D" w:rsidRPr="00E30586" w:rsidRDefault="00155D9D" w:rsidP="00B40E8C">
      <w:pPr>
        <w:pStyle w:val="ListParagraph"/>
        <w:numPr>
          <w:ilvl w:val="0"/>
          <w:numId w:val="1663"/>
        </w:numPr>
        <w:spacing w:after="120"/>
        <w:ind w:left="714" w:hanging="357"/>
        <w:contextualSpacing w:val="0"/>
        <w:jc w:val="both"/>
        <w:rPr>
          <w:sz w:val="24"/>
          <w:szCs w:val="24"/>
        </w:rPr>
      </w:pPr>
      <w:r w:rsidRPr="00E30586">
        <w:rPr>
          <w:sz w:val="24"/>
          <w:szCs w:val="24"/>
        </w:rPr>
        <w:t xml:space="preserve">Die fertigen Crêpes auf einem Teller übereinanderschichten. Den Teller mit einem Topf über siedendem Wasser warmhalten. </w:t>
      </w:r>
    </w:p>
    <w:p w14:paraId="2A678BB9" w14:textId="77777777" w:rsidR="00155D9D" w:rsidRDefault="00155D9D" w:rsidP="00155D9D">
      <w:pPr>
        <w:ind w:left="708" w:hanging="708"/>
        <w:jc w:val="both"/>
        <w:rPr>
          <w:sz w:val="24"/>
          <w:szCs w:val="24"/>
        </w:rPr>
      </w:pPr>
      <w:r>
        <w:rPr>
          <w:sz w:val="24"/>
          <w:szCs w:val="24"/>
        </w:rPr>
        <w:t>Tipp:</w:t>
      </w:r>
      <w:r>
        <w:rPr>
          <w:sz w:val="24"/>
          <w:szCs w:val="24"/>
        </w:rPr>
        <w:tab/>
        <w:t>Das Grundrezept kann auch abgewandelt werden. Statt Buchweizenmehl einfach Weizenmehl nehmen oder beides je zur Hälfte gemischt verwenden. Etwas zerlassene Butter in den Teig geben, das macht ihn noch knuspriger.  Den Teig mit Puderzucker süßen oder eben Nutella…. Für salzige Crêpes Bouillon statt Milch in den Teig geben.</w:t>
      </w:r>
    </w:p>
    <w:p w14:paraId="6168120B" w14:textId="77777777" w:rsidR="00155D9D" w:rsidRDefault="00155D9D" w:rsidP="00155D9D">
      <w:pPr>
        <w:rPr>
          <w:sz w:val="24"/>
          <w:szCs w:val="24"/>
        </w:rPr>
      </w:pPr>
    </w:p>
    <w:p w14:paraId="70892807" w14:textId="77777777" w:rsidR="00155D9D" w:rsidRDefault="00155D9D" w:rsidP="00155D9D">
      <w:pPr>
        <w:rPr>
          <w:sz w:val="24"/>
          <w:szCs w:val="24"/>
        </w:rPr>
      </w:pPr>
      <w:r>
        <w:rPr>
          <w:sz w:val="24"/>
          <w:szCs w:val="24"/>
        </w:rPr>
        <w:br w:type="page"/>
      </w:r>
    </w:p>
    <w:p w14:paraId="58D1944B" w14:textId="473A1B68" w:rsidR="00155D9D" w:rsidRDefault="00155D9D" w:rsidP="00155D9D">
      <w:pPr>
        <w:pStyle w:val="Heading2"/>
        <w:spacing w:after="240"/>
      </w:pPr>
      <w:r>
        <w:lastRenderedPageBreak/>
        <w:t>Ravioli dolci</w:t>
      </w:r>
      <w:r w:rsidR="00FC0834">
        <w:rPr>
          <w:rStyle w:val="FootnoteReference"/>
        </w:rPr>
        <w:footnoteReference w:id="1549"/>
      </w:r>
      <w:r>
        <w:t xml:space="preserve"> </w:t>
      </w:r>
    </w:p>
    <w:p w14:paraId="7B32F5E8" w14:textId="77777777" w:rsidR="00155D9D" w:rsidRDefault="00155D9D" w:rsidP="00155D9D">
      <w:pPr>
        <w:rPr>
          <w:sz w:val="24"/>
          <w:szCs w:val="24"/>
        </w:rPr>
      </w:pPr>
      <w:r w:rsidRPr="00E30586">
        <w:rPr>
          <w:sz w:val="24"/>
          <w:szCs w:val="24"/>
          <w:u w:val="single"/>
        </w:rPr>
        <w:t>Zutaten</w:t>
      </w:r>
      <w:r>
        <w:rPr>
          <w:sz w:val="24"/>
          <w:szCs w:val="24"/>
        </w:rPr>
        <w:t xml:space="preserve"> (für 6-8 Portionen)</w:t>
      </w:r>
    </w:p>
    <w:p w14:paraId="6D10BE5D" w14:textId="77777777" w:rsidR="00155D9D" w:rsidRDefault="00155D9D" w:rsidP="00155D9D">
      <w:pPr>
        <w:rPr>
          <w:sz w:val="24"/>
          <w:szCs w:val="24"/>
        </w:rPr>
      </w:pPr>
      <w:r>
        <w:rPr>
          <w:sz w:val="24"/>
          <w:szCs w:val="24"/>
        </w:rPr>
        <w:t>1 unbehandelte Orange (Schale)</w:t>
      </w:r>
    </w:p>
    <w:p w14:paraId="3663E401" w14:textId="77777777" w:rsidR="00155D9D" w:rsidRDefault="00155D9D" w:rsidP="00155D9D">
      <w:pPr>
        <w:rPr>
          <w:sz w:val="24"/>
          <w:szCs w:val="24"/>
        </w:rPr>
      </w:pPr>
      <w:r>
        <w:rPr>
          <w:sz w:val="24"/>
          <w:szCs w:val="24"/>
        </w:rPr>
        <w:t>150 g kandierte Früchte</w:t>
      </w:r>
    </w:p>
    <w:p w14:paraId="312EDBB2" w14:textId="77777777" w:rsidR="00155D9D" w:rsidRDefault="00155D9D" w:rsidP="00155D9D">
      <w:pPr>
        <w:rPr>
          <w:sz w:val="24"/>
          <w:szCs w:val="24"/>
        </w:rPr>
      </w:pPr>
      <w:r>
        <w:rPr>
          <w:sz w:val="24"/>
          <w:szCs w:val="24"/>
        </w:rPr>
        <w:t>200 g Ricotta (ersatzweise abgetropfter Speisequark)</w:t>
      </w:r>
    </w:p>
    <w:p w14:paraId="6DAF13A1" w14:textId="77777777" w:rsidR="00155D9D" w:rsidRDefault="00155D9D" w:rsidP="00155D9D">
      <w:pPr>
        <w:rPr>
          <w:sz w:val="24"/>
          <w:szCs w:val="24"/>
        </w:rPr>
      </w:pPr>
      <w:r>
        <w:rPr>
          <w:sz w:val="24"/>
          <w:szCs w:val="24"/>
        </w:rPr>
        <w:t>300 g fertiger Blätterteig (eventuell tiefgekühlt und aufgetaut)</w:t>
      </w:r>
    </w:p>
    <w:p w14:paraId="7090EAC4" w14:textId="77777777" w:rsidR="00155D9D" w:rsidRDefault="00155D9D" w:rsidP="00155D9D">
      <w:pPr>
        <w:rPr>
          <w:sz w:val="24"/>
          <w:szCs w:val="24"/>
        </w:rPr>
      </w:pPr>
      <w:r>
        <w:rPr>
          <w:sz w:val="24"/>
          <w:szCs w:val="24"/>
        </w:rPr>
        <w:t>Mehl zum Ausrollen</w:t>
      </w:r>
    </w:p>
    <w:p w14:paraId="028B54F9" w14:textId="77777777" w:rsidR="00155D9D" w:rsidRDefault="00155D9D" w:rsidP="00155D9D">
      <w:pPr>
        <w:rPr>
          <w:sz w:val="24"/>
          <w:szCs w:val="24"/>
        </w:rPr>
      </w:pPr>
      <w:r>
        <w:rPr>
          <w:sz w:val="24"/>
          <w:szCs w:val="24"/>
        </w:rPr>
        <w:t>Öl zum Ausbacken</w:t>
      </w:r>
    </w:p>
    <w:p w14:paraId="364779FF" w14:textId="77777777" w:rsidR="00155D9D" w:rsidRDefault="00155D9D" w:rsidP="00155D9D">
      <w:pPr>
        <w:rPr>
          <w:sz w:val="24"/>
          <w:szCs w:val="24"/>
        </w:rPr>
      </w:pPr>
      <w:r>
        <w:rPr>
          <w:sz w:val="24"/>
          <w:szCs w:val="24"/>
        </w:rPr>
        <w:t>Puderzucker zum Bestäuben</w:t>
      </w:r>
    </w:p>
    <w:p w14:paraId="6F20058D" w14:textId="77777777" w:rsidR="00155D9D" w:rsidRDefault="00155D9D" w:rsidP="00155D9D">
      <w:pPr>
        <w:rPr>
          <w:sz w:val="24"/>
          <w:szCs w:val="24"/>
        </w:rPr>
      </w:pPr>
    </w:p>
    <w:p w14:paraId="3A81E1DE" w14:textId="77777777" w:rsidR="00155D9D" w:rsidRDefault="00155D9D" w:rsidP="00155D9D">
      <w:pPr>
        <w:rPr>
          <w:sz w:val="24"/>
          <w:szCs w:val="24"/>
        </w:rPr>
      </w:pPr>
      <w:r>
        <w:rPr>
          <w:sz w:val="24"/>
          <w:szCs w:val="24"/>
        </w:rPr>
        <w:t>Zubereitungszeit: 30 Minuten</w:t>
      </w:r>
    </w:p>
    <w:p w14:paraId="23C2CE01" w14:textId="77777777" w:rsidR="00155D9D" w:rsidRPr="00F40EA3" w:rsidRDefault="00155D9D" w:rsidP="00E76E01">
      <w:pPr>
        <w:pStyle w:val="ListParagraph"/>
        <w:numPr>
          <w:ilvl w:val="0"/>
          <w:numId w:val="73"/>
        </w:numPr>
        <w:spacing w:after="120"/>
        <w:ind w:left="714" w:hanging="357"/>
        <w:contextualSpacing w:val="0"/>
        <w:jc w:val="both"/>
        <w:rPr>
          <w:sz w:val="24"/>
          <w:szCs w:val="24"/>
        </w:rPr>
      </w:pPr>
      <w:r w:rsidRPr="00F40EA3">
        <w:rPr>
          <w:sz w:val="24"/>
          <w:szCs w:val="24"/>
        </w:rPr>
        <w:t>200 g Ricotta oder Quark gut abtropfen lassen. 1 Orange heiß abwaschen und abtrocknen. Schale fein abreiben. 150 g kandierte Früchte in sehr feine Würfel schneiden, mit Ricotta und abgeriebener Orangenschale mischen.</w:t>
      </w:r>
    </w:p>
    <w:p w14:paraId="0365B35D" w14:textId="77777777" w:rsidR="00155D9D" w:rsidRPr="00F40EA3" w:rsidRDefault="00155D9D" w:rsidP="00E76E01">
      <w:pPr>
        <w:pStyle w:val="ListParagraph"/>
        <w:numPr>
          <w:ilvl w:val="0"/>
          <w:numId w:val="73"/>
        </w:numPr>
        <w:spacing w:after="120"/>
        <w:ind w:left="714" w:hanging="357"/>
        <w:contextualSpacing w:val="0"/>
        <w:jc w:val="both"/>
        <w:rPr>
          <w:sz w:val="24"/>
          <w:szCs w:val="24"/>
        </w:rPr>
      </w:pPr>
      <w:r w:rsidRPr="00F40EA3">
        <w:rPr>
          <w:sz w:val="24"/>
          <w:szCs w:val="24"/>
        </w:rPr>
        <w:t>300 g Blätterteig auf leicht bemehlter Fläche dünn ausrollen (aufgetaute Platten dazu übereinanderlegen). Auf der Hälfte des Teiges im Abstand von 5 cm mit einem Teelöffel die Ricottafüllung verteilen. Zweite Teighälfte locker darüberklappen. Mit einem Glas um die Füllungen herum runde Teigtäschchen ausstechen, die Ränder festdrücken.</w:t>
      </w:r>
    </w:p>
    <w:p w14:paraId="6F9EB6B2" w14:textId="77777777" w:rsidR="00155D9D" w:rsidRPr="00F40EA3" w:rsidRDefault="00155D9D" w:rsidP="00E76E01">
      <w:pPr>
        <w:pStyle w:val="ListParagraph"/>
        <w:numPr>
          <w:ilvl w:val="0"/>
          <w:numId w:val="73"/>
        </w:numPr>
        <w:spacing w:after="120"/>
        <w:ind w:left="714" w:hanging="357"/>
        <w:contextualSpacing w:val="0"/>
        <w:jc w:val="both"/>
        <w:rPr>
          <w:sz w:val="24"/>
          <w:szCs w:val="24"/>
        </w:rPr>
      </w:pPr>
      <w:r w:rsidRPr="00F40EA3">
        <w:rPr>
          <w:sz w:val="24"/>
          <w:szCs w:val="24"/>
        </w:rPr>
        <w:t>Zum Frittieren reichlich Öl in einem Topf sehr heiß werden lassen (Temperaturprobe: An einem hingehaltenen Holzstiel steigen kleine Bläschen auf). Ravioli portionsweise hineingeben, goldbraun ausbacken. Auf Küchenkrepp abtropfen lassen, dünn mit Puderzucker bestäuben und sofort servieren.</w:t>
      </w:r>
    </w:p>
    <w:p w14:paraId="36D3C88B" w14:textId="77777777" w:rsidR="00155D9D" w:rsidRDefault="00155D9D" w:rsidP="00155D9D">
      <w:pPr>
        <w:rPr>
          <w:sz w:val="24"/>
          <w:szCs w:val="24"/>
        </w:rPr>
      </w:pPr>
    </w:p>
    <w:p w14:paraId="75C15C54" w14:textId="77777777" w:rsidR="00155D9D" w:rsidRDefault="00155D9D" w:rsidP="00155D9D">
      <w:pPr>
        <w:ind w:left="708" w:hanging="708"/>
        <w:jc w:val="both"/>
        <w:rPr>
          <w:sz w:val="24"/>
          <w:szCs w:val="24"/>
        </w:rPr>
      </w:pPr>
      <w:r>
        <w:rPr>
          <w:sz w:val="24"/>
          <w:szCs w:val="24"/>
        </w:rPr>
        <w:t>Tipp:</w:t>
      </w:r>
      <w:r>
        <w:rPr>
          <w:sz w:val="24"/>
          <w:szCs w:val="24"/>
        </w:rPr>
        <w:tab/>
        <w:t>Dem Original noch etwas näher kommt ein knuspriger Mürbeteig: 200 g Mehl, 125 g Butter und 1 Eigelb mit 1 Prise Salz rasch zu einem glatten teig kneten. 30 Minuten im Kühlschrank ruhen lassen, dünn ausrollen und wie oben beschrieben weiterverarbeiten.</w:t>
      </w:r>
    </w:p>
    <w:p w14:paraId="15FFE892" w14:textId="77777777" w:rsidR="00155D9D" w:rsidRDefault="00155D9D" w:rsidP="00155D9D">
      <w:pPr>
        <w:rPr>
          <w:sz w:val="24"/>
          <w:szCs w:val="24"/>
        </w:rPr>
      </w:pPr>
      <w:r>
        <w:rPr>
          <w:sz w:val="24"/>
          <w:szCs w:val="24"/>
        </w:rPr>
        <w:br w:type="page"/>
      </w:r>
    </w:p>
    <w:p w14:paraId="1589EBCE" w14:textId="2CB9B048" w:rsidR="00155D9D" w:rsidRDefault="00155D9D" w:rsidP="00155D9D">
      <w:pPr>
        <w:pStyle w:val="Heading2"/>
        <w:spacing w:after="240"/>
      </w:pPr>
      <w:r>
        <w:lastRenderedPageBreak/>
        <w:t>Backpflaumen in Rotweins</w:t>
      </w:r>
      <w:r w:rsidR="00BB10CD">
        <w:t>irup</w:t>
      </w:r>
      <w:r w:rsidR="00FB5605">
        <w:rPr>
          <w:rStyle w:val="FootnoteReference"/>
        </w:rPr>
        <w:footnoteReference w:id="1550"/>
      </w:r>
      <w:r>
        <w:t xml:space="preserve"> </w:t>
      </w:r>
    </w:p>
    <w:p w14:paraId="6727EB3E" w14:textId="77777777" w:rsidR="00155D9D" w:rsidRDefault="00155D9D" w:rsidP="00155D9D">
      <w:pPr>
        <w:rPr>
          <w:sz w:val="24"/>
          <w:szCs w:val="24"/>
        </w:rPr>
      </w:pPr>
      <w:r w:rsidRPr="00DF5DFC">
        <w:rPr>
          <w:sz w:val="24"/>
          <w:szCs w:val="24"/>
          <w:u w:val="single"/>
        </w:rPr>
        <w:t>Zutaten</w:t>
      </w:r>
      <w:r>
        <w:rPr>
          <w:sz w:val="24"/>
          <w:szCs w:val="24"/>
        </w:rPr>
        <w:t xml:space="preserve"> (für 4 Portionen)</w:t>
      </w:r>
    </w:p>
    <w:p w14:paraId="01788637" w14:textId="77777777" w:rsidR="00155D9D" w:rsidRDefault="00155D9D" w:rsidP="00155D9D">
      <w:pPr>
        <w:rPr>
          <w:sz w:val="24"/>
          <w:szCs w:val="24"/>
        </w:rPr>
      </w:pPr>
      <w:r>
        <w:rPr>
          <w:sz w:val="24"/>
          <w:szCs w:val="24"/>
        </w:rPr>
        <w:t>500 g Backpflaumen ohne Stein</w:t>
      </w:r>
    </w:p>
    <w:p w14:paraId="07C1938C" w14:textId="77777777" w:rsidR="00155D9D" w:rsidRDefault="00155D9D" w:rsidP="00155D9D">
      <w:pPr>
        <w:rPr>
          <w:sz w:val="24"/>
          <w:szCs w:val="24"/>
        </w:rPr>
      </w:pPr>
      <w:r>
        <w:rPr>
          <w:sz w:val="24"/>
          <w:szCs w:val="24"/>
        </w:rPr>
        <w:t>½ l Bordeaux-Rotwein</w:t>
      </w:r>
    </w:p>
    <w:p w14:paraId="284611BE" w14:textId="77777777" w:rsidR="00155D9D" w:rsidRDefault="00155D9D" w:rsidP="00155D9D">
      <w:pPr>
        <w:rPr>
          <w:sz w:val="24"/>
          <w:szCs w:val="24"/>
        </w:rPr>
      </w:pPr>
      <w:r>
        <w:rPr>
          <w:sz w:val="24"/>
          <w:szCs w:val="24"/>
        </w:rPr>
        <w:t>8 EL Puderzucker</w:t>
      </w:r>
    </w:p>
    <w:p w14:paraId="232367A0" w14:textId="77777777" w:rsidR="00155D9D" w:rsidRDefault="00155D9D" w:rsidP="00155D9D">
      <w:pPr>
        <w:rPr>
          <w:sz w:val="24"/>
          <w:szCs w:val="24"/>
        </w:rPr>
      </w:pPr>
      <w:r>
        <w:rPr>
          <w:sz w:val="24"/>
          <w:szCs w:val="24"/>
        </w:rPr>
        <w:t>1 Vanilleschote</w:t>
      </w:r>
    </w:p>
    <w:p w14:paraId="204B2CCC" w14:textId="77777777" w:rsidR="00155D9D" w:rsidRDefault="00155D9D" w:rsidP="00155D9D">
      <w:pPr>
        <w:rPr>
          <w:sz w:val="24"/>
          <w:szCs w:val="24"/>
        </w:rPr>
      </w:pPr>
      <w:r>
        <w:rPr>
          <w:sz w:val="24"/>
          <w:szCs w:val="24"/>
        </w:rPr>
        <w:t>1 Prise gemahlener Zimt</w:t>
      </w:r>
    </w:p>
    <w:p w14:paraId="7F024AC3" w14:textId="77777777" w:rsidR="00155D9D" w:rsidRDefault="00155D9D" w:rsidP="00155D9D">
      <w:pPr>
        <w:rPr>
          <w:sz w:val="24"/>
          <w:szCs w:val="24"/>
        </w:rPr>
      </w:pPr>
    </w:p>
    <w:p w14:paraId="15FB0953" w14:textId="77777777" w:rsidR="00155D9D" w:rsidRDefault="00155D9D" w:rsidP="00155D9D">
      <w:pPr>
        <w:rPr>
          <w:sz w:val="24"/>
          <w:szCs w:val="24"/>
        </w:rPr>
      </w:pPr>
      <w:r>
        <w:rPr>
          <w:sz w:val="24"/>
          <w:szCs w:val="24"/>
        </w:rPr>
        <w:t>Zubereitungszeit: etwa 1 ¼ Stunde (plus 3 Stunden Quellzeit)</w:t>
      </w:r>
    </w:p>
    <w:p w14:paraId="5AA1755D" w14:textId="77777777" w:rsidR="00155D9D" w:rsidRPr="00DF5DFC" w:rsidRDefault="00155D9D" w:rsidP="00B40E8C">
      <w:pPr>
        <w:pStyle w:val="ListParagraph"/>
        <w:numPr>
          <w:ilvl w:val="0"/>
          <w:numId w:val="1664"/>
        </w:numPr>
        <w:spacing w:after="120"/>
        <w:ind w:left="714" w:hanging="357"/>
        <w:contextualSpacing w:val="0"/>
        <w:jc w:val="both"/>
        <w:rPr>
          <w:sz w:val="24"/>
          <w:szCs w:val="24"/>
        </w:rPr>
      </w:pPr>
      <w:r w:rsidRPr="00DF5DFC">
        <w:rPr>
          <w:sz w:val="24"/>
          <w:szCs w:val="24"/>
        </w:rPr>
        <w:t>Die Backpflaumen etwa 3 Stunden in Wasser einweichen. Dann abtropfen lassen und mit dem Wein und dem Puderzucker in einen Topf geben. Die Vanilleschote längs spalten und zusammen mit dem Zimt dazu geben.</w:t>
      </w:r>
    </w:p>
    <w:p w14:paraId="7F20642C" w14:textId="77777777" w:rsidR="00155D9D" w:rsidRPr="00DF5DFC" w:rsidRDefault="00155D9D" w:rsidP="00B40E8C">
      <w:pPr>
        <w:pStyle w:val="ListParagraph"/>
        <w:numPr>
          <w:ilvl w:val="0"/>
          <w:numId w:val="1664"/>
        </w:numPr>
        <w:spacing w:after="120"/>
        <w:ind w:left="714" w:hanging="357"/>
        <w:contextualSpacing w:val="0"/>
        <w:jc w:val="both"/>
        <w:rPr>
          <w:sz w:val="24"/>
          <w:szCs w:val="24"/>
        </w:rPr>
      </w:pPr>
      <w:r w:rsidRPr="00DF5DFC">
        <w:rPr>
          <w:sz w:val="24"/>
          <w:szCs w:val="24"/>
        </w:rPr>
        <w:t>Die Pflaumen im offenen Topf bei sehr milder Hitze etwa 45 Minuten kochen. Der Sud soll eine sirupartige Konsistenz erhalten.</w:t>
      </w:r>
    </w:p>
    <w:p w14:paraId="18AFE1B3" w14:textId="77777777" w:rsidR="00155D9D" w:rsidRPr="00DF5DFC" w:rsidRDefault="00155D9D" w:rsidP="00B40E8C">
      <w:pPr>
        <w:pStyle w:val="ListParagraph"/>
        <w:numPr>
          <w:ilvl w:val="0"/>
          <w:numId w:val="1664"/>
        </w:numPr>
        <w:spacing w:after="120"/>
        <w:ind w:left="714" w:hanging="357"/>
        <w:contextualSpacing w:val="0"/>
        <w:jc w:val="both"/>
        <w:rPr>
          <w:sz w:val="24"/>
          <w:szCs w:val="24"/>
        </w:rPr>
      </w:pPr>
      <w:r w:rsidRPr="00DF5DFC">
        <w:rPr>
          <w:sz w:val="24"/>
          <w:szCs w:val="24"/>
        </w:rPr>
        <w:t>Die Pflaumen mit dem Sud in eine Schüssel gießen. Die Vanilleschote entfernen. Die Pflaumen lauwarm servieren.</w:t>
      </w:r>
    </w:p>
    <w:p w14:paraId="2E72514B" w14:textId="77777777" w:rsidR="00155D9D" w:rsidRDefault="00155D9D" w:rsidP="00155D9D">
      <w:pPr>
        <w:rPr>
          <w:sz w:val="24"/>
          <w:szCs w:val="24"/>
        </w:rPr>
      </w:pPr>
    </w:p>
    <w:p w14:paraId="72A565BD" w14:textId="77777777" w:rsidR="00155D9D" w:rsidRDefault="00155D9D" w:rsidP="00155D9D">
      <w:pPr>
        <w:rPr>
          <w:sz w:val="24"/>
          <w:szCs w:val="24"/>
        </w:rPr>
      </w:pPr>
      <w:r>
        <w:rPr>
          <w:sz w:val="24"/>
          <w:szCs w:val="24"/>
        </w:rPr>
        <w:t>Tipp:</w:t>
      </w:r>
      <w:r>
        <w:rPr>
          <w:sz w:val="24"/>
          <w:szCs w:val="24"/>
        </w:rPr>
        <w:tab/>
        <w:t xml:space="preserve">Die Pflaumen schmecken gut zu Milchreis oder zu trockenem Kuchen. </w:t>
      </w:r>
    </w:p>
    <w:p w14:paraId="4E3CE60A" w14:textId="77777777" w:rsidR="00155D9D" w:rsidRDefault="00155D9D" w:rsidP="00155D9D">
      <w:pPr>
        <w:rPr>
          <w:sz w:val="24"/>
          <w:szCs w:val="24"/>
        </w:rPr>
      </w:pPr>
      <w:r>
        <w:rPr>
          <w:sz w:val="24"/>
          <w:szCs w:val="24"/>
        </w:rPr>
        <w:br w:type="page"/>
      </w:r>
    </w:p>
    <w:p w14:paraId="1151FA82" w14:textId="1A846FDC" w:rsidR="00155D9D" w:rsidRDefault="00155D9D" w:rsidP="00155D9D">
      <w:pPr>
        <w:pStyle w:val="Heading2"/>
        <w:spacing w:after="240"/>
      </w:pPr>
      <w:r>
        <w:lastRenderedPageBreak/>
        <w:t>Erdbeerbecher mit Pfeffer</w:t>
      </w:r>
      <w:r w:rsidR="007A0E2E">
        <w:rPr>
          <w:rStyle w:val="FootnoteReference"/>
        </w:rPr>
        <w:footnoteReference w:id="1551"/>
      </w:r>
      <w:r>
        <w:t xml:space="preserve"> </w:t>
      </w:r>
    </w:p>
    <w:p w14:paraId="1103FDC9" w14:textId="77777777" w:rsidR="00155D9D" w:rsidRDefault="00155D9D" w:rsidP="00155D9D">
      <w:pPr>
        <w:rPr>
          <w:sz w:val="24"/>
          <w:szCs w:val="24"/>
        </w:rPr>
      </w:pPr>
      <w:r w:rsidRPr="00DF5DFC">
        <w:rPr>
          <w:sz w:val="24"/>
          <w:szCs w:val="24"/>
          <w:u w:val="single"/>
        </w:rPr>
        <w:t>Zutaten</w:t>
      </w:r>
      <w:r>
        <w:rPr>
          <w:sz w:val="24"/>
          <w:szCs w:val="24"/>
        </w:rPr>
        <w:t xml:space="preserve"> (für 4 Portionen)</w:t>
      </w:r>
    </w:p>
    <w:p w14:paraId="612BB01B" w14:textId="77777777" w:rsidR="00155D9D" w:rsidRDefault="00155D9D" w:rsidP="00155D9D">
      <w:pPr>
        <w:rPr>
          <w:sz w:val="24"/>
          <w:szCs w:val="24"/>
        </w:rPr>
      </w:pPr>
      <w:r>
        <w:rPr>
          <w:sz w:val="24"/>
          <w:szCs w:val="24"/>
        </w:rPr>
        <w:t>600 g Erdbeeren</w:t>
      </w:r>
    </w:p>
    <w:p w14:paraId="640FDC77" w14:textId="77777777" w:rsidR="00155D9D" w:rsidRDefault="00155D9D" w:rsidP="00155D9D">
      <w:pPr>
        <w:rPr>
          <w:sz w:val="24"/>
          <w:szCs w:val="24"/>
        </w:rPr>
      </w:pPr>
      <w:r>
        <w:rPr>
          <w:sz w:val="24"/>
          <w:szCs w:val="24"/>
        </w:rPr>
        <w:t>120 g Zucker</w:t>
      </w:r>
    </w:p>
    <w:p w14:paraId="4F89A735" w14:textId="77777777" w:rsidR="00155D9D" w:rsidRDefault="00155D9D" w:rsidP="00155D9D">
      <w:pPr>
        <w:rPr>
          <w:sz w:val="24"/>
          <w:szCs w:val="24"/>
        </w:rPr>
      </w:pPr>
      <w:r>
        <w:rPr>
          <w:sz w:val="24"/>
          <w:szCs w:val="24"/>
        </w:rPr>
        <w:t>200 g Crème fraîche</w:t>
      </w:r>
    </w:p>
    <w:p w14:paraId="6EE07E42" w14:textId="77777777" w:rsidR="00155D9D" w:rsidRDefault="00155D9D" w:rsidP="00155D9D">
      <w:pPr>
        <w:rPr>
          <w:sz w:val="24"/>
          <w:szCs w:val="24"/>
        </w:rPr>
      </w:pPr>
      <w:r>
        <w:rPr>
          <w:sz w:val="24"/>
          <w:szCs w:val="24"/>
        </w:rPr>
        <w:t>4 cl Erdbeerbranntwein</w:t>
      </w:r>
    </w:p>
    <w:p w14:paraId="35589A4C" w14:textId="77777777" w:rsidR="00155D9D" w:rsidRDefault="00155D9D" w:rsidP="00155D9D">
      <w:pPr>
        <w:rPr>
          <w:sz w:val="24"/>
          <w:szCs w:val="24"/>
        </w:rPr>
      </w:pPr>
      <w:r>
        <w:rPr>
          <w:sz w:val="24"/>
          <w:szCs w:val="24"/>
        </w:rPr>
        <w:t>1,5 cl Himbeerlikör</w:t>
      </w:r>
    </w:p>
    <w:p w14:paraId="232413E0" w14:textId="77777777" w:rsidR="00155D9D" w:rsidRDefault="00155D9D" w:rsidP="00155D9D">
      <w:pPr>
        <w:rPr>
          <w:sz w:val="24"/>
          <w:szCs w:val="24"/>
        </w:rPr>
      </w:pPr>
      <w:r>
        <w:rPr>
          <w:sz w:val="24"/>
          <w:szCs w:val="24"/>
        </w:rPr>
        <w:t>Pfeffer aus der Mühle</w:t>
      </w:r>
    </w:p>
    <w:p w14:paraId="3A1B500B" w14:textId="77777777" w:rsidR="00155D9D" w:rsidRDefault="00155D9D" w:rsidP="00155D9D">
      <w:pPr>
        <w:rPr>
          <w:sz w:val="24"/>
          <w:szCs w:val="24"/>
        </w:rPr>
      </w:pPr>
    </w:p>
    <w:p w14:paraId="44DA7D67" w14:textId="77777777" w:rsidR="00155D9D" w:rsidRDefault="00155D9D" w:rsidP="00155D9D">
      <w:pPr>
        <w:rPr>
          <w:sz w:val="24"/>
          <w:szCs w:val="24"/>
        </w:rPr>
      </w:pPr>
      <w:r>
        <w:rPr>
          <w:sz w:val="24"/>
          <w:szCs w:val="24"/>
        </w:rPr>
        <w:t>Zubereitungszeit: etwa 20 Minuten (plus 4 Stunden Marinierzeit)</w:t>
      </w:r>
    </w:p>
    <w:p w14:paraId="0D09B63B" w14:textId="77777777" w:rsidR="00155D9D" w:rsidRPr="00746BD2" w:rsidRDefault="00155D9D" w:rsidP="00E76E01">
      <w:pPr>
        <w:pStyle w:val="ListParagraph"/>
        <w:numPr>
          <w:ilvl w:val="0"/>
          <w:numId w:val="67"/>
        </w:numPr>
        <w:spacing w:after="120"/>
        <w:ind w:left="714" w:hanging="357"/>
        <w:contextualSpacing w:val="0"/>
        <w:jc w:val="both"/>
        <w:rPr>
          <w:sz w:val="24"/>
          <w:szCs w:val="24"/>
        </w:rPr>
      </w:pPr>
      <w:r w:rsidRPr="00746BD2">
        <w:rPr>
          <w:sz w:val="24"/>
          <w:szCs w:val="24"/>
        </w:rPr>
        <w:t>Die Erdbeeren von Blüten und Stielen befreien, waschen und abtropfen lassen. In eine Schüssel geben. Den Zucker, die Crème fraîche, den Branntwein und den Likör dazugeben. Alles etwa 4 Stunden durchziehen lassen.</w:t>
      </w:r>
    </w:p>
    <w:p w14:paraId="48A0B8CB" w14:textId="77777777" w:rsidR="00155D9D" w:rsidRDefault="00155D9D" w:rsidP="00E76E01">
      <w:pPr>
        <w:pStyle w:val="ListParagraph"/>
        <w:numPr>
          <w:ilvl w:val="0"/>
          <w:numId w:val="67"/>
        </w:numPr>
        <w:spacing w:after="120"/>
        <w:ind w:left="714" w:hanging="357"/>
        <w:contextualSpacing w:val="0"/>
        <w:jc w:val="both"/>
        <w:rPr>
          <w:sz w:val="24"/>
          <w:szCs w:val="24"/>
        </w:rPr>
      </w:pPr>
      <w:r w:rsidRPr="00746BD2">
        <w:rPr>
          <w:sz w:val="24"/>
          <w:szCs w:val="24"/>
        </w:rPr>
        <w:t>Die Erdbeeren auf Portionsschälchen verteilen. Mit etwas Pfeffer übermahlen. Sofort servieren.</w:t>
      </w:r>
    </w:p>
    <w:p w14:paraId="58DE28E6" w14:textId="77777777" w:rsidR="00155D9D" w:rsidRDefault="00155D9D" w:rsidP="00155D9D">
      <w:pPr>
        <w:rPr>
          <w:sz w:val="24"/>
          <w:szCs w:val="24"/>
        </w:rPr>
      </w:pPr>
      <w:r>
        <w:rPr>
          <w:sz w:val="24"/>
          <w:szCs w:val="24"/>
        </w:rPr>
        <w:br w:type="page"/>
      </w:r>
    </w:p>
    <w:p w14:paraId="5DD3E1A2" w14:textId="3FCE3814" w:rsidR="00155D9D" w:rsidRDefault="00155D9D" w:rsidP="00155D9D">
      <w:pPr>
        <w:pStyle w:val="Heading2"/>
        <w:spacing w:after="240"/>
      </w:pPr>
      <w:r>
        <w:lastRenderedPageBreak/>
        <w:t>Birnenauflauf mit Makronen</w:t>
      </w:r>
      <w:r w:rsidR="00C24A50">
        <w:rPr>
          <w:rStyle w:val="FootnoteReference"/>
        </w:rPr>
        <w:footnoteReference w:id="1552"/>
      </w:r>
      <w:r>
        <w:t xml:space="preserve"> </w:t>
      </w:r>
    </w:p>
    <w:p w14:paraId="2483FB24" w14:textId="77777777" w:rsidR="00155D9D" w:rsidRDefault="00155D9D" w:rsidP="00155D9D">
      <w:pPr>
        <w:rPr>
          <w:sz w:val="24"/>
          <w:szCs w:val="24"/>
        </w:rPr>
      </w:pPr>
      <w:r w:rsidRPr="00DF5DFC">
        <w:rPr>
          <w:sz w:val="24"/>
          <w:szCs w:val="24"/>
          <w:u w:val="single"/>
        </w:rPr>
        <w:t>Zutaten</w:t>
      </w:r>
      <w:r>
        <w:rPr>
          <w:sz w:val="24"/>
          <w:szCs w:val="24"/>
        </w:rPr>
        <w:t xml:space="preserve"> (für 4 Portionen):</w:t>
      </w:r>
    </w:p>
    <w:p w14:paraId="76464E25" w14:textId="77777777" w:rsidR="00155D9D" w:rsidRDefault="00155D9D" w:rsidP="00155D9D">
      <w:pPr>
        <w:rPr>
          <w:sz w:val="24"/>
          <w:szCs w:val="24"/>
        </w:rPr>
      </w:pPr>
      <w:r>
        <w:rPr>
          <w:sz w:val="24"/>
          <w:szCs w:val="24"/>
        </w:rPr>
        <w:t>4 reife Birnen</w:t>
      </w:r>
    </w:p>
    <w:p w14:paraId="0230D8E2" w14:textId="77777777" w:rsidR="00155D9D" w:rsidRDefault="00155D9D" w:rsidP="00155D9D">
      <w:pPr>
        <w:rPr>
          <w:sz w:val="24"/>
          <w:szCs w:val="24"/>
        </w:rPr>
      </w:pPr>
      <w:r>
        <w:rPr>
          <w:sz w:val="24"/>
          <w:szCs w:val="24"/>
        </w:rPr>
        <w:t>180 g Makronen</w:t>
      </w:r>
    </w:p>
    <w:p w14:paraId="26FCF7E5" w14:textId="77777777" w:rsidR="00155D9D" w:rsidRDefault="00155D9D" w:rsidP="00155D9D">
      <w:pPr>
        <w:rPr>
          <w:sz w:val="24"/>
          <w:szCs w:val="24"/>
        </w:rPr>
      </w:pPr>
      <w:r>
        <w:rPr>
          <w:sz w:val="24"/>
          <w:szCs w:val="24"/>
        </w:rPr>
        <w:t>80 g Butter</w:t>
      </w:r>
    </w:p>
    <w:p w14:paraId="51BEE2F6" w14:textId="77777777" w:rsidR="00155D9D" w:rsidRDefault="00155D9D" w:rsidP="00155D9D">
      <w:pPr>
        <w:rPr>
          <w:sz w:val="24"/>
          <w:szCs w:val="24"/>
        </w:rPr>
      </w:pPr>
      <w:r>
        <w:rPr>
          <w:sz w:val="24"/>
          <w:szCs w:val="24"/>
        </w:rPr>
        <w:t>75 g Zucker</w:t>
      </w:r>
    </w:p>
    <w:p w14:paraId="2315CEE3" w14:textId="77777777" w:rsidR="00155D9D" w:rsidRDefault="00155D9D" w:rsidP="00155D9D">
      <w:pPr>
        <w:rPr>
          <w:sz w:val="24"/>
          <w:szCs w:val="24"/>
        </w:rPr>
      </w:pPr>
      <w:r>
        <w:rPr>
          <w:sz w:val="24"/>
          <w:szCs w:val="24"/>
        </w:rPr>
        <w:t>1 Päckchen Vanillezucker</w:t>
      </w:r>
    </w:p>
    <w:p w14:paraId="16AE93F0" w14:textId="77777777" w:rsidR="00155D9D" w:rsidRDefault="00155D9D" w:rsidP="00155D9D">
      <w:pPr>
        <w:rPr>
          <w:sz w:val="24"/>
          <w:szCs w:val="24"/>
        </w:rPr>
      </w:pPr>
      <w:r>
        <w:rPr>
          <w:sz w:val="24"/>
          <w:szCs w:val="24"/>
        </w:rPr>
        <w:t>3 EL Birnengeist oder ein anderer Obstbranntwein</w:t>
      </w:r>
    </w:p>
    <w:p w14:paraId="426E1DE0" w14:textId="77777777" w:rsidR="00155D9D" w:rsidRDefault="00155D9D" w:rsidP="00155D9D">
      <w:pPr>
        <w:rPr>
          <w:sz w:val="24"/>
          <w:szCs w:val="24"/>
        </w:rPr>
      </w:pPr>
    </w:p>
    <w:p w14:paraId="157D035A" w14:textId="77777777" w:rsidR="00155D9D" w:rsidRDefault="00155D9D" w:rsidP="00155D9D">
      <w:pPr>
        <w:rPr>
          <w:sz w:val="24"/>
          <w:szCs w:val="24"/>
        </w:rPr>
      </w:pPr>
      <w:r>
        <w:rPr>
          <w:sz w:val="24"/>
          <w:szCs w:val="24"/>
        </w:rPr>
        <w:t>Zubereitungszeit: etwa 40 Minuten</w:t>
      </w:r>
    </w:p>
    <w:p w14:paraId="77F65987" w14:textId="77777777" w:rsidR="00155D9D" w:rsidRPr="003011D5" w:rsidRDefault="00155D9D" w:rsidP="00E76E01">
      <w:pPr>
        <w:pStyle w:val="ListParagraph"/>
        <w:numPr>
          <w:ilvl w:val="0"/>
          <w:numId w:val="68"/>
        </w:numPr>
        <w:spacing w:after="120"/>
        <w:ind w:left="714" w:hanging="357"/>
        <w:contextualSpacing w:val="0"/>
        <w:jc w:val="both"/>
        <w:rPr>
          <w:sz w:val="24"/>
          <w:szCs w:val="24"/>
        </w:rPr>
      </w:pPr>
      <w:r w:rsidRPr="003011D5">
        <w:rPr>
          <w:sz w:val="24"/>
          <w:szCs w:val="24"/>
        </w:rPr>
        <w:t>Die Birnen schälen und vierteln. Die Kerngehäuse entfernen. Das Fruchtfleisch klein würfeln. Die Makronen im Mörser zerstampfen.</w:t>
      </w:r>
    </w:p>
    <w:p w14:paraId="40D574F9" w14:textId="77777777" w:rsidR="00155D9D" w:rsidRPr="003011D5" w:rsidRDefault="00155D9D" w:rsidP="00E76E01">
      <w:pPr>
        <w:pStyle w:val="ListParagraph"/>
        <w:numPr>
          <w:ilvl w:val="0"/>
          <w:numId w:val="68"/>
        </w:numPr>
        <w:spacing w:after="120"/>
        <w:ind w:left="714" w:hanging="357"/>
        <w:contextualSpacing w:val="0"/>
        <w:jc w:val="both"/>
        <w:rPr>
          <w:sz w:val="24"/>
          <w:szCs w:val="24"/>
        </w:rPr>
      </w:pPr>
      <w:r w:rsidRPr="003011D5">
        <w:rPr>
          <w:sz w:val="24"/>
          <w:szCs w:val="24"/>
        </w:rPr>
        <w:t>Eine Auflaufform dick ausbuttern. Die Birnenwürfel hineingeben. Mit dem Zucker und dem Vanillezucker bestreuen. Die Makronen obenauf verteilen. Die restlichen Bitter zerlassen und darauf träufeln. Den Backofen auf 180°C vorheizen.</w:t>
      </w:r>
    </w:p>
    <w:p w14:paraId="57F541B5" w14:textId="77777777" w:rsidR="00155D9D" w:rsidRPr="003011D5" w:rsidRDefault="00155D9D" w:rsidP="00E76E01">
      <w:pPr>
        <w:pStyle w:val="ListParagraph"/>
        <w:numPr>
          <w:ilvl w:val="0"/>
          <w:numId w:val="68"/>
        </w:numPr>
        <w:spacing w:after="120"/>
        <w:ind w:left="714" w:hanging="357"/>
        <w:contextualSpacing w:val="0"/>
        <w:jc w:val="both"/>
        <w:rPr>
          <w:sz w:val="24"/>
          <w:szCs w:val="24"/>
        </w:rPr>
      </w:pPr>
      <w:r w:rsidRPr="003011D5">
        <w:rPr>
          <w:sz w:val="24"/>
          <w:szCs w:val="24"/>
        </w:rPr>
        <w:t>Das Dessert im vorgeheizten Backofen (Mitte, Gas Stufe 2) etwa 20 Minuten backen. Zum Schluss den Branntwein in einer Schöpfkelle leicht anwärmen, anzünden und darüber gießen. Lauwarm servieren.</w:t>
      </w:r>
    </w:p>
    <w:p w14:paraId="76E6A101" w14:textId="77777777" w:rsidR="00155D9D" w:rsidRDefault="00155D9D" w:rsidP="00155D9D">
      <w:pPr>
        <w:rPr>
          <w:sz w:val="24"/>
          <w:szCs w:val="24"/>
        </w:rPr>
      </w:pPr>
      <w:r>
        <w:rPr>
          <w:sz w:val="24"/>
          <w:szCs w:val="24"/>
        </w:rPr>
        <w:br w:type="page"/>
      </w:r>
    </w:p>
    <w:p w14:paraId="08BBA4EB" w14:textId="374D4EB2" w:rsidR="00155D9D" w:rsidRDefault="00155D9D" w:rsidP="00155D9D">
      <w:pPr>
        <w:pStyle w:val="Heading2"/>
        <w:spacing w:after="240"/>
      </w:pPr>
      <w:r>
        <w:lastRenderedPageBreak/>
        <w:t>Mousse au Chocolat</w:t>
      </w:r>
      <w:r w:rsidR="001D1CE5">
        <w:rPr>
          <w:rStyle w:val="FootnoteReference"/>
        </w:rPr>
        <w:footnoteReference w:id="1553"/>
      </w:r>
      <w:r>
        <w:t xml:space="preserve"> </w:t>
      </w:r>
    </w:p>
    <w:p w14:paraId="21B28119" w14:textId="77777777" w:rsidR="00155D9D" w:rsidRDefault="00155D9D" w:rsidP="00155D9D">
      <w:pPr>
        <w:rPr>
          <w:sz w:val="24"/>
          <w:szCs w:val="24"/>
        </w:rPr>
      </w:pPr>
      <w:r w:rsidRPr="00DF5DFC">
        <w:rPr>
          <w:sz w:val="24"/>
          <w:szCs w:val="24"/>
          <w:u w:val="single"/>
        </w:rPr>
        <w:t>Zutaten</w:t>
      </w:r>
      <w:r>
        <w:rPr>
          <w:sz w:val="24"/>
          <w:szCs w:val="24"/>
        </w:rPr>
        <w:t xml:space="preserve"> (für 4 Portionen)</w:t>
      </w:r>
    </w:p>
    <w:p w14:paraId="580F589F" w14:textId="77777777" w:rsidR="00155D9D" w:rsidRDefault="00155D9D" w:rsidP="00155D9D">
      <w:pPr>
        <w:rPr>
          <w:sz w:val="24"/>
          <w:szCs w:val="24"/>
        </w:rPr>
      </w:pPr>
      <w:r>
        <w:rPr>
          <w:sz w:val="24"/>
          <w:szCs w:val="24"/>
        </w:rPr>
        <w:t>150 g Zartbitter-Kuvertüre</w:t>
      </w:r>
    </w:p>
    <w:p w14:paraId="5FC7C2F9" w14:textId="77777777" w:rsidR="00155D9D" w:rsidRDefault="00155D9D" w:rsidP="00155D9D">
      <w:pPr>
        <w:rPr>
          <w:sz w:val="24"/>
          <w:szCs w:val="24"/>
        </w:rPr>
      </w:pPr>
      <w:r>
        <w:rPr>
          <w:sz w:val="24"/>
          <w:szCs w:val="24"/>
        </w:rPr>
        <w:t>4 Eiweiß</w:t>
      </w:r>
    </w:p>
    <w:p w14:paraId="0D8FA3ED" w14:textId="77777777" w:rsidR="00155D9D" w:rsidRDefault="00155D9D" w:rsidP="00155D9D">
      <w:pPr>
        <w:rPr>
          <w:sz w:val="24"/>
          <w:szCs w:val="24"/>
        </w:rPr>
      </w:pPr>
      <w:r>
        <w:rPr>
          <w:sz w:val="24"/>
          <w:szCs w:val="24"/>
        </w:rPr>
        <w:t>1 TL Puderzucker</w:t>
      </w:r>
    </w:p>
    <w:p w14:paraId="5A9069ED" w14:textId="77777777" w:rsidR="00155D9D" w:rsidRDefault="00155D9D" w:rsidP="00155D9D">
      <w:pPr>
        <w:rPr>
          <w:sz w:val="24"/>
          <w:szCs w:val="24"/>
        </w:rPr>
      </w:pPr>
    </w:p>
    <w:p w14:paraId="713C9717" w14:textId="77777777" w:rsidR="00155D9D" w:rsidRDefault="00155D9D" w:rsidP="00155D9D">
      <w:pPr>
        <w:rPr>
          <w:sz w:val="24"/>
          <w:szCs w:val="24"/>
        </w:rPr>
      </w:pPr>
      <w:r>
        <w:rPr>
          <w:sz w:val="24"/>
          <w:szCs w:val="24"/>
        </w:rPr>
        <w:t>Zubereitungszeit: etwa 20 Minuten</w:t>
      </w:r>
    </w:p>
    <w:p w14:paraId="3C7D4012" w14:textId="77777777" w:rsidR="00155D9D" w:rsidRPr="006C14C1" w:rsidRDefault="00155D9D" w:rsidP="00E76E01">
      <w:pPr>
        <w:pStyle w:val="ListParagraph"/>
        <w:numPr>
          <w:ilvl w:val="0"/>
          <w:numId w:val="69"/>
        </w:numPr>
        <w:spacing w:after="120"/>
        <w:ind w:left="714" w:hanging="357"/>
        <w:contextualSpacing w:val="0"/>
        <w:jc w:val="both"/>
        <w:rPr>
          <w:sz w:val="24"/>
          <w:szCs w:val="24"/>
        </w:rPr>
      </w:pPr>
      <w:r w:rsidRPr="006C14C1">
        <w:rPr>
          <w:sz w:val="24"/>
          <w:szCs w:val="24"/>
        </w:rPr>
        <w:t>Die Kuvertüre mit dem Messer zerkleinern oder grob raspeln. Bei sehr schwacher Hitze, im Wasserbad oder auf einem Stövchen, zum Schmelzen bringen.</w:t>
      </w:r>
    </w:p>
    <w:p w14:paraId="2C0FCFFA" w14:textId="77777777" w:rsidR="00155D9D" w:rsidRPr="006C14C1" w:rsidRDefault="00155D9D" w:rsidP="00E76E01">
      <w:pPr>
        <w:pStyle w:val="ListParagraph"/>
        <w:numPr>
          <w:ilvl w:val="0"/>
          <w:numId w:val="69"/>
        </w:numPr>
        <w:spacing w:after="120"/>
        <w:ind w:left="714" w:hanging="357"/>
        <w:contextualSpacing w:val="0"/>
        <w:jc w:val="both"/>
        <w:rPr>
          <w:sz w:val="24"/>
          <w:szCs w:val="24"/>
        </w:rPr>
      </w:pPr>
      <w:r w:rsidRPr="006C14C1">
        <w:rPr>
          <w:sz w:val="24"/>
          <w:szCs w:val="24"/>
        </w:rPr>
        <w:t>Das Eiweiß mit dem Puderzucker steif schlagen. Die Schokoladenmasse vorsichtig unter den Eischnee ziehen. Auf keinen Fall schlagen oder rühren.</w:t>
      </w:r>
    </w:p>
    <w:p w14:paraId="75AA70B3" w14:textId="77777777" w:rsidR="00155D9D" w:rsidRPr="006C14C1" w:rsidRDefault="00155D9D" w:rsidP="00E76E01">
      <w:pPr>
        <w:pStyle w:val="ListParagraph"/>
        <w:numPr>
          <w:ilvl w:val="0"/>
          <w:numId w:val="69"/>
        </w:numPr>
        <w:spacing w:after="120"/>
        <w:ind w:left="714" w:hanging="357"/>
        <w:contextualSpacing w:val="0"/>
        <w:jc w:val="both"/>
        <w:rPr>
          <w:sz w:val="24"/>
          <w:szCs w:val="24"/>
        </w:rPr>
      </w:pPr>
      <w:r w:rsidRPr="006C14C1">
        <w:rPr>
          <w:sz w:val="24"/>
          <w:szCs w:val="24"/>
        </w:rPr>
        <w:t>Die Mousse auf Portionsschälchen verteilen und servieren.</w:t>
      </w:r>
    </w:p>
    <w:p w14:paraId="26B27CCA" w14:textId="77777777" w:rsidR="00155D9D" w:rsidRDefault="00155D9D" w:rsidP="00155D9D">
      <w:pPr>
        <w:rPr>
          <w:sz w:val="24"/>
          <w:szCs w:val="24"/>
        </w:rPr>
      </w:pPr>
    </w:p>
    <w:p w14:paraId="286A0B4E" w14:textId="77777777" w:rsidR="00155D9D" w:rsidRDefault="00155D9D" w:rsidP="00155D9D">
      <w:pPr>
        <w:ind w:left="708" w:hanging="708"/>
        <w:jc w:val="both"/>
        <w:rPr>
          <w:sz w:val="24"/>
          <w:szCs w:val="24"/>
        </w:rPr>
      </w:pPr>
      <w:r>
        <w:rPr>
          <w:sz w:val="24"/>
          <w:szCs w:val="24"/>
        </w:rPr>
        <w:t>Tipp:</w:t>
      </w:r>
      <w:r>
        <w:rPr>
          <w:sz w:val="24"/>
          <w:szCs w:val="24"/>
        </w:rPr>
        <w:tab/>
        <w:t>Die Eier für den Eischnee müssen sehr frisch sein. Nach Geschmack die Mousse mit Schokoladenraspeln, gehackten Pistazienkernen oder etwas Schlagsahne verzieren. Eventuell auch geschlagene Sahne unter die Schokoladenmasse ziehen.</w:t>
      </w:r>
    </w:p>
    <w:p w14:paraId="0740727A" w14:textId="77777777" w:rsidR="00155D9D" w:rsidRDefault="00155D9D" w:rsidP="00155D9D">
      <w:pPr>
        <w:rPr>
          <w:sz w:val="24"/>
          <w:szCs w:val="24"/>
        </w:rPr>
      </w:pPr>
      <w:r>
        <w:rPr>
          <w:sz w:val="24"/>
          <w:szCs w:val="24"/>
        </w:rPr>
        <w:br w:type="page"/>
      </w:r>
    </w:p>
    <w:p w14:paraId="4E745C34" w14:textId="29C707FA" w:rsidR="00155D9D" w:rsidRDefault="00155D9D" w:rsidP="00155D9D">
      <w:pPr>
        <w:pStyle w:val="Heading2"/>
        <w:spacing w:after="240"/>
      </w:pPr>
      <w:r>
        <w:lastRenderedPageBreak/>
        <w:t>Charlotte mit Himbeeren</w:t>
      </w:r>
      <w:r w:rsidR="001C2144">
        <w:rPr>
          <w:rStyle w:val="FootnoteReference"/>
        </w:rPr>
        <w:footnoteReference w:id="1554"/>
      </w:r>
      <w:r>
        <w:t xml:space="preserve"> </w:t>
      </w:r>
    </w:p>
    <w:p w14:paraId="61022555" w14:textId="77777777" w:rsidR="00155D9D" w:rsidRDefault="00155D9D" w:rsidP="00155D9D">
      <w:pPr>
        <w:rPr>
          <w:sz w:val="24"/>
          <w:szCs w:val="24"/>
        </w:rPr>
      </w:pPr>
      <w:r w:rsidRPr="00DF5DFC">
        <w:rPr>
          <w:sz w:val="24"/>
          <w:szCs w:val="24"/>
          <w:u w:val="single"/>
        </w:rPr>
        <w:t>Zutaten</w:t>
      </w:r>
      <w:r>
        <w:rPr>
          <w:sz w:val="24"/>
          <w:szCs w:val="24"/>
        </w:rPr>
        <w:t xml:space="preserve"> (für 6 Portionen):</w:t>
      </w:r>
    </w:p>
    <w:p w14:paraId="2A5F240B" w14:textId="77777777" w:rsidR="00155D9D" w:rsidRDefault="00155D9D" w:rsidP="00155D9D">
      <w:pPr>
        <w:rPr>
          <w:sz w:val="24"/>
          <w:szCs w:val="24"/>
        </w:rPr>
      </w:pPr>
      <w:r>
        <w:rPr>
          <w:sz w:val="24"/>
          <w:szCs w:val="24"/>
        </w:rPr>
        <w:t>Etwa 1 kg Himbeeren in Sirup (Dose oder Glas)</w:t>
      </w:r>
    </w:p>
    <w:p w14:paraId="1EF67EA2" w14:textId="77777777" w:rsidR="00155D9D" w:rsidRDefault="00155D9D" w:rsidP="00155D9D">
      <w:pPr>
        <w:rPr>
          <w:sz w:val="24"/>
          <w:szCs w:val="24"/>
        </w:rPr>
      </w:pPr>
      <w:r>
        <w:rPr>
          <w:sz w:val="24"/>
          <w:szCs w:val="24"/>
        </w:rPr>
        <w:t>5 cl Himbeerwasser</w:t>
      </w:r>
    </w:p>
    <w:p w14:paraId="7164CF03" w14:textId="77777777" w:rsidR="00155D9D" w:rsidRDefault="00155D9D" w:rsidP="00155D9D">
      <w:pPr>
        <w:rPr>
          <w:sz w:val="24"/>
          <w:szCs w:val="24"/>
        </w:rPr>
      </w:pPr>
      <w:r>
        <w:rPr>
          <w:sz w:val="24"/>
          <w:szCs w:val="24"/>
        </w:rPr>
        <w:t>200 g Löffelbiskuits</w:t>
      </w:r>
    </w:p>
    <w:p w14:paraId="43668ED7" w14:textId="77777777" w:rsidR="00155D9D" w:rsidRDefault="00155D9D" w:rsidP="00155D9D">
      <w:pPr>
        <w:rPr>
          <w:sz w:val="24"/>
          <w:szCs w:val="24"/>
        </w:rPr>
      </w:pPr>
    </w:p>
    <w:p w14:paraId="5082A58C" w14:textId="77777777" w:rsidR="00155D9D" w:rsidRPr="00155D9D" w:rsidRDefault="00155D9D" w:rsidP="00155D9D">
      <w:pPr>
        <w:rPr>
          <w:i/>
          <w:iCs/>
          <w:sz w:val="24"/>
          <w:szCs w:val="24"/>
        </w:rPr>
      </w:pPr>
      <w:r w:rsidRPr="00155D9D">
        <w:rPr>
          <w:i/>
          <w:iCs/>
          <w:sz w:val="24"/>
          <w:szCs w:val="24"/>
        </w:rPr>
        <w:t>Für die Vanillecreme</w:t>
      </w:r>
    </w:p>
    <w:p w14:paraId="3F15C4BA" w14:textId="77777777" w:rsidR="00155D9D" w:rsidRDefault="00155D9D" w:rsidP="00155D9D">
      <w:pPr>
        <w:rPr>
          <w:sz w:val="24"/>
          <w:szCs w:val="24"/>
        </w:rPr>
      </w:pPr>
      <w:r>
        <w:rPr>
          <w:sz w:val="24"/>
          <w:szCs w:val="24"/>
        </w:rPr>
        <w:t>½ l Milch</w:t>
      </w:r>
    </w:p>
    <w:p w14:paraId="4128D761" w14:textId="77777777" w:rsidR="00155D9D" w:rsidRDefault="00155D9D" w:rsidP="00155D9D">
      <w:pPr>
        <w:rPr>
          <w:sz w:val="24"/>
          <w:szCs w:val="24"/>
        </w:rPr>
      </w:pPr>
      <w:r>
        <w:rPr>
          <w:sz w:val="24"/>
          <w:szCs w:val="24"/>
        </w:rPr>
        <w:t>2 EL Zucker</w:t>
      </w:r>
    </w:p>
    <w:p w14:paraId="56DB8CD6" w14:textId="77777777" w:rsidR="00155D9D" w:rsidRDefault="00155D9D" w:rsidP="00155D9D">
      <w:pPr>
        <w:rPr>
          <w:sz w:val="24"/>
          <w:szCs w:val="24"/>
        </w:rPr>
      </w:pPr>
      <w:r>
        <w:rPr>
          <w:sz w:val="24"/>
          <w:szCs w:val="24"/>
        </w:rPr>
        <w:t>5 Eigelb</w:t>
      </w:r>
    </w:p>
    <w:p w14:paraId="3FB6DD76" w14:textId="77777777" w:rsidR="00155D9D" w:rsidRDefault="00155D9D" w:rsidP="00155D9D">
      <w:pPr>
        <w:rPr>
          <w:sz w:val="24"/>
          <w:szCs w:val="24"/>
        </w:rPr>
      </w:pPr>
      <w:r>
        <w:rPr>
          <w:sz w:val="24"/>
          <w:szCs w:val="24"/>
        </w:rPr>
        <w:t xml:space="preserve"> 2TL Vanillezucker</w:t>
      </w:r>
    </w:p>
    <w:p w14:paraId="655ACB09" w14:textId="77777777" w:rsidR="00155D9D" w:rsidRDefault="00155D9D" w:rsidP="00155D9D">
      <w:pPr>
        <w:rPr>
          <w:sz w:val="24"/>
          <w:szCs w:val="24"/>
        </w:rPr>
      </w:pPr>
    </w:p>
    <w:p w14:paraId="672C09EF" w14:textId="77777777" w:rsidR="00155D9D" w:rsidRDefault="00155D9D" w:rsidP="00155D9D">
      <w:pPr>
        <w:rPr>
          <w:sz w:val="24"/>
          <w:szCs w:val="24"/>
        </w:rPr>
      </w:pPr>
      <w:r>
        <w:rPr>
          <w:sz w:val="24"/>
          <w:szCs w:val="24"/>
        </w:rPr>
        <w:t>Zubereitungszeit: etwa 1 Stunde (plus 14 Stunden Kühlen)</w:t>
      </w:r>
    </w:p>
    <w:p w14:paraId="1F8604B8" w14:textId="77777777" w:rsidR="00155D9D" w:rsidRPr="00BC75A9" w:rsidRDefault="00155D9D" w:rsidP="00E76E01">
      <w:pPr>
        <w:pStyle w:val="ListParagraph"/>
        <w:numPr>
          <w:ilvl w:val="0"/>
          <w:numId w:val="77"/>
        </w:numPr>
        <w:spacing w:after="120"/>
        <w:ind w:left="714" w:hanging="357"/>
        <w:contextualSpacing w:val="0"/>
        <w:jc w:val="both"/>
        <w:rPr>
          <w:sz w:val="24"/>
          <w:szCs w:val="24"/>
        </w:rPr>
      </w:pPr>
      <w:r w:rsidRPr="00BC75A9">
        <w:rPr>
          <w:sz w:val="24"/>
          <w:szCs w:val="24"/>
        </w:rPr>
        <w:t>Die Himbeeren in ein Sieb geben, den Sirup in einer Schüssel auffangen. Den Sirup mit dem Himbeerwasser mischen.</w:t>
      </w:r>
    </w:p>
    <w:p w14:paraId="736FDA16" w14:textId="77777777" w:rsidR="00155D9D" w:rsidRPr="00BC75A9" w:rsidRDefault="00155D9D" w:rsidP="00E76E01">
      <w:pPr>
        <w:pStyle w:val="ListParagraph"/>
        <w:numPr>
          <w:ilvl w:val="0"/>
          <w:numId w:val="77"/>
        </w:numPr>
        <w:spacing w:after="120"/>
        <w:ind w:left="714" w:hanging="357"/>
        <w:contextualSpacing w:val="0"/>
        <w:jc w:val="both"/>
        <w:rPr>
          <w:sz w:val="24"/>
          <w:szCs w:val="24"/>
        </w:rPr>
      </w:pPr>
      <w:r w:rsidRPr="00BC75A9">
        <w:rPr>
          <w:sz w:val="24"/>
          <w:szCs w:val="24"/>
        </w:rPr>
        <w:t>Die Löffelbiskuits nacheinander in den Sirup tauchen. Die Biskuits in einer Charlottenform anordnen. Zuerst den Boden bedecken, die übrigen Biskuits am Rand aufstellen, die runde Seite nach außen.</w:t>
      </w:r>
    </w:p>
    <w:p w14:paraId="250E76A1" w14:textId="77777777" w:rsidR="00155D9D" w:rsidRPr="00BC75A9" w:rsidRDefault="00155D9D" w:rsidP="00E76E01">
      <w:pPr>
        <w:pStyle w:val="ListParagraph"/>
        <w:numPr>
          <w:ilvl w:val="0"/>
          <w:numId w:val="77"/>
        </w:numPr>
        <w:spacing w:after="120"/>
        <w:ind w:left="714" w:hanging="357"/>
        <w:contextualSpacing w:val="0"/>
        <w:jc w:val="both"/>
        <w:rPr>
          <w:sz w:val="24"/>
          <w:szCs w:val="24"/>
        </w:rPr>
      </w:pPr>
      <w:r w:rsidRPr="00BC75A9">
        <w:rPr>
          <w:sz w:val="24"/>
          <w:szCs w:val="24"/>
        </w:rPr>
        <w:t>Die Charlotte füllen: jeweils eine Schicht Himbeeren und eine Schicht Biskuits abwechselnd hineingeben, bis die Form gefüllt ist. Mit eine Schicht Biskuits abschließen.</w:t>
      </w:r>
    </w:p>
    <w:p w14:paraId="36E9C30C" w14:textId="77777777" w:rsidR="00155D9D" w:rsidRPr="00BC75A9" w:rsidRDefault="00155D9D" w:rsidP="00E76E01">
      <w:pPr>
        <w:pStyle w:val="ListParagraph"/>
        <w:numPr>
          <w:ilvl w:val="0"/>
          <w:numId w:val="77"/>
        </w:numPr>
        <w:spacing w:after="120"/>
        <w:ind w:left="714" w:hanging="357"/>
        <w:contextualSpacing w:val="0"/>
        <w:jc w:val="both"/>
        <w:rPr>
          <w:sz w:val="24"/>
          <w:szCs w:val="24"/>
        </w:rPr>
      </w:pPr>
      <w:r w:rsidRPr="00BC75A9">
        <w:rPr>
          <w:sz w:val="24"/>
          <w:szCs w:val="24"/>
        </w:rPr>
        <w:t>Die Charlotte mit einem Teller zudecken, diesem mit einem Gewicht beschweren. Über Nacht in den Kühlschrank stellen.</w:t>
      </w:r>
    </w:p>
    <w:p w14:paraId="40EC84EB" w14:textId="77777777" w:rsidR="00155D9D" w:rsidRPr="00BC75A9" w:rsidRDefault="00155D9D" w:rsidP="00E76E01">
      <w:pPr>
        <w:pStyle w:val="ListParagraph"/>
        <w:numPr>
          <w:ilvl w:val="0"/>
          <w:numId w:val="77"/>
        </w:numPr>
        <w:spacing w:after="120"/>
        <w:ind w:left="714" w:hanging="357"/>
        <w:contextualSpacing w:val="0"/>
        <w:jc w:val="both"/>
        <w:rPr>
          <w:sz w:val="24"/>
          <w:szCs w:val="24"/>
        </w:rPr>
      </w:pPr>
      <w:r w:rsidRPr="00BC75A9">
        <w:rPr>
          <w:sz w:val="24"/>
          <w:szCs w:val="24"/>
        </w:rPr>
        <w:t>Am nächsten Tag für die Vanillecreme die Milch mit dem Zucker aufkochen. In einem Krug mit den Eigelben verquirlen. Die Mischung in einen sauberen Topf gießen und unter Umrühren erhitzen, bis die Creme dickflüssig wird. Den Topf vom Herd nehmen und den Vanillezucker einrühren. Abkühlen lassen und dann in den Kühlschrank stellen.</w:t>
      </w:r>
    </w:p>
    <w:p w14:paraId="4CB3F1E1" w14:textId="77777777" w:rsidR="00155D9D" w:rsidRPr="00BC75A9" w:rsidRDefault="00155D9D" w:rsidP="00E76E01">
      <w:pPr>
        <w:pStyle w:val="ListParagraph"/>
        <w:numPr>
          <w:ilvl w:val="0"/>
          <w:numId w:val="77"/>
        </w:numPr>
        <w:spacing w:after="120"/>
        <w:ind w:left="714" w:hanging="357"/>
        <w:contextualSpacing w:val="0"/>
        <w:jc w:val="both"/>
        <w:rPr>
          <w:sz w:val="24"/>
          <w:szCs w:val="24"/>
        </w:rPr>
      </w:pPr>
      <w:r w:rsidRPr="00BC75A9">
        <w:rPr>
          <w:sz w:val="24"/>
          <w:szCs w:val="24"/>
        </w:rPr>
        <w:t>Vor dem Servieren die Charlotte stürzen. Die Vanillecreme oben aufstreichen oder mit der Spritztüte auftragen.</w:t>
      </w:r>
    </w:p>
    <w:p w14:paraId="2E531BA8" w14:textId="77777777" w:rsidR="00155D9D" w:rsidRDefault="00155D9D" w:rsidP="00155D9D">
      <w:pPr>
        <w:rPr>
          <w:sz w:val="24"/>
          <w:szCs w:val="24"/>
        </w:rPr>
      </w:pPr>
      <w:r>
        <w:rPr>
          <w:sz w:val="24"/>
          <w:szCs w:val="24"/>
        </w:rPr>
        <w:br w:type="page"/>
      </w:r>
    </w:p>
    <w:p w14:paraId="4558CA7B" w14:textId="6C74049B" w:rsidR="00155D9D" w:rsidRDefault="00155D9D" w:rsidP="00155D9D">
      <w:pPr>
        <w:pStyle w:val="Heading2"/>
        <w:spacing w:after="240"/>
      </w:pPr>
      <w:r>
        <w:lastRenderedPageBreak/>
        <w:t>Karamellcreme</w:t>
      </w:r>
      <w:r w:rsidR="008248C3">
        <w:rPr>
          <w:rStyle w:val="FootnoteReference"/>
        </w:rPr>
        <w:footnoteReference w:id="1555"/>
      </w:r>
    </w:p>
    <w:p w14:paraId="7A5CB156" w14:textId="77777777" w:rsidR="00155D9D" w:rsidRDefault="00155D9D" w:rsidP="00155D9D">
      <w:pPr>
        <w:rPr>
          <w:sz w:val="24"/>
          <w:szCs w:val="24"/>
        </w:rPr>
      </w:pPr>
      <w:r w:rsidRPr="00155D9D">
        <w:rPr>
          <w:sz w:val="24"/>
          <w:szCs w:val="24"/>
          <w:u w:val="single"/>
        </w:rPr>
        <w:t>Zutaten</w:t>
      </w:r>
      <w:r>
        <w:rPr>
          <w:sz w:val="24"/>
          <w:szCs w:val="24"/>
        </w:rPr>
        <w:t xml:space="preserve"> (für 4 Portionen)</w:t>
      </w:r>
    </w:p>
    <w:p w14:paraId="510C3C95" w14:textId="77777777" w:rsidR="00155D9D" w:rsidRDefault="00155D9D" w:rsidP="00155D9D">
      <w:pPr>
        <w:rPr>
          <w:sz w:val="24"/>
          <w:szCs w:val="24"/>
        </w:rPr>
      </w:pPr>
      <w:r>
        <w:rPr>
          <w:sz w:val="24"/>
          <w:szCs w:val="24"/>
        </w:rPr>
        <w:t>20 g Butter</w:t>
      </w:r>
    </w:p>
    <w:p w14:paraId="5D7D0235" w14:textId="77777777" w:rsidR="00155D9D" w:rsidRDefault="00155D9D" w:rsidP="00155D9D">
      <w:pPr>
        <w:rPr>
          <w:sz w:val="24"/>
          <w:szCs w:val="24"/>
        </w:rPr>
      </w:pPr>
      <w:r>
        <w:rPr>
          <w:sz w:val="24"/>
          <w:szCs w:val="24"/>
        </w:rPr>
        <w:t>6 EL Zucker</w:t>
      </w:r>
    </w:p>
    <w:p w14:paraId="1FCAA28B" w14:textId="77777777" w:rsidR="00155D9D" w:rsidRDefault="00155D9D" w:rsidP="00155D9D">
      <w:pPr>
        <w:rPr>
          <w:sz w:val="24"/>
          <w:szCs w:val="24"/>
        </w:rPr>
      </w:pPr>
      <w:r>
        <w:rPr>
          <w:sz w:val="24"/>
          <w:szCs w:val="24"/>
        </w:rPr>
        <w:t>4 Eier</w:t>
      </w:r>
    </w:p>
    <w:p w14:paraId="3BCA6891" w14:textId="77777777" w:rsidR="00155D9D" w:rsidRDefault="00155D9D" w:rsidP="00155D9D">
      <w:pPr>
        <w:rPr>
          <w:sz w:val="24"/>
          <w:szCs w:val="24"/>
        </w:rPr>
      </w:pPr>
      <w:r>
        <w:rPr>
          <w:sz w:val="24"/>
          <w:szCs w:val="24"/>
        </w:rPr>
        <w:t>1 Päckchen Vanillezucker</w:t>
      </w:r>
    </w:p>
    <w:p w14:paraId="5F1A53BF" w14:textId="77777777" w:rsidR="00155D9D" w:rsidRDefault="00155D9D" w:rsidP="00155D9D">
      <w:pPr>
        <w:rPr>
          <w:sz w:val="24"/>
          <w:szCs w:val="24"/>
        </w:rPr>
      </w:pPr>
      <w:r>
        <w:rPr>
          <w:sz w:val="24"/>
          <w:szCs w:val="24"/>
        </w:rPr>
        <w:t>400 ml Milch</w:t>
      </w:r>
    </w:p>
    <w:p w14:paraId="100BB4C2" w14:textId="77777777" w:rsidR="00155D9D" w:rsidRDefault="00155D9D" w:rsidP="00155D9D">
      <w:pPr>
        <w:rPr>
          <w:sz w:val="24"/>
          <w:szCs w:val="24"/>
        </w:rPr>
      </w:pPr>
    </w:p>
    <w:p w14:paraId="2C223F4F" w14:textId="77777777" w:rsidR="00155D9D" w:rsidRDefault="00155D9D" w:rsidP="00155D9D">
      <w:pPr>
        <w:rPr>
          <w:sz w:val="24"/>
          <w:szCs w:val="24"/>
        </w:rPr>
      </w:pPr>
      <w:r>
        <w:rPr>
          <w:sz w:val="24"/>
          <w:szCs w:val="24"/>
        </w:rPr>
        <w:t>Zubereitungszeit: etwa 45 Minuten (plus 1 Stunde Kühlzeit)</w:t>
      </w:r>
    </w:p>
    <w:p w14:paraId="38E38275" w14:textId="77777777" w:rsidR="00155D9D" w:rsidRPr="00D608D3" w:rsidRDefault="00155D9D" w:rsidP="00E76E01">
      <w:pPr>
        <w:pStyle w:val="ListParagraph"/>
        <w:numPr>
          <w:ilvl w:val="0"/>
          <w:numId w:val="70"/>
        </w:numPr>
        <w:spacing w:after="120"/>
        <w:ind w:left="714" w:hanging="357"/>
        <w:contextualSpacing w:val="0"/>
        <w:jc w:val="both"/>
        <w:rPr>
          <w:sz w:val="24"/>
          <w:szCs w:val="24"/>
        </w:rPr>
      </w:pPr>
      <w:r w:rsidRPr="00D608D3">
        <w:rPr>
          <w:sz w:val="24"/>
          <w:szCs w:val="24"/>
        </w:rPr>
        <w:t>Die Butter in einer Stielkasserolle zerlassen. 5 EL Zucker und 3 EL Wasser dazugeben. Den Zucker unter ständigem Umrühren mit einem Holzlöffel bei schwacher Hitze hellbraun karamellisieren lassen. Die Karamel</w:t>
      </w:r>
      <w:r>
        <w:rPr>
          <w:sz w:val="24"/>
          <w:szCs w:val="24"/>
        </w:rPr>
        <w:t>l</w:t>
      </w:r>
      <w:r w:rsidRPr="00D608D3">
        <w:rPr>
          <w:sz w:val="24"/>
          <w:szCs w:val="24"/>
        </w:rPr>
        <w:t>masse in die Mitte einer feuerfesten Form gießen. Den Backofen auf 180°C vorheizen.</w:t>
      </w:r>
    </w:p>
    <w:p w14:paraId="0B10844B" w14:textId="77777777" w:rsidR="00155D9D" w:rsidRPr="00D608D3" w:rsidRDefault="00155D9D" w:rsidP="00E76E01">
      <w:pPr>
        <w:pStyle w:val="ListParagraph"/>
        <w:numPr>
          <w:ilvl w:val="0"/>
          <w:numId w:val="70"/>
        </w:numPr>
        <w:spacing w:after="120"/>
        <w:ind w:left="714" w:hanging="357"/>
        <w:contextualSpacing w:val="0"/>
        <w:jc w:val="both"/>
        <w:rPr>
          <w:sz w:val="24"/>
          <w:szCs w:val="24"/>
        </w:rPr>
      </w:pPr>
      <w:r w:rsidRPr="00D608D3">
        <w:rPr>
          <w:sz w:val="24"/>
          <w:szCs w:val="24"/>
        </w:rPr>
        <w:t xml:space="preserve">Die Eier mit dem restlichen Zucker und dem Vanillezucker schaumig rühren. Die Milch einmal aufkochen lassen, nach und nach unter ständigem Umrühren zu den </w:t>
      </w:r>
      <w:r>
        <w:rPr>
          <w:sz w:val="24"/>
          <w:szCs w:val="24"/>
        </w:rPr>
        <w:t>E</w:t>
      </w:r>
      <w:r w:rsidRPr="00D608D3">
        <w:rPr>
          <w:sz w:val="24"/>
          <w:szCs w:val="24"/>
        </w:rPr>
        <w:t>iern geben. Die Mischung durch ein Sieb in die Form geben.</w:t>
      </w:r>
    </w:p>
    <w:p w14:paraId="13AFF728" w14:textId="77777777" w:rsidR="00155D9D" w:rsidRPr="00D608D3" w:rsidRDefault="00155D9D" w:rsidP="00E76E01">
      <w:pPr>
        <w:pStyle w:val="ListParagraph"/>
        <w:numPr>
          <w:ilvl w:val="0"/>
          <w:numId w:val="70"/>
        </w:numPr>
        <w:spacing w:after="120"/>
        <w:ind w:left="714" w:hanging="357"/>
        <w:contextualSpacing w:val="0"/>
        <w:jc w:val="both"/>
        <w:rPr>
          <w:sz w:val="24"/>
          <w:szCs w:val="24"/>
        </w:rPr>
      </w:pPr>
      <w:r w:rsidRPr="00D608D3">
        <w:rPr>
          <w:sz w:val="24"/>
          <w:szCs w:val="24"/>
        </w:rPr>
        <w:t>Einen flachen Topf mit kaltem Wasser füllen. Die Form mit der Eiercreme hineinstellen und im Wasserbad im Backofen (Mitte, gas Stufe 2) 25-30 Minuten stocken lassen. Die Creme ist gar, wenn sie dem Druck des Fingers standhält.</w:t>
      </w:r>
    </w:p>
    <w:p w14:paraId="60A97F10" w14:textId="77777777" w:rsidR="00155D9D" w:rsidRPr="00D608D3" w:rsidRDefault="00155D9D" w:rsidP="00E76E01">
      <w:pPr>
        <w:pStyle w:val="ListParagraph"/>
        <w:numPr>
          <w:ilvl w:val="0"/>
          <w:numId w:val="70"/>
        </w:numPr>
        <w:spacing w:after="120"/>
        <w:ind w:left="714" w:hanging="357"/>
        <w:contextualSpacing w:val="0"/>
        <w:jc w:val="both"/>
        <w:rPr>
          <w:sz w:val="24"/>
          <w:szCs w:val="24"/>
        </w:rPr>
      </w:pPr>
      <w:r w:rsidRPr="00D608D3">
        <w:rPr>
          <w:sz w:val="24"/>
          <w:szCs w:val="24"/>
        </w:rPr>
        <w:t>Die Creme abkühlen lassen, die Ränder mit einem Messer von der Form lösen. Die Creme stürzen. Die am Boden haftende Karamel</w:t>
      </w:r>
      <w:r>
        <w:rPr>
          <w:sz w:val="24"/>
          <w:szCs w:val="24"/>
        </w:rPr>
        <w:t>l</w:t>
      </w:r>
      <w:r w:rsidRPr="00D608D3">
        <w:rPr>
          <w:sz w:val="24"/>
          <w:szCs w:val="24"/>
        </w:rPr>
        <w:t xml:space="preserve">masse mit etwas Wasser loskochen und über die Creme gießen. </w:t>
      </w:r>
    </w:p>
    <w:p w14:paraId="617C783B" w14:textId="77777777" w:rsidR="00155D9D" w:rsidRDefault="00155D9D" w:rsidP="00155D9D">
      <w:pPr>
        <w:rPr>
          <w:sz w:val="24"/>
          <w:szCs w:val="24"/>
        </w:rPr>
      </w:pPr>
    </w:p>
    <w:p w14:paraId="7F1D4D17" w14:textId="77777777" w:rsidR="00155D9D" w:rsidRDefault="00155D9D" w:rsidP="00155D9D">
      <w:pPr>
        <w:rPr>
          <w:sz w:val="24"/>
          <w:szCs w:val="24"/>
        </w:rPr>
      </w:pPr>
      <w:r>
        <w:rPr>
          <w:sz w:val="24"/>
          <w:szCs w:val="24"/>
        </w:rPr>
        <w:t>Tipp:</w:t>
      </w:r>
      <w:r>
        <w:rPr>
          <w:sz w:val="24"/>
          <w:szCs w:val="24"/>
        </w:rPr>
        <w:tab/>
        <w:t>Wenn man die Creme in Portionsförmchen füllt, lässt sie sich leichter stürzen.</w:t>
      </w:r>
    </w:p>
    <w:p w14:paraId="0F9614EA" w14:textId="77777777" w:rsidR="003D1F52" w:rsidRDefault="003D1F52">
      <w:pPr>
        <w:rPr>
          <w:sz w:val="24"/>
          <w:szCs w:val="24"/>
        </w:rPr>
      </w:pPr>
      <w:r>
        <w:rPr>
          <w:sz w:val="24"/>
          <w:szCs w:val="24"/>
        </w:rPr>
        <w:br w:type="page"/>
      </w:r>
    </w:p>
    <w:p w14:paraId="0BAD0D0F" w14:textId="52240B02" w:rsidR="003D1F52" w:rsidRDefault="003D1F52" w:rsidP="003D1F52">
      <w:pPr>
        <w:pStyle w:val="Heading2"/>
        <w:spacing w:after="240"/>
      </w:pPr>
      <w:r>
        <w:lastRenderedPageBreak/>
        <w:t>Windbeutelchen mit Schlagsahne</w:t>
      </w:r>
      <w:r w:rsidR="006F6211">
        <w:rPr>
          <w:rStyle w:val="FootnoteReference"/>
        </w:rPr>
        <w:footnoteReference w:id="1556"/>
      </w:r>
      <w:r>
        <w:t xml:space="preserve"> </w:t>
      </w:r>
    </w:p>
    <w:p w14:paraId="08DAA6D5" w14:textId="77777777" w:rsidR="003D1F52" w:rsidRDefault="003D1F52" w:rsidP="003D1F52">
      <w:pPr>
        <w:rPr>
          <w:sz w:val="24"/>
          <w:szCs w:val="24"/>
        </w:rPr>
      </w:pPr>
      <w:r w:rsidRPr="00F3175D">
        <w:rPr>
          <w:sz w:val="24"/>
          <w:szCs w:val="24"/>
          <w:u w:val="single"/>
        </w:rPr>
        <w:t>Zutaten</w:t>
      </w:r>
      <w:r>
        <w:rPr>
          <w:sz w:val="24"/>
          <w:szCs w:val="24"/>
        </w:rPr>
        <w:t xml:space="preserve"> (für etwa 10 Stück):</w:t>
      </w:r>
    </w:p>
    <w:p w14:paraId="473EFD90" w14:textId="77777777" w:rsidR="003D1F52" w:rsidRDefault="003D1F52" w:rsidP="003D1F52">
      <w:pPr>
        <w:rPr>
          <w:sz w:val="24"/>
          <w:szCs w:val="24"/>
        </w:rPr>
      </w:pPr>
      <w:r>
        <w:rPr>
          <w:sz w:val="24"/>
          <w:szCs w:val="24"/>
        </w:rPr>
        <w:t>100g Butter (und Butter für das Backblech)</w:t>
      </w:r>
    </w:p>
    <w:p w14:paraId="56926264" w14:textId="77777777" w:rsidR="003D1F52" w:rsidRDefault="003D1F52" w:rsidP="003D1F52">
      <w:pPr>
        <w:rPr>
          <w:sz w:val="24"/>
          <w:szCs w:val="24"/>
        </w:rPr>
      </w:pPr>
      <w:r>
        <w:rPr>
          <w:sz w:val="24"/>
          <w:szCs w:val="24"/>
        </w:rPr>
        <w:t>1 Prise Salz</w:t>
      </w:r>
    </w:p>
    <w:p w14:paraId="48D57171" w14:textId="77777777" w:rsidR="003D1F52" w:rsidRDefault="003D1F52" w:rsidP="003D1F52">
      <w:pPr>
        <w:rPr>
          <w:sz w:val="24"/>
          <w:szCs w:val="24"/>
        </w:rPr>
      </w:pPr>
      <w:r>
        <w:rPr>
          <w:sz w:val="24"/>
          <w:szCs w:val="24"/>
        </w:rPr>
        <w:t>1 EL Zucker</w:t>
      </w:r>
    </w:p>
    <w:p w14:paraId="3F6DD118" w14:textId="77777777" w:rsidR="003D1F52" w:rsidRDefault="003D1F52" w:rsidP="003D1F52">
      <w:pPr>
        <w:rPr>
          <w:sz w:val="24"/>
          <w:szCs w:val="24"/>
        </w:rPr>
      </w:pPr>
      <w:r>
        <w:rPr>
          <w:sz w:val="24"/>
          <w:szCs w:val="24"/>
        </w:rPr>
        <w:t>125 g Mehl</w:t>
      </w:r>
    </w:p>
    <w:p w14:paraId="72FB65C6" w14:textId="77777777" w:rsidR="003D1F52" w:rsidRDefault="003D1F52" w:rsidP="003D1F52">
      <w:pPr>
        <w:rPr>
          <w:sz w:val="24"/>
          <w:szCs w:val="24"/>
        </w:rPr>
      </w:pPr>
      <w:r>
        <w:rPr>
          <w:sz w:val="24"/>
          <w:szCs w:val="24"/>
        </w:rPr>
        <w:t>5 Eier</w:t>
      </w:r>
    </w:p>
    <w:p w14:paraId="317C57E3" w14:textId="77777777" w:rsidR="003D1F52" w:rsidRDefault="003D1F52" w:rsidP="003D1F52">
      <w:pPr>
        <w:rPr>
          <w:sz w:val="24"/>
          <w:szCs w:val="24"/>
        </w:rPr>
      </w:pPr>
      <w:r>
        <w:rPr>
          <w:sz w:val="24"/>
          <w:szCs w:val="24"/>
        </w:rPr>
        <w:t>2 EL gehackte Mandeln</w:t>
      </w:r>
    </w:p>
    <w:p w14:paraId="0A447C28" w14:textId="77777777" w:rsidR="003D1F52" w:rsidRDefault="003D1F52" w:rsidP="003D1F52">
      <w:pPr>
        <w:rPr>
          <w:sz w:val="24"/>
          <w:szCs w:val="24"/>
        </w:rPr>
      </w:pPr>
      <w:r>
        <w:rPr>
          <w:sz w:val="24"/>
          <w:szCs w:val="24"/>
        </w:rPr>
        <w:t>1/8 l Sahne</w:t>
      </w:r>
    </w:p>
    <w:p w14:paraId="005BB219" w14:textId="77777777" w:rsidR="003D1F52" w:rsidRDefault="003D1F52" w:rsidP="003D1F52">
      <w:pPr>
        <w:rPr>
          <w:sz w:val="24"/>
          <w:szCs w:val="24"/>
        </w:rPr>
      </w:pPr>
      <w:r>
        <w:rPr>
          <w:sz w:val="24"/>
          <w:szCs w:val="24"/>
        </w:rPr>
        <w:t>1 TL Vanillezucker</w:t>
      </w:r>
    </w:p>
    <w:p w14:paraId="58CC18F6" w14:textId="77777777" w:rsidR="003D1F52" w:rsidRDefault="003D1F52" w:rsidP="003D1F52">
      <w:pPr>
        <w:rPr>
          <w:sz w:val="24"/>
          <w:szCs w:val="24"/>
        </w:rPr>
      </w:pPr>
      <w:r>
        <w:rPr>
          <w:sz w:val="24"/>
          <w:szCs w:val="24"/>
        </w:rPr>
        <w:t>Puderzucker zum Bestäuben</w:t>
      </w:r>
    </w:p>
    <w:p w14:paraId="28E671D5" w14:textId="77777777" w:rsidR="003D1F52" w:rsidRDefault="003D1F52" w:rsidP="003D1F52">
      <w:pPr>
        <w:rPr>
          <w:sz w:val="24"/>
          <w:szCs w:val="24"/>
        </w:rPr>
      </w:pPr>
    </w:p>
    <w:p w14:paraId="2BA9BFCA" w14:textId="77777777" w:rsidR="003D1F52" w:rsidRDefault="003D1F52" w:rsidP="003D1F52">
      <w:pPr>
        <w:rPr>
          <w:sz w:val="24"/>
          <w:szCs w:val="24"/>
        </w:rPr>
      </w:pPr>
      <w:r>
        <w:rPr>
          <w:sz w:val="24"/>
          <w:szCs w:val="24"/>
        </w:rPr>
        <w:t>Zubereitungszeit: etwa 45 Minuten</w:t>
      </w:r>
    </w:p>
    <w:p w14:paraId="2A2F5FD5" w14:textId="77777777" w:rsidR="003D1F52" w:rsidRPr="00B03564" w:rsidRDefault="003D1F52" w:rsidP="00E76E01">
      <w:pPr>
        <w:pStyle w:val="ListParagraph"/>
        <w:numPr>
          <w:ilvl w:val="0"/>
          <w:numId w:val="71"/>
        </w:numPr>
        <w:spacing w:after="120"/>
        <w:ind w:left="714" w:hanging="357"/>
        <w:contextualSpacing w:val="0"/>
        <w:jc w:val="both"/>
        <w:rPr>
          <w:sz w:val="24"/>
          <w:szCs w:val="24"/>
        </w:rPr>
      </w:pPr>
      <w:r w:rsidRPr="00B03564">
        <w:rPr>
          <w:sz w:val="24"/>
          <w:szCs w:val="24"/>
        </w:rPr>
        <w:t>In einer Kasserolle ¼ l Wasser mit der Butter, Zucker und Salz zum Kochen bringen. Das Mehl sieben, auf einmal dazu geben. Mit einem Holzlöffel so lange rühren, bis der Teig sich vom Topfboden löst.</w:t>
      </w:r>
    </w:p>
    <w:p w14:paraId="767C31BD" w14:textId="77777777" w:rsidR="003D1F52" w:rsidRPr="00B03564" w:rsidRDefault="003D1F52" w:rsidP="00E76E01">
      <w:pPr>
        <w:pStyle w:val="ListParagraph"/>
        <w:numPr>
          <w:ilvl w:val="0"/>
          <w:numId w:val="71"/>
        </w:numPr>
        <w:spacing w:after="120"/>
        <w:ind w:left="714" w:hanging="357"/>
        <w:contextualSpacing w:val="0"/>
        <w:jc w:val="both"/>
        <w:rPr>
          <w:sz w:val="24"/>
          <w:szCs w:val="24"/>
        </w:rPr>
      </w:pPr>
      <w:r w:rsidRPr="00B03564">
        <w:rPr>
          <w:sz w:val="24"/>
          <w:szCs w:val="24"/>
        </w:rPr>
        <w:t>Den Topf vom Herd nehmen. Den Teig etwas abkühlen lassen. 4 Eier nacheinander darunter rühren. Der Teig sollte eine mittelfeste Konsistenz haben. Eventuell je nach Größe noch 1 Ei dazugeben.</w:t>
      </w:r>
    </w:p>
    <w:p w14:paraId="158D04D1" w14:textId="77777777" w:rsidR="003D1F52" w:rsidRPr="00B03564" w:rsidRDefault="003D1F52" w:rsidP="00E76E01">
      <w:pPr>
        <w:pStyle w:val="ListParagraph"/>
        <w:numPr>
          <w:ilvl w:val="0"/>
          <w:numId w:val="71"/>
        </w:numPr>
        <w:spacing w:after="120"/>
        <w:ind w:left="714" w:hanging="357"/>
        <w:contextualSpacing w:val="0"/>
        <w:jc w:val="both"/>
        <w:rPr>
          <w:sz w:val="24"/>
          <w:szCs w:val="24"/>
        </w:rPr>
      </w:pPr>
      <w:r w:rsidRPr="00B03564">
        <w:rPr>
          <w:sz w:val="24"/>
          <w:szCs w:val="24"/>
        </w:rPr>
        <w:t xml:space="preserve">Den Backofen auf 220°C vorheizen. Ein Backblech ausfetten. Den Brandteig mit einer Tülle in Halbkugeln von etwa 3 cm Durchmesser auf das Blech spritzen. Das restliche Ei in einer Tasse verquirlen. Die Teigstücke damit bestreichen. Mit gehackten Mandeln bestreuen. </w:t>
      </w:r>
    </w:p>
    <w:p w14:paraId="5DFE81CB" w14:textId="77777777" w:rsidR="003D1F52" w:rsidRPr="00B03564" w:rsidRDefault="003D1F52" w:rsidP="00E76E01">
      <w:pPr>
        <w:pStyle w:val="ListParagraph"/>
        <w:numPr>
          <w:ilvl w:val="0"/>
          <w:numId w:val="71"/>
        </w:numPr>
        <w:spacing w:after="120"/>
        <w:ind w:left="714" w:hanging="357"/>
        <w:contextualSpacing w:val="0"/>
        <w:jc w:val="both"/>
        <w:rPr>
          <w:sz w:val="24"/>
          <w:szCs w:val="24"/>
        </w:rPr>
      </w:pPr>
      <w:r w:rsidRPr="00B03564">
        <w:rPr>
          <w:sz w:val="24"/>
          <w:szCs w:val="24"/>
        </w:rPr>
        <w:t>Die Windbeutel im Backofen (Mitte, Gas Stufe 4) in etwa 12 Minuten knusprig backen. Abkühlen lassen.</w:t>
      </w:r>
    </w:p>
    <w:p w14:paraId="07C6279C" w14:textId="77777777" w:rsidR="003D1F52" w:rsidRPr="00B03564" w:rsidRDefault="003D1F52" w:rsidP="00E76E01">
      <w:pPr>
        <w:pStyle w:val="ListParagraph"/>
        <w:numPr>
          <w:ilvl w:val="0"/>
          <w:numId w:val="71"/>
        </w:numPr>
        <w:spacing w:after="120"/>
        <w:ind w:left="714" w:hanging="357"/>
        <w:contextualSpacing w:val="0"/>
        <w:jc w:val="both"/>
        <w:rPr>
          <w:sz w:val="24"/>
          <w:szCs w:val="24"/>
        </w:rPr>
      </w:pPr>
      <w:r w:rsidRPr="00B03564">
        <w:rPr>
          <w:sz w:val="24"/>
          <w:szCs w:val="24"/>
        </w:rPr>
        <w:t>Die Sahne mit dem Vanillezucker steif schlagen. Die Windbeutel vom Blech heben. Mit einem spitzen Messer von unten ein kleines Loch machen. Mit der Schlagsahne füllen. Die Oberseite mit Puderseite bestäuben.</w:t>
      </w:r>
    </w:p>
    <w:p w14:paraId="57EA3D80" w14:textId="77777777" w:rsidR="003D1F52" w:rsidRDefault="003D1F52" w:rsidP="003D1F52">
      <w:pPr>
        <w:rPr>
          <w:sz w:val="24"/>
          <w:szCs w:val="24"/>
        </w:rPr>
      </w:pPr>
    </w:p>
    <w:p w14:paraId="50462952" w14:textId="77777777" w:rsidR="003D1F52" w:rsidRDefault="003D1F52" w:rsidP="003D1F52">
      <w:pPr>
        <w:rPr>
          <w:sz w:val="24"/>
          <w:szCs w:val="24"/>
        </w:rPr>
      </w:pPr>
      <w:r>
        <w:rPr>
          <w:sz w:val="24"/>
          <w:szCs w:val="24"/>
        </w:rPr>
        <w:t xml:space="preserve">Tipp: </w:t>
      </w:r>
      <w:r>
        <w:rPr>
          <w:sz w:val="24"/>
          <w:szCs w:val="24"/>
        </w:rPr>
        <w:tab/>
        <w:t>Die Windbeutel mit Vanille- oder Schokoladencreme füllen</w:t>
      </w:r>
    </w:p>
    <w:p w14:paraId="2EAC161E" w14:textId="77777777" w:rsidR="003D1F52" w:rsidRDefault="003D1F52" w:rsidP="003D1F52">
      <w:pPr>
        <w:rPr>
          <w:sz w:val="24"/>
          <w:szCs w:val="24"/>
        </w:rPr>
      </w:pPr>
    </w:p>
    <w:p w14:paraId="1AD942E2" w14:textId="77777777" w:rsidR="003D1F52" w:rsidRDefault="003D1F52" w:rsidP="003D1F52">
      <w:pPr>
        <w:rPr>
          <w:sz w:val="24"/>
          <w:szCs w:val="24"/>
        </w:rPr>
      </w:pPr>
    </w:p>
    <w:p w14:paraId="20A2933F" w14:textId="058DA931" w:rsidR="003D1F52" w:rsidRDefault="003D1F52" w:rsidP="003D1F52">
      <w:pPr>
        <w:pStyle w:val="Heading2"/>
        <w:spacing w:after="240"/>
      </w:pPr>
      <w:r>
        <w:lastRenderedPageBreak/>
        <w:t>Tiramisu</w:t>
      </w:r>
      <w:r w:rsidR="006F47AD">
        <w:rPr>
          <w:rStyle w:val="FootnoteReference"/>
        </w:rPr>
        <w:footnoteReference w:id="1557"/>
      </w:r>
    </w:p>
    <w:p w14:paraId="17F78F90" w14:textId="77777777" w:rsidR="003D1F52" w:rsidRDefault="003D1F52" w:rsidP="003D1F52">
      <w:pPr>
        <w:rPr>
          <w:sz w:val="24"/>
          <w:szCs w:val="24"/>
        </w:rPr>
      </w:pPr>
      <w:r w:rsidRPr="008A7F66">
        <w:rPr>
          <w:sz w:val="24"/>
          <w:szCs w:val="24"/>
          <w:u w:val="single"/>
        </w:rPr>
        <w:t>Zutaten</w:t>
      </w:r>
      <w:r>
        <w:rPr>
          <w:sz w:val="24"/>
          <w:szCs w:val="24"/>
        </w:rPr>
        <w:t xml:space="preserve"> (für 8 Portionen)</w:t>
      </w:r>
    </w:p>
    <w:p w14:paraId="0F4B3938" w14:textId="77777777" w:rsidR="003D1F52" w:rsidRDefault="003D1F52" w:rsidP="003D1F52">
      <w:pPr>
        <w:rPr>
          <w:sz w:val="24"/>
          <w:szCs w:val="24"/>
        </w:rPr>
      </w:pPr>
      <w:r>
        <w:rPr>
          <w:sz w:val="24"/>
          <w:szCs w:val="24"/>
        </w:rPr>
        <w:t>1 unbehandelte Zitrone</w:t>
      </w:r>
    </w:p>
    <w:p w14:paraId="53DECBC5" w14:textId="77777777" w:rsidR="003D1F52" w:rsidRDefault="003D1F52" w:rsidP="003D1F52">
      <w:pPr>
        <w:rPr>
          <w:sz w:val="24"/>
          <w:szCs w:val="24"/>
        </w:rPr>
      </w:pPr>
      <w:r>
        <w:rPr>
          <w:sz w:val="24"/>
          <w:szCs w:val="24"/>
        </w:rPr>
        <w:t>500 g Mascarpone</w:t>
      </w:r>
    </w:p>
    <w:p w14:paraId="253C27C6" w14:textId="77777777" w:rsidR="003D1F52" w:rsidRDefault="003D1F52" w:rsidP="003D1F52">
      <w:pPr>
        <w:rPr>
          <w:sz w:val="24"/>
          <w:szCs w:val="24"/>
        </w:rPr>
      </w:pPr>
      <w:r>
        <w:rPr>
          <w:sz w:val="24"/>
          <w:szCs w:val="24"/>
        </w:rPr>
        <w:t>4 Eigelb</w:t>
      </w:r>
    </w:p>
    <w:p w14:paraId="0FCE9D4A" w14:textId="77777777" w:rsidR="003D1F52" w:rsidRDefault="003D1F52" w:rsidP="003D1F52">
      <w:pPr>
        <w:rPr>
          <w:sz w:val="24"/>
          <w:szCs w:val="24"/>
        </w:rPr>
      </w:pPr>
      <w:r>
        <w:rPr>
          <w:sz w:val="24"/>
          <w:szCs w:val="24"/>
        </w:rPr>
        <w:t>4 EL Zucker</w:t>
      </w:r>
    </w:p>
    <w:p w14:paraId="0474E8DE" w14:textId="77777777" w:rsidR="003D1F52" w:rsidRDefault="003D1F52" w:rsidP="003D1F52">
      <w:pPr>
        <w:rPr>
          <w:sz w:val="24"/>
          <w:szCs w:val="24"/>
        </w:rPr>
      </w:pPr>
      <w:r>
        <w:rPr>
          <w:sz w:val="24"/>
          <w:szCs w:val="24"/>
        </w:rPr>
        <w:t>2 Tässchen kalter Espresso</w:t>
      </w:r>
    </w:p>
    <w:p w14:paraId="14163CFB" w14:textId="77777777" w:rsidR="003D1F52" w:rsidRDefault="003D1F52" w:rsidP="003D1F52">
      <w:pPr>
        <w:rPr>
          <w:sz w:val="24"/>
          <w:szCs w:val="24"/>
        </w:rPr>
      </w:pPr>
      <w:r>
        <w:rPr>
          <w:sz w:val="24"/>
          <w:szCs w:val="24"/>
        </w:rPr>
        <w:t>4 cl Weinbrand</w:t>
      </w:r>
    </w:p>
    <w:p w14:paraId="342E22BB" w14:textId="77777777" w:rsidR="003D1F52" w:rsidRDefault="003D1F52" w:rsidP="003D1F52">
      <w:pPr>
        <w:rPr>
          <w:sz w:val="24"/>
          <w:szCs w:val="24"/>
        </w:rPr>
      </w:pPr>
      <w:r>
        <w:rPr>
          <w:sz w:val="24"/>
          <w:szCs w:val="24"/>
        </w:rPr>
        <w:t>150 g Löffelbiskuits</w:t>
      </w:r>
    </w:p>
    <w:p w14:paraId="68F72697" w14:textId="77777777" w:rsidR="003D1F52" w:rsidRDefault="003D1F52" w:rsidP="003D1F52">
      <w:pPr>
        <w:rPr>
          <w:sz w:val="24"/>
          <w:szCs w:val="24"/>
        </w:rPr>
      </w:pPr>
      <w:r>
        <w:rPr>
          <w:sz w:val="24"/>
          <w:szCs w:val="24"/>
        </w:rPr>
        <w:t>Ungesüßtes Kakaopulver</w:t>
      </w:r>
    </w:p>
    <w:p w14:paraId="6C9053B5" w14:textId="77777777" w:rsidR="003D1F52" w:rsidRDefault="003D1F52" w:rsidP="003D1F52">
      <w:pPr>
        <w:rPr>
          <w:sz w:val="24"/>
          <w:szCs w:val="24"/>
        </w:rPr>
      </w:pPr>
    </w:p>
    <w:p w14:paraId="77E83352" w14:textId="77777777" w:rsidR="003D1F52" w:rsidRDefault="003D1F52" w:rsidP="003D1F52">
      <w:pPr>
        <w:rPr>
          <w:sz w:val="24"/>
          <w:szCs w:val="24"/>
        </w:rPr>
      </w:pPr>
      <w:r>
        <w:rPr>
          <w:sz w:val="24"/>
          <w:szCs w:val="24"/>
        </w:rPr>
        <w:t>Zubereitungszeit: etwa 25 Minuten (plus 5 Stunden Kühlen)</w:t>
      </w:r>
    </w:p>
    <w:p w14:paraId="2205D8A3" w14:textId="77777777" w:rsidR="003D1F52" w:rsidRPr="00757EEA" w:rsidRDefault="003D1F52" w:rsidP="00E76E01">
      <w:pPr>
        <w:pStyle w:val="ListParagraph"/>
        <w:numPr>
          <w:ilvl w:val="0"/>
          <w:numId w:val="78"/>
        </w:numPr>
        <w:spacing w:after="120"/>
        <w:ind w:left="714" w:hanging="357"/>
        <w:contextualSpacing w:val="0"/>
        <w:jc w:val="both"/>
        <w:rPr>
          <w:sz w:val="24"/>
          <w:szCs w:val="24"/>
        </w:rPr>
      </w:pPr>
      <w:r w:rsidRPr="00757EEA">
        <w:rPr>
          <w:sz w:val="24"/>
          <w:szCs w:val="24"/>
        </w:rPr>
        <w:t>4 Eigelb mit 4 EL Zucker in eine Schüssel geben, mit dem Rührgerät auf höchster Stufe schaumig schlagen.</w:t>
      </w:r>
    </w:p>
    <w:p w14:paraId="5554A4D4" w14:textId="77777777" w:rsidR="003D1F52" w:rsidRPr="00757EEA" w:rsidRDefault="003D1F52" w:rsidP="00E76E01">
      <w:pPr>
        <w:pStyle w:val="ListParagraph"/>
        <w:numPr>
          <w:ilvl w:val="0"/>
          <w:numId w:val="78"/>
        </w:numPr>
        <w:spacing w:after="120"/>
        <w:ind w:left="714" w:hanging="357"/>
        <w:contextualSpacing w:val="0"/>
        <w:jc w:val="both"/>
        <w:rPr>
          <w:sz w:val="24"/>
          <w:szCs w:val="24"/>
        </w:rPr>
      </w:pPr>
      <w:r w:rsidRPr="00757EEA">
        <w:rPr>
          <w:sz w:val="24"/>
          <w:szCs w:val="24"/>
        </w:rPr>
        <w:t>Löffelweise 500 g Mascarpone unterziehen. Mit fein abgeriebener Schale von 1 Zitrone würzen.</w:t>
      </w:r>
    </w:p>
    <w:p w14:paraId="2B443B06" w14:textId="77777777" w:rsidR="003D1F52" w:rsidRPr="00757EEA" w:rsidRDefault="003D1F52" w:rsidP="00E76E01">
      <w:pPr>
        <w:pStyle w:val="ListParagraph"/>
        <w:numPr>
          <w:ilvl w:val="0"/>
          <w:numId w:val="78"/>
        </w:numPr>
        <w:spacing w:after="120"/>
        <w:ind w:left="714" w:hanging="357"/>
        <w:contextualSpacing w:val="0"/>
        <w:jc w:val="both"/>
        <w:rPr>
          <w:sz w:val="24"/>
          <w:szCs w:val="24"/>
        </w:rPr>
      </w:pPr>
      <w:r w:rsidRPr="00757EEA">
        <w:rPr>
          <w:sz w:val="24"/>
          <w:szCs w:val="24"/>
        </w:rPr>
        <w:t>Eine flache Form bereitstellen. 2 Tässchen kalten Espresso mit 4 cl Weinbrand mischen. Die Hälfte der Löffelbiskuits nacheinander kurz eintauchen. Boden der Form damit auslegen.</w:t>
      </w:r>
    </w:p>
    <w:p w14:paraId="73991F22" w14:textId="77777777" w:rsidR="003D1F52" w:rsidRPr="00757EEA" w:rsidRDefault="003D1F52" w:rsidP="00E76E01">
      <w:pPr>
        <w:pStyle w:val="ListParagraph"/>
        <w:numPr>
          <w:ilvl w:val="0"/>
          <w:numId w:val="78"/>
        </w:numPr>
        <w:spacing w:after="120"/>
        <w:ind w:left="714" w:hanging="357"/>
        <w:contextualSpacing w:val="0"/>
        <w:jc w:val="both"/>
        <w:rPr>
          <w:sz w:val="24"/>
          <w:szCs w:val="24"/>
        </w:rPr>
      </w:pPr>
      <w:r w:rsidRPr="00757EEA">
        <w:rPr>
          <w:sz w:val="24"/>
          <w:szCs w:val="24"/>
        </w:rPr>
        <w:t>Die Hälfte der Mascarponecreme aufhäufen, glattstreichen. Übrige Biskuits ebenfalls kurz in den Espresso eintauchen, einschichten, restliche Creme einfüllen.</w:t>
      </w:r>
    </w:p>
    <w:p w14:paraId="544C3FE8" w14:textId="77777777" w:rsidR="003D1F52" w:rsidRPr="00757EEA" w:rsidRDefault="003D1F52" w:rsidP="00E76E01">
      <w:pPr>
        <w:pStyle w:val="ListParagraph"/>
        <w:numPr>
          <w:ilvl w:val="0"/>
          <w:numId w:val="78"/>
        </w:numPr>
        <w:spacing w:after="120"/>
        <w:ind w:left="714" w:hanging="357"/>
        <w:contextualSpacing w:val="0"/>
        <w:jc w:val="both"/>
        <w:rPr>
          <w:sz w:val="24"/>
          <w:szCs w:val="24"/>
        </w:rPr>
      </w:pPr>
      <w:r w:rsidRPr="00757EEA">
        <w:rPr>
          <w:sz w:val="24"/>
          <w:szCs w:val="24"/>
        </w:rPr>
        <w:t>Zugedeckt 5 Stunden in den Kühlschrank stellen. Vorm Servieren mit ungesüßtem Kakopulver bestäuben.</w:t>
      </w:r>
    </w:p>
    <w:p w14:paraId="0C3C7822" w14:textId="77777777" w:rsidR="003D1F52" w:rsidRDefault="003D1F52" w:rsidP="003D1F52">
      <w:pPr>
        <w:ind w:left="708" w:hanging="708"/>
        <w:rPr>
          <w:sz w:val="24"/>
          <w:szCs w:val="24"/>
        </w:rPr>
      </w:pPr>
    </w:p>
    <w:p w14:paraId="06D96375" w14:textId="77777777" w:rsidR="003D1F52" w:rsidRDefault="003D1F52" w:rsidP="003D1F52">
      <w:pPr>
        <w:ind w:left="708" w:hanging="708"/>
        <w:rPr>
          <w:sz w:val="24"/>
          <w:szCs w:val="24"/>
        </w:rPr>
      </w:pPr>
    </w:p>
    <w:p w14:paraId="5CC92E55" w14:textId="77777777" w:rsidR="003D1F52" w:rsidRDefault="003D1F52" w:rsidP="003D1F52">
      <w:pPr>
        <w:ind w:left="708" w:hanging="708"/>
        <w:jc w:val="both"/>
        <w:rPr>
          <w:sz w:val="24"/>
          <w:szCs w:val="24"/>
        </w:rPr>
      </w:pPr>
      <w:r>
        <w:rPr>
          <w:sz w:val="24"/>
          <w:szCs w:val="24"/>
        </w:rPr>
        <w:t>Tipp:</w:t>
      </w:r>
      <w:r>
        <w:rPr>
          <w:sz w:val="24"/>
          <w:szCs w:val="24"/>
        </w:rPr>
        <w:tab/>
        <w:t>Unbedingt am selben Tag verbrauchen und dabei immer kühl stellen, sonst droht eine Salmonellenvergiftung.</w:t>
      </w:r>
    </w:p>
    <w:p w14:paraId="2D0360E0" w14:textId="77777777" w:rsidR="003D1F52" w:rsidRDefault="003D1F52" w:rsidP="003D1F52">
      <w:pPr>
        <w:rPr>
          <w:sz w:val="24"/>
          <w:szCs w:val="24"/>
        </w:rPr>
      </w:pPr>
      <w:r>
        <w:rPr>
          <w:sz w:val="24"/>
          <w:szCs w:val="24"/>
        </w:rPr>
        <w:br w:type="page"/>
      </w:r>
    </w:p>
    <w:p w14:paraId="75A83DB9" w14:textId="3E323AE2" w:rsidR="003D1F52" w:rsidRDefault="003D1F52" w:rsidP="003D1F52">
      <w:pPr>
        <w:pStyle w:val="Heading2"/>
        <w:spacing w:after="240"/>
      </w:pPr>
      <w:r>
        <w:lastRenderedPageBreak/>
        <w:t>Panna cotta</w:t>
      </w:r>
      <w:r w:rsidR="00A563DB">
        <w:rPr>
          <w:rStyle w:val="FootnoteReference"/>
        </w:rPr>
        <w:footnoteReference w:id="1558"/>
      </w:r>
      <w:r>
        <w:t xml:space="preserve"> </w:t>
      </w:r>
    </w:p>
    <w:p w14:paraId="5254E5EE" w14:textId="77777777" w:rsidR="003D1F52" w:rsidRDefault="003D1F52" w:rsidP="003D1F52">
      <w:pPr>
        <w:rPr>
          <w:sz w:val="24"/>
          <w:szCs w:val="24"/>
        </w:rPr>
      </w:pPr>
      <w:r w:rsidRPr="008A7F66">
        <w:rPr>
          <w:sz w:val="24"/>
          <w:szCs w:val="24"/>
          <w:u w:val="single"/>
        </w:rPr>
        <w:t>Zutaten</w:t>
      </w:r>
      <w:r>
        <w:rPr>
          <w:sz w:val="24"/>
          <w:szCs w:val="24"/>
        </w:rPr>
        <w:t xml:space="preserve"> (für 4-6 Portionen)</w:t>
      </w:r>
    </w:p>
    <w:p w14:paraId="1E05C1E4" w14:textId="77777777" w:rsidR="003D1F52" w:rsidRDefault="003D1F52" w:rsidP="003D1F52">
      <w:pPr>
        <w:rPr>
          <w:sz w:val="24"/>
          <w:szCs w:val="24"/>
        </w:rPr>
      </w:pPr>
      <w:r>
        <w:rPr>
          <w:sz w:val="24"/>
          <w:szCs w:val="24"/>
        </w:rPr>
        <w:t>500 g Sahne</w:t>
      </w:r>
    </w:p>
    <w:p w14:paraId="5DEC06EB" w14:textId="77777777" w:rsidR="003D1F52" w:rsidRDefault="003D1F52" w:rsidP="003D1F52">
      <w:pPr>
        <w:rPr>
          <w:sz w:val="24"/>
          <w:szCs w:val="24"/>
        </w:rPr>
      </w:pPr>
      <w:r>
        <w:rPr>
          <w:sz w:val="24"/>
          <w:szCs w:val="24"/>
        </w:rPr>
        <w:t>1 Vanilleschote</w:t>
      </w:r>
    </w:p>
    <w:p w14:paraId="42D23CF6" w14:textId="77777777" w:rsidR="003D1F52" w:rsidRDefault="003D1F52" w:rsidP="003D1F52">
      <w:pPr>
        <w:rPr>
          <w:sz w:val="24"/>
          <w:szCs w:val="24"/>
        </w:rPr>
      </w:pPr>
      <w:r>
        <w:rPr>
          <w:sz w:val="24"/>
          <w:szCs w:val="24"/>
        </w:rPr>
        <w:t>50 g Zucker</w:t>
      </w:r>
    </w:p>
    <w:p w14:paraId="1679902C" w14:textId="77777777" w:rsidR="003D1F52" w:rsidRDefault="003D1F52" w:rsidP="003D1F52">
      <w:pPr>
        <w:rPr>
          <w:sz w:val="24"/>
          <w:szCs w:val="24"/>
        </w:rPr>
      </w:pPr>
      <w:r>
        <w:rPr>
          <w:sz w:val="24"/>
          <w:szCs w:val="24"/>
        </w:rPr>
        <w:t>2 Blatt weiße Gelantine</w:t>
      </w:r>
    </w:p>
    <w:p w14:paraId="509CA38D" w14:textId="25D77542" w:rsidR="003D1F52" w:rsidRDefault="003D1F52" w:rsidP="003D1F52">
      <w:pPr>
        <w:rPr>
          <w:sz w:val="24"/>
          <w:szCs w:val="24"/>
        </w:rPr>
      </w:pPr>
      <w:r>
        <w:rPr>
          <w:sz w:val="24"/>
          <w:szCs w:val="24"/>
        </w:rPr>
        <w:t>Karamellsirup (oder frische Früchte) zum Garnieren</w:t>
      </w:r>
    </w:p>
    <w:p w14:paraId="243B4193" w14:textId="77777777" w:rsidR="003D1F52" w:rsidRDefault="003D1F52" w:rsidP="003D1F52">
      <w:pPr>
        <w:rPr>
          <w:sz w:val="24"/>
          <w:szCs w:val="24"/>
        </w:rPr>
      </w:pPr>
    </w:p>
    <w:p w14:paraId="104F66B8" w14:textId="77777777" w:rsidR="003D1F52" w:rsidRDefault="003D1F52" w:rsidP="003D1F52">
      <w:pPr>
        <w:rPr>
          <w:sz w:val="24"/>
          <w:szCs w:val="24"/>
        </w:rPr>
      </w:pPr>
      <w:r>
        <w:rPr>
          <w:sz w:val="24"/>
          <w:szCs w:val="24"/>
        </w:rPr>
        <w:t>Zubereitungszeit: 20 Minuten (plus 3-4 Stunden Gelieren)</w:t>
      </w:r>
    </w:p>
    <w:p w14:paraId="51244ACE" w14:textId="77777777" w:rsidR="003D1F52" w:rsidRPr="00EB4254" w:rsidRDefault="003D1F52" w:rsidP="00E76E01">
      <w:pPr>
        <w:pStyle w:val="ListParagraph"/>
        <w:numPr>
          <w:ilvl w:val="0"/>
          <w:numId w:val="79"/>
        </w:numPr>
        <w:spacing w:after="120"/>
        <w:ind w:left="714" w:hanging="357"/>
        <w:contextualSpacing w:val="0"/>
        <w:jc w:val="both"/>
        <w:rPr>
          <w:sz w:val="24"/>
          <w:szCs w:val="24"/>
        </w:rPr>
      </w:pPr>
      <w:r w:rsidRPr="00EB4254">
        <w:rPr>
          <w:sz w:val="24"/>
          <w:szCs w:val="24"/>
        </w:rPr>
        <w:t>2 Blatt weiße Gelantine in kaltem Wasser einweichen. 500 g Sahne in einen Topf geben. 1 Vanilleschote längs aufschlitzen, das Mark herauskratzen und zusammen mit der ganzen Schote und 50 g Zucker zur Sahne geben. Langsam erhitzen, etwa 15 Minuten leicht köcheln lassen.</w:t>
      </w:r>
    </w:p>
    <w:p w14:paraId="78568FE2" w14:textId="77777777" w:rsidR="003D1F52" w:rsidRPr="00EB4254" w:rsidRDefault="003D1F52" w:rsidP="00E76E01">
      <w:pPr>
        <w:pStyle w:val="ListParagraph"/>
        <w:numPr>
          <w:ilvl w:val="0"/>
          <w:numId w:val="79"/>
        </w:numPr>
        <w:spacing w:after="120"/>
        <w:ind w:left="714" w:hanging="357"/>
        <w:contextualSpacing w:val="0"/>
        <w:jc w:val="both"/>
        <w:rPr>
          <w:sz w:val="24"/>
          <w:szCs w:val="24"/>
        </w:rPr>
      </w:pPr>
      <w:r w:rsidRPr="00EB4254">
        <w:rPr>
          <w:sz w:val="24"/>
          <w:szCs w:val="24"/>
        </w:rPr>
        <w:t>Den Topf vom Herd nehmen, Vanilleschote herausnehmen. Eingeweichte Gelantineblätter tropfnass in den Topf geben, unter rühren vollständig auflösen. Sahne in 4-6 kleine, kalt ausgespülte Förmchen füllen, im Kühlschrank 3-4 Stunden fest werden lassen.</w:t>
      </w:r>
    </w:p>
    <w:p w14:paraId="2BDAC325" w14:textId="77777777" w:rsidR="003D1F52" w:rsidRPr="00EB4254" w:rsidRDefault="003D1F52" w:rsidP="00E76E01">
      <w:pPr>
        <w:pStyle w:val="ListParagraph"/>
        <w:numPr>
          <w:ilvl w:val="0"/>
          <w:numId w:val="79"/>
        </w:numPr>
        <w:spacing w:after="120"/>
        <w:ind w:left="714" w:hanging="357"/>
        <w:contextualSpacing w:val="0"/>
        <w:jc w:val="both"/>
        <w:rPr>
          <w:sz w:val="24"/>
          <w:szCs w:val="24"/>
        </w:rPr>
      </w:pPr>
      <w:r w:rsidRPr="00EB4254">
        <w:rPr>
          <w:sz w:val="24"/>
          <w:szCs w:val="24"/>
        </w:rPr>
        <w:t>Sahnecreme gut gekühlt auf Dessertteller stürzen, mit Karame</w:t>
      </w:r>
      <w:r>
        <w:rPr>
          <w:sz w:val="24"/>
          <w:szCs w:val="24"/>
        </w:rPr>
        <w:t>l</w:t>
      </w:r>
      <w:r w:rsidRPr="00EB4254">
        <w:rPr>
          <w:sz w:val="24"/>
          <w:szCs w:val="24"/>
        </w:rPr>
        <w:t>lsirup beträufeln oder mit Früchten garnieren.</w:t>
      </w:r>
    </w:p>
    <w:p w14:paraId="027D279B" w14:textId="77777777" w:rsidR="003D1F52" w:rsidRDefault="003D1F52" w:rsidP="003D1F52">
      <w:pPr>
        <w:rPr>
          <w:sz w:val="24"/>
          <w:szCs w:val="24"/>
        </w:rPr>
      </w:pPr>
      <w:r>
        <w:rPr>
          <w:sz w:val="24"/>
          <w:szCs w:val="24"/>
        </w:rPr>
        <w:br w:type="page"/>
      </w:r>
    </w:p>
    <w:p w14:paraId="16650B86" w14:textId="441E94D5" w:rsidR="003D1F52" w:rsidRDefault="003D1F52" w:rsidP="003D1F52">
      <w:pPr>
        <w:pStyle w:val="Heading2"/>
        <w:spacing w:after="240"/>
      </w:pPr>
      <w:r>
        <w:lastRenderedPageBreak/>
        <w:t>Oeufs au lait</w:t>
      </w:r>
      <w:r w:rsidR="002F31DD">
        <w:rPr>
          <w:rStyle w:val="FootnoteReference"/>
        </w:rPr>
        <w:footnoteReference w:id="1559"/>
      </w:r>
      <w:r>
        <w:t xml:space="preserve"> </w:t>
      </w:r>
    </w:p>
    <w:p w14:paraId="3D77DF96" w14:textId="77777777" w:rsidR="003D1F52" w:rsidRDefault="003D1F52" w:rsidP="003D1F52">
      <w:pPr>
        <w:rPr>
          <w:sz w:val="24"/>
          <w:szCs w:val="24"/>
        </w:rPr>
      </w:pPr>
      <w:r w:rsidRPr="003D1F52">
        <w:rPr>
          <w:sz w:val="24"/>
          <w:szCs w:val="24"/>
          <w:u w:val="single"/>
        </w:rPr>
        <w:t>Zutaten</w:t>
      </w:r>
      <w:r>
        <w:rPr>
          <w:sz w:val="24"/>
          <w:szCs w:val="24"/>
        </w:rPr>
        <w:t xml:space="preserve"> (für 6 Portionen)</w:t>
      </w:r>
    </w:p>
    <w:p w14:paraId="3AC9480C" w14:textId="77777777" w:rsidR="003D1F52" w:rsidRDefault="003D1F52" w:rsidP="003D1F52">
      <w:pPr>
        <w:rPr>
          <w:sz w:val="24"/>
          <w:szCs w:val="24"/>
        </w:rPr>
      </w:pPr>
      <w:r>
        <w:rPr>
          <w:sz w:val="24"/>
          <w:szCs w:val="24"/>
        </w:rPr>
        <w:t>1 l Milch</w:t>
      </w:r>
    </w:p>
    <w:p w14:paraId="56DDC3EF" w14:textId="77777777" w:rsidR="003D1F52" w:rsidRDefault="003D1F52" w:rsidP="003D1F52">
      <w:pPr>
        <w:rPr>
          <w:sz w:val="24"/>
          <w:szCs w:val="24"/>
        </w:rPr>
      </w:pPr>
      <w:r>
        <w:rPr>
          <w:sz w:val="24"/>
          <w:szCs w:val="24"/>
        </w:rPr>
        <w:t>150 g feiner Zucker</w:t>
      </w:r>
    </w:p>
    <w:p w14:paraId="14B27DEB" w14:textId="77777777" w:rsidR="003D1F52" w:rsidRDefault="003D1F52" w:rsidP="003D1F52">
      <w:pPr>
        <w:rPr>
          <w:sz w:val="24"/>
          <w:szCs w:val="24"/>
        </w:rPr>
      </w:pPr>
      <w:r>
        <w:rPr>
          <w:sz w:val="24"/>
          <w:szCs w:val="24"/>
        </w:rPr>
        <w:t>1 Vanilleschote</w:t>
      </w:r>
    </w:p>
    <w:p w14:paraId="1E956EE6" w14:textId="77777777" w:rsidR="003D1F52" w:rsidRDefault="003D1F52" w:rsidP="003D1F52">
      <w:pPr>
        <w:rPr>
          <w:sz w:val="24"/>
          <w:szCs w:val="24"/>
        </w:rPr>
      </w:pPr>
      <w:r>
        <w:rPr>
          <w:sz w:val="24"/>
          <w:szCs w:val="24"/>
        </w:rPr>
        <w:t>6 Eier</w:t>
      </w:r>
    </w:p>
    <w:p w14:paraId="65CC2ED1" w14:textId="77777777" w:rsidR="003D1F52" w:rsidRDefault="003D1F52" w:rsidP="003D1F52">
      <w:pPr>
        <w:rPr>
          <w:sz w:val="24"/>
          <w:szCs w:val="24"/>
        </w:rPr>
      </w:pPr>
      <w:r>
        <w:rPr>
          <w:sz w:val="24"/>
          <w:szCs w:val="24"/>
        </w:rPr>
        <w:t>4 EL Kristallzucker</w:t>
      </w:r>
    </w:p>
    <w:p w14:paraId="652CE9C8" w14:textId="77777777" w:rsidR="003D1F52" w:rsidRDefault="003D1F52" w:rsidP="003D1F52">
      <w:pPr>
        <w:rPr>
          <w:sz w:val="24"/>
          <w:szCs w:val="24"/>
        </w:rPr>
      </w:pPr>
    </w:p>
    <w:p w14:paraId="0711800A" w14:textId="77777777" w:rsidR="003D1F52" w:rsidRDefault="003D1F52" w:rsidP="003D1F52">
      <w:pPr>
        <w:rPr>
          <w:sz w:val="24"/>
          <w:szCs w:val="24"/>
        </w:rPr>
      </w:pPr>
      <w:r>
        <w:rPr>
          <w:sz w:val="24"/>
          <w:szCs w:val="24"/>
        </w:rPr>
        <w:t>Zubereitungszeit: etwa 1,5 Stunden</w:t>
      </w:r>
    </w:p>
    <w:p w14:paraId="4569C611" w14:textId="77777777" w:rsidR="003D1F52" w:rsidRPr="00D80F25" w:rsidRDefault="003D1F52" w:rsidP="00E76E01">
      <w:pPr>
        <w:pStyle w:val="ListParagraph"/>
        <w:numPr>
          <w:ilvl w:val="0"/>
          <w:numId w:val="65"/>
        </w:numPr>
        <w:spacing w:after="120"/>
        <w:ind w:left="714" w:hanging="357"/>
        <w:contextualSpacing w:val="0"/>
        <w:jc w:val="both"/>
        <w:rPr>
          <w:sz w:val="24"/>
          <w:szCs w:val="24"/>
        </w:rPr>
      </w:pPr>
      <w:r w:rsidRPr="00D80F25">
        <w:rPr>
          <w:sz w:val="24"/>
          <w:szCs w:val="24"/>
        </w:rPr>
        <w:t>Die Milch in eine Kasserolle gießen. Den Zucker darin auflösen. Die Vanilleschote der Länge nach spalten und in die gezuckerte Milch geben. Die Milch zum Kochen bringen. Die Kasserolle sofort von der Kochstelle nehmen. Die Vanilleschote herausnehmen.</w:t>
      </w:r>
    </w:p>
    <w:p w14:paraId="05E04A21" w14:textId="77777777" w:rsidR="003D1F52" w:rsidRPr="00D80F25" w:rsidRDefault="003D1F52" w:rsidP="00E76E01">
      <w:pPr>
        <w:pStyle w:val="ListParagraph"/>
        <w:numPr>
          <w:ilvl w:val="0"/>
          <w:numId w:val="65"/>
        </w:numPr>
        <w:spacing w:after="120"/>
        <w:ind w:left="714" w:hanging="357"/>
        <w:contextualSpacing w:val="0"/>
        <w:jc w:val="both"/>
        <w:rPr>
          <w:sz w:val="24"/>
          <w:szCs w:val="24"/>
        </w:rPr>
      </w:pPr>
      <w:r w:rsidRPr="00D80F25">
        <w:rPr>
          <w:sz w:val="24"/>
          <w:szCs w:val="24"/>
        </w:rPr>
        <w:t>Die Eier in eine Schüssel aufschlagen und mit der Gabel wie für ein Omelette schlagen. Die heiße Milch langsam dazu gießen, dabei ständig rühren.</w:t>
      </w:r>
    </w:p>
    <w:p w14:paraId="08888033" w14:textId="77777777" w:rsidR="003D1F52" w:rsidRPr="00D80F25" w:rsidRDefault="003D1F52" w:rsidP="00E76E01">
      <w:pPr>
        <w:pStyle w:val="ListParagraph"/>
        <w:numPr>
          <w:ilvl w:val="0"/>
          <w:numId w:val="65"/>
        </w:numPr>
        <w:spacing w:after="120"/>
        <w:ind w:left="714" w:hanging="357"/>
        <w:contextualSpacing w:val="0"/>
        <w:jc w:val="both"/>
        <w:rPr>
          <w:sz w:val="24"/>
          <w:szCs w:val="24"/>
        </w:rPr>
      </w:pPr>
      <w:r w:rsidRPr="00D80F25">
        <w:rPr>
          <w:sz w:val="24"/>
          <w:szCs w:val="24"/>
        </w:rPr>
        <w:t>Etwas Wasser zum Kochen bringen. In einer Charlottenform den Kristallzucker mit 3 EL kalten Wasser auflösen. Die Mischung in der Form erhitzen, bis der Zucker karamellisiert. Wenn die Masse mittelbraun ist, 2 EL kochendes Wasser hinzufügen. Mit einem Topflappen die Charlottenform so schwenken, dass sich die Karamel</w:t>
      </w:r>
      <w:r>
        <w:rPr>
          <w:sz w:val="24"/>
          <w:szCs w:val="24"/>
        </w:rPr>
        <w:t>l</w:t>
      </w:r>
      <w:r w:rsidRPr="00D80F25">
        <w:rPr>
          <w:sz w:val="24"/>
          <w:szCs w:val="24"/>
        </w:rPr>
        <w:t>masse an allen Wänden verteilt. Die Eimasse durch ein feines Sieb in die Form gießen. Den Backofen auf 220°C vorheizen.</w:t>
      </w:r>
    </w:p>
    <w:p w14:paraId="77AADE72" w14:textId="77777777" w:rsidR="003D1F52" w:rsidRPr="00D80F25" w:rsidRDefault="003D1F52" w:rsidP="00E76E01">
      <w:pPr>
        <w:pStyle w:val="ListParagraph"/>
        <w:numPr>
          <w:ilvl w:val="0"/>
          <w:numId w:val="65"/>
        </w:numPr>
        <w:spacing w:after="120"/>
        <w:ind w:left="714" w:hanging="357"/>
        <w:contextualSpacing w:val="0"/>
        <w:jc w:val="both"/>
        <w:rPr>
          <w:sz w:val="24"/>
          <w:szCs w:val="24"/>
        </w:rPr>
      </w:pPr>
      <w:r w:rsidRPr="00D80F25">
        <w:rPr>
          <w:sz w:val="24"/>
          <w:szCs w:val="24"/>
        </w:rPr>
        <w:t>Die Eierspeise im Backofen (Mitte, Gas Stufe 4) in etwa 25 Minuten stocken lassen. Die Speise abkühlen lassen und stürzen.</w:t>
      </w:r>
    </w:p>
    <w:p w14:paraId="1EEA7B37" w14:textId="77777777" w:rsidR="00066510" w:rsidRDefault="00066510">
      <w:pPr>
        <w:rPr>
          <w:sz w:val="24"/>
          <w:szCs w:val="24"/>
        </w:rPr>
      </w:pPr>
      <w:r>
        <w:rPr>
          <w:sz w:val="24"/>
          <w:szCs w:val="24"/>
        </w:rPr>
        <w:br w:type="page"/>
      </w:r>
    </w:p>
    <w:p w14:paraId="2485B30A" w14:textId="730CE991" w:rsidR="00066510" w:rsidRDefault="00066510" w:rsidP="00066510">
      <w:pPr>
        <w:pStyle w:val="Heading2"/>
        <w:spacing w:after="240"/>
      </w:pPr>
      <w:r>
        <w:lastRenderedPageBreak/>
        <w:t>Vanille-Pfirsiche mit Pistazien-Crumble</w:t>
      </w:r>
      <w:r w:rsidR="00BB6A57">
        <w:rPr>
          <w:rStyle w:val="FootnoteReference"/>
        </w:rPr>
        <w:footnoteReference w:id="1560"/>
      </w:r>
      <w:r>
        <w:t xml:space="preserve"> </w:t>
      </w:r>
    </w:p>
    <w:p w14:paraId="38325A1B" w14:textId="77777777" w:rsidR="00066510" w:rsidRDefault="00066510" w:rsidP="00066510">
      <w:pPr>
        <w:rPr>
          <w:sz w:val="24"/>
          <w:szCs w:val="24"/>
        </w:rPr>
      </w:pPr>
      <w:r w:rsidRPr="00313768">
        <w:rPr>
          <w:sz w:val="24"/>
          <w:szCs w:val="24"/>
          <w:u w:val="single"/>
        </w:rPr>
        <w:t>Zutaten</w:t>
      </w:r>
      <w:r>
        <w:rPr>
          <w:sz w:val="24"/>
          <w:szCs w:val="24"/>
        </w:rPr>
        <w:t xml:space="preserve"> (für 5 Portionen):</w:t>
      </w:r>
    </w:p>
    <w:p w14:paraId="7EB77E9E" w14:textId="77777777" w:rsidR="00066510" w:rsidRDefault="00066510" w:rsidP="00066510">
      <w:pPr>
        <w:rPr>
          <w:sz w:val="24"/>
          <w:szCs w:val="24"/>
        </w:rPr>
      </w:pPr>
      <w:r>
        <w:rPr>
          <w:sz w:val="24"/>
          <w:szCs w:val="24"/>
        </w:rPr>
        <w:t>5 reife Pfirsiche</w:t>
      </w:r>
    </w:p>
    <w:p w14:paraId="6081782B" w14:textId="77777777" w:rsidR="00066510" w:rsidRDefault="00066510" w:rsidP="00066510">
      <w:pPr>
        <w:rPr>
          <w:sz w:val="24"/>
          <w:szCs w:val="24"/>
        </w:rPr>
      </w:pPr>
      <w:r>
        <w:rPr>
          <w:sz w:val="24"/>
          <w:szCs w:val="24"/>
        </w:rPr>
        <w:t>4 EL trockener Vermouth</w:t>
      </w:r>
    </w:p>
    <w:p w14:paraId="61EC04BA" w14:textId="77777777" w:rsidR="00066510" w:rsidRDefault="00066510" w:rsidP="00066510">
      <w:pPr>
        <w:rPr>
          <w:sz w:val="24"/>
          <w:szCs w:val="24"/>
        </w:rPr>
      </w:pPr>
      <w:r>
        <w:rPr>
          <w:sz w:val="24"/>
          <w:szCs w:val="24"/>
        </w:rPr>
        <w:t>4 EL klarer Honig</w:t>
      </w:r>
    </w:p>
    <w:p w14:paraId="367E3E1F" w14:textId="77777777" w:rsidR="00066510" w:rsidRDefault="00066510" w:rsidP="00066510">
      <w:pPr>
        <w:rPr>
          <w:sz w:val="24"/>
          <w:szCs w:val="24"/>
        </w:rPr>
      </w:pPr>
      <w:r>
        <w:rPr>
          <w:sz w:val="24"/>
          <w:szCs w:val="24"/>
        </w:rPr>
        <w:t>1 Vanilleschote</w:t>
      </w:r>
    </w:p>
    <w:p w14:paraId="2421E9FB" w14:textId="77777777" w:rsidR="00066510" w:rsidRDefault="00066510" w:rsidP="00066510">
      <w:pPr>
        <w:rPr>
          <w:sz w:val="24"/>
          <w:szCs w:val="24"/>
        </w:rPr>
      </w:pPr>
      <w:r>
        <w:rPr>
          <w:sz w:val="24"/>
          <w:szCs w:val="24"/>
        </w:rPr>
        <w:t>60 g geschälte Pistazienkerne, fein gehackt</w:t>
      </w:r>
    </w:p>
    <w:p w14:paraId="4419F6EF" w14:textId="77777777" w:rsidR="00066510" w:rsidRDefault="00066510" w:rsidP="00066510">
      <w:pPr>
        <w:rPr>
          <w:sz w:val="24"/>
          <w:szCs w:val="24"/>
        </w:rPr>
      </w:pPr>
      <w:r>
        <w:rPr>
          <w:sz w:val="24"/>
          <w:szCs w:val="24"/>
        </w:rPr>
        <w:t>Vanilleeis, Joghurt oder Mascarpone</w:t>
      </w:r>
    </w:p>
    <w:p w14:paraId="332303DE" w14:textId="77777777" w:rsidR="00066510" w:rsidRDefault="00066510" w:rsidP="00066510">
      <w:pPr>
        <w:rPr>
          <w:sz w:val="24"/>
          <w:szCs w:val="24"/>
        </w:rPr>
      </w:pPr>
    </w:p>
    <w:p w14:paraId="61583BB4" w14:textId="77777777" w:rsidR="00066510" w:rsidRDefault="00066510" w:rsidP="00066510">
      <w:pPr>
        <w:rPr>
          <w:sz w:val="24"/>
          <w:szCs w:val="24"/>
        </w:rPr>
      </w:pPr>
      <w:r>
        <w:rPr>
          <w:sz w:val="24"/>
          <w:szCs w:val="24"/>
        </w:rPr>
        <w:t>Zubereitung:</w:t>
      </w:r>
    </w:p>
    <w:p w14:paraId="10F7635A" w14:textId="77777777" w:rsidR="00066510" w:rsidRPr="00313768" w:rsidRDefault="00066510" w:rsidP="00B40E8C">
      <w:pPr>
        <w:pStyle w:val="ListParagraph"/>
        <w:numPr>
          <w:ilvl w:val="0"/>
          <w:numId w:val="1668"/>
        </w:numPr>
        <w:spacing w:after="120"/>
        <w:ind w:left="714" w:hanging="357"/>
        <w:contextualSpacing w:val="0"/>
        <w:jc w:val="both"/>
        <w:rPr>
          <w:sz w:val="24"/>
          <w:szCs w:val="24"/>
        </w:rPr>
      </w:pPr>
      <w:r w:rsidRPr="00313768">
        <w:rPr>
          <w:sz w:val="24"/>
          <w:szCs w:val="24"/>
        </w:rPr>
        <w:t>Den Backofen auf 200°C (Gas Stufe 6) vorheizen.</w:t>
      </w:r>
    </w:p>
    <w:p w14:paraId="7DAB29F1" w14:textId="77777777" w:rsidR="00066510" w:rsidRPr="00313768" w:rsidRDefault="00066510" w:rsidP="00B40E8C">
      <w:pPr>
        <w:pStyle w:val="ListParagraph"/>
        <w:numPr>
          <w:ilvl w:val="0"/>
          <w:numId w:val="1668"/>
        </w:numPr>
        <w:spacing w:after="120"/>
        <w:ind w:left="714" w:hanging="357"/>
        <w:contextualSpacing w:val="0"/>
        <w:jc w:val="both"/>
        <w:rPr>
          <w:sz w:val="24"/>
          <w:szCs w:val="24"/>
        </w:rPr>
      </w:pPr>
      <w:r w:rsidRPr="00313768">
        <w:rPr>
          <w:sz w:val="24"/>
          <w:szCs w:val="24"/>
        </w:rPr>
        <w:t>Die Pfirsiche halbieren und die Kerne entfernen. Mit der Schnittfläche nach oben auf ein Backblech setzen.</w:t>
      </w:r>
    </w:p>
    <w:p w14:paraId="2A74EFDF" w14:textId="77777777" w:rsidR="00066510" w:rsidRPr="00313768" w:rsidRDefault="00066510" w:rsidP="00B40E8C">
      <w:pPr>
        <w:pStyle w:val="ListParagraph"/>
        <w:numPr>
          <w:ilvl w:val="0"/>
          <w:numId w:val="1668"/>
        </w:numPr>
        <w:spacing w:after="120"/>
        <w:ind w:left="714" w:hanging="357"/>
        <w:contextualSpacing w:val="0"/>
        <w:jc w:val="both"/>
        <w:rPr>
          <w:sz w:val="24"/>
          <w:szCs w:val="24"/>
        </w:rPr>
      </w:pPr>
      <w:r w:rsidRPr="00313768">
        <w:rPr>
          <w:sz w:val="24"/>
          <w:szCs w:val="24"/>
        </w:rPr>
        <w:t>Den Vermouth und den Honig in einer kleinen Schüssel verrühren. Die Vanilleschote in der Mitte aufschneiden, das Mark herauskratzen, ebenfalls in die Schüssel geben und alles gut verquirlen. Die Pistazienkerne hinzugeben und unterrühren.</w:t>
      </w:r>
    </w:p>
    <w:p w14:paraId="63231873" w14:textId="77777777" w:rsidR="00066510" w:rsidRPr="00313768" w:rsidRDefault="00066510" w:rsidP="00B40E8C">
      <w:pPr>
        <w:pStyle w:val="ListParagraph"/>
        <w:numPr>
          <w:ilvl w:val="0"/>
          <w:numId w:val="1668"/>
        </w:numPr>
        <w:spacing w:after="120"/>
        <w:ind w:left="714" w:hanging="357"/>
        <w:contextualSpacing w:val="0"/>
        <w:jc w:val="both"/>
        <w:rPr>
          <w:sz w:val="24"/>
          <w:szCs w:val="24"/>
        </w:rPr>
      </w:pPr>
      <w:r w:rsidRPr="00313768">
        <w:rPr>
          <w:sz w:val="24"/>
          <w:szCs w:val="24"/>
        </w:rPr>
        <w:t>Je 1 TL Honig-Pistazien auf die Pfirsichhälften verteilen. Mit der restlichen Vermouth-Mischung großzügig beträufeln. Ca. 20 Minuten backen, bis die Pfirsiche ganz weich und leicht gebräunt sind.</w:t>
      </w:r>
    </w:p>
    <w:p w14:paraId="546DD6D5" w14:textId="77777777" w:rsidR="00066510" w:rsidRPr="00313768" w:rsidRDefault="00066510" w:rsidP="00B40E8C">
      <w:pPr>
        <w:pStyle w:val="ListParagraph"/>
        <w:numPr>
          <w:ilvl w:val="0"/>
          <w:numId w:val="1668"/>
        </w:numPr>
        <w:spacing w:after="120"/>
        <w:ind w:left="714" w:hanging="357"/>
        <w:contextualSpacing w:val="0"/>
        <w:jc w:val="both"/>
        <w:rPr>
          <w:sz w:val="24"/>
          <w:szCs w:val="24"/>
        </w:rPr>
      </w:pPr>
      <w:r w:rsidRPr="00313768">
        <w:rPr>
          <w:sz w:val="24"/>
          <w:szCs w:val="24"/>
        </w:rPr>
        <w:t>Mit Vanilleeis, Joghurt oder Mascarpone servieren.</w:t>
      </w:r>
    </w:p>
    <w:p w14:paraId="26E643F6" w14:textId="77777777" w:rsidR="00B26C62" w:rsidRDefault="00B26C62">
      <w:pPr>
        <w:rPr>
          <w:sz w:val="24"/>
          <w:szCs w:val="24"/>
        </w:rPr>
      </w:pPr>
      <w:r>
        <w:rPr>
          <w:sz w:val="24"/>
          <w:szCs w:val="24"/>
        </w:rPr>
        <w:br w:type="page"/>
      </w:r>
    </w:p>
    <w:p w14:paraId="6ACA00CB" w14:textId="1101E5DA" w:rsidR="00B26C62" w:rsidRDefault="00B26C62" w:rsidP="00B26C62">
      <w:pPr>
        <w:pStyle w:val="Heading2"/>
        <w:spacing w:after="240"/>
      </w:pPr>
      <w:r>
        <w:lastRenderedPageBreak/>
        <w:t>Karamellisierte Apfelpfannkuchen</w:t>
      </w:r>
      <w:r w:rsidR="0077098D">
        <w:rPr>
          <w:rStyle w:val="FootnoteReference"/>
        </w:rPr>
        <w:footnoteReference w:id="1561"/>
      </w:r>
      <w:r>
        <w:t xml:space="preserve"> </w:t>
      </w:r>
    </w:p>
    <w:p w14:paraId="628D5013" w14:textId="77777777" w:rsidR="00B26C62" w:rsidRDefault="00B26C62" w:rsidP="00B26C62">
      <w:pPr>
        <w:rPr>
          <w:sz w:val="24"/>
          <w:szCs w:val="24"/>
        </w:rPr>
      </w:pPr>
      <w:r w:rsidRPr="00F879A9">
        <w:rPr>
          <w:sz w:val="24"/>
          <w:szCs w:val="24"/>
          <w:u w:val="single"/>
        </w:rPr>
        <w:t>Zutaten</w:t>
      </w:r>
      <w:r>
        <w:rPr>
          <w:sz w:val="24"/>
          <w:szCs w:val="24"/>
        </w:rPr>
        <w:t xml:space="preserve"> (für 4 Portionen):</w:t>
      </w:r>
    </w:p>
    <w:p w14:paraId="6245CB22" w14:textId="77777777" w:rsidR="00B26C62" w:rsidRDefault="00B26C62" w:rsidP="00B26C62">
      <w:pPr>
        <w:rPr>
          <w:sz w:val="24"/>
          <w:szCs w:val="24"/>
        </w:rPr>
      </w:pPr>
      <w:r>
        <w:rPr>
          <w:sz w:val="24"/>
          <w:szCs w:val="24"/>
        </w:rPr>
        <w:t>150 g Mehl</w:t>
      </w:r>
    </w:p>
    <w:p w14:paraId="2A8EB636" w14:textId="77777777" w:rsidR="00B26C62" w:rsidRDefault="00B26C62" w:rsidP="00B26C62">
      <w:pPr>
        <w:rPr>
          <w:sz w:val="24"/>
          <w:szCs w:val="24"/>
        </w:rPr>
      </w:pPr>
      <w:r>
        <w:rPr>
          <w:sz w:val="24"/>
          <w:szCs w:val="24"/>
        </w:rPr>
        <w:t>¼ l Milch</w:t>
      </w:r>
    </w:p>
    <w:p w14:paraId="3FF10DCF" w14:textId="77777777" w:rsidR="00B26C62" w:rsidRDefault="00B26C62" w:rsidP="00B26C62">
      <w:pPr>
        <w:rPr>
          <w:sz w:val="24"/>
          <w:szCs w:val="24"/>
        </w:rPr>
      </w:pPr>
      <w:r>
        <w:rPr>
          <w:sz w:val="24"/>
          <w:szCs w:val="24"/>
        </w:rPr>
        <w:t>4 Eier</w:t>
      </w:r>
    </w:p>
    <w:p w14:paraId="1DAB9006" w14:textId="77777777" w:rsidR="00B26C62" w:rsidRDefault="00B26C62" w:rsidP="00B26C62">
      <w:pPr>
        <w:rPr>
          <w:sz w:val="24"/>
          <w:szCs w:val="24"/>
        </w:rPr>
      </w:pPr>
      <w:r>
        <w:rPr>
          <w:sz w:val="24"/>
          <w:szCs w:val="24"/>
        </w:rPr>
        <w:t>2 TL abgeriebene Orangenschale</w:t>
      </w:r>
    </w:p>
    <w:p w14:paraId="59C0F724" w14:textId="77777777" w:rsidR="00B26C62" w:rsidRDefault="00B26C62" w:rsidP="00B26C62">
      <w:pPr>
        <w:rPr>
          <w:sz w:val="24"/>
          <w:szCs w:val="24"/>
        </w:rPr>
      </w:pPr>
      <w:r>
        <w:rPr>
          <w:sz w:val="24"/>
          <w:szCs w:val="24"/>
        </w:rPr>
        <w:t>4 EL Puderzucker</w:t>
      </w:r>
    </w:p>
    <w:p w14:paraId="5AD60C6C" w14:textId="77777777" w:rsidR="00B26C62" w:rsidRDefault="00B26C62" w:rsidP="00B26C62">
      <w:pPr>
        <w:rPr>
          <w:sz w:val="24"/>
          <w:szCs w:val="24"/>
        </w:rPr>
      </w:pPr>
      <w:r>
        <w:rPr>
          <w:sz w:val="24"/>
          <w:szCs w:val="24"/>
        </w:rPr>
        <w:t>4 mittelgroße Äpfel (z.B. Boskop oder Braeburn)</w:t>
      </w:r>
    </w:p>
    <w:p w14:paraId="60A77E19" w14:textId="77777777" w:rsidR="00B26C62" w:rsidRDefault="00B26C62" w:rsidP="00B26C62">
      <w:pPr>
        <w:rPr>
          <w:sz w:val="24"/>
          <w:szCs w:val="24"/>
        </w:rPr>
      </w:pPr>
      <w:r>
        <w:rPr>
          <w:sz w:val="24"/>
          <w:szCs w:val="24"/>
        </w:rPr>
        <w:t>2 EL Zitronensaft</w:t>
      </w:r>
    </w:p>
    <w:p w14:paraId="149D7062" w14:textId="77777777" w:rsidR="00B26C62" w:rsidRDefault="00B26C62" w:rsidP="00B26C62">
      <w:pPr>
        <w:rPr>
          <w:sz w:val="24"/>
          <w:szCs w:val="24"/>
        </w:rPr>
      </w:pPr>
      <w:r>
        <w:rPr>
          <w:sz w:val="24"/>
          <w:szCs w:val="24"/>
        </w:rPr>
        <w:t>3 EL Butter zum Braten</w:t>
      </w:r>
    </w:p>
    <w:p w14:paraId="76ED1745" w14:textId="77777777" w:rsidR="00B26C62" w:rsidRDefault="00B26C62" w:rsidP="00B26C62">
      <w:pPr>
        <w:rPr>
          <w:sz w:val="24"/>
          <w:szCs w:val="24"/>
        </w:rPr>
      </w:pPr>
      <w:r>
        <w:rPr>
          <w:sz w:val="24"/>
          <w:szCs w:val="24"/>
        </w:rPr>
        <w:t>500 ml Vanille-/oder Walnusseis</w:t>
      </w:r>
    </w:p>
    <w:p w14:paraId="00A2B0B3" w14:textId="77777777" w:rsidR="00B26C62" w:rsidRDefault="00B26C62" w:rsidP="00B26C62">
      <w:pPr>
        <w:rPr>
          <w:sz w:val="24"/>
          <w:szCs w:val="24"/>
        </w:rPr>
      </w:pPr>
      <w:r>
        <w:rPr>
          <w:sz w:val="24"/>
          <w:szCs w:val="24"/>
        </w:rPr>
        <w:t>1 Prise Salz</w:t>
      </w:r>
    </w:p>
    <w:p w14:paraId="7C61759A" w14:textId="77777777" w:rsidR="00B26C62" w:rsidRDefault="00B26C62" w:rsidP="00B26C62">
      <w:pPr>
        <w:rPr>
          <w:sz w:val="24"/>
          <w:szCs w:val="24"/>
        </w:rPr>
      </w:pPr>
      <w:r>
        <w:rPr>
          <w:sz w:val="24"/>
          <w:szCs w:val="24"/>
        </w:rPr>
        <w:t>Minzeblättchen zum Garnieren</w:t>
      </w:r>
    </w:p>
    <w:p w14:paraId="41E98617" w14:textId="77777777" w:rsidR="00B26C62" w:rsidRDefault="00B26C62" w:rsidP="00B26C62">
      <w:pPr>
        <w:rPr>
          <w:sz w:val="24"/>
          <w:szCs w:val="24"/>
        </w:rPr>
      </w:pPr>
    </w:p>
    <w:p w14:paraId="36C9EA03" w14:textId="77777777" w:rsidR="00B26C62" w:rsidRDefault="00B26C62" w:rsidP="00B26C62">
      <w:pPr>
        <w:rPr>
          <w:sz w:val="24"/>
          <w:szCs w:val="24"/>
        </w:rPr>
      </w:pPr>
      <w:r>
        <w:rPr>
          <w:sz w:val="24"/>
          <w:szCs w:val="24"/>
        </w:rPr>
        <w:t>Zubereitungszeit: 50 Minuten</w:t>
      </w:r>
    </w:p>
    <w:p w14:paraId="7B233DC4" w14:textId="77777777" w:rsidR="00B26C62" w:rsidRPr="00BF0CC3" w:rsidRDefault="00B26C62" w:rsidP="00E76E01">
      <w:pPr>
        <w:pStyle w:val="ListParagraph"/>
        <w:numPr>
          <w:ilvl w:val="0"/>
          <w:numId w:val="152"/>
        </w:numPr>
        <w:spacing w:after="120"/>
        <w:ind w:left="714" w:hanging="357"/>
        <w:contextualSpacing w:val="0"/>
        <w:jc w:val="both"/>
        <w:rPr>
          <w:sz w:val="24"/>
          <w:szCs w:val="24"/>
        </w:rPr>
      </w:pPr>
      <w:r w:rsidRPr="00BF0CC3">
        <w:rPr>
          <w:sz w:val="24"/>
          <w:szCs w:val="24"/>
        </w:rPr>
        <w:t>Das Mehl mit Salz, Milch, Eiern, Orangenschale und 2 EL Puderzucker zu einem glatten Teig rühren. 30 Minuten quellen lassen.</w:t>
      </w:r>
    </w:p>
    <w:p w14:paraId="12058FC0" w14:textId="77777777" w:rsidR="00B26C62" w:rsidRPr="00BF0CC3" w:rsidRDefault="00B26C62" w:rsidP="00E76E01">
      <w:pPr>
        <w:pStyle w:val="ListParagraph"/>
        <w:numPr>
          <w:ilvl w:val="0"/>
          <w:numId w:val="152"/>
        </w:numPr>
        <w:spacing w:after="120"/>
        <w:ind w:left="714" w:hanging="357"/>
        <w:contextualSpacing w:val="0"/>
        <w:jc w:val="both"/>
        <w:rPr>
          <w:sz w:val="24"/>
          <w:szCs w:val="24"/>
        </w:rPr>
      </w:pPr>
      <w:r w:rsidRPr="00BF0CC3">
        <w:rPr>
          <w:sz w:val="24"/>
          <w:szCs w:val="24"/>
        </w:rPr>
        <w:t>Die Äpfel waschen, schälen, vierteln, entkernen und in dünne Spalten schneiden. Sofort in Zitronensaft wenden.</w:t>
      </w:r>
    </w:p>
    <w:p w14:paraId="7A6882DA" w14:textId="77777777" w:rsidR="00B26C62" w:rsidRPr="00BF0CC3" w:rsidRDefault="00B26C62" w:rsidP="00E76E01">
      <w:pPr>
        <w:pStyle w:val="ListParagraph"/>
        <w:numPr>
          <w:ilvl w:val="0"/>
          <w:numId w:val="152"/>
        </w:numPr>
        <w:spacing w:after="120"/>
        <w:ind w:left="714" w:hanging="357"/>
        <w:contextualSpacing w:val="0"/>
        <w:jc w:val="both"/>
        <w:rPr>
          <w:sz w:val="24"/>
          <w:szCs w:val="24"/>
        </w:rPr>
      </w:pPr>
      <w:r w:rsidRPr="00BF0CC3">
        <w:rPr>
          <w:sz w:val="24"/>
          <w:szCs w:val="24"/>
        </w:rPr>
        <w:t>Pro Pfannkuchen knapp ½ EL Butter in einer Pfanne erhitzen. Die Spalten von einem Apfel kreisförmig hineinlegen. Ein Viertel des Teiges gleichmäßig darüber verteilen. Bei mittlerer Hitze backen, bis der Boden goldbraun ist.</w:t>
      </w:r>
    </w:p>
    <w:p w14:paraId="1670D7B0" w14:textId="77777777" w:rsidR="00B26C62" w:rsidRDefault="00B26C62" w:rsidP="00E76E01">
      <w:pPr>
        <w:pStyle w:val="ListParagraph"/>
        <w:numPr>
          <w:ilvl w:val="0"/>
          <w:numId w:val="152"/>
        </w:numPr>
        <w:spacing w:after="120"/>
        <w:ind w:left="714" w:hanging="357"/>
        <w:contextualSpacing w:val="0"/>
        <w:jc w:val="both"/>
        <w:rPr>
          <w:sz w:val="24"/>
          <w:szCs w:val="24"/>
        </w:rPr>
      </w:pPr>
      <w:r w:rsidRPr="00BF0CC3">
        <w:rPr>
          <w:sz w:val="24"/>
          <w:szCs w:val="24"/>
        </w:rPr>
        <w:t>Den Pfannkuchen wenden und die zweite Seite goldbraun backen. Pfannkuchen mit restlichem Puderzucker bestäuben und 2 Minuten unter dem heißen Backofengrill karamellisieren. Mit Eis anrichten und mit Minze garnieren.</w:t>
      </w:r>
    </w:p>
    <w:p w14:paraId="020F4366" w14:textId="77777777" w:rsidR="00B26C62" w:rsidRDefault="00B26C62" w:rsidP="00B26C62">
      <w:pPr>
        <w:rPr>
          <w:sz w:val="24"/>
          <w:szCs w:val="24"/>
        </w:rPr>
      </w:pPr>
      <w:r>
        <w:rPr>
          <w:sz w:val="24"/>
          <w:szCs w:val="24"/>
        </w:rPr>
        <w:br w:type="page"/>
      </w:r>
    </w:p>
    <w:p w14:paraId="1E9945F9" w14:textId="3E06F8D7" w:rsidR="00B26C62" w:rsidRDefault="00B26C62" w:rsidP="00B26C62">
      <w:pPr>
        <w:pStyle w:val="Heading2"/>
        <w:spacing w:after="240"/>
      </w:pPr>
      <w:r>
        <w:lastRenderedPageBreak/>
        <w:t>Heidelbeer Pancakes</w:t>
      </w:r>
      <w:r w:rsidR="00300B80">
        <w:rPr>
          <w:rStyle w:val="FootnoteReference"/>
        </w:rPr>
        <w:footnoteReference w:id="1562"/>
      </w:r>
      <w:r>
        <w:t xml:space="preserve"> </w:t>
      </w:r>
    </w:p>
    <w:p w14:paraId="791E117C" w14:textId="77777777" w:rsidR="00B26C62" w:rsidRDefault="00B26C62" w:rsidP="00B26C62">
      <w:pPr>
        <w:rPr>
          <w:sz w:val="24"/>
          <w:szCs w:val="24"/>
        </w:rPr>
      </w:pPr>
      <w:r w:rsidRPr="00F879A9">
        <w:rPr>
          <w:sz w:val="24"/>
          <w:szCs w:val="24"/>
          <w:u w:val="single"/>
        </w:rPr>
        <w:t>Zutaten</w:t>
      </w:r>
      <w:r>
        <w:rPr>
          <w:sz w:val="24"/>
          <w:szCs w:val="24"/>
        </w:rPr>
        <w:t xml:space="preserve"> (für 4 Portionen)</w:t>
      </w:r>
    </w:p>
    <w:p w14:paraId="1191C374" w14:textId="77777777" w:rsidR="00B26C62" w:rsidRDefault="00B26C62" w:rsidP="00B26C62">
      <w:pPr>
        <w:rPr>
          <w:sz w:val="24"/>
          <w:szCs w:val="24"/>
        </w:rPr>
      </w:pPr>
      <w:r>
        <w:rPr>
          <w:sz w:val="24"/>
          <w:szCs w:val="24"/>
        </w:rPr>
        <w:t>250 g TK-Heidelbeeren</w:t>
      </w:r>
    </w:p>
    <w:p w14:paraId="2003E0EE" w14:textId="77777777" w:rsidR="00B26C62" w:rsidRDefault="00B26C62" w:rsidP="00B26C62">
      <w:pPr>
        <w:rPr>
          <w:sz w:val="24"/>
          <w:szCs w:val="24"/>
        </w:rPr>
      </w:pPr>
      <w:r>
        <w:rPr>
          <w:sz w:val="24"/>
          <w:szCs w:val="24"/>
        </w:rPr>
        <w:t>2 EL Butter</w:t>
      </w:r>
    </w:p>
    <w:p w14:paraId="4FD8CF3F" w14:textId="77777777" w:rsidR="00B26C62" w:rsidRDefault="00B26C62" w:rsidP="00B26C62">
      <w:pPr>
        <w:rPr>
          <w:sz w:val="24"/>
          <w:szCs w:val="24"/>
        </w:rPr>
      </w:pPr>
      <w:r>
        <w:rPr>
          <w:sz w:val="24"/>
          <w:szCs w:val="24"/>
        </w:rPr>
        <w:t>250 g Mehl</w:t>
      </w:r>
    </w:p>
    <w:p w14:paraId="4B9373FC" w14:textId="77777777" w:rsidR="00B26C62" w:rsidRDefault="00B26C62" w:rsidP="00B26C62">
      <w:pPr>
        <w:rPr>
          <w:sz w:val="24"/>
          <w:szCs w:val="24"/>
        </w:rPr>
      </w:pPr>
      <w:r>
        <w:rPr>
          <w:sz w:val="24"/>
          <w:szCs w:val="24"/>
        </w:rPr>
        <w:t>1 EL Backpulver</w:t>
      </w:r>
    </w:p>
    <w:p w14:paraId="72D56B0D" w14:textId="77777777" w:rsidR="00B26C62" w:rsidRDefault="00B26C62" w:rsidP="00B26C62">
      <w:pPr>
        <w:rPr>
          <w:sz w:val="24"/>
          <w:szCs w:val="24"/>
        </w:rPr>
      </w:pPr>
      <w:r>
        <w:rPr>
          <w:sz w:val="24"/>
          <w:szCs w:val="24"/>
        </w:rPr>
        <w:t>2 EL Zucker</w:t>
      </w:r>
    </w:p>
    <w:p w14:paraId="0078D022" w14:textId="77777777" w:rsidR="00B26C62" w:rsidRDefault="00B26C62" w:rsidP="00B26C62">
      <w:pPr>
        <w:rPr>
          <w:sz w:val="24"/>
          <w:szCs w:val="24"/>
        </w:rPr>
      </w:pPr>
      <w:r>
        <w:rPr>
          <w:sz w:val="24"/>
          <w:szCs w:val="24"/>
        </w:rPr>
        <w:t>2 Eier</w:t>
      </w:r>
    </w:p>
    <w:p w14:paraId="35D545F3" w14:textId="77777777" w:rsidR="00B26C62" w:rsidRDefault="00B26C62" w:rsidP="00B26C62">
      <w:pPr>
        <w:rPr>
          <w:sz w:val="24"/>
          <w:szCs w:val="24"/>
        </w:rPr>
      </w:pPr>
      <w:r>
        <w:rPr>
          <w:sz w:val="24"/>
          <w:szCs w:val="24"/>
        </w:rPr>
        <w:t>400 ml Buttermilch</w:t>
      </w:r>
    </w:p>
    <w:p w14:paraId="51E94B73" w14:textId="77777777" w:rsidR="00B26C62" w:rsidRDefault="00B26C62" w:rsidP="00B26C62">
      <w:pPr>
        <w:rPr>
          <w:sz w:val="24"/>
          <w:szCs w:val="24"/>
        </w:rPr>
      </w:pPr>
      <w:r>
        <w:rPr>
          <w:sz w:val="24"/>
          <w:szCs w:val="24"/>
        </w:rPr>
        <w:t>Salz</w:t>
      </w:r>
    </w:p>
    <w:p w14:paraId="7E006DB7" w14:textId="77777777" w:rsidR="00B26C62" w:rsidRDefault="00B26C62" w:rsidP="00B26C62">
      <w:pPr>
        <w:rPr>
          <w:sz w:val="24"/>
          <w:szCs w:val="24"/>
        </w:rPr>
      </w:pPr>
      <w:r>
        <w:rPr>
          <w:sz w:val="24"/>
          <w:szCs w:val="24"/>
        </w:rPr>
        <w:t>3 EL Butterschmalz zum Ausbacken</w:t>
      </w:r>
    </w:p>
    <w:p w14:paraId="717DF7BE" w14:textId="77777777" w:rsidR="00B26C62" w:rsidRDefault="00B26C62" w:rsidP="00B26C62">
      <w:pPr>
        <w:rPr>
          <w:sz w:val="24"/>
          <w:szCs w:val="24"/>
        </w:rPr>
      </w:pPr>
      <w:r>
        <w:rPr>
          <w:sz w:val="24"/>
          <w:szCs w:val="24"/>
        </w:rPr>
        <w:t>4 EL Ahornsirup zum Beträufeln</w:t>
      </w:r>
    </w:p>
    <w:p w14:paraId="08963461" w14:textId="77777777" w:rsidR="00B26C62" w:rsidRDefault="00B26C62" w:rsidP="00B26C62">
      <w:pPr>
        <w:rPr>
          <w:sz w:val="24"/>
          <w:szCs w:val="24"/>
        </w:rPr>
      </w:pPr>
    </w:p>
    <w:p w14:paraId="05642690" w14:textId="77777777" w:rsidR="00B26C62" w:rsidRDefault="00B26C62" w:rsidP="00B26C62">
      <w:pPr>
        <w:rPr>
          <w:sz w:val="24"/>
          <w:szCs w:val="24"/>
        </w:rPr>
      </w:pPr>
      <w:r>
        <w:rPr>
          <w:sz w:val="24"/>
          <w:szCs w:val="24"/>
        </w:rPr>
        <w:t>Zubereitungszeit: 40 Minuten</w:t>
      </w:r>
    </w:p>
    <w:p w14:paraId="6E281410" w14:textId="77777777" w:rsidR="00B26C62" w:rsidRPr="00C21969" w:rsidRDefault="00B26C62" w:rsidP="00B40E8C">
      <w:pPr>
        <w:pStyle w:val="ListParagraph"/>
        <w:numPr>
          <w:ilvl w:val="0"/>
          <w:numId w:val="1670"/>
        </w:numPr>
        <w:spacing w:after="120"/>
        <w:ind w:left="714" w:hanging="357"/>
        <w:contextualSpacing w:val="0"/>
        <w:jc w:val="both"/>
        <w:rPr>
          <w:sz w:val="24"/>
          <w:szCs w:val="24"/>
        </w:rPr>
      </w:pPr>
      <w:r w:rsidRPr="00C21969">
        <w:rPr>
          <w:sz w:val="24"/>
          <w:szCs w:val="24"/>
        </w:rPr>
        <w:t>Die Heidelbeeren in einem Sieb abtauen lassen. Die Butter zerlassen. Das Mehl in einer Schüssel mit Backpulver, Zucker und 1 Prise Salz mischen. Die Eier mit der Buttermilch und der zerlassenen Butter verquirlen, unter die Mehlmischung rühren. Backofen auf 80°C einstellen.</w:t>
      </w:r>
    </w:p>
    <w:p w14:paraId="12969B08" w14:textId="77777777" w:rsidR="00B26C62" w:rsidRPr="00C21969" w:rsidRDefault="00B26C62" w:rsidP="00B40E8C">
      <w:pPr>
        <w:pStyle w:val="ListParagraph"/>
        <w:numPr>
          <w:ilvl w:val="0"/>
          <w:numId w:val="1670"/>
        </w:numPr>
        <w:spacing w:after="120"/>
        <w:ind w:left="714" w:hanging="357"/>
        <w:contextualSpacing w:val="0"/>
        <w:jc w:val="both"/>
        <w:rPr>
          <w:sz w:val="24"/>
          <w:szCs w:val="24"/>
        </w:rPr>
      </w:pPr>
      <w:r w:rsidRPr="00C21969">
        <w:rPr>
          <w:sz w:val="24"/>
          <w:szCs w:val="24"/>
        </w:rPr>
        <w:t>Etwas Butterschmalz in einer beschichteten Pfanne erhitzen. Jeweils 3-4 Teigküchlein hineingeben und backen. Sobald sich auf der Oberfläche Blasen bilden, die Küchlein mit Heidelbeeren bestreuen und kurz weiterbacken. Dann wenden und fertig backen.</w:t>
      </w:r>
    </w:p>
    <w:p w14:paraId="36C64711" w14:textId="77777777" w:rsidR="00B26C62" w:rsidRPr="00C21969" w:rsidRDefault="00B26C62" w:rsidP="00B40E8C">
      <w:pPr>
        <w:pStyle w:val="ListParagraph"/>
        <w:numPr>
          <w:ilvl w:val="0"/>
          <w:numId w:val="1670"/>
        </w:numPr>
        <w:spacing w:after="120"/>
        <w:ind w:left="714" w:hanging="357"/>
        <w:contextualSpacing w:val="0"/>
        <w:jc w:val="both"/>
        <w:rPr>
          <w:sz w:val="24"/>
          <w:szCs w:val="24"/>
        </w:rPr>
      </w:pPr>
      <w:r w:rsidRPr="00C21969">
        <w:rPr>
          <w:sz w:val="24"/>
          <w:szCs w:val="24"/>
        </w:rPr>
        <w:t>Fertige Pancakes im Backofen warm stellen. Zum Servieren mit Ahornsirup beträufeln.</w:t>
      </w:r>
    </w:p>
    <w:p w14:paraId="6FA123C0" w14:textId="77777777" w:rsidR="00B26C62" w:rsidRDefault="00B26C62" w:rsidP="00B26C62">
      <w:pPr>
        <w:rPr>
          <w:sz w:val="24"/>
          <w:szCs w:val="24"/>
        </w:rPr>
      </w:pPr>
      <w:r>
        <w:rPr>
          <w:sz w:val="24"/>
          <w:szCs w:val="24"/>
        </w:rPr>
        <w:br w:type="page"/>
      </w:r>
    </w:p>
    <w:p w14:paraId="13E56F05" w14:textId="457B228B" w:rsidR="00B26C62" w:rsidRDefault="00B26C62" w:rsidP="00B26C62">
      <w:pPr>
        <w:pStyle w:val="Heading2"/>
        <w:spacing w:after="240"/>
      </w:pPr>
      <w:r>
        <w:lastRenderedPageBreak/>
        <w:t>Wiener Kaiserschmarren</w:t>
      </w:r>
      <w:r w:rsidR="00CC28BE">
        <w:rPr>
          <w:rStyle w:val="FootnoteReference"/>
        </w:rPr>
        <w:footnoteReference w:id="1563"/>
      </w:r>
    </w:p>
    <w:p w14:paraId="63E0C671" w14:textId="77777777" w:rsidR="00B26C62" w:rsidRDefault="00B26C62" w:rsidP="00B26C62">
      <w:pPr>
        <w:rPr>
          <w:sz w:val="24"/>
          <w:szCs w:val="24"/>
        </w:rPr>
      </w:pPr>
      <w:r w:rsidRPr="00D741B2">
        <w:rPr>
          <w:sz w:val="24"/>
          <w:szCs w:val="24"/>
          <w:u w:val="single"/>
        </w:rPr>
        <w:t>Zutaten</w:t>
      </w:r>
      <w:r>
        <w:rPr>
          <w:sz w:val="24"/>
          <w:szCs w:val="24"/>
        </w:rPr>
        <w:t xml:space="preserve"> (für 4 Portionen):</w:t>
      </w:r>
    </w:p>
    <w:p w14:paraId="4129BCA9" w14:textId="77777777" w:rsidR="00B26C62" w:rsidRDefault="00B26C62" w:rsidP="00B26C62">
      <w:pPr>
        <w:rPr>
          <w:sz w:val="24"/>
          <w:szCs w:val="24"/>
        </w:rPr>
      </w:pPr>
      <w:r>
        <w:rPr>
          <w:sz w:val="24"/>
          <w:szCs w:val="24"/>
        </w:rPr>
        <w:t>5 Eier</w:t>
      </w:r>
    </w:p>
    <w:p w14:paraId="7937708A" w14:textId="77777777" w:rsidR="00B26C62" w:rsidRDefault="00B26C62" w:rsidP="00B26C62">
      <w:pPr>
        <w:rPr>
          <w:sz w:val="24"/>
          <w:szCs w:val="24"/>
        </w:rPr>
      </w:pPr>
      <w:r>
        <w:rPr>
          <w:sz w:val="24"/>
          <w:szCs w:val="24"/>
        </w:rPr>
        <w:t>80 g Puderzucker</w:t>
      </w:r>
    </w:p>
    <w:p w14:paraId="5EE55378" w14:textId="77777777" w:rsidR="00B26C62" w:rsidRDefault="00B26C62" w:rsidP="00B26C62">
      <w:pPr>
        <w:rPr>
          <w:sz w:val="24"/>
          <w:szCs w:val="24"/>
        </w:rPr>
      </w:pPr>
      <w:r>
        <w:rPr>
          <w:sz w:val="24"/>
          <w:szCs w:val="24"/>
        </w:rPr>
        <w:t>¼ l Milch</w:t>
      </w:r>
    </w:p>
    <w:p w14:paraId="1EC00DD2" w14:textId="77777777" w:rsidR="00B26C62" w:rsidRDefault="00B26C62" w:rsidP="00B26C62">
      <w:pPr>
        <w:rPr>
          <w:sz w:val="24"/>
          <w:szCs w:val="24"/>
        </w:rPr>
      </w:pPr>
      <w:r>
        <w:rPr>
          <w:sz w:val="24"/>
          <w:szCs w:val="24"/>
        </w:rPr>
        <w:t>125 g Sahne</w:t>
      </w:r>
    </w:p>
    <w:p w14:paraId="48DEE1FE" w14:textId="77777777" w:rsidR="00B26C62" w:rsidRDefault="00B26C62" w:rsidP="00B26C62">
      <w:pPr>
        <w:rPr>
          <w:sz w:val="24"/>
          <w:szCs w:val="24"/>
        </w:rPr>
      </w:pPr>
      <w:r>
        <w:rPr>
          <w:sz w:val="24"/>
          <w:szCs w:val="24"/>
        </w:rPr>
        <w:t>200 g Mehl</w:t>
      </w:r>
    </w:p>
    <w:p w14:paraId="2990A9A9" w14:textId="77777777" w:rsidR="00B26C62" w:rsidRDefault="00B26C62" w:rsidP="00B26C62">
      <w:pPr>
        <w:rPr>
          <w:sz w:val="24"/>
          <w:szCs w:val="24"/>
        </w:rPr>
      </w:pPr>
      <w:r>
        <w:rPr>
          <w:sz w:val="24"/>
          <w:szCs w:val="24"/>
        </w:rPr>
        <w:t>60 g Butter</w:t>
      </w:r>
    </w:p>
    <w:p w14:paraId="2DC990D0" w14:textId="77777777" w:rsidR="00B26C62" w:rsidRDefault="00B26C62" w:rsidP="00B26C62">
      <w:pPr>
        <w:rPr>
          <w:sz w:val="24"/>
          <w:szCs w:val="24"/>
        </w:rPr>
      </w:pPr>
      <w:r>
        <w:rPr>
          <w:sz w:val="24"/>
          <w:szCs w:val="24"/>
        </w:rPr>
        <w:t>80 g Rosinen (Kann man auch weglassen)</w:t>
      </w:r>
    </w:p>
    <w:p w14:paraId="28C53BED" w14:textId="77777777" w:rsidR="00B26C62" w:rsidRDefault="00B26C62" w:rsidP="00B26C62">
      <w:pPr>
        <w:rPr>
          <w:sz w:val="24"/>
          <w:szCs w:val="24"/>
        </w:rPr>
      </w:pPr>
      <w:r>
        <w:rPr>
          <w:sz w:val="24"/>
          <w:szCs w:val="24"/>
        </w:rPr>
        <w:t>80 g Mandelblättchen (Kann man auch weglassen)</w:t>
      </w:r>
    </w:p>
    <w:p w14:paraId="3198CE10" w14:textId="77777777" w:rsidR="00B26C62" w:rsidRDefault="00B26C62" w:rsidP="00B26C62">
      <w:pPr>
        <w:rPr>
          <w:sz w:val="24"/>
          <w:szCs w:val="24"/>
        </w:rPr>
      </w:pPr>
      <w:r>
        <w:rPr>
          <w:sz w:val="24"/>
          <w:szCs w:val="24"/>
        </w:rPr>
        <w:t>Salz</w:t>
      </w:r>
    </w:p>
    <w:p w14:paraId="4E2602EB" w14:textId="77777777" w:rsidR="00B26C62" w:rsidRDefault="00B26C62" w:rsidP="00B26C62">
      <w:pPr>
        <w:rPr>
          <w:sz w:val="24"/>
          <w:szCs w:val="24"/>
        </w:rPr>
      </w:pPr>
    </w:p>
    <w:p w14:paraId="234AD9AC" w14:textId="77777777" w:rsidR="00B26C62" w:rsidRDefault="00B26C62" w:rsidP="00B26C62">
      <w:pPr>
        <w:rPr>
          <w:sz w:val="24"/>
          <w:szCs w:val="24"/>
        </w:rPr>
      </w:pPr>
      <w:r>
        <w:rPr>
          <w:sz w:val="24"/>
          <w:szCs w:val="24"/>
        </w:rPr>
        <w:t>Zubereitungszeit: 40 Minuten</w:t>
      </w:r>
    </w:p>
    <w:p w14:paraId="098D6F55" w14:textId="77777777" w:rsidR="00B26C62" w:rsidRPr="00601A06" w:rsidRDefault="00B26C62" w:rsidP="00E76E01">
      <w:pPr>
        <w:pStyle w:val="ListParagraph"/>
        <w:numPr>
          <w:ilvl w:val="0"/>
          <w:numId w:val="153"/>
        </w:numPr>
        <w:spacing w:after="120"/>
        <w:ind w:left="714" w:hanging="357"/>
        <w:contextualSpacing w:val="0"/>
        <w:jc w:val="both"/>
        <w:rPr>
          <w:sz w:val="24"/>
          <w:szCs w:val="24"/>
        </w:rPr>
      </w:pPr>
      <w:r w:rsidRPr="00601A06">
        <w:rPr>
          <w:sz w:val="24"/>
          <w:szCs w:val="24"/>
        </w:rPr>
        <w:t>Die Eier trennen. Die Eigelbe mit 60 g Puderzucker dickschaumig schlagen. Milch, Sahne, 1 Prise Salz und Mehr unterrühren. Die Eiweiße steif schlagen und unterheben.</w:t>
      </w:r>
    </w:p>
    <w:p w14:paraId="11F4CD2C" w14:textId="77777777" w:rsidR="00B26C62" w:rsidRPr="00601A06" w:rsidRDefault="00B26C62" w:rsidP="00E76E01">
      <w:pPr>
        <w:pStyle w:val="ListParagraph"/>
        <w:numPr>
          <w:ilvl w:val="0"/>
          <w:numId w:val="153"/>
        </w:numPr>
        <w:spacing w:after="120"/>
        <w:ind w:left="714" w:hanging="357"/>
        <w:contextualSpacing w:val="0"/>
        <w:jc w:val="both"/>
        <w:rPr>
          <w:sz w:val="24"/>
          <w:szCs w:val="24"/>
        </w:rPr>
      </w:pPr>
      <w:r w:rsidRPr="00601A06">
        <w:rPr>
          <w:sz w:val="24"/>
          <w:szCs w:val="24"/>
        </w:rPr>
        <w:t>Die Butter in 2 großen Pfannen erhitzen. Jeweils die Hälfte des Teiges hineingeben, mit Rosinen bestreuen und bei mittlerer Hitze backen, bis die Unterseite leicht gebräunt ist.</w:t>
      </w:r>
    </w:p>
    <w:p w14:paraId="776FDAC9" w14:textId="77777777" w:rsidR="00B26C62" w:rsidRPr="00601A06" w:rsidRDefault="00B26C62" w:rsidP="00E76E01">
      <w:pPr>
        <w:pStyle w:val="ListParagraph"/>
        <w:numPr>
          <w:ilvl w:val="0"/>
          <w:numId w:val="153"/>
        </w:numPr>
        <w:spacing w:after="120"/>
        <w:ind w:left="714" w:hanging="357"/>
        <w:contextualSpacing w:val="0"/>
        <w:jc w:val="both"/>
        <w:rPr>
          <w:sz w:val="24"/>
          <w:szCs w:val="24"/>
        </w:rPr>
      </w:pPr>
      <w:r w:rsidRPr="00601A06">
        <w:rPr>
          <w:sz w:val="24"/>
          <w:szCs w:val="24"/>
        </w:rPr>
        <w:t xml:space="preserve">Die Pfannkuchen wenden und goldgelb fertig backen. Den </w:t>
      </w:r>
      <w:r>
        <w:rPr>
          <w:sz w:val="24"/>
          <w:szCs w:val="24"/>
        </w:rPr>
        <w:t>T</w:t>
      </w:r>
      <w:r w:rsidRPr="00601A06">
        <w:rPr>
          <w:sz w:val="24"/>
          <w:szCs w:val="24"/>
        </w:rPr>
        <w:t>eig mit 2 Gabeln in große Stücke reißen. Mandeln darüber streuen und den Schmarren unter Wenden goldbraun backen. Den Kaiserschmarren sofort mit übrigem Puderzucker bestreuen und servieren.</w:t>
      </w:r>
    </w:p>
    <w:p w14:paraId="19294E01" w14:textId="77777777" w:rsidR="00B26C62" w:rsidRDefault="00B26C62" w:rsidP="00B26C62">
      <w:pPr>
        <w:rPr>
          <w:sz w:val="24"/>
          <w:szCs w:val="24"/>
        </w:rPr>
      </w:pPr>
      <w:r>
        <w:rPr>
          <w:sz w:val="24"/>
          <w:szCs w:val="24"/>
        </w:rPr>
        <w:br w:type="page"/>
      </w:r>
    </w:p>
    <w:p w14:paraId="60A22EF0" w14:textId="786AD3B7" w:rsidR="00B26C62" w:rsidRDefault="00B26C62" w:rsidP="00B26C62">
      <w:pPr>
        <w:pStyle w:val="Heading2"/>
        <w:spacing w:after="240"/>
      </w:pPr>
      <w:r>
        <w:lastRenderedPageBreak/>
        <w:t>Pflaumencrumble mit Nüssen und Zimt</w:t>
      </w:r>
      <w:r w:rsidR="00222FE5">
        <w:rPr>
          <w:rStyle w:val="FootnoteReference"/>
        </w:rPr>
        <w:footnoteReference w:id="1564"/>
      </w:r>
      <w:r>
        <w:t xml:space="preserve"> </w:t>
      </w:r>
    </w:p>
    <w:p w14:paraId="48EF9E54" w14:textId="77777777" w:rsidR="00B26C62" w:rsidRDefault="00B26C62" w:rsidP="00B26C62">
      <w:pPr>
        <w:rPr>
          <w:sz w:val="24"/>
          <w:szCs w:val="24"/>
        </w:rPr>
      </w:pPr>
      <w:r w:rsidRPr="000C2A21">
        <w:rPr>
          <w:sz w:val="24"/>
          <w:szCs w:val="24"/>
          <w:u w:val="single"/>
        </w:rPr>
        <w:t>Zutaten</w:t>
      </w:r>
      <w:r>
        <w:rPr>
          <w:sz w:val="24"/>
          <w:szCs w:val="24"/>
        </w:rPr>
        <w:t xml:space="preserve"> (für 4 Personen):</w:t>
      </w:r>
    </w:p>
    <w:p w14:paraId="2B99E0FF" w14:textId="77777777" w:rsidR="00B26C62" w:rsidRDefault="00B26C62" w:rsidP="00B26C62">
      <w:pPr>
        <w:rPr>
          <w:sz w:val="24"/>
          <w:szCs w:val="24"/>
        </w:rPr>
      </w:pPr>
      <w:r>
        <w:rPr>
          <w:sz w:val="24"/>
          <w:szCs w:val="24"/>
        </w:rPr>
        <w:t>800 g Pflaumen</w:t>
      </w:r>
    </w:p>
    <w:p w14:paraId="4959605E" w14:textId="7485E866" w:rsidR="00B26C62" w:rsidRDefault="00B26C62" w:rsidP="00B26C62">
      <w:pPr>
        <w:rPr>
          <w:sz w:val="24"/>
          <w:szCs w:val="24"/>
        </w:rPr>
      </w:pPr>
      <w:r>
        <w:rPr>
          <w:sz w:val="24"/>
          <w:szCs w:val="24"/>
        </w:rPr>
        <w:t xml:space="preserve">Butter für die </w:t>
      </w:r>
      <w:r w:rsidR="00415F05">
        <w:rPr>
          <w:sz w:val="24"/>
          <w:szCs w:val="24"/>
        </w:rPr>
        <w:t>F</w:t>
      </w:r>
      <w:r>
        <w:rPr>
          <w:sz w:val="24"/>
          <w:szCs w:val="24"/>
        </w:rPr>
        <w:t>orm</w:t>
      </w:r>
    </w:p>
    <w:p w14:paraId="04D2C5CD" w14:textId="77777777" w:rsidR="00B26C62" w:rsidRDefault="00B26C62" w:rsidP="00B26C62">
      <w:pPr>
        <w:rPr>
          <w:sz w:val="24"/>
          <w:szCs w:val="24"/>
        </w:rPr>
      </w:pPr>
      <w:r>
        <w:rPr>
          <w:sz w:val="24"/>
          <w:szCs w:val="24"/>
        </w:rPr>
        <w:t>1 unbehandelte Zitrone</w:t>
      </w:r>
    </w:p>
    <w:p w14:paraId="24FB002C" w14:textId="77777777" w:rsidR="00B26C62" w:rsidRDefault="00B26C62" w:rsidP="00B26C62">
      <w:pPr>
        <w:rPr>
          <w:sz w:val="24"/>
          <w:szCs w:val="24"/>
        </w:rPr>
      </w:pPr>
      <w:r>
        <w:rPr>
          <w:sz w:val="24"/>
          <w:szCs w:val="24"/>
        </w:rPr>
        <w:t>4 cl Pflaumenlikör (muss nicht)</w:t>
      </w:r>
    </w:p>
    <w:p w14:paraId="4C426263" w14:textId="77777777" w:rsidR="00B26C62" w:rsidRDefault="00B26C62" w:rsidP="00B26C62">
      <w:pPr>
        <w:rPr>
          <w:sz w:val="24"/>
          <w:szCs w:val="24"/>
        </w:rPr>
      </w:pPr>
      <w:r>
        <w:rPr>
          <w:sz w:val="24"/>
          <w:szCs w:val="24"/>
        </w:rPr>
        <w:t>2 EL Honig</w:t>
      </w:r>
    </w:p>
    <w:p w14:paraId="29C557F8" w14:textId="77777777" w:rsidR="00B26C62" w:rsidRDefault="00B26C62" w:rsidP="00B26C62">
      <w:pPr>
        <w:rPr>
          <w:sz w:val="24"/>
          <w:szCs w:val="24"/>
        </w:rPr>
      </w:pPr>
      <w:r>
        <w:rPr>
          <w:sz w:val="24"/>
          <w:szCs w:val="24"/>
        </w:rPr>
        <w:t>50 g gemahlene Mandeln</w:t>
      </w:r>
    </w:p>
    <w:p w14:paraId="12CC7D11" w14:textId="77777777" w:rsidR="00B26C62" w:rsidRDefault="00B26C62" w:rsidP="00B26C62">
      <w:pPr>
        <w:rPr>
          <w:sz w:val="24"/>
          <w:szCs w:val="24"/>
        </w:rPr>
      </w:pPr>
      <w:r>
        <w:rPr>
          <w:sz w:val="24"/>
          <w:szCs w:val="24"/>
        </w:rPr>
        <w:t>50 g gemahlene Haselnüsse</w:t>
      </w:r>
    </w:p>
    <w:p w14:paraId="49E6C2F3" w14:textId="77777777" w:rsidR="00B26C62" w:rsidRDefault="00B26C62" w:rsidP="00B26C62">
      <w:pPr>
        <w:rPr>
          <w:sz w:val="24"/>
          <w:szCs w:val="24"/>
        </w:rPr>
      </w:pPr>
      <w:r>
        <w:rPr>
          <w:sz w:val="24"/>
          <w:szCs w:val="24"/>
        </w:rPr>
        <w:t>100 g brauner Zucker</w:t>
      </w:r>
    </w:p>
    <w:p w14:paraId="34D1D2F3" w14:textId="77777777" w:rsidR="00B26C62" w:rsidRDefault="00B26C62" w:rsidP="00B26C62">
      <w:pPr>
        <w:rPr>
          <w:sz w:val="24"/>
          <w:szCs w:val="24"/>
        </w:rPr>
      </w:pPr>
      <w:r>
        <w:rPr>
          <w:sz w:val="24"/>
          <w:szCs w:val="24"/>
        </w:rPr>
        <w:t>100 g Mehl</w:t>
      </w:r>
    </w:p>
    <w:p w14:paraId="7096729D" w14:textId="77777777" w:rsidR="00B26C62" w:rsidRDefault="00B26C62" w:rsidP="00B26C62">
      <w:pPr>
        <w:rPr>
          <w:sz w:val="24"/>
          <w:szCs w:val="24"/>
        </w:rPr>
      </w:pPr>
      <w:r>
        <w:rPr>
          <w:sz w:val="24"/>
          <w:szCs w:val="24"/>
        </w:rPr>
        <w:t>50 g Haferflocken</w:t>
      </w:r>
    </w:p>
    <w:p w14:paraId="56B7F608" w14:textId="77777777" w:rsidR="00B26C62" w:rsidRDefault="00B26C62" w:rsidP="00B26C62">
      <w:pPr>
        <w:rPr>
          <w:sz w:val="24"/>
          <w:szCs w:val="24"/>
        </w:rPr>
      </w:pPr>
      <w:r>
        <w:rPr>
          <w:sz w:val="24"/>
          <w:szCs w:val="24"/>
        </w:rPr>
        <w:t>125 g kalte Butter</w:t>
      </w:r>
    </w:p>
    <w:p w14:paraId="6A667AA1" w14:textId="77777777" w:rsidR="00B26C62" w:rsidRDefault="00B26C62" w:rsidP="00B26C62">
      <w:pPr>
        <w:rPr>
          <w:sz w:val="24"/>
          <w:szCs w:val="24"/>
        </w:rPr>
      </w:pPr>
      <w:r>
        <w:rPr>
          <w:sz w:val="24"/>
          <w:szCs w:val="24"/>
        </w:rPr>
        <w:t>½ TL Zimt</w:t>
      </w:r>
    </w:p>
    <w:p w14:paraId="787B57A3" w14:textId="77777777" w:rsidR="00B26C62" w:rsidRDefault="00B26C62" w:rsidP="00B26C62">
      <w:pPr>
        <w:rPr>
          <w:sz w:val="24"/>
          <w:szCs w:val="24"/>
        </w:rPr>
      </w:pPr>
    </w:p>
    <w:p w14:paraId="2EDE10A9" w14:textId="77777777" w:rsidR="00B26C62" w:rsidRDefault="00B26C62" w:rsidP="00B26C62">
      <w:pPr>
        <w:rPr>
          <w:sz w:val="24"/>
          <w:szCs w:val="24"/>
        </w:rPr>
      </w:pPr>
      <w:r>
        <w:rPr>
          <w:sz w:val="24"/>
          <w:szCs w:val="24"/>
        </w:rPr>
        <w:t>Zubereitungszeit: ca. 30 Minuten</w:t>
      </w:r>
    </w:p>
    <w:p w14:paraId="1831F465" w14:textId="77777777" w:rsidR="00B26C62" w:rsidRPr="008F56C1" w:rsidRDefault="00B26C62" w:rsidP="00E76E01">
      <w:pPr>
        <w:pStyle w:val="ListParagraph"/>
        <w:numPr>
          <w:ilvl w:val="0"/>
          <w:numId w:val="44"/>
        </w:numPr>
        <w:spacing w:after="120"/>
        <w:ind w:left="714" w:hanging="357"/>
        <w:contextualSpacing w:val="0"/>
        <w:jc w:val="both"/>
        <w:rPr>
          <w:sz w:val="24"/>
          <w:szCs w:val="24"/>
        </w:rPr>
      </w:pPr>
      <w:r w:rsidRPr="008F56C1">
        <w:rPr>
          <w:sz w:val="24"/>
          <w:szCs w:val="24"/>
        </w:rPr>
        <w:t>Den Backofen auf 220° C Umluft vorheizen. Die Pflaumen waschen, halbieren und entsteinen. Eine Auflaufform mit Butter einfetten und die Pflaumen hineinlegen. Die Zitrone heiß waschen, trockenreiben und die Hälfte der Schale abreiben.</w:t>
      </w:r>
    </w:p>
    <w:p w14:paraId="4F7987BB" w14:textId="77777777" w:rsidR="00B26C62" w:rsidRPr="008F56C1" w:rsidRDefault="00B26C62" w:rsidP="00E76E01">
      <w:pPr>
        <w:pStyle w:val="ListParagraph"/>
        <w:numPr>
          <w:ilvl w:val="0"/>
          <w:numId w:val="44"/>
        </w:numPr>
        <w:spacing w:after="120"/>
        <w:ind w:left="714" w:hanging="357"/>
        <w:contextualSpacing w:val="0"/>
        <w:jc w:val="both"/>
        <w:rPr>
          <w:sz w:val="24"/>
          <w:szCs w:val="24"/>
        </w:rPr>
      </w:pPr>
      <w:r w:rsidRPr="008F56C1">
        <w:rPr>
          <w:sz w:val="24"/>
          <w:szCs w:val="24"/>
        </w:rPr>
        <w:t>Den Saft von ½ Zitrone auspressen und mit der Zitronenschale, dem Likör sowie dem Honig verrühren. Über die Pflaumen träufeln.</w:t>
      </w:r>
    </w:p>
    <w:p w14:paraId="0458DDE4" w14:textId="77777777" w:rsidR="00B26C62" w:rsidRPr="008F56C1" w:rsidRDefault="00B26C62" w:rsidP="00E76E01">
      <w:pPr>
        <w:pStyle w:val="ListParagraph"/>
        <w:numPr>
          <w:ilvl w:val="0"/>
          <w:numId w:val="44"/>
        </w:numPr>
        <w:spacing w:after="120"/>
        <w:ind w:left="714" w:hanging="357"/>
        <w:contextualSpacing w:val="0"/>
        <w:jc w:val="both"/>
        <w:rPr>
          <w:sz w:val="24"/>
          <w:szCs w:val="24"/>
        </w:rPr>
      </w:pPr>
      <w:r w:rsidRPr="008F56C1">
        <w:rPr>
          <w:sz w:val="24"/>
          <w:szCs w:val="24"/>
        </w:rPr>
        <w:t>Die gemahlenen Mandeln und Haselnüsse mit dem Zucker, dem Mehl, den Haferflocken, der Butter und dem Zimt zwischen den Händen zügig zu Bröseln zerreiben und über die Pflaumen streuen. Den Crumble im Ofen auf der mittleren Schiene etwa 15 Minuten goldbraun backen.</w:t>
      </w:r>
    </w:p>
    <w:p w14:paraId="604515D8" w14:textId="77777777" w:rsidR="00B26C62" w:rsidRPr="008F56C1" w:rsidRDefault="00B26C62" w:rsidP="00E76E01">
      <w:pPr>
        <w:pStyle w:val="ListParagraph"/>
        <w:numPr>
          <w:ilvl w:val="0"/>
          <w:numId w:val="44"/>
        </w:numPr>
        <w:spacing w:after="120"/>
        <w:ind w:left="714" w:hanging="357"/>
        <w:contextualSpacing w:val="0"/>
        <w:jc w:val="both"/>
        <w:rPr>
          <w:sz w:val="24"/>
          <w:szCs w:val="24"/>
        </w:rPr>
      </w:pPr>
      <w:r w:rsidRPr="008F56C1">
        <w:rPr>
          <w:sz w:val="24"/>
          <w:szCs w:val="24"/>
        </w:rPr>
        <w:t>Den Pflaumencrumble aus dem Ofen nehmen, auf Dessertteller verteilen und nach Belieben mit Vanilleeis servieren.</w:t>
      </w:r>
    </w:p>
    <w:p w14:paraId="5563EB24" w14:textId="77777777" w:rsidR="00B26C62" w:rsidRDefault="00B26C62" w:rsidP="00B26C62">
      <w:pPr>
        <w:rPr>
          <w:sz w:val="24"/>
          <w:szCs w:val="24"/>
        </w:rPr>
      </w:pPr>
    </w:p>
    <w:p w14:paraId="75409E97" w14:textId="77777777" w:rsidR="00B26C62" w:rsidRDefault="00B26C62" w:rsidP="00B26C62">
      <w:pPr>
        <w:ind w:left="705" w:hanging="705"/>
        <w:jc w:val="both"/>
        <w:rPr>
          <w:sz w:val="24"/>
          <w:szCs w:val="24"/>
        </w:rPr>
      </w:pPr>
      <w:r>
        <w:rPr>
          <w:sz w:val="24"/>
          <w:szCs w:val="24"/>
        </w:rPr>
        <w:t>Tipp:</w:t>
      </w:r>
      <w:r>
        <w:rPr>
          <w:sz w:val="24"/>
          <w:szCs w:val="24"/>
        </w:rPr>
        <w:tab/>
        <w:t>Bei den Früchten hat man freie Wahl, denn auch Äpfel, Birnen oder Pfirsiche machen sich ausgezeichnet im Crumble. Praktisch sind auch gemischte Beeren aus dem Tiefkühlfach.</w:t>
      </w:r>
    </w:p>
    <w:p w14:paraId="63F5C279" w14:textId="5CFEA6D0" w:rsidR="00B26C62" w:rsidRDefault="00B26C62" w:rsidP="00B26C62">
      <w:pPr>
        <w:pStyle w:val="Heading2"/>
        <w:spacing w:after="240"/>
      </w:pPr>
      <w:r>
        <w:lastRenderedPageBreak/>
        <w:t>Frische Erdbeeren mit Limetten-Quark-Creme</w:t>
      </w:r>
      <w:r w:rsidR="002C04F3">
        <w:rPr>
          <w:rStyle w:val="FootnoteReference"/>
        </w:rPr>
        <w:footnoteReference w:id="1565"/>
      </w:r>
      <w:r>
        <w:t xml:space="preserve"> </w:t>
      </w:r>
    </w:p>
    <w:p w14:paraId="66329AE2" w14:textId="77777777" w:rsidR="00B26C62" w:rsidRDefault="00B26C62" w:rsidP="00B26C62">
      <w:pPr>
        <w:rPr>
          <w:sz w:val="24"/>
          <w:szCs w:val="24"/>
        </w:rPr>
      </w:pPr>
      <w:r w:rsidRPr="00AF67D3">
        <w:rPr>
          <w:sz w:val="24"/>
          <w:szCs w:val="24"/>
          <w:u w:val="single"/>
        </w:rPr>
        <w:t>Zutaten</w:t>
      </w:r>
      <w:r>
        <w:rPr>
          <w:sz w:val="24"/>
          <w:szCs w:val="24"/>
        </w:rPr>
        <w:t xml:space="preserve"> (für 4 Personen):</w:t>
      </w:r>
    </w:p>
    <w:p w14:paraId="3E6CC4C4" w14:textId="77777777" w:rsidR="00B26C62" w:rsidRDefault="00B26C62" w:rsidP="00B26C62">
      <w:pPr>
        <w:rPr>
          <w:sz w:val="24"/>
          <w:szCs w:val="24"/>
        </w:rPr>
      </w:pPr>
      <w:r>
        <w:rPr>
          <w:sz w:val="24"/>
          <w:szCs w:val="24"/>
        </w:rPr>
        <w:t>1 unbehandelte Limette</w:t>
      </w:r>
    </w:p>
    <w:p w14:paraId="6DC565EC" w14:textId="77777777" w:rsidR="00B26C62" w:rsidRDefault="00B26C62" w:rsidP="00B26C62">
      <w:pPr>
        <w:rPr>
          <w:sz w:val="24"/>
          <w:szCs w:val="24"/>
        </w:rPr>
      </w:pPr>
      <w:r>
        <w:rPr>
          <w:sz w:val="24"/>
          <w:szCs w:val="24"/>
        </w:rPr>
        <w:t>600 g Erdbeeren</w:t>
      </w:r>
    </w:p>
    <w:p w14:paraId="48E3FCF4" w14:textId="77777777" w:rsidR="00B26C62" w:rsidRDefault="00B26C62" w:rsidP="00B26C62">
      <w:pPr>
        <w:rPr>
          <w:sz w:val="24"/>
          <w:szCs w:val="24"/>
        </w:rPr>
      </w:pPr>
      <w:r>
        <w:rPr>
          <w:sz w:val="24"/>
          <w:szCs w:val="24"/>
        </w:rPr>
        <w:t>250 g Speisequark</w:t>
      </w:r>
    </w:p>
    <w:p w14:paraId="6D6BFDF8" w14:textId="77777777" w:rsidR="00B26C62" w:rsidRDefault="00B26C62" w:rsidP="00B26C62">
      <w:pPr>
        <w:rPr>
          <w:sz w:val="24"/>
          <w:szCs w:val="24"/>
        </w:rPr>
      </w:pPr>
      <w:r>
        <w:rPr>
          <w:sz w:val="24"/>
          <w:szCs w:val="24"/>
        </w:rPr>
        <w:t>200 g Naturjoghurt</w:t>
      </w:r>
    </w:p>
    <w:p w14:paraId="62FB116C" w14:textId="77777777" w:rsidR="00B26C62" w:rsidRDefault="00B26C62" w:rsidP="00B26C62">
      <w:pPr>
        <w:rPr>
          <w:sz w:val="24"/>
          <w:szCs w:val="24"/>
        </w:rPr>
      </w:pPr>
      <w:r>
        <w:rPr>
          <w:sz w:val="24"/>
          <w:szCs w:val="24"/>
        </w:rPr>
        <w:t>1 TL abgeriebene Limettenschale</w:t>
      </w:r>
    </w:p>
    <w:p w14:paraId="54D83FAA" w14:textId="77777777" w:rsidR="00B26C62" w:rsidRDefault="00B26C62" w:rsidP="00B26C62">
      <w:pPr>
        <w:rPr>
          <w:sz w:val="24"/>
          <w:szCs w:val="24"/>
        </w:rPr>
      </w:pPr>
      <w:r>
        <w:rPr>
          <w:sz w:val="24"/>
          <w:szCs w:val="24"/>
        </w:rPr>
        <w:t>2-3 EL Erdbeersirup (muss nicht)</w:t>
      </w:r>
    </w:p>
    <w:p w14:paraId="070F3806" w14:textId="77777777" w:rsidR="00B26C62" w:rsidRDefault="00B26C62" w:rsidP="00B26C62">
      <w:pPr>
        <w:rPr>
          <w:sz w:val="24"/>
          <w:szCs w:val="24"/>
        </w:rPr>
      </w:pPr>
      <w:r>
        <w:rPr>
          <w:sz w:val="24"/>
          <w:szCs w:val="24"/>
        </w:rPr>
        <w:t>1-2 EL Zucker</w:t>
      </w:r>
    </w:p>
    <w:p w14:paraId="6DE4FACB" w14:textId="77777777" w:rsidR="00B26C62" w:rsidRDefault="00B26C62" w:rsidP="00B26C62">
      <w:pPr>
        <w:rPr>
          <w:sz w:val="24"/>
          <w:szCs w:val="24"/>
        </w:rPr>
      </w:pPr>
    </w:p>
    <w:p w14:paraId="04763BEE" w14:textId="77777777" w:rsidR="00B26C62" w:rsidRDefault="00B26C62" w:rsidP="00B26C62">
      <w:pPr>
        <w:rPr>
          <w:sz w:val="24"/>
          <w:szCs w:val="24"/>
        </w:rPr>
      </w:pPr>
      <w:r>
        <w:rPr>
          <w:sz w:val="24"/>
          <w:szCs w:val="24"/>
        </w:rPr>
        <w:t>Zubereitungszeit: ca. 30 Minuten</w:t>
      </w:r>
    </w:p>
    <w:p w14:paraId="46E5C871" w14:textId="77777777" w:rsidR="00B26C62" w:rsidRPr="00750B3F" w:rsidRDefault="00B26C62" w:rsidP="00E76E01">
      <w:pPr>
        <w:pStyle w:val="ListParagraph"/>
        <w:numPr>
          <w:ilvl w:val="0"/>
          <w:numId w:val="45"/>
        </w:numPr>
        <w:spacing w:after="120"/>
        <w:ind w:left="714" w:hanging="357"/>
        <w:contextualSpacing w:val="0"/>
        <w:jc w:val="both"/>
        <w:rPr>
          <w:sz w:val="24"/>
          <w:szCs w:val="24"/>
        </w:rPr>
      </w:pPr>
      <w:r w:rsidRPr="00750B3F">
        <w:rPr>
          <w:sz w:val="24"/>
          <w:szCs w:val="24"/>
        </w:rPr>
        <w:t>Die Limette heiß waschen und trockenreiben. Die Schale mit einem Zestenreißer in feinen Streifen abziehen. Die Limette halbieren und den Saft auspressen.</w:t>
      </w:r>
    </w:p>
    <w:p w14:paraId="78476C9E" w14:textId="77777777" w:rsidR="00B26C62" w:rsidRPr="00750B3F" w:rsidRDefault="00B26C62" w:rsidP="00E76E01">
      <w:pPr>
        <w:pStyle w:val="ListParagraph"/>
        <w:numPr>
          <w:ilvl w:val="0"/>
          <w:numId w:val="45"/>
        </w:numPr>
        <w:spacing w:after="120"/>
        <w:ind w:left="714" w:hanging="357"/>
        <w:contextualSpacing w:val="0"/>
        <w:jc w:val="both"/>
        <w:rPr>
          <w:sz w:val="24"/>
          <w:szCs w:val="24"/>
        </w:rPr>
      </w:pPr>
      <w:r w:rsidRPr="00750B3F">
        <w:rPr>
          <w:sz w:val="24"/>
          <w:szCs w:val="24"/>
        </w:rPr>
        <w:t>Die Erdbeeren putzen, waschen, auf Küchenpapier abtropfen lassen und vierteln. Drei Viertel der Erdbeerstücke auf hohe Dessertgläser verteilen.</w:t>
      </w:r>
    </w:p>
    <w:p w14:paraId="671ED3DF" w14:textId="77777777" w:rsidR="00B26C62" w:rsidRPr="00750B3F" w:rsidRDefault="00B26C62" w:rsidP="00E76E01">
      <w:pPr>
        <w:pStyle w:val="ListParagraph"/>
        <w:numPr>
          <w:ilvl w:val="0"/>
          <w:numId w:val="45"/>
        </w:numPr>
        <w:spacing w:after="120"/>
        <w:ind w:left="714" w:hanging="357"/>
        <w:contextualSpacing w:val="0"/>
        <w:jc w:val="both"/>
        <w:rPr>
          <w:sz w:val="24"/>
          <w:szCs w:val="24"/>
        </w:rPr>
      </w:pPr>
      <w:r w:rsidRPr="00750B3F">
        <w:rPr>
          <w:sz w:val="24"/>
          <w:szCs w:val="24"/>
        </w:rPr>
        <w:t>Die restlichen Erdbeerstücke mit dem Quark, dem Joghurt, drei Viertel der Limettenzesten und dem Erdbeersirup im Küchenmixer fein pürieren. Mit Zucker abschmecken.</w:t>
      </w:r>
    </w:p>
    <w:p w14:paraId="24B2F033" w14:textId="77777777" w:rsidR="00B26C62" w:rsidRPr="00750B3F" w:rsidRDefault="00B26C62" w:rsidP="00E76E01">
      <w:pPr>
        <w:pStyle w:val="ListParagraph"/>
        <w:numPr>
          <w:ilvl w:val="0"/>
          <w:numId w:val="45"/>
        </w:numPr>
        <w:spacing w:after="120"/>
        <w:ind w:left="714" w:hanging="357"/>
        <w:contextualSpacing w:val="0"/>
        <w:jc w:val="both"/>
        <w:rPr>
          <w:sz w:val="24"/>
          <w:szCs w:val="24"/>
        </w:rPr>
      </w:pPr>
      <w:r w:rsidRPr="00750B3F">
        <w:rPr>
          <w:sz w:val="24"/>
          <w:szCs w:val="24"/>
        </w:rPr>
        <w:t>Die Quarkcreme auf die Erdbeeren in den Gläsern verteilen und mit den restlichen Limettenzesten garniert servieren.</w:t>
      </w:r>
    </w:p>
    <w:p w14:paraId="7FB5945D" w14:textId="77777777" w:rsidR="00B26C62" w:rsidRDefault="00B26C62" w:rsidP="00B26C62">
      <w:pPr>
        <w:rPr>
          <w:sz w:val="24"/>
          <w:szCs w:val="24"/>
        </w:rPr>
      </w:pPr>
      <w:r>
        <w:rPr>
          <w:sz w:val="24"/>
          <w:szCs w:val="24"/>
        </w:rPr>
        <w:br w:type="page"/>
      </w:r>
    </w:p>
    <w:p w14:paraId="7409AAB2" w14:textId="58687973" w:rsidR="00B26C62" w:rsidRDefault="00B26C62" w:rsidP="00B26C62">
      <w:pPr>
        <w:pStyle w:val="Heading2"/>
        <w:spacing w:after="240"/>
      </w:pPr>
      <w:r>
        <w:lastRenderedPageBreak/>
        <w:t>Bananensplit mit Schokoladensauce</w:t>
      </w:r>
      <w:r w:rsidR="0066160D">
        <w:rPr>
          <w:rStyle w:val="FootnoteReference"/>
        </w:rPr>
        <w:footnoteReference w:id="1566"/>
      </w:r>
      <w:r>
        <w:t xml:space="preserve"> </w:t>
      </w:r>
    </w:p>
    <w:p w14:paraId="31E652B2" w14:textId="77777777" w:rsidR="00B26C62" w:rsidRDefault="00B26C62" w:rsidP="00B26C62">
      <w:pPr>
        <w:rPr>
          <w:sz w:val="24"/>
          <w:szCs w:val="24"/>
        </w:rPr>
      </w:pPr>
      <w:r w:rsidRPr="00AF67D3">
        <w:rPr>
          <w:sz w:val="24"/>
          <w:szCs w:val="24"/>
          <w:u w:val="single"/>
        </w:rPr>
        <w:t>Zutaten</w:t>
      </w:r>
      <w:r>
        <w:rPr>
          <w:sz w:val="24"/>
          <w:szCs w:val="24"/>
        </w:rPr>
        <w:t xml:space="preserve"> (für 4 Personen):</w:t>
      </w:r>
    </w:p>
    <w:p w14:paraId="6BFF3D05" w14:textId="77777777" w:rsidR="00B26C62" w:rsidRPr="00AF67D3" w:rsidRDefault="00B26C62" w:rsidP="00B26C62">
      <w:pPr>
        <w:rPr>
          <w:i/>
          <w:iCs/>
          <w:sz w:val="24"/>
          <w:szCs w:val="24"/>
        </w:rPr>
      </w:pPr>
      <w:r w:rsidRPr="00AF67D3">
        <w:rPr>
          <w:i/>
          <w:iCs/>
          <w:sz w:val="24"/>
          <w:szCs w:val="24"/>
        </w:rPr>
        <w:t>Für die Schokoladensauce:</w:t>
      </w:r>
    </w:p>
    <w:p w14:paraId="39D4D829" w14:textId="77777777" w:rsidR="00B26C62" w:rsidRDefault="00B26C62" w:rsidP="00B26C62">
      <w:pPr>
        <w:rPr>
          <w:sz w:val="24"/>
          <w:szCs w:val="24"/>
        </w:rPr>
      </w:pPr>
      <w:r>
        <w:rPr>
          <w:sz w:val="24"/>
          <w:szCs w:val="24"/>
        </w:rPr>
        <w:t>100 g Zartbitterschokolade</w:t>
      </w:r>
    </w:p>
    <w:p w14:paraId="357573BD" w14:textId="77777777" w:rsidR="00B26C62" w:rsidRDefault="00B26C62" w:rsidP="00B26C62">
      <w:pPr>
        <w:rPr>
          <w:sz w:val="24"/>
          <w:szCs w:val="24"/>
        </w:rPr>
      </w:pPr>
      <w:r>
        <w:rPr>
          <w:sz w:val="24"/>
          <w:szCs w:val="24"/>
        </w:rPr>
        <w:t>3 EL Zucker</w:t>
      </w:r>
    </w:p>
    <w:p w14:paraId="75E5E124" w14:textId="77777777" w:rsidR="00B26C62" w:rsidRDefault="00B26C62" w:rsidP="00B26C62">
      <w:pPr>
        <w:rPr>
          <w:sz w:val="24"/>
          <w:szCs w:val="24"/>
        </w:rPr>
      </w:pPr>
      <w:r>
        <w:rPr>
          <w:sz w:val="24"/>
          <w:szCs w:val="24"/>
        </w:rPr>
        <w:t>150 g Sahne</w:t>
      </w:r>
    </w:p>
    <w:p w14:paraId="0EFB06DC" w14:textId="77777777" w:rsidR="00B26C62" w:rsidRDefault="00B26C62" w:rsidP="00B26C62">
      <w:pPr>
        <w:rPr>
          <w:sz w:val="24"/>
          <w:szCs w:val="24"/>
        </w:rPr>
      </w:pPr>
    </w:p>
    <w:p w14:paraId="4F42E53C" w14:textId="77777777" w:rsidR="00B26C62" w:rsidRPr="00AF67D3" w:rsidRDefault="00B26C62" w:rsidP="00B26C62">
      <w:pPr>
        <w:rPr>
          <w:i/>
          <w:iCs/>
          <w:sz w:val="24"/>
          <w:szCs w:val="24"/>
        </w:rPr>
      </w:pPr>
      <w:r w:rsidRPr="00AF67D3">
        <w:rPr>
          <w:i/>
          <w:iCs/>
          <w:sz w:val="24"/>
          <w:szCs w:val="24"/>
        </w:rPr>
        <w:t>Für das Bananensplit</w:t>
      </w:r>
      <w:r>
        <w:rPr>
          <w:i/>
          <w:iCs/>
          <w:sz w:val="24"/>
          <w:szCs w:val="24"/>
        </w:rPr>
        <w:t>:</w:t>
      </w:r>
    </w:p>
    <w:p w14:paraId="54611B4B" w14:textId="77777777" w:rsidR="00B26C62" w:rsidRDefault="00B26C62" w:rsidP="00B26C62">
      <w:pPr>
        <w:rPr>
          <w:sz w:val="24"/>
          <w:szCs w:val="24"/>
        </w:rPr>
      </w:pPr>
      <w:r>
        <w:rPr>
          <w:sz w:val="24"/>
          <w:szCs w:val="24"/>
        </w:rPr>
        <w:t>4 Bananen</w:t>
      </w:r>
    </w:p>
    <w:p w14:paraId="2C60E6B0" w14:textId="77777777" w:rsidR="00B26C62" w:rsidRDefault="00B26C62" w:rsidP="00B26C62">
      <w:pPr>
        <w:rPr>
          <w:sz w:val="24"/>
          <w:szCs w:val="24"/>
        </w:rPr>
      </w:pPr>
      <w:r>
        <w:rPr>
          <w:sz w:val="24"/>
          <w:szCs w:val="24"/>
        </w:rPr>
        <w:t>2 EL Zitronensaft</w:t>
      </w:r>
    </w:p>
    <w:p w14:paraId="1C7EAAA2" w14:textId="77777777" w:rsidR="00B26C62" w:rsidRDefault="00B26C62" w:rsidP="00B26C62">
      <w:pPr>
        <w:rPr>
          <w:sz w:val="24"/>
          <w:szCs w:val="24"/>
        </w:rPr>
      </w:pPr>
      <w:r>
        <w:rPr>
          <w:sz w:val="24"/>
          <w:szCs w:val="24"/>
        </w:rPr>
        <w:t>8 Kugeln Vanilleeis</w:t>
      </w:r>
    </w:p>
    <w:p w14:paraId="4264C146" w14:textId="77777777" w:rsidR="00B26C62" w:rsidRDefault="00B26C62" w:rsidP="00B26C62">
      <w:pPr>
        <w:rPr>
          <w:sz w:val="24"/>
          <w:szCs w:val="24"/>
        </w:rPr>
      </w:pPr>
      <w:r>
        <w:rPr>
          <w:sz w:val="24"/>
          <w:szCs w:val="24"/>
        </w:rPr>
        <w:t>2 EL gehackte Walnüsse (oder Mandeln oder Macademiakerne)</w:t>
      </w:r>
    </w:p>
    <w:p w14:paraId="2E576BA7" w14:textId="77777777" w:rsidR="00B26C62" w:rsidRDefault="00B26C62" w:rsidP="00B26C62">
      <w:pPr>
        <w:rPr>
          <w:sz w:val="24"/>
          <w:szCs w:val="24"/>
        </w:rPr>
      </w:pPr>
    </w:p>
    <w:p w14:paraId="6AC9BB9C" w14:textId="77777777" w:rsidR="00B26C62" w:rsidRDefault="00B26C62" w:rsidP="00B26C62">
      <w:pPr>
        <w:rPr>
          <w:sz w:val="24"/>
          <w:szCs w:val="24"/>
        </w:rPr>
      </w:pPr>
      <w:r>
        <w:rPr>
          <w:sz w:val="24"/>
          <w:szCs w:val="24"/>
        </w:rPr>
        <w:t>Zubereitungszeit: ca. 30 Minuten</w:t>
      </w:r>
    </w:p>
    <w:p w14:paraId="582F369F" w14:textId="77777777" w:rsidR="00B26C62" w:rsidRPr="007701F5" w:rsidRDefault="00B26C62" w:rsidP="00E76E01">
      <w:pPr>
        <w:pStyle w:val="ListParagraph"/>
        <w:numPr>
          <w:ilvl w:val="0"/>
          <w:numId w:val="46"/>
        </w:numPr>
        <w:spacing w:after="120"/>
        <w:ind w:left="714" w:hanging="357"/>
        <w:contextualSpacing w:val="0"/>
        <w:jc w:val="both"/>
        <w:rPr>
          <w:sz w:val="24"/>
          <w:szCs w:val="24"/>
        </w:rPr>
      </w:pPr>
      <w:r w:rsidRPr="007701F5">
        <w:rPr>
          <w:sz w:val="24"/>
          <w:szCs w:val="24"/>
        </w:rPr>
        <w:t>Für die Schokoladensauce die Schokolade fein hacken. Den Zucker in einem Topf karamellisieren. Mit der Sahne ablöschen und vorsichtig aufkochen lassen. Den Topf vom Herd nehmen, die Schokolade hinzufügen und unter Rühren schmelzen lassen. Beiseitestellen.</w:t>
      </w:r>
    </w:p>
    <w:p w14:paraId="264F61C8" w14:textId="77777777" w:rsidR="00B26C62" w:rsidRPr="007701F5" w:rsidRDefault="00B26C62" w:rsidP="00E76E01">
      <w:pPr>
        <w:pStyle w:val="ListParagraph"/>
        <w:numPr>
          <w:ilvl w:val="0"/>
          <w:numId w:val="46"/>
        </w:numPr>
        <w:spacing w:after="120"/>
        <w:ind w:left="714" w:hanging="357"/>
        <w:contextualSpacing w:val="0"/>
        <w:jc w:val="both"/>
        <w:rPr>
          <w:sz w:val="24"/>
          <w:szCs w:val="24"/>
        </w:rPr>
      </w:pPr>
      <w:r w:rsidRPr="007701F5">
        <w:rPr>
          <w:sz w:val="24"/>
          <w:szCs w:val="24"/>
        </w:rPr>
        <w:t>Für das Bananensplit die Bananen schälen, längs halbieren und mit dem Zitronensaft beträufeln.</w:t>
      </w:r>
    </w:p>
    <w:p w14:paraId="4E66FE56" w14:textId="77777777" w:rsidR="00B26C62" w:rsidRPr="007701F5" w:rsidRDefault="00B26C62" w:rsidP="00E76E01">
      <w:pPr>
        <w:pStyle w:val="ListParagraph"/>
        <w:numPr>
          <w:ilvl w:val="0"/>
          <w:numId w:val="46"/>
        </w:numPr>
        <w:spacing w:after="120"/>
        <w:ind w:left="714" w:hanging="357"/>
        <w:contextualSpacing w:val="0"/>
        <w:jc w:val="both"/>
        <w:rPr>
          <w:sz w:val="24"/>
          <w:szCs w:val="24"/>
        </w:rPr>
      </w:pPr>
      <w:r w:rsidRPr="007701F5">
        <w:rPr>
          <w:sz w:val="24"/>
          <w:szCs w:val="24"/>
        </w:rPr>
        <w:t>Jeweils 2 Bananenhälften auf einen Dessertteller legen, je 2 Kugeln Vanilleeis daraufsetzen und mit der Schokoladensauce beträufeln. Mit den Nüssen bestreuen.</w:t>
      </w:r>
    </w:p>
    <w:p w14:paraId="60380A6C" w14:textId="77777777" w:rsidR="00B26C62" w:rsidRDefault="00B26C62" w:rsidP="00B26C62">
      <w:pPr>
        <w:rPr>
          <w:sz w:val="24"/>
          <w:szCs w:val="24"/>
        </w:rPr>
      </w:pPr>
      <w:r>
        <w:rPr>
          <w:sz w:val="24"/>
          <w:szCs w:val="24"/>
        </w:rPr>
        <w:br w:type="page"/>
      </w:r>
    </w:p>
    <w:p w14:paraId="60F4C1A0" w14:textId="14366B04" w:rsidR="00B26C62" w:rsidRDefault="00B26C62" w:rsidP="00B26C62">
      <w:pPr>
        <w:pStyle w:val="Heading2"/>
        <w:spacing w:after="240"/>
      </w:pPr>
      <w:r>
        <w:lastRenderedPageBreak/>
        <w:t>Apfel-Pfannkuchen</w:t>
      </w:r>
      <w:r w:rsidR="000952F4">
        <w:rPr>
          <w:rStyle w:val="FootnoteReference"/>
        </w:rPr>
        <w:footnoteReference w:id="1567"/>
      </w:r>
    </w:p>
    <w:p w14:paraId="28B502A6" w14:textId="77777777" w:rsidR="00B26C62" w:rsidRDefault="00B26C62" w:rsidP="00B26C62">
      <w:pPr>
        <w:rPr>
          <w:sz w:val="24"/>
          <w:szCs w:val="24"/>
        </w:rPr>
      </w:pPr>
      <w:r w:rsidRPr="00AF67D3">
        <w:rPr>
          <w:sz w:val="24"/>
          <w:szCs w:val="24"/>
          <w:u w:val="single"/>
        </w:rPr>
        <w:t>Zutaten</w:t>
      </w:r>
      <w:r>
        <w:rPr>
          <w:sz w:val="24"/>
          <w:szCs w:val="24"/>
        </w:rPr>
        <w:t xml:space="preserve"> (für 4 Portionen):</w:t>
      </w:r>
    </w:p>
    <w:p w14:paraId="433366E2" w14:textId="77777777" w:rsidR="00B26C62" w:rsidRDefault="00B26C62" w:rsidP="00B26C62">
      <w:pPr>
        <w:rPr>
          <w:sz w:val="24"/>
          <w:szCs w:val="24"/>
        </w:rPr>
      </w:pPr>
      <w:r>
        <w:rPr>
          <w:sz w:val="24"/>
          <w:szCs w:val="24"/>
        </w:rPr>
        <w:t>200 g Mehl</w:t>
      </w:r>
    </w:p>
    <w:p w14:paraId="25FEB801" w14:textId="77777777" w:rsidR="00B26C62" w:rsidRDefault="00B26C62" w:rsidP="00B26C62">
      <w:pPr>
        <w:rPr>
          <w:sz w:val="24"/>
          <w:szCs w:val="24"/>
        </w:rPr>
      </w:pPr>
      <w:r>
        <w:rPr>
          <w:sz w:val="24"/>
          <w:szCs w:val="24"/>
        </w:rPr>
        <w:t>¼ l Milch</w:t>
      </w:r>
    </w:p>
    <w:p w14:paraId="37E5D847" w14:textId="77777777" w:rsidR="00B26C62" w:rsidRDefault="00B26C62" w:rsidP="00B26C62">
      <w:pPr>
        <w:rPr>
          <w:sz w:val="24"/>
          <w:szCs w:val="24"/>
        </w:rPr>
      </w:pPr>
      <w:r>
        <w:rPr>
          <w:sz w:val="24"/>
          <w:szCs w:val="24"/>
        </w:rPr>
        <w:t>4 Eier (2 davon getrennt)</w:t>
      </w:r>
    </w:p>
    <w:p w14:paraId="07A6F470" w14:textId="77777777" w:rsidR="00B26C62" w:rsidRDefault="00B26C62" w:rsidP="00B26C62">
      <w:pPr>
        <w:rPr>
          <w:sz w:val="24"/>
          <w:szCs w:val="24"/>
        </w:rPr>
      </w:pPr>
      <w:r>
        <w:rPr>
          <w:sz w:val="24"/>
          <w:szCs w:val="24"/>
        </w:rPr>
        <w:t>Salz</w:t>
      </w:r>
    </w:p>
    <w:p w14:paraId="2AFC1B98" w14:textId="77777777" w:rsidR="00B26C62" w:rsidRDefault="00B26C62" w:rsidP="00B26C62">
      <w:pPr>
        <w:rPr>
          <w:sz w:val="24"/>
          <w:szCs w:val="24"/>
        </w:rPr>
      </w:pPr>
      <w:r>
        <w:rPr>
          <w:sz w:val="24"/>
          <w:szCs w:val="24"/>
        </w:rPr>
        <w:t>2 säuerliche Äpfel (z.B. Boskoop; etwa 200 g)</w:t>
      </w:r>
    </w:p>
    <w:p w14:paraId="24BB64D2" w14:textId="77777777" w:rsidR="00B26C62" w:rsidRDefault="00B26C62" w:rsidP="00B26C62">
      <w:pPr>
        <w:rPr>
          <w:sz w:val="24"/>
          <w:szCs w:val="24"/>
        </w:rPr>
      </w:pPr>
      <w:r>
        <w:rPr>
          <w:sz w:val="24"/>
          <w:szCs w:val="24"/>
        </w:rPr>
        <w:t>2 EL Zitronensaft</w:t>
      </w:r>
    </w:p>
    <w:p w14:paraId="44179485" w14:textId="77777777" w:rsidR="00B26C62" w:rsidRDefault="00B26C62" w:rsidP="00B26C62">
      <w:pPr>
        <w:rPr>
          <w:sz w:val="24"/>
          <w:szCs w:val="24"/>
        </w:rPr>
      </w:pPr>
      <w:r>
        <w:rPr>
          <w:sz w:val="24"/>
          <w:szCs w:val="24"/>
        </w:rPr>
        <w:t>1 TL getrockneter Thymian</w:t>
      </w:r>
    </w:p>
    <w:p w14:paraId="57A9900D" w14:textId="77777777" w:rsidR="00B26C62" w:rsidRDefault="00B26C62" w:rsidP="00B26C62">
      <w:pPr>
        <w:rPr>
          <w:sz w:val="24"/>
          <w:szCs w:val="24"/>
        </w:rPr>
      </w:pPr>
      <w:r>
        <w:rPr>
          <w:sz w:val="24"/>
          <w:szCs w:val="24"/>
        </w:rPr>
        <w:t>Weißer Pfeffer</w:t>
      </w:r>
    </w:p>
    <w:p w14:paraId="1F08257B" w14:textId="77777777" w:rsidR="00B26C62" w:rsidRDefault="00B26C62" w:rsidP="00B26C62">
      <w:pPr>
        <w:rPr>
          <w:sz w:val="24"/>
          <w:szCs w:val="24"/>
        </w:rPr>
      </w:pPr>
      <w:r>
        <w:rPr>
          <w:sz w:val="24"/>
          <w:szCs w:val="24"/>
        </w:rPr>
        <w:t>Frisch geriebene Muskatnuss</w:t>
      </w:r>
    </w:p>
    <w:p w14:paraId="1692A299" w14:textId="77777777" w:rsidR="00B26C62" w:rsidRDefault="00B26C62" w:rsidP="00B26C62">
      <w:pPr>
        <w:rPr>
          <w:sz w:val="24"/>
          <w:szCs w:val="24"/>
        </w:rPr>
      </w:pPr>
      <w:r>
        <w:rPr>
          <w:sz w:val="24"/>
          <w:szCs w:val="24"/>
        </w:rPr>
        <w:t>2 EL Butterschmalz</w:t>
      </w:r>
    </w:p>
    <w:p w14:paraId="127482EE" w14:textId="77777777" w:rsidR="00B26C62" w:rsidRDefault="00B26C62" w:rsidP="00B26C62">
      <w:pPr>
        <w:rPr>
          <w:sz w:val="24"/>
          <w:szCs w:val="24"/>
        </w:rPr>
      </w:pPr>
      <w:r>
        <w:rPr>
          <w:sz w:val="24"/>
          <w:szCs w:val="24"/>
        </w:rPr>
        <w:t>4 EL Wild-Preiselbeeren (aus dem Glas)</w:t>
      </w:r>
    </w:p>
    <w:p w14:paraId="1ACF928B" w14:textId="77777777" w:rsidR="00B26C62" w:rsidRDefault="00B26C62" w:rsidP="00B26C62">
      <w:pPr>
        <w:rPr>
          <w:sz w:val="24"/>
          <w:szCs w:val="24"/>
        </w:rPr>
      </w:pPr>
    </w:p>
    <w:p w14:paraId="2835AD2C" w14:textId="77777777" w:rsidR="00B26C62" w:rsidRDefault="00B26C62" w:rsidP="00B26C62">
      <w:pPr>
        <w:rPr>
          <w:sz w:val="24"/>
          <w:szCs w:val="24"/>
        </w:rPr>
      </w:pPr>
      <w:r>
        <w:rPr>
          <w:sz w:val="24"/>
          <w:szCs w:val="24"/>
        </w:rPr>
        <w:t>Zubereitungszeit: etwa 1 Std.</w:t>
      </w:r>
    </w:p>
    <w:p w14:paraId="2E41402F" w14:textId="77777777" w:rsidR="00B26C62" w:rsidRDefault="00B26C62" w:rsidP="00E76E01">
      <w:pPr>
        <w:pStyle w:val="ListParagraph"/>
        <w:numPr>
          <w:ilvl w:val="0"/>
          <w:numId w:val="27"/>
        </w:numPr>
        <w:spacing w:after="120"/>
        <w:ind w:left="714" w:hanging="357"/>
        <w:contextualSpacing w:val="0"/>
        <w:jc w:val="both"/>
        <w:rPr>
          <w:sz w:val="24"/>
          <w:szCs w:val="24"/>
        </w:rPr>
      </w:pPr>
      <w:r>
        <w:rPr>
          <w:sz w:val="24"/>
          <w:szCs w:val="24"/>
        </w:rPr>
        <w:t>Das Mehl mit der Milch, 2 ganzen Eiern, 2 Eigelb und etwa ½ TL Salz zu einem glatten Teig rühren. Etwa 30 Min. ruhen lassen.</w:t>
      </w:r>
    </w:p>
    <w:p w14:paraId="184824B1" w14:textId="77777777" w:rsidR="00B26C62" w:rsidRDefault="00B26C62" w:rsidP="00E76E01">
      <w:pPr>
        <w:pStyle w:val="ListParagraph"/>
        <w:numPr>
          <w:ilvl w:val="0"/>
          <w:numId w:val="27"/>
        </w:numPr>
        <w:spacing w:after="120"/>
        <w:ind w:left="714" w:hanging="357"/>
        <w:contextualSpacing w:val="0"/>
        <w:jc w:val="both"/>
        <w:rPr>
          <w:sz w:val="24"/>
          <w:szCs w:val="24"/>
        </w:rPr>
      </w:pPr>
      <w:r>
        <w:rPr>
          <w:sz w:val="24"/>
          <w:szCs w:val="24"/>
        </w:rPr>
        <w:t>Die Äpfel vierteln, schälen und die Kerngehäuse entfernen. Die Viertel in schmale Spalten scheiden, mit dem Zitronensaft beträufeln. Mit Thymian, Pfeffer und Muskat würzen.</w:t>
      </w:r>
    </w:p>
    <w:p w14:paraId="22B45712" w14:textId="77777777" w:rsidR="00B26C62" w:rsidRDefault="00B26C62" w:rsidP="00E76E01">
      <w:pPr>
        <w:pStyle w:val="ListParagraph"/>
        <w:numPr>
          <w:ilvl w:val="0"/>
          <w:numId w:val="27"/>
        </w:numPr>
        <w:spacing w:after="120"/>
        <w:ind w:left="714" w:hanging="357"/>
        <w:contextualSpacing w:val="0"/>
        <w:jc w:val="both"/>
        <w:rPr>
          <w:sz w:val="24"/>
          <w:szCs w:val="24"/>
        </w:rPr>
      </w:pPr>
      <w:r>
        <w:rPr>
          <w:sz w:val="24"/>
          <w:szCs w:val="24"/>
        </w:rPr>
        <w:t>Die 2 Eiweiß zu steifem Schnee schlagen, unter den Teig ziehen. In einer Pfanne 1 TL Butterschmalz erhitzen.</w:t>
      </w:r>
    </w:p>
    <w:p w14:paraId="7B7D0CED" w14:textId="77777777" w:rsidR="00B26C62" w:rsidRDefault="00B26C62" w:rsidP="00E76E01">
      <w:pPr>
        <w:pStyle w:val="ListParagraph"/>
        <w:numPr>
          <w:ilvl w:val="0"/>
          <w:numId w:val="27"/>
        </w:numPr>
        <w:spacing w:after="120"/>
        <w:ind w:left="714" w:hanging="357"/>
        <w:contextualSpacing w:val="0"/>
        <w:jc w:val="both"/>
        <w:rPr>
          <w:sz w:val="24"/>
          <w:szCs w:val="24"/>
        </w:rPr>
      </w:pPr>
      <w:r>
        <w:rPr>
          <w:sz w:val="24"/>
          <w:szCs w:val="24"/>
        </w:rPr>
        <w:t>Nacheinander vier Pfannkuchen backen: Etwa ein Viertel vom Teig gleichmäßig in der Pfanne verteilen.  Die Unterseite goldbraun backen, den Pfannkuchen vorsichtig wenden und die andere Seite backen. Warmhalten. Erneut Butterschmalz erhitzen, den nächsten Pfannkuchen zubereiten. Die fertigen Pfannkuchen mit Preiselbeeren anrichten und servieren.</w:t>
      </w:r>
    </w:p>
    <w:p w14:paraId="0765D391" w14:textId="77777777" w:rsidR="00B26C62" w:rsidRPr="00BE5BDF" w:rsidRDefault="00B26C62" w:rsidP="00B26C62">
      <w:pPr>
        <w:rPr>
          <w:sz w:val="24"/>
          <w:szCs w:val="24"/>
        </w:rPr>
      </w:pPr>
      <w:r>
        <w:rPr>
          <w:sz w:val="24"/>
          <w:szCs w:val="24"/>
        </w:rPr>
        <w:br w:type="page"/>
      </w:r>
    </w:p>
    <w:p w14:paraId="687211B4" w14:textId="4F55B7BC" w:rsidR="00B26C62" w:rsidRDefault="00B26C62" w:rsidP="00B26C62">
      <w:pPr>
        <w:pStyle w:val="Heading2"/>
        <w:spacing w:after="240"/>
      </w:pPr>
      <w:r>
        <w:lastRenderedPageBreak/>
        <w:t>Tiramisu</w:t>
      </w:r>
      <w:r w:rsidR="00EB7F22">
        <w:t xml:space="preserve"> noch ein Rezept</w:t>
      </w:r>
      <w:r w:rsidR="008448E9">
        <w:rPr>
          <w:rStyle w:val="FootnoteReference"/>
        </w:rPr>
        <w:footnoteReference w:id="1568"/>
      </w:r>
    </w:p>
    <w:p w14:paraId="7B1E10C9" w14:textId="1E4D026A" w:rsidR="00B26C62" w:rsidRDefault="00B26C62" w:rsidP="00B26C62">
      <w:pPr>
        <w:rPr>
          <w:sz w:val="24"/>
          <w:szCs w:val="24"/>
        </w:rPr>
      </w:pPr>
      <w:r w:rsidRPr="00AF67D3">
        <w:rPr>
          <w:sz w:val="24"/>
          <w:szCs w:val="24"/>
        </w:rPr>
        <w:t>Zutaten</w:t>
      </w:r>
      <w:r>
        <w:rPr>
          <w:sz w:val="24"/>
          <w:szCs w:val="24"/>
        </w:rPr>
        <w:t xml:space="preserve"> (für </w:t>
      </w:r>
      <w:r w:rsidR="00EB7F22">
        <w:rPr>
          <w:sz w:val="24"/>
          <w:szCs w:val="24"/>
        </w:rPr>
        <w:t>4</w:t>
      </w:r>
      <w:r>
        <w:rPr>
          <w:sz w:val="24"/>
          <w:szCs w:val="24"/>
        </w:rPr>
        <w:t xml:space="preserve"> Personen):</w:t>
      </w:r>
    </w:p>
    <w:p w14:paraId="2A1F2E92" w14:textId="77777777" w:rsidR="00BA2596" w:rsidRDefault="00EB7F22" w:rsidP="00B26C62">
      <w:pPr>
        <w:rPr>
          <w:sz w:val="24"/>
          <w:szCs w:val="24"/>
        </w:rPr>
      </w:pPr>
      <w:r>
        <w:rPr>
          <w:sz w:val="24"/>
          <w:szCs w:val="24"/>
        </w:rPr>
        <w:t>Kaffee</w:t>
      </w:r>
      <w:r w:rsidR="00A47364">
        <w:rPr>
          <w:sz w:val="24"/>
          <w:szCs w:val="24"/>
        </w:rPr>
        <w:t xml:space="preserve"> (a</w:t>
      </w:r>
      <w:r w:rsidR="00BA2596">
        <w:rPr>
          <w:sz w:val="24"/>
          <w:szCs w:val="24"/>
        </w:rPr>
        <w:t>m besten koffeinfrei)</w:t>
      </w:r>
    </w:p>
    <w:p w14:paraId="6162F57E" w14:textId="77777777" w:rsidR="00BA2596" w:rsidRDefault="00BA2596" w:rsidP="00B26C62">
      <w:pPr>
        <w:rPr>
          <w:sz w:val="24"/>
          <w:szCs w:val="24"/>
        </w:rPr>
      </w:pPr>
      <w:r>
        <w:rPr>
          <w:sz w:val="24"/>
          <w:szCs w:val="24"/>
        </w:rPr>
        <w:t>120 g Zucker</w:t>
      </w:r>
    </w:p>
    <w:p w14:paraId="5357FF37" w14:textId="77777777" w:rsidR="00BA2596" w:rsidRDefault="00BA2596" w:rsidP="00B26C62">
      <w:pPr>
        <w:rPr>
          <w:sz w:val="24"/>
          <w:szCs w:val="24"/>
        </w:rPr>
      </w:pPr>
      <w:r>
        <w:rPr>
          <w:sz w:val="24"/>
          <w:szCs w:val="24"/>
        </w:rPr>
        <w:t>3 Eigelb</w:t>
      </w:r>
    </w:p>
    <w:p w14:paraId="469D6D45" w14:textId="63706833" w:rsidR="00BA2596" w:rsidRDefault="00BA2596" w:rsidP="00B26C62">
      <w:pPr>
        <w:rPr>
          <w:sz w:val="24"/>
          <w:szCs w:val="24"/>
        </w:rPr>
      </w:pPr>
      <w:r>
        <w:rPr>
          <w:sz w:val="24"/>
          <w:szCs w:val="24"/>
        </w:rPr>
        <w:t>500 g Mascarpone</w:t>
      </w:r>
    </w:p>
    <w:p w14:paraId="54DFEA10" w14:textId="51CA288E" w:rsidR="008227C4" w:rsidRDefault="00BA2596" w:rsidP="00B26C62">
      <w:pPr>
        <w:rPr>
          <w:sz w:val="24"/>
          <w:szCs w:val="24"/>
        </w:rPr>
      </w:pPr>
      <w:r>
        <w:rPr>
          <w:sz w:val="24"/>
          <w:szCs w:val="24"/>
        </w:rPr>
        <w:t>1 große Packung Löffelbiskuits</w:t>
      </w:r>
      <w:r w:rsidR="008227C4">
        <w:rPr>
          <w:sz w:val="24"/>
          <w:szCs w:val="24"/>
        </w:rPr>
        <w:t xml:space="preserve"> (geeignet sind besonders die von Pavesini oder Savoiardi)</w:t>
      </w:r>
    </w:p>
    <w:p w14:paraId="32E7AA7D" w14:textId="7E349E83" w:rsidR="008227C4" w:rsidRDefault="008227C4" w:rsidP="00B26C62">
      <w:pPr>
        <w:rPr>
          <w:sz w:val="24"/>
          <w:szCs w:val="24"/>
        </w:rPr>
      </w:pPr>
      <w:r>
        <w:rPr>
          <w:sz w:val="24"/>
          <w:szCs w:val="24"/>
        </w:rPr>
        <w:t>Ungesüßtes Kak</w:t>
      </w:r>
      <w:r w:rsidR="00273A61">
        <w:rPr>
          <w:sz w:val="24"/>
          <w:szCs w:val="24"/>
        </w:rPr>
        <w:t>a</w:t>
      </w:r>
      <w:r>
        <w:rPr>
          <w:sz w:val="24"/>
          <w:szCs w:val="24"/>
        </w:rPr>
        <w:t>opulver</w:t>
      </w:r>
    </w:p>
    <w:p w14:paraId="342362B7" w14:textId="36BBDBE0" w:rsidR="00B26C62" w:rsidRDefault="00B26C62" w:rsidP="008227C4">
      <w:pPr>
        <w:rPr>
          <w:sz w:val="24"/>
          <w:szCs w:val="24"/>
        </w:rPr>
      </w:pPr>
      <w:r>
        <w:rPr>
          <w:sz w:val="24"/>
          <w:szCs w:val="24"/>
        </w:rPr>
        <w:t xml:space="preserve"> </w:t>
      </w:r>
    </w:p>
    <w:p w14:paraId="4C8ECD23" w14:textId="4C90DD77" w:rsidR="00B26C62" w:rsidRDefault="00273A61" w:rsidP="00B26C62">
      <w:pPr>
        <w:rPr>
          <w:sz w:val="24"/>
          <w:szCs w:val="24"/>
        </w:rPr>
      </w:pPr>
      <w:r>
        <w:rPr>
          <w:sz w:val="24"/>
          <w:szCs w:val="24"/>
        </w:rPr>
        <w:t>Zubereitung</w:t>
      </w:r>
    </w:p>
    <w:p w14:paraId="1E635340" w14:textId="57A0B749" w:rsidR="00B26C62" w:rsidRDefault="00273A61" w:rsidP="00E76E01">
      <w:pPr>
        <w:pStyle w:val="ListParagraph"/>
        <w:numPr>
          <w:ilvl w:val="0"/>
          <w:numId w:val="28"/>
        </w:numPr>
        <w:spacing w:after="120"/>
        <w:ind w:left="714" w:hanging="357"/>
        <w:contextualSpacing w:val="0"/>
        <w:jc w:val="both"/>
        <w:rPr>
          <w:sz w:val="24"/>
          <w:szCs w:val="24"/>
        </w:rPr>
      </w:pPr>
      <w:r>
        <w:rPr>
          <w:sz w:val="24"/>
          <w:szCs w:val="24"/>
        </w:rPr>
        <w:t>Zunächst wird der Kaffee gekocht und in eine Schüssel gegeben</w:t>
      </w:r>
      <w:r w:rsidR="00D06073">
        <w:rPr>
          <w:sz w:val="24"/>
          <w:szCs w:val="24"/>
        </w:rPr>
        <w:t xml:space="preserve">. In einer anderen Schüssel werden die Eigelbe und d er Zucker schaumig geschlagen, dann kommt der Mascarpone dazu. Es wird weitergerührt, sodass alle Klümpchen sich auflösen. </w:t>
      </w:r>
    </w:p>
    <w:p w14:paraId="637D794B" w14:textId="68D4D65E" w:rsidR="00B26C62" w:rsidRDefault="00D06073" w:rsidP="00E76E01">
      <w:pPr>
        <w:pStyle w:val="ListParagraph"/>
        <w:numPr>
          <w:ilvl w:val="0"/>
          <w:numId w:val="28"/>
        </w:numPr>
        <w:spacing w:after="120"/>
        <w:ind w:left="714" w:hanging="357"/>
        <w:contextualSpacing w:val="0"/>
        <w:jc w:val="both"/>
        <w:rPr>
          <w:sz w:val="24"/>
          <w:szCs w:val="24"/>
        </w:rPr>
      </w:pPr>
      <w:r>
        <w:rPr>
          <w:sz w:val="24"/>
          <w:szCs w:val="24"/>
        </w:rPr>
        <w:t>In eine rechteckige große Form wird etwas von der Mascarponemischung gegeben. Die Biskuits werden nacheinander in den Kaffee getunkt, bleibe</w:t>
      </w:r>
      <w:r w:rsidR="00B92692">
        <w:rPr>
          <w:sz w:val="24"/>
          <w:szCs w:val="24"/>
        </w:rPr>
        <w:t>n dort aber nicht lange, sonst werden sie matschig. So werden sie vorsichtig nebeneinander auf den Mascarpone gelegt. Auf die Kekse gibt man wiederum eine Schicht Mascarponemischung und so geht das weiter, bis das Tiramisu am Ende mindestens aus drei Lagen Biskuits besteht.</w:t>
      </w:r>
    </w:p>
    <w:p w14:paraId="5FA3112E" w14:textId="7B31F0D3" w:rsidR="00B26C62" w:rsidRDefault="00930230" w:rsidP="00E76E01">
      <w:pPr>
        <w:pStyle w:val="ListParagraph"/>
        <w:numPr>
          <w:ilvl w:val="0"/>
          <w:numId w:val="28"/>
        </w:numPr>
        <w:spacing w:after="120"/>
        <w:ind w:left="714" w:hanging="357"/>
        <w:contextualSpacing w:val="0"/>
        <w:jc w:val="both"/>
        <w:rPr>
          <w:sz w:val="24"/>
          <w:szCs w:val="24"/>
        </w:rPr>
      </w:pPr>
      <w:r>
        <w:rPr>
          <w:sz w:val="24"/>
          <w:szCs w:val="24"/>
        </w:rPr>
        <w:t>Den Abschluss bildet wieder eine Schicht Mascarpone, die mit Kakopulver bestäubt wird. Dazu verwendet man am besten ein kleines Sieb</w:t>
      </w:r>
      <w:r w:rsidR="00B26C62">
        <w:rPr>
          <w:sz w:val="24"/>
          <w:szCs w:val="24"/>
        </w:rPr>
        <w:t>.</w:t>
      </w:r>
    </w:p>
    <w:p w14:paraId="0DD6F0E0" w14:textId="77F7B091" w:rsidR="00B26C62" w:rsidRDefault="00C00557" w:rsidP="00E76E01">
      <w:pPr>
        <w:pStyle w:val="ListParagraph"/>
        <w:numPr>
          <w:ilvl w:val="0"/>
          <w:numId w:val="28"/>
        </w:numPr>
        <w:spacing w:after="120"/>
        <w:ind w:left="714" w:hanging="357"/>
        <w:contextualSpacing w:val="0"/>
        <w:jc w:val="both"/>
        <w:rPr>
          <w:sz w:val="24"/>
          <w:szCs w:val="24"/>
        </w:rPr>
      </w:pPr>
      <w:r>
        <w:rPr>
          <w:sz w:val="24"/>
          <w:szCs w:val="24"/>
        </w:rPr>
        <w:t>Vier Stunden sollte das Tiramisu im Kühlschrank verbracht haben, bevor es gegessen wird. Perfekt ist es, wenn es den ganzen Tag lang gekühlt wurde</w:t>
      </w:r>
      <w:r w:rsidR="00B26C62">
        <w:rPr>
          <w:sz w:val="24"/>
          <w:szCs w:val="24"/>
        </w:rPr>
        <w:t>.</w:t>
      </w:r>
    </w:p>
    <w:p w14:paraId="09E368B7" w14:textId="77777777" w:rsidR="00B26C62" w:rsidRDefault="00B26C62" w:rsidP="00B26C62">
      <w:pPr>
        <w:rPr>
          <w:sz w:val="24"/>
          <w:szCs w:val="24"/>
        </w:rPr>
      </w:pPr>
    </w:p>
    <w:p w14:paraId="7434F5D1" w14:textId="77777777" w:rsidR="00B26C62" w:rsidRDefault="00B26C62" w:rsidP="00B26C62">
      <w:pPr>
        <w:rPr>
          <w:sz w:val="24"/>
          <w:szCs w:val="24"/>
        </w:rPr>
      </w:pPr>
      <w:r>
        <w:rPr>
          <w:sz w:val="24"/>
          <w:szCs w:val="24"/>
        </w:rPr>
        <w:t>Wichtig:</w:t>
      </w:r>
      <w:r>
        <w:rPr>
          <w:sz w:val="24"/>
          <w:szCs w:val="24"/>
        </w:rPr>
        <w:tab/>
        <w:t xml:space="preserve">Wegen Salmonellengefahr nicht aufheben, sondern gleich essen. </w:t>
      </w:r>
    </w:p>
    <w:p w14:paraId="2EC73BC0" w14:textId="77777777" w:rsidR="00B26C62" w:rsidRDefault="00B26C62" w:rsidP="00B26C62">
      <w:pPr>
        <w:rPr>
          <w:sz w:val="24"/>
          <w:szCs w:val="24"/>
        </w:rPr>
      </w:pPr>
      <w:r>
        <w:rPr>
          <w:sz w:val="24"/>
          <w:szCs w:val="24"/>
        </w:rPr>
        <w:br w:type="page"/>
      </w:r>
    </w:p>
    <w:p w14:paraId="2C4C1316" w14:textId="18E7ED53" w:rsidR="00B26C62" w:rsidRDefault="00B26C62" w:rsidP="00B26C62">
      <w:pPr>
        <w:pStyle w:val="Heading2"/>
        <w:spacing w:after="240"/>
      </w:pPr>
      <w:r>
        <w:lastRenderedPageBreak/>
        <w:t>Crème au Caramel</w:t>
      </w:r>
      <w:r w:rsidR="00892EC9">
        <w:rPr>
          <w:rStyle w:val="FootnoteReference"/>
        </w:rPr>
        <w:footnoteReference w:id="1569"/>
      </w:r>
    </w:p>
    <w:p w14:paraId="7D8500C4" w14:textId="77777777" w:rsidR="00B26C62" w:rsidRDefault="00B26C62" w:rsidP="00B26C62">
      <w:pPr>
        <w:rPr>
          <w:sz w:val="24"/>
          <w:szCs w:val="24"/>
        </w:rPr>
      </w:pPr>
      <w:r w:rsidRPr="00D20201">
        <w:rPr>
          <w:sz w:val="24"/>
          <w:szCs w:val="24"/>
          <w:u w:val="single"/>
        </w:rPr>
        <w:t>Zutaten</w:t>
      </w:r>
      <w:r>
        <w:rPr>
          <w:sz w:val="24"/>
          <w:szCs w:val="24"/>
        </w:rPr>
        <w:t xml:space="preserve"> (für 6 Portionen):</w:t>
      </w:r>
    </w:p>
    <w:p w14:paraId="727B4DDF" w14:textId="77777777" w:rsidR="00B26C62" w:rsidRDefault="00B26C62" w:rsidP="00B26C62">
      <w:pPr>
        <w:rPr>
          <w:sz w:val="24"/>
          <w:szCs w:val="24"/>
        </w:rPr>
      </w:pPr>
      <w:r>
        <w:rPr>
          <w:sz w:val="24"/>
          <w:szCs w:val="24"/>
        </w:rPr>
        <w:t>8 EL Zucker</w:t>
      </w:r>
    </w:p>
    <w:p w14:paraId="7F6748C9" w14:textId="77777777" w:rsidR="00B26C62" w:rsidRDefault="00B26C62" w:rsidP="00B26C62">
      <w:pPr>
        <w:rPr>
          <w:sz w:val="24"/>
          <w:szCs w:val="24"/>
        </w:rPr>
      </w:pPr>
      <w:r>
        <w:rPr>
          <w:sz w:val="24"/>
          <w:szCs w:val="24"/>
        </w:rPr>
        <w:t>½ l Milch</w:t>
      </w:r>
    </w:p>
    <w:p w14:paraId="38605310" w14:textId="77777777" w:rsidR="00B26C62" w:rsidRDefault="00B26C62" w:rsidP="00B26C62">
      <w:pPr>
        <w:rPr>
          <w:sz w:val="24"/>
          <w:szCs w:val="24"/>
        </w:rPr>
      </w:pPr>
      <w:r>
        <w:rPr>
          <w:sz w:val="24"/>
          <w:szCs w:val="24"/>
        </w:rPr>
        <w:t>1 Prise Salz</w:t>
      </w:r>
    </w:p>
    <w:p w14:paraId="625F5305" w14:textId="77777777" w:rsidR="00B26C62" w:rsidRDefault="00B26C62" w:rsidP="00B26C62">
      <w:pPr>
        <w:rPr>
          <w:sz w:val="24"/>
          <w:szCs w:val="24"/>
        </w:rPr>
      </w:pPr>
      <w:r>
        <w:rPr>
          <w:sz w:val="24"/>
          <w:szCs w:val="24"/>
        </w:rPr>
        <w:t>1 Vanilleschote</w:t>
      </w:r>
    </w:p>
    <w:p w14:paraId="7E00C838" w14:textId="77777777" w:rsidR="00B26C62" w:rsidRDefault="00B26C62" w:rsidP="00B26C62">
      <w:pPr>
        <w:rPr>
          <w:sz w:val="24"/>
          <w:szCs w:val="24"/>
        </w:rPr>
      </w:pPr>
      <w:r>
        <w:rPr>
          <w:sz w:val="24"/>
          <w:szCs w:val="24"/>
        </w:rPr>
        <w:t>4 Eier</w:t>
      </w:r>
    </w:p>
    <w:p w14:paraId="7F0E11A3" w14:textId="77777777" w:rsidR="00B26C62" w:rsidRDefault="00B26C62" w:rsidP="00B26C62">
      <w:pPr>
        <w:ind w:left="360"/>
        <w:rPr>
          <w:sz w:val="24"/>
          <w:szCs w:val="24"/>
        </w:rPr>
      </w:pPr>
    </w:p>
    <w:p w14:paraId="59C79FD0" w14:textId="77777777" w:rsidR="00B26C62" w:rsidRDefault="00B26C62" w:rsidP="00B26C62">
      <w:pPr>
        <w:rPr>
          <w:sz w:val="24"/>
          <w:szCs w:val="24"/>
        </w:rPr>
      </w:pPr>
      <w:r>
        <w:rPr>
          <w:sz w:val="24"/>
          <w:szCs w:val="24"/>
        </w:rPr>
        <w:t>Zubereitungszeit: etwa 1 Std. plus 4-12 Std. Kühlzeit</w:t>
      </w:r>
    </w:p>
    <w:p w14:paraId="5A4AC34E" w14:textId="77777777" w:rsidR="00B26C62" w:rsidRDefault="00B26C62" w:rsidP="00E76E01">
      <w:pPr>
        <w:pStyle w:val="ListParagraph"/>
        <w:numPr>
          <w:ilvl w:val="0"/>
          <w:numId w:val="29"/>
        </w:numPr>
        <w:spacing w:after="120"/>
        <w:ind w:left="714" w:hanging="357"/>
        <w:contextualSpacing w:val="0"/>
        <w:jc w:val="both"/>
        <w:rPr>
          <w:sz w:val="24"/>
          <w:szCs w:val="24"/>
        </w:rPr>
      </w:pPr>
      <w:r>
        <w:rPr>
          <w:sz w:val="24"/>
          <w:szCs w:val="24"/>
        </w:rPr>
        <w:t xml:space="preserve">Für den Karamellsirup 4 EL Zucker mit etwa 2 EL Wasser in ein Töpfchen geben und bei milder Hitze unter ständigem Rühren zum Kochen bringen. Zart bräunen lassen und vom Herd nehmen. </w:t>
      </w:r>
    </w:p>
    <w:p w14:paraId="013371E3" w14:textId="77777777" w:rsidR="00B26C62" w:rsidRDefault="00B26C62" w:rsidP="00E76E01">
      <w:pPr>
        <w:pStyle w:val="ListParagraph"/>
        <w:numPr>
          <w:ilvl w:val="0"/>
          <w:numId w:val="29"/>
        </w:numPr>
        <w:spacing w:after="120"/>
        <w:ind w:left="714" w:hanging="357"/>
        <w:contextualSpacing w:val="0"/>
        <w:jc w:val="both"/>
        <w:rPr>
          <w:sz w:val="24"/>
          <w:szCs w:val="24"/>
        </w:rPr>
      </w:pPr>
      <w:r>
        <w:rPr>
          <w:sz w:val="24"/>
          <w:szCs w:val="24"/>
        </w:rPr>
        <w:t>Den Karamellsirup auf sechs kleine, feuerfeste Förmchen verteilen. Die Förmchen so schwenken, dass der Sirup den Boden gleichmäßig bedeckt. Den Backofen auf 225° vorheizen. Die Fettpfanne des Backofens oder ein tiefes Backblech mit Wasser füllen und auf der untersten Schiene in den Ofen schieben.</w:t>
      </w:r>
    </w:p>
    <w:p w14:paraId="2DA4D02E" w14:textId="77777777" w:rsidR="00B26C62" w:rsidRDefault="00B26C62" w:rsidP="00E76E01">
      <w:pPr>
        <w:pStyle w:val="ListParagraph"/>
        <w:numPr>
          <w:ilvl w:val="0"/>
          <w:numId w:val="29"/>
        </w:numPr>
        <w:spacing w:after="120"/>
        <w:ind w:left="714" w:hanging="357"/>
        <w:contextualSpacing w:val="0"/>
        <w:jc w:val="both"/>
        <w:rPr>
          <w:sz w:val="24"/>
          <w:szCs w:val="24"/>
        </w:rPr>
      </w:pPr>
      <w:r>
        <w:rPr>
          <w:sz w:val="24"/>
          <w:szCs w:val="24"/>
        </w:rPr>
        <w:t>Die Milch mit 1 Prise Salz und dem restlichen Zucker in einen Topf geben und langsam erhitzen. Die Vanilleschote aufschlitzen, das Mark herauskratzen und mit der Schote in die Milch geben. Die Milch kurz aufkochen, sofort vom Herd nehmen und ziehen lassen.</w:t>
      </w:r>
    </w:p>
    <w:p w14:paraId="26D34FD4" w14:textId="77777777" w:rsidR="00B26C62" w:rsidRDefault="00B26C62" w:rsidP="00E76E01">
      <w:pPr>
        <w:pStyle w:val="ListParagraph"/>
        <w:numPr>
          <w:ilvl w:val="0"/>
          <w:numId w:val="29"/>
        </w:numPr>
        <w:spacing w:after="120"/>
        <w:ind w:left="714" w:hanging="357"/>
        <w:contextualSpacing w:val="0"/>
        <w:jc w:val="both"/>
        <w:rPr>
          <w:sz w:val="24"/>
          <w:szCs w:val="24"/>
        </w:rPr>
      </w:pPr>
      <w:r>
        <w:rPr>
          <w:sz w:val="24"/>
          <w:szCs w:val="24"/>
        </w:rPr>
        <w:t>Inzwischen die Eier in einer Schüssel verquirlen. Die Vanilleschote aus der Milch nehmen, einige Esslöffel der heißen Vanillemilch unter die Eier rühren. Nach und nach die übrige Milch einfließen lassen und mit dem Schneebesen kräftig unterschlagen.</w:t>
      </w:r>
    </w:p>
    <w:p w14:paraId="13AA3233" w14:textId="77777777" w:rsidR="00B26C62" w:rsidRDefault="00B26C62" w:rsidP="00E76E01">
      <w:pPr>
        <w:pStyle w:val="ListParagraph"/>
        <w:numPr>
          <w:ilvl w:val="0"/>
          <w:numId w:val="29"/>
        </w:numPr>
        <w:spacing w:after="120"/>
        <w:ind w:left="714" w:hanging="357"/>
        <w:contextualSpacing w:val="0"/>
        <w:jc w:val="both"/>
        <w:rPr>
          <w:sz w:val="24"/>
          <w:szCs w:val="24"/>
        </w:rPr>
      </w:pPr>
      <w:r>
        <w:rPr>
          <w:sz w:val="24"/>
          <w:szCs w:val="24"/>
        </w:rPr>
        <w:t>Die Eiermischung in die vorbereiteten Förmchen gießen. Die Förmchen ins Wasserbad stellen, die Creme im Backofen (Gas Stufe 4) etwa 40 Min. garen, bis sie fest geworden ist. Die Förmchen herausnehmen und etwas abkühlen lassen. Danach im Kühlschrank mindestens 4 Std. sehr gut durchkühlen nassen (besser über Nacht).</w:t>
      </w:r>
    </w:p>
    <w:p w14:paraId="035496E0" w14:textId="77777777" w:rsidR="00B26C62" w:rsidRDefault="00B26C62" w:rsidP="00E76E01">
      <w:pPr>
        <w:pStyle w:val="ListParagraph"/>
        <w:numPr>
          <w:ilvl w:val="0"/>
          <w:numId w:val="29"/>
        </w:numPr>
        <w:spacing w:after="120"/>
        <w:ind w:left="714" w:hanging="357"/>
        <w:contextualSpacing w:val="0"/>
        <w:jc w:val="both"/>
        <w:rPr>
          <w:sz w:val="24"/>
          <w:szCs w:val="24"/>
        </w:rPr>
      </w:pPr>
      <w:r>
        <w:rPr>
          <w:sz w:val="24"/>
          <w:szCs w:val="24"/>
        </w:rPr>
        <w:t>Zum Servieren die Förmchen kurz in heißes Wasser tauchen, die Creme am Rand mit einem Messer lösen und auf Dessertteller stürzen.</w:t>
      </w:r>
    </w:p>
    <w:p w14:paraId="5F2CBE04" w14:textId="77777777" w:rsidR="00B26C62" w:rsidRDefault="00B26C62" w:rsidP="00B26C62">
      <w:pPr>
        <w:rPr>
          <w:sz w:val="24"/>
          <w:szCs w:val="24"/>
        </w:rPr>
      </w:pPr>
      <w:r>
        <w:rPr>
          <w:sz w:val="24"/>
          <w:szCs w:val="24"/>
        </w:rPr>
        <w:br w:type="page"/>
      </w:r>
    </w:p>
    <w:p w14:paraId="52828F36" w14:textId="536A9275" w:rsidR="00B26C62" w:rsidRDefault="00892EC9" w:rsidP="00B26C62">
      <w:pPr>
        <w:pStyle w:val="Heading2"/>
        <w:spacing w:after="240"/>
      </w:pPr>
      <w:r>
        <w:lastRenderedPageBreak/>
        <w:t xml:space="preserve">Simons </w:t>
      </w:r>
      <w:r w:rsidR="00B26C62">
        <w:t>Panna Cotta</w:t>
      </w:r>
      <w:r w:rsidR="00A855EC">
        <w:rPr>
          <w:rStyle w:val="FootnoteReference"/>
        </w:rPr>
        <w:footnoteReference w:id="1570"/>
      </w:r>
    </w:p>
    <w:p w14:paraId="75BCE50D" w14:textId="77777777" w:rsidR="00B26C62" w:rsidRDefault="00B26C62" w:rsidP="00B26C62">
      <w:pPr>
        <w:rPr>
          <w:sz w:val="24"/>
          <w:szCs w:val="24"/>
        </w:rPr>
      </w:pPr>
      <w:r w:rsidRPr="007D552F">
        <w:rPr>
          <w:sz w:val="24"/>
          <w:szCs w:val="24"/>
          <w:u w:val="single"/>
        </w:rPr>
        <w:t>Zutaten</w:t>
      </w:r>
      <w:r>
        <w:rPr>
          <w:sz w:val="24"/>
          <w:szCs w:val="24"/>
        </w:rPr>
        <w:t xml:space="preserve"> (für 4-6 Portionen):</w:t>
      </w:r>
    </w:p>
    <w:p w14:paraId="6AAC2D24" w14:textId="77777777" w:rsidR="00B26C62" w:rsidRDefault="00B26C62" w:rsidP="00B26C62">
      <w:pPr>
        <w:rPr>
          <w:sz w:val="24"/>
          <w:szCs w:val="24"/>
        </w:rPr>
      </w:pPr>
      <w:r>
        <w:rPr>
          <w:sz w:val="24"/>
          <w:szCs w:val="24"/>
        </w:rPr>
        <w:t>500 g Sahne</w:t>
      </w:r>
    </w:p>
    <w:p w14:paraId="6A4C9D03" w14:textId="77777777" w:rsidR="00B26C62" w:rsidRDefault="00B26C62" w:rsidP="00B26C62">
      <w:pPr>
        <w:rPr>
          <w:sz w:val="24"/>
          <w:szCs w:val="24"/>
        </w:rPr>
      </w:pPr>
      <w:r>
        <w:rPr>
          <w:sz w:val="24"/>
          <w:szCs w:val="24"/>
        </w:rPr>
        <w:t>50 g Zucker</w:t>
      </w:r>
    </w:p>
    <w:p w14:paraId="18305B40" w14:textId="77777777" w:rsidR="00B26C62" w:rsidRDefault="00B26C62" w:rsidP="00B26C62">
      <w:pPr>
        <w:rPr>
          <w:sz w:val="24"/>
          <w:szCs w:val="24"/>
        </w:rPr>
      </w:pPr>
      <w:r>
        <w:rPr>
          <w:sz w:val="24"/>
          <w:szCs w:val="24"/>
        </w:rPr>
        <w:t>1 Vanilleschote</w:t>
      </w:r>
    </w:p>
    <w:p w14:paraId="122973F4" w14:textId="77777777" w:rsidR="00B26C62" w:rsidRDefault="00B26C62" w:rsidP="00B26C62">
      <w:pPr>
        <w:rPr>
          <w:sz w:val="24"/>
          <w:szCs w:val="24"/>
        </w:rPr>
      </w:pPr>
      <w:r>
        <w:rPr>
          <w:sz w:val="24"/>
          <w:szCs w:val="24"/>
        </w:rPr>
        <w:t>2 Blatt weiße Gelantine</w:t>
      </w:r>
    </w:p>
    <w:p w14:paraId="5B5218FA" w14:textId="77777777" w:rsidR="00B26C62" w:rsidRDefault="00B26C62" w:rsidP="00B26C62">
      <w:pPr>
        <w:rPr>
          <w:sz w:val="24"/>
          <w:szCs w:val="24"/>
        </w:rPr>
      </w:pPr>
      <w:r>
        <w:rPr>
          <w:sz w:val="24"/>
          <w:szCs w:val="24"/>
        </w:rPr>
        <w:t>400 g Sauerkirschen</w:t>
      </w:r>
    </w:p>
    <w:p w14:paraId="779517A4" w14:textId="77777777" w:rsidR="00B26C62" w:rsidRDefault="00B26C62" w:rsidP="00B26C62">
      <w:pPr>
        <w:rPr>
          <w:sz w:val="24"/>
          <w:szCs w:val="24"/>
        </w:rPr>
      </w:pPr>
      <w:r>
        <w:rPr>
          <w:sz w:val="24"/>
          <w:szCs w:val="24"/>
        </w:rPr>
        <w:t>2 cl Marsala oder Amaretto oder Kirschsaft aus dem Glas</w:t>
      </w:r>
    </w:p>
    <w:p w14:paraId="2DB8F334" w14:textId="77777777" w:rsidR="00B26C62" w:rsidRDefault="00B26C62" w:rsidP="00B26C62">
      <w:pPr>
        <w:ind w:left="360"/>
        <w:rPr>
          <w:sz w:val="24"/>
          <w:szCs w:val="24"/>
        </w:rPr>
      </w:pPr>
    </w:p>
    <w:p w14:paraId="2B56D8D9" w14:textId="77777777" w:rsidR="00B26C62" w:rsidRDefault="00B26C62" w:rsidP="00B26C62">
      <w:pPr>
        <w:rPr>
          <w:sz w:val="24"/>
          <w:szCs w:val="24"/>
        </w:rPr>
      </w:pPr>
      <w:r>
        <w:rPr>
          <w:sz w:val="24"/>
          <w:szCs w:val="24"/>
        </w:rPr>
        <w:t>Zubereitungszeit: etwa 20 Min. plus 4 Std. Kühlzeit</w:t>
      </w:r>
    </w:p>
    <w:p w14:paraId="3DC9D732" w14:textId="77777777" w:rsidR="00B26C62" w:rsidRDefault="00B26C62" w:rsidP="00E76E01">
      <w:pPr>
        <w:pStyle w:val="ListParagraph"/>
        <w:numPr>
          <w:ilvl w:val="0"/>
          <w:numId w:val="30"/>
        </w:numPr>
        <w:spacing w:after="120"/>
        <w:ind w:left="714" w:hanging="357"/>
        <w:contextualSpacing w:val="0"/>
        <w:jc w:val="both"/>
        <w:rPr>
          <w:sz w:val="24"/>
          <w:szCs w:val="24"/>
        </w:rPr>
      </w:pPr>
      <w:r>
        <w:rPr>
          <w:sz w:val="24"/>
          <w:szCs w:val="24"/>
        </w:rPr>
        <w:t>Die Sahne mit dem Zucker in einen Topf geben und langsam erhitzen. Die Vanilleschote aufschlitzen, das Mark herauskratzen und mit der Schote zur Sahne geben. Etwa 10 Min. sanft köcheln lassen. Die Gelantineblätter in kaltem Wasser einweichen.</w:t>
      </w:r>
    </w:p>
    <w:p w14:paraId="03517541" w14:textId="77777777" w:rsidR="00B26C62" w:rsidRDefault="00B26C62" w:rsidP="00E76E01">
      <w:pPr>
        <w:pStyle w:val="ListParagraph"/>
        <w:numPr>
          <w:ilvl w:val="0"/>
          <w:numId w:val="30"/>
        </w:numPr>
        <w:spacing w:after="120"/>
        <w:ind w:left="714" w:hanging="357"/>
        <w:contextualSpacing w:val="0"/>
        <w:jc w:val="both"/>
        <w:rPr>
          <w:sz w:val="24"/>
          <w:szCs w:val="24"/>
        </w:rPr>
      </w:pPr>
      <w:r>
        <w:rPr>
          <w:sz w:val="24"/>
          <w:szCs w:val="24"/>
        </w:rPr>
        <w:t>Den Topf vom Herd nehmen, etwas abkühlen lassen. Die Vanilleschote herausnehmen, die Gelantineblätter tropfnass in die Sahne geben und unter Rühren auflösen.</w:t>
      </w:r>
    </w:p>
    <w:p w14:paraId="670BFB27" w14:textId="77777777" w:rsidR="00B26C62" w:rsidRDefault="00B26C62" w:rsidP="00E76E01">
      <w:pPr>
        <w:pStyle w:val="ListParagraph"/>
        <w:numPr>
          <w:ilvl w:val="0"/>
          <w:numId w:val="30"/>
        </w:numPr>
        <w:spacing w:after="120"/>
        <w:ind w:left="714" w:hanging="357"/>
        <w:contextualSpacing w:val="0"/>
        <w:jc w:val="both"/>
        <w:rPr>
          <w:sz w:val="24"/>
          <w:szCs w:val="24"/>
        </w:rPr>
      </w:pPr>
      <w:r>
        <w:rPr>
          <w:sz w:val="24"/>
          <w:szCs w:val="24"/>
        </w:rPr>
        <w:t>Die Mischung in kleine, kalt ausgespülte Förmchen verteilen. Im Kühlschrank etwa 4 Std. gut durchkühlen und fest werden lassen.</w:t>
      </w:r>
    </w:p>
    <w:p w14:paraId="51AEFE61" w14:textId="77777777" w:rsidR="00B26C62" w:rsidRDefault="00B26C62" w:rsidP="00E76E01">
      <w:pPr>
        <w:pStyle w:val="ListParagraph"/>
        <w:numPr>
          <w:ilvl w:val="0"/>
          <w:numId w:val="30"/>
        </w:numPr>
        <w:spacing w:after="120"/>
        <w:ind w:left="714" w:hanging="357"/>
        <w:contextualSpacing w:val="0"/>
        <w:jc w:val="both"/>
        <w:rPr>
          <w:sz w:val="24"/>
          <w:szCs w:val="24"/>
        </w:rPr>
      </w:pPr>
      <w:r>
        <w:rPr>
          <w:sz w:val="24"/>
          <w:szCs w:val="24"/>
        </w:rPr>
        <w:t>Kurz vor dem Servieren die Sauerkirschen entweder mit dem Likörwein oder etwas Kirschsaft aus dem Glas pürieren. Die Sahnecreme auf Dessertteller stürzen, mit der Kirschsauce umgießen. Eventuell zusätzlich mit ganzen Kirschen garnieren.</w:t>
      </w:r>
    </w:p>
    <w:p w14:paraId="11E4209E" w14:textId="77777777" w:rsidR="00892EC9" w:rsidRDefault="00892EC9" w:rsidP="00892EC9">
      <w:pPr>
        <w:spacing w:after="120"/>
        <w:jc w:val="both"/>
        <w:rPr>
          <w:sz w:val="24"/>
          <w:szCs w:val="24"/>
        </w:rPr>
      </w:pPr>
    </w:p>
    <w:p w14:paraId="15BA59CA" w14:textId="342C72AF" w:rsidR="00892EC9" w:rsidRPr="00892EC9" w:rsidRDefault="00892EC9" w:rsidP="00F611AF">
      <w:pPr>
        <w:spacing w:after="120"/>
        <w:ind w:left="1416" w:hanging="1416"/>
        <w:jc w:val="both"/>
        <w:rPr>
          <w:sz w:val="24"/>
          <w:szCs w:val="24"/>
        </w:rPr>
      </w:pPr>
      <w:r>
        <w:rPr>
          <w:sz w:val="24"/>
          <w:szCs w:val="24"/>
        </w:rPr>
        <w:t>Kommentar:</w:t>
      </w:r>
      <w:r>
        <w:rPr>
          <w:sz w:val="24"/>
          <w:szCs w:val="24"/>
        </w:rPr>
        <w:tab/>
        <w:t xml:space="preserve">Dieses Pana cotta ist Simons Spezialität und an Weihnachten </w:t>
      </w:r>
      <w:r w:rsidR="00F611AF">
        <w:rPr>
          <w:sz w:val="24"/>
          <w:szCs w:val="24"/>
        </w:rPr>
        <w:t>immer der obligatorische Nachtisch.</w:t>
      </w:r>
    </w:p>
    <w:p w14:paraId="4704D9CE" w14:textId="77777777" w:rsidR="00A5493F" w:rsidRDefault="00A5493F">
      <w:pPr>
        <w:rPr>
          <w:sz w:val="24"/>
          <w:szCs w:val="24"/>
        </w:rPr>
      </w:pPr>
      <w:r>
        <w:rPr>
          <w:sz w:val="24"/>
          <w:szCs w:val="24"/>
        </w:rPr>
        <w:br w:type="page"/>
      </w:r>
    </w:p>
    <w:p w14:paraId="74BFCBD1" w14:textId="1AF4A191" w:rsidR="00A5493F" w:rsidRDefault="00A5493F" w:rsidP="0011450B">
      <w:pPr>
        <w:pStyle w:val="Heading2"/>
        <w:spacing w:after="240"/>
      </w:pPr>
      <w:r>
        <w:lastRenderedPageBreak/>
        <w:t>Panna cotta</w:t>
      </w:r>
      <w:r w:rsidR="0011450B">
        <w:t xml:space="preserve"> aus Holunderbeeren</w:t>
      </w:r>
      <w:r w:rsidR="009A62C0">
        <w:rPr>
          <w:rStyle w:val="FootnoteReference"/>
        </w:rPr>
        <w:footnoteReference w:id="1571"/>
      </w:r>
    </w:p>
    <w:p w14:paraId="3CDE6C93" w14:textId="0EC51E4C" w:rsidR="00A5493F" w:rsidRDefault="00A5493F">
      <w:pPr>
        <w:rPr>
          <w:sz w:val="24"/>
          <w:szCs w:val="24"/>
        </w:rPr>
      </w:pPr>
      <w:r w:rsidRPr="00236070">
        <w:rPr>
          <w:sz w:val="24"/>
          <w:szCs w:val="24"/>
          <w:u w:val="single"/>
        </w:rPr>
        <w:t>Zutaten</w:t>
      </w:r>
      <w:r>
        <w:rPr>
          <w:sz w:val="24"/>
          <w:szCs w:val="24"/>
        </w:rPr>
        <w:t xml:space="preserve"> </w:t>
      </w:r>
      <w:r w:rsidR="00236070">
        <w:rPr>
          <w:sz w:val="24"/>
          <w:szCs w:val="24"/>
        </w:rPr>
        <w:t>(</w:t>
      </w:r>
      <w:r>
        <w:rPr>
          <w:sz w:val="24"/>
          <w:szCs w:val="24"/>
        </w:rPr>
        <w:t>für 4 Portionen</w:t>
      </w:r>
      <w:r w:rsidR="00236070">
        <w:rPr>
          <w:sz w:val="24"/>
          <w:szCs w:val="24"/>
        </w:rPr>
        <w:t>):</w:t>
      </w:r>
    </w:p>
    <w:p w14:paraId="74BFD0D0" w14:textId="77777777" w:rsidR="0025433B" w:rsidRPr="00236070" w:rsidRDefault="0025433B">
      <w:pPr>
        <w:rPr>
          <w:i/>
          <w:iCs/>
          <w:sz w:val="24"/>
          <w:szCs w:val="24"/>
        </w:rPr>
      </w:pPr>
      <w:r w:rsidRPr="00236070">
        <w:rPr>
          <w:i/>
          <w:iCs/>
          <w:sz w:val="24"/>
          <w:szCs w:val="24"/>
        </w:rPr>
        <w:t xml:space="preserve">Für die Creme: </w:t>
      </w:r>
    </w:p>
    <w:p w14:paraId="40BF9C8F" w14:textId="77777777" w:rsidR="0025433B" w:rsidRDefault="0025433B">
      <w:pPr>
        <w:rPr>
          <w:sz w:val="24"/>
          <w:szCs w:val="24"/>
        </w:rPr>
      </w:pPr>
      <w:r>
        <w:rPr>
          <w:sz w:val="24"/>
          <w:szCs w:val="24"/>
        </w:rPr>
        <w:t>12-16 Dolden Holunderbeeren (ca. 200 g)</w:t>
      </w:r>
    </w:p>
    <w:p w14:paraId="62975075" w14:textId="7E28BD4F" w:rsidR="0025433B" w:rsidRDefault="0025433B">
      <w:pPr>
        <w:rPr>
          <w:sz w:val="24"/>
          <w:szCs w:val="24"/>
        </w:rPr>
      </w:pPr>
      <w:r>
        <w:rPr>
          <w:sz w:val="24"/>
          <w:szCs w:val="24"/>
        </w:rPr>
        <w:t>50 g (</w:t>
      </w:r>
      <w:r w:rsidR="00063143">
        <w:rPr>
          <w:sz w:val="24"/>
          <w:szCs w:val="24"/>
        </w:rPr>
        <w:t>V</w:t>
      </w:r>
      <w:r>
        <w:rPr>
          <w:sz w:val="24"/>
          <w:szCs w:val="24"/>
        </w:rPr>
        <w:t>anille)</w:t>
      </w:r>
      <w:r w:rsidR="00063143">
        <w:rPr>
          <w:sz w:val="24"/>
          <w:szCs w:val="24"/>
        </w:rPr>
        <w:t>Z</w:t>
      </w:r>
      <w:r>
        <w:rPr>
          <w:sz w:val="24"/>
          <w:szCs w:val="24"/>
        </w:rPr>
        <w:t>ucker</w:t>
      </w:r>
    </w:p>
    <w:p w14:paraId="123E70C9" w14:textId="6EEB6968" w:rsidR="00063143" w:rsidRDefault="0025433B">
      <w:pPr>
        <w:rPr>
          <w:sz w:val="24"/>
          <w:szCs w:val="24"/>
        </w:rPr>
      </w:pPr>
      <w:r>
        <w:rPr>
          <w:sz w:val="24"/>
          <w:szCs w:val="24"/>
        </w:rPr>
        <w:t>1 EL frisch ge</w:t>
      </w:r>
      <w:r w:rsidR="00063143">
        <w:rPr>
          <w:sz w:val="24"/>
          <w:szCs w:val="24"/>
        </w:rPr>
        <w:t>p</w:t>
      </w:r>
      <w:r>
        <w:rPr>
          <w:sz w:val="24"/>
          <w:szCs w:val="24"/>
        </w:rPr>
        <w:t xml:space="preserve">resster </w:t>
      </w:r>
      <w:r w:rsidR="00063143">
        <w:rPr>
          <w:sz w:val="24"/>
          <w:szCs w:val="24"/>
        </w:rPr>
        <w:t>Z</w:t>
      </w:r>
      <w:r>
        <w:rPr>
          <w:sz w:val="24"/>
          <w:szCs w:val="24"/>
        </w:rPr>
        <w:t>itronensaft</w:t>
      </w:r>
    </w:p>
    <w:p w14:paraId="6D9503CD" w14:textId="77777777" w:rsidR="00063143" w:rsidRDefault="00063143">
      <w:pPr>
        <w:rPr>
          <w:sz w:val="24"/>
          <w:szCs w:val="24"/>
        </w:rPr>
      </w:pPr>
      <w:r>
        <w:rPr>
          <w:sz w:val="24"/>
          <w:szCs w:val="24"/>
        </w:rPr>
        <w:t>350 g Sahne</w:t>
      </w:r>
    </w:p>
    <w:p w14:paraId="694D127C" w14:textId="77777777" w:rsidR="00063143" w:rsidRDefault="00063143">
      <w:pPr>
        <w:rPr>
          <w:sz w:val="24"/>
          <w:szCs w:val="24"/>
        </w:rPr>
      </w:pPr>
      <w:r>
        <w:rPr>
          <w:sz w:val="24"/>
          <w:szCs w:val="24"/>
        </w:rPr>
        <w:t>2 Blatt weiße Gelatine</w:t>
      </w:r>
    </w:p>
    <w:p w14:paraId="27C288B1" w14:textId="77777777" w:rsidR="00063143" w:rsidRDefault="00063143">
      <w:pPr>
        <w:rPr>
          <w:sz w:val="24"/>
          <w:szCs w:val="24"/>
        </w:rPr>
      </w:pPr>
    </w:p>
    <w:p w14:paraId="1CD12D82" w14:textId="77777777" w:rsidR="00063143" w:rsidRPr="00236070" w:rsidRDefault="00063143">
      <w:pPr>
        <w:rPr>
          <w:i/>
          <w:iCs/>
          <w:sz w:val="24"/>
          <w:szCs w:val="24"/>
        </w:rPr>
      </w:pPr>
      <w:r w:rsidRPr="00236070">
        <w:rPr>
          <w:i/>
          <w:iCs/>
          <w:sz w:val="24"/>
          <w:szCs w:val="24"/>
        </w:rPr>
        <w:t>Für den Sirup:</w:t>
      </w:r>
    </w:p>
    <w:p w14:paraId="0CA0A809" w14:textId="77777777" w:rsidR="00063143" w:rsidRDefault="00063143">
      <w:pPr>
        <w:rPr>
          <w:sz w:val="24"/>
          <w:szCs w:val="24"/>
        </w:rPr>
      </w:pPr>
      <w:r>
        <w:rPr>
          <w:sz w:val="24"/>
          <w:szCs w:val="24"/>
        </w:rPr>
        <w:t>10-14 Dolden Holunderbeeren (ca. 175 g)</w:t>
      </w:r>
    </w:p>
    <w:p w14:paraId="59BD6BFC" w14:textId="51F9FD4E" w:rsidR="00063143" w:rsidRDefault="00063143">
      <w:pPr>
        <w:rPr>
          <w:sz w:val="24"/>
          <w:szCs w:val="24"/>
        </w:rPr>
      </w:pPr>
      <w:r>
        <w:rPr>
          <w:sz w:val="24"/>
          <w:szCs w:val="24"/>
        </w:rPr>
        <w:t>25 g Vanillezucker</w:t>
      </w:r>
    </w:p>
    <w:p w14:paraId="7AFAEAA6" w14:textId="77777777" w:rsidR="00063143" w:rsidRDefault="00063143">
      <w:pPr>
        <w:rPr>
          <w:sz w:val="24"/>
          <w:szCs w:val="24"/>
        </w:rPr>
      </w:pPr>
      <w:r>
        <w:rPr>
          <w:sz w:val="24"/>
          <w:szCs w:val="24"/>
        </w:rPr>
        <w:t>25 g Zucker</w:t>
      </w:r>
    </w:p>
    <w:p w14:paraId="0CA9F508" w14:textId="77777777" w:rsidR="00063143" w:rsidRDefault="00063143">
      <w:pPr>
        <w:rPr>
          <w:sz w:val="24"/>
          <w:szCs w:val="24"/>
        </w:rPr>
      </w:pPr>
      <w:r>
        <w:rPr>
          <w:sz w:val="24"/>
          <w:szCs w:val="24"/>
        </w:rPr>
        <w:t>1 EL frisch gepresster Zitronensaft</w:t>
      </w:r>
    </w:p>
    <w:p w14:paraId="49E03C1F" w14:textId="77777777" w:rsidR="00063143" w:rsidRDefault="00063143">
      <w:pPr>
        <w:rPr>
          <w:sz w:val="24"/>
          <w:szCs w:val="24"/>
        </w:rPr>
      </w:pPr>
    </w:p>
    <w:p w14:paraId="589B8D65" w14:textId="4CAC704A" w:rsidR="00063143" w:rsidRDefault="00063143">
      <w:pPr>
        <w:rPr>
          <w:sz w:val="24"/>
          <w:szCs w:val="24"/>
        </w:rPr>
      </w:pPr>
      <w:r>
        <w:rPr>
          <w:sz w:val="24"/>
          <w:szCs w:val="24"/>
        </w:rPr>
        <w:t>Zubereitungszeit:</w:t>
      </w:r>
      <w:r>
        <w:rPr>
          <w:sz w:val="24"/>
          <w:szCs w:val="24"/>
        </w:rPr>
        <w:tab/>
      </w:r>
      <w:r w:rsidR="003A6A06">
        <w:rPr>
          <w:sz w:val="24"/>
          <w:szCs w:val="24"/>
        </w:rPr>
        <w:t>30 Minuten plus 4 Stunden Kühlzeit</w:t>
      </w:r>
    </w:p>
    <w:p w14:paraId="2B020EFA" w14:textId="1EB83075" w:rsidR="003A6A06" w:rsidRPr="00236070" w:rsidRDefault="003A6A06" w:rsidP="00B40E8C">
      <w:pPr>
        <w:pStyle w:val="ListParagraph"/>
        <w:numPr>
          <w:ilvl w:val="0"/>
          <w:numId w:val="1887"/>
        </w:numPr>
        <w:spacing w:after="120"/>
        <w:ind w:left="714" w:hanging="357"/>
        <w:contextualSpacing w:val="0"/>
        <w:jc w:val="both"/>
        <w:rPr>
          <w:sz w:val="24"/>
          <w:szCs w:val="24"/>
        </w:rPr>
      </w:pPr>
      <w:r w:rsidRPr="00236070">
        <w:rPr>
          <w:sz w:val="24"/>
          <w:szCs w:val="24"/>
        </w:rPr>
        <w:t>Für die Creme die Holunderbeeren mit ei</w:t>
      </w:r>
      <w:r w:rsidR="00236070" w:rsidRPr="00236070">
        <w:rPr>
          <w:sz w:val="24"/>
          <w:szCs w:val="24"/>
        </w:rPr>
        <w:t>ne</w:t>
      </w:r>
      <w:r w:rsidRPr="00236070">
        <w:rPr>
          <w:sz w:val="24"/>
          <w:szCs w:val="24"/>
        </w:rPr>
        <w:t xml:space="preserve">r </w:t>
      </w:r>
      <w:r w:rsidR="00236070" w:rsidRPr="00236070">
        <w:rPr>
          <w:sz w:val="24"/>
          <w:szCs w:val="24"/>
        </w:rPr>
        <w:t>G</w:t>
      </w:r>
      <w:r w:rsidRPr="00236070">
        <w:rPr>
          <w:sz w:val="24"/>
          <w:szCs w:val="24"/>
        </w:rPr>
        <w:t>abel von den Dolden abstreifen, verlesen; immer nur die vollreifen</w:t>
      </w:r>
      <w:r w:rsidR="002A7711" w:rsidRPr="00236070">
        <w:rPr>
          <w:sz w:val="24"/>
          <w:szCs w:val="24"/>
        </w:rPr>
        <w:t>, schwarzen Beeren nehmen. Die Stielansätze entfernen.</w:t>
      </w:r>
      <w:r w:rsidR="00236070" w:rsidRPr="00236070">
        <w:rPr>
          <w:sz w:val="24"/>
          <w:szCs w:val="24"/>
        </w:rPr>
        <w:t xml:space="preserve"> </w:t>
      </w:r>
      <w:r w:rsidR="002A7711" w:rsidRPr="00236070">
        <w:rPr>
          <w:sz w:val="24"/>
          <w:szCs w:val="24"/>
        </w:rPr>
        <w:t>Die Beer</w:t>
      </w:r>
      <w:r w:rsidR="00236070" w:rsidRPr="00236070">
        <w:rPr>
          <w:sz w:val="24"/>
          <w:szCs w:val="24"/>
        </w:rPr>
        <w:t>en</w:t>
      </w:r>
      <w:r w:rsidR="002A7711" w:rsidRPr="00236070">
        <w:rPr>
          <w:sz w:val="24"/>
          <w:szCs w:val="24"/>
        </w:rPr>
        <w:t xml:space="preserve"> (es sollten 150 g sein) im Sieb abbrausen und abtropfen lassen.</w:t>
      </w:r>
    </w:p>
    <w:p w14:paraId="17304D11" w14:textId="281F5C0F" w:rsidR="007E6FA1" w:rsidRPr="00236070" w:rsidRDefault="002A7711" w:rsidP="00B40E8C">
      <w:pPr>
        <w:pStyle w:val="ListParagraph"/>
        <w:numPr>
          <w:ilvl w:val="0"/>
          <w:numId w:val="1887"/>
        </w:numPr>
        <w:spacing w:after="120"/>
        <w:ind w:left="714" w:hanging="357"/>
        <w:contextualSpacing w:val="0"/>
        <w:jc w:val="both"/>
        <w:rPr>
          <w:sz w:val="24"/>
          <w:szCs w:val="24"/>
        </w:rPr>
      </w:pPr>
      <w:r w:rsidRPr="00236070">
        <w:rPr>
          <w:sz w:val="24"/>
          <w:szCs w:val="24"/>
        </w:rPr>
        <w:t>Holunderbeeren, Zucker und Zitronensaft in einen Topf geben</w:t>
      </w:r>
      <w:r w:rsidR="007E6FA1" w:rsidRPr="00236070">
        <w:rPr>
          <w:sz w:val="24"/>
          <w:szCs w:val="24"/>
        </w:rPr>
        <w:t xml:space="preserve">, erhitzen und 5 Minuten bei mittlerer Hitze kochen </w:t>
      </w:r>
      <w:r w:rsidR="00236070" w:rsidRPr="00236070">
        <w:rPr>
          <w:sz w:val="24"/>
          <w:szCs w:val="24"/>
        </w:rPr>
        <w:t>u</w:t>
      </w:r>
      <w:r w:rsidR="007E6FA1" w:rsidRPr="00236070">
        <w:rPr>
          <w:sz w:val="24"/>
          <w:szCs w:val="24"/>
        </w:rPr>
        <w:t>n</w:t>
      </w:r>
      <w:r w:rsidR="00236070" w:rsidRPr="00236070">
        <w:rPr>
          <w:sz w:val="24"/>
          <w:szCs w:val="24"/>
        </w:rPr>
        <w:t>d</w:t>
      </w:r>
      <w:r w:rsidR="007E6FA1" w:rsidRPr="00236070">
        <w:rPr>
          <w:sz w:val="24"/>
          <w:szCs w:val="24"/>
        </w:rPr>
        <w:t xml:space="preserve"> aufplatzen lassen – ab und zu umrühren, damit nichts anbrennt. Mit Sahne aufgießen, einmal kurz aufwallen lassen, dann vom Herd nehmen und ca. 10 Minuten ziehen lassen. Gelatine in eine Schüssel mit kaltem Wasser legen und 10 Minuten einweichen.</w:t>
      </w:r>
    </w:p>
    <w:p w14:paraId="7192E88B" w14:textId="0C3172B8" w:rsidR="007E6FA1" w:rsidRPr="00236070" w:rsidRDefault="007E6FA1" w:rsidP="00B40E8C">
      <w:pPr>
        <w:pStyle w:val="ListParagraph"/>
        <w:numPr>
          <w:ilvl w:val="0"/>
          <w:numId w:val="1887"/>
        </w:numPr>
        <w:spacing w:after="120"/>
        <w:ind w:left="714" w:hanging="357"/>
        <w:contextualSpacing w:val="0"/>
        <w:jc w:val="both"/>
        <w:rPr>
          <w:sz w:val="24"/>
          <w:szCs w:val="24"/>
        </w:rPr>
      </w:pPr>
      <w:r w:rsidRPr="00236070">
        <w:rPr>
          <w:sz w:val="24"/>
          <w:szCs w:val="24"/>
        </w:rPr>
        <w:t xml:space="preserve">Beerensahne durch ein feines Metallsieb gießen, die Beerenreste mit einem Löffelrücken sorgfältig ausdrücken. Beerenreste entsorgen. Gelatineblätter ausdrücken und </w:t>
      </w:r>
      <w:r w:rsidR="00236070" w:rsidRPr="00236070">
        <w:rPr>
          <w:sz w:val="24"/>
          <w:szCs w:val="24"/>
        </w:rPr>
        <w:t>na</w:t>
      </w:r>
      <w:r w:rsidRPr="00236070">
        <w:rPr>
          <w:sz w:val="24"/>
          <w:szCs w:val="24"/>
        </w:rPr>
        <w:t xml:space="preserve">cheinander in die </w:t>
      </w:r>
      <w:r w:rsidR="0049006B" w:rsidRPr="00236070">
        <w:rPr>
          <w:sz w:val="24"/>
          <w:szCs w:val="24"/>
        </w:rPr>
        <w:t>noch heiße Beerensahne einrühren, bis sie sich aufgelöst haben. Sahne in Portionsgläschen gießen und zugedeckt im Kühlschrank fest werden lassen. Dauert mindestens 4 Stunden. Am besten über Nacht.</w:t>
      </w:r>
    </w:p>
    <w:p w14:paraId="0C0D8525" w14:textId="556535DD" w:rsidR="0049006B" w:rsidRPr="00236070" w:rsidRDefault="0049006B" w:rsidP="00B40E8C">
      <w:pPr>
        <w:pStyle w:val="ListParagraph"/>
        <w:numPr>
          <w:ilvl w:val="0"/>
          <w:numId w:val="1887"/>
        </w:numPr>
        <w:spacing w:after="120"/>
        <w:ind w:left="714" w:hanging="357"/>
        <w:contextualSpacing w:val="0"/>
        <w:jc w:val="both"/>
        <w:rPr>
          <w:sz w:val="24"/>
          <w:szCs w:val="24"/>
        </w:rPr>
      </w:pPr>
      <w:r w:rsidRPr="00236070">
        <w:rPr>
          <w:sz w:val="24"/>
          <w:szCs w:val="24"/>
        </w:rPr>
        <w:t xml:space="preserve">Für den Sirup die Holunderbeeren ebenfalls mit </w:t>
      </w:r>
      <w:r w:rsidR="00236070" w:rsidRPr="00236070">
        <w:rPr>
          <w:sz w:val="24"/>
          <w:szCs w:val="24"/>
        </w:rPr>
        <w:t>einer</w:t>
      </w:r>
      <w:r w:rsidRPr="00236070">
        <w:rPr>
          <w:sz w:val="24"/>
          <w:szCs w:val="24"/>
        </w:rPr>
        <w:t xml:space="preserve"> Gabel von den Dolden abstreifen, verlesen und von den Stielansätzen befreien. Die Beeren (ca. 125 g) im Sie</w:t>
      </w:r>
      <w:r w:rsidR="00CF5811" w:rsidRPr="00236070">
        <w:rPr>
          <w:sz w:val="24"/>
          <w:szCs w:val="24"/>
        </w:rPr>
        <w:t>b abbrause</w:t>
      </w:r>
      <w:r w:rsidR="00236070" w:rsidRPr="00236070">
        <w:rPr>
          <w:sz w:val="24"/>
          <w:szCs w:val="24"/>
        </w:rPr>
        <w:t>n</w:t>
      </w:r>
      <w:r w:rsidR="00CF5811" w:rsidRPr="00236070">
        <w:rPr>
          <w:sz w:val="24"/>
          <w:szCs w:val="24"/>
        </w:rPr>
        <w:t xml:space="preserve"> und in einen Topf geben. Vanillezucker, Zucker, Zitronensaft und 100 ml Wasser dazugeben, erhitzen und ca. 5 Minuten sprudelnd kochen lassen. Die </w:t>
      </w:r>
      <w:r w:rsidR="00CF5811" w:rsidRPr="00236070">
        <w:rPr>
          <w:sz w:val="24"/>
          <w:szCs w:val="24"/>
        </w:rPr>
        <w:lastRenderedPageBreak/>
        <w:t>Holundermischung durch das Metallsieb gießen, Beeren wieder gut a</w:t>
      </w:r>
      <w:r w:rsidR="00236070" w:rsidRPr="00236070">
        <w:rPr>
          <w:sz w:val="24"/>
          <w:szCs w:val="24"/>
        </w:rPr>
        <w:t>us</w:t>
      </w:r>
      <w:r w:rsidR="00CF5811" w:rsidRPr="00236070">
        <w:rPr>
          <w:sz w:val="24"/>
          <w:szCs w:val="24"/>
        </w:rPr>
        <w:t xml:space="preserve">drücken und entsorgen. Saft zurück in den </w:t>
      </w:r>
      <w:r w:rsidR="00236070" w:rsidRPr="00236070">
        <w:rPr>
          <w:sz w:val="24"/>
          <w:szCs w:val="24"/>
        </w:rPr>
        <w:t>t</w:t>
      </w:r>
      <w:r w:rsidR="00CF5811" w:rsidRPr="00236070">
        <w:rPr>
          <w:sz w:val="24"/>
          <w:szCs w:val="24"/>
        </w:rPr>
        <w:t>opf geben und bei mittlerer Hitze 5-8 Minuten einkochen lassen. Sirup abgedeckt im Kühlschrank stehen lassen.</w:t>
      </w:r>
    </w:p>
    <w:p w14:paraId="451241CB" w14:textId="3FCA27C2" w:rsidR="00CF5811" w:rsidRPr="00236070" w:rsidRDefault="00CF5811" w:rsidP="00B40E8C">
      <w:pPr>
        <w:pStyle w:val="ListParagraph"/>
        <w:numPr>
          <w:ilvl w:val="0"/>
          <w:numId w:val="1887"/>
        </w:numPr>
        <w:spacing w:after="120"/>
        <w:ind w:left="714" w:hanging="357"/>
        <w:contextualSpacing w:val="0"/>
        <w:jc w:val="both"/>
        <w:rPr>
          <w:sz w:val="24"/>
          <w:szCs w:val="24"/>
        </w:rPr>
      </w:pPr>
      <w:r w:rsidRPr="00236070">
        <w:rPr>
          <w:sz w:val="24"/>
          <w:szCs w:val="24"/>
        </w:rPr>
        <w:t xml:space="preserve">Zum Servieren </w:t>
      </w:r>
      <w:r w:rsidR="00DC7217" w:rsidRPr="00236070">
        <w:rPr>
          <w:sz w:val="24"/>
          <w:szCs w:val="24"/>
        </w:rPr>
        <w:t>jeweils etwas gekühlten Holundersirup auf die Panna cotta in den Gläschen geben. Restliche Sirup im Kühlschrank aufbewahren.</w:t>
      </w:r>
    </w:p>
    <w:p w14:paraId="1E0AC52E" w14:textId="77777777" w:rsidR="00DC7217" w:rsidRDefault="00DC7217">
      <w:pPr>
        <w:rPr>
          <w:sz w:val="24"/>
          <w:szCs w:val="24"/>
        </w:rPr>
      </w:pPr>
    </w:p>
    <w:p w14:paraId="6184E721" w14:textId="1809F1CB" w:rsidR="00DC7217" w:rsidRDefault="00DC7217" w:rsidP="0011450B">
      <w:pPr>
        <w:ind w:left="708" w:hanging="708"/>
        <w:rPr>
          <w:sz w:val="24"/>
          <w:szCs w:val="24"/>
        </w:rPr>
      </w:pPr>
      <w:r>
        <w:rPr>
          <w:sz w:val="24"/>
          <w:szCs w:val="24"/>
        </w:rPr>
        <w:t>Info:</w:t>
      </w:r>
      <w:r>
        <w:rPr>
          <w:sz w:val="24"/>
          <w:szCs w:val="24"/>
        </w:rPr>
        <w:tab/>
        <w:t xml:space="preserve">Vorsicht beim Verarbeiten von Holunder – er hinterlässt hartnäckige Flecken. Und außerdem Holunderbeeren immer nur gekocht genießen, sonst </w:t>
      </w:r>
      <w:r w:rsidR="0011450B">
        <w:rPr>
          <w:sz w:val="24"/>
          <w:szCs w:val="24"/>
        </w:rPr>
        <w:t>wird einem schlecht.</w:t>
      </w:r>
    </w:p>
    <w:p w14:paraId="33AD22A6" w14:textId="77777777" w:rsidR="00063143" w:rsidRDefault="00063143">
      <w:pPr>
        <w:rPr>
          <w:sz w:val="24"/>
          <w:szCs w:val="24"/>
        </w:rPr>
      </w:pPr>
    </w:p>
    <w:p w14:paraId="23728A72" w14:textId="6F29DA6B" w:rsidR="00FE1244" w:rsidRDefault="00FE1244">
      <w:pPr>
        <w:rPr>
          <w:sz w:val="24"/>
          <w:szCs w:val="24"/>
        </w:rPr>
      </w:pPr>
      <w:r>
        <w:rPr>
          <w:sz w:val="24"/>
          <w:szCs w:val="24"/>
        </w:rPr>
        <w:br w:type="page"/>
      </w:r>
    </w:p>
    <w:p w14:paraId="24773A39" w14:textId="54D99B05" w:rsidR="00FE1244" w:rsidRDefault="00FE1244" w:rsidP="00C70917">
      <w:pPr>
        <w:pStyle w:val="Heading2"/>
        <w:spacing w:after="240"/>
      </w:pPr>
      <w:r>
        <w:lastRenderedPageBreak/>
        <w:t>Rote Grütze</w:t>
      </w:r>
      <w:r w:rsidR="00C70917">
        <w:t xml:space="preserve"> mit Vanillesauce</w:t>
      </w:r>
      <w:r w:rsidR="0059118C">
        <w:rPr>
          <w:rStyle w:val="FootnoteReference"/>
        </w:rPr>
        <w:footnoteReference w:id="1572"/>
      </w:r>
    </w:p>
    <w:p w14:paraId="1A87CD90" w14:textId="76029FA8" w:rsidR="00FE1244" w:rsidRDefault="00FE1244">
      <w:pPr>
        <w:rPr>
          <w:sz w:val="24"/>
          <w:szCs w:val="24"/>
        </w:rPr>
      </w:pPr>
      <w:r w:rsidRPr="00C70917">
        <w:rPr>
          <w:sz w:val="24"/>
          <w:szCs w:val="24"/>
          <w:u w:val="single"/>
        </w:rPr>
        <w:t>Zutaten</w:t>
      </w:r>
      <w:r>
        <w:rPr>
          <w:sz w:val="24"/>
          <w:szCs w:val="24"/>
        </w:rPr>
        <w:t xml:space="preserve"> </w:t>
      </w:r>
      <w:r w:rsidR="00C70917">
        <w:rPr>
          <w:sz w:val="24"/>
          <w:szCs w:val="24"/>
        </w:rPr>
        <w:t>(</w:t>
      </w:r>
      <w:r>
        <w:rPr>
          <w:sz w:val="24"/>
          <w:szCs w:val="24"/>
        </w:rPr>
        <w:t>für 8 Portionen</w:t>
      </w:r>
      <w:r w:rsidR="00C70917">
        <w:rPr>
          <w:sz w:val="24"/>
          <w:szCs w:val="24"/>
        </w:rPr>
        <w:t>):</w:t>
      </w:r>
    </w:p>
    <w:p w14:paraId="02BB3451" w14:textId="77777777" w:rsidR="00FE1244" w:rsidRPr="00C70917" w:rsidRDefault="00FE1244">
      <w:pPr>
        <w:rPr>
          <w:i/>
          <w:iCs/>
          <w:sz w:val="24"/>
          <w:szCs w:val="24"/>
        </w:rPr>
      </w:pPr>
      <w:r w:rsidRPr="00C70917">
        <w:rPr>
          <w:i/>
          <w:iCs/>
          <w:sz w:val="24"/>
          <w:szCs w:val="24"/>
        </w:rPr>
        <w:t>Für die Grütze:</w:t>
      </w:r>
    </w:p>
    <w:p w14:paraId="23E8ABB8" w14:textId="77777777" w:rsidR="00FE1244" w:rsidRDefault="00FE1244">
      <w:pPr>
        <w:rPr>
          <w:sz w:val="24"/>
          <w:szCs w:val="24"/>
        </w:rPr>
      </w:pPr>
      <w:r>
        <w:rPr>
          <w:sz w:val="24"/>
          <w:szCs w:val="24"/>
        </w:rPr>
        <w:t>500 g rote Johannisbeeren</w:t>
      </w:r>
    </w:p>
    <w:p w14:paraId="58CD5FEE" w14:textId="77777777" w:rsidR="00FE1244" w:rsidRDefault="00FE1244">
      <w:pPr>
        <w:rPr>
          <w:sz w:val="24"/>
          <w:szCs w:val="24"/>
        </w:rPr>
      </w:pPr>
      <w:r>
        <w:rPr>
          <w:sz w:val="24"/>
          <w:szCs w:val="24"/>
        </w:rPr>
        <w:t>125 g Sauerkirschen</w:t>
      </w:r>
    </w:p>
    <w:p w14:paraId="7DF1B1BA" w14:textId="77777777" w:rsidR="00FE1244" w:rsidRDefault="00FE1244">
      <w:pPr>
        <w:rPr>
          <w:sz w:val="24"/>
          <w:szCs w:val="24"/>
        </w:rPr>
      </w:pPr>
      <w:r>
        <w:rPr>
          <w:sz w:val="24"/>
          <w:szCs w:val="24"/>
        </w:rPr>
        <w:t>125 g Himbeeren</w:t>
      </w:r>
    </w:p>
    <w:p w14:paraId="4D071FD9" w14:textId="77777777" w:rsidR="00FE1244" w:rsidRDefault="00FE1244">
      <w:pPr>
        <w:rPr>
          <w:sz w:val="24"/>
          <w:szCs w:val="24"/>
        </w:rPr>
      </w:pPr>
      <w:r>
        <w:rPr>
          <w:sz w:val="24"/>
          <w:szCs w:val="24"/>
        </w:rPr>
        <w:t>250 g Erdbeeren</w:t>
      </w:r>
    </w:p>
    <w:p w14:paraId="47567050" w14:textId="77777777" w:rsidR="00FE1244" w:rsidRDefault="00FE1244">
      <w:pPr>
        <w:rPr>
          <w:sz w:val="24"/>
          <w:szCs w:val="24"/>
        </w:rPr>
      </w:pPr>
      <w:r>
        <w:rPr>
          <w:sz w:val="24"/>
          <w:szCs w:val="24"/>
        </w:rPr>
        <w:t>200 ml Johannisbeer- oder Sauerkirschnektar</w:t>
      </w:r>
    </w:p>
    <w:p w14:paraId="75A41802" w14:textId="77777777" w:rsidR="00FE1244" w:rsidRDefault="00FE1244">
      <w:pPr>
        <w:rPr>
          <w:sz w:val="24"/>
          <w:szCs w:val="24"/>
        </w:rPr>
      </w:pPr>
      <w:r>
        <w:rPr>
          <w:sz w:val="24"/>
          <w:szCs w:val="24"/>
        </w:rPr>
        <w:t>2-4 EL Zucker</w:t>
      </w:r>
    </w:p>
    <w:p w14:paraId="192390E6" w14:textId="77777777" w:rsidR="00FE1244" w:rsidRDefault="00FE1244">
      <w:pPr>
        <w:rPr>
          <w:sz w:val="24"/>
          <w:szCs w:val="24"/>
        </w:rPr>
      </w:pPr>
      <w:r>
        <w:rPr>
          <w:sz w:val="24"/>
          <w:szCs w:val="24"/>
        </w:rPr>
        <w:t>1 Zimtstange</w:t>
      </w:r>
    </w:p>
    <w:p w14:paraId="30145628" w14:textId="77777777" w:rsidR="00FE1244" w:rsidRDefault="00FE1244">
      <w:pPr>
        <w:rPr>
          <w:sz w:val="24"/>
          <w:szCs w:val="24"/>
        </w:rPr>
      </w:pPr>
      <w:r>
        <w:rPr>
          <w:sz w:val="24"/>
          <w:szCs w:val="24"/>
        </w:rPr>
        <w:t>30 g Speisestärke</w:t>
      </w:r>
    </w:p>
    <w:p w14:paraId="680FEEDD" w14:textId="77777777" w:rsidR="00DF030B" w:rsidRDefault="00DF030B">
      <w:pPr>
        <w:rPr>
          <w:sz w:val="24"/>
          <w:szCs w:val="24"/>
        </w:rPr>
      </w:pPr>
      <w:r>
        <w:rPr>
          <w:sz w:val="24"/>
          <w:szCs w:val="24"/>
        </w:rPr>
        <w:t>1/8 l milder, trockener Rotwein oder eben nochmal Fruchtsaft</w:t>
      </w:r>
    </w:p>
    <w:p w14:paraId="584DC1F7" w14:textId="77777777" w:rsidR="00DF030B" w:rsidRDefault="00DF030B">
      <w:pPr>
        <w:rPr>
          <w:sz w:val="24"/>
          <w:szCs w:val="24"/>
        </w:rPr>
      </w:pPr>
    </w:p>
    <w:p w14:paraId="56C0A1BE" w14:textId="0EEB7A93" w:rsidR="00DF030B" w:rsidRPr="00C70917" w:rsidRDefault="00DF030B">
      <w:pPr>
        <w:rPr>
          <w:i/>
          <w:iCs/>
          <w:sz w:val="24"/>
          <w:szCs w:val="24"/>
        </w:rPr>
      </w:pPr>
      <w:r w:rsidRPr="00C70917">
        <w:rPr>
          <w:i/>
          <w:iCs/>
          <w:sz w:val="24"/>
          <w:szCs w:val="24"/>
        </w:rPr>
        <w:t xml:space="preserve">Für die </w:t>
      </w:r>
      <w:r w:rsidR="00C70917">
        <w:rPr>
          <w:i/>
          <w:iCs/>
          <w:sz w:val="24"/>
          <w:szCs w:val="24"/>
        </w:rPr>
        <w:t>Vanilles</w:t>
      </w:r>
      <w:r w:rsidRPr="00C70917">
        <w:rPr>
          <w:i/>
          <w:iCs/>
          <w:sz w:val="24"/>
          <w:szCs w:val="24"/>
        </w:rPr>
        <w:t>auce:</w:t>
      </w:r>
    </w:p>
    <w:p w14:paraId="476F330E" w14:textId="77777777" w:rsidR="00DF030B" w:rsidRDefault="00DF030B">
      <w:pPr>
        <w:rPr>
          <w:sz w:val="24"/>
          <w:szCs w:val="24"/>
        </w:rPr>
      </w:pPr>
      <w:r>
        <w:rPr>
          <w:sz w:val="24"/>
          <w:szCs w:val="24"/>
        </w:rPr>
        <w:t>2 Vanilleschoten</w:t>
      </w:r>
    </w:p>
    <w:p w14:paraId="1C2A15C7" w14:textId="77777777" w:rsidR="00DF030B" w:rsidRDefault="00DF030B">
      <w:pPr>
        <w:rPr>
          <w:sz w:val="24"/>
          <w:szCs w:val="24"/>
        </w:rPr>
      </w:pPr>
      <w:r>
        <w:rPr>
          <w:sz w:val="24"/>
          <w:szCs w:val="24"/>
        </w:rPr>
        <w:t>¾ l Milch</w:t>
      </w:r>
    </w:p>
    <w:p w14:paraId="7ED256E3" w14:textId="77777777" w:rsidR="00DF030B" w:rsidRDefault="00DF030B">
      <w:pPr>
        <w:rPr>
          <w:sz w:val="24"/>
          <w:szCs w:val="24"/>
        </w:rPr>
      </w:pPr>
      <w:r>
        <w:rPr>
          <w:sz w:val="24"/>
          <w:szCs w:val="24"/>
        </w:rPr>
        <w:t>2 EL Zucker</w:t>
      </w:r>
    </w:p>
    <w:p w14:paraId="31377E86" w14:textId="50940040" w:rsidR="00DF030B" w:rsidRDefault="00DF030B">
      <w:pPr>
        <w:rPr>
          <w:sz w:val="24"/>
          <w:szCs w:val="24"/>
        </w:rPr>
      </w:pPr>
      <w:r>
        <w:rPr>
          <w:sz w:val="24"/>
          <w:szCs w:val="24"/>
        </w:rPr>
        <w:t>20 g  Speisestärke</w:t>
      </w:r>
    </w:p>
    <w:p w14:paraId="49411820" w14:textId="77777777" w:rsidR="00DF030B" w:rsidRDefault="00DF030B">
      <w:pPr>
        <w:rPr>
          <w:sz w:val="24"/>
          <w:szCs w:val="24"/>
        </w:rPr>
      </w:pPr>
      <w:r>
        <w:rPr>
          <w:sz w:val="24"/>
          <w:szCs w:val="24"/>
        </w:rPr>
        <w:t>2 Eigelb</w:t>
      </w:r>
    </w:p>
    <w:p w14:paraId="16559DD6" w14:textId="77777777" w:rsidR="00DF030B" w:rsidRDefault="00DF030B">
      <w:pPr>
        <w:rPr>
          <w:sz w:val="24"/>
          <w:szCs w:val="24"/>
        </w:rPr>
      </w:pPr>
      <w:r>
        <w:rPr>
          <w:sz w:val="24"/>
          <w:szCs w:val="24"/>
        </w:rPr>
        <w:t>100 g Sahne</w:t>
      </w:r>
    </w:p>
    <w:p w14:paraId="0324F016" w14:textId="77777777" w:rsidR="00DF030B" w:rsidRDefault="00DF030B">
      <w:pPr>
        <w:rPr>
          <w:sz w:val="24"/>
          <w:szCs w:val="24"/>
        </w:rPr>
      </w:pPr>
    </w:p>
    <w:p w14:paraId="3AE2505B" w14:textId="77777777" w:rsidR="00DF030B" w:rsidRDefault="00DF030B">
      <w:pPr>
        <w:rPr>
          <w:sz w:val="24"/>
          <w:szCs w:val="24"/>
        </w:rPr>
      </w:pPr>
      <w:r>
        <w:rPr>
          <w:sz w:val="24"/>
          <w:szCs w:val="24"/>
        </w:rPr>
        <w:t>Zubereitungszeit:</w:t>
      </w:r>
      <w:r>
        <w:rPr>
          <w:sz w:val="24"/>
          <w:szCs w:val="24"/>
        </w:rPr>
        <w:tab/>
        <w:t>45 Minuten plus 3-4 Stunden Kühlzeit</w:t>
      </w:r>
    </w:p>
    <w:p w14:paraId="70103B8D" w14:textId="77777777" w:rsidR="00DF030B" w:rsidRPr="00C70917" w:rsidRDefault="00DF030B" w:rsidP="00B40E8C">
      <w:pPr>
        <w:pStyle w:val="ListParagraph"/>
        <w:numPr>
          <w:ilvl w:val="0"/>
          <w:numId w:val="1866"/>
        </w:numPr>
        <w:spacing w:after="120"/>
        <w:ind w:left="714" w:hanging="357"/>
        <w:contextualSpacing w:val="0"/>
        <w:jc w:val="both"/>
        <w:rPr>
          <w:sz w:val="24"/>
          <w:szCs w:val="24"/>
        </w:rPr>
      </w:pPr>
      <w:r w:rsidRPr="00C70917">
        <w:rPr>
          <w:sz w:val="24"/>
          <w:szCs w:val="24"/>
        </w:rPr>
        <w:t>Die Johannisbeeren waschen, mit einer Gabel von den Rispen streifen. Die Kirschen waschen und entsteinen. Die Himbeeren verlesen, die Erdbeeren waschen, putzen und vierteln.</w:t>
      </w:r>
    </w:p>
    <w:p w14:paraId="6FE59D37" w14:textId="026B586C" w:rsidR="00DF030B" w:rsidRPr="00C70917" w:rsidRDefault="00DF030B" w:rsidP="00B40E8C">
      <w:pPr>
        <w:pStyle w:val="ListParagraph"/>
        <w:numPr>
          <w:ilvl w:val="0"/>
          <w:numId w:val="1866"/>
        </w:numPr>
        <w:spacing w:after="120"/>
        <w:ind w:left="714" w:hanging="357"/>
        <w:contextualSpacing w:val="0"/>
        <w:jc w:val="both"/>
        <w:rPr>
          <w:sz w:val="24"/>
          <w:szCs w:val="24"/>
        </w:rPr>
      </w:pPr>
      <w:r w:rsidRPr="00C70917">
        <w:rPr>
          <w:sz w:val="24"/>
          <w:szCs w:val="24"/>
        </w:rPr>
        <w:t xml:space="preserve">Den Fruchtnektar, 2 EL Zucker und die Zimtstange in einem großen </w:t>
      </w:r>
      <w:r w:rsidR="00C70917" w:rsidRPr="00C70917">
        <w:rPr>
          <w:sz w:val="24"/>
          <w:szCs w:val="24"/>
        </w:rPr>
        <w:t>T</w:t>
      </w:r>
      <w:r w:rsidRPr="00C70917">
        <w:rPr>
          <w:sz w:val="24"/>
          <w:szCs w:val="24"/>
        </w:rPr>
        <w:t>opf aufkochen. Die Johannisbeeren und die Kirschen hineingeben, 2-3 Minuten mitköcheln.</w:t>
      </w:r>
    </w:p>
    <w:p w14:paraId="6761B2D7" w14:textId="77777777" w:rsidR="00DA567C" w:rsidRPr="00C70917" w:rsidRDefault="00DF030B" w:rsidP="00B40E8C">
      <w:pPr>
        <w:pStyle w:val="ListParagraph"/>
        <w:numPr>
          <w:ilvl w:val="0"/>
          <w:numId w:val="1866"/>
        </w:numPr>
        <w:spacing w:after="120"/>
        <w:ind w:left="714" w:hanging="357"/>
        <w:contextualSpacing w:val="0"/>
        <w:jc w:val="both"/>
        <w:rPr>
          <w:sz w:val="24"/>
          <w:szCs w:val="24"/>
        </w:rPr>
      </w:pPr>
      <w:r w:rsidRPr="00C70917">
        <w:rPr>
          <w:sz w:val="24"/>
          <w:szCs w:val="24"/>
        </w:rPr>
        <w:t>Die Speisestärke mit dem Rotwein oder Saft anrühren. In den Topf gießen und unter</w:t>
      </w:r>
      <w:r w:rsidR="00DA567C" w:rsidRPr="00C70917">
        <w:rPr>
          <w:sz w:val="24"/>
          <w:szCs w:val="24"/>
        </w:rPr>
        <w:t xml:space="preserve"> Rühren kochen lassen, bis die Stärke bindet. Erst dann die Himbeeren und die Erdbeeren untermischen. Mit Zucker abschmecken, kaltstellen.</w:t>
      </w:r>
    </w:p>
    <w:p w14:paraId="233A8DA9" w14:textId="3F327838" w:rsidR="00DA567C" w:rsidRPr="00C70917" w:rsidRDefault="00DA567C" w:rsidP="00B40E8C">
      <w:pPr>
        <w:pStyle w:val="ListParagraph"/>
        <w:numPr>
          <w:ilvl w:val="0"/>
          <w:numId w:val="1866"/>
        </w:numPr>
        <w:spacing w:after="120"/>
        <w:ind w:left="714" w:hanging="357"/>
        <w:contextualSpacing w:val="0"/>
        <w:jc w:val="both"/>
        <w:rPr>
          <w:sz w:val="24"/>
          <w:szCs w:val="24"/>
        </w:rPr>
      </w:pPr>
      <w:r w:rsidRPr="00C70917">
        <w:rPr>
          <w:sz w:val="24"/>
          <w:szCs w:val="24"/>
        </w:rPr>
        <w:lastRenderedPageBreak/>
        <w:t xml:space="preserve">Für die Sauce die Vanilleschoten längs aufschlitzen. Das Mark, die Schoten, die Milch und den </w:t>
      </w:r>
      <w:r w:rsidR="00C70917" w:rsidRPr="00C70917">
        <w:rPr>
          <w:sz w:val="24"/>
          <w:szCs w:val="24"/>
        </w:rPr>
        <w:t>Z</w:t>
      </w:r>
      <w:r w:rsidRPr="00C70917">
        <w:rPr>
          <w:sz w:val="24"/>
          <w:szCs w:val="24"/>
        </w:rPr>
        <w:t xml:space="preserve">ucker in einem </w:t>
      </w:r>
      <w:r w:rsidR="00C70917" w:rsidRPr="00C70917">
        <w:rPr>
          <w:sz w:val="24"/>
          <w:szCs w:val="24"/>
        </w:rPr>
        <w:t>T</w:t>
      </w:r>
      <w:r w:rsidRPr="00C70917">
        <w:rPr>
          <w:sz w:val="24"/>
          <w:szCs w:val="24"/>
        </w:rPr>
        <w:t>opf zum Kochen bringen. Die Speisestärke mit etwas Wasser glattrühren, zur Milch gießen und kurz durchkochen, dann vom Herd ziehen.</w:t>
      </w:r>
    </w:p>
    <w:p w14:paraId="79E21EE0" w14:textId="75F7D121" w:rsidR="00DA567C" w:rsidRPr="00C70917" w:rsidRDefault="00DA567C" w:rsidP="00B40E8C">
      <w:pPr>
        <w:pStyle w:val="ListParagraph"/>
        <w:numPr>
          <w:ilvl w:val="0"/>
          <w:numId w:val="1866"/>
        </w:numPr>
        <w:spacing w:after="120"/>
        <w:ind w:left="714" w:hanging="357"/>
        <w:contextualSpacing w:val="0"/>
        <w:jc w:val="both"/>
        <w:rPr>
          <w:sz w:val="24"/>
          <w:szCs w:val="24"/>
        </w:rPr>
      </w:pPr>
      <w:r w:rsidRPr="00C70917">
        <w:rPr>
          <w:sz w:val="24"/>
          <w:szCs w:val="24"/>
        </w:rPr>
        <w:t>Die 2 Eigelb mit der Sahne verquirlen, zur Vanilles</w:t>
      </w:r>
      <w:r w:rsidR="00C70917" w:rsidRPr="00C70917">
        <w:rPr>
          <w:sz w:val="24"/>
          <w:szCs w:val="24"/>
        </w:rPr>
        <w:t>a</w:t>
      </w:r>
      <w:r w:rsidRPr="00C70917">
        <w:rPr>
          <w:sz w:val="24"/>
          <w:szCs w:val="24"/>
        </w:rPr>
        <w:t>u</w:t>
      </w:r>
      <w:r w:rsidR="00C70917" w:rsidRPr="00C70917">
        <w:rPr>
          <w:sz w:val="24"/>
          <w:szCs w:val="24"/>
        </w:rPr>
        <w:t>c</w:t>
      </w:r>
      <w:r w:rsidRPr="00C70917">
        <w:rPr>
          <w:sz w:val="24"/>
          <w:szCs w:val="24"/>
        </w:rPr>
        <w:t>e gießen. Nicht mehr kochen lassen. Die Sauce kalt stellen.</w:t>
      </w:r>
    </w:p>
    <w:p w14:paraId="29C9E8F2" w14:textId="77777777" w:rsidR="00DA567C" w:rsidRPr="00C70917" w:rsidRDefault="00DA567C" w:rsidP="00B40E8C">
      <w:pPr>
        <w:pStyle w:val="ListParagraph"/>
        <w:numPr>
          <w:ilvl w:val="0"/>
          <w:numId w:val="1866"/>
        </w:numPr>
        <w:spacing w:after="120"/>
        <w:ind w:left="714" w:hanging="357"/>
        <w:contextualSpacing w:val="0"/>
        <w:jc w:val="both"/>
        <w:rPr>
          <w:sz w:val="24"/>
          <w:szCs w:val="24"/>
        </w:rPr>
      </w:pPr>
      <w:r w:rsidRPr="00C70917">
        <w:rPr>
          <w:sz w:val="24"/>
          <w:szCs w:val="24"/>
        </w:rPr>
        <w:t>Die Zimtstange und die Vanilleschoten entfernen. Die Grütze und die Sauce gut gekühlt servieren.</w:t>
      </w:r>
    </w:p>
    <w:p w14:paraId="3D217A2B" w14:textId="77777777" w:rsidR="00DA567C" w:rsidRDefault="00DA567C">
      <w:pPr>
        <w:rPr>
          <w:sz w:val="24"/>
          <w:szCs w:val="24"/>
        </w:rPr>
      </w:pPr>
    </w:p>
    <w:p w14:paraId="5A24F795" w14:textId="77777777" w:rsidR="00433408" w:rsidRDefault="00DA567C" w:rsidP="00C70917">
      <w:pPr>
        <w:ind w:left="708" w:hanging="708"/>
        <w:rPr>
          <w:sz w:val="24"/>
          <w:szCs w:val="24"/>
        </w:rPr>
      </w:pPr>
      <w:r>
        <w:rPr>
          <w:sz w:val="24"/>
          <w:szCs w:val="24"/>
        </w:rPr>
        <w:t>Info:</w:t>
      </w:r>
      <w:r>
        <w:rPr>
          <w:sz w:val="24"/>
          <w:szCs w:val="24"/>
        </w:rPr>
        <w:tab/>
        <w:t>Rote Grütze ist überall in Norddeutschland und in Dänemark beliebt, entsprechend viele „echte“ Rezepte gibt es. Statt Vanillesauce wird oft Sahne serviert, ebens</w:t>
      </w:r>
      <w:r w:rsidR="00C70917">
        <w:rPr>
          <w:sz w:val="24"/>
          <w:szCs w:val="24"/>
        </w:rPr>
        <w:t>o</w:t>
      </w:r>
      <w:r>
        <w:rPr>
          <w:sz w:val="24"/>
          <w:szCs w:val="24"/>
        </w:rPr>
        <w:t xml:space="preserve"> gut schmeckt Vanilleeis. </w:t>
      </w:r>
    </w:p>
    <w:p w14:paraId="0E7A908E" w14:textId="77777777" w:rsidR="00433408" w:rsidRDefault="00433408">
      <w:pPr>
        <w:rPr>
          <w:sz w:val="24"/>
          <w:szCs w:val="24"/>
        </w:rPr>
      </w:pPr>
      <w:r>
        <w:rPr>
          <w:sz w:val="24"/>
          <w:szCs w:val="24"/>
        </w:rPr>
        <w:br w:type="page"/>
      </w:r>
    </w:p>
    <w:p w14:paraId="5C191EBB" w14:textId="32465368" w:rsidR="00433408" w:rsidRDefault="00433408" w:rsidP="00C818DF">
      <w:pPr>
        <w:pStyle w:val="Heading2"/>
        <w:spacing w:after="240"/>
      </w:pPr>
      <w:r>
        <w:lastRenderedPageBreak/>
        <w:t>Joghurt-Flan mit Erdbeeren</w:t>
      </w:r>
      <w:r w:rsidR="00B71F80">
        <w:rPr>
          <w:rStyle w:val="FootnoteReference"/>
        </w:rPr>
        <w:footnoteReference w:id="1573"/>
      </w:r>
    </w:p>
    <w:p w14:paraId="077175D2" w14:textId="77777777" w:rsidR="00433408" w:rsidRDefault="00433408" w:rsidP="00433408">
      <w:pPr>
        <w:rPr>
          <w:sz w:val="24"/>
          <w:szCs w:val="24"/>
        </w:rPr>
      </w:pPr>
      <w:r w:rsidRPr="00C818DF">
        <w:rPr>
          <w:sz w:val="24"/>
          <w:szCs w:val="24"/>
          <w:u w:val="single"/>
        </w:rPr>
        <w:t>Zutaten</w:t>
      </w:r>
      <w:r>
        <w:rPr>
          <w:sz w:val="24"/>
          <w:szCs w:val="24"/>
        </w:rPr>
        <w:t xml:space="preserve"> für 4 Portionen</w:t>
      </w:r>
    </w:p>
    <w:p w14:paraId="6D2DF411" w14:textId="77777777" w:rsidR="00883BF5" w:rsidRDefault="00433408" w:rsidP="00433408">
      <w:pPr>
        <w:rPr>
          <w:sz w:val="24"/>
          <w:szCs w:val="24"/>
        </w:rPr>
      </w:pPr>
      <w:r>
        <w:rPr>
          <w:sz w:val="24"/>
          <w:szCs w:val="24"/>
        </w:rPr>
        <w:t xml:space="preserve">6 </w:t>
      </w:r>
      <w:r w:rsidR="00883BF5">
        <w:rPr>
          <w:sz w:val="24"/>
          <w:szCs w:val="24"/>
        </w:rPr>
        <w:t>B</w:t>
      </w:r>
      <w:r>
        <w:rPr>
          <w:sz w:val="24"/>
          <w:szCs w:val="24"/>
        </w:rPr>
        <w:t xml:space="preserve">latt </w:t>
      </w:r>
      <w:r w:rsidR="00883BF5">
        <w:rPr>
          <w:sz w:val="24"/>
          <w:szCs w:val="24"/>
        </w:rPr>
        <w:t>weiße Gelatine</w:t>
      </w:r>
    </w:p>
    <w:p w14:paraId="237AF694" w14:textId="77777777" w:rsidR="00883BF5" w:rsidRDefault="00883BF5" w:rsidP="00433408">
      <w:pPr>
        <w:rPr>
          <w:sz w:val="24"/>
          <w:szCs w:val="24"/>
        </w:rPr>
      </w:pPr>
      <w:r>
        <w:rPr>
          <w:sz w:val="24"/>
          <w:szCs w:val="24"/>
        </w:rPr>
        <w:t>½ unbehandelte Orange</w:t>
      </w:r>
    </w:p>
    <w:p w14:paraId="30F06AB1" w14:textId="5412C3FA" w:rsidR="00883BF5" w:rsidRDefault="00883BF5" w:rsidP="00433408">
      <w:pPr>
        <w:rPr>
          <w:sz w:val="24"/>
          <w:szCs w:val="24"/>
        </w:rPr>
      </w:pPr>
      <w:r>
        <w:rPr>
          <w:sz w:val="24"/>
          <w:szCs w:val="24"/>
        </w:rPr>
        <w:t>4-6 frische Minzeblättchen</w:t>
      </w:r>
    </w:p>
    <w:p w14:paraId="73AA09DB" w14:textId="77777777" w:rsidR="00883BF5" w:rsidRDefault="00883BF5" w:rsidP="00433408">
      <w:pPr>
        <w:rPr>
          <w:sz w:val="24"/>
          <w:szCs w:val="24"/>
        </w:rPr>
      </w:pPr>
      <w:r>
        <w:rPr>
          <w:sz w:val="24"/>
          <w:szCs w:val="24"/>
        </w:rPr>
        <w:t>450 g Vollmilch-Joghurt (3,5%)</w:t>
      </w:r>
    </w:p>
    <w:p w14:paraId="5074D3BE" w14:textId="4E740A47" w:rsidR="00883BF5" w:rsidRDefault="00883BF5" w:rsidP="00433408">
      <w:pPr>
        <w:rPr>
          <w:sz w:val="24"/>
          <w:szCs w:val="24"/>
        </w:rPr>
      </w:pPr>
      <w:r>
        <w:rPr>
          <w:sz w:val="24"/>
          <w:szCs w:val="24"/>
        </w:rPr>
        <w:t>4 EL Sahne (oder Milch)</w:t>
      </w:r>
    </w:p>
    <w:p w14:paraId="1BDEF34F" w14:textId="0B733471" w:rsidR="00596D3B" w:rsidRDefault="00596D3B" w:rsidP="00433408">
      <w:pPr>
        <w:rPr>
          <w:sz w:val="24"/>
          <w:szCs w:val="24"/>
        </w:rPr>
      </w:pPr>
      <w:r>
        <w:rPr>
          <w:sz w:val="24"/>
          <w:szCs w:val="24"/>
        </w:rPr>
        <w:t>1 Päckchen Vanillezucker</w:t>
      </w:r>
    </w:p>
    <w:p w14:paraId="312AA1D4" w14:textId="351A52E8" w:rsidR="00596D3B" w:rsidRDefault="00596D3B" w:rsidP="00433408">
      <w:pPr>
        <w:rPr>
          <w:sz w:val="24"/>
          <w:szCs w:val="24"/>
        </w:rPr>
      </w:pPr>
      <w:r>
        <w:rPr>
          <w:sz w:val="24"/>
          <w:szCs w:val="24"/>
        </w:rPr>
        <w:t>1 EL Zucker</w:t>
      </w:r>
    </w:p>
    <w:p w14:paraId="5C1FF242" w14:textId="13B73B23" w:rsidR="00596D3B" w:rsidRDefault="00596D3B" w:rsidP="00433408">
      <w:pPr>
        <w:rPr>
          <w:sz w:val="24"/>
          <w:szCs w:val="24"/>
        </w:rPr>
      </w:pPr>
      <w:r>
        <w:rPr>
          <w:sz w:val="24"/>
          <w:szCs w:val="24"/>
        </w:rPr>
        <w:t>500 g kleine Erdbeeren</w:t>
      </w:r>
    </w:p>
    <w:p w14:paraId="63DFA4B7" w14:textId="2C2154CD" w:rsidR="00596D3B" w:rsidRDefault="00596D3B" w:rsidP="00433408">
      <w:pPr>
        <w:rPr>
          <w:sz w:val="24"/>
          <w:szCs w:val="24"/>
        </w:rPr>
      </w:pPr>
      <w:r>
        <w:rPr>
          <w:sz w:val="24"/>
          <w:szCs w:val="24"/>
        </w:rPr>
        <w:t>1 EL Puderzucker zum Bestäuben</w:t>
      </w:r>
    </w:p>
    <w:p w14:paraId="5E353354" w14:textId="77777777" w:rsidR="00596D3B" w:rsidRDefault="00596D3B" w:rsidP="00433408">
      <w:pPr>
        <w:rPr>
          <w:sz w:val="24"/>
          <w:szCs w:val="24"/>
        </w:rPr>
      </w:pPr>
    </w:p>
    <w:p w14:paraId="081330D3" w14:textId="57E3FC67" w:rsidR="00596D3B" w:rsidRDefault="00596D3B" w:rsidP="00433408">
      <w:pPr>
        <w:rPr>
          <w:sz w:val="24"/>
          <w:szCs w:val="24"/>
        </w:rPr>
      </w:pPr>
      <w:r>
        <w:rPr>
          <w:sz w:val="24"/>
          <w:szCs w:val="24"/>
        </w:rPr>
        <w:t>Zubereitungszeit:</w:t>
      </w:r>
      <w:r>
        <w:rPr>
          <w:sz w:val="24"/>
          <w:szCs w:val="24"/>
        </w:rPr>
        <w:tab/>
      </w:r>
      <w:r w:rsidR="00B15C39">
        <w:rPr>
          <w:sz w:val="24"/>
          <w:szCs w:val="24"/>
        </w:rPr>
        <w:t>20 Minuten plus 3-4 Stunden Gelierzeit</w:t>
      </w:r>
    </w:p>
    <w:p w14:paraId="022E2963" w14:textId="47ABD8D5" w:rsidR="00B15C39" w:rsidRPr="00C818DF" w:rsidRDefault="00B15C39" w:rsidP="00B40E8C">
      <w:pPr>
        <w:pStyle w:val="ListParagraph"/>
        <w:numPr>
          <w:ilvl w:val="0"/>
          <w:numId w:val="1867"/>
        </w:numPr>
        <w:spacing w:after="120"/>
        <w:ind w:left="714" w:hanging="357"/>
        <w:contextualSpacing w:val="0"/>
        <w:jc w:val="both"/>
        <w:rPr>
          <w:sz w:val="24"/>
          <w:szCs w:val="24"/>
        </w:rPr>
      </w:pPr>
      <w:r w:rsidRPr="00C818DF">
        <w:rPr>
          <w:sz w:val="24"/>
          <w:szCs w:val="24"/>
        </w:rPr>
        <w:t>Die Gelatine 5-10 Minuten in kaltem Wasser quellen lassen. Die halbe Orange heiß abwaschen. Die Schale fein abreiben</w:t>
      </w:r>
      <w:r w:rsidR="00C67A91" w:rsidRPr="00C818DF">
        <w:rPr>
          <w:sz w:val="24"/>
          <w:szCs w:val="24"/>
        </w:rPr>
        <w:t>, den Saft auspressen. Die Minzeblättchen in feine Streifen schneiden.</w:t>
      </w:r>
    </w:p>
    <w:p w14:paraId="6B51C6A5" w14:textId="7F705FE1" w:rsidR="00C67A91" w:rsidRPr="00C818DF" w:rsidRDefault="00C67A91" w:rsidP="00B40E8C">
      <w:pPr>
        <w:pStyle w:val="ListParagraph"/>
        <w:numPr>
          <w:ilvl w:val="0"/>
          <w:numId w:val="1867"/>
        </w:numPr>
        <w:spacing w:after="120"/>
        <w:ind w:left="714" w:hanging="357"/>
        <w:contextualSpacing w:val="0"/>
        <w:jc w:val="both"/>
        <w:rPr>
          <w:sz w:val="24"/>
          <w:szCs w:val="24"/>
        </w:rPr>
      </w:pPr>
      <w:r w:rsidRPr="00C818DF">
        <w:rPr>
          <w:sz w:val="24"/>
          <w:szCs w:val="24"/>
        </w:rPr>
        <w:t>Die Orangenschale, den Orangensaft, die Minze, den Joghurt und die Sahne kräftig verquirlen, mit dem Vanillezucker und dem Zucker</w:t>
      </w:r>
      <w:r w:rsidR="00C818DF" w:rsidRPr="00C818DF">
        <w:rPr>
          <w:sz w:val="24"/>
          <w:szCs w:val="24"/>
        </w:rPr>
        <w:t xml:space="preserve"> </w:t>
      </w:r>
      <w:r w:rsidRPr="00C818DF">
        <w:rPr>
          <w:sz w:val="24"/>
          <w:szCs w:val="24"/>
        </w:rPr>
        <w:t>süßen. Die Gelatine bei milder Hitze auflösen und mit dem Joghurt verrühren.</w:t>
      </w:r>
    </w:p>
    <w:p w14:paraId="32E28344" w14:textId="151B4595" w:rsidR="00C67A91" w:rsidRPr="00C818DF" w:rsidRDefault="00C67A91" w:rsidP="00B40E8C">
      <w:pPr>
        <w:pStyle w:val="ListParagraph"/>
        <w:numPr>
          <w:ilvl w:val="0"/>
          <w:numId w:val="1867"/>
        </w:numPr>
        <w:spacing w:after="120"/>
        <w:ind w:left="714" w:hanging="357"/>
        <w:contextualSpacing w:val="0"/>
        <w:jc w:val="both"/>
        <w:rPr>
          <w:sz w:val="24"/>
          <w:szCs w:val="24"/>
        </w:rPr>
      </w:pPr>
      <w:r w:rsidRPr="00C818DF">
        <w:rPr>
          <w:sz w:val="24"/>
          <w:szCs w:val="24"/>
        </w:rPr>
        <w:t>Die Erdbeeren waschen und putzen, einige kleine Früchte längs halbieren. Mit den Schnittflächen nach a</w:t>
      </w:r>
      <w:r w:rsidR="00431781" w:rsidRPr="00C818DF">
        <w:rPr>
          <w:sz w:val="24"/>
          <w:szCs w:val="24"/>
        </w:rPr>
        <w:t>ußen an den Tand von 4 Förmchen oder Tassen stellen. Den Joghurt vorsichtig in die Förmchen löffeln, kaltstellen.</w:t>
      </w:r>
    </w:p>
    <w:p w14:paraId="6CCD1EF1" w14:textId="5C9A5D71" w:rsidR="00431781" w:rsidRPr="00C818DF" w:rsidRDefault="00431781" w:rsidP="00B40E8C">
      <w:pPr>
        <w:pStyle w:val="ListParagraph"/>
        <w:numPr>
          <w:ilvl w:val="0"/>
          <w:numId w:val="1867"/>
        </w:numPr>
        <w:spacing w:after="120"/>
        <w:ind w:left="714" w:hanging="357"/>
        <w:contextualSpacing w:val="0"/>
        <w:jc w:val="both"/>
        <w:rPr>
          <w:sz w:val="24"/>
          <w:szCs w:val="24"/>
        </w:rPr>
      </w:pPr>
      <w:r w:rsidRPr="00C818DF">
        <w:rPr>
          <w:sz w:val="24"/>
          <w:szCs w:val="24"/>
        </w:rPr>
        <w:t>Zum Servieren die Förmchen kurz in warmes Wasser stellen</w:t>
      </w:r>
      <w:r w:rsidR="00931E4F" w:rsidRPr="00C818DF">
        <w:rPr>
          <w:sz w:val="24"/>
          <w:szCs w:val="24"/>
        </w:rPr>
        <w:t xml:space="preserve">, den Joghurt auf Teller stürzen. Ganz leicht mit Puderzucker bestäuben. Die übrigen </w:t>
      </w:r>
      <w:r w:rsidR="00C818DF" w:rsidRPr="00C818DF">
        <w:rPr>
          <w:sz w:val="24"/>
          <w:szCs w:val="24"/>
        </w:rPr>
        <w:t>E</w:t>
      </w:r>
      <w:r w:rsidR="00931E4F" w:rsidRPr="00C818DF">
        <w:rPr>
          <w:sz w:val="24"/>
          <w:szCs w:val="24"/>
        </w:rPr>
        <w:t>rdbeeren in Scheiben schneiden und dazu anrichten.</w:t>
      </w:r>
    </w:p>
    <w:p w14:paraId="5B431554" w14:textId="77777777" w:rsidR="00596D3B" w:rsidRDefault="00596D3B" w:rsidP="00433408">
      <w:pPr>
        <w:rPr>
          <w:sz w:val="24"/>
          <w:szCs w:val="24"/>
        </w:rPr>
      </w:pPr>
    </w:p>
    <w:p w14:paraId="72CF4450" w14:textId="77777777" w:rsidR="00596D3B" w:rsidRDefault="00596D3B" w:rsidP="00433408">
      <w:pPr>
        <w:rPr>
          <w:sz w:val="24"/>
          <w:szCs w:val="24"/>
        </w:rPr>
      </w:pPr>
    </w:p>
    <w:p w14:paraId="4D569C15" w14:textId="002056AE" w:rsidR="00B02E22" w:rsidRDefault="00B02E22" w:rsidP="00433408">
      <w:pPr>
        <w:rPr>
          <w:sz w:val="24"/>
          <w:szCs w:val="24"/>
        </w:rPr>
      </w:pPr>
      <w:r>
        <w:rPr>
          <w:sz w:val="24"/>
          <w:szCs w:val="24"/>
        </w:rPr>
        <w:br w:type="page"/>
      </w:r>
    </w:p>
    <w:p w14:paraId="63F496A7" w14:textId="6A6F34AF" w:rsidR="00DC218C" w:rsidRDefault="00DC218C" w:rsidP="0055788C">
      <w:pPr>
        <w:pStyle w:val="Heading2"/>
        <w:spacing w:after="240"/>
      </w:pPr>
      <w:r>
        <w:lastRenderedPageBreak/>
        <w:t>Orangen-Crêpes</w:t>
      </w:r>
      <w:r w:rsidR="0055788C">
        <w:rPr>
          <w:rStyle w:val="FootnoteReference"/>
        </w:rPr>
        <w:footnoteReference w:id="1574"/>
      </w:r>
    </w:p>
    <w:p w14:paraId="213E660A" w14:textId="245BFDCA" w:rsidR="00DC218C" w:rsidRDefault="00DC218C">
      <w:pPr>
        <w:rPr>
          <w:sz w:val="24"/>
          <w:szCs w:val="24"/>
        </w:rPr>
      </w:pPr>
      <w:r w:rsidRPr="006B7499">
        <w:rPr>
          <w:sz w:val="24"/>
          <w:szCs w:val="24"/>
          <w:u w:val="single"/>
        </w:rPr>
        <w:t>Zutaten</w:t>
      </w:r>
      <w:r>
        <w:rPr>
          <w:sz w:val="24"/>
          <w:szCs w:val="24"/>
        </w:rPr>
        <w:t xml:space="preserve"> </w:t>
      </w:r>
      <w:r w:rsidR="006B7499">
        <w:rPr>
          <w:sz w:val="24"/>
          <w:szCs w:val="24"/>
        </w:rPr>
        <w:t>(</w:t>
      </w:r>
      <w:r>
        <w:rPr>
          <w:sz w:val="24"/>
          <w:szCs w:val="24"/>
        </w:rPr>
        <w:t>für 4 Portionen</w:t>
      </w:r>
      <w:r w:rsidR="006B7499">
        <w:rPr>
          <w:sz w:val="24"/>
          <w:szCs w:val="24"/>
        </w:rPr>
        <w:t>):</w:t>
      </w:r>
    </w:p>
    <w:p w14:paraId="1C32497C" w14:textId="77777777" w:rsidR="00DC218C" w:rsidRDefault="00DC218C">
      <w:pPr>
        <w:rPr>
          <w:sz w:val="24"/>
          <w:szCs w:val="24"/>
        </w:rPr>
      </w:pPr>
      <w:r>
        <w:rPr>
          <w:sz w:val="24"/>
          <w:szCs w:val="24"/>
        </w:rPr>
        <w:t>50 g Butter</w:t>
      </w:r>
    </w:p>
    <w:p w14:paraId="5674659C" w14:textId="77777777" w:rsidR="00DC218C" w:rsidRDefault="00DC218C">
      <w:pPr>
        <w:rPr>
          <w:sz w:val="24"/>
          <w:szCs w:val="24"/>
        </w:rPr>
      </w:pPr>
      <w:r>
        <w:rPr>
          <w:sz w:val="24"/>
          <w:szCs w:val="24"/>
        </w:rPr>
        <w:t>2 Eier</w:t>
      </w:r>
    </w:p>
    <w:p w14:paraId="790E016E" w14:textId="77777777" w:rsidR="00DC218C" w:rsidRDefault="00DC218C">
      <w:pPr>
        <w:rPr>
          <w:sz w:val="24"/>
          <w:szCs w:val="24"/>
        </w:rPr>
      </w:pPr>
      <w:r>
        <w:rPr>
          <w:sz w:val="24"/>
          <w:szCs w:val="24"/>
        </w:rPr>
        <w:t>150 ml Milch</w:t>
      </w:r>
    </w:p>
    <w:p w14:paraId="28943B60" w14:textId="77777777" w:rsidR="00DC218C" w:rsidRDefault="00DC218C">
      <w:pPr>
        <w:rPr>
          <w:sz w:val="24"/>
          <w:szCs w:val="24"/>
        </w:rPr>
      </w:pPr>
      <w:r>
        <w:rPr>
          <w:sz w:val="24"/>
          <w:szCs w:val="24"/>
        </w:rPr>
        <w:t>1 Prise Salz</w:t>
      </w:r>
    </w:p>
    <w:p w14:paraId="2B999A6D" w14:textId="77777777" w:rsidR="00DC218C" w:rsidRDefault="00DC218C">
      <w:pPr>
        <w:rPr>
          <w:sz w:val="24"/>
          <w:szCs w:val="24"/>
        </w:rPr>
      </w:pPr>
      <w:r>
        <w:rPr>
          <w:sz w:val="24"/>
          <w:szCs w:val="24"/>
        </w:rPr>
        <w:t>1 EL Zucker</w:t>
      </w:r>
    </w:p>
    <w:p w14:paraId="53350525" w14:textId="77777777" w:rsidR="00DC218C" w:rsidRDefault="00DC218C">
      <w:pPr>
        <w:rPr>
          <w:sz w:val="24"/>
          <w:szCs w:val="24"/>
        </w:rPr>
      </w:pPr>
      <w:r>
        <w:rPr>
          <w:sz w:val="24"/>
          <w:szCs w:val="24"/>
        </w:rPr>
        <w:t>100 g Mehl</w:t>
      </w:r>
    </w:p>
    <w:p w14:paraId="6E1DD2AD" w14:textId="77777777" w:rsidR="00027383" w:rsidRDefault="00DC218C">
      <w:pPr>
        <w:rPr>
          <w:sz w:val="24"/>
          <w:szCs w:val="24"/>
        </w:rPr>
      </w:pPr>
      <w:r>
        <w:rPr>
          <w:sz w:val="24"/>
          <w:szCs w:val="24"/>
        </w:rPr>
        <w:t>3 Orangen (1 unbehandelt)</w:t>
      </w:r>
    </w:p>
    <w:p w14:paraId="55689149" w14:textId="77777777" w:rsidR="00027383" w:rsidRDefault="00027383">
      <w:pPr>
        <w:rPr>
          <w:sz w:val="24"/>
          <w:szCs w:val="24"/>
        </w:rPr>
      </w:pPr>
      <w:r>
        <w:rPr>
          <w:sz w:val="24"/>
          <w:szCs w:val="24"/>
        </w:rPr>
        <w:t>1 EL Vanillezucker</w:t>
      </w:r>
    </w:p>
    <w:p w14:paraId="0E1D0CE4" w14:textId="0B8444CC" w:rsidR="00027383" w:rsidRPr="00525B51" w:rsidRDefault="00027383">
      <w:pPr>
        <w:rPr>
          <w:sz w:val="24"/>
          <w:szCs w:val="24"/>
        </w:rPr>
      </w:pPr>
      <w:r w:rsidRPr="00525B51">
        <w:rPr>
          <w:sz w:val="24"/>
          <w:szCs w:val="24"/>
        </w:rPr>
        <w:t>Eventuell 2 cl Orangenlikör z.B. Grand Manier</w:t>
      </w:r>
    </w:p>
    <w:p w14:paraId="5465D2CF" w14:textId="7CB50D37" w:rsidR="00027383" w:rsidRPr="00525B51" w:rsidRDefault="00027383">
      <w:pPr>
        <w:rPr>
          <w:sz w:val="24"/>
          <w:szCs w:val="24"/>
        </w:rPr>
      </w:pPr>
      <w:r w:rsidRPr="00525B51">
        <w:rPr>
          <w:sz w:val="24"/>
          <w:szCs w:val="24"/>
        </w:rPr>
        <w:t>50 g Butterschmalz</w:t>
      </w:r>
    </w:p>
    <w:p w14:paraId="61AB6425" w14:textId="23A59D76" w:rsidR="00027383" w:rsidRDefault="00027383">
      <w:pPr>
        <w:rPr>
          <w:sz w:val="24"/>
          <w:szCs w:val="24"/>
          <w:lang w:val="en-US"/>
        </w:rPr>
      </w:pPr>
      <w:r>
        <w:rPr>
          <w:sz w:val="24"/>
          <w:szCs w:val="24"/>
          <w:lang w:val="en-US"/>
        </w:rPr>
        <w:t xml:space="preserve">1 EL </w:t>
      </w:r>
      <w:proofErr w:type="spellStart"/>
      <w:r>
        <w:rPr>
          <w:sz w:val="24"/>
          <w:szCs w:val="24"/>
          <w:lang w:val="en-US"/>
        </w:rPr>
        <w:t>Pinienkerne</w:t>
      </w:r>
      <w:proofErr w:type="spellEnd"/>
    </w:p>
    <w:p w14:paraId="5D337A0B" w14:textId="6E56F3AB" w:rsidR="00027383" w:rsidRDefault="00027383">
      <w:pPr>
        <w:rPr>
          <w:sz w:val="24"/>
          <w:szCs w:val="24"/>
          <w:lang w:val="en-US"/>
        </w:rPr>
      </w:pPr>
      <w:proofErr w:type="spellStart"/>
      <w:r>
        <w:rPr>
          <w:sz w:val="24"/>
          <w:szCs w:val="24"/>
          <w:lang w:val="en-US"/>
        </w:rPr>
        <w:t>Puderzucker</w:t>
      </w:r>
      <w:proofErr w:type="spellEnd"/>
    </w:p>
    <w:p w14:paraId="50B8F913" w14:textId="77777777" w:rsidR="00027383" w:rsidRDefault="00027383">
      <w:pPr>
        <w:rPr>
          <w:sz w:val="24"/>
          <w:szCs w:val="24"/>
          <w:lang w:val="en-US"/>
        </w:rPr>
      </w:pPr>
    </w:p>
    <w:p w14:paraId="7C3F96DB" w14:textId="46115330" w:rsidR="00027383" w:rsidRDefault="00027383">
      <w:pPr>
        <w:rPr>
          <w:sz w:val="24"/>
          <w:szCs w:val="24"/>
          <w:lang w:val="en-US"/>
        </w:rPr>
      </w:pPr>
      <w:r>
        <w:rPr>
          <w:sz w:val="24"/>
          <w:szCs w:val="24"/>
          <w:lang w:val="en-US"/>
        </w:rPr>
        <w:t>Zubereitungszeit:</w:t>
      </w:r>
      <w:r>
        <w:rPr>
          <w:sz w:val="24"/>
          <w:szCs w:val="24"/>
          <w:lang w:val="en-US"/>
        </w:rPr>
        <w:tab/>
        <w:t xml:space="preserve">1 </w:t>
      </w:r>
      <w:proofErr w:type="spellStart"/>
      <w:r>
        <w:rPr>
          <w:sz w:val="24"/>
          <w:szCs w:val="24"/>
          <w:lang w:val="en-US"/>
        </w:rPr>
        <w:t>Stunde</w:t>
      </w:r>
      <w:proofErr w:type="spellEnd"/>
    </w:p>
    <w:p w14:paraId="51A57FFB" w14:textId="794CA082" w:rsidR="00CE6263" w:rsidRPr="006B7499" w:rsidRDefault="00CE6263" w:rsidP="00B40E8C">
      <w:pPr>
        <w:pStyle w:val="ListParagraph"/>
        <w:numPr>
          <w:ilvl w:val="0"/>
          <w:numId w:val="1865"/>
        </w:numPr>
        <w:spacing w:after="120"/>
        <w:ind w:left="714" w:hanging="357"/>
        <w:contextualSpacing w:val="0"/>
        <w:jc w:val="both"/>
        <w:rPr>
          <w:sz w:val="24"/>
          <w:szCs w:val="24"/>
        </w:rPr>
      </w:pPr>
      <w:r w:rsidRPr="006B7499">
        <w:rPr>
          <w:sz w:val="24"/>
          <w:szCs w:val="24"/>
        </w:rPr>
        <w:t>Für den Teig knapp 50 g Butter (1 TL zurückbehalten) in einem Töpfchen schmelzen und danach etwas abkühlen</w:t>
      </w:r>
      <w:r w:rsidR="00F437E5" w:rsidRPr="006B7499">
        <w:rPr>
          <w:sz w:val="24"/>
          <w:szCs w:val="24"/>
        </w:rPr>
        <w:t xml:space="preserve">, aber nicht wieder fest werden lassen. Die </w:t>
      </w:r>
      <w:r w:rsidR="006B7499" w:rsidRPr="006B7499">
        <w:rPr>
          <w:sz w:val="24"/>
          <w:szCs w:val="24"/>
        </w:rPr>
        <w:t>E</w:t>
      </w:r>
      <w:r w:rsidR="00F437E5" w:rsidRPr="006B7499">
        <w:rPr>
          <w:sz w:val="24"/>
          <w:szCs w:val="24"/>
        </w:rPr>
        <w:t xml:space="preserve">ier mit er Milch verquirlen, mit 1 Prise Salz und 1 EL </w:t>
      </w:r>
      <w:r w:rsidR="006B7499" w:rsidRPr="006B7499">
        <w:rPr>
          <w:sz w:val="24"/>
          <w:szCs w:val="24"/>
        </w:rPr>
        <w:t>Z</w:t>
      </w:r>
      <w:r w:rsidR="00F437E5" w:rsidRPr="006B7499">
        <w:rPr>
          <w:sz w:val="24"/>
          <w:szCs w:val="24"/>
        </w:rPr>
        <w:t>ucker würzen. Ds Mehl löffelweise untermischen, alles zu einem glatten Teig rühren.</w:t>
      </w:r>
    </w:p>
    <w:p w14:paraId="7873FCBF" w14:textId="2AF88905" w:rsidR="00F437E5" w:rsidRPr="006B7499" w:rsidRDefault="00F437E5" w:rsidP="00B40E8C">
      <w:pPr>
        <w:pStyle w:val="ListParagraph"/>
        <w:numPr>
          <w:ilvl w:val="0"/>
          <w:numId w:val="1865"/>
        </w:numPr>
        <w:spacing w:after="120"/>
        <w:ind w:left="714" w:hanging="357"/>
        <w:contextualSpacing w:val="0"/>
        <w:jc w:val="both"/>
        <w:rPr>
          <w:sz w:val="24"/>
          <w:szCs w:val="24"/>
        </w:rPr>
      </w:pPr>
      <w:r w:rsidRPr="006B7499">
        <w:rPr>
          <w:sz w:val="24"/>
          <w:szCs w:val="24"/>
        </w:rPr>
        <w:t>½ Orange auspressen, den Saft unter die abgekühlte, aber noch flüssige Butter rühren. Unter en teig mischen, alles sch</w:t>
      </w:r>
      <w:r w:rsidR="00D46D0F" w:rsidRPr="006B7499">
        <w:rPr>
          <w:sz w:val="24"/>
          <w:szCs w:val="24"/>
        </w:rPr>
        <w:t>ön glattrühren. Den Teig im Kühlschrank 30 Minuten ruhen lassen.</w:t>
      </w:r>
    </w:p>
    <w:p w14:paraId="600A7EC5" w14:textId="2AE510A9" w:rsidR="00D46D0F" w:rsidRPr="006B7499" w:rsidRDefault="00D46D0F" w:rsidP="00B40E8C">
      <w:pPr>
        <w:pStyle w:val="ListParagraph"/>
        <w:numPr>
          <w:ilvl w:val="0"/>
          <w:numId w:val="1865"/>
        </w:numPr>
        <w:spacing w:after="120"/>
        <w:ind w:left="714" w:hanging="357"/>
        <w:contextualSpacing w:val="0"/>
        <w:jc w:val="both"/>
        <w:rPr>
          <w:sz w:val="24"/>
          <w:szCs w:val="24"/>
        </w:rPr>
      </w:pPr>
      <w:r w:rsidRPr="006B7499">
        <w:rPr>
          <w:sz w:val="24"/>
          <w:szCs w:val="24"/>
        </w:rPr>
        <w:t>Inzwischen die restliche Orangenhälfte auspressen. Die unbehandelte Orange heiß waschen, die Schale in feinen Streifen ablösen. Diese und die dritte Orange dick abschälen und dabei auch die weiße Haut entfernen. Die einzelnen Filets mit einem</w:t>
      </w:r>
      <w:r w:rsidR="006B7499" w:rsidRPr="006B7499">
        <w:rPr>
          <w:sz w:val="24"/>
          <w:szCs w:val="24"/>
        </w:rPr>
        <w:t xml:space="preserve"> </w:t>
      </w:r>
      <w:r w:rsidRPr="006B7499">
        <w:rPr>
          <w:sz w:val="24"/>
          <w:szCs w:val="24"/>
        </w:rPr>
        <w:t xml:space="preserve">Messer zwischen den Trennwänden auslösen, den abtropfenden Saft auffangen und mit </w:t>
      </w:r>
      <w:r w:rsidR="006B7499" w:rsidRPr="006B7499">
        <w:rPr>
          <w:sz w:val="24"/>
          <w:szCs w:val="24"/>
        </w:rPr>
        <w:t>de</w:t>
      </w:r>
      <w:r w:rsidRPr="006B7499">
        <w:rPr>
          <w:sz w:val="24"/>
          <w:szCs w:val="24"/>
        </w:rPr>
        <w:t xml:space="preserve">m anderen Saft mischen. In einem Töpfchen 1 TL </w:t>
      </w:r>
      <w:r w:rsidR="006B7499" w:rsidRPr="006B7499">
        <w:rPr>
          <w:sz w:val="24"/>
          <w:szCs w:val="24"/>
        </w:rPr>
        <w:t>B</w:t>
      </w:r>
      <w:r w:rsidRPr="006B7499">
        <w:rPr>
          <w:sz w:val="24"/>
          <w:szCs w:val="24"/>
        </w:rPr>
        <w:t>utter schmelzen</w:t>
      </w:r>
      <w:r w:rsidR="001B7366" w:rsidRPr="006B7499">
        <w:rPr>
          <w:sz w:val="24"/>
          <w:szCs w:val="24"/>
        </w:rPr>
        <w:t>. Den Vanillezuc</w:t>
      </w:r>
      <w:r w:rsidR="006B7499" w:rsidRPr="006B7499">
        <w:rPr>
          <w:sz w:val="24"/>
          <w:szCs w:val="24"/>
        </w:rPr>
        <w:t>k</w:t>
      </w:r>
      <w:r w:rsidR="001B7366" w:rsidRPr="006B7499">
        <w:rPr>
          <w:sz w:val="24"/>
          <w:szCs w:val="24"/>
        </w:rPr>
        <w:t xml:space="preserve">er einrühren, bei milder Hitze leicht anbräunen. Mit dem </w:t>
      </w:r>
      <w:r w:rsidR="006B7499" w:rsidRPr="006B7499">
        <w:rPr>
          <w:sz w:val="24"/>
          <w:szCs w:val="24"/>
        </w:rPr>
        <w:t>O</w:t>
      </w:r>
      <w:r w:rsidR="001B7366" w:rsidRPr="006B7499">
        <w:rPr>
          <w:sz w:val="24"/>
          <w:szCs w:val="24"/>
        </w:rPr>
        <w:t>rangensaft und dem Orangenlikör ablöschen, bei milder Hitze sirupartig einköcheln lassen.</w:t>
      </w:r>
    </w:p>
    <w:p w14:paraId="1C80233A" w14:textId="6FDFDEE2" w:rsidR="001B7366" w:rsidRPr="006B7499" w:rsidRDefault="001B7366" w:rsidP="00B40E8C">
      <w:pPr>
        <w:pStyle w:val="ListParagraph"/>
        <w:numPr>
          <w:ilvl w:val="0"/>
          <w:numId w:val="1865"/>
        </w:numPr>
        <w:spacing w:after="120"/>
        <w:ind w:left="714" w:hanging="357"/>
        <w:contextualSpacing w:val="0"/>
        <w:jc w:val="both"/>
        <w:rPr>
          <w:sz w:val="24"/>
          <w:szCs w:val="24"/>
        </w:rPr>
      </w:pPr>
      <w:r w:rsidRPr="006B7499">
        <w:rPr>
          <w:sz w:val="24"/>
          <w:szCs w:val="24"/>
        </w:rPr>
        <w:t>Den Backofen auf niedrigster Stufe vorheizen. Den Crêpe-Teig aus dem Kühlschrank nehmen. Zwei Pfannen bereitstellen, sanft erhitzen und mit Butte</w:t>
      </w:r>
      <w:r w:rsidR="006B7499" w:rsidRPr="006B7499">
        <w:rPr>
          <w:sz w:val="24"/>
          <w:szCs w:val="24"/>
        </w:rPr>
        <w:t>r</w:t>
      </w:r>
      <w:r w:rsidRPr="006B7499">
        <w:rPr>
          <w:sz w:val="24"/>
          <w:szCs w:val="24"/>
        </w:rPr>
        <w:t>schmalz ausstreichen. Eine davon wieder vom Herd nehmen und abkühlen lassen, in die Mitte</w:t>
      </w:r>
      <w:r w:rsidR="004E155C" w:rsidRPr="006B7499">
        <w:rPr>
          <w:sz w:val="24"/>
          <w:szCs w:val="24"/>
        </w:rPr>
        <w:t xml:space="preserve"> </w:t>
      </w:r>
      <w:r w:rsidR="004E155C" w:rsidRPr="006B7499">
        <w:rPr>
          <w:sz w:val="24"/>
          <w:szCs w:val="24"/>
        </w:rPr>
        <w:lastRenderedPageBreak/>
        <w:t>der zweiten einen kleinen Schöpflöffel voll teig geben. Mit ei</w:t>
      </w:r>
      <w:r w:rsidR="006B7499" w:rsidRPr="006B7499">
        <w:rPr>
          <w:sz w:val="24"/>
          <w:szCs w:val="24"/>
        </w:rPr>
        <w:t>ne</w:t>
      </w:r>
      <w:r w:rsidR="004E155C" w:rsidRPr="006B7499">
        <w:rPr>
          <w:sz w:val="24"/>
          <w:szCs w:val="24"/>
        </w:rPr>
        <w:t xml:space="preserve">r kreisförmigen Drehung gleichmäßig auf dem Pfannenboden verteilen, etwa 1 Minute bei mittlerer Hitze backen. Zum Wenden den </w:t>
      </w:r>
      <w:r w:rsidR="006B7499" w:rsidRPr="006B7499">
        <w:rPr>
          <w:sz w:val="24"/>
          <w:szCs w:val="24"/>
        </w:rPr>
        <w:t>T</w:t>
      </w:r>
      <w:r w:rsidR="004E155C" w:rsidRPr="006B7499">
        <w:rPr>
          <w:sz w:val="24"/>
          <w:szCs w:val="24"/>
        </w:rPr>
        <w:t>eigrand vorsic</w:t>
      </w:r>
      <w:r w:rsidR="006B7499" w:rsidRPr="006B7499">
        <w:rPr>
          <w:sz w:val="24"/>
          <w:szCs w:val="24"/>
        </w:rPr>
        <w:t>h</w:t>
      </w:r>
      <w:r w:rsidR="004E155C" w:rsidRPr="006B7499">
        <w:rPr>
          <w:sz w:val="24"/>
          <w:szCs w:val="24"/>
        </w:rPr>
        <w:t>tig</w:t>
      </w:r>
      <w:r w:rsidR="00A50611" w:rsidRPr="006B7499">
        <w:rPr>
          <w:sz w:val="24"/>
          <w:szCs w:val="24"/>
        </w:rPr>
        <w:t xml:space="preserve"> und sehr rasch mit den Fingerspitzen lüften und die Crêpe schwungvoll umdrehen. Wer sich diese Blitzaktion nicht gleich zutraut, kann auch einen flachen Spachtel zu Hilfe nehmen. Die Crêpe in 1-2 Minuten fertigbacken. Auf eine feuerfeste Platte geben und i</w:t>
      </w:r>
      <w:r w:rsidR="006B7499" w:rsidRPr="006B7499">
        <w:rPr>
          <w:sz w:val="24"/>
          <w:szCs w:val="24"/>
        </w:rPr>
        <w:t>m</w:t>
      </w:r>
      <w:r w:rsidR="00A50611" w:rsidRPr="006B7499">
        <w:rPr>
          <w:sz w:val="24"/>
          <w:szCs w:val="24"/>
        </w:rPr>
        <w:t xml:space="preserve"> Backofen warmhalten.</w:t>
      </w:r>
    </w:p>
    <w:p w14:paraId="14744B8C" w14:textId="38B13C3C" w:rsidR="00A50611" w:rsidRPr="006B7499" w:rsidRDefault="00A50611" w:rsidP="00B40E8C">
      <w:pPr>
        <w:pStyle w:val="ListParagraph"/>
        <w:numPr>
          <w:ilvl w:val="0"/>
          <w:numId w:val="1865"/>
        </w:numPr>
        <w:spacing w:after="120"/>
        <w:ind w:left="714" w:hanging="357"/>
        <w:contextualSpacing w:val="0"/>
        <w:jc w:val="both"/>
        <w:rPr>
          <w:sz w:val="24"/>
          <w:szCs w:val="24"/>
        </w:rPr>
      </w:pPr>
      <w:r w:rsidRPr="006B7499">
        <w:rPr>
          <w:sz w:val="24"/>
          <w:szCs w:val="24"/>
        </w:rPr>
        <w:t>Abwechselnd mit den beiden Pfannen arbeiten u</w:t>
      </w:r>
      <w:r w:rsidR="006B7499" w:rsidRPr="006B7499">
        <w:rPr>
          <w:sz w:val="24"/>
          <w:szCs w:val="24"/>
        </w:rPr>
        <w:t xml:space="preserve">nd </w:t>
      </w:r>
      <w:r w:rsidRPr="006B7499">
        <w:rPr>
          <w:sz w:val="24"/>
          <w:szCs w:val="24"/>
        </w:rPr>
        <w:t>nacheinander in frischem Butterschmalz etwa 8 hauchdünne Crêpes backen</w:t>
      </w:r>
      <w:r w:rsidR="001A45A2" w:rsidRPr="006B7499">
        <w:rPr>
          <w:sz w:val="24"/>
          <w:szCs w:val="24"/>
        </w:rPr>
        <w:t>. Die nicht benötigte Pfanne immer wieder leicht abkühlen lassen. Die Crêpes im Ofen warm halten, bis sie alle fertig sind. Zum Schluss in einer der Pfannen die Pinienkerne rösten.</w:t>
      </w:r>
    </w:p>
    <w:p w14:paraId="1931CBFD" w14:textId="7C32DC05" w:rsidR="001A45A2" w:rsidRPr="006B7499" w:rsidRDefault="001A45A2" w:rsidP="00B40E8C">
      <w:pPr>
        <w:pStyle w:val="ListParagraph"/>
        <w:numPr>
          <w:ilvl w:val="0"/>
          <w:numId w:val="1865"/>
        </w:numPr>
        <w:spacing w:after="120"/>
        <w:ind w:left="714" w:hanging="357"/>
        <w:contextualSpacing w:val="0"/>
        <w:jc w:val="both"/>
        <w:rPr>
          <w:sz w:val="24"/>
          <w:szCs w:val="24"/>
        </w:rPr>
      </w:pPr>
      <w:r w:rsidRPr="006B7499">
        <w:rPr>
          <w:sz w:val="24"/>
          <w:szCs w:val="24"/>
        </w:rPr>
        <w:t xml:space="preserve">Die </w:t>
      </w:r>
      <w:r w:rsidR="006B7499" w:rsidRPr="006B7499">
        <w:rPr>
          <w:sz w:val="24"/>
          <w:szCs w:val="24"/>
        </w:rPr>
        <w:t>S</w:t>
      </w:r>
      <w:r w:rsidRPr="006B7499">
        <w:rPr>
          <w:sz w:val="24"/>
          <w:szCs w:val="24"/>
        </w:rPr>
        <w:t>irupsauce nochmals erhitzen, die Orangenfilets hineinlegen und leicht erwärmen. Je 2 fertige Crêpes gefaltet</w:t>
      </w:r>
      <w:r w:rsidR="007261D7" w:rsidRPr="006B7499">
        <w:rPr>
          <w:sz w:val="24"/>
          <w:szCs w:val="24"/>
        </w:rPr>
        <w:t xml:space="preserve"> auf einen Teller legen, mit den Orangenfilets garnieren und den Sirup aufträufeln. Dünn mit Puderzucker bestäuben, die f</w:t>
      </w:r>
      <w:r w:rsidR="006B7499" w:rsidRPr="006B7499">
        <w:rPr>
          <w:sz w:val="24"/>
          <w:szCs w:val="24"/>
        </w:rPr>
        <w:t>ei</w:t>
      </w:r>
      <w:r w:rsidR="007261D7" w:rsidRPr="006B7499">
        <w:rPr>
          <w:sz w:val="24"/>
          <w:szCs w:val="24"/>
        </w:rPr>
        <w:t>nen Streifen der Orangenschale und die Pinienkerne darüber streuen und unverzüglich servieren.</w:t>
      </w:r>
    </w:p>
    <w:p w14:paraId="119ACA96" w14:textId="77777777" w:rsidR="00C56EB0" w:rsidRDefault="00C56EB0">
      <w:pPr>
        <w:rPr>
          <w:sz w:val="24"/>
          <w:szCs w:val="24"/>
        </w:rPr>
      </w:pPr>
    </w:p>
    <w:p w14:paraId="7E4C5A88" w14:textId="4D71B7A2" w:rsidR="00C56EB0" w:rsidRPr="00C56EB0" w:rsidRDefault="00C56EB0" w:rsidP="006B7499">
      <w:pPr>
        <w:ind w:left="708" w:hanging="708"/>
        <w:jc w:val="both"/>
        <w:rPr>
          <w:sz w:val="24"/>
          <w:szCs w:val="24"/>
        </w:rPr>
      </w:pPr>
      <w:r w:rsidRPr="00C56EB0">
        <w:rPr>
          <w:sz w:val="24"/>
          <w:szCs w:val="24"/>
        </w:rPr>
        <w:t>Info:</w:t>
      </w:r>
      <w:r w:rsidR="006B7499">
        <w:rPr>
          <w:sz w:val="24"/>
          <w:szCs w:val="24"/>
        </w:rPr>
        <w:tab/>
      </w:r>
      <w:r w:rsidRPr="00C56EB0">
        <w:rPr>
          <w:sz w:val="24"/>
          <w:szCs w:val="24"/>
        </w:rPr>
        <w:t xml:space="preserve">Beim Originalrezept Crêpes Suzette </w:t>
      </w:r>
      <w:r>
        <w:rPr>
          <w:sz w:val="24"/>
          <w:szCs w:val="24"/>
        </w:rPr>
        <w:t>werden die gebackenen Pfannkuchen in die Orangensauce eingelegt, etwas erwärmt, dann mit Cognac übergossen und in der Pfanne flambiert.</w:t>
      </w:r>
    </w:p>
    <w:p w14:paraId="538AAF62" w14:textId="0FE98EEE" w:rsidR="002973E0" w:rsidRPr="00C56EB0" w:rsidRDefault="002973E0">
      <w:pPr>
        <w:rPr>
          <w:sz w:val="24"/>
          <w:szCs w:val="24"/>
        </w:rPr>
      </w:pPr>
      <w:r w:rsidRPr="00C56EB0">
        <w:rPr>
          <w:sz w:val="24"/>
          <w:szCs w:val="24"/>
        </w:rPr>
        <w:br w:type="page"/>
      </w:r>
    </w:p>
    <w:p w14:paraId="1D80D556" w14:textId="1490165D" w:rsidR="00F077CB" w:rsidRDefault="00F077CB" w:rsidP="00730B78">
      <w:pPr>
        <w:pStyle w:val="Heading2"/>
        <w:spacing w:after="240"/>
      </w:pPr>
      <w:r>
        <w:lastRenderedPageBreak/>
        <w:t>Espressoschaum mit Zimt-Zwetschgen</w:t>
      </w:r>
      <w:r w:rsidR="00950E52">
        <w:rPr>
          <w:rStyle w:val="FootnoteReference"/>
        </w:rPr>
        <w:footnoteReference w:id="1575"/>
      </w:r>
    </w:p>
    <w:p w14:paraId="3828F8AF" w14:textId="0EE5E935" w:rsidR="00F077CB" w:rsidRDefault="00F077CB" w:rsidP="00B26C62">
      <w:pPr>
        <w:rPr>
          <w:sz w:val="24"/>
          <w:szCs w:val="24"/>
        </w:rPr>
      </w:pPr>
      <w:r w:rsidRPr="00730B78">
        <w:rPr>
          <w:sz w:val="24"/>
          <w:szCs w:val="24"/>
          <w:u w:val="single"/>
        </w:rPr>
        <w:t>Zutaten</w:t>
      </w:r>
      <w:r>
        <w:rPr>
          <w:sz w:val="24"/>
          <w:szCs w:val="24"/>
        </w:rPr>
        <w:t xml:space="preserve"> für 4 Portionen</w:t>
      </w:r>
    </w:p>
    <w:p w14:paraId="47DA0FFF" w14:textId="456E1BD2" w:rsidR="00F077CB" w:rsidRDefault="00F077CB" w:rsidP="00B26C62">
      <w:pPr>
        <w:rPr>
          <w:sz w:val="24"/>
          <w:szCs w:val="24"/>
        </w:rPr>
      </w:pPr>
      <w:r>
        <w:rPr>
          <w:sz w:val="24"/>
          <w:szCs w:val="24"/>
        </w:rPr>
        <w:t>500 g Zwetschgen</w:t>
      </w:r>
    </w:p>
    <w:p w14:paraId="010A3D0B" w14:textId="6F5096BB" w:rsidR="00F077CB" w:rsidRDefault="00F077CB" w:rsidP="00B26C62">
      <w:pPr>
        <w:rPr>
          <w:sz w:val="24"/>
          <w:szCs w:val="24"/>
        </w:rPr>
      </w:pPr>
      <w:r>
        <w:rPr>
          <w:sz w:val="24"/>
          <w:szCs w:val="24"/>
        </w:rPr>
        <w:t>4 EL Zucker</w:t>
      </w:r>
    </w:p>
    <w:p w14:paraId="5CB07D9B" w14:textId="7974FF70" w:rsidR="00F077CB" w:rsidRDefault="00F077CB" w:rsidP="00B26C62">
      <w:pPr>
        <w:rPr>
          <w:sz w:val="24"/>
          <w:szCs w:val="24"/>
        </w:rPr>
      </w:pPr>
      <w:r>
        <w:rPr>
          <w:sz w:val="24"/>
          <w:szCs w:val="24"/>
        </w:rPr>
        <w:t>¼ TL Zimt</w:t>
      </w:r>
      <w:r w:rsidR="009A70B0">
        <w:rPr>
          <w:sz w:val="24"/>
          <w:szCs w:val="24"/>
        </w:rPr>
        <w:t>pulver</w:t>
      </w:r>
    </w:p>
    <w:p w14:paraId="5F03993F" w14:textId="0E8676C3" w:rsidR="009A70B0" w:rsidRDefault="009A70B0" w:rsidP="00B26C62">
      <w:pPr>
        <w:rPr>
          <w:sz w:val="24"/>
          <w:szCs w:val="24"/>
        </w:rPr>
      </w:pPr>
      <w:r>
        <w:rPr>
          <w:sz w:val="24"/>
          <w:szCs w:val="24"/>
        </w:rPr>
        <w:t>Eventuell 2-4 cl Zwetschgengeist oder Rum</w:t>
      </w:r>
    </w:p>
    <w:p w14:paraId="6B315E65" w14:textId="7BEB1669" w:rsidR="009A70B0" w:rsidRDefault="009A70B0" w:rsidP="00B26C62">
      <w:pPr>
        <w:rPr>
          <w:sz w:val="24"/>
          <w:szCs w:val="24"/>
        </w:rPr>
      </w:pPr>
      <w:r>
        <w:rPr>
          <w:sz w:val="24"/>
          <w:szCs w:val="24"/>
        </w:rPr>
        <w:t>1 Baiser</w:t>
      </w:r>
    </w:p>
    <w:p w14:paraId="75F66FA7" w14:textId="6735427F" w:rsidR="009A70B0" w:rsidRDefault="009A70B0" w:rsidP="00B26C62">
      <w:pPr>
        <w:rPr>
          <w:sz w:val="24"/>
          <w:szCs w:val="24"/>
        </w:rPr>
      </w:pPr>
      <w:r>
        <w:rPr>
          <w:sz w:val="24"/>
          <w:szCs w:val="24"/>
        </w:rPr>
        <w:t>2 Eigelb</w:t>
      </w:r>
    </w:p>
    <w:p w14:paraId="4BE85E46" w14:textId="301954F3" w:rsidR="009A70B0" w:rsidRDefault="009A70B0" w:rsidP="00B26C62">
      <w:pPr>
        <w:rPr>
          <w:sz w:val="24"/>
          <w:szCs w:val="24"/>
        </w:rPr>
      </w:pPr>
      <w:r>
        <w:rPr>
          <w:sz w:val="24"/>
          <w:szCs w:val="24"/>
        </w:rPr>
        <w:t>2 kleine Tässchen Espresso (80 ml)</w:t>
      </w:r>
    </w:p>
    <w:p w14:paraId="6D4C8BB5" w14:textId="3EE91588" w:rsidR="009A70B0" w:rsidRDefault="009A70B0" w:rsidP="00B26C62">
      <w:pPr>
        <w:rPr>
          <w:sz w:val="24"/>
          <w:szCs w:val="24"/>
        </w:rPr>
      </w:pPr>
      <w:r>
        <w:rPr>
          <w:sz w:val="24"/>
          <w:szCs w:val="24"/>
        </w:rPr>
        <w:t>4 Kugeln Zitronensorbet</w:t>
      </w:r>
    </w:p>
    <w:p w14:paraId="080B9E78" w14:textId="6D4D7B6D" w:rsidR="009A70B0" w:rsidRDefault="009A70B0" w:rsidP="00B26C62">
      <w:pPr>
        <w:rPr>
          <w:sz w:val="24"/>
          <w:szCs w:val="24"/>
        </w:rPr>
      </w:pPr>
      <w:r>
        <w:rPr>
          <w:sz w:val="24"/>
          <w:szCs w:val="24"/>
        </w:rPr>
        <w:t>Unbehandelte Zitronenschale zum Dekorieren</w:t>
      </w:r>
    </w:p>
    <w:p w14:paraId="159831F4" w14:textId="77777777" w:rsidR="009A70B0" w:rsidRDefault="009A70B0" w:rsidP="00B26C62">
      <w:pPr>
        <w:rPr>
          <w:sz w:val="24"/>
          <w:szCs w:val="24"/>
        </w:rPr>
      </w:pPr>
    </w:p>
    <w:p w14:paraId="2C869464" w14:textId="4C5BD01F" w:rsidR="009A70B0" w:rsidRDefault="009A70B0" w:rsidP="00B26C62">
      <w:pPr>
        <w:rPr>
          <w:sz w:val="24"/>
          <w:szCs w:val="24"/>
        </w:rPr>
      </w:pPr>
      <w:r>
        <w:rPr>
          <w:sz w:val="24"/>
          <w:szCs w:val="24"/>
        </w:rPr>
        <w:t>Zubereitungszeit:</w:t>
      </w:r>
      <w:r w:rsidR="00314EA4">
        <w:rPr>
          <w:sz w:val="24"/>
          <w:szCs w:val="24"/>
        </w:rPr>
        <w:tab/>
        <w:t>30 Minuten</w:t>
      </w:r>
    </w:p>
    <w:p w14:paraId="794A8351" w14:textId="765A716E" w:rsidR="00314EA4" w:rsidRPr="00730B78" w:rsidRDefault="00314EA4" w:rsidP="00B40E8C">
      <w:pPr>
        <w:pStyle w:val="ListParagraph"/>
        <w:numPr>
          <w:ilvl w:val="0"/>
          <w:numId w:val="1864"/>
        </w:numPr>
        <w:spacing w:after="120"/>
        <w:ind w:left="714" w:hanging="357"/>
        <w:contextualSpacing w:val="0"/>
        <w:jc w:val="both"/>
        <w:rPr>
          <w:sz w:val="24"/>
          <w:szCs w:val="24"/>
        </w:rPr>
      </w:pPr>
      <w:r w:rsidRPr="00730B78">
        <w:rPr>
          <w:sz w:val="24"/>
          <w:szCs w:val="24"/>
        </w:rPr>
        <w:t xml:space="preserve">Die </w:t>
      </w:r>
      <w:r w:rsidR="00730B78" w:rsidRPr="00730B78">
        <w:rPr>
          <w:sz w:val="24"/>
          <w:szCs w:val="24"/>
        </w:rPr>
        <w:t>Z</w:t>
      </w:r>
      <w:r w:rsidRPr="00730B78">
        <w:rPr>
          <w:sz w:val="24"/>
          <w:szCs w:val="24"/>
        </w:rPr>
        <w:t xml:space="preserve">wetschgen waschen und gut abtropfen lassen. Die Früchte längs aufschneiden und entsteinen. Das Fruchtfleisch in Viertel schneiden. 2 EL Zucker mit dem Zimtpulver mischen, über die Früchte </w:t>
      </w:r>
      <w:r w:rsidR="00730B78" w:rsidRPr="00730B78">
        <w:rPr>
          <w:sz w:val="24"/>
          <w:szCs w:val="24"/>
        </w:rPr>
        <w:t>streuen. Nach Belieben mit Alkohol beträufeln und alles gründlich vermengen. Abgedeckt kühlstellen und durchziehen lassen.</w:t>
      </w:r>
    </w:p>
    <w:p w14:paraId="74ECF110" w14:textId="0F64499A" w:rsidR="00730B78" w:rsidRPr="00730B78" w:rsidRDefault="00730B78" w:rsidP="00B40E8C">
      <w:pPr>
        <w:pStyle w:val="ListParagraph"/>
        <w:numPr>
          <w:ilvl w:val="0"/>
          <w:numId w:val="1864"/>
        </w:numPr>
        <w:spacing w:after="120"/>
        <w:ind w:left="714" w:hanging="357"/>
        <w:contextualSpacing w:val="0"/>
        <w:jc w:val="both"/>
        <w:rPr>
          <w:sz w:val="24"/>
          <w:szCs w:val="24"/>
        </w:rPr>
      </w:pPr>
      <w:r w:rsidRPr="00730B78">
        <w:rPr>
          <w:sz w:val="24"/>
          <w:szCs w:val="24"/>
        </w:rPr>
        <w:t>Den Baiser in eine Tüte geben und mit der Hand zu feinen Bröseln zerkrümeln.</w:t>
      </w:r>
    </w:p>
    <w:p w14:paraId="5F2E670C" w14:textId="7C298F74" w:rsidR="00730B78" w:rsidRPr="00730B78" w:rsidRDefault="00730B78" w:rsidP="00B40E8C">
      <w:pPr>
        <w:pStyle w:val="ListParagraph"/>
        <w:numPr>
          <w:ilvl w:val="0"/>
          <w:numId w:val="1864"/>
        </w:numPr>
        <w:spacing w:after="120"/>
        <w:ind w:left="714" w:hanging="357"/>
        <w:contextualSpacing w:val="0"/>
        <w:jc w:val="both"/>
        <w:rPr>
          <w:sz w:val="24"/>
          <w:szCs w:val="24"/>
        </w:rPr>
      </w:pPr>
      <w:r w:rsidRPr="00730B78">
        <w:rPr>
          <w:sz w:val="24"/>
          <w:szCs w:val="24"/>
        </w:rPr>
        <w:t>In einem ausreichend großen Topf etwa handbreit Wasser zum Kochen bringen. Eine Wasserbadschüssel bereitstellen. Die 2 Eigelb mit den restlichen 2 EL Zucker in der Schüssel weißschaumig rühren, danach ins heiße Wasserbad stellen und die Hitze etwas reduzieren.</w:t>
      </w:r>
    </w:p>
    <w:p w14:paraId="341D6260" w14:textId="71B79241" w:rsidR="00730B78" w:rsidRPr="00730B78" w:rsidRDefault="00730B78" w:rsidP="00B40E8C">
      <w:pPr>
        <w:pStyle w:val="ListParagraph"/>
        <w:numPr>
          <w:ilvl w:val="0"/>
          <w:numId w:val="1864"/>
        </w:numPr>
        <w:spacing w:after="120"/>
        <w:ind w:left="714" w:hanging="357"/>
        <w:contextualSpacing w:val="0"/>
        <w:jc w:val="both"/>
        <w:rPr>
          <w:sz w:val="24"/>
          <w:szCs w:val="24"/>
        </w:rPr>
      </w:pPr>
      <w:r w:rsidRPr="00730B78">
        <w:rPr>
          <w:sz w:val="24"/>
          <w:szCs w:val="24"/>
        </w:rPr>
        <w:t>Nach und nach den kalten Espresso einfließen lassen und dabei ständig mit dem Rührbesen rühren, bis eine luftige, schaumige Sauce entsteht.</w:t>
      </w:r>
    </w:p>
    <w:p w14:paraId="59A1276B" w14:textId="617F2E25" w:rsidR="00730B78" w:rsidRPr="00730B78" w:rsidRDefault="00730B78" w:rsidP="00B40E8C">
      <w:pPr>
        <w:pStyle w:val="ListParagraph"/>
        <w:numPr>
          <w:ilvl w:val="0"/>
          <w:numId w:val="1864"/>
        </w:numPr>
        <w:spacing w:after="120"/>
        <w:ind w:left="714" w:hanging="357"/>
        <w:contextualSpacing w:val="0"/>
        <w:jc w:val="both"/>
        <w:rPr>
          <w:sz w:val="24"/>
          <w:szCs w:val="24"/>
        </w:rPr>
      </w:pPr>
      <w:r w:rsidRPr="00730B78">
        <w:rPr>
          <w:sz w:val="24"/>
          <w:szCs w:val="24"/>
        </w:rPr>
        <w:t>Die marinierten Zwetschgen mit dem Zitronensorbet auf vier Teller verteilen. Den Espressoschaum danebengießen und mit den Baiserbröseln bestreuen. Nach Belieben mit feinen Streifen von Zitronenschale dekorieren. Sofort servieren.</w:t>
      </w:r>
    </w:p>
    <w:p w14:paraId="4161BFB5" w14:textId="48C73674" w:rsidR="00B26C62" w:rsidRDefault="00B26C62" w:rsidP="00B26C62">
      <w:pPr>
        <w:rPr>
          <w:sz w:val="24"/>
          <w:szCs w:val="24"/>
        </w:rPr>
      </w:pPr>
      <w:r>
        <w:rPr>
          <w:sz w:val="24"/>
          <w:szCs w:val="24"/>
        </w:rPr>
        <w:br w:type="page"/>
      </w:r>
    </w:p>
    <w:p w14:paraId="5E044EE1" w14:textId="0C244C14" w:rsidR="00B26C62" w:rsidRDefault="00B26C62" w:rsidP="00B26C62">
      <w:pPr>
        <w:pStyle w:val="Heading2"/>
        <w:spacing w:after="240"/>
      </w:pPr>
      <w:r>
        <w:lastRenderedPageBreak/>
        <w:t>Mousse au Chocolat</w:t>
      </w:r>
      <w:r w:rsidR="003D1CA5">
        <w:rPr>
          <w:rStyle w:val="FootnoteReference"/>
        </w:rPr>
        <w:footnoteReference w:id="1576"/>
      </w:r>
    </w:p>
    <w:p w14:paraId="6652FC8E" w14:textId="77777777" w:rsidR="00B26C62" w:rsidRDefault="00B26C62" w:rsidP="00B26C62">
      <w:pPr>
        <w:rPr>
          <w:sz w:val="24"/>
          <w:szCs w:val="24"/>
        </w:rPr>
      </w:pPr>
      <w:r w:rsidRPr="007D552F">
        <w:rPr>
          <w:sz w:val="24"/>
          <w:szCs w:val="24"/>
          <w:u w:val="single"/>
        </w:rPr>
        <w:t>Zutaten</w:t>
      </w:r>
      <w:r>
        <w:rPr>
          <w:sz w:val="24"/>
          <w:szCs w:val="24"/>
        </w:rPr>
        <w:t xml:space="preserve"> (für 8 Portionen):</w:t>
      </w:r>
    </w:p>
    <w:p w14:paraId="18AFC63B" w14:textId="77777777" w:rsidR="00B26C62" w:rsidRDefault="00B26C62" w:rsidP="00B26C62">
      <w:pPr>
        <w:rPr>
          <w:sz w:val="24"/>
          <w:szCs w:val="24"/>
        </w:rPr>
      </w:pPr>
      <w:r>
        <w:rPr>
          <w:sz w:val="24"/>
          <w:szCs w:val="24"/>
        </w:rPr>
        <w:t>Je 150 g Edelbitter-Schokolade und Vollmilch-Schokolade</w:t>
      </w:r>
    </w:p>
    <w:p w14:paraId="2A547577" w14:textId="77777777" w:rsidR="00B26C62" w:rsidRDefault="00B26C62" w:rsidP="00B26C62">
      <w:pPr>
        <w:rPr>
          <w:sz w:val="24"/>
          <w:szCs w:val="24"/>
        </w:rPr>
      </w:pPr>
      <w:r>
        <w:rPr>
          <w:sz w:val="24"/>
          <w:szCs w:val="24"/>
        </w:rPr>
        <w:t>1 Tässchen starker Espresso</w:t>
      </w:r>
    </w:p>
    <w:p w14:paraId="052B1A45" w14:textId="77777777" w:rsidR="00B26C62" w:rsidRDefault="00B26C62" w:rsidP="00B26C62">
      <w:pPr>
        <w:rPr>
          <w:sz w:val="24"/>
          <w:szCs w:val="24"/>
        </w:rPr>
      </w:pPr>
      <w:r>
        <w:rPr>
          <w:sz w:val="24"/>
          <w:szCs w:val="24"/>
        </w:rPr>
        <w:t>5 Eier</w:t>
      </w:r>
    </w:p>
    <w:p w14:paraId="619B79D8" w14:textId="77777777" w:rsidR="00B26C62" w:rsidRDefault="00B26C62" w:rsidP="00B26C62">
      <w:pPr>
        <w:rPr>
          <w:sz w:val="24"/>
          <w:szCs w:val="24"/>
        </w:rPr>
      </w:pPr>
      <w:r>
        <w:rPr>
          <w:sz w:val="24"/>
          <w:szCs w:val="24"/>
        </w:rPr>
        <w:t>2 EL Vanillezucker</w:t>
      </w:r>
    </w:p>
    <w:p w14:paraId="249E36D3" w14:textId="77777777" w:rsidR="00B26C62" w:rsidRDefault="00B26C62" w:rsidP="00B26C62">
      <w:pPr>
        <w:rPr>
          <w:sz w:val="24"/>
          <w:szCs w:val="24"/>
        </w:rPr>
      </w:pPr>
      <w:r>
        <w:rPr>
          <w:sz w:val="24"/>
          <w:szCs w:val="24"/>
        </w:rPr>
        <w:t>125 g Sahne (gut durchgekühlt)</w:t>
      </w:r>
    </w:p>
    <w:p w14:paraId="64AA10F2" w14:textId="77777777" w:rsidR="00B26C62" w:rsidRDefault="00B26C62" w:rsidP="00B26C62">
      <w:pPr>
        <w:rPr>
          <w:sz w:val="24"/>
          <w:szCs w:val="24"/>
        </w:rPr>
      </w:pPr>
      <w:r>
        <w:rPr>
          <w:sz w:val="24"/>
          <w:szCs w:val="24"/>
        </w:rPr>
        <w:t>50 g Zucker</w:t>
      </w:r>
    </w:p>
    <w:p w14:paraId="6B58FB03" w14:textId="77777777" w:rsidR="00B26C62" w:rsidRDefault="00B26C62" w:rsidP="00B26C62">
      <w:pPr>
        <w:rPr>
          <w:sz w:val="24"/>
          <w:szCs w:val="24"/>
        </w:rPr>
      </w:pPr>
      <w:r>
        <w:rPr>
          <w:sz w:val="24"/>
          <w:szCs w:val="24"/>
        </w:rPr>
        <w:t>Kakopulver, Puderzucker und weiße Schokoladenraspel zum Garnieren</w:t>
      </w:r>
    </w:p>
    <w:p w14:paraId="4FA29FE5" w14:textId="77777777" w:rsidR="00B26C62" w:rsidRDefault="00B26C62" w:rsidP="00B26C62">
      <w:pPr>
        <w:rPr>
          <w:sz w:val="24"/>
          <w:szCs w:val="24"/>
        </w:rPr>
      </w:pPr>
    </w:p>
    <w:p w14:paraId="2CDCED22" w14:textId="77777777" w:rsidR="00B26C62" w:rsidRDefault="00B26C62" w:rsidP="00B26C62">
      <w:pPr>
        <w:rPr>
          <w:sz w:val="24"/>
          <w:szCs w:val="24"/>
        </w:rPr>
      </w:pPr>
      <w:r>
        <w:rPr>
          <w:sz w:val="24"/>
          <w:szCs w:val="24"/>
        </w:rPr>
        <w:t>Zubereitungszeit: etwa 30 Min. plus 3-12 Std. Kühlzeit</w:t>
      </w:r>
    </w:p>
    <w:p w14:paraId="3281FC22" w14:textId="77777777" w:rsidR="00B26C62" w:rsidRDefault="00B26C62" w:rsidP="00E76E01">
      <w:pPr>
        <w:pStyle w:val="ListParagraph"/>
        <w:numPr>
          <w:ilvl w:val="0"/>
          <w:numId w:val="31"/>
        </w:numPr>
        <w:spacing w:after="120"/>
        <w:ind w:left="714" w:hanging="357"/>
        <w:contextualSpacing w:val="0"/>
        <w:jc w:val="both"/>
        <w:rPr>
          <w:sz w:val="24"/>
          <w:szCs w:val="24"/>
        </w:rPr>
      </w:pPr>
      <w:r>
        <w:rPr>
          <w:sz w:val="24"/>
          <w:szCs w:val="24"/>
        </w:rPr>
        <w:t>Die beiden Schokoladensorten in kleine Riegel brechen, grob hacken oder mahlen. Mit dem Espresso in eine Wasserbadschüssel geben. Einen entsprechend großen Topf zu etwa einem Drittel mit Wasser füllen und erhitzen. Die Wasserbadschüssel hineinsetzen, die Schokolade unter häufigem Rühren schmelzen und im Espresso auflösen. Danach vom Herd nehmen.</w:t>
      </w:r>
    </w:p>
    <w:p w14:paraId="3FB26278" w14:textId="77777777" w:rsidR="00B26C62" w:rsidRDefault="00B26C62" w:rsidP="00E76E01">
      <w:pPr>
        <w:pStyle w:val="ListParagraph"/>
        <w:numPr>
          <w:ilvl w:val="0"/>
          <w:numId w:val="31"/>
        </w:numPr>
        <w:spacing w:after="120"/>
        <w:ind w:left="714" w:hanging="357"/>
        <w:contextualSpacing w:val="0"/>
        <w:jc w:val="both"/>
        <w:rPr>
          <w:sz w:val="24"/>
          <w:szCs w:val="24"/>
        </w:rPr>
      </w:pPr>
      <w:r>
        <w:rPr>
          <w:sz w:val="24"/>
          <w:szCs w:val="24"/>
        </w:rPr>
        <w:t>Die Eier trennen, die 5 Eigelb mit dem Vanillezucker schaumig schlagen, bis sich die Zuckerkristalle aufgelöst haben.</w:t>
      </w:r>
    </w:p>
    <w:p w14:paraId="39785F53" w14:textId="77777777" w:rsidR="00B26C62" w:rsidRDefault="00B26C62" w:rsidP="00E76E01">
      <w:pPr>
        <w:pStyle w:val="ListParagraph"/>
        <w:numPr>
          <w:ilvl w:val="0"/>
          <w:numId w:val="31"/>
        </w:numPr>
        <w:spacing w:after="120"/>
        <w:ind w:left="714" w:hanging="357"/>
        <w:contextualSpacing w:val="0"/>
        <w:jc w:val="both"/>
        <w:rPr>
          <w:sz w:val="24"/>
          <w:szCs w:val="24"/>
        </w:rPr>
      </w:pPr>
      <w:r>
        <w:rPr>
          <w:sz w:val="24"/>
          <w:szCs w:val="24"/>
        </w:rPr>
        <w:t>Die gut gekühlte Sahne steif schlagen. Die 5 Eiweiß mit dem Zucker zu steifem Schnee schlagen.</w:t>
      </w:r>
    </w:p>
    <w:p w14:paraId="59EDC2CD" w14:textId="77777777" w:rsidR="00B26C62" w:rsidRDefault="00B26C62" w:rsidP="00E76E01">
      <w:pPr>
        <w:pStyle w:val="ListParagraph"/>
        <w:numPr>
          <w:ilvl w:val="0"/>
          <w:numId w:val="31"/>
        </w:numPr>
        <w:spacing w:after="120"/>
        <w:ind w:left="714" w:hanging="357"/>
        <w:contextualSpacing w:val="0"/>
        <w:jc w:val="both"/>
        <w:rPr>
          <w:sz w:val="24"/>
          <w:szCs w:val="24"/>
        </w:rPr>
      </w:pPr>
      <w:r>
        <w:rPr>
          <w:sz w:val="24"/>
          <w:szCs w:val="24"/>
        </w:rPr>
        <w:t>Die schaumige eigelbcreme zur leicht abgekühlten Schokolade gießen und mit dem Schneebesen unterrühren.</w:t>
      </w:r>
    </w:p>
    <w:p w14:paraId="11570F89" w14:textId="77777777" w:rsidR="00B26C62" w:rsidRDefault="00B26C62" w:rsidP="00E76E01">
      <w:pPr>
        <w:pStyle w:val="ListParagraph"/>
        <w:numPr>
          <w:ilvl w:val="0"/>
          <w:numId w:val="31"/>
        </w:numPr>
        <w:spacing w:after="120"/>
        <w:ind w:left="714" w:hanging="357"/>
        <w:contextualSpacing w:val="0"/>
        <w:jc w:val="both"/>
        <w:rPr>
          <w:sz w:val="24"/>
          <w:szCs w:val="24"/>
        </w:rPr>
      </w:pPr>
      <w:r>
        <w:rPr>
          <w:sz w:val="24"/>
          <w:szCs w:val="24"/>
        </w:rPr>
        <w:t>Die geschlagene Sahne auf die Schokomasse setzen, mit dem Schneebesen schnell unterziehen, bevor die Masse anzieht.</w:t>
      </w:r>
    </w:p>
    <w:p w14:paraId="53FBC52C" w14:textId="77777777" w:rsidR="00B26C62" w:rsidRDefault="00B26C62" w:rsidP="00E76E01">
      <w:pPr>
        <w:pStyle w:val="ListParagraph"/>
        <w:numPr>
          <w:ilvl w:val="0"/>
          <w:numId w:val="31"/>
        </w:numPr>
        <w:spacing w:after="120"/>
        <w:ind w:left="714" w:hanging="357"/>
        <w:contextualSpacing w:val="0"/>
        <w:jc w:val="both"/>
        <w:rPr>
          <w:sz w:val="24"/>
          <w:szCs w:val="24"/>
        </w:rPr>
      </w:pPr>
      <w:r>
        <w:rPr>
          <w:sz w:val="24"/>
          <w:szCs w:val="24"/>
        </w:rPr>
        <w:t>Den Eischnee vorsichtig unterziehen und nicht zu stark rühren, um die luftige Konsistenz optimal zu erhalten. Die Schüssel mit Folie dicht verschließen und im Kühlschrank mindestens 3 Std. abkühlen lassen (am besten über Nacht).</w:t>
      </w:r>
    </w:p>
    <w:p w14:paraId="7CC810FB" w14:textId="77777777" w:rsidR="00B26C62" w:rsidRDefault="00B26C62" w:rsidP="00E76E01">
      <w:pPr>
        <w:pStyle w:val="ListParagraph"/>
        <w:numPr>
          <w:ilvl w:val="0"/>
          <w:numId w:val="31"/>
        </w:numPr>
        <w:spacing w:after="120"/>
        <w:ind w:left="714" w:hanging="357"/>
        <w:contextualSpacing w:val="0"/>
        <w:jc w:val="both"/>
        <w:rPr>
          <w:sz w:val="24"/>
          <w:szCs w:val="24"/>
        </w:rPr>
      </w:pPr>
      <w:r>
        <w:rPr>
          <w:sz w:val="24"/>
          <w:szCs w:val="24"/>
        </w:rPr>
        <w:t>Zum Servieren schöne Dessertteller hauchdünn mit Kakopulver und Puderzucker bestäuben. Große Nocken aus der Mousse abstechen, auf den Tellern dekorativ anrichten, mit weißen Schokoladenraspeln garnieren.</w:t>
      </w:r>
    </w:p>
    <w:p w14:paraId="224071E2" w14:textId="77777777" w:rsidR="00B26C62" w:rsidRDefault="00B26C62" w:rsidP="00B26C62">
      <w:pPr>
        <w:rPr>
          <w:sz w:val="24"/>
          <w:szCs w:val="24"/>
        </w:rPr>
      </w:pPr>
      <w:r>
        <w:rPr>
          <w:sz w:val="24"/>
          <w:szCs w:val="24"/>
        </w:rPr>
        <w:br w:type="page"/>
      </w:r>
    </w:p>
    <w:p w14:paraId="1D5DB8F4" w14:textId="6A1B883E" w:rsidR="00B26C62" w:rsidRDefault="00B26C62" w:rsidP="00B26C62">
      <w:pPr>
        <w:pStyle w:val="Heading2"/>
        <w:spacing w:after="240"/>
      </w:pPr>
      <w:r>
        <w:lastRenderedPageBreak/>
        <w:t>Kaffee-Pudding</w:t>
      </w:r>
      <w:r w:rsidR="00C26394">
        <w:rPr>
          <w:rStyle w:val="FootnoteReference"/>
        </w:rPr>
        <w:footnoteReference w:id="1577"/>
      </w:r>
    </w:p>
    <w:p w14:paraId="2F8D37EB" w14:textId="77777777" w:rsidR="00B26C62" w:rsidRDefault="00B26C62" w:rsidP="00B26C62">
      <w:pPr>
        <w:rPr>
          <w:sz w:val="24"/>
          <w:szCs w:val="24"/>
        </w:rPr>
      </w:pPr>
      <w:r w:rsidRPr="007D552F">
        <w:rPr>
          <w:sz w:val="24"/>
          <w:szCs w:val="24"/>
          <w:u w:val="single"/>
        </w:rPr>
        <w:t>Zutaten</w:t>
      </w:r>
      <w:r>
        <w:rPr>
          <w:sz w:val="24"/>
          <w:szCs w:val="24"/>
        </w:rPr>
        <w:t xml:space="preserve"> (für 4-6 Portionen):</w:t>
      </w:r>
    </w:p>
    <w:p w14:paraId="57A6EC97" w14:textId="77777777" w:rsidR="00B26C62" w:rsidRDefault="00B26C62" w:rsidP="00B26C62">
      <w:pPr>
        <w:rPr>
          <w:sz w:val="24"/>
          <w:szCs w:val="24"/>
        </w:rPr>
      </w:pPr>
      <w:r>
        <w:rPr>
          <w:sz w:val="24"/>
          <w:szCs w:val="24"/>
        </w:rPr>
        <w:t>1 Päckchen Vanille-Puddingpulver zum Kochen</w:t>
      </w:r>
    </w:p>
    <w:p w14:paraId="39CF3BDE" w14:textId="77777777" w:rsidR="00B26C62" w:rsidRDefault="00B26C62" w:rsidP="00B26C62">
      <w:pPr>
        <w:rPr>
          <w:sz w:val="24"/>
          <w:szCs w:val="24"/>
        </w:rPr>
      </w:pPr>
      <w:r>
        <w:rPr>
          <w:sz w:val="24"/>
          <w:szCs w:val="24"/>
        </w:rPr>
        <w:t>½ l Milch</w:t>
      </w:r>
    </w:p>
    <w:p w14:paraId="5E387369" w14:textId="77777777" w:rsidR="00B26C62" w:rsidRDefault="00B26C62" w:rsidP="00B26C62">
      <w:pPr>
        <w:rPr>
          <w:sz w:val="24"/>
          <w:szCs w:val="24"/>
        </w:rPr>
      </w:pPr>
      <w:r>
        <w:rPr>
          <w:sz w:val="24"/>
          <w:szCs w:val="24"/>
        </w:rPr>
        <w:t>2 EL Zucker</w:t>
      </w:r>
    </w:p>
    <w:p w14:paraId="36B07317" w14:textId="77777777" w:rsidR="00B26C62" w:rsidRDefault="00B26C62" w:rsidP="00B26C62">
      <w:pPr>
        <w:rPr>
          <w:sz w:val="24"/>
          <w:szCs w:val="24"/>
        </w:rPr>
      </w:pPr>
      <w:r>
        <w:rPr>
          <w:sz w:val="24"/>
          <w:szCs w:val="24"/>
        </w:rPr>
        <w:t>2-3 EL lösliches Kaffeepulver</w:t>
      </w:r>
    </w:p>
    <w:p w14:paraId="2A3BFB12" w14:textId="77777777" w:rsidR="00B26C62" w:rsidRDefault="00B26C62" w:rsidP="00B26C62">
      <w:pPr>
        <w:rPr>
          <w:sz w:val="24"/>
          <w:szCs w:val="24"/>
        </w:rPr>
      </w:pPr>
      <w:r>
        <w:rPr>
          <w:sz w:val="24"/>
          <w:szCs w:val="24"/>
        </w:rPr>
        <w:t>Eventuell 1-2 EL Kaffeelikör</w:t>
      </w:r>
    </w:p>
    <w:p w14:paraId="5A1BA07A" w14:textId="77777777" w:rsidR="00B26C62" w:rsidRDefault="00B26C62" w:rsidP="00B26C62">
      <w:pPr>
        <w:rPr>
          <w:sz w:val="24"/>
          <w:szCs w:val="24"/>
        </w:rPr>
      </w:pPr>
      <w:r>
        <w:rPr>
          <w:sz w:val="24"/>
          <w:szCs w:val="24"/>
        </w:rPr>
        <w:t>100 g Mascarpone</w:t>
      </w:r>
    </w:p>
    <w:p w14:paraId="70E85856" w14:textId="77777777" w:rsidR="00B26C62" w:rsidRDefault="00B26C62" w:rsidP="00B26C62">
      <w:pPr>
        <w:rPr>
          <w:sz w:val="24"/>
          <w:szCs w:val="24"/>
        </w:rPr>
      </w:pPr>
      <w:r>
        <w:rPr>
          <w:sz w:val="24"/>
          <w:szCs w:val="24"/>
        </w:rPr>
        <w:t>Schokoladen-Minze-Täfelchen oder Mokkabohnen</w:t>
      </w:r>
    </w:p>
    <w:p w14:paraId="1C91CA4A" w14:textId="77777777" w:rsidR="00B26C62" w:rsidRDefault="00B26C62" w:rsidP="00B26C62">
      <w:pPr>
        <w:rPr>
          <w:sz w:val="24"/>
          <w:szCs w:val="24"/>
        </w:rPr>
      </w:pPr>
    </w:p>
    <w:p w14:paraId="200A33DB" w14:textId="77777777" w:rsidR="00B26C62" w:rsidRDefault="00B26C62" w:rsidP="00B26C62">
      <w:pPr>
        <w:rPr>
          <w:sz w:val="24"/>
          <w:szCs w:val="24"/>
        </w:rPr>
      </w:pPr>
      <w:r>
        <w:rPr>
          <w:sz w:val="24"/>
          <w:szCs w:val="24"/>
        </w:rPr>
        <w:t>Zubereitungszeit: etwa 30 Min. plus 2 Std. Kühlzeit</w:t>
      </w:r>
    </w:p>
    <w:p w14:paraId="42740A29" w14:textId="77777777" w:rsidR="00B26C62" w:rsidRDefault="00B26C62" w:rsidP="00E76E01">
      <w:pPr>
        <w:pStyle w:val="ListParagraph"/>
        <w:numPr>
          <w:ilvl w:val="0"/>
          <w:numId w:val="32"/>
        </w:numPr>
        <w:spacing w:after="120"/>
        <w:ind w:left="714" w:hanging="357"/>
        <w:contextualSpacing w:val="0"/>
        <w:jc w:val="both"/>
        <w:rPr>
          <w:sz w:val="24"/>
          <w:szCs w:val="24"/>
        </w:rPr>
      </w:pPr>
      <w:r>
        <w:rPr>
          <w:sz w:val="24"/>
          <w:szCs w:val="24"/>
        </w:rPr>
        <w:t>Den Pudding nach der Packungsbeschreibung mit Milch und Zucker kochen.</w:t>
      </w:r>
    </w:p>
    <w:p w14:paraId="78B6AA2C" w14:textId="77777777" w:rsidR="00B26C62" w:rsidRDefault="00B26C62" w:rsidP="00E76E01">
      <w:pPr>
        <w:pStyle w:val="ListParagraph"/>
        <w:numPr>
          <w:ilvl w:val="0"/>
          <w:numId w:val="32"/>
        </w:numPr>
        <w:spacing w:after="120"/>
        <w:ind w:left="714" w:hanging="357"/>
        <w:contextualSpacing w:val="0"/>
        <w:jc w:val="both"/>
        <w:rPr>
          <w:sz w:val="24"/>
          <w:szCs w:val="24"/>
        </w:rPr>
      </w:pPr>
      <w:r>
        <w:rPr>
          <w:sz w:val="24"/>
          <w:szCs w:val="24"/>
        </w:rPr>
        <w:t>Die Puddingmasse halbieren. Eine Hälfte mit dem löslichen Kaffeepulver und mit dem Kaffeelikör aromatisieren, der Kaffee soll sich dabei völlig auflösen. Die andere Hälfte mit Mascarpone mischen.</w:t>
      </w:r>
    </w:p>
    <w:p w14:paraId="12AB4DAD" w14:textId="77777777" w:rsidR="00B26C62" w:rsidRDefault="00B26C62" w:rsidP="00E76E01">
      <w:pPr>
        <w:pStyle w:val="ListParagraph"/>
        <w:numPr>
          <w:ilvl w:val="0"/>
          <w:numId w:val="32"/>
        </w:numPr>
        <w:spacing w:after="120"/>
        <w:ind w:left="714" w:hanging="357"/>
        <w:contextualSpacing w:val="0"/>
        <w:jc w:val="both"/>
        <w:rPr>
          <w:sz w:val="24"/>
          <w:szCs w:val="24"/>
        </w:rPr>
      </w:pPr>
      <w:r>
        <w:rPr>
          <w:sz w:val="24"/>
          <w:szCs w:val="24"/>
        </w:rPr>
        <w:t>Beide Puddingmassen abwechselnd in Gläser schichten, zwischendurch immer wieder kaltstellen, damit die einzelnen Schichten wirklich getrennt bleiben.</w:t>
      </w:r>
    </w:p>
    <w:p w14:paraId="50CFAAB5" w14:textId="77777777" w:rsidR="00B26C62" w:rsidRDefault="00B26C62" w:rsidP="00E76E01">
      <w:pPr>
        <w:pStyle w:val="ListParagraph"/>
        <w:numPr>
          <w:ilvl w:val="0"/>
          <w:numId w:val="32"/>
        </w:numPr>
        <w:spacing w:after="120"/>
        <w:ind w:left="714" w:hanging="357"/>
        <w:contextualSpacing w:val="0"/>
        <w:jc w:val="both"/>
        <w:rPr>
          <w:sz w:val="24"/>
          <w:szCs w:val="24"/>
        </w:rPr>
      </w:pPr>
      <w:r>
        <w:rPr>
          <w:sz w:val="24"/>
          <w:szCs w:val="24"/>
        </w:rPr>
        <w:t>Den Pudding mit Schokolade-Minze-Blättchen oder mit Schokolade-Mokkabohnen garnieren.</w:t>
      </w:r>
    </w:p>
    <w:p w14:paraId="49D4B8D2" w14:textId="77777777" w:rsidR="00B26C62" w:rsidRDefault="00B26C62" w:rsidP="00B26C62">
      <w:pPr>
        <w:rPr>
          <w:sz w:val="24"/>
          <w:szCs w:val="24"/>
        </w:rPr>
      </w:pPr>
      <w:r>
        <w:rPr>
          <w:sz w:val="24"/>
          <w:szCs w:val="24"/>
        </w:rPr>
        <w:br w:type="page"/>
      </w:r>
    </w:p>
    <w:p w14:paraId="00C32CAE" w14:textId="742C7C79" w:rsidR="00B26C62" w:rsidRDefault="00B26C62" w:rsidP="00B26C62">
      <w:pPr>
        <w:pStyle w:val="Heading2"/>
        <w:spacing w:after="240"/>
      </w:pPr>
      <w:r>
        <w:lastRenderedPageBreak/>
        <w:t>Mascarpone-Schmarrn mit Mangopüree</w:t>
      </w:r>
      <w:r w:rsidR="001710B0">
        <w:rPr>
          <w:rStyle w:val="FootnoteReference"/>
        </w:rPr>
        <w:footnoteReference w:id="1578"/>
      </w:r>
    </w:p>
    <w:p w14:paraId="5A95C143" w14:textId="77777777" w:rsidR="00B26C62" w:rsidRDefault="00B26C62" w:rsidP="00B26C62">
      <w:pPr>
        <w:rPr>
          <w:sz w:val="24"/>
          <w:szCs w:val="24"/>
        </w:rPr>
      </w:pPr>
      <w:r w:rsidRPr="007D552F">
        <w:rPr>
          <w:sz w:val="24"/>
          <w:szCs w:val="24"/>
          <w:u w:val="single"/>
        </w:rPr>
        <w:t>Zutaten</w:t>
      </w:r>
      <w:r>
        <w:rPr>
          <w:sz w:val="24"/>
          <w:szCs w:val="24"/>
        </w:rPr>
        <w:t xml:space="preserve"> (für 6 Portionen):</w:t>
      </w:r>
    </w:p>
    <w:p w14:paraId="3E240E11" w14:textId="77777777" w:rsidR="00B26C62" w:rsidRDefault="00B26C62" w:rsidP="00B26C62">
      <w:pPr>
        <w:rPr>
          <w:sz w:val="24"/>
          <w:szCs w:val="24"/>
        </w:rPr>
      </w:pPr>
      <w:r>
        <w:rPr>
          <w:sz w:val="24"/>
          <w:szCs w:val="24"/>
        </w:rPr>
        <w:t>1 reife Mango (etwa 500 g)</w:t>
      </w:r>
    </w:p>
    <w:p w14:paraId="083C889B" w14:textId="77777777" w:rsidR="00B26C62" w:rsidRDefault="00B26C62" w:rsidP="00B26C62">
      <w:pPr>
        <w:rPr>
          <w:sz w:val="24"/>
          <w:szCs w:val="24"/>
        </w:rPr>
      </w:pPr>
      <w:r>
        <w:rPr>
          <w:sz w:val="24"/>
          <w:szCs w:val="24"/>
        </w:rPr>
        <w:t>Etwa 50 g Zucker</w:t>
      </w:r>
    </w:p>
    <w:p w14:paraId="15516167" w14:textId="77777777" w:rsidR="00B26C62" w:rsidRDefault="00B26C62" w:rsidP="00B26C62">
      <w:pPr>
        <w:rPr>
          <w:sz w:val="24"/>
          <w:szCs w:val="24"/>
        </w:rPr>
      </w:pPr>
      <w:r>
        <w:rPr>
          <w:sz w:val="24"/>
          <w:szCs w:val="24"/>
        </w:rPr>
        <w:t>½ unbehandelte Zitrone</w:t>
      </w:r>
    </w:p>
    <w:p w14:paraId="6E125DA5" w14:textId="77777777" w:rsidR="00B26C62" w:rsidRDefault="00B26C62" w:rsidP="00B26C62">
      <w:pPr>
        <w:rPr>
          <w:sz w:val="24"/>
          <w:szCs w:val="24"/>
        </w:rPr>
      </w:pPr>
      <w:r>
        <w:rPr>
          <w:sz w:val="24"/>
          <w:szCs w:val="24"/>
        </w:rPr>
        <w:t>4 Eier</w:t>
      </w:r>
    </w:p>
    <w:p w14:paraId="519F69BE" w14:textId="77777777" w:rsidR="00B26C62" w:rsidRDefault="00B26C62" w:rsidP="00B26C62">
      <w:pPr>
        <w:rPr>
          <w:sz w:val="24"/>
          <w:szCs w:val="24"/>
        </w:rPr>
      </w:pPr>
      <w:r>
        <w:rPr>
          <w:sz w:val="24"/>
          <w:szCs w:val="24"/>
        </w:rPr>
        <w:t>1 Prise Salz</w:t>
      </w:r>
    </w:p>
    <w:p w14:paraId="6BA87FF4" w14:textId="77777777" w:rsidR="00B26C62" w:rsidRDefault="00B26C62" w:rsidP="00B26C62">
      <w:pPr>
        <w:rPr>
          <w:sz w:val="24"/>
          <w:szCs w:val="24"/>
        </w:rPr>
      </w:pPr>
      <w:r>
        <w:rPr>
          <w:sz w:val="24"/>
          <w:szCs w:val="24"/>
        </w:rPr>
        <w:t>3-4 EL Milch</w:t>
      </w:r>
    </w:p>
    <w:p w14:paraId="3A419CFE" w14:textId="77777777" w:rsidR="00B26C62" w:rsidRDefault="00B26C62" w:rsidP="00B26C62">
      <w:pPr>
        <w:rPr>
          <w:sz w:val="24"/>
          <w:szCs w:val="24"/>
        </w:rPr>
      </w:pPr>
      <w:r>
        <w:rPr>
          <w:sz w:val="24"/>
          <w:szCs w:val="24"/>
        </w:rPr>
        <w:t>100 g Mehl</w:t>
      </w:r>
    </w:p>
    <w:p w14:paraId="02307EBD" w14:textId="77777777" w:rsidR="00B26C62" w:rsidRDefault="00B26C62" w:rsidP="00B26C62">
      <w:pPr>
        <w:rPr>
          <w:sz w:val="24"/>
          <w:szCs w:val="24"/>
        </w:rPr>
      </w:pPr>
      <w:r>
        <w:rPr>
          <w:sz w:val="24"/>
          <w:szCs w:val="24"/>
        </w:rPr>
        <w:t>250 g Mascarpone</w:t>
      </w:r>
    </w:p>
    <w:p w14:paraId="197AD08F" w14:textId="77777777" w:rsidR="00B26C62" w:rsidRDefault="00B26C62" w:rsidP="00B26C62">
      <w:pPr>
        <w:rPr>
          <w:sz w:val="24"/>
          <w:szCs w:val="24"/>
        </w:rPr>
      </w:pPr>
      <w:r>
        <w:rPr>
          <w:sz w:val="24"/>
          <w:szCs w:val="24"/>
        </w:rPr>
        <w:t>2-3 EL Butter</w:t>
      </w:r>
    </w:p>
    <w:p w14:paraId="179FC4C3" w14:textId="77777777" w:rsidR="00B26C62" w:rsidRDefault="00B26C62" w:rsidP="00B26C62">
      <w:pPr>
        <w:rPr>
          <w:sz w:val="24"/>
          <w:szCs w:val="24"/>
        </w:rPr>
      </w:pPr>
      <w:r>
        <w:rPr>
          <w:sz w:val="24"/>
          <w:szCs w:val="24"/>
        </w:rPr>
        <w:t>Muskatnuss, frisch gerieben</w:t>
      </w:r>
    </w:p>
    <w:p w14:paraId="674C29E8" w14:textId="77777777" w:rsidR="00B26C62" w:rsidRDefault="00B26C62" w:rsidP="00B26C62">
      <w:pPr>
        <w:rPr>
          <w:sz w:val="24"/>
          <w:szCs w:val="24"/>
        </w:rPr>
      </w:pPr>
      <w:r>
        <w:rPr>
          <w:sz w:val="24"/>
          <w:szCs w:val="24"/>
        </w:rPr>
        <w:t>Puderzucker zum Bestäuben</w:t>
      </w:r>
    </w:p>
    <w:p w14:paraId="6FF0848B" w14:textId="77777777" w:rsidR="00B26C62" w:rsidRDefault="00B26C62" w:rsidP="00B26C62">
      <w:pPr>
        <w:rPr>
          <w:sz w:val="24"/>
          <w:szCs w:val="24"/>
        </w:rPr>
      </w:pPr>
    </w:p>
    <w:p w14:paraId="7919AB79" w14:textId="77777777" w:rsidR="00B26C62" w:rsidRDefault="00B26C62" w:rsidP="00B26C62">
      <w:pPr>
        <w:rPr>
          <w:sz w:val="24"/>
          <w:szCs w:val="24"/>
        </w:rPr>
      </w:pPr>
      <w:r>
        <w:rPr>
          <w:sz w:val="24"/>
          <w:szCs w:val="24"/>
        </w:rPr>
        <w:t>Zubereitungszeit: etwa 40 Min.</w:t>
      </w:r>
    </w:p>
    <w:p w14:paraId="68D43F36" w14:textId="77777777" w:rsidR="00B26C62" w:rsidRDefault="00B26C62" w:rsidP="00E76E01">
      <w:pPr>
        <w:pStyle w:val="ListParagraph"/>
        <w:numPr>
          <w:ilvl w:val="0"/>
          <w:numId w:val="33"/>
        </w:numPr>
        <w:spacing w:after="120"/>
        <w:ind w:left="714" w:hanging="357"/>
        <w:contextualSpacing w:val="0"/>
        <w:jc w:val="both"/>
        <w:rPr>
          <w:sz w:val="24"/>
          <w:szCs w:val="24"/>
        </w:rPr>
      </w:pPr>
      <w:r>
        <w:rPr>
          <w:sz w:val="24"/>
          <w:szCs w:val="24"/>
        </w:rPr>
        <w:t>Für das Püree die Mango schälen und das Fruchtfleisch seitlich am Stein entlang in Spalten abschneiden. Das restliche, am Stein festsitzende Fruchtfleisch so gut wie möglich ablösen und abschaben. Das Mangofleisch im Mixer oder mit dem Pürierstab pürieren, mit 1 EL Zucker und 2-3 EL Zitronensaft würzen. Vorher die Schale der Zitrone abreiben und für den Teig beiseitestellen. Das Mangopüree in den Kühlschrank stellen.</w:t>
      </w:r>
    </w:p>
    <w:p w14:paraId="3189D701" w14:textId="77777777" w:rsidR="00B26C62" w:rsidRDefault="00B26C62" w:rsidP="00E76E01">
      <w:pPr>
        <w:pStyle w:val="ListParagraph"/>
        <w:numPr>
          <w:ilvl w:val="0"/>
          <w:numId w:val="33"/>
        </w:numPr>
        <w:spacing w:after="120"/>
        <w:ind w:left="714" w:hanging="357"/>
        <w:contextualSpacing w:val="0"/>
        <w:jc w:val="both"/>
        <w:rPr>
          <w:sz w:val="24"/>
          <w:szCs w:val="24"/>
        </w:rPr>
      </w:pPr>
      <w:r>
        <w:rPr>
          <w:sz w:val="24"/>
          <w:szCs w:val="24"/>
        </w:rPr>
        <w:t>Für den Teig 2 ganze Eier mit 2 Eigelb verquirlen. 1 Prise Salz, den restlichen Zucker und die abgeriebene Zitronenschale untermischen, nach und nach Milch, Mehl und Mascarpone unterrühren. Die 2 Eiweiß zu steifem Schnee schlagen und nur ganz locker unter die Masse ziehen. Den Backofen auf niedrigster Stufe vorheizen.</w:t>
      </w:r>
    </w:p>
    <w:p w14:paraId="100A19C8" w14:textId="77777777" w:rsidR="00B26C62" w:rsidRDefault="00B26C62" w:rsidP="00E76E01">
      <w:pPr>
        <w:pStyle w:val="ListParagraph"/>
        <w:numPr>
          <w:ilvl w:val="0"/>
          <w:numId w:val="33"/>
        </w:numPr>
        <w:spacing w:after="120"/>
        <w:ind w:left="714" w:hanging="357"/>
        <w:contextualSpacing w:val="0"/>
        <w:jc w:val="both"/>
        <w:rPr>
          <w:sz w:val="24"/>
          <w:szCs w:val="24"/>
        </w:rPr>
      </w:pPr>
      <w:r>
        <w:rPr>
          <w:sz w:val="24"/>
          <w:szCs w:val="24"/>
        </w:rPr>
        <w:t>In einer großen Pfanne die Butter zerlassen. Den Teig einfüllen und glattstreichen. Bei mittlerer Hitze die untere Seite zart anbacken, danach den Teig mit Hilfe von zwei gabeln kreuz und quer in kleine Stücke zerreißen. Mit einem Pfannenwender die Teigstückchen immer wieder in der Pfanne wenden, bis sie rundum knusprig gebacken sind. Mit einem Hauch Muskat würzen, den Schmarrn kurz in den Backofen stellen (Gas Stufe 1) und ausdampfen lassen. Mit Puderzucker bestäuben und das kühle Mangopüree dazu servieren.</w:t>
      </w:r>
    </w:p>
    <w:p w14:paraId="6E8BCE04" w14:textId="77777777" w:rsidR="00B26C62" w:rsidRDefault="00B26C62" w:rsidP="00B26C62">
      <w:pPr>
        <w:rPr>
          <w:sz w:val="24"/>
          <w:szCs w:val="24"/>
        </w:rPr>
      </w:pPr>
      <w:r>
        <w:rPr>
          <w:sz w:val="24"/>
          <w:szCs w:val="24"/>
        </w:rPr>
        <w:br w:type="page"/>
      </w:r>
    </w:p>
    <w:p w14:paraId="046B70C9" w14:textId="4663AD24" w:rsidR="00B26C62" w:rsidRDefault="00B26C62" w:rsidP="00B26C62">
      <w:pPr>
        <w:pStyle w:val="Heading2"/>
        <w:spacing w:after="240"/>
      </w:pPr>
      <w:r>
        <w:lastRenderedPageBreak/>
        <w:t>Gratiniertes Walnusseis</w:t>
      </w:r>
      <w:r w:rsidR="00E860F8">
        <w:rPr>
          <w:rStyle w:val="FootnoteReference"/>
        </w:rPr>
        <w:footnoteReference w:id="1579"/>
      </w:r>
    </w:p>
    <w:p w14:paraId="28D26FEA" w14:textId="77777777" w:rsidR="00B26C62" w:rsidRDefault="00B26C62" w:rsidP="00B26C62">
      <w:pPr>
        <w:rPr>
          <w:sz w:val="24"/>
          <w:szCs w:val="24"/>
        </w:rPr>
      </w:pPr>
      <w:r w:rsidRPr="007D552F">
        <w:rPr>
          <w:sz w:val="24"/>
          <w:szCs w:val="24"/>
          <w:u w:val="single"/>
        </w:rPr>
        <w:t>Zutaten</w:t>
      </w:r>
      <w:r>
        <w:rPr>
          <w:sz w:val="24"/>
          <w:szCs w:val="24"/>
        </w:rPr>
        <w:t xml:space="preserve"> (für 8 Portionen):</w:t>
      </w:r>
    </w:p>
    <w:p w14:paraId="2C1C33E2" w14:textId="77777777" w:rsidR="00B26C62" w:rsidRDefault="00B26C62" w:rsidP="00B26C62">
      <w:pPr>
        <w:rPr>
          <w:sz w:val="24"/>
          <w:szCs w:val="24"/>
        </w:rPr>
      </w:pPr>
      <w:r>
        <w:rPr>
          <w:sz w:val="24"/>
          <w:szCs w:val="24"/>
        </w:rPr>
        <w:t>50 g Walnusskerne</w:t>
      </w:r>
    </w:p>
    <w:p w14:paraId="50FF30B4" w14:textId="77777777" w:rsidR="00B26C62" w:rsidRDefault="00B26C62" w:rsidP="00B26C62">
      <w:pPr>
        <w:rPr>
          <w:sz w:val="24"/>
          <w:szCs w:val="24"/>
        </w:rPr>
      </w:pPr>
      <w:r>
        <w:rPr>
          <w:sz w:val="24"/>
          <w:szCs w:val="24"/>
        </w:rPr>
        <w:t>125 g Puderzucker</w:t>
      </w:r>
    </w:p>
    <w:p w14:paraId="68FC4DCB" w14:textId="77777777" w:rsidR="00B26C62" w:rsidRDefault="00B26C62" w:rsidP="00B26C62">
      <w:pPr>
        <w:rPr>
          <w:sz w:val="24"/>
          <w:szCs w:val="24"/>
        </w:rPr>
      </w:pPr>
      <w:r>
        <w:rPr>
          <w:sz w:val="24"/>
          <w:szCs w:val="24"/>
        </w:rPr>
        <w:t>2 Eiweiß</w:t>
      </w:r>
    </w:p>
    <w:p w14:paraId="32414DDF" w14:textId="77777777" w:rsidR="00B26C62" w:rsidRDefault="00B26C62" w:rsidP="00B26C62">
      <w:pPr>
        <w:rPr>
          <w:sz w:val="24"/>
          <w:szCs w:val="24"/>
        </w:rPr>
      </w:pPr>
      <w:r>
        <w:rPr>
          <w:sz w:val="24"/>
          <w:szCs w:val="24"/>
        </w:rPr>
        <w:t>125 g Kokosraspel</w:t>
      </w:r>
    </w:p>
    <w:p w14:paraId="0E5537C9" w14:textId="77777777" w:rsidR="00B26C62" w:rsidRDefault="00B26C62" w:rsidP="00B26C62">
      <w:pPr>
        <w:rPr>
          <w:sz w:val="24"/>
          <w:szCs w:val="24"/>
        </w:rPr>
      </w:pPr>
      <w:r>
        <w:rPr>
          <w:sz w:val="24"/>
          <w:szCs w:val="24"/>
        </w:rPr>
        <w:t>100 g Löffelbiskuits</w:t>
      </w:r>
    </w:p>
    <w:p w14:paraId="7649D057" w14:textId="77777777" w:rsidR="00B26C62" w:rsidRDefault="00B26C62" w:rsidP="00B26C62">
      <w:pPr>
        <w:rPr>
          <w:sz w:val="24"/>
          <w:szCs w:val="24"/>
        </w:rPr>
      </w:pPr>
      <w:r>
        <w:rPr>
          <w:sz w:val="24"/>
          <w:szCs w:val="24"/>
        </w:rPr>
        <w:t>4 EL Kokoslikör oder frisch ausgepresster Orangensaft</w:t>
      </w:r>
    </w:p>
    <w:p w14:paraId="08CA8DE6" w14:textId="77777777" w:rsidR="00B26C62" w:rsidRDefault="00B26C62" w:rsidP="00B26C62">
      <w:pPr>
        <w:rPr>
          <w:sz w:val="24"/>
          <w:szCs w:val="24"/>
        </w:rPr>
      </w:pPr>
      <w:r>
        <w:rPr>
          <w:sz w:val="24"/>
          <w:szCs w:val="24"/>
        </w:rPr>
        <w:t>500 ml Walnusseis</w:t>
      </w:r>
    </w:p>
    <w:p w14:paraId="5DB2606F" w14:textId="77777777" w:rsidR="00B26C62" w:rsidRDefault="00B26C62" w:rsidP="00B26C62">
      <w:pPr>
        <w:rPr>
          <w:sz w:val="24"/>
          <w:szCs w:val="24"/>
        </w:rPr>
      </w:pPr>
    </w:p>
    <w:p w14:paraId="1F2A5ECA" w14:textId="77777777" w:rsidR="00B26C62" w:rsidRDefault="00B26C62" w:rsidP="00B26C62">
      <w:pPr>
        <w:rPr>
          <w:sz w:val="24"/>
          <w:szCs w:val="24"/>
        </w:rPr>
      </w:pPr>
      <w:r>
        <w:rPr>
          <w:sz w:val="24"/>
          <w:szCs w:val="24"/>
        </w:rPr>
        <w:t>Zubereitungszeit: etwa 30 Min.</w:t>
      </w:r>
    </w:p>
    <w:p w14:paraId="37832467" w14:textId="77777777" w:rsidR="00B26C62" w:rsidRDefault="00B26C62" w:rsidP="00E76E01">
      <w:pPr>
        <w:pStyle w:val="ListParagraph"/>
        <w:numPr>
          <w:ilvl w:val="0"/>
          <w:numId w:val="34"/>
        </w:numPr>
        <w:spacing w:after="120"/>
        <w:ind w:left="714" w:hanging="357"/>
        <w:contextualSpacing w:val="0"/>
        <w:jc w:val="both"/>
        <w:rPr>
          <w:sz w:val="24"/>
          <w:szCs w:val="24"/>
        </w:rPr>
      </w:pPr>
      <w:r>
        <w:rPr>
          <w:sz w:val="24"/>
          <w:szCs w:val="24"/>
        </w:rPr>
        <w:t>Den Backofen auf 250° vorheizen. Die Hälfte der Walnusskerne grob hacken, den Rest durch die Mandelmühle drehen.</w:t>
      </w:r>
    </w:p>
    <w:p w14:paraId="3D186606" w14:textId="77777777" w:rsidR="00B26C62" w:rsidRDefault="00B26C62" w:rsidP="00E76E01">
      <w:pPr>
        <w:pStyle w:val="ListParagraph"/>
        <w:numPr>
          <w:ilvl w:val="0"/>
          <w:numId w:val="34"/>
        </w:numPr>
        <w:spacing w:after="120"/>
        <w:ind w:left="714" w:hanging="357"/>
        <w:contextualSpacing w:val="0"/>
        <w:jc w:val="both"/>
        <w:rPr>
          <w:sz w:val="24"/>
          <w:szCs w:val="24"/>
        </w:rPr>
      </w:pPr>
      <w:r>
        <w:rPr>
          <w:sz w:val="24"/>
          <w:szCs w:val="24"/>
        </w:rPr>
        <w:t>Den Puderzucker durchsieben. Die 2 Eiweiß zu steifem Schnee schlagen, dabei den Puderzucker einrieseln lassen. Die Kokosraspel und die gemahlenen Walnusskerne mischen und zum Schluss unter die Eiweißmasse ziehen.</w:t>
      </w:r>
    </w:p>
    <w:p w14:paraId="6C0ECF84" w14:textId="77777777" w:rsidR="00B26C62" w:rsidRDefault="00B26C62" w:rsidP="00E76E01">
      <w:pPr>
        <w:pStyle w:val="ListParagraph"/>
        <w:numPr>
          <w:ilvl w:val="0"/>
          <w:numId w:val="34"/>
        </w:numPr>
        <w:spacing w:after="120"/>
        <w:ind w:left="714" w:hanging="357"/>
        <w:contextualSpacing w:val="0"/>
        <w:jc w:val="both"/>
        <w:rPr>
          <w:sz w:val="24"/>
          <w:szCs w:val="24"/>
        </w:rPr>
      </w:pPr>
      <w:r>
        <w:rPr>
          <w:sz w:val="24"/>
          <w:szCs w:val="24"/>
        </w:rPr>
        <w:t>Die Löffelbiskuits nebeneinander in eine Gratinform legen, mit dem Kokoslikör oder Orangensaft beträufeln. Das Walnusseis in Scheiben schneiden und auf die Löffelbiskuits legen.</w:t>
      </w:r>
    </w:p>
    <w:p w14:paraId="0F3BE4E8" w14:textId="77777777" w:rsidR="00B26C62" w:rsidRDefault="00B26C62" w:rsidP="00E76E01">
      <w:pPr>
        <w:pStyle w:val="ListParagraph"/>
        <w:numPr>
          <w:ilvl w:val="0"/>
          <w:numId w:val="34"/>
        </w:numPr>
        <w:spacing w:after="120"/>
        <w:ind w:left="714" w:hanging="357"/>
        <w:contextualSpacing w:val="0"/>
        <w:jc w:val="both"/>
        <w:rPr>
          <w:sz w:val="24"/>
          <w:szCs w:val="24"/>
        </w:rPr>
      </w:pPr>
      <w:r>
        <w:rPr>
          <w:sz w:val="24"/>
          <w:szCs w:val="24"/>
        </w:rPr>
        <w:t>Die Baisermasse in einen großen Spritzbeutel mit großer Sterntülle umfüllen, dekorativ über das Eis spritzen. Die gehackten Walnüsse aufstreuen.</w:t>
      </w:r>
    </w:p>
    <w:p w14:paraId="07C945C4" w14:textId="77777777" w:rsidR="00B26C62" w:rsidRPr="0013299A" w:rsidRDefault="00B26C62" w:rsidP="00E76E01">
      <w:pPr>
        <w:pStyle w:val="ListParagraph"/>
        <w:numPr>
          <w:ilvl w:val="0"/>
          <w:numId w:val="34"/>
        </w:numPr>
        <w:spacing w:after="120"/>
        <w:ind w:left="714" w:hanging="357"/>
        <w:contextualSpacing w:val="0"/>
        <w:jc w:val="both"/>
        <w:rPr>
          <w:sz w:val="24"/>
          <w:szCs w:val="24"/>
        </w:rPr>
      </w:pPr>
      <w:r>
        <w:rPr>
          <w:sz w:val="24"/>
          <w:szCs w:val="24"/>
        </w:rPr>
        <w:t>Im Backofen (Gas Stufe 5) auf oberer Schiene in knapp 5 Min. goldbraun gratinieren.</w:t>
      </w:r>
    </w:p>
    <w:p w14:paraId="59F49AC8" w14:textId="77777777" w:rsidR="00646378" w:rsidRDefault="00646378">
      <w:pPr>
        <w:rPr>
          <w:sz w:val="24"/>
          <w:szCs w:val="24"/>
        </w:rPr>
      </w:pPr>
      <w:r>
        <w:rPr>
          <w:sz w:val="24"/>
          <w:szCs w:val="24"/>
        </w:rPr>
        <w:br w:type="page"/>
      </w:r>
    </w:p>
    <w:p w14:paraId="120487C9" w14:textId="45BC24A6" w:rsidR="00646378" w:rsidRDefault="00646378" w:rsidP="00B246B1">
      <w:pPr>
        <w:pStyle w:val="Heading2"/>
        <w:spacing w:after="240"/>
      </w:pPr>
      <w:r>
        <w:lastRenderedPageBreak/>
        <w:t>Joghurteis mit Campari-Orangen-Sauce</w:t>
      </w:r>
      <w:r w:rsidR="00A77EF8">
        <w:rPr>
          <w:rStyle w:val="FootnoteReference"/>
        </w:rPr>
        <w:footnoteReference w:id="1580"/>
      </w:r>
    </w:p>
    <w:p w14:paraId="147C334F" w14:textId="4D3B4202" w:rsidR="00646378" w:rsidRDefault="00646378" w:rsidP="00B26C62">
      <w:pPr>
        <w:rPr>
          <w:sz w:val="24"/>
          <w:szCs w:val="24"/>
        </w:rPr>
      </w:pPr>
      <w:r w:rsidRPr="00B246B1">
        <w:rPr>
          <w:sz w:val="24"/>
          <w:szCs w:val="24"/>
          <w:u w:val="single"/>
        </w:rPr>
        <w:t>Zutaten</w:t>
      </w:r>
      <w:r>
        <w:rPr>
          <w:sz w:val="24"/>
          <w:szCs w:val="24"/>
        </w:rPr>
        <w:t xml:space="preserve"> </w:t>
      </w:r>
      <w:r w:rsidR="00B246B1">
        <w:rPr>
          <w:sz w:val="24"/>
          <w:szCs w:val="24"/>
        </w:rPr>
        <w:t>(</w:t>
      </w:r>
      <w:r>
        <w:rPr>
          <w:sz w:val="24"/>
          <w:szCs w:val="24"/>
        </w:rPr>
        <w:t>für 4 Portionen</w:t>
      </w:r>
      <w:r w:rsidR="00B246B1">
        <w:rPr>
          <w:sz w:val="24"/>
          <w:szCs w:val="24"/>
        </w:rPr>
        <w:t>):</w:t>
      </w:r>
    </w:p>
    <w:p w14:paraId="44355B24" w14:textId="77777777" w:rsidR="000E388A" w:rsidRDefault="00646378" w:rsidP="00B26C62">
      <w:pPr>
        <w:rPr>
          <w:sz w:val="24"/>
          <w:szCs w:val="24"/>
        </w:rPr>
      </w:pPr>
      <w:r>
        <w:rPr>
          <w:sz w:val="24"/>
          <w:szCs w:val="24"/>
        </w:rPr>
        <w:t>3 Orangen</w:t>
      </w:r>
      <w:r w:rsidR="000E388A">
        <w:rPr>
          <w:sz w:val="24"/>
          <w:szCs w:val="24"/>
        </w:rPr>
        <w:t>, davon 1 unbehandelt</w:t>
      </w:r>
    </w:p>
    <w:p w14:paraId="19D55868" w14:textId="77777777" w:rsidR="000E388A" w:rsidRDefault="000E388A" w:rsidP="00B26C62">
      <w:pPr>
        <w:rPr>
          <w:sz w:val="24"/>
          <w:szCs w:val="24"/>
        </w:rPr>
      </w:pPr>
      <w:r>
        <w:rPr>
          <w:sz w:val="24"/>
          <w:szCs w:val="24"/>
        </w:rPr>
        <w:t>1-2 EL Zucker</w:t>
      </w:r>
    </w:p>
    <w:p w14:paraId="6B4EC28C" w14:textId="77777777" w:rsidR="000E388A" w:rsidRDefault="000E388A" w:rsidP="00B26C62">
      <w:pPr>
        <w:rPr>
          <w:sz w:val="24"/>
          <w:szCs w:val="24"/>
        </w:rPr>
      </w:pPr>
      <w:r>
        <w:rPr>
          <w:sz w:val="24"/>
          <w:szCs w:val="24"/>
        </w:rPr>
        <w:t>1 Anisstern</w:t>
      </w:r>
    </w:p>
    <w:p w14:paraId="2D898F81" w14:textId="77777777" w:rsidR="000E388A" w:rsidRDefault="000E388A" w:rsidP="00B26C62">
      <w:pPr>
        <w:rPr>
          <w:sz w:val="24"/>
          <w:szCs w:val="24"/>
        </w:rPr>
      </w:pPr>
      <w:r>
        <w:rPr>
          <w:sz w:val="24"/>
          <w:szCs w:val="24"/>
        </w:rPr>
        <w:t>1 Zimtstange</w:t>
      </w:r>
    </w:p>
    <w:p w14:paraId="620E9C45" w14:textId="77777777" w:rsidR="000E388A" w:rsidRDefault="000E388A" w:rsidP="00B26C62">
      <w:pPr>
        <w:rPr>
          <w:sz w:val="24"/>
          <w:szCs w:val="24"/>
        </w:rPr>
      </w:pPr>
      <w:r>
        <w:rPr>
          <w:sz w:val="24"/>
          <w:szCs w:val="24"/>
        </w:rPr>
        <w:t>3-4 EL Campari</w:t>
      </w:r>
    </w:p>
    <w:p w14:paraId="07719110" w14:textId="62A0476C" w:rsidR="000E388A" w:rsidRDefault="000E388A" w:rsidP="00B26C62">
      <w:pPr>
        <w:rPr>
          <w:sz w:val="24"/>
          <w:szCs w:val="24"/>
        </w:rPr>
      </w:pPr>
      <w:r>
        <w:rPr>
          <w:sz w:val="24"/>
          <w:szCs w:val="24"/>
        </w:rPr>
        <w:t>500 ml Joghurteis mit Blutorange</w:t>
      </w:r>
      <w:r w:rsidR="0084049F">
        <w:rPr>
          <w:sz w:val="24"/>
          <w:szCs w:val="24"/>
        </w:rPr>
        <w:t xml:space="preserve"> oder Vanilleeis</w:t>
      </w:r>
    </w:p>
    <w:p w14:paraId="0A5CCF42" w14:textId="77777777" w:rsidR="000E388A" w:rsidRDefault="000E388A" w:rsidP="00B26C62">
      <w:pPr>
        <w:rPr>
          <w:sz w:val="24"/>
          <w:szCs w:val="24"/>
        </w:rPr>
      </w:pPr>
    </w:p>
    <w:p w14:paraId="415E3B77" w14:textId="77777777" w:rsidR="000E388A" w:rsidRDefault="000E388A" w:rsidP="00B26C62">
      <w:pPr>
        <w:rPr>
          <w:sz w:val="24"/>
          <w:szCs w:val="24"/>
        </w:rPr>
      </w:pPr>
      <w:r>
        <w:rPr>
          <w:sz w:val="24"/>
          <w:szCs w:val="24"/>
        </w:rPr>
        <w:t>Zubereitungszeit:</w:t>
      </w:r>
      <w:r>
        <w:rPr>
          <w:sz w:val="24"/>
          <w:szCs w:val="24"/>
        </w:rPr>
        <w:tab/>
        <w:t>25 Minuten</w:t>
      </w:r>
    </w:p>
    <w:p w14:paraId="5A0D6182" w14:textId="77777777" w:rsidR="000E388A" w:rsidRPr="00B246B1" w:rsidRDefault="000E388A" w:rsidP="00B40E8C">
      <w:pPr>
        <w:pStyle w:val="ListParagraph"/>
        <w:numPr>
          <w:ilvl w:val="0"/>
          <w:numId w:val="1863"/>
        </w:numPr>
        <w:spacing w:after="120"/>
        <w:ind w:left="714" w:hanging="357"/>
        <w:contextualSpacing w:val="0"/>
        <w:jc w:val="both"/>
        <w:rPr>
          <w:sz w:val="24"/>
          <w:szCs w:val="24"/>
        </w:rPr>
      </w:pPr>
      <w:r w:rsidRPr="00B246B1">
        <w:rPr>
          <w:sz w:val="24"/>
          <w:szCs w:val="24"/>
        </w:rPr>
        <w:t>Die unbehandelte Orange heiß waschen und abtrocknen. Etwas Schale mit einem Fadenschneider abziehen.</w:t>
      </w:r>
    </w:p>
    <w:p w14:paraId="5DADAF26" w14:textId="77777777" w:rsidR="004A32AE" w:rsidRPr="00B246B1" w:rsidRDefault="000E388A" w:rsidP="00B40E8C">
      <w:pPr>
        <w:pStyle w:val="ListParagraph"/>
        <w:numPr>
          <w:ilvl w:val="0"/>
          <w:numId w:val="1863"/>
        </w:numPr>
        <w:spacing w:after="120"/>
        <w:ind w:left="714" w:hanging="357"/>
        <w:contextualSpacing w:val="0"/>
        <w:jc w:val="both"/>
        <w:rPr>
          <w:sz w:val="24"/>
          <w:szCs w:val="24"/>
        </w:rPr>
      </w:pPr>
      <w:r w:rsidRPr="00B246B1">
        <w:rPr>
          <w:sz w:val="24"/>
          <w:szCs w:val="24"/>
        </w:rPr>
        <w:t xml:space="preserve">Die Orangen halbieren, das Fruchtfleisch wie beim Auslöffeln einer </w:t>
      </w:r>
      <w:r w:rsidR="004A32AE" w:rsidRPr="00B246B1">
        <w:rPr>
          <w:sz w:val="24"/>
          <w:szCs w:val="24"/>
        </w:rPr>
        <w:t>G</w:t>
      </w:r>
      <w:r w:rsidRPr="00B246B1">
        <w:rPr>
          <w:sz w:val="24"/>
          <w:szCs w:val="24"/>
        </w:rPr>
        <w:t xml:space="preserve">rapefruit </w:t>
      </w:r>
      <w:r w:rsidR="004A32AE" w:rsidRPr="00B246B1">
        <w:rPr>
          <w:sz w:val="24"/>
          <w:szCs w:val="24"/>
        </w:rPr>
        <w:t>zwischen den Trennhäutchen herauslösen. Den Saft gründlich auspressen.</w:t>
      </w:r>
    </w:p>
    <w:p w14:paraId="741EB39C" w14:textId="77777777" w:rsidR="0084049F" w:rsidRPr="00B246B1" w:rsidRDefault="004A32AE" w:rsidP="00B40E8C">
      <w:pPr>
        <w:pStyle w:val="ListParagraph"/>
        <w:numPr>
          <w:ilvl w:val="0"/>
          <w:numId w:val="1863"/>
        </w:numPr>
        <w:spacing w:after="120"/>
        <w:ind w:left="714" w:hanging="357"/>
        <w:contextualSpacing w:val="0"/>
        <w:jc w:val="both"/>
        <w:rPr>
          <w:sz w:val="24"/>
          <w:szCs w:val="24"/>
        </w:rPr>
      </w:pPr>
      <w:r w:rsidRPr="00B246B1">
        <w:rPr>
          <w:sz w:val="24"/>
          <w:szCs w:val="24"/>
        </w:rPr>
        <w:t>Das ausgelöste Orangenfruchtfleisch mit dem Saft und 1 EL Zucker in einem kleinen Topf vorsichtig verrühren. Den Anisstern</w:t>
      </w:r>
      <w:r w:rsidR="0084049F" w:rsidRPr="00B246B1">
        <w:rPr>
          <w:sz w:val="24"/>
          <w:szCs w:val="24"/>
        </w:rPr>
        <w:t xml:space="preserve"> und die Zimtstange hineingeben und die Mischung bei milder Hitze erwärmen. Die Orangensauce soll heiß werden, jedoch nicht aufkochen.</w:t>
      </w:r>
    </w:p>
    <w:p w14:paraId="647B128C" w14:textId="095E2795" w:rsidR="0084049F" w:rsidRPr="00B246B1" w:rsidRDefault="0084049F" w:rsidP="00B40E8C">
      <w:pPr>
        <w:pStyle w:val="ListParagraph"/>
        <w:numPr>
          <w:ilvl w:val="0"/>
          <w:numId w:val="1863"/>
        </w:numPr>
        <w:spacing w:after="120"/>
        <w:ind w:left="714" w:hanging="357"/>
        <w:contextualSpacing w:val="0"/>
        <w:jc w:val="both"/>
        <w:rPr>
          <w:sz w:val="24"/>
          <w:szCs w:val="24"/>
        </w:rPr>
      </w:pPr>
      <w:r w:rsidRPr="00B246B1">
        <w:rPr>
          <w:sz w:val="24"/>
          <w:szCs w:val="24"/>
        </w:rPr>
        <w:t xml:space="preserve">Den Campari unter die Sauce rühren, eventuell noch mit etwas Zucker abschmecken, Den </w:t>
      </w:r>
      <w:r w:rsidR="00B246B1" w:rsidRPr="00B246B1">
        <w:rPr>
          <w:sz w:val="24"/>
          <w:szCs w:val="24"/>
        </w:rPr>
        <w:t>A</w:t>
      </w:r>
      <w:r w:rsidRPr="00B246B1">
        <w:rPr>
          <w:sz w:val="24"/>
          <w:szCs w:val="24"/>
        </w:rPr>
        <w:t>nisstern und die Zimtstange herausnehmen.</w:t>
      </w:r>
    </w:p>
    <w:p w14:paraId="4097F57B" w14:textId="77777777" w:rsidR="0084049F" w:rsidRPr="00B246B1" w:rsidRDefault="0084049F" w:rsidP="00B40E8C">
      <w:pPr>
        <w:pStyle w:val="ListParagraph"/>
        <w:numPr>
          <w:ilvl w:val="0"/>
          <w:numId w:val="1863"/>
        </w:numPr>
        <w:spacing w:after="120"/>
        <w:ind w:left="714" w:hanging="357"/>
        <w:contextualSpacing w:val="0"/>
        <w:jc w:val="both"/>
        <w:rPr>
          <w:sz w:val="24"/>
          <w:szCs w:val="24"/>
        </w:rPr>
      </w:pPr>
      <w:r w:rsidRPr="00B246B1">
        <w:rPr>
          <w:sz w:val="24"/>
          <w:szCs w:val="24"/>
        </w:rPr>
        <w:t>Vom Joghurteis kleine Kugeln formen, auf Teller geben. Die Orangensauce darüber gießen, die Orangenschalenstreifen aufstreuen.</w:t>
      </w:r>
    </w:p>
    <w:p w14:paraId="4F862D7E" w14:textId="21D34201" w:rsidR="00B26C62" w:rsidRDefault="00B26C62" w:rsidP="00B26C62">
      <w:pPr>
        <w:rPr>
          <w:sz w:val="24"/>
          <w:szCs w:val="24"/>
        </w:rPr>
      </w:pPr>
      <w:r>
        <w:rPr>
          <w:sz w:val="24"/>
          <w:szCs w:val="24"/>
        </w:rPr>
        <w:br w:type="page"/>
      </w:r>
    </w:p>
    <w:p w14:paraId="698C2AF0" w14:textId="77777777" w:rsidR="00B26C62" w:rsidRDefault="00B26C62" w:rsidP="00B26C62">
      <w:pPr>
        <w:pStyle w:val="Heading2"/>
        <w:spacing w:after="240"/>
      </w:pPr>
      <w:r>
        <w:lastRenderedPageBreak/>
        <w:t>Quarkschmarrn mit roter Grütze (2. 153)</w:t>
      </w:r>
    </w:p>
    <w:p w14:paraId="4158362B" w14:textId="77777777" w:rsidR="00B26C62" w:rsidRDefault="00B26C62" w:rsidP="00B26C62">
      <w:pPr>
        <w:rPr>
          <w:sz w:val="24"/>
          <w:szCs w:val="24"/>
        </w:rPr>
      </w:pPr>
      <w:r w:rsidRPr="007D552F">
        <w:rPr>
          <w:sz w:val="24"/>
          <w:szCs w:val="24"/>
          <w:u w:val="single"/>
        </w:rPr>
        <w:t>Zutaten</w:t>
      </w:r>
      <w:r>
        <w:rPr>
          <w:sz w:val="24"/>
          <w:szCs w:val="24"/>
        </w:rPr>
        <w:t xml:space="preserve"> (für 4 Portionen):</w:t>
      </w:r>
    </w:p>
    <w:p w14:paraId="7022E88F" w14:textId="77777777" w:rsidR="00B26C62" w:rsidRDefault="00B26C62" w:rsidP="00B26C62">
      <w:pPr>
        <w:rPr>
          <w:sz w:val="24"/>
          <w:szCs w:val="24"/>
        </w:rPr>
      </w:pPr>
      <w:r>
        <w:rPr>
          <w:sz w:val="24"/>
          <w:szCs w:val="24"/>
        </w:rPr>
        <w:t>350 g Erdbeeren</w:t>
      </w:r>
    </w:p>
    <w:p w14:paraId="0640A718" w14:textId="77777777" w:rsidR="00B26C62" w:rsidRDefault="00B26C62" w:rsidP="00B26C62">
      <w:pPr>
        <w:rPr>
          <w:sz w:val="24"/>
          <w:szCs w:val="24"/>
        </w:rPr>
      </w:pPr>
      <w:r>
        <w:rPr>
          <w:sz w:val="24"/>
          <w:szCs w:val="24"/>
        </w:rPr>
        <w:t>250 g rote Johannisbeeren</w:t>
      </w:r>
    </w:p>
    <w:p w14:paraId="795701FB" w14:textId="77777777" w:rsidR="00B26C62" w:rsidRDefault="00B26C62" w:rsidP="00B26C62">
      <w:pPr>
        <w:rPr>
          <w:sz w:val="24"/>
          <w:szCs w:val="24"/>
        </w:rPr>
      </w:pPr>
      <w:r>
        <w:rPr>
          <w:sz w:val="24"/>
          <w:szCs w:val="24"/>
        </w:rPr>
        <w:t>250 g Himbeeren</w:t>
      </w:r>
    </w:p>
    <w:p w14:paraId="19F3F837" w14:textId="77777777" w:rsidR="00B26C62" w:rsidRDefault="00B26C62" w:rsidP="00B26C62">
      <w:pPr>
        <w:rPr>
          <w:sz w:val="24"/>
          <w:szCs w:val="24"/>
        </w:rPr>
      </w:pPr>
      <w:r>
        <w:rPr>
          <w:sz w:val="24"/>
          <w:szCs w:val="24"/>
        </w:rPr>
        <w:t>170 – 180 g Zucker</w:t>
      </w:r>
    </w:p>
    <w:p w14:paraId="3F861D8A" w14:textId="77777777" w:rsidR="00B26C62" w:rsidRDefault="00B26C62" w:rsidP="00B26C62">
      <w:pPr>
        <w:rPr>
          <w:sz w:val="24"/>
          <w:szCs w:val="24"/>
        </w:rPr>
      </w:pPr>
      <w:r>
        <w:rPr>
          <w:sz w:val="24"/>
          <w:szCs w:val="24"/>
        </w:rPr>
        <w:t>1 EL Speisestärke</w:t>
      </w:r>
    </w:p>
    <w:p w14:paraId="1727FC85" w14:textId="77777777" w:rsidR="00B26C62" w:rsidRDefault="00B26C62" w:rsidP="00B26C62">
      <w:pPr>
        <w:rPr>
          <w:sz w:val="24"/>
          <w:szCs w:val="24"/>
        </w:rPr>
      </w:pPr>
      <w:r>
        <w:rPr>
          <w:sz w:val="24"/>
          <w:szCs w:val="24"/>
        </w:rPr>
        <w:t>3 Eier</w:t>
      </w:r>
    </w:p>
    <w:p w14:paraId="740F356F" w14:textId="77777777" w:rsidR="00B26C62" w:rsidRDefault="00B26C62" w:rsidP="00B26C62">
      <w:pPr>
        <w:rPr>
          <w:sz w:val="24"/>
          <w:szCs w:val="24"/>
        </w:rPr>
      </w:pPr>
      <w:r>
        <w:rPr>
          <w:sz w:val="24"/>
          <w:szCs w:val="24"/>
        </w:rPr>
        <w:t>250 g Magerquark</w:t>
      </w:r>
    </w:p>
    <w:p w14:paraId="0681C93B" w14:textId="77777777" w:rsidR="00B26C62" w:rsidRDefault="00B26C62" w:rsidP="00B26C62">
      <w:pPr>
        <w:rPr>
          <w:sz w:val="24"/>
          <w:szCs w:val="24"/>
        </w:rPr>
      </w:pPr>
      <w:r>
        <w:rPr>
          <w:sz w:val="24"/>
          <w:szCs w:val="24"/>
        </w:rPr>
        <w:t>150 g Saure Sahne</w:t>
      </w:r>
    </w:p>
    <w:p w14:paraId="3C11911C" w14:textId="77777777" w:rsidR="00B26C62" w:rsidRDefault="00B26C62" w:rsidP="00B26C62">
      <w:pPr>
        <w:rPr>
          <w:sz w:val="24"/>
          <w:szCs w:val="24"/>
        </w:rPr>
      </w:pPr>
      <w:r>
        <w:rPr>
          <w:sz w:val="24"/>
          <w:szCs w:val="24"/>
        </w:rPr>
        <w:t>50 g Hartweizengrieß</w:t>
      </w:r>
    </w:p>
    <w:p w14:paraId="08F8AD40" w14:textId="77777777" w:rsidR="00B26C62" w:rsidRDefault="00B26C62" w:rsidP="00B26C62">
      <w:pPr>
        <w:rPr>
          <w:sz w:val="24"/>
          <w:szCs w:val="24"/>
        </w:rPr>
      </w:pPr>
      <w:r>
        <w:rPr>
          <w:sz w:val="24"/>
          <w:szCs w:val="24"/>
        </w:rPr>
        <w:t>20 g Vanillepuddingpulver</w:t>
      </w:r>
    </w:p>
    <w:p w14:paraId="471B2E11" w14:textId="77777777" w:rsidR="00B26C62" w:rsidRDefault="00B26C62" w:rsidP="00B26C62">
      <w:pPr>
        <w:rPr>
          <w:sz w:val="24"/>
          <w:szCs w:val="24"/>
        </w:rPr>
      </w:pPr>
      <w:r>
        <w:rPr>
          <w:sz w:val="24"/>
          <w:szCs w:val="24"/>
        </w:rPr>
        <w:t>Salz</w:t>
      </w:r>
    </w:p>
    <w:p w14:paraId="78C31664" w14:textId="77777777" w:rsidR="00B26C62" w:rsidRPr="00A54546" w:rsidRDefault="00B26C62" w:rsidP="00B26C62">
      <w:pPr>
        <w:rPr>
          <w:sz w:val="24"/>
          <w:szCs w:val="24"/>
        </w:rPr>
      </w:pPr>
      <w:r>
        <w:rPr>
          <w:sz w:val="24"/>
          <w:szCs w:val="24"/>
        </w:rPr>
        <w:t>50 g Butter</w:t>
      </w:r>
    </w:p>
    <w:p w14:paraId="6F3F00D2" w14:textId="77777777" w:rsidR="00B26C62" w:rsidRDefault="00B26C62" w:rsidP="00B26C62">
      <w:pPr>
        <w:rPr>
          <w:sz w:val="24"/>
          <w:szCs w:val="24"/>
        </w:rPr>
      </w:pPr>
    </w:p>
    <w:p w14:paraId="5F0F7A4A" w14:textId="77777777" w:rsidR="00B26C62" w:rsidRDefault="00B26C62" w:rsidP="00B26C62">
      <w:pPr>
        <w:rPr>
          <w:sz w:val="24"/>
          <w:szCs w:val="24"/>
        </w:rPr>
      </w:pPr>
      <w:r>
        <w:rPr>
          <w:sz w:val="24"/>
          <w:szCs w:val="24"/>
        </w:rPr>
        <w:t>Zubereitungszeit: 40 Min.</w:t>
      </w:r>
    </w:p>
    <w:p w14:paraId="6FD3486A" w14:textId="77777777" w:rsidR="00B26C62" w:rsidRDefault="00B26C62" w:rsidP="00E76E01">
      <w:pPr>
        <w:pStyle w:val="ListParagraph"/>
        <w:numPr>
          <w:ilvl w:val="0"/>
          <w:numId w:val="38"/>
        </w:numPr>
        <w:spacing w:after="120"/>
        <w:ind w:left="714" w:hanging="357"/>
        <w:contextualSpacing w:val="0"/>
        <w:jc w:val="both"/>
        <w:rPr>
          <w:sz w:val="24"/>
          <w:szCs w:val="24"/>
        </w:rPr>
      </w:pPr>
      <w:r>
        <w:rPr>
          <w:sz w:val="24"/>
          <w:szCs w:val="24"/>
        </w:rPr>
        <w:t>Für die Grütze Beeren waschen, putzen und verlesen. Erdbeeren klein schneiden. 250 g gemischte Beere beiseitestellen. Die restlichen Früchte in einem Topf mit 100 g Zucker bei milder Hitze unter Rühren aufkochen. Mit der in wenig kaltem Wasser angerührten stärke binden und 1 Min. unter Rühren kochen. Grütze in eine Schüssel füllen und abkühlen lassen.</w:t>
      </w:r>
    </w:p>
    <w:p w14:paraId="178DFB0E" w14:textId="77777777" w:rsidR="00B26C62" w:rsidRDefault="00B26C62" w:rsidP="00E76E01">
      <w:pPr>
        <w:pStyle w:val="ListParagraph"/>
        <w:numPr>
          <w:ilvl w:val="0"/>
          <w:numId w:val="38"/>
        </w:numPr>
        <w:spacing w:after="120"/>
        <w:ind w:left="714" w:hanging="357"/>
        <w:contextualSpacing w:val="0"/>
        <w:jc w:val="both"/>
        <w:rPr>
          <w:sz w:val="24"/>
          <w:szCs w:val="24"/>
        </w:rPr>
      </w:pPr>
      <w:r>
        <w:rPr>
          <w:sz w:val="24"/>
          <w:szCs w:val="24"/>
        </w:rPr>
        <w:t>Für den Schmarrn Eier trennen. Quark, saure Sahne, Grieß, Puddingpulver und Eigelbe verrühren. 5 Min. quellen lassen. Eiweiße mit 1 Prise Salz steif schlagen, 50 g Zucker einrieseln lassen, 1 Min. weiterschlagen. Eischnee unter die Quarkmasse heben. 20 g Butter in einer beschichteten ofenfesten Pfanne erhitzen. Den Teig einfüllen und leicht stocken lassen. Im vorgeheizten Backofen bei 200° (Gas 3, Umluft 180°) auf der untersten Schiene 10-15 Min. backen.</w:t>
      </w:r>
    </w:p>
    <w:p w14:paraId="3CE4F4F8" w14:textId="77777777" w:rsidR="00B26C62" w:rsidRDefault="00B26C62" w:rsidP="00E76E01">
      <w:pPr>
        <w:pStyle w:val="ListParagraph"/>
        <w:numPr>
          <w:ilvl w:val="0"/>
          <w:numId w:val="38"/>
        </w:numPr>
        <w:spacing w:after="120"/>
        <w:ind w:left="714" w:hanging="357"/>
        <w:contextualSpacing w:val="0"/>
        <w:jc w:val="both"/>
        <w:rPr>
          <w:sz w:val="24"/>
          <w:szCs w:val="24"/>
        </w:rPr>
      </w:pPr>
      <w:r>
        <w:rPr>
          <w:sz w:val="24"/>
          <w:szCs w:val="24"/>
        </w:rPr>
        <w:t>Schmarrn aus der Pfanne nehmen und mit 2 gabeln in Stücke reißen. Restliche Butter in die Pfanne geben, Schmarrn darin unter Wenden goldbraun braten, dabei mit dem restlichen Zucker bestreuen und leicht karamellisieren.</w:t>
      </w:r>
    </w:p>
    <w:p w14:paraId="3696A05E" w14:textId="77777777" w:rsidR="00B26C62" w:rsidRPr="009E17C0" w:rsidRDefault="00B26C62" w:rsidP="00E76E01">
      <w:pPr>
        <w:pStyle w:val="ListParagraph"/>
        <w:numPr>
          <w:ilvl w:val="0"/>
          <w:numId w:val="38"/>
        </w:numPr>
        <w:spacing w:after="120"/>
        <w:ind w:left="714" w:hanging="357"/>
        <w:contextualSpacing w:val="0"/>
        <w:jc w:val="both"/>
        <w:rPr>
          <w:sz w:val="24"/>
          <w:szCs w:val="24"/>
        </w:rPr>
      </w:pPr>
      <w:r>
        <w:rPr>
          <w:sz w:val="24"/>
          <w:szCs w:val="24"/>
        </w:rPr>
        <w:t>Restliche Beeren in die Grütze rühren, Grütze zum Schmarrn servieren.</w:t>
      </w:r>
    </w:p>
    <w:p w14:paraId="4B92FA8F" w14:textId="77777777" w:rsidR="00B26C62" w:rsidRDefault="00B26C62" w:rsidP="00B26C62">
      <w:pPr>
        <w:rPr>
          <w:sz w:val="24"/>
          <w:szCs w:val="24"/>
        </w:rPr>
      </w:pPr>
      <w:r>
        <w:rPr>
          <w:sz w:val="24"/>
          <w:szCs w:val="24"/>
        </w:rPr>
        <w:br w:type="page"/>
      </w:r>
    </w:p>
    <w:p w14:paraId="13824F5E" w14:textId="63BA3BD6" w:rsidR="001C761B" w:rsidRDefault="001C761B" w:rsidP="004C2BFD">
      <w:pPr>
        <w:pStyle w:val="Heading2"/>
        <w:spacing w:after="240"/>
      </w:pPr>
      <w:r>
        <w:lastRenderedPageBreak/>
        <w:t>Fruchtschlangen</w:t>
      </w:r>
      <w:r w:rsidR="00AA4FB4">
        <w:rPr>
          <w:rStyle w:val="FootnoteReference"/>
        </w:rPr>
        <w:footnoteReference w:id="1581"/>
      </w:r>
    </w:p>
    <w:p w14:paraId="270DCFB2" w14:textId="0368AF15" w:rsidR="00457ACA" w:rsidRDefault="001C761B">
      <w:pPr>
        <w:rPr>
          <w:sz w:val="24"/>
          <w:szCs w:val="24"/>
        </w:rPr>
      </w:pPr>
      <w:r w:rsidRPr="004C2BFD">
        <w:rPr>
          <w:sz w:val="24"/>
          <w:szCs w:val="24"/>
          <w:u w:val="single"/>
        </w:rPr>
        <w:t>Zutate</w:t>
      </w:r>
      <w:r w:rsidR="00457ACA" w:rsidRPr="004C2BFD">
        <w:rPr>
          <w:sz w:val="24"/>
          <w:szCs w:val="24"/>
          <w:u w:val="single"/>
        </w:rPr>
        <w:t>n</w:t>
      </w:r>
      <w:r w:rsidR="00457ACA">
        <w:rPr>
          <w:sz w:val="24"/>
          <w:szCs w:val="24"/>
        </w:rPr>
        <w:t xml:space="preserve"> </w:t>
      </w:r>
      <w:r w:rsidR="004C2BFD">
        <w:rPr>
          <w:sz w:val="24"/>
          <w:szCs w:val="24"/>
        </w:rPr>
        <w:t>(</w:t>
      </w:r>
      <w:r w:rsidR="00457ACA">
        <w:rPr>
          <w:sz w:val="24"/>
          <w:szCs w:val="24"/>
        </w:rPr>
        <w:t>für 20 Schlangen</w:t>
      </w:r>
      <w:r w:rsidR="004C2BFD">
        <w:rPr>
          <w:sz w:val="24"/>
          <w:szCs w:val="24"/>
        </w:rPr>
        <w:t>):</w:t>
      </w:r>
    </w:p>
    <w:p w14:paraId="1ABBC201" w14:textId="77777777" w:rsidR="00457ACA" w:rsidRPr="004C2BFD" w:rsidRDefault="00457ACA">
      <w:pPr>
        <w:rPr>
          <w:i/>
          <w:iCs/>
          <w:sz w:val="24"/>
          <w:szCs w:val="24"/>
        </w:rPr>
      </w:pPr>
      <w:r w:rsidRPr="004C2BFD">
        <w:rPr>
          <w:i/>
          <w:iCs/>
          <w:sz w:val="24"/>
          <w:szCs w:val="24"/>
        </w:rPr>
        <w:t>Rote Himbeer-Schlangen</w:t>
      </w:r>
    </w:p>
    <w:p w14:paraId="74107783" w14:textId="77777777" w:rsidR="00457ACA" w:rsidRDefault="00457ACA">
      <w:pPr>
        <w:rPr>
          <w:sz w:val="24"/>
          <w:szCs w:val="24"/>
        </w:rPr>
      </w:pPr>
      <w:r>
        <w:rPr>
          <w:sz w:val="24"/>
          <w:szCs w:val="24"/>
        </w:rPr>
        <w:t>300 g frische Himbeeren (aufgetaut wenn TK-Himbeeren)</w:t>
      </w:r>
    </w:p>
    <w:p w14:paraId="572411E9" w14:textId="77777777" w:rsidR="00E27A5C" w:rsidRDefault="00E27A5C">
      <w:pPr>
        <w:rPr>
          <w:sz w:val="24"/>
          <w:szCs w:val="24"/>
        </w:rPr>
      </w:pPr>
      <w:r>
        <w:rPr>
          <w:sz w:val="24"/>
          <w:szCs w:val="24"/>
        </w:rPr>
        <w:t>1 Banane, geschält</w:t>
      </w:r>
    </w:p>
    <w:p w14:paraId="388422DB" w14:textId="77777777" w:rsidR="00E27A5C" w:rsidRDefault="00E27A5C">
      <w:pPr>
        <w:rPr>
          <w:sz w:val="24"/>
          <w:szCs w:val="24"/>
        </w:rPr>
      </w:pPr>
      <w:r>
        <w:rPr>
          <w:sz w:val="24"/>
          <w:szCs w:val="24"/>
        </w:rPr>
        <w:t>1 EL Apfelmus</w:t>
      </w:r>
    </w:p>
    <w:p w14:paraId="5CA16FE6" w14:textId="77777777" w:rsidR="00E27A5C" w:rsidRDefault="00E27A5C">
      <w:pPr>
        <w:rPr>
          <w:sz w:val="24"/>
          <w:szCs w:val="24"/>
        </w:rPr>
      </w:pPr>
      <w:r>
        <w:rPr>
          <w:sz w:val="24"/>
          <w:szCs w:val="24"/>
        </w:rPr>
        <w:t>Orangensaft</w:t>
      </w:r>
    </w:p>
    <w:p w14:paraId="3B648F9B" w14:textId="77777777" w:rsidR="00E27A5C" w:rsidRDefault="00E27A5C">
      <w:pPr>
        <w:rPr>
          <w:sz w:val="24"/>
          <w:szCs w:val="24"/>
        </w:rPr>
      </w:pPr>
    </w:p>
    <w:p w14:paraId="5822BC09" w14:textId="77777777" w:rsidR="00E27A5C" w:rsidRPr="004C2BFD" w:rsidRDefault="00E27A5C">
      <w:pPr>
        <w:rPr>
          <w:i/>
          <w:iCs/>
          <w:sz w:val="24"/>
          <w:szCs w:val="24"/>
        </w:rPr>
      </w:pPr>
      <w:r w:rsidRPr="004C2BFD">
        <w:rPr>
          <w:i/>
          <w:iCs/>
          <w:sz w:val="24"/>
          <w:szCs w:val="24"/>
        </w:rPr>
        <w:t>Gelbe Mango-Schlangen</w:t>
      </w:r>
    </w:p>
    <w:p w14:paraId="0245EB28" w14:textId="77777777" w:rsidR="00E27A5C" w:rsidRDefault="00E27A5C">
      <w:pPr>
        <w:rPr>
          <w:sz w:val="24"/>
          <w:szCs w:val="24"/>
        </w:rPr>
      </w:pPr>
      <w:r>
        <w:rPr>
          <w:sz w:val="24"/>
          <w:szCs w:val="24"/>
        </w:rPr>
        <w:t>1 große Mango, geschält und entkernt</w:t>
      </w:r>
    </w:p>
    <w:p w14:paraId="1C960358" w14:textId="77777777" w:rsidR="00E27A5C" w:rsidRDefault="00E27A5C">
      <w:pPr>
        <w:rPr>
          <w:sz w:val="24"/>
          <w:szCs w:val="24"/>
        </w:rPr>
      </w:pPr>
      <w:r>
        <w:rPr>
          <w:sz w:val="24"/>
          <w:szCs w:val="24"/>
        </w:rPr>
        <w:t>2 Orangen, geschält</w:t>
      </w:r>
    </w:p>
    <w:p w14:paraId="07B4087C" w14:textId="77777777" w:rsidR="00E27A5C" w:rsidRDefault="00E27A5C">
      <w:pPr>
        <w:rPr>
          <w:sz w:val="24"/>
          <w:szCs w:val="24"/>
        </w:rPr>
      </w:pPr>
      <w:r>
        <w:rPr>
          <w:sz w:val="24"/>
          <w:szCs w:val="24"/>
        </w:rPr>
        <w:t>10 getrocknete, ungeschwefelte Aprikosen</w:t>
      </w:r>
    </w:p>
    <w:p w14:paraId="06794CFD" w14:textId="77777777" w:rsidR="00E27A5C" w:rsidRDefault="00E27A5C">
      <w:pPr>
        <w:rPr>
          <w:sz w:val="24"/>
          <w:szCs w:val="24"/>
        </w:rPr>
      </w:pPr>
    </w:p>
    <w:p w14:paraId="45DA00C8" w14:textId="77777777" w:rsidR="00E27A5C" w:rsidRDefault="00E27A5C">
      <w:pPr>
        <w:rPr>
          <w:sz w:val="24"/>
          <w:szCs w:val="24"/>
        </w:rPr>
      </w:pPr>
      <w:r>
        <w:rPr>
          <w:sz w:val="24"/>
          <w:szCs w:val="24"/>
        </w:rPr>
        <w:t>Zubereitung:</w:t>
      </w:r>
    </w:p>
    <w:p w14:paraId="564AF64F" w14:textId="1A2C348C" w:rsidR="00490AB8" w:rsidRPr="004C2BFD" w:rsidRDefault="00E27A5C" w:rsidP="00B40E8C">
      <w:pPr>
        <w:pStyle w:val="ListParagraph"/>
        <w:numPr>
          <w:ilvl w:val="0"/>
          <w:numId w:val="1769"/>
        </w:numPr>
        <w:spacing w:after="120"/>
        <w:ind w:left="714" w:hanging="357"/>
        <w:contextualSpacing w:val="0"/>
        <w:jc w:val="both"/>
        <w:rPr>
          <w:sz w:val="24"/>
          <w:szCs w:val="24"/>
        </w:rPr>
      </w:pPr>
      <w:r w:rsidRPr="004C2BFD">
        <w:rPr>
          <w:sz w:val="24"/>
          <w:szCs w:val="24"/>
        </w:rPr>
        <w:t>Die Himbeerschlangen zubereiten, indem man die Früchte püriert. Kosten, ob das Püree süß genug isst, wenn nicht, mehr Apfelmus oder Banane dazugeben. Die Konsistenz überprüfen</w:t>
      </w:r>
      <w:r w:rsidR="00490AB8" w:rsidRPr="004C2BFD">
        <w:rPr>
          <w:sz w:val="24"/>
          <w:szCs w:val="24"/>
        </w:rPr>
        <w:t>: man sollte das Püree noch gießen können, aber es darf nicht zerfließen. Orangensaft hinzufügen, wenn es zu fest ist, und mehr Obst, wenn es zu dünnflüssig ist. Den Backofen auf nied</w:t>
      </w:r>
      <w:r w:rsidR="004C2BFD" w:rsidRPr="004C2BFD">
        <w:rPr>
          <w:sz w:val="24"/>
          <w:szCs w:val="24"/>
        </w:rPr>
        <w:t>r</w:t>
      </w:r>
      <w:r w:rsidR="00490AB8" w:rsidRPr="004C2BFD">
        <w:rPr>
          <w:sz w:val="24"/>
          <w:szCs w:val="24"/>
        </w:rPr>
        <w:t>igster Stufe vorheizen. Zwei Backbleche mit Backpapier auslegen.</w:t>
      </w:r>
    </w:p>
    <w:p w14:paraId="542DD6A4" w14:textId="54E977EF" w:rsidR="005B3C62" w:rsidRPr="004C2BFD" w:rsidRDefault="00490AB8" w:rsidP="00B40E8C">
      <w:pPr>
        <w:pStyle w:val="ListParagraph"/>
        <w:numPr>
          <w:ilvl w:val="0"/>
          <w:numId w:val="1769"/>
        </w:numPr>
        <w:spacing w:after="120"/>
        <w:ind w:left="714" w:hanging="357"/>
        <w:contextualSpacing w:val="0"/>
        <w:jc w:val="both"/>
        <w:rPr>
          <w:sz w:val="24"/>
          <w:szCs w:val="24"/>
        </w:rPr>
      </w:pPr>
      <w:r w:rsidRPr="004C2BFD">
        <w:rPr>
          <w:sz w:val="24"/>
          <w:szCs w:val="24"/>
        </w:rPr>
        <w:t>Das Püree auf ein Blech gießen</w:t>
      </w:r>
      <w:r w:rsidR="005B3C62" w:rsidRPr="004C2BFD">
        <w:rPr>
          <w:sz w:val="24"/>
          <w:szCs w:val="24"/>
        </w:rPr>
        <w:t xml:space="preserve"> – 500 ml Fruchtpüree sollten genügen. Mit einem Teigschaber gleichmäßig (5 mm dick) verteilen. Das ist wichtig, sonst werden die Fruchtschlangen an einer Stelle zu trocken, an anderer zu feucht. </w:t>
      </w:r>
    </w:p>
    <w:p w14:paraId="27A88015" w14:textId="6A2B4CBF" w:rsidR="004C2BFD" w:rsidRPr="004C2BFD" w:rsidRDefault="005B3C62" w:rsidP="00B40E8C">
      <w:pPr>
        <w:pStyle w:val="ListParagraph"/>
        <w:numPr>
          <w:ilvl w:val="0"/>
          <w:numId w:val="1769"/>
        </w:numPr>
        <w:spacing w:after="120"/>
        <w:ind w:left="714" w:hanging="357"/>
        <w:contextualSpacing w:val="0"/>
        <w:jc w:val="both"/>
        <w:rPr>
          <w:sz w:val="24"/>
          <w:szCs w:val="24"/>
        </w:rPr>
      </w:pPr>
      <w:r w:rsidRPr="004C2BFD">
        <w:rPr>
          <w:sz w:val="24"/>
          <w:szCs w:val="24"/>
        </w:rPr>
        <w:t>Danach die Mangoschlangen</w:t>
      </w:r>
      <w:r w:rsidR="007E7589" w:rsidRPr="004C2BFD">
        <w:rPr>
          <w:sz w:val="24"/>
          <w:szCs w:val="24"/>
        </w:rPr>
        <w:t xml:space="preserve"> auf dieselbe Weise zubereiten. Die Ofentür ein</w:t>
      </w:r>
      <w:r w:rsidR="004C2BFD" w:rsidRPr="004C2BFD">
        <w:rPr>
          <w:sz w:val="24"/>
          <w:szCs w:val="24"/>
        </w:rPr>
        <w:t>m</w:t>
      </w:r>
      <w:r w:rsidR="007E7589" w:rsidRPr="004C2BFD">
        <w:rPr>
          <w:sz w:val="24"/>
          <w:szCs w:val="24"/>
        </w:rPr>
        <w:t xml:space="preserve">al pro Stunde öffnen, damit die Feuchtigkeit entweichen </w:t>
      </w:r>
      <w:r w:rsidR="004C2BFD" w:rsidRPr="004C2BFD">
        <w:rPr>
          <w:sz w:val="24"/>
          <w:szCs w:val="24"/>
        </w:rPr>
        <w:t>k</w:t>
      </w:r>
      <w:r w:rsidR="007E7589" w:rsidRPr="004C2BFD">
        <w:rPr>
          <w:sz w:val="24"/>
          <w:szCs w:val="24"/>
        </w:rPr>
        <w:t>ann, u</w:t>
      </w:r>
      <w:r w:rsidR="004C2BFD" w:rsidRPr="004C2BFD">
        <w:rPr>
          <w:sz w:val="24"/>
          <w:szCs w:val="24"/>
        </w:rPr>
        <w:t>nd die</w:t>
      </w:r>
      <w:r w:rsidR="007E7589" w:rsidRPr="004C2BFD">
        <w:rPr>
          <w:sz w:val="24"/>
          <w:szCs w:val="24"/>
        </w:rPr>
        <w:t xml:space="preserve"> Position der Bleche tauschen. Das Püree </w:t>
      </w:r>
      <w:r w:rsidR="004C2BFD" w:rsidRPr="004C2BFD">
        <w:rPr>
          <w:sz w:val="24"/>
          <w:szCs w:val="24"/>
        </w:rPr>
        <w:t>ist fertig gebacken, wenn es nicht mehr klebt und sich leicht vom Backpapier löst. Je nach Ofen dauert das 5-6 Stunden. Vorsichtig vom Backpapier lösen.</w:t>
      </w:r>
    </w:p>
    <w:p w14:paraId="32B8796D" w14:textId="77777777" w:rsidR="00EF3FD7" w:rsidRDefault="004C2BFD" w:rsidP="00B40E8C">
      <w:pPr>
        <w:pStyle w:val="ListParagraph"/>
        <w:numPr>
          <w:ilvl w:val="0"/>
          <w:numId w:val="1769"/>
        </w:numPr>
        <w:spacing w:after="120"/>
        <w:ind w:left="714" w:hanging="357"/>
        <w:contextualSpacing w:val="0"/>
        <w:jc w:val="both"/>
        <w:rPr>
          <w:sz w:val="24"/>
          <w:szCs w:val="24"/>
        </w:rPr>
      </w:pPr>
      <w:r w:rsidRPr="004C2BFD">
        <w:rPr>
          <w:sz w:val="24"/>
          <w:szCs w:val="24"/>
        </w:rPr>
        <w:t>Mit einer Schere in 2,5 x 15 cm große Streifen schneiden und einrollen. In einem luftdicht verschlossenen Gefäß kann man die Schlangen an einem kühlen Ort bis zu einem Monat aufbewahren. Aber wahrscheinlich werden sie gleich gegessen.</w:t>
      </w:r>
    </w:p>
    <w:p w14:paraId="139BBCD9" w14:textId="77777777" w:rsidR="00EF3FD7" w:rsidRDefault="00EF3FD7">
      <w:pPr>
        <w:rPr>
          <w:sz w:val="24"/>
          <w:szCs w:val="24"/>
        </w:rPr>
      </w:pPr>
      <w:r>
        <w:rPr>
          <w:sz w:val="24"/>
          <w:szCs w:val="24"/>
        </w:rPr>
        <w:br w:type="page"/>
      </w:r>
    </w:p>
    <w:p w14:paraId="63FC22A4" w14:textId="34B85E25" w:rsidR="00EF3FD7" w:rsidRDefault="00EF3FD7" w:rsidP="00F765A9">
      <w:pPr>
        <w:pStyle w:val="Heading2"/>
        <w:spacing w:after="240"/>
      </w:pPr>
      <w:r>
        <w:lastRenderedPageBreak/>
        <w:t>Kalter Reispudding mit Zitrussirup</w:t>
      </w:r>
      <w:r w:rsidR="00FD23D4">
        <w:rPr>
          <w:rStyle w:val="FootnoteReference"/>
        </w:rPr>
        <w:footnoteReference w:id="1582"/>
      </w:r>
    </w:p>
    <w:p w14:paraId="3CCD5298" w14:textId="4833E3D0" w:rsidR="00811C74" w:rsidRDefault="00811C74" w:rsidP="00EF3FD7">
      <w:pPr>
        <w:spacing w:after="120"/>
        <w:jc w:val="both"/>
        <w:rPr>
          <w:sz w:val="24"/>
          <w:szCs w:val="24"/>
        </w:rPr>
      </w:pPr>
      <w:r w:rsidRPr="00F765A9">
        <w:rPr>
          <w:sz w:val="24"/>
          <w:szCs w:val="24"/>
          <w:u w:val="single"/>
        </w:rPr>
        <w:t>Zutaten</w:t>
      </w:r>
      <w:r>
        <w:rPr>
          <w:sz w:val="24"/>
          <w:szCs w:val="24"/>
        </w:rPr>
        <w:t xml:space="preserve"> </w:t>
      </w:r>
      <w:r w:rsidR="00F765A9">
        <w:rPr>
          <w:sz w:val="24"/>
          <w:szCs w:val="24"/>
        </w:rPr>
        <w:t>(</w:t>
      </w:r>
      <w:r>
        <w:rPr>
          <w:sz w:val="24"/>
          <w:szCs w:val="24"/>
        </w:rPr>
        <w:t>für 6 Portionen</w:t>
      </w:r>
      <w:r w:rsidR="00F765A9">
        <w:rPr>
          <w:sz w:val="24"/>
          <w:szCs w:val="24"/>
        </w:rPr>
        <w:t>):</w:t>
      </w:r>
    </w:p>
    <w:p w14:paraId="3956FF9C" w14:textId="0557FC4C" w:rsidR="00811C74" w:rsidRPr="00F765A9" w:rsidRDefault="00811C74" w:rsidP="00EF3FD7">
      <w:pPr>
        <w:spacing w:after="120"/>
        <w:jc w:val="both"/>
        <w:rPr>
          <w:i/>
          <w:iCs/>
          <w:sz w:val="24"/>
          <w:szCs w:val="24"/>
        </w:rPr>
      </w:pPr>
      <w:r w:rsidRPr="00F765A9">
        <w:rPr>
          <w:i/>
          <w:iCs/>
          <w:sz w:val="24"/>
          <w:szCs w:val="24"/>
        </w:rPr>
        <w:t>Für den Pudding:</w:t>
      </w:r>
    </w:p>
    <w:p w14:paraId="065D6AC4" w14:textId="2A34741B" w:rsidR="00811C74" w:rsidRDefault="00811C74" w:rsidP="00EF3FD7">
      <w:pPr>
        <w:spacing w:after="120"/>
        <w:jc w:val="both"/>
        <w:rPr>
          <w:sz w:val="24"/>
          <w:szCs w:val="24"/>
        </w:rPr>
      </w:pPr>
      <w:r>
        <w:rPr>
          <w:sz w:val="24"/>
          <w:szCs w:val="24"/>
        </w:rPr>
        <w:t>150 g brauner oder weißer Rundkornreis</w:t>
      </w:r>
    </w:p>
    <w:p w14:paraId="3590DEDA" w14:textId="513893B4" w:rsidR="00811C74" w:rsidRDefault="00811C74" w:rsidP="00EF3FD7">
      <w:pPr>
        <w:spacing w:after="120"/>
        <w:jc w:val="both"/>
        <w:rPr>
          <w:sz w:val="24"/>
          <w:szCs w:val="24"/>
        </w:rPr>
      </w:pPr>
      <w:r>
        <w:rPr>
          <w:sz w:val="24"/>
          <w:szCs w:val="24"/>
        </w:rPr>
        <w:t>800 ml (Mandel-) Milch (Pflanzenmilch eben)</w:t>
      </w:r>
    </w:p>
    <w:p w14:paraId="671D10DB" w14:textId="77777777" w:rsidR="00811C74" w:rsidRDefault="00811C74" w:rsidP="00EF3FD7">
      <w:pPr>
        <w:spacing w:after="120"/>
        <w:jc w:val="both"/>
        <w:rPr>
          <w:sz w:val="24"/>
          <w:szCs w:val="24"/>
        </w:rPr>
      </w:pPr>
      <w:r>
        <w:rPr>
          <w:sz w:val="24"/>
          <w:szCs w:val="24"/>
        </w:rPr>
        <w:t>1 Prise Salz</w:t>
      </w:r>
    </w:p>
    <w:p w14:paraId="1989B2D5" w14:textId="77777777" w:rsidR="00811C74" w:rsidRDefault="00811C74" w:rsidP="00EF3FD7">
      <w:pPr>
        <w:spacing w:after="120"/>
        <w:jc w:val="both"/>
        <w:rPr>
          <w:sz w:val="24"/>
          <w:szCs w:val="24"/>
        </w:rPr>
      </w:pPr>
      <w:r>
        <w:rPr>
          <w:sz w:val="24"/>
          <w:szCs w:val="24"/>
        </w:rPr>
        <w:t>125 g blanchierte Mandeln, gehobelt</w:t>
      </w:r>
    </w:p>
    <w:p w14:paraId="1E049ABC" w14:textId="77777777" w:rsidR="00811C74" w:rsidRDefault="00811C74" w:rsidP="00EF3FD7">
      <w:pPr>
        <w:spacing w:after="120"/>
        <w:jc w:val="both"/>
        <w:rPr>
          <w:sz w:val="24"/>
          <w:szCs w:val="24"/>
        </w:rPr>
      </w:pPr>
    </w:p>
    <w:p w14:paraId="1DFCF7C5" w14:textId="77777777" w:rsidR="00811C74" w:rsidRPr="00F765A9" w:rsidRDefault="00811C74" w:rsidP="00EF3FD7">
      <w:pPr>
        <w:spacing w:after="120"/>
        <w:jc w:val="both"/>
        <w:rPr>
          <w:i/>
          <w:iCs/>
          <w:sz w:val="24"/>
          <w:szCs w:val="24"/>
        </w:rPr>
      </w:pPr>
      <w:r w:rsidRPr="00F765A9">
        <w:rPr>
          <w:i/>
          <w:iCs/>
          <w:sz w:val="24"/>
          <w:szCs w:val="24"/>
        </w:rPr>
        <w:t>Für den Sirup:</w:t>
      </w:r>
    </w:p>
    <w:p w14:paraId="185ECF8B" w14:textId="77777777" w:rsidR="00811C74" w:rsidRDefault="00811C74" w:rsidP="00EF3FD7">
      <w:pPr>
        <w:spacing w:after="120"/>
        <w:jc w:val="both"/>
        <w:rPr>
          <w:sz w:val="24"/>
          <w:szCs w:val="24"/>
        </w:rPr>
      </w:pPr>
      <w:r>
        <w:rPr>
          <w:sz w:val="24"/>
          <w:szCs w:val="24"/>
        </w:rPr>
        <w:t>Saft (250 ml) und Schale von 2 großen Bioorangen</w:t>
      </w:r>
    </w:p>
    <w:p w14:paraId="4775DB04" w14:textId="77777777" w:rsidR="00811C74" w:rsidRDefault="00811C74" w:rsidP="00EF3FD7">
      <w:pPr>
        <w:spacing w:after="120"/>
        <w:jc w:val="both"/>
        <w:rPr>
          <w:sz w:val="24"/>
          <w:szCs w:val="24"/>
        </w:rPr>
      </w:pPr>
      <w:r>
        <w:rPr>
          <w:sz w:val="24"/>
          <w:szCs w:val="24"/>
        </w:rPr>
        <w:t>½ TL Kardamomsamen</w:t>
      </w:r>
    </w:p>
    <w:p w14:paraId="6AE7F1E9" w14:textId="77777777" w:rsidR="00811C74" w:rsidRDefault="00811C74" w:rsidP="00EF3FD7">
      <w:pPr>
        <w:spacing w:after="120"/>
        <w:jc w:val="both"/>
        <w:rPr>
          <w:sz w:val="24"/>
          <w:szCs w:val="24"/>
        </w:rPr>
      </w:pPr>
      <w:r>
        <w:rPr>
          <w:sz w:val="24"/>
          <w:szCs w:val="24"/>
        </w:rPr>
        <w:t>1 EL klarer Honig</w:t>
      </w:r>
    </w:p>
    <w:p w14:paraId="143AF2EE" w14:textId="77777777" w:rsidR="00811C74" w:rsidRDefault="00811C74" w:rsidP="00EF3FD7">
      <w:pPr>
        <w:spacing w:after="120"/>
        <w:jc w:val="both"/>
        <w:rPr>
          <w:sz w:val="24"/>
          <w:szCs w:val="24"/>
        </w:rPr>
      </w:pPr>
    </w:p>
    <w:p w14:paraId="1F7CA89C" w14:textId="77777777" w:rsidR="00811C74" w:rsidRDefault="00811C74" w:rsidP="00EF3FD7">
      <w:pPr>
        <w:spacing w:after="120"/>
        <w:jc w:val="both"/>
        <w:rPr>
          <w:sz w:val="24"/>
          <w:szCs w:val="24"/>
        </w:rPr>
      </w:pPr>
    </w:p>
    <w:p w14:paraId="1816F112" w14:textId="77777777" w:rsidR="00811C74" w:rsidRDefault="00811C74" w:rsidP="00EF3FD7">
      <w:pPr>
        <w:spacing w:after="120"/>
        <w:jc w:val="both"/>
        <w:rPr>
          <w:sz w:val="24"/>
          <w:szCs w:val="24"/>
        </w:rPr>
      </w:pPr>
      <w:r>
        <w:rPr>
          <w:sz w:val="24"/>
          <w:szCs w:val="24"/>
        </w:rPr>
        <w:t>Zubereitung:</w:t>
      </w:r>
    </w:p>
    <w:p w14:paraId="414A41B1" w14:textId="25A1D422" w:rsidR="00F765A9" w:rsidRPr="00F765A9" w:rsidRDefault="00811C74" w:rsidP="00B40E8C">
      <w:pPr>
        <w:pStyle w:val="ListParagraph"/>
        <w:numPr>
          <w:ilvl w:val="0"/>
          <w:numId w:val="1781"/>
        </w:numPr>
        <w:spacing w:after="120"/>
        <w:ind w:left="714" w:hanging="357"/>
        <w:contextualSpacing w:val="0"/>
        <w:jc w:val="both"/>
        <w:rPr>
          <w:sz w:val="24"/>
          <w:szCs w:val="24"/>
        </w:rPr>
      </w:pPr>
      <w:r w:rsidRPr="00F765A9">
        <w:rPr>
          <w:sz w:val="24"/>
          <w:szCs w:val="24"/>
        </w:rPr>
        <w:t xml:space="preserve">250 ml Wasser und Reis in einen Topf mit schwerem Boden füllen und unter Rühren 2 Minuten köcheln </w:t>
      </w:r>
      <w:r w:rsidR="00F765A9" w:rsidRPr="00F765A9">
        <w:rPr>
          <w:sz w:val="24"/>
          <w:szCs w:val="24"/>
        </w:rPr>
        <w:t>l</w:t>
      </w:r>
      <w:r w:rsidRPr="00F765A9">
        <w:rPr>
          <w:sz w:val="24"/>
          <w:szCs w:val="24"/>
        </w:rPr>
        <w:t xml:space="preserve">assen, dann die Milch hinzufügen und das Ganze kurz aufkochen. Die Hitze reduzieren, den Deckel auflegen und den Reis </w:t>
      </w:r>
      <w:r w:rsidR="00F765A9" w:rsidRPr="00F765A9">
        <w:rPr>
          <w:sz w:val="24"/>
          <w:szCs w:val="24"/>
        </w:rPr>
        <w:t>25 Minuten köcheln lassen. Häufig umrühren, damit er nicht anbrennt. Falls nötig, mehr Milch dazugießen, damit der Reis eine sehr cremige Konsistenz bekommt. Mit Salz abschmecken. Vollständig abkühlen lassen, dann erst die gehackten Mandeln einrühren.</w:t>
      </w:r>
    </w:p>
    <w:p w14:paraId="754F7826" w14:textId="59B4AB7A" w:rsidR="00F765A9" w:rsidRPr="00F765A9" w:rsidRDefault="00F765A9" w:rsidP="00B40E8C">
      <w:pPr>
        <w:pStyle w:val="ListParagraph"/>
        <w:numPr>
          <w:ilvl w:val="0"/>
          <w:numId w:val="1781"/>
        </w:numPr>
        <w:spacing w:after="120"/>
        <w:ind w:left="714" w:hanging="357"/>
        <w:contextualSpacing w:val="0"/>
        <w:jc w:val="both"/>
        <w:rPr>
          <w:sz w:val="24"/>
          <w:szCs w:val="24"/>
        </w:rPr>
      </w:pPr>
      <w:r w:rsidRPr="00F765A9">
        <w:rPr>
          <w:sz w:val="24"/>
          <w:szCs w:val="24"/>
        </w:rPr>
        <w:t>Inzwischen alle Zutaten für den Sirup in einen kleinen topf geben und zum Kochen bringen. Die Hitze sofort re</w:t>
      </w:r>
      <w:r>
        <w:rPr>
          <w:sz w:val="24"/>
          <w:szCs w:val="24"/>
        </w:rPr>
        <w:t>d</w:t>
      </w:r>
      <w:r w:rsidRPr="00F765A9">
        <w:rPr>
          <w:sz w:val="24"/>
          <w:szCs w:val="24"/>
        </w:rPr>
        <w:t>u</w:t>
      </w:r>
      <w:r>
        <w:rPr>
          <w:sz w:val="24"/>
          <w:szCs w:val="24"/>
        </w:rPr>
        <w:t>z</w:t>
      </w:r>
      <w:r w:rsidRPr="00F765A9">
        <w:rPr>
          <w:sz w:val="24"/>
          <w:szCs w:val="24"/>
        </w:rPr>
        <w:t>ieren und den Sirup sanft köcheln lassen, bis er auf die Hälfte eingedickt ist (dauert ca. 20 Minuten). Abschmecken und eventuell noch mehr Honig zugeben. Durch ein Sieb gießen, um die Kardamomsamen zu entfernen.</w:t>
      </w:r>
    </w:p>
    <w:p w14:paraId="332B6C50" w14:textId="77777777" w:rsidR="00F765A9" w:rsidRPr="00F765A9" w:rsidRDefault="00F765A9" w:rsidP="00B40E8C">
      <w:pPr>
        <w:pStyle w:val="ListParagraph"/>
        <w:numPr>
          <w:ilvl w:val="0"/>
          <w:numId w:val="1781"/>
        </w:numPr>
        <w:spacing w:after="120"/>
        <w:ind w:left="714" w:hanging="357"/>
        <w:contextualSpacing w:val="0"/>
        <w:jc w:val="both"/>
        <w:rPr>
          <w:sz w:val="24"/>
          <w:szCs w:val="24"/>
        </w:rPr>
      </w:pPr>
      <w:r w:rsidRPr="00F765A9">
        <w:rPr>
          <w:sz w:val="24"/>
          <w:szCs w:val="24"/>
        </w:rPr>
        <w:t>Den abgekühlten Reis in Gläser füllen und jeweils einen Löffel Sirup obenauf geben.</w:t>
      </w:r>
    </w:p>
    <w:p w14:paraId="6F91CAEB" w14:textId="77777777" w:rsidR="000709DD" w:rsidRDefault="000709DD">
      <w:pPr>
        <w:rPr>
          <w:sz w:val="24"/>
          <w:szCs w:val="24"/>
        </w:rPr>
      </w:pPr>
      <w:r>
        <w:rPr>
          <w:sz w:val="24"/>
          <w:szCs w:val="24"/>
        </w:rPr>
        <w:br w:type="page"/>
      </w:r>
    </w:p>
    <w:p w14:paraId="111EF87A" w14:textId="48B0A64B" w:rsidR="000709DD" w:rsidRDefault="000709DD" w:rsidP="00D90148">
      <w:pPr>
        <w:pStyle w:val="Heading2"/>
        <w:spacing w:after="240"/>
      </w:pPr>
      <w:r>
        <w:lastRenderedPageBreak/>
        <w:t>Zimtorangen</w:t>
      </w:r>
      <w:r w:rsidR="00622973">
        <w:rPr>
          <w:rStyle w:val="FootnoteReference"/>
        </w:rPr>
        <w:footnoteReference w:id="1583"/>
      </w:r>
    </w:p>
    <w:p w14:paraId="45F3D3DF" w14:textId="77777777" w:rsidR="000709DD" w:rsidRDefault="000709DD" w:rsidP="00EF3FD7">
      <w:pPr>
        <w:spacing w:after="120"/>
        <w:jc w:val="both"/>
        <w:rPr>
          <w:sz w:val="24"/>
          <w:szCs w:val="24"/>
        </w:rPr>
      </w:pPr>
      <w:r w:rsidRPr="00D90148">
        <w:rPr>
          <w:sz w:val="24"/>
          <w:szCs w:val="24"/>
          <w:u w:val="single"/>
        </w:rPr>
        <w:t>Zutaten</w:t>
      </w:r>
      <w:r>
        <w:rPr>
          <w:sz w:val="24"/>
          <w:szCs w:val="24"/>
        </w:rPr>
        <w:t xml:space="preserve"> für 4 Portionen</w:t>
      </w:r>
    </w:p>
    <w:p w14:paraId="4E213FA8" w14:textId="77777777" w:rsidR="000709DD" w:rsidRDefault="000709DD" w:rsidP="00EF3FD7">
      <w:pPr>
        <w:spacing w:after="120"/>
        <w:jc w:val="both"/>
        <w:rPr>
          <w:sz w:val="24"/>
          <w:szCs w:val="24"/>
        </w:rPr>
      </w:pPr>
      <w:r>
        <w:rPr>
          <w:sz w:val="24"/>
          <w:szCs w:val="24"/>
        </w:rPr>
        <w:t>5 Orangen</w:t>
      </w:r>
    </w:p>
    <w:p w14:paraId="10300B90" w14:textId="349151ED" w:rsidR="000709DD" w:rsidRDefault="000709DD" w:rsidP="00EF3FD7">
      <w:pPr>
        <w:spacing w:after="120"/>
        <w:jc w:val="both"/>
        <w:rPr>
          <w:sz w:val="24"/>
          <w:szCs w:val="24"/>
        </w:rPr>
      </w:pPr>
      <w:r>
        <w:rPr>
          <w:sz w:val="24"/>
          <w:szCs w:val="24"/>
        </w:rPr>
        <w:t>1 Zimtstange</w:t>
      </w:r>
    </w:p>
    <w:p w14:paraId="7E0BCD58" w14:textId="77777777" w:rsidR="000709DD" w:rsidRDefault="000709DD" w:rsidP="00EF3FD7">
      <w:pPr>
        <w:spacing w:after="120"/>
        <w:jc w:val="both"/>
        <w:rPr>
          <w:sz w:val="24"/>
          <w:szCs w:val="24"/>
        </w:rPr>
      </w:pPr>
      <w:r>
        <w:rPr>
          <w:sz w:val="24"/>
          <w:szCs w:val="24"/>
        </w:rPr>
        <w:t>1 Vanillestange</w:t>
      </w:r>
    </w:p>
    <w:p w14:paraId="12CDF735" w14:textId="77777777" w:rsidR="000709DD" w:rsidRDefault="000709DD" w:rsidP="00EF3FD7">
      <w:pPr>
        <w:spacing w:after="120"/>
        <w:jc w:val="both"/>
        <w:rPr>
          <w:sz w:val="24"/>
          <w:szCs w:val="24"/>
        </w:rPr>
      </w:pPr>
      <w:r>
        <w:rPr>
          <w:sz w:val="24"/>
          <w:szCs w:val="24"/>
        </w:rPr>
        <w:t>1 TL ganze Gewürznelken</w:t>
      </w:r>
    </w:p>
    <w:p w14:paraId="3A8E4F7A" w14:textId="77777777" w:rsidR="00D90148" w:rsidRDefault="00D90148" w:rsidP="00EF3FD7">
      <w:pPr>
        <w:spacing w:after="120"/>
        <w:jc w:val="both"/>
        <w:rPr>
          <w:sz w:val="24"/>
          <w:szCs w:val="24"/>
        </w:rPr>
      </w:pPr>
      <w:r>
        <w:rPr>
          <w:sz w:val="24"/>
          <w:szCs w:val="24"/>
        </w:rPr>
        <w:t>2</w:t>
      </w:r>
      <w:r w:rsidR="000709DD">
        <w:rPr>
          <w:sz w:val="24"/>
          <w:szCs w:val="24"/>
        </w:rPr>
        <w:t xml:space="preserve"> TL Zimt</w:t>
      </w:r>
    </w:p>
    <w:p w14:paraId="10D0884F" w14:textId="77777777" w:rsidR="00D90148" w:rsidRDefault="00D90148" w:rsidP="00EF3FD7">
      <w:pPr>
        <w:spacing w:after="120"/>
        <w:jc w:val="both"/>
        <w:rPr>
          <w:sz w:val="24"/>
          <w:szCs w:val="24"/>
        </w:rPr>
      </w:pPr>
    </w:p>
    <w:p w14:paraId="396870D4" w14:textId="77777777" w:rsidR="00D90148" w:rsidRDefault="00D90148" w:rsidP="00EF3FD7">
      <w:pPr>
        <w:spacing w:after="120"/>
        <w:jc w:val="both"/>
        <w:rPr>
          <w:sz w:val="24"/>
          <w:szCs w:val="24"/>
        </w:rPr>
      </w:pPr>
    </w:p>
    <w:p w14:paraId="5893BD2D" w14:textId="77777777" w:rsidR="00D90148" w:rsidRDefault="00D90148" w:rsidP="00EF3FD7">
      <w:pPr>
        <w:spacing w:after="120"/>
        <w:jc w:val="both"/>
        <w:rPr>
          <w:sz w:val="24"/>
          <w:szCs w:val="24"/>
        </w:rPr>
      </w:pPr>
    </w:p>
    <w:p w14:paraId="6FB32755" w14:textId="77777777" w:rsidR="00D90148" w:rsidRDefault="00D90148" w:rsidP="00EF3FD7">
      <w:pPr>
        <w:spacing w:after="120"/>
        <w:jc w:val="both"/>
        <w:rPr>
          <w:sz w:val="24"/>
          <w:szCs w:val="24"/>
        </w:rPr>
      </w:pPr>
      <w:r>
        <w:rPr>
          <w:sz w:val="24"/>
          <w:szCs w:val="24"/>
        </w:rPr>
        <w:t>Zubereitung:</w:t>
      </w:r>
    </w:p>
    <w:p w14:paraId="12B576B4" w14:textId="1713A25F" w:rsidR="00D90148" w:rsidRPr="00D90148" w:rsidRDefault="00D90148" w:rsidP="00B40E8C">
      <w:pPr>
        <w:pStyle w:val="ListParagraph"/>
        <w:numPr>
          <w:ilvl w:val="0"/>
          <w:numId w:val="1782"/>
        </w:numPr>
        <w:spacing w:after="120"/>
        <w:ind w:left="714" w:hanging="357"/>
        <w:contextualSpacing w:val="0"/>
        <w:jc w:val="both"/>
        <w:rPr>
          <w:sz w:val="24"/>
          <w:szCs w:val="24"/>
        </w:rPr>
      </w:pPr>
      <w:r w:rsidRPr="00D90148">
        <w:rPr>
          <w:sz w:val="24"/>
          <w:szCs w:val="24"/>
        </w:rPr>
        <w:t xml:space="preserve">1 Orange halbieren und den Saft auspressen. Den Saft mit 60 ml Wasser und den </w:t>
      </w:r>
      <w:r w:rsidR="00694E22">
        <w:rPr>
          <w:sz w:val="24"/>
          <w:szCs w:val="24"/>
        </w:rPr>
        <w:t>G</w:t>
      </w:r>
      <w:r w:rsidRPr="00D90148">
        <w:rPr>
          <w:sz w:val="24"/>
          <w:szCs w:val="24"/>
        </w:rPr>
        <w:t>ewürzen in einen kleinen Topf geben und aufkochen lassen. Vom Herd nehmen und 15 Minuten ziehen und abkühlen lassen.</w:t>
      </w:r>
    </w:p>
    <w:p w14:paraId="6F9653C7" w14:textId="77777777" w:rsidR="00694E22" w:rsidRDefault="00D90148" w:rsidP="00B40E8C">
      <w:pPr>
        <w:pStyle w:val="ListParagraph"/>
        <w:numPr>
          <w:ilvl w:val="0"/>
          <w:numId w:val="1782"/>
        </w:numPr>
        <w:spacing w:after="120"/>
        <w:ind w:left="714" w:hanging="357"/>
        <w:contextualSpacing w:val="0"/>
        <w:jc w:val="both"/>
        <w:rPr>
          <w:sz w:val="24"/>
          <w:szCs w:val="24"/>
        </w:rPr>
      </w:pPr>
      <w:r w:rsidRPr="00D90148">
        <w:rPr>
          <w:sz w:val="24"/>
          <w:szCs w:val="24"/>
        </w:rPr>
        <w:t>Inzwischen die übrigen Orangen schälen, am besten die Schalen mit einem Messer abschneiden, um auch die weiße Haut zu entfernen. Die Orangen in 5 mm dicke Scheiben schneiden und auf einem großen Teller verteilen. Den gewürzten Orangensaft darübergießen und das Dessert mit Zimt bestreuen.</w:t>
      </w:r>
    </w:p>
    <w:p w14:paraId="5670D99D" w14:textId="77777777" w:rsidR="00694E22" w:rsidRDefault="00694E22">
      <w:pPr>
        <w:rPr>
          <w:sz w:val="24"/>
          <w:szCs w:val="24"/>
        </w:rPr>
      </w:pPr>
      <w:r>
        <w:rPr>
          <w:sz w:val="24"/>
          <w:szCs w:val="24"/>
        </w:rPr>
        <w:br w:type="page"/>
      </w:r>
    </w:p>
    <w:p w14:paraId="2E9AC162" w14:textId="47DAD577" w:rsidR="00694E22" w:rsidRDefault="00694E22" w:rsidP="00F243D7">
      <w:pPr>
        <w:pStyle w:val="Heading2"/>
        <w:spacing w:after="240"/>
      </w:pPr>
      <w:r>
        <w:lastRenderedPageBreak/>
        <w:t>Crêpes mit Passionsfrucht-Mango-Sirup</w:t>
      </w:r>
      <w:r w:rsidR="002A4BB3">
        <w:rPr>
          <w:rStyle w:val="FootnoteReference"/>
        </w:rPr>
        <w:footnoteReference w:id="1584"/>
      </w:r>
    </w:p>
    <w:p w14:paraId="002B7251" w14:textId="77777777" w:rsidR="00694E22" w:rsidRDefault="00694E22" w:rsidP="00694E22">
      <w:pPr>
        <w:spacing w:after="120"/>
        <w:jc w:val="both"/>
        <w:rPr>
          <w:sz w:val="24"/>
          <w:szCs w:val="24"/>
        </w:rPr>
      </w:pPr>
      <w:r w:rsidRPr="00F243D7">
        <w:rPr>
          <w:sz w:val="24"/>
          <w:szCs w:val="24"/>
          <w:u w:val="single"/>
        </w:rPr>
        <w:t xml:space="preserve">Zutaten </w:t>
      </w:r>
      <w:r>
        <w:rPr>
          <w:sz w:val="24"/>
          <w:szCs w:val="24"/>
        </w:rPr>
        <w:t>für 15 Stück</w:t>
      </w:r>
    </w:p>
    <w:p w14:paraId="1F3898E3" w14:textId="77777777" w:rsidR="00F93B77" w:rsidRPr="00F243D7" w:rsidRDefault="00F93B77" w:rsidP="00694E22">
      <w:pPr>
        <w:spacing w:after="120"/>
        <w:jc w:val="both"/>
        <w:rPr>
          <w:i/>
          <w:iCs/>
          <w:sz w:val="24"/>
          <w:szCs w:val="24"/>
        </w:rPr>
      </w:pPr>
      <w:r w:rsidRPr="00F243D7">
        <w:rPr>
          <w:i/>
          <w:iCs/>
          <w:sz w:val="24"/>
          <w:szCs w:val="24"/>
        </w:rPr>
        <w:t>Für den Sirup</w:t>
      </w:r>
    </w:p>
    <w:p w14:paraId="0F648DC7" w14:textId="65ED8927" w:rsidR="00881D3D" w:rsidRDefault="00F93B77" w:rsidP="00694E22">
      <w:pPr>
        <w:spacing w:after="120"/>
        <w:jc w:val="both"/>
        <w:rPr>
          <w:sz w:val="24"/>
          <w:szCs w:val="24"/>
        </w:rPr>
      </w:pPr>
      <w:r>
        <w:rPr>
          <w:sz w:val="24"/>
          <w:szCs w:val="24"/>
        </w:rPr>
        <w:t xml:space="preserve">Fruchtfleisch </w:t>
      </w:r>
      <w:r w:rsidR="00881D3D">
        <w:rPr>
          <w:sz w:val="24"/>
          <w:szCs w:val="24"/>
        </w:rPr>
        <w:t>von 6 Passionsfrüchte</w:t>
      </w:r>
    </w:p>
    <w:p w14:paraId="5A9CEC86" w14:textId="77777777" w:rsidR="00477F3B" w:rsidRDefault="00881D3D" w:rsidP="00694E22">
      <w:pPr>
        <w:spacing w:after="120"/>
        <w:jc w:val="both"/>
        <w:rPr>
          <w:sz w:val="24"/>
          <w:szCs w:val="24"/>
        </w:rPr>
      </w:pPr>
      <w:r>
        <w:rPr>
          <w:sz w:val="24"/>
          <w:szCs w:val="24"/>
        </w:rPr>
        <w:t>4 EL Ahornsirup</w:t>
      </w:r>
      <w:r w:rsidR="00477F3B">
        <w:rPr>
          <w:sz w:val="24"/>
          <w:szCs w:val="24"/>
        </w:rPr>
        <w:t xml:space="preserve"> (oder klarer Honig)</w:t>
      </w:r>
    </w:p>
    <w:p w14:paraId="2A959790" w14:textId="77777777" w:rsidR="00477F3B" w:rsidRDefault="00477F3B" w:rsidP="00694E22">
      <w:pPr>
        <w:spacing w:after="120"/>
        <w:jc w:val="both"/>
        <w:rPr>
          <w:sz w:val="24"/>
          <w:szCs w:val="24"/>
        </w:rPr>
      </w:pPr>
      <w:r>
        <w:rPr>
          <w:sz w:val="24"/>
          <w:szCs w:val="24"/>
        </w:rPr>
        <w:t>1 Stück frischer Ingwer (1 cm), geschält und gerieben</w:t>
      </w:r>
    </w:p>
    <w:p w14:paraId="137E6527" w14:textId="77777777" w:rsidR="00477F3B" w:rsidRDefault="00477F3B" w:rsidP="00694E22">
      <w:pPr>
        <w:spacing w:after="120"/>
        <w:jc w:val="both"/>
        <w:rPr>
          <w:sz w:val="24"/>
          <w:szCs w:val="24"/>
        </w:rPr>
      </w:pPr>
      <w:r>
        <w:rPr>
          <w:sz w:val="24"/>
          <w:szCs w:val="24"/>
        </w:rPr>
        <w:t>Mark von 1 Vanilleschote</w:t>
      </w:r>
    </w:p>
    <w:p w14:paraId="28731228" w14:textId="77777777" w:rsidR="00477F3B" w:rsidRDefault="00477F3B" w:rsidP="00694E22">
      <w:pPr>
        <w:spacing w:after="120"/>
        <w:jc w:val="both"/>
        <w:rPr>
          <w:sz w:val="24"/>
          <w:szCs w:val="24"/>
        </w:rPr>
      </w:pPr>
      <w:r>
        <w:rPr>
          <w:sz w:val="24"/>
          <w:szCs w:val="24"/>
        </w:rPr>
        <w:t>1-2 reife Mangos, geschält, das Fruchtfleisch vom Kern gelst und in Segmente geschnitten</w:t>
      </w:r>
    </w:p>
    <w:p w14:paraId="5C70E430" w14:textId="77777777" w:rsidR="00477F3B" w:rsidRDefault="00477F3B" w:rsidP="00694E22">
      <w:pPr>
        <w:spacing w:after="120"/>
        <w:jc w:val="both"/>
        <w:rPr>
          <w:sz w:val="24"/>
          <w:szCs w:val="24"/>
        </w:rPr>
      </w:pPr>
    </w:p>
    <w:p w14:paraId="1B273F29" w14:textId="737BC202" w:rsidR="00477F3B" w:rsidRPr="00F243D7" w:rsidRDefault="00477F3B" w:rsidP="00694E22">
      <w:pPr>
        <w:spacing w:after="120"/>
        <w:jc w:val="both"/>
        <w:rPr>
          <w:i/>
          <w:iCs/>
          <w:sz w:val="24"/>
          <w:szCs w:val="24"/>
        </w:rPr>
      </w:pPr>
      <w:r w:rsidRPr="00F243D7">
        <w:rPr>
          <w:i/>
          <w:iCs/>
          <w:sz w:val="24"/>
          <w:szCs w:val="24"/>
        </w:rPr>
        <w:t xml:space="preserve">Für den </w:t>
      </w:r>
      <w:r w:rsidR="00F243D7" w:rsidRPr="00F243D7">
        <w:rPr>
          <w:i/>
          <w:iCs/>
          <w:sz w:val="24"/>
          <w:szCs w:val="24"/>
        </w:rPr>
        <w:t>T</w:t>
      </w:r>
      <w:r w:rsidRPr="00F243D7">
        <w:rPr>
          <w:i/>
          <w:iCs/>
          <w:sz w:val="24"/>
          <w:szCs w:val="24"/>
        </w:rPr>
        <w:t>eig:</w:t>
      </w:r>
    </w:p>
    <w:p w14:paraId="19964EC9" w14:textId="77777777" w:rsidR="00477F3B" w:rsidRDefault="00477F3B" w:rsidP="00694E22">
      <w:pPr>
        <w:spacing w:after="120"/>
        <w:jc w:val="both"/>
        <w:rPr>
          <w:sz w:val="24"/>
          <w:szCs w:val="24"/>
        </w:rPr>
      </w:pPr>
      <w:r>
        <w:rPr>
          <w:sz w:val="24"/>
          <w:szCs w:val="24"/>
        </w:rPr>
        <w:t>225 g Mehl</w:t>
      </w:r>
    </w:p>
    <w:p w14:paraId="73535E31" w14:textId="77777777" w:rsidR="00477F3B" w:rsidRDefault="00477F3B" w:rsidP="00694E22">
      <w:pPr>
        <w:spacing w:after="120"/>
        <w:jc w:val="both"/>
        <w:rPr>
          <w:sz w:val="24"/>
          <w:szCs w:val="24"/>
        </w:rPr>
      </w:pPr>
      <w:r>
        <w:rPr>
          <w:sz w:val="24"/>
          <w:szCs w:val="24"/>
        </w:rPr>
        <w:t>3 große Eier</w:t>
      </w:r>
    </w:p>
    <w:p w14:paraId="715DD1C6" w14:textId="77777777" w:rsidR="00477F3B" w:rsidRDefault="00477F3B" w:rsidP="00694E22">
      <w:pPr>
        <w:spacing w:after="120"/>
        <w:jc w:val="both"/>
        <w:rPr>
          <w:sz w:val="24"/>
          <w:szCs w:val="24"/>
        </w:rPr>
      </w:pPr>
      <w:r>
        <w:rPr>
          <w:sz w:val="24"/>
          <w:szCs w:val="24"/>
        </w:rPr>
        <w:t>450 ml Milch</w:t>
      </w:r>
    </w:p>
    <w:p w14:paraId="62A4D7ED" w14:textId="77777777" w:rsidR="00F243D7" w:rsidRDefault="00477F3B" w:rsidP="00694E22">
      <w:pPr>
        <w:spacing w:after="120"/>
        <w:jc w:val="both"/>
        <w:rPr>
          <w:sz w:val="24"/>
          <w:szCs w:val="24"/>
        </w:rPr>
      </w:pPr>
      <w:r>
        <w:rPr>
          <w:sz w:val="24"/>
          <w:szCs w:val="24"/>
        </w:rPr>
        <w:t>1 EL geschmolzenes Kokosfett</w:t>
      </w:r>
    </w:p>
    <w:p w14:paraId="6C17AB0B" w14:textId="77777777" w:rsidR="00F243D7" w:rsidRDefault="00F243D7" w:rsidP="00694E22">
      <w:pPr>
        <w:spacing w:after="120"/>
        <w:jc w:val="both"/>
        <w:rPr>
          <w:sz w:val="24"/>
          <w:szCs w:val="24"/>
        </w:rPr>
      </w:pPr>
      <w:r>
        <w:rPr>
          <w:sz w:val="24"/>
          <w:szCs w:val="24"/>
        </w:rPr>
        <w:t>1 Prise Salz</w:t>
      </w:r>
    </w:p>
    <w:p w14:paraId="22F31694" w14:textId="77777777" w:rsidR="00F243D7" w:rsidRDefault="00F243D7" w:rsidP="00694E22">
      <w:pPr>
        <w:spacing w:after="120"/>
        <w:jc w:val="both"/>
        <w:rPr>
          <w:sz w:val="24"/>
          <w:szCs w:val="24"/>
        </w:rPr>
      </w:pPr>
    </w:p>
    <w:p w14:paraId="7D8EF1D5" w14:textId="77777777" w:rsidR="00DA376E" w:rsidRDefault="00F243D7" w:rsidP="00694E22">
      <w:pPr>
        <w:spacing w:after="120"/>
        <w:jc w:val="both"/>
        <w:rPr>
          <w:sz w:val="24"/>
          <w:szCs w:val="24"/>
        </w:rPr>
      </w:pPr>
      <w:r>
        <w:rPr>
          <w:sz w:val="24"/>
          <w:szCs w:val="24"/>
        </w:rPr>
        <w:t>100 g Mascarpone</w:t>
      </w:r>
    </w:p>
    <w:p w14:paraId="124DB491" w14:textId="77777777" w:rsidR="00DA376E" w:rsidRDefault="00DA376E" w:rsidP="00694E22">
      <w:pPr>
        <w:spacing w:after="120"/>
        <w:jc w:val="both"/>
        <w:rPr>
          <w:sz w:val="24"/>
          <w:szCs w:val="24"/>
        </w:rPr>
      </w:pPr>
    </w:p>
    <w:p w14:paraId="1E52D6E0" w14:textId="77777777" w:rsidR="00DA376E" w:rsidRDefault="00DA376E" w:rsidP="00694E22">
      <w:pPr>
        <w:spacing w:after="120"/>
        <w:jc w:val="both"/>
        <w:rPr>
          <w:sz w:val="24"/>
          <w:szCs w:val="24"/>
        </w:rPr>
      </w:pPr>
    </w:p>
    <w:p w14:paraId="6E20FEDF" w14:textId="77777777" w:rsidR="00DA376E" w:rsidRDefault="00DA376E" w:rsidP="00694E22">
      <w:pPr>
        <w:spacing w:after="120"/>
        <w:jc w:val="both"/>
        <w:rPr>
          <w:sz w:val="24"/>
          <w:szCs w:val="24"/>
        </w:rPr>
      </w:pPr>
      <w:r>
        <w:rPr>
          <w:sz w:val="24"/>
          <w:szCs w:val="24"/>
        </w:rPr>
        <w:t>Zubereitung:</w:t>
      </w:r>
    </w:p>
    <w:p w14:paraId="1F3E3D56" w14:textId="77777777" w:rsidR="003A545D" w:rsidRPr="00C328C1" w:rsidRDefault="00DA376E" w:rsidP="00B40E8C">
      <w:pPr>
        <w:pStyle w:val="ListParagraph"/>
        <w:numPr>
          <w:ilvl w:val="0"/>
          <w:numId w:val="1783"/>
        </w:numPr>
        <w:spacing w:after="120"/>
        <w:ind w:left="714" w:hanging="357"/>
        <w:contextualSpacing w:val="0"/>
        <w:jc w:val="both"/>
        <w:rPr>
          <w:sz w:val="24"/>
          <w:szCs w:val="24"/>
        </w:rPr>
      </w:pPr>
      <w:r w:rsidRPr="00C328C1">
        <w:rPr>
          <w:sz w:val="24"/>
          <w:szCs w:val="24"/>
        </w:rPr>
        <w:t>Für den Sirup das Fruchtfleisch der Passionsfrüchte in einen Topf geben. Ahornsirup, 90 ml Wasser, Ingwer und Vanillemark hinzufügen und bei mittlerer Hitze köcheln lassen, bis der Sirup eingedickt ist, Dabei gelegentlich umrühren. Ist der Sirup zu dünnflüssig</w:t>
      </w:r>
      <w:r w:rsidR="00324B5D" w:rsidRPr="00C328C1">
        <w:rPr>
          <w:sz w:val="24"/>
          <w:szCs w:val="24"/>
        </w:rPr>
        <w:t xml:space="preserve">, ein paar weitere Minuten auf dem Herd </w:t>
      </w:r>
      <w:r w:rsidR="003A545D" w:rsidRPr="00C328C1">
        <w:rPr>
          <w:sz w:val="24"/>
          <w:szCs w:val="24"/>
        </w:rPr>
        <w:t>einkochen lassen. Die Mango hinzufügen und den Sirup beiseitestellen.</w:t>
      </w:r>
    </w:p>
    <w:p w14:paraId="70C65CD5" w14:textId="77777777" w:rsidR="00C1174C" w:rsidRPr="00C328C1" w:rsidRDefault="003A545D" w:rsidP="00B40E8C">
      <w:pPr>
        <w:pStyle w:val="ListParagraph"/>
        <w:numPr>
          <w:ilvl w:val="0"/>
          <w:numId w:val="1783"/>
        </w:numPr>
        <w:spacing w:after="120"/>
        <w:ind w:left="714" w:hanging="357"/>
        <w:contextualSpacing w:val="0"/>
        <w:jc w:val="both"/>
        <w:rPr>
          <w:sz w:val="24"/>
          <w:szCs w:val="24"/>
        </w:rPr>
      </w:pPr>
      <w:r w:rsidRPr="00C328C1">
        <w:rPr>
          <w:sz w:val="24"/>
          <w:szCs w:val="24"/>
        </w:rPr>
        <w:t xml:space="preserve">Für den Crêpe-Teig alle Zutaten </w:t>
      </w:r>
      <w:r w:rsidR="00DC0D37" w:rsidRPr="00C328C1">
        <w:rPr>
          <w:sz w:val="24"/>
          <w:szCs w:val="24"/>
        </w:rPr>
        <w:t xml:space="preserve">mit 250 ml Wasser in einer Schüssel glatt pürieren. Durch ein Sieb passieren, um alle Klümpchen zu entfernen. Oder das Mehl in eine Schüssel </w:t>
      </w:r>
      <w:r w:rsidR="00C1174C" w:rsidRPr="00C328C1">
        <w:rPr>
          <w:sz w:val="24"/>
          <w:szCs w:val="24"/>
        </w:rPr>
        <w:t>geben, eier und die Hälfte der Milch hinzufügen und alles glatt rühren. Dann nach und nach die restliche Milch und 250 ml Wasser einrühren.</w:t>
      </w:r>
    </w:p>
    <w:p w14:paraId="7DE83537" w14:textId="2A353F9A" w:rsidR="005105B3" w:rsidRPr="00C328C1" w:rsidRDefault="00C1174C" w:rsidP="00B40E8C">
      <w:pPr>
        <w:pStyle w:val="ListParagraph"/>
        <w:numPr>
          <w:ilvl w:val="0"/>
          <w:numId w:val="1783"/>
        </w:numPr>
        <w:spacing w:after="120"/>
        <w:ind w:left="714" w:hanging="357"/>
        <w:contextualSpacing w:val="0"/>
        <w:jc w:val="both"/>
        <w:rPr>
          <w:sz w:val="24"/>
          <w:szCs w:val="24"/>
        </w:rPr>
      </w:pPr>
      <w:r w:rsidRPr="00C328C1">
        <w:rPr>
          <w:sz w:val="24"/>
          <w:szCs w:val="24"/>
        </w:rPr>
        <w:t xml:space="preserve">Zuletzt das Kokosfett und das Salz unterrühren und den </w:t>
      </w:r>
      <w:r w:rsidR="00C328C1" w:rsidRPr="00C328C1">
        <w:rPr>
          <w:sz w:val="24"/>
          <w:szCs w:val="24"/>
        </w:rPr>
        <w:t>T</w:t>
      </w:r>
      <w:r w:rsidRPr="00C328C1">
        <w:rPr>
          <w:sz w:val="24"/>
          <w:szCs w:val="24"/>
        </w:rPr>
        <w:t>eig mindestens</w:t>
      </w:r>
      <w:r w:rsidR="005105B3" w:rsidRPr="00C328C1">
        <w:rPr>
          <w:sz w:val="24"/>
          <w:szCs w:val="24"/>
        </w:rPr>
        <w:t xml:space="preserve"> 30 Minuten bei Zimmertemperatur ruhen lassen (falls möglich für 1 Stunde). Nochmals umrühren, damit sich das Mehl nicht unten am Schüsselboden absetzt.</w:t>
      </w:r>
    </w:p>
    <w:p w14:paraId="1B12B55B" w14:textId="2F0760C1" w:rsidR="00784E47" w:rsidRPr="00C328C1" w:rsidRDefault="005105B3" w:rsidP="00B40E8C">
      <w:pPr>
        <w:pStyle w:val="ListParagraph"/>
        <w:numPr>
          <w:ilvl w:val="0"/>
          <w:numId w:val="1783"/>
        </w:numPr>
        <w:spacing w:after="120"/>
        <w:ind w:left="714" w:hanging="357"/>
        <w:contextualSpacing w:val="0"/>
        <w:jc w:val="both"/>
        <w:rPr>
          <w:sz w:val="24"/>
          <w:szCs w:val="24"/>
        </w:rPr>
      </w:pPr>
      <w:r w:rsidRPr="00C328C1">
        <w:rPr>
          <w:sz w:val="24"/>
          <w:szCs w:val="24"/>
        </w:rPr>
        <w:t xml:space="preserve">Eine Pfanne auf mittlerer Stufe erhitzen. Ein kleines Stück Kokosfett darin schmelzen. Die Pfanne schwenken, um das Fett in einer dünnen Schicht zu verteilen. </w:t>
      </w:r>
      <w:r w:rsidRPr="00C328C1">
        <w:rPr>
          <w:sz w:val="24"/>
          <w:szCs w:val="24"/>
        </w:rPr>
        <w:lastRenderedPageBreak/>
        <w:t>Überschüssiges Fett entfernen. 4-5 EL Teig in die Pfanne geben. Die Pfanne leicht schwenken, damit sich der teig am Pfannenboden</w:t>
      </w:r>
      <w:r w:rsidR="00121C35" w:rsidRPr="00C328C1">
        <w:rPr>
          <w:sz w:val="24"/>
          <w:szCs w:val="24"/>
        </w:rPr>
        <w:t xml:space="preserve"> verteilt. Etwa 45 Sekunden backen, bis der Crêpe auf der Unterseite golden und oben gestockt isst, dann wenden</w:t>
      </w:r>
      <w:r w:rsidR="00784E47" w:rsidRPr="00C328C1">
        <w:rPr>
          <w:sz w:val="24"/>
          <w:szCs w:val="24"/>
        </w:rPr>
        <w:t xml:space="preserve"> und kurz auf der anderen Seite backen. Auf ein Backblech gleiten lassen und warm stellen, während die anderen Crêpes ebenso gebacken we</w:t>
      </w:r>
      <w:r w:rsidR="00C328C1" w:rsidRPr="00C328C1">
        <w:rPr>
          <w:sz w:val="24"/>
          <w:szCs w:val="24"/>
        </w:rPr>
        <w:t>r</w:t>
      </w:r>
      <w:r w:rsidR="00784E47" w:rsidRPr="00C328C1">
        <w:rPr>
          <w:sz w:val="24"/>
          <w:szCs w:val="24"/>
        </w:rPr>
        <w:t>den.</w:t>
      </w:r>
    </w:p>
    <w:p w14:paraId="7037FA16" w14:textId="77777777" w:rsidR="00BA26A5" w:rsidRDefault="00784E47" w:rsidP="00B40E8C">
      <w:pPr>
        <w:pStyle w:val="ListParagraph"/>
        <w:numPr>
          <w:ilvl w:val="0"/>
          <w:numId w:val="1783"/>
        </w:numPr>
        <w:spacing w:after="120"/>
        <w:ind w:left="714" w:hanging="357"/>
        <w:contextualSpacing w:val="0"/>
        <w:jc w:val="both"/>
        <w:rPr>
          <w:sz w:val="24"/>
          <w:szCs w:val="24"/>
        </w:rPr>
      </w:pPr>
      <w:r w:rsidRPr="00C328C1">
        <w:rPr>
          <w:sz w:val="24"/>
          <w:szCs w:val="24"/>
        </w:rPr>
        <w:t xml:space="preserve">Die Crêpes zu Viertelkreisen einschlagen. In der Pfanne nach Belieben </w:t>
      </w:r>
      <w:r w:rsidR="00C328C1" w:rsidRPr="00C328C1">
        <w:rPr>
          <w:sz w:val="24"/>
          <w:szCs w:val="24"/>
        </w:rPr>
        <w:t>mit etwas Sirup erwärmen. Mit einem Löffel Sirup und einem Klecks Mascarpone oder Joghurt servieren.</w:t>
      </w:r>
    </w:p>
    <w:p w14:paraId="517F6DE4" w14:textId="77777777" w:rsidR="00BA26A5" w:rsidRDefault="00BA26A5">
      <w:pPr>
        <w:rPr>
          <w:sz w:val="24"/>
          <w:szCs w:val="24"/>
        </w:rPr>
      </w:pPr>
      <w:r>
        <w:rPr>
          <w:sz w:val="24"/>
          <w:szCs w:val="24"/>
        </w:rPr>
        <w:br w:type="page"/>
      </w:r>
    </w:p>
    <w:p w14:paraId="369368FA" w14:textId="6AFEA111" w:rsidR="00BA26A5" w:rsidRDefault="00BA26A5" w:rsidP="00611F28">
      <w:pPr>
        <w:pStyle w:val="Heading2"/>
        <w:spacing w:after="240"/>
      </w:pPr>
      <w:r>
        <w:lastRenderedPageBreak/>
        <w:t>Limettenmousse mit Granatapfelkernen</w:t>
      </w:r>
      <w:r w:rsidR="00157046">
        <w:rPr>
          <w:rStyle w:val="FootnoteReference"/>
        </w:rPr>
        <w:footnoteReference w:id="1585"/>
      </w:r>
    </w:p>
    <w:p w14:paraId="7F374A92" w14:textId="685F2634" w:rsidR="00BA26A5" w:rsidRDefault="00BA26A5" w:rsidP="00BA26A5">
      <w:pPr>
        <w:spacing w:after="120"/>
        <w:jc w:val="both"/>
        <w:rPr>
          <w:sz w:val="24"/>
          <w:szCs w:val="24"/>
        </w:rPr>
      </w:pPr>
      <w:r w:rsidRPr="00611F28">
        <w:rPr>
          <w:sz w:val="24"/>
          <w:szCs w:val="24"/>
          <w:u w:val="single"/>
        </w:rPr>
        <w:t>Zutaten</w:t>
      </w:r>
      <w:r>
        <w:rPr>
          <w:sz w:val="24"/>
          <w:szCs w:val="24"/>
        </w:rPr>
        <w:t xml:space="preserve"> </w:t>
      </w:r>
      <w:r w:rsidR="00611F28">
        <w:rPr>
          <w:sz w:val="24"/>
          <w:szCs w:val="24"/>
        </w:rPr>
        <w:t>(</w:t>
      </w:r>
      <w:r>
        <w:rPr>
          <w:sz w:val="24"/>
          <w:szCs w:val="24"/>
        </w:rPr>
        <w:t>für 4 Portionen</w:t>
      </w:r>
      <w:r w:rsidR="00611F28">
        <w:rPr>
          <w:sz w:val="24"/>
          <w:szCs w:val="24"/>
        </w:rPr>
        <w:t>):</w:t>
      </w:r>
    </w:p>
    <w:p w14:paraId="1C08296B" w14:textId="77777777" w:rsidR="00446661" w:rsidRDefault="00446661" w:rsidP="00BA26A5">
      <w:pPr>
        <w:spacing w:after="120"/>
        <w:jc w:val="both"/>
        <w:rPr>
          <w:sz w:val="24"/>
          <w:szCs w:val="24"/>
        </w:rPr>
      </w:pPr>
      <w:r>
        <w:rPr>
          <w:sz w:val="24"/>
          <w:szCs w:val="24"/>
        </w:rPr>
        <w:t>2 reife Avocados, halbiert und vom Kern befreit</w:t>
      </w:r>
    </w:p>
    <w:p w14:paraId="3518A983" w14:textId="77777777" w:rsidR="00446661" w:rsidRDefault="00446661" w:rsidP="00BA26A5">
      <w:pPr>
        <w:spacing w:after="120"/>
        <w:jc w:val="both"/>
        <w:rPr>
          <w:sz w:val="24"/>
          <w:szCs w:val="24"/>
        </w:rPr>
      </w:pPr>
      <w:r>
        <w:rPr>
          <w:sz w:val="24"/>
          <w:szCs w:val="24"/>
        </w:rPr>
        <w:t>Abgeriebene Schale und Saft von 2 Bio-Limetten</w:t>
      </w:r>
    </w:p>
    <w:p w14:paraId="016844ED" w14:textId="77777777" w:rsidR="000F6BA3" w:rsidRDefault="00446661" w:rsidP="00BA26A5">
      <w:pPr>
        <w:spacing w:after="120"/>
        <w:jc w:val="both"/>
        <w:rPr>
          <w:sz w:val="24"/>
          <w:szCs w:val="24"/>
        </w:rPr>
      </w:pPr>
      <w:r>
        <w:rPr>
          <w:sz w:val="24"/>
          <w:szCs w:val="24"/>
        </w:rPr>
        <w:t>6 frische weiche Datteln</w:t>
      </w:r>
      <w:r w:rsidR="000F6BA3">
        <w:rPr>
          <w:sz w:val="24"/>
          <w:szCs w:val="24"/>
        </w:rPr>
        <w:t>, entsteint</w:t>
      </w:r>
    </w:p>
    <w:p w14:paraId="78798B18" w14:textId="77777777" w:rsidR="000F6BA3" w:rsidRDefault="000F6BA3" w:rsidP="00BA26A5">
      <w:pPr>
        <w:spacing w:after="120"/>
        <w:jc w:val="both"/>
        <w:rPr>
          <w:sz w:val="24"/>
          <w:szCs w:val="24"/>
        </w:rPr>
      </w:pPr>
      <w:r>
        <w:rPr>
          <w:sz w:val="24"/>
          <w:szCs w:val="24"/>
        </w:rPr>
        <w:t>Kerne von 1 Granatapfel</w:t>
      </w:r>
    </w:p>
    <w:p w14:paraId="6E1C92C1" w14:textId="77777777" w:rsidR="000F6BA3" w:rsidRDefault="000F6BA3" w:rsidP="00BA26A5">
      <w:pPr>
        <w:spacing w:after="120"/>
        <w:jc w:val="both"/>
        <w:rPr>
          <w:sz w:val="24"/>
          <w:szCs w:val="24"/>
        </w:rPr>
      </w:pPr>
    </w:p>
    <w:p w14:paraId="18960EF9" w14:textId="77777777" w:rsidR="000F6BA3" w:rsidRDefault="000F6BA3" w:rsidP="00BA26A5">
      <w:pPr>
        <w:spacing w:after="120"/>
        <w:jc w:val="both"/>
        <w:rPr>
          <w:sz w:val="24"/>
          <w:szCs w:val="24"/>
        </w:rPr>
      </w:pPr>
      <w:r>
        <w:rPr>
          <w:sz w:val="24"/>
          <w:szCs w:val="24"/>
        </w:rPr>
        <w:t>Zubereitung:</w:t>
      </w:r>
    </w:p>
    <w:p w14:paraId="1907F0A9" w14:textId="77777777" w:rsidR="00117A6D" w:rsidRPr="00611F28" w:rsidRDefault="000F6BA3" w:rsidP="00B40E8C">
      <w:pPr>
        <w:pStyle w:val="ListParagraph"/>
        <w:numPr>
          <w:ilvl w:val="0"/>
          <w:numId w:val="1784"/>
        </w:numPr>
        <w:spacing w:after="120"/>
        <w:ind w:left="714" w:hanging="357"/>
        <w:contextualSpacing w:val="0"/>
        <w:jc w:val="both"/>
        <w:rPr>
          <w:sz w:val="24"/>
          <w:szCs w:val="24"/>
        </w:rPr>
      </w:pPr>
      <w:r w:rsidRPr="00611F28">
        <w:rPr>
          <w:sz w:val="24"/>
          <w:szCs w:val="24"/>
        </w:rPr>
        <w:t xml:space="preserve">Das Fruchtfleisch der Avocados mit einem Löffel aus </w:t>
      </w:r>
      <w:r w:rsidR="006D02C1" w:rsidRPr="00611F28">
        <w:rPr>
          <w:sz w:val="24"/>
          <w:szCs w:val="24"/>
        </w:rPr>
        <w:t>den Schalen lösen. Das Fruchtfleisch mit den Limettenschalen, dem Limettensaft und den Datteln glatt pürieren</w:t>
      </w:r>
      <w:r w:rsidR="00117A6D" w:rsidRPr="00611F28">
        <w:rPr>
          <w:sz w:val="24"/>
          <w:szCs w:val="24"/>
        </w:rPr>
        <w:t>. Abschmecken und eventuell noch etwas mehr Limettensaft, -schale oder Datteln hinzufügen.</w:t>
      </w:r>
    </w:p>
    <w:p w14:paraId="7E48A91A" w14:textId="77777777" w:rsidR="00BA34C8" w:rsidRDefault="00117A6D" w:rsidP="00B40E8C">
      <w:pPr>
        <w:pStyle w:val="ListParagraph"/>
        <w:numPr>
          <w:ilvl w:val="0"/>
          <w:numId w:val="1784"/>
        </w:numPr>
        <w:spacing w:after="120"/>
        <w:ind w:left="714" w:hanging="357"/>
        <w:contextualSpacing w:val="0"/>
        <w:jc w:val="both"/>
        <w:rPr>
          <w:sz w:val="24"/>
          <w:szCs w:val="24"/>
        </w:rPr>
      </w:pPr>
      <w:r w:rsidRPr="00611F28">
        <w:rPr>
          <w:sz w:val="24"/>
          <w:szCs w:val="24"/>
        </w:rPr>
        <w:t>Die Mousse auf vier kleine Gläser verteilen und im Kühlschrank in ein paar Stund</w:t>
      </w:r>
      <w:r w:rsidR="00611F28" w:rsidRPr="00611F28">
        <w:rPr>
          <w:sz w:val="24"/>
          <w:szCs w:val="24"/>
        </w:rPr>
        <w:t>e</w:t>
      </w:r>
      <w:r w:rsidRPr="00611F28">
        <w:rPr>
          <w:sz w:val="24"/>
          <w:szCs w:val="24"/>
        </w:rPr>
        <w:t xml:space="preserve">n fest etwas fest </w:t>
      </w:r>
      <w:r w:rsidR="00611F28" w:rsidRPr="00611F28">
        <w:rPr>
          <w:sz w:val="24"/>
          <w:szCs w:val="24"/>
        </w:rPr>
        <w:t>werden lassen. Mit einer großzügigen Portion Granatapfelkernen obenauf gekühlt servieren.</w:t>
      </w:r>
    </w:p>
    <w:p w14:paraId="55B0ED1F" w14:textId="77777777" w:rsidR="00BA34C8" w:rsidRDefault="00BA34C8">
      <w:pPr>
        <w:rPr>
          <w:sz w:val="24"/>
          <w:szCs w:val="24"/>
        </w:rPr>
      </w:pPr>
      <w:r>
        <w:rPr>
          <w:sz w:val="24"/>
          <w:szCs w:val="24"/>
        </w:rPr>
        <w:br w:type="page"/>
      </w:r>
    </w:p>
    <w:p w14:paraId="69D6C6BF" w14:textId="12EACFEF" w:rsidR="00BA34C8" w:rsidRDefault="00BA34C8" w:rsidP="00614081">
      <w:pPr>
        <w:pStyle w:val="Heading2"/>
        <w:spacing w:after="240"/>
      </w:pPr>
      <w:r>
        <w:lastRenderedPageBreak/>
        <w:t>Rhabarber mit Orange</w:t>
      </w:r>
      <w:r w:rsidR="0041469C">
        <w:rPr>
          <w:rStyle w:val="FootnoteReference"/>
        </w:rPr>
        <w:footnoteReference w:id="1586"/>
      </w:r>
    </w:p>
    <w:p w14:paraId="20213432" w14:textId="2C6AFACC" w:rsidR="00BA34C8" w:rsidRDefault="00BA34C8" w:rsidP="00BA34C8">
      <w:pPr>
        <w:spacing w:after="120"/>
        <w:jc w:val="both"/>
        <w:rPr>
          <w:sz w:val="24"/>
          <w:szCs w:val="24"/>
        </w:rPr>
      </w:pPr>
      <w:r w:rsidRPr="003916AC">
        <w:rPr>
          <w:sz w:val="24"/>
          <w:szCs w:val="24"/>
          <w:u w:val="single"/>
        </w:rPr>
        <w:t xml:space="preserve">Zutaten </w:t>
      </w:r>
      <w:r w:rsidR="003916AC">
        <w:rPr>
          <w:sz w:val="24"/>
          <w:szCs w:val="24"/>
          <w:u w:val="single"/>
        </w:rPr>
        <w:t>(</w:t>
      </w:r>
      <w:r>
        <w:rPr>
          <w:sz w:val="24"/>
          <w:szCs w:val="24"/>
        </w:rPr>
        <w:t>für 4 -6 Portionen</w:t>
      </w:r>
      <w:r w:rsidR="003916AC">
        <w:rPr>
          <w:sz w:val="24"/>
          <w:szCs w:val="24"/>
        </w:rPr>
        <w:t>):</w:t>
      </w:r>
    </w:p>
    <w:p w14:paraId="14371960" w14:textId="77777777" w:rsidR="00BA34C8" w:rsidRDefault="00BA34C8" w:rsidP="00BA34C8">
      <w:pPr>
        <w:spacing w:after="120"/>
        <w:jc w:val="both"/>
        <w:rPr>
          <w:sz w:val="24"/>
          <w:szCs w:val="24"/>
        </w:rPr>
      </w:pPr>
      <w:r>
        <w:rPr>
          <w:sz w:val="24"/>
          <w:szCs w:val="24"/>
        </w:rPr>
        <w:t>750 g Rhabarber</w:t>
      </w:r>
    </w:p>
    <w:p w14:paraId="7CE9F51E" w14:textId="77777777" w:rsidR="00BA34C8" w:rsidRDefault="00BA34C8" w:rsidP="00BA34C8">
      <w:pPr>
        <w:spacing w:after="120"/>
        <w:jc w:val="both"/>
        <w:rPr>
          <w:sz w:val="24"/>
          <w:szCs w:val="24"/>
        </w:rPr>
      </w:pPr>
      <w:r>
        <w:rPr>
          <w:sz w:val="24"/>
          <w:szCs w:val="24"/>
        </w:rPr>
        <w:t>4 Blutorangen</w:t>
      </w:r>
    </w:p>
    <w:p w14:paraId="03BD6F8B" w14:textId="77777777" w:rsidR="00BA34C8" w:rsidRDefault="00BA34C8" w:rsidP="00BA34C8">
      <w:pPr>
        <w:spacing w:after="120"/>
        <w:jc w:val="both"/>
        <w:rPr>
          <w:sz w:val="24"/>
          <w:szCs w:val="24"/>
        </w:rPr>
      </w:pPr>
      <w:r>
        <w:rPr>
          <w:sz w:val="24"/>
          <w:szCs w:val="24"/>
        </w:rPr>
        <w:t>1 EL Zucker</w:t>
      </w:r>
    </w:p>
    <w:p w14:paraId="6300008B" w14:textId="77777777" w:rsidR="00BA34C8" w:rsidRDefault="00BA34C8" w:rsidP="00BA34C8">
      <w:pPr>
        <w:spacing w:after="120"/>
        <w:jc w:val="both"/>
        <w:rPr>
          <w:sz w:val="24"/>
          <w:szCs w:val="24"/>
        </w:rPr>
      </w:pPr>
      <w:r>
        <w:rPr>
          <w:sz w:val="24"/>
          <w:szCs w:val="24"/>
        </w:rPr>
        <w:t>1 Vanilleschote</w:t>
      </w:r>
    </w:p>
    <w:p w14:paraId="33B0ADD1" w14:textId="77777777" w:rsidR="00BA34C8" w:rsidRDefault="00BA34C8" w:rsidP="00BA34C8">
      <w:pPr>
        <w:spacing w:after="120"/>
        <w:jc w:val="both"/>
        <w:rPr>
          <w:sz w:val="24"/>
          <w:szCs w:val="24"/>
        </w:rPr>
      </w:pPr>
    </w:p>
    <w:p w14:paraId="27CF28A4" w14:textId="77777777" w:rsidR="00BA34C8" w:rsidRDefault="00BA34C8" w:rsidP="00BA34C8">
      <w:pPr>
        <w:spacing w:after="120"/>
        <w:jc w:val="both"/>
        <w:rPr>
          <w:sz w:val="24"/>
          <w:szCs w:val="24"/>
        </w:rPr>
      </w:pPr>
      <w:r>
        <w:rPr>
          <w:sz w:val="24"/>
          <w:szCs w:val="24"/>
        </w:rPr>
        <w:t>Zubereitung:</w:t>
      </w:r>
    </w:p>
    <w:p w14:paraId="2EB0CB10" w14:textId="77777777" w:rsidR="00BA34C8" w:rsidRPr="00614081" w:rsidRDefault="00BA34C8" w:rsidP="00B40E8C">
      <w:pPr>
        <w:pStyle w:val="ListParagraph"/>
        <w:numPr>
          <w:ilvl w:val="0"/>
          <w:numId w:val="1807"/>
        </w:numPr>
        <w:spacing w:after="120"/>
        <w:ind w:left="714" w:hanging="357"/>
        <w:contextualSpacing w:val="0"/>
        <w:jc w:val="both"/>
        <w:rPr>
          <w:sz w:val="24"/>
          <w:szCs w:val="24"/>
        </w:rPr>
      </w:pPr>
      <w:r w:rsidRPr="00614081">
        <w:rPr>
          <w:sz w:val="24"/>
          <w:szCs w:val="24"/>
        </w:rPr>
        <w:t xml:space="preserve">Backofen auf 200 Grad vorheizen. </w:t>
      </w:r>
    </w:p>
    <w:p w14:paraId="39B2D1FE" w14:textId="77777777" w:rsidR="00DA3DF3" w:rsidRPr="00614081" w:rsidRDefault="00BA34C8" w:rsidP="00B40E8C">
      <w:pPr>
        <w:pStyle w:val="ListParagraph"/>
        <w:numPr>
          <w:ilvl w:val="0"/>
          <w:numId w:val="1807"/>
        </w:numPr>
        <w:spacing w:after="120"/>
        <w:ind w:left="714" w:hanging="357"/>
        <w:contextualSpacing w:val="0"/>
        <w:jc w:val="both"/>
        <w:rPr>
          <w:sz w:val="24"/>
          <w:szCs w:val="24"/>
        </w:rPr>
      </w:pPr>
      <w:r w:rsidRPr="00614081">
        <w:rPr>
          <w:sz w:val="24"/>
          <w:szCs w:val="24"/>
        </w:rPr>
        <w:t xml:space="preserve">Rhabarber abspülen, Blätter entfernen. Die Stängel </w:t>
      </w:r>
      <w:r w:rsidR="00DA3DF3" w:rsidRPr="00614081">
        <w:rPr>
          <w:sz w:val="24"/>
          <w:szCs w:val="24"/>
        </w:rPr>
        <w:t>in kurze Stücke schneiden und in eine ofenfeste Form geben.</w:t>
      </w:r>
    </w:p>
    <w:p w14:paraId="28093FAB" w14:textId="77777777" w:rsidR="00614081" w:rsidRPr="00614081" w:rsidRDefault="00DA3DF3" w:rsidP="00B40E8C">
      <w:pPr>
        <w:pStyle w:val="ListParagraph"/>
        <w:numPr>
          <w:ilvl w:val="0"/>
          <w:numId w:val="1807"/>
        </w:numPr>
        <w:spacing w:after="120"/>
        <w:ind w:left="714" w:hanging="357"/>
        <w:contextualSpacing w:val="0"/>
        <w:jc w:val="both"/>
        <w:rPr>
          <w:sz w:val="24"/>
          <w:szCs w:val="24"/>
        </w:rPr>
      </w:pPr>
      <w:r w:rsidRPr="00614081">
        <w:rPr>
          <w:sz w:val="24"/>
          <w:szCs w:val="24"/>
        </w:rPr>
        <w:t>2 Orangen schälen, die weiße Haut vollständig entfernen, Früchte in dicke Scheiben schneiden und zum Rhabarber gebe. Den Saft der anderen beiden Orangen auspressen und über das Obst in der Form geben. Alles mit Zucker bestreuen</w:t>
      </w:r>
      <w:r w:rsidR="00614081" w:rsidRPr="00614081">
        <w:rPr>
          <w:sz w:val="24"/>
          <w:szCs w:val="24"/>
        </w:rPr>
        <w:t>.</w:t>
      </w:r>
    </w:p>
    <w:p w14:paraId="4373D0AF" w14:textId="77777777" w:rsidR="0070284E" w:rsidRDefault="00614081" w:rsidP="00B40E8C">
      <w:pPr>
        <w:pStyle w:val="ListParagraph"/>
        <w:numPr>
          <w:ilvl w:val="0"/>
          <w:numId w:val="1807"/>
        </w:numPr>
        <w:spacing w:after="120"/>
        <w:ind w:left="714" w:hanging="357"/>
        <w:contextualSpacing w:val="0"/>
        <w:jc w:val="both"/>
        <w:rPr>
          <w:sz w:val="24"/>
          <w:szCs w:val="24"/>
        </w:rPr>
      </w:pPr>
      <w:r w:rsidRPr="00614081">
        <w:rPr>
          <w:sz w:val="24"/>
          <w:szCs w:val="24"/>
        </w:rPr>
        <w:t>Die Vanilleschote längs aufschneiden, in die Form legen. Mit Alufolie abdecken und im Ofen backen, bis der Rhabarber weich ist. Das dauert wahrscheinlich 20 Minuten. Abkühlen lassen und in Gläser füllen, die man vor dem Essen eine Stunde im Kühlschrank kalt stellt.</w:t>
      </w:r>
    </w:p>
    <w:p w14:paraId="6DA453E6" w14:textId="77777777" w:rsidR="0070284E" w:rsidRDefault="0070284E">
      <w:pPr>
        <w:rPr>
          <w:sz w:val="24"/>
          <w:szCs w:val="24"/>
        </w:rPr>
      </w:pPr>
      <w:r>
        <w:rPr>
          <w:sz w:val="24"/>
          <w:szCs w:val="24"/>
        </w:rPr>
        <w:br w:type="page"/>
      </w:r>
    </w:p>
    <w:p w14:paraId="6DB4145D" w14:textId="2D579FDF" w:rsidR="0070284E" w:rsidRDefault="0070284E" w:rsidP="00CB75DB">
      <w:pPr>
        <w:pStyle w:val="Heading2"/>
        <w:spacing w:after="240"/>
      </w:pPr>
      <w:r>
        <w:lastRenderedPageBreak/>
        <w:t>Erdbeeren mit Haselnussbaiser</w:t>
      </w:r>
      <w:r w:rsidR="008A4D81">
        <w:rPr>
          <w:rStyle w:val="FootnoteReference"/>
        </w:rPr>
        <w:footnoteReference w:id="1587"/>
      </w:r>
    </w:p>
    <w:p w14:paraId="47D5D673" w14:textId="3F136BAD" w:rsidR="001536F5" w:rsidRDefault="001536F5" w:rsidP="0070284E">
      <w:pPr>
        <w:spacing w:after="120"/>
        <w:jc w:val="both"/>
        <w:rPr>
          <w:sz w:val="24"/>
          <w:szCs w:val="24"/>
        </w:rPr>
      </w:pPr>
      <w:r w:rsidRPr="00CB75DB">
        <w:rPr>
          <w:sz w:val="24"/>
          <w:szCs w:val="24"/>
          <w:u w:val="single"/>
        </w:rPr>
        <w:t>Zutaten</w:t>
      </w:r>
      <w:r>
        <w:rPr>
          <w:sz w:val="24"/>
          <w:szCs w:val="24"/>
        </w:rPr>
        <w:t xml:space="preserve"> </w:t>
      </w:r>
      <w:r w:rsidR="00CB75DB">
        <w:rPr>
          <w:sz w:val="24"/>
          <w:szCs w:val="24"/>
        </w:rPr>
        <w:t>(</w:t>
      </w:r>
      <w:r>
        <w:rPr>
          <w:sz w:val="24"/>
          <w:szCs w:val="24"/>
        </w:rPr>
        <w:t>für 3 – 4 Portionen</w:t>
      </w:r>
      <w:r w:rsidR="00CB75DB">
        <w:rPr>
          <w:sz w:val="24"/>
          <w:szCs w:val="24"/>
        </w:rPr>
        <w:t>):</w:t>
      </w:r>
    </w:p>
    <w:p w14:paraId="78D0085F" w14:textId="77777777" w:rsidR="001536F5" w:rsidRDefault="001536F5" w:rsidP="0070284E">
      <w:pPr>
        <w:spacing w:after="120"/>
        <w:jc w:val="both"/>
        <w:rPr>
          <w:sz w:val="24"/>
          <w:szCs w:val="24"/>
        </w:rPr>
      </w:pPr>
      <w:r>
        <w:rPr>
          <w:sz w:val="24"/>
          <w:szCs w:val="24"/>
        </w:rPr>
        <w:t>2 Eiweiß</w:t>
      </w:r>
    </w:p>
    <w:p w14:paraId="0863081F" w14:textId="77777777" w:rsidR="001536F5" w:rsidRDefault="001536F5" w:rsidP="0070284E">
      <w:pPr>
        <w:spacing w:after="120"/>
        <w:jc w:val="both"/>
        <w:rPr>
          <w:sz w:val="24"/>
          <w:szCs w:val="24"/>
        </w:rPr>
      </w:pPr>
      <w:r>
        <w:rPr>
          <w:sz w:val="24"/>
          <w:szCs w:val="24"/>
        </w:rPr>
        <w:t>70 g Puderzucker plus weitere 20 g für die Schlagsahne</w:t>
      </w:r>
    </w:p>
    <w:p w14:paraId="6F26FE8A" w14:textId="0789B634" w:rsidR="001536F5" w:rsidRDefault="001536F5" w:rsidP="0070284E">
      <w:pPr>
        <w:spacing w:after="120"/>
        <w:jc w:val="both"/>
        <w:rPr>
          <w:sz w:val="24"/>
          <w:szCs w:val="24"/>
        </w:rPr>
      </w:pPr>
      <w:r>
        <w:rPr>
          <w:sz w:val="24"/>
          <w:szCs w:val="24"/>
        </w:rPr>
        <w:t>70 g Haselnüsse</w:t>
      </w:r>
    </w:p>
    <w:p w14:paraId="6C3DAB9B" w14:textId="77777777" w:rsidR="001536F5" w:rsidRDefault="001536F5" w:rsidP="0070284E">
      <w:pPr>
        <w:spacing w:after="120"/>
        <w:jc w:val="both"/>
        <w:rPr>
          <w:sz w:val="24"/>
          <w:szCs w:val="24"/>
        </w:rPr>
      </w:pPr>
      <w:r>
        <w:rPr>
          <w:sz w:val="24"/>
          <w:szCs w:val="24"/>
        </w:rPr>
        <w:t>400 g Erdbeeren</w:t>
      </w:r>
    </w:p>
    <w:p w14:paraId="5BF3E83E" w14:textId="77777777" w:rsidR="001536F5" w:rsidRDefault="001536F5" w:rsidP="0070284E">
      <w:pPr>
        <w:spacing w:after="120"/>
        <w:jc w:val="both"/>
        <w:rPr>
          <w:sz w:val="24"/>
          <w:szCs w:val="24"/>
        </w:rPr>
      </w:pPr>
      <w:r>
        <w:rPr>
          <w:sz w:val="24"/>
          <w:szCs w:val="24"/>
        </w:rPr>
        <w:t>250 ml Schlagsahne</w:t>
      </w:r>
    </w:p>
    <w:p w14:paraId="1D0406E2" w14:textId="77777777" w:rsidR="001536F5" w:rsidRDefault="001536F5" w:rsidP="0070284E">
      <w:pPr>
        <w:spacing w:after="120"/>
        <w:jc w:val="both"/>
        <w:rPr>
          <w:sz w:val="24"/>
          <w:szCs w:val="24"/>
        </w:rPr>
      </w:pPr>
    </w:p>
    <w:p w14:paraId="22F036FC" w14:textId="77777777" w:rsidR="001536F5" w:rsidRDefault="001536F5" w:rsidP="0070284E">
      <w:pPr>
        <w:spacing w:after="120"/>
        <w:jc w:val="both"/>
        <w:rPr>
          <w:sz w:val="24"/>
          <w:szCs w:val="24"/>
        </w:rPr>
      </w:pPr>
    </w:p>
    <w:p w14:paraId="36A78B47" w14:textId="77777777" w:rsidR="001536F5" w:rsidRDefault="001536F5" w:rsidP="0070284E">
      <w:pPr>
        <w:spacing w:after="120"/>
        <w:jc w:val="both"/>
        <w:rPr>
          <w:sz w:val="24"/>
          <w:szCs w:val="24"/>
        </w:rPr>
      </w:pPr>
      <w:r>
        <w:rPr>
          <w:sz w:val="24"/>
          <w:szCs w:val="24"/>
        </w:rPr>
        <w:t>Zubereitung:</w:t>
      </w:r>
    </w:p>
    <w:p w14:paraId="74DD0795" w14:textId="08A325EA" w:rsidR="00C95FA9" w:rsidRPr="00CB75DB" w:rsidRDefault="00E742FA" w:rsidP="00B40E8C">
      <w:pPr>
        <w:pStyle w:val="ListParagraph"/>
        <w:numPr>
          <w:ilvl w:val="0"/>
          <w:numId w:val="1808"/>
        </w:numPr>
        <w:spacing w:after="0"/>
        <w:ind w:left="714" w:hanging="357"/>
        <w:contextualSpacing w:val="0"/>
        <w:jc w:val="both"/>
        <w:rPr>
          <w:sz w:val="24"/>
          <w:szCs w:val="24"/>
        </w:rPr>
      </w:pPr>
      <w:r w:rsidRPr="00CB75DB">
        <w:rPr>
          <w:sz w:val="24"/>
          <w:szCs w:val="24"/>
        </w:rPr>
        <w:t xml:space="preserve">Man röstet die Nüsse ohne Fett in der Pfanne an, schält sie und hackt sie grob. Sie werden unter das mit 70 g Puderzucker steif geschlagenen Eiweiß gehoben. Je 2 -3 EL große Portionen von dem </w:t>
      </w:r>
      <w:r w:rsidR="00CB75DB" w:rsidRPr="00CB75DB">
        <w:rPr>
          <w:sz w:val="24"/>
          <w:szCs w:val="24"/>
        </w:rPr>
        <w:t>E</w:t>
      </w:r>
      <w:r w:rsidRPr="00CB75DB">
        <w:rPr>
          <w:sz w:val="24"/>
          <w:szCs w:val="24"/>
        </w:rPr>
        <w:t>ischau</w:t>
      </w:r>
      <w:r w:rsidR="00CB75DB" w:rsidRPr="00CB75DB">
        <w:rPr>
          <w:sz w:val="24"/>
          <w:szCs w:val="24"/>
        </w:rPr>
        <w:t>m</w:t>
      </w:r>
      <w:r w:rsidRPr="00CB75DB">
        <w:rPr>
          <w:sz w:val="24"/>
          <w:szCs w:val="24"/>
        </w:rPr>
        <w:t>, auf ein mit Backpapier belegtes Blech geben. Bei 150 Grad eine Stunde lang im Ofen backen und dann auskühlen lassen. Erdbeeren schneiden.</w:t>
      </w:r>
      <w:r w:rsidR="00C95FA9" w:rsidRPr="00CB75DB">
        <w:rPr>
          <w:sz w:val="24"/>
          <w:szCs w:val="24"/>
        </w:rPr>
        <w:t xml:space="preserve"> Sahne schlagen. Nicht vergessen, den restlichen Puderzucker unterzurühren.</w:t>
      </w:r>
    </w:p>
    <w:p w14:paraId="5352827F" w14:textId="77777777" w:rsidR="00FB319E" w:rsidRPr="00CB75DB" w:rsidRDefault="00C95FA9" w:rsidP="00B40E8C">
      <w:pPr>
        <w:pStyle w:val="ListParagraph"/>
        <w:numPr>
          <w:ilvl w:val="0"/>
          <w:numId w:val="1808"/>
        </w:numPr>
        <w:spacing w:after="0"/>
        <w:ind w:left="714" w:hanging="357"/>
        <w:contextualSpacing w:val="0"/>
        <w:jc w:val="both"/>
        <w:rPr>
          <w:sz w:val="24"/>
          <w:szCs w:val="24"/>
        </w:rPr>
      </w:pPr>
      <w:r w:rsidRPr="00CB75DB">
        <w:rPr>
          <w:sz w:val="24"/>
          <w:szCs w:val="24"/>
        </w:rPr>
        <w:t>Erdbeeren in eine Schüssel geben, die Sahne kommt darauf, schließlich das Baiser zerbröseln und darüber verteilen.</w:t>
      </w:r>
      <w:r w:rsidR="00FB319E" w:rsidRPr="00CB75DB">
        <w:rPr>
          <w:sz w:val="24"/>
          <w:szCs w:val="24"/>
        </w:rPr>
        <w:t xml:space="preserve"> Kräftig umrühren.</w:t>
      </w:r>
    </w:p>
    <w:p w14:paraId="06EEC07A" w14:textId="77777777" w:rsidR="00FB319E" w:rsidRDefault="00FB319E" w:rsidP="0070284E">
      <w:pPr>
        <w:spacing w:after="120"/>
        <w:jc w:val="both"/>
        <w:rPr>
          <w:sz w:val="24"/>
          <w:szCs w:val="24"/>
        </w:rPr>
      </w:pPr>
    </w:p>
    <w:p w14:paraId="27A89FF7" w14:textId="77777777" w:rsidR="0033495A" w:rsidRDefault="00FB319E" w:rsidP="00CB75DB">
      <w:pPr>
        <w:spacing w:after="120"/>
        <w:ind w:left="1416" w:hanging="1416"/>
        <w:jc w:val="both"/>
        <w:rPr>
          <w:sz w:val="24"/>
          <w:szCs w:val="24"/>
        </w:rPr>
      </w:pPr>
      <w:r>
        <w:rPr>
          <w:sz w:val="24"/>
          <w:szCs w:val="24"/>
        </w:rPr>
        <w:t>Kommentar:</w:t>
      </w:r>
      <w:r>
        <w:rPr>
          <w:sz w:val="24"/>
          <w:szCs w:val="24"/>
        </w:rPr>
        <w:tab/>
        <w:t xml:space="preserve">Diese Erdbeer-Süßspeise heißt nach dem Eton College in der </w:t>
      </w:r>
      <w:r w:rsidR="00CB75DB">
        <w:rPr>
          <w:sz w:val="24"/>
          <w:szCs w:val="24"/>
        </w:rPr>
        <w:t>G</w:t>
      </w:r>
      <w:r>
        <w:rPr>
          <w:sz w:val="24"/>
          <w:szCs w:val="24"/>
        </w:rPr>
        <w:t>rafschaft Berkshire Eton Mess,</w:t>
      </w:r>
      <w:r w:rsidR="00CB75DB">
        <w:rPr>
          <w:sz w:val="24"/>
          <w:szCs w:val="24"/>
        </w:rPr>
        <w:t xml:space="preserve"> also Eton Sauerei. Sie wird in dem Internat zum jährlichen Kricketturnier gegen ein anderes teures Internat gegessen. Die Erdbeerpampe sieht nicht besonders fein aus, aber die Engländer finden, dass das unstrukturierte Tellergericht völlig zu Unrecht einen schlechten Ruf hat.</w:t>
      </w:r>
    </w:p>
    <w:p w14:paraId="5674B14B" w14:textId="55C25F5D" w:rsidR="00276DBD" w:rsidRDefault="00276DBD">
      <w:pPr>
        <w:rPr>
          <w:sz w:val="24"/>
          <w:szCs w:val="24"/>
        </w:rPr>
      </w:pPr>
      <w:r>
        <w:rPr>
          <w:sz w:val="24"/>
          <w:szCs w:val="24"/>
        </w:rPr>
        <w:br w:type="page"/>
      </w:r>
    </w:p>
    <w:p w14:paraId="1CD159D0" w14:textId="32C880C5" w:rsidR="00276DBD" w:rsidRDefault="00276DBD" w:rsidP="00CF67EA">
      <w:pPr>
        <w:pStyle w:val="Heading2"/>
        <w:spacing w:after="240"/>
      </w:pPr>
      <w:r>
        <w:lastRenderedPageBreak/>
        <w:t>Eton Mess</w:t>
      </w:r>
      <w:r w:rsidR="004A6B7C">
        <w:rPr>
          <w:rStyle w:val="FootnoteReference"/>
        </w:rPr>
        <w:footnoteReference w:id="1588"/>
      </w:r>
    </w:p>
    <w:p w14:paraId="0477096B" w14:textId="7E5113F3" w:rsidR="00276DBD" w:rsidRDefault="00276DBD" w:rsidP="00CB75DB">
      <w:pPr>
        <w:spacing w:after="120"/>
        <w:ind w:left="1416" w:hanging="1416"/>
        <w:jc w:val="both"/>
        <w:rPr>
          <w:sz w:val="24"/>
          <w:szCs w:val="24"/>
        </w:rPr>
      </w:pPr>
      <w:r w:rsidRPr="00CF67EA">
        <w:rPr>
          <w:sz w:val="24"/>
          <w:szCs w:val="24"/>
          <w:u w:val="single"/>
        </w:rPr>
        <w:t>Zutaten</w:t>
      </w:r>
      <w:r>
        <w:rPr>
          <w:sz w:val="24"/>
          <w:szCs w:val="24"/>
        </w:rPr>
        <w:t xml:space="preserve"> für 4-6 Portionen</w:t>
      </w:r>
    </w:p>
    <w:p w14:paraId="05D160C7" w14:textId="4859E8CE" w:rsidR="00276DBD" w:rsidRDefault="00276DBD" w:rsidP="00CB75DB">
      <w:pPr>
        <w:spacing w:after="120"/>
        <w:ind w:left="1416" w:hanging="1416"/>
        <w:jc w:val="both"/>
        <w:rPr>
          <w:sz w:val="24"/>
          <w:szCs w:val="24"/>
        </w:rPr>
      </w:pPr>
      <w:r>
        <w:rPr>
          <w:sz w:val="24"/>
          <w:szCs w:val="24"/>
        </w:rPr>
        <w:t>1 Eiweiß</w:t>
      </w:r>
    </w:p>
    <w:p w14:paraId="4E768B42" w14:textId="1226A842" w:rsidR="00276DBD" w:rsidRDefault="00276DBD" w:rsidP="00CB75DB">
      <w:pPr>
        <w:spacing w:after="120"/>
        <w:ind w:left="1416" w:hanging="1416"/>
        <w:jc w:val="both"/>
        <w:rPr>
          <w:sz w:val="24"/>
          <w:szCs w:val="24"/>
        </w:rPr>
      </w:pPr>
      <w:r>
        <w:rPr>
          <w:sz w:val="24"/>
          <w:szCs w:val="24"/>
        </w:rPr>
        <w:t>1 Prise Salz</w:t>
      </w:r>
    </w:p>
    <w:p w14:paraId="6E589FBC" w14:textId="4331D8F9" w:rsidR="00276DBD" w:rsidRDefault="00276DBD" w:rsidP="00CB75DB">
      <w:pPr>
        <w:spacing w:after="120"/>
        <w:ind w:left="1416" w:hanging="1416"/>
        <w:jc w:val="both"/>
        <w:rPr>
          <w:sz w:val="24"/>
          <w:szCs w:val="24"/>
        </w:rPr>
      </w:pPr>
      <w:r>
        <w:rPr>
          <w:sz w:val="24"/>
          <w:szCs w:val="24"/>
        </w:rPr>
        <w:t>65 g Zucker</w:t>
      </w:r>
    </w:p>
    <w:p w14:paraId="25D1A7A7" w14:textId="566F01C6" w:rsidR="00276DBD" w:rsidRDefault="00276DBD" w:rsidP="00CB75DB">
      <w:pPr>
        <w:spacing w:after="120"/>
        <w:ind w:left="1416" w:hanging="1416"/>
        <w:jc w:val="both"/>
        <w:rPr>
          <w:sz w:val="24"/>
          <w:szCs w:val="24"/>
        </w:rPr>
      </w:pPr>
      <w:r>
        <w:rPr>
          <w:sz w:val="24"/>
          <w:szCs w:val="24"/>
        </w:rPr>
        <w:t>½ TL Zitronensaft</w:t>
      </w:r>
    </w:p>
    <w:p w14:paraId="7340B212" w14:textId="09237893" w:rsidR="00D576AD" w:rsidRDefault="00D576AD" w:rsidP="00CB75DB">
      <w:pPr>
        <w:spacing w:after="120"/>
        <w:ind w:left="1416" w:hanging="1416"/>
        <w:jc w:val="both"/>
        <w:rPr>
          <w:sz w:val="24"/>
          <w:szCs w:val="24"/>
        </w:rPr>
      </w:pPr>
      <w:r>
        <w:rPr>
          <w:sz w:val="24"/>
          <w:szCs w:val="24"/>
        </w:rPr>
        <w:t>3-4 violette Pflaumen</w:t>
      </w:r>
    </w:p>
    <w:p w14:paraId="040CE594" w14:textId="3EB360B0" w:rsidR="00D576AD" w:rsidRDefault="00D576AD" w:rsidP="00CB75DB">
      <w:pPr>
        <w:spacing w:after="120"/>
        <w:ind w:left="1416" w:hanging="1416"/>
        <w:jc w:val="both"/>
        <w:rPr>
          <w:sz w:val="24"/>
          <w:szCs w:val="24"/>
        </w:rPr>
      </w:pPr>
      <w:r>
        <w:rPr>
          <w:sz w:val="24"/>
          <w:szCs w:val="24"/>
        </w:rPr>
        <w:t>4-6 Aprikosen</w:t>
      </w:r>
    </w:p>
    <w:p w14:paraId="110A3653" w14:textId="290F7CD2" w:rsidR="00D576AD" w:rsidRDefault="00D576AD" w:rsidP="00CB75DB">
      <w:pPr>
        <w:spacing w:after="120"/>
        <w:ind w:left="1416" w:hanging="1416"/>
        <w:jc w:val="both"/>
        <w:rPr>
          <w:sz w:val="24"/>
          <w:szCs w:val="24"/>
        </w:rPr>
      </w:pPr>
      <w:r>
        <w:rPr>
          <w:sz w:val="24"/>
          <w:szCs w:val="24"/>
        </w:rPr>
        <w:t>2-3 EL Vanillezucker</w:t>
      </w:r>
    </w:p>
    <w:p w14:paraId="3BF261D8" w14:textId="4287F47B" w:rsidR="00D576AD" w:rsidRDefault="00D576AD" w:rsidP="00CB75DB">
      <w:pPr>
        <w:spacing w:after="120"/>
        <w:ind w:left="1416" w:hanging="1416"/>
        <w:jc w:val="both"/>
        <w:rPr>
          <w:sz w:val="24"/>
          <w:szCs w:val="24"/>
        </w:rPr>
      </w:pPr>
      <w:r>
        <w:rPr>
          <w:sz w:val="24"/>
          <w:szCs w:val="24"/>
        </w:rPr>
        <w:t>400 g Sahne</w:t>
      </w:r>
    </w:p>
    <w:p w14:paraId="3F02C587" w14:textId="15F656EE" w:rsidR="00D576AD" w:rsidRDefault="00D576AD" w:rsidP="00CB75DB">
      <w:pPr>
        <w:spacing w:after="120"/>
        <w:ind w:left="1416" w:hanging="1416"/>
        <w:jc w:val="both"/>
        <w:rPr>
          <w:sz w:val="24"/>
          <w:szCs w:val="24"/>
        </w:rPr>
      </w:pPr>
      <w:r>
        <w:rPr>
          <w:sz w:val="24"/>
          <w:szCs w:val="24"/>
        </w:rPr>
        <w:t>200 g Crème fraîche</w:t>
      </w:r>
    </w:p>
    <w:p w14:paraId="713B638D" w14:textId="77777777" w:rsidR="00D576AD" w:rsidRDefault="00D576AD" w:rsidP="00CB75DB">
      <w:pPr>
        <w:spacing w:after="120"/>
        <w:ind w:left="1416" w:hanging="1416"/>
        <w:jc w:val="both"/>
        <w:rPr>
          <w:sz w:val="24"/>
          <w:szCs w:val="24"/>
        </w:rPr>
      </w:pPr>
    </w:p>
    <w:p w14:paraId="24D5F746" w14:textId="0B62CC2E" w:rsidR="00D576AD" w:rsidRDefault="00D576AD" w:rsidP="00CB75DB">
      <w:pPr>
        <w:spacing w:after="120"/>
        <w:ind w:left="1416" w:hanging="1416"/>
        <w:jc w:val="both"/>
        <w:rPr>
          <w:sz w:val="24"/>
          <w:szCs w:val="24"/>
        </w:rPr>
      </w:pPr>
      <w:r>
        <w:rPr>
          <w:sz w:val="24"/>
          <w:szCs w:val="24"/>
        </w:rPr>
        <w:t>Zubereitungszeit:</w:t>
      </w:r>
      <w:r>
        <w:rPr>
          <w:sz w:val="24"/>
          <w:szCs w:val="24"/>
        </w:rPr>
        <w:tab/>
      </w:r>
      <w:r w:rsidR="005720CD">
        <w:rPr>
          <w:sz w:val="24"/>
          <w:szCs w:val="24"/>
        </w:rPr>
        <w:t xml:space="preserve">45 Minuten plus 2 Stunden </w:t>
      </w:r>
      <w:r w:rsidR="00CF67EA">
        <w:rPr>
          <w:sz w:val="24"/>
          <w:szCs w:val="24"/>
        </w:rPr>
        <w:t>Ba</w:t>
      </w:r>
      <w:r w:rsidR="005720CD">
        <w:rPr>
          <w:sz w:val="24"/>
          <w:szCs w:val="24"/>
        </w:rPr>
        <w:t>cken und auskühlen</w:t>
      </w:r>
    </w:p>
    <w:p w14:paraId="39A1ABB9" w14:textId="369EE2EE" w:rsidR="005720CD" w:rsidRPr="00CF67EA" w:rsidRDefault="005720CD" w:rsidP="00B40E8C">
      <w:pPr>
        <w:pStyle w:val="ListParagraph"/>
        <w:numPr>
          <w:ilvl w:val="0"/>
          <w:numId w:val="1886"/>
        </w:numPr>
        <w:spacing w:after="120"/>
        <w:ind w:left="714" w:hanging="357"/>
        <w:contextualSpacing w:val="0"/>
        <w:jc w:val="both"/>
        <w:rPr>
          <w:sz w:val="24"/>
          <w:szCs w:val="24"/>
        </w:rPr>
      </w:pPr>
      <w:r w:rsidRPr="00CF67EA">
        <w:rPr>
          <w:sz w:val="24"/>
          <w:szCs w:val="24"/>
        </w:rPr>
        <w:t xml:space="preserve">Den Backofen auf 100 Grad vorheizen, ein Backblech mit Backpapier auslegen. Das Eiweiß und das Salz in eine große, fettefreie Schüssel geben und mit den Quirlen des </w:t>
      </w:r>
      <w:r w:rsidR="00CF67EA" w:rsidRPr="00CF67EA">
        <w:rPr>
          <w:sz w:val="24"/>
          <w:szCs w:val="24"/>
        </w:rPr>
        <w:t>Han</w:t>
      </w:r>
      <w:r w:rsidRPr="00CF67EA">
        <w:rPr>
          <w:sz w:val="24"/>
          <w:szCs w:val="24"/>
        </w:rPr>
        <w:t>drührgeräts steif schlagen. Beginnt das Eiweiß fest zu werden, Zucker langs</w:t>
      </w:r>
      <w:r w:rsidR="00CF67EA" w:rsidRPr="00CF67EA">
        <w:rPr>
          <w:sz w:val="24"/>
          <w:szCs w:val="24"/>
        </w:rPr>
        <w:t>a</w:t>
      </w:r>
      <w:r w:rsidR="00270AA7" w:rsidRPr="00CF67EA">
        <w:rPr>
          <w:sz w:val="24"/>
          <w:szCs w:val="24"/>
        </w:rPr>
        <w:t>m einrieseln lassen, dann den Zitronensaft dazugeben. Weiterschlagen, bis sich richtig steife Spitzen bilden (mindestens 5 Minuten).</w:t>
      </w:r>
    </w:p>
    <w:p w14:paraId="1957F150" w14:textId="4BFB1234" w:rsidR="00270AA7" w:rsidRPr="00CF67EA" w:rsidRDefault="00270AA7" w:rsidP="00B40E8C">
      <w:pPr>
        <w:pStyle w:val="ListParagraph"/>
        <w:numPr>
          <w:ilvl w:val="0"/>
          <w:numId w:val="1886"/>
        </w:numPr>
        <w:spacing w:after="120"/>
        <w:ind w:left="714" w:hanging="357"/>
        <w:contextualSpacing w:val="0"/>
        <w:jc w:val="both"/>
        <w:rPr>
          <w:sz w:val="24"/>
          <w:szCs w:val="24"/>
        </w:rPr>
      </w:pPr>
      <w:r w:rsidRPr="00CF67EA">
        <w:rPr>
          <w:sz w:val="24"/>
          <w:szCs w:val="24"/>
        </w:rPr>
        <w:t>Den Baiser in den Spritzbeutel füllen und mit ein wenig Abstand kleine Tupfen</w:t>
      </w:r>
      <w:r w:rsidR="00076148" w:rsidRPr="00CF67EA">
        <w:rPr>
          <w:sz w:val="24"/>
          <w:szCs w:val="24"/>
        </w:rPr>
        <w:t xml:space="preserve"> auf das Blech spritzen. Im Ofen (Mitte, Umluft 80 Grad) ca. 1,5 Stunden backen, dann den Ofen ausschalten </w:t>
      </w:r>
      <w:r w:rsidR="00CF67EA">
        <w:rPr>
          <w:sz w:val="24"/>
          <w:szCs w:val="24"/>
        </w:rPr>
        <w:t>und</w:t>
      </w:r>
      <w:r w:rsidR="00076148" w:rsidRPr="00CF67EA">
        <w:rPr>
          <w:sz w:val="24"/>
          <w:szCs w:val="24"/>
        </w:rPr>
        <w:t xml:space="preserve"> die Meringue darin auskühlen lassen. So sind sie vollständig durchgetrocknet und lassen sich leicht vom Papier ablösen. Meringue bis zur Verwendung</w:t>
      </w:r>
      <w:r w:rsidR="008562FB" w:rsidRPr="00CF67EA">
        <w:rPr>
          <w:sz w:val="24"/>
          <w:szCs w:val="24"/>
        </w:rPr>
        <w:t xml:space="preserve"> in einem luftdicht versc</w:t>
      </w:r>
      <w:r w:rsidR="00CF67EA" w:rsidRPr="00CF67EA">
        <w:rPr>
          <w:sz w:val="24"/>
          <w:szCs w:val="24"/>
        </w:rPr>
        <w:t>h</w:t>
      </w:r>
      <w:r w:rsidR="008562FB" w:rsidRPr="00CF67EA">
        <w:rPr>
          <w:sz w:val="24"/>
          <w:szCs w:val="24"/>
        </w:rPr>
        <w:t>lossenen Behälter aufbewahren.</w:t>
      </w:r>
    </w:p>
    <w:p w14:paraId="5EA4AC3B" w14:textId="7F794044" w:rsidR="008562FB" w:rsidRPr="00CF67EA" w:rsidRDefault="008562FB" w:rsidP="00B40E8C">
      <w:pPr>
        <w:pStyle w:val="ListParagraph"/>
        <w:numPr>
          <w:ilvl w:val="0"/>
          <w:numId w:val="1886"/>
        </w:numPr>
        <w:spacing w:after="120"/>
        <w:ind w:left="714" w:hanging="357"/>
        <w:contextualSpacing w:val="0"/>
        <w:jc w:val="both"/>
        <w:rPr>
          <w:sz w:val="24"/>
          <w:szCs w:val="24"/>
        </w:rPr>
      </w:pPr>
      <w:r w:rsidRPr="00CF67EA">
        <w:rPr>
          <w:sz w:val="24"/>
          <w:szCs w:val="24"/>
        </w:rPr>
        <w:t xml:space="preserve">Dann Backofen auf 200 Grad (Umluft 180 Grad) vorheizen. Die Pflaumen </w:t>
      </w:r>
      <w:r w:rsidR="00CF67EA" w:rsidRPr="00CF67EA">
        <w:rPr>
          <w:sz w:val="24"/>
          <w:szCs w:val="24"/>
        </w:rPr>
        <w:t>und</w:t>
      </w:r>
      <w:r w:rsidRPr="00CF67EA">
        <w:rPr>
          <w:sz w:val="24"/>
          <w:szCs w:val="24"/>
        </w:rPr>
        <w:t xml:space="preserve"> Aprikosen waschen, halbieren, entsteinen und in Achtel schnei</w:t>
      </w:r>
      <w:r w:rsidR="00CF67EA" w:rsidRPr="00CF67EA">
        <w:rPr>
          <w:sz w:val="24"/>
          <w:szCs w:val="24"/>
        </w:rPr>
        <w:t>den. Jede Fruchtsorte in eine separate Auflaufform geben, jeweils mit ca. 1 EL Vanillezucker bestreuen. Im Ofen (Mitte) in 20 – 30 Minuten weich garen. Je nach Vorliebe einzeln pürieren oder stückig lassen und kalt stellen.</w:t>
      </w:r>
    </w:p>
    <w:p w14:paraId="19A9C880" w14:textId="65CBA20E" w:rsidR="00CF67EA" w:rsidRPr="00CF67EA" w:rsidRDefault="00CF67EA" w:rsidP="00B40E8C">
      <w:pPr>
        <w:pStyle w:val="ListParagraph"/>
        <w:numPr>
          <w:ilvl w:val="0"/>
          <w:numId w:val="1886"/>
        </w:numPr>
        <w:spacing w:after="120"/>
        <w:ind w:left="714" w:hanging="357"/>
        <w:contextualSpacing w:val="0"/>
        <w:jc w:val="both"/>
        <w:rPr>
          <w:sz w:val="24"/>
          <w:szCs w:val="24"/>
        </w:rPr>
      </w:pPr>
      <w:r w:rsidRPr="00CF67EA">
        <w:rPr>
          <w:sz w:val="24"/>
          <w:szCs w:val="24"/>
        </w:rPr>
        <w:t>Sahne und Crème fraîche in einer Schüssel mit den Quirlen des Handrührgeräts zuerst verrühren, dann nicht ganz steif schlagen. Abwechselnd Früchte, Sahne., grob zerbröselte Meringue, Sahne, Früchte…. In dekorative Gläser einschichten und mit einem besonders schönen Meringuetupfen abschließen.</w:t>
      </w:r>
    </w:p>
    <w:p w14:paraId="43FE9C26" w14:textId="41291546" w:rsidR="0033495A" w:rsidRDefault="001C761B">
      <w:pPr>
        <w:rPr>
          <w:sz w:val="24"/>
          <w:szCs w:val="24"/>
        </w:rPr>
      </w:pPr>
      <w:r w:rsidRPr="0070284E">
        <w:rPr>
          <w:sz w:val="24"/>
          <w:szCs w:val="24"/>
        </w:rPr>
        <w:br w:type="page"/>
      </w:r>
      <w:r w:rsidR="0033495A">
        <w:rPr>
          <w:sz w:val="24"/>
          <w:szCs w:val="24"/>
        </w:rPr>
        <w:lastRenderedPageBreak/>
        <w:br w:type="page"/>
      </w:r>
    </w:p>
    <w:p w14:paraId="6021E5D6" w14:textId="323A6849" w:rsidR="001C761B" w:rsidRPr="0063155F" w:rsidRDefault="0033495A" w:rsidP="00A74E4B">
      <w:pPr>
        <w:pStyle w:val="Heading2"/>
        <w:spacing w:after="240"/>
      </w:pPr>
      <w:r w:rsidRPr="0063155F">
        <w:lastRenderedPageBreak/>
        <w:t xml:space="preserve">Apfelmus </w:t>
      </w:r>
      <w:r w:rsidR="00220512">
        <w:rPr>
          <w:rStyle w:val="FootnoteReference"/>
        </w:rPr>
        <w:footnoteReference w:id="1589"/>
      </w:r>
    </w:p>
    <w:p w14:paraId="0785DA1D" w14:textId="16EBF441" w:rsidR="005261B6" w:rsidRDefault="005261B6" w:rsidP="0033495A">
      <w:pPr>
        <w:spacing w:after="120"/>
        <w:ind w:left="1416" w:hanging="1416"/>
        <w:jc w:val="both"/>
        <w:rPr>
          <w:sz w:val="24"/>
          <w:szCs w:val="24"/>
        </w:rPr>
      </w:pPr>
      <w:r w:rsidRPr="0063155F">
        <w:rPr>
          <w:sz w:val="24"/>
          <w:szCs w:val="24"/>
          <w:u w:val="single"/>
        </w:rPr>
        <w:t>Zutaten</w:t>
      </w:r>
      <w:r>
        <w:rPr>
          <w:sz w:val="24"/>
          <w:szCs w:val="24"/>
        </w:rPr>
        <w:t xml:space="preserve"> </w:t>
      </w:r>
      <w:r w:rsidR="0063155F">
        <w:rPr>
          <w:sz w:val="24"/>
          <w:szCs w:val="24"/>
        </w:rPr>
        <w:t>(</w:t>
      </w:r>
      <w:r>
        <w:rPr>
          <w:sz w:val="24"/>
          <w:szCs w:val="24"/>
        </w:rPr>
        <w:t>für 4 Portionen</w:t>
      </w:r>
      <w:r w:rsidR="0063155F">
        <w:rPr>
          <w:sz w:val="24"/>
          <w:szCs w:val="24"/>
        </w:rPr>
        <w:t>):</w:t>
      </w:r>
    </w:p>
    <w:p w14:paraId="0932E504" w14:textId="2B8F055E" w:rsidR="005261B6" w:rsidRDefault="005261B6" w:rsidP="005261B6">
      <w:pPr>
        <w:spacing w:after="120"/>
        <w:ind w:left="1416" w:hanging="1416"/>
        <w:jc w:val="both"/>
        <w:rPr>
          <w:sz w:val="24"/>
          <w:szCs w:val="24"/>
        </w:rPr>
      </w:pPr>
      <w:r>
        <w:rPr>
          <w:sz w:val="24"/>
          <w:szCs w:val="24"/>
        </w:rPr>
        <w:t>1 kg Äpfel z.B. Boskop, Elstar</w:t>
      </w:r>
    </w:p>
    <w:p w14:paraId="734CF6CF" w14:textId="01A7C976" w:rsidR="005261B6" w:rsidRDefault="005261B6" w:rsidP="005261B6">
      <w:pPr>
        <w:spacing w:after="120"/>
        <w:ind w:left="1416" w:hanging="1416"/>
        <w:jc w:val="both"/>
        <w:rPr>
          <w:sz w:val="24"/>
          <w:szCs w:val="24"/>
        </w:rPr>
      </w:pPr>
      <w:r>
        <w:rPr>
          <w:sz w:val="24"/>
          <w:szCs w:val="24"/>
        </w:rPr>
        <w:t>1 Zitrone</w:t>
      </w:r>
    </w:p>
    <w:p w14:paraId="1BB7624C" w14:textId="514DAE6F" w:rsidR="005261B6" w:rsidRDefault="005261B6" w:rsidP="005261B6">
      <w:pPr>
        <w:spacing w:after="120"/>
        <w:ind w:left="1416" w:hanging="1416"/>
        <w:jc w:val="both"/>
        <w:rPr>
          <w:sz w:val="24"/>
          <w:szCs w:val="24"/>
        </w:rPr>
      </w:pPr>
      <w:r>
        <w:rPr>
          <w:sz w:val="24"/>
          <w:szCs w:val="24"/>
        </w:rPr>
        <w:t>1 Vanilleschote, ausgekra</w:t>
      </w:r>
      <w:r w:rsidR="00A74E4B">
        <w:rPr>
          <w:sz w:val="24"/>
          <w:szCs w:val="24"/>
        </w:rPr>
        <w:t>t</w:t>
      </w:r>
      <w:r>
        <w:rPr>
          <w:sz w:val="24"/>
          <w:szCs w:val="24"/>
        </w:rPr>
        <w:t>zt</w:t>
      </w:r>
    </w:p>
    <w:p w14:paraId="14E5A5A0" w14:textId="4997DCD4" w:rsidR="005261B6" w:rsidRDefault="005261B6" w:rsidP="005261B6">
      <w:pPr>
        <w:spacing w:after="120"/>
        <w:ind w:left="1416" w:hanging="1416"/>
        <w:jc w:val="both"/>
        <w:rPr>
          <w:sz w:val="24"/>
          <w:szCs w:val="24"/>
        </w:rPr>
      </w:pPr>
      <w:r>
        <w:rPr>
          <w:sz w:val="24"/>
          <w:szCs w:val="24"/>
        </w:rPr>
        <w:t>2 Zimtstangen</w:t>
      </w:r>
    </w:p>
    <w:p w14:paraId="232B68FC" w14:textId="39FBD13B" w:rsidR="005261B6" w:rsidRDefault="005261B6" w:rsidP="005261B6">
      <w:pPr>
        <w:spacing w:after="120"/>
        <w:ind w:left="1416" w:hanging="1416"/>
        <w:jc w:val="both"/>
        <w:rPr>
          <w:sz w:val="24"/>
          <w:szCs w:val="24"/>
        </w:rPr>
      </w:pPr>
      <w:r>
        <w:rPr>
          <w:sz w:val="24"/>
          <w:szCs w:val="24"/>
        </w:rPr>
        <w:t>2 Kardamomkapseln</w:t>
      </w:r>
    </w:p>
    <w:p w14:paraId="257BE23E" w14:textId="68A0D585" w:rsidR="005261B6" w:rsidRDefault="005261B6" w:rsidP="005261B6">
      <w:pPr>
        <w:spacing w:after="120"/>
        <w:ind w:left="1416" w:hanging="1416"/>
        <w:jc w:val="both"/>
        <w:rPr>
          <w:sz w:val="24"/>
          <w:szCs w:val="24"/>
        </w:rPr>
      </w:pPr>
      <w:r>
        <w:rPr>
          <w:sz w:val="24"/>
          <w:szCs w:val="24"/>
        </w:rPr>
        <w:t>2 Stück Sternanis</w:t>
      </w:r>
    </w:p>
    <w:p w14:paraId="22C08EDE" w14:textId="48E61D0B" w:rsidR="005261B6" w:rsidRDefault="005261B6" w:rsidP="005261B6">
      <w:pPr>
        <w:spacing w:after="120"/>
        <w:ind w:left="1416" w:hanging="1416"/>
        <w:jc w:val="both"/>
        <w:rPr>
          <w:sz w:val="24"/>
          <w:szCs w:val="24"/>
        </w:rPr>
      </w:pPr>
      <w:r>
        <w:rPr>
          <w:sz w:val="24"/>
          <w:szCs w:val="24"/>
        </w:rPr>
        <w:t>500 ml Wasser</w:t>
      </w:r>
    </w:p>
    <w:p w14:paraId="5A4F60AE" w14:textId="77777777" w:rsidR="005261B6" w:rsidRDefault="005261B6" w:rsidP="005261B6">
      <w:pPr>
        <w:spacing w:after="120"/>
        <w:ind w:left="1416" w:hanging="1416"/>
        <w:jc w:val="both"/>
        <w:rPr>
          <w:sz w:val="24"/>
          <w:szCs w:val="24"/>
        </w:rPr>
      </w:pPr>
    </w:p>
    <w:p w14:paraId="61FD989C" w14:textId="368C8A6B" w:rsidR="005261B6" w:rsidRDefault="005261B6" w:rsidP="003C4EB8">
      <w:pPr>
        <w:spacing w:after="120"/>
        <w:ind w:left="2120" w:hanging="2120"/>
        <w:jc w:val="both"/>
        <w:rPr>
          <w:sz w:val="24"/>
          <w:szCs w:val="24"/>
        </w:rPr>
      </w:pPr>
      <w:r>
        <w:rPr>
          <w:sz w:val="24"/>
          <w:szCs w:val="24"/>
        </w:rPr>
        <w:t>Zubereitungszeit:</w:t>
      </w:r>
      <w:r w:rsidR="003C4EB8">
        <w:rPr>
          <w:sz w:val="24"/>
          <w:szCs w:val="24"/>
        </w:rPr>
        <w:tab/>
      </w:r>
      <w:r w:rsidR="00B07EF8">
        <w:rPr>
          <w:sz w:val="24"/>
          <w:szCs w:val="24"/>
        </w:rPr>
        <w:t xml:space="preserve">20 Minuten Vorbereitungszeit, 20 Minuten Kochzeit, </w:t>
      </w:r>
      <w:r w:rsidR="003C4EB8">
        <w:rPr>
          <w:sz w:val="24"/>
          <w:szCs w:val="24"/>
        </w:rPr>
        <w:t>40 Minuten Einmachzeit</w:t>
      </w:r>
    </w:p>
    <w:p w14:paraId="168986D1" w14:textId="77777777" w:rsidR="003C4EB8" w:rsidRDefault="003C4EB8" w:rsidP="005261B6">
      <w:pPr>
        <w:spacing w:after="120"/>
        <w:ind w:left="1416" w:hanging="1416"/>
        <w:jc w:val="both"/>
        <w:rPr>
          <w:sz w:val="24"/>
          <w:szCs w:val="24"/>
        </w:rPr>
      </w:pPr>
    </w:p>
    <w:p w14:paraId="49F990F6" w14:textId="4A5CC57A" w:rsidR="003C4EB8" w:rsidRPr="005F0766" w:rsidRDefault="003C4EB8" w:rsidP="00B40E8C">
      <w:pPr>
        <w:pStyle w:val="ListParagraph"/>
        <w:numPr>
          <w:ilvl w:val="0"/>
          <w:numId w:val="1818"/>
        </w:numPr>
        <w:spacing w:after="120"/>
        <w:ind w:left="714" w:hanging="357"/>
        <w:contextualSpacing w:val="0"/>
        <w:jc w:val="both"/>
        <w:rPr>
          <w:sz w:val="24"/>
          <w:szCs w:val="24"/>
        </w:rPr>
      </w:pPr>
      <w:r w:rsidRPr="005F0766">
        <w:rPr>
          <w:sz w:val="24"/>
          <w:szCs w:val="24"/>
        </w:rPr>
        <w:t>Äpfel schälen, Kerngehäuse entfernen, waschen und in Würfel schneiden. Zitrone dünn schälen, den Saft auspressen.</w:t>
      </w:r>
    </w:p>
    <w:p w14:paraId="72CF59DF" w14:textId="0B91D812" w:rsidR="003C4EB8" w:rsidRPr="005F0766" w:rsidRDefault="003C4EB8" w:rsidP="00B40E8C">
      <w:pPr>
        <w:pStyle w:val="ListParagraph"/>
        <w:numPr>
          <w:ilvl w:val="0"/>
          <w:numId w:val="1818"/>
        </w:numPr>
        <w:spacing w:after="120"/>
        <w:ind w:left="714" w:hanging="357"/>
        <w:contextualSpacing w:val="0"/>
        <w:jc w:val="both"/>
        <w:rPr>
          <w:sz w:val="24"/>
          <w:szCs w:val="24"/>
        </w:rPr>
      </w:pPr>
      <w:r w:rsidRPr="005F0766">
        <w:rPr>
          <w:sz w:val="24"/>
          <w:szCs w:val="24"/>
        </w:rPr>
        <w:t xml:space="preserve">Die Äpfel, die </w:t>
      </w:r>
      <w:r w:rsidR="005F0766">
        <w:rPr>
          <w:sz w:val="24"/>
          <w:szCs w:val="24"/>
        </w:rPr>
        <w:t>G</w:t>
      </w:r>
      <w:r w:rsidRPr="005F0766">
        <w:rPr>
          <w:sz w:val="24"/>
          <w:szCs w:val="24"/>
        </w:rPr>
        <w:t>ewürze sowie die Zitronenschale in ein großes Sieb aus Metall geben.</w:t>
      </w:r>
    </w:p>
    <w:p w14:paraId="0DD93EE1" w14:textId="0F0419E5" w:rsidR="003C4EB8" w:rsidRPr="005F0766" w:rsidRDefault="003C4EB8" w:rsidP="00B40E8C">
      <w:pPr>
        <w:pStyle w:val="ListParagraph"/>
        <w:numPr>
          <w:ilvl w:val="0"/>
          <w:numId w:val="1818"/>
        </w:numPr>
        <w:spacing w:after="120"/>
        <w:ind w:left="714" w:hanging="357"/>
        <w:contextualSpacing w:val="0"/>
        <w:jc w:val="both"/>
        <w:rPr>
          <w:sz w:val="24"/>
          <w:szCs w:val="24"/>
        </w:rPr>
      </w:pPr>
      <w:r w:rsidRPr="005F0766">
        <w:rPr>
          <w:sz w:val="24"/>
          <w:szCs w:val="24"/>
        </w:rPr>
        <w:t>Wasser in einem Topf aufkoche</w:t>
      </w:r>
      <w:r w:rsidR="005F0766">
        <w:rPr>
          <w:sz w:val="24"/>
          <w:szCs w:val="24"/>
        </w:rPr>
        <w:t>n</w:t>
      </w:r>
      <w:r w:rsidRPr="005F0766">
        <w:rPr>
          <w:sz w:val="24"/>
          <w:szCs w:val="24"/>
        </w:rPr>
        <w:t xml:space="preserve">. Das Sieb in den Topf hängen, einen Deckel darauf setzen und die Äpfel etwa 20 Minuten unter Dampf garen. Nach dem Garen die </w:t>
      </w:r>
      <w:r w:rsidR="005F0766">
        <w:rPr>
          <w:sz w:val="24"/>
          <w:szCs w:val="24"/>
        </w:rPr>
        <w:t>G</w:t>
      </w:r>
      <w:r w:rsidR="0063155F">
        <w:rPr>
          <w:sz w:val="24"/>
          <w:szCs w:val="24"/>
        </w:rPr>
        <w:t>ewürze u</w:t>
      </w:r>
      <w:r w:rsidR="005C0A11" w:rsidRPr="005F0766">
        <w:rPr>
          <w:sz w:val="24"/>
          <w:szCs w:val="24"/>
        </w:rPr>
        <w:t>nd die Zitronenschale entfernen und die Äpfel fein pürieren.</w:t>
      </w:r>
    </w:p>
    <w:p w14:paraId="2358B613" w14:textId="6E0F42A3" w:rsidR="005C0A11" w:rsidRPr="005F0766" w:rsidRDefault="005C0A11" w:rsidP="00B40E8C">
      <w:pPr>
        <w:pStyle w:val="ListParagraph"/>
        <w:numPr>
          <w:ilvl w:val="0"/>
          <w:numId w:val="1818"/>
        </w:numPr>
        <w:spacing w:after="120"/>
        <w:ind w:left="714" w:hanging="357"/>
        <w:contextualSpacing w:val="0"/>
        <w:jc w:val="both"/>
        <w:rPr>
          <w:sz w:val="24"/>
          <w:szCs w:val="24"/>
        </w:rPr>
      </w:pPr>
      <w:r w:rsidRPr="005F0766">
        <w:rPr>
          <w:sz w:val="24"/>
          <w:szCs w:val="24"/>
        </w:rPr>
        <w:t xml:space="preserve">Das Apfelmus in Einmachgläser füllen und im Backofen auf einem Backblech mit Wasser bei 100 </w:t>
      </w:r>
      <w:r w:rsidR="005F0766">
        <w:rPr>
          <w:sz w:val="24"/>
          <w:szCs w:val="24"/>
        </w:rPr>
        <w:t>G</w:t>
      </w:r>
      <w:r w:rsidRPr="005F0766">
        <w:rPr>
          <w:sz w:val="24"/>
          <w:szCs w:val="24"/>
        </w:rPr>
        <w:t>rad 40 Minuten ein</w:t>
      </w:r>
      <w:r w:rsidR="005F0766" w:rsidRPr="005F0766">
        <w:rPr>
          <w:sz w:val="24"/>
          <w:szCs w:val="24"/>
        </w:rPr>
        <w:t>kochen und so haltbar machen.</w:t>
      </w:r>
    </w:p>
    <w:p w14:paraId="7F0B16E5" w14:textId="77777777" w:rsidR="005F0766" w:rsidRDefault="005F0766" w:rsidP="005261B6">
      <w:pPr>
        <w:spacing w:after="120"/>
        <w:ind w:left="1416" w:hanging="1416"/>
        <w:jc w:val="both"/>
        <w:rPr>
          <w:sz w:val="24"/>
          <w:szCs w:val="24"/>
        </w:rPr>
      </w:pPr>
    </w:p>
    <w:p w14:paraId="691CDF27" w14:textId="77777777" w:rsidR="005D0EBD" w:rsidRDefault="005D0EBD">
      <w:pPr>
        <w:rPr>
          <w:sz w:val="24"/>
          <w:szCs w:val="24"/>
        </w:rPr>
      </w:pPr>
      <w:r>
        <w:rPr>
          <w:sz w:val="24"/>
          <w:szCs w:val="24"/>
        </w:rPr>
        <w:br w:type="page"/>
      </w:r>
    </w:p>
    <w:p w14:paraId="2985A034" w14:textId="0A95F54E" w:rsidR="005D0EBD" w:rsidRDefault="005D0EBD" w:rsidP="00B439F8">
      <w:pPr>
        <w:pStyle w:val="Heading2"/>
        <w:spacing w:after="240"/>
      </w:pPr>
      <w:r>
        <w:lastRenderedPageBreak/>
        <w:t>Semifreddo mit Kaffee</w:t>
      </w:r>
      <w:r w:rsidR="00400680">
        <w:rPr>
          <w:rStyle w:val="FootnoteReference"/>
        </w:rPr>
        <w:footnoteReference w:id="1590"/>
      </w:r>
    </w:p>
    <w:p w14:paraId="4CDCDB8F" w14:textId="77777777" w:rsidR="005D0EBD" w:rsidRPr="00B439F8" w:rsidRDefault="005D0EBD">
      <w:pPr>
        <w:rPr>
          <w:sz w:val="24"/>
          <w:szCs w:val="24"/>
          <w:u w:val="single"/>
        </w:rPr>
      </w:pPr>
      <w:r w:rsidRPr="00B439F8">
        <w:rPr>
          <w:sz w:val="24"/>
          <w:szCs w:val="24"/>
          <w:u w:val="single"/>
        </w:rPr>
        <w:t>Zutaten für 4 Portionen</w:t>
      </w:r>
    </w:p>
    <w:p w14:paraId="4EEDE50D" w14:textId="77777777" w:rsidR="005D0EBD" w:rsidRDefault="005D0EBD">
      <w:pPr>
        <w:rPr>
          <w:sz w:val="24"/>
          <w:szCs w:val="24"/>
        </w:rPr>
      </w:pPr>
      <w:r>
        <w:rPr>
          <w:sz w:val="24"/>
          <w:szCs w:val="24"/>
        </w:rPr>
        <w:t>2 Eier</w:t>
      </w:r>
    </w:p>
    <w:p w14:paraId="628E6A50" w14:textId="1D49B266" w:rsidR="005D0EBD" w:rsidRDefault="005D0EBD">
      <w:pPr>
        <w:rPr>
          <w:sz w:val="24"/>
          <w:szCs w:val="24"/>
        </w:rPr>
      </w:pPr>
      <w:r>
        <w:rPr>
          <w:sz w:val="24"/>
          <w:szCs w:val="24"/>
        </w:rPr>
        <w:t xml:space="preserve">1 </w:t>
      </w:r>
      <w:r w:rsidR="002332B8">
        <w:rPr>
          <w:sz w:val="24"/>
          <w:szCs w:val="24"/>
        </w:rPr>
        <w:t>P</w:t>
      </w:r>
      <w:r>
        <w:rPr>
          <w:sz w:val="24"/>
          <w:szCs w:val="24"/>
        </w:rPr>
        <w:t>rise Salz</w:t>
      </w:r>
    </w:p>
    <w:p w14:paraId="383651F6" w14:textId="77777777" w:rsidR="005D0EBD" w:rsidRDefault="005D0EBD">
      <w:pPr>
        <w:rPr>
          <w:sz w:val="24"/>
          <w:szCs w:val="24"/>
        </w:rPr>
      </w:pPr>
      <w:r>
        <w:rPr>
          <w:sz w:val="24"/>
          <w:szCs w:val="24"/>
        </w:rPr>
        <w:t>200 ml Sahne</w:t>
      </w:r>
    </w:p>
    <w:p w14:paraId="4FC9F4C4" w14:textId="77777777" w:rsidR="005D0EBD" w:rsidRDefault="005D0EBD">
      <w:pPr>
        <w:rPr>
          <w:sz w:val="24"/>
          <w:szCs w:val="24"/>
        </w:rPr>
      </w:pPr>
      <w:r>
        <w:rPr>
          <w:sz w:val="24"/>
          <w:szCs w:val="24"/>
        </w:rPr>
        <w:t>50 g Zucker</w:t>
      </w:r>
    </w:p>
    <w:p w14:paraId="69C64071" w14:textId="77777777" w:rsidR="002332B8" w:rsidRDefault="005D0EBD">
      <w:pPr>
        <w:rPr>
          <w:sz w:val="24"/>
          <w:szCs w:val="24"/>
        </w:rPr>
      </w:pPr>
      <w:r>
        <w:rPr>
          <w:sz w:val="24"/>
          <w:szCs w:val="24"/>
        </w:rPr>
        <w:t xml:space="preserve">1-2 EL in Wasser aufgelöster </w:t>
      </w:r>
      <w:r w:rsidR="002332B8">
        <w:rPr>
          <w:sz w:val="24"/>
          <w:szCs w:val="24"/>
        </w:rPr>
        <w:t>Instantkaffee</w:t>
      </w:r>
    </w:p>
    <w:p w14:paraId="52A9ADAE" w14:textId="77777777" w:rsidR="002332B8" w:rsidRDefault="002332B8">
      <w:pPr>
        <w:rPr>
          <w:sz w:val="24"/>
          <w:szCs w:val="24"/>
        </w:rPr>
      </w:pPr>
      <w:r>
        <w:rPr>
          <w:sz w:val="24"/>
          <w:szCs w:val="24"/>
        </w:rPr>
        <w:t>Frische Beeren</w:t>
      </w:r>
    </w:p>
    <w:p w14:paraId="7D9ABAAB" w14:textId="77777777" w:rsidR="002332B8" w:rsidRDefault="002332B8">
      <w:pPr>
        <w:rPr>
          <w:sz w:val="24"/>
          <w:szCs w:val="24"/>
        </w:rPr>
      </w:pPr>
    </w:p>
    <w:p w14:paraId="061745A5" w14:textId="77777777" w:rsidR="002332B8" w:rsidRDefault="002332B8">
      <w:pPr>
        <w:rPr>
          <w:sz w:val="24"/>
          <w:szCs w:val="24"/>
        </w:rPr>
      </w:pPr>
      <w:r>
        <w:rPr>
          <w:sz w:val="24"/>
          <w:szCs w:val="24"/>
        </w:rPr>
        <w:t>Zubereitung:</w:t>
      </w:r>
    </w:p>
    <w:p w14:paraId="38A8A7E1" w14:textId="77777777" w:rsidR="002332B8" w:rsidRPr="00B439F8" w:rsidRDefault="002332B8" w:rsidP="00B439F8">
      <w:pPr>
        <w:pStyle w:val="ListParagraph"/>
        <w:numPr>
          <w:ilvl w:val="0"/>
          <w:numId w:val="1997"/>
        </w:numPr>
        <w:spacing w:after="120"/>
        <w:ind w:left="714" w:hanging="357"/>
        <w:contextualSpacing w:val="0"/>
        <w:jc w:val="both"/>
        <w:rPr>
          <w:sz w:val="24"/>
          <w:szCs w:val="24"/>
        </w:rPr>
      </w:pPr>
      <w:r w:rsidRPr="00B439F8">
        <w:rPr>
          <w:sz w:val="24"/>
          <w:szCs w:val="24"/>
        </w:rPr>
        <w:t>Eier trennen, dann die Eiweiße mit einer Prise Salz zu Eischnee aufschlagen. In einer anderen Schüssel die Sahne steif schlagen. In einer dritten Schüssel die Eigelbe mit dem Zucker vermengen.</w:t>
      </w:r>
    </w:p>
    <w:p w14:paraId="0F05239D" w14:textId="77777777" w:rsidR="002332B8" w:rsidRPr="00B439F8" w:rsidRDefault="002332B8" w:rsidP="00B439F8">
      <w:pPr>
        <w:pStyle w:val="ListParagraph"/>
        <w:numPr>
          <w:ilvl w:val="0"/>
          <w:numId w:val="1997"/>
        </w:numPr>
        <w:spacing w:after="120"/>
        <w:ind w:left="714" w:hanging="357"/>
        <w:contextualSpacing w:val="0"/>
        <w:jc w:val="both"/>
        <w:rPr>
          <w:sz w:val="24"/>
          <w:szCs w:val="24"/>
        </w:rPr>
      </w:pPr>
      <w:r w:rsidRPr="00B439F8">
        <w:rPr>
          <w:sz w:val="24"/>
          <w:szCs w:val="24"/>
        </w:rPr>
        <w:t>In 1 bis 2 EL Wasser etwas Instantkaffee auflösen. Mit der Zucker-ei-Mischung verrühren. Es soll eine homogene, schaumige Masse entstehen. Die aufgeschlagene Sahne vorsichtig unterheben. Dann den Eischnee – nicht zu sehr rühren, sonst fällt er in sich zusammen.</w:t>
      </w:r>
    </w:p>
    <w:p w14:paraId="19BBCD84" w14:textId="77777777" w:rsidR="002332B8" w:rsidRPr="00B439F8" w:rsidRDefault="002332B8" w:rsidP="00B439F8">
      <w:pPr>
        <w:pStyle w:val="ListParagraph"/>
        <w:numPr>
          <w:ilvl w:val="0"/>
          <w:numId w:val="1997"/>
        </w:numPr>
        <w:spacing w:after="120"/>
        <w:ind w:left="714" w:hanging="357"/>
        <w:contextualSpacing w:val="0"/>
        <w:jc w:val="both"/>
        <w:rPr>
          <w:sz w:val="24"/>
          <w:szCs w:val="24"/>
        </w:rPr>
      </w:pPr>
      <w:r w:rsidRPr="00B439F8">
        <w:rPr>
          <w:sz w:val="24"/>
          <w:szCs w:val="24"/>
        </w:rPr>
        <w:t>In eine mit Frischhaltefolie ausgelegte Kastenform von ca. 20 cm länge gießen. Ungefähr 3 bis 4 Stunden im Eisfach gefrieren lassen. Das Semifreddo mithilfe der Folie aus der Form heben. Semifreddo in Scheiben schneiden und mit frischen Beeren servieren (es schmilzt schnell….)</w:t>
      </w:r>
    </w:p>
    <w:p w14:paraId="18F86F1B" w14:textId="77777777" w:rsidR="002332B8" w:rsidRDefault="002332B8">
      <w:pPr>
        <w:rPr>
          <w:sz w:val="24"/>
          <w:szCs w:val="24"/>
        </w:rPr>
      </w:pPr>
    </w:p>
    <w:p w14:paraId="5B7DF944" w14:textId="62BA5E2A" w:rsidR="00A6191A" w:rsidRDefault="002332B8" w:rsidP="00B439F8">
      <w:pPr>
        <w:ind w:left="1416" w:hanging="1416"/>
        <w:jc w:val="both"/>
        <w:rPr>
          <w:sz w:val="24"/>
          <w:szCs w:val="24"/>
        </w:rPr>
      </w:pPr>
      <w:r>
        <w:rPr>
          <w:sz w:val="24"/>
          <w:szCs w:val="24"/>
        </w:rPr>
        <w:t>Kommentar:</w:t>
      </w:r>
      <w:r>
        <w:rPr>
          <w:sz w:val="24"/>
          <w:szCs w:val="24"/>
        </w:rPr>
        <w:tab/>
      </w:r>
      <w:r w:rsidR="00C62E87">
        <w:rPr>
          <w:sz w:val="24"/>
          <w:szCs w:val="24"/>
        </w:rPr>
        <w:t>Es ist in Berlin Mitte verboten, Capuccino mit Schlagsahne zu bestellen. Cappuccino gibt es hier nur mit Milch, im Gegensatz zu in so manchen Dörfern. So sind die Regeln. Erlaubt hingegen ist Affogato: Espresso mit einer Kugel Vanilleeis. Wobei in Vanilleeis n</w:t>
      </w:r>
      <w:r w:rsidR="00B439F8">
        <w:rPr>
          <w:sz w:val="24"/>
          <w:szCs w:val="24"/>
        </w:rPr>
        <w:t xml:space="preserve">ormalerweise Sahne ist. Also ist ein Affogato streng genommen auch nur ein Capuccino mit Sahne. Gut. Egal. Hier ein Semifreddo – das ist ein Eis, für dessen Zubereitung man keine Eismaschine braucht. Die Konsistenz ist nicht so gleichmäßig cremig wie die von Eis, aber genau das schmeckt wunderbar. Dieses Semifreddo hier enthält Instantkaffee, den es in Berlin zu kaufen gibt, aber nur außerhalb des S-Bahn-Rings </w:t>
      </w:r>
      <w:r w:rsidR="00B439F8" w:rsidRPr="00B439F8">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sidR="00A6191A">
        <w:rPr>
          <w:sz w:val="24"/>
          <w:szCs w:val="24"/>
        </w:rPr>
        <w:br w:type="page"/>
      </w:r>
    </w:p>
    <w:p w14:paraId="7061742D" w14:textId="4962BD1E" w:rsidR="00FD21A0" w:rsidRDefault="00B86315" w:rsidP="004A3C36">
      <w:pPr>
        <w:pStyle w:val="Heading1"/>
      </w:pPr>
      <w:r>
        <w:lastRenderedPageBreak/>
        <w:t>Kuchen, Torten, Muffins und Gebäck</w:t>
      </w:r>
      <w:r w:rsidR="00FD21A0">
        <w:br w:type="page"/>
      </w:r>
    </w:p>
    <w:p w14:paraId="03AC5B8E" w14:textId="71E6E944" w:rsidR="0065390C" w:rsidRDefault="0065390C" w:rsidP="0074540F">
      <w:pPr>
        <w:pStyle w:val="Heading2"/>
        <w:spacing w:after="240"/>
      </w:pPr>
      <w:r>
        <w:lastRenderedPageBreak/>
        <w:t>Schokoladenkuchen mit Himbeeren</w:t>
      </w:r>
      <w:r w:rsidR="002B71FE">
        <w:rPr>
          <w:rStyle w:val="FootnoteReference"/>
        </w:rPr>
        <w:footnoteReference w:id="1591"/>
      </w:r>
    </w:p>
    <w:p w14:paraId="0502DE01" w14:textId="77777777" w:rsidR="0065390C" w:rsidRPr="005E1A0D" w:rsidRDefault="0065390C">
      <w:pPr>
        <w:rPr>
          <w:sz w:val="24"/>
          <w:szCs w:val="24"/>
        </w:rPr>
      </w:pPr>
      <w:r w:rsidRPr="005E1A0D">
        <w:rPr>
          <w:sz w:val="24"/>
          <w:szCs w:val="24"/>
          <w:u w:val="single"/>
        </w:rPr>
        <w:t>Zutaten</w:t>
      </w:r>
      <w:r w:rsidRPr="005E1A0D">
        <w:rPr>
          <w:sz w:val="24"/>
          <w:szCs w:val="24"/>
        </w:rPr>
        <w:t xml:space="preserve"> (für eine Springform mit 22 cm Durchmesser)</w:t>
      </w:r>
    </w:p>
    <w:p w14:paraId="30ECD4EB" w14:textId="77777777" w:rsidR="0065390C" w:rsidRPr="005E1A0D" w:rsidRDefault="0065390C">
      <w:pPr>
        <w:rPr>
          <w:sz w:val="24"/>
          <w:szCs w:val="24"/>
        </w:rPr>
      </w:pPr>
      <w:r w:rsidRPr="005E1A0D">
        <w:rPr>
          <w:sz w:val="24"/>
          <w:szCs w:val="24"/>
        </w:rPr>
        <w:t>300 g dunkle Schokolade (70 % Kakaoanteil)</w:t>
      </w:r>
    </w:p>
    <w:p w14:paraId="439F6F4C" w14:textId="77777777" w:rsidR="0065390C" w:rsidRPr="005E1A0D" w:rsidRDefault="0065390C">
      <w:pPr>
        <w:rPr>
          <w:sz w:val="24"/>
          <w:szCs w:val="24"/>
        </w:rPr>
      </w:pPr>
      <w:r w:rsidRPr="005E1A0D">
        <w:rPr>
          <w:sz w:val="24"/>
          <w:szCs w:val="24"/>
        </w:rPr>
        <w:t>4 Eier</w:t>
      </w:r>
    </w:p>
    <w:p w14:paraId="312F2C02" w14:textId="77777777" w:rsidR="0065390C" w:rsidRPr="005E1A0D" w:rsidRDefault="0065390C">
      <w:pPr>
        <w:rPr>
          <w:sz w:val="24"/>
          <w:szCs w:val="24"/>
        </w:rPr>
      </w:pPr>
      <w:r w:rsidRPr="005E1A0D">
        <w:rPr>
          <w:sz w:val="24"/>
          <w:szCs w:val="24"/>
        </w:rPr>
        <w:t>1 Prise Salz</w:t>
      </w:r>
    </w:p>
    <w:p w14:paraId="445C8767" w14:textId="77777777" w:rsidR="0065390C" w:rsidRPr="005E1A0D" w:rsidRDefault="0065390C">
      <w:pPr>
        <w:rPr>
          <w:sz w:val="24"/>
          <w:szCs w:val="24"/>
        </w:rPr>
      </w:pPr>
      <w:r w:rsidRPr="005E1A0D">
        <w:rPr>
          <w:sz w:val="24"/>
          <w:szCs w:val="24"/>
        </w:rPr>
        <w:t>130 g Puderzucker</w:t>
      </w:r>
    </w:p>
    <w:p w14:paraId="4C1FED50" w14:textId="77777777" w:rsidR="0065390C" w:rsidRPr="005E1A0D" w:rsidRDefault="0065390C">
      <w:pPr>
        <w:rPr>
          <w:sz w:val="24"/>
          <w:szCs w:val="24"/>
        </w:rPr>
      </w:pPr>
      <w:r w:rsidRPr="005E1A0D">
        <w:rPr>
          <w:sz w:val="24"/>
          <w:szCs w:val="24"/>
        </w:rPr>
        <w:t>200 g Crème fraîche</w:t>
      </w:r>
    </w:p>
    <w:p w14:paraId="1957E279" w14:textId="77777777" w:rsidR="0065390C" w:rsidRPr="005E1A0D" w:rsidRDefault="0065390C">
      <w:pPr>
        <w:rPr>
          <w:sz w:val="24"/>
          <w:szCs w:val="24"/>
        </w:rPr>
      </w:pPr>
      <w:r w:rsidRPr="005E1A0D">
        <w:rPr>
          <w:sz w:val="24"/>
          <w:szCs w:val="24"/>
        </w:rPr>
        <w:t>25 g Mehl</w:t>
      </w:r>
    </w:p>
    <w:p w14:paraId="3F8CC714" w14:textId="77777777" w:rsidR="0065390C" w:rsidRPr="005E1A0D" w:rsidRDefault="0065390C">
      <w:pPr>
        <w:rPr>
          <w:sz w:val="24"/>
          <w:szCs w:val="24"/>
        </w:rPr>
      </w:pPr>
      <w:r w:rsidRPr="005E1A0D">
        <w:rPr>
          <w:sz w:val="24"/>
          <w:szCs w:val="24"/>
        </w:rPr>
        <w:t>Etwas Butter zum Einfetten der Form</w:t>
      </w:r>
    </w:p>
    <w:p w14:paraId="2300EAE2" w14:textId="77777777" w:rsidR="0065390C" w:rsidRPr="005E1A0D" w:rsidRDefault="0065390C">
      <w:pPr>
        <w:rPr>
          <w:sz w:val="24"/>
          <w:szCs w:val="24"/>
        </w:rPr>
      </w:pPr>
      <w:r w:rsidRPr="005E1A0D">
        <w:rPr>
          <w:sz w:val="24"/>
          <w:szCs w:val="24"/>
        </w:rPr>
        <w:t>Ca. 150 g Himbeeren</w:t>
      </w:r>
    </w:p>
    <w:p w14:paraId="25D086A0" w14:textId="77777777" w:rsidR="0065390C" w:rsidRPr="005E1A0D" w:rsidRDefault="0065390C">
      <w:pPr>
        <w:rPr>
          <w:sz w:val="24"/>
          <w:szCs w:val="24"/>
        </w:rPr>
      </w:pPr>
    </w:p>
    <w:p w14:paraId="709FB5E7" w14:textId="77777777" w:rsidR="0065390C" w:rsidRPr="005E1A0D" w:rsidRDefault="0065390C">
      <w:pPr>
        <w:rPr>
          <w:sz w:val="24"/>
          <w:szCs w:val="24"/>
        </w:rPr>
      </w:pPr>
      <w:r w:rsidRPr="005E1A0D">
        <w:rPr>
          <w:sz w:val="24"/>
          <w:szCs w:val="24"/>
        </w:rPr>
        <w:t>Zubereitung:</w:t>
      </w:r>
    </w:p>
    <w:p w14:paraId="0296CBDC" w14:textId="77777777" w:rsidR="001474DC" w:rsidRPr="005E1A0D" w:rsidRDefault="001474DC" w:rsidP="00B40E8C">
      <w:pPr>
        <w:pStyle w:val="ListParagraph"/>
        <w:numPr>
          <w:ilvl w:val="0"/>
          <w:numId w:val="1930"/>
        </w:numPr>
        <w:spacing w:after="120"/>
        <w:ind w:left="714" w:hanging="357"/>
        <w:contextualSpacing w:val="0"/>
        <w:jc w:val="both"/>
        <w:rPr>
          <w:sz w:val="24"/>
          <w:szCs w:val="24"/>
        </w:rPr>
      </w:pPr>
      <w:r w:rsidRPr="005E1A0D">
        <w:rPr>
          <w:sz w:val="24"/>
          <w:szCs w:val="24"/>
        </w:rPr>
        <w:t xml:space="preserve">Den Backofen auf 180 Grad Umluft vorheizen. </w:t>
      </w:r>
    </w:p>
    <w:p w14:paraId="78E52C58" w14:textId="77777777" w:rsidR="00587652" w:rsidRPr="005E1A0D" w:rsidRDefault="001474DC" w:rsidP="00B40E8C">
      <w:pPr>
        <w:pStyle w:val="ListParagraph"/>
        <w:numPr>
          <w:ilvl w:val="0"/>
          <w:numId w:val="1930"/>
        </w:numPr>
        <w:spacing w:after="120"/>
        <w:ind w:left="714" w:hanging="357"/>
        <w:contextualSpacing w:val="0"/>
        <w:jc w:val="both"/>
        <w:rPr>
          <w:sz w:val="24"/>
          <w:szCs w:val="24"/>
        </w:rPr>
      </w:pPr>
      <w:r w:rsidRPr="005E1A0D">
        <w:rPr>
          <w:sz w:val="24"/>
          <w:szCs w:val="24"/>
        </w:rPr>
        <w:t>Für den Teig zunächst die Schokolade schmelzen. Das geht am besten im Wasserbad.</w:t>
      </w:r>
      <w:r w:rsidR="00587652" w:rsidRPr="005E1A0D">
        <w:rPr>
          <w:sz w:val="24"/>
          <w:szCs w:val="24"/>
        </w:rPr>
        <w:t xml:space="preserve"> Während die Schokolade schmilzt, ab und zu vorsichtig umrühren. </w:t>
      </w:r>
    </w:p>
    <w:p w14:paraId="26A2765C" w14:textId="71AD49BB" w:rsidR="00CA628C" w:rsidRPr="005E1A0D" w:rsidRDefault="00587652" w:rsidP="00B40E8C">
      <w:pPr>
        <w:pStyle w:val="ListParagraph"/>
        <w:numPr>
          <w:ilvl w:val="0"/>
          <w:numId w:val="1930"/>
        </w:numPr>
        <w:spacing w:after="120"/>
        <w:ind w:left="714" w:hanging="357"/>
        <w:contextualSpacing w:val="0"/>
        <w:jc w:val="both"/>
        <w:rPr>
          <w:sz w:val="24"/>
          <w:szCs w:val="24"/>
        </w:rPr>
      </w:pPr>
      <w:r w:rsidRPr="005E1A0D">
        <w:rPr>
          <w:sz w:val="24"/>
          <w:szCs w:val="24"/>
        </w:rPr>
        <w:t xml:space="preserve">Die Eier trennen. Die Eiweiße </w:t>
      </w:r>
      <w:r w:rsidR="0074540F" w:rsidRPr="005E1A0D">
        <w:rPr>
          <w:sz w:val="24"/>
          <w:szCs w:val="24"/>
        </w:rPr>
        <w:t>und</w:t>
      </w:r>
      <w:r w:rsidRPr="005E1A0D">
        <w:rPr>
          <w:sz w:val="24"/>
          <w:szCs w:val="24"/>
        </w:rPr>
        <w:t xml:space="preserve"> 1 Prise Salz zu Schnee schlagen. Eigelbe mit geschmolzener Schokolade, Puderzucker, Crème fraîche</w:t>
      </w:r>
      <w:r w:rsidR="00CA628C" w:rsidRPr="005E1A0D">
        <w:rPr>
          <w:sz w:val="24"/>
          <w:szCs w:val="24"/>
        </w:rPr>
        <w:t xml:space="preserve"> und Mehl verrühren. Den Eischnee unterheben. </w:t>
      </w:r>
    </w:p>
    <w:p w14:paraId="38B912E2" w14:textId="77777777" w:rsidR="00FB2BAA" w:rsidRPr="005E1A0D" w:rsidRDefault="00CA628C" w:rsidP="00B40E8C">
      <w:pPr>
        <w:pStyle w:val="ListParagraph"/>
        <w:numPr>
          <w:ilvl w:val="0"/>
          <w:numId w:val="1930"/>
        </w:numPr>
        <w:spacing w:after="120"/>
        <w:ind w:left="714" w:hanging="357"/>
        <w:contextualSpacing w:val="0"/>
        <w:jc w:val="both"/>
        <w:rPr>
          <w:sz w:val="24"/>
          <w:szCs w:val="24"/>
        </w:rPr>
      </w:pPr>
      <w:r w:rsidRPr="005E1A0D">
        <w:rPr>
          <w:sz w:val="24"/>
          <w:szCs w:val="24"/>
        </w:rPr>
        <w:t>Den Boden der Springform mit Backpapier auslegen</w:t>
      </w:r>
      <w:r w:rsidR="00FB2BAA" w:rsidRPr="005E1A0D">
        <w:rPr>
          <w:sz w:val="24"/>
          <w:szCs w:val="24"/>
        </w:rPr>
        <w:t xml:space="preserve">, den Rand mit Butter einfetten. Teig in die Form gießen. Himbeeren auf dem Teig verteilen und mit einem Löffel vorsichtig in den Teig drücken., sodass sie bedeckt sind. </w:t>
      </w:r>
    </w:p>
    <w:p w14:paraId="3FA6244E" w14:textId="77777777" w:rsidR="006F06D0" w:rsidRPr="005E1A0D" w:rsidRDefault="00FB2BAA" w:rsidP="00B40E8C">
      <w:pPr>
        <w:pStyle w:val="ListParagraph"/>
        <w:numPr>
          <w:ilvl w:val="0"/>
          <w:numId w:val="1930"/>
        </w:numPr>
        <w:spacing w:after="120"/>
        <w:ind w:left="714" w:hanging="357"/>
        <w:contextualSpacing w:val="0"/>
        <w:jc w:val="both"/>
        <w:rPr>
          <w:sz w:val="24"/>
          <w:szCs w:val="24"/>
        </w:rPr>
      </w:pPr>
      <w:r w:rsidRPr="005E1A0D">
        <w:rPr>
          <w:sz w:val="24"/>
          <w:szCs w:val="24"/>
        </w:rPr>
        <w:t xml:space="preserve">Den Kuchen im heißen Backofen </w:t>
      </w:r>
      <w:r w:rsidR="006F06D0" w:rsidRPr="005E1A0D">
        <w:rPr>
          <w:sz w:val="24"/>
          <w:szCs w:val="24"/>
        </w:rPr>
        <w:t>ungefähr 25 Minuten lang backen. Am besten isst man den Kuchen erst, wenn er kalt ist (eine Frage der Selbstbeherrschung), eventuell noch zusätzlich frische Himbeeren dazu reichen.</w:t>
      </w:r>
    </w:p>
    <w:p w14:paraId="157196AB" w14:textId="77777777" w:rsidR="006F06D0" w:rsidRPr="005E1A0D" w:rsidRDefault="006F06D0">
      <w:pPr>
        <w:rPr>
          <w:sz w:val="24"/>
          <w:szCs w:val="24"/>
        </w:rPr>
      </w:pPr>
    </w:p>
    <w:p w14:paraId="75F127EF" w14:textId="77777777" w:rsidR="005E1A0D" w:rsidRDefault="006F06D0" w:rsidP="0074540F">
      <w:pPr>
        <w:ind w:left="1416" w:hanging="1416"/>
        <w:rPr>
          <w:sz w:val="24"/>
          <w:szCs w:val="24"/>
        </w:rPr>
      </w:pPr>
      <w:r w:rsidRPr="005E1A0D">
        <w:rPr>
          <w:sz w:val="24"/>
          <w:szCs w:val="24"/>
        </w:rPr>
        <w:t>Kommen</w:t>
      </w:r>
      <w:r w:rsidR="0074540F" w:rsidRPr="005E1A0D">
        <w:rPr>
          <w:sz w:val="24"/>
          <w:szCs w:val="24"/>
        </w:rPr>
        <w:t>tar:</w:t>
      </w:r>
      <w:r w:rsidR="0074540F" w:rsidRPr="005E1A0D">
        <w:rPr>
          <w:sz w:val="24"/>
          <w:szCs w:val="24"/>
        </w:rPr>
        <w:tab/>
        <w:t>Dies ist ein eleganter Schokoladenkuchen, auch „fondant au chocolar et aux framboises“ genannt. Er enthält praktisch kein Mehl uns ist nicht zu süß.</w:t>
      </w:r>
    </w:p>
    <w:p w14:paraId="78F51EA6" w14:textId="77777777" w:rsidR="005E1A0D" w:rsidRDefault="005E1A0D">
      <w:pPr>
        <w:rPr>
          <w:sz w:val="24"/>
          <w:szCs w:val="24"/>
        </w:rPr>
      </w:pPr>
      <w:r>
        <w:rPr>
          <w:sz w:val="24"/>
          <w:szCs w:val="24"/>
        </w:rPr>
        <w:br w:type="page"/>
      </w:r>
    </w:p>
    <w:p w14:paraId="35EC972A" w14:textId="286EC072" w:rsidR="005E1A0D" w:rsidRDefault="005E1A0D" w:rsidP="009F6882">
      <w:pPr>
        <w:pStyle w:val="Heading2"/>
        <w:spacing w:after="240"/>
      </w:pPr>
      <w:r>
        <w:lastRenderedPageBreak/>
        <w:t>Joghurtkuchen mit Himbeeren</w:t>
      </w:r>
      <w:r w:rsidR="00B13980">
        <w:rPr>
          <w:rStyle w:val="FootnoteReference"/>
        </w:rPr>
        <w:footnoteReference w:id="1592"/>
      </w:r>
    </w:p>
    <w:p w14:paraId="7AB91B7B" w14:textId="77777777" w:rsidR="005E1A0D" w:rsidRPr="00A8476D" w:rsidRDefault="005E1A0D" w:rsidP="005E1A0D">
      <w:pPr>
        <w:rPr>
          <w:sz w:val="24"/>
          <w:szCs w:val="24"/>
        </w:rPr>
      </w:pPr>
      <w:r w:rsidRPr="00A8476D">
        <w:rPr>
          <w:sz w:val="24"/>
          <w:szCs w:val="24"/>
          <w:u w:val="single"/>
        </w:rPr>
        <w:t>Zutaten</w:t>
      </w:r>
      <w:r w:rsidRPr="00A8476D">
        <w:rPr>
          <w:sz w:val="24"/>
          <w:szCs w:val="24"/>
        </w:rPr>
        <w:t xml:space="preserve"> (für 1 Tarteform mit 26 cm Durchmesser)</w:t>
      </w:r>
    </w:p>
    <w:p w14:paraId="3D43C9F8" w14:textId="77777777" w:rsidR="005E1A0D" w:rsidRPr="00A8476D" w:rsidRDefault="005E1A0D" w:rsidP="005E1A0D">
      <w:pPr>
        <w:rPr>
          <w:sz w:val="24"/>
          <w:szCs w:val="24"/>
        </w:rPr>
      </w:pPr>
      <w:r w:rsidRPr="00A8476D">
        <w:rPr>
          <w:sz w:val="24"/>
          <w:szCs w:val="24"/>
        </w:rPr>
        <w:t>150 g Mehl</w:t>
      </w:r>
    </w:p>
    <w:p w14:paraId="046A183C" w14:textId="5B5ACA16" w:rsidR="005E1A0D" w:rsidRPr="00A8476D" w:rsidRDefault="005E1A0D" w:rsidP="005E1A0D">
      <w:pPr>
        <w:rPr>
          <w:sz w:val="24"/>
          <w:szCs w:val="24"/>
        </w:rPr>
      </w:pPr>
      <w:r w:rsidRPr="00A8476D">
        <w:rPr>
          <w:sz w:val="24"/>
          <w:szCs w:val="24"/>
        </w:rPr>
        <w:t>1 guter TL Backpulver</w:t>
      </w:r>
    </w:p>
    <w:p w14:paraId="7E380782" w14:textId="77777777" w:rsidR="005E1A0D" w:rsidRPr="00A8476D" w:rsidRDefault="005E1A0D" w:rsidP="005E1A0D">
      <w:pPr>
        <w:rPr>
          <w:sz w:val="24"/>
          <w:szCs w:val="24"/>
        </w:rPr>
      </w:pPr>
      <w:r w:rsidRPr="00A8476D">
        <w:rPr>
          <w:sz w:val="24"/>
          <w:szCs w:val="24"/>
        </w:rPr>
        <w:t>120 g Butter plus ein wenig für das Einfetten der Form</w:t>
      </w:r>
    </w:p>
    <w:p w14:paraId="38594567" w14:textId="77777777" w:rsidR="005E1A0D" w:rsidRPr="00A8476D" w:rsidRDefault="005E1A0D" w:rsidP="005E1A0D">
      <w:pPr>
        <w:rPr>
          <w:sz w:val="24"/>
          <w:szCs w:val="24"/>
        </w:rPr>
      </w:pPr>
      <w:r w:rsidRPr="00A8476D">
        <w:rPr>
          <w:sz w:val="24"/>
          <w:szCs w:val="24"/>
        </w:rPr>
        <w:t>140 g Zucker</w:t>
      </w:r>
    </w:p>
    <w:p w14:paraId="09E710E1" w14:textId="77777777" w:rsidR="005E1A0D" w:rsidRPr="00A8476D" w:rsidRDefault="005E1A0D" w:rsidP="005E1A0D">
      <w:pPr>
        <w:rPr>
          <w:sz w:val="24"/>
          <w:szCs w:val="24"/>
        </w:rPr>
      </w:pPr>
      <w:r w:rsidRPr="00A8476D">
        <w:rPr>
          <w:sz w:val="24"/>
          <w:szCs w:val="24"/>
        </w:rPr>
        <w:t>3 Eier</w:t>
      </w:r>
    </w:p>
    <w:p w14:paraId="2661106D" w14:textId="77777777" w:rsidR="005E1A0D" w:rsidRPr="00A8476D" w:rsidRDefault="005E1A0D" w:rsidP="005E1A0D">
      <w:pPr>
        <w:rPr>
          <w:sz w:val="24"/>
          <w:szCs w:val="24"/>
        </w:rPr>
      </w:pPr>
      <w:r w:rsidRPr="00A8476D">
        <w:rPr>
          <w:sz w:val="24"/>
          <w:szCs w:val="24"/>
        </w:rPr>
        <w:t>Mark von ½ Vanilleschote</w:t>
      </w:r>
    </w:p>
    <w:p w14:paraId="090CC329" w14:textId="77777777" w:rsidR="005E1A0D" w:rsidRPr="00A8476D" w:rsidRDefault="005E1A0D" w:rsidP="005E1A0D">
      <w:pPr>
        <w:rPr>
          <w:sz w:val="24"/>
          <w:szCs w:val="24"/>
        </w:rPr>
      </w:pPr>
      <w:r w:rsidRPr="00A8476D">
        <w:rPr>
          <w:sz w:val="24"/>
          <w:szCs w:val="24"/>
        </w:rPr>
        <w:t>200 g griechischer Joghurt (10% Fett)</w:t>
      </w:r>
    </w:p>
    <w:p w14:paraId="58E3EA98" w14:textId="77777777" w:rsidR="005E1A0D" w:rsidRPr="00A8476D" w:rsidRDefault="005E1A0D" w:rsidP="005E1A0D">
      <w:pPr>
        <w:rPr>
          <w:sz w:val="24"/>
          <w:szCs w:val="24"/>
        </w:rPr>
      </w:pPr>
      <w:r w:rsidRPr="00A8476D">
        <w:rPr>
          <w:sz w:val="24"/>
          <w:szCs w:val="24"/>
        </w:rPr>
        <w:t>200 g Himbeeren</w:t>
      </w:r>
    </w:p>
    <w:p w14:paraId="7368657E" w14:textId="77777777" w:rsidR="005E1A0D" w:rsidRPr="00A8476D" w:rsidRDefault="005E1A0D" w:rsidP="005E1A0D">
      <w:pPr>
        <w:rPr>
          <w:sz w:val="24"/>
          <w:szCs w:val="24"/>
        </w:rPr>
      </w:pPr>
    </w:p>
    <w:p w14:paraId="2DB09452" w14:textId="77777777" w:rsidR="005E1A0D" w:rsidRPr="00A8476D" w:rsidRDefault="005E1A0D" w:rsidP="005E1A0D">
      <w:pPr>
        <w:rPr>
          <w:sz w:val="24"/>
          <w:szCs w:val="24"/>
        </w:rPr>
      </w:pPr>
      <w:r w:rsidRPr="00A8476D">
        <w:rPr>
          <w:sz w:val="24"/>
          <w:szCs w:val="24"/>
        </w:rPr>
        <w:t>Zubereitung:</w:t>
      </w:r>
    </w:p>
    <w:p w14:paraId="74ADC88C" w14:textId="77777777" w:rsidR="002F15F7" w:rsidRPr="00A8476D" w:rsidRDefault="00626B5F" w:rsidP="00B40E8C">
      <w:pPr>
        <w:pStyle w:val="ListParagraph"/>
        <w:numPr>
          <w:ilvl w:val="0"/>
          <w:numId w:val="1931"/>
        </w:numPr>
        <w:spacing w:after="120"/>
        <w:ind w:left="714" w:hanging="357"/>
        <w:contextualSpacing w:val="0"/>
        <w:jc w:val="both"/>
        <w:rPr>
          <w:sz w:val="24"/>
          <w:szCs w:val="24"/>
        </w:rPr>
      </w:pPr>
      <w:r w:rsidRPr="00A8476D">
        <w:rPr>
          <w:sz w:val="24"/>
          <w:szCs w:val="24"/>
        </w:rPr>
        <w:t xml:space="preserve">Den Backofen </w:t>
      </w:r>
      <w:r w:rsidR="002F15F7" w:rsidRPr="00A8476D">
        <w:rPr>
          <w:sz w:val="24"/>
          <w:szCs w:val="24"/>
        </w:rPr>
        <w:t>auf 180 Grad Ober-/Unterhitze vorheizen.</w:t>
      </w:r>
    </w:p>
    <w:p w14:paraId="6F38E89A" w14:textId="77777777" w:rsidR="003018D4" w:rsidRPr="00A8476D" w:rsidRDefault="002F15F7" w:rsidP="00B40E8C">
      <w:pPr>
        <w:pStyle w:val="ListParagraph"/>
        <w:numPr>
          <w:ilvl w:val="0"/>
          <w:numId w:val="1931"/>
        </w:numPr>
        <w:spacing w:after="120"/>
        <w:ind w:left="714" w:hanging="357"/>
        <w:contextualSpacing w:val="0"/>
        <w:jc w:val="both"/>
        <w:rPr>
          <w:sz w:val="24"/>
          <w:szCs w:val="24"/>
        </w:rPr>
      </w:pPr>
      <w:r w:rsidRPr="00A8476D">
        <w:rPr>
          <w:sz w:val="24"/>
          <w:szCs w:val="24"/>
        </w:rPr>
        <w:t xml:space="preserve">In einer Schüssel Mehl und Backpulver gut verrühren. Butter bei mittlerer Hitze langsam zerlassen und mit 100 g Zucker und </w:t>
      </w:r>
      <w:r w:rsidR="003018D4" w:rsidRPr="00A8476D">
        <w:rPr>
          <w:sz w:val="24"/>
          <w:szCs w:val="24"/>
        </w:rPr>
        <w:t>E</w:t>
      </w:r>
      <w:r w:rsidRPr="00A8476D">
        <w:rPr>
          <w:sz w:val="24"/>
          <w:szCs w:val="24"/>
        </w:rPr>
        <w:t>iern in ein</w:t>
      </w:r>
      <w:r w:rsidR="003018D4" w:rsidRPr="00A8476D">
        <w:rPr>
          <w:sz w:val="24"/>
          <w:szCs w:val="24"/>
        </w:rPr>
        <w:t>e</w:t>
      </w:r>
      <w:r w:rsidRPr="00A8476D">
        <w:rPr>
          <w:sz w:val="24"/>
          <w:szCs w:val="24"/>
        </w:rPr>
        <w:t>r anderen Schüssel vermengen</w:t>
      </w:r>
      <w:r w:rsidR="003018D4" w:rsidRPr="00A8476D">
        <w:rPr>
          <w:sz w:val="24"/>
          <w:szCs w:val="24"/>
        </w:rPr>
        <w:t>, Vanillemark dazugeben. Die Mehlmischung hineinstreuen und mit den Rührbesen des Handrührgeräts alles verrühren.</w:t>
      </w:r>
    </w:p>
    <w:p w14:paraId="6D1A08C5" w14:textId="77777777" w:rsidR="003018D4" w:rsidRPr="00A8476D" w:rsidRDefault="003018D4" w:rsidP="00B40E8C">
      <w:pPr>
        <w:pStyle w:val="ListParagraph"/>
        <w:numPr>
          <w:ilvl w:val="0"/>
          <w:numId w:val="1931"/>
        </w:numPr>
        <w:spacing w:after="120"/>
        <w:ind w:left="714" w:hanging="357"/>
        <w:contextualSpacing w:val="0"/>
        <w:jc w:val="both"/>
        <w:rPr>
          <w:sz w:val="24"/>
          <w:szCs w:val="24"/>
        </w:rPr>
      </w:pPr>
      <w:r w:rsidRPr="00A8476D">
        <w:rPr>
          <w:sz w:val="24"/>
          <w:szCs w:val="24"/>
        </w:rPr>
        <w:t xml:space="preserve">Die Form buttern und den Teig hineingeben. Joghurt mit restlichem Zucker (40 g) vermengen und auf den Teig in der Form gießen (Nicht mit dem Teig verrühren). Die Himbeeren gleichmäßig auf dem Kuchen verteilen und vorsichtig eindrücken. Kuchen in den Ofen schieben und 30 – 40 Minuten lang backen. </w:t>
      </w:r>
    </w:p>
    <w:p w14:paraId="20180E52" w14:textId="77777777" w:rsidR="003018D4" w:rsidRPr="00A8476D" w:rsidRDefault="003018D4" w:rsidP="005E1A0D">
      <w:pPr>
        <w:rPr>
          <w:sz w:val="24"/>
          <w:szCs w:val="24"/>
        </w:rPr>
      </w:pPr>
    </w:p>
    <w:p w14:paraId="671198F8" w14:textId="0545E324" w:rsidR="0065390C" w:rsidRDefault="003018D4" w:rsidP="009F6882">
      <w:pPr>
        <w:ind w:left="1416" w:hanging="1416"/>
        <w:jc w:val="both"/>
        <w:rPr>
          <w:rFonts w:asciiTheme="majorHAnsi" w:eastAsiaTheme="majorEastAsia" w:hAnsiTheme="majorHAnsi" w:cstheme="majorBidi"/>
          <w:color w:val="2F5496" w:themeColor="accent1" w:themeShade="BF"/>
          <w:sz w:val="26"/>
          <w:szCs w:val="26"/>
        </w:rPr>
      </w:pPr>
      <w:r w:rsidRPr="00A8476D">
        <w:rPr>
          <w:sz w:val="24"/>
          <w:szCs w:val="24"/>
        </w:rPr>
        <w:t>Kommentar:</w:t>
      </w:r>
      <w:r w:rsidRPr="00A8476D">
        <w:rPr>
          <w:sz w:val="24"/>
          <w:szCs w:val="24"/>
        </w:rPr>
        <w:tab/>
        <w:t>Dieser G</w:t>
      </w:r>
      <w:r w:rsidR="003731EF" w:rsidRPr="00A8476D">
        <w:rPr>
          <w:sz w:val="24"/>
          <w:szCs w:val="24"/>
        </w:rPr>
        <w:t xml:space="preserve">âteau au yaourt ist ein Kuchen, den in Frankreich schon die Kinder in der Grundschule zu backen lernen. </w:t>
      </w:r>
      <w:r w:rsidR="009F6882" w:rsidRPr="00A8476D">
        <w:rPr>
          <w:sz w:val="24"/>
          <w:szCs w:val="24"/>
        </w:rPr>
        <w:t>Dort haben sie nämlich oft schon Koch- und Backunterricht. Man glaubt offenbar, das gehöre einfach zur Allgemeinbildung hinzu.</w:t>
      </w:r>
      <w:r w:rsidR="0065390C">
        <w:br w:type="page"/>
      </w:r>
    </w:p>
    <w:p w14:paraId="1EF4B911" w14:textId="312156F4" w:rsidR="00A6191A" w:rsidRDefault="00A6191A" w:rsidP="009F3A9C">
      <w:pPr>
        <w:pStyle w:val="Heading2"/>
        <w:spacing w:after="240"/>
      </w:pPr>
      <w:r>
        <w:lastRenderedPageBreak/>
        <w:t>Grießkuchen mit Olivenöl und Sirup</w:t>
      </w:r>
      <w:r w:rsidR="003B6CE5">
        <w:rPr>
          <w:rStyle w:val="FootnoteReference"/>
        </w:rPr>
        <w:footnoteReference w:id="1593"/>
      </w:r>
    </w:p>
    <w:p w14:paraId="2420A88F" w14:textId="23AC616A" w:rsidR="00A6191A" w:rsidRDefault="00A6191A">
      <w:r w:rsidRPr="009F3A9C">
        <w:rPr>
          <w:u w:val="single"/>
        </w:rPr>
        <w:t xml:space="preserve">Zutaten </w:t>
      </w:r>
      <w:r w:rsidR="009F3A9C">
        <w:t>(</w:t>
      </w:r>
      <w:r>
        <w:t>für eine Springform mit 26 cm Durchmesser</w:t>
      </w:r>
      <w:r w:rsidR="009F3A9C">
        <w:t>):</w:t>
      </w:r>
    </w:p>
    <w:p w14:paraId="1341E0E4" w14:textId="77777777" w:rsidR="009F3A9C" w:rsidRPr="009F3A9C" w:rsidRDefault="009F3A9C">
      <w:pPr>
        <w:rPr>
          <w:i/>
          <w:iCs/>
        </w:rPr>
      </w:pPr>
      <w:r w:rsidRPr="009F3A9C">
        <w:rPr>
          <w:i/>
          <w:iCs/>
        </w:rPr>
        <w:t>Für den Teig:</w:t>
      </w:r>
    </w:p>
    <w:p w14:paraId="3FD744E3" w14:textId="50DEED49" w:rsidR="00A6191A" w:rsidRDefault="00A6191A">
      <w:r>
        <w:t>4 Eier</w:t>
      </w:r>
    </w:p>
    <w:p w14:paraId="58DD5274" w14:textId="77777777" w:rsidR="00A6191A" w:rsidRDefault="00A6191A">
      <w:r>
        <w:t>170 g Zucker</w:t>
      </w:r>
    </w:p>
    <w:p w14:paraId="108DC857" w14:textId="77777777" w:rsidR="00A6191A" w:rsidRDefault="00A6191A">
      <w:r>
        <w:t>200 g gemahlene Mandeln (ohne Schale)</w:t>
      </w:r>
    </w:p>
    <w:p w14:paraId="5F7CDAE2" w14:textId="77777777" w:rsidR="00A6191A" w:rsidRPr="00525B51" w:rsidRDefault="00A6191A">
      <w:pPr>
        <w:rPr>
          <w:lang w:val="en-US"/>
        </w:rPr>
      </w:pPr>
      <w:r w:rsidRPr="00525B51">
        <w:rPr>
          <w:lang w:val="en-US"/>
        </w:rPr>
        <w:t xml:space="preserve">90 g </w:t>
      </w:r>
      <w:proofErr w:type="spellStart"/>
      <w:r w:rsidRPr="00525B51">
        <w:rPr>
          <w:lang w:val="en-US"/>
        </w:rPr>
        <w:t>Grieß</w:t>
      </w:r>
      <w:proofErr w:type="spellEnd"/>
    </w:p>
    <w:p w14:paraId="79D04A69" w14:textId="77777777" w:rsidR="00A6191A" w:rsidRPr="00525B51" w:rsidRDefault="00A6191A">
      <w:pPr>
        <w:rPr>
          <w:lang w:val="en-US"/>
        </w:rPr>
      </w:pPr>
      <w:r w:rsidRPr="00525B51">
        <w:rPr>
          <w:lang w:val="en-US"/>
        </w:rPr>
        <w:t xml:space="preserve">2 g </w:t>
      </w:r>
      <w:proofErr w:type="spellStart"/>
      <w:r w:rsidRPr="00525B51">
        <w:rPr>
          <w:lang w:val="en-US"/>
        </w:rPr>
        <w:t>Backpulver</w:t>
      </w:r>
      <w:proofErr w:type="spellEnd"/>
    </w:p>
    <w:p w14:paraId="05ABCAC7" w14:textId="470DC5DC" w:rsidR="00A6191A" w:rsidRPr="00525B51" w:rsidRDefault="00A6191A">
      <w:pPr>
        <w:rPr>
          <w:lang w:val="en-US"/>
        </w:rPr>
      </w:pPr>
      <w:r w:rsidRPr="00525B51">
        <w:rPr>
          <w:lang w:val="en-US"/>
        </w:rPr>
        <w:t>1 TL Natron</w:t>
      </w:r>
    </w:p>
    <w:p w14:paraId="16A0BF61" w14:textId="77777777" w:rsidR="00A6191A" w:rsidRDefault="00A6191A">
      <w:r>
        <w:t>125 g griechischer Joghurt</w:t>
      </w:r>
    </w:p>
    <w:p w14:paraId="274C8256" w14:textId="77777777" w:rsidR="00A6191A" w:rsidRDefault="00A6191A">
      <w:r>
        <w:t>170 g Olivenöl</w:t>
      </w:r>
    </w:p>
    <w:p w14:paraId="6F4B573D" w14:textId="77777777" w:rsidR="00A6191A" w:rsidRDefault="00A6191A">
      <w:r>
        <w:t>Etwas Butter für die Form</w:t>
      </w:r>
    </w:p>
    <w:p w14:paraId="2411596E" w14:textId="77777777" w:rsidR="00A6191A" w:rsidRDefault="00A6191A"/>
    <w:p w14:paraId="444E3F0A" w14:textId="30BEE3AB" w:rsidR="00A6191A" w:rsidRPr="009F3A9C" w:rsidRDefault="009F3A9C">
      <w:pPr>
        <w:rPr>
          <w:i/>
          <w:iCs/>
        </w:rPr>
      </w:pPr>
      <w:r>
        <w:rPr>
          <w:i/>
          <w:iCs/>
        </w:rPr>
        <w:t>Für den Sirup:</w:t>
      </w:r>
    </w:p>
    <w:p w14:paraId="03BDDBA5" w14:textId="77777777" w:rsidR="00A6191A" w:rsidRDefault="00A6191A">
      <w:r>
        <w:t>120 ml Wasser</w:t>
      </w:r>
    </w:p>
    <w:p w14:paraId="11F30158" w14:textId="77777777" w:rsidR="00A6191A" w:rsidRDefault="00A6191A">
      <w:r>
        <w:t>1 Zweig Salbei</w:t>
      </w:r>
    </w:p>
    <w:p w14:paraId="72364B06" w14:textId="77777777" w:rsidR="00A6191A" w:rsidRDefault="00A6191A">
      <w:r>
        <w:t>1 Zweig Minze</w:t>
      </w:r>
    </w:p>
    <w:p w14:paraId="4792751F" w14:textId="77777777" w:rsidR="00A6191A" w:rsidRDefault="00A6191A">
      <w:r>
        <w:t>1 Zweig Oregano</w:t>
      </w:r>
    </w:p>
    <w:p w14:paraId="7F025937" w14:textId="77777777" w:rsidR="00A6191A" w:rsidRDefault="00A6191A">
      <w:r>
        <w:t>120 g Zucker</w:t>
      </w:r>
    </w:p>
    <w:p w14:paraId="2B400A50" w14:textId="77777777" w:rsidR="00A6191A" w:rsidRDefault="00A6191A">
      <w:r>
        <w:t>Zeste und Saft von 2 Biozitronen</w:t>
      </w:r>
    </w:p>
    <w:p w14:paraId="5DCA6980" w14:textId="77777777" w:rsidR="00A6191A" w:rsidRDefault="00A6191A">
      <w:r>
        <w:t>Nach Belieben Schmand zum Servieren</w:t>
      </w:r>
    </w:p>
    <w:p w14:paraId="2665FA57" w14:textId="77777777" w:rsidR="00A6191A" w:rsidRDefault="00A6191A"/>
    <w:p w14:paraId="39A33216" w14:textId="77777777" w:rsidR="00A6191A" w:rsidRDefault="00A6191A">
      <w:r>
        <w:t>Zubereitung:</w:t>
      </w:r>
    </w:p>
    <w:p w14:paraId="76E33AE0" w14:textId="48C095C4" w:rsidR="009F61BD" w:rsidRDefault="007148FE" w:rsidP="00B40E8C">
      <w:pPr>
        <w:pStyle w:val="ListParagraph"/>
        <w:numPr>
          <w:ilvl w:val="0"/>
          <w:numId w:val="1874"/>
        </w:numPr>
        <w:spacing w:after="120"/>
        <w:ind w:left="714" w:hanging="357"/>
        <w:contextualSpacing w:val="0"/>
        <w:jc w:val="both"/>
      </w:pPr>
      <w:r>
        <w:t xml:space="preserve">Mit dem Handrührgerät Eier und Zucker 5 Minuten lang schaumig schlagen. In einer anderen </w:t>
      </w:r>
      <w:r w:rsidR="009F61BD">
        <w:t>S</w:t>
      </w:r>
      <w:r>
        <w:t>chüssel Mandeln, Grieß, Backpulver und Natron vermengen. Joghurt in die Eier-Zucker-Mischung geben, ebenso die Grießmischung und das Olivenöl. Weitermixen</w:t>
      </w:r>
      <w:r w:rsidR="009F61BD">
        <w:t xml:space="preserve">, bis ein Teig entsteht. </w:t>
      </w:r>
    </w:p>
    <w:p w14:paraId="2CDA124E" w14:textId="77777777" w:rsidR="009F61BD" w:rsidRDefault="009F61BD" w:rsidP="00B40E8C">
      <w:pPr>
        <w:pStyle w:val="ListParagraph"/>
        <w:numPr>
          <w:ilvl w:val="0"/>
          <w:numId w:val="1874"/>
        </w:numPr>
        <w:spacing w:after="120"/>
        <w:ind w:left="714" w:hanging="357"/>
        <w:contextualSpacing w:val="0"/>
        <w:jc w:val="both"/>
      </w:pPr>
      <w:r>
        <w:t xml:space="preserve">Springform buttern, Teig einfüllen. 45 Minuten lang bei 140 Grad Ober-/Unterhitze backen. </w:t>
      </w:r>
    </w:p>
    <w:p w14:paraId="6AE4795C" w14:textId="77777777" w:rsidR="00E35091" w:rsidRDefault="009F61BD" w:rsidP="00B40E8C">
      <w:pPr>
        <w:pStyle w:val="ListParagraph"/>
        <w:numPr>
          <w:ilvl w:val="0"/>
          <w:numId w:val="1874"/>
        </w:numPr>
        <w:spacing w:after="120"/>
        <w:ind w:left="714" w:hanging="357"/>
        <w:contextualSpacing w:val="0"/>
        <w:jc w:val="both"/>
      </w:pPr>
      <w:r>
        <w:t xml:space="preserve">Währenddessen den Sirup zubereiten. In einem kleinen topf Wasser aufkochen und die Kräuter hineinlegen, ungefähr 10 Minuten ziehen lassen. Kräuter herausnehmen. Zucker in das Kräuterteewasser geben, noch mal aufkochen und 1 Minute kochen lassen, dabei weiterrühren. Vom Herd nehmen, Zeste hinzufügen, ungefähr 1 Minute lang zeihen lassen. </w:t>
      </w:r>
      <w:r>
        <w:lastRenderedPageBreak/>
        <w:t>Saft hinzugießen- Alles durch ein Sieb abseihen. De Sirup gleichmäßig und langsam über den noch warmen Kuchen verteilen. Kuchen mit einem großzügige Löffel Schmand servieren.</w:t>
      </w:r>
    </w:p>
    <w:p w14:paraId="4B54A126" w14:textId="77777777" w:rsidR="00E35091" w:rsidRDefault="00E35091">
      <w:r>
        <w:br w:type="page"/>
      </w:r>
    </w:p>
    <w:p w14:paraId="33A3FF1D" w14:textId="334BDDEE" w:rsidR="00E35091" w:rsidRDefault="00E35091" w:rsidP="00007B91">
      <w:pPr>
        <w:pStyle w:val="Heading2"/>
        <w:spacing w:after="240"/>
      </w:pPr>
      <w:r>
        <w:lastRenderedPageBreak/>
        <w:t>Hefezopf ohne Butter</w:t>
      </w:r>
      <w:r w:rsidR="00345939">
        <w:rPr>
          <w:rStyle w:val="FootnoteReference"/>
        </w:rPr>
        <w:footnoteReference w:id="1594"/>
      </w:r>
    </w:p>
    <w:p w14:paraId="6BD4866E" w14:textId="48EB54E7" w:rsidR="00E543CE" w:rsidRDefault="00E35091" w:rsidP="00E35091">
      <w:pPr>
        <w:spacing w:after="120"/>
        <w:jc w:val="both"/>
      </w:pPr>
      <w:r w:rsidRPr="00007B91">
        <w:rPr>
          <w:u w:val="single"/>
        </w:rPr>
        <w:t>Zutaten</w:t>
      </w:r>
      <w:r>
        <w:t xml:space="preserve"> </w:t>
      </w:r>
      <w:r w:rsidR="00007B91">
        <w:t>(f</w:t>
      </w:r>
      <w:r w:rsidR="00E543CE">
        <w:t>ür einen Zopf</w:t>
      </w:r>
      <w:r w:rsidR="00007B91">
        <w:t>):</w:t>
      </w:r>
    </w:p>
    <w:p w14:paraId="64FBD5A4" w14:textId="77777777" w:rsidR="00E543CE" w:rsidRDefault="00E543CE" w:rsidP="00E35091">
      <w:pPr>
        <w:spacing w:after="120"/>
        <w:jc w:val="both"/>
      </w:pPr>
      <w:r>
        <w:t>375 g Dinkelvollkornmehl</w:t>
      </w:r>
    </w:p>
    <w:p w14:paraId="0B5169C0" w14:textId="77777777" w:rsidR="00E543CE" w:rsidRDefault="00E543CE" w:rsidP="00E35091">
      <w:pPr>
        <w:spacing w:after="120"/>
        <w:jc w:val="both"/>
      </w:pPr>
      <w:r>
        <w:t xml:space="preserve">375 g Weizenmehl </w:t>
      </w:r>
    </w:p>
    <w:p w14:paraId="3D50468D" w14:textId="77777777" w:rsidR="00E543CE" w:rsidRDefault="00E543CE" w:rsidP="00E35091">
      <w:pPr>
        <w:spacing w:after="120"/>
        <w:jc w:val="both"/>
      </w:pPr>
      <w:r>
        <w:t>1 Würfel frische Hefe</w:t>
      </w:r>
    </w:p>
    <w:p w14:paraId="5915A37E" w14:textId="77777777" w:rsidR="00E543CE" w:rsidRDefault="00E543CE" w:rsidP="00E35091">
      <w:pPr>
        <w:spacing w:after="120"/>
        <w:jc w:val="both"/>
      </w:pPr>
      <w:r>
        <w:t>90 g Zucker</w:t>
      </w:r>
    </w:p>
    <w:p w14:paraId="1A553501" w14:textId="77777777" w:rsidR="00E543CE" w:rsidRDefault="00E543CE" w:rsidP="00E35091">
      <w:pPr>
        <w:spacing w:after="120"/>
        <w:jc w:val="both"/>
      </w:pPr>
      <w:r>
        <w:t>375 g Hafermilch (oder normale Milch)</w:t>
      </w:r>
    </w:p>
    <w:p w14:paraId="4F774AA6" w14:textId="77777777" w:rsidR="00E543CE" w:rsidRDefault="00E543CE" w:rsidP="00E35091">
      <w:pPr>
        <w:spacing w:after="120"/>
        <w:jc w:val="both"/>
      </w:pPr>
      <w:r>
        <w:t>2 mittelgroße Eier</w:t>
      </w:r>
    </w:p>
    <w:p w14:paraId="40854865" w14:textId="77777777" w:rsidR="00E543CE" w:rsidRDefault="00E543CE" w:rsidP="00E35091">
      <w:pPr>
        <w:spacing w:after="120"/>
        <w:jc w:val="both"/>
      </w:pPr>
    </w:p>
    <w:p w14:paraId="5E8B1EEB" w14:textId="77777777" w:rsidR="00E543CE" w:rsidRDefault="00E543CE" w:rsidP="00E35091">
      <w:pPr>
        <w:spacing w:after="120"/>
        <w:jc w:val="both"/>
      </w:pPr>
      <w:r>
        <w:t>Zubereitung:</w:t>
      </w:r>
    </w:p>
    <w:p w14:paraId="0877049E" w14:textId="77777777" w:rsidR="00007B91" w:rsidRDefault="00856BC0" w:rsidP="00B40E8C">
      <w:pPr>
        <w:pStyle w:val="ListParagraph"/>
        <w:numPr>
          <w:ilvl w:val="0"/>
          <w:numId w:val="1875"/>
        </w:numPr>
        <w:spacing w:after="120"/>
        <w:ind w:left="714" w:hanging="357"/>
        <w:contextualSpacing w:val="0"/>
        <w:jc w:val="both"/>
      </w:pPr>
      <w:r>
        <w:t>Die beiden Mehlsorten mischen und in eine Schüssel geben. Darin mit der Faust eine Kuhle formen. Hefe und etwas Zucker in ein paar Esslöffel</w:t>
      </w:r>
      <w:r w:rsidR="00C01560">
        <w:t>n lauwarmer Milch auflösen. Dies in die Kuhle gießen, mit etwas Mehl verm</w:t>
      </w:r>
      <w:r w:rsidR="00007B91">
        <w:t>isc</w:t>
      </w:r>
      <w:r w:rsidR="00C01560">
        <w:t>hen. Schüssel mit einem Tuch zugedeckt 15 Minuten an einen warmen, nicht zugigen Ort stellen.</w:t>
      </w:r>
    </w:p>
    <w:p w14:paraId="61CFCA5D" w14:textId="195C640D" w:rsidR="00C01560" w:rsidRDefault="00C01560" w:rsidP="00B40E8C">
      <w:pPr>
        <w:pStyle w:val="ListParagraph"/>
        <w:numPr>
          <w:ilvl w:val="0"/>
          <w:numId w:val="1875"/>
        </w:numPr>
        <w:spacing w:after="120"/>
        <w:ind w:left="714" w:hanging="357"/>
        <w:contextualSpacing w:val="0"/>
        <w:jc w:val="both"/>
      </w:pPr>
      <w:r>
        <w:t>Danach alle restlichen Zutaten an den Rand der Schüssel geben, nicht in die Mitte. Alles mit einem Knethaken gut vermengen. Wieder mit dem Tuch abdecken und noch mal 45 Minuten gehen lassen, bis sich das Teigvolumen verdoppelt hat. Nötigenfalls noch etwas Mehl zugeben, kurz kneten, bis der teig eine gut formbare Konsistenz hat.</w:t>
      </w:r>
    </w:p>
    <w:p w14:paraId="0AFB153C" w14:textId="1FC60654" w:rsidR="00007B91" w:rsidRDefault="00C01560" w:rsidP="00B40E8C">
      <w:pPr>
        <w:pStyle w:val="ListParagraph"/>
        <w:numPr>
          <w:ilvl w:val="0"/>
          <w:numId w:val="1875"/>
        </w:numPr>
        <w:spacing w:after="120"/>
        <w:ind w:left="714" w:hanging="357"/>
        <w:contextualSpacing w:val="0"/>
        <w:jc w:val="both"/>
      </w:pPr>
      <w:r>
        <w:t>In drei Stränge teilen, daraus eine</w:t>
      </w:r>
      <w:r w:rsidR="00007B91">
        <w:t>n</w:t>
      </w:r>
      <w:r>
        <w:t xml:space="preserve"> Zopf formen, er muss nicht perfekt sein</w:t>
      </w:r>
      <w:r w:rsidR="00007B91">
        <w:t xml:space="preserve"> (ansonsten: youTube). Bei 190 Grad Ober-/Unterhitze 30 Minuten lang backen. Bei Aufschneiden darauf achten, dass er auch am Boden gut durch ist.</w:t>
      </w:r>
    </w:p>
    <w:p w14:paraId="681FEF5D" w14:textId="77777777" w:rsidR="00007B91" w:rsidRDefault="00007B91" w:rsidP="00E35091">
      <w:pPr>
        <w:spacing w:after="120"/>
        <w:jc w:val="both"/>
      </w:pPr>
    </w:p>
    <w:p w14:paraId="3A1EB097" w14:textId="0FF76D89" w:rsidR="00135AE1" w:rsidRPr="00A6191A" w:rsidRDefault="00007B91" w:rsidP="00007B91">
      <w:pPr>
        <w:spacing w:after="120"/>
        <w:ind w:left="1416" w:hanging="1416"/>
        <w:jc w:val="both"/>
      </w:pPr>
      <w:r>
        <w:t>Kommentar:</w:t>
      </w:r>
      <w:r>
        <w:tab/>
        <w:t xml:space="preserve">Dieser Zopf ist schön groß, so soll er auch sein. Er hält, wie ein Brot, fünf oder sechs Tage. </w:t>
      </w:r>
      <w:r w:rsidR="00135AE1">
        <w:br w:type="page"/>
      </w:r>
    </w:p>
    <w:p w14:paraId="6EEEE29E" w14:textId="0D87EC01" w:rsidR="00135AE1" w:rsidRPr="002039EC" w:rsidRDefault="00135AE1" w:rsidP="002039EC">
      <w:pPr>
        <w:pStyle w:val="Heading2"/>
        <w:spacing w:after="240"/>
      </w:pPr>
      <w:r w:rsidRPr="002039EC">
        <w:lastRenderedPageBreak/>
        <w:t>Aprikosentörtchen</w:t>
      </w:r>
      <w:r w:rsidR="00D4492A">
        <w:rPr>
          <w:rStyle w:val="FootnoteReference"/>
        </w:rPr>
        <w:footnoteReference w:id="1595"/>
      </w:r>
    </w:p>
    <w:p w14:paraId="7E883D59" w14:textId="605C149C" w:rsidR="00135AE1" w:rsidRDefault="00135AE1">
      <w:r w:rsidRPr="002039EC">
        <w:rPr>
          <w:u w:val="single"/>
        </w:rPr>
        <w:t>Zutaten</w:t>
      </w:r>
      <w:r>
        <w:t xml:space="preserve"> </w:t>
      </w:r>
      <w:r w:rsidR="002039EC">
        <w:t>(</w:t>
      </w:r>
      <w:r>
        <w:t>für 6 Portionen</w:t>
      </w:r>
      <w:r w:rsidR="002039EC">
        <w:t>):</w:t>
      </w:r>
    </w:p>
    <w:p w14:paraId="0FC443A0" w14:textId="77777777" w:rsidR="00135AE1" w:rsidRDefault="00135AE1">
      <w:r>
        <w:t>3 Aprikosen</w:t>
      </w:r>
    </w:p>
    <w:p w14:paraId="72F17645" w14:textId="77777777" w:rsidR="00135AE1" w:rsidRDefault="00135AE1">
      <w:r>
        <w:t>80 g Amaretti</w:t>
      </w:r>
    </w:p>
    <w:p w14:paraId="0B93D8FB" w14:textId="77777777" w:rsidR="00135AE1" w:rsidRDefault="00135AE1">
      <w:r>
        <w:t>1 EL Aprikosenmarmelade</w:t>
      </w:r>
    </w:p>
    <w:p w14:paraId="2256DC9E" w14:textId="77777777" w:rsidR="00135AE1" w:rsidRDefault="00135AE1">
      <w:r>
        <w:t>1 EL Amaretto</w:t>
      </w:r>
    </w:p>
    <w:p w14:paraId="17E2468E" w14:textId="77777777" w:rsidR="00135AE1" w:rsidRDefault="00135AE1">
      <w:r>
        <w:t>120 g Butter</w:t>
      </w:r>
    </w:p>
    <w:p w14:paraId="68388C67" w14:textId="77777777" w:rsidR="00135AE1" w:rsidRDefault="00135AE1">
      <w:r>
        <w:t>120 g Zucker</w:t>
      </w:r>
    </w:p>
    <w:p w14:paraId="0D5CDBA1" w14:textId="77777777" w:rsidR="00135AE1" w:rsidRDefault="00135AE1">
      <w:r>
        <w:t>4 Eigelb</w:t>
      </w:r>
    </w:p>
    <w:p w14:paraId="5815123D" w14:textId="77777777" w:rsidR="00135AE1" w:rsidRDefault="00135AE1">
      <w:r>
        <w:t>1 Ei</w:t>
      </w:r>
    </w:p>
    <w:p w14:paraId="7A509ACD" w14:textId="77777777" w:rsidR="00135AE1" w:rsidRDefault="00135AE1">
      <w:r>
        <w:t>5 g Vanillezucker</w:t>
      </w:r>
    </w:p>
    <w:p w14:paraId="758141F8" w14:textId="77777777" w:rsidR="00135AE1" w:rsidRDefault="00135AE1">
      <w:r>
        <w:t>200 g Mehl</w:t>
      </w:r>
    </w:p>
    <w:p w14:paraId="1D057C38" w14:textId="77777777" w:rsidR="00135AE1" w:rsidRDefault="00135AE1">
      <w:r>
        <w:t>50 g Speisestärke</w:t>
      </w:r>
    </w:p>
    <w:p w14:paraId="0A21B150" w14:textId="77777777" w:rsidR="00135AE1" w:rsidRDefault="00135AE1">
      <w:r>
        <w:t>20 g Backpulver</w:t>
      </w:r>
    </w:p>
    <w:p w14:paraId="73CC555F" w14:textId="77777777" w:rsidR="00135AE1" w:rsidRDefault="00135AE1">
      <w:r>
        <w:t>Schale von 1 Biozitrone</w:t>
      </w:r>
    </w:p>
    <w:p w14:paraId="2EC8F6F4" w14:textId="77777777" w:rsidR="00135AE1" w:rsidRDefault="00135AE1"/>
    <w:p w14:paraId="62A1CEA8" w14:textId="77777777" w:rsidR="00135AE1" w:rsidRPr="002039EC" w:rsidRDefault="00135AE1">
      <w:pPr>
        <w:rPr>
          <w:i/>
          <w:iCs/>
        </w:rPr>
      </w:pPr>
      <w:r w:rsidRPr="002039EC">
        <w:rPr>
          <w:i/>
          <w:iCs/>
        </w:rPr>
        <w:t>Für die Karamell-Aprikosen:</w:t>
      </w:r>
    </w:p>
    <w:p w14:paraId="5057FCB5" w14:textId="77777777" w:rsidR="00135AE1" w:rsidRDefault="00135AE1">
      <w:r>
        <w:t>6 Aprikosen</w:t>
      </w:r>
    </w:p>
    <w:p w14:paraId="1E4123DC" w14:textId="77777777" w:rsidR="00135AE1" w:rsidRDefault="00135AE1">
      <w:r>
        <w:t>200 g Zucker</w:t>
      </w:r>
    </w:p>
    <w:p w14:paraId="6BA483F0" w14:textId="77777777" w:rsidR="00135AE1" w:rsidRDefault="00135AE1">
      <w:r>
        <w:t>400 ml Mineralwasser mit Kohlensäure</w:t>
      </w:r>
    </w:p>
    <w:p w14:paraId="20C81EA6" w14:textId="77777777" w:rsidR="00135AE1" w:rsidRDefault="00135AE1">
      <w:r>
        <w:t>20 g Speisestärke</w:t>
      </w:r>
    </w:p>
    <w:p w14:paraId="660BF7AB" w14:textId="77777777" w:rsidR="00135AE1" w:rsidRDefault="00135AE1">
      <w:r>
        <w:t>50 g Butter</w:t>
      </w:r>
    </w:p>
    <w:p w14:paraId="3A54BB2A" w14:textId="77777777" w:rsidR="00135AE1" w:rsidRDefault="00135AE1">
      <w:r>
        <w:t>Saft von 1 Zitrone</w:t>
      </w:r>
    </w:p>
    <w:p w14:paraId="11791AAD" w14:textId="77777777" w:rsidR="00135AE1" w:rsidRDefault="00135AE1">
      <w:r>
        <w:t>2 EL Zitronenlikör</w:t>
      </w:r>
    </w:p>
    <w:p w14:paraId="3BE657C7" w14:textId="77777777" w:rsidR="00135AE1" w:rsidRDefault="00135AE1"/>
    <w:p w14:paraId="1B3F965A" w14:textId="77777777" w:rsidR="00135AE1" w:rsidRDefault="00135AE1">
      <w:r>
        <w:t>Zubereitung:</w:t>
      </w:r>
    </w:p>
    <w:p w14:paraId="310C2B7F" w14:textId="5A7E502A" w:rsidR="002039EC" w:rsidRDefault="00CD43D6" w:rsidP="00B40E8C">
      <w:pPr>
        <w:pStyle w:val="ListParagraph"/>
        <w:numPr>
          <w:ilvl w:val="0"/>
          <w:numId w:val="1809"/>
        </w:numPr>
        <w:spacing w:after="120"/>
        <w:ind w:left="714" w:hanging="357"/>
        <w:contextualSpacing w:val="0"/>
        <w:jc w:val="both"/>
      </w:pPr>
      <w:r>
        <w:t>Aprikosen häuten und in Stücke schneiden. Die Amaretti zerbröckelt man. Beides wird mit Konfitüre und Likör vermengt. Butter und Zucker schlägt man cremig, der Mischung fügt man Eigelbe</w:t>
      </w:r>
      <w:r w:rsidR="002039EC">
        <w:t>, E</w:t>
      </w:r>
      <w:r>
        <w:t>i, Vanillezucker</w:t>
      </w:r>
      <w:r w:rsidR="002039EC">
        <w:t>, gesiebtes Mehl sowie Stärke, Backpulver und geriebene Zitronenschale hinzu. Mit der Butter-Zucker-mischung zu einem Rührteig verarbeiten. Es sollten sich keine Klümpchen bilden. Schließlich werden die Aprikosenstücke hinzugefügt.</w:t>
      </w:r>
    </w:p>
    <w:p w14:paraId="482A4F94" w14:textId="77777777" w:rsidR="002039EC" w:rsidRDefault="002039EC" w:rsidP="00B40E8C">
      <w:pPr>
        <w:pStyle w:val="ListParagraph"/>
        <w:numPr>
          <w:ilvl w:val="0"/>
          <w:numId w:val="1809"/>
        </w:numPr>
        <w:spacing w:after="120"/>
        <w:ind w:left="714" w:hanging="357"/>
        <w:contextualSpacing w:val="0"/>
        <w:jc w:val="both"/>
      </w:pPr>
      <w:r>
        <w:lastRenderedPageBreak/>
        <w:t>Den teig gibt man in 6 Förmchen, in die man zuvor eine dünne Schicht Mehl gestreut hat. Die Törtchen werden bei 160 Grad 30 Minuten lang gebacken.</w:t>
      </w:r>
    </w:p>
    <w:p w14:paraId="56F24C08" w14:textId="7CAC3619" w:rsidR="00135AE1" w:rsidRPr="002039EC" w:rsidRDefault="002039EC" w:rsidP="00B40E8C">
      <w:pPr>
        <w:pStyle w:val="ListParagraph"/>
        <w:numPr>
          <w:ilvl w:val="0"/>
          <w:numId w:val="1809"/>
        </w:numPr>
        <w:spacing w:after="120"/>
        <w:ind w:left="714" w:hanging="357"/>
        <w:contextualSpacing w:val="0"/>
        <w:jc w:val="both"/>
        <w:rPr>
          <w:rFonts w:asciiTheme="majorHAnsi" w:eastAsiaTheme="majorEastAsia" w:hAnsiTheme="majorHAnsi" w:cstheme="majorBidi"/>
          <w:color w:val="2F5496" w:themeColor="accent1" w:themeShade="BF"/>
          <w:sz w:val="26"/>
          <w:szCs w:val="26"/>
        </w:rPr>
      </w:pPr>
      <w:r>
        <w:t>Jetzt bereitet man die Karamell-Aprikosen zu. Dafür wäscht man die Früchte und schneidet sie in Spalten. In einer Pfanne werden Zucker, Mineralwasser, Stärke und Butter aufgekocht. Sobald der Zucker sich verfärbt, nimmt man die Pfanne vom Herd und gießt Zitronensaft und Zitronenlikör hinein. Zurück auf dem Herd, gibt man die Aprikosenspalten dazu und lässt sie 2-3 Minuten karamellisieren. Zum Anrichten auf das Törtchen geben und mit Puderzucker bestreuen.</w:t>
      </w:r>
      <w:r w:rsidR="00135AE1">
        <w:br w:type="page"/>
      </w:r>
    </w:p>
    <w:p w14:paraId="48EC0D08" w14:textId="46697675" w:rsidR="00A250AA" w:rsidRDefault="00F62E87" w:rsidP="0044194D">
      <w:pPr>
        <w:pStyle w:val="Heading2"/>
        <w:spacing w:after="240"/>
      </w:pPr>
      <w:r>
        <w:lastRenderedPageBreak/>
        <w:t>Karda</w:t>
      </w:r>
      <w:r w:rsidR="00A250AA">
        <w:t>mom-Apfel-Schnecken</w:t>
      </w:r>
      <w:r w:rsidR="00071B92">
        <w:rPr>
          <w:rStyle w:val="FootnoteReference"/>
        </w:rPr>
        <w:footnoteReference w:id="1596"/>
      </w:r>
    </w:p>
    <w:p w14:paraId="20F7BAD9" w14:textId="77777777" w:rsidR="00A250AA" w:rsidRDefault="00A250AA">
      <w:r w:rsidRPr="00674FD6">
        <w:rPr>
          <w:u w:val="single"/>
        </w:rPr>
        <w:t>Zutaten</w:t>
      </w:r>
      <w:r>
        <w:t xml:space="preserve"> für ca. 15 Stück</w:t>
      </w:r>
    </w:p>
    <w:p w14:paraId="590BA96D" w14:textId="77777777" w:rsidR="00A250AA" w:rsidRDefault="00A250AA">
      <w:r>
        <w:t>1 EL Trockenhefe</w:t>
      </w:r>
    </w:p>
    <w:p w14:paraId="6C4880A0" w14:textId="77777777" w:rsidR="00A250AA" w:rsidRDefault="00A250AA">
      <w:r>
        <w:t>½ EL Kardamomkapseln, frisch gemahlen</w:t>
      </w:r>
    </w:p>
    <w:p w14:paraId="35984978" w14:textId="77777777" w:rsidR="00A250AA" w:rsidRDefault="00A250AA">
      <w:r>
        <w:t>1 Prise Salz</w:t>
      </w:r>
    </w:p>
    <w:p w14:paraId="4ADED9AA" w14:textId="77777777" w:rsidR="00A250AA" w:rsidRDefault="00A250AA">
      <w:r>
        <w:t>50 g Butter</w:t>
      </w:r>
    </w:p>
    <w:p w14:paraId="1093CB69" w14:textId="77777777" w:rsidR="00A250AA" w:rsidRDefault="00A250AA">
      <w:r>
        <w:t>250 g Milch</w:t>
      </w:r>
    </w:p>
    <w:p w14:paraId="3308846B" w14:textId="77777777" w:rsidR="00A250AA" w:rsidRDefault="00A250AA">
      <w:r>
        <w:t>5 EL klarer Honig oder Ahornsirup</w:t>
      </w:r>
    </w:p>
    <w:p w14:paraId="749F7471" w14:textId="77777777" w:rsidR="005B19B5" w:rsidRDefault="005B19B5">
      <w:r>
        <w:t>250 g helles Dinkelmehl</w:t>
      </w:r>
    </w:p>
    <w:p w14:paraId="0ECD776F" w14:textId="77777777" w:rsidR="005B19B5" w:rsidRDefault="005B19B5">
      <w:r>
        <w:t>150 g Vollkorn-Dinkelmehl</w:t>
      </w:r>
    </w:p>
    <w:p w14:paraId="156D3FF0" w14:textId="10B20F93" w:rsidR="008963F7" w:rsidRDefault="008963F7">
      <w:r>
        <w:t>1 Ei, verquirlt zum Glasieren</w:t>
      </w:r>
    </w:p>
    <w:p w14:paraId="6B0E9E14" w14:textId="77777777" w:rsidR="005B19B5" w:rsidRDefault="005B19B5"/>
    <w:p w14:paraId="31B24B15" w14:textId="77777777" w:rsidR="005B19B5" w:rsidRPr="00674FD6" w:rsidRDefault="005B19B5">
      <w:pPr>
        <w:rPr>
          <w:i/>
          <w:iCs/>
        </w:rPr>
      </w:pPr>
      <w:r w:rsidRPr="00674FD6">
        <w:rPr>
          <w:i/>
          <w:iCs/>
        </w:rPr>
        <w:t>Füllung:</w:t>
      </w:r>
    </w:p>
    <w:p w14:paraId="467C2ABF" w14:textId="77777777" w:rsidR="005B19B5" w:rsidRDefault="005B19B5">
      <w:r>
        <w:t>50 g Butter (Zimmertemperatur)</w:t>
      </w:r>
    </w:p>
    <w:p w14:paraId="278CDB87" w14:textId="77777777" w:rsidR="005B19B5" w:rsidRDefault="005B19B5">
      <w:r>
        <w:t>120 ml Apfelmus</w:t>
      </w:r>
    </w:p>
    <w:p w14:paraId="29132325" w14:textId="601AE47A" w:rsidR="006C1CB9" w:rsidRDefault="006C1CB9">
      <w:r>
        <w:t>1 Apfel, gerieben, überschüssigen Saft ausge</w:t>
      </w:r>
      <w:r w:rsidR="008963F7">
        <w:t>p</w:t>
      </w:r>
      <w:r>
        <w:t>resst</w:t>
      </w:r>
    </w:p>
    <w:p w14:paraId="2538EC99" w14:textId="03EFE5C1" w:rsidR="006C1CB9" w:rsidRDefault="006C1CB9">
      <w:r>
        <w:t>2 EL getrocknete</w:t>
      </w:r>
      <w:r w:rsidR="008963F7">
        <w:t xml:space="preserve"> </w:t>
      </w:r>
      <w:r>
        <w:t>Kokosraspeln</w:t>
      </w:r>
    </w:p>
    <w:p w14:paraId="4997697A" w14:textId="77777777" w:rsidR="008963F7" w:rsidRDefault="006C1CB9">
      <w:r>
        <w:t>½ EL Kardamomkapseln</w:t>
      </w:r>
      <w:r w:rsidR="008963F7">
        <w:t>, frisch gemahlen</w:t>
      </w:r>
    </w:p>
    <w:p w14:paraId="35DD92CC" w14:textId="77777777" w:rsidR="008963F7" w:rsidRDefault="008963F7"/>
    <w:p w14:paraId="1C7D8CE3" w14:textId="566AEB7D" w:rsidR="0038563F" w:rsidRDefault="0038563F">
      <w:r>
        <w:t>Zubereitung:</w:t>
      </w:r>
    </w:p>
    <w:p w14:paraId="46C84E46" w14:textId="34501B38" w:rsidR="0038563F" w:rsidRDefault="0038563F" w:rsidP="00B40E8C">
      <w:pPr>
        <w:pStyle w:val="ListParagraph"/>
        <w:numPr>
          <w:ilvl w:val="0"/>
          <w:numId w:val="1768"/>
        </w:numPr>
        <w:spacing w:after="120"/>
        <w:ind w:left="714" w:hanging="357"/>
        <w:contextualSpacing w:val="0"/>
        <w:jc w:val="both"/>
      </w:pPr>
      <w:r>
        <w:t>Die Hefe, den Kardamom</w:t>
      </w:r>
      <w:r w:rsidR="00EF6987">
        <w:t xml:space="preserve"> und das Salz in einer großen Schüssel verrühren und beiseitestellen. Die Butter in einem Topf zerlassen</w:t>
      </w:r>
      <w:r w:rsidR="00401FED">
        <w:t>, die Milch und den Honig hinzugeben und auf ca. 40 Grad erhitzen. Über die Hefemischung gießen und rühren, bis sich die Hefe aufgelöst hat.</w:t>
      </w:r>
    </w:p>
    <w:p w14:paraId="72751108" w14:textId="422EF721" w:rsidR="00401FED" w:rsidRDefault="00FF285B" w:rsidP="00B40E8C">
      <w:pPr>
        <w:pStyle w:val="ListParagraph"/>
        <w:numPr>
          <w:ilvl w:val="0"/>
          <w:numId w:val="1768"/>
        </w:numPr>
        <w:spacing w:after="120"/>
        <w:ind w:left="714" w:hanging="357"/>
        <w:contextualSpacing w:val="0"/>
        <w:jc w:val="both"/>
      </w:pPr>
      <w:r>
        <w:t>Die Mehlsorten sieben und ca. zwei Drittel davon mit der Hefe-Milch-Mischung zu einem Teig vermengen. Nach und nach das restliche Mehl unterkneten, bis der Teig noch weich ist, aber nicht klebt. Nicht zu lange kneten. Zudecken und an einem warmen Ort ca. 1 Stunde zu doppelter Größe aufgehen lassen.</w:t>
      </w:r>
    </w:p>
    <w:p w14:paraId="208EE86D" w14:textId="19EB2000" w:rsidR="008E59E9" w:rsidRDefault="008E59E9" w:rsidP="00B40E8C">
      <w:pPr>
        <w:pStyle w:val="ListParagraph"/>
        <w:numPr>
          <w:ilvl w:val="0"/>
          <w:numId w:val="1768"/>
        </w:numPr>
        <w:spacing w:after="120"/>
        <w:ind w:left="714" w:hanging="357"/>
        <w:contextualSpacing w:val="0"/>
        <w:jc w:val="both"/>
      </w:pPr>
      <w:r>
        <w:t xml:space="preserve">Auf einer bemehlten Fläche den Teig ausrollen </w:t>
      </w:r>
      <w:r w:rsidR="00441D7E">
        <w:t>und</w:t>
      </w:r>
      <w:r>
        <w:t xml:space="preserve"> zu einem ca. 50 x 45 </w:t>
      </w:r>
      <w:r w:rsidR="00441D7E">
        <w:t>cm großen und 5 mm dicken Quadrat ziehen.</w:t>
      </w:r>
    </w:p>
    <w:p w14:paraId="4933B9B8" w14:textId="7E8FE157" w:rsidR="00504765" w:rsidRDefault="00441D7E" w:rsidP="00B40E8C">
      <w:pPr>
        <w:pStyle w:val="ListParagraph"/>
        <w:numPr>
          <w:ilvl w:val="0"/>
          <w:numId w:val="1768"/>
        </w:numPr>
        <w:spacing w:after="120"/>
        <w:ind w:left="714" w:hanging="357"/>
        <w:contextualSpacing w:val="0"/>
        <w:jc w:val="both"/>
      </w:pPr>
      <w:r>
        <w:t>Die Butter und das Apfelm</w:t>
      </w:r>
      <w:r w:rsidR="00862075">
        <w:t>us gleichmäßig auf dem ganzen Teig verteilen und mit dem geriebene</w:t>
      </w:r>
      <w:r w:rsidR="00F84E0B">
        <w:t>n</w:t>
      </w:r>
      <w:r w:rsidR="00862075">
        <w:t xml:space="preserve"> A</w:t>
      </w:r>
      <w:r w:rsidR="00F84E0B">
        <w:t xml:space="preserve">pfel, </w:t>
      </w:r>
      <w:r w:rsidR="00504765">
        <w:t>den Kokosraspeln u</w:t>
      </w:r>
      <w:r w:rsidR="00674FD6">
        <w:t>nd d</w:t>
      </w:r>
      <w:r w:rsidR="00504765">
        <w:t xml:space="preserve">em Kardamom bestreuen. Vorsichtig das untere Drittel des </w:t>
      </w:r>
      <w:r w:rsidR="00674FD6">
        <w:t>T</w:t>
      </w:r>
      <w:r w:rsidR="00504765">
        <w:t xml:space="preserve">eiges angeben und zwei Drittel nach oben falten, danach das obere Drittel nach </w:t>
      </w:r>
      <w:r w:rsidR="00504765">
        <w:lastRenderedPageBreak/>
        <w:t>unten falten. Das ergibt ein Rechteck von ca. 50 x 15 cm. Mit einem scharfen Messer den Teig in ca. 3 cm breite Streifen schneiden.</w:t>
      </w:r>
    </w:p>
    <w:p w14:paraId="07A45D1B" w14:textId="01F93BF1" w:rsidR="00504765" w:rsidRDefault="00504765" w:rsidP="00B40E8C">
      <w:pPr>
        <w:pStyle w:val="ListParagraph"/>
        <w:numPr>
          <w:ilvl w:val="0"/>
          <w:numId w:val="1768"/>
        </w:numPr>
        <w:spacing w:after="120"/>
        <w:ind w:left="714" w:hanging="357"/>
        <w:contextualSpacing w:val="0"/>
        <w:jc w:val="both"/>
      </w:pPr>
      <w:r>
        <w:t>Jeden Streifen vorsichtig ziehen (sodass die Füllung nicht herausquillt), drei Mal um sich selbst drehen und die Enden in der Mitte des schneckenähnlichen Küchleins feststecken. Auf ein mit Backpapier ausgelegtes Backblech legen, mit einem Küchentuch zudecken und 30 Minuten gehen lassen.</w:t>
      </w:r>
    </w:p>
    <w:p w14:paraId="4E47701F" w14:textId="7E5EBDF5" w:rsidR="00504765" w:rsidRDefault="00504765" w:rsidP="00B40E8C">
      <w:pPr>
        <w:pStyle w:val="ListParagraph"/>
        <w:numPr>
          <w:ilvl w:val="0"/>
          <w:numId w:val="1768"/>
        </w:numPr>
        <w:spacing w:after="120"/>
        <w:ind w:left="714" w:hanging="357"/>
        <w:contextualSpacing w:val="0"/>
        <w:jc w:val="both"/>
      </w:pPr>
      <w:r>
        <w:t>Den Backofen auf 220 Grad (Gas Stufe</w:t>
      </w:r>
      <w:r w:rsidR="0044194D">
        <w:t xml:space="preserve"> 7) vorheizen. Die S</w:t>
      </w:r>
      <w:r w:rsidR="00674FD6">
        <w:t>ch</w:t>
      </w:r>
      <w:r w:rsidR="0044194D">
        <w:t>necken mit dem verquirlten Ei bestreichen und 10-12 Minuten goldbraun backen.</w:t>
      </w:r>
    </w:p>
    <w:p w14:paraId="273CFCE9" w14:textId="77777777" w:rsidR="0044194D" w:rsidRDefault="0044194D"/>
    <w:p w14:paraId="65F93658" w14:textId="06FDC840" w:rsidR="0044194D" w:rsidRDefault="0044194D" w:rsidP="00674FD6">
      <w:pPr>
        <w:ind w:left="1416" w:hanging="1416"/>
      </w:pPr>
      <w:r>
        <w:t>Kommentar:</w:t>
      </w:r>
      <w:r w:rsidR="00674FD6">
        <w:tab/>
      </w:r>
      <w:r>
        <w:t xml:space="preserve">Die Schnecken schmecken super, aber diese Falterei und Herumdreherei überfordert mich jedes Mal. </w:t>
      </w:r>
    </w:p>
    <w:p w14:paraId="12E90B25" w14:textId="77777777" w:rsidR="00441D7E" w:rsidRDefault="00441D7E"/>
    <w:p w14:paraId="7B35ED99" w14:textId="321023B8" w:rsidR="00F62E87" w:rsidRDefault="00F62E87">
      <w:pPr>
        <w:rPr>
          <w:rFonts w:asciiTheme="majorHAnsi" w:eastAsiaTheme="majorEastAsia" w:hAnsiTheme="majorHAnsi" w:cstheme="majorBidi"/>
          <w:color w:val="2F5496" w:themeColor="accent1" w:themeShade="BF"/>
          <w:sz w:val="26"/>
          <w:szCs w:val="26"/>
        </w:rPr>
      </w:pPr>
      <w:r>
        <w:br w:type="page"/>
      </w:r>
    </w:p>
    <w:p w14:paraId="2607DE5B" w14:textId="2F8422C0" w:rsidR="00F41913" w:rsidRDefault="00F41913" w:rsidP="0011026C">
      <w:pPr>
        <w:pStyle w:val="Heading2"/>
        <w:spacing w:after="240"/>
      </w:pPr>
      <w:r>
        <w:lastRenderedPageBreak/>
        <w:t>Apfeltarte mit Karamellsauce und Fleur de Se</w:t>
      </w:r>
      <w:r w:rsidR="00B03A2B">
        <w:t>l</w:t>
      </w:r>
      <w:r w:rsidR="004E6A89">
        <w:rPr>
          <w:rStyle w:val="FootnoteReference"/>
        </w:rPr>
        <w:footnoteReference w:id="1597"/>
      </w:r>
      <w:r w:rsidR="00AC23A6">
        <w:t xml:space="preserve"> </w:t>
      </w:r>
    </w:p>
    <w:p w14:paraId="16EA1B55" w14:textId="068E5436" w:rsidR="00F41913" w:rsidRPr="00300F98" w:rsidRDefault="00300F98" w:rsidP="00F41913">
      <w:pPr>
        <w:rPr>
          <w:sz w:val="24"/>
          <w:szCs w:val="24"/>
          <w:u w:val="single"/>
        </w:rPr>
      </w:pPr>
      <w:r w:rsidRPr="00300F98">
        <w:rPr>
          <w:sz w:val="24"/>
          <w:szCs w:val="24"/>
          <w:u w:val="single"/>
        </w:rPr>
        <w:t>Zutaten:</w:t>
      </w:r>
    </w:p>
    <w:p w14:paraId="2E27504A" w14:textId="7AE1156C" w:rsidR="00F41913" w:rsidRPr="00300F98" w:rsidRDefault="00300F98" w:rsidP="00F41913">
      <w:pPr>
        <w:rPr>
          <w:i/>
          <w:iCs/>
          <w:sz w:val="24"/>
          <w:szCs w:val="24"/>
        </w:rPr>
      </w:pPr>
      <w:r w:rsidRPr="00300F98">
        <w:rPr>
          <w:i/>
          <w:iCs/>
          <w:sz w:val="24"/>
          <w:szCs w:val="24"/>
        </w:rPr>
        <w:t xml:space="preserve">Für die </w:t>
      </w:r>
      <w:r w:rsidR="00F41913" w:rsidRPr="00300F98">
        <w:rPr>
          <w:i/>
          <w:iCs/>
          <w:sz w:val="24"/>
          <w:szCs w:val="24"/>
        </w:rPr>
        <w:t>Tarte:</w:t>
      </w:r>
    </w:p>
    <w:p w14:paraId="353FFA81" w14:textId="77777777" w:rsidR="00F41913" w:rsidRDefault="00F41913" w:rsidP="00F41913">
      <w:pPr>
        <w:rPr>
          <w:sz w:val="24"/>
          <w:szCs w:val="24"/>
        </w:rPr>
      </w:pPr>
      <w:r>
        <w:rPr>
          <w:sz w:val="24"/>
          <w:szCs w:val="24"/>
        </w:rPr>
        <w:t>1 Rolle Blätterteig</w:t>
      </w:r>
    </w:p>
    <w:p w14:paraId="7279F59C" w14:textId="77777777" w:rsidR="00F41913" w:rsidRDefault="00F41913" w:rsidP="00F41913">
      <w:pPr>
        <w:rPr>
          <w:sz w:val="24"/>
          <w:szCs w:val="24"/>
        </w:rPr>
      </w:pPr>
      <w:r>
        <w:rPr>
          <w:sz w:val="24"/>
          <w:szCs w:val="24"/>
        </w:rPr>
        <w:t>2 EL geröstete und gemahlene Mandeln</w:t>
      </w:r>
    </w:p>
    <w:p w14:paraId="4BD05E34" w14:textId="77777777" w:rsidR="00F41913" w:rsidRDefault="00F41913" w:rsidP="00F41913">
      <w:pPr>
        <w:rPr>
          <w:sz w:val="24"/>
          <w:szCs w:val="24"/>
        </w:rPr>
      </w:pPr>
      <w:r>
        <w:rPr>
          <w:sz w:val="24"/>
          <w:szCs w:val="24"/>
        </w:rPr>
        <w:t>2 Äpfel</w:t>
      </w:r>
    </w:p>
    <w:p w14:paraId="13BAC689" w14:textId="77777777" w:rsidR="00F41913" w:rsidRDefault="00F41913" w:rsidP="00F41913">
      <w:pPr>
        <w:rPr>
          <w:sz w:val="24"/>
          <w:szCs w:val="24"/>
        </w:rPr>
      </w:pPr>
      <w:r>
        <w:rPr>
          <w:sz w:val="24"/>
          <w:szCs w:val="24"/>
        </w:rPr>
        <w:t>100 ml Sahne</w:t>
      </w:r>
    </w:p>
    <w:p w14:paraId="7F5F40D8" w14:textId="77777777" w:rsidR="00F41913" w:rsidRDefault="00F41913" w:rsidP="00F41913">
      <w:pPr>
        <w:rPr>
          <w:sz w:val="24"/>
          <w:szCs w:val="24"/>
        </w:rPr>
      </w:pPr>
      <w:r>
        <w:rPr>
          <w:sz w:val="24"/>
          <w:szCs w:val="24"/>
        </w:rPr>
        <w:t>100 ml Milch</w:t>
      </w:r>
    </w:p>
    <w:p w14:paraId="04479ED3" w14:textId="77777777" w:rsidR="00F41913" w:rsidRDefault="00F41913" w:rsidP="00F41913">
      <w:pPr>
        <w:rPr>
          <w:sz w:val="24"/>
          <w:szCs w:val="24"/>
        </w:rPr>
      </w:pPr>
      <w:r>
        <w:rPr>
          <w:sz w:val="24"/>
          <w:szCs w:val="24"/>
        </w:rPr>
        <w:t>60 g Zucker</w:t>
      </w:r>
    </w:p>
    <w:p w14:paraId="4AA4BDF9" w14:textId="77777777" w:rsidR="00F41913" w:rsidRDefault="00F41913" w:rsidP="00F41913">
      <w:pPr>
        <w:rPr>
          <w:sz w:val="24"/>
          <w:szCs w:val="24"/>
        </w:rPr>
      </w:pPr>
      <w:r>
        <w:rPr>
          <w:sz w:val="24"/>
          <w:szCs w:val="24"/>
        </w:rPr>
        <w:t>1 Vanilleschote</w:t>
      </w:r>
    </w:p>
    <w:p w14:paraId="2D18D193" w14:textId="77777777" w:rsidR="00F41913" w:rsidRDefault="00F41913" w:rsidP="00F41913">
      <w:pPr>
        <w:rPr>
          <w:sz w:val="24"/>
          <w:szCs w:val="24"/>
        </w:rPr>
      </w:pPr>
      <w:r>
        <w:rPr>
          <w:sz w:val="24"/>
          <w:szCs w:val="24"/>
        </w:rPr>
        <w:t>2 Eier</w:t>
      </w:r>
    </w:p>
    <w:p w14:paraId="2C2CBF42" w14:textId="77777777" w:rsidR="00F41913" w:rsidRDefault="00F41913" w:rsidP="00F41913">
      <w:pPr>
        <w:rPr>
          <w:sz w:val="24"/>
          <w:szCs w:val="24"/>
        </w:rPr>
      </w:pPr>
      <w:r>
        <w:rPr>
          <w:sz w:val="24"/>
          <w:szCs w:val="24"/>
        </w:rPr>
        <w:t>Puderzucker</w:t>
      </w:r>
    </w:p>
    <w:p w14:paraId="4BB20C0F" w14:textId="77777777" w:rsidR="00F41913" w:rsidRDefault="00F41913" w:rsidP="00F41913">
      <w:pPr>
        <w:rPr>
          <w:sz w:val="24"/>
          <w:szCs w:val="24"/>
        </w:rPr>
      </w:pPr>
    </w:p>
    <w:p w14:paraId="0885876D" w14:textId="0E046783" w:rsidR="00F41913" w:rsidRPr="00300F98" w:rsidRDefault="00300F98" w:rsidP="00F41913">
      <w:pPr>
        <w:rPr>
          <w:i/>
          <w:iCs/>
          <w:sz w:val="24"/>
          <w:szCs w:val="24"/>
        </w:rPr>
      </w:pPr>
      <w:r w:rsidRPr="00300F98">
        <w:rPr>
          <w:i/>
          <w:iCs/>
          <w:sz w:val="24"/>
          <w:szCs w:val="24"/>
        </w:rPr>
        <w:t xml:space="preserve">Für die </w:t>
      </w:r>
      <w:r w:rsidR="00F41913" w:rsidRPr="00300F98">
        <w:rPr>
          <w:i/>
          <w:iCs/>
          <w:sz w:val="24"/>
          <w:szCs w:val="24"/>
        </w:rPr>
        <w:t>Karamellsauce:</w:t>
      </w:r>
    </w:p>
    <w:p w14:paraId="05A90A43" w14:textId="77777777" w:rsidR="00F41913" w:rsidRDefault="00F41913" w:rsidP="00F41913">
      <w:pPr>
        <w:rPr>
          <w:sz w:val="24"/>
          <w:szCs w:val="24"/>
        </w:rPr>
      </w:pPr>
      <w:r>
        <w:rPr>
          <w:sz w:val="24"/>
          <w:szCs w:val="24"/>
        </w:rPr>
        <w:t>150 g Zucker</w:t>
      </w:r>
    </w:p>
    <w:p w14:paraId="40FB5F84" w14:textId="77777777" w:rsidR="00F41913" w:rsidRDefault="00F41913" w:rsidP="00F41913">
      <w:pPr>
        <w:rPr>
          <w:sz w:val="24"/>
          <w:szCs w:val="24"/>
        </w:rPr>
      </w:pPr>
      <w:r>
        <w:rPr>
          <w:sz w:val="24"/>
          <w:szCs w:val="24"/>
        </w:rPr>
        <w:t>50 ml Wasser</w:t>
      </w:r>
    </w:p>
    <w:p w14:paraId="068C271E" w14:textId="77777777" w:rsidR="00F41913" w:rsidRDefault="00F41913" w:rsidP="00F41913">
      <w:pPr>
        <w:rPr>
          <w:sz w:val="24"/>
          <w:szCs w:val="24"/>
        </w:rPr>
      </w:pPr>
      <w:r>
        <w:rPr>
          <w:sz w:val="24"/>
          <w:szCs w:val="24"/>
        </w:rPr>
        <w:t>125 g Sahne</w:t>
      </w:r>
    </w:p>
    <w:p w14:paraId="49C56D69" w14:textId="77777777" w:rsidR="00F41913" w:rsidRDefault="00F41913" w:rsidP="00F41913">
      <w:pPr>
        <w:rPr>
          <w:sz w:val="24"/>
          <w:szCs w:val="24"/>
        </w:rPr>
      </w:pPr>
      <w:r>
        <w:rPr>
          <w:sz w:val="24"/>
          <w:szCs w:val="24"/>
        </w:rPr>
        <w:t>1 Prise Fleur de Sel</w:t>
      </w:r>
    </w:p>
    <w:p w14:paraId="5E6D4C84" w14:textId="77777777" w:rsidR="00300F98" w:rsidRDefault="00300F98" w:rsidP="00F41913">
      <w:pPr>
        <w:rPr>
          <w:sz w:val="24"/>
          <w:szCs w:val="24"/>
        </w:rPr>
      </w:pPr>
    </w:p>
    <w:p w14:paraId="360321DF" w14:textId="5A03CA1B" w:rsidR="00F41913" w:rsidRDefault="00F41913" w:rsidP="00F41913">
      <w:pPr>
        <w:rPr>
          <w:sz w:val="24"/>
          <w:szCs w:val="24"/>
        </w:rPr>
      </w:pPr>
      <w:r>
        <w:rPr>
          <w:sz w:val="24"/>
          <w:szCs w:val="24"/>
        </w:rPr>
        <w:t>Vorbereitungszeit: 20 Minuten, Backzeit: 40 Minuten</w:t>
      </w:r>
    </w:p>
    <w:p w14:paraId="2FE619DE" w14:textId="77777777" w:rsidR="00F41913" w:rsidRPr="00300F98" w:rsidRDefault="00F41913" w:rsidP="00F41913">
      <w:pPr>
        <w:rPr>
          <w:i/>
          <w:iCs/>
          <w:sz w:val="24"/>
          <w:szCs w:val="24"/>
        </w:rPr>
      </w:pPr>
      <w:r w:rsidRPr="00300F98">
        <w:rPr>
          <w:i/>
          <w:iCs/>
          <w:sz w:val="24"/>
          <w:szCs w:val="24"/>
        </w:rPr>
        <w:t>Tarte:</w:t>
      </w:r>
    </w:p>
    <w:p w14:paraId="7661D4DB" w14:textId="314EF9CB" w:rsidR="00F41913" w:rsidRPr="001122D9" w:rsidRDefault="00F41913" w:rsidP="00B40E8C">
      <w:pPr>
        <w:pStyle w:val="ListParagraph"/>
        <w:numPr>
          <w:ilvl w:val="0"/>
          <w:numId w:val="301"/>
        </w:numPr>
        <w:spacing w:after="120"/>
        <w:ind w:left="714" w:hanging="357"/>
        <w:contextualSpacing w:val="0"/>
        <w:jc w:val="both"/>
        <w:rPr>
          <w:sz w:val="24"/>
          <w:szCs w:val="24"/>
        </w:rPr>
      </w:pPr>
      <w:r w:rsidRPr="001122D9">
        <w:rPr>
          <w:sz w:val="24"/>
          <w:szCs w:val="24"/>
        </w:rPr>
        <w:t>Den Blätterteig mit einem Nudelholz ausrollen.</w:t>
      </w:r>
      <w:r w:rsidR="00300F98" w:rsidRPr="001122D9">
        <w:rPr>
          <w:sz w:val="24"/>
          <w:szCs w:val="24"/>
        </w:rPr>
        <w:t xml:space="preserve"> </w:t>
      </w:r>
      <w:r w:rsidRPr="001122D9">
        <w:rPr>
          <w:sz w:val="24"/>
          <w:szCs w:val="24"/>
        </w:rPr>
        <w:t>Eine Tarte-Form oder ein Backblech mit Butter auspinseln, den Teig darauflegen und mit einer Gabel kleine Löcher einstupfen. Dann die Mandeln darüberstreuen und im vorgeheizten Backofen bei 220°C etwa 25 Minuten backen.</w:t>
      </w:r>
    </w:p>
    <w:p w14:paraId="222FC7AD" w14:textId="77777777" w:rsidR="00F41913" w:rsidRPr="002A4BE8" w:rsidRDefault="00F41913" w:rsidP="00B40E8C">
      <w:pPr>
        <w:pStyle w:val="ListParagraph"/>
        <w:numPr>
          <w:ilvl w:val="0"/>
          <w:numId w:val="301"/>
        </w:numPr>
        <w:spacing w:after="120"/>
        <w:ind w:left="714" w:hanging="357"/>
        <w:contextualSpacing w:val="0"/>
        <w:jc w:val="both"/>
        <w:rPr>
          <w:sz w:val="24"/>
          <w:szCs w:val="24"/>
        </w:rPr>
      </w:pPr>
      <w:r w:rsidRPr="002A4BE8">
        <w:rPr>
          <w:sz w:val="24"/>
          <w:szCs w:val="24"/>
        </w:rPr>
        <w:t>Die Äpfel schälen, in Scheiben schneiden und über dem Blätterteigboden verteilen.</w:t>
      </w:r>
    </w:p>
    <w:p w14:paraId="4DFE7668" w14:textId="03ADD714" w:rsidR="00F41913" w:rsidRPr="001122D9" w:rsidRDefault="00F41913" w:rsidP="00B40E8C">
      <w:pPr>
        <w:pStyle w:val="ListParagraph"/>
        <w:numPr>
          <w:ilvl w:val="0"/>
          <w:numId w:val="301"/>
        </w:numPr>
        <w:spacing w:after="120"/>
        <w:ind w:left="714" w:hanging="357"/>
        <w:contextualSpacing w:val="0"/>
        <w:jc w:val="both"/>
        <w:rPr>
          <w:sz w:val="24"/>
          <w:szCs w:val="24"/>
        </w:rPr>
      </w:pPr>
      <w:r w:rsidRPr="001122D9">
        <w:rPr>
          <w:sz w:val="24"/>
          <w:szCs w:val="24"/>
        </w:rPr>
        <w:t>Die Sahne mit der Milch in einen Mixbecher geben und den Zucker sowie das Mark der ausgekratzten Vanilleschote und die Eier dazugeben. Mit dem Stabmixer alles verquirlen.</w:t>
      </w:r>
      <w:r w:rsidR="001122D9">
        <w:rPr>
          <w:sz w:val="24"/>
          <w:szCs w:val="24"/>
        </w:rPr>
        <w:t xml:space="preserve"> </w:t>
      </w:r>
      <w:r w:rsidRPr="001122D9">
        <w:rPr>
          <w:sz w:val="24"/>
          <w:szCs w:val="24"/>
        </w:rPr>
        <w:t>Die Masse über die Äpfel gießen und den Backofen auf 120°C herunterstellen. Die Tarte etwa 15-20 Minuten fertig backen, bis die Masse fest ist.</w:t>
      </w:r>
    </w:p>
    <w:p w14:paraId="3611442E" w14:textId="77777777" w:rsidR="00F41913" w:rsidRPr="002A4BE8" w:rsidRDefault="00F41913" w:rsidP="00B40E8C">
      <w:pPr>
        <w:pStyle w:val="ListParagraph"/>
        <w:numPr>
          <w:ilvl w:val="0"/>
          <w:numId w:val="301"/>
        </w:numPr>
        <w:spacing w:after="120"/>
        <w:ind w:left="714" w:hanging="357"/>
        <w:contextualSpacing w:val="0"/>
        <w:jc w:val="both"/>
        <w:rPr>
          <w:sz w:val="24"/>
          <w:szCs w:val="24"/>
        </w:rPr>
      </w:pPr>
      <w:r w:rsidRPr="002A4BE8">
        <w:rPr>
          <w:sz w:val="24"/>
          <w:szCs w:val="24"/>
        </w:rPr>
        <w:lastRenderedPageBreak/>
        <w:t>Die Tarte aus dem Ofen nehmen und 5 Minuten ruhen lassen, mit Puderzucker bestäuben.</w:t>
      </w:r>
    </w:p>
    <w:p w14:paraId="4DB1C37D" w14:textId="5B13A355" w:rsidR="00F41913" w:rsidRPr="001122D9" w:rsidRDefault="00F41913" w:rsidP="00F41913">
      <w:pPr>
        <w:rPr>
          <w:i/>
          <w:iCs/>
          <w:sz w:val="24"/>
          <w:szCs w:val="24"/>
        </w:rPr>
      </w:pPr>
      <w:r w:rsidRPr="001122D9">
        <w:rPr>
          <w:i/>
          <w:iCs/>
          <w:sz w:val="24"/>
          <w:szCs w:val="24"/>
        </w:rPr>
        <w:t>Karamellsauce</w:t>
      </w:r>
    </w:p>
    <w:p w14:paraId="37A57E28" w14:textId="77777777" w:rsidR="00F41913" w:rsidRPr="002A4BE8" w:rsidRDefault="00F41913" w:rsidP="00B40E8C">
      <w:pPr>
        <w:pStyle w:val="ListParagraph"/>
        <w:numPr>
          <w:ilvl w:val="0"/>
          <w:numId w:val="300"/>
        </w:numPr>
        <w:spacing w:after="120"/>
        <w:ind w:left="714" w:hanging="357"/>
        <w:contextualSpacing w:val="0"/>
        <w:jc w:val="both"/>
        <w:rPr>
          <w:sz w:val="24"/>
          <w:szCs w:val="24"/>
        </w:rPr>
      </w:pPr>
      <w:r w:rsidRPr="002A4BE8">
        <w:rPr>
          <w:sz w:val="24"/>
          <w:szCs w:val="24"/>
        </w:rPr>
        <w:t>Zucker zusammen mit Wasser in einem Topf erhitzen und langsam goldbraun karamellisieren lassen.</w:t>
      </w:r>
    </w:p>
    <w:p w14:paraId="1F1EA6FF" w14:textId="26C7E308" w:rsidR="00F41913" w:rsidRPr="001122D9" w:rsidRDefault="00F41913" w:rsidP="00B40E8C">
      <w:pPr>
        <w:pStyle w:val="ListParagraph"/>
        <w:numPr>
          <w:ilvl w:val="0"/>
          <w:numId w:val="300"/>
        </w:numPr>
        <w:spacing w:after="120"/>
        <w:ind w:left="714" w:hanging="357"/>
        <w:contextualSpacing w:val="0"/>
        <w:jc w:val="both"/>
        <w:rPr>
          <w:sz w:val="24"/>
          <w:szCs w:val="24"/>
        </w:rPr>
      </w:pPr>
      <w:r w:rsidRPr="001122D9">
        <w:rPr>
          <w:sz w:val="24"/>
          <w:szCs w:val="24"/>
        </w:rPr>
        <w:t>Mit Sahne ablöschen und 5 Minuten einkochen lassen, bis die Sauce leicht angedickt ist.</w:t>
      </w:r>
      <w:r w:rsidR="001122D9">
        <w:rPr>
          <w:sz w:val="24"/>
          <w:szCs w:val="24"/>
        </w:rPr>
        <w:t xml:space="preserve"> </w:t>
      </w:r>
      <w:r w:rsidRPr="001122D9">
        <w:rPr>
          <w:sz w:val="24"/>
          <w:szCs w:val="24"/>
        </w:rPr>
        <w:t>Die Sauce vom Herd nehmen und abkühlen lassen.</w:t>
      </w:r>
    </w:p>
    <w:p w14:paraId="75F9394F" w14:textId="77777777" w:rsidR="00F41913" w:rsidRPr="002A4BE8" w:rsidRDefault="00F41913" w:rsidP="00B40E8C">
      <w:pPr>
        <w:pStyle w:val="ListParagraph"/>
        <w:numPr>
          <w:ilvl w:val="0"/>
          <w:numId w:val="300"/>
        </w:numPr>
        <w:spacing w:after="120"/>
        <w:ind w:left="714" w:hanging="357"/>
        <w:contextualSpacing w:val="0"/>
        <w:jc w:val="both"/>
        <w:rPr>
          <w:sz w:val="24"/>
          <w:szCs w:val="24"/>
        </w:rPr>
      </w:pPr>
      <w:r w:rsidRPr="002A4BE8">
        <w:rPr>
          <w:sz w:val="24"/>
          <w:szCs w:val="24"/>
        </w:rPr>
        <w:t>Mit einer Prise Fleur de Sel verfeinern. Die Tarte aufschneiden und zusammen mit der Karamellsauce servieren.</w:t>
      </w:r>
    </w:p>
    <w:p w14:paraId="75188023" w14:textId="77777777" w:rsidR="00F41913" w:rsidRDefault="00F41913" w:rsidP="00F41913">
      <w:pPr>
        <w:rPr>
          <w:sz w:val="24"/>
          <w:szCs w:val="24"/>
        </w:rPr>
      </w:pPr>
    </w:p>
    <w:p w14:paraId="6449CDF3" w14:textId="77777777" w:rsidR="001122D9" w:rsidRDefault="001122D9">
      <w:pPr>
        <w:rPr>
          <w:sz w:val="24"/>
          <w:szCs w:val="24"/>
        </w:rPr>
      </w:pPr>
      <w:r>
        <w:rPr>
          <w:sz w:val="24"/>
          <w:szCs w:val="24"/>
        </w:rPr>
        <w:br w:type="page"/>
      </w:r>
    </w:p>
    <w:p w14:paraId="7BA29DD8" w14:textId="4CEB50A9" w:rsidR="009F048D" w:rsidRDefault="009F048D" w:rsidP="00645FEF">
      <w:pPr>
        <w:pStyle w:val="Heading2"/>
        <w:spacing w:after="240"/>
      </w:pPr>
      <w:r>
        <w:lastRenderedPageBreak/>
        <w:t>Nochmal eine Apfeltarte mit Karamell</w:t>
      </w:r>
      <w:r w:rsidR="00044D98">
        <w:t xml:space="preserve">  -Tarte Tatin</w:t>
      </w:r>
      <w:r w:rsidR="007E01A5">
        <w:rPr>
          <w:rStyle w:val="FootnoteReference"/>
        </w:rPr>
        <w:footnoteReference w:id="1598"/>
      </w:r>
    </w:p>
    <w:p w14:paraId="19C45668" w14:textId="2990B66D" w:rsidR="00044D98" w:rsidRDefault="009F048D">
      <w:r w:rsidRPr="00645FEF">
        <w:rPr>
          <w:u w:val="single"/>
        </w:rPr>
        <w:t>Zutaten</w:t>
      </w:r>
      <w:r>
        <w:t xml:space="preserve"> </w:t>
      </w:r>
      <w:r w:rsidR="00645FEF">
        <w:t>(</w:t>
      </w:r>
      <w:r>
        <w:t xml:space="preserve">für </w:t>
      </w:r>
      <w:r w:rsidR="00044D98">
        <w:t>1 Tarte</w:t>
      </w:r>
      <w:r w:rsidR="00645FEF">
        <w:t>):</w:t>
      </w:r>
    </w:p>
    <w:p w14:paraId="51ACD246" w14:textId="77777777" w:rsidR="005155E2" w:rsidRDefault="005155E2">
      <w:r>
        <w:t>250 g Blätterteig</w:t>
      </w:r>
    </w:p>
    <w:p w14:paraId="312CC1EF" w14:textId="77777777" w:rsidR="005155E2" w:rsidRDefault="005155E2">
      <w:r>
        <w:t>600 g Äpfel</w:t>
      </w:r>
    </w:p>
    <w:p w14:paraId="3F16ED10" w14:textId="77777777" w:rsidR="005155E2" w:rsidRDefault="005155E2">
      <w:r>
        <w:t>100 g Zucker</w:t>
      </w:r>
    </w:p>
    <w:p w14:paraId="28A11829" w14:textId="77777777" w:rsidR="005155E2" w:rsidRDefault="005155E2">
      <w:r>
        <w:t>4 EL Wasser</w:t>
      </w:r>
    </w:p>
    <w:p w14:paraId="3B371145" w14:textId="77777777" w:rsidR="005155E2" w:rsidRDefault="005155E2">
      <w:r>
        <w:t>40 g Butter</w:t>
      </w:r>
    </w:p>
    <w:p w14:paraId="374D7D06" w14:textId="77777777" w:rsidR="005155E2" w:rsidRDefault="005155E2"/>
    <w:p w14:paraId="7E8ED3E2" w14:textId="77777777" w:rsidR="005155E2" w:rsidRPr="00645FEF" w:rsidRDefault="005155E2">
      <w:pPr>
        <w:rPr>
          <w:i/>
          <w:iCs/>
        </w:rPr>
      </w:pPr>
      <w:r w:rsidRPr="00645FEF">
        <w:rPr>
          <w:i/>
          <w:iCs/>
        </w:rPr>
        <w:t>Für die Sauce:</w:t>
      </w:r>
    </w:p>
    <w:p w14:paraId="1FFDA4D2" w14:textId="77777777" w:rsidR="005155E2" w:rsidRDefault="005155E2">
      <w:r>
        <w:t>100 g Zucker</w:t>
      </w:r>
    </w:p>
    <w:p w14:paraId="0B8A6675" w14:textId="77777777" w:rsidR="005155E2" w:rsidRDefault="005155E2">
      <w:r>
        <w:t>4 EL Wasser</w:t>
      </w:r>
    </w:p>
    <w:p w14:paraId="5E4FE917" w14:textId="77777777" w:rsidR="005155E2" w:rsidRDefault="005155E2">
      <w:r>
        <w:t>125 ml Sahne</w:t>
      </w:r>
    </w:p>
    <w:p w14:paraId="368E2758" w14:textId="77777777" w:rsidR="005155E2" w:rsidRDefault="005155E2">
      <w:r>
        <w:t>40 g Butter</w:t>
      </w:r>
    </w:p>
    <w:p w14:paraId="4D8B9C58" w14:textId="77777777" w:rsidR="005155E2" w:rsidRDefault="005155E2">
      <w:r>
        <w:t>½ TL Meersalz</w:t>
      </w:r>
    </w:p>
    <w:p w14:paraId="280E8B67" w14:textId="77777777" w:rsidR="005155E2" w:rsidRDefault="005155E2"/>
    <w:p w14:paraId="48740C63" w14:textId="77777777" w:rsidR="005155E2" w:rsidRDefault="005155E2">
      <w:r>
        <w:t>Zubereitung:</w:t>
      </w:r>
    </w:p>
    <w:p w14:paraId="108E9964" w14:textId="77777777" w:rsidR="00076F39" w:rsidRDefault="00076F39" w:rsidP="00B40E8C">
      <w:pPr>
        <w:pStyle w:val="ListParagraph"/>
        <w:numPr>
          <w:ilvl w:val="0"/>
          <w:numId w:val="1813"/>
        </w:numPr>
        <w:spacing w:after="120"/>
        <w:ind w:left="714" w:hanging="357"/>
        <w:contextualSpacing w:val="0"/>
        <w:jc w:val="both"/>
      </w:pPr>
      <w:r>
        <w:t>Blätterteig auftauen lassen, dünn ausrollen. Einen Kreis schneiden, der etwas größer ist als die Pfanne, die man benutzt. Äpfel schälen, in dünne Scheiben schneiden. IN der Pfanne (Mit ofenfestem Griff) werden Wasser und Zucker ein paar Minuten lang erhitzt, sodass Karamell entsteht. Vom Herd nehmen, Butter dazugeben, verrühren. Äpfel ringförmig in die Pfanne schichten, Teig darauflegen, den Rand andrücken. 30 Minuten lang bei 170 Grad backen, dann stürzen.</w:t>
      </w:r>
    </w:p>
    <w:p w14:paraId="1167076A" w14:textId="77777777" w:rsidR="00076F39" w:rsidRDefault="00076F39" w:rsidP="00B40E8C">
      <w:pPr>
        <w:pStyle w:val="ListParagraph"/>
        <w:numPr>
          <w:ilvl w:val="0"/>
          <w:numId w:val="1813"/>
        </w:numPr>
        <w:spacing w:after="120"/>
        <w:ind w:left="714" w:hanging="357"/>
        <w:contextualSpacing w:val="0"/>
        <w:jc w:val="both"/>
      </w:pPr>
      <w:r>
        <w:t>Für die Sauce wieder Zucker und Wasser in einer Pfanne erhitzen, bis die Mischung karamellisiert. Vom Herd nehmen, die Sahne langsam dazugießen. Bei mittlerer Hitze ungefähr 2 Minuten lang weiterköcheln lassen, dabei umrühren, bis die Sauce glatt ist. Vom Herd nehmen, Butter und Salz dazugeben. In einen feuerfesten Behälter geben, abkühlen lassen. Die Tarte mit etwas Crème fraîche und der Karamellsauce servieren.</w:t>
      </w:r>
    </w:p>
    <w:p w14:paraId="5C3BF0CD" w14:textId="2BFACC1E" w:rsidR="009F048D" w:rsidRDefault="00076F39">
      <w:pPr>
        <w:rPr>
          <w:rFonts w:asciiTheme="majorHAnsi" w:eastAsiaTheme="majorEastAsia" w:hAnsiTheme="majorHAnsi" w:cstheme="majorBidi"/>
          <w:color w:val="2F5496" w:themeColor="accent1" w:themeShade="BF"/>
          <w:sz w:val="26"/>
          <w:szCs w:val="26"/>
        </w:rPr>
      </w:pPr>
      <w:r>
        <w:br/>
        <w:t>Kommentar:</w:t>
      </w:r>
      <w:r>
        <w:tab/>
        <w:t xml:space="preserve">Die </w:t>
      </w:r>
      <w:r w:rsidR="00645FEF">
        <w:t xml:space="preserve">Tarte schmeckt auch ohne Sauce, so wie auch die Sauce ohne Tarte schmeckt </w:t>
      </w:r>
      <w:r w:rsidR="00645FEF">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009F048D">
        <w:br w:type="page"/>
      </w:r>
    </w:p>
    <w:p w14:paraId="47F8A30B" w14:textId="41DD275D" w:rsidR="00F41913" w:rsidRDefault="00F41913" w:rsidP="001122D9">
      <w:pPr>
        <w:pStyle w:val="Heading2"/>
        <w:spacing w:after="240"/>
      </w:pPr>
      <w:r>
        <w:lastRenderedPageBreak/>
        <w:t>Birnentarte</w:t>
      </w:r>
      <w:r w:rsidR="00413A06">
        <w:rPr>
          <w:rStyle w:val="FootnoteReference"/>
        </w:rPr>
        <w:footnoteReference w:id="1599"/>
      </w:r>
      <w:r>
        <w:t xml:space="preserve"> </w:t>
      </w:r>
    </w:p>
    <w:p w14:paraId="2893BF3B" w14:textId="6D7D922E" w:rsidR="00F41913" w:rsidRDefault="00F41913" w:rsidP="00F41913">
      <w:pPr>
        <w:rPr>
          <w:sz w:val="24"/>
          <w:szCs w:val="24"/>
        </w:rPr>
      </w:pPr>
      <w:r w:rsidRPr="001122D9">
        <w:rPr>
          <w:sz w:val="24"/>
          <w:szCs w:val="24"/>
          <w:u w:val="single"/>
        </w:rPr>
        <w:t>Zutaten</w:t>
      </w:r>
      <w:r>
        <w:rPr>
          <w:sz w:val="24"/>
          <w:szCs w:val="24"/>
        </w:rPr>
        <w:t xml:space="preserve"> </w:t>
      </w:r>
      <w:r w:rsidR="001122D9">
        <w:rPr>
          <w:sz w:val="24"/>
          <w:szCs w:val="24"/>
        </w:rPr>
        <w:t>(</w:t>
      </w:r>
      <w:r>
        <w:rPr>
          <w:sz w:val="24"/>
          <w:szCs w:val="24"/>
        </w:rPr>
        <w:t>für 1 Springform mit 26 cm Durchmesser</w:t>
      </w:r>
      <w:r w:rsidR="001122D9">
        <w:rPr>
          <w:sz w:val="24"/>
          <w:szCs w:val="24"/>
        </w:rPr>
        <w:t>):</w:t>
      </w:r>
    </w:p>
    <w:p w14:paraId="471BF2EE" w14:textId="77777777" w:rsidR="00F41913" w:rsidRPr="001122D9" w:rsidRDefault="00F41913" w:rsidP="00F41913">
      <w:pPr>
        <w:rPr>
          <w:i/>
          <w:iCs/>
          <w:sz w:val="24"/>
          <w:szCs w:val="24"/>
        </w:rPr>
      </w:pPr>
      <w:r w:rsidRPr="001122D9">
        <w:rPr>
          <w:i/>
          <w:iCs/>
          <w:sz w:val="24"/>
          <w:szCs w:val="24"/>
        </w:rPr>
        <w:t>Für den Mürbeteig</w:t>
      </w:r>
    </w:p>
    <w:p w14:paraId="16436CA8" w14:textId="77777777" w:rsidR="00F41913" w:rsidRDefault="00F41913" w:rsidP="00F41913">
      <w:pPr>
        <w:rPr>
          <w:sz w:val="24"/>
          <w:szCs w:val="24"/>
        </w:rPr>
      </w:pPr>
      <w:r>
        <w:rPr>
          <w:sz w:val="24"/>
          <w:szCs w:val="24"/>
        </w:rPr>
        <w:t>100 g weiche Butter</w:t>
      </w:r>
    </w:p>
    <w:p w14:paraId="33AC147E" w14:textId="77777777" w:rsidR="00F41913" w:rsidRDefault="00F41913" w:rsidP="00F41913">
      <w:pPr>
        <w:rPr>
          <w:sz w:val="24"/>
          <w:szCs w:val="24"/>
        </w:rPr>
      </w:pPr>
      <w:r>
        <w:rPr>
          <w:sz w:val="24"/>
          <w:szCs w:val="24"/>
        </w:rPr>
        <w:t>80 g Zucker</w:t>
      </w:r>
    </w:p>
    <w:p w14:paraId="6B9AE6BC" w14:textId="77777777" w:rsidR="00F41913" w:rsidRDefault="00F41913" w:rsidP="00F41913">
      <w:pPr>
        <w:rPr>
          <w:sz w:val="24"/>
          <w:szCs w:val="24"/>
        </w:rPr>
      </w:pPr>
      <w:r>
        <w:rPr>
          <w:sz w:val="24"/>
          <w:szCs w:val="24"/>
        </w:rPr>
        <w:t>1 Ei</w:t>
      </w:r>
    </w:p>
    <w:p w14:paraId="3092A6A5" w14:textId="77777777" w:rsidR="00F41913" w:rsidRDefault="00F41913" w:rsidP="00F41913">
      <w:pPr>
        <w:rPr>
          <w:sz w:val="24"/>
          <w:szCs w:val="24"/>
        </w:rPr>
      </w:pPr>
      <w:r>
        <w:rPr>
          <w:sz w:val="24"/>
          <w:szCs w:val="24"/>
        </w:rPr>
        <w:t>200 g Mehl</w:t>
      </w:r>
    </w:p>
    <w:p w14:paraId="050FD499" w14:textId="77777777" w:rsidR="00F41913" w:rsidRDefault="00F41913" w:rsidP="00F41913">
      <w:pPr>
        <w:rPr>
          <w:sz w:val="24"/>
          <w:szCs w:val="24"/>
        </w:rPr>
      </w:pPr>
      <w:r>
        <w:rPr>
          <w:sz w:val="24"/>
          <w:szCs w:val="24"/>
        </w:rPr>
        <w:t>1 Prise Salz</w:t>
      </w:r>
    </w:p>
    <w:p w14:paraId="4B5B9E17" w14:textId="77777777" w:rsidR="00F41913" w:rsidRDefault="00F41913" w:rsidP="00F41913">
      <w:pPr>
        <w:rPr>
          <w:sz w:val="24"/>
          <w:szCs w:val="24"/>
        </w:rPr>
      </w:pPr>
    </w:p>
    <w:p w14:paraId="14CCAE27" w14:textId="77777777" w:rsidR="00F41913" w:rsidRPr="001122D9" w:rsidRDefault="00F41913" w:rsidP="00F41913">
      <w:pPr>
        <w:rPr>
          <w:i/>
          <w:iCs/>
          <w:sz w:val="24"/>
          <w:szCs w:val="24"/>
        </w:rPr>
      </w:pPr>
      <w:r w:rsidRPr="001122D9">
        <w:rPr>
          <w:i/>
          <w:iCs/>
          <w:sz w:val="24"/>
          <w:szCs w:val="24"/>
        </w:rPr>
        <w:t>Für den Belag:</w:t>
      </w:r>
    </w:p>
    <w:p w14:paraId="0B41C0D3" w14:textId="77777777" w:rsidR="00F41913" w:rsidRDefault="00F41913" w:rsidP="00F41913">
      <w:pPr>
        <w:rPr>
          <w:sz w:val="24"/>
          <w:szCs w:val="24"/>
        </w:rPr>
      </w:pPr>
      <w:r>
        <w:rPr>
          <w:sz w:val="24"/>
          <w:szCs w:val="24"/>
        </w:rPr>
        <w:t>75 g weiche Butter</w:t>
      </w:r>
    </w:p>
    <w:p w14:paraId="748F0A08" w14:textId="77777777" w:rsidR="00F41913" w:rsidRDefault="00F41913" w:rsidP="00F41913">
      <w:pPr>
        <w:rPr>
          <w:sz w:val="24"/>
          <w:szCs w:val="24"/>
        </w:rPr>
      </w:pPr>
      <w:r>
        <w:rPr>
          <w:sz w:val="24"/>
          <w:szCs w:val="24"/>
        </w:rPr>
        <w:t>75 g Zucker</w:t>
      </w:r>
    </w:p>
    <w:p w14:paraId="2E80DBA1" w14:textId="77777777" w:rsidR="00F41913" w:rsidRDefault="00F41913" w:rsidP="00F41913">
      <w:pPr>
        <w:rPr>
          <w:sz w:val="24"/>
          <w:szCs w:val="24"/>
        </w:rPr>
      </w:pPr>
      <w:r>
        <w:rPr>
          <w:sz w:val="24"/>
          <w:szCs w:val="24"/>
        </w:rPr>
        <w:t>1 Ei</w:t>
      </w:r>
    </w:p>
    <w:p w14:paraId="207679BF" w14:textId="77777777" w:rsidR="00F41913" w:rsidRDefault="00F41913" w:rsidP="00F41913">
      <w:pPr>
        <w:rPr>
          <w:sz w:val="24"/>
          <w:szCs w:val="24"/>
        </w:rPr>
      </w:pPr>
      <w:r>
        <w:rPr>
          <w:sz w:val="24"/>
          <w:szCs w:val="24"/>
        </w:rPr>
        <w:t>75 g gemahlenen Mandeln</w:t>
      </w:r>
    </w:p>
    <w:p w14:paraId="7C294815" w14:textId="77777777" w:rsidR="00F41913" w:rsidRDefault="00F41913" w:rsidP="00F41913">
      <w:pPr>
        <w:rPr>
          <w:sz w:val="24"/>
          <w:szCs w:val="24"/>
        </w:rPr>
      </w:pPr>
      <w:r>
        <w:rPr>
          <w:sz w:val="24"/>
          <w:szCs w:val="24"/>
        </w:rPr>
        <w:t>10 g Mehl</w:t>
      </w:r>
    </w:p>
    <w:p w14:paraId="56BF5A91" w14:textId="77777777" w:rsidR="00F41913" w:rsidRDefault="00F41913" w:rsidP="00F41913">
      <w:pPr>
        <w:rPr>
          <w:sz w:val="24"/>
          <w:szCs w:val="24"/>
        </w:rPr>
      </w:pPr>
      <w:r>
        <w:rPr>
          <w:sz w:val="24"/>
          <w:szCs w:val="24"/>
        </w:rPr>
        <w:t>3 reife große Birnen</w:t>
      </w:r>
    </w:p>
    <w:p w14:paraId="06026025" w14:textId="77777777" w:rsidR="00F41913" w:rsidRDefault="00F41913" w:rsidP="00F41913">
      <w:pPr>
        <w:rPr>
          <w:sz w:val="24"/>
          <w:szCs w:val="24"/>
        </w:rPr>
      </w:pPr>
      <w:r>
        <w:rPr>
          <w:sz w:val="24"/>
          <w:szCs w:val="24"/>
        </w:rPr>
        <w:t>2 EL Mandelblättchen</w:t>
      </w:r>
    </w:p>
    <w:p w14:paraId="242F1B66" w14:textId="77777777" w:rsidR="00F41913" w:rsidRDefault="00F41913" w:rsidP="00F41913">
      <w:pPr>
        <w:rPr>
          <w:sz w:val="24"/>
          <w:szCs w:val="24"/>
        </w:rPr>
      </w:pPr>
    </w:p>
    <w:p w14:paraId="7CC379DC" w14:textId="4E3F62B1" w:rsidR="001122D9" w:rsidRDefault="001122D9" w:rsidP="00F41913">
      <w:pPr>
        <w:rPr>
          <w:sz w:val="24"/>
          <w:szCs w:val="24"/>
        </w:rPr>
      </w:pPr>
      <w:r>
        <w:rPr>
          <w:sz w:val="24"/>
          <w:szCs w:val="24"/>
        </w:rPr>
        <w:t>Zubereitung:</w:t>
      </w:r>
    </w:p>
    <w:p w14:paraId="3E3AD51F" w14:textId="2A7FA282" w:rsidR="00F41913" w:rsidRPr="00E929C6" w:rsidRDefault="00F41913" w:rsidP="00E76E01">
      <w:pPr>
        <w:pStyle w:val="ListParagraph"/>
        <w:numPr>
          <w:ilvl w:val="0"/>
          <w:numId w:val="226"/>
        </w:numPr>
        <w:spacing w:after="120"/>
        <w:ind w:left="714" w:hanging="357"/>
        <w:contextualSpacing w:val="0"/>
        <w:jc w:val="both"/>
        <w:rPr>
          <w:sz w:val="24"/>
          <w:szCs w:val="24"/>
        </w:rPr>
      </w:pPr>
      <w:r w:rsidRPr="00E929C6">
        <w:rPr>
          <w:sz w:val="24"/>
          <w:szCs w:val="24"/>
        </w:rPr>
        <w:t xml:space="preserve">Die weiche Butter mit der Hand in den Zucker kneten. Ei unterrühren. Die Mischung soll in Konsistenz und Farbe an Rührei erinnern. Mehl und Salz in einer Schüssel vermengen, in der Mitte eine Mulde formen. Zucker-Butter-Masse hineingeben und in das Mehl kneten, bis ein glatter </w:t>
      </w:r>
      <w:r w:rsidR="00F56FEE">
        <w:rPr>
          <w:sz w:val="24"/>
          <w:szCs w:val="24"/>
        </w:rPr>
        <w:t>T</w:t>
      </w:r>
      <w:r w:rsidRPr="00E929C6">
        <w:rPr>
          <w:sz w:val="24"/>
          <w:szCs w:val="24"/>
        </w:rPr>
        <w:t>eig entsteht. Teig auf einem Stück Backpapier zu einem Kreis ausrollen, der einen Durchmesser von ungefähr 30 cm hat. Ein weiteres Stück Backpapier auf den Teig legen, das Ganze in den Kühlschrank geben, 1 Stunde dort lassen.</w:t>
      </w:r>
    </w:p>
    <w:p w14:paraId="27C35937" w14:textId="77777777" w:rsidR="005D3B5A" w:rsidRDefault="00F41913" w:rsidP="00E76E01">
      <w:pPr>
        <w:pStyle w:val="ListParagraph"/>
        <w:numPr>
          <w:ilvl w:val="0"/>
          <w:numId w:val="226"/>
        </w:numPr>
        <w:spacing w:after="120"/>
        <w:ind w:left="714" w:hanging="357"/>
        <w:contextualSpacing w:val="0"/>
        <w:jc w:val="both"/>
        <w:rPr>
          <w:sz w:val="24"/>
          <w:szCs w:val="24"/>
        </w:rPr>
      </w:pPr>
      <w:r w:rsidRPr="00E929C6">
        <w:rPr>
          <w:sz w:val="24"/>
          <w:szCs w:val="24"/>
        </w:rPr>
        <w:t xml:space="preserve">Für den Belag Butter und Zucker verkneten. Ei, Mandeln und Mehl unterrühren. Die Springform vorbereiten: den Boden mit Backpapier bedecken, indem man es zwischen Rand und Boden klemmt, Ränder und Boden mit wenig Butter einfetten. Teig in die Form drücken, der Rand sollte etwa 3 cm hoch sein. Mandelcreme auf den Teig streichen (sie verdreifacht ihr Volumen beim Backen). Birnen schälen, der Länge nach halbieren, Kerngehäuse entfernen. Birnenhälften quer in dünne Scheibchen </w:t>
      </w:r>
      <w:r w:rsidRPr="00E929C6">
        <w:rPr>
          <w:sz w:val="24"/>
          <w:szCs w:val="24"/>
        </w:rPr>
        <w:lastRenderedPageBreak/>
        <w:t>schneiden, die Scheibchen nicht auseinanderfallen lassen. Birnen mit der Schnittfläche nach unten auf den Teig setzen – kreisförmig angeordnete oder nach einem Muster eurer Wahl. Man muss die Birnen nicht in Scheiben schneiden, aber so lässt sich der Kuchen besser essen und sieht aus, als stamme er aus einer Patisserie. Mandelblättchen auf den Kuchen streuen. Bei 180°C Ober-/Unterhitze 30 bis 35 Minuten lang backen. Nach 15 Minuten ein Stück Backpapier auf die Form legen, damit der Kuchen nicht zu braun wird.</w:t>
      </w:r>
    </w:p>
    <w:p w14:paraId="6B8943A1" w14:textId="77777777" w:rsidR="005D3B5A" w:rsidRDefault="005D3B5A">
      <w:pPr>
        <w:rPr>
          <w:sz w:val="24"/>
          <w:szCs w:val="24"/>
        </w:rPr>
      </w:pPr>
      <w:r>
        <w:rPr>
          <w:sz w:val="24"/>
          <w:szCs w:val="24"/>
        </w:rPr>
        <w:br w:type="page"/>
      </w:r>
    </w:p>
    <w:p w14:paraId="155C4A88" w14:textId="7F4EE658" w:rsidR="00AC1D1F" w:rsidRDefault="00AC1D1F" w:rsidP="000644FC">
      <w:pPr>
        <w:pStyle w:val="Heading2"/>
        <w:spacing w:after="240"/>
      </w:pPr>
      <w:r>
        <w:lastRenderedPageBreak/>
        <w:t>Pfirsichtarte mit Olivenöl und Pistazien</w:t>
      </w:r>
      <w:r w:rsidR="006E761D">
        <w:rPr>
          <w:rStyle w:val="FootnoteReference"/>
        </w:rPr>
        <w:footnoteReference w:id="1600"/>
      </w:r>
    </w:p>
    <w:p w14:paraId="10A3EF2B" w14:textId="77777777" w:rsidR="00AC1D1F" w:rsidRPr="000644FC" w:rsidRDefault="00AC1D1F" w:rsidP="00AC1D1F">
      <w:pPr>
        <w:rPr>
          <w:sz w:val="24"/>
          <w:szCs w:val="24"/>
        </w:rPr>
      </w:pPr>
      <w:r w:rsidRPr="000644FC">
        <w:rPr>
          <w:sz w:val="24"/>
          <w:szCs w:val="24"/>
          <w:u w:val="single"/>
        </w:rPr>
        <w:t>Zutaten</w:t>
      </w:r>
      <w:r w:rsidRPr="000644FC">
        <w:rPr>
          <w:sz w:val="24"/>
          <w:szCs w:val="24"/>
        </w:rPr>
        <w:t xml:space="preserve"> (für eine Tarteform mit 28 cm Durchmesser)</w:t>
      </w:r>
    </w:p>
    <w:p w14:paraId="7C1AFB17" w14:textId="77777777" w:rsidR="00AC1D1F" w:rsidRPr="000644FC" w:rsidRDefault="00AC1D1F" w:rsidP="00AC1D1F">
      <w:pPr>
        <w:rPr>
          <w:i/>
          <w:iCs/>
          <w:sz w:val="24"/>
          <w:szCs w:val="24"/>
        </w:rPr>
      </w:pPr>
      <w:r w:rsidRPr="000644FC">
        <w:rPr>
          <w:i/>
          <w:iCs/>
          <w:sz w:val="24"/>
          <w:szCs w:val="24"/>
        </w:rPr>
        <w:t>Für den Teig:</w:t>
      </w:r>
    </w:p>
    <w:p w14:paraId="321FA395" w14:textId="77777777" w:rsidR="00AC1D1F" w:rsidRPr="000644FC" w:rsidRDefault="00AC1D1F" w:rsidP="00AC1D1F">
      <w:pPr>
        <w:rPr>
          <w:sz w:val="24"/>
          <w:szCs w:val="24"/>
        </w:rPr>
      </w:pPr>
      <w:r w:rsidRPr="000644FC">
        <w:rPr>
          <w:sz w:val="24"/>
          <w:szCs w:val="24"/>
        </w:rPr>
        <w:t>250 g Mehl</w:t>
      </w:r>
    </w:p>
    <w:p w14:paraId="02D35948" w14:textId="77777777" w:rsidR="00AC1D1F" w:rsidRPr="000644FC" w:rsidRDefault="00AC1D1F" w:rsidP="00AC1D1F">
      <w:pPr>
        <w:rPr>
          <w:sz w:val="24"/>
          <w:szCs w:val="24"/>
        </w:rPr>
      </w:pPr>
      <w:r w:rsidRPr="000644FC">
        <w:rPr>
          <w:sz w:val="24"/>
          <w:szCs w:val="24"/>
        </w:rPr>
        <w:t>75 g Zucker</w:t>
      </w:r>
    </w:p>
    <w:p w14:paraId="0114E3F2" w14:textId="77777777" w:rsidR="00AC1D1F" w:rsidRPr="000644FC" w:rsidRDefault="00AC1D1F" w:rsidP="00AC1D1F">
      <w:pPr>
        <w:rPr>
          <w:sz w:val="24"/>
          <w:szCs w:val="24"/>
        </w:rPr>
      </w:pPr>
      <w:r w:rsidRPr="000644FC">
        <w:rPr>
          <w:sz w:val="24"/>
          <w:szCs w:val="24"/>
        </w:rPr>
        <w:t>1 Ei</w:t>
      </w:r>
    </w:p>
    <w:p w14:paraId="197964A7" w14:textId="77777777" w:rsidR="00AC1D1F" w:rsidRPr="000644FC" w:rsidRDefault="00AC1D1F" w:rsidP="00AC1D1F">
      <w:pPr>
        <w:rPr>
          <w:sz w:val="24"/>
          <w:szCs w:val="24"/>
        </w:rPr>
      </w:pPr>
      <w:r w:rsidRPr="000644FC">
        <w:rPr>
          <w:sz w:val="24"/>
          <w:szCs w:val="24"/>
        </w:rPr>
        <w:t>100 ml Olivenöl</w:t>
      </w:r>
    </w:p>
    <w:p w14:paraId="61172BCF" w14:textId="77777777" w:rsidR="00AC1D1F" w:rsidRPr="000644FC" w:rsidRDefault="00AC1D1F" w:rsidP="00AC1D1F">
      <w:pPr>
        <w:rPr>
          <w:sz w:val="24"/>
          <w:szCs w:val="24"/>
        </w:rPr>
      </w:pPr>
      <w:r w:rsidRPr="000644FC">
        <w:rPr>
          <w:sz w:val="24"/>
          <w:szCs w:val="24"/>
        </w:rPr>
        <w:t>Abrieb von 1 Bio-Zitrone</w:t>
      </w:r>
    </w:p>
    <w:p w14:paraId="50F88669" w14:textId="77777777" w:rsidR="00AC1D1F" w:rsidRPr="000644FC" w:rsidRDefault="00AC1D1F" w:rsidP="00AC1D1F">
      <w:pPr>
        <w:rPr>
          <w:sz w:val="24"/>
          <w:szCs w:val="24"/>
        </w:rPr>
      </w:pPr>
      <w:r w:rsidRPr="000644FC">
        <w:rPr>
          <w:sz w:val="24"/>
          <w:szCs w:val="24"/>
        </w:rPr>
        <w:t>Salz</w:t>
      </w:r>
    </w:p>
    <w:p w14:paraId="694950DE" w14:textId="77777777" w:rsidR="00AC1D1F" w:rsidRPr="000644FC" w:rsidRDefault="00AC1D1F" w:rsidP="00AC1D1F">
      <w:pPr>
        <w:rPr>
          <w:sz w:val="24"/>
          <w:szCs w:val="24"/>
        </w:rPr>
      </w:pPr>
    </w:p>
    <w:p w14:paraId="3CB055FA" w14:textId="77777777" w:rsidR="00AC1D1F" w:rsidRPr="000644FC" w:rsidRDefault="00AC1D1F" w:rsidP="00AC1D1F">
      <w:pPr>
        <w:rPr>
          <w:i/>
          <w:iCs/>
          <w:sz w:val="24"/>
          <w:szCs w:val="24"/>
        </w:rPr>
      </w:pPr>
      <w:r w:rsidRPr="000644FC">
        <w:rPr>
          <w:i/>
          <w:iCs/>
          <w:sz w:val="24"/>
          <w:szCs w:val="24"/>
        </w:rPr>
        <w:t>Für den Belag:</w:t>
      </w:r>
    </w:p>
    <w:p w14:paraId="53DF1EED" w14:textId="77777777" w:rsidR="00AC1D1F" w:rsidRPr="000644FC" w:rsidRDefault="00AC1D1F" w:rsidP="00AC1D1F">
      <w:pPr>
        <w:rPr>
          <w:sz w:val="24"/>
          <w:szCs w:val="24"/>
        </w:rPr>
      </w:pPr>
      <w:r w:rsidRPr="000644FC">
        <w:rPr>
          <w:sz w:val="24"/>
          <w:szCs w:val="24"/>
        </w:rPr>
        <w:t>1 kg Pfirsiche</w:t>
      </w:r>
    </w:p>
    <w:p w14:paraId="31B25266" w14:textId="77777777" w:rsidR="00AC1D1F" w:rsidRPr="000644FC" w:rsidRDefault="00AC1D1F" w:rsidP="00AC1D1F">
      <w:pPr>
        <w:rPr>
          <w:sz w:val="24"/>
          <w:szCs w:val="24"/>
        </w:rPr>
      </w:pPr>
      <w:r w:rsidRPr="000644FC">
        <w:rPr>
          <w:sz w:val="24"/>
          <w:szCs w:val="24"/>
        </w:rPr>
        <w:t>75 g gemahlene Mandeln</w:t>
      </w:r>
    </w:p>
    <w:p w14:paraId="210FE6E7" w14:textId="77777777" w:rsidR="00AC1D1F" w:rsidRPr="000644FC" w:rsidRDefault="00AC1D1F" w:rsidP="00AC1D1F">
      <w:pPr>
        <w:rPr>
          <w:sz w:val="24"/>
          <w:szCs w:val="24"/>
        </w:rPr>
      </w:pPr>
      <w:r w:rsidRPr="000644FC">
        <w:rPr>
          <w:sz w:val="24"/>
          <w:szCs w:val="24"/>
        </w:rPr>
        <w:t>4 EL Honig</w:t>
      </w:r>
    </w:p>
    <w:p w14:paraId="7A19E935" w14:textId="77777777" w:rsidR="00AC1D1F" w:rsidRPr="000644FC" w:rsidRDefault="00AC1D1F" w:rsidP="00AC1D1F">
      <w:pPr>
        <w:rPr>
          <w:rFonts w:asciiTheme="majorHAnsi" w:eastAsiaTheme="majorEastAsia" w:hAnsiTheme="majorHAnsi" w:cstheme="majorBidi"/>
          <w:color w:val="2F5496" w:themeColor="accent1" w:themeShade="BF"/>
          <w:sz w:val="24"/>
          <w:szCs w:val="24"/>
        </w:rPr>
      </w:pPr>
      <w:r w:rsidRPr="000644FC">
        <w:rPr>
          <w:sz w:val="24"/>
          <w:szCs w:val="24"/>
        </w:rPr>
        <w:t>3 EL Olivenöl</w:t>
      </w:r>
    </w:p>
    <w:p w14:paraId="4F14866C" w14:textId="77777777" w:rsidR="00AC1D1F" w:rsidRPr="000644FC" w:rsidRDefault="00AC1D1F" w:rsidP="00AC1D1F">
      <w:pPr>
        <w:rPr>
          <w:rFonts w:asciiTheme="majorHAnsi" w:eastAsiaTheme="majorEastAsia" w:hAnsiTheme="majorHAnsi" w:cstheme="majorBidi"/>
          <w:color w:val="2F5496" w:themeColor="accent1" w:themeShade="BF"/>
          <w:sz w:val="24"/>
          <w:szCs w:val="24"/>
        </w:rPr>
      </w:pPr>
      <w:r w:rsidRPr="000644FC">
        <w:rPr>
          <w:sz w:val="24"/>
          <w:szCs w:val="24"/>
        </w:rPr>
        <w:t>25 g gehackte Pistazien</w:t>
      </w:r>
    </w:p>
    <w:p w14:paraId="6175B3ED" w14:textId="77777777" w:rsidR="00AC1D1F" w:rsidRPr="000644FC" w:rsidRDefault="00AC1D1F" w:rsidP="00AC1D1F">
      <w:pPr>
        <w:rPr>
          <w:sz w:val="24"/>
          <w:szCs w:val="24"/>
        </w:rPr>
      </w:pPr>
    </w:p>
    <w:p w14:paraId="7B846B01" w14:textId="77777777" w:rsidR="00AC1D1F" w:rsidRPr="000644FC" w:rsidRDefault="00AC1D1F" w:rsidP="00AC1D1F">
      <w:pPr>
        <w:rPr>
          <w:sz w:val="24"/>
          <w:szCs w:val="24"/>
        </w:rPr>
      </w:pPr>
      <w:r w:rsidRPr="000644FC">
        <w:rPr>
          <w:sz w:val="24"/>
          <w:szCs w:val="24"/>
        </w:rPr>
        <w:t>Zubereitung:</w:t>
      </w:r>
    </w:p>
    <w:p w14:paraId="2209F263" w14:textId="77777777" w:rsidR="00AC1D1F" w:rsidRPr="000644FC" w:rsidRDefault="00AC1D1F" w:rsidP="00AC1D1F">
      <w:pPr>
        <w:pStyle w:val="ListParagraph"/>
        <w:numPr>
          <w:ilvl w:val="0"/>
          <w:numId w:val="2007"/>
        </w:numPr>
        <w:spacing w:after="120"/>
        <w:ind w:left="714" w:hanging="357"/>
        <w:contextualSpacing w:val="0"/>
        <w:jc w:val="both"/>
        <w:rPr>
          <w:sz w:val="24"/>
          <w:szCs w:val="24"/>
        </w:rPr>
      </w:pPr>
      <w:r w:rsidRPr="000644FC">
        <w:rPr>
          <w:sz w:val="24"/>
          <w:szCs w:val="24"/>
        </w:rPr>
        <w:t>Für den Teig Mehl und Zucker vermischen, dann Ei, Olivenöl, Zitronenabrieb und 1 Prise Salz hinzufügen. Alles zu einem Teig verkneten. Diesen zu einer Kugel formen und für 30 Minuten in den Kühlschrank stellen.</w:t>
      </w:r>
    </w:p>
    <w:p w14:paraId="72A47E87" w14:textId="77777777" w:rsidR="00AC1D1F" w:rsidRPr="000644FC" w:rsidRDefault="00AC1D1F" w:rsidP="00AC1D1F">
      <w:pPr>
        <w:pStyle w:val="ListParagraph"/>
        <w:numPr>
          <w:ilvl w:val="0"/>
          <w:numId w:val="2007"/>
        </w:numPr>
        <w:spacing w:after="120"/>
        <w:ind w:left="714" w:hanging="357"/>
        <w:contextualSpacing w:val="0"/>
        <w:jc w:val="both"/>
        <w:rPr>
          <w:sz w:val="24"/>
          <w:szCs w:val="24"/>
        </w:rPr>
      </w:pPr>
      <w:r w:rsidRPr="000644FC">
        <w:rPr>
          <w:sz w:val="24"/>
          <w:szCs w:val="24"/>
        </w:rPr>
        <w:t xml:space="preserve">Die Pfirsiche einige Minuten in kochendes Wasser legen, dann lassen sie sich leichter schälen. In Schnitze zerteilen. </w:t>
      </w:r>
    </w:p>
    <w:p w14:paraId="15285031" w14:textId="77777777" w:rsidR="000644FC" w:rsidRDefault="00AC1D1F" w:rsidP="009D4996">
      <w:pPr>
        <w:pStyle w:val="ListParagraph"/>
        <w:numPr>
          <w:ilvl w:val="0"/>
          <w:numId w:val="2007"/>
        </w:numPr>
        <w:spacing w:after="120"/>
        <w:ind w:left="714" w:hanging="357"/>
        <w:contextualSpacing w:val="0"/>
        <w:jc w:val="both"/>
        <w:rPr>
          <w:sz w:val="24"/>
          <w:szCs w:val="24"/>
        </w:rPr>
      </w:pPr>
      <w:r w:rsidRPr="000644FC">
        <w:rPr>
          <w:sz w:val="24"/>
          <w:szCs w:val="24"/>
        </w:rPr>
        <w:t>Eine Tarteform mit Backpapier auslegen, die Ränder mit etwas Olivenöl einfetten. Den Teig mit den Findern in die Form drücken und dabei auch einen Rand formen. Den Teigboden mit der Gabel ein paarmal einstechen. Mandelmehl darauf verteilen. Dann die Pfirsichschnitze. Honig und Olivenöl darüberträufeln, schließlich die Pistazien darauf ve</w:t>
      </w:r>
      <w:r w:rsidR="000644FC" w:rsidRPr="000644FC">
        <w:rPr>
          <w:sz w:val="24"/>
          <w:szCs w:val="24"/>
        </w:rPr>
        <w:t>r</w:t>
      </w:r>
      <w:r w:rsidRPr="000644FC">
        <w:rPr>
          <w:sz w:val="24"/>
          <w:szCs w:val="24"/>
        </w:rPr>
        <w:t>teilen.</w:t>
      </w:r>
    </w:p>
    <w:p w14:paraId="5931D590" w14:textId="58A03544" w:rsidR="00AC1D1F" w:rsidRPr="000644FC" w:rsidRDefault="00AC1D1F" w:rsidP="009D4996">
      <w:pPr>
        <w:pStyle w:val="ListParagraph"/>
        <w:numPr>
          <w:ilvl w:val="0"/>
          <w:numId w:val="2007"/>
        </w:numPr>
        <w:spacing w:after="120"/>
        <w:ind w:left="714" w:hanging="357"/>
        <w:contextualSpacing w:val="0"/>
        <w:jc w:val="both"/>
        <w:rPr>
          <w:sz w:val="24"/>
          <w:szCs w:val="24"/>
        </w:rPr>
      </w:pPr>
      <w:r w:rsidRPr="000644FC">
        <w:rPr>
          <w:sz w:val="24"/>
          <w:szCs w:val="24"/>
        </w:rPr>
        <w:t>Bei 200 Grad Umluft 30 Minuten lang im Ofen backen.</w:t>
      </w:r>
    </w:p>
    <w:p w14:paraId="67DAE28E" w14:textId="77777777" w:rsidR="00AC1D1F" w:rsidRPr="000644FC" w:rsidRDefault="00AC1D1F" w:rsidP="00AC1D1F">
      <w:pPr>
        <w:rPr>
          <w:sz w:val="24"/>
          <w:szCs w:val="24"/>
        </w:rPr>
      </w:pPr>
    </w:p>
    <w:p w14:paraId="53325B58" w14:textId="77777777" w:rsidR="00AC1D1F" w:rsidRPr="000644FC" w:rsidRDefault="00AC1D1F" w:rsidP="00AC1D1F">
      <w:pPr>
        <w:rPr>
          <w:sz w:val="24"/>
          <w:szCs w:val="24"/>
        </w:rPr>
      </w:pPr>
    </w:p>
    <w:p w14:paraId="0FFA6E0B" w14:textId="59C37CE3" w:rsidR="00AC1D1F" w:rsidRDefault="00AC1D1F" w:rsidP="000644FC">
      <w:pPr>
        <w:ind w:left="1416" w:hanging="1416"/>
        <w:jc w:val="both"/>
        <w:rPr>
          <w:rFonts w:asciiTheme="majorHAnsi" w:eastAsiaTheme="majorEastAsia" w:hAnsiTheme="majorHAnsi" w:cstheme="majorBidi"/>
          <w:color w:val="2F5496" w:themeColor="accent1" w:themeShade="BF"/>
          <w:sz w:val="26"/>
          <w:szCs w:val="26"/>
        </w:rPr>
      </w:pPr>
      <w:r w:rsidRPr="000644FC">
        <w:rPr>
          <w:sz w:val="24"/>
          <w:szCs w:val="24"/>
        </w:rPr>
        <w:lastRenderedPageBreak/>
        <w:t>Kommentar:</w:t>
      </w:r>
      <w:r w:rsidR="000644FC">
        <w:rPr>
          <w:sz w:val="24"/>
          <w:szCs w:val="24"/>
        </w:rPr>
        <w:tab/>
      </w:r>
      <w:r w:rsidRPr="000644FC">
        <w:rPr>
          <w:sz w:val="24"/>
          <w:szCs w:val="24"/>
        </w:rPr>
        <w:t>Für diese Tarte werden die Pfirsiche gehäutet, und während dieser etwas glitschigen Tätigkeit kam ich mir ein bisschen vor wie in der Küche eines Sternerestaurants, wo man selbst Trauben von der Haut befreit. Da sie den zarten Geschmack der Essenden stören könnten. Oer wie eine normale Millennial-Mom, die winzige Zwiebelstückchen aus dem Risotto pflückt, weil das Kind behauptet, keine Zwiebeln zu mögen. Oder wie meine Großtante, die meinem Großonkel (also dem Bruder der Mutter meiner Mutter) jede einzelne Weintraube entkernte, damit er sie genussvoll essen konnte. Flauschige Pfirsichhaut, die will man gern haben, nicht jedoch essen. Wobei ich vermute, dass die Tarte mit Pfirsichhaut ebenso gut essbar ist wie ein Risotto mit Zwiebeln.</w:t>
      </w:r>
      <w:r>
        <w:br w:type="page"/>
      </w:r>
    </w:p>
    <w:p w14:paraId="74D59E04" w14:textId="322D53F3" w:rsidR="005D3B5A" w:rsidRPr="00D142D6" w:rsidRDefault="005D3B5A" w:rsidP="00D142D6">
      <w:pPr>
        <w:pStyle w:val="Heading2"/>
        <w:spacing w:after="240"/>
      </w:pPr>
      <w:r w:rsidRPr="00D142D6">
        <w:lastRenderedPageBreak/>
        <w:t>Tarte Noire</w:t>
      </w:r>
      <w:r w:rsidR="00DD015B">
        <w:rPr>
          <w:rStyle w:val="FootnoteReference"/>
        </w:rPr>
        <w:footnoteReference w:id="1601"/>
      </w:r>
    </w:p>
    <w:p w14:paraId="7DD3949C" w14:textId="77777777" w:rsidR="005D3B5A" w:rsidRDefault="005D3B5A" w:rsidP="005D3B5A">
      <w:pPr>
        <w:spacing w:after="120"/>
        <w:jc w:val="both"/>
        <w:rPr>
          <w:sz w:val="24"/>
          <w:szCs w:val="24"/>
        </w:rPr>
      </w:pPr>
      <w:r w:rsidRPr="00D142D6">
        <w:rPr>
          <w:sz w:val="24"/>
          <w:szCs w:val="24"/>
          <w:u w:val="single"/>
        </w:rPr>
        <w:t>Zutaten</w:t>
      </w:r>
      <w:r>
        <w:rPr>
          <w:sz w:val="24"/>
          <w:szCs w:val="24"/>
        </w:rPr>
        <w:t xml:space="preserve"> für 1 Tarte</w:t>
      </w:r>
    </w:p>
    <w:p w14:paraId="51C8967D" w14:textId="77777777" w:rsidR="005D3B5A" w:rsidRPr="00D142D6" w:rsidRDefault="005D3B5A" w:rsidP="005D3B5A">
      <w:pPr>
        <w:spacing w:after="120"/>
        <w:jc w:val="both"/>
        <w:rPr>
          <w:i/>
          <w:iCs/>
          <w:sz w:val="24"/>
          <w:szCs w:val="24"/>
        </w:rPr>
      </w:pPr>
      <w:r w:rsidRPr="00D142D6">
        <w:rPr>
          <w:i/>
          <w:iCs/>
          <w:sz w:val="24"/>
          <w:szCs w:val="24"/>
        </w:rPr>
        <w:t>Für den Teig:</w:t>
      </w:r>
    </w:p>
    <w:p w14:paraId="6819BE88" w14:textId="77777777" w:rsidR="005D3B5A" w:rsidRDefault="005D3B5A" w:rsidP="005D3B5A">
      <w:pPr>
        <w:spacing w:after="120"/>
        <w:jc w:val="both"/>
        <w:rPr>
          <w:sz w:val="24"/>
          <w:szCs w:val="24"/>
        </w:rPr>
      </w:pPr>
      <w:r>
        <w:rPr>
          <w:sz w:val="24"/>
          <w:szCs w:val="24"/>
        </w:rPr>
        <w:t>180 g Mehl</w:t>
      </w:r>
    </w:p>
    <w:p w14:paraId="188E1794" w14:textId="77777777" w:rsidR="005D3B5A" w:rsidRDefault="005D3B5A" w:rsidP="005D3B5A">
      <w:pPr>
        <w:spacing w:after="120"/>
        <w:jc w:val="both"/>
        <w:rPr>
          <w:sz w:val="24"/>
          <w:szCs w:val="24"/>
        </w:rPr>
      </w:pPr>
      <w:r>
        <w:rPr>
          <w:sz w:val="24"/>
          <w:szCs w:val="24"/>
        </w:rPr>
        <w:t>60 g Puderzucker</w:t>
      </w:r>
    </w:p>
    <w:p w14:paraId="5F5E73F4" w14:textId="77777777" w:rsidR="005D3B5A" w:rsidRDefault="005D3B5A" w:rsidP="005D3B5A">
      <w:pPr>
        <w:spacing w:after="120"/>
        <w:jc w:val="both"/>
        <w:rPr>
          <w:sz w:val="24"/>
          <w:szCs w:val="24"/>
        </w:rPr>
      </w:pPr>
      <w:r>
        <w:rPr>
          <w:sz w:val="24"/>
          <w:szCs w:val="24"/>
        </w:rPr>
        <w:t>¼ TL Salz</w:t>
      </w:r>
    </w:p>
    <w:p w14:paraId="171DFA8D" w14:textId="77777777" w:rsidR="005D3B5A" w:rsidRDefault="005D3B5A" w:rsidP="005D3B5A">
      <w:pPr>
        <w:spacing w:after="120"/>
        <w:jc w:val="both"/>
        <w:rPr>
          <w:sz w:val="24"/>
          <w:szCs w:val="24"/>
        </w:rPr>
      </w:pPr>
      <w:r>
        <w:rPr>
          <w:sz w:val="24"/>
          <w:szCs w:val="24"/>
        </w:rPr>
        <w:t>9 El Butter (kalt)</w:t>
      </w:r>
    </w:p>
    <w:p w14:paraId="2BC914BA" w14:textId="77777777" w:rsidR="005D3B5A" w:rsidRDefault="005D3B5A" w:rsidP="005D3B5A">
      <w:pPr>
        <w:spacing w:after="120"/>
        <w:jc w:val="both"/>
        <w:rPr>
          <w:sz w:val="24"/>
          <w:szCs w:val="24"/>
        </w:rPr>
      </w:pPr>
      <w:r>
        <w:rPr>
          <w:sz w:val="24"/>
          <w:szCs w:val="24"/>
        </w:rPr>
        <w:t>1 großes Eigelb</w:t>
      </w:r>
    </w:p>
    <w:p w14:paraId="410604BA" w14:textId="77777777" w:rsidR="005D3B5A" w:rsidRDefault="005D3B5A" w:rsidP="005D3B5A">
      <w:pPr>
        <w:spacing w:after="120"/>
        <w:jc w:val="both"/>
        <w:rPr>
          <w:sz w:val="24"/>
          <w:szCs w:val="24"/>
        </w:rPr>
      </w:pPr>
    </w:p>
    <w:p w14:paraId="56D6F97C" w14:textId="77777777" w:rsidR="005D3B5A" w:rsidRPr="00D142D6" w:rsidRDefault="005D3B5A" w:rsidP="005D3B5A">
      <w:pPr>
        <w:spacing w:after="120"/>
        <w:jc w:val="both"/>
        <w:rPr>
          <w:i/>
          <w:iCs/>
          <w:sz w:val="24"/>
          <w:szCs w:val="24"/>
        </w:rPr>
      </w:pPr>
      <w:r w:rsidRPr="00D142D6">
        <w:rPr>
          <w:i/>
          <w:iCs/>
          <w:sz w:val="24"/>
          <w:szCs w:val="24"/>
        </w:rPr>
        <w:t>Für die Füllung:</w:t>
      </w:r>
    </w:p>
    <w:p w14:paraId="32344055" w14:textId="77777777" w:rsidR="005D3B5A" w:rsidRDefault="005D3B5A" w:rsidP="005D3B5A">
      <w:pPr>
        <w:spacing w:after="120"/>
        <w:jc w:val="both"/>
        <w:rPr>
          <w:sz w:val="24"/>
          <w:szCs w:val="24"/>
        </w:rPr>
      </w:pPr>
      <w:r>
        <w:rPr>
          <w:sz w:val="24"/>
          <w:szCs w:val="24"/>
        </w:rPr>
        <w:t>250 ml Sahne</w:t>
      </w:r>
    </w:p>
    <w:p w14:paraId="0AB0C748" w14:textId="506B7B17" w:rsidR="005D3B5A" w:rsidRDefault="005D3B5A" w:rsidP="005D3B5A">
      <w:pPr>
        <w:spacing w:after="120"/>
        <w:jc w:val="both"/>
        <w:rPr>
          <w:sz w:val="24"/>
          <w:szCs w:val="24"/>
        </w:rPr>
      </w:pPr>
      <w:r>
        <w:rPr>
          <w:sz w:val="24"/>
          <w:szCs w:val="24"/>
        </w:rPr>
        <w:t>225 g dunkle Schokolade</w:t>
      </w:r>
    </w:p>
    <w:p w14:paraId="2D5D8483" w14:textId="77777777" w:rsidR="001D2923" w:rsidRDefault="005D3B5A" w:rsidP="005D3B5A">
      <w:pPr>
        <w:spacing w:after="120"/>
        <w:jc w:val="both"/>
        <w:rPr>
          <w:sz w:val="24"/>
          <w:szCs w:val="24"/>
        </w:rPr>
      </w:pPr>
      <w:r>
        <w:rPr>
          <w:sz w:val="24"/>
          <w:szCs w:val="24"/>
        </w:rPr>
        <w:t>4 EL Butter</w:t>
      </w:r>
    </w:p>
    <w:p w14:paraId="69BCA6C8" w14:textId="77777777" w:rsidR="001D2923" w:rsidRDefault="001D2923" w:rsidP="005D3B5A">
      <w:pPr>
        <w:spacing w:after="120"/>
        <w:jc w:val="both"/>
        <w:rPr>
          <w:sz w:val="24"/>
          <w:szCs w:val="24"/>
        </w:rPr>
      </w:pPr>
    </w:p>
    <w:p w14:paraId="4B479F1D" w14:textId="77777777" w:rsidR="001D2923" w:rsidRDefault="001D2923" w:rsidP="005D3B5A">
      <w:pPr>
        <w:spacing w:after="120"/>
        <w:jc w:val="both"/>
        <w:rPr>
          <w:sz w:val="24"/>
          <w:szCs w:val="24"/>
        </w:rPr>
      </w:pPr>
      <w:r>
        <w:rPr>
          <w:sz w:val="24"/>
          <w:szCs w:val="24"/>
        </w:rPr>
        <w:t>Zubereitung:</w:t>
      </w:r>
    </w:p>
    <w:p w14:paraId="6068F549" w14:textId="102FC146" w:rsidR="001D2923" w:rsidRPr="00D142D6" w:rsidRDefault="001D2923" w:rsidP="00B40E8C">
      <w:pPr>
        <w:pStyle w:val="ListParagraph"/>
        <w:numPr>
          <w:ilvl w:val="0"/>
          <w:numId w:val="1815"/>
        </w:numPr>
        <w:spacing w:after="120"/>
        <w:ind w:left="714" w:hanging="357"/>
        <w:contextualSpacing w:val="0"/>
        <w:jc w:val="both"/>
        <w:rPr>
          <w:sz w:val="24"/>
          <w:szCs w:val="24"/>
        </w:rPr>
      </w:pPr>
      <w:r w:rsidRPr="00D142D6">
        <w:rPr>
          <w:sz w:val="24"/>
          <w:szCs w:val="24"/>
        </w:rPr>
        <w:t>Für den Teig, ein</w:t>
      </w:r>
      <w:r w:rsidR="00D142D6" w:rsidRPr="00D142D6">
        <w:rPr>
          <w:sz w:val="24"/>
          <w:szCs w:val="24"/>
        </w:rPr>
        <w:t>e</w:t>
      </w:r>
      <w:r w:rsidRPr="00D142D6">
        <w:rPr>
          <w:sz w:val="24"/>
          <w:szCs w:val="24"/>
        </w:rPr>
        <w:t xml:space="preserve"> pâte sablée, werden Mehl, Puderzucker und Salz vermengt. Die Butter in Stückchen dazugeben, rühren, bis der Teig grob krümelig ist. Eigelb dazu. Rühren, bis ein bröseliger Teig entsteht. Die Klumpen verschwinden, wenn man den Teig von Hand weiterknetet. In eine </w:t>
      </w:r>
      <w:r w:rsidR="00D142D6" w:rsidRPr="00D142D6">
        <w:rPr>
          <w:sz w:val="24"/>
          <w:szCs w:val="24"/>
        </w:rPr>
        <w:t>T</w:t>
      </w:r>
      <w:r w:rsidRPr="00D142D6">
        <w:rPr>
          <w:sz w:val="24"/>
          <w:szCs w:val="24"/>
        </w:rPr>
        <w:t>arteform mit herausnehmbare</w:t>
      </w:r>
      <w:r w:rsidR="00D142D6" w:rsidRPr="00D142D6">
        <w:rPr>
          <w:sz w:val="24"/>
          <w:szCs w:val="24"/>
        </w:rPr>
        <w:t>m</w:t>
      </w:r>
      <w:r w:rsidRPr="00D142D6">
        <w:rPr>
          <w:sz w:val="24"/>
          <w:szCs w:val="24"/>
        </w:rPr>
        <w:t xml:space="preserve"> Boden drücken (</w:t>
      </w:r>
      <w:r w:rsidR="00D142D6" w:rsidRPr="00D142D6">
        <w:rPr>
          <w:sz w:val="24"/>
          <w:szCs w:val="24"/>
        </w:rPr>
        <w:t>n</w:t>
      </w:r>
      <w:r w:rsidRPr="00D142D6">
        <w:rPr>
          <w:sz w:val="24"/>
          <w:szCs w:val="24"/>
        </w:rPr>
        <w:t xml:space="preserve">icht zu fest). 30 Minuten in den </w:t>
      </w:r>
      <w:r w:rsidR="00D142D6" w:rsidRPr="00D142D6">
        <w:rPr>
          <w:sz w:val="24"/>
          <w:szCs w:val="24"/>
        </w:rPr>
        <w:t>T</w:t>
      </w:r>
      <w:r w:rsidRPr="00D142D6">
        <w:rPr>
          <w:sz w:val="24"/>
          <w:szCs w:val="24"/>
        </w:rPr>
        <w:t>iefkühler geben.</w:t>
      </w:r>
    </w:p>
    <w:p w14:paraId="4FC16910" w14:textId="03518D01" w:rsidR="001D2923" w:rsidRPr="00D142D6" w:rsidRDefault="001D2923" w:rsidP="00B40E8C">
      <w:pPr>
        <w:pStyle w:val="ListParagraph"/>
        <w:numPr>
          <w:ilvl w:val="0"/>
          <w:numId w:val="1815"/>
        </w:numPr>
        <w:spacing w:after="120"/>
        <w:ind w:left="714" w:hanging="357"/>
        <w:contextualSpacing w:val="0"/>
        <w:jc w:val="both"/>
        <w:rPr>
          <w:sz w:val="24"/>
          <w:szCs w:val="24"/>
        </w:rPr>
      </w:pPr>
      <w:r w:rsidRPr="00D142D6">
        <w:rPr>
          <w:sz w:val="24"/>
          <w:szCs w:val="24"/>
        </w:rPr>
        <w:t xml:space="preserve">Ein gebuttertes stück Alufolie auf den Teig legen sowie eine Handvoll </w:t>
      </w:r>
      <w:r w:rsidR="00D142D6" w:rsidRPr="00D142D6">
        <w:rPr>
          <w:sz w:val="24"/>
          <w:szCs w:val="24"/>
        </w:rPr>
        <w:t>T</w:t>
      </w:r>
      <w:r w:rsidRPr="00D142D6">
        <w:rPr>
          <w:sz w:val="24"/>
          <w:szCs w:val="24"/>
        </w:rPr>
        <w:t>rockenerbsen oder Ähnliches, damit er nicht aufgeht. 25 Minuten lang bei 190 Grad im Ofen backen, dann die Folie und Erbsen entfernen, eventuell weitere Minuten, je nach Geschmack, weiterbacken. Der Teig sollte golden, nicht braun sein. A</w:t>
      </w:r>
      <w:r w:rsidR="00D142D6" w:rsidRPr="00D142D6">
        <w:rPr>
          <w:sz w:val="24"/>
          <w:szCs w:val="24"/>
        </w:rPr>
        <w:t>us</w:t>
      </w:r>
      <w:r w:rsidRPr="00D142D6">
        <w:rPr>
          <w:sz w:val="24"/>
          <w:szCs w:val="24"/>
        </w:rPr>
        <w:t>kühlen lassen.</w:t>
      </w:r>
    </w:p>
    <w:p w14:paraId="720EE186" w14:textId="48AA8D9E" w:rsidR="00F41913" w:rsidRPr="00D142D6" w:rsidRDefault="001D2923" w:rsidP="00B40E8C">
      <w:pPr>
        <w:pStyle w:val="ListParagraph"/>
        <w:numPr>
          <w:ilvl w:val="0"/>
          <w:numId w:val="1815"/>
        </w:numPr>
        <w:spacing w:after="120"/>
        <w:ind w:left="714" w:hanging="357"/>
        <w:contextualSpacing w:val="0"/>
        <w:jc w:val="both"/>
        <w:rPr>
          <w:sz w:val="24"/>
          <w:szCs w:val="24"/>
        </w:rPr>
      </w:pPr>
      <w:r w:rsidRPr="00D142D6">
        <w:rPr>
          <w:sz w:val="24"/>
          <w:szCs w:val="24"/>
        </w:rPr>
        <w:t>Für die Schokoladenfüllung, Ganache genannt, wird die Sahne zum Kochen gebracht, die Hälfte über die fein gehackte Schokolade gegeben. 30 Sekunden warten, langsam umrühren. Die restliche Sahne dazu</w:t>
      </w:r>
      <w:r w:rsidR="00F86F15" w:rsidRPr="00D142D6">
        <w:rPr>
          <w:sz w:val="24"/>
          <w:szCs w:val="24"/>
        </w:rPr>
        <w:t>, weiterrühren. Butter in Stückchen hinzufügen, n</w:t>
      </w:r>
      <w:r w:rsidR="00D142D6" w:rsidRPr="00D142D6">
        <w:rPr>
          <w:sz w:val="24"/>
          <w:szCs w:val="24"/>
        </w:rPr>
        <w:t>i</w:t>
      </w:r>
      <w:r w:rsidR="00F86F15" w:rsidRPr="00D142D6">
        <w:rPr>
          <w:sz w:val="24"/>
          <w:szCs w:val="24"/>
        </w:rPr>
        <w:t xml:space="preserve">cht mehr als nötig rühren. Auf den gebackenen </w:t>
      </w:r>
      <w:r w:rsidR="00D142D6" w:rsidRPr="00D142D6">
        <w:rPr>
          <w:sz w:val="24"/>
          <w:szCs w:val="24"/>
        </w:rPr>
        <w:t>T</w:t>
      </w:r>
      <w:r w:rsidR="00F86F15" w:rsidRPr="00D142D6">
        <w:rPr>
          <w:sz w:val="24"/>
          <w:szCs w:val="24"/>
        </w:rPr>
        <w:t xml:space="preserve">eig geben. Die </w:t>
      </w:r>
      <w:r w:rsidR="00D142D6" w:rsidRPr="00D142D6">
        <w:rPr>
          <w:sz w:val="24"/>
          <w:szCs w:val="24"/>
        </w:rPr>
        <w:t>T</w:t>
      </w:r>
      <w:r w:rsidR="00F86F15" w:rsidRPr="00D142D6">
        <w:rPr>
          <w:sz w:val="24"/>
          <w:szCs w:val="24"/>
        </w:rPr>
        <w:t>arte 30 Minuten küh</w:t>
      </w:r>
      <w:r w:rsidR="00D142D6" w:rsidRPr="00D142D6">
        <w:rPr>
          <w:sz w:val="24"/>
          <w:szCs w:val="24"/>
        </w:rPr>
        <w:t>l</w:t>
      </w:r>
      <w:r w:rsidR="00F86F15" w:rsidRPr="00D142D6">
        <w:rPr>
          <w:sz w:val="24"/>
          <w:szCs w:val="24"/>
        </w:rPr>
        <w:t xml:space="preserve"> stellen, damit die Ganache fest wird.</w:t>
      </w:r>
      <w:r w:rsidR="00F41913" w:rsidRPr="00D142D6">
        <w:rPr>
          <w:sz w:val="24"/>
          <w:szCs w:val="24"/>
        </w:rPr>
        <w:br w:type="page"/>
      </w:r>
    </w:p>
    <w:p w14:paraId="43958F49" w14:textId="2FF7912E" w:rsidR="00F41913" w:rsidRDefault="00F41913" w:rsidP="00F56FEE">
      <w:pPr>
        <w:pStyle w:val="Heading2"/>
        <w:spacing w:after="240"/>
      </w:pPr>
      <w:r>
        <w:lastRenderedPageBreak/>
        <w:t>Ricottakuchen mit Himbeeren</w:t>
      </w:r>
      <w:r w:rsidR="00C52A33">
        <w:rPr>
          <w:rStyle w:val="FootnoteReference"/>
        </w:rPr>
        <w:footnoteReference w:id="1602"/>
      </w:r>
    </w:p>
    <w:p w14:paraId="5BA6BFD4" w14:textId="7296A0DB" w:rsidR="00F41913" w:rsidRDefault="00F41913" w:rsidP="00F41913">
      <w:pPr>
        <w:rPr>
          <w:sz w:val="24"/>
          <w:szCs w:val="24"/>
        </w:rPr>
      </w:pPr>
      <w:r w:rsidRPr="00F56FEE">
        <w:rPr>
          <w:sz w:val="24"/>
          <w:szCs w:val="24"/>
          <w:u w:val="single"/>
        </w:rPr>
        <w:t>Zutaten</w:t>
      </w:r>
      <w:r>
        <w:rPr>
          <w:sz w:val="24"/>
          <w:szCs w:val="24"/>
        </w:rPr>
        <w:t xml:space="preserve"> </w:t>
      </w:r>
      <w:r w:rsidR="00F56FEE">
        <w:rPr>
          <w:sz w:val="24"/>
          <w:szCs w:val="24"/>
        </w:rPr>
        <w:t>(</w:t>
      </w:r>
      <w:r>
        <w:rPr>
          <w:sz w:val="24"/>
          <w:szCs w:val="24"/>
        </w:rPr>
        <w:t>für eine Springform mit 22 cm Durchmesser (oder so)</w:t>
      </w:r>
      <w:r w:rsidR="00F56FEE">
        <w:rPr>
          <w:sz w:val="24"/>
          <w:szCs w:val="24"/>
        </w:rPr>
        <w:t>:</w:t>
      </w:r>
    </w:p>
    <w:p w14:paraId="3043CC80" w14:textId="77777777" w:rsidR="00F41913" w:rsidRDefault="00F41913" w:rsidP="00F41913">
      <w:pPr>
        <w:rPr>
          <w:sz w:val="24"/>
          <w:szCs w:val="24"/>
        </w:rPr>
      </w:pPr>
      <w:r>
        <w:rPr>
          <w:sz w:val="24"/>
          <w:szCs w:val="24"/>
        </w:rPr>
        <w:t>1 TL Sonnenblumenöl</w:t>
      </w:r>
    </w:p>
    <w:p w14:paraId="34092517" w14:textId="77777777" w:rsidR="00F41913" w:rsidRDefault="00F41913" w:rsidP="00F41913">
      <w:pPr>
        <w:rPr>
          <w:sz w:val="24"/>
          <w:szCs w:val="24"/>
        </w:rPr>
      </w:pPr>
      <w:r>
        <w:rPr>
          <w:sz w:val="24"/>
          <w:szCs w:val="24"/>
        </w:rPr>
        <w:t>190 g Mehl (Typ 550)</w:t>
      </w:r>
    </w:p>
    <w:p w14:paraId="5DE0ADFC" w14:textId="77777777" w:rsidR="00F41913" w:rsidRDefault="00F41913" w:rsidP="00F41913">
      <w:pPr>
        <w:rPr>
          <w:sz w:val="24"/>
          <w:szCs w:val="24"/>
        </w:rPr>
      </w:pPr>
      <w:r>
        <w:rPr>
          <w:sz w:val="24"/>
          <w:szCs w:val="24"/>
        </w:rPr>
        <w:t>180 g Zucker</w:t>
      </w:r>
    </w:p>
    <w:p w14:paraId="0F7F7318" w14:textId="77777777" w:rsidR="00F41913" w:rsidRDefault="00F41913" w:rsidP="00F41913">
      <w:pPr>
        <w:rPr>
          <w:sz w:val="24"/>
          <w:szCs w:val="24"/>
        </w:rPr>
      </w:pPr>
      <w:r>
        <w:rPr>
          <w:sz w:val="24"/>
          <w:szCs w:val="24"/>
        </w:rPr>
        <w:t>2 TL Backpulver</w:t>
      </w:r>
    </w:p>
    <w:p w14:paraId="276F0B54" w14:textId="77777777" w:rsidR="00F41913" w:rsidRDefault="00F41913" w:rsidP="00F41913">
      <w:pPr>
        <w:rPr>
          <w:sz w:val="24"/>
          <w:szCs w:val="24"/>
        </w:rPr>
      </w:pPr>
      <w:r>
        <w:rPr>
          <w:sz w:val="24"/>
          <w:szCs w:val="24"/>
        </w:rPr>
        <w:t>¾ TL Salz</w:t>
      </w:r>
    </w:p>
    <w:p w14:paraId="6A12646A" w14:textId="77777777" w:rsidR="00F41913" w:rsidRDefault="00F41913" w:rsidP="00F41913">
      <w:pPr>
        <w:rPr>
          <w:sz w:val="24"/>
          <w:szCs w:val="24"/>
        </w:rPr>
      </w:pPr>
      <w:r>
        <w:rPr>
          <w:sz w:val="24"/>
          <w:szCs w:val="24"/>
        </w:rPr>
        <w:t>3 Eier</w:t>
      </w:r>
    </w:p>
    <w:p w14:paraId="5EA31A9C" w14:textId="77777777" w:rsidR="00F41913" w:rsidRDefault="00F41913" w:rsidP="00F41913">
      <w:pPr>
        <w:rPr>
          <w:sz w:val="24"/>
          <w:szCs w:val="24"/>
        </w:rPr>
      </w:pPr>
      <w:r>
        <w:rPr>
          <w:sz w:val="24"/>
          <w:szCs w:val="24"/>
        </w:rPr>
        <w:t>375 g Ricotta</w:t>
      </w:r>
    </w:p>
    <w:p w14:paraId="3240C64A" w14:textId="77777777" w:rsidR="00F41913" w:rsidRDefault="00F41913" w:rsidP="00F41913">
      <w:pPr>
        <w:rPr>
          <w:sz w:val="24"/>
          <w:szCs w:val="24"/>
        </w:rPr>
      </w:pPr>
      <w:r>
        <w:rPr>
          <w:sz w:val="24"/>
          <w:szCs w:val="24"/>
        </w:rPr>
        <w:t>Mark von 1 Vanilleschote</w:t>
      </w:r>
    </w:p>
    <w:p w14:paraId="7A03C2C5" w14:textId="77777777" w:rsidR="00F41913" w:rsidRDefault="00F41913" w:rsidP="00F41913">
      <w:pPr>
        <w:rPr>
          <w:sz w:val="24"/>
          <w:szCs w:val="24"/>
        </w:rPr>
      </w:pPr>
      <w:r>
        <w:rPr>
          <w:sz w:val="24"/>
          <w:szCs w:val="24"/>
        </w:rPr>
        <w:t>120 g Butter</w:t>
      </w:r>
    </w:p>
    <w:p w14:paraId="7D54011D" w14:textId="77777777" w:rsidR="00F41913" w:rsidRDefault="00F41913" w:rsidP="00F41913">
      <w:pPr>
        <w:rPr>
          <w:sz w:val="24"/>
          <w:szCs w:val="24"/>
        </w:rPr>
      </w:pPr>
      <w:r>
        <w:rPr>
          <w:sz w:val="24"/>
          <w:szCs w:val="24"/>
        </w:rPr>
        <w:t>150 g frische Himbeeren</w:t>
      </w:r>
    </w:p>
    <w:p w14:paraId="1ABBB7FD" w14:textId="77777777" w:rsidR="00F41913" w:rsidRDefault="00F41913" w:rsidP="00F41913">
      <w:pPr>
        <w:rPr>
          <w:sz w:val="24"/>
          <w:szCs w:val="24"/>
        </w:rPr>
      </w:pPr>
    </w:p>
    <w:p w14:paraId="2FBF85A3" w14:textId="7AFF6E5E" w:rsidR="00F56FEE" w:rsidRDefault="00F56FEE" w:rsidP="00F41913">
      <w:pPr>
        <w:rPr>
          <w:sz w:val="24"/>
          <w:szCs w:val="24"/>
        </w:rPr>
      </w:pPr>
      <w:r>
        <w:rPr>
          <w:sz w:val="24"/>
          <w:szCs w:val="24"/>
        </w:rPr>
        <w:t>Zubereitung:</w:t>
      </w:r>
    </w:p>
    <w:p w14:paraId="2E8E2187" w14:textId="77777777" w:rsidR="00F41913" w:rsidRPr="00633380" w:rsidRDefault="00F41913" w:rsidP="00E76E01">
      <w:pPr>
        <w:pStyle w:val="ListParagraph"/>
        <w:numPr>
          <w:ilvl w:val="0"/>
          <w:numId w:val="223"/>
        </w:numPr>
        <w:spacing w:after="120"/>
        <w:ind w:left="714" w:hanging="357"/>
        <w:contextualSpacing w:val="0"/>
        <w:jc w:val="both"/>
        <w:rPr>
          <w:sz w:val="24"/>
          <w:szCs w:val="24"/>
        </w:rPr>
      </w:pPr>
      <w:r w:rsidRPr="00633380">
        <w:rPr>
          <w:sz w:val="24"/>
          <w:szCs w:val="24"/>
        </w:rPr>
        <w:t>Den Ofen auf 170°C Umluft vorheizen. Eine Springform mit Backpapier auslegen. Backpapier und Ränder mit Sonnenblumenöl einfetten.</w:t>
      </w:r>
    </w:p>
    <w:p w14:paraId="79D24043" w14:textId="58B93BBB" w:rsidR="00F41913" w:rsidRPr="00F56FEE" w:rsidRDefault="00F41913" w:rsidP="00E76E01">
      <w:pPr>
        <w:pStyle w:val="ListParagraph"/>
        <w:numPr>
          <w:ilvl w:val="0"/>
          <w:numId w:val="223"/>
        </w:numPr>
        <w:spacing w:after="120"/>
        <w:ind w:left="714" w:hanging="357"/>
        <w:contextualSpacing w:val="0"/>
        <w:jc w:val="both"/>
        <w:rPr>
          <w:sz w:val="24"/>
          <w:szCs w:val="24"/>
        </w:rPr>
      </w:pPr>
      <w:r w:rsidRPr="00F56FEE">
        <w:rPr>
          <w:sz w:val="24"/>
          <w:szCs w:val="24"/>
        </w:rPr>
        <w:t>Mehl, Zucker, Backpulver und Salz verrühren. Eier, Ricotta und Vanillemark in einer anderen Schüssel zu einer Masse vermengen.</w:t>
      </w:r>
      <w:r w:rsidR="00F56FEE" w:rsidRPr="00F56FEE">
        <w:rPr>
          <w:sz w:val="24"/>
          <w:szCs w:val="24"/>
        </w:rPr>
        <w:t xml:space="preserve"> </w:t>
      </w:r>
      <w:r w:rsidRPr="00F56FEE">
        <w:rPr>
          <w:sz w:val="24"/>
          <w:szCs w:val="24"/>
        </w:rPr>
        <w:t>Die Mehl-Zucker-Mischung unterrühren. Butter bei schwacher Hitze zerlassen, zum Teig gießen und so lange rühren, bis sich eine homogene Masse ergibt.</w:t>
      </w:r>
    </w:p>
    <w:p w14:paraId="11F84646" w14:textId="77777777" w:rsidR="00F41913" w:rsidRPr="00633380" w:rsidRDefault="00F41913" w:rsidP="00E76E01">
      <w:pPr>
        <w:pStyle w:val="ListParagraph"/>
        <w:numPr>
          <w:ilvl w:val="0"/>
          <w:numId w:val="223"/>
        </w:numPr>
        <w:spacing w:after="120"/>
        <w:ind w:left="714" w:hanging="357"/>
        <w:contextualSpacing w:val="0"/>
        <w:jc w:val="both"/>
        <w:rPr>
          <w:sz w:val="24"/>
          <w:szCs w:val="24"/>
        </w:rPr>
      </w:pPr>
      <w:r w:rsidRPr="00633380">
        <w:rPr>
          <w:sz w:val="24"/>
          <w:szCs w:val="24"/>
        </w:rPr>
        <w:t>Dann drei Viertel der Himbeeren unterheben, Beeren dabei nicht zerdrücken.</w:t>
      </w:r>
    </w:p>
    <w:p w14:paraId="07DCDEFD" w14:textId="4E2671C9" w:rsidR="00F41913" w:rsidRPr="00F56FEE" w:rsidRDefault="00F41913" w:rsidP="00E76E01">
      <w:pPr>
        <w:pStyle w:val="ListParagraph"/>
        <w:numPr>
          <w:ilvl w:val="0"/>
          <w:numId w:val="223"/>
        </w:numPr>
        <w:spacing w:after="120"/>
        <w:ind w:left="714" w:hanging="357"/>
        <w:contextualSpacing w:val="0"/>
        <w:jc w:val="both"/>
        <w:rPr>
          <w:sz w:val="24"/>
          <w:szCs w:val="24"/>
        </w:rPr>
      </w:pPr>
      <w:r w:rsidRPr="00F56FEE">
        <w:rPr>
          <w:sz w:val="24"/>
          <w:szCs w:val="24"/>
        </w:rPr>
        <w:t>Den Teig in die Form geben, die restlichen Himbeeren darauf verteilen. 50 bis 60 Minuten lang backen, bis der Kuchen goldbraun ist.</w:t>
      </w:r>
      <w:r w:rsidR="00F56FEE" w:rsidRPr="00F56FEE">
        <w:rPr>
          <w:sz w:val="24"/>
          <w:szCs w:val="24"/>
        </w:rPr>
        <w:t xml:space="preserve"> </w:t>
      </w:r>
      <w:r w:rsidRPr="00F56FEE">
        <w:rPr>
          <w:sz w:val="24"/>
          <w:szCs w:val="24"/>
        </w:rPr>
        <w:t>Kuchen vor dem Anschneiden 20 Minuten lang auskühlen lassen.</w:t>
      </w:r>
    </w:p>
    <w:p w14:paraId="3F6340B0" w14:textId="77777777" w:rsidR="00F41913" w:rsidRPr="00633380" w:rsidRDefault="00F41913" w:rsidP="00E76E01">
      <w:pPr>
        <w:pStyle w:val="ListParagraph"/>
        <w:numPr>
          <w:ilvl w:val="0"/>
          <w:numId w:val="223"/>
        </w:numPr>
        <w:rPr>
          <w:sz w:val="24"/>
          <w:szCs w:val="24"/>
        </w:rPr>
      </w:pPr>
      <w:r w:rsidRPr="00633380">
        <w:rPr>
          <w:sz w:val="24"/>
          <w:szCs w:val="24"/>
        </w:rPr>
        <w:br w:type="page"/>
      </w:r>
    </w:p>
    <w:p w14:paraId="5DB5834A" w14:textId="65CD83D7" w:rsidR="00F41913" w:rsidRDefault="00F41913" w:rsidP="00F56FEE">
      <w:pPr>
        <w:pStyle w:val="Heading2"/>
        <w:spacing w:after="240"/>
      </w:pPr>
      <w:r>
        <w:lastRenderedPageBreak/>
        <w:t>Badischer Zwiebelkuchen</w:t>
      </w:r>
      <w:r w:rsidR="00F77AA2">
        <w:rPr>
          <w:rStyle w:val="FootnoteReference"/>
        </w:rPr>
        <w:footnoteReference w:id="1603"/>
      </w:r>
      <w:r>
        <w:t xml:space="preserve"> </w:t>
      </w:r>
    </w:p>
    <w:p w14:paraId="177AA88B" w14:textId="32F6C5F0" w:rsidR="00F41913" w:rsidRDefault="00F41913" w:rsidP="00F41913">
      <w:pPr>
        <w:rPr>
          <w:sz w:val="24"/>
          <w:szCs w:val="24"/>
        </w:rPr>
      </w:pPr>
      <w:r w:rsidRPr="00F56FEE">
        <w:rPr>
          <w:sz w:val="24"/>
          <w:szCs w:val="24"/>
          <w:u w:val="single"/>
        </w:rPr>
        <w:t>Zutaten</w:t>
      </w:r>
      <w:r>
        <w:rPr>
          <w:sz w:val="24"/>
          <w:szCs w:val="24"/>
        </w:rPr>
        <w:t xml:space="preserve"> </w:t>
      </w:r>
      <w:r w:rsidR="00F56FEE">
        <w:rPr>
          <w:sz w:val="24"/>
          <w:szCs w:val="24"/>
        </w:rPr>
        <w:t>(</w:t>
      </w:r>
      <w:r>
        <w:rPr>
          <w:sz w:val="24"/>
          <w:szCs w:val="24"/>
        </w:rPr>
        <w:t>für 4 Portionen</w:t>
      </w:r>
      <w:r w:rsidR="00F56FEE">
        <w:rPr>
          <w:sz w:val="24"/>
          <w:szCs w:val="24"/>
        </w:rPr>
        <w:t>):</w:t>
      </w:r>
    </w:p>
    <w:p w14:paraId="57A09D3C" w14:textId="77777777" w:rsidR="00F41913" w:rsidRPr="00F56FEE" w:rsidRDefault="00F41913" w:rsidP="00F41913">
      <w:pPr>
        <w:rPr>
          <w:i/>
          <w:iCs/>
          <w:sz w:val="24"/>
          <w:szCs w:val="24"/>
        </w:rPr>
      </w:pPr>
      <w:r w:rsidRPr="00F56FEE">
        <w:rPr>
          <w:i/>
          <w:iCs/>
          <w:sz w:val="24"/>
          <w:szCs w:val="24"/>
        </w:rPr>
        <w:t>Für den Teig:</w:t>
      </w:r>
    </w:p>
    <w:p w14:paraId="47BCDE3D" w14:textId="77777777" w:rsidR="00F41913" w:rsidRDefault="00F41913" w:rsidP="00F41913">
      <w:pPr>
        <w:rPr>
          <w:sz w:val="24"/>
          <w:szCs w:val="24"/>
        </w:rPr>
      </w:pPr>
      <w:r>
        <w:rPr>
          <w:sz w:val="24"/>
          <w:szCs w:val="24"/>
        </w:rPr>
        <w:t>½ Hefewürfel</w:t>
      </w:r>
    </w:p>
    <w:p w14:paraId="33A6A307" w14:textId="77777777" w:rsidR="00F41913" w:rsidRDefault="00F41913" w:rsidP="00F41913">
      <w:pPr>
        <w:rPr>
          <w:sz w:val="24"/>
          <w:szCs w:val="24"/>
        </w:rPr>
      </w:pPr>
      <w:r>
        <w:rPr>
          <w:sz w:val="24"/>
          <w:szCs w:val="24"/>
        </w:rPr>
        <w:t>6 – 8 EL kalte Mich</w:t>
      </w:r>
    </w:p>
    <w:p w14:paraId="1AC9075B" w14:textId="77777777" w:rsidR="00F41913" w:rsidRDefault="00F41913" w:rsidP="00F41913">
      <w:pPr>
        <w:rPr>
          <w:sz w:val="24"/>
          <w:szCs w:val="24"/>
        </w:rPr>
      </w:pPr>
      <w:r>
        <w:rPr>
          <w:sz w:val="24"/>
          <w:szCs w:val="24"/>
        </w:rPr>
        <w:t>250 g Mehl und etwas fürs Blech</w:t>
      </w:r>
    </w:p>
    <w:p w14:paraId="2D2BF04C" w14:textId="77777777" w:rsidR="00F41913" w:rsidRDefault="00F41913" w:rsidP="00F41913">
      <w:pPr>
        <w:rPr>
          <w:sz w:val="24"/>
          <w:szCs w:val="24"/>
        </w:rPr>
      </w:pPr>
      <w:r>
        <w:rPr>
          <w:sz w:val="24"/>
          <w:szCs w:val="24"/>
        </w:rPr>
        <w:t>100 g Butter</w:t>
      </w:r>
    </w:p>
    <w:p w14:paraId="09AE5CF8" w14:textId="77777777" w:rsidR="00F41913" w:rsidRDefault="00F41913" w:rsidP="00F41913">
      <w:pPr>
        <w:rPr>
          <w:sz w:val="24"/>
          <w:szCs w:val="24"/>
        </w:rPr>
      </w:pPr>
      <w:r>
        <w:rPr>
          <w:sz w:val="24"/>
          <w:szCs w:val="24"/>
        </w:rPr>
        <w:t>1 Ei</w:t>
      </w:r>
    </w:p>
    <w:p w14:paraId="6580A090" w14:textId="77777777" w:rsidR="00F56FEE" w:rsidRDefault="00F56FEE" w:rsidP="00F41913">
      <w:pPr>
        <w:rPr>
          <w:sz w:val="24"/>
          <w:szCs w:val="24"/>
        </w:rPr>
      </w:pPr>
    </w:p>
    <w:p w14:paraId="013142E8" w14:textId="40144AA6" w:rsidR="00F41913" w:rsidRPr="00F56FEE" w:rsidRDefault="00F41913" w:rsidP="00F41913">
      <w:pPr>
        <w:rPr>
          <w:i/>
          <w:iCs/>
          <w:sz w:val="24"/>
          <w:szCs w:val="24"/>
        </w:rPr>
      </w:pPr>
      <w:r w:rsidRPr="00F56FEE">
        <w:rPr>
          <w:i/>
          <w:iCs/>
          <w:sz w:val="24"/>
          <w:szCs w:val="24"/>
        </w:rPr>
        <w:t>Für den Belag:</w:t>
      </w:r>
    </w:p>
    <w:p w14:paraId="59E06338" w14:textId="77777777" w:rsidR="00F41913" w:rsidRDefault="00F41913" w:rsidP="00F41913">
      <w:pPr>
        <w:rPr>
          <w:sz w:val="24"/>
          <w:szCs w:val="24"/>
        </w:rPr>
      </w:pPr>
      <w:r>
        <w:rPr>
          <w:sz w:val="24"/>
          <w:szCs w:val="24"/>
        </w:rPr>
        <w:t>5 große Zwiebeln</w:t>
      </w:r>
    </w:p>
    <w:p w14:paraId="104B4A3E" w14:textId="77777777" w:rsidR="00F41913" w:rsidRDefault="00F41913" w:rsidP="00F41913">
      <w:pPr>
        <w:rPr>
          <w:sz w:val="24"/>
          <w:szCs w:val="24"/>
        </w:rPr>
      </w:pPr>
      <w:r>
        <w:rPr>
          <w:sz w:val="24"/>
          <w:szCs w:val="24"/>
        </w:rPr>
        <w:t>2 EL Öl</w:t>
      </w:r>
    </w:p>
    <w:p w14:paraId="336BE4DF" w14:textId="77777777" w:rsidR="00F41913" w:rsidRDefault="00F41913" w:rsidP="00F41913">
      <w:pPr>
        <w:rPr>
          <w:sz w:val="24"/>
          <w:szCs w:val="24"/>
        </w:rPr>
      </w:pPr>
      <w:r>
        <w:rPr>
          <w:sz w:val="24"/>
          <w:szCs w:val="24"/>
        </w:rPr>
        <w:t>4 Eier</w:t>
      </w:r>
    </w:p>
    <w:p w14:paraId="4D380944" w14:textId="77777777" w:rsidR="00F41913" w:rsidRDefault="00F41913" w:rsidP="00F41913">
      <w:pPr>
        <w:rPr>
          <w:sz w:val="24"/>
          <w:szCs w:val="24"/>
        </w:rPr>
      </w:pPr>
      <w:r>
        <w:rPr>
          <w:sz w:val="24"/>
          <w:szCs w:val="24"/>
        </w:rPr>
        <w:t>300 g Crème fraîche</w:t>
      </w:r>
    </w:p>
    <w:p w14:paraId="79C84FC4" w14:textId="77777777" w:rsidR="00F41913" w:rsidRDefault="00F41913" w:rsidP="00F41913">
      <w:pPr>
        <w:rPr>
          <w:sz w:val="24"/>
          <w:szCs w:val="24"/>
        </w:rPr>
      </w:pPr>
      <w:r>
        <w:rPr>
          <w:sz w:val="24"/>
          <w:szCs w:val="24"/>
        </w:rPr>
        <w:t>1 TL Kümmel</w:t>
      </w:r>
    </w:p>
    <w:p w14:paraId="14A8F8C8" w14:textId="77777777" w:rsidR="00F41913" w:rsidRDefault="00F41913" w:rsidP="00F41913">
      <w:pPr>
        <w:rPr>
          <w:sz w:val="24"/>
          <w:szCs w:val="24"/>
        </w:rPr>
      </w:pPr>
      <w:r>
        <w:rPr>
          <w:sz w:val="24"/>
          <w:szCs w:val="24"/>
        </w:rPr>
        <w:t>Salz, Pfeffer</w:t>
      </w:r>
    </w:p>
    <w:p w14:paraId="315CDDC2" w14:textId="77777777" w:rsidR="00F41913" w:rsidRDefault="00F41913" w:rsidP="00F41913">
      <w:pPr>
        <w:rPr>
          <w:sz w:val="24"/>
          <w:szCs w:val="24"/>
        </w:rPr>
      </w:pPr>
    </w:p>
    <w:p w14:paraId="1DEBDE7A" w14:textId="3E5C050D" w:rsidR="00F56FEE" w:rsidRDefault="00F56FEE" w:rsidP="00F41913">
      <w:pPr>
        <w:rPr>
          <w:sz w:val="24"/>
          <w:szCs w:val="24"/>
        </w:rPr>
      </w:pPr>
      <w:r>
        <w:rPr>
          <w:sz w:val="24"/>
          <w:szCs w:val="24"/>
        </w:rPr>
        <w:t>Zubereitung:</w:t>
      </w:r>
    </w:p>
    <w:p w14:paraId="52B431CB" w14:textId="77777777" w:rsidR="00F41913" w:rsidRPr="009738A1" w:rsidRDefault="00F41913" w:rsidP="00B40E8C">
      <w:pPr>
        <w:pStyle w:val="ListParagraph"/>
        <w:numPr>
          <w:ilvl w:val="0"/>
          <w:numId w:val="1093"/>
        </w:numPr>
        <w:spacing w:after="120"/>
        <w:ind w:left="714" w:hanging="357"/>
        <w:contextualSpacing w:val="0"/>
        <w:jc w:val="both"/>
        <w:rPr>
          <w:sz w:val="24"/>
          <w:szCs w:val="24"/>
        </w:rPr>
      </w:pPr>
      <w:r w:rsidRPr="009738A1">
        <w:rPr>
          <w:sz w:val="24"/>
          <w:szCs w:val="24"/>
        </w:rPr>
        <w:t>Für den Teig die Hefe in die Milch bröseln und in einer Schüssel verrühren. Hefemilch über das Mehl gießen. Butter zerkleinern und mit dem Ei zur Mehlmischung geben und gut durchkneten. Den Teig auf einem bemehlten Backblech gleichmäßig ausrollen. Den Backofen auf 180 Grad vorheizen.</w:t>
      </w:r>
    </w:p>
    <w:p w14:paraId="65E71C2D" w14:textId="77777777" w:rsidR="00F41913" w:rsidRPr="009738A1" w:rsidRDefault="00F41913" w:rsidP="00B40E8C">
      <w:pPr>
        <w:pStyle w:val="ListParagraph"/>
        <w:numPr>
          <w:ilvl w:val="0"/>
          <w:numId w:val="1093"/>
        </w:numPr>
        <w:spacing w:after="120"/>
        <w:ind w:left="714" w:hanging="357"/>
        <w:contextualSpacing w:val="0"/>
        <w:jc w:val="both"/>
        <w:rPr>
          <w:sz w:val="24"/>
          <w:szCs w:val="24"/>
        </w:rPr>
      </w:pPr>
      <w:r w:rsidRPr="009738A1">
        <w:rPr>
          <w:sz w:val="24"/>
          <w:szCs w:val="24"/>
        </w:rPr>
        <w:t>Für den Belag die Zwiebel schälen, würfeln und in Öl anbraten. Herausnehmen und abkühlen lassen. Dann Eier, Crème fraîche und Kümmel mit den Zwiebeln vermengen. Mit Salz und Pfeffer würzen. Die Zwiebelmasse auf dem Teig verteilen und en Kuchen ca. 40 Minuten backen.</w:t>
      </w:r>
    </w:p>
    <w:p w14:paraId="1BB16B46" w14:textId="77777777" w:rsidR="00F56FEE" w:rsidRDefault="00F56FEE" w:rsidP="00F56FEE">
      <w:pPr>
        <w:spacing w:after="120"/>
        <w:jc w:val="both"/>
        <w:rPr>
          <w:sz w:val="24"/>
          <w:szCs w:val="24"/>
        </w:rPr>
      </w:pPr>
    </w:p>
    <w:p w14:paraId="6E30C59C" w14:textId="46A74FE9" w:rsidR="00F41913" w:rsidRPr="00F56FEE" w:rsidRDefault="00F56FEE" w:rsidP="00F56FEE">
      <w:pPr>
        <w:spacing w:after="120"/>
        <w:jc w:val="both"/>
        <w:rPr>
          <w:sz w:val="24"/>
          <w:szCs w:val="24"/>
        </w:rPr>
      </w:pPr>
      <w:r>
        <w:rPr>
          <w:sz w:val="24"/>
          <w:szCs w:val="24"/>
        </w:rPr>
        <w:t>Kommentar:</w:t>
      </w:r>
      <w:r>
        <w:rPr>
          <w:sz w:val="24"/>
          <w:szCs w:val="24"/>
        </w:rPr>
        <w:tab/>
      </w:r>
      <w:r w:rsidR="00F41913" w:rsidRPr="00F56FEE">
        <w:rPr>
          <w:sz w:val="24"/>
          <w:szCs w:val="24"/>
        </w:rPr>
        <w:t>Neuen Wein aufmachen und zum Zwiebelkuchen trinken</w:t>
      </w:r>
    </w:p>
    <w:p w14:paraId="6019D4A7" w14:textId="77777777" w:rsidR="00F41913" w:rsidRDefault="00F41913" w:rsidP="00F41913">
      <w:pPr>
        <w:rPr>
          <w:sz w:val="24"/>
          <w:szCs w:val="24"/>
        </w:rPr>
      </w:pPr>
      <w:r>
        <w:rPr>
          <w:sz w:val="24"/>
          <w:szCs w:val="24"/>
        </w:rPr>
        <w:br w:type="page"/>
      </w:r>
    </w:p>
    <w:p w14:paraId="59FFE28F" w14:textId="650DCFAA" w:rsidR="00F41913" w:rsidRDefault="00F41913" w:rsidP="00F56FEE">
      <w:pPr>
        <w:pStyle w:val="Heading2"/>
        <w:spacing w:after="240"/>
      </w:pPr>
      <w:r>
        <w:lastRenderedPageBreak/>
        <w:t>Zwiebelkuchen</w:t>
      </w:r>
      <w:r w:rsidR="00194B67">
        <w:rPr>
          <w:rStyle w:val="FootnoteReference"/>
        </w:rPr>
        <w:footnoteReference w:id="1604"/>
      </w:r>
      <w:r>
        <w:t xml:space="preserve"> </w:t>
      </w:r>
    </w:p>
    <w:p w14:paraId="48A36443" w14:textId="67889CAF" w:rsidR="00F41913" w:rsidRDefault="00F41913" w:rsidP="00F41913">
      <w:pPr>
        <w:rPr>
          <w:sz w:val="24"/>
          <w:szCs w:val="24"/>
        </w:rPr>
      </w:pPr>
      <w:r w:rsidRPr="00F56FEE">
        <w:rPr>
          <w:sz w:val="24"/>
          <w:szCs w:val="24"/>
          <w:u w:val="single"/>
        </w:rPr>
        <w:t>Zutaten</w:t>
      </w:r>
      <w:r>
        <w:rPr>
          <w:sz w:val="24"/>
          <w:szCs w:val="24"/>
        </w:rPr>
        <w:t xml:space="preserve"> </w:t>
      </w:r>
      <w:r w:rsidR="00F56FEE">
        <w:rPr>
          <w:sz w:val="24"/>
          <w:szCs w:val="24"/>
        </w:rPr>
        <w:t>(</w:t>
      </w:r>
      <w:r>
        <w:rPr>
          <w:sz w:val="24"/>
          <w:szCs w:val="24"/>
        </w:rPr>
        <w:t>für 1 Blech</w:t>
      </w:r>
      <w:r w:rsidR="00F56FEE">
        <w:rPr>
          <w:sz w:val="24"/>
          <w:szCs w:val="24"/>
        </w:rPr>
        <w:t>):</w:t>
      </w:r>
    </w:p>
    <w:p w14:paraId="3F4A2FCA" w14:textId="77777777" w:rsidR="00F41913" w:rsidRPr="00F56FEE" w:rsidRDefault="00F41913" w:rsidP="00F41913">
      <w:pPr>
        <w:rPr>
          <w:i/>
          <w:iCs/>
          <w:sz w:val="24"/>
          <w:szCs w:val="24"/>
        </w:rPr>
      </w:pPr>
      <w:r w:rsidRPr="00F56FEE">
        <w:rPr>
          <w:i/>
          <w:iCs/>
          <w:sz w:val="24"/>
          <w:szCs w:val="24"/>
        </w:rPr>
        <w:t>Für den Hefeteig:</w:t>
      </w:r>
    </w:p>
    <w:p w14:paraId="1C181CDF" w14:textId="77777777" w:rsidR="00F41913" w:rsidRDefault="00F41913" w:rsidP="00F41913">
      <w:pPr>
        <w:rPr>
          <w:sz w:val="24"/>
          <w:szCs w:val="24"/>
        </w:rPr>
      </w:pPr>
      <w:r>
        <w:rPr>
          <w:sz w:val="24"/>
          <w:szCs w:val="24"/>
        </w:rPr>
        <w:t>500 g Mehl</w:t>
      </w:r>
    </w:p>
    <w:p w14:paraId="64184B3C" w14:textId="77777777" w:rsidR="00F41913" w:rsidRDefault="00F41913" w:rsidP="00F41913">
      <w:pPr>
        <w:rPr>
          <w:sz w:val="24"/>
          <w:szCs w:val="24"/>
        </w:rPr>
      </w:pPr>
      <w:r>
        <w:rPr>
          <w:sz w:val="24"/>
          <w:szCs w:val="24"/>
        </w:rPr>
        <w:t>300 ml lauwarme Milch</w:t>
      </w:r>
    </w:p>
    <w:p w14:paraId="130B2DCB" w14:textId="77777777" w:rsidR="00F41913" w:rsidRDefault="00F41913" w:rsidP="00F41913">
      <w:pPr>
        <w:rPr>
          <w:sz w:val="24"/>
          <w:szCs w:val="24"/>
        </w:rPr>
      </w:pPr>
      <w:r>
        <w:rPr>
          <w:sz w:val="24"/>
          <w:szCs w:val="24"/>
        </w:rPr>
        <w:t>2 EL lauwarme Milch zum Auflösen der Hefe</w:t>
      </w:r>
    </w:p>
    <w:p w14:paraId="2EE874ED" w14:textId="77777777" w:rsidR="00F41913" w:rsidRDefault="00F41913" w:rsidP="00F41913">
      <w:pPr>
        <w:rPr>
          <w:sz w:val="24"/>
          <w:szCs w:val="24"/>
        </w:rPr>
      </w:pPr>
      <w:r>
        <w:rPr>
          <w:sz w:val="24"/>
          <w:szCs w:val="24"/>
        </w:rPr>
        <w:t>1/2 Würfel frische Hefe (21 g)</w:t>
      </w:r>
    </w:p>
    <w:p w14:paraId="26DA7A12" w14:textId="77777777" w:rsidR="00F41913" w:rsidRDefault="00F41913" w:rsidP="00F41913">
      <w:pPr>
        <w:rPr>
          <w:sz w:val="24"/>
          <w:szCs w:val="24"/>
        </w:rPr>
      </w:pPr>
      <w:r>
        <w:rPr>
          <w:sz w:val="24"/>
          <w:szCs w:val="24"/>
        </w:rPr>
        <w:t>60 g Butter</w:t>
      </w:r>
    </w:p>
    <w:p w14:paraId="2689D371" w14:textId="77777777" w:rsidR="00F41913" w:rsidRDefault="00F41913" w:rsidP="00F41913">
      <w:pPr>
        <w:rPr>
          <w:sz w:val="24"/>
          <w:szCs w:val="24"/>
        </w:rPr>
      </w:pPr>
      <w:r>
        <w:rPr>
          <w:sz w:val="24"/>
          <w:szCs w:val="24"/>
        </w:rPr>
        <w:t>½ EL Salz</w:t>
      </w:r>
    </w:p>
    <w:p w14:paraId="108153CB" w14:textId="77777777" w:rsidR="00F41913" w:rsidRDefault="00F41913" w:rsidP="00F41913">
      <w:pPr>
        <w:rPr>
          <w:sz w:val="24"/>
          <w:szCs w:val="24"/>
        </w:rPr>
      </w:pPr>
    </w:p>
    <w:p w14:paraId="4C785FFF" w14:textId="77777777" w:rsidR="00F41913" w:rsidRPr="00F56FEE" w:rsidRDefault="00F41913" w:rsidP="00F41913">
      <w:pPr>
        <w:rPr>
          <w:i/>
          <w:iCs/>
          <w:sz w:val="24"/>
          <w:szCs w:val="24"/>
        </w:rPr>
      </w:pPr>
      <w:r w:rsidRPr="00F56FEE">
        <w:rPr>
          <w:i/>
          <w:iCs/>
          <w:sz w:val="24"/>
          <w:szCs w:val="24"/>
        </w:rPr>
        <w:t>Für den Belag:</w:t>
      </w:r>
    </w:p>
    <w:p w14:paraId="41079DE4" w14:textId="77777777" w:rsidR="00F41913" w:rsidRDefault="00F41913" w:rsidP="00F41913">
      <w:pPr>
        <w:rPr>
          <w:sz w:val="24"/>
          <w:szCs w:val="24"/>
        </w:rPr>
      </w:pPr>
      <w:r>
        <w:rPr>
          <w:sz w:val="24"/>
          <w:szCs w:val="24"/>
        </w:rPr>
        <w:t>1,2 rote oder weiße Zwiebeln</w:t>
      </w:r>
    </w:p>
    <w:p w14:paraId="5C410F04" w14:textId="77777777" w:rsidR="00F41913" w:rsidRDefault="00F41913" w:rsidP="00F41913">
      <w:pPr>
        <w:rPr>
          <w:sz w:val="24"/>
          <w:szCs w:val="24"/>
        </w:rPr>
      </w:pPr>
      <w:r>
        <w:rPr>
          <w:sz w:val="24"/>
          <w:szCs w:val="24"/>
        </w:rPr>
        <w:t>300 g geräucherter Speck</w:t>
      </w:r>
    </w:p>
    <w:p w14:paraId="46E9E877" w14:textId="77777777" w:rsidR="00F41913" w:rsidRDefault="00F41913" w:rsidP="00F41913">
      <w:pPr>
        <w:rPr>
          <w:sz w:val="24"/>
          <w:szCs w:val="24"/>
        </w:rPr>
      </w:pPr>
      <w:r>
        <w:rPr>
          <w:sz w:val="24"/>
          <w:szCs w:val="24"/>
        </w:rPr>
        <w:t>300 g saure Sahne</w:t>
      </w:r>
    </w:p>
    <w:p w14:paraId="1687F92C" w14:textId="77777777" w:rsidR="00F41913" w:rsidRDefault="00F41913" w:rsidP="00F41913">
      <w:pPr>
        <w:rPr>
          <w:sz w:val="24"/>
          <w:szCs w:val="24"/>
        </w:rPr>
      </w:pPr>
      <w:r>
        <w:rPr>
          <w:sz w:val="24"/>
          <w:szCs w:val="24"/>
        </w:rPr>
        <w:t>4 Eier</w:t>
      </w:r>
    </w:p>
    <w:p w14:paraId="796EBB96" w14:textId="77777777" w:rsidR="00F41913" w:rsidRDefault="00F41913" w:rsidP="00F41913">
      <w:pPr>
        <w:rPr>
          <w:sz w:val="24"/>
          <w:szCs w:val="24"/>
        </w:rPr>
      </w:pPr>
      <w:r>
        <w:rPr>
          <w:sz w:val="24"/>
          <w:szCs w:val="24"/>
        </w:rPr>
        <w:t>Salz, Pfeffer, Muskatnuss</w:t>
      </w:r>
    </w:p>
    <w:p w14:paraId="281F68F2" w14:textId="77777777" w:rsidR="00F41913" w:rsidRDefault="00F41913" w:rsidP="00F41913">
      <w:pPr>
        <w:rPr>
          <w:sz w:val="24"/>
          <w:szCs w:val="24"/>
        </w:rPr>
      </w:pPr>
    </w:p>
    <w:p w14:paraId="506F2195" w14:textId="43870B3E" w:rsidR="00F56FEE" w:rsidRDefault="00F56FEE" w:rsidP="00F41913">
      <w:pPr>
        <w:rPr>
          <w:sz w:val="24"/>
          <w:szCs w:val="24"/>
        </w:rPr>
      </w:pPr>
      <w:r>
        <w:rPr>
          <w:sz w:val="24"/>
          <w:szCs w:val="24"/>
        </w:rPr>
        <w:t>Zubereitung:</w:t>
      </w:r>
    </w:p>
    <w:p w14:paraId="5809E4B4" w14:textId="77777777" w:rsidR="00F41913" w:rsidRPr="00F56FEE" w:rsidRDefault="00F41913" w:rsidP="00B40E8C">
      <w:pPr>
        <w:pStyle w:val="ListParagraph"/>
        <w:numPr>
          <w:ilvl w:val="0"/>
          <w:numId w:val="1646"/>
        </w:numPr>
        <w:spacing w:after="120"/>
        <w:ind w:left="714" w:hanging="357"/>
        <w:contextualSpacing w:val="0"/>
        <w:jc w:val="both"/>
        <w:rPr>
          <w:sz w:val="24"/>
          <w:szCs w:val="24"/>
        </w:rPr>
      </w:pPr>
      <w:r w:rsidRPr="00F56FEE">
        <w:rPr>
          <w:sz w:val="24"/>
          <w:szCs w:val="24"/>
        </w:rPr>
        <w:t>Es fängt harmlos an, man kippt Mehl in eine Schüssel, in die Mitte macht man eine Mulde. Dort hinein schüttet man die lauwarme Milch, in der man die Hefe aufgelöst hat. Die Schüssel stellt man abgedeckt an einen warmen Ort, damit der Vorteig gehen kann, und gibt da gibt es schon das erste Problem: viel Spaß beim Suchen nach einem warmen Ort in der schön gleichmäßig temperierten Wohnung.</w:t>
      </w:r>
    </w:p>
    <w:p w14:paraId="0E97B099" w14:textId="77777777" w:rsidR="00F41913" w:rsidRPr="00F56FEE" w:rsidRDefault="00F41913" w:rsidP="00B40E8C">
      <w:pPr>
        <w:pStyle w:val="ListParagraph"/>
        <w:numPr>
          <w:ilvl w:val="0"/>
          <w:numId w:val="1646"/>
        </w:numPr>
        <w:spacing w:after="120"/>
        <w:ind w:left="714" w:hanging="357"/>
        <w:contextualSpacing w:val="0"/>
        <w:jc w:val="both"/>
        <w:rPr>
          <w:sz w:val="24"/>
          <w:szCs w:val="24"/>
        </w:rPr>
      </w:pPr>
      <w:r w:rsidRPr="00F56FEE">
        <w:rPr>
          <w:sz w:val="24"/>
          <w:szCs w:val="24"/>
        </w:rPr>
        <w:t>Nach 30 Minuten wird die Butter in der restlichen Milch geschmolzen und lauwarm mit Salz in die Schüssel gegeben. Mit den Knethaken des Handrührers zum Teig verkneten. Dieser geht wieder an einem warmen Ort, diesmal eine Stunde lang.</w:t>
      </w:r>
    </w:p>
    <w:p w14:paraId="6C5EA3F0" w14:textId="286B79C4" w:rsidR="00F41913" w:rsidRPr="00F56FEE" w:rsidRDefault="00F41913" w:rsidP="00B40E8C">
      <w:pPr>
        <w:pStyle w:val="ListParagraph"/>
        <w:numPr>
          <w:ilvl w:val="0"/>
          <w:numId w:val="1646"/>
        </w:numPr>
        <w:spacing w:after="120"/>
        <w:ind w:left="714" w:hanging="357"/>
        <w:contextualSpacing w:val="0"/>
        <w:jc w:val="both"/>
        <w:rPr>
          <w:sz w:val="24"/>
          <w:szCs w:val="24"/>
        </w:rPr>
      </w:pPr>
      <w:r w:rsidRPr="00F56FEE">
        <w:rPr>
          <w:sz w:val="24"/>
          <w:szCs w:val="24"/>
        </w:rPr>
        <w:t xml:space="preserve">Wenn ihr die 1,2 Kilo Zwiebeln abwiegt, stellt ihr wahrscheinlich fest, dass das sehr viel ist. Alle Zwiebeln dennoch in feine Streifen schneiden. Jetzt riecht wahrscheinlich alles an euch nach Zwiebel und ihr fragt euch, ob ihr diesen Geruch jemals wieder loswerdet, ob euch je wieder jemand küssen will </w:t>
      </w:r>
      <w:r w:rsidRPr="0084696D">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Pr="00F56FEE">
        <w:rPr>
          <w:sz w:val="24"/>
          <w:szCs w:val="24"/>
        </w:rPr>
        <w:t xml:space="preserve">. Die Tränen laufen euch die Wangen hinunter – ein Mittel dagegen ist - wie anschaulich schon in einem meiner Lieblingsfilme „Diva“ gezeigt – eine Taucherbrille mit Schnorchel aufzusetzen. Also mit </w:t>
      </w:r>
      <w:r w:rsidRPr="00F56FEE">
        <w:rPr>
          <w:sz w:val="24"/>
          <w:szCs w:val="24"/>
        </w:rPr>
        <w:lastRenderedPageBreak/>
        <w:t>verquollenen Augen den Speck würfeln und in einer großen Pfanne bei mittlerer Hitze braten. Zwiebeln dazugeben, glasig dünsten. Dann saure Sahne und Eier in einer Schüssel salzen, pfeffern, und mit Muskat würzen. Die Sahne-</w:t>
      </w:r>
      <w:r w:rsidR="006B3418">
        <w:rPr>
          <w:sz w:val="24"/>
          <w:szCs w:val="24"/>
        </w:rPr>
        <w:t>E</w:t>
      </w:r>
      <w:r w:rsidRPr="00F56FEE">
        <w:rPr>
          <w:sz w:val="24"/>
          <w:szCs w:val="24"/>
        </w:rPr>
        <w:t xml:space="preserve">ier-Mischung zu den abgekühlten Zwiebeln geben. Den Hefeteig auf einem mit Backpapier ausgelegten Blech ausrollen, den Belag verteilen. Während der Zwiebelkuchen im Ofen 20 bis 25 Minuten lang bei 180°C backen. </w:t>
      </w:r>
    </w:p>
    <w:p w14:paraId="05C41D89" w14:textId="77777777" w:rsidR="00F41913" w:rsidRDefault="00F41913" w:rsidP="00F56FEE">
      <w:pPr>
        <w:jc w:val="both"/>
        <w:rPr>
          <w:sz w:val="24"/>
          <w:szCs w:val="24"/>
        </w:rPr>
      </w:pPr>
    </w:p>
    <w:p w14:paraId="4FADC13F" w14:textId="77777777" w:rsidR="00F41913" w:rsidRDefault="00F41913" w:rsidP="00F56FEE">
      <w:pPr>
        <w:ind w:left="705" w:hanging="705"/>
        <w:jc w:val="both"/>
        <w:rPr>
          <w:sz w:val="24"/>
          <w:szCs w:val="24"/>
        </w:rPr>
      </w:pPr>
      <w:r>
        <w:rPr>
          <w:sz w:val="24"/>
          <w:szCs w:val="24"/>
        </w:rPr>
        <w:t>Tipp:</w:t>
      </w:r>
      <w:r>
        <w:rPr>
          <w:sz w:val="24"/>
          <w:szCs w:val="24"/>
        </w:rPr>
        <w:tab/>
        <w:t xml:space="preserve">Dazu passt am besten neuer Süsser (so heißt es in Schwaben) oder Federweißer (das gleiche nur auf Badisch). Aber vorsichtig. Darmmäßig ist das alles eine Herausforderung und so ein neuer Wein schmeckt super, hat es aber in sich </w:t>
      </w:r>
      <w:r w:rsidRPr="0084696D">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57DB7BBB" w14:textId="77777777" w:rsidR="00F41913" w:rsidRDefault="00F41913" w:rsidP="00F41913">
      <w:pPr>
        <w:rPr>
          <w:sz w:val="24"/>
          <w:szCs w:val="24"/>
        </w:rPr>
      </w:pPr>
      <w:r>
        <w:rPr>
          <w:sz w:val="24"/>
          <w:szCs w:val="24"/>
        </w:rPr>
        <w:br w:type="page"/>
      </w:r>
    </w:p>
    <w:p w14:paraId="1D653860" w14:textId="434BCC48" w:rsidR="00F41913" w:rsidRDefault="00F41913" w:rsidP="006B3418">
      <w:pPr>
        <w:pStyle w:val="Heading2"/>
        <w:spacing w:after="240"/>
      </w:pPr>
      <w:r>
        <w:lastRenderedPageBreak/>
        <w:t>Clafoutis mit Kirschen</w:t>
      </w:r>
      <w:r w:rsidR="00364B34">
        <w:rPr>
          <w:rStyle w:val="FootnoteReference"/>
        </w:rPr>
        <w:footnoteReference w:id="1605"/>
      </w:r>
      <w:r>
        <w:t xml:space="preserve"> </w:t>
      </w:r>
    </w:p>
    <w:p w14:paraId="4F307312" w14:textId="35AF7BA6" w:rsidR="00F41913" w:rsidRDefault="00F41913" w:rsidP="00F41913">
      <w:pPr>
        <w:rPr>
          <w:sz w:val="24"/>
          <w:szCs w:val="24"/>
        </w:rPr>
      </w:pPr>
      <w:r w:rsidRPr="006B3418">
        <w:rPr>
          <w:sz w:val="24"/>
          <w:szCs w:val="24"/>
          <w:u w:val="single"/>
        </w:rPr>
        <w:t>Zutaten</w:t>
      </w:r>
      <w:r>
        <w:rPr>
          <w:sz w:val="24"/>
          <w:szCs w:val="24"/>
        </w:rPr>
        <w:t xml:space="preserve"> </w:t>
      </w:r>
      <w:r w:rsidR="006B3418">
        <w:rPr>
          <w:sz w:val="24"/>
          <w:szCs w:val="24"/>
        </w:rPr>
        <w:t>(</w:t>
      </w:r>
      <w:r>
        <w:rPr>
          <w:sz w:val="24"/>
          <w:szCs w:val="24"/>
        </w:rPr>
        <w:t>für eine Spring- oder Auflaufform mit 22 bis 24 cm Durchmesser</w:t>
      </w:r>
      <w:r w:rsidR="006B3418">
        <w:rPr>
          <w:sz w:val="24"/>
          <w:szCs w:val="24"/>
        </w:rPr>
        <w:t>)</w:t>
      </w:r>
    </w:p>
    <w:p w14:paraId="10BB5C39" w14:textId="77777777" w:rsidR="00F41913" w:rsidRDefault="00F41913" w:rsidP="00F41913">
      <w:pPr>
        <w:rPr>
          <w:sz w:val="24"/>
          <w:szCs w:val="24"/>
        </w:rPr>
      </w:pPr>
      <w:r>
        <w:rPr>
          <w:sz w:val="24"/>
          <w:szCs w:val="24"/>
        </w:rPr>
        <w:t>500 g Kirschen</w:t>
      </w:r>
    </w:p>
    <w:p w14:paraId="7ECDB2A5" w14:textId="77777777" w:rsidR="00F41913" w:rsidRDefault="00F41913" w:rsidP="00F41913">
      <w:pPr>
        <w:rPr>
          <w:sz w:val="24"/>
          <w:szCs w:val="24"/>
        </w:rPr>
      </w:pPr>
      <w:r>
        <w:rPr>
          <w:sz w:val="24"/>
          <w:szCs w:val="24"/>
        </w:rPr>
        <w:t>120 g Zucker</w:t>
      </w:r>
    </w:p>
    <w:p w14:paraId="344B7022" w14:textId="77777777" w:rsidR="00F41913" w:rsidRDefault="00F41913" w:rsidP="00F41913">
      <w:pPr>
        <w:rPr>
          <w:sz w:val="24"/>
          <w:szCs w:val="24"/>
        </w:rPr>
      </w:pPr>
      <w:r>
        <w:rPr>
          <w:sz w:val="24"/>
          <w:szCs w:val="24"/>
        </w:rPr>
        <w:t>3 Eier</w:t>
      </w:r>
    </w:p>
    <w:p w14:paraId="4D199C7F" w14:textId="77777777" w:rsidR="00F41913" w:rsidRDefault="00F41913" w:rsidP="00F41913">
      <w:pPr>
        <w:rPr>
          <w:sz w:val="24"/>
          <w:szCs w:val="24"/>
        </w:rPr>
      </w:pPr>
      <w:r>
        <w:rPr>
          <w:sz w:val="24"/>
          <w:szCs w:val="24"/>
        </w:rPr>
        <w:t>100 g Mehl</w:t>
      </w:r>
    </w:p>
    <w:p w14:paraId="6A958D4D" w14:textId="77777777" w:rsidR="00F41913" w:rsidRDefault="00F41913" w:rsidP="00F41913">
      <w:pPr>
        <w:rPr>
          <w:sz w:val="24"/>
          <w:szCs w:val="24"/>
        </w:rPr>
      </w:pPr>
      <w:r>
        <w:rPr>
          <w:sz w:val="24"/>
          <w:szCs w:val="24"/>
        </w:rPr>
        <w:t>Etwas Salz</w:t>
      </w:r>
    </w:p>
    <w:p w14:paraId="065AA2A9" w14:textId="77777777" w:rsidR="00F41913" w:rsidRDefault="00F41913" w:rsidP="00F41913">
      <w:pPr>
        <w:rPr>
          <w:sz w:val="24"/>
          <w:szCs w:val="24"/>
        </w:rPr>
      </w:pPr>
      <w:r>
        <w:rPr>
          <w:sz w:val="24"/>
          <w:szCs w:val="24"/>
        </w:rPr>
        <w:t>Mark von ½ Vanilleschote</w:t>
      </w:r>
    </w:p>
    <w:p w14:paraId="5E1EDF25" w14:textId="77777777" w:rsidR="00F41913" w:rsidRDefault="00F41913" w:rsidP="00F41913">
      <w:pPr>
        <w:rPr>
          <w:sz w:val="24"/>
          <w:szCs w:val="24"/>
        </w:rPr>
      </w:pPr>
      <w:r>
        <w:rPr>
          <w:sz w:val="24"/>
          <w:szCs w:val="24"/>
        </w:rPr>
        <w:t>60 g Butter zerlassen</w:t>
      </w:r>
    </w:p>
    <w:p w14:paraId="61637FA8" w14:textId="77777777" w:rsidR="00F41913" w:rsidRDefault="00F41913" w:rsidP="00F41913">
      <w:pPr>
        <w:rPr>
          <w:sz w:val="24"/>
          <w:szCs w:val="24"/>
        </w:rPr>
      </w:pPr>
      <w:r>
        <w:rPr>
          <w:sz w:val="24"/>
          <w:szCs w:val="24"/>
        </w:rPr>
        <w:t>300 ml Milch</w:t>
      </w:r>
    </w:p>
    <w:p w14:paraId="41253B7B" w14:textId="77777777" w:rsidR="00F41913" w:rsidRDefault="00F41913" w:rsidP="00F41913">
      <w:pPr>
        <w:rPr>
          <w:sz w:val="24"/>
          <w:szCs w:val="24"/>
        </w:rPr>
      </w:pPr>
    </w:p>
    <w:p w14:paraId="0A1C2C13" w14:textId="743051E3" w:rsidR="006B3418" w:rsidRDefault="006B3418" w:rsidP="00F41913">
      <w:pPr>
        <w:rPr>
          <w:sz w:val="24"/>
          <w:szCs w:val="24"/>
        </w:rPr>
      </w:pPr>
      <w:r>
        <w:rPr>
          <w:sz w:val="24"/>
          <w:szCs w:val="24"/>
        </w:rPr>
        <w:t>Zubereitung:</w:t>
      </w:r>
    </w:p>
    <w:p w14:paraId="4C67A34B" w14:textId="77777777" w:rsidR="00F41913" w:rsidRPr="00315023" w:rsidRDefault="00F41913" w:rsidP="00E76E01">
      <w:pPr>
        <w:pStyle w:val="ListParagraph"/>
        <w:numPr>
          <w:ilvl w:val="0"/>
          <w:numId w:val="220"/>
        </w:numPr>
        <w:spacing w:after="120"/>
        <w:ind w:left="714" w:hanging="357"/>
        <w:contextualSpacing w:val="0"/>
        <w:jc w:val="both"/>
        <w:rPr>
          <w:sz w:val="24"/>
          <w:szCs w:val="24"/>
        </w:rPr>
      </w:pPr>
      <w:r w:rsidRPr="00315023">
        <w:rPr>
          <w:sz w:val="24"/>
          <w:szCs w:val="24"/>
        </w:rPr>
        <w:t>Kirschen entsteinen. Wenn kein Entsteiner da ist, kann man folgendes machen. Stiel entfernen, Kirsche mit Stielausgang nach oben auf einen Flaschenhals setzen, mit einem Schaschlikspieß durch die Frucht stechen, sodass der Kern in die Flasche fällt.</w:t>
      </w:r>
    </w:p>
    <w:p w14:paraId="3EF04445" w14:textId="77777777" w:rsidR="00F41913" w:rsidRPr="00315023" w:rsidRDefault="00F41913" w:rsidP="00E76E01">
      <w:pPr>
        <w:pStyle w:val="ListParagraph"/>
        <w:numPr>
          <w:ilvl w:val="0"/>
          <w:numId w:val="220"/>
        </w:numPr>
        <w:spacing w:after="120"/>
        <w:ind w:left="714" w:hanging="357"/>
        <w:contextualSpacing w:val="0"/>
        <w:jc w:val="both"/>
        <w:rPr>
          <w:sz w:val="24"/>
          <w:szCs w:val="24"/>
        </w:rPr>
      </w:pPr>
      <w:r w:rsidRPr="00315023">
        <w:rPr>
          <w:sz w:val="24"/>
          <w:szCs w:val="24"/>
        </w:rPr>
        <w:t>Entsteine Kirschen mit der Hälfte des Zuckers vermengen und 30 Minuten ziehen lassen. Eier und restlichen Zucker mit dem Schneebesen verrühren.</w:t>
      </w:r>
    </w:p>
    <w:p w14:paraId="2277E49C" w14:textId="77777777" w:rsidR="00F41913" w:rsidRPr="00315023" w:rsidRDefault="00F41913" w:rsidP="00E76E01">
      <w:pPr>
        <w:pStyle w:val="ListParagraph"/>
        <w:numPr>
          <w:ilvl w:val="0"/>
          <w:numId w:val="220"/>
        </w:numPr>
        <w:spacing w:after="120"/>
        <w:ind w:left="714" w:hanging="357"/>
        <w:contextualSpacing w:val="0"/>
        <w:jc w:val="both"/>
        <w:rPr>
          <w:sz w:val="24"/>
          <w:szCs w:val="24"/>
        </w:rPr>
      </w:pPr>
      <w:r w:rsidRPr="00315023">
        <w:rPr>
          <w:sz w:val="24"/>
          <w:szCs w:val="24"/>
        </w:rPr>
        <w:t>Mehl, Salz und Vanillemark unterrühren, bis der Teig glatt wird. Zerlassene Butter (wenn sie abgekühlt ist) und Milch in den Teig gießen. Boden und Rand der Form buttern, mit Mehl bestäuben.</w:t>
      </w:r>
    </w:p>
    <w:p w14:paraId="6C89EA78" w14:textId="77777777" w:rsidR="00F41913" w:rsidRDefault="00F41913" w:rsidP="00E76E01">
      <w:pPr>
        <w:pStyle w:val="ListParagraph"/>
        <w:numPr>
          <w:ilvl w:val="0"/>
          <w:numId w:val="220"/>
        </w:numPr>
        <w:spacing w:after="120"/>
        <w:ind w:left="714" w:hanging="357"/>
        <w:contextualSpacing w:val="0"/>
        <w:jc w:val="both"/>
        <w:rPr>
          <w:sz w:val="24"/>
          <w:szCs w:val="24"/>
        </w:rPr>
      </w:pPr>
      <w:r w:rsidRPr="00315023">
        <w:rPr>
          <w:sz w:val="24"/>
          <w:szCs w:val="24"/>
        </w:rPr>
        <w:t>Kirschen gleichmäßig verteilen, Teig darüber gießen. Bei 180°C Umluft 40 Minuten lang backen.</w:t>
      </w:r>
    </w:p>
    <w:p w14:paraId="01F4E779" w14:textId="77777777" w:rsidR="00F41913" w:rsidRDefault="00F41913" w:rsidP="00F41913">
      <w:pPr>
        <w:rPr>
          <w:sz w:val="24"/>
          <w:szCs w:val="24"/>
        </w:rPr>
      </w:pPr>
    </w:p>
    <w:p w14:paraId="2B60B366" w14:textId="3E94FC07" w:rsidR="00F41913" w:rsidRDefault="00A0349B" w:rsidP="00A0349B">
      <w:pPr>
        <w:ind w:left="708" w:hanging="708"/>
        <w:jc w:val="both"/>
        <w:rPr>
          <w:sz w:val="24"/>
          <w:szCs w:val="24"/>
        </w:rPr>
      </w:pPr>
      <w:r>
        <w:rPr>
          <w:sz w:val="24"/>
          <w:szCs w:val="24"/>
        </w:rPr>
        <w:t>Info:</w:t>
      </w:r>
      <w:r>
        <w:rPr>
          <w:sz w:val="24"/>
          <w:szCs w:val="24"/>
        </w:rPr>
        <w:tab/>
      </w:r>
      <w:r w:rsidR="00F41913">
        <w:rPr>
          <w:sz w:val="24"/>
          <w:szCs w:val="24"/>
        </w:rPr>
        <w:t xml:space="preserve">Der Kuchen kommt aus dem Limousin. Dort allerdings werden die Kirschen nicht entsteint. Also Obacht, falls ihr in Mal in Frankreich esst </w:t>
      </w:r>
      <w:r w:rsidR="00F41913" w:rsidRPr="00CB35A7">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sidR="00F41913">
        <w:rPr>
          <w:sz w:val="24"/>
          <w:szCs w:val="24"/>
        </w:rPr>
        <w:t>.</w:t>
      </w:r>
    </w:p>
    <w:p w14:paraId="16C98759" w14:textId="4C5A1B53" w:rsidR="00D72763" w:rsidRDefault="00D72763">
      <w:pPr>
        <w:rPr>
          <w:sz w:val="24"/>
          <w:szCs w:val="24"/>
        </w:rPr>
      </w:pPr>
      <w:r>
        <w:rPr>
          <w:sz w:val="24"/>
          <w:szCs w:val="24"/>
        </w:rPr>
        <w:br w:type="page"/>
      </w:r>
    </w:p>
    <w:p w14:paraId="37D72F9F" w14:textId="5ACD8101" w:rsidR="00D72763" w:rsidRDefault="00D72763" w:rsidP="009D390A">
      <w:pPr>
        <w:pStyle w:val="Heading2"/>
        <w:spacing w:after="240"/>
      </w:pPr>
      <w:r>
        <w:lastRenderedPageBreak/>
        <w:t>Clafoutis mit Pflaumen</w:t>
      </w:r>
      <w:r w:rsidR="00136FDA">
        <w:rPr>
          <w:rStyle w:val="FootnoteReference"/>
        </w:rPr>
        <w:footnoteReference w:id="1606"/>
      </w:r>
    </w:p>
    <w:p w14:paraId="42C3DB65" w14:textId="7510A4E9" w:rsidR="00D72763" w:rsidRDefault="00D72763" w:rsidP="00A0349B">
      <w:pPr>
        <w:ind w:left="708" w:hanging="708"/>
        <w:jc w:val="both"/>
        <w:rPr>
          <w:sz w:val="24"/>
          <w:szCs w:val="24"/>
        </w:rPr>
      </w:pPr>
      <w:r w:rsidRPr="009D390A">
        <w:rPr>
          <w:sz w:val="24"/>
          <w:szCs w:val="24"/>
          <w:u w:val="single"/>
        </w:rPr>
        <w:t>Zutaten</w:t>
      </w:r>
      <w:r>
        <w:rPr>
          <w:sz w:val="24"/>
          <w:szCs w:val="24"/>
        </w:rPr>
        <w:t xml:space="preserve"> </w:t>
      </w:r>
      <w:r w:rsidR="009D390A">
        <w:rPr>
          <w:sz w:val="24"/>
          <w:szCs w:val="24"/>
        </w:rPr>
        <w:t>(</w:t>
      </w:r>
      <w:r>
        <w:rPr>
          <w:sz w:val="24"/>
          <w:szCs w:val="24"/>
        </w:rPr>
        <w:t>für 6-8 Portionen</w:t>
      </w:r>
      <w:r w:rsidR="009D390A">
        <w:rPr>
          <w:sz w:val="24"/>
          <w:szCs w:val="24"/>
        </w:rPr>
        <w:t>):</w:t>
      </w:r>
    </w:p>
    <w:p w14:paraId="1C8BA380" w14:textId="6ADAFE10" w:rsidR="00D72763" w:rsidRDefault="00D72763" w:rsidP="00A0349B">
      <w:pPr>
        <w:ind w:left="708" w:hanging="708"/>
        <w:jc w:val="both"/>
        <w:rPr>
          <w:sz w:val="24"/>
          <w:szCs w:val="24"/>
        </w:rPr>
      </w:pPr>
      <w:r>
        <w:rPr>
          <w:sz w:val="24"/>
          <w:szCs w:val="24"/>
        </w:rPr>
        <w:t>3 Eier</w:t>
      </w:r>
    </w:p>
    <w:p w14:paraId="49FC9858" w14:textId="312B2FF6" w:rsidR="00D72763" w:rsidRDefault="00D72763" w:rsidP="00A0349B">
      <w:pPr>
        <w:ind w:left="708" w:hanging="708"/>
        <w:jc w:val="both"/>
        <w:rPr>
          <w:sz w:val="24"/>
          <w:szCs w:val="24"/>
        </w:rPr>
      </w:pPr>
      <w:r>
        <w:rPr>
          <w:sz w:val="24"/>
          <w:szCs w:val="24"/>
        </w:rPr>
        <w:t>80 g Zucker</w:t>
      </w:r>
    </w:p>
    <w:p w14:paraId="66379AFB" w14:textId="1FB884D8" w:rsidR="00D72763" w:rsidRDefault="00D72763" w:rsidP="00A0349B">
      <w:pPr>
        <w:ind w:left="708" w:hanging="708"/>
        <w:jc w:val="both"/>
        <w:rPr>
          <w:sz w:val="24"/>
          <w:szCs w:val="24"/>
        </w:rPr>
      </w:pPr>
      <w:r>
        <w:rPr>
          <w:sz w:val="24"/>
          <w:szCs w:val="24"/>
        </w:rPr>
        <w:t>1 Prise Salz</w:t>
      </w:r>
    </w:p>
    <w:p w14:paraId="4D26F003" w14:textId="29F95B0D" w:rsidR="00D72763" w:rsidRDefault="00D72763" w:rsidP="00A0349B">
      <w:pPr>
        <w:ind w:left="708" w:hanging="708"/>
        <w:jc w:val="both"/>
        <w:rPr>
          <w:sz w:val="24"/>
          <w:szCs w:val="24"/>
        </w:rPr>
      </w:pPr>
      <w:r>
        <w:rPr>
          <w:sz w:val="24"/>
          <w:szCs w:val="24"/>
        </w:rPr>
        <w:t>100 g Mehl</w:t>
      </w:r>
    </w:p>
    <w:p w14:paraId="13B95560" w14:textId="6E9A6508" w:rsidR="00D72763" w:rsidRDefault="00D72763" w:rsidP="00A0349B">
      <w:pPr>
        <w:ind w:left="708" w:hanging="708"/>
        <w:jc w:val="both"/>
        <w:rPr>
          <w:sz w:val="24"/>
          <w:szCs w:val="24"/>
        </w:rPr>
      </w:pPr>
      <w:r>
        <w:rPr>
          <w:sz w:val="24"/>
          <w:szCs w:val="24"/>
        </w:rPr>
        <w:t>50 g gemahlene Mandeln</w:t>
      </w:r>
    </w:p>
    <w:p w14:paraId="3537AA4D" w14:textId="1823F645" w:rsidR="00D72763" w:rsidRDefault="00D72763" w:rsidP="00A0349B">
      <w:pPr>
        <w:ind w:left="708" w:hanging="708"/>
        <w:jc w:val="both"/>
        <w:rPr>
          <w:sz w:val="24"/>
          <w:szCs w:val="24"/>
        </w:rPr>
      </w:pPr>
      <w:r>
        <w:rPr>
          <w:sz w:val="24"/>
          <w:szCs w:val="24"/>
        </w:rPr>
        <w:t>Knapp 200 ml Milch</w:t>
      </w:r>
    </w:p>
    <w:p w14:paraId="6D263C81" w14:textId="0780066E" w:rsidR="00D72763" w:rsidRDefault="00D72763" w:rsidP="00A0349B">
      <w:pPr>
        <w:ind w:left="708" w:hanging="708"/>
        <w:jc w:val="both"/>
        <w:rPr>
          <w:sz w:val="24"/>
          <w:szCs w:val="24"/>
        </w:rPr>
      </w:pPr>
      <w:r>
        <w:rPr>
          <w:sz w:val="24"/>
          <w:szCs w:val="24"/>
        </w:rPr>
        <w:t>250 g Pflaumen</w:t>
      </w:r>
    </w:p>
    <w:p w14:paraId="2A45B324" w14:textId="40461AB3" w:rsidR="00D72763" w:rsidRDefault="00D72763" w:rsidP="00A0349B">
      <w:pPr>
        <w:ind w:left="708" w:hanging="708"/>
        <w:jc w:val="both"/>
        <w:rPr>
          <w:sz w:val="24"/>
          <w:szCs w:val="24"/>
        </w:rPr>
      </w:pPr>
      <w:r>
        <w:rPr>
          <w:sz w:val="24"/>
          <w:szCs w:val="24"/>
        </w:rPr>
        <w:t>1 Päckchen Vanillezucker</w:t>
      </w:r>
    </w:p>
    <w:p w14:paraId="7A227EE7" w14:textId="3731276B" w:rsidR="00D72763" w:rsidRDefault="00D72763" w:rsidP="00A0349B">
      <w:pPr>
        <w:ind w:left="708" w:hanging="708"/>
        <w:jc w:val="both"/>
        <w:rPr>
          <w:sz w:val="24"/>
          <w:szCs w:val="24"/>
        </w:rPr>
      </w:pPr>
      <w:r>
        <w:rPr>
          <w:sz w:val="24"/>
          <w:szCs w:val="24"/>
        </w:rPr>
        <w:t>2 EL Kirschwasser oder Orangensaft</w:t>
      </w:r>
    </w:p>
    <w:p w14:paraId="72843F9A" w14:textId="42C21EE2" w:rsidR="00D72763" w:rsidRDefault="00D72763" w:rsidP="00A0349B">
      <w:pPr>
        <w:ind w:left="708" w:hanging="708"/>
        <w:jc w:val="both"/>
        <w:rPr>
          <w:sz w:val="24"/>
          <w:szCs w:val="24"/>
        </w:rPr>
      </w:pPr>
      <w:r>
        <w:rPr>
          <w:sz w:val="24"/>
          <w:szCs w:val="24"/>
        </w:rPr>
        <w:t>500 g vollreife Kirschen</w:t>
      </w:r>
    </w:p>
    <w:p w14:paraId="084D27EE" w14:textId="5FD07A7B" w:rsidR="00D72763" w:rsidRDefault="00D72763" w:rsidP="00A0349B">
      <w:pPr>
        <w:ind w:left="708" w:hanging="708"/>
        <w:jc w:val="both"/>
        <w:rPr>
          <w:sz w:val="24"/>
          <w:szCs w:val="24"/>
        </w:rPr>
      </w:pPr>
      <w:r>
        <w:rPr>
          <w:sz w:val="24"/>
          <w:szCs w:val="24"/>
        </w:rPr>
        <w:t>1 EL weiche Butter</w:t>
      </w:r>
    </w:p>
    <w:p w14:paraId="474E6887" w14:textId="198EEF06" w:rsidR="00D72763" w:rsidRDefault="009A39B4" w:rsidP="00A0349B">
      <w:pPr>
        <w:ind w:left="708" w:hanging="708"/>
        <w:jc w:val="both"/>
        <w:rPr>
          <w:sz w:val="24"/>
          <w:szCs w:val="24"/>
        </w:rPr>
      </w:pPr>
      <w:r>
        <w:rPr>
          <w:sz w:val="24"/>
          <w:szCs w:val="24"/>
        </w:rPr>
        <w:t>1 EL Puderzucker</w:t>
      </w:r>
    </w:p>
    <w:p w14:paraId="62676062" w14:textId="67F31C00" w:rsidR="009A39B4" w:rsidRDefault="009A39B4" w:rsidP="00A0349B">
      <w:pPr>
        <w:ind w:left="708" w:hanging="708"/>
        <w:jc w:val="both"/>
        <w:rPr>
          <w:sz w:val="24"/>
          <w:szCs w:val="24"/>
        </w:rPr>
      </w:pPr>
      <w:r>
        <w:rPr>
          <w:sz w:val="24"/>
          <w:szCs w:val="24"/>
        </w:rPr>
        <w:t>½ TL Zimtpulver</w:t>
      </w:r>
    </w:p>
    <w:p w14:paraId="559AC645" w14:textId="77777777" w:rsidR="009A39B4" w:rsidRDefault="009A39B4" w:rsidP="00A0349B">
      <w:pPr>
        <w:ind w:left="708" w:hanging="708"/>
        <w:jc w:val="both"/>
        <w:rPr>
          <w:sz w:val="24"/>
          <w:szCs w:val="24"/>
        </w:rPr>
      </w:pPr>
    </w:p>
    <w:p w14:paraId="5DE36A68" w14:textId="11DD94B8" w:rsidR="009A39B4" w:rsidRDefault="009A39B4" w:rsidP="00A0349B">
      <w:pPr>
        <w:ind w:left="708" w:hanging="708"/>
        <w:jc w:val="both"/>
        <w:rPr>
          <w:sz w:val="24"/>
          <w:szCs w:val="24"/>
        </w:rPr>
      </w:pPr>
      <w:r>
        <w:rPr>
          <w:sz w:val="24"/>
          <w:szCs w:val="24"/>
        </w:rPr>
        <w:t>Zubereitungszeit:</w:t>
      </w:r>
      <w:r>
        <w:rPr>
          <w:sz w:val="24"/>
          <w:szCs w:val="24"/>
        </w:rPr>
        <w:tab/>
        <w:t>1.5 Stunden</w:t>
      </w:r>
    </w:p>
    <w:p w14:paraId="7CC058EE" w14:textId="3264EB03" w:rsidR="009A39B4" w:rsidRPr="009D390A" w:rsidRDefault="009A39B4" w:rsidP="00B40E8C">
      <w:pPr>
        <w:pStyle w:val="ListParagraph"/>
        <w:numPr>
          <w:ilvl w:val="0"/>
          <w:numId w:val="1868"/>
        </w:numPr>
        <w:spacing w:after="120"/>
        <w:ind w:left="714" w:hanging="357"/>
        <w:contextualSpacing w:val="0"/>
        <w:jc w:val="both"/>
        <w:rPr>
          <w:sz w:val="24"/>
          <w:szCs w:val="24"/>
        </w:rPr>
      </w:pPr>
      <w:r w:rsidRPr="009D390A">
        <w:rPr>
          <w:sz w:val="24"/>
          <w:szCs w:val="24"/>
        </w:rPr>
        <w:t>Für den Teig die Eier mit dem Zucker schaumig rühren, mit 1 Prise Salz würzen. Nach und nach Mehl, Mandeln und Milch untermischen und gründlich verrühren. Etwa 30 Minuten kaltstellen</w:t>
      </w:r>
    </w:p>
    <w:p w14:paraId="4DF7B2EE" w14:textId="2AA82E8A" w:rsidR="009A39B4" w:rsidRPr="009D390A" w:rsidRDefault="009A39B4" w:rsidP="00B40E8C">
      <w:pPr>
        <w:pStyle w:val="ListParagraph"/>
        <w:numPr>
          <w:ilvl w:val="0"/>
          <w:numId w:val="1868"/>
        </w:numPr>
        <w:spacing w:after="120"/>
        <w:ind w:left="714" w:hanging="357"/>
        <w:contextualSpacing w:val="0"/>
        <w:jc w:val="both"/>
        <w:rPr>
          <w:sz w:val="24"/>
          <w:szCs w:val="24"/>
        </w:rPr>
      </w:pPr>
      <w:r w:rsidRPr="009D390A">
        <w:rPr>
          <w:sz w:val="24"/>
          <w:szCs w:val="24"/>
        </w:rPr>
        <w:t>Inzwischen die Pf</w:t>
      </w:r>
      <w:r w:rsidR="009D390A" w:rsidRPr="009D390A">
        <w:rPr>
          <w:sz w:val="24"/>
          <w:szCs w:val="24"/>
        </w:rPr>
        <w:t>la</w:t>
      </w:r>
      <w:r w:rsidRPr="009D390A">
        <w:rPr>
          <w:sz w:val="24"/>
          <w:szCs w:val="24"/>
        </w:rPr>
        <w:t>umen w</w:t>
      </w:r>
      <w:r w:rsidR="009D390A" w:rsidRPr="009D390A">
        <w:rPr>
          <w:sz w:val="24"/>
          <w:szCs w:val="24"/>
        </w:rPr>
        <w:t>as</w:t>
      </w:r>
      <w:r w:rsidRPr="009D390A">
        <w:rPr>
          <w:sz w:val="24"/>
          <w:szCs w:val="24"/>
        </w:rPr>
        <w:t>chen, entsteinen und vierteln. Mit Vanillezucker bestreuen, mit Kirschwasser oder Orangensaft beträufeln und durchziehen lassen. Den Backofen auf 200 Grad vorheizen.</w:t>
      </w:r>
    </w:p>
    <w:p w14:paraId="03C2FF90" w14:textId="19DA11C4" w:rsidR="009A39B4" w:rsidRPr="009D390A" w:rsidRDefault="009A39B4" w:rsidP="00B40E8C">
      <w:pPr>
        <w:pStyle w:val="ListParagraph"/>
        <w:numPr>
          <w:ilvl w:val="0"/>
          <w:numId w:val="1868"/>
        </w:numPr>
        <w:spacing w:after="120"/>
        <w:ind w:left="714" w:hanging="357"/>
        <w:contextualSpacing w:val="0"/>
        <w:jc w:val="both"/>
        <w:rPr>
          <w:sz w:val="24"/>
          <w:szCs w:val="24"/>
        </w:rPr>
      </w:pPr>
      <w:r w:rsidRPr="009D390A">
        <w:rPr>
          <w:sz w:val="24"/>
          <w:szCs w:val="24"/>
        </w:rPr>
        <w:t>Die Kirschen waschen, gut abtropfen lassen. Eventuell entsteinen (im traditionellen französischen Rezept gehören die Kirschsteine dazu!) Die Kirschen unter die Pflaumen mischen.</w:t>
      </w:r>
    </w:p>
    <w:p w14:paraId="369151D3" w14:textId="110E3DAD" w:rsidR="009A39B4" w:rsidRDefault="009A39B4" w:rsidP="00B40E8C">
      <w:pPr>
        <w:pStyle w:val="ListParagraph"/>
        <w:numPr>
          <w:ilvl w:val="0"/>
          <w:numId w:val="1868"/>
        </w:numPr>
        <w:spacing w:after="120"/>
        <w:ind w:left="714" w:hanging="357"/>
        <w:contextualSpacing w:val="0"/>
        <w:jc w:val="both"/>
        <w:rPr>
          <w:sz w:val="24"/>
          <w:szCs w:val="24"/>
        </w:rPr>
      </w:pPr>
      <w:r w:rsidRPr="009D390A">
        <w:rPr>
          <w:sz w:val="24"/>
          <w:szCs w:val="24"/>
        </w:rPr>
        <w:t>Eine flache Auflaufform mit der Butter ausst</w:t>
      </w:r>
      <w:r w:rsidR="009D390A" w:rsidRPr="009D390A">
        <w:rPr>
          <w:sz w:val="24"/>
          <w:szCs w:val="24"/>
        </w:rPr>
        <w:t>r</w:t>
      </w:r>
      <w:r w:rsidRPr="009D390A">
        <w:rPr>
          <w:sz w:val="24"/>
          <w:szCs w:val="24"/>
        </w:rPr>
        <w:t>eichen. Den Teig einfüllen und glattstreichen. Das Obst darauf verteilen. Im Backofen auf mittlere Schiene etwa 40 Minuten backen. Puderzucker mit Zimtpulver mischen und fein darüber sieben.</w:t>
      </w:r>
    </w:p>
    <w:p w14:paraId="2EB6AA2A" w14:textId="77777777" w:rsidR="009D390A" w:rsidRDefault="009D390A" w:rsidP="009D390A">
      <w:pPr>
        <w:spacing w:after="120"/>
        <w:jc w:val="both"/>
        <w:rPr>
          <w:sz w:val="24"/>
          <w:szCs w:val="24"/>
        </w:rPr>
      </w:pPr>
    </w:p>
    <w:p w14:paraId="42AB0D52" w14:textId="2033B94F" w:rsidR="009D390A" w:rsidRPr="009D390A" w:rsidRDefault="009D390A" w:rsidP="009D390A">
      <w:pPr>
        <w:spacing w:after="120"/>
        <w:jc w:val="both"/>
        <w:rPr>
          <w:sz w:val="24"/>
          <w:szCs w:val="24"/>
        </w:rPr>
      </w:pPr>
      <w:r>
        <w:rPr>
          <w:sz w:val="24"/>
          <w:szCs w:val="24"/>
        </w:rPr>
        <w:t>Kommentar:</w:t>
      </w:r>
      <w:r>
        <w:rPr>
          <w:sz w:val="24"/>
          <w:szCs w:val="24"/>
        </w:rPr>
        <w:tab/>
        <w:t xml:space="preserve">Man könnte dazu noch ein Vanilleeis essen </w:t>
      </w:r>
      <w:r w:rsidRPr="009D390A">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333CF60E" w14:textId="77777777" w:rsidR="009D390A" w:rsidRPr="00315023" w:rsidRDefault="009D390A" w:rsidP="00A0349B">
      <w:pPr>
        <w:ind w:left="708" w:hanging="708"/>
        <w:jc w:val="both"/>
        <w:rPr>
          <w:sz w:val="24"/>
          <w:szCs w:val="24"/>
        </w:rPr>
      </w:pPr>
    </w:p>
    <w:p w14:paraId="2761A6BA" w14:textId="50FCBC7D" w:rsidR="00F41913" w:rsidRDefault="00F41913" w:rsidP="00F41913">
      <w:pPr>
        <w:rPr>
          <w:sz w:val="24"/>
          <w:szCs w:val="24"/>
        </w:rPr>
      </w:pPr>
      <w:r>
        <w:rPr>
          <w:sz w:val="24"/>
          <w:szCs w:val="24"/>
        </w:rPr>
        <w:br w:type="page"/>
      </w:r>
    </w:p>
    <w:p w14:paraId="69D92A2D" w14:textId="6A3E86E1" w:rsidR="00F41913" w:rsidRDefault="00F41913" w:rsidP="00A0349B">
      <w:pPr>
        <w:pStyle w:val="Heading2"/>
        <w:spacing w:after="240"/>
      </w:pPr>
      <w:r>
        <w:lastRenderedPageBreak/>
        <w:t>Rhabarbertarte mit Baiser</w:t>
      </w:r>
      <w:r w:rsidR="00B437A3">
        <w:rPr>
          <w:rStyle w:val="FootnoteReference"/>
        </w:rPr>
        <w:footnoteReference w:id="1607"/>
      </w:r>
      <w:r>
        <w:t xml:space="preserve"> </w:t>
      </w:r>
    </w:p>
    <w:p w14:paraId="4B33E114" w14:textId="227820EF" w:rsidR="00F41913" w:rsidRPr="00A0349B" w:rsidRDefault="00F41913" w:rsidP="00A0349B">
      <w:pPr>
        <w:rPr>
          <w:sz w:val="24"/>
          <w:szCs w:val="24"/>
          <w:u w:val="single"/>
        </w:rPr>
      </w:pPr>
      <w:r w:rsidRPr="00A0349B">
        <w:rPr>
          <w:sz w:val="24"/>
          <w:szCs w:val="24"/>
          <w:u w:val="single"/>
        </w:rPr>
        <w:t>Zutaten</w:t>
      </w:r>
      <w:r w:rsidR="00A0349B">
        <w:rPr>
          <w:sz w:val="24"/>
          <w:szCs w:val="24"/>
          <w:u w:val="single"/>
        </w:rPr>
        <w:t>:</w:t>
      </w:r>
      <w:r w:rsidRPr="00A0349B">
        <w:rPr>
          <w:sz w:val="24"/>
          <w:szCs w:val="24"/>
          <w:u w:val="single"/>
        </w:rPr>
        <w:t xml:space="preserve"> </w:t>
      </w:r>
    </w:p>
    <w:p w14:paraId="204EA937" w14:textId="270653A0" w:rsidR="00F41913" w:rsidRPr="00A0349B" w:rsidRDefault="00A0349B" w:rsidP="00A0349B">
      <w:pPr>
        <w:rPr>
          <w:i/>
          <w:iCs/>
          <w:sz w:val="24"/>
          <w:szCs w:val="24"/>
        </w:rPr>
      </w:pPr>
      <w:r w:rsidRPr="00A0349B">
        <w:rPr>
          <w:i/>
          <w:iCs/>
          <w:sz w:val="24"/>
          <w:szCs w:val="24"/>
        </w:rPr>
        <w:t xml:space="preserve">Für den </w:t>
      </w:r>
      <w:r w:rsidR="00F41913" w:rsidRPr="00A0349B">
        <w:rPr>
          <w:i/>
          <w:iCs/>
          <w:sz w:val="24"/>
          <w:szCs w:val="24"/>
        </w:rPr>
        <w:t>Mürbeteig:</w:t>
      </w:r>
    </w:p>
    <w:p w14:paraId="04BE5A82" w14:textId="77777777" w:rsidR="00F41913" w:rsidRDefault="00F41913" w:rsidP="00A0349B">
      <w:pPr>
        <w:rPr>
          <w:sz w:val="24"/>
          <w:szCs w:val="24"/>
        </w:rPr>
      </w:pPr>
      <w:r>
        <w:rPr>
          <w:sz w:val="24"/>
          <w:szCs w:val="24"/>
        </w:rPr>
        <w:t>250 g Mehl</w:t>
      </w:r>
    </w:p>
    <w:p w14:paraId="15A2D132" w14:textId="77777777" w:rsidR="00F41913" w:rsidRDefault="00F41913" w:rsidP="00A0349B">
      <w:pPr>
        <w:rPr>
          <w:sz w:val="24"/>
          <w:szCs w:val="24"/>
        </w:rPr>
      </w:pPr>
      <w:r>
        <w:rPr>
          <w:sz w:val="24"/>
          <w:szCs w:val="24"/>
        </w:rPr>
        <w:t>125 kalte Butter, gewürfelt</w:t>
      </w:r>
    </w:p>
    <w:p w14:paraId="224025D6" w14:textId="77777777" w:rsidR="00F41913" w:rsidRDefault="00F41913" w:rsidP="00A0349B">
      <w:pPr>
        <w:rPr>
          <w:sz w:val="24"/>
          <w:szCs w:val="24"/>
        </w:rPr>
      </w:pPr>
      <w:r>
        <w:rPr>
          <w:sz w:val="24"/>
          <w:szCs w:val="24"/>
        </w:rPr>
        <w:t>70 g Puderzucker</w:t>
      </w:r>
    </w:p>
    <w:p w14:paraId="11F83ED6" w14:textId="77777777" w:rsidR="00F41913" w:rsidRDefault="00F41913" w:rsidP="00A0349B">
      <w:pPr>
        <w:rPr>
          <w:sz w:val="24"/>
          <w:szCs w:val="24"/>
        </w:rPr>
      </w:pPr>
      <w:r>
        <w:rPr>
          <w:sz w:val="24"/>
          <w:szCs w:val="24"/>
        </w:rPr>
        <w:t>½ Vanilleschote, Mark ausgekratzt</w:t>
      </w:r>
    </w:p>
    <w:p w14:paraId="7B8F6524" w14:textId="77777777" w:rsidR="00F41913" w:rsidRDefault="00F41913" w:rsidP="00A0349B">
      <w:pPr>
        <w:rPr>
          <w:sz w:val="24"/>
          <w:szCs w:val="24"/>
        </w:rPr>
      </w:pPr>
      <w:r>
        <w:rPr>
          <w:sz w:val="24"/>
          <w:szCs w:val="24"/>
        </w:rPr>
        <w:t>1 Prise Salz</w:t>
      </w:r>
    </w:p>
    <w:p w14:paraId="47280845" w14:textId="77777777" w:rsidR="00F41913" w:rsidRDefault="00F41913" w:rsidP="00A0349B">
      <w:pPr>
        <w:rPr>
          <w:sz w:val="24"/>
          <w:szCs w:val="24"/>
        </w:rPr>
      </w:pPr>
      <w:r>
        <w:rPr>
          <w:sz w:val="24"/>
          <w:szCs w:val="24"/>
        </w:rPr>
        <w:t>1 Ei</w:t>
      </w:r>
    </w:p>
    <w:p w14:paraId="65D21203" w14:textId="77777777" w:rsidR="00F41913" w:rsidRDefault="00F41913" w:rsidP="00A0349B">
      <w:pPr>
        <w:rPr>
          <w:sz w:val="24"/>
          <w:szCs w:val="24"/>
        </w:rPr>
      </w:pPr>
      <w:r>
        <w:rPr>
          <w:sz w:val="24"/>
          <w:szCs w:val="24"/>
        </w:rPr>
        <w:t>Butter und Mehl für die Form</w:t>
      </w:r>
    </w:p>
    <w:p w14:paraId="4709D9DA" w14:textId="77777777" w:rsidR="00F41913" w:rsidRDefault="00F41913" w:rsidP="00F41913">
      <w:pPr>
        <w:ind w:left="360"/>
        <w:rPr>
          <w:sz w:val="24"/>
          <w:szCs w:val="24"/>
        </w:rPr>
      </w:pPr>
    </w:p>
    <w:p w14:paraId="5FF75516" w14:textId="6CFF9D0C" w:rsidR="00F41913" w:rsidRPr="00A0349B" w:rsidRDefault="00A0349B" w:rsidP="00A0349B">
      <w:pPr>
        <w:rPr>
          <w:i/>
          <w:iCs/>
          <w:sz w:val="24"/>
          <w:szCs w:val="24"/>
        </w:rPr>
      </w:pPr>
      <w:r w:rsidRPr="00A0349B">
        <w:rPr>
          <w:i/>
          <w:iCs/>
          <w:sz w:val="24"/>
          <w:szCs w:val="24"/>
        </w:rPr>
        <w:t xml:space="preserve">Für die </w:t>
      </w:r>
      <w:r w:rsidR="00F41913" w:rsidRPr="00A0349B">
        <w:rPr>
          <w:i/>
          <w:iCs/>
          <w:sz w:val="24"/>
          <w:szCs w:val="24"/>
        </w:rPr>
        <w:t>Füllung</w:t>
      </w:r>
      <w:r w:rsidRPr="00A0349B">
        <w:rPr>
          <w:i/>
          <w:iCs/>
          <w:sz w:val="24"/>
          <w:szCs w:val="24"/>
        </w:rPr>
        <w:t>:</w:t>
      </w:r>
    </w:p>
    <w:p w14:paraId="2E88257A" w14:textId="77777777" w:rsidR="00F41913" w:rsidRDefault="00F41913" w:rsidP="00A0349B">
      <w:pPr>
        <w:rPr>
          <w:sz w:val="24"/>
          <w:szCs w:val="24"/>
        </w:rPr>
      </w:pPr>
      <w:r>
        <w:rPr>
          <w:sz w:val="24"/>
          <w:szCs w:val="24"/>
        </w:rPr>
        <w:t>5 Stangen Rhabarber (etwa 400g)</w:t>
      </w:r>
    </w:p>
    <w:p w14:paraId="38129628" w14:textId="77777777" w:rsidR="00F41913" w:rsidRDefault="00F41913" w:rsidP="00A0349B">
      <w:pPr>
        <w:rPr>
          <w:sz w:val="24"/>
          <w:szCs w:val="24"/>
        </w:rPr>
      </w:pPr>
      <w:r>
        <w:rPr>
          <w:sz w:val="24"/>
          <w:szCs w:val="24"/>
        </w:rPr>
        <w:t>3 Eier</w:t>
      </w:r>
    </w:p>
    <w:p w14:paraId="3C175865" w14:textId="77777777" w:rsidR="00F41913" w:rsidRDefault="00F41913" w:rsidP="00A0349B">
      <w:pPr>
        <w:rPr>
          <w:sz w:val="24"/>
          <w:szCs w:val="24"/>
        </w:rPr>
      </w:pPr>
      <w:r>
        <w:rPr>
          <w:sz w:val="24"/>
          <w:szCs w:val="24"/>
        </w:rPr>
        <w:t>250 ml Schlagsahne</w:t>
      </w:r>
    </w:p>
    <w:p w14:paraId="66A6E8B1" w14:textId="77777777" w:rsidR="00F41913" w:rsidRDefault="00F41913" w:rsidP="00A0349B">
      <w:pPr>
        <w:rPr>
          <w:sz w:val="24"/>
          <w:szCs w:val="24"/>
        </w:rPr>
      </w:pPr>
      <w:r>
        <w:rPr>
          <w:sz w:val="24"/>
          <w:szCs w:val="24"/>
        </w:rPr>
        <w:t>50 ml Apfelsüße (oder 30 g Zucker)</w:t>
      </w:r>
    </w:p>
    <w:p w14:paraId="2C39AB83" w14:textId="77777777" w:rsidR="00F41913" w:rsidRDefault="00F41913" w:rsidP="00A0349B">
      <w:pPr>
        <w:rPr>
          <w:sz w:val="24"/>
          <w:szCs w:val="24"/>
        </w:rPr>
      </w:pPr>
      <w:r>
        <w:rPr>
          <w:sz w:val="24"/>
          <w:szCs w:val="24"/>
        </w:rPr>
        <w:t>1 Prise Zimt</w:t>
      </w:r>
    </w:p>
    <w:p w14:paraId="3B7598EE" w14:textId="77777777" w:rsidR="00F41913" w:rsidRDefault="00F41913" w:rsidP="00A0349B">
      <w:pPr>
        <w:rPr>
          <w:sz w:val="24"/>
          <w:szCs w:val="24"/>
        </w:rPr>
      </w:pPr>
      <w:r>
        <w:rPr>
          <w:sz w:val="24"/>
          <w:szCs w:val="24"/>
        </w:rPr>
        <w:t>Vanilleschote, Mark ausgekratzt</w:t>
      </w:r>
    </w:p>
    <w:p w14:paraId="2978C239" w14:textId="77777777" w:rsidR="00F41913" w:rsidRDefault="00F41913" w:rsidP="00A0349B">
      <w:pPr>
        <w:rPr>
          <w:sz w:val="24"/>
          <w:szCs w:val="24"/>
        </w:rPr>
      </w:pPr>
      <w:r>
        <w:rPr>
          <w:sz w:val="24"/>
          <w:szCs w:val="24"/>
        </w:rPr>
        <w:t>1 kleines Stück Ingwer</w:t>
      </w:r>
    </w:p>
    <w:p w14:paraId="18BFBD6E" w14:textId="77777777" w:rsidR="00F41913" w:rsidRDefault="00F41913" w:rsidP="00F41913">
      <w:pPr>
        <w:ind w:left="360"/>
        <w:rPr>
          <w:sz w:val="24"/>
          <w:szCs w:val="24"/>
        </w:rPr>
      </w:pPr>
    </w:p>
    <w:p w14:paraId="0ED2EBB2" w14:textId="147E7256" w:rsidR="00F41913" w:rsidRPr="00A0349B" w:rsidRDefault="00A0349B" w:rsidP="00A0349B">
      <w:pPr>
        <w:rPr>
          <w:i/>
          <w:iCs/>
          <w:sz w:val="24"/>
          <w:szCs w:val="24"/>
        </w:rPr>
      </w:pPr>
      <w:r w:rsidRPr="00A0349B">
        <w:rPr>
          <w:i/>
          <w:iCs/>
          <w:sz w:val="24"/>
          <w:szCs w:val="24"/>
        </w:rPr>
        <w:t xml:space="preserve">Für das </w:t>
      </w:r>
      <w:r w:rsidR="00F41913" w:rsidRPr="00A0349B">
        <w:rPr>
          <w:i/>
          <w:iCs/>
          <w:sz w:val="24"/>
          <w:szCs w:val="24"/>
        </w:rPr>
        <w:t>Baiser:</w:t>
      </w:r>
    </w:p>
    <w:p w14:paraId="4CA8D11F" w14:textId="77777777" w:rsidR="00F41913" w:rsidRDefault="00F41913" w:rsidP="00A0349B">
      <w:pPr>
        <w:rPr>
          <w:sz w:val="24"/>
          <w:szCs w:val="24"/>
        </w:rPr>
      </w:pPr>
      <w:r>
        <w:rPr>
          <w:sz w:val="24"/>
          <w:szCs w:val="24"/>
        </w:rPr>
        <w:t>90 g Puderzucker</w:t>
      </w:r>
    </w:p>
    <w:p w14:paraId="036B7AB7" w14:textId="77777777" w:rsidR="00F41913" w:rsidRDefault="00F41913" w:rsidP="00A0349B">
      <w:pPr>
        <w:rPr>
          <w:sz w:val="24"/>
          <w:szCs w:val="24"/>
        </w:rPr>
      </w:pPr>
      <w:r>
        <w:rPr>
          <w:sz w:val="24"/>
          <w:szCs w:val="24"/>
        </w:rPr>
        <w:t>90 g Zucker</w:t>
      </w:r>
    </w:p>
    <w:p w14:paraId="4D4F79E6" w14:textId="77777777" w:rsidR="00F41913" w:rsidRDefault="00F41913" w:rsidP="00A0349B">
      <w:pPr>
        <w:rPr>
          <w:sz w:val="24"/>
          <w:szCs w:val="24"/>
        </w:rPr>
      </w:pPr>
      <w:r>
        <w:rPr>
          <w:sz w:val="24"/>
          <w:szCs w:val="24"/>
        </w:rPr>
        <w:t>1 Prise Salz</w:t>
      </w:r>
    </w:p>
    <w:p w14:paraId="7D0447F7" w14:textId="77777777" w:rsidR="00F41913" w:rsidRDefault="00F41913" w:rsidP="00A0349B">
      <w:pPr>
        <w:rPr>
          <w:sz w:val="24"/>
          <w:szCs w:val="24"/>
        </w:rPr>
      </w:pPr>
      <w:r>
        <w:rPr>
          <w:sz w:val="24"/>
          <w:szCs w:val="24"/>
        </w:rPr>
        <w:t>1 EL Stärke</w:t>
      </w:r>
    </w:p>
    <w:p w14:paraId="2849BFA6" w14:textId="77777777" w:rsidR="00F41913" w:rsidRDefault="00F41913" w:rsidP="00A0349B">
      <w:pPr>
        <w:rPr>
          <w:sz w:val="24"/>
          <w:szCs w:val="24"/>
        </w:rPr>
      </w:pPr>
      <w:r>
        <w:rPr>
          <w:sz w:val="24"/>
          <w:szCs w:val="24"/>
        </w:rPr>
        <w:t>3 Eiweiß</w:t>
      </w:r>
    </w:p>
    <w:p w14:paraId="304A12F4" w14:textId="77777777" w:rsidR="00F41913" w:rsidRDefault="00F41913" w:rsidP="00A0349B">
      <w:pPr>
        <w:rPr>
          <w:sz w:val="24"/>
          <w:szCs w:val="24"/>
        </w:rPr>
      </w:pPr>
      <w:r>
        <w:rPr>
          <w:sz w:val="24"/>
          <w:szCs w:val="24"/>
        </w:rPr>
        <w:t>1 Limette, Schale</w:t>
      </w:r>
    </w:p>
    <w:p w14:paraId="24C5F7B4" w14:textId="77777777" w:rsidR="00F41913" w:rsidRDefault="00F41913" w:rsidP="00F41913">
      <w:pPr>
        <w:ind w:left="360"/>
        <w:rPr>
          <w:sz w:val="24"/>
          <w:szCs w:val="24"/>
        </w:rPr>
      </w:pPr>
    </w:p>
    <w:p w14:paraId="59BC7ECB" w14:textId="51F50AC2" w:rsidR="00F41913" w:rsidRDefault="00F41913" w:rsidP="00A0349B">
      <w:pPr>
        <w:rPr>
          <w:sz w:val="24"/>
          <w:szCs w:val="24"/>
        </w:rPr>
      </w:pPr>
      <w:r>
        <w:rPr>
          <w:sz w:val="24"/>
          <w:szCs w:val="24"/>
        </w:rPr>
        <w:lastRenderedPageBreak/>
        <w:t>Vorbereitungszeit: 15 Minuten, Ruhezeit: 60 Minuten, Backzeit: 45 Minuten</w:t>
      </w:r>
    </w:p>
    <w:p w14:paraId="083D92BA" w14:textId="77777777" w:rsidR="00F41913" w:rsidRDefault="00F41913" w:rsidP="00F41913">
      <w:pPr>
        <w:ind w:left="360"/>
        <w:rPr>
          <w:sz w:val="24"/>
          <w:szCs w:val="24"/>
        </w:rPr>
      </w:pPr>
      <w:r>
        <w:rPr>
          <w:sz w:val="24"/>
          <w:szCs w:val="24"/>
        </w:rPr>
        <w:t>Mürbeteig:</w:t>
      </w:r>
    </w:p>
    <w:p w14:paraId="57F0DBDA" w14:textId="261E240A" w:rsidR="00F41913" w:rsidRPr="00A0349B" w:rsidRDefault="00F41913" w:rsidP="00B40E8C">
      <w:pPr>
        <w:pStyle w:val="ListParagraph"/>
        <w:numPr>
          <w:ilvl w:val="0"/>
          <w:numId w:val="295"/>
        </w:numPr>
        <w:spacing w:after="120"/>
        <w:ind w:left="1077" w:hanging="357"/>
        <w:contextualSpacing w:val="0"/>
        <w:jc w:val="both"/>
        <w:rPr>
          <w:sz w:val="24"/>
          <w:szCs w:val="24"/>
        </w:rPr>
      </w:pPr>
      <w:r w:rsidRPr="00A0349B">
        <w:rPr>
          <w:sz w:val="24"/>
          <w:szCs w:val="24"/>
        </w:rPr>
        <w:t>Für den Mürbeteig alle Zutaten in einer Schüssel mit den Händen schnell verkneten.</w:t>
      </w:r>
      <w:r w:rsidR="00A0349B" w:rsidRPr="00A0349B">
        <w:rPr>
          <w:sz w:val="24"/>
          <w:szCs w:val="24"/>
        </w:rPr>
        <w:t xml:space="preserve"> </w:t>
      </w:r>
      <w:r w:rsidRPr="00A0349B">
        <w:rPr>
          <w:sz w:val="24"/>
          <w:szCs w:val="24"/>
        </w:rPr>
        <w:t>Den Teig in Klarsichtfolie mindestens 1 Stunde im Kühlschrank ruhen lassen.</w:t>
      </w:r>
    </w:p>
    <w:p w14:paraId="00C13C31" w14:textId="0F75B06C" w:rsidR="00F41913" w:rsidRPr="00A0349B" w:rsidRDefault="00F41913" w:rsidP="00B40E8C">
      <w:pPr>
        <w:pStyle w:val="ListParagraph"/>
        <w:numPr>
          <w:ilvl w:val="0"/>
          <w:numId w:val="295"/>
        </w:numPr>
        <w:spacing w:after="120"/>
        <w:ind w:left="1077" w:hanging="357"/>
        <w:contextualSpacing w:val="0"/>
        <w:jc w:val="both"/>
        <w:rPr>
          <w:sz w:val="24"/>
          <w:szCs w:val="24"/>
        </w:rPr>
      </w:pPr>
      <w:r w:rsidRPr="00A0349B">
        <w:rPr>
          <w:sz w:val="24"/>
          <w:szCs w:val="24"/>
        </w:rPr>
        <w:t>Eine Tarte-Form mit Butter auspinseln und mit Mehl bestäuben.</w:t>
      </w:r>
      <w:r w:rsidR="00A0349B">
        <w:rPr>
          <w:sz w:val="24"/>
          <w:szCs w:val="24"/>
        </w:rPr>
        <w:t xml:space="preserve"> </w:t>
      </w:r>
      <w:r w:rsidRPr="00A0349B">
        <w:rPr>
          <w:sz w:val="24"/>
          <w:szCs w:val="24"/>
        </w:rPr>
        <w:t>Den Teig ausrollen, in die Form legen und den Rand gut andrücken. Die Tarte bei 150°C etwa 15 Minuten vorbacken.</w:t>
      </w:r>
    </w:p>
    <w:p w14:paraId="102EE717" w14:textId="77777777" w:rsidR="00F41913" w:rsidRDefault="00F41913" w:rsidP="00F41913">
      <w:pPr>
        <w:ind w:left="360"/>
        <w:rPr>
          <w:sz w:val="24"/>
          <w:szCs w:val="24"/>
        </w:rPr>
      </w:pPr>
    </w:p>
    <w:p w14:paraId="7264152D" w14:textId="77777777" w:rsidR="00F41913" w:rsidRDefault="00F41913" w:rsidP="00F41913">
      <w:pPr>
        <w:ind w:left="360"/>
        <w:rPr>
          <w:sz w:val="24"/>
          <w:szCs w:val="24"/>
        </w:rPr>
      </w:pPr>
      <w:r>
        <w:rPr>
          <w:sz w:val="24"/>
          <w:szCs w:val="24"/>
        </w:rPr>
        <w:t>Füllung</w:t>
      </w:r>
    </w:p>
    <w:p w14:paraId="3C6B3EF5" w14:textId="4319B79A" w:rsidR="00F41913" w:rsidRPr="00A0349B" w:rsidRDefault="00F41913" w:rsidP="00B40E8C">
      <w:pPr>
        <w:pStyle w:val="ListParagraph"/>
        <w:numPr>
          <w:ilvl w:val="0"/>
          <w:numId w:val="296"/>
        </w:numPr>
        <w:spacing w:after="120"/>
        <w:ind w:left="1077" w:hanging="357"/>
        <w:contextualSpacing w:val="0"/>
        <w:jc w:val="both"/>
        <w:rPr>
          <w:sz w:val="24"/>
          <w:szCs w:val="24"/>
        </w:rPr>
      </w:pPr>
      <w:r w:rsidRPr="00A0349B">
        <w:rPr>
          <w:sz w:val="24"/>
          <w:szCs w:val="24"/>
        </w:rPr>
        <w:t>Rhabarber schälen und in Würfel schneiden. Die Eier sauber trennen. Das Eiweiß kühl stellen.</w:t>
      </w:r>
      <w:r w:rsidR="00A0349B" w:rsidRPr="00A0349B">
        <w:rPr>
          <w:sz w:val="24"/>
          <w:szCs w:val="24"/>
        </w:rPr>
        <w:t xml:space="preserve"> </w:t>
      </w:r>
      <w:r w:rsidRPr="00A0349B">
        <w:rPr>
          <w:sz w:val="24"/>
          <w:szCs w:val="24"/>
        </w:rPr>
        <w:t>Rhabarber mit Vanillezucker marinieren und 30 Minuten auf einem Sieb abtropfen lassen.</w:t>
      </w:r>
    </w:p>
    <w:p w14:paraId="795B11AB" w14:textId="77777777" w:rsidR="00F41913" w:rsidRPr="007D367C" w:rsidRDefault="00F41913" w:rsidP="00B40E8C">
      <w:pPr>
        <w:pStyle w:val="ListParagraph"/>
        <w:numPr>
          <w:ilvl w:val="0"/>
          <w:numId w:val="296"/>
        </w:numPr>
        <w:spacing w:after="120"/>
        <w:ind w:left="1077" w:hanging="357"/>
        <w:contextualSpacing w:val="0"/>
        <w:jc w:val="both"/>
        <w:rPr>
          <w:sz w:val="24"/>
          <w:szCs w:val="24"/>
        </w:rPr>
      </w:pPr>
      <w:r w:rsidRPr="007D367C">
        <w:rPr>
          <w:sz w:val="24"/>
          <w:szCs w:val="24"/>
        </w:rPr>
        <w:t>Mit einem Schneebesen die Sahne mit Apfelsüße (oder Zucker), Zimt, Vanillemark und fein geriebenen Ingwer gut verrühren.</w:t>
      </w:r>
    </w:p>
    <w:p w14:paraId="35C1D711" w14:textId="77777777" w:rsidR="00F41913" w:rsidRPr="007D367C" w:rsidRDefault="00F41913" w:rsidP="00B40E8C">
      <w:pPr>
        <w:pStyle w:val="ListParagraph"/>
        <w:numPr>
          <w:ilvl w:val="0"/>
          <w:numId w:val="296"/>
        </w:numPr>
        <w:spacing w:after="120"/>
        <w:ind w:left="1077" w:hanging="357"/>
        <w:contextualSpacing w:val="0"/>
        <w:jc w:val="both"/>
        <w:rPr>
          <w:sz w:val="24"/>
          <w:szCs w:val="24"/>
        </w:rPr>
      </w:pPr>
      <w:r w:rsidRPr="007D367C">
        <w:rPr>
          <w:sz w:val="24"/>
          <w:szCs w:val="24"/>
        </w:rPr>
        <w:t>Rhabarber auf die vorgebackene Tarte geben, mit der Flüssigkeit aufgießen und bei 180°C etwa 30 Minuten backen.</w:t>
      </w:r>
    </w:p>
    <w:p w14:paraId="68646A16" w14:textId="77777777" w:rsidR="00F41913" w:rsidRDefault="00F41913" w:rsidP="00F41913">
      <w:pPr>
        <w:ind w:left="360"/>
        <w:rPr>
          <w:sz w:val="24"/>
          <w:szCs w:val="24"/>
        </w:rPr>
      </w:pPr>
    </w:p>
    <w:p w14:paraId="6F46AFB2" w14:textId="77777777" w:rsidR="00F41913" w:rsidRDefault="00F41913" w:rsidP="00F41913">
      <w:pPr>
        <w:ind w:left="360"/>
        <w:rPr>
          <w:sz w:val="24"/>
          <w:szCs w:val="24"/>
        </w:rPr>
      </w:pPr>
      <w:r>
        <w:rPr>
          <w:sz w:val="24"/>
          <w:szCs w:val="24"/>
        </w:rPr>
        <w:t>Baiser</w:t>
      </w:r>
    </w:p>
    <w:p w14:paraId="05CF3A7A" w14:textId="77777777" w:rsidR="00F41913" w:rsidRPr="007D367C" w:rsidRDefault="00F41913" w:rsidP="00B40E8C">
      <w:pPr>
        <w:pStyle w:val="ListParagraph"/>
        <w:numPr>
          <w:ilvl w:val="0"/>
          <w:numId w:val="297"/>
        </w:numPr>
        <w:spacing w:after="120"/>
        <w:ind w:left="1077" w:hanging="357"/>
        <w:contextualSpacing w:val="0"/>
        <w:jc w:val="both"/>
        <w:rPr>
          <w:sz w:val="24"/>
          <w:szCs w:val="24"/>
        </w:rPr>
      </w:pPr>
      <w:r w:rsidRPr="007D367C">
        <w:rPr>
          <w:sz w:val="24"/>
          <w:szCs w:val="24"/>
        </w:rPr>
        <w:t>Für das Baiser Puderzucker, Zucker, Salz und Stärke in eine Schüssel sieben und gut mischen.</w:t>
      </w:r>
    </w:p>
    <w:p w14:paraId="7A0302B4" w14:textId="77777777" w:rsidR="00F41913" w:rsidRPr="007D367C" w:rsidRDefault="00F41913" w:rsidP="00B40E8C">
      <w:pPr>
        <w:pStyle w:val="ListParagraph"/>
        <w:numPr>
          <w:ilvl w:val="0"/>
          <w:numId w:val="297"/>
        </w:numPr>
        <w:spacing w:after="120"/>
        <w:ind w:left="1077" w:hanging="357"/>
        <w:contextualSpacing w:val="0"/>
        <w:jc w:val="both"/>
        <w:rPr>
          <w:sz w:val="24"/>
          <w:szCs w:val="24"/>
        </w:rPr>
      </w:pPr>
      <w:r w:rsidRPr="007D367C">
        <w:rPr>
          <w:sz w:val="24"/>
          <w:szCs w:val="24"/>
        </w:rPr>
        <w:t>Das Eiweiß in eine große Schüssel geben und mit dem Handrührgerät schlagen. Dabei die zucker-Stärke-Mischung nach und nach dazugeben und schlagen, bis es einen seidig glänzenden Eischnee gibt.</w:t>
      </w:r>
    </w:p>
    <w:p w14:paraId="608BAFEB" w14:textId="77777777" w:rsidR="00F41913" w:rsidRPr="007D367C" w:rsidRDefault="00F41913" w:rsidP="00B40E8C">
      <w:pPr>
        <w:pStyle w:val="ListParagraph"/>
        <w:numPr>
          <w:ilvl w:val="0"/>
          <w:numId w:val="297"/>
        </w:numPr>
        <w:spacing w:after="120"/>
        <w:ind w:left="1077" w:hanging="357"/>
        <w:contextualSpacing w:val="0"/>
        <w:jc w:val="both"/>
        <w:rPr>
          <w:sz w:val="24"/>
          <w:szCs w:val="24"/>
        </w:rPr>
      </w:pPr>
      <w:r w:rsidRPr="007D367C">
        <w:rPr>
          <w:sz w:val="24"/>
          <w:szCs w:val="24"/>
        </w:rPr>
        <w:t>Zuletzt die fein abgerieben Limettenschale hinzugeben und nochmals kurz durchmischen.</w:t>
      </w:r>
    </w:p>
    <w:p w14:paraId="69E8C660" w14:textId="77777777" w:rsidR="00F41913" w:rsidRPr="007D367C" w:rsidRDefault="00F41913" w:rsidP="00B40E8C">
      <w:pPr>
        <w:pStyle w:val="ListParagraph"/>
        <w:numPr>
          <w:ilvl w:val="0"/>
          <w:numId w:val="297"/>
        </w:numPr>
        <w:spacing w:after="120"/>
        <w:ind w:left="1077" w:hanging="357"/>
        <w:contextualSpacing w:val="0"/>
        <w:jc w:val="both"/>
        <w:rPr>
          <w:sz w:val="24"/>
          <w:szCs w:val="24"/>
        </w:rPr>
      </w:pPr>
      <w:r w:rsidRPr="007D367C">
        <w:rPr>
          <w:sz w:val="24"/>
          <w:szCs w:val="24"/>
        </w:rPr>
        <w:t xml:space="preserve">Das Baiser auf den Kuchen geben und mit dem Bunsenbrenner oder dem Backofengrill ca. 5 Minuten gratinieren. </w:t>
      </w:r>
    </w:p>
    <w:p w14:paraId="220F4252" w14:textId="77777777" w:rsidR="00F41913" w:rsidRPr="00976D50" w:rsidRDefault="00F41913" w:rsidP="00F41913">
      <w:pPr>
        <w:ind w:left="360"/>
        <w:rPr>
          <w:sz w:val="24"/>
          <w:szCs w:val="24"/>
        </w:rPr>
      </w:pPr>
    </w:p>
    <w:p w14:paraId="3E6FF76A" w14:textId="77777777" w:rsidR="00F41913" w:rsidRDefault="00F41913" w:rsidP="00F41913">
      <w:pPr>
        <w:rPr>
          <w:sz w:val="24"/>
          <w:szCs w:val="24"/>
        </w:rPr>
      </w:pPr>
      <w:r>
        <w:rPr>
          <w:sz w:val="24"/>
          <w:szCs w:val="24"/>
        </w:rPr>
        <w:t xml:space="preserve"> </w:t>
      </w:r>
    </w:p>
    <w:p w14:paraId="68737D1D" w14:textId="77777777" w:rsidR="00F41913" w:rsidRDefault="00F41913" w:rsidP="00F41913">
      <w:pPr>
        <w:rPr>
          <w:sz w:val="24"/>
          <w:szCs w:val="24"/>
        </w:rPr>
      </w:pPr>
      <w:r>
        <w:rPr>
          <w:sz w:val="24"/>
          <w:szCs w:val="24"/>
        </w:rPr>
        <w:br w:type="page"/>
      </w:r>
    </w:p>
    <w:p w14:paraId="1113DE59" w14:textId="2DD04854" w:rsidR="009D1A79" w:rsidRPr="00065C65" w:rsidRDefault="009D1A79" w:rsidP="00F164DB">
      <w:pPr>
        <w:pStyle w:val="Heading2"/>
        <w:spacing w:after="240"/>
      </w:pPr>
      <w:r w:rsidRPr="00065C65">
        <w:lastRenderedPageBreak/>
        <w:t>Schokoladenkuchen</w:t>
      </w:r>
      <w:r w:rsidR="00D617BD">
        <w:rPr>
          <w:rStyle w:val="FootnoteReference"/>
        </w:rPr>
        <w:footnoteReference w:id="1608"/>
      </w:r>
      <w:r w:rsidRPr="00065C65">
        <w:t xml:space="preserve"> </w:t>
      </w:r>
    </w:p>
    <w:p w14:paraId="2A5653FD" w14:textId="5370DA23" w:rsidR="00F164DB" w:rsidRPr="00F164DB" w:rsidRDefault="00F164DB" w:rsidP="009D1A79">
      <w:pPr>
        <w:rPr>
          <w:sz w:val="24"/>
          <w:szCs w:val="24"/>
          <w:u w:val="single"/>
        </w:rPr>
      </w:pPr>
      <w:r w:rsidRPr="00F164DB">
        <w:rPr>
          <w:sz w:val="24"/>
          <w:szCs w:val="24"/>
          <w:u w:val="single"/>
        </w:rPr>
        <w:t>Zutaten:</w:t>
      </w:r>
    </w:p>
    <w:p w14:paraId="4245B8F3" w14:textId="16071FA9" w:rsidR="009D1A79" w:rsidRDefault="009D1A79" w:rsidP="009D1A79">
      <w:pPr>
        <w:rPr>
          <w:sz w:val="24"/>
          <w:szCs w:val="24"/>
        </w:rPr>
      </w:pPr>
      <w:r>
        <w:rPr>
          <w:sz w:val="24"/>
          <w:szCs w:val="24"/>
        </w:rPr>
        <w:t>2 Eier</w:t>
      </w:r>
    </w:p>
    <w:p w14:paraId="07D51A19" w14:textId="77777777" w:rsidR="009D1A79" w:rsidRDefault="009D1A79" w:rsidP="009D1A79">
      <w:pPr>
        <w:rPr>
          <w:sz w:val="24"/>
          <w:szCs w:val="24"/>
        </w:rPr>
      </w:pPr>
      <w:r>
        <w:rPr>
          <w:sz w:val="24"/>
          <w:szCs w:val="24"/>
        </w:rPr>
        <w:t>2 Eigelb</w:t>
      </w:r>
    </w:p>
    <w:p w14:paraId="1556E011" w14:textId="77777777" w:rsidR="009D1A79" w:rsidRDefault="009D1A79" w:rsidP="009D1A79">
      <w:pPr>
        <w:rPr>
          <w:sz w:val="24"/>
          <w:szCs w:val="24"/>
        </w:rPr>
      </w:pPr>
      <w:r>
        <w:rPr>
          <w:sz w:val="24"/>
          <w:szCs w:val="24"/>
        </w:rPr>
        <w:t>60 g Zucker</w:t>
      </w:r>
    </w:p>
    <w:p w14:paraId="40DE9B62" w14:textId="77777777" w:rsidR="009D1A79" w:rsidRDefault="009D1A79" w:rsidP="009D1A79">
      <w:pPr>
        <w:rPr>
          <w:sz w:val="24"/>
          <w:szCs w:val="24"/>
        </w:rPr>
      </w:pPr>
      <w:r>
        <w:rPr>
          <w:sz w:val="24"/>
          <w:szCs w:val="24"/>
        </w:rPr>
        <w:t>100 g Butter</w:t>
      </w:r>
    </w:p>
    <w:p w14:paraId="36FBC2B6" w14:textId="7DECB0C4" w:rsidR="009D1A79" w:rsidRDefault="009D1A79" w:rsidP="009D1A79">
      <w:pPr>
        <w:rPr>
          <w:sz w:val="24"/>
          <w:szCs w:val="24"/>
        </w:rPr>
      </w:pPr>
      <w:r>
        <w:rPr>
          <w:sz w:val="24"/>
          <w:szCs w:val="24"/>
        </w:rPr>
        <w:t xml:space="preserve">100 g Schokolade </w:t>
      </w:r>
      <w:r w:rsidR="007606B0">
        <w:rPr>
          <w:sz w:val="24"/>
          <w:szCs w:val="24"/>
        </w:rPr>
        <w:t>(</w:t>
      </w:r>
      <w:r>
        <w:rPr>
          <w:sz w:val="24"/>
          <w:szCs w:val="24"/>
        </w:rPr>
        <w:t>70%</w:t>
      </w:r>
      <w:r w:rsidR="007606B0">
        <w:rPr>
          <w:sz w:val="24"/>
          <w:szCs w:val="24"/>
        </w:rPr>
        <w:t xml:space="preserve"> Kakaoanteil)</w:t>
      </w:r>
    </w:p>
    <w:p w14:paraId="73699E39" w14:textId="77777777" w:rsidR="009D1A79" w:rsidRDefault="009D1A79" w:rsidP="009D1A79">
      <w:pPr>
        <w:rPr>
          <w:sz w:val="24"/>
          <w:szCs w:val="24"/>
        </w:rPr>
      </w:pPr>
      <w:r>
        <w:rPr>
          <w:sz w:val="24"/>
          <w:szCs w:val="24"/>
        </w:rPr>
        <w:t>100 g Mehl</w:t>
      </w:r>
    </w:p>
    <w:p w14:paraId="35E7F64E" w14:textId="77777777" w:rsidR="009D1A79" w:rsidRDefault="009D1A79" w:rsidP="009D1A79">
      <w:pPr>
        <w:rPr>
          <w:sz w:val="24"/>
          <w:szCs w:val="24"/>
        </w:rPr>
      </w:pPr>
      <w:r>
        <w:rPr>
          <w:sz w:val="24"/>
          <w:szCs w:val="24"/>
        </w:rPr>
        <w:t>Puderzucker</w:t>
      </w:r>
    </w:p>
    <w:p w14:paraId="1EE0E315" w14:textId="77777777" w:rsidR="009D1A79" w:rsidRDefault="009D1A79" w:rsidP="009D1A79">
      <w:pPr>
        <w:rPr>
          <w:sz w:val="24"/>
          <w:szCs w:val="24"/>
        </w:rPr>
      </w:pPr>
    </w:p>
    <w:p w14:paraId="1D8F5BB4" w14:textId="43EE80C9" w:rsidR="00F164DB" w:rsidRDefault="00F164DB" w:rsidP="009D1A79">
      <w:pPr>
        <w:rPr>
          <w:sz w:val="24"/>
          <w:szCs w:val="24"/>
        </w:rPr>
      </w:pPr>
      <w:r>
        <w:rPr>
          <w:sz w:val="24"/>
          <w:szCs w:val="24"/>
        </w:rPr>
        <w:t>Zubereitung:</w:t>
      </w:r>
    </w:p>
    <w:p w14:paraId="347460D1" w14:textId="77777777" w:rsidR="009D1A79" w:rsidRPr="00D4192C" w:rsidRDefault="009D1A79" w:rsidP="00B40E8C">
      <w:pPr>
        <w:pStyle w:val="ListParagraph"/>
        <w:numPr>
          <w:ilvl w:val="0"/>
          <w:numId w:val="313"/>
        </w:numPr>
        <w:spacing w:after="120"/>
        <w:ind w:left="714" w:hanging="357"/>
        <w:contextualSpacing w:val="0"/>
        <w:jc w:val="both"/>
        <w:rPr>
          <w:sz w:val="24"/>
          <w:szCs w:val="24"/>
        </w:rPr>
      </w:pPr>
      <w:r w:rsidRPr="00D4192C">
        <w:rPr>
          <w:sz w:val="24"/>
          <w:szCs w:val="24"/>
        </w:rPr>
        <w:t>Eigelb, Eier und Zucker zusammen schaumig schlagen, bis die Masse schön stabil ist und die Struktur des Besens behält. Butter und Schokolade schmelzen und verrühren, bis beides komplett aufgelöst ist. Die Butter-Schokoladenemulsion der Ei-Masse beigeben und mischen. Zuletzt das Mehl vorsichtig unterheben.</w:t>
      </w:r>
    </w:p>
    <w:p w14:paraId="6FB2F0A3" w14:textId="77777777" w:rsidR="009D1A79" w:rsidRDefault="009D1A79" w:rsidP="00B40E8C">
      <w:pPr>
        <w:pStyle w:val="ListParagraph"/>
        <w:numPr>
          <w:ilvl w:val="0"/>
          <w:numId w:val="313"/>
        </w:numPr>
        <w:spacing w:after="120"/>
        <w:ind w:left="714" w:hanging="357"/>
        <w:contextualSpacing w:val="0"/>
        <w:jc w:val="both"/>
        <w:rPr>
          <w:sz w:val="24"/>
          <w:szCs w:val="24"/>
        </w:rPr>
      </w:pPr>
      <w:r w:rsidRPr="00D4192C">
        <w:rPr>
          <w:sz w:val="24"/>
          <w:szCs w:val="24"/>
        </w:rPr>
        <w:t>Förmchen (Kaffeetassengröße) ausbuttern und mit Zucker auskleiden. Bei 195°C im vorgeheizten Backofen ca. 11 Minuten backen.</w:t>
      </w:r>
    </w:p>
    <w:p w14:paraId="3EC69EB1" w14:textId="77777777" w:rsidR="009D1A79" w:rsidRDefault="009D1A79" w:rsidP="009D1A79">
      <w:pPr>
        <w:rPr>
          <w:sz w:val="24"/>
          <w:szCs w:val="24"/>
        </w:rPr>
      </w:pPr>
    </w:p>
    <w:p w14:paraId="1AB1C32A" w14:textId="77777777" w:rsidR="00F164DB" w:rsidRDefault="00F164DB" w:rsidP="009D1A79">
      <w:pPr>
        <w:rPr>
          <w:sz w:val="24"/>
          <w:szCs w:val="24"/>
        </w:rPr>
      </w:pPr>
    </w:p>
    <w:p w14:paraId="64C2C158" w14:textId="32A5B8DD" w:rsidR="009D1A79" w:rsidRPr="00F164DB" w:rsidRDefault="009D1A79" w:rsidP="009D1A79">
      <w:pPr>
        <w:rPr>
          <w:i/>
          <w:iCs/>
          <w:sz w:val="24"/>
          <w:szCs w:val="24"/>
        </w:rPr>
      </w:pPr>
      <w:r w:rsidRPr="00F164DB">
        <w:rPr>
          <w:i/>
          <w:iCs/>
          <w:sz w:val="24"/>
          <w:szCs w:val="24"/>
        </w:rPr>
        <w:t>Dazu passt die Kaffir-Limettensauce:</w:t>
      </w:r>
    </w:p>
    <w:p w14:paraId="364C3A23" w14:textId="77777777" w:rsidR="009D1A79" w:rsidRDefault="009D1A79" w:rsidP="009D1A79">
      <w:pPr>
        <w:rPr>
          <w:sz w:val="24"/>
          <w:szCs w:val="24"/>
        </w:rPr>
      </w:pPr>
      <w:r>
        <w:rPr>
          <w:sz w:val="24"/>
          <w:szCs w:val="24"/>
        </w:rPr>
        <w:t>40 g Zucker</w:t>
      </w:r>
    </w:p>
    <w:p w14:paraId="255F2D54" w14:textId="77777777" w:rsidR="009D1A79" w:rsidRDefault="009D1A79" w:rsidP="009D1A79">
      <w:pPr>
        <w:rPr>
          <w:sz w:val="24"/>
          <w:szCs w:val="24"/>
        </w:rPr>
      </w:pPr>
      <w:r>
        <w:rPr>
          <w:sz w:val="24"/>
          <w:szCs w:val="24"/>
        </w:rPr>
        <w:t>4 Eigelb</w:t>
      </w:r>
    </w:p>
    <w:p w14:paraId="4F5AB679" w14:textId="77777777" w:rsidR="009D1A79" w:rsidRDefault="009D1A79" w:rsidP="009D1A79">
      <w:pPr>
        <w:rPr>
          <w:sz w:val="24"/>
          <w:szCs w:val="24"/>
        </w:rPr>
      </w:pPr>
      <w:r>
        <w:rPr>
          <w:sz w:val="24"/>
          <w:szCs w:val="24"/>
        </w:rPr>
        <w:t>8 Kaffir-Limettenblätter</w:t>
      </w:r>
    </w:p>
    <w:p w14:paraId="66171A52" w14:textId="77777777" w:rsidR="009D1A79" w:rsidRDefault="009D1A79" w:rsidP="009D1A79">
      <w:pPr>
        <w:rPr>
          <w:sz w:val="24"/>
          <w:szCs w:val="24"/>
        </w:rPr>
      </w:pPr>
      <w:r>
        <w:rPr>
          <w:sz w:val="24"/>
          <w:szCs w:val="24"/>
        </w:rPr>
        <w:t>250 g Sahne</w:t>
      </w:r>
    </w:p>
    <w:p w14:paraId="1F5997E1" w14:textId="77777777" w:rsidR="009D1A79" w:rsidRDefault="009D1A79" w:rsidP="009D1A79">
      <w:pPr>
        <w:rPr>
          <w:sz w:val="24"/>
          <w:szCs w:val="24"/>
        </w:rPr>
      </w:pPr>
    </w:p>
    <w:p w14:paraId="746306E9" w14:textId="4D726203" w:rsidR="00F164DB" w:rsidRDefault="00F164DB" w:rsidP="009D1A79">
      <w:pPr>
        <w:rPr>
          <w:sz w:val="24"/>
          <w:szCs w:val="24"/>
        </w:rPr>
      </w:pPr>
      <w:r>
        <w:rPr>
          <w:sz w:val="24"/>
          <w:szCs w:val="24"/>
        </w:rPr>
        <w:t>Zubereitung:</w:t>
      </w:r>
    </w:p>
    <w:p w14:paraId="4B244F48" w14:textId="77777777" w:rsidR="009D1A79" w:rsidRPr="00CC11AD" w:rsidRDefault="009D1A79" w:rsidP="00B40E8C">
      <w:pPr>
        <w:pStyle w:val="ListParagraph"/>
        <w:numPr>
          <w:ilvl w:val="0"/>
          <w:numId w:val="314"/>
        </w:numPr>
        <w:spacing w:after="120"/>
        <w:ind w:left="714" w:hanging="357"/>
        <w:jc w:val="both"/>
        <w:rPr>
          <w:sz w:val="24"/>
          <w:szCs w:val="24"/>
        </w:rPr>
      </w:pPr>
      <w:r w:rsidRPr="00CC11AD">
        <w:rPr>
          <w:sz w:val="24"/>
          <w:szCs w:val="24"/>
        </w:rPr>
        <w:t>Sahne mit Limettenblätter aufkochen. Zucker mit Eigelb schaumig schlagen. Heiße Sahne mit der Ei-Zucker-Masse in einer Schüssel gut verrühren.</w:t>
      </w:r>
    </w:p>
    <w:p w14:paraId="4B024E01" w14:textId="77777777" w:rsidR="009D1A79" w:rsidRPr="00CC11AD" w:rsidRDefault="009D1A79" w:rsidP="00B40E8C">
      <w:pPr>
        <w:pStyle w:val="ListParagraph"/>
        <w:numPr>
          <w:ilvl w:val="0"/>
          <w:numId w:val="314"/>
        </w:numPr>
        <w:spacing w:after="120"/>
        <w:ind w:left="714" w:hanging="357"/>
        <w:jc w:val="both"/>
        <w:rPr>
          <w:sz w:val="24"/>
          <w:szCs w:val="24"/>
        </w:rPr>
      </w:pPr>
      <w:r w:rsidRPr="00CC11AD">
        <w:rPr>
          <w:sz w:val="24"/>
          <w:szCs w:val="24"/>
        </w:rPr>
        <w:t>Sauce in der Schüssel im Wasserbad etwa 5 Minuten aufschlagen, bis sie schön sämig wird.</w:t>
      </w:r>
    </w:p>
    <w:p w14:paraId="327755D4" w14:textId="77777777" w:rsidR="009D1A79" w:rsidRDefault="009D1A79" w:rsidP="00B40E8C">
      <w:pPr>
        <w:pStyle w:val="ListParagraph"/>
        <w:numPr>
          <w:ilvl w:val="0"/>
          <w:numId w:val="314"/>
        </w:numPr>
        <w:spacing w:after="120"/>
        <w:ind w:left="714" w:hanging="357"/>
        <w:jc w:val="both"/>
        <w:rPr>
          <w:sz w:val="24"/>
          <w:szCs w:val="24"/>
        </w:rPr>
      </w:pPr>
      <w:r w:rsidRPr="00CC11AD">
        <w:rPr>
          <w:sz w:val="24"/>
          <w:szCs w:val="24"/>
        </w:rPr>
        <w:lastRenderedPageBreak/>
        <w:t>Durch ein Sieb passieren, abkühlen lassen und zu dem noch warmen Schokoladenkuchen servieren.</w:t>
      </w:r>
    </w:p>
    <w:p w14:paraId="69303580" w14:textId="77777777" w:rsidR="00F164DB" w:rsidRDefault="00F164DB" w:rsidP="00F164DB">
      <w:pPr>
        <w:pStyle w:val="ListParagraph"/>
        <w:spacing w:after="120"/>
        <w:ind w:left="714"/>
        <w:jc w:val="both"/>
        <w:rPr>
          <w:sz w:val="24"/>
          <w:szCs w:val="24"/>
        </w:rPr>
      </w:pPr>
    </w:p>
    <w:p w14:paraId="2D05A11F" w14:textId="77777777" w:rsidR="007606B0" w:rsidRDefault="007606B0">
      <w:pPr>
        <w:rPr>
          <w:rFonts w:asciiTheme="majorHAnsi" w:eastAsiaTheme="majorEastAsia" w:hAnsiTheme="majorHAnsi" w:cstheme="majorBidi"/>
          <w:color w:val="2F5496" w:themeColor="accent1" w:themeShade="BF"/>
          <w:sz w:val="26"/>
          <w:szCs w:val="26"/>
        </w:rPr>
      </w:pPr>
      <w:r>
        <w:br w:type="page"/>
      </w:r>
    </w:p>
    <w:p w14:paraId="1194F21A" w14:textId="749AEAE9" w:rsidR="00C428B5" w:rsidRDefault="00C428B5" w:rsidP="00153092">
      <w:pPr>
        <w:pStyle w:val="Heading2"/>
        <w:spacing w:after="240"/>
      </w:pPr>
      <w:r>
        <w:lastRenderedPageBreak/>
        <w:t>Windbeutel mit Heidelbeerkompott</w:t>
      </w:r>
      <w:r w:rsidR="00F53C82">
        <w:rPr>
          <w:rStyle w:val="FootnoteReference"/>
        </w:rPr>
        <w:footnoteReference w:id="1609"/>
      </w:r>
      <w:r>
        <w:t xml:space="preserve"> </w:t>
      </w:r>
    </w:p>
    <w:p w14:paraId="1A188698" w14:textId="50AB40A6" w:rsidR="00C428B5" w:rsidRDefault="00C428B5" w:rsidP="00153092">
      <w:pPr>
        <w:jc w:val="both"/>
        <w:rPr>
          <w:sz w:val="24"/>
          <w:szCs w:val="24"/>
        </w:rPr>
      </w:pPr>
      <w:r w:rsidRPr="00153092">
        <w:rPr>
          <w:sz w:val="24"/>
          <w:szCs w:val="24"/>
          <w:u w:val="single"/>
        </w:rPr>
        <w:t>Zutaten</w:t>
      </w:r>
      <w:r>
        <w:rPr>
          <w:sz w:val="24"/>
          <w:szCs w:val="24"/>
        </w:rPr>
        <w:t xml:space="preserve"> </w:t>
      </w:r>
      <w:r w:rsidR="00153092">
        <w:rPr>
          <w:sz w:val="24"/>
          <w:szCs w:val="24"/>
        </w:rPr>
        <w:t>(</w:t>
      </w:r>
      <w:r>
        <w:rPr>
          <w:sz w:val="24"/>
          <w:szCs w:val="24"/>
        </w:rPr>
        <w:t>für 14 Stück</w:t>
      </w:r>
      <w:r w:rsidR="00153092">
        <w:rPr>
          <w:sz w:val="24"/>
          <w:szCs w:val="24"/>
        </w:rPr>
        <w:t>):</w:t>
      </w:r>
    </w:p>
    <w:p w14:paraId="39F04312" w14:textId="15E4CCB5" w:rsidR="00C428B5" w:rsidRPr="00153092" w:rsidRDefault="00153092" w:rsidP="00153092">
      <w:pPr>
        <w:jc w:val="both"/>
        <w:rPr>
          <w:i/>
          <w:iCs/>
          <w:sz w:val="24"/>
          <w:szCs w:val="24"/>
        </w:rPr>
      </w:pPr>
      <w:r w:rsidRPr="00153092">
        <w:rPr>
          <w:i/>
          <w:iCs/>
          <w:sz w:val="24"/>
          <w:szCs w:val="24"/>
        </w:rPr>
        <w:t xml:space="preserve">Für die </w:t>
      </w:r>
      <w:r w:rsidR="00C428B5" w:rsidRPr="00153092">
        <w:rPr>
          <w:i/>
          <w:iCs/>
          <w:sz w:val="24"/>
          <w:szCs w:val="24"/>
        </w:rPr>
        <w:t>Windbeutel:</w:t>
      </w:r>
    </w:p>
    <w:p w14:paraId="5149D8D0" w14:textId="77777777" w:rsidR="00C428B5" w:rsidRDefault="00C428B5" w:rsidP="00153092">
      <w:pPr>
        <w:jc w:val="both"/>
        <w:rPr>
          <w:sz w:val="24"/>
          <w:szCs w:val="24"/>
        </w:rPr>
      </w:pPr>
      <w:r>
        <w:rPr>
          <w:sz w:val="24"/>
          <w:szCs w:val="24"/>
        </w:rPr>
        <w:t>Salz</w:t>
      </w:r>
    </w:p>
    <w:p w14:paraId="190F8426" w14:textId="77777777" w:rsidR="00C428B5" w:rsidRDefault="00C428B5" w:rsidP="00153092">
      <w:pPr>
        <w:jc w:val="both"/>
        <w:rPr>
          <w:sz w:val="24"/>
          <w:szCs w:val="24"/>
        </w:rPr>
      </w:pPr>
      <w:r>
        <w:rPr>
          <w:sz w:val="24"/>
          <w:szCs w:val="24"/>
        </w:rPr>
        <w:t>60 g Butter</w:t>
      </w:r>
    </w:p>
    <w:p w14:paraId="034D5E74" w14:textId="77777777" w:rsidR="00C428B5" w:rsidRDefault="00C428B5" w:rsidP="00153092">
      <w:pPr>
        <w:jc w:val="both"/>
        <w:rPr>
          <w:sz w:val="24"/>
          <w:szCs w:val="24"/>
        </w:rPr>
      </w:pPr>
      <w:r>
        <w:rPr>
          <w:sz w:val="24"/>
          <w:szCs w:val="24"/>
        </w:rPr>
        <w:t>110 g Mehl</w:t>
      </w:r>
    </w:p>
    <w:p w14:paraId="4A2D47E8" w14:textId="77777777" w:rsidR="00C428B5" w:rsidRDefault="00C428B5" w:rsidP="00153092">
      <w:pPr>
        <w:jc w:val="both"/>
        <w:rPr>
          <w:sz w:val="24"/>
          <w:szCs w:val="24"/>
        </w:rPr>
      </w:pPr>
      <w:r>
        <w:rPr>
          <w:sz w:val="24"/>
          <w:szCs w:val="24"/>
        </w:rPr>
        <w:t>3 Eier</w:t>
      </w:r>
    </w:p>
    <w:p w14:paraId="462C58DD" w14:textId="77777777" w:rsidR="00C428B5" w:rsidRDefault="00C428B5" w:rsidP="00C428B5">
      <w:pPr>
        <w:ind w:left="360"/>
        <w:jc w:val="both"/>
        <w:rPr>
          <w:sz w:val="24"/>
          <w:szCs w:val="24"/>
        </w:rPr>
      </w:pPr>
    </w:p>
    <w:p w14:paraId="2E59EF00" w14:textId="6AF56E36" w:rsidR="00C428B5" w:rsidRPr="00153092" w:rsidRDefault="00153092" w:rsidP="00153092">
      <w:pPr>
        <w:jc w:val="both"/>
        <w:rPr>
          <w:i/>
          <w:iCs/>
          <w:sz w:val="24"/>
          <w:szCs w:val="24"/>
        </w:rPr>
      </w:pPr>
      <w:r w:rsidRPr="00153092">
        <w:rPr>
          <w:i/>
          <w:iCs/>
          <w:sz w:val="24"/>
          <w:szCs w:val="24"/>
        </w:rPr>
        <w:t xml:space="preserve">Für das </w:t>
      </w:r>
      <w:r w:rsidR="00C428B5" w:rsidRPr="00153092">
        <w:rPr>
          <w:i/>
          <w:iCs/>
          <w:sz w:val="24"/>
          <w:szCs w:val="24"/>
        </w:rPr>
        <w:t>Heidelbeerkompott</w:t>
      </w:r>
      <w:r w:rsidRPr="00153092">
        <w:rPr>
          <w:i/>
          <w:iCs/>
          <w:sz w:val="24"/>
          <w:szCs w:val="24"/>
        </w:rPr>
        <w:t>:</w:t>
      </w:r>
    </w:p>
    <w:p w14:paraId="4B32AF3D" w14:textId="77777777" w:rsidR="00C428B5" w:rsidRDefault="00C428B5" w:rsidP="00153092">
      <w:pPr>
        <w:jc w:val="both"/>
        <w:rPr>
          <w:sz w:val="24"/>
          <w:szCs w:val="24"/>
        </w:rPr>
      </w:pPr>
      <w:r>
        <w:rPr>
          <w:sz w:val="24"/>
          <w:szCs w:val="24"/>
        </w:rPr>
        <w:t>125 g Heidelbeerkonfitüre</w:t>
      </w:r>
    </w:p>
    <w:p w14:paraId="727981A3" w14:textId="77777777" w:rsidR="00C428B5" w:rsidRDefault="00C428B5" w:rsidP="00153092">
      <w:pPr>
        <w:jc w:val="both"/>
        <w:rPr>
          <w:sz w:val="24"/>
          <w:szCs w:val="24"/>
        </w:rPr>
      </w:pPr>
      <w:r>
        <w:rPr>
          <w:sz w:val="24"/>
          <w:szCs w:val="24"/>
        </w:rPr>
        <w:t>300 g TK-Heidelbeeren</w:t>
      </w:r>
    </w:p>
    <w:p w14:paraId="3A6F392F" w14:textId="77777777" w:rsidR="00C428B5" w:rsidRDefault="00C428B5" w:rsidP="00153092">
      <w:pPr>
        <w:jc w:val="both"/>
        <w:rPr>
          <w:sz w:val="24"/>
          <w:szCs w:val="24"/>
        </w:rPr>
      </w:pPr>
      <w:r>
        <w:rPr>
          <w:sz w:val="24"/>
          <w:szCs w:val="24"/>
        </w:rPr>
        <w:t>125 ml roter Portwein</w:t>
      </w:r>
    </w:p>
    <w:p w14:paraId="57F19A5D" w14:textId="77777777" w:rsidR="00C428B5" w:rsidRDefault="00C428B5" w:rsidP="00153092">
      <w:pPr>
        <w:jc w:val="both"/>
        <w:rPr>
          <w:sz w:val="24"/>
          <w:szCs w:val="24"/>
        </w:rPr>
      </w:pPr>
      <w:r>
        <w:rPr>
          <w:sz w:val="24"/>
          <w:szCs w:val="24"/>
        </w:rPr>
        <w:t>1 Sternanis</w:t>
      </w:r>
    </w:p>
    <w:p w14:paraId="6ABBB6E7" w14:textId="77777777" w:rsidR="00C428B5" w:rsidRDefault="00C428B5" w:rsidP="00153092">
      <w:pPr>
        <w:jc w:val="both"/>
        <w:rPr>
          <w:sz w:val="24"/>
          <w:szCs w:val="24"/>
        </w:rPr>
      </w:pPr>
      <w:r>
        <w:rPr>
          <w:sz w:val="24"/>
          <w:szCs w:val="24"/>
        </w:rPr>
        <w:t>1 Zimtstange</w:t>
      </w:r>
    </w:p>
    <w:p w14:paraId="3E64A2F2" w14:textId="77777777" w:rsidR="00C428B5" w:rsidRDefault="00C428B5" w:rsidP="00153092">
      <w:pPr>
        <w:jc w:val="both"/>
        <w:rPr>
          <w:sz w:val="24"/>
          <w:szCs w:val="24"/>
        </w:rPr>
      </w:pPr>
      <w:r>
        <w:rPr>
          <w:sz w:val="24"/>
          <w:szCs w:val="24"/>
        </w:rPr>
        <w:t>30 g Speisestärke</w:t>
      </w:r>
    </w:p>
    <w:p w14:paraId="35CBEE63" w14:textId="77777777" w:rsidR="00C428B5" w:rsidRDefault="00C428B5" w:rsidP="00153092">
      <w:pPr>
        <w:jc w:val="both"/>
        <w:rPr>
          <w:sz w:val="24"/>
          <w:szCs w:val="24"/>
        </w:rPr>
      </w:pPr>
      <w:r>
        <w:rPr>
          <w:sz w:val="24"/>
          <w:szCs w:val="24"/>
        </w:rPr>
        <w:t>2 EL Zitronensaft</w:t>
      </w:r>
    </w:p>
    <w:p w14:paraId="6B8528F3" w14:textId="77777777" w:rsidR="00C428B5" w:rsidRDefault="00C428B5" w:rsidP="00153092">
      <w:pPr>
        <w:jc w:val="both"/>
        <w:rPr>
          <w:sz w:val="24"/>
          <w:szCs w:val="24"/>
        </w:rPr>
      </w:pPr>
      <w:r>
        <w:rPr>
          <w:sz w:val="24"/>
          <w:szCs w:val="24"/>
        </w:rPr>
        <w:t>250 g frische Heidelbeeren</w:t>
      </w:r>
    </w:p>
    <w:p w14:paraId="6E80DC13" w14:textId="77777777" w:rsidR="00C428B5" w:rsidRDefault="00C428B5" w:rsidP="00C428B5">
      <w:pPr>
        <w:ind w:left="360"/>
        <w:jc w:val="both"/>
        <w:rPr>
          <w:sz w:val="24"/>
          <w:szCs w:val="24"/>
        </w:rPr>
      </w:pPr>
    </w:p>
    <w:p w14:paraId="6087B106" w14:textId="221C6A82" w:rsidR="00C428B5" w:rsidRPr="00153092" w:rsidRDefault="00153092" w:rsidP="00153092">
      <w:pPr>
        <w:jc w:val="both"/>
        <w:rPr>
          <w:i/>
          <w:iCs/>
          <w:sz w:val="24"/>
          <w:szCs w:val="24"/>
        </w:rPr>
      </w:pPr>
      <w:r w:rsidRPr="00153092">
        <w:rPr>
          <w:i/>
          <w:iCs/>
          <w:sz w:val="24"/>
          <w:szCs w:val="24"/>
        </w:rPr>
        <w:t xml:space="preserve">Für die </w:t>
      </w:r>
      <w:r w:rsidR="00C428B5" w:rsidRPr="00153092">
        <w:rPr>
          <w:i/>
          <w:iCs/>
          <w:sz w:val="24"/>
          <w:szCs w:val="24"/>
        </w:rPr>
        <w:t>Stracciatella-Sahne</w:t>
      </w:r>
      <w:r w:rsidRPr="00153092">
        <w:rPr>
          <w:i/>
          <w:iCs/>
          <w:sz w:val="24"/>
          <w:szCs w:val="24"/>
        </w:rPr>
        <w:t>:</w:t>
      </w:r>
    </w:p>
    <w:p w14:paraId="509F1137" w14:textId="77777777" w:rsidR="00C428B5" w:rsidRDefault="00C428B5" w:rsidP="00153092">
      <w:pPr>
        <w:jc w:val="both"/>
        <w:rPr>
          <w:sz w:val="24"/>
          <w:szCs w:val="24"/>
        </w:rPr>
      </w:pPr>
      <w:r>
        <w:rPr>
          <w:sz w:val="24"/>
          <w:szCs w:val="24"/>
        </w:rPr>
        <w:t>50 g dunkle Kuvertüre</w:t>
      </w:r>
    </w:p>
    <w:p w14:paraId="01644340" w14:textId="77777777" w:rsidR="00C428B5" w:rsidRDefault="00C428B5" w:rsidP="00153092">
      <w:pPr>
        <w:jc w:val="both"/>
        <w:rPr>
          <w:sz w:val="24"/>
          <w:szCs w:val="24"/>
        </w:rPr>
      </w:pPr>
      <w:r>
        <w:rPr>
          <w:sz w:val="24"/>
          <w:szCs w:val="24"/>
        </w:rPr>
        <w:t>330 ml Konditorahne (35 % Fett)</w:t>
      </w:r>
    </w:p>
    <w:p w14:paraId="564934E8" w14:textId="77777777" w:rsidR="00153092" w:rsidRDefault="00153092" w:rsidP="00153092">
      <w:pPr>
        <w:jc w:val="both"/>
        <w:rPr>
          <w:sz w:val="24"/>
          <w:szCs w:val="24"/>
        </w:rPr>
      </w:pPr>
    </w:p>
    <w:p w14:paraId="7E74A0AC" w14:textId="1D1C006E" w:rsidR="00C428B5" w:rsidRDefault="00C428B5" w:rsidP="00153092">
      <w:pPr>
        <w:jc w:val="both"/>
        <w:rPr>
          <w:sz w:val="24"/>
          <w:szCs w:val="24"/>
        </w:rPr>
      </w:pPr>
      <w:r>
        <w:rPr>
          <w:sz w:val="24"/>
          <w:szCs w:val="24"/>
        </w:rPr>
        <w:t>Außerdem: 2 EL Puderzucker</w:t>
      </w:r>
    </w:p>
    <w:p w14:paraId="1876B575" w14:textId="77777777" w:rsidR="00153092" w:rsidRDefault="00153092" w:rsidP="00153092">
      <w:pPr>
        <w:jc w:val="both"/>
        <w:rPr>
          <w:sz w:val="24"/>
          <w:szCs w:val="24"/>
        </w:rPr>
      </w:pPr>
    </w:p>
    <w:p w14:paraId="5B44F00D" w14:textId="1F4796F3" w:rsidR="00C428B5" w:rsidRDefault="00C428B5" w:rsidP="00153092">
      <w:pPr>
        <w:jc w:val="both"/>
        <w:rPr>
          <w:sz w:val="24"/>
          <w:szCs w:val="24"/>
        </w:rPr>
      </w:pPr>
      <w:r>
        <w:rPr>
          <w:sz w:val="24"/>
          <w:szCs w:val="24"/>
        </w:rPr>
        <w:t>Zubereitungszeit: 1 Stunde 20 Minuten plus Backzeit 50 Minuten plus Kühlzeit mindestens 1 Stunde</w:t>
      </w:r>
    </w:p>
    <w:p w14:paraId="7EBA1AFB" w14:textId="77777777" w:rsidR="00C428B5" w:rsidRPr="00153092" w:rsidRDefault="00C428B5" w:rsidP="00B40E8C">
      <w:pPr>
        <w:pStyle w:val="ListParagraph"/>
        <w:numPr>
          <w:ilvl w:val="0"/>
          <w:numId w:val="1647"/>
        </w:numPr>
        <w:spacing w:after="120"/>
        <w:ind w:left="714" w:hanging="357"/>
        <w:contextualSpacing w:val="0"/>
        <w:jc w:val="both"/>
        <w:rPr>
          <w:sz w:val="24"/>
          <w:szCs w:val="24"/>
        </w:rPr>
      </w:pPr>
      <w:r w:rsidRPr="00153092">
        <w:rPr>
          <w:sz w:val="24"/>
          <w:szCs w:val="24"/>
        </w:rPr>
        <w:t xml:space="preserve">200 ml Wasser, 1 Prise Salz und Butter in kleinen Stücken aufkochen. Mehl dazugeben und mit einem Kochlöffel bei ausgeschaltetem Herd (Induktionsherd bei kleiner Hitze) rühren, bis ein Kloß bildet und der Topfboden einen weißen Belag bekommt. Masse in </w:t>
      </w:r>
      <w:r w:rsidRPr="00153092">
        <w:rPr>
          <w:sz w:val="24"/>
          <w:szCs w:val="24"/>
        </w:rPr>
        <w:lastRenderedPageBreak/>
        <w:t>eine Schüssel füllen. Eier mit dem Knethaken einzeln unterkneten (jedes Ei muss vollständig untergearbeitet sein, bevor das nächste zugegeben wird)</w:t>
      </w:r>
    </w:p>
    <w:p w14:paraId="44A9FD7A" w14:textId="77777777" w:rsidR="00C428B5" w:rsidRPr="00153092" w:rsidRDefault="00C428B5" w:rsidP="00B40E8C">
      <w:pPr>
        <w:pStyle w:val="ListParagraph"/>
        <w:numPr>
          <w:ilvl w:val="0"/>
          <w:numId w:val="1647"/>
        </w:numPr>
        <w:spacing w:after="120"/>
        <w:ind w:left="714" w:hanging="357"/>
        <w:contextualSpacing w:val="0"/>
        <w:jc w:val="both"/>
        <w:rPr>
          <w:sz w:val="24"/>
          <w:szCs w:val="24"/>
        </w:rPr>
      </w:pPr>
      <w:r w:rsidRPr="00153092">
        <w:rPr>
          <w:sz w:val="24"/>
          <w:szCs w:val="24"/>
        </w:rPr>
        <w:t>Teig in einen Spritzbeutel mit großer Lochtülle füllen, mit großem Abstand auf 2 mit Backpapier belegte Backbleche 14 Tupfen von ca. 5 cm Durchmesser spritzen. Nacheinander im vorgeheizten Backofen bei 220 Grad (Gas Stufe 3-4, Umluft 200 Grad) auf der zweiten Schiene von untern 25 Minuten backen dabei eine Schüssel mit Wasser auf den Ofenboden stellen. Auf dem Blech auf einem Rost abkühlen lassen.</w:t>
      </w:r>
    </w:p>
    <w:p w14:paraId="486E198C" w14:textId="77777777" w:rsidR="00C428B5" w:rsidRPr="00153092" w:rsidRDefault="00C428B5" w:rsidP="00B40E8C">
      <w:pPr>
        <w:pStyle w:val="ListParagraph"/>
        <w:numPr>
          <w:ilvl w:val="0"/>
          <w:numId w:val="1647"/>
        </w:numPr>
        <w:spacing w:after="120"/>
        <w:ind w:left="714" w:hanging="357"/>
        <w:contextualSpacing w:val="0"/>
        <w:jc w:val="both"/>
        <w:rPr>
          <w:sz w:val="24"/>
          <w:szCs w:val="24"/>
        </w:rPr>
      </w:pPr>
      <w:r w:rsidRPr="00153092">
        <w:rPr>
          <w:sz w:val="24"/>
          <w:szCs w:val="24"/>
        </w:rPr>
        <w:t>Konfitüre, TK-Heidelbeeren, Portwein, Sternanis und Zimt aufkochen, zugedeckt bei mittlerer Hitze 5 Minuten leicht kochen lassen und durch ein feines Sieb streichen. Zurück in den Topf geben, erneut aufkochen. Stärke in etwas kaltem Wasser anrühren, in die kochende Mischung rühren und erneut aufkochen. In eine Schüssel füllen, Zitronensaft unterrühren, abkühlen lassen.</w:t>
      </w:r>
    </w:p>
    <w:p w14:paraId="42D6DCBC" w14:textId="77777777" w:rsidR="00C428B5" w:rsidRPr="00153092" w:rsidRDefault="00C428B5" w:rsidP="00B40E8C">
      <w:pPr>
        <w:pStyle w:val="ListParagraph"/>
        <w:numPr>
          <w:ilvl w:val="0"/>
          <w:numId w:val="1647"/>
        </w:numPr>
        <w:spacing w:after="120"/>
        <w:ind w:left="714" w:hanging="357"/>
        <w:contextualSpacing w:val="0"/>
        <w:jc w:val="both"/>
        <w:rPr>
          <w:sz w:val="24"/>
          <w:szCs w:val="24"/>
        </w:rPr>
      </w:pPr>
      <w:r w:rsidRPr="00153092">
        <w:rPr>
          <w:sz w:val="24"/>
          <w:szCs w:val="24"/>
        </w:rPr>
        <w:t>Für die Stracciatella-Sahne Kuvertüre fein hacken, über einem heißen Wasserbad zerlassen. Kuvertüre auf 1 Backpapierbogen (30x30 cm) gießen, mit einem zweiten Bogen bedecken und mit einem Nudelholz dünn ausrollen. Beide Papierlagen mit der Kuvertüre so eng wie möglich aufrollen und mindestens 1 Stunde einfrieren.</w:t>
      </w:r>
    </w:p>
    <w:p w14:paraId="47DF0013" w14:textId="77777777" w:rsidR="00C428B5" w:rsidRPr="00153092" w:rsidRDefault="00C428B5" w:rsidP="00B40E8C">
      <w:pPr>
        <w:pStyle w:val="ListParagraph"/>
        <w:numPr>
          <w:ilvl w:val="0"/>
          <w:numId w:val="1647"/>
        </w:numPr>
        <w:spacing w:after="120"/>
        <w:ind w:left="714" w:hanging="357"/>
        <w:contextualSpacing w:val="0"/>
        <w:jc w:val="both"/>
        <w:rPr>
          <w:sz w:val="24"/>
          <w:szCs w:val="24"/>
        </w:rPr>
      </w:pPr>
      <w:r w:rsidRPr="00153092">
        <w:rPr>
          <w:sz w:val="24"/>
          <w:szCs w:val="24"/>
        </w:rPr>
        <w:t>Frische Heidelbeeren unter die abgekühlte Heidelbeermasse rühren. Sahen steif schlagen. Backpapier mit der Kuvertüre entrollen, Schokosplitter in die Sahne rühren. Von den Windbeuteln die Deckel abschneiden Unterteile mit dem Kompott und der Sahne füllen, Deckel daraufsetzen. Windbeutel mit Puderzucker bestäubt servieren.</w:t>
      </w:r>
    </w:p>
    <w:p w14:paraId="5112A255" w14:textId="77777777" w:rsidR="00C428B5" w:rsidRDefault="00C428B5" w:rsidP="00C428B5">
      <w:pPr>
        <w:ind w:left="360"/>
        <w:jc w:val="both"/>
        <w:rPr>
          <w:sz w:val="24"/>
          <w:szCs w:val="24"/>
        </w:rPr>
      </w:pPr>
    </w:p>
    <w:p w14:paraId="52EA7104" w14:textId="77777777" w:rsidR="00C428B5" w:rsidRPr="00D56280" w:rsidRDefault="00C428B5" w:rsidP="00C428B5">
      <w:pPr>
        <w:ind w:left="360"/>
        <w:jc w:val="both"/>
        <w:rPr>
          <w:sz w:val="24"/>
          <w:szCs w:val="24"/>
        </w:rPr>
      </w:pPr>
    </w:p>
    <w:p w14:paraId="5914E4A8" w14:textId="77777777" w:rsidR="00C428B5" w:rsidRDefault="00C428B5">
      <w:pPr>
        <w:rPr>
          <w:sz w:val="24"/>
          <w:szCs w:val="24"/>
        </w:rPr>
      </w:pPr>
      <w:r>
        <w:rPr>
          <w:sz w:val="24"/>
          <w:szCs w:val="24"/>
        </w:rPr>
        <w:br w:type="page"/>
      </w:r>
    </w:p>
    <w:p w14:paraId="42BB414B" w14:textId="595BEAA4" w:rsidR="005D46C7" w:rsidRDefault="005D46C7" w:rsidP="003A46E0">
      <w:pPr>
        <w:pStyle w:val="Heading2"/>
        <w:spacing w:after="240"/>
      </w:pPr>
      <w:r>
        <w:lastRenderedPageBreak/>
        <w:t>Kirschendatschi mit Weißbier-Sabayon</w:t>
      </w:r>
      <w:r w:rsidR="005D4373">
        <w:rPr>
          <w:rStyle w:val="FootnoteReference"/>
        </w:rPr>
        <w:footnoteReference w:id="1610"/>
      </w:r>
      <w:r>
        <w:t xml:space="preserve"> </w:t>
      </w:r>
    </w:p>
    <w:p w14:paraId="24C4A0C1" w14:textId="6CEF6FC4" w:rsidR="005D46C7" w:rsidRDefault="005D46C7" w:rsidP="005D46C7">
      <w:pPr>
        <w:rPr>
          <w:sz w:val="24"/>
          <w:szCs w:val="24"/>
        </w:rPr>
      </w:pPr>
      <w:r w:rsidRPr="003A46E0">
        <w:rPr>
          <w:sz w:val="24"/>
          <w:szCs w:val="24"/>
          <w:u w:val="single"/>
        </w:rPr>
        <w:t>Zutaten</w:t>
      </w:r>
      <w:r>
        <w:rPr>
          <w:sz w:val="24"/>
          <w:szCs w:val="24"/>
        </w:rPr>
        <w:t xml:space="preserve"> </w:t>
      </w:r>
      <w:r w:rsidR="003A46E0">
        <w:rPr>
          <w:sz w:val="24"/>
          <w:szCs w:val="24"/>
        </w:rPr>
        <w:t>(</w:t>
      </w:r>
      <w:r>
        <w:rPr>
          <w:sz w:val="24"/>
          <w:szCs w:val="24"/>
        </w:rPr>
        <w:t>für 20 Stücke</w:t>
      </w:r>
      <w:r w:rsidR="003A46E0">
        <w:rPr>
          <w:sz w:val="24"/>
          <w:szCs w:val="24"/>
        </w:rPr>
        <w:t>):</w:t>
      </w:r>
    </w:p>
    <w:p w14:paraId="2657E308" w14:textId="350C98DB" w:rsidR="005D46C7" w:rsidRPr="003A46E0" w:rsidRDefault="003A46E0" w:rsidP="005D46C7">
      <w:pPr>
        <w:rPr>
          <w:i/>
          <w:iCs/>
          <w:sz w:val="24"/>
          <w:szCs w:val="24"/>
        </w:rPr>
      </w:pPr>
      <w:r w:rsidRPr="003A46E0">
        <w:rPr>
          <w:i/>
          <w:iCs/>
          <w:sz w:val="24"/>
          <w:szCs w:val="24"/>
        </w:rPr>
        <w:t xml:space="preserve">Für den </w:t>
      </w:r>
      <w:r w:rsidR="005D46C7" w:rsidRPr="003A46E0">
        <w:rPr>
          <w:i/>
          <w:iCs/>
          <w:sz w:val="24"/>
          <w:szCs w:val="24"/>
        </w:rPr>
        <w:t>Teig:</w:t>
      </w:r>
    </w:p>
    <w:p w14:paraId="14AD785C" w14:textId="77777777" w:rsidR="005D46C7" w:rsidRDefault="005D46C7" w:rsidP="005D46C7">
      <w:pPr>
        <w:rPr>
          <w:sz w:val="24"/>
          <w:szCs w:val="24"/>
        </w:rPr>
      </w:pPr>
      <w:r>
        <w:rPr>
          <w:sz w:val="24"/>
          <w:szCs w:val="24"/>
        </w:rPr>
        <w:t>300 g weiche Butter</w:t>
      </w:r>
    </w:p>
    <w:p w14:paraId="5DEF1BB7" w14:textId="77777777" w:rsidR="005D46C7" w:rsidRDefault="005D46C7" w:rsidP="005D46C7">
      <w:pPr>
        <w:rPr>
          <w:sz w:val="24"/>
          <w:szCs w:val="24"/>
        </w:rPr>
      </w:pPr>
      <w:r>
        <w:rPr>
          <w:sz w:val="24"/>
          <w:szCs w:val="24"/>
        </w:rPr>
        <w:t>180 g Zucker</w:t>
      </w:r>
    </w:p>
    <w:p w14:paraId="39072175" w14:textId="77777777" w:rsidR="005D46C7" w:rsidRDefault="005D46C7" w:rsidP="005D46C7">
      <w:pPr>
        <w:rPr>
          <w:sz w:val="24"/>
          <w:szCs w:val="24"/>
        </w:rPr>
      </w:pPr>
      <w:r>
        <w:rPr>
          <w:sz w:val="24"/>
          <w:szCs w:val="24"/>
        </w:rPr>
        <w:t>Salz</w:t>
      </w:r>
    </w:p>
    <w:p w14:paraId="619B6782" w14:textId="77777777" w:rsidR="005D46C7" w:rsidRDefault="005D46C7" w:rsidP="005D46C7">
      <w:pPr>
        <w:rPr>
          <w:sz w:val="24"/>
          <w:szCs w:val="24"/>
        </w:rPr>
      </w:pPr>
      <w:r>
        <w:rPr>
          <w:sz w:val="24"/>
          <w:szCs w:val="24"/>
        </w:rPr>
        <w:t>3 Eigelb</w:t>
      </w:r>
    </w:p>
    <w:p w14:paraId="21DED68C" w14:textId="77777777" w:rsidR="005D46C7" w:rsidRDefault="005D46C7" w:rsidP="005D46C7">
      <w:pPr>
        <w:rPr>
          <w:sz w:val="24"/>
          <w:szCs w:val="24"/>
        </w:rPr>
      </w:pPr>
      <w:r>
        <w:rPr>
          <w:sz w:val="24"/>
          <w:szCs w:val="24"/>
        </w:rPr>
        <w:t>375 g Mehl</w:t>
      </w:r>
    </w:p>
    <w:p w14:paraId="7CD9770C" w14:textId="77777777" w:rsidR="005D46C7" w:rsidRDefault="005D46C7" w:rsidP="005D46C7">
      <w:pPr>
        <w:rPr>
          <w:sz w:val="24"/>
          <w:szCs w:val="24"/>
        </w:rPr>
      </w:pPr>
      <w:r>
        <w:rPr>
          <w:sz w:val="24"/>
          <w:szCs w:val="24"/>
        </w:rPr>
        <w:t>60 g Speisestärke</w:t>
      </w:r>
    </w:p>
    <w:p w14:paraId="3DB8FE6C" w14:textId="77777777" w:rsidR="005D46C7" w:rsidRDefault="005D46C7" w:rsidP="005D46C7">
      <w:pPr>
        <w:rPr>
          <w:sz w:val="24"/>
          <w:szCs w:val="24"/>
        </w:rPr>
      </w:pPr>
      <w:r>
        <w:rPr>
          <w:sz w:val="24"/>
          <w:szCs w:val="24"/>
        </w:rPr>
        <w:t>½ TL Zimt</w:t>
      </w:r>
    </w:p>
    <w:p w14:paraId="7D0540D5" w14:textId="77777777" w:rsidR="005D46C7" w:rsidRDefault="005D46C7" w:rsidP="005D46C7">
      <w:pPr>
        <w:rPr>
          <w:sz w:val="24"/>
          <w:szCs w:val="24"/>
        </w:rPr>
      </w:pPr>
      <w:r>
        <w:rPr>
          <w:sz w:val="24"/>
          <w:szCs w:val="24"/>
        </w:rPr>
        <w:t>50 g gemahlener Mohn</w:t>
      </w:r>
    </w:p>
    <w:p w14:paraId="4D953625" w14:textId="77777777" w:rsidR="005D46C7" w:rsidRDefault="005D46C7" w:rsidP="005D46C7">
      <w:pPr>
        <w:rPr>
          <w:sz w:val="24"/>
          <w:szCs w:val="24"/>
        </w:rPr>
      </w:pPr>
    </w:p>
    <w:p w14:paraId="704B1290" w14:textId="7570EEFE" w:rsidR="005D46C7" w:rsidRPr="003A46E0" w:rsidRDefault="003A46E0" w:rsidP="005D46C7">
      <w:pPr>
        <w:rPr>
          <w:i/>
          <w:iCs/>
          <w:sz w:val="24"/>
          <w:szCs w:val="24"/>
        </w:rPr>
      </w:pPr>
      <w:r w:rsidRPr="003A46E0">
        <w:rPr>
          <w:i/>
          <w:iCs/>
          <w:sz w:val="24"/>
          <w:szCs w:val="24"/>
        </w:rPr>
        <w:t xml:space="preserve">Für die </w:t>
      </w:r>
      <w:r w:rsidR="005D46C7" w:rsidRPr="003A46E0">
        <w:rPr>
          <w:i/>
          <w:iCs/>
          <w:sz w:val="24"/>
          <w:szCs w:val="24"/>
        </w:rPr>
        <w:t>Streusel:</w:t>
      </w:r>
    </w:p>
    <w:p w14:paraId="0B141873" w14:textId="77777777" w:rsidR="005D46C7" w:rsidRDefault="005D46C7" w:rsidP="005D46C7">
      <w:pPr>
        <w:rPr>
          <w:sz w:val="24"/>
          <w:szCs w:val="24"/>
        </w:rPr>
      </w:pPr>
      <w:r>
        <w:rPr>
          <w:sz w:val="24"/>
          <w:szCs w:val="24"/>
        </w:rPr>
        <w:t>1 TL Anissaat</w:t>
      </w:r>
    </w:p>
    <w:p w14:paraId="1CFAAA41" w14:textId="77777777" w:rsidR="005D46C7" w:rsidRDefault="005D46C7" w:rsidP="005D46C7">
      <w:pPr>
        <w:rPr>
          <w:sz w:val="24"/>
          <w:szCs w:val="24"/>
        </w:rPr>
      </w:pPr>
      <w:r>
        <w:rPr>
          <w:sz w:val="24"/>
          <w:szCs w:val="24"/>
        </w:rPr>
        <w:t>225 g Butter</w:t>
      </w:r>
    </w:p>
    <w:p w14:paraId="5762351C" w14:textId="77777777" w:rsidR="005D46C7" w:rsidRDefault="005D46C7" w:rsidP="005D46C7">
      <w:pPr>
        <w:rPr>
          <w:sz w:val="24"/>
          <w:szCs w:val="24"/>
        </w:rPr>
      </w:pPr>
      <w:r>
        <w:rPr>
          <w:sz w:val="24"/>
          <w:szCs w:val="24"/>
        </w:rPr>
        <w:t>250 g Mehl</w:t>
      </w:r>
    </w:p>
    <w:p w14:paraId="6D9C6788" w14:textId="77777777" w:rsidR="005D46C7" w:rsidRDefault="005D46C7" w:rsidP="005D46C7">
      <w:pPr>
        <w:rPr>
          <w:sz w:val="24"/>
          <w:szCs w:val="24"/>
        </w:rPr>
      </w:pPr>
      <w:r>
        <w:rPr>
          <w:sz w:val="24"/>
          <w:szCs w:val="24"/>
        </w:rPr>
        <w:t>75 g Speisestärke</w:t>
      </w:r>
    </w:p>
    <w:p w14:paraId="243CCFFB" w14:textId="77777777" w:rsidR="005D46C7" w:rsidRDefault="005D46C7" w:rsidP="005D46C7">
      <w:pPr>
        <w:rPr>
          <w:sz w:val="24"/>
          <w:szCs w:val="24"/>
        </w:rPr>
      </w:pPr>
      <w:r>
        <w:rPr>
          <w:sz w:val="24"/>
          <w:szCs w:val="24"/>
        </w:rPr>
        <w:t>180 g Rohrzucker (hell)</w:t>
      </w:r>
    </w:p>
    <w:p w14:paraId="4C03A886" w14:textId="77777777" w:rsidR="005D46C7" w:rsidRDefault="005D46C7" w:rsidP="005D46C7">
      <w:pPr>
        <w:rPr>
          <w:sz w:val="24"/>
          <w:szCs w:val="24"/>
        </w:rPr>
      </w:pPr>
      <w:r>
        <w:rPr>
          <w:sz w:val="24"/>
          <w:szCs w:val="24"/>
        </w:rPr>
        <w:t>2 EL Puderzucker</w:t>
      </w:r>
    </w:p>
    <w:p w14:paraId="4364FC70" w14:textId="77777777" w:rsidR="005D46C7" w:rsidRDefault="005D46C7" w:rsidP="005D46C7">
      <w:pPr>
        <w:rPr>
          <w:sz w:val="24"/>
          <w:szCs w:val="24"/>
        </w:rPr>
      </w:pPr>
    </w:p>
    <w:p w14:paraId="143533C6" w14:textId="6CE0B1C2" w:rsidR="005D46C7" w:rsidRPr="003A46E0" w:rsidRDefault="003A46E0" w:rsidP="005D46C7">
      <w:pPr>
        <w:rPr>
          <w:i/>
          <w:iCs/>
          <w:sz w:val="24"/>
          <w:szCs w:val="24"/>
        </w:rPr>
      </w:pPr>
      <w:r w:rsidRPr="003A46E0">
        <w:rPr>
          <w:i/>
          <w:iCs/>
          <w:sz w:val="24"/>
          <w:szCs w:val="24"/>
        </w:rPr>
        <w:t xml:space="preserve">Für den </w:t>
      </w:r>
      <w:r w:rsidR="005D46C7" w:rsidRPr="003A46E0">
        <w:rPr>
          <w:i/>
          <w:iCs/>
          <w:sz w:val="24"/>
          <w:szCs w:val="24"/>
        </w:rPr>
        <w:t xml:space="preserve">Belag: </w:t>
      </w:r>
    </w:p>
    <w:p w14:paraId="580FF9A9" w14:textId="77777777" w:rsidR="005D46C7" w:rsidRDefault="005D46C7" w:rsidP="005D46C7">
      <w:pPr>
        <w:rPr>
          <w:sz w:val="24"/>
          <w:szCs w:val="24"/>
        </w:rPr>
      </w:pPr>
      <w:r>
        <w:rPr>
          <w:sz w:val="24"/>
          <w:szCs w:val="24"/>
        </w:rPr>
        <w:t>2 kg Sauerkirschen (ersatzweise TK-Kirschen, aufgetaut und abgetropft)</w:t>
      </w:r>
    </w:p>
    <w:p w14:paraId="77E9B437" w14:textId="77777777" w:rsidR="005D46C7" w:rsidRDefault="005D46C7" w:rsidP="005D46C7">
      <w:pPr>
        <w:rPr>
          <w:sz w:val="24"/>
          <w:szCs w:val="24"/>
        </w:rPr>
      </w:pPr>
    </w:p>
    <w:p w14:paraId="5BB38A6E" w14:textId="7C9675CC" w:rsidR="005D46C7" w:rsidRPr="003A46E0" w:rsidRDefault="003A46E0" w:rsidP="005D46C7">
      <w:pPr>
        <w:rPr>
          <w:i/>
          <w:iCs/>
          <w:sz w:val="24"/>
          <w:szCs w:val="24"/>
        </w:rPr>
      </w:pPr>
      <w:r w:rsidRPr="003A46E0">
        <w:rPr>
          <w:i/>
          <w:iCs/>
          <w:sz w:val="24"/>
          <w:szCs w:val="24"/>
        </w:rPr>
        <w:t xml:space="preserve">Für den </w:t>
      </w:r>
      <w:r w:rsidR="005D46C7" w:rsidRPr="003A46E0">
        <w:rPr>
          <w:i/>
          <w:iCs/>
          <w:sz w:val="24"/>
          <w:szCs w:val="24"/>
        </w:rPr>
        <w:t>Sabayon:</w:t>
      </w:r>
    </w:p>
    <w:p w14:paraId="11D27FE5" w14:textId="77777777" w:rsidR="005D46C7" w:rsidRDefault="005D46C7" w:rsidP="005D46C7">
      <w:pPr>
        <w:rPr>
          <w:sz w:val="24"/>
          <w:szCs w:val="24"/>
        </w:rPr>
      </w:pPr>
      <w:r>
        <w:rPr>
          <w:sz w:val="24"/>
          <w:szCs w:val="24"/>
        </w:rPr>
        <w:t>1 Vanilleschote</w:t>
      </w:r>
    </w:p>
    <w:p w14:paraId="5381372D" w14:textId="77777777" w:rsidR="005D46C7" w:rsidRDefault="005D46C7" w:rsidP="005D46C7">
      <w:pPr>
        <w:rPr>
          <w:sz w:val="24"/>
          <w:szCs w:val="24"/>
        </w:rPr>
      </w:pPr>
      <w:r>
        <w:rPr>
          <w:sz w:val="24"/>
          <w:szCs w:val="24"/>
        </w:rPr>
        <w:t>4 Eigelb</w:t>
      </w:r>
    </w:p>
    <w:p w14:paraId="1F2EA206" w14:textId="77777777" w:rsidR="005D46C7" w:rsidRDefault="005D46C7" w:rsidP="005D46C7">
      <w:pPr>
        <w:rPr>
          <w:sz w:val="24"/>
          <w:szCs w:val="24"/>
        </w:rPr>
      </w:pPr>
      <w:r>
        <w:rPr>
          <w:sz w:val="24"/>
          <w:szCs w:val="24"/>
        </w:rPr>
        <w:t>125 ml klares Weißbier</w:t>
      </w:r>
    </w:p>
    <w:p w14:paraId="5B0A9080" w14:textId="77777777" w:rsidR="005D46C7" w:rsidRDefault="005D46C7" w:rsidP="005D46C7">
      <w:pPr>
        <w:rPr>
          <w:sz w:val="24"/>
          <w:szCs w:val="24"/>
        </w:rPr>
      </w:pPr>
      <w:r>
        <w:rPr>
          <w:sz w:val="24"/>
          <w:szCs w:val="24"/>
        </w:rPr>
        <w:t>50 ml Apfelsaft</w:t>
      </w:r>
    </w:p>
    <w:p w14:paraId="3F5673EA" w14:textId="77777777" w:rsidR="005D46C7" w:rsidRDefault="005D46C7" w:rsidP="005D46C7">
      <w:pPr>
        <w:rPr>
          <w:sz w:val="24"/>
          <w:szCs w:val="24"/>
        </w:rPr>
      </w:pPr>
      <w:r>
        <w:rPr>
          <w:sz w:val="24"/>
          <w:szCs w:val="24"/>
        </w:rPr>
        <w:lastRenderedPageBreak/>
        <w:t>50 g heller Rohrzucker</w:t>
      </w:r>
    </w:p>
    <w:p w14:paraId="70F95BF2" w14:textId="77777777" w:rsidR="005D46C7" w:rsidRDefault="005D46C7" w:rsidP="005D46C7">
      <w:pPr>
        <w:rPr>
          <w:sz w:val="24"/>
          <w:szCs w:val="24"/>
        </w:rPr>
      </w:pPr>
      <w:r>
        <w:rPr>
          <w:sz w:val="24"/>
          <w:szCs w:val="24"/>
        </w:rPr>
        <w:t>Zubereitungszeit: 1 Stunde plus Backzeit 45 Minuten plus Kühlzeit mindestens 1 Stunde</w:t>
      </w:r>
    </w:p>
    <w:p w14:paraId="78F5E675" w14:textId="77777777" w:rsidR="005D46C7" w:rsidRPr="00FD1E97" w:rsidRDefault="005D46C7" w:rsidP="00B40E8C">
      <w:pPr>
        <w:pStyle w:val="ListParagraph"/>
        <w:numPr>
          <w:ilvl w:val="0"/>
          <w:numId w:val="354"/>
        </w:numPr>
        <w:spacing w:after="120"/>
        <w:ind w:left="714" w:hanging="357"/>
        <w:contextualSpacing w:val="0"/>
        <w:jc w:val="both"/>
        <w:rPr>
          <w:sz w:val="24"/>
          <w:szCs w:val="24"/>
        </w:rPr>
      </w:pPr>
      <w:r w:rsidRPr="00FD1E97">
        <w:rPr>
          <w:sz w:val="24"/>
          <w:szCs w:val="24"/>
        </w:rPr>
        <w:t>Butter, Zucker und 1 Prise Salz mit den Knethaken des Mixers glatt verkneten. Eigelbe kurz unterrühren. Mehl, Stärke, Zimt und Mohn dazugeben und kurz unterkneten. Die Masse auf ein gefettetes Backblech (40x30 cm) geben, mit bemehlten Händen auseinanderdrücken und gleichmäßig ausrollen. Teig mehrfach einstechen und 1 Stunde kaltstellen.</w:t>
      </w:r>
    </w:p>
    <w:p w14:paraId="0C9718E2" w14:textId="77777777" w:rsidR="005D46C7" w:rsidRPr="00FD1E97" w:rsidRDefault="005D46C7" w:rsidP="00B40E8C">
      <w:pPr>
        <w:pStyle w:val="ListParagraph"/>
        <w:numPr>
          <w:ilvl w:val="0"/>
          <w:numId w:val="354"/>
        </w:numPr>
        <w:spacing w:after="120"/>
        <w:ind w:left="714" w:hanging="357"/>
        <w:contextualSpacing w:val="0"/>
        <w:jc w:val="both"/>
        <w:rPr>
          <w:sz w:val="24"/>
          <w:szCs w:val="24"/>
        </w:rPr>
      </w:pPr>
      <w:r w:rsidRPr="00FD1E97">
        <w:rPr>
          <w:sz w:val="24"/>
          <w:szCs w:val="24"/>
        </w:rPr>
        <w:t>Inzwischen für die Streusel den Anis im Mörser fein zerstoßen. Die Butter bei milder Hitze zerlassen und abkühlen lassen. Mehl, Stärke, Anis, Rohrzucker und zerlassene Butter zuerst mit dem Knethaken dann mit den Händen zu Streuseln verkneten. Kaltstellen.</w:t>
      </w:r>
    </w:p>
    <w:p w14:paraId="1BA24BAE" w14:textId="77777777" w:rsidR="005D46C7" w:rsidRPr="00FD1E97" w:rsidRDefault="005D46C7" w:rsidP="00B40E8C">
      <w:pPr>
        <w:pStyle w:val="ListParagraph"/>
        <w:numPr>
          <w:ilvl w:val="0"/>
          <w:numId w:val="354"/>
        </w:numPr>
        <w:spacing w:after="120"/>
        <w:ind w:left="714" w:hanging="357"/>
        <w:contextualSpacing w:val="0"/>
        <w:jc w:val="both"/>
        <w:rPr>
          <w:sz w:val="24"/>
          <w:szCs w:val="24"/>
        </w:rPr>
      </w:pPr>
      <w:r w:rsidRPr="00FD1E97">
        <w:rPr>
          <w:sz w:val="24"/>
          <w:szCs w:val="24"/>
        </w:rPr>
        <w:t>Für den Belag die Kirschen putzen, entsteinen und auf den Teig geben. Streusel darauf verteilen. Im vorgeheizten Backofen bei 190 Grad (Gas Stufe 2-3, Umluft 170 Grad) auf der untersten Schiene 40 Minuten backen. Auf einem Gitter etwas abkühlen lassen.</w:t>
      </w:r>
    </w:p>
    <w:p w14:paraId="3C3E00D1" w14:textId="77777777" w:rsidR="005D46C7" w:rsidRDefault="005D46C7" w:rsidP="00B40E8C">
      <w:pPr>
        <w:pStyle w:val="ListParagraph"/>
        <w:numPr>
          <w:ilvl w:val="0"/>
          <w:numId w:val="354"/>
        </w:numPr>
        <w:spacing w:after="120"/>
        <w:ind w:left="714" w:hanging="357"/>
        <w:contextualSpacing w:val="0"/>
        <w:jc w:val="both"/>
        <w:rPr>
          <w:sz w:val="24"/>
          <w:szCs w:val="24"/>
        </w:rPr>
      </w:pPr>
      <w:r w:rsidRPr="00FD1E97">
        <w:rPr>
          <w:sz w:val="24"/>
          <w:szCs w:val="24"/>
        </w:rPr>
        <w:t>Für das Sabayon die Vanilleschote einritzen und das Mark herauskratzen. Eigelbe, Vanillemark, Weißbier, Apfelsaft und Zucker in einem Schlagkessel verrühren. Über dem heißen, fast kochenden Wasserbad mit einem Schneebesen heiß und dickcremig bis kurz vor dem Kochen aufschlagen. Schüssel in Eiswasser stellen und die Mischung kalt schlagen. Kuchen mit Puderzucker bestäubt und dem Sabayon servieren.</w:t>
      </w:r>
    </w:p>
    <w:p w14:paraId="31B22B04" w14:textId="77777777" w:rsidR="005D46C7" w:rsidRDefault="005D46C7" w:rsidP="005D46C7">
      <w:pPr>
        <w:rPr>
          <w:sz w:val="24"/>
          <w:szCs w:val="24"/>
        </w:rPr>
      </w:pPr>
      <w:r>
        <w:rPr>
          <w:sz w:val="24"/>
          <w:szCs w:val="24"/>
        </w:rPr>
        <w:br w:type="page"/>
      </w:r>
    </w:p>
    <w:p w14:paraId="1B29112C" w14:textId="1E71F8FD" w:rsidR="005D46C7" w:rsidRDefault="005D46C7" w:rsidP="003A46E0">
      <w:pPr>
        <w:pStyle w:val="Heading2"/>
        <w:spacing w:after="240"/>
      </w:pPr>
      <w:r w:rsidRPr="00FD1E97">
        <w:lastRenderedPageBreak/>
        <w:t>Quark-Himbeer-Törtchen</w:t>
      </w:r>
      <w:r w:rsidR="001207F7">
        <w:rPr>
          <w:rStyle w:val="FootnoteReference"/>
        </w:rPr>
        <w:footnoteReference w:id="1611"/>
      </w:r>
      <w:r w:rsidRPr="00FD1E97">
        <w:t xml:space="preserve"> </w:t>
      </w:r>
    </w:p>
    <w:p w14:paraId="11847ADC" w14:textId="68D74496" w:rsidR="005D46C7" w:rsidRDefault="005D46C7" w:rsidP="005D46C7">
      <w:pPr>
        <w:rPr>
          <w:sz w:val="24"/>
          <w:szCs w:val="24"/>
        </w:rPr>
      </w:pPr>
      <w:r w:rsidRPr="003A46E0">
        <w:rPr>
          <w:sz w:val="24"/>
          <w:szCs w:val="24"/>
          <w:u w:val="single"/>
        </w:rPr>
        <w:t>Zutaten</w:t>
      </w:r>
      <w:r>
        <w:rPr>
          <w:sz w:val="24"/>
          <w:szCs w:val="24"/>
        </w:rPr>
        <w:t xml:space="preserve"> </w:t>
      </w:r>
      <w:r w:rsidR="003A46E0">
        <w:rPr>
          <w:sz w:val="24"/>
          <w:szCs w:val="24"/>
        </w:rPr>
        <w:t>(</w:t>
      </w:r>
      <w:r>
        <w:rPr>
          <w:sz w:val="24"/>
          <w:szCs w:val="24"/>
        </w:rPr>
        <w:t>für 4 Portionen</w:t>
      </w:r>
      <w:r w:rsidR="003A46E0">
        <w:rPr>
          <w:sz w:val="24"/>
          <w:szCs w:val="24"/>
        </w:rPr>
        <w:t>)</w:t>
      </w:r>
    </w:p>
    <w:p w14:paraId="226A1467" w14:textId="77777777" w:rsidR="005D46C7" w:rsidRDefault="005D46C7" w:rsidP="005D46C7">
      <w:pPr>
        <w:rPr>
          <w:sz w:val="24"/>
          <w:szCs w:val="24"/>
        </w:rPr>
      </w:pPr>
      <w:r>
        <w:rPr>
          <w:sz w:val="24"/>
          <w:szCs w:val="24"/>
        </w:rPr>
        <w:t>60 g Butter</w:t>
      </w:r>
    </w:p>
    <w:p w14:paraId="5A9D7C06" w14:textId="77777777" w:rsidR="005D46C7" w:rsidRDefault="005D46C7" w:rsidP="005D46C7">
      <w:pPr>
        <w:rPr>
          <w:sz w:val="24"/>
          <w:szCs w:val="24"/>
        </w:rPr>
      </w:pPr>
      <w:r>
        <w:rPr>
          <w:sz w:val="24"/>
          <w:szCs w:val="24"/>
        </w:rPr>
        <w:t>25 Stücke Zitronenthymian</w:t>
      </w:r>
    </w:p>
    <w:p w14:paraId="66ABCC64" w14:textId="77777777" w:rsidR="005D46C7" w:rsidRDefault="005D46C7" w:rsidP="005D46C7">
      <w:pPr>
        <w:rPr>
          <w:sz w:val="24"/>
          <w:szCs w:val="24"/>
        </w:rPr>
      </w:pPr>
      <w:r>
        <w:rPr>
          <w:sz w:val="24"/>
          <w:szCs w:val="24"/>
        </w:rPr>
        <w:t>30 g gemahlene Mandeln</w:t>
      </w:r>
    </w:p>
    <w:p w14:paraId="67CD0CD7" w14:textId="77777777" w:rsidR="005D46C7" w:rsidRDefault="005D46C7" w:rsidP="005D46C7">
      <w:pPr>
        <w:rPr>
          <w:sz w:val="24"/>
          <w:szCs w:val="24"/>
        </w:rPr>
      </w:pPr>
      <w:r>
        <w:rPr>
          <w:sz w:val="24"/>
          <w:szCs w:val="24"/>
        </w:rPr>
        <w:t>50 g Löffelbiskuit</w:t>
      </w:r>
    </w:p>
    <w:p w14:paraId="40727F41" w14:textId="77777777" w:rsidR="005D46C7" w:rsidRDefault="005D46C7" w:rsidP="005D46C7">
      <w:pPr>
        <w:rPr>
          <w:sz w:val="24"/>
          <w:szCs w:val="24"/>
        </w:rPr>
      </w:pPr>
      <w:r>
        <w:rPr>
          <w:sz w:val="24"/>
          <w:szCs w:val="24"/>
        </w:rPr>
        <w:t>3 Blatt weiße Gelatine</w:t>
      </w:r>
    </w:p>
    <w:p w14:paraId="0388B0B7" w14:textId="77777777" w:rsidR="005D46C7" w:rsidRDefault="005D46C7" w:rsidP="005D46C7">
      <w:pPr>
        <w:rPr>
          <w:sz w:val="24"/>
          <w:szCs w:val="24"/>
        </w:rPr>
      </w:pPr>
      <w:r>
        <w:rPr>
          <w:sz w:val="24"/>
          <w:szCs w:val="24"/>
        </w:rPr>
        <w:t>½ Vanilleschote</w:t>
      </w:r>
    </w:p>
    <w:p w14:paraId="2DF016A0" w14:textId="77777777" w:rsidR="005D46C7" w:rsidRDefault="005D46C7" w:rsidP="005D46C7">
      <w:pPr>
        <w:rPr>
          <w:sz w:val="24"/>
          <w:szCs w:val="24"/>
        </w:rPr>
      </w:pPr>
      <w:r>
        <w:rPr>
          <w:sz w:val="24"/>
          <w:szCs w:val="24"/>
        </w:rPr>
        <w:t>80 ml Orangensaft</w:t>
      </w:r>
    </w:p>
    <w:p w14:paraId="6EA0D02A" w14:textId="77777777" w:rsidR="005D46C7" w:rsidRDefault="005D46C7" w:rsidP="005D46C7">
      <w:pPr>
        <w:rPr>
          <w:sz w:val="24"/>
          <w:szCs w:val="24"/>
        </w:rPr>
      </w:pPr>
      <w:r>
        <w:rPr>
          <w:sz w:val="24"/>
          <w:szCs w:val="24"/>
        </w:rPr>
        <w:t>500 g Speisequark (20 % Fett)</w:t>
      </w:r>
    </w:p>
    <w:p w14:paraId="2A5EC582" w14:textId="77777777" w:rsidR="005D46C7" w:rsidRDefault="005D46C7" w:rsidP="005D46C7">
      <w:pPr>
        <w:rPr>
          <w:sz w:val="24"/>
          <w:szCs w:val="24"/>
        </w:rPr>
      </w:pPr>
      <w:r>
        <w:rPr>
          <w:sz w:val="24"/>
          <w:szCs w:val="24"/>
        </w:rPr>
        <w:t>Salz</w:t>
      </w:r>
    </w:p>
    <w:p w14:paraId="10CBD596" w14:textId="77777777" w:rsidR="005D46C7" w:rsidRDefault="005D46C7" w:rsidP="005D46C7">
      <w:pPr>
        <w:rPr>
          <w:sz w:val="24"/>
          <w:szCs w:val="24"/>
        </w:rPr>
      </w:pPr>
      <w:r>
        <w:rPr>
          <w:sz w:val="24"/>
          <w:szCs w:val="24"/>
        </w:rPr>
        <w:t>10 TL Akazienhonig</w:t>
      </w:r>
    </w:p>
    <w:p w14:paraId="76CD884C" w14:textId="77777777" w:rsidR="005D46C7" w:rsidRDefault="005D46C7" w:rsidP="005D46C7">
      <w:pPr>
        <w:rPr>
          <w:sz w:val="24"/>
          <w:szCs w:val="24"/>
        </w:rPr>
      </w:pPr>
      <w:r>
        <w:rPr>
          <w:sz w:val="24"/>
          <w:szCs w:val="24"/>
        </w:rPr>
        <w:t>200 g Himbeeren</w:t>
      </w:r>
    </w:p>
    <w:p w14:paraId="5BAB5EE3" w14:textId="77777777" w:rsidR="003A46E0" w:rsidRDefault="003A46E0" w:rsidP="005D46C7">
      <w:pPr>
        <w:rPr>
          <w:sz w:val="24"/>
          <w:szCs w:val="24"/>
        </w:rPr>
      </w:pPr>
    </w:p>
    <w:p w14:paraId="45F2BD47" w14:textId="3816BF08" w:rsidR="005D46C7" w:rsidRDefault="005D46C7" w:rsidP="005D46C7">
      <w:pPr>
        <w:rPr>
          <w:sz w:val="24"/>
          <w:szCs w:val="24"/>
        </w:rPr>
      </w:pPr>
      <w:r>
        <w:rPr>
          <w:sz w:val="24"/>
          <w:szCs w:val="24"/>
        </w:rPr>
        <w:t>Außerdem: 4 Metallringe (à 6-7 cm Durchmesser, 5 cm Höhe)</w:t>
      </w:r>
    </w:p>
    <w:p w14:paraId="5D43189B" w14:textId="77777777" w:rsidR="003A46E0" w:rsidRDefault="003A46E0" w:rsidP="005D46C7">
      <w:pPr>
        <w:rPr>
          <w:sz w:val="24"/>
          <w:szCs w:val="24"/>
        </w:rPr>
      </w:pPr>
    </w:p>
    <w:p w14:paraId="0C541567" w14:textId="382E24B5" w:rsidR="005D46C7" w:rsidRDefault="005D46C7" w:rsidP="005D46C7">
      <w:pPr>
        <w:rPr>
          <w:sz w:val="24"/>
          <w:szCs w:val="24"/>
        </w:rPr>
      </w:pPr>
      <w:r>
        <w:rPr>
          <w:sz w:val="24"/>
          <w:szCs w:val="24"/>
        </w:rPr>
        <w:t>Zubereitungszeit: 30 Minuten plus 20 Minuten Ziehzeit plus 5-6 Stunden Kühlzeit</w:t>
      </w:r>
    </w:p>
    <w:p w14:paraId="0E075938" w14:textId="77777777" w:rsidR="005D46C7" w:rsidRPr="000F2430" w:rsidRDefault="005D46C7" w:rsidP="00B40E8C">
      <w:pPr>
        <w:pStyle w:val="ListParagraph"/>
        <w:numPr>
          <w:ilvl w:val="0"/>
          <w:numId w:val="355"/>
        </w:numPr>
        <w:spacing w:after="120"/>
        <w:ind w:left="714" w:hanging="357"/>
        <w:contextualSpacing w:val="0"/>
        <w:jc w:val="both"/>
        <w:rPr>
          <w:sz w:val="24"/>
          <w:szCs w:val="24"/>
        </w:rPr>
      </w:pPr>
      <w:r w:rsidRPr="000F2430">
        <w:rPr>
          <w:sz w:val="24"/>
          <w:szCs w:val="24"/>
        </w:rPr>
        <w:t>Butter bei mittlerer Hitze schmelzen, 20 Stiele Zitronenthymian zugeben und beiseitegestellt 20 Minuten ziehen lassen. Mandeln in einer kleinen Pfanne ohne Fett goldbraun rösten. Löffelbiskuit mit einem Küchenmesser grob schneiden, Mandeln und Löffelbiskuit in eine Schüssel geben, Zitronenthymianbutter darübergießen. Zitronenthymian entfernen und die Masse mit den Händen gut verkneten. 4 Metallringe auf ein mit Backpapier belegtes Blech stellen. Brösel in die Ringe verteilen und gut festdrücken. Ringe 30 Minuten kaltstellen.</w:t>
      </w:r>
    </w:p>
    <w:p w14:paraId="4AF67E21" w14:textId="77777777" w:rsidR="005D46C7" w:rsidRPr="000F2430" w:rsidRDefault="005D46C7" w:rsidP="00B40E8C">
      <w:pPr>
        <w:pStyle w:val="ListParagraph"/>
        <w:numPr>
          <w:ilvl w:val="0"/>
          <w:numId w:val="355"/>
        </w:numPr>
        <w:spacing w:after="120"/>
        <w:ind w:left="714" w:hanging="357"/>
        <w:contextualSpacing w:val="0"/>
        <w:jc w:val="both"/>
        <w:rPr>
          <w:sz w:val="24"/>
          <w:szCs w:val="24"/>
        </w:rPr>
      </w:pPr>
      <w:r w:rsidRPr="000F2430">
        <w:rPr>
          <w:sz w:val="24"/>
          <w:szCs w:val="24"/>
        </w:rPr>
        <w:t>Gelatine in kaltem Wasser einweichen. Vanilleschote halbieren, das Mark herauskratzen. Orangensaft mit Vanillemark in einem kleinen Topf lauwarm erwärmen. Gelatine gut ausdrücken, in Orangensaft auflösen. Quark mit Orangensaft, 1 Prise Salz und 6 TL Honig im Mixer 3-4 Minuten auf höchster Stufe mixen (oder eben Pürierstab nehmen), damit die Masse schön luftig wird. Quarkmasse in die Ringe gießen und je 4 – 5 Himbeeren halb tief in die Quarkmasse hineindrücken, restliche Himbeeren beiseitestellen. Quarktörtchen 5 – 6 Stunden in den Kühlschrank stellen, bis die Masse fest ist.</w:t>
      </w:r>
    </w:p>
    <w:p w14:paraId="6D518816" w14:textId="77777777" w:rsidR="005D46C7" w:rsidRPr="000F2430" w:rsidRDefault="005D46C7" w:rsidP="00B40E8C">
      <w:pPr>
        <w:pStyle w:val="ListParagraph"/>
        <w:numPr>
          <w:ilvl w:val="0"/>
          <w:numId w:val="355"/>
        </w:numPr>
        <w:spacing w:after="120"/>
        <w:ind w:left="714" w:hanging="357"/>
        <w:contextualSpacing w:val="0"/>
        <w:jc w:val="both"/>
        <w:rPr>
          <w:sz w:val="24"/>
          <w:szCs w:val="24"/>
        </w:rPr>
      </w:pPr>
      <w:r w:rsidRPr="000F2430">
        <w:rPr>
          <w:sz w:val="24"/>
          <w:szCs w:val="24"/>
        </w:rPr>
        <w:lastRenderedPageBreak/>
        <w:t>Törtchen mit einem kleinen scharfen Messer von den Ringen lösen und vorsichtig herausgleiten lassen. Törtchen auf Teller anrichten, mit restlichen Himbeeren und abgezupften Zitronenthymianblättern garnieren und mit je 1 TL Honig beträufeln.</w:t>
      </w:r>
    </w:p>
    <w:p w14:paraId="13C5041D" w14:textId="77777777" w:rsidR="00C20022" w:rsidRDefault="00C20022" w:rsidP="003A46E0">
      <w:pPr>
        <w:ind w:left="708" w:hanging="708"/>
        <w:jc w:val="both"/>
        <w:rPr>
          <w:sz w:val="24"/>
          <w:szCs w:val="24"/>
        </w:rPr>
      </w:pPr>
    </w:p>
    <w:p w14:paraId="54F3CA8A" w14:textId="1569B803" w:rsidR="005D46C7" w:rsidRDefault="005D46C7" w:rsidP="003A46E0">
      <w:pPr>
        <w:ind w:left="708" w:hanging="708"/>
        <w:jc w:val="both"/>
        <w:rPr>
          <w:sz w:val="24"/>
          <w:szCs w:val="24"/>
        </w:rPr>
      </w:pPr>
      <w:r>
        <w:rPr>
          <w:sz w:val="24"/>
          <w:szCs w:val="24"/>
        </w:rPr>
        <w:t>Tipp:</w:t>
      </w:r>
      <w:r w:rsidR="003A46E0">
        <w:rPr>
          <w:sz w:val="24"/>
          <w:szCs w:val="24"/>
        </w:rPr>
        <w:tab/>
      </w:r>
      <w:r>
        <w:rPr>
          <w:sz w:val="24"/>
          <w:szCs w:val="24"/>
        </w:rPr>
        <w:t>Wenn man keine Metallringe hat, dann einfach selber basteln. Dazu ein Stück Alufolie (mind. 30 cm lang) längs auf eine breite von 5 cm falten, um ein Glas wickeln und mit Büroklammern fixieren.</w:t>
      </w:r>
    </w:p>
    <w:p w14:paraId="1AC2EAED" w14:textId="44354D60" w:rsidR="005D46C7" w:rsidRDefault="005D46C7" w:rsidP="005D46C7">
      <w:pPr>
        <w:rPr>
          <w:sz w:val="24"/>
          <w:szCs w:val="24"/>
        </w:rPr>
      </w:pPr>
      <w:r>
        <w:rPr>
          <w:sz w:val="24"/>
          <w:szCs w:val="24"/>
        </w:rPr>
        <w:br w:type="page"/>
      </w:r>
    </w:p>
    <w:p w14:paraId="53683954" w14:textId="08F3BAD9" w:rsidR="008670BD" w:rsidRDefault="008670BD" w:rsidP="003A46E0">
      <w:pPr>
        <w:pStyle w:val="Heading2"/>
        <w:spacing w:after="240"/>
      </w:pPr>
      <w:r>
        <w:lastRenderedPageBreak/>
        <w:t>Apfel-Blaubeer-Kuchen</w:t>
      </w:r>
      <w:r w:rsidR="00255D9E">
        <w:rPr>
          <w:rStyle w:val="FootnoteReference"/>
        </w:rPr>
        <w:footnoteReference w:id="1612"/>
      </w:r>
      <w:r>
        <w:t xml:space="preserve"> </w:t>
      </w:r>
    </w:p>
    <w:p w14:paraId="606C316B" w14:textId="62C212D3" w:rsidR="008670BD" w:rsidRDefault="008670BD" w:rsidP="008670BD">
      <w:pPr>
        <w:rPr>
          <w:sz w:val="24"/>
          <w:szCs w:val="24"/>
        </w:rPr>
      </w:pPr>
      <w:r w:rsidRPr="003A46E0">
        <w:rPr>
          <w:sz w:val="24"/>
          <w:szCs w:val="24"/>
          <w:u w:val="single"/>
        </w:rPr>
        <w:t>Zutaten</w:t>
      </w:r>
      <w:r>
        <w:rPr>
          <w:sz w:val="24"/>
          <w:szCs w:val="24"/>
        </w:rPr>
        <w:t xml:space="preserve"> </w:t>
      </w:r>
      <w:r w:rsidR="003A46E0">
        <w:rPr>
          <w:sz w:val="24"/>
          <w:szCs w:val="24"/>
        </w:rPr>
        <w:t>(</w:t>
      </w:r>
      <w:r>
        <w:rPr>
          <w:sz w:val="24"/>
          <w:szCs w:val="24"/>
        </w:rPr>
        <w:t>für 12 Stücke</w:t>
      </w:r>
      <w:r w:rsidR="003A46E0">
        <w:rPr>
          <w:sz w:val="24"/>
          <w:szCs w:val="24"/>
        </w:rPr>
        <w:t>):</w:t>
      </w:r>
    </w:p>
    <w:p w14:paraId="31B0B0E9" w14:textId="4289AE21" w:rsidR="008670BD" w:rsidRPr="003A46E0" w:rsidRDefault="003A46E0" w:rsidP="008670BD">
      <w:pPr>
        <w:rPr>
          <w:i/>
          <w:iCs/>
          <w:sz w:val="24"/>
          <w:szCs w:val="24"/>
        </w:rPr>
      </w:pPr>
      <w:r w:rsidRPr="003A46E0">
        <w:rPr>
          <w:i/>
          <w:iCs/>
          <w:sz w:val="24"/>
          <w:szCs w:val="24"/>
        </w:rPr>
        <w:t xml:space="preserve">Für den </w:t>
      </w:r>
      <w:r w:rsidR="008670BD" w:rsidRPr="003A46E0">
        <w:rPr>
          <w:i/>
          <w:iCs/>
          <w:sz w:val="24"/>
          <w:szCs w:val="24"/>
        </w:rPr>
        <w:t>Hefeteig</w:t>
      </w:r>
      <w:r w:rsidRPr="003A46E0">
        <w:rPr>
          <w:i/>
          <w:iCs/>
          <w:sz w:val="24"/>
          <w:szCs w:val="24"/>
        </w:rPr>
        <w:t>:</w:t>
      </w:r>
    </w:p>
    <w:p w14:paraId="627FA8B8" w14:textId="77777777" w:rsidR="008670BD" w:rsidRDefault="008670BD" w:rsidP="008670BD">
      <w:pPr>
        <w:rPr>
          <w:sz w:val="24"/>
          <w:szCs w:val="24"/>
        </w:rPr>
      </w:pPr>
      <w:r>
        <w:rPr>
          <w:sz w:val="24"/>
          <w:szCs w:val="24"/>
        </w:rPr>
        <w:t>20 g frische Hefe</w:t>
      </w:r>
    </w:p>
    <w:p w14:paraId="56787F06" w14:textId="77777777" w:rsidR="008670BD" w:rsidRDefault="008670BD" w:rsidP="008670BD">
      <w:pPr>
        <w:rPr>
          <w:sz w:val="24"/>
          <w:szCs w:val="24"/>
        </w:rPr>
      </w:pPr>
      <w:r>
        <w:rPr>
          <w:sz w:val="24"/>
          <w:szCs w:val="24"/>
        </w:rPr>
        <w:t>125 ml lauwarme Milch</w:t>
      </w:r>
    </w:p>
    <w:p w14:paraId="67ADDD66" w14:textId="77777777" w:rsidR="008670BD" w:rsidRDefault="008670BD" w:rsidP="008670BD">
      <w:pPr>
        <w:rPr>
          <w:sz w:val="24"/>
          <w:szCs w:val="24"/>
        </w:rPr>
      </w:pPr>
      <w:r>
        <w:rPr>
          <w:sz w:val="24"/>
          <w:szCs w:val="24"/>
        </w:rPr>
        <w:t>250 g Mehl und Mehl zum Bearbeiten</w:t>
      </w:r>
    </w:p>
    <w:p w14:paraId="14137231" w14:textId="77777777" w:rsidR="008670BD" w:rsidRDefault="008670BD" w:rsidP="008670BD">
      <w:pPr>
        <w:rPr>
          <w:sz w:val="24"/>
          <w:szCs w:val="24"/>
        </w:rPr>
      </w:pPr>
      <w:r>
        <w:rPr>
          <w:sz w:val="24"/>
          <w:szCs w:val="24"/>
        </w:rPr>
        <w:t>40 g Zucker</w:t>
      </w:r>
    </w:p>
    <w:p w14:paraId="49107700" w14:textId="77777777" w:rsidR="008670BD" w:rsidRDefault="008670BD" w:rsidP="008670BD">
      <w:pPr>
        <w:rPr>
          <w:sz w:val="24"/>
          <w:szCs w:val="24"/>
        </w:rPr>
      </w:pPr>
      <w:r>
        <w:rPr>
          <w:sz w:val="24"/>
          <w:szCs w:val="24"/>
        </w:rPr>
        <w:t>Salz</w:t>
      </w:r>
    </w:p>
    <w:p w14:paraId="17B2137E" w14:textId="77777777" w:rsidR="008670BD" w:rsidRDefault="008670BD" w:rsidP="008670BD">
      <w:pPr>
        <w:rPr>
          <w:sz w:val="24"/>
          <w:szCs w:val="24"/>
        </w:rPr>
      </w:pPr>
      <w:r>
        <w:rPr>
          <w:sz w:val="24"/>
          <w:szCs w:val="24"/>
        </w:rPr>
        <w:t>1 Ei</w:t>
      </w:r>
    </w:p>
    <w:p w14:paraId="25A2901B" w14:textId="77777777" w:rsidR="008670BD" w:rsidRDefault="008670BD" w:rsidP="008670BD">
      <w:pPr>
        <w:rPr>
          <w:sz w:val="24"/>
          <w:szCs w:val="24"/>
        </w:rPr>
      </w:pPr>
      <w:r>
        <w:rPr>
          <w:sz w:val="24"/>
          <w:szCs w:val="24"/>
        </w:rPr>
        <w:t>30 g weiche Butter</w:t>
      </w:r>
    </w:p>
    <w:p w14:paraId="687F32A6" w14:textId="77777777" w:rsidR="008670BD" w:rsidRDefault="008670BD" w:rsidP="008670BD">
      <w:pPr>
        <w:rPr>
          <w:sz w:val="24"/>
          <w:szCs w:val="24"/>
        </w:rPr>
      </w:pPr>
      <w:r>
        <w:rPr>
          <w:sz w:val="24"/>
          <w:szCs w:val="24"/>
        </w:rPr>
        <w:t>Öl für das Blech</w:t>
      </w:r>
    </w:p>
    <w:p w14:paraId="72C6F826" w14:textId="77777777" w:rsidR="008670BD" w:rsidRDefault="008670BD" w:rsidP="008670BD">
      <w:pPr>
        <w:rPr>
          <w:sz w:val="24"/>
          <w:szCs w:val="24"/>
        </w:rPr>
      </w:pPr>
    </w:p>
    <w:p w14:paraId="562AAE95" w14:textId="27EF73C3" w:rsidR="008670BD" w:rsidRPr="003A46E0" w:rsidRDefault="003A46E0" w:rsidP="008670BD">
      <w:pPr>
        <w:rPr>
          <w:i/>
          <w:iCs/>
          <w:sz w:val="24"/>
          <w:szCs w:val="24"/>
        </w:rPr>
      </w:pPr>
      <w:r w:rsidRPr="003A46E0">
        <w:rPr>
          <w:i/>
          <w:iCs/>
          <w:sz w:val="24"/>
          <w:szCs w:val="24"/>
        </w:rPr>
        <w:t xml:space="preserve">Für die </w:t>
      </w:r>
      <w:r w:rsidR="008670BD" w:rsidRPr="003A46E0">
        <w:rPr>
          <w:i/>
          <w:iCs/>
          <w:sz w:val="24"/>
          <w:szCs w:val="24"/>
        </w:rPr>
        <w:t>Marzipancreme</w:t>
      </w:r>
      <w:r w:rsidRPr="003A46E0">
        <w:rPr>
          <w:i/>
          <w:iCs/>
          <w:sz w:val="24"/>
          <w:szCs w:val="24"/>
        </w:rPr>
        <w:t>:</w:t>
      </w:r>
    </w:p>
    <w:p w14:paraId="3E786FCF" w14:textId="77777777" w:rsidR="008670BD" w:rsidRDefault="008670BD" w:rsidP="008670BD">
      <w:pPr>
        <w:rPr>
          <w:sz w:val="24"/>
          <w:szCs w:val="24"/>
        </w:rPr>
      </w:pPr>
      <w:r>
        <w:rPr>
          <w:sz w:val="24"/>
          <w:szCs w:val="24"/>
        </w:rPr>
        <w:t>200 g Marzipanrohmasse</w:t>
      </w:r>
    </w:p>
    <w:p w14:paraId="2D661E55" w14:textId="77777777" w:rsidR="008670BD" w:rsidRDefault="008670BD" w:rsidP="008670BD">
      <w:pPr>
        <w:rPr>
          <w:sz w:val="24"/>
          <w:szCs w:val="24"/>
        </w:rPr>
      </w:pPr>
      <w:r>
        <w:rPr>
          <w:sz w:val="24"/>
          <w:szCs w:val="24"/>
        </w:rPr>
        <w:t>500 ml Milch</w:t>
      </w:r>
    </w:p>
    <w:p w14:paraId="41A67D51" w14:textId="77777777" w:rsidR="008670BD" w:rsidRDefault="008670BD" w:rsidP="008670BD">
      <w:pPr>
        <w:rPr>
          <w:sz w:val="24"/>
          <w:szCs w:val="24"/>
        </w:rPr>
      </w:pPr>
      <w:r>
        <w:rPr>
          <w:sz w:val="24"/>
          <w:szCs w:val="24"/>
        </w:rPr>
        <w:t>1 Pk. Mandel-Puddingpulver</w:t>
      </w:r>
    </w:p>
    <w:p w14:paraId="2B226F7C" w14:textId="77777777" w:rsidR="008670BD" w:rsidRDefault="008670BD" w:rsidP="008670BD">
      <w:pPr>
        <w:rPr>
          <w:sz w:val="24"/>
          <w:szCs w:val="24"/>
        </w:rPr>
      </w:pPr>
      <w:r>
        <w:rPr>
          <w:sz w:val="24"/>
          <w:szCs w:val="24"/>
        </w:rPr>
        <w:t>2 EL Zucker</w:t>
      </w:r>
    </w:p>
    <w:p w14:paraId="631BA077" w14:textId="77777777" w:rsidR="008670BD" w:rsidRDefault="008670BD" w:rsidP="008670BD">
      <w:pPr>
        <w:rPr>
          <w:sz w:val="24"/>
          <w:szCs w:val="24"/>
        </w:rPr>
      </w:pPr>
      <w:r>
        <w:rPr>
          <w:sz w:val="24"/>
          <w:szCs w:val="24"/>
        </w:rPr>
        <w:t>3 Eigelb</w:t>
      </w:r>
    </w:p>
    <w:p w14:paraId="35E7ECD1" w14:textId="77777777" w:rsidR="008670BD" w:rsidRDefault="008670BD" w:rsidP="008670BD">
      <w:pPr>
        <w:rPr>
          <w:sz w:val="24"/>
          <w:szCs w:val="24"/>
        </w:rPr>
      </w:pPr>
    </w:p>
    <w:p w14:paraId="1D74E3DF" w14:textId="017C1369" w:rsidR="008670BD" w:rsidRPr="003A46E0" w:rsidRDefault="003A46E0" w:rsidP="008670BD">
      <w:pPr>
        <w:rPr>
          <w:i/>
          <w:iCs/>
          <w:sz w:val="24"/>
          <w:szCs w:val="24"/>
        </w:rPr>
      </w:pPr>
      <w:r w:rsidRPr="003A46E0">
        <w:rPr>
          <w:i/>
          <w:iCs/>
          <w:sz w:val="24"/>
          <w:szCs w:val="24"/>
        </w:rPr>
        <w:t xml:space="preserve">Für den </w:t>
      </w:r>
      <w:r w:rsidR="008670BD" w:rsidRPr="003A46E0">
        <w:rPr>
          <w:i/>
          <w:iCs/>
          <w:sz w:val="24"/>
          <w:szCs w:val="24"/>
        </w:rPr>
        <w:t>Belag</w:t>
      </w:r>
      <w:r w:rsidRPr="003A46E0">
        <w:rPr>
          <w:i/>
          <w:iCs/>
          <w:sz w:val="24"/>
          <w:szCs w:val="24"/>
        </w:rPr>
        <w:t>:</w:t>
      </w:r>
    </w:p>
    <w:p w14:paraId="2856A29A" w14:textId="77777777" w:rsidR="008670BD" w:rsidRDefault="008670BD" w:rsidP="008670BD">
      <w:pPr>
        <w:rPr>
          <w:sz w:val="24"/>
          <w:szCs w:val="24"/>
        </w:rPr>
      </w:pPr>
      <w:r>
        <w:rPr>
          <w:sz w:val="24"/>
          <w:szCs w:val="24"/>
        </w:rPr>
        <w:t>1,5 kg Äpfel</w:t>
      </w:r>
    </w:p>
    <w:p w14:paraId="1EA8B774" w14:textId="77777777" w:rsidR="008670BD" w:rsidRDefault="008670BD" w:rsidP="008670BD">
      <w:pPr>
        <w:rPr>
          <w:sz w:val="24"/>
          <w:szCs w:val="24"/>
        </w:rPr>
      </w:pPr>
      <w:r>
        <w:rPr>
          <w:sz w:val="24"/>
          <w:szCs w:val="24"/>
        </w:rPr>
        <w:t>4 EL Zitronensaft</w:t>
      </w:r>
    </w:p>
    <w:p w14:paraId="499297E2" w14:textId="77777777" w:rsidR="008670BD" w:rsidRDefault="008670BD" w:rsidP="008670BD">
      <w:pPr>
        <w:rPr>
          <w:sz w:val="24"/>
          <w:szCs w:val="24"/>
        </w:rPr>
      </w:pPr>
      <w:r>
        <w:rPr>
          <w:sz w:val="24"/>
          <w:szCs w:val="24"/>
        </w:rPr>
        <w:t>3 EL Mandelblättchen</w:t>
      </w:r>
    </w:p>
    <w:p w14:paraId="17D9A287" w14:textId="77777777" w:rsidR="008670BD" w:rsidRDefault="008670BD" w:rsidP="008670BD">
      <w:pPr>
        <w:rPr>
          <w:sz w:val="24"/>
          <w:szCs w:val="24"/>
        </w:rPr>
      </w:pPr>
      <w:r>
        <w:rPr>
          <w:sz w:val="24"/>
          <w:szCs w:val="24"/>
        </w:rPr>
        <w:t>4 EL Aprikosenkonfitüre</w:t>
      </w:r>
    </w:p>
    <w:p w14:paraId="133CDE53" w14:textId="77777777" w:rsidR="008670BD" w:rsidRDefault="008670BD" w:rsidP="008670BD">
      <w:pPr>
        <w:rPr>
          <w:sz w:val="24"/>
          <w:szCs w:val="24"/>
        </w:rPr>
      </w:pPr>
      <w:r>
        <w:rPr>
          <w:sz w:val="24"/>
          <w:szCs w:val="24"/>
        </w:rPr>
        <w:t>250 g Blaubeeren</w:t>
      </w:r>
    </w:p>
    <w:p w14:paraId="1C681A54" w14:textId="77777777" w:rsidR="003A46E0" w:rsidRDefault="003A46E0" w:rsidP="008670BD">
      <w:pPr>
        <w:rPr>
          <w:sz w:val="24"/>
          <w:szCs w:val="24"/>
        </w:rPr>
      </w:pPr>
    </w:p>
    <w:p w14:paraId="2129E25B" w14:textId="1001495C" w:rsidR="008670BD" w:rsidRDefault="008670BD" w:rsidP="008670BD">
      <w:pPr>
        <w:rPr>
          <w:sz w:val="24"/>
          <w:szCs w:val="24"/>
        </w:rPr>
      </w:pPr>
      <w:r>
        <w:rPr>
          <w:sz w:val="24"/>
          <w:szCs w:val="24"/>
        </w:rPr>
        <w:t xml:space="preserve">Zubereitungszeit: 1 Stunde plus 40 Minuten Ruhezeit </w:t>
      </w:r>
    </w:p>
    <w:p w14:paraId="74633933" w14:textId="77777777" w:rsidR="008670BD" w:rsidRPr="001D400B" w:rsidRDefault="008670BD" w:rsidP="00B40E8C">
      <w:pPr>
        <w:pStyle w:val="ListParagraph"/>
        <w:numPr>
          <w:ilvl w:val="0"/>
          <w:numId w:val="358"/>
        </w:numPr>
        <w:spacing w:after="120"/>
        <w:ind w:left="714" w:hanging="357"/>
        <w:contextualSpacing w:val="0"/>
        <w:jc w:val="both"/>
        <w:rPr>
          <w:sz w:val="24"/>
          <w:szCs w:val="24"/>
        </w:rPr>
      </w:pPr>
      <w:r w:rsidRPr="001D400B">
        <w:rPr>
          <w:sz w:val="24"/>
          <w:szCs w:val="24"/>
        </w:rPr>
        <w:lastRenderedPageBreak/>
        <w:t>Für den Hefeteig die Hefe in der Mich auflösen. Dann mit Mehl, Zucker, 1 Prise Salz, ei und Butter mit den Knethaken des Handrührgeräts zu einem geschmeidigen Teig verkneten. Zugedeckt an einem warmen Ort 40 Minuten gehen lassen.</w:t>
      </w:r>
    </w:p>
    <w:p w14:paraId="1D9656A9" w14:textId="77777777" w:rsidR="008670BD" w:rsidRPr="001D400B" w:rsidRDefault="008670BD" w:rsidP="00B40E8C">
      <w:pPr>
        <w:pStyle w:val="ListParagraph"/>
        <w:numPr>
          <w:ilvl w:val="0"/>
          <w:numId w:val="358"/>
        </w:numPr>
        <w:spacing w:after="120"/>
        <w:ind w:left="714" w:hanging="357"/>
        <w:contextualSpacing w:val="0"/>
        <w:jc w:val="both"/>
        <w:rPr>
          <w:sz w:val="24"/>
          <w:szCs w:val="24"/>
        </w:rPr>
      </w:pPr>
      <w:r w:rsidRPr="001D400B">
        <w:rPr>
          <w:sz w:val="24"/>
          <w:szCs w:val="24"/>
        </w:rPr>
        <w:t>Inzwischen für die Marzipancreme die Marzipanrohmasse auf der groben Seite der Küchenreibe raspeln. 100 ml Milch mit dem Puddingpulver, Zucker und Eigelb verrühren. Die restliche Milch aufkochen, das angerührte Puddingpulver zugießen und unter ständigem Rühren kochen. Von der Kochstelle nehmen. Marzipanmasse zugeben und rühren, bis sie sich aufgelöst hat und eine glatte Creme entstanden ist. Etwas abkühlen lassen.</w:t>
      </w:r>
    </w:p>
    <w:p w14:paraId="2B87520F" w14:textId="77777777" w:rsidR="008670BD" w:rsidRPr="001D400B" w:rsidRDefault="008670BD" w:rsidP="00B40E8C">
      <w:pPr>
        <w:pStyle w:val="ListParagraph"/>
        <w:numPr>
          <w:ilvl w:val="0"/>
          <w:numId w:val="358"/>
        </w:numPr>
        <w:spacing w:after="120"/>
        <w:ind w:left="714" w:hanging="357"/>
        <w:contextualSpacing w:val="0"/>
        <w:jc w:val="both"/>
        <w:rPr>
          <w:sz w:val="24"/>
          <w:szCs w:val="24"/>
        </w:rPr>
      </w:pPr>
      <w:r w:rsidRPr="001D400B">
        <w:rPr>
          <w:sz w:val="24"/>
          <w:szCs w:val="24"/>
        </w:rPr>
        <w:t>Inzwischen für den Belag die Äpfel schälen, vierteln, entkernen und die Viertel nochmals in 2 – 3 Stücke schneiden. In eine Schale geben und mit Zitronensaft beträufeln. Mandelblättchen in einer Pfanne ohne Fett goldgelb rösten.</w:t>
      </w:r>
    </w:p>
    <w:p w14:paraId="0163D9ED" w14:textId="77777777" w:rsidR="008670BD" w:rsidRPr="001D400B" w:rsidRDefault="008670BD" w:rsidP="00B40E8C">
      <w:pPr>
        <w:pStyle w:val="ListParagraph"/>
        <w:numPr>
          <w:ilvl w:val="0"/>
          <w:numId w:val="358"/>
        </w:numPr>
        <w:spacing w:after="120"/>
        <w:ind w:left="714" w:hanging="357"/>
        <w:contextualSpacing w:val="0"/>
        <w:jc w:val="both"/>
        <w:rPr>
          <w:sz w:val="24"/>
          <w:szCs w:val="24"/>
        </w:rPr>
      </w:pPr>
      <w:r w:rsidRPr="001D400B">
        <w:rPr>
          <w:sz w:val="24"/>
          <w:szCs w:val="24"/>
        </w:rPr>
        <w:t>Ein Backblech dünn mit Öl einpinseln und mit Mehl bestäuben. Den Hefeteig auf einer leicht bemehlten Arbeitsfläche auf Backblechgröße ausrollen. Teig auf das Backblech legen, dabei die Ränder hochdrücken. Die lauwarme Marzipancreme mit einem Esslöffel auf dem Teig verteilen und vorsichtig glattstreichen. Äpfel auf der Marzipancreme verteilen und dabei leicht in die Creme drücken. Teig nochmals 10 Minuten gehen lassen. Im vorgeheizten Backofen bei 200 Grad (Gas Stufe 3, Umluft 180 Grad) auf der 2. Schiene von unten 20 – 25 Minuten backen.</w:t>
      </w:r>
    </w:p>
    <w:p w14:paraId="6EAC0FB8" w14:textId="77777777" w:rsidR="008670BD" w:rsidRPr="001D400B" w:rsidRDefault="008670BD" w:rsidP="00B40E8C">
      <w:pPr>
        <w:pStyle w:val="ListParagraph"/>
        <w:numPr>
          <w:ilvl w:val="0"/>
          <w:numId w:val="358"/>
        </w:numPr>
        <w:spacing w:after="120"/>
        <w:ind w:left="714" w:hanging="357"/>
        <w:contextualSpacing w:val="0"/>
        <w:jc w:val="both"/>
        <w:rPr>
          <w:sz w:val="24"/>
          <w:szCs w:val="24"/>
        </w:rPr>
      </w:pPr>
      <w:r w:rsidRPr="001D400B">
        <w:rPr>
          <w:sz w:val="24"/>
          <w:szCs w:val="24"/>
        </w:rPr>
        <w:t xml:space="preserve">Die Aprikosenkonfitüre erhitzen und mit einem Pinsel auf die heißen Äpfel streichen. Blaubeeren verlesen, auf dem Kuchen verteilen und mit Mandeln bestreuen. Kuchen auf einem Gitter abkühlen lassen und dann mit Schlagsahne futtern </w:t>
      </w:r>
      <w:r w:rsidRPr="001D400B">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p w14:paraId="59E3EFA4" w14:textId="77777777" w:rsidR="008670BD" w:rsidRDefault="008670BD" w:rsidP="008670BD">
      <w:pPr>
        <w:rPr>
          <w:sz w:val="24"/>
          <w:szCs w:val="24"/>
        </w:rPr>
      </w:pPr>
      <w:r>
        <w:rPr>
          <w:sz w:val="24"/>
          <w:szCs w:val="24"/>
        </w:rPr>
        <w:br w:type="page"/>
      </w:r>
    </w:p>
    <w:p w14:paraId="186D5E3E" w14:textId="54085102" w:rsidR="008670BD" w:rsidRDefault="008670BD" w:rsidP="003A46E0">
      <w:pPr>
        <w:pStyle w:val="Heading2"/>
        <w:spacing w:after="240"/>
      </w:pPr>
      <w:r>
        <w:lastRenderedPageBreak/>
        <w:t>Käsekuchen mit Birnen</w:t>
      </w:r>
      <w:r w:rsidR="006F6DCF">
        <w:rPr>
          <w:rStyle w:val="FootnoteReference"/>
        </w:rPr>
        <w:footnoteReference w:id="1613"/>
      </w:r>
      <w:r>
        <w:t xml:space="preserve"> </w:t>
      </w:r>
    </w:p>
    <w:p w14:paraId="36C52712" w14:textId="3A98C0B4" w:rsidR="008670BD" w:rsidRDefault="008670BD" w:rsidP="008670BD">
      <w:pPr>
        <w:rPr>
          <w:sz w:val="24"/>
          <w:szCs w:val="24"/>
        </w:rPr>
      </w:pPr>
      <w:r w:rsidRPr="003A46E0">
        <w:rPr>
          <w:sz w:val="24"/>
          <w:szCs w:val="24"/>
          <w:u w:val="single"/>
        </w:rPr>
        <w:t>Zutaten</w:t>
      </w:r>
      <w:r>
        <w:rPr>
          <w:sz w:val="24"/>
          <w:szCs w:val="24"/>
        </w:rPr>
        <w:t xml:space="preserve"> </w:t>
      </w:r>
      <w:r w:rsidR="003A46E0">
        <w:rPr>
          <w:sz w:val="24"/>
          <w:szCs w:val="24"/>
        </w:rPr>
        <w:t>(</w:t>
      </w:r>
      <w:r>
        <w:rPr>
          <w:sz w:val="24"/>
          <w:szCs w:val="24"/>
        </w:rPr>
        <w:t>für 12 Stück</w:t>
      </w:r>
      <w:r w:rsidR="003A46E0">
        <w:rPr>
          <w:sz w:val="24"/>
          <w:szCs w:val="24"/>
        </w:rPr>
        <w:t>):</w:t>
      </w:r>
    </w:p>
    <w:p w14:paraId="4478C05F" w14:textId="40AE2685" w:rsidR="008670BD" w:rsidRPr="003A46E0" w:rsidRDefault="003A46E0" w:rsidP="008670BD">
      <w:pPr>
        <w:rPr>
          <w:i/>
          <w:iCs/>
          <w:sz w:val="24"/>
          <w:szCs w:val="24"/>
        </w:rPr>
      </w:pPr>
      <w:r w:rsidRPr="003A46E0">
        <w:rPr>
          <w:i/>
          <w:iCs/>
          <w:sz w:val="24"/>
          <w:szCs w:val="24"/>
        </w:rPr>
        <w:t xml:space="preserve">Für den </w:t>
      </w:r>
      <w:r w:rsidR="008670BD" w:rsidRPr="003A46E0">
        <w:rPr>
          <w:i/>
          <w:iCs/>
          <w:sz w:val="24"/>
          <w:szCs w:val="24"/>
        </w:rPr>
        <w:t>Quark-Öl-</w:t>
      </w:r>
      <w:r w:rsidRPr="003A46E0">
        <w:rPr>
          <w:i/>
          <w:iCs/>
          <w:sz w:val="24"/>
          <w:szCs w:val="24"/>
        </w:rPr>
        <w:t>T</w:t>
      </w:r>
      <w:r w:rsidR="008670BD" w:rsidRPr="003A46E0">
        <w:rPr>
          <w:i/>
          <w:iCs/>
          <w:sz w:val="24"/>
          <w:szCs w:val="24"/>
        </w:rPr>
        <w:t>eig</w:t>
      </w:r>
      <w:r w:rsidRPr="003A46E0">
        <w:rPr>
          <w:i/>
          <w:iCs/>
          <w:sz w:val="24"/>
          <w:szCs w:val="24"/>
        </w:rPr>
        <w:t>:</w:t>
      </w:r>
    </w:p>
    <w:p w14:paraId="6778C664" w14:textId="77777777" w:rsidR="008670BD" w:rsidRDefault="008670BD" w:rsidP="008670BD">
      <w:pPr>
        <w:rPr>
          <w:sz w:val="24"/>
          <w:szCs w:val="24"/>
        </w:rPr>
      </w:pPr>
      <w:r>
        <w:rPr>
          <w:sz w:val="24"/>
          <w:szCs w:val="24"/>
        </w:rPr>
        <w:t>250 g Magerquark</w:t>
      </w:r>
    </w:p>
    <w:p w14:paraId="1F5FC7EA" w14:textId="77777777" w:rsidR="008670BD" w:rsidRDefault="008670BD" w:rsidP="008670BD">
      <w:pPr>
        <w:rPr>
          <w:sz w:val="24"/>
          <w:szCs w:val="24"/>
        </w:rPr>
      </w:pPr>
      <w:r>
        <w:rPr>
          <w:sz w:val="24"/>
          <w:szCs w:val="24"/>
        </w:rPr>
        <w:t>100 ml Milch</w:t>
      </w:r>
    </w:p>
    <w:p w14:paraId="388530D4" w14:textId="77777777" w:rsidR="008670BD" w:rsidRDefault="008670BD" w:rsidP="008670BD">
      <w:pPr>
        <w:rPr>
          <w:sz w:val="24"/>
          <w:szCs w:val="24"/>
        </w:rPr>
      </w:pPr>
      <w:r>
        <w:rPr>
          <w:sz w:val="24"/>
          <w:szCs w:val="24"/>
        </w:rPr>
        <w:t>100 ml Öl</w:t>
      </w:r>
    </w:p>
    <w:p w14:paraId="68AF002B" w14:textId="77777777" w:rsidR="008670BD" w:rsidRDefault="008670BD" w:rsidP="008670BD">
      <w:pPr>
        <w:rPr>
          <w:sz w:val="24"/>
          <w:szCs w:val="24"/>
        </w:rPr>
      </w:pPr>
      <w:r>
        <w:rPr>
          <w:sz w:val="24"/>
          <w:szCs w:val="24"/>
        </w:rPr>
        <w:t>80 g Zucker</w:t>
      </w:r>
    </w:p>
    <w:p w14:paraId="33BAD341" w14:textId="77777777" w:rsidR="008670BD" w:rsidRDefault="008670BD" w:rsidP="008670BD">
      <w:pPr>
        <w:rPr>
          <w:sz w:val="24"/>
          <w:szCs w:val="24"/>
        </w:rPr>
      </w:pPr>
      <w:r>
        <w:rPr>
          <w:sz w:val="24"/>
          <w:szCs w:val="24"/>
        </w:rPr>
        <w:t>400 g Mehl und Mehl zum Bearbeiten</w:t>
      </w:r>
    </w:p>
    <w:p w14:paraId="21473623" w14:textId="77777777" w:rsidR="008670BD" w:rsidRDefault="008670BD" w:rsidP="008670BD">
      <w:pPr>
        <w:rPr>
          <w:sz w:val="24"/>
          <w:szCs w:val="24"/>
        </w:rPr>
      </w:pPr>
      <w:r>
        <w:rPr>
          <w:sz w:val="24"/>
          <w:szCs w:val="24"/>
        </w:rPr>
        <w:t>3 TL Backpulver</w:t>
      </w:r>
    </w:p>
    <w:p w14:paraId="43F4A82B" w14:textId="77777777" w:rsidR="008670BD" w:rsidRDefault="008670BD" w:rsidP="008670BD">
      <w:pPr>
        <w:rPr>
          <w:sz w:val="24"/>
          <w:szCs w:val="24"/>
        </w:rPr>
      </w:pPr>
      <w:r>
        <w:rPr>
          <w:sz w:val="24"/>
          <w:szCs w:val="24"/>
        </w:rPr>
        <w:t>50 g Amaretti</w:t>
      </w:r>
    </w:p>
    <w:p w14:paraId="1BE45017" w14:textId="77777777" w:rsidR="008670BD" w:rsidRDefault="008670BD" w:rsidP="008670BD">
      <w:pPr>
        <w:rPr>
          <w:sz w:val="24"/>
          <w:szCs w:val="24"/>
        </w:rPr>
      </w:pPr>
    </w:p>
    <w:p w14:paraId="20E14D5C" w14:textId="4FF522C3" w:rsidR="008670BD" w:rsidRPr="003A46E0" w:rsidRDefault="003A46E0" w:rsidP="008670BD">
      <w:pPr>
        <w:rPr>
          <w:i/>
          <w:iCs/>
          <w:sz w:val="24"/>
          <w:szCs w:val="24"/>
        </w:rPr>
      </w:pPr>
      <w:r w:rsidRPr="003A46E0">
        <w:rPr>
          <w:i/>
          <w:iCs/>
          <w:sz w:val="24"/>
          <w:szCs w:val="24"/>
        </w:rPr>
        <w:t xml:space="preserve">Für die </w:t>
      </w:r>
      <w:r w:rsidR="008670BD" w:rsidRPr="003A46E0">
        <w:rPr>
          <w:i/>
          <w:iCs/>
          <w:sz w:val="24"/>
          <w:szCs w:val="24"/>
        </w:rPr>
        <w:t>Birnen</w:t>
      </w:r>
      <w:r w:rsidRPr="003A46E0">
        <w:rPr>
          <w:i/>
          <w:iCs/>
          <w:sz w:val="24"/>
          <w:szCs w:val="24"/>
        </w:rPr>
        <w:t>:</w:t>
      </w:r>
    </w:p>
    <w:p w14:paraId="7E619570" w14:textId="77777777" w:rsidR="008670BD" w:rsidRDefault="008670BD" w:rsidP="008670BD">
      <w:pPr>
        <w:rPr>
          <w:sz w:val="24"/>
          <w:szCs w:val="24"/>
        </w:rPr>
      </w:pPr>
      <w:r>
        <w:rPr>
          <w:sz w:val="24"/>
          <w:szCs w:val="24"/>
        </w:rPr>
        <w:t>4 Birnen (à 150 g)</w:t>
      </w:r>
    </w:p>
    <w:p w14:paraId="00AEF3C9" w14:textId="77777777" w:rsidR="008670BD" w:rsidRDefault="008670BD" w:rsidP="008670BD">
      <w:pPr>
        <w:rPr>
          <w:sz w:val="24"/>
          <w:szCs w:val="24"/>
        </w:rPr>
      </w:pPr>
      <w:r>
        <w:rPr>
          <w:sz w:val="24"/>
          <w:szCs w:val="24"/>
        </w:rPr>
        <w:t>2 EL Zitronensaft</w:t>
      </w:r>
    </w:p>
    <w:p w14:paraId="52CB1081" w14:textId="77777777" w:rsidR="008670BD" w:rsidRDefault="008670BD" w:rsidP="008670BD">
      <w:pPr>
        <w:rPr>
          <w:sz w:val="24"/>
          <w:szCs w:val="24"/>
        </w:rPr>
      </w:pPr>
      <w:r>
        <w:rPr>
          <w:sz w:val="24"/>
          <w:szCs w:val="24"/>
        </w:rPr>
        <w:t>80 g Zucker</w:t>
      </w:r>
    </w:p>
    <w:p w14:paraId="5344FE54" w14:textId="77777777" w:rsidR="008670BD" w:rsidRDefault="008670BD" w:rsidP="008670BD">
      <w:pPr>
        <w:rPr>
          <w:sz w:val="24"/>
          <w:szCs w:val="24"/>
        </w:rPr>
      </w:pPr>
      <w:r>
        <w:rPr>
          <w:sz w:val="24"/>
          <w:szCs w:val="24"/>
        </w:rPr>
        <w:t>250 ml Weißwein</w:t>
      </w:r>
    </w:p>
    <w:p w14:paraId="18DDBD2D" w14:textId="77777777" w:rsidR="008670BD" w:rsidRDefault="008670BD" w:rsidP="008670BD">
      <w:pPr>
        <w:rPr>
          <w:sz w:val="24"/>
          <w:szCs w:val="24"/>
        </w:rPr>
      </w:pPr>
    </w:p>
    <w:p w14:paraId="0DAF26F7" w14:textId="09FA668E" w:rsidR="008670BD" w:rsidRPr="003A46E0" w:rsidRDefault="003A46E0" w:rsidP="008670BD">
      <w:pPr>
        <w:rPr>
          <w:i/>
          <w:iCs/>
          <w:sz w:val="24"/>
          <w:szCs w:val="24"/>
        </w:rPr>
      </w:pPr>
      <w:r w:rsidRPr="003A46E0">
        <w:rPr>
          <w:i/>
          <w:iCs/>
          <w:sz w:val="24"/>
          <w:szCs w:val="24"/>
        </w:rPr>
        <w:t xml:space="preserve">Für die </w:t>
      </w:r>
      <w:r w:rsidR="008670BD" w:rsidRPr="003A46E0">
        <w:rPr>
          <w:i/>
          <w:iCs/>
          <w:sz w:val="24"/>
          <w:szCs w:val="24"/>
        </w:rPr>
        <w:t>Quarkmasse</w:t>
      </w:r>
      <w:r w:rsidRPr="003A46E0">
        <w:rPr>
          <w:i/>
          <w:iCs/>
          <w:sz w:val="24"/>
          <w:szCs w:val="24"/>
        </w:rPr>
        <w:t>:</w:t>
      </w:r>
    </w:p>
    <w:p w14:paraId="13768D60" w14:textId="77777777" w:rsidR="008670BD" w:rsidRDefault="008670BD" w:rsidP="008670BD">
      <w:pPr>
        <w:rPr>
          <w:sz w:val="24"/>
          <w:szCs w:val="24"/>
        </w:rPr>
      </w:pPr>
      <w:r>
        <w:rPr>
          <w:sz w:val="24"/>
          <w:szCs w:val="24"/>
        </w:rPr>
        <w:t>400 g Magerquark</w:t>
      </w:r>
    </w:p>
    <w:p w14:paraId="461A65D4" w14:textId="77777777" w:rsidR="008670BD" w:rsidRDefault="008670BD" w:rsidP="008670BD">
      <w:pPr>
        <w:rPr>
          <w:sz w:val="24"/>
          <w:szCs w:val="24"/>
        </w:rPr>
      </w:pPr>
      <w:r>
        <w:rPr>
          <w:sz w:val="24"/>
          <w:szCs w:val="24"/>
        </w:rPr>
        <w:t>100 g getrocknete Aprikosen</w:t>
      </w:r>
    </w:p>
    <w:p w14:paraId="7DC15A91" w14:textId="77777777" w:rsidR="008670BD" w:rsidRDefault="008670BD" w:rsidP="008670BD">
      <w:pPr>
        <w:rPr>
          <w:sz w:val="24"/>
          <w:szCs w:val="24"/>
        </w:rPr>
      </w:pPr>
      <w:r>
        <w:rPr>
          <w:sz w:val="24"/>
          <w:szCs w:val="24"/>
        </w:rPr>
        <w:t>140 g Zucker</w:t>
      </w:r>
    </w:p>
    <w:p w14:paraId="7DBC63BC" w14:textId="77777777" w:rsidR="008670BD" w:rsidRDefault="008670BD" w:rsidP="008670BD">
      <w:pPr>
        <w:rPr>
          <w:sz w:val="24"/>
          <w:szCs w:val="24"/>
        </w:rPr>
      </w:pPr>
      <w:r>
        <w:rPr>
          <w:sz w:val="24"/>
          <w:szCs w:val="24"/>
        </w:rPr>
        <w:t>50 g Mehl</w:t>
      </w:r>
    </w:p>
    <w:p w14:paraId="3F4B1543" w14:textId="77777777" w:rsidR="008670BD" w:rsidRDefault="008670BD" w:rsidP="008670BD">
      <w:pPr>
        <w:rPr>
          <w:sz w:val="24"/>
          <w:szCs w:val="24"/>
        </w:rPr>
      </w:pPr>
      <w:r>
        <w:rPr>
          <w:sz w:val="24"/>
          <w:szCs w:val="24"/>
        </w:rPr>
        <w:t>1 TL Vanillezucker</w:t>
      </w:r>
    </w:p>
    <w:p w14:paraId="3E7B8FD2" w14:textId="77777777" w:rsidR="008670BD" w:rsidRDefault="008670BD" w:rsidP="008670BD">
      <w:pPr>
        <w:rPr>
          <w:sz w:val="24"/>
          <w:szCs w:val="24"/>
        </w:rPr>
      </w:pPr>
      <w:r>
        <w:rPr>
          <w:sz w:val="24"/>
          <w:szCs w:val="24"/>
        </w:rPr>
        <w:t>50 ml Milch</w:t>
      </w:r>
    </w:p>
    <w:p w14:paraId="25493505" w14:textId="77777777" w:rsidR="008670BD" w:rsidRDefault="008670BD" w:rsidP="008670BD">
      <w:pPr>
        <w:rPr>
          <w:sz w:val="24"/>
          <w:szCs w:val="24"/>
        </w:rPr>
      </w:pPr>
      <w:r>
        <w:rPr>
          <w:sz w:val="24"/>
          <w:szCs w:val="24"/>
        </w:rPr>
        <w:t>3 Eigelb</w:t>
      </w:r>
    </w:p>
    <w:p w14:paraId="0483D078" w14:textId="77777777" w:rsidR="008670BD" w:rsidRDefault="008670BD" w:rsidP="008670BD">
      <w:pPr>
        <w:rPr>
          <w:sz w:val="24"/>
          <w:szCs w:val="24"/>
        </w:rPr>
      </w:pPr>
      <w:r>
        <w:rPr>
          <w:sz w:val="24"/>
          <w:szCs w:val="24"/>
        </w:rPr>
        <w:t>2 TL fein abgeriebene Zitronenschale</w:t>
      </w:r>
    </w:p>
    <w:p w14:paraId="4FE1424A" w14:textId="77777777" w:rsidR="008670BD" w:rsidRDefault="008670BD" w:rsidP="008670BD">
      <w:pPr>
        <w:rPr>
          <w:sz w:val="24"/>
          <w:szCs w:val="24"/>
        </w:rPr>
      </w:pPr>
      <w:r>
        <w:rPr>
          <w:sz w:val="24"/>
          <w:szCs w:val="24"/>
        </w:rPr>
        <w:t>150 ml Schlagsahne</w:t>
      </w:r>
    </w:p>
    <w:p w14:paraId="0FB901A7" w14:textId="77777777" w:rsidR="008670BD" w:rsidRDefault="008670BD" w:rsidP="008670BD">
      <w:pPr>
        <w:rPr>
          <w:sz w:val="24"/>
          <w:szCs w:val="24"/>
        </w:rPr>
      </w:pPr>
      <w:r>
        <w:rPr>
          <w:sz w:val="24"/>
          <w:szCs w:val="24"/>
        </w:rPr>
        <w:t>2 Eiweiß</w:t>
      </w:r>
    </w:p>
    <w:p w14:paraId="4781254E" w14:textId="77777777" w:rsidR="008670BD" w:rsidRDefault="008670BD" w:rsidP="008670BD">
      <w:pPr>
        <w:rPr>
          <w:sz w:val="24"/>
          <w:szCs w:val="24"/>
        </w:rPr>
      </w:pPr>
      <w:r>
        <w:rPr>
          <w:sz w:val="24"/>
          <w:szCs w:val="24"/>
        </w:rPr>
        <w:lastRenderedPageBreak/>
        <w:t>100 g Aprikosenkonfitüre</w:t>
      </w:r>
    </w:p>
    <w:p w14:paraId="2FDD3743" w14:textId="2A1D34D1" w:rsidR="008670BD" w:rsidRDefault="008670BD" w:rsidP="00823A18">
      <w:pPr>
        <w:rPr>
          <w:sz w:val="24"/>
          <w:szCs w:val="24"/>
        </w:rPr>
      </w:pPr>
      <w:r>
        <w:rPr>
          <w:sz w:val="24"/>
          <w:szCs w:val="24"/>
        </w:rPr>
        <w:t>Zubereitungszeit: 1 Stunde 40 Minuten plus 30 Minuten Ruhezeit plus Kühlzeit</w:t>
      </w:r>
    </w:p>
    <w:p w14:paraId="549DCDA5" w14:textId="77777777" w:rsidR="008670BD" w:rsidRPr="00B61B89" w:rsidRDefault="008670BD" w:rsidP="00B40E8C">
      <w:pPr>
        <w:pStyle w:val="ListParagraph"/>
        <w:numPr>
          <w:ilvl w:val="0"/>
          <w:numId w:val="359"/>
        </w:numPr>
        <w:spacing w:after="120"/>
        <w:ind w:left="714" w:hanging="357"/>
        <w:contextualSpacing w:val="0"/>
        <w:jc w:val="both"/>
        <w:rPr>
          <w:sz w:val="24"/>
          <w:szCs w:val="24"/>
        </w:rPr>
      </w:pPr>
      <w:r w:rsidRPr="00B61B89">
        <w:rPr>
          <w:sz w:val="24"/>
          <w:szCs w:val="24"/>
        </w:rPr>
        <w:t>Quark, Milch, Öl, Zucker, 1 Prise Salz, Mehl und Backpulver zügig zu einem geschmeidigen Teig verkneten. Zugedeckt 30 Minuten ruhen lassen.</w:t>
      </w:r>
    </w:p>
    <w:p w14:paraId="44E717A5" w14:textId="77777777" w:rsidR="008670BD" w:rsidRPr="00B61B89" w:rsidRDefault="008670BD" w:rsidP="00B40E8C">
      <w:pPr>
        <w:pStyle w:val="ListParagraph"/>
        <w:numPr>
          <w:ilvl w:val="0"/>
          <w:numId w:val="359"/>
        </w:numPr>
        <w:spacing w:after="120"/>
        <w:ind w:left="714" w:hanging="357"/>
        <w:contextualSpacing w:val="0"/>
        <w:jc w:val="both"/>
        <w:rPr>
          <w:sz w:val="24"/>
          <w:szCs w:val="24"/>
        </w:rPr>
      </w:pPr>
      <w:r w:rsidRPr="00B61B89">
        <w:rPr>
          <w:sz w:val="24"/>
          <w:szCs w:val="24"/>
        </w:rPr>
        <w:t>Inzwischen Birnen schälen, vierteln, entkernen und in einer Schüssel mit den Zitronensaft mischen. Zucker in einem Topf hellbraun karamellisieren. Weißwein und 200 ml Wasser zugießen und bei milder Hitze kochen lassen, bis sich der Zucker gelöst hat. Birnen zugeben und bei milder Hitze in 4 – 5 Minuten weichkochen, ohne dass sie zerfallen. Topf von der Kochstelle nehmen und die Birnen im Sud abkühlen lassen.</w:t>
      </w:r>
    </w:p>
    <w:p w14:paraId="7082F393" w14:textId="77777777" w:rsidR="008670BD" w:rsidRPr="00B61B89" w:rsidRDefault="008670BD" w:rsidP="00B40E8C">
      <w:pPr>
        <w:pStyle w:val="ListParagraph"/>
        <w:numPr>
          <w:ilvl w:val="0"/>
          <w:numId w:val="359"/>
        </w:numPr>
        <w:spacing w:after="120"/>
        <w:ind w:left="714" w:hanging="357"/>
        <w:contextualSpacing w:val="0"/>
        <w:jc w:val="both"/>
        <w:rPr>
          <w:sz w:val="24"/>
          <w:szCs w:val="24"/>
        </w:rPr>
      </w:pPr>
      <w:r w:rsidRPr="00B61B89">
        <w:rPr>
          <w:sz w:val="24"/>
          <w:szCs w:val="24"/>
        </w:rPr>
        <w:t>Amaretti fein zerbröseln. Eine Saftpfanne mit Backpapier auslegen. Dem Quark-Öl-Teig auf einer bemehlten Arbeitsfläche dünn auf Backblechgröße ausrollen und die Saftpfanne damit auslegen; dabei den Teig am Blechrand gut andrücken. Amarettibrösel auf dem Teig verteilen.</w:t>
      </w:r>
    </w:p>
    <w:p w14:paraId="44656BD2" w14:textId="77777777" w:rsidR="00823A18" w:rsidRDefault="008670BD" w:rsidP="00B40E8C">
      <w:pPr>
        <w:pStyle w:val="ListParagraph"/>
        <w:numPr>
          <w:ilvl w:val="0"/>
          <w:numId w:val="359"/>
        </w:numPr>
        <w:spacing w:after="120"/>
        <w:ind w:left="714" w:hanging="357"/>
        <w:contextualSpacing w:val="0"/>
        <w:jc w:val="both"/>
        <w:rPr>
          <w:sz w:val="24"/>
          <w:szCs w:val="24"/>
        </w:rPr>
      </w:pPr>
      <w:r w:rsidRPr="00823A18">
        <w:rPr>
          <w:sz w:val="24"/>
          <w:szCs w:val="24"/>
        </w:rPr>
        <w:t>Quark in einem Sieb abtropfen lassen. Aprikosen fein schneiden. 100 g Zucker mit Mehl, Vanillezucker und Milch mit einem Schneebesen glattrühren. Eigelbe, Quark und Zitronenschale unterrühren. Sahne steif schlagen. Eiweiß steif schlagen, dabei den restlichen Zucker einrieseln lassen und weiterschlagen, bis ein cremig-fester Eischnee entsteht. Erst die Sahne, dann den Eischnee und die Aprikosen unter die Quarkmasse heben. Gleichmäßig auf dem Teig verteilen. Die Birnen gut abtropfen lassen und in die Quarkmasse drücken. Im vorgeheizten Backofen bei 180 Grad (Gas Stufe 2 – 3, Umluft nicht empfehlenswert) auf der untersten Schiene 40 Minuten backen; eventuell nach 30 Minuten mit Alufolie bedecken.</w:t>
      </w:r>
      <w:r w:rsidR="00823A18" w:rsidRPr="00823A18">
        <w:rPr>
          <w:sz w:val="24"/>
          <w:szCs w:val="24"/>
        </w:rPr>
        <w:t xml:space="preserve"> </w:t>
      </w:r>
    </w:p>
    <w:p w14:paraId="5AFA67AD" w14:textId="3635AE1D" w:rsidR="008670BD" w:rsidRPr="00823A18" w:rsidRDefault="008670BD" w:rsidP="00B40E8C">
      <w:pPr>
        <w:pStyle w:val="ListParagraph"/>
        <w:numPr>
          <w:ilvl w:val="0"/>
          <w:numId w:val="359"/>
        </w:numPr>
        <w:spacing w:after="120"/>
        <w:ind w:left="714" w:hanging="357"/>
        <w:contextualSpacing w:val="0"/>
        <w:jc w:val="both"/>
        <w:rPr>
          <w:sz w:val="24"/>
          <w:szCs w:val="24"/>
        </w:rPr>
      </w:pPr>
      <w:r w:rsidRPr="00823A18">
        <w:rPr>
          <w:sz w:val="24"/>
          <w:szCs w:val="24"/>
        </w:rPr>
        <w:t>Käsekuchen aus dem Ofen nehmen und auf einem Kuchengitter etwas abkühlen lassen. Aprikosenkonfitüre erwärmen und die Birnen damit bestreichen. Den Kuchen in Stücke schneiden und a besten lauwarm servieren.</w:t>
      </w:r>
      <w:r w:rsidRPr="00823A18">
        <w:rPr>
          <w:sz w:val="24"/>
          <w:szCs w:val="24"/>
        </w:rPr>
        <w:br w:type="page"/>
      </w:r>
    </w:p>
    <w:p w14:paraId="0D9E5DAE" w14:textId="508C8302" w:rsidR="00EC38F3" w:rsidRDefault="00EC38F3" w:rsidP="00C61BC3">
      <w:pPr>
        <w:pStyle w:val="Heading2"/>
        <w:spacing w:after="240"/>
      </w:pPr>
      <w:r>
        <w:lastRenderedPageBreak/>
        <w:t>Hafertörtchen mit gemischten Beeren</w:t>
      </w:r>
      <w:r w:rsidR="00495347">
        <w:rPr>
          <w:rStyle w:val="FootnoteReference"/>
        </w:rPr>
        <w:footnoteReference w:id="1614"/>
      </w:r>
      <w:r>
        <w:t xml:space="preserve"> </w:t>
      </w:r>
    </w:p>
    <w:p w14:paraId="0F7C84AD" w14:textId="6F87FBAC" w:rsidR="00EC38F3" w:rsidRDefault="00EC38F3" w:rsidP="00EC38F3">
      <w:pPr>
        <w:rPr>
          <w:sz w:val="24"/>
          <w:szCs w:val="24"/>
        </w:rPr>
      </w:pPr>
      <w:r w:rsidRPr="00C61BC3">
        <w:rPr>
          <w:sz w:val="24"/>
          <w:szCs w:val="24"/>
          <w:u w:val="single"/>
        </w:rPr>
        <w:t>Zutaten</w:t>
      </w:r>
      <w:r>
        <w:rPr>
          <w:sz w:val="24"/>
          <w:szCs w:val="24"/>
        </w:rPr>
        <w:t xml:space="preserve"> </w:t>
      </w:r>
      <w:r w:rsidR="00C61BC3">
        <w:rPr>
          <w:sz w:val="24"/>
          <w:szCs w:val="24"/>
        </w:rPr>
        <w:t>(</w:t>
      </w:r>
      <w:r>
        <w:rPr>
          <w:sz w:val="24"/>
          <w:szCs w:val="24"/>
        </w:rPr>
        <w:t>für 6 Stück</w:t>
      </w:r>
      <w:r w:rsidR="00C61BC3">
        <w:rPr>
          <w:sz w:val="24"/>
          <w:szCs w:val="24"/>
        </w:rPr>
        <w:t>):</w:t>
      </w:r>
    </w:p>
    <w:p w14:paraId="36FA979F" w14:textId="77777777" w:rsidR="00EC38F3" w:rsidRDefault="00EC38F3" w:rsidP="00EC38F3">
      <w:pPr>
        <w:rPr>
          <w:sz w:val="24"/>
          <w:szCs w:val="24"/>
        </w:rPr>
      </w:pPr>
      <w:r>
        <w:rPr>
          <w:sz w:val="24"/>
          <w:szCs w:val="24"/>
        </w:rPr>
        <w:t>50 g Haselnusskerne mit Haut</w:t>
      </w:r>
    </w:p>
    <w:p w14:paraId="46978022" w14:textId="77777777" w:rsidR="00EC38F3" w:rsidRDefault="00EC38F3" w:rsidP="00EC38F3">
      <w:pPr>
        <w:rPr>
          <w:sz w:val="24"/>
          <w:szCs w:val="24"/>
        </w:rPr>
      </w:pPr>
      <w:r>
        <w:rPr>
          <w:sz w:val="24"/>
          <w:szCs w:val="24"/>
        </w:rPr>
        <w:t>25 g kernige Haferflocken</w:t>
      </w:r>
    </w:p>
    <w:p w14:paraId="3D1B7C3B" w14:textId="77777777" w:rsidR="00EC38F3" w:rsidRDefault="00EC38F3" w:rsidP="00EC38F3">
      <w:pPr>
        <w:rPr>
          <w:sz w:val="24"/>
          <w:szCs w:val="24"/>
        </w:rPr>
      </w:pPr>
      <w:r>
        <w:rPr>
          <w:sz w:val="24"/>
          <w:szCs w:val="24"/>
        </w:rPr>
        <w:t>50 g Butter</w:t>
      </w:r>
    </w:p>
    <w:p w14:paraId="6279C224" w14:textId="77777777" w:rsidR="00EC38F3" w:rsidRDefault="00EC38F3" w:rsidP="00EC38F3">
      <w:pPr>
        <w:rPr>
          <w:sz w:val="24"/>
          <w:szCs w:val="24"/>
        </w:rPr>
      </w:pPr>
      <w:r>
        <w:rPr>
          <w:sz w:val="24"/>
          <w:szCs w:val="24"/>
        </w:rPr>
        <w:t>50 brauner Zucker</w:t>
      </w:r>
    </w:p>
    <w:p w14:paraId="7419CFB1" w14:textId="77777777" w:rsidR="00EC38F3" w:rsidRDefault="00EC38F3" w:rsidP="00EC38F3">
      <w:pPr>
        <w:rPr>
          <w:sz w:val="24"/>
          <w:szCs w:val="24"/>
        </w:rPr>
      </w:pPr>
      <w:r>
        <w:rPr>
          <w:sz w:val="24"/>
          <w:szCs w:val="24"/>
        </w:rPr>
        <w:t>Salz</w:t>
      </w:r>
    </w:p>
    <w:p w14:paraId="1D41B9BB" w14:textId="77777777" w:rsidR="00EC38F3" w:rsidRDefault="00EC38F3" w:rsidP="00EC38F3">
      <w:pPr>
        <w:rPr>
          <w:sz w:val="24"/>
          <w:szCs w:val="24"/>
        </w:rPr>
      </w:pPr>
      <w:r>
        <w:rPr>
          <w:sz w:val="24"/>
          <w:szCs w:val="24"/>
        </w:rPr>
        <w:t>70 g Mehl</w:t>
      </w:r>
    </w:p>
    <w:p w14:paraId="7D7EFB4B" w14:textId="77777777" w:rsidR="00EC38F3" w:rsidRDefault="00EC38F3" w:rsidP="00EC38F3">
      <w:pPr>
        <w:rPr>
          <w:sz w:val="24"/>
          <w:szCs w:val="24"/>
        </w:rPr>
      </w:pPr>
      <w:r>
        <w:rPr>
          <w:sz w:val="24"/>
          <w:szCs w:val="24"/>
        </w:rPr>
        <w:t>3 EL Orangensaft</w:t>
      </w:r>
    </w:p>
    <w:p w14:paraId="0B7B6D93" w14:textId="77777777" w:rsidR="00EC38F3" w:rsidRDefault="00EC38F3" w:rsidP="00EC38F3">
      <w:pPr>
        <w:rPr>
          <w:sz w:val="24"/>
          <w:szCs w:val="24"/>
        </w:rPr>
      </w:pPr>
      <w:r>
        <w:rPr>
          <w:sz w:val="24"/>
          <w:szCs w:val="24"/>
        </w:rPr>
        <w:t>250 g Erdbeeren</w:t>
      </w:r>
    </w:p>
    <w:p w14:paraId="192767A9" w14:textId="77777777" w:rsidR="00EC38F3" w:rsidRDefault="00EC38F3" w:rsidP="00EC38F3">
      <w:pPr>
        <w:rPr>
          <w:sz w:val="24"/>
          <w:szCs w:val="24"/>
        </w:rPr>
      </w:pPr>
      <w:r>
        <w:rPr>
          <w:sz w:val="24"/>
          <w:szCs w:val="24"/>
        </w:rPr>
        <w:t>40 g Zucker</w:t>
      </w:r>
    </w:p>
    <w:p w14:paraId="17C08E45" w14:textId="77777777" w:rsidR="00EC38F3" w:rsidRPr="007F5BD2" w:rsidRDefault="00EC38F3" w:rsidP="00EC38F3">
      <w:pPr>
        <w:rPr>
          <w:sz w:val="24"/>
          <w:szCs w:val="24"/>
        </w:rPr>
      </w:pPr>
      <w:r w:rsidRPr="007F5BD2">
        <w:rPr>
          <w:sz w:val="24"/>
          <w:szCs w:val="24"/>
        </w:rPr>
        <w:t>Je 125 g rote Johannis, Him- und Heidelbeeren</w:t>
      </w:r>
    </w:p>
    <w:p w14:paraId="511EB8AB" w14:textId="77777777" w:rsidR="00EC38F3" w:rsidRPr="000B4219" w:rsidRDefault="00EC38F3" w:rsidP="00EC38F3">
      <w:pPr>
        <w:rPr>
          <w:sz w:val="24"/>
          <w:szCs w:val="24"/>
        </w:rPr>
      </w:pPr>
      <w:r w:rsidRPr="000B4219">
        <w:rPr>
          <w:sz w:val="24"/>
          <w:szCs w:val="24"/>
        </w:rPr>
        <w:t>150 ml Schlagsahne</w:t>
      </w:r>
    </w:p>
    <w:p w14:paraId="229F5C87" w14:textId="77777777" w:rsidR="00EC38F3" w:rsidRPr="000B4219" w:rsidRDefault="00EC38F3" w:rsidP="00EC38F3">
      <w:pPr>
        <w:rPr>
          <w:sz w:val="24"/>
          <w:szCs w:val="24"/>
        </w:rPr>
      </w:pPr>
      <w:r w:rsidRPr="000B4219">
        <w:rPr>
          <w:sz w:val="24"/>
          <w:szCs w:val="24"/>
        </w:rPr>
        <w:t>2 TL Vanillezucker</w:t>
      </w:r>
    </w:p>
    <w:p w14:paraId="56AD69CE" w14:textId="77777777" w:rsidR="00EC38F3" w:rsidRPr="000B4219" w:rsidRDefault="00EC38F3" w:rsidP="00EC38F3">
      <w:pPr>
        <w:rPr>
          <w:sz w:val="24"/>
          <w:szCs w:val="24"/>
        </w:rPr>
      </w:pPr>
      <w:r w:rsidRPr="000B4219">
        <w:rPr>
          <w:sz w:val="24"/>
          <w:szCs w:val="24"/>
        </w:rPr>
        <w:t>Zimtpulver</w:t>
      </w:r>
    </w:p>
    <w:p w14:paraId="7391DFD1" w14:textId="77777777" w:rsidR="00C61BC3" w:rsidRDefault="00C61BC3" w:rsidP="00EC38F3">
      <w:pPr>
        <w:rPr>
          <w:sz w:val="24"/>
          <w:szCs w:val="24"/>
        </w:rPr>
      </w:pPr>
    </w:p>
    <w:p w14:paraId="55C0D79B" w14:textId="4ECEEE1E" w:rsidR="00EC38F3" w:rsidRPr="000B4219" w:rsidRDefault="00EC38F3" w:rsidP="00EC38F3">
      <w:pPr>
        <w:rPr>
          <w:sz w:val="24"/>
          <w:szCs w:val="24"/>
        </w:rPr>
      </w:pPr>
      <w:r w:rsidRPr="000B4219">
        <w:rPr>
          <w:sz w:val="24"/>
          <w:szCs w:val="24"/>
        </w:rPr>
        <w:t>Zubereitungszeit: 35 Minuten</w:t>
      </w:r>
    </w:p>
    <w:p w14:paraId="6EB6D18F" w14:textId="77777777" w:rsidR="00EC38F3" w:rsidRPr="00430D50" w:rsidRDefault="00EC38F3" w:rsidP="00B40E8C">
      <w:pPr>
        <w:pStyle w:val="ListParagraph"/>
        <w:numPr>
          <w:ilvl w:val="0"/>
          <w:numId w:val="420"/>
        </w:numPr>
        <w:spacing w:after="120"/>
        <w:ind w:left="714" w:hanging="357"/>
        <w:contextualSpacing w:val="0"/>
        <w:jc w:val="both"/>
        <w:rPr>
          <w:sz w:val="24"/>
          <w:szCs w:val="24"/>
        </w:rPr>
      </w:pPr>
      <w:r w:rsidRPr="00430D50">
        <w:rPr>
          <w:sz w:val="24"/>
          <w:szCs w:val="24"/>
        </w:rPr>
        <w:t>Haselnüsse hacken und mit den Haferflocken in einer Pfanne ohne Fett rösten, bis sie duften. Butter, brauner Zucker und 1 Prise Salz zugeben und rühren, bis die Butter geschmolzen ist. Mehl und Orangensaft zugeben und verrühren.</w:t>
      </w:r>
    </w:p>
    <w:p w14:paraId="7692578D" w14:textId="77777777" w:rsidR="00EC38F3" w:rsidRPr="00430D50" w:rsidRDefault="00EC38F3" w:rsidP="00B40E8C">
      <w:pPr>
        <w:pStyle w:val="ListParagraph"/>
        <w:numPr>
          <w:ilvl w:val="0"/>
          <w:numId w:val="420"/>
        </w:numPr>
        <w:spacing w:after="120"/>
        <w:ind w:left="714" w:hanging="357"/>
        <w:contextualSpacing w:val="0"/>
        <w:jc w:val="both"/>
        <w:rPr>
          <w:sz w:val="24"/>
          <w:szCs w:val="24"/>
        </w:rPr>
      </w:pPr>
      <w:r w:rsidRPr="00430D50">
        <w:rPr>
          <w:sz w:val="24"/>
          <w:szCs w:val="24"/>
        </w:rPr>
        <w:t>Aus Backpapier 6 Quadrate (10 x 10 cm) zuschneiden und auf ein Backblech legen. Hafer-Nuss-Masse mittig auf die Papiere verteilen und zu kleinen Törtchen drücken. Törtchen im vorgeheizten Backofen auf der 2. Schiene von unten bei 180 Grad (Gas 2 -3, Umluft 160 Grad) 12 – 15 Minuten goldbraun backen.</w:t>
      </w:r>
    </w:p>
    <w:p w14:paraId="6735BF1F" w14:textId="77777777" w:rsidR="00EC38F3" w:rsidRPr="00430D50" w:rsidRDefault="00EC38F3" w:rsidP="00B40E8C">
      <w:pPr>
        <w:pStyle w:val="ListParagraph"/>
        <w:numPr>
          <w:ilvl w:val="0"/>
          <w:numId w:val="420"/>
        </w:numPr>
        <w:spacing w:after="120"/>
        <w:ind w:left="714" w:hanging="357"/>
        <w:contextualSpacing w:val="0"/>
        <w:jc w:val="both"/>
        <w:rPr>
          <w:sz w:val="24"/>
          <w:szCs w:val="24"/>
        </w:rPr>
      </w:pPr>
      <w:r w:rsidRPr="00430D50">
        <w:rPr>
          <w:sz w:val="24"/>
          <w:szCs w:val="24"/>
        </w:rPr>
        <w:t>Inzwischen Erdbeeren putzen, mit dem Zucker in den Rührbecher geben und fein pürieren. Johannisbeeren von den Rispen streifen. Him- und Heidelbeeren verlesen. Beeren mit dem Erdbeerpüree mischen. Törtchen aus dem Backofen nehmen und auf dem Blech abkühlen lassen.</w:t>
      </w:r>
    </w:p>
    <w:p w14:paraId="13F1EEB1" w14:textId="77777777" w:rsidR="00EC38F3" w:rsidRDefault="00EC38F3" w:rsidP="00B40E8C">
      <w:pPr>
        <w:pStyle w:val="ListParagraph"/>
        <w:numPr>
          <w:ilvl w:val="0"/>
          <w:numId w:val="420"/>
        </w:numPr>
        <w:spacing w:after="120"/>
        <w:ind w:left="714" w:hanging="357"/>
        <w:contextualSpacing w:val="0"/>
        <w:jc w:val="both"/>
        <w:rPr>
          <w:sz w:val="24"/>
          <w:szCs w:val="24"/>
        </w:rPr>
      </w:pPr>
      <w:r w:rsidRPr="00430D50">
        <w:rPr>
          <w:sz w:val="24"/>
          <w:szCs w:val="24"/>
        </w:rPr>
        <w:t>Hafertörtchen auf Teller setzen. Sahne steif schlagen, Vanillezucker dabei einrieseln lassen. Beerensalat auf die Törtchen geben und mit etwas Schlagsahne toppen. Törtchen mit wenig Zimt bestäuben und sofort servieren.</w:t>
      </w:r>
    </w:p>
    <w:p w14:paraId="435EBB64" w14:textId="00239033" w:rsidR="00EC38F3" w:rsidRDefault="00EC38F3" w:rsidP="00C61BC3">
      <w:pPr>
        <w:pStyle w:val="Heading2"/>
        <w:spacing w:after="240"/>
      </w:pPr>
      <w:r>
        <w:br w:type="page"/>
      </w:r>
      <w:r>
        <w:lastRenderedPageBreak/>
        <w:t>Aprikosen-Käse-Kuchen</w:t>
      </w:r>
      <w:r w:rsidR="0033622D">
        <w:rPr>
          <w:rStyle w:val="FootnoteReference"/>
        </w:rPr>
        <w:footnoteReference w:id="1615"/>
      </w:r>
      <w:r>
        <w:t xml:space="preserve"> </w:t>
      </w:r>
    </w:p>
    <w:p w14:paraId="2447C2EC" w14:textId="4B0956F2" w:rsidR="00EC38F3" w:rsidRDefault="00EC38F3" w:rsidP="00EC38F3">
      <w:pPr>
        <w:rPr>
          <w:sz w:val="24"/>
          <w:szCs w:val="24"/>
        </w:rPr>
      </w:pPr>
      <w:r w:rsidRPr="00C61BC3">
        <w:rPr>
          <w:sz w:val="24"/>
          <w:szCs w:val="24"/>
          <w:u w:val="single"/>
        </w:rPr>
        <w:t>Zutaten</w:t>
      </w:r>
      <w:r>
        <w:rPr>
          <w:sz w:val="24"/>
          <w:szCs w:val="24"/>
        </w:rPr>
        <w:t xml:space="preserve"> </w:t>
      </w:r>
      <w:r w:rsidR="00C61BC3">
        <w:rPr>
          <w:sz w:val="24"/>
          <w:szCs w:val="24"/>
        </w:rPr>
        <w:t>(</w:t>
      </w:r>
      <w:r>
        <w:rPr>
          <w:sz w:val="24"/>
          <w:szCs w:val="24"/>
        </w:rPr>
        <w:t>für 14 Stücke</w:t>
      </w:r>
      <w:r w:rsidR="00C61BC3">
        <w:rPr>
          <w:sz w:val="24"/>
          <w:szCs w:val="24"/>
        </w:rPr>
        <w:t>):</w:t>
      </w:r>
    </w:p>
    <w:p w14:paraId="700D982C" w14:textId="77777777" w:rsidR="00EC38F3" w:rsidRDefault="00EC38F3" w:rsidP="00EC38F3">
      <w:pPr>
        <w:rPr>
          <w:sz w:val="24"/>
          <w:szCs w:val="24"/>
        </w:rPr>
      </w:pPr>
      <w:r>
        <w:rPr>
          <w:sz w:val="24"/>
          <w:szCs w:val="24"/>
        </w:rPr>
        <w:t>800 g Aprikosen</w:t>
      </w:r>
    </w:p>
    <w:p w14:paraId="5493B1EA" w14:textId="77777777" w:rsidR="00EC38F3" w:rsidRDefault="00EC38F3" w:rsidP="00EC38F3">
      <w:pPr>
        <w:rPr>
          <w:sz w:val="24"/>
          <w:szCs w:val="24"/>
        </w:rPr>
      </w:pPr>
      <w:r>
        <w:rPr>
          <w:sz w:val="24"/>
          <w:szCs w:val="24"/>
        </w:rPr>
        <w:t>275 g Butter (weich)</w:t>
      </w:r>
    </w:p>
    <w:p w14:paraId="411D476F" w14:textId="77777777" w:rsidR="00EC38F3" w:rsidRDefault="00EC38F3" w:rsidP="00EC38F3">
      <w:pPr>
        <w:rPr>
          <w:sz w:val="24"/>
          <w:szCs w:val="24"/>
        </w:rPr>
      </w:pPr>
      <w:r>
        <w:rPr>
          <w:sz w:val="24"/>
          <w:szCs w:val="24"/>
        </w:rPr>
        <w:t>250 g Mehl</w:t>
      </w:r>
    </w:p>
    <w:p w14:paraId="1B4A369B" w14:textId="77777777" w:rsidR="00EC38F3" w:rsidRDefault="00EC38F3" w:rsidP="00EC38F3">
      <w:pPr>
        <w:rPr>
          <w:sz w:val="24"/>
          <w:szCs w:val="24"/>
        </w:rPr>
      </w:pPr>
      <w:r>
        <w:rPr>
          <w:sz w:val="24"/>
          <w:szCs w:val="24"/>
        </w:rPr>
        <w:t>250 g Zucker</w:t>
      </w:r>
    </w:p>
    <w:p w14:paraId="091DA484" w14:textId="77777777" w:rsidR="00EC38F3" w:rsidRDefault="00EC38F3" w:rsidP="00EC38F3">
      <w:pPr>
        <w:rPr>
          <w:sz w:val="24"/>
          <w:szCs w:val="24"/>
        </w:rPr>
      </w:pPr>
      <w:r>
        <w:rPr>
          <w:sz w:val="24"/>
          <w:szCs w:val="24"/>
        </w:rPr>
        <w:t>1 TL fein abgeriebene Orangenschale</w:t>
      </w:r>
    </w:p>
    <w:p w14:paraId="513D0503" w14:textId="77777777" w:rsidR="00EC38F3" w:rsidRDefault="00EC38F3" w:rsidP="00EC38F3">
      <w:pPr>
        <w:rPr>
          <w:sz w:val="24"/>
          <w:szCs w:val="24"/>
        </w:rPr>
      </w:pPr>
      <w:r>
        <w:rPr>
          <w:sz w:val="24"/>
          <w:szCs w:val="24"/>
        </w:rPr>
        <w:t>Salz</w:t>
      </w:r>
    </w:p>
    <w:p w14:paraId="2CF6329C" w14:textId="77777777" w:rsidR="00EC38F3" w:rsidRDefault="00EC38F3" w:rsidP="00EC38F3">
      <w:pPr>
        <w:rPr>
          <w:sz w:val="24"/>
          <w:szCs w:val="24"/>
        </w:rPr>
      </w:pPr>
      <w:r>
        <w:rPr>
          <w:sz w:val="24"/>
          <w:szCs w:val="24"/>
        </w:rPr>
        <w:t>1 Pk. Vanillezucker</w:t>
      </w:r>
    </w:p>
    <w:p w14:paraId="7C00616F" w14:textId="77777777" w:rsidR="00EC38F3" w:rsidRDefault="00EC38F3" w:rsidP="00EC38F3">
      <w:pPr>
        <w:rPr>
          <w:sz w:val="24"/>
          <w:szCs w:val="24"/>
        </w:rPr>
      </w:pPr>
      <w:r>
        <w:rPr>
          <w:sz w:val="24"/>
          <w:szCs w:val="24"/>
        </w:rPr>
        <w:t>2 Eier</w:t>
      </w:r>
    </w:p>
    <w:p w14:paraId="35A6EC91" w14:textId="77777777" w:rsidR="00EC38F3" w:rsidRDefault="00EC38F3" w:rsidP="00EC38F3">
      <w:pPr>
        <w:rPr>
          <w:sz w:val="24"/>
          <w:szCs w:val="24"/>
        </w:rPr>
      </w:pPr>
      <w:r>
        <w:rPr>
          <w:sz w:val="24"/>
          <w:szCs w:val="24"/>
        </w:rPr>
        <w:t>500 g Magerquark</w:t>
      </w:r>
    </w:p>
    <w:p w14:paraId="5FCE3949" w14:textId="77777777" w:rsidR="00EC38F3" w:rsidRDefault="00EC38F3" w:rsidP="00EC38F3">
      <w:pPr>
        <w:rPr>
          <w:sz w:val="24"/>
          <w:szCs w:val="24"/>
        </w:rPr>
      </w:pPr>
      <w:r>
        <w:rPr>
          <w:sz w:val="24"/>
          <w:szCs w:val="24"/>
        </w:rPr>
        <w:t>1 Pk. Vanillepuddingpulver</w:t>
      </w:r>
    </w:p>
    <w:p w14:paraId="057891B8" w14:textId="77777777" w:rsidR="00EC38F3" w:rsidRDefault="00EC38F3" w:rsidP="00EC38F3">
      <w:pPr>
        <w:rPr>
          <w:sz w:val="24"/>
          <w:szCs w:val="24"/>
        </w:rPr>
      </w:pPr>
      <w:r>
        <w:rPr>
          <w:sz w:val="24"/>
          <w:szCs w:val="24"/>
        </w:rPr>
        <w:t>2 EL Orangensaft</w:t>
      </w:r>
    </w:p>
    <w:p w14:paraId="7D7AFE68" w14:textId="77777777" w:rsidR="00EC38F3" w:rsidRDefault="00EC38F3" w:rsidP="00EC38F3">
      <w:pPr>
        <w:rPr>
          <w:sz w:val="24"/>
          <w:szCs w:val="24"/>
        </w:rPr>
      </w:pPr>
      <w:r>
        <w:rPr>
          <w:sz w:val="24"/>
          <w:szCs w:val="24"/>
        </w:rPr>
        <w:t>1 EL Puderzucker</w:t>
      </w:r>
    </w:p>
    <w:p w14:paraId="3E642C53" w14:textId="77777777" w:rsidR="00C61BC3" w:rsidRDefault="00C61BC3" w:rsidP="00EC38F3">
      <w:pPr>
        <w:rPr>
          <w:sz w:val="24"/>
          <w:szCs w:val="24"/>
        </w:rPr>
      </w:pPr>
    </w:p>
    <w:p w14:paraId="727ECF51" w14:textId="405956CF" w:rsidR="00EC38F3" w:rsidRDefault="00EC38F3" w:rsidP="00EC38F3">
      <w:pPr>
        <w:rPr>
          <w:sz w:val="24"/>
          <w:szCs w:val="24"/>
        </w:rPr>
      </w:pPr>
      <w:r>
        <w:rPr>
          <w:sz w:val="24"/>
          <w:szCs w:val="24"/>
        </w:rPr>
        <w:t>Zubereitungszeit: 40 Minuten</w:t>
      </w:r>
    </w:p>
    <w:p w14:paraId="24662A08" w14:textId="77777777" w:rsidR="00EC38F3" w:rsidRPr="0090061A" w:rsidRDefault="00EC38F3" w:rsidP="00B40E8C">
      <w:pPr>
        <w:pStyle w:val="ListParagraph"/>
        <w:numPr>
          <w:ilvl w:val="0"/>
          <w:numId w:val="421"/>
        </w:numPr>
        <w:spacing w:after="120"/>
        <w:ind w:left="714" w:hanging="357"/>
        <w:contextualSpacing w:val="0"/>
        <w:jc w:val="both"/>
        <w:rPr>
          <w:sz w:val="24"/>
          <w:szCs w:val="24"/>
        </w:rPr>
      </w:pPr>
      <w:r w:rsidRPr="0090061A">
        <w:rPr>
          <w:sz w:val="24"/>
          <w:szCs w:val="24"/>
        </w:rPr>
        <w:t>Aprikosen halbieren und entsteinen. 125 g Butter in einem Topf zerlassen. Mehl, 125 g Zucker, Orangenschale und 1 Prise Salz in einer Schüssel mischen. Zerlassene Butter zugeben. Mit den Knethaken des Handrührers, dann mit den Händen zu Streusel verarbeiten.</w:t>
      </w:r>
    </w:p>
    <w:p w14:paraId="7E6728E7" w14:textId="77777777" w:rsidR="00EC38F3" w:rsidRPr="0090061A" w:rsidRDefault="00EC38F3" w:rsidP="00B40E8C">
      <w:pPr>
        <w:pStyle w:val="ListParagraph"/>
        <w:numPr>
          <w:ilvl w:val="0"/>
          <w:numId w:val="421"/>
        </w:numPr>
        <w:spacing w:after="120"/>
        <w:ind w:left="714" w:hanging="357"/>
        <w:contextualSpacing w:val="0"/>
        <w:jc w:val="both"/>
        <w:rPr>
          <w:sz w:val="24"/>
          <w:szCs w:val="24"/>
        </w:rPr>
      </w:pPr>
      <w:r w:rsidRPr="0090061A">
        <w:rPr>
          <w:sz w:val="24"/>
          <w:szCs w:val="24"/>
        </w:rPr>
        <w:t>Eine Springform fetten, 2/3 der Streusel hineingeben und am Boden festdrücken. Im vorgeheizten Backofen bei 180 Grad (Gas 2 – 3, Umluft 160 Grad) auf der untersten Schiene 10 Minuten vorbacken.</w:t>
      </w:r>
    </w:p>
    <w:p w14:paraId="5699285E" w14:textId="77777777" w:rsidR="00EC38F3" w:rsidRPr="0090061A" w:rsidRDefault="00EC38F3" w:rsidP="00B40E8C">
      <w:pPr>
        <w:pStyle w:val="ListParagraph"/>
        <w:numPr>
          <w:ilvl w:val="0"/>
          <w:numId w:val="421"/>
        </w:numPr>
        <w:spacing w:after="120"/>
        <w:ind w:left="714" w:hanging="357"/>
        <w:contextualSpacing w:val="0"/>
        <w:jc w:val="both"/>
        <w:rPr>
          <w:sz w:val="24"/>
          <w:szCs w:val="24"/>
        </w:rPr>
      </w:pPr>
      <w:r w:rsidRPr="0090061A">
        <w:rPr>
          <w:sz w:val="24"/>
          <w:szCs w:val="24"/>
        </w:rPr>
        <w:t xml:space="preserve">Restliche Butter, restlichen Zucker, Vanillezucker und 1 Prise Salz sehr cremig verquirlen. Eier einzeln je 30 Sekunden (ganz genau stoppen </w:t>
      </w:r>
      <w:r w:rsidRPr="0090061A">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Pr="0090061A">
        <w:rPr>
          <w:sz w:val="24"/>
          <w:szCs w:val="24"/>
        </w:rPr>
        <w:t>) gut unterrühren. Quark, Puddingpulver und Orangensaft unterrühren.</w:t>
      </w:r>
    </w:p>
    <w:p w14:paraId="4CAE8121" w14:textId="77777777" w:rsidR="00EC38F3" w:rsidRPr="0090061A" w:rsidRDefault="00EC38F3" w:rsidP="00B40E8C">
      <w:pPr>
        <w:pStyle w:val="ListParagraph"/>
        <w:numPr>
          <w:ilvl w:val="0"/>
          <w:numId w:val="421"/>
        </w:numPr>
        <w:spacing w:after="120"/>
        <w:ind w:left="714" w:hanging="357"/>
        <w:contextualSpacing w:val="0"/>
        <w:jc w:val="both"/>
        <w:rPr>
          <w:sz w:val="24"/>
          <w:szCs w:val="24"/>
        </w:rPr>
      </w:pPr>
      <w:r w:rsidRPr="0090061A">
        <w:rPr>
          <w:sz w:val="24"/>
          <w:szCs w:val="24"/>
        </w:rPr>
        <w:t>Masse auf den vorgebackenen Boden streichen. Mit Aprikosen belegen und mit den restlichen Streuseln bestreuen. Eine weiter Stunde wie oben auf der 2. Schiene von unten backen. In der Form abkühlen lassen, aus der Form lösen und mit Puderzucker bestäubt servieren.</w:t>
      </w:r>
    </w:p>
    <w:p w14:paraId="5D9CA6CE" w14:textId="77777777" w:rsidR="00EC38F3" w:rsidRDefault="00EC38F3" w:rsidP="00EC38F3">
      <w:pPr>
        <w:rPr>
          <w:sz w:val="24"/>
          <w:szCs w:val="24"/>
        </w:rPr>
      </w:pPr>
      <w:r>
        <w:rPr>
          <w:sz w:val="24"/>
          <w:szCs w:val="24"/>
        </w:rPr>
        <w:br w:type="page"/>
      </w:r>
    </w:p>
    <w:p w14:paraId="324C38F0" w14:textId="4C669741" w:rsidR="00EC38F3" w:rsidRDefault="00EC38F3" w:rsidP="00C61BC3">
      <w:pPr>
        <w:pStyle w:val="Heading2"/>
        <w:spacing w:after="240"/>
      </w:pPr>
      <w:r>
        <w:lastRenderedPageBreak/>
        <w:t>Apfelstrudel mit Filoteig</w:t>
      </w:r>
      <w:r w:rsidR="005F6BB0">
        <w:rPr>
          <w:rStyle w:val="FootnoteReference"/>
        </w:rPr>
        <w:footnoteReference w:id="1616"/>
      </w:r>
      <w:r>
        <w:t xml:space="preserve"> </w:t>
      </w:r>
    </w:p>
    <w:p w14:paraId="313130AC" w14:textId="10637834" w:rsidR="00EC38F3" w:rsidRDefault="00EC38F3" w:rsidP="00EC38F3">
      <w:pPr>
        <w:jc w:val="both"/>
        <w:rPr>
          <w:sz w:val="24"/>
          <w:szCs w:val="24"/>
        </w:rPr>
      </w:pPr>
      <w:r w:rsidRPr="00C61BC3">
        <w:rPr>
          <w:sz w:val="24"/>
          <w:szCs w:val="24"/>
          <w:u w:val="single"/>
        </w:rPr>
        <w:t>Zutaten</w:t>
      </w:r>
      <w:r>
        <w:rPr>
          <w:sz w:val="24"/>
          <w:szCs w:val="24"/>
        </w:rPr>
        <w:t xml:space="preserve"> </w:t>
      </w:r>
      <w:r w:rsidR="00C61BC3">
        <w:rPr>
          <w:sz w:val="24"/>
          <w:szCs w:val="24"/>
        </w:rPr>
        <w:t>(</w:t>
      </w:r>
      <w:r>
        <w:rPr>
          <w:sz w:val="24"/>
          <w:szCs w:val="24"/>
        </w:rPr>
        <w:t>für 1 Strudel</w:t>
      </w:r>
      <w:r w:rsidR="00C61BC3">
        <w:rPr>
          <w:sz w:val="24"/>
          <w:szCs w:val="24"/>
        </w:rPr>
        <w:t>):</w:t>
      </w:r>
    </w:p>
    <w:p w14:paraId="4724F606" w14:textId="77777777" w:rsidR="00EC38F3" w:rsidRDefault="00EC38F3" w:rsidP="00EC38F3">
      <w:pPr>
        <w:jc w:val="both"/>
        <w:rPr>
          <w:sz w:val="24"/>
          <w:szCs w:val="24"/>
        </w:rPr>
      </w:pPr>
      <w:r>
        <w:rPr>
          <w:sz w:val="24"/>
          <w:szCs w:val="24"/>
        </w:rPr>
        <w:t>1 kg säuerliche Äpfel (z.B. Boskop – meine Lieblingsäpfel)</w:t>
      </w:r>
    </w:p>
    <w:p w14:paraId="6FFF1F37" w14:textId="77777777" w:rsidR="00EC38F3" w:rsidRDefault="00EC38F3" w:rsidP="00EC38F3">
      <w:pPr>
        <w:jc w:val="both"/>
        <w:rPr>
          <w:sz w:val="24"/>
          <w:szCs w:val="24"/>
        </w:rPr>
      </w:pPr>
      <w:r>
        <w:rPr>
          <w:sz w:val="24"/>
          <w:szCs w:val="24"/>
        </w:rPr>
        <w:t>50 g Rosinen</w:t>
      </w:r>
    </w:p>
    <w:p w14:paraId="295D756C" w14:textId="77777777" w:rsidR="00EC38F3" w:rsidRDefault="00EC38F3" w:rsidP="00EC38F3">
      <w:pPr>
        <w:jc w:val="both"/>
        <w:rPr>
          <w:sz w:val="24"/>
          <w:szCs w:val="24"/>
        </w:rPr>
      </w:pPr>
      <w:r>
        <w:rPr>
          <w:sz w:val="24"/>
          <w:szCs w:val="24"/>
        </w:rPr>
        <w:t>50 g gehackte Mandeln</w:t>
      </w:r>
    </w:p>
    <w:p w14:paraId="016E6E34" w14:textId="77777777" w:rsidR="00EC38F3" w:rsidRDefault="00EC38F3" w:rsidP="00EC38F3">
      <w:pPr>
        <w:jc w:val="both"/>
        <w:rPr>
          <w:sz w:val="24"/>
          <w:szCs w:val="24"/>
        </w:rPr>
      </w:pPr>
      <w:r>
        <w:rPr>
          <w:sz w:val="24"/>
          <w:szCs w:val="24"/>
        </w:rPr>
        <w:t>4 EL Zucker</w:t>
      </w:r>
    </w:p>
    <w:p w14:paraId="04867CB0" w14:textId="77777777" w:rsidR="00EC38F3" w:rsidRDefault="00EC38F3" w:rsidP="00EC38F3">
      <w:pPr>
        <w:jc w:val="both"/>
        <w:rPr>
          <w:sz w:val="24"/>
          <w:szCs w:val="24"/>
        </w:rPr>
      </w:pPr>
      <w:r>
        <w:rPr>
          <w:sz w:val="24"/>
          <w:szCs w:val="24"/>
        </w:rPr>
        <w:t>4 cl Rum nach Belieben</w:t>
      </w:r>
    </w:p>
    <w:p w14:paraId="366A1D78" w14:textId="77777777" w:rsidR="00EC38F3" w:rsidRDefault="00EC38F3" w:rsidP="00EC38F3">
      <w:pPr>
        <w:jc w:val="both"/>
        <w:rPr>
          <w:sz w:val="24"/>
          <w:szCs w:val="24"/>
        </w:rPr>
      </w:pPr>
      <w:r>
        <w:rPr>
          <w:sz w:val="24"/>
          <w:szCs w:val="24"/>
        </w:rPr>
        <w:t>½ TL Zimtpulver</w:t>
      </w:r>
    </w:p>
    <w:p w14:paraId="1FF9460B" w14:textId="77777777" w:rsidR="00EC38F3" w:rsidRDefault="00EC38F3" w:rsidP="00EC38F3">
      <w:pPr>
        <w:jc w:val="both"/>
        <w:rPr>
          <w:sz w:val="24"/>
          <w:szCs w:val="24"/>
        </w:rPr>
      </w:pPr>
      <w:r>
        <w:rPr>
          <w:sz w:val="24"/>
          <w:szCs w:val="24"/>
        </w:rPr>
        <w:t>2 EL Butter</w:t>
      </w:r>
    </w:p>
    <w:p w14:paraId="3900C620" w14:textId="77777777" w:rsidR="00EC38F3" w:rsidRDefault="00EC38F3" w:rsidP="00EC38F3">
      <w:pPr>
        <w:jc w:val="both"/>
        <w:rPr>
          <w:sz w:val="24"/>
          <w:szCs w:val="24"/>
        </w:rPr>
      </w:pPr>
      <w:r>
        <w:rPr>
          <w:sz w:val="24"/>
          <w:szCs w:val="24"/>
        </w:rPr>
        <w:t>4 Blätter Filoteig (vom türkischen Laden)</w:t>
      </w:r>
    </w:p>
    <w:p w14:paraId="6DBD80F4" w14:textId="77777777" w:rsidR="00EC38F3" w:rsidRDefault="00EC38F3" w:rsidP="00EC38F3">
      <w:pPr>
        <w:jc w:val="both"/>
        <w:rPr>
          <w:sz w:val="24"/>
          <w:szCs w:val="24"/>
        </w:rPr>
      </w:pPr>
      <w:r>
        <w:rPr>
          <w:sz w:val="24"/>
          <w:szCs w:val="24"/>
        </w:rPr>
        <w:t>4 EL gemahlene Haselnüsse</w:t>
      </w:r>
    </w:p>
    <w:p w14:paraId="1A090DD9" w14:textId="77777777" w:rsidR="00EC38F3" w:rsidRDefault="00EC38F3" w:rsidP="00EC38F3">
      <w:pPr>
        <w:jc w:val="both"/>
        <w:rPr>
          <w:sz w:val="24"/>
          <w:szCs w:val="24"/>
        </w:rPr>
      </w:pPr>
      <w:r>
        <w:rPr>
          <w:sz w:val="24"/>
          <w:szCs w:val="24"/>
        </w:rPr>
        <w:t>1 Eigelb</w:t>
      </w:r>
    </w:p>
    <w:p w14:paraId="68650563" w14:textId="77777777" w:rsidR="00EC38F3" w:rsidRDefault="00EC38F3" w:rsidP="00EC38F3">
      <w:pPr>
        <w:jc w:val="both"/>
        <w:rPr>
          <w:sz w:val="24"/>
          <w:szCs w:val="24"/>
        </w:rPr>
      </w:pPr>
      <w:r>
        <w:rPr>
          <w:sz w:val="24"/>
          <w:szCs w:val="24"/>
        </w:rPr>
        <w:t>Puderzucker zum Bestreuen</w:t>
      </w:r>
    </w:p>
    <w:p w14:paraId="542DEC15" w14:textId="77777777" w:rsidR="00C61BC3" w:rsidRDefault="00C61BC3" w:rsidP="00EC38F3">
      <w:pPr>
        <w:jc w:val="both"/>
        <w:rPr>
          <w:sz w:val="24"/>
          <w:szCs w:val="24"/>
        </w:rPr>
      </w:pPr>
    </w:p>
    <w:p w14:paraId="068C92B7" w14:textId="53072547" w:rsidR="00EC38F3" w:rsidRDefault="00EC38F3" w:rsidP="00EC38F3">
      <w:pPr>
        <w:jc w:val="both"/>
        <w:rPr>
          <w:sz w:val="24"/>
          <w:szCs w:val="24"/>
        </w:rPr>
      </w:pPr>
      <w:r>
        <w:rPr>
          <w:sz w:val="24"/>
          <w:szCs w:val="24"/>
        </w:rPr>
        <w:t>Zubereitungszeit: 30 Minuten plus 45 Minuten backen</w:t>
      </w:r>
    </w:p>
    <w:p w14:paraId="59E53199" w14:textId="77777777" w:rsidR="00EC38F3" w:rsidRPr="00AB3EA8" w:rsidRDefault="00EC38F3" w:rsidP="00B40E8C">
      <w:pPr>
        <w:pStyle w:val="ListParagraph"/>
        <w:numPr>
          <w:ilvl w:val="0"/>
          <w:numId w:val="522"/>
        </w:numPr>
        <w:spacing w:after="120"/>
        <w:ind w:left="714" w:hanging="357"/>
        <w:contextualSpacing w:val="0"/>
        <w:jc w:val="both"/>
        <w:rPr>
          <w:sz w:val="24"/>
          <w:szCs w:val="24"/>
        </w:rPr>
      </w:pPr>
      <w:r w:rsidRPr="00AB3EA8">
        <w:rPr>
          <w:sz w:val="24"/>
          <w:szCs w:val="24"/>
        </w:rPr>
        <w:t>Backofen auf 200 Grad vorheizen, das Backblech mit Backpapier auslegen. Die Äpfel schälen und das Kernhaus entfernen. Äpfel in kleine Stücke schneiden, diese mit Rosinen, Mandeln, Zucker, Rum und Zimt mischen.</w:t>
      </w:r>
    </w:p>
    <w:p w14:paraId="48ACA07C" w14:textId="77777777" w:rsidR="00EC38F3" w:rsidRPr="00AB3EA8" w:rsidRDefault="00EC38F3" w:rsidP="00B40E8C">
      <w:pPr>
        <w:pStyle w:val="ListParagraph"/>
        <w:numPr>
          <w:ilvl w:val="0"/>
          <w:numId w:val="522"/>
        </w:numPr>
        <w:spacing w:after="120"/>
        <w:ind w:left="714" w:hanging="357"/>
        <w:contextualSpacing w:val="0"/>
        <w:jc w:val="both"/>
        <w:rPr>
          <w:sz w:val="24"/>
          <w:szCs w:val="24"/>
        </w:rPr>
      </w:pPr>
      <w:r w:rsidRPr="00AB3EA8">
        <w:rPr>
          <w:sz w:val="24"/>
          <w:szCs w:val="24"/>
        </w:rPr>
        <w:t>Die Butter schmelzen. Filoteigblätter auf einem Küchenhandtuch ausbreiten, dabei die Teigränder überlappen lassen. Den Teig mit der flüssigen Butter einpinseln und mit den Haselnüssen bestreuen.</w:t>
      </w:r>
    </w:p>
    <w:p w14:paraId="21959016" w14:textId="77777777" w:rsidR="00EC38F3" w:rsidRPr="00AB3EA8" w:rsidRDefault="00EC38F3" w:rsidP="00B40E8C">
      <w:pPr>
        <w:pStyle w:val="ListParagraph"/>
        <w:numPr>
          <w:ilvl w:val="0"/>
          <w:numId w:val="522"/>
        </w:numPr>
        <w:spacing w:after="120"/>
        <w:ind w:left="714" w:hanging="357"/>
        <w:contextualSpacing w:val="0"/>
        <w:jc w:val="both"/>
        <w:rPr>
          <w:sz w:val="24"/>
          <w:szCs w:val="24"/>
        </w:rPr>
      </w:pPr>
      <w:r w:rsidRPr="00AB3EA8">
        <w:rPr>
          <w:sz w:val="24"/>
          <w:szCs w:val="24"/>
        </w:rPr>
        <w:t>Die Äpfel auf dem Teig verteilen, dabei einen Rand unbelegt lassen. Eine Seite vom Küchenhandtuch anheben, den Strudel einrollen und aufs Backblech legen. Die enden nach unten einklappen. Das Eigelb verquirlen und den Strudel damit bestreichen. Im Ofen (Mitte, Umluft 180 Grad) in 35 – 45 Minuten goldgelb backen. Zum Servieren mit Puderzucker bestäuben.</w:t>
      </w:r>
    </w:p>
    <w:p w14:paraId="01C56A12" w14:textId="77777777" w:rsidR="00EC38F3" w:rsidRDefault="00EC38F3" w:rsidP="00EC38F3">
      <w:pPr>
        <w:jc w:val="both"/>
        <w:rPr>
          <w:sz w:val="24"/>
          <w:szCs w:val="24"/>
        </w:rPr>
      </w:pPr>
    </w:p>
    <w:p w14:paraId="0D82F25C" w14:textId="77777777" w:rsidR="00EC38F3" w:rsidRDefault="00EC38F3" w:rsidP="00EC38F3">
      <w:pPr>
        <w:jc w:val="both"/>
        <w:rPr>
          <w:sz w:val="24"/>
          <w:szCs w:val="24"/>
        </w:rPr>
      </w:pPr>
    </w:p>
    <w:p w14:paraId="7D1F3BF6" w14:textId="77777777" w:rsidR="00EC38F3" w:rsidRDefault="00EC38F3">
      <w:pPr>
        <w:rPr>
          <w:sz w:val="24"/>
          <w:szCs w:val="24"/>
        </w:rPr>
      </w:pPr>
      <w:r>
        <w:rPr>
          <w:sz w:val="24"/>
          <w:szCs w:val="24"/>
        </w:rPr>
        <w:br w:type="page"/>
      </w:r>
    </w:p>
    <w:p w14:paraId="12692BBF" w14:textId="3D2357B6" w:rsidR="00AF7B1F" w:rsidRDefault="00AF7B1F" w:rsidP="00C61BC3">
      <w:pPr>
        <w:pStyle w:val="Heading2"/>
        <w:spacing w:after="240"/>
      </w:pPr>
      <w:r>
        <w:lastRenderedPageBreak/>
        <w:t>Apfelstrudel</w:t>
      </w:r>
      <w:r w:rsidR="00D2101C">
        <w:rPr>
          <w:rStyle w:val="FootnoteReference"/>
        </w:rPr>
        <w:footnoteReference w:id="1617"/>
      </w:r>
      <w:r>
        <w:t xml:space="preserve"> </w:t>
      </w:r>
    </w:p>
    <w:p w14:paraId="67C00245" w14:textId="64B18E85" w:rsidR="00AF7B1F" w:rsidRDefault="00AF7B1F" w:rsidP="00AF7B1F">
      <w:pPr>
        <w:rPr>
          <w:sz w:val="24"/>
          <w:szCs w:val="24"/>
        </w:rPr>
      </w:pPr>
      <w:r w:rsidRPr="00C61BC3">
        <w:rPr>
          <w:sz w:val="24"/>
          <w:szCs w:val="24"/>
          <w:u w:val="single"/>
        </w:rPr>
        <w:t>Zutaten</w:t>
      </w:r>
      <w:r>
        <w:rPr>
          <w:sz w:val="24"/>
          <w:szCs w:val="24"/>
        </w:rPr>
        <w:t xml:space="preserve"> </w:t>
      </w:r>
      <w:r w:rsidR="00C61BC3">
        <w:rPr>
          <w:sz w:val="24"/>
          <w:szCs w:val="24"/>
        </w:rPr>
        <w:t>(</w:t>
      </w:r>
      <w:r>
        <w:rPr>
          <w:sz w:val="24"/>
          <w:szCs w:val="24"/>
        </w:rPr>
        <w:t>für 2 Stück</w:t>
      </w:r>
      <w:r w:rsidR="00C61BC3">
        <w:rPr>
          <w:sz w:val="24"/>
          <w:szCs w:val="24"/>
        </w:rPr>
        <w:t>):</w:t>
      </w:r>
    </w:p>
    <w:p w14:paraId="4C2400A2" w14:textId="77777777" w:rsidR="00AF7B1F" w:rsidRPr="00C61BC3" w:rsidRDefault="00AF7B1F" w:rsidP="00AF7B1F">
      <w:pPr>
        <w:rPr>
          <w:i/>
          <w:iCs/>
          <w:sz w:val="24"/>
          <w:szCs w:val="24"/>
        </w:rPr>
      </w:pPr>
      <w:r w:rsidRPr="00C61BC3">
        <w:rPr>
          <w:i/>
          <w:iCs/>
          <w:sz w:val="24"/>
          <w:szCs w:val="24"/>
        </w:rPr>
        <w:t>Für den Teig:</w:t>
      </w:r>
    </w:p>
    <w:p w14:paraId="1C393273" w14:textId="77777777" w:rsidR="00AF7B1F" w:rsidRDefault="00AF7B1F" w:rsidP="00AF7B1F">
      <w:pPr>
        <w:rPr>
          <w:sz w:val="24"/>
          <w:szCs w:val="24"/>
        </w:rPr>
      </w:pPr>
      <w:r>
        <w:rPr>
          <w:sz w:val="24"/>
          <w:szCs w:val="24"/>
        </w:rPr>
        <w:t>250 g Mehl</w:t>
      </w:r>
    </w:p>
    <w:p w14:paraId="59513952" w14:textId="77777777" w:rsidR="00AF7B1F" w:rsidRDefault="00AF7B1F" w:rsidP="00AF7B1F">
      <w:pPr>
        <w:rPr>
          <w:sz w:val="24"/>
          <w:szCs w:val="24"/>
        </w:rPr>
      </w:pPr>
      <w:r>
        <w:rPr>
          <w:sz w:val="24"/>
          <w:szCs w:val="24"/>
        </w:rPr>
        <w:t>1 ½ Öl</w:t>
      </w:r>
    </w:p>
    <w:p w14:paraId="1C10ECF0" w14:textId="77777777" w:rsidR="00AF7B1F" w:rsidRDefault="00AF7B1F" w:rsidP="00AF7B1F">
      <w:pPr>
        <w:rPr>
          <w:sz w:val="24"/>
          <w:szCs w:val="24"/>
        </w:rPr>
      </w:pPr>
      <w:r>
        <w:rPr>
          <w:sz w:val="24"/>
          <w:szCs w:val="24"/>
        </w:rPr>
        <w:t>½ TL Apfelessig</w:t>
      </w:r>
    </w:p>
    <w:p w14:paraId="505E671D" w14:textId="77777777" w:rsidR="00AF7B1F" w:rsidRDefault="00AF7B1F" w:rsidP="00AF7B1F">
      <w:pPr>
        <w:rPr>
          <w:sz w:val="24"/>
          <w:szCs w:val="24"/>
        </w:rPr>
      </w:pPr>
      <w:r>
        <w:rPr>
          <w:sz w:val="24"/>
          <w:szCs w:val="24"/>
        </w:rPr>
        <w:t>1 Prise Salz</w:t>
      </w:r>
    </w:p>
    <w:p w14:paraId="50A698A7" w14:textId="77777777" w:rsidR="00AF7B1F" w:rsidRDefault="00AF7B1F" w:rsidP="00AF7B1F">
      <w:pPr>
        <w:rPr>
          <w:sz w:val="24"/>
          <w:szCs w:val="24"/>
        </w:rPr>
      </w:pPr>
    </w:p>
    <w:p w14:paraId="223B25B2" w14:textId="77777777" w:rsidR="00AF7B1F" w:rsidRPr="00C61BC3" w:rsidRDefault="00AF7B1F" w:rsidP="00AF7B1F">
      <w:pPr>
        <w:rPr>
          <w:i/>
          <w:iCs/>
          <w:sz w:val="24"/>
          <w:szCs w:val="24"/>
        </w:rPr>
      </w:pPr>
      <w:r w:rsidRPr="00C61BC3">
        <w:rPr>
          <w:i/>
          <w:iCs/>
          <w:sz w:val="24"/>
          <w:szCs w:val="24"/>
        </w:rPr>
        <w:t>Für die Füllung:</w:t>
      </w:r>
    </w:p>
    <w:p w14:paraId="5221EE23" w14:textId="77777777" w:rsidR="00AF7B1F" w:rsidRDefault="00AF7B1F" w:rsidP="00AF7B1F">
      <w:pPr>
        <w:rPr>
          <w:sz w:val="24"/>
          <w:szCs w:val="24"/>
        </w:rPr>
      </w:pPr>
      <w:r>
        <w:rPr>
          <w:sz w:val="24"/>
          <w:szCs w:val="24"/>
        </w:rPr>
        <w:t>40 g Butter</w:t>
      </w:r>
    </w:p>
    <w:p w14:paraId="7AB991B3" w14:textId="77777777" w:rsidR="00AF7B1F" w:rsidRDefault="00AF7B1F" w:rsidP="00AF7B1F">
      <w:pPr>
        <w:rPr>
          <w:sz w:val="24"/>
          <w:szCs w:val="24"/>
        </w:rPr>
      </w:pPr>
      <w:r>
        <w:rPr>
          <w:sz w:val="24"/>
          <w:szCs w:val="24"/>
        </w:rPr>
        <w:t>80 g Semmelbrösel</w:t>
      </w:r>
    </w:p>
    <w:p w14:paraId="3C1769D4" w14:textId="77777777" w:rsidR="00AF7B1F" w:rsidRDefault="00AF7B1F" w:rsidP="00AF7B1F">
      <w:pPr>
        <w:rPr>
          <w:sz w:val="24"/>
          <w:szCs w:val="24"/>
        </w:rPr>
      </w:pPr>
      <w:r>
        <w:rPr>
          <w:sz w:val="24"/>
          <w:szCs w:val="24"/>
        </w:rPr>
        <w:t>1 -1,2 kg säuerliche Äpfel</w:t>
      </w:r>
    </w:p>
    <w:p w14:paraId="6943AFC6" w14:textId="77777777" w:rsidR="00AF7B1F" w:rsidRDefault="00AF7B1F" w:rsidP="00AF7B1F">
      <w:pPr>
        <w:rPr>
          <w:sz w:val="24"/>
          <w:szCs w:val="24"/>
        </w:rPr>
      </w:pPr>
      <w:r>
        <w:rPr>
          <w:sz w:val="24"/>
          <w:szCs w:val="24"/>
        </w:rPr>
        <w:t>Frisch gepresster Saft ½ Zitrone</w:t>
      </w:r>
    </w:p>
    <w:p w14:paraId="64BB1CE3" w14:textId="77777777" w:rsidR="00AF7B1F" w:rsidRDefault="00AF7B1F" w:rsidP="00AF7B1F">
      <w:pPr>
        <w:rPr>
          <w:sz w:val="24"/>
          <w:szCs w:val="24"/>
        </w:rPr>
      </w:pPr>
      <w:r>
        <w:rPr>
          <w:sz w:val="24"/>
          <w:szCs w:val="24"/>
        </w:rPr>
        <w:t>80 g Zimtzucker</w:t>
      </w:r>
    </w:p>
    <w:p w14:paraId="7950281F" w14:textId="77777777" w:rsidR="00AF7B1F" w:rsidRDefault="00AF7B1F" w:rsidP="00AF7B1F">
      <w:pPr>
        <w:rPr>
          <w:sz w:val="24"/>
          <w:szCs w:val="24"/>
        </w:rPr>
      </w:pPr>
      <w:r>
        <w:rPr>
          <w:sz w:val="24"/>
          <w:szCs w:val="24"/>
        </w:rPr>
        <w:t>100 g Rosinen, wenn man will</w:t>
      </w:r>
    </w:p>
    <w:p w14:paraId="6D59BA23" w14:textId="77777777" w:rsidR="00C61BC3" w:rsidRDefault="00C61BC3" w:rsidP="00AF7B1F">
      <w:pPr>
        <w:rPr>
          <w:sz w:val="24"/>
          <w:szCs w:val="24"/>
        </w:rPr>
      </w:pPr>
    </w:p>
    <w:p w14:paraId="1320308A" w14:textId="0AB56E6B" w:rsidR="00AF7B1F" w:rsidRDefault="00AF7B1F" w:rsidP="00AF7B1F">
      <w:pPr>
        <w:rPr>
          <w:sz w:val="24"/>
          <w:szCs w:val="24"/>
        </w:rPr>
      </w:pPr>
      <w:r>
        <w:rPr>
          <w:sz w:val="24"/>
          <w:szCs w:val="24"/>
        </w:rPr>
        <w:t>Zubereitungszeit: 45 Minuten plus 1 Stunde Ruhen und 30 – 40 Minuten backen</w:t>
      </w:r>
    </w:p>
    <w:p w14:paraId="03B90FD4" w14:textId="77777777" w:rsidR="00AF7B1F" w:rsidRPr="00A053C8" w:rsidRDefault="00AF7B1F" w:rsidP="00B40E8C">
      <w:pPr>
        <w:pStyle w:val="ListParagraph"/>
        <w:numPr>
          <w:ilvl w:val="0"/>
          <w:numId w:val="550"/>
        </w:numPr>
        <w:spacing w:after="120"/>
        <w:ind w:left="714" w:hanging="357"/>
        <w:contextualSpacing w:val="0"/>
        <w:jc w:val="both"/>
        <w:rPr>
          <w:sz w:val="24"/>
          <w:szCs w:val="24"/>
        </w:rPr>
      </w:pPr>
      <w:r w:rsidRPr="00A053C8">
        <w:rPr>
          <w:sz w:val="24"/>
          <w:szCs w:val="24"/>
        </w:rPr>
        <w:t>Für den Strudelteig Mehl in eine Schüssel geben und eine Vertiefung in die Mitte drücken. Öl, Essig, Salz und ca. 150 ml lauwarmes Wasser hineingeben und mit einer Gabel verrühren. Dann alles von Hand zu einem geschmeidigen Teig verkneten (wenn er zu sehr klebt, Mehl unterarbeiten, wenn er zu trocken ist, etwas Wasser dazugeben). Teig zur Kugel formen, mit etwas Öl bepinseln und in Klarsichtfolie gewickelt 1 Stunde ruhen lassen.</w:t>
      </w:r>
    </w:p>
    <w:p w14:paraId="6DA0EF3C" w14:textId="77777777" w:rsidR="00AF7B1F" w:rsidRPr="00A053C8" w:rsidRDefault="00AF7B1F" w:rsidP="00B40E8C">
      <w:pPr>
        <w:pStyle w:val="ListParagraph"/>
        <w:numPr>
          <w:ilvl w:val="0"/>
          <w:numId w:val="550"/>
        </w:numPr>
        <w:spacing w:after="120"/>
        <w:ind w:left="714" w:hanging="357"/>
        <w:contextualSpacing w:val="0"/>
        <w:jc w:val="both"/>
        <w:rPr>
          <w:sz w:val="24"/>
          <w:szCs w:val="24"/>
        </w:rPr>
      </w:pPr>
      <w:r w:rsidRPr="00A053C8">
        <w:rPr>
          <w:sz w:val="24"/>
          <w:szCs w:val="24"/>
        </w:rPr>
        <w:t>Inzwischen für die Füllung Butter in einer Pfanne aufschäumen lassen, darin die Semmelbrösel unter Rühren goldbraun anrösten. Auf einem Teller abkühlen lassen. Die Äpfel schälen, vierteln, entkernen und in nicht zu dünne Scheiben hobeln, dann mit Zitronensaft beträufeln. Die Butter zum Bestreichen schmelzen, ein Backblech mit Backpapier auslegen. Backofen auf 200 Grad vorheizen.</w:t>
      </w:r>
    </w:p>
    <w:p w14:paraId="5206CBFA" w14:textId="77777777" w:rsidR="00AF7B1F" w:rsidRPr="00A053C8" w:rsidRDefault="00AF7B1F" w:rsidP="00B40E8C">
      <w:pPr>
        <w:pStyle w:val="ListParagraph"/>
        <w:numPr>
          <w:ilvl w:val="0"/>
          <w:numId w:val="550"/>
        </w:numPr>
        <w:spacing w:after="120"/>
        <w:ind w:left="714" w:hanging="357"/>
        <w:contextualSpacing w:val="0"/>
        <w:jc w:val="both"/>
        <w:rPr>
          <w:sz w:val="24"/>
          <w:szCs w:val="24"/>
        </w:rPr>
      </w:pPr>
      <w:r w:rsidRPr="00A053C8">
        <w:rPr>
          <w:sz w:val="24"/>
          <w:szCs w:val="24"/>
        </w:rPr>
        <w:t xml:space="preserve">Teig halbieren. Erste Hälfte mit Mehl bestäuben, auf einem großen bemehlten Küchentuch quadratisch ausrollen und hauchdünn ausziehen, dicke Teigränder abschneiden. Mit 2 EL zerlassener Butter bestreichen, die Hälfte der Brösel darauf verteilen (rundherum 5 cm Rand lassen). Dann jeweils die Hälfte der Äpfel, des Zimtzuckers und eventuell Rosinen auf der einem zugewandten teighälfte verteilen. </w:t>
      </w:r>
      <w:r w:rsidRPr="00A053C8">
        <w:rPr>
          <w:sz w:val="24"/>
          <w:szCs w:val="24"/>
        </w:rPr>
        <w:lastRenderedPageBreak/>
        <w:t>Die freigelassenen Ränder rechts und links zur Mitte hin über die Füllung schlagen und den Strudel durch langsames Hochziehen des Tuchs aufrollen. Mit der Naht nach unten aufs Blech setzen. Mit den übrigen Zutaten den zweiten Strudel ebenso zubereiten und mit etwas Abstand neben den Ersten aufs Blech setzen.</w:t>
      </w:r>
    </w:p>
    <w:p w14:paraId="69CC2756" w14:textId="77777777" w:rsidR="00AF7B1F" w:rsidRPr="00A053C8" w:rsidRDefault="00AF7B1F" w:rsidP="00B40E8C">
      <w:pPr>
        <w:pStyle w:val="ListParagraph"/>
        <w:numPr>
          <w:ilvl w:val="0"/>
          <w:numId w:val="550"/>
        </w:numPr>
        <w:spacing w:after="120"/>
        <w:ind w:left="714" w:hanging="357"/>
        <w:contextualSpacing w:val="0"/>
        <w:jc w:val="both"/>
        <w:rPr>
          <w:sz w:val="24"/>
          <w:szCs w:val="24"/>
        </w:rPr>
      </w:pPr>
      <w:r w:rsidRPr="00A053C8">
        <w:rPr>
          <w:sz w:val="24"/>
          <w:szCs w:val="24"/>
        </w:rPr>
        <w:t>Strudel mit etwas Butter bestreichen und im Ofen (zweite Schiene von unten, Umluft 180 Grad) in 30 – 40 Minuten goldbraun backen, dabei alle 10 Minuten mit etwas Butter bestreichen. Aus dem Ofen nehmen, ein wenig abkühlen lassen, dann am besten mit Puderzucker bestäuben und mit Schlagsahne, Vanilleeis oder -sauce oder eben nur pur servieren.</w:t>
      </w:r>
    </w:p>
    <w:p w14:paraId="580DEF33" w14:textId="77777777" w:rsidR="00AF7B1F" w:rsidRDefault="00AF7B1F" w:rsidP="00AF7B1F">
      <w:pPr>
        <w:jc w:val="both"/>
        <w:rPr>
          <w:sz w:val="24"/>
          <w:szCs w:val="24"/>
        </w:rPr>
      </w:pPr>
    </w:p>
    <w:p w14:paraId="299E5304" w14:textId="6FA9828C" w:rsidR="00AF7B1F" w:rsidRDefault="00AF7B1F" w:rsidP="00AF7B1F">
      <w:pPr>
        <w:ind w:left="708" w:hanging="708"/>
        <w:jc w:val="both"/>
        <w:rPr>
          <w:sz w:val="24"/>
          <w:szCs w:val="24"/>
        </w:rPr>
      </w:pPr>
      <w:r>
        <w:rPr>
          <w:sz w:val="24"/>
          <w:szCs w:val="24"/>
        </w:rPr>
        <w:t>Tipp:</w:t>
      </w:r>
      <w:r>
        <w:rPr>
          <w:sz w:val="24"/>
          <w:szCs w:val="24"/>
        </w:rPr>
        <w:tab/>
        <w:t>Auch diesen Apfelstrudel hat meine Oma väterlicherseits immer super gezaubert. Strudelteig wurde immer am Wochenende gemacht und lag dann auf Küchentüchern auf dem Küchentisch und Micki und ich saßen auf der Eckbank und haben alles genau beobachtet. Wichtig war immer, dass man fast durch den Strudelteig gucken konnte, also der Teig superdünn ist. Also eine wichtige Kompetenz ist das Strudelziehen. Und wenn der Strudel gebacken wurde, dann duftete es himmlisch!</w:t>
      </w:r>
    </w:p>
    <w:p w14:paraId="2D184344" w14:textId="77777777" w:rsidR="00913EDA" w:rsidRDefault="00913EDA">
      <w:pPr>
        <w:rPr>
          <w:sz w:val="24"/>
          <w:szCs w:val="24"/>
        </w:rPr>
      </w:pPr>
      <w:r>
        <w:rPr>
          <w:sz w:val="24"/>
          <w:szCs w:val="24"/>
        </w:rPr>
        <w:br w:type="page"/>
      </w:r>
    </w:p>
    <w:p w14:paraId="16D9412D" w14:textId="320A980E" w:rsidR="00913EDA" w:rsidRPr="001D069D" w:rsidRDefault="00913EDA" w:rsidP="00C61BC3">
      <w:pPr>
        <w:pStyle w:val="Heading2"/>
        <w:spacing w:after="240"/>
      </w:pPr>
      <w:r w:rsidRPr="001D069D">
        <w:lastRenderedPageBreak/>
        <w:t>Apfel-Cranberry-Pie</w:t>
      </w:r>
      <w:r w:rsidR="00AE664D">
        <w:rPr>
          <w:rStyle w:val="FootnoteReference"/>
          <w:lang w:val="en-US"/>
        </w:rPr>
        <w:footnoteReference w:id="1618"/>
      </w:r>
      <w:r w:rsidRPr="001D069D">
        <w:t xml:space="preserve"> </w:t>
      </w:r>
    </w:p>
    <w:p w14:paraId="27A61B0A" w14:textId="3370E1CC" w:rsidR="00913EDA" w:rsidRPr="006604C4" w:rsidRDefault="00913EDA" w:rsidP="00913EDA">
      <w:pPr>
        <w:jc w:val="both"/>
        <w:rPr>
          <w:sz w:val="24"/>
          <w:szCs w:val="24"/>
        </w:rPr>
      </w:pPr>
      <w:r w:rsidRPr="00C61BC3">
        <w:rPr>
          <w:sz w:val="24"/>
          <w:szCs w:val="24"/>
          <w:u w:val="single"/>
        </w:rPr>
        <w:t>Zutaten</w:t>
      </w:r>
      <w:r w:rsidRPr="006604C4">
        <w:rPr>
          <w:sz w:val="24"/>
          <w:szCs w:val="24"/>
        </w:rPr>
        <w:t xml:space="preserve"> </w:t>
      </w:r>
      <w:r w:rsidR="00C61BC3">
        <w:rPr>
          <w:sz w:val="24"/>
          <w:szCs w:val="24"/>
        </w:rPr>
        <w:t>(</w:t>
      </w:r>
      <w:r w:rsidRPr="006604C4">
        <w:rPr>
          <w:sz w:val="24"/>
          <w:szCs w:val="24"/>
        </w:rPr>
        <w:t>für 4 Portionen</w:t>
      </w:r>
      <w:r w:rsidR="00C61BC3">
        <w:rPr>
          <w:sz w:val="24"/>
          <w:szCs w:val="24"/>
        </w:rPr>
        <w:t>):</w:t>
      </w:r>
    </w:p>
    <w:p w14:paraId="756A63B8" w14:textId="1C1E56A7" w:rsidR="00913EDA" w:rsidRPr="006604C4" w:rsidRDefault="00913EDA" w:rsidP="00913EDA">
      <w:pPr>
        <w:jc w:val="both"/>
        <w:rPr>
          <w:sz w:val="24"/>
          <w:szCs w:val="24"/>
        </w:rPr>
      </w:pPr>
      <w:r w:rsidRPr="006604C4">
        <w:rPr>
          <w:sz w:val="24"/>
          <w:szCs w:val="24"/>
        </w:rPr>
        <w:t xml:space="preserve">150 g Butter, </w:t>
      </w:r>
      <w:r w:rsidR="00C61BC3">
        <w:rPr>
          <w:sz w:val="24"/>
          <w:szCs w:val="24"/>
        </w:rPr>
        <w:t>k</w:t>
      </w:r>
      <w:r w:rsidRPr="006604C4">
        <w:rPr>
          <w:sz w:val="24"/>
          <w:szCs w:val="24"/>
        </w:rPr>
        <w:t>alt</w:t>
      </w:r>
    </w:p>
    <w:p w14:paraId="0D806EC7" w14:textId="77777777" w:rsidR="00913EDA" w:rsidRPr="006604C4" w:rsidRDefault="00913EDA" w:rsidP="00913EDA">
      <w:pPr>
        <w:jc w:val="both"/>
        <w:rPr>
          <w:sz w:val="24"/>
          <w:szCs w:val="24"/>
        </w:rPr>
      </w:pPr>
      <w:r w:rsidRPr="006604C4">
        <w:rPr>
          <w:sz w:val="24"/>
          <w:szCs w:val="24"/>
        </w:rPr>
        <w:t>150 g Mehl</w:t>
      </w:r>
    </w:p>
    <w:p w14:paraId="13266F2F" w14:textId="77777777" w:rsidR="00913EDA" w:rsidRPr="006604C4" w:rsidRDefault="00913EDA" w:rsidP="00913EDA">
      <w:pPr>
        <w:jc w:val="both"/>
        <w:rPr>
          <w:sz w:val="24"/>
          <w:szCs w:val="24"/>
        </w:rPr>
      </w:pPr>
      <w:r w:rsidRPr="006604C4">
        <w:rPr>
          <w:sz w:val="24"/>
          <w:szCs w:val="24"/>
        </w:rPr>
        <w:t>1 TL Orangenschale</w:t>
      </w:r>
    </w:p>
    <w:p w14:paraId="44841BF7" w14:textId="77777777" w:rsidR="00913EDA" w:rsidRPr="006604C4" w:rsidRDefault="00913EDA" w:rsidP="00913EDA">
      <w:pPr>
        <w:jc w:val="both"/>
        <w:rPr>
          <w:sz w:val="24"/>
          <w:szCs w:val="24"/>
        </w:rPr>
      </w:pPr>
      <w:r w:rsidRPr="006604C4">
        <w:rPr>
          <w:sz w:val="24"/>
          <w:szCs w:val="24"/>
        </w:rPr>
        <w:t>2 Eier</w:t>
      </w:r>
    </w:p>
    <w:p w14:paraId="1B31ADEC" w14:textId="77777777" w:rsidR="00913EDA" w:rsidRPr="006604C4" w:rsidRDefault="00913EDA" w:rsidP="00913EDA">
      <w:pPr>
        <w:jc w:val="both"/>
        <w:rPr>
          <w:sz w:val="24"/>
          <w:szCs w:val="24"/>
        </w:rPr>
      </w:pPr>
      <w:r w:rsidRPr="006604C4">
        <w:rPr>
          <w:sz w:val="24"/>
          <w:szCs w:val="24"/>
        </w:rPr>
        <w:t>400 g säuerliche Äpfel</w:t>
      </w:r>
    </w:p>
    <w:p w14:paraId="5BE9EC62" w14:textId="77777777" w:rsidR="00913EDA" w:rsidRPr="006604C4" w:rsidRDefault="00913EDA" w:rsidP="00913EDA">
      <w:pPr>
        <w:jc w:val="both"/>
        <w:rPr>
          <w:sz w:val="24"/>
          <w:szCs w:val="24"/>
        </w:rPr>
      </w:pPr>
      <w:r w:rsidRPr="006604C4">
        <w:rPr>
          <w:sz w:val="24"/>
          <w:szCs w:val="24"/>
        </w:rPr>
        <w:t>150 g TK-Cranberries</w:t>
      </w:r>
    </w:p>
    <w:p w14:paraId="381E478A" w14:textId="77777777" w:rsidR="00913EDA" w:rsidRPr="006604C4" w:rsidRDefault="00913EDA" w:rsidP="00913EDA">
      <w:pPr>
        <w:jc w:val="both"/>
        <w:rPr>
          <w:sz w:val="24"/>
          <w:szCs w:val="24"/>
        </w:rPr>
      </w:pPr>
      <w:r w:rsidRPr="006604C4">
        <w:rPr>
          <w:sz w:val="24"/>
          <w:szCs w:val="24"/>
        </w:rPr>
        <w:t>1 TL gemahlener Zimt</w:t>
      </w:r>
    </w:p>
    <w:p w14:paraId="7CAB4E19" w14:textId="2CF6AD8E" w:rsidR="00913EDA" w:rsidRPr="006604C4" w:rsidRDefault="00913EDA" w:rsidP="00913EDA">
      <w:pPr>
        <w:jc w:val="both"/>
        <w:rPr>
          <w:sz w:val="24"/>
          <w:szCs w:val="24"/>
        </w:rPr>
      </w:pPr>
      <w:r w:rsidRPr="006604C4">
        <w:rPr>
          <w:sz w:val="24"/>
          <w:szCs w:val="24"/>
        </w:rPr>
        <w:t xml:space="preserve">1 Msp. </w:t>
      </w:r>
      <w:r w:rsidR="0077745A">
        <w:rPr>
          <w:sz w:val="24"/>
          <w:szCs w:val="24"/>
        </w:rPr>
        <w:t>g</w:t>
      </w:r>
      <w:r w:rsidRPr="006604C4">
        <w:rPr>
          <w:sz w:val="24"/>
          <w:szCs w:val="24"/>
        </w:rPr>
        <w:t>emahlene Nelken</w:t>
      </w:r>
    </w:p>
    <w:p w14:paraId="52E01489" w14:textId="77777777" w:rsidR="00913EDA" w:rsidRPr="006604C4" w:rsidRDefault="00913EDA" w:rsidP="00913EDA">
      <w:pPr>
        <w:jc w:val="both"/>
        <w:rPr>
          <w:sz w:val="24"/>
          <w:szCs w:val="24"/>
        </w:rPr>
      </w:pPr>
      <w:r w:rsidRPr="006604C4">
        <w:rPr>
          <w:sz w:val="24"/>
          <w:szCs w:val="24"/>
        </w:rPr>
        <w:t>70 g Zucker</w:t>
      </w:r>
    </w:p>
    <w:p w14:paraId="7980A48E" w14:textId="77777777" w:rsidR="00913EDA" w:rsidRDefault="00913EDA" w:rsidP="00913EDA">
      <w:pPr>
        <w:jc w:val="both"/>
        <w:rPr>
          <w:sz w:val="24"/>
          <w:szCs w:val="24"/>
        </w:rPr>
      </w:pPr>
      <w:r w:rsidRPr="00655871">
        <w:rPr>
          <w:sz w:val="24"/>
          <w:szCs w:val="24"/>
        </w:rPr>
        <w:t>50 ml roter Portwein (oder S</w:t>
      </w:r>
      <w:r>
        <w:rPr>
          <w:sz w:val="24"/>
          <w:szCs w:val="24"/>
        </w:rPr>
        <w:t>herry)</w:t>
      </w:r>
    </w:p>
    <w:p w14:paraId="5735E527" w14:textId="77777777" w:rsidR="00913EDA" w:rsidRDefault="00913EDA" w:rsidP="00913EDA">
      <w:pPr>
        <w:jc w:val="both"/>
        <w:rPr>
          <w:sz w:val="24"/>
          <w:szCs w:val="24"/>
        </w:rPr>
      </w:pPr>
      <w:r>
        <w:rPr>
          <w:sz w:val="24"/>
          <w:szCs w:val="24"/>
        </w:rPr>
        <w:t>50 ml Apfelsaft</w:t>
      </w:r>
    </w:p>
    <w:p w14:paraId="49A4F5E3" w14:textId="77777777" w:rsidR="00913EDA" w:rsidRDefault="00913EDA" w:rsidP="00913EDA">
      <w:pPr>
        <w:jc w:val="both"/>
        <w:rPr>
          <w:sz w:val="24"/>
          <w:szCs w:val="24"/>
        </w:rPr>
      </w:pPr>
      <w:r>
        <w:rPr>
          <w:sz w:val="24"/>
          <w:szCs w:val="24"/>
        </w:rPr>
        <w:t>½ EL Speisestärke</w:t>
      </w:r>
    </w:p>
    <w:p w14:paraId="59B17FE4" w14:textId="77777777" w:rsidR="00913EDA" w:rsidRDefault="00913EDA" w:rsidP="00913EDA">
      <w:pPr>
        <w:jc w:val="both"/>
        <w:rPr>
          <w:sz w:val="24"/>
          <w:szCs w:val="24"/>
        </w:rPr>
      </w:pPr>
    </w:p>
    <w:p w14:paraId="09842DBD" w14:textId="77777777" w:rsidR="00913EDA" w:rsidRDefault="00913EDA" w:rsidP="00913EDA">
      <w:pPr>
        <w:jc w:val="both"/>
        <w:rPr>
          <w:sz w:val="24"/>
          <w:szCs w:val="24"/>
        </w:rPr>
      </w:pPr>
      <w:r>
        <w:rPr>
          <w:sz w:val="24"/>
          <w:szCs w:val="24"/>
        </w:rPr>
        <w:t>Zubereitungszeit: 45 Minuten plus Kühl- und Backzeiten</w:t>
      </w:r>
    </w:p>
    <w:p w14:paraId="33BD7248" w14:textId="77777777" w:rsidR="00913EDA" w:rsidRPr="00D955B1" w:rsidRDefault="00913EDA" w:rsidP="00B40E8C">
      <w:pPr>
        <w:pStyle w:val="ListParagraph"/>
        <w:numPr>
          <w:ilvl w:val="0"/>
          <w:numId w:val="1636"/>
        </w:numPr>
        <w:spacing w:after="120"/>
        <w:ind w:left="714" w:hanging="357"/>
        <w:contextualSpacing w:val="0"/>
        <w:jc w:val="both"/>
        <w:rPr>
          <w:sz w:val="24"/>
          <w:szCs w:val="24"/>
        </w:rPr>
      </w:pPr>
      <w:r w:rsidRPr="00D955B1">
        <w:rPr>
          <w:sz w:val="24"/>
          <w:szCs w:val="24"/>
        </w:rPr>
        <w:t>Die Butter in Würfel schneiden. Butterwürfel mit dem Mehl mischen und mit einem Messer hacken oder mit einem Stabmixer kurz verrühren. 1 Prise Salz, Orangenschale, 1 EI und 2 EL eiskaltes Wasser dazugeben, kurz weiterhacken oder -mixen. Dann alles mit den Händen zu eine, glatten Teig verkneten und zu einem flachen Rechteck formen. In Frischhaltefolie gewickelt 1 Stunde kaltstellen.</w:t>
      </w:r>
    </w:p>
    <w:p w14:paraId="05D5FA5E" w14:textId="77777777" w:rsidR="00913EDA" w:rsidRPr="00D955B1" w:rsidRDefault="00913EDA" w:rsidP="00B40E8C">
      <w:pPr>
        <w:pStyle w:val="ListParagraph"/>
        <w:numPr>
          <w:ilvl w:val="0"/>
          <w:numId w:val="1636"/>
        </w:numPr>
        <w:spacing w:after="120"/>
        <w:ind w:left="714" w:hanging="357"/>
        <w:contextualSpacing w:val="0"/>
        <w:jc w:val="both"/>
        <w:rPr>
          <w:sz w:val="24"/>
          <w:szCs w:val="24"/>
        </w:rPr>
      </w:pPr>
      <w:r w:rsidRPr="00D955B1">
        <w:rPr>
          <w:sz w:val="24"/>
          <w:szCs w:val="24"/>
        </w:rPr>
        <w:t>Äpfel schälen, Kerngehäuse entfernen und grob würfeln. Mit Cranberries, Zimt, Nelken, 50 g Zucker, Portwein und Apfelsaft in einem Topf mischen und offen ca. 10 Minuten leise kochen lassen. Stärke mit 1 EL kaltem Wasser verrühren, einrühren und alles kurz aufkochen lassen, bis die Masse etwas dicklich ist. Apfelmischung auf 4 feuerfeste Schälchen verteilen und abkühlen lassen.</w:t>
      </w:r>
    </w:p>
    <w:p w14:paraId="7CF2A330" w14:textId="4EA2BF0B" w:rsidR="00913EDA" w:rsidRPr="00D955B1" w:rsidRDefault="00913EDA" w:rsidP="00B40E8C">
      <w:pPr>
        <w:pStyle w:val="ListParagraph"/>
        <w:numPr>
          <w:ilvl w:val="0"/>
          <w:numId w:val="1636"/>
        </w:numPr>
        <w:spacing w:after="120"/>
        <w:ind w:left="714" w:hanging="357"/>
        <w:contextualSpacing w:val="0"/>
        <w:jc w:val="both"/>
        <w:rPr>
          <w:sz w:val="24"/>
          <w:szCs w:val="24"/>
        </w:rPr>
      </w:pPr>
      <w:r w:rsidRPr="00D955B1">
        <w:rPr>
          <w:sz w:val="24"/>
          <w:szCs w:val="24"/>
        </w:rPr>
        <w:t>Den Backofen auf 200 Grad (Umluft 180 Grad) vorheizen. Den Teig auf der leicht bemehlten Arbeitsfläche ca. 5 mm dick ausrollen. 4 Kreise ausstechen, die ca. 1 cm größer als der Schalenrand sin. Aus jedem Kreis in der Mitte einen kleinen Stern (oder Kreis) ausstechen. Restliches Ei verquirlen. Die Schalenränder leicht mit Ei einpinseln. Teig auf die Schalen legen. Die Enden andrücken und die Oberfläche mit Ei bepinseln. Restlichen Zucker darüberstreuen. Im Backofen auf der mittleren Schien</w:t>
      </w:r>
      <w:r w:rsidR="00C61BC3">
        <w:rPr>
          <w:sz w:val="24"/>
          <w:szCs w:val="24"/>
        </w:rPr>
        <w:t>e</w:t>
      </w:r>
      <w:r w:rsidRPr="00D955B1">
        <w:rPr>
          <w:sz w:val="24"/>
          <w:szCs w:val="24"/>
        </w:rPr>
        <w:t xml:space="preserve"> ca. 15 Minuten knusprig goldbraun backen.</w:t>
      </w:r>
    </w:p>
    <w:p w14:paraId="1E420978" w14:textId="5D4C5E1E" w:rsidR="00913EDA" w:rsidRDefault="00C61BC3" w:rsidP="00C61BC3">
      <w:pPr>
        <w:ind w:left="1416" w:hanging="1416"/>
        <w:rPr>
          <w:sz w:val="24"/>
          <w:szCs w:val="24"/>
        </w:rPr>
      </w:pPr>
      <w:r>
        <w:rPr>
          <w:sz w:val="24"/>
          <w:szCs w:val="24"/>
        </w:rPr>
        <w:lastRenderedPageBreak/>
        <w:t>Kommentar:</w:t>
      </w:r>
      <w:r>
        <w:rPr>
          <w:sz w:val="24"/>
          <w:szCs w:val="24"/>
        </w:rPr>
        <w:tab/>
      </w:r>
      <w:r w:rsidR="00913EDA" w:rsidRPr="00D955B1">
        <w:rPr>
          <w:sz w:val="24"/>
          <w:szCs w:val="24"/>
        </w:rPr>
        <w:t>Dazu passt Vanille-, Schokoladen- oder Walnusseis oder auch Vanillesauce oder schlicht Schlagsah</w:t>
      </w:r>
      <w:r w:rsidR="00913EDA">
        <w:rPr>
          <w:sz w:val="24"/>
          <w:szCs w:val="24"/>
        </w:rPr>
        <w:t>ne.</w:t>
      </w:r>
    </w:p>
    <w:p w14:paraId="186F7CFA" w14:textId="77777777" w:rsidR="00533CD4" w:rsidRDefault="00533CD4">
      <w:pPr>
        <w:rPr>
          <w:rFonts w:asciiTheme="majorHAnsi" w:eastAsiaTheme="majorEastAsia" w:hAnsiTheme="majorHAnsi" w:cstheme="majorBidi"/>
          <w:color w:val="2F5496" w:themeColor="accent1" w:themeShade="BF"/>
          <w:sz w:val="26"/>
          <w:szCs w:val="26"/>
        </w:rPr>
      </w:pPr>
      <w:r>
        <w:br w:type="page"/>
      </w:r>
    </w:p>
    <w:p w14:paraId="245D2737" w14:textId="5226B347" w:rsidR="0039230C" w:rsidRDefault="0039230C" w:rsidP="00C61BC3">
      <w:pPr>
        <w:pStyle w:val="Heading2"/>
        <w:spacing w:after="240"/>
      </w:pPr>
      <w:r>
        <w:lastRenderedPageBreak/>
        <w:t>Walnusspralinen</w:t>
      </w:r>
      <w:r w:rsidR="00EA0C9E">
        <w:rPr>
          <w:rStyle w:val="FootnoteReference"/>
        </w:rPr>
        <w:footnoteReference w:id="1619"/>
      </w:r>
    </w:p>
    <w:p w14:paraId="24B63303" w14:textId="6F1EBCBD" w:rsidR="0039230C" w:rsidRDefault="0039230C" w:rsidP="0039230C">
      <w:pPr>
        <w:rPr>
          <w:sz w:val="24"/>
          <w:szCs w:val="24"/>
        </w:rPr>
      </w:pPr>
      <w:r w:rsidRPr="00C61BC3">
        <w:rPr>
          <w:sz w:val="24"/>
          <w:szCs w:val="24"/>
          <w:u w:val="single"/>
        </w:rPr>
        <w:t>Zutaten</w:t>
      </w:r>
      <w:r>
        <w:rPr>
          <w:sz w:val="24"/>
          <w:szCs w:val="24"/>
        </w:rPr>
        <w:t xml:space="preserve"> </w:t>
      </w:r>
      <w:r w:rsidR="00C61BC3">
        <w:rPr>
          <w:sz w:val="24"/>
          <w:szCs w:val="24"/>
        </w:rPr>
        <w:t>(</w:t>
      </w:r>
      <w:r>
        <w:rPr>
          <w:sz w:val="24"/>
          <w:szCs w:val="24"/>
        </w:rPr>
        <w:t>für 30 Stück</w:t>
      </w:r>
      <w:r w:rsidR="00C61BC3">
        <w:rPr>
          <w:sz w:val="24"/>
          <w:szCs w:val="24"/>
        </w:rPr>
        <w:t>):</w:t>
      </w:r>
    </w:p>
    <w:p w14:paraId="48E8C6D4" w14:textId="77777777" w:rsidR="0039230C" w:rsidRDefault="0039230C" w:rsidP="0039230C">
      <w:pPr>
        <w:rPr>
          <w:sz w:val="24"/>
          <w:szCs w:val="24"/>
        </w:rPr>
      </w:pPr>
      <w:r>
        <w:rPr>
          <w:sz w:val="24"/>
          <w:szCs w:val="24"/>
        </w:rPr>
        <w:t>100 g Walnussstücke</w:t>
      </w:r>
    </w:p>
    <w:p w14:paraId="25207F12" w14:textId="77777777" w:rsidR="0039230C" w:rsidRDefault="0039230C" w:rsidP="0039230C">
      <w:pPr>
        <w:rPr>
          <w:sz w:val="24"/>
          <w:szCs w:val="24"/>
        </w:rPr>
      </w:pPr>
      <w:r>
        <w:rPr>
          <w:sz w:val="24"/>
          <w:szCs w:val="24"/>
        </w:rPr>
        <w:t>60 g Puderzucker</w:t>
      </w:r>
    </w:p>
    <w:p w14:paraId="6AB79706" w14:textId="77777777" w:rsidR="0039230C" w:rsidRDefault="0039230C" w:rsidP="0039230C">
      <w:pPr>
        <w:rPr>
          <w:sz w:val="24"/>
          <w:szCs w:val="24"/>
        </w:rPr>
      </w:pPr>
      <w:r>
        <w:rPr>
          <w:sz w:val="24"/>
          <w:szCs w:val="24"/>
        </w:rPr>
        <w:t>2 TL Eiweiß</w:t>
      </w:r>
    </w:p>
    <w:p w14:paraId="2029B7F1" w14:textId="77777777" w:rsidR="0039230C" w:rsidRDefault="0039230C" w:rsidP="0039230C">
      <w:pPr>
        <w:rPr>
          <w:sz w:val="24"/>
          <w:szCs w:val="24"/>
        </w:rPr>
      </w:pPr>
      <w:r>
        <w:rPr>
          <w:sz w:val="24"/>
          <w:szCs w:val="24"/>
        </w:rPr>
        <w:t>200 g Bitterschokolade</w:t>
      </w:r>
    </w:p>
    <w:p w14:paraId="7B826E91" w14:textId="77777777" w:rsidR="0039230C" w:rsidRDefault="0039230C" w:rsidP="0039230C">
      <w:pPr>
        <w:rPr>
          <w:sz w:val="24"/>
          <w:szCs w:val="24"/>
        </w:rPr>
      </w:pPr>
      <w:r>
        <w:rPr>
          <w:sz w:val="24"/>
          <w:szCs w:val="24"/>
        </w:rPr>
        <w:t>30 Walnusshälften</w:t>
      </w:r>
    </w:p>
    <w:p w14:paraId="55D89E98" w14:textId="77777777" w:rsidR="0039230C" w:rsidRDefault="0039230C" w:rsidP="0039230C">
      <w:pPr>
        <w:rPr>
          <w:sz w:val="24"/>
          <w:szCs w:val="24"/>
        </w:rPr>
      </w:pPr>
    </w:p>
    <w:p w14:paraId="7249190A" w14:textId="77777777" w:rsidR="0039230C" w:rsidRDefault="0039230C" w:rsidP="0039230C">
      <w:pPr>
        <w:rPr>
          <w:sz w:val="24"/>
          <w:szCs w:val="24"/>
        </w:rPr>
      </w:pPr>
      <w:r>
        <w:rPr>
          <w:sz w:val="24"/>
          <w:szCs w:val="24"/>
        </w:rPr>
        <w:t>Zubereitungszeit: 30 Minuten plus Kühlzeit plus 2-3 Minuten Kochzeit</w:t>
      </w:r>
    </w:p>
    <w:p w14:paraId="6C95708F" w14:textId="77777777" w:rsidR="0039230C" w:rsidRPr="00395193" w:rsidRDefault="0039230C" w:rsidP="00B40E8C">
      <w:pPr>
        <w:pStyle w:val="ListParagraph"/>
        <w:numPr>
          <w:ilvl w:val="0"/>
          <w:numId w:val="867"/>
        </w:numPr>
        <w:spacing w:after="120"/>
        <w:ind w:left="714" w:hanging="357"/>
        <w:contextualSpacing w:val="0"/>
        <w:jc w:val="both"/>
        <w:rPr>
          <w:sz w:val="24"/>
          <w:szCs w:val="24"/>
        </w:rPr>
      </w:pPr>
      <w:r w:rsidRPr="00395193">
        <w:rPr>
          <w:sz w:val="24"/>
          <w:szCs w:val="24"/>
        </w:rPr>
        <w:t>Walnussstücke zerkleinern. Puderzucker sieben; mit den Nüssen und dem Eiweiß zu einer feuchten Paste verarbeiten. Abgedeckt 20 Minuten kaltstellen.</w:t>
      </w:r>
    </w:p>
    <w:p w14:paraId="3C0C0760" w14:textId="77777777" w:rsidR="0039230C" w:rsidRPr="00395193" w:rsidRDefault="0039230C" w:rsidP="00B40E8C">
      <w:pPr>
        <w:pStyle w:val="ListParagraph"/>
        <w:numPr>
          <w:ilvl w:val="0"/>
          <w:numId w:val="867"/>
        </w:numPr>
        <w:spacing w:after="120"/>
        <w:ind w:left="714" w:hanging="357"/>
        <w:contextualSpacing w:val="0"/>
        <w:jc w:val="both"/>
        <w:rPr>
          <w:sz w:val="24"/>
          <w:szCs w:val="24"/>
        </w:rPr>
      </w:pPr>
      <w:r w:rsidRPr="00395193">
        <w:rPr>
          <w:sz w:val="24"/>
          <w:szCs w:val="24"/>
        </w:rPr>
        <w:t>Die Paste teelöffelweise zu Kugeln rollen und diese etwas flach drücken. Die Schokolade in eine feuerfeste Form geben. Einen Topf mit Wasser zum Kochen bringen und von Herd nehmen. Die Schüssel daraufsetzen, ohne dass sie das Wasser berührt. Gelegentlich umrühren, bis die Schokolade geschmolzen ist.</w:t>
      </w:r>
    </w:p>
    <w:p w14:paraId="3483B73B" w14:textId="77777777" w:rsidR="0039230C" w:rsidRPr="00395193" w:rsidRDefault="0039230C" w:rsidP="00B40E8C">
      <w:pPr>
        <w:pStyle w:val="ListParagraph"/>
        <w:numPr>
          <w:ilvl w:val="0"/>
          <w:numId w:val="867"/>
        </w:numPr>
        <w:spacing w:after="120"/>
        <w:ind w:left="714" w:hanging="357"/>
        <w:contextualSpacing w:val="0"/>
        <w:jc w:val="both"/>
        <w:rPr>
          <w:sz w:val="24"/>
          <w:szCs w:val="24"/>
        </w:rPr>
      </w:pPr>
      <w:r w:rsidRPr="00395193">
        <w:rPr>
          <w:sz w:val="24"/>
          <w:szCs w:val="24"/>
        </w:rPr>
        <w:t>Die Walnusspralinen in die Schokolade tauchen und auf Butterbrotpapier/Backpapier legen. Auf jede Praline vorsichtig eine Walnusshälfte drücken. Fest werden lassen.</w:t>
      </w:r>
    </w:p>
    <w:p w14:paraId="3C19259B" w14:textId="77777777" w:rsidR="0039230C" w:rsidRDefault="0039230C" w:rsidP="0039230C">
      <w:pPr>
        <w:rPr>
          <w:sz w:val="24"/>
          <w:szCs w:val="24"/>
        </w:rPr>
      </w:pPr>
      <w:r>
        <w:rPr>
          <w:sz w:val="24"/>
          <w:szCs w:val="24"/>
        </w:rPr>
        <w:br w:type="page"/>
      </w:r>
    </w:p>
    <w:p w14:paraId="317D0648" w14:textId="7B01B77A" w:rsidR="007641B2" w:rsidRDefault="00C61BC3" w:rsidP="00C61BC3">
      <w:pPr>
        <w:pStyle w:val="Heading2"/>
        <w:spacing w:after="240"/>
      </w:pPr>
      <w:r>
        <w:lastRenderedPageBreak/>
        <w:t>Süß</w:t>
      </w:r>
      <w:r w:rsidR="007641B2">
        <w:t>-salziger Cheesecake mit Kirschen</w:t>
      </w:r>
      <w:r w:rsidR="00D74A63">
        <w:rPr>
          <w:rStyle w:val="FootnoteReference"/>
        </w:rPr>
        <w:footnoteReference w:id="1620"/>
      </w:r>
      <w:r w:rsidR="007641B2">
        <w:t xml:space="preserve"> </w:t>
      </w:r>
    </w:p>
    <w:p w14:paraId="2466C842" w14:textId="17C386FC" w:rsidR="007641B2" w:rsidRDefault="007641B2" w:rsidP="007641B2">
      <w:pPr>
        <w:rPr>
          <w:sz w:val="24"/>
          <w:szCs w:val="24"/>
        </w:rPr>
      </w:pPr>
      <w:r w:rsidRPr="00C61BC3">
        <w:rPr>
          <w:sz w:val="24"/>
          <w:szCs w:val="24"/>
          <w:u w:val="single"/>
        </w:rPr>
        <w:t>Zutaten</w:t>
      </w:r>
      <w:r>
        <w:rPr>
          <w:sz w:val="24"/>
          <w:szCs w:val="24"/>
        </w:rPr>
        <w:t xml:space="preserve"> </w:t>
      </w:r>
      <w:r w:rsidR="00C61BC3">
        <w:rPr>
          <w:sz w:val="24"/>
          <w:szCs w:val="24"/>
        </w:rPr>
        <w:t>(</w:t>
      </w:r>
      <w:r>
        <w:rPr>
          <w:sz w:val="24"/>
          <w:szCs w:val="24"/>
        </w:rPr>
        <w:t>für 6 – 8 Portionen</w:t>
      </w:r>
      <w:r w:rsidR="00C61BC3">
        <w:rPr>
          <w:sz w:val="24"/>
          <w:szCs w:val="24"/>
        </w:rPr>
        <w:t>)</w:t>
      </w:r>
    </w:p>
    <w:p w14:paraId="161D4620" w14:textId="77777777" w:rsidR="007641B2" w:rsidRDefault="007641B2" w:rsidP="007641B2">
      <w:pPr>
        <w:rPr>
          <w:sz w:val="24"/>
          <w:szCs w:val="24"/>
        </w:rPr>
      </w:pPr>
      <w:r>
        <w:rPr>
          <w:sz w:val="24"/>
          <w:szCs w:val="24"/>
        </w:rPr>
        <w:t>100 g Feta</w:t>
      </w:r>
    </w:p>
    <w:p w14:paraId="7C17EB4D" w14:textId="77777777" w:rsidR="007641B2" w:rsidRDefault="007641B2" w:rsidP="007641B2">
      <w:pPr>
        <w:rPr>
          <w:sz w:val="24"/>
          <w:szCs w:val="24"/>
        </w:rPr>
      </w:pPr>
      <w:r>
        <w:rPr>
          <w:sz w:val="24"/>
          <w:szCs w:val="24"/>
        </w:rPr>
        <w:t>300 g Concakäse (Doppelrahmstufe)</w:t>
      </w:r>
    </w:p>
    <w:p w14:paraId="3CAAD339" w14:textId="77777777" w:rsidR="007641B2" w:rsidRDefault="007641B2" w:rsidP="007641B2">
      <w:pPr>
        <w:rPr>
          <w:sz w:val="24"/>
          <w:szCs w:val="24"/>
        </w:rPr>
      </w:pPr>
      <w:r>
        <w:rPr>
          <w:sz w:val="24"/>
          <w:szCs w:val="24"/>
        </w:rPr>
        <w:t>40 g Zucker</w:t>
      </w:r>
    </w:p>
    <w:p w14:paraId="0075FB11" w14:textId="77777777" w:rsidR="007641B2" w:rsidRDefault="007641B2" w:rsidP="007641B2">
      <w:pPr>
        <w:rPr>
          <w:sz w:val="24"/>
          <w:szCs w:val="24"/>
        </w:rPr>
      </w:pPr>
      <w:r>
        <w:rPr>
          <w:sz w:val="24"/>
          <w:szCs w:val="24"/>
        </w:rPr>
        <w:t>1 kleine Bio-Zitrone, 1 TL Schale abgerieben</w:t>
      </w:r>
    </w:p>
    <w:p w14:paraId="492D67FC" w14:textId="77777777" w:rsidR="007641B2" w:rsidRDefault="007641B2" w:rsidP="007641B2">
      <w:pPr>
        <w:rPr>
          <w:sz w:val="24"/>
          <w:szCs w:val="24"/>
        </w:rPr>
      </w:pPr>
      <w:r>
        <w:rPr>
          <w:sz w:val="24"/>
          <w:szCs w:val="24"/>
        </w:rPr>
        <w:t>130 g Sahne</w:t>
      </w:r>
    </w:p>
    <w:p w14:paraId="6DFAF9D9" w14:textId="77777777" w:rsidR="007641B2" w:rsidRDefault="007641B2" w:rsidP="007641B2">
      <w:pPr>
        <w:rPr>
          <w:sz w:val="24"/>
          <w:szCs w:val="24"/>
        </w:rPr>
      </w:pPr>
      <w:r>
        <w:rPr>
          <w:sz w:val="24"/>
          <w:szCs w:val="24"/>
        </w:rPr>
        <w:t>2 EL Olivenöl, zum Servieren</w:t>
      </w:r>
    </w:p>
    <w:p w14:paraId="504FF430" w14:textId="77777777" w:rsidR="007641B2" w:rsidRDefault="007641B2" w:rsidP="007641B2">
      <w:pPr>
        <w:rPr>
          <w:sz w:val="24"/>
          <w:szCs w:val="24"/>
        </w:rPr>
      </w:pPr>
    </w:p>
    <w:p w14:paraId="2657C71B" w14:textId="0915CC4F" w:rsidR="007641B2" w:rsidRPr="00C61BC3" w:rsidRDefault="00C61BC3" w:rsidP="007641B2">
      <w:pPr>
        <w:rPr>
          <w:i/>
          <w:iCs/>
          <w:sz w:val="24"/>
          <w:szCs w:val="24"/>
        </w:rPr>
      </w:pPr>
      <w:r w:rsidRPr="00C61BC3">
        <w:rPr>
          <w:i/>
          <w:iCs/>
          <w:sz w:val="24"/>
          <w:szCs w:val="24"/>
        </w:rPr>
        <w:t xml:space="preserve">Für den </w:t>
      </w:r>
      <w:r w:rsidR="007641B2" w:rsidRPr="00C61BC3">
        <w:rPr>
          <w:i/>
          <w:iCs/>
          <w:sz w:val="24"/>
          <w:szCs w:val="24"/>
        </w:rPr>
        <w:t>Crumble</w:t>
      </w:r>
      <w:r w:rsidRPr="00C61BC3">
        <w:rPr>
          <w:i/>
          <w:iCs/>
          <w:sz w:val="24"/>
          <w:szCs w:val="24"/>
        </w:rPr>
        <w:t>:</w:t>
      </w:r>
    </w:p>
    <w:p w14:paraId="107E1F58" w14:textId="77777777" w:rsidR="007641B2" w:rsidRDefault="007641B2" w:rsidP="007641B2">
      <w:pPr>
        <w:rPr>
          <w:sz w:val="24"/>
          <w:szCs w:val="24"/>
        </w:rPr>
      </w:pPr>
      <w:r>
        <w:rPr>
          <w:sz w:val="24"/>
          <w:szCs w:val="24"/>
        </w:rPr>
        <w:t>100 g blanchierte Haselnusskerne, grob gehackt</w:t>
      </w:r>
    </w:p>
    <w:p w14:paraId="51851FDA" w14:textId="77777777" w:rsidR="007641B2" w:rsidRDefault="007641B2" w:rsidP="007641B2">
      <w:pPr>
        <w:rPr>
          <w:sz w:val="24"/>
          <w:szCs w:val="24"/>
        </w:rPr>
      </w:pPr>
      <w:r>
        <w:rPr>
          <w:sz w:val="24"/>
          <w:szCs w:val="24"/>
        </w:rPr>
        <w:t>30 g kalte Butter, i 2 cm große Würfel geschnitten</w:t>
      </w:r>
    </w:p>
    <w:p w14:paraId="7B23C077" w14:textId="77777777" w:rsidR="007641B2" w:rsidRDefault="007641B2" w:rsidP="007641B2">
      <w:pPr>
        <w:rPr>
          <w:sz w:val="24"/>
          <w:szCs w:val="24"/>
        </w:rPr>
      </w:pPr>
      <w:r>
        <w:rPr>
          <w:sz w:val="24"/>
          <w:szCs w:val="24"/>
        </w:rPr>
        <w:t>80 g gemahlene Mandeln</w:t>
      </w:r>
    </w:p>
    <w:p w14:paraId="259B8001" w14:textId="77777777" w:rsidR="007641B2" w:rsidRDefault="007641B2" w:rsidP="007641B2">
      <w:pPr>
        <w:rPr>
          <w:sz w:val="24"/>
          <w:szCs w:val="24"/>
        </w:rPr>
      </w:pPr>
      <w:r>
        <w:rPr>
          <w:sz w:val="24"/>
          <w:szCs w:val="24"/>
        </w:rPr>
        <w:t>25 g Zucker</w:t>
      </w:r>
    </w:p>
    <w:p w14:paraId="598A7A0F" w14:textId="77777777" w:rsidR="007641B2" w:rsidRDefault="007641B2" w:rsidP="007641B2">
      <w:pPr>
        <w:rPr>
          <w:sz w:val="24"/>
          <w:szCs w:val="24"/>
        </w:rPr>
      </w:pPr>
      <w:r>
        <w:rPr>
          <w:sz w:val="24"/>
          <w:szCs w:val="24"/>
        </w:rPr>
        <w:t>1 EL schwarzer Sesam (oder weißer)</w:t>
      </w:r>
    </w:p>
    <w:p w14:paraId="3079672B" w14:textId="77777777" w:rsidR="007641B2" w:rsidRDefault="007641B2" w:rsidP="007641B2">
      <w:pPr>
        <w:rPr>
          <w:sz w:val="24"/>
          <w:szCs w:val="24"/>
        </w:rPr>
      </w:pPr>
      <w:r>
        <w:rPr>
          <w:sz w:val="24"/>
          <w:szCs w:val="24"/>
        </w:rPr>
        <w:t>1 kräftige Prise Salz</w:t>
      </w:r>
    </w:p>
    <w:p w14:paraId="3C77AEAB" w14:textId="77777777" w:rsidR="007641B2" w:rsidRDefault="007641B2" w:rsidP="007641B2">
      <w:pPr>
        <w:rPr>
          <w:sz w:val="24"/>
          <w:szCs w:val="24"/>
        </w:rPr>
      </w:pPr>
    </w:p>
    <w:p w14:paraId="5674ABFD" w14:textId="1265D7D7" w:rsidR="007641B2" w:rsidRPr="00C61BC3" w:rsidRDefault="00C61BC3" w:rsidP="007641B2">
      <w:pPr>
        <w:rPr>
          <w:i/>
          <w:iCs/>
          <w:sz w:val="24"/>
          <w:szCs w:val="24"/>
        </w:rPr>
      </w:pPr>
      <w:r w:rsidRPr="00C61BC3">
        <w:rPr>
          <w:i/>
          <w:iCs/>
          <w:sz w:val="24"/>
          <w:szCs w:val="24"/>
        </w:rPr>
        <w:t xml:space="preserve">Für das </w:t>
      </w:r>
      <w:r w:rsidR="007641B2" w:rsidRPr="00C61BC3">
        <w:rPr>
          <w:i/>
          <w:iCs/>
          <w:sz w:val="24"/>
          <w:szCs w:val="24"/>
        </w:rPr>
        <w:t>Kirschkompott</w:t>
      </w:r>
      <w:r w:rsidRPr="00C61BC3">
        <w:rPr>
          <w:i/>
          <w:iCs/>
          <w:sz w:val="24"/>
          <w:szCs w:val="24"/>
        </w:rPr>
        <w:t>:</w:t>
      </w:r>
    </w:p>
    <w:p w14:paraId="54F6E8E4" w14:textId="77777777" w:rsidR="007641B2" w:rsidRDefault="007641B2" w:rsidP="007641B2">
      <w:pPr>
        <w:rPr>
          <w:sz w:val="24"/>
          <w:szCs w:val="24"/>
        </w:rPr>
      </w:pPr>
      <w:r>
        <w:rPr>
          <w:sz w:val="24"/>
          <w:szCs w:val="24"/>
        </w:rPr>
        <w:t>600 g entsteinte TK-Kirschen, aufgetaut</w:t>
      </w:r>
    </w:p>
    <w:p w14:paraId="1F5166D2" w14:textId="77777777" w:rsidR="007641B2" w:rsidRDefault="007641B2" w:rsidP="007641B2">
      <w:pPr>
        <w:rPr>
          <w:sz w:val="24"/>
          <w:szCs w:val="24"/>
        </w:rPr>
      </w:pPr>
      <w:r>
        <w:rPr>
          <w:sz w:val="24"/>
          <w:szCs w:val="24"/>
        </w:rPr>
        <w:t>90 g Zucker</w:t>
      </w:r>
    </w:p>
    <w:p w14:paraId="10E240A9" w14:textId="77777777" w:rsidR="007641B2" w:rsidRDefault="007641B2" w:rsidP="007641B2">
      <w:pPr>
        <w:rPr>
          <w:sz w:val="24"/>
          <w:szCs w:val="24"/>
        </w:rPr>
      </w:pPr>
      <w:r>
        <w:rPr>
          <w:sz w:val="24"/>
          <w:szCs w:val="24"/>
        </w:rPr>
        <w:t>4 Sternanis</w:t>
      </w:r>
    </w:p>
    <w:p w14:paraId="52D759FA" w14:textId="77777777" w:rsidR="007641B2" w:rsidRDefault="007641B2" w:rsidP="007641B2">
      <w:pPr>
        <w:rPr>
          <w:sz w:val="24"/>
          <w:szCs w:val="24"/>
        </w:rPr>
      </w:pPr>
      <w:r>
        <w:rPr>
          <w:sz w:val="24"/>
          <w:szCs w:val="24"/>
        </w:rPr>
        <w:t>1 Bio-Orange, 4 Streifen Schale, dünn abgeschält</w:t>
      </w:r>
    </w:p>
    <w:p w14:paraId="2AA3A9B5" w14:textId="77777777" w:rsidR="007641B2" w:rsidRDefault="007641B2" w:rsidP="007641B2">
      <w:pPr>
        <w:rPr>
          <w:sz w:val="24"/>
          <w:szCs w:val="24"/>
        </w:rPr>
      </w:pPr>
    </w:p>
    <w:p w14:paraId="31660406" w14:textId="33D3581D" w:rsidR="00C61BC3" w:rsidRDefault="00C61BC3" w:rsidP="007641B2">
      <w:pPr>
        <w:rPr>
          <w:sz w:val="24"/>
          <w:szCs w:val="24"/>
        </w:rPr>
      </w:pPr>
      <w:r>
        <w:rPr>
          <w:sz w:val="24"/>
          <w:szCs w:val="24"/>
        </w:rPr>
        <w:t>Zubereitung:</w:t>
      </w:r>
    </w:p>
    <w:p w14:paraId="63B24F15" w14:textId="77777777" w:rsidR="007641B2" w:rsidRPr="00B215C6" w:rsidRDefault="007641B2" w:rsidP="00B40E8C">
      <w:pPr>
        <w:pStyle w:val="ListParagraph"/>
        <w:numPr>
          <w:ilvl w:val="0"/>
          <w:numId w:val="1065"/>
        </w:numPr>
        <w:spacing w:after="120"/>
        <w:ind w:left="714" w:hanging="357"/>
        <w:contextualSpacing w:val="0"/>
        <w:jc w:val="both"/>
        <w:rPr>
          <w:sz w:val="24"/>
          <w:szCs w:val="24"/>
        </w:rPr>
      </w:pPr>
      <w:r w:rsidRPr="00B215C6">
        <w:rPr>
          <w:sz w:val="24"/>
          <w:szCs w:val="24"/>
        </w:rPr>
        <w:t>Den Feta in einer großen Schüssel zerdrücken und so glatt wie möglich rühren. Frischkäse, Zucker und Zitronenschale zugeben und alles mit dem Schneebesen gründlich vermengen Die Sahne dazugießen und die Mischung aufschlagen, bis sie dick und formbeständig ist. Bis zur Verwendung in den Kühlschrank stellen.</w:t>
      </w:r>
    </w:p>
    <w:p w14:paraId="4A90B9A9" w14:textId="77777777" w:rsidR="007641B2" w:rsidRPr="00B215C6" w:rsidRDefault="007641B2" w:rsidP="00B40E8C">
      <w:pPr>
        <w:pStyle w:val="ListParagraph"/>
        <w:numPr>
          <w:ilvl w:val="0"/>
          <w:numId w:val="1065"/>
        </w:numPr>
        <w:spacing w:after="120"/>
        <w:ind w:left="714" w:hanging="357"/>
        <w:contextualSpacing w:val="0"/>
        <w:jc w:val="both"/>
        <w:rPr>
          <w:sz w:val="24"/>
          <w:szCs w:val="24"/>
        </w:rPr>
      </w:pPr>
      <w:r w:rsidRPr="00B215C6">
        <w:rPr>
          <w:sz w:val="24"/>
          <w:szCs w:val="24"/>
        </w:rPr>
        <w:t>Den Backofen auf 180 Grad Umluft vorheizen.</w:t>
      </w:r>
    </w:p>
    <w:p w14:paraId="2D2F6ADA" w14:textId="77777777" w:rsidR="007641B2" w:rsidRPr="00B215C6" w:rsidRDefault="007641B2" w:rsidP="00B40E8C">
      <w:pPr>
        <w:pStyle w:val="ListParagraph"/>
        <w:numPr>
          <w:ilvl w:val="0"/>
          <w:numId w:val="1065"/>
        </w:numPr>
        <w:spacing w:after="120"/>
        <w:ind w:left="714" w:hanging="357"/>
        <w:contextualSpacing w:val="0"/>
        <w:jc w:val="both"/>
        <w:rPr>
          <w:sz w:val="24"/>
          <w:szCs w:val="24"/>
        </w:rPr>
      </w:pPr>
      <w:r w:rsidRPr="00B215C6">
        <w:rPr>
          <w:sz w:val="24"/>
          <w:szCs w:val="24"/>
        </w:rPr>
        <w:lastRenderedPageBreak/>
        <w:t>Für den Crumble Haselnüsse, Butter, gemahlene Mandeln und Zucker in eine Schüssel geben und die Butter mit den Fingerspitzen in die anderen Zutaten reiben, bis eine krümelige Masse entstanden ist. Sesam und Salz untermischen. Die Krümel auf einem Backblech verteilen und etwa 12 Minuten im Ofen goldbraun backen.</w:t>
      </w:r>
    </w:p>
    <w:p w14:paraId="0F22FA99" w14:textId="77777777" w:rsidR="007641B2" w:rsidRPr="00B215C6" w:rsidRDefault="007641B2" w:rsidP="00B40E8C">
      <w:pPr>
        <w:pStyle w:val="ListParagraph"/>
        <w:numPr>
          <w:ilvl w:val="0"/>
          <w:numId w:val="1065"/>
        </w:numPr>
        <w:spacing w:after="120"/>
        <w:ind w:left="714" w:hanging="357"/>
        <w:contextualSpacing w:val="0"/>
        <w:jc w:val="both"/>
        <w:rPr>
          <w:sz w:val="24"/>
          <w:szCs w:val="24"/>
        </w:rPr>
      </w:pPr>
      <w:r w:rsidRPr="00B215C6">
        <w:rPr>
          <w:sz w:val="24"/>
          <w:szCs w:val="24"/>
        </w:rPr>
        <w:t>Für das Kompott Kirschen, Zucker, Sternanis und Orangenschale in einem Topf vermengen, bei mittlerer bis starker Hitze zum Kochen bringen und 10 – 15 Minuten garen, bis die Mischung dicklich ist (beim Abkühlen dickt sie noch weiter ein). Auf Zimmertemperatur abkühlen lassen, Sternanis und Orangenschale wegwerfen.</w:t>
      </w:r>
    </w:p>
    <w:p w14:paraId="4BF48B69" w14:textId="77777777" w:rsidR="007641B2" w:rsidRDefault="007641B2" w:rsidP="00B40E8C">
      <w:pPr>
        <w:pStyle w:val="ListParagraph"/>
        <w:numPr>
          <w:ilvl w:val="0"/>
          <w:numId w:val="1065"/>
        </w:numPr>
        <w:spacing w:after="120"/>
        <w:ind w:left="714" w:hanging="357"/>
        <w:contextualSpacing w:val="0"/>
        <w:jc w:val="both"/>
        <w:rPr>
          <w:sz w:val="24"/>
          <w:szCs w:val="24"/>
        </w:rPr>
      </w:pPr>
      <w:r w:rsidRPr="00B215C6">
        <w:rPr>
          <w:sz w:val="24"/>
          <w:szCs w:val="24"/>
        </w:rPr>
        <w:t>Zum Servieren je einen großen Löffel Käsecreme in Dessertschalen schöpfen und die Hälfte der Streusel darauf verteilen. Das Kompott darüberlöffeln und den restlichen Crumble daraufstreuen. Das Dessert mit ein paar Tropfen Olivenöl beträufeln und servieren.</w:t>
      </w:r>
    </w:p>
    <w:p w14:paraId="7F950E16" w14:textId="77777777" w:rsidR="007641B2" w:rsidRDefault="007641B2" w:rsidP="007641B2">
      <w:pPr>
        <w:rPr>
          <w:sz w:val="24"/>
          <w:szCs w:val="24"/>
        </w:rPr>
      </w:pPr>
      <w:r>
        <w:rPr>
          <w:sz w:val="24"/>
          <w:szCs w:val="24"/>
        </w:rPr>
        <w:br w:type="page"/>
      </w:r>
    </w:p>
    <w:p w14:paraId="576F675D" w14:textId="7548944E" w:rsidR="00B07C03" w:rsidRDefault="00B07C03" w:rsidP="00C61BC3">
      <w:pPr>
        <w:pStyle w:val="Heading2"/>
        <w:spacing w:after="240"/>
      </w:pPr>
      <w:r>
        <w:lastRenderedPageBreak/>
        <w:t>Linzer Torte</w:t>
      </w:r>
    </w:p>
    <w:p w14:paraId="67DD34D9" w14:textId="4FFA8DD4" w:rsidR="00B07C03" w:rsidRPr="00C61BC3" w:rsidRDefault="00B07C03" w:rsidP="00B07C03">
      <w:pPr>
        <w:rPr>
          <w:sz w:val="24"/>
          <w:szCs w:val="24"/>
          <w:u w:val="single"/>
        </w:rPr>
      </w:pPr>
      <w:r w:rsidRPr="00C61BC3">
        <w:rPr>
          <w:sz w:val="24"/>
          <w:szCs w:val="24"/>
          <w:u w:val="single"/>
        </w:rPr>
        <w:t>Zutaten</w:t>
      </w:r>
      <w:r w:rsidR="00C61BC3">
        <w:rPr>
          <w:sz w:val="24"/>
          <w:szCs w:val="24"/>
          <w:u w:val="single"/>
        </w:rPr>
        <w:t>:</w:t>
      </w:r>
    </w:p>
    <w:p w14:paraId="2C414F69" w14:textId="77777777" w:rsidR="00B07C03" w:rsidRDefault="00B07C03" w:rsidP="00B07C03">
      <w:pPr>
        <w:rPr>
          <w:sz w:val="24"/>
          <w:szCs w:val="24"/>
        </w:rPr>
      </w:pPr>
      <w:r>
        <w:rPr>
          <w:sz w:val="24"/>
          <w:szCs w:val="24"/>
        </w:rPr>
        <w:t>200 g Butter</w:t>
      </w:r>
    </w:p>
    <w:p w14:paraId="60903C2B" w14:textId="77777777" w:rsidR="00B07C03" w:rsidRDefault="00B07C03" w:rsidP="00B07C03">
      <w:pPr>
        <w:rPr>
          <w:sz w:val="24"/>
          <w:szCs w:val="24"/>
        </w:rPr>
      </w:pPr>
      <w:r>
        <w:rPr>
          <w:sz w:val="24"/>
          <w:szCs w:val="24"/>
        </w:rPr>
        <w:t>150 g Puderzucker</w:t>
      </w:r>
    </w:p>
    <w:p w14:paraId="18613356" w14:textId="77777777" w:rsidR="00B07C03" w:rsidRDefault="00B07C03" w:rsidP="00B07C03">
      <w:pPr>
        <w:rPr>
          <w:sz w:val="24"/>
          <w:szCs w:val="24"/>
        </w:rPr>
      </w:pPr>
      <w:r>
        <w:rPr>
          <w:sz w:val="24"/>
          <w:szCs w:val="24"/>
        </w:rPr>
        <w:t>2 Eier</w:t>
      </w:r>
    </w:p>
    <w:p w14:paraId="63FB2B6E" w14:textId="77777777" w:rsidR="00B07C03" w:rsidRDefault="00B07C03" w:rsidP="00B07C03">
      <w:pPr>
        <w:rPr>
          <w:sz w:val="24"/>
          <w:szCs w:val="24"/>
        </w:rPr>
      </w:pPr>
      <w:r>
        <w:rPr>
          <w:sz w:val="24"/>
          <w:szCs w:val="24"/>
        </w:rPr>
        <w:t>4 Eigelb</w:t>
      </w:r>
    </w:p>
    <w:p w14:paraId="35BDF5DA" w14:textId="77777777" w:rsidR="00B07C03" w:rsidRDefault="00B07C03" w:rsidP="00B07C03">
      <w:pPr>
        <w:rPr>
          <w:sz w:val="24"/>
          <w:szCs w:val="24"/>
        </w:rPr>
      </w:pPr>
      <w:r>
        <w:rPr>
          <w:sz w:val="24"/>
          <w:szCs w:val="24"/>
        </w:rPr>
        <w:t>250 g Mehl</w:t>
      </w:r>
    </w:p>
    <w:p w14:paraId="538D6C55" w14:textId="77777777" w:rsidR="00B07C03" w:rsidRDefault="00B07C03" w:rsidP="00B07C03">
      <w:pPr>
        <w:rPr>
          <w:sz w:val="24"/>
          <w:szCs w:val="24"/>
        </w:rPr>
      </w:pPr>
      <w:r>
        <w:rPr>
          <w:sz w:val="24"/>
          <w:szCs w:val="24"/>
        </w:rPr>
        <w:t>70 g geriebene und geröstete Haselnüsse</w:t>
      </w:r>
    </w:p>
    <w:p w14:paraId="7381E54C" w14:textId="77777777" w:rsidR="00B07C03" w:rsidRDefault="00B07C03" w:rsidP="00B07C03">
      <w:pPr>
        <w:rPr>
          <w:sz w:val="24"/>
          <w:szCs w:val="24"/>
        </w:rPr>
      </w:pPr>
      <w:r>
        <w:rPr>
          <w:sz w:val="24"/>
          <w:szCs w:val="24"/>
        </w:rPr>
        <w:t>70 g geriebene Mandeln</w:t>
      </w:r>
    </w:p>
    <w:p w14:paraId="59468E71" w14:textId="77777777" w:rsidR="00B07C03" w:rsidRDefault="00B07C03" w:rsidP="00B07C03">
      <w:pPr>
        <w:rPr>
          <w:sz w:val="24"/>
          <w:szCs w:val="24"/>
        </w:rPr>
      </w:pPr>
      <w:r>
        <w:rPr>
          <w:sz w:val="24"/>
          <w:szCs w:val="24"/>
        </w:rPr>
        <w:t>70 g geriebene Schokolade</w:t>
      </w:r>
    </w:p>
    <w:p w14:paraId="02D36C62" w14:textId="77777777" w:rsidR="00B07C03" w:rsidRDefault="00B07C03" w:rsidP="00B07C03">
      <w:pPr>
        <w:rPr>
          <w:sz w:val="24"/>
          <w:szCs w:val="24"/>
        </w:rPr>
      </w:pPr>
      <w:r>
        <w:rPr>
          <w:sz w:val="24"/>
          <w:szCs w:val="24"/>
        </w:rPr>
        <w:t>Rote Johannisbeermarmelade</w:t>
      </w:r>
    </w:p>
    <w:p w14:paraId="03F18B3A" w14:textId="77777777" w:rsidR="00B07C03" w:rsidRDefault="00B07C03" w:rsidP="00B07C03">
      <w:pPr>
        <w:rPr>
          <w:sz w:val="24"/>
          <w:szCs w:val="24"/>
        </w:rPr>
      </w:pPr>
      <w:r>
        <w:rPr>
          <w:sz w:val="24"/>
          <w:szCs w:val="24"/>
        </w:rPr>
        <w:t>Rohmarzipan</w:t>
      </w:r>
    </w:p>
    <w:p w14:paraId="6476D636" w14:textId="77777777" w:rsidR="00B07C03" w:rsidRDefault="00B07C03" w:rsidP="00B07C03">
      <w:pPr>
        <w:rPr>
          <w:sz w:val="24"/>
          <w:szCs w:val="24"/>
        </w:rPr>
      </w:pPr>
      <w:r>
        <w:rPr>
          <w:sz w:val="24"/>
          <w:szCs w:val="24"/>
        </w:rPr>
        <w:t>1 TL Backpulver</w:t>
      </w:r>
    </w:p>
    <w:p w14:paraId="3E04B18C" w14:textId="77777777" w:rsidR="00B07C03" w:rsidRDefault="00B07C03" w:rsidP="00B07C03">
      <w:pPr>
        <w:rPr>
          <w:sz w:val="24"/>
          <w:szCs w:val="24"/>
        </w:rPr>
      </w:pPr>
      <w:r>
        <w:rPr>
          <w:sz w:val="24"/>
          <w:szCs w:val="24"/>
        </w:rPr>
        <w:t>1 Prise Zimt</w:t>
      </w:r>
    </w:p>
    <w:p w14:paraId="551C0D8B" w14:textId="77777777" w:rsidR="00B07C03" w:rsidRDefault="00B07C03" w:rsidP="00B07C03">
      <w:pPr>
        <w:rPr>
          <w:sz w:val="24"/>
          <w:szCs w:val="24"/>
        </w:rPr>
      </w:pPr>
      <w:r>
        <w:rPr>
          <w:sz w:val="24"/>
          <w:szCs w:val="24"/>
        </w:rPr>
        <w:t>Nelkenpulver</w:t>
      </w:r>
    </w:p>
    <w:p w14:paraId="3040647D" w14:textId="77777777" w:rsidR="00B07C03" w:rsidRDefault="00B07C03" w:rsidP="00B07C03">
      <w:pPr>
        <w:rPr>
          <w:sz w:val="24"/>
          <w:szCs w:val="24"/>
        </w:rPr>
      </w:pPr>
      <w:r>
        <w:rPr>
          <w:sz w:val="24"/>
          <w:szCs w:val="24"/>
        </w:rPr>
        <w:t>Kardamon</w:t>
      </w:r>
    </w:p>
    <w:p w14:paraId="315BE4D4" w14:textId="77777777" w:rsidR="00B07C03" w:rsidRDefault="00B07C03" w:rsidP="00B07C03">
      <w:pPr>
        <w:rPr>
          <w:sz w:val="24"/>
          <w:szCs w:val="24"/>
        </w:rPr>
      </w:pPr>
      <w:r>
        <w:rPr>
          <w:sz w:val="24"/>
          <w:szCs w:val="24"/>
        </w:rPr>
        <w:t>Vanillezucker</w:t>
      </w:r>
    </w:p>
    <w:p w14:paraId="2D66758E" w14:textId="77777777" w:rsidR="00B07C03" w:rsidRDefault="00B07C03" w:rsidP="00B07C03">
      <w:pPr>
        <w:rPr>
          <w:sz w:val="24"/>
          <w:szCs w:val="24"/>
        </w:rPr>
      </w:pPr>
      <w:r>
        <w:rPr>
          <w:sz w:val="24"/>
          <w:szCs w:val="24"/>
        </w:rPr>
        <w:t>Rum</w:t>
      </w:r>
    </w:p>
    <w:p w14:paraId="4EB88893" w14:textId="77777777" w:rsidR="00B07C03" w:rsidRDefault="00B07C03" w:rsidP="00B07C03">
      <w:pPr>
        <w:rPr>
          <w:sz w:val="24"/>
          <w:szCs w:val="24"/>
        </w:rPr>
      </w:pPr>
    </w:p>
    <w:p w14:paraId="11752C12" w14:textId="6A063F4B" w:rsidR="00C61BC3" w:rsidRDefault="00C61BC3" w:rsidP="00B07C03">
      <w:pPr>
        <w:rPr>
          <w:sz w:val="24"/>
          <w:szCs w:val="24"/>
        </w:rPr>
      </w:pPr>
      <w:r>
        <w:rPr>
          <w:sz w:val="24"/>
          <w:szCs w:val="24"/>
        </w:rPr>
        <w:t>Zubereitung:</w:t>
      </w:r>
    </w:p>
    <w:p w14:paraId="185C4DE4" w14:textId="77777777" w:rsidR="00B07C03" w:rsidRPr="002F4311" w:rsidRDefault="00B07C03" w:rsidP="00B40E8C">
      <w:pPr>
        <w:pStyle w:val="ListParagraph"/>
        <w:numPr>
          <w:ilvl w:val="0"/>
          <w:numId w:val="1301"/>
        </w:numPr>
        <w:spacing w:after="120"/>
        <w:ind w:left="714" w:hanging="357"/>
        <w:contextualSpacing w:val="0"/>
        <w:jc w:val="both"/>
        <w:rPr>
          <w:sz w:val="24"/>
          <w:szCs w:val="24"/>
        </w:rPr>
      </w:pPr>
      <w:r w:rsidRPr="002F4311">
        <w:rPr>
          <w:sz w:val="24"/>
          <w:szCs w:val="24"/>
        </w:rPr>
        <w:t>Butter mit Puderzucker, 2 Eiern und 4 Eigelb schaumig rühren. Dann Mehl, Haselnüsse, Mandeln, Schokolade, Backpulver, etwas Zitronensaft, 1 Prise Zimt, Nelkenpulver, Kardamon, Vanillezucker und einen Schuss Rum vermischen. Die Masse in einen Spritzsack mit großer runder Tülle füllen und eine Schicht in die Tortenform spritzen. Auf diese erste Teigschicht eine Lage Marmelade (3 – 4 mm) geben, mit einer zweiten Schicht abschließen und im Ofen bei 180 Grad ca. 30 Minuten backen.</w:t>
      </w:r>
    </w:p>
    <w:p w14:paraId="2824D92E" w14:textId="77777777" w:rsidR="00B07C03" w:rsidRPr="002F4311" w:rsidRDefault="00B07C03" w:rsidP="00B40E8C">
      <w:pPr>
        <w:pStyle w:val="ListParagraph"/>
        <w:numPr>
          <w:ilvl w:val="0"/>
          <w:numId w:val="1301"/>
        </w:numPr>
        <w:spacing w:after="120"/>
        <w:ind w:left="714" w:hanging="357"/>
        <w:contextualSpacing w:val="0"/>
        <w:jc w:val="both"/>
        <w:rPr>
          <w:sz w:val="24"/>
          <w:szCs w:val="24"/>
        </w:rPr>
      </w:pPr>
      <w:r w:rsidRPr="002F4311">
        <w:rPr>
          <w:sz w:val="24"/>
          <w:szCs w:val="24"/>
        </w:rPr>
        <w:t>Für das Tortengitter Rohmarzipan mit Zuckerwasser und Kirschwasser spritzfähig machen. Gitter auf die Torte spritzen. Die Zwischenräume mit Marmelade ausstreichen und 5 Minuten bei starker Oberhitze im Ofen abflämmen. Mandelsplitter darauf streuen.</w:t>
      </w:r>
    </w:p>
    <w:p w14:paraId="28AC79C7" w14:textId="77777777" w:rsidR="00B07C03" w:rsidRDefault="00B07C03" w:rsidP="00B07C03">
      <w:pPr>
        <w:rPr>
          <w:sz w:val="24"/>
          <w:szCs w:val="24"/>
        </w:rPr>
      </w:pPr>
    </w:p>
    <w:p w14:paraId="7BC88661" w14:textId="77777777" w:rsidR="00B07C03" w:rsidRDefault="00B07C03" w:rsidP="00B07C03">
      <w:pPr>
        <w:ind w:left="708" w:hanging="708"/>
        <w:rPr>
          <w:sz w:val="24"/>
          <w:szCs w:val="24"/>
        </w:rPr>
      </w:pPr>
      <w:r>
        <w:rPr>
          <w:sz w:val="24"/>
          <w:szCs w:val="24"/>
        </w:rPr>
        <w:t>Info:</w:t>
      </w:r>
      <w:r>
        <w:rPr>
          <w:sz w:val="24"/>
          <w:szCs w:val="24"/>
        </w:rPr>
        <w:tab/>
        <w:t xml:space="preserve">Ich nehme immer ein anderes Rezept für die Linzer Torte. Aus dem orangenen Buch </w:t>
      </w:r>
      <w:r w:rsidRPr="002F4311">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Pr>
          <w:sz w:val="24"/>
          <w:szCs w:val="24"/>
        </w:rPr>
        <w:br w:type="page"/>
      </w:r>
    </w:p>
    <w:p w14:paraId="56D83531" w14:textId="77777777" w:rsidR="00B07C03" w:rsidRDefault="00B07C03" w:rsidP="00C61BC3">
      <w:pPr>
        <w:pStyle w:val="Heading2"/>
        <w:spacing w:after="240"/>
      </w:pPr>
      <w:r>
        <w:lastRenderedPageBreak/>
        <w:t>Eierlikörtorte</w:t>
      </w:r>
    </w:p>
    <w:p w14:paraId="3F7D7FAD" w14:textId="77777777" w:rsidR="00B07C03" w:rsidRDefault="00B07C03" w:rsidP="00B07C03">
      <w:pPr>
        <w:rPr>
          <w:sz w:val="24"/>
          <w:szCs w:val="24"/>
        </w:rPr>
      </w:pPr>
      <w:r w:rsidRPr="00C61BC3">
        <w:rPr>
          <w:sz w:val="24"/>
          <w:szCs w:val="24"/>
          <w:u w:val="single"/>
        </w:rPr>
        <w:t>Zutaten</w:t>
      </w:r>
      <w:r>
        <w:rPr>
          <w:sz w:val="24"/>
          <w:szCs w:val="24"/>
        </w:rPr>
        <w:t>:</w:t>
      </w:r>
    </w:p>
    <w:p w14:paraId="4C97F8BF" w14:textId="77777777" w:rsidR="00B07C03" w:rsidRDefault="00B07C03" w:rsidP="00B07C03">
      <w:pPr>
        <w:rPr>
          <w:sz w:val="24"/>
          <w:szCs w:val="24"/>
        </w:rPr>
      </w:pPr>
      <w:r>
        <w:rPr>
          <w:sz w:val="24"/>
          <w:szCs w:val="24"/>
        </w:rPr>
        <w:t>1 Tafel Zartbitterschokolade</w:t>
      </w:r>
    </w:p>
    <w:p w14:paraId="7D2E9C9D" w14:textId="77777777" w:rsidR="00B07C03" w:rsidRDefault="00B07C03" w:rsidP="00B07C03">
      <w:pPr>
        <w:rPr>
          <w:sz w:val="24"/>
          <w:szCs w:val="24"/>
        </w:rPr>
      </w:pPr>
      <w:r>
        <w:rPr>
          <w:sz w:val="24"/>
          <w:szCs w:val="24"/>
        </w:rPr>
        <w:t>5 Eier</w:t>
      </w:r>
    </w:p>
    <w:p w14:paraId="003B1C17" w14:textId="77777777" w:rsidR="00B07C03" w:rsidRDefault="00B07C03" w:rsidP="00B07C03">
      <w:pPr>
        <w:rPr>
          <w:sz w:val="24"/>
          <w:szCs w:val="24"/>
        </w:rPr>
      </w:pPr>
      <w:r>
        <w:rPr>
          <w:sz w:val="24"/>
          <w:szCs w:val="24"/>
        </w:rPr>
        <w:t>80 g Zucker</w:t>
      </w:r>
    </w:p>
    <w:p w14:paraId="76B144F1" w14:textId="77777777" w:rsidR="00B07C03" w:rsidRDefault="00B07C03" w:rsidP="00B07C03">
      <w:pPr>
        <w:rPr>
          <w:sz w:val="24"/>
          <w:szCs w:val="24"/>
        </w:rPr>
      </w:pPr>
      <w:r>
        <w:rPr>
          <w:sz w:val="24"/>
          <w:szCs w:val="24"/>
        </w:rPr>
        <w:t>1 EL Rum</w:t>
      </w:r>
    </w:p>
    <w:p w14:paraId="09AEC04D" w14:textId="77777777" w:rsidR="00B07C03" w:rsidRDefault="00B07C03" w:rsidP="00B07C03">
      <w:pPr>
        <w:rPr>
          <w:sz w:val="24"/>
          <w:szCs w:val="24"/>
        </w:rPr>
      </w:pPr>
      <w:r>
        <w:rPr>
          <w:sz w:val="24"/>
          <w:szCs w:val="24"/>
        </w:rPr>
        <w:t>8 EL Eierlikör</w:t>
      </w:r>
    </w:p>
    <w:p w14:paraId="1013F74F" w14:textId="77777777" w:rsidR="00B07C03" w:rsidRDefault="00B07C03" w:rsidP="00B07C03">
      <w:pPr>
        <w:rPr>
          <w:sz w:val="24"/>
          <w:szCs w:val="24"/>
        </w:rPr>
      </w:pPr>
      <w:r>
        <w:rPr>
          <w:sz w:val="24"/>
          <w:szCs w:val="24"/>
        </w:rPr>
        <w:t>2 Becher Schlagsahne</w:t>
      </w:r>
    </w:p>
    <w:p w14:paraId="6903410D" w14:textId="77777777" w:rsidR="00B07C03" w:rsidRDefault="00B07C03" w:rsidP="00B07C03">
      <w:pPr>
        <w:rPr>
          <w:sz w:val="24"/>
          <w:szCs w:val="24"/>
        </w:rPr>
      </w:pPr>
      <w:r>
        <w:rPr>
          <w:sz w:val="24"/>
          <w:szCs w:val="24"/>
        </w:rPr>
        <w:t>1 Päckchen Vanillezucker</w:t>
      </w:r>
    </w:p>
    <w:p w14:paraId="3CE38822" w14:textId="77777777" w:rsidR="00B07C03" w:rsidRDefault="00B07C03" w:rsidP="00B07C03">
      <w:pPr>
        <w:rPr>
          <w:sz w:val="24"/>
          <w:szCs w:val="24"/>
        </w:rPr>
      </w:pPr>
      <w:r>
        <w:rPr>
          <w:sz w:val="24"/>
          <w:szCs w:val="24"/>
        </w:rPr>
        <w:t>1 Päckchen Sahnesteif</w:t>
      </w:r>
    </w:p>
    <w:p w14:paraId="7FEA5637" w14:textId="77777777" w:rsidR="00B07C03" w:rsidRDefault="00B07C03" w:rsidP="00B07C03">
      <w:pPr>
        <w:rPr>
          <w:sz w:val="24"/>
          <w:szCs w:val="24"/>
        </w:rPr>
      </w:pPr>
      <w:r>
        <w:rPr>
          <w:sz w:val="24"/>
          <w:szCs w:val="24"/>
        </w:rPr>
        <w:t>75 g Raspelschokolade</w:t>
      </w:r>
    </w:p>
    <w:p w14:paraId="5BFA8253" w14:textId="77777777" w:rsidR="00B07C03" w:rsidRDefault="00B07C03" w:rsidP="00B07C03">
      <w:pPr>
        <w:rPr>
          <w:sz w:val="24"/>
          <w:szCs w:val="24"/>
        </w:rPr>
      </w:pPr>
    </w:p>
    <w:p w14:paraId="7F826C30" w14:textId="6AFF01B7" w:rsidR="00C61BC3" w:rsidRDefault="00C61BC3" w:rsidP="00B07C03">
      <w:pPr>
        <w:rPr>
          <w:sz w:val="24"/>
          <w:szCs w:val="24"/>
        </w:rPr>
      </w:pPr>
      <w:r>
        <w:rPr>
          <w:sz w:val="24"/>
          <w:szCs w:val="24"/>
        </w:rPr>
        <w:t>Zubereitung:</w:t>
      </w:r>
    </w:p>
    <w:p w14:paraId="404FB5D0" w14:textId="77777777" w:rsidR="00C61BC3" w:rsidRDefault="00B07C03" w:rsidP="00B40E8C">
      <w:pPr>
        <w:pStyle w:val="ListParagraph"/>
        <w:numPr>
          <w:ilvl w:val="0"/>
          <w:numId w:val="1302"/>
        </w:numPr>
        <w:spacing w:after="120"/>
        <w:ind w:left="714" w:hanging="357"/>
        <w:contextualSpacing w:val="0"/>
        <w:jc w:val="both"/>
        <w:rPr>
          <w:sz w:val="24"/>
          <w:szCs w:val="24"/>
        </w:rPr>
      </w:pPr>
      <w:r w:rsidRPr="00C61BC3">
        <w:rPr>
          <w:sz w:val="24"/>
          <w:szCs w:val="24"/>
        </w:rPr>
        <w:t>Schokolade hacken, Eier trennen. Eigelb und Butter und Zucker cremig schlagen. Rum, 2 EL Eierlikör, Mandeln und gehackte Schokolade zufügen und untermengen. Eiweiß steif schlagen und vorsichtig unter den Teig heben. In eine Form füllen und ca. 25 – 30 Minuten bei 200 Grad backen.</w:t>
      </w:r>
    </w:p>
    <w:p w14:paraId="159D87CC" w14:textId="57284E46" w:rsidR="00B07C03" w:rsidRPr="00C61BC3" w:rsidRDefault="00B07C03" w:rsidP="00B40E8C">
      <w:pPr>
        <w:pStyle w:val="ListParagraph"/>
        <w:numPr>
          <w:ilvl w:val="0"/>
          <w:numId w:val="1302"/>
        </w:numPr>
        <w:spacing w:after="120"/>
        <w:ind w:left="714" w:hanging="357"/>
        <w:contextualSpacing w:val="0"/>
        <w:jc w:val="both"/>
        <w:rPr>
          <w:sz w:val="24"/>
          <w:szCs w:val="24"/>
        </w:rPr>
      </w:pPr>
      <w:r w:rsidRPr="00C61BC3">
        <w:rPr>
          <w:sz w:val="24"/>
          <w:szCs w:val="24"/>
        </w:rPr>
        <w:t>Sahne und Vanillin und Sahnesteif steif schlagen. ¼ der Sahne in einen Spritzbeutel mit Eierlikör füllen. Die Torte mit der restlichen Sahne bestreichen und mit Sahnetupfen und Raspelschokolade verzieren. Den restlichen Eierlikör in die Mitte der Torte gießen und kaltstellen.</w:t>
      </w:r>
      <w:r w:rsidRPr="00C61BC3">
        <w:rPr>
          <w:sz w:val="24"/>
          <w:szCs w:val="24"/>
        </w:rPr>
        <w:br w:type="page"/>
      </w:r>
    </w:p>
    <w:p w14:paraId="6DDF5966" w14:textId="754F4D1A" w:rsidR="00881BCC" w:rsidRDefault="00881BCC" w:rsidP="00C61BC3">
      <w:pPr>
        <w:pStyle w:val="Heading2"/>
        <w:spacing w:after="240"/>
      </w:pPr>
      <w:r>
        <w:lastRenderedPageBreak/>
        <w:t>Bretonischer Kuchen (Gâteau breton)</w:t>
      </w:r>
      <w:r w:rsidR="007B176D">
        <w:rPr>
          <w:rStyle w:val="FootnoteReference"/>
        </w:rPr>
        <w:footnoteReference w:id="1621"/>
      </w:r>
      <w:r>
        <w:t xml:space="preserve"> </w:t>
      </w:r>
    </w:p>
    <w:p w14:paraId="3264B31D" w14:textId="4F7C07BB" w:rsidR="00C2398D" w:rsidRDefault="00C2398D">
      <w:pPr>
        <w:rPr>
          <w:sz w:val="24"/>
          <w:szCs w:val="24"/>
        </w:rPr>
      </w:pPr>
      <w:r w:rsidRPr="00C61BC3">
        <w:rPr>
          <w:sz w:val="24"/>
          <w:szCs w:val="24"/>
          <w:u w:val="single"/>
        </w:rPr>
        <w:t>Zutaten</w:t>
      </w:r>
      <w:r>
        <w:rPr>
          <w:sz w:val="24"/>
          <w:szCs w:val="24"/>
        </w:rPr>
        <w:t xml:space="preserve"> </w:t>
      </w:r>
      <w:r w:rsidR="00C61BC3">
        <w:rPr>
          <w:sz w:val="24"/>
          <w:szCs w:val="24"/>
        </w:rPr>
        <w:t>(</w:t>
      </w:r>
      <w:r>
        <w:rPr>
          <w:sz w:val="24"/>
          <w:szCs w:val="24"/>
        </w:rPr>
        <w:t>für eine Springform</w:t>
      </w:r>
      <w:r w:rsidR="00C61BC3">
        <w:rPr>
          <w:sz w:val="24"/>
          <w:szCs w:val="24"/>
        </w:rPr>
        <w:t>)</w:t>
      </w:r>
      <w:r>
        <w:rPr>
          <w:sz w:val="24"/>
          <w:szCs w:val="24"/>
        </w:rPr>
        <w:t>:</w:t>
      </w:r>
    </w:p>
    <w:p w14:paraId="3159FC7F" w14:textId="77777777" w:rsidR="00C2398D" w:rsidRDefault="00C2398D">
      <w:pPr>
        <w:rPr>
          <w:sz w:val="24"/>
          <w:szCs w:val="24"/>
        </w:rPr>
      </w:pPr>
      <w:r>
        <w:rPr>
          <w:sz w:val="24"/>
          <w:szCs w:val="24"/>
        </w:rPr>
        <w:t>400 g Mehl</w:t>
      </w:r>
    </w:p>
    <w:p w14:paraId="437EF1D5" w14:textId="77777777" w:rsidR="00C2398D" w:rsidRDefault="00C2398D">
      <w:pPr>
        <w:rPr>
          <w:sz w:val="24"/>
          <w:szCs w:val="24"/>
        </w:rPr>
      </w:pPr>
      <w:r>
        <w:rPr>
          <w:sz w:val="24"/>
          <w:szCs w:val="24"/>
        </w:rPr>
        <w:t>200 – 250 g Zucker</w:t>
      </w:r>
    </w:p>
    <w:p w14:paraId="746E168B" w14:textId="3136D20A" w:rsidR="00C2398D" w:rsidRDefault="00C2398D">
      <w:pPr>
        <w:rPr>
          <w:sz w:val="24"/>
          <w:szCs w:val="24"/>
        </w:rPr>
      </w:pPr>
      <w:r>
        <w:rPr>
          <w:sz w:val="24"/>
          <w:szCs w:val="24"/>
        </w:rPr>
        <w:t>300 g Salzbutter (plus etwas zum Ausbuttern der Form)</w:t>
      </w:r>
    </w:p>
    <w:p w14:paraId="5CA5BEDC" w14:textId="77777777" w:rsidR="00C2398D" w:rsidRDefault="00C2398D">
      <w:pPr>
        <w:rPr>
          <w:sz w:val="24"/>
          <w:szCs w:val="24"/>
        </w:rPr>
      </w:pPr>
      <w:r>
        <w:rPr>
          <w:sz w:val="24"/>
          <w:szCs w:val="24"/>
        </w:rPr>
        <w:t>4 Eigelb plus 1 weiteres zum Bestreichen</w:t>
      </w:r>
    </w:p>
    <w:p w14:paraId="2676776B" w14:textId="77777777" w:rsidR="00C2398D" w:rsidRDefault="00C2398D">
      <w:pPr>
        <w:rPr>
          <w:sz w:val="24"/>
          <w:szCs w:val="24"/>
        </w:rPr>
      </w:pPr>
    </w:p>
    <w:p w14:paraId="3F5620D3" w14:textId="43079164" w:rsidR="00C61BC3" w:rsidRDefault="00C61BC3">
      <w:pPr>
        <w:rPr>
          <w:sz w:val="24"/>
          <w:szCs w:val="24"/>
        </w:rPr>
      </w:pPr>
      <w:r>
        <w:rPr>
          <w:sz w:val="24"/>
          <w:szCs w:val="24"/>
        </w:rPr>
        <w:t>Zubereitung:</w:t>
      </w:r>
    </w:p>
    <w:p w14:paraId="4EAE6C01" w14:textId="0F34D215" w:rsidR="009727B6" w:rsidRPr="009E72BA" w:rsidRDefault="009727B6" w:rsidP="00B40E8C">
      <w:pPr>
        <w:pStyle w:val="ListParagraph"/>
        <w:numPr>
          <w:ilvl w:val="0"/>
          <w:numId w:val="1555"/>
        </w:numPr>
        <w:spacing w:after="120"/>
        <w:ind w:left="714" w:hanging="357"/>
        <w:contextualSpacing w:val="0"/>
        <w:jc w:val="both"/>
        <w:rPr>
          <w:sz w:val="24"/>
          <w:szCs w:val="24"/>
        </w:rPr>
      </w:pPr>
      <w:r w:rsidRPr="009E72BA">
        <w:rPr>
          <w:sz w:val="24"/>
          <w:szCs w:val="24"/>
        </w:rPr>
        <w:t xml:space="preserve">Mehl und Zucker vermengen, Butter in Würfel schneiden und mit den Händen in die Mehl-Mischung kneten. Vier </w:t>
      </w:r>
      <w:r w:rsidR="009E72BA" w:rsidRPr="009E72BA">
        <w:rPr>
          <w:sz w:val="24"/>
          <w:szCs w:val="24"/>
        </w:rPr>
        <w:t>Ei</w:t>
      </w:r>
      <w:r w:rsidRPr="009E72BA">
        <w:rPr>
          <w:sz w:val="24"/>
          <w:szCs w:val="24"/>
        </w:rPr>
        <w:t>gelb hinzufügen, alles zu einem Teig kneten. Eine Spring</w:t>
      </w:r>
      <w:r w:rsidR="009E72BA" w:rsidRPr="009E72BA">
        <w:rPr>
          <w:sz w:val="24"/>
          <w:szCs w:val="24"/>
        </w:rPr>
        <w:t>f</w:t>
      </w:r>
      <w:r w:rsidRPr="009E72BA">
        <w:rPr>
          <w:sz w:val="24"/>
          <w:szCs w:val="24"/>
        </w:rPr>
        <w:t>orm oder Tarteform mit Backpapier auslegen, buttern, den Teig hi</w:t>
      </w:r>
      <w:r w:rsidR="009E72BA" w:rsidRPr="009E72BA">
        <w:rPr>
          <w:sz w:val="24"/>
          <w:szCs w:val="24"/>
        </w:rPr>
        <w:t>n</w:t>
      </w:r>
      <w:r w:rsidRPr="009E72BA">
        <w:rPr>
          <w:sz w:val="24"/>
          <w:szCs w:val="24"/>
        </w:rPr>
        <w:t>eindrücken, am besten mit den Fingern oder einem Holzlöffel.</w:t>
      </w:r>
    </w:p>
    <w:p w14:paraId="43250B29" w14:textId="5F6FE23E" w:rsidR="009727B6" w:rsidRPr="009E72BA" w:rsidRDefault="009727B6" w:rsidP="00B40E8C">
      <w:pPr>
        <w:pStyle w:val="ListParagraph"/>
        <w:numPr>
          <w:ilvl w:val="0"/>
          <w:numId w:val="1555"/>
        </w:numPr>
        <w:spacing w:after="120"/>
        <w:ind w:left="714" w:hanging="357"/>
        <w:contextualSpacing w:val="0"/>
        <w:jc w:val="both"/>
        <w:rPr>
          <w:sz w:val="24"/>
          <w:szCs w:val="24"/>
        </w:rPr>
      </w:pPr>
      <w:r w:rsidRPr="009E72BA">
        <w:rPr>
          <w:sz w:val="24"/>
          <w:szCs w:val="24"/>
        </w:rPr>
        <w:t xml:space="preserve">Das verbliebene </w:t>
      </w:r>
      <w:r w:rsidR="009E72BA" w:rsidRPr="009E72BA">
        <w:rPr>
          <w:sz w:val="24"/>
          <w:szCs w:val="24"/>
        </w:rPr>
        <w:t>E</w:t>
      </w:r>
      <w:r w:rsidRPr="009E72BA">
        <w:rPr>
          <w:sz w:val="24"/>
          <w:szCs w:val="24"/>
        </w:rPr>
        <w:t xml:space="preserve">igelb verquirlen, damit den Teig bepinseln. Wer mag: mit einer </w:t>
      </w:r>
      <w:r w:rsidR="009E72BA" w:rsidRPr="009E72BA">
        <w:rPr>
          <w:sz w:val="24"/>
          <w:szCs w:val="24"/>
        </w:rPr>
        <w:t>G</w:t>
      </w:r>
      <w:r w:rsidRPr="009E72BA">
        <w:rPr>
          <w:sz w:val="24"/>
          <w:szCs w:val="24"/>
        </w:rPr>
        <w:t>abel ein Gittermuster hineinritzen.</w:t>
      </w:r>
    </w:p>
    <w:p w14:paraId="606F6DC6" w14:textId="62F97E67" w:rsidR="009727B6" w:rsidRPr="009E72BA" w:rsidRDefault="009727B6" w:rsidP="00B40E8C">
      <w:pPr>
        <w:pStyle w:val="ListParagraph"/>
        <w:numPr>
          <w:ilvl w:val="0"/>
          <w:numId w:val="1555"/>
        </w:numPr>
        <w:spacing w:after="120"/>
        <w:ind w:left="714" w:hanging="357"/>
        <w:contextualSpacing w:val="0"/>
        <w:jc w:val="both"/>
        <w:rPr>
          <w:sz w:val="24"/>
          <w:szCs w:val="24"/>
        </w:rPr>
      </w:pPr>
      <w:r w:rsidRPr="009E72BA">
        <w:rPr>
          <w:sz w:val="24"/>
          <w:szCs w:val="24"/>
        </w:rPr>
        <w:t xml:space="preserve">Den Teig bei 190 Grad Umluft in den Ofen schieben, nach 20 Minuten auf 140 </w:t>
      </w:r>
      <w:r w:rsidR="009E72BA" w:rsidRPr="009E72BA">
        <w:rPr>
          <w:sz w:val="24"/>
          <w:szCs w:val="24"/>
        </w:rPr>
        <w:t>G</w:t>
      </w:r>
      <w:r w:rsidRPr="009E72BA">
        <w:rPr>
          <w:sz w:val="24"/>
          <w:szCs w:val="24"/>
        </w:rPr>
        <w:t>rad runterschalten. Insgesamt 45 bis 60 Minuten lang backen.</w:t>
      </w:r>
    </w:p>
    <w:p w14:paraId="1A585A53" w14:textId="77777777" w:rsidR="009727B6" w:rsidRDefault="009727B6">
      <w:pPr>
        <w:rPr>
          <w:sz w:val="24"/>
          <w:szCs w:val="24"/>
        </w:rPr>
      </w:pPr>
    </w:p>
    <w:p w14:paraId="132983B3" w14:textId="70AF9B70" w:rsidR="00881BCC" w:rsidRDefault="009727B6" w:rsidP="009E72BA">
      <w:pPr>
        <w:jc w:val="both"/>
        <w:rPr>
          <w:sz w:val="24"/>
          <w:szCs w:val="24"/>
        </w:rPr>
      </w:pPr>
      <w:r>
        <w:rPr>
          <w:sz w:val="24"/>
          <w:szCs w:val="24"/>
        </w:rPr>
        <w:t>Info:</w:t>
      </w:r>
      <w:r>
        <w:rPr>
          <w:sz w:val="24"/>
          <w:szCs w:val="24"/>
        </w:rPr>
        <w:tab/>
        <w:t xml:space="preserve"> </w:t>
      </w:r>
      <w:r w:rsidR="009E72BA">
        <w:rPr>
          <w:sz w:val="24"/>
          <w:szCs w:val="24"/>
        </w:rPr>
        <w:t>Keks oder Kuchen, das ist hier die Frage</w:t>
      </w:r>
      <w:r w:rsidR="009E72BA" w:rsidRPr="009E72BA">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sidR="00881BCC">
        <w:rPr>
          <w:sz w:val="24"/>
          <w:szCs w:val="24"/>
        </w:rPr>
        <w:br w:type="page"/>
      </w:r>
    </w:p>
    <w:p w14:paraId="68846823" w14:textId="58D16808" w:rsidR="00ED6D4B" w:rsidRDefault="00ED6D4B" w:rsidP="008B1B97">
      <w:pPr>
        <w:pStyle w:val="Heading2"/>
        <w:spacing w:after="240"/>
      </w:pPr>
      <w:r>
        <w:lastRenderedPageBreak/>
        <w:t>Cake mit Ziegenkäse, Rosinen und Walnüssen</w:t>
      </w:r>
      <w:r w:rsidR="00B14269">
        <w:rPr>
          <w:rStyle w:val="FootnoteReference"/>
        </w:rPr>
        <w:footnoteReference w:id="1622"/>
      </w:r>
      <w:r>
        <w:t xml:space="preserve"> </w:t>
      </w:r>
    </w:p>
    <w:p w14:paraId="2ADFEFF0" w14:textId="7644CE61" w:rsidR="00ED6D4B" w:rsidRDefault="00ED6D4B">
      <w:pPr>
        <w:rPr>
          <w:sz w:val="24"/>
          <w:szCs w:val="24"/>
        </w:rPr>
      </w:pPr>
      <w:r w:rsidRPr="008B1B97">
        <w:rPr>
          <w:sz w:val="24"/>
          <w:szCs w:val="24"/>
          <w:u w:val="single"/>
        </w:rPr>
        <w:t>Zutaten</w:t>
      </w:r>
      <w:r>
        <w:rPr>
          <w:sz w:val="24"/>
          <w:szCs w:val="24"/>
        </w:rPr>
        <w:t xml:space="preserve"> </w:t>
      </w:r>
      <w:r w:rsidR="008B1B97">
        <w:rPr>
          <w:sz w:val="24"/>
          <w:szCs w:val="24"/>
        </w:rPr>
        <w:t>(</w:t>
      </w:r>
      <w:r>
        <w:rPr>
          <w:sz w:val="24"/>
          <w:szCs w:val="24"/>
        </w:rPr>
        <w:t>für eine 25 cm lange Kastenform</w:t>
      </w:r>
      <w:r w:rsidR="008B1B97">
        <w:rPr>
          <w:sz w:val="24"/>
          <w:szCs w:val="24"/>
        </w:rPr>
        <w:t>):</w:t>
      </w:r>
    </w:p>
    <w:p w14:paraId="3D8C2608" w14:textId="77777777" w:rsidR="00ED6D4B" w:rsidRDefault="00ED6D4B">
      <w:pPr>
        <w:rPr>
          <w:sz w:val="24"/>
          <w:szCs w:val="24"/>
        </w:rPr>
      </w:pPr>
      <w:r>
        <w:rPr>
          <w:sz w:val="24"/>
          <w:szCs w:val="24"/>
        </w:rPr>
        <w:t>50 g Rosinen</w:t>
      </w:r>
    </w:p>
    <w:p w14:paraId="491814BB" w14:textId="77777777" w:rsidR="00ED6D4B" w:rsidRDefault="00ED6D4B">
      <w:pPr>
        <w:rPr>
          <w:sz w:val="24"/>
          <w:szCs w:val="24"/>
        </w:rPr>
      </w:pPr>
      <w:r>
        <w:rPr>
          <w:sz w:val="24"/>
          <w:szCs w:val="24"/>
        </w:rPr>
        <w:t>3 Eier</w:t>
      </w:r>
    </w:p>
    <w:p w14:paraId="453D9763" w14:textId="77777777" w:rsidR="00ED6D4B" w:rsidRDefault="00ED6D4B">
      <w:pPr>
        <w:rPr>
          <w:sz w:val="24"/>
          <w:szCs w:val="24"/>
        </w:rPr>
      </w:pPr>
      <w:r>
        <w:rPr>
          <w:sz w:val="24"/>
          <w:szCs w:val="24"/>
        </w:rPr>
        <w:t>100 ml Milch</w:t>
      </w:r>
    </w:p>
    <w:p w14:paraId="4CAB25A6" w14:textId="77777777" w:rsidR="00ED6D4B" w:rsidRDefault="00ED6D4B">
      <w:pPr>
        <w:rPr>
          <w:sz w:val="24"/>
          <w:szCs w:val="24"/>
        </w:rPr>
      </w:pPr>
      <w:r>
        <w:rPr>
          <w:sz w:val="24"/>
          <w:szCs w:val="24"/>
        </w:rPr>
        <w:t>150 g Mehl</w:t>
      </w:r>
    </w:p>
    <w:p w14:paraId="49D2B755" w14:textId="50198A75" w:rsidR="00ED6D4B" w:rsidRDefault="00ED6D4B">
      <w:pPr>
        <w:rPr>
          <w:sz w:val="24"/>
          <w:szCs w:val="24"/>
        </w:rPr>
      </w:pPr>
      <w:r>
        <w:rPr>
          <w:sz w:val="24"/>
          <w:szCs w:val="24"/>
        </w:rPr>
        <w:t>1 TL Backpulver</w:t>
      </w:r>
    </w:p>
    <w:p w14:paraId="2DF85688" w14:textId="77777777" w:rsidR="00ED6D4B" w:rsidRDefault="00ED6D4B">
      <w:pPr>
        <w:rPr>
          <w:sz w:val="24"/>
          <w:szCs w:val="24"/>
        </w:rPr>
      </w:pPr>
      <w:r>
        <w:rPr>
          <w:sz w:val="24"/>
          <w:szCs w:val="24"/>
        </w:rPr>
        <w:t>100 ml Sonnenblumenöl</w:t>
      </w:r>
    </w:p>
    <w:p w14:paraId="4C85FE2F" w14:textId="77777777" w:rsidR="00ED6D4B" w:rsidRDefault="00ED6D4B">
      <w:pPr>
        <w:rPr>
          <w:sz w:val="24"/>
          <w:szCs w:val="24"/>
        </w:rPr>
      </w:pPr>
      <w:r>
        <w:rPr>
          <w:sz w:val="24"/>
          <w:szCs w:val="24"/>
        </w:rPr>
        <w:t>100 g Gruyère</w:t>
      </w:r>
    </w:p>
    <w:p w14:paraId="5F17B135" w14:textId="77777777" w:rsidR="00ED6D4B" w:rsidRDefault="00ED6D4B">
      <w:pPr>
        <w:rPr>
          <w:sz w:val="24"/>
          <w:szCs w:val="24"/>
        </w:rPr>
      </w:pPr>
      <w:r>
        <w:rPr>
          <w:sz w:val="24"/>
          <w:szCs w:val="24"/>
        </w:rPr>
        <w:t>50 g Walnüsse</w:t>
      </w:r>
    </w:p>
    <w:p w14:paraId="3DBC65C1" w14:textId="77777777" w:rsidR="00ED6D4B" w:rsidRDefault="00ED6D4B">
      <w:pPr>
        <w:rPr>
          <w:sz w:val="24"/>
          <w:szCs w:val="24"/>
        </w:rPr>
      </w:pPr>
      <w:r>
        <w:rPr>
          <w:sz w:val="24"/>
          <w:szCs w:val="24"/>
        </w:rPr>
        <w:t>200 g Ziegenkäserolle</w:t>
      </w:r>
    </w:p>
    <w:p w14:paraId="15D64ECD" w14:textId="77777777" w:rsidR="00ED6D4B" w:rsidRDefault="00ED6D4B">
      <w:pPr>
        <w:rPr>
          <w:sz w:val="24"/>
          <w:szCs w:val="24"/>
        </w:rPr>
      </w:pPr>
    </w:p>
    <w:p w14:paraId="62D877A8" w14:textId="65D2655D" w:rsidR="008B1B97" w:rsidRDefault="008B1B97">
      <w:pPr>
        <w:rPr>
          <w:sz w:val="24"/>
          <w:szCs w:val="24"/>
        </w:rPr>
      </w:pPr>
      <w:r>
        <w:rPr>
          <w:sz w:val="24"/>
          <w:szCs w:val="24"/>
        </w:rPr>
        <w:t>Zubereitung:</w:t>
      </w:r>
    </w:p>
    <w:p w14:paraId="0C1D1DF4" w14:textId="5D7853B4" w:rsidR="00CB31F3" w:rsidRPr="00FA26ED" w:rsidRDefault="00CB31F3" w:rsidP="00B40E8C">
      <w:pPr>
        <w:pStyle w:val="ListParagraph"/>
        <w:numPr>
          <w:ilvl w:val="0"/>
          <w:numId w:val="1546"/>
        </w:numPr>
        <w:spacing w:after="120"/>
        <w:ind w:left="714" w:hanging="357"/>
        <w:contextualSpacing w:val="0"/>
        <w:jc w:val="both"/>
        <w:rPr>
          <w:sz w:val="24"/>
          <w:szCs w:val="24"/>
        </w:rPr>
      </w:pPr>
      <w:r w:rsidRPr="00FA26ED">
        <w:rPr>
          <w:sz w:val="24"/>
          <w:szCs w:val="24"/>
        </w:rPr>
        <w:t>Den Ofen auf 180 Grad Uml</w:t>
      </w:r>
      <w:r w:rsidR="00FA26ED" w:rsidRPr="00FA26ED">
        <w:rPr>
          <w:sz w:val="24"/>
          <w:szCs w:val="24"/>
        </w:rPr>
        <w:t>u</w:t>
      </w:r>
      <w:r w:rsidRPr="00FA26ED">
        <w:rPr>
          <w:sz w:val="24"/>
          <w:szCs w:val="24"/>
        </w:rPr>
        <w:t>ft heizen. In einer Schüssel die Rosinen mit etwas heißem Wasser bedecken, zeihen lassen.</w:t>
      </w:r>
    </w:p>
    <w:p w14:paraId="4561D7B8" w14:textId="4470AB5D" w:rsidR="00FA26ED" w:rsidRPr="00FA26ED" w:rsidRDefault="00CB31F3" w:rsidP="00B40E8C">
      <w:pPr>
        <w:pStyle w:val="ListParagraph"/>
        <w:numPr>
          <w:ilvl w:val="0"/>
          <w:numId w:val="1546"/>
        </w:numPr>
        <w:spacing w:after="120"/>
        <w:ind w:left="714" w:hanging="357"/>
        <w:contextualSpacing w:val="0"/>
        <w:jc w:val="both"/>
        <w:rPr>
          <w:sz w:val="24"/>
          <w:szCs w:val="24"/>
        </w:rPr>
      </w:pPr>
      <w:r w:rsidRPr="00FA26ED">
        <w:rPr>
          <w:sz w:val="24"/>
          <w:szCs w:val="24"/>
        </w:rPr>
        <w:t xml:space="preserve">In </w:t>
      </w:r>
      <w:r w:rsidR="00FA26ED" w:rsidRPr="00FA26ED">
        <w:rPr>
          <w:sz w:val="24"/>
          <w:szCs w:val="24"/>
        </w:rPr>
        <w:t>einer</w:t>
      </w:r>
      <w:r w:rsidRPr="00FA26ED">
        <w:rPr>
          <w:sz w:val="24"/>
          <w:szCs w:val="24"/>
        </w:rPr>
        <w:t xml:space="preserve"> anderen Schüssel Eier und Milch verquirlen, Mehl und Backpulver </w:t>
      </w:r>
      <w:r w:rsidR="00FA26ED" w:rsidRPr="00FA26ED">
        <w:rPr>
          <w:sz w:val="24"/>
          <w:szCs w:val="24"/>
        </w:rPr>
        <w:t>hinzugeben, dann das Öl. Alles gut vermengen. Den Gruyère reiben, die Walnüsse grob hacken, Ziegenkäse in Würfel schneiden, Rosinen abtropfen lassen – alles unter den Teig rühren.</w:t>
      </w:r>
    </w:p>
    <w:p w14:paraId="248AA73F" w14:textId="77777777" w:rsidR="00FA26ED" w:rsidRDefault="00FA26ED" w:rsidP="00B40E8C">
      <w:pPr>
        <w:pStyle w:val="ListParagraph"/>
        <w:numPr>
          <w:ilvl w:val="0"/>
          <w:numId w:val="1546"/>
        </w:numPr>
        <w:spacing w:after="120"/>
        <w:ind w:left="714" w:hanging="357"/>
        <w:contextualSpacing w:val="0"/>
        <w:jc w:val="both"/>
        <w:rPr>
          <w:sz w:val="24"/>
          <w:szCs w:val="24"/>
        </w:rPr>
      </w:pPr>
      <w:r w:rsidRPr="00FA26ED">
        <w:rPr>
          <w:sz w:val="24"/>
          <w:szCs w:val="24"/>
        </w:rPr>
        <w:t>Die Kastenform mit Backpapier auslegen, Teig hineinfüllen. Den Cake 45 Minuten lang im Ofen backen.</w:t>
      </w:r>
    </w:p>
    <w:p w14:paraId="584C6542" w14:textId="77777777" w:rsidR="00FA26ED" w:rsidRDefault="00FA26ED" w:rsidP="00FA26ED">
      <w:pPr>
        <w:jc w:val="both"/>
        <w:rPr>
          <w:sz w:val="24"/>
          <w:szCs w:val="24"/>
        </w:rPr>
      </w:pPr>
    </w:p>
    <w:p w14:paraId="6C7BAF25" w14:textId="77777777" w:rsidR="00536B17" w:rsidRDefault="00480D96" w:rsidP="008B1B97">
      <w:pPr>
        <w:ind w:left="708" w:hanging="708"/>
        <w:jc w:val="both"/>
        <w:rPr>
          <w:sz w:val="24"/>
          <w:szCs w:val="24"/>
        </w:rPr>
      </w:pPr>
      <w:r>
        <w:rPr>
          <w:sz w:val="24"/>
          <w:szCs w:val="24"/>
        </w:rPr>
        <w:t>Info:</w:t>
      </w:r>
      <w:r>
        <w:rPr>
          <w:sz w:val="24"/>
          <w:szCs w:val="24"/>
        </w:rPr>
        <w:tab/>
        <w:t>In Frankreich ist die wertvollste Mahlzeit des Tages nicht das Frühstück, sondern der Snack zum Aperitif. So wie es hier bei uns Müslisorten gibt</w:t>
      </w:r>
      <w:r w:rsidR="00883EF3">
        <w:rPr>
          <w:sz w:val="24"/>
          <w:szCs w:val="24"/>
        </w:rPr>
        <w:t>, gibt es dort Ideen für kleine Speisen, die beso</w:t>
      </w:r>
      <w:r w:rsidR="00232C3A">
        <w:rPr>
          <w:sz w:val="24"/>
          <w:szCs w:val="24"/>
        </w:rPr>
        <w:t>nd</w:t>
      </w:r>
      <w:r w:rsidR="00883EF3">
        <w:rPr>
          <w:sz w:val="24"/>
          <w:szCs w:val="24"/>
        </w:rPr>
        <w:t xml:space="preserve">ers gut zum ersten Glas Alkohol am Abend passen: Dips, Terrinen, Teigtäschchen, Tartelettes. Zu welcher Tageszeit und Gelegenheit isst man also einen salzigen Kuchen mit Käse, Rosinen und Walnüssen? Zum Aperitif. Und kann man einen Aperitif auch allein zu Hause abhalten, ohne dass Gäste kommen? Absolut. Muss auf den Aperitifd unbedingt ein richtiges Abendessen folgen? Gar nicht. Denn auch dafür haben die Franzosen eine Lösung. Wenn man hängen bleibt oder sich </w:t>
      </w:r>
      <w:r w:rsidR="00232C3A">
        <w:rPr>
          <w:sz w:val="24"/>
          <w:szCs w:val="24"/>
        </w:rPr>
        <w:t xml:space="preserve">nicht mehr zu Größerem aufraffen kann, nennt man das Ganze einfach apéritif dînatoire, ein Aperitif-Dinner </w:t>
      </w:r>
      <w:r w:rsidR="00232C3A" w:rsidRPr="00232C3A">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6608384A" w14:textId="4888BA2E" w:rsidR="00536B17" w:rsidRDefault="00536B17" w:rsidP="00733A4D">
      <w:pPr>
        <w:pStyle w:val="Heading2"/>
        <w:spacing w:after="240"/>
      </w:pPr>
      <w:r>
        <w:br w:type="page"/>
      </w:r>
      <w:r>
        <w:lastRenderedPageBreak/>
        <w:t>Cake mit Kräutern und Käse</w:t>
      </w:r>
      <w:r w:rsidR="003C4E4B">
        <w:rPr>
          <w:rStyle w:val="FootnoteReference"/>
        </w:rPr>
        <w:footnoteReference w:id="1623"/>
      </w:r>
    </w:p>
    <w:p w14:paraId="6F1CE552" w14:textId="77777777" w:rsidR="00536B17" w:rsidRDefault="00536B17" w:rsidP="00536B17">
      <w:pPr>
        <w:rPr>
          <w:sz w:val="24"/>
          <w:szCs w:val="24"/>
        </w:rPr>
      </w:pPr>
      <w:r w:rsidRPr="00733A4D">
        <w:rPr>
          <w:sz w:val="24"/>
          <w:szCs w:val="24"/>
          <w:u w:val="single"/>
        </w:rPr>
        <w:t>Zutaten</w:t>
      </w:r>
      <w:r>
        <w:rPr>
          <w:sz w:val="24"/>
          <w:szCs w:val="24"/>
        </w:rPr>
        <w:t xml:space="preserve"> (für 1 Kastenform mit 26 cm Länge):</w:t>
      </w:r>
    </w:p>
    <w:p w14:paraId="2680DC8E" w14:textId="77777777" w:rsidR="00536B17" w:rsidRDefault="00536B17" w:rsidP="00536B17">
      <w:pPr>
        <w:rPr>
          <w:sz w:val="24"/>
          <w:szCs w:val="24"/>
        </w:rPr>
      </w:pPr>
      <w:r>
        <w:rPr>
          <w:sz w:val="24"/>
          <w:szCs w:val="24"/>
        </w:rPr>
        <w:t>180 g Mehl</w:t>
      </w:r>
    </w:p>
    <w:p w14:paraId="6139C1E1" w14:textId="5E12CDCE" w:rsidR="00536B17" w:rsidRDefault="00536B17" w:rsidP="00536B17">
      <w:pPr>
        <w:rPr>
          <w:sz w:val="24"/>
          <w:szCs w:val="24"/>
        </w:rPr>
      </w:pPr>
      <w:r>
        <w:rPr>
          <w:sz w:val="24"/>
          <w:szCs w:val="24"/>
        </w:rPr>
        <w:t>2 TL Backpulver</w:t>
      </w:r>
    </w:p>
    <w:p w14:paraId="5D4BC665" w14:textId="77777777" w:rsidR="001652F4" w:rsidRDefault="001652F4" w:rsidP="00536B17">
      <w:pPr>
        <w:rPr>
          <w:sz w:val="24"/>
          <w:szCs w:val="24"/>
        </w:rPr>
      </w:pPr>
      <w:r>
        <w:rPr>
          <w:sz w:val="24"/>
          <w:szCs w:val="24"/>
        </w:rPr>
        <w:t>3 Eier</w:t>
      </w:r>
    </w:p>
    <w:p w14:paraId="65CD99DF" w14:textId="77777777" w:rsidR="001652F4" w:rsidRDefault="001652F4" w:rsidP="00536B17">
      <w:pPr>
        <w:rPr>
          <w:sz w:val="24"/>
          <w:szCs w:val="24"/>
        </w:rPr>
      </w:pPr>
      <w:r>
        <w:rPr>
          <w:sz w:val="24"/>
          <w:szCs w:val="24"/>
        </w:rPr>
        <w:t>100 ml Milch</w:t>
      </w:r>
    </w:p>
    <w:p w14:paraId="200D814D" w14:textId="77777777" w:rsidR="001652F4" w:rsidRDefault="001652F4" w:rsidP="00536B17">
      <w:pPr>
        <w:rPr>
          <w:sz w:val="24"/>
          <w:szCs w:val="24"/>
        </w:rPr>
      </w:pPr>
      <w:r>
        <w:rPr>
          <w:sz w:val="24"/>
          <w:szCs w:val="24"/>
        </w:rPr>
        <w:t>100 ml Olivenöl</w:t>
      </w:r>
    </w:p>
    <w:p w14:paraId="605D7F42" w14:textId="77777777" w:rsidR="001652F4" w:rsidRDefault="001652F4" w:rsidP="00536B17">
      <w:pPr>
        <w:rPr>
          <w:sz w:val="24"/>
          <w:szCs w:val="24"/>
        </w:rPr>
      </w:pPr>
      <w:r>
        <w:rPr>
          <w:sz w:val="24"/>
          <w:szCs w:val="24"/>
        </w:rPr>
        <w:t>1 EL Pflanzenöl</w:t>
      </w:r>
    </w:p>
    <w:p w14:paraId="2F63B66E" w14:textId="6A6A248B" w:rsidR="001652F4" w:rsidRDefault="001652F4" w:rsidP="00536B17">
      <w:pPr>
        <w:rPr>
          <w:sz w:val="24"/>
          <w:szCs w:val="24"/>
        </w:rPr>
      </w:pPr>
      <w:r>
        <w:rPr>
          <w:sz w:val="24"/>
          <w:szCs w:val="24"/>
        </w:rPr>
        <w:t>Salz, Pfeffer</w:t>
      </w:r>
    </w:p>
    <w:p w14:paraId="14D37048" w14:textId="77777777" w:rsidR="001652F4" w:rsidRDefault="001652F4" w:rsidP="00536B17">
      <w:pPr>
        <w:rPr>
          <w:sz w:val="24"/>
          <w:szCs w:val="24"/>
        </w:rPr>
      </w:pPr>
      <w:r>
        <w:rPr>
          <w:sz w:val="24"/>
          <w:szCs w:val="24"/>
        </w:rPr>
        <w:t>200 g Feta</w:t>
      </w:r>
    </w:p>
    <w:p w14:paraId="7610B0AC" w14:textId="77777777" w:rsidR="00B57BCC" w:rsidRDefault="001652F4" w:rsidP="00536B17">
      <w:pPr>
        <w:rPr>
          <w:sz w:val="24"/>
          <w:szCs w:val="24"/>
        </w:rPr>
      </w:pPr>
      <w:r>
        <w:rPr>
          <w:sz w:val="24"/>
          <w:szCs w:val="24"/>
        </w:rPr>
        <w:t>100 g Gruyère</w:t>
      </w:r>
    </w:p>
    <w:p w14:paraId="52D0CCEA" w14:textId="77777777" w:rsidR="00B57BCC" w:rsidRDefault="00B57BCC" w:rsidP="00536B17">
      <w:pPr>
        <w:rPr>
          <w:sz w:val="24"/>
          <w:szCs w:val="24"/>
        </w:rPr>
      </w:pPr>
      <w:r>
        <w:rPr>
          <w:sz w:val="24"/>
          <w:szCs w:val="24"/>
        </w:rPr>
        <w:t>3 Handvoll frische Kräuter (Schnittlauch, Petersilie, Basilikum)</w:t>
      </w:r>
    </w:p>
    <w:p w14:paraId="75F20475" w14:textId="352B1BDA" w:rsidR="00B57BCC" w:rsidRDefault="00B57BCC" w:rsidP="00536B17">
      <w:pPr>
        <w:rPr>
          <w:sz w:val="24"/>
          <w:szCs w:val="24"/>
        </w:rPr>
      </w:pPr>
      <w:r>
        <w:rPr>
          <w:sz w:val="24"/>
          <w:szCs w:val="24"/>
        </w:rPr>
        <w:t>Butter zum Einfetten der Form</w:t>
      </w:r>
    </w:p>
    <w:p w14:paraId="3E747F70" w14:textId="77777777" w:rsidR="00B57BCC" w:rsidRDefault="00B57BCC" w:rsidP="00536B17">
      <w:pPr>
        <w:rPr>
          <w:sz w:val="24"/>
          <w:szCs w:val="24"/>
        </w:rPr>
      </w:pPr>
    </w:p>
    <w:p w14:paraId="7208BB5B" w14:textId="77777777" w:rsidR="00B57BCC" w:rsidRDefault="00B57BCC" w:rsidP="00536B17">
      <w:pPr>
        <w:rPr>
          <w:sz w:val="24"/>
          <w:szCs w:val="24"/>
        </w:rPr>
      </w:pPr>
      <w:r>
        <w:rPr>
          <w:sz w:val="24"/>
          <w:szCs w:val="24"/>
        </w:rPr>
        <w:t>Zubereitung:</w:t>
      </w:r>
    </w:p>
    <w:p w14:paraId="12BB4C3B" w14:textId="77777777" w:rsidR="00B57BCC" w:rsidRPr="00CE14E9" w:rsidRDefault="00B57BCC" w:rsidP="00B40E8C">
      <w:pPr>
        <w:pStyle w:val="ListParagraph"/>
        <w:numPr>
          <w:ilvl w:val="0"/>
          <w:numId w:val="1921"/>
        </w:numPr>
        <w:spacing w:after="120"/>
        <w:ind w:left="714" w:hanging="357"/>
        <w:contextualSpacing w:val="0"/>
        <w:jc w:val="both"/>
        <w:rPr>
          <w:sz w:val="24"/>
          <w:szCs w:val="24"/>
        </w:rPr>
      </w:pPr>
      <w:r w:rsidRPr="00CE14E9">
        <w:rPr>
          <w:sz w:val="24"/>
          <w:szCs w:val="24"/>
        </w:rPr>
        <w:t xml:space="preserve">Den Backofen auf 180 Grad vorheizen. </w:t>
      </w:r>
    </w:p>
    <w:p w14:paraId="56B75950" w14:textId="77777777" w:rsidR="00B50C87" w:rsidRPr="00CE14E9" w:rsidRDefault="00B57BCC" w:rsidP="00B40E8C">
      <w:pPr>
        <w:pStyle w:val="ListParagraph"/>
        <w:numPr>
          <w:ilvl w:val="0"/>
          <w:numId w:val="1921"/>
        </w:numPr>
        <w:spacing w:after="120"/>
        <w:ind w:left="714" w:hanging="357"/>
        <w:contextualSpacing w:val="0"/>
        <w:jc w:val="both"/>
        <w:rPr>
          <w:sz w:val="24"/>
          <w:szCs w:val="24"/>
        </w:rPr>
      </w:pPr>
      <w:r w:rsidRPr="00CE14E9">
        <w:rPr>
          <w:sz w:val="24"/>
          <w:szCs w:val="24"/>
        </w:rPr>
        <w:t>Mehl und Backpulver gründlich vermengen</w:t>
      </w:r>
      <w:r w:rsidR="00B50C87" w:rsidRPr="00CE14E9">
        <w:rPr>
          <w:sz w:val="24"/>
          <w:szCs w:val="24"/>
        </w:rPr>
        <w:t xml:space="preserve">. In einer anderen Schüssel Eier, Milch, Öle, Salz und Pfeffer gut verrühren. Die Mischung zum Mehl geben, mit den Rührbesen des Rührgeräts verrühren, bis eine glatte Masse entsteht. </w:t>
      </w:r>
    </w:p>
    <w:p w14:paraId="318879C4" w14:textId="055026DC" w:rsidR="00CE14E9" w:rsidRPr="00CE14E9" w:rsidRDefault="00B50C87" w:rsidP="00B40E8C">
      <w:pPr>
        <w:pStyle w:val="ListParagraph"/>
        <w:numPr>
          <w:ilvl w:val="0"/>
          <w:numId w:val="1921"/>
        </w:numPr>
        <w:spacing w:after="120"/>
        <w:ind w:left="714" w:hanging="357"/>
        <w:contextualSpacing w:val="0"/>
        <w:jc w:val="both"/>
        <w:rPr>
          <w:sz w:val="24"/>
          <w:szCs w:val="24"/>
        </w:rPr>
      </w:pPr>
      <w:r w:rsidRPr="00CE14E9">
        <w:rPr>
          <w:sz w:val="24"/>
          <w:szCs w:val="24"/>
        </w:rPr>
        <w:t>Feta in Würfel schneiden, Gruyère fein reiben, Kräuter w</w:t>
      </w:r>
      <w:r w:rsidR="00CE14E9" w:rsidRPr="00CE14E9">
        <w:rPr>
          <w:sz w:val="24"/>
          <w:szCs w:val="24"/>
        </w:rPr>
        <w:t>as</w:t>
      </w:r>
      <w:r w:rsidRPr="00CE14E9">
        <w:rPr>
          <w:sz w:val="24"/>
          <w:szCs w:val="24"/>
        </w:rPr>
        <w:t>chen, trocken schütteln, die Blätter abzupfen und diese hacken. Alles unter den Teig heben.</w:t>
      </w:r>
    </w:p>
    <w:p w14:paraId="29BFE9A1" w14:textId="77777777" w:rsidR="00CE14E9" w:rsidRDefault="00CE14E9" w:rsidP="00B40E8C">
      <w:pPr>
        <w:pStyle w:val="ListParagraph"/>
        <w:numPr>
          <w:ilvl w:val="0"/>
          <w:numId w:val="1921"/>
        </w:numPr>
        <w:spacing w:after="120"/>
        <w:ind w:left="714" w:hanging="357"/>
        <w:contextualSpacing w:val="0"/>
        <w:jc w:val="both"/>
        <w:rPr>
          <w:sz w:val="24"/>
          <w:szCs w:val="24"/>
        </w:rPr>
      </w:pPr>
      <w:r w:rsidRPr="00CE14E9">
        <w:rPr>
          <w:sz w:val="24"/>
          <w:szCs w:val="24"/>
        </w:rPr>
        <w:t>Das Ganze in die gebutterte Kastenform geben. Ungefähr 50 Minuten lang backen und vor dem Servieren abkühlen lassen.</w:t>
      </w:r>
    </w:p>
    <w:p w14:paraId="626AAC33" w14:textId="77777777" w:rsidR="00CE14E9" w:rsidRDefault="00CE14E9" w:rsidP="00CE14E9">
      <w:pPr>
        <w:spacing w:after="120"/>
        <w:jc w:val="both"/>
        <w:rPr>
          <w:sz w:val="24"/>
          <w:szCs w:val="24"/>
        </w:rPr>
      </w:pPr>
    </w:p>
    <w:p w14:paraId="481378B2" w14:textId="1DB3D601" w:rsidR="00ED6D4B" w:rsidRPr="00CE14E9" w:rsidRDefault="00CE14E9" w:rsidP="00733A4D">
      <w:pPr>
        <w:spacing w:after="120"/>
        <w:ind w:left="708" w:hanging="708"/>
        <w:jc w:val="both"/>
        <w:rPr>
          <w:sz w:val="24"/>
          <w:szCs w:val="24"/>
        </w:rPr>
      </w:pPr>
      <w:r>
        <w:rPr>
          <w:sz w:val="24"/>
          <w:szCs w:val="24"/>
        </w:rPr>
        <w:t>Info:</w:t>
      </w:r>
      <w:r>
        <w:rPr>
          <w:sz w:val="24"/>
          <w:szCs w:val="24"/>
        </w:rPr>
        <w:tab/>
        <w:t>Dieser herzhafte französische Rührkuchen eig</w:t>
      </w:r>
      <w:r w:rsidR="00733A4D">
        <w:rPr>
          <w:sz w:val="24"/>
          <w:szCs w:val="24"/>
        </w:rPr>
        <w:t>net</w:t>
      </w:r>
      <w:r>
        <w:rPr>
          <w:sz w:val="24"/>
          <w:szCs w:val="24"/>
        </w:rPr>
        <w:t xml:space="preserve"> sich gut zum Aperiti</w:t>
      </w:r>
      <w:r w:rsidR="00733A4D">
        <w:rPr>
          <w:sz w:val="24"/>
          <w:szCs w:val="24"/>
        </w:rPr>
        <w:t>f oder zum Osterbrunch.</w:t>
      </w:r>
      <w:r w:rsidR="00ED6D4B" w:rsidRPr="00CE14E9">
        <w:rPr>
          <w:sz w:val="24"/>
          <w:szCs w:val="24"/>
        </w:rPr>
        <w:br w:type="page"/>
      </w:r>
    </w:p>
    <w:p w14:paraId="3652AC7D" w14:textId="61077D0A" w:rsidR="00BE2464" w:rsidRDefault="00BE2464" w:rsidP="008B1B97">
      <w:pPr>
        <w:pStyle w:val="Heading2"/>
        <w:spacing w:after="240"/>
      </w:pPr>
      <w:r>
        <w:lastRenderedPageBreak/>
        <w:t>Heidelbeermuffins</w:t>
      </w:r>
      <w:r w:rsidR="00372A35">
        <w:rPr>
          <w:rStyle w:val="FootnoteReference"/>
        </w:rPr>
        <w:footnoteReference w:id="1624"/>
      </w:r>
      <w:r>
        <w:t xml:space="preserve"> </w:t>
      </w:r>
    </w:p>
    <w:p w14:paraId="1CAFFC6C" w14:textId="02FC9E16" w:rsidR="00BE2464" w:rsidRDefault="00BE2464" w:rsidP="00BE2464">
      <w:pPr>
        <w:rPr>
          <w:sz w:val="24"/>
          <w:szCs w:val="24"/>
        </w:rPr>
      </w:pPr>
      <w:r w:rsidRPr="008B1B97">
        <w:rPr>
          <w:sz w:val="24"/>
          <w:szCs w:val="24"/>
          <w:u w:val="single"/>
        </w:rPr>
        <w:t>Zutaten</w:t>
      </w:r>
      <w:r>
        <w:rPr>
          <w:sz w:val="24"/>
          <w:szCs w:val="24"/>
        </w:rPr>
        <w:t xml:space="preserve"> </w:t>
      </w:r>
      <w:r w:rsidR="008B1B97">
        <w:rPr>
          <w:sz w:val="24"/>
          <w:szCs w:val="24"/>
        </w:rPr>
        <w:t>(</w:t>
      </w:r>
      <w:r>
        <w:rPr>
          <w:sz w:val="24"/>
          <w:szCs w:val="24"/>
        </w:rPr>
        <w:t>für etwa 12 Stück</w:t>
      </w:r>
      <w:r w:rsidR="008B1B97">
        <w:rPr>
          <w:sz w:val="24"/>
          <w:szCs w:val="24"/>
        </w:rPr>
        <w:t>):</w:t>
      </w:r>
    </w:p>
    <w:p w14:paraId="37175A85" w14:textId="77777777" w:rsidR="00BE2464" w:rsidRDefault="00BE2464" w:rsidP="00BE2464">
      <w:pPr>
        <w:rPr>
          <w:sz w:val="24"/>
          <w:szCs w:val="24"/>
        </w:rPr>
      </w:pPr>
      <w:r>
        <w:rPr>
          <w:sz w:val="24"/>
          <w:szCs w:val="24"/>
        </w:rPr>
        <w:t>200 g Mehl</w:t>
      </w:r>
    </w:p>
    <w:p w14:paraId="15F8797C" w14:textId="77777777" w:rsidR="00BE2464" w:rsidRDefault="00BE2464" w:rsidP="00BE2464">
      <w:pPr>
        <w:rPr>
          <w:sz w:val="24"/>
          <w:szCs w:val="24"/>
        </w:rPr>
      </w:pPr>
      <w:r>
        <w:rPr>
          <w:sz w:val="24"/>
          <w:szCs w:val="24"/>
        </w:rPr>
        <w:t>60 g feine Haferflocken</w:t>
      </w:r>
    </w:p>
    <w:p w14:paraId="7859435D" w14:textId="77777777" w:rsidR="00BE2464" w:rsidRDefault="00BE2464" w:rsidP="00BE2464">
      <w:pPr>
        <w:rPr>
          <w:sz w:val="24"/>
          <w:szCs w:val="24"/>
        </w:rPr>
      </w:pPr>
      <w:r>
        <w:rPr>
          <w:sz w:val="24"/>
          <w:szCs w:val="24"/>
        </w:rPr>
        <w:t>2 TL Backpulver</w:t>
      </w:r>
    </w:p>
    <w:p w14:paraId="137A4544" w14:textId="77777777" w:rsidR="00BE2464" w:rsidRDefault="00BE2464" w:rsidP="00BE2464">
      <w:pPr>
        <w:rPr>
          <w:sz w:val="24"/>
          <w:szCs w:val="24"/>
        </w:rPr>
      </w:pPr>
      <w:r>
        <w:rPr>
          <w:sz w:val="24"/>
          <w:szCs w:val="24"/>
        </w:rPr>
        <w:t>½ TL Natron</w:t>
      </w:r>
    </w:p>
    <w:p w14:paraId="54C00C8E" w14:textId="77777777" w:rsidR="00BE2464" w:rsidRDefault="00BE2464" w:rsidP="00BE2464">
      <w:pPr>
        <w:rPr>
          <w:sz w:val="24"/>
          <w:szCs w:val="24"/>
        </w:rPr>
      </w:pPr>
      <w:r>
        <w:rPr>
          <w:sz w:val="24"/>
          <w:szCs w:val="24"/>
        </w:rPr>
        <w:t>1 Glas Heidelbeeren (200 g Abtropfgewicht) oder TK-Heidelbeeren (unaufgetaut)</w:t>
      </w:r>
    </w:p>
    <w:p w14:paraId="66AE8F08" w14:textId="77777777" w:rsidR="00BE2464" w:rsidRDefault="00BE2464" w:rsidP="00BE2464">
      <w:pPr>
        <w:rPr>
          <w:sz w:val="24"/>
          <w:szCs w:val="24"/>
        </w:rPr>
      </w:pPr>
      <w:r>
        <w:rPr>
          <w:sz w:val="24"/>
          <w:szCs w:val="24"/>
        </w:rPr>
        <w:t>2 Eier</w:t>
      </w:r>
    </w:p>
    <w:p w14:paraId="51B211E1" w14:textId="77777777" w:rsidR="00BE2464" w:rsidRDefault="00BE2464" w:rsidP="00BE2464">
      <w:pPr>
        <w:rPr>
          <w:sz w:val="24"/>
          <w:szCs w:val="24"/>
        </w:rPr>
      </w:pPr>
      <w:r>
        <w:rPr>
          <w:sz w:val="24"/>
          <w:szCs w:val="24"/>
        </w:rPr>
        <w:t>180 g Zucker</w:t>
      </w:r>
    </w:p>
    <w:p w14:paraId="3764B4C3" w14:textId="77777777" w:rsidR="00BE2464" w:rsidRDefault="00BE2464" w:rsidP="00BE2464">
      <w:pPr>
        <w:rPr>
          <w:sz w:val="24"/>
          <w:szCs w:val="24"/>
        </w:rPr>
      </w:pPr>
      <w:r>
        <w:rPr>
          <w:sz w:val="24"/>
          <w:szCs w:val="24"/>
        </w:rPr>
        <w:t>150 g weiche Butter</w:t>
      </w:r>
    </w:p>
    <w:p w14:paraId="2D777661" w14:textId="77777777" w:rsidR="00BE2464" w:rsidRDefault="00BE2464" w:rsidP="00BE2464">
      <w:pPr>
        <w:rPr>
          <w:sz w:val="24"/>
          <w:szCs w:val="24"/>
        </w:rPr>
      </w:pPr>
      <w:r>
        <w:rPr>
          <w:sz w:val="24"/>
          <w:szCs w:val="24"/>
        </w:rPr>
        <w:t>1 Päckchen Vanillezucker</w:t>
      </w:r>
    </w:p>
    <w:p w14:paraId="5B054366" w14:textId="77777777" w:rsidR="00BE2464" w:rsidRDefault="00BE2464" w:rsidP="00BE2464">
      <w:pPr>
        <w:rPr>
          <w:sz w:val="24"/>
          <w:szCs w:val="24"/>
        </w:rPr>
      </w:pPr>
      <w:r>
        <w:rPr>
          <w:sz w:val="24"/>
          <w:szCs w:val="24"/>
        </w:rPr>
        <w:t>300 g saure Sahne</w:t>
      </w:r>
    </w:p>
    <w:p w14:paraId="73F789ED" w14:textId="77777777" w:rsidR="00BE2464" w:rsidRDefault="00BE2464" w:rsidP="00BE2464">
      <w:pPr>
        <w:rPr>
          <w:sz w:val="24"/>
          <w:szCs w:val="24"/>
        </w:rPr>
      </w:pPr>
      <w:r>
        <w:rPr>
          <w:sz w:val="24"/>
          <w:szCs w:val="24"/>
        </w:rPr>
        <w:t>12 Backpapierförmchen</w:t>
      </w:r>
    </w:p>
    <w:p w14:paraId="53BEDE3A" w14:textId="77777777" w:rsidR="008B1B97" w:rsidRDefault="008B1B97" w:rsidP="00BE2464">
      <w:pPr>
        <w:rPr>
          <w:sz w:val="24"/>
          <w:szCs w:val="24"/>
        </w:rPr>
      </w:pPr>
    </w:p>
    <w:p w14:paraId="7A733C2F" w14:textId="5486D5A4" w:rsidR="00BE2464" w:rsidRDefault="00BE2464" w:rsidP="00BE2464">
      <w:pPr>
        <w:rPr>
          <w:sz w:val="24"/>
          <w:szCs w:val="24"/>
        </w:rPr>
      </w:pPr>
      <w:r>
        <w:rPr>
          <w:sz w:val="24"/>
          <w:szCs w:val="24"/>
        </w:rPr>
        <w:t>Zubereitungszeit: 15 Minuten plus 20 – 25 Minuten Backzeit</w:t>
      </w:r>
    </w:p>
    <w:p w14:paraId="66C7908A" w14:textId="77777777" w:rsidR="00BE2464" w:rsidRPr="008B4625" w:rsidRDefault="00BE2464" w:rsidP="00B40E8C">
      <w:pPr>
        <w:pStyle w:val="ListParagraph"/>
        <w:numPr>
          <w:ilvl w:val="0"/>
          <w:numId w:val="500"/>
        </w:numPr>
        <w:spacing w:after="120"/>
        <w:ind w:left="714" w:hanging="357"/>
        <w:contextualSpacing w:val="0"/>
        <w:jc w:val="both"/>
        <w:rPr>
          <w:sz w:val="24"/>
          <w:szCs w:val="24"/>
        </w:rPr>
      </w:pPr>
      <w:r w:rsidRPr="008B4625">
        <w:rPr>
          <w:sz w:val="24"/>
          <w:szCs w:val="24"/>
        </w:rPr>
        <w:t>Den Backofen auf 180 Grad vorheizen.</w:t>
      </w:r>
      <w:r>
        <w:rPr>
          <w:sz w:val="24"/>
          <w:szCs w:val="24"/>
        </w:rPr>
        <w:t xml:space="preserve"> </w:t>
      </w:r>
      <w:r w:rsidRPr="00EA123E">
        <w:rPr>
          <w:sz w:val="24"/>
          <w:szCs w:val="24"/>
        </w:rPr>
        <w:t>Papier-Backförmchen in das Muffinblech legen.</w:t>
      </w:r>
    </w:p>
    <w:p w14:paraId="1100DE7E" w14:textId="77777777" w:rsidR="00BE2464" w:rsidRPr="008B4625" w:rsidRDefault="00BE2464" w:rsidP="00B40E8C">
      <w:pPr>
        <w:pStyle w:val="ListParagraph"/>
        <w:numPr>
          <w:ilvl w:val="0"/>
          <w:numId w:val="500"/>
        </w:numPr>
        <w:spacing w:after="120"/>
        <w:ind w:left="714" w:hanging="357"/>
        <w:contextualSpacing w:val="0"/>
        <w:jc w:val="both"/>
        <w:rPr>
          <w:sz w:val="24"/>
          <w:szCs w:val="24"/>
        </w:rPr>
      </w:pPr>
      <w:r w:rsidRPr="008B4625">
        <w:rPr>
          <w:sz w:val="24"/>
          <w:szCs w:val="24"/>
        </w:rPr>
        <w:t>Das Mehl in eine Schüssel geben und mit Haferflocken, Backpulver und Natron vermischen.</w:t>
      </w:r>
    </w:p>
    <w:p w14:paraId="696451E0" w14:textId="77777777" w:rsidR="00BE2464" w:rsidRPr="008B4625" w:rsidRDefault="00BE2464" w:rsidP="00B40E8C">
      <w:pPr>
        <w:pStyle w:val="ListParagraph"/>
        <w:numPr>
          <w:ilvl w:val="0"/>
          <w:numId w:val="500"/>
        </w:numPr>
        <w:spacing w:after="120"/>
        <w:ind w:left="714" w:hanging="357"/>
        <w:contextualSpacing w:val="0"/>
        <w:jc w:val="both"/>
        <w:rPr>
          <w:sz w:val="24"/>
          <w:szCs w:val="24"/>
        </w:rPr>
      </w:pPr>
      <w:r w:rsidRPr="008B4625">
        <w:rPr>
          <w:sz w:val="24"/>
          <w:szCs w:val="24"/>
        </w:rPr>
        <w:t>Heidelbeeren in einem Sieb abtropfen lassen.</w:t>
      </w:r>
    </w:p>
    <w:p w14:paraId="48A5F0DD" w14:textId="77777777" w:rsidR="00BE2464" w:rsidRPr="008B4625" w:rsidRDefault="00BE2464" w:rsidP="00B40E8C">
      <w:pPr>
        <w:pStyle w:val="ListParagraph"/>
        <w:numPr>
          <w:ilvl w:val="0"/>
          <w:numId w:val="500"/>
        </w:numPr>
        <w:spacing w:after="120"/>
        <w:ind w:left="714" w:hanging="357"/>
        <w:contextualSpacing w:val="0"/>
        <w:jc w:val="both"/>
        <w:rPr>
          <w:sz w:val="24"/>
          <w:szCs w:val="24"/>
        </w:rPr>
      </w:pPr>
      <w:r w:rsidRPr="008B4625">
        <w:rPr>
          <w:sz w:val="24"/>
          <w:szCs w:val="24"/>
        </w:rPr>
        <w:t>Die Eier leicht verquirlen. Den Zucker, die Butter und den Vanillezucker dazugeben und gut verrühren. Dann die saure Sahne dazurühren. Die Mehlmischung unterrühren. Zuletzt die Heidelbeeren unter den Teig heben.</w:t>
      </w:r>
    </w:p>
    <w:p w14:paraId="21163D1B" w14:textId="77777777" w:rsidR="00BE2464" w:rsidRPr="008B4625" w:rsidRDefault="00BE2464" w:rsidP="00B40E8C">
      <w:pPr>
        <w:pStyle w:val="ListParagraph"/>
        <w:numPr>
          <w:ilvl w:val="0"/>
          <w:numId w:val="500"/>
        </w:numPr>
        <w:spacing w:after="120"/>
        <w:ind w:left="714" w:hanging="357"/>
        <w:contextualSpacing w:val="0"/>
        <w:jc w:val="both"/>
        <w:rPr>
          <w:sz w:val="24"/>
          <w:szCs w:val="24"/>
        </w:rPr>
      </w:pPr>
      <w:r w:rsidRPr="008B4625">
        <w:rPr>
          <w:sz w:val="24"/>
          <w:szCs w:val="24"/>
        </w:rPr>
        <w:t>Den Teig sofort in die Blechvertiefungen einfüllen. Im Backofen (Mitte, Umluft 160 Grad) in 20 – 25 Minuten goldgelb backen.</w:t>
      </w:r>
    </w:p>
    <w:p w14:paraId="6D330115" w14:textId="77777777" w:rsidR="00BE2464" w:rsidRPr="008B4625" w:rsidRDefault="00BE2464" w:rsidP="00B40E8C">
      <w:pPr>
        <w:pStyle w:val="ListParagraph"/>
        <w:numPr>
          <w:ilvl w:val="0"/>
          <w:numId w:val="500"/>
        </w:numPr>
        <w:spacing w:after="120"/>
        <w:ind w:left="714" w:hanging="357"/>
        <w:contextualSpacing w:val="0"/>
        <w:jc w:val="both"/>
        <w:rPr>
          <w:sz w:val="24"/>
          <w:szCs w:val="24"/>
        </w:rPr>
      </w:pPr>
      <w:r w:rsidRPr="008B4625">
        <w:rPr>
          <w:sz w:val="24"/>
          <w:szCs w:val="24"/>
        </w:rPr>
        <w:t>Die Muffins im Backblech 5 Minuten ruhen lassen, dann aus den Förmchen nehmen und noch warm servieren.</w:t>
      </w:r>
    </w:p>
    <w:p w14:paraId="58BD7F62" w14:textId="77777777" w:rsidR="00BE2464" w:rsidRDefault="00BE2464" w:rsidP="00BE2464">
      <w:pPr>
        <w:rPr>
          <w:sz w:val="24"/>
          <w:szCs w:val="24"/>
        </w:rPr>
      </w:pPr>
    </w:p>
    <w:p w14:paraId="78CCBD12" w14:textId="77777777" w:rsidR="00BE2464" w:rsidRDefault="00BE2464" w:rsidP="00BE2464">
      <w:pPr>
        <w:rPr>
          <w:sz w:val="24"/>
          <w:szCs w:val="24"/>
        </w:rPr>
      </w:pPr>
      <w:r>
        <w:rPr>
          <w:sz w:val="24"/>
          <w:szCs w:val="24"/>
        </w:rPr>
        <w:br w:type="page"/>
      </w:r>
    </w:p>
    <w:p w14:paraId="617E6003" w14:textId="077C2AD7" w:rsidR="00BE2464" w:rsidRDefault="00BE2464" w:rsidP="008B1B97">
      <w:pPr>
        <w:pStyle w:val="Heading2"/>
        <w:spacing w:after="240"/>
      </w:pPr>
      <w:r>
        <w:lastRenderedPageBreak/>
        <w:t>Birnen-Streusel-Muffin</w:t>
      </w:r>
      <w:r w:rsidR="00502197">
        <w:rPr>
          <w:rStyle w:val="FootnoteReference"/>
        </w:rPr>
        <w:footnoteReference w:id="1625"/>
      </w:r>
      <w:r>
        <w:t xml:space="preserve"> </w:t>
      </w:r>
    </w:p>
    <w:p w14:paraId="48363253" w14:textId="196489B5" w:rsidR="00BE2464" w:rsidRDefault="00BE2464" w:rsidP="00BE2464">
      <w:pPr>
        <w:rPr>
          <w:sz w:val="24"/>
          <w:szCs w:val="24"/>
        </w:rPr>
      </w:pPr>
      <w:r w:rsidRPr="008B1B97">
        <w:rPr>
          <w:sz w:val="24"/>
          <w:szCs w:val="24"/>
          <w:u w:val="single"/>
        </w:rPr>
        <w:t>Zutaten</w:t>
      </w:r>
      <w:r>
        <w:rPr>
          <w:sz w:val="24"/>
          <w:szCs w:val="24"/>
        </w:rPr>
        <w:t xml:space="preserve"> </w:t>
      </w:r>
      <w:r w:rsidR="008B1B97">
        <w:rPr>
          <w:sz w:val="24"/>
          <w:szCs w:val="24"/>
        </w:rPr>
        <w:t>(</w:t>
      </w:r>
      <w:r>
        <w:rPr>
          <w:sz w:val="24"/>
          <w:szCs w:val="24"/>
        </w:rPr>
        <w:t>für etwa 12 Stück</w:t>
      </w:r>
      <w:r w:rsidR="008B1B97">
        <w:rPr>
          <w:sz w:val="24"/>
          <w:szCs w:val="24"/>
        </w:rPr>
        <w:t>)</w:t>
      </w:r>
    </w:p>
    <w:p w14:paraId="62356ED2" w14:textId="77777777" w:rsidR="00BE2464" w:rsidRPr="00AB1146" w:rsidRDefault="00BE2464" w:rsidP="00BE2464">
      <w:pPr>
        <w:rPr>
          <w:sz w:val="24"/>
          <w:szCs w:val="24"/>
          <w:lang w:val="en-US"/>
        </w:rPr>
      </w:pPr>
      <w:r w:rsidRPr="00AB1146">
        <w:rPr>
          <w:sz w:val="24"/>
          <w:szCs w:val="24"/>
          <w:lang w:val="en-US"/>
        </w:rPr>
        <w:t>230 g Mehl</w:t>
      </w:r>
    </w:p>
    <w:p w14:paraId="36E951DF" w14:textId="77777777" w:rsidR="00BE2464" w:rsidRPr="002356DC" w:rsidRDefault="00BE2464" w:rsidP="00BE2464">
      <w:pPr>
        <w:rPr>
          <w:sz w:val="24"/>
          <w:szCs w:val="24"/>
          <w:lang w:val="en-US"/>
        </w:rPr>
      </w:pPr>
      <w:r w:rsidRPr="002356DC">
        <w:rPr>
          <w:sz w:val="24"/>
          <w:szCs w:val="24"/>
          <w:lang w:val="en-US"/>
        </w:rPr>
        <w:t xml:space="preserve">2 TL </w:t>
      </w:r>
      <w:proofErr w:type="spellStart"/>
      <w:r w:rsidRPr="002356DC">
        <w:rPr>
          <w:sz w:val="24"/>
          <w:szCs w:val="24"/>
          <w:lang w:val="en-US"/>
        </w:rPr>
        <w:t>Backpulver</w:t>
      </w:r>
      <w:proofErr w:type="spellEnd"/>
    </w:p>
    <w:p w14:paraId="2FF69AD9" w14:textId="77777777" w:rsidR="00BE2464" w:rsidRPr="002356DC" w:rsidRDefault="00BE2464" w:rsidP="00BE2464">
      <w:pPr>
        <w:rPr>
          <w:sz w:val="24"/>
          <w:szCs w:val="24"/>
          <w:lang w:val="en-US"/>
        </w:rPr>
      </w:pPr>
      <w:r w:rsidRPr="002356DC">
        <w:rPr>
          <w:sz w:val="24"/>
          <w:szCs w:val="24"/>
          <w:lang w:val="en-US"/>
        </w:rPr>
        <w:t>½ TL Natron</w:t>
      </w:r>
    </w:p>
    <w:p w14:paraId="229F5193" w14:textId="77777777" w:rsidR="00BE2464" w:rsidRPr="00AB1146" w:rsidRDefault="00BE2464" w:rsidP="00BE2464">
      <w:pPr>
        <w:rPr>
          <w:sz w:val="24"/>
          <w:szCs w:val="24"/>
        </w:rPr>
      </w:pPr>
      <w:r w:rsidRPr="00AB1146">
        <w:rPr>
          <w:sz w:val="24"/>
          <w:szCs w:val="24"/>
        </w:rPr>
        <w:t>1 TL Zimt</w:t>
      </w:r>
    </w:p>
    <w:p w14:paraId="5509269A" w14:textId="77777777" w:rsidR="00BE2464" w:rsidRDefault="00BE2464" w:rsidP="00BE2464">
      <w:pPr>
        <w:rPr>
          <w:sz w:val="24"/>
          <w:szCs w:val="24"/>
        </w:rPr>
      </w:pPr>
      <w:r>
        <w:rPr>
          <w:sz w:val="24"/>
          <w:szCs w:val="24"/>
        </w:rPr>
        <w:t>1 Ei</w:t>
      </w:r>
    </w:p>
    <w:p w14:paraId="5B1AD69B" w14:textId="77777777" w:rsidR="00BE2464" w:rsidRDefault="00BE2464" w:rsidP="00BE2464">
      <w:pPr>
        <w:rPr>
          <w:sz w:val="24"/>
          <w:szCs w:val="24"/>
        </w:rPr>
      </w:pPr>
      <w:r>
        <w:rPr>
          <w:sz w:val="24"/>
          <w:szCs w:val="24"/>
        </w:rPr>
        <w:t>140 g Zucker</w:t>
      </w:r>
    </w:p>
    <w:p w14:paraId="2FA7F165" w14:textId="77777777" w:rsidR="00BE2464" w:rsidRDefault="00BE2464" w:rsidP="00BE2464">
      <w:pPr>
        <w:rPr>
          <w:sz w:val="24"/>
          <w:szCs w:val="24"/>
        </w:rPr>
      </w:pPr>
      <w:r>
        <w:rPr>
          <w:sz w:val="24"/>
          <w:szCs w:val="24"/>
        </w:rPr>
        <w:t>80 ml Pflanzenöl</w:t>
      </w:r>
    </w:p>
    <w:p w14:paraId="58E4778C" w14:textId="77777777" w:rsidR="00BE2464" w:rsidRPr="00AB1146" w:rsidRDefault="00BE2464" w:rsidP="00BE2464">
      <w:pPr>
        <w:rPr>
          <w:sz w:val="24"/>
          <w:szCs w:val="24"/>
          <w:lang w:val="en-US"/>
        </w:rPr>
      </w:pPr>
      <w:r w:rsidRPr="00AB1146">
        <w:rPr>
          <w:sz w:val="24"/>
          <w:szCs w:val="24"/>
          <w:lang w:val="en-US"/>
        </w:rPr>
        <w:t xml:space="preserve">1 EL Rum </w:t>
      </w:r>
      <w:proofErr w:type="spellStart"/>
      <w:r w:rsidRPr="00AB1146">
        <w:rPr>
          <w:sz w:val="24"/>
          <w:szCs w:val="24"/>
          <w:lang w:val="en-US"/>
        </w:rPr>
        <w:t>oder</w:t>
      </w:r>
      <w:proofErr w:type="spellEnd"/>
      <w:r w:rsidRPr="00AB1146">
        <w:rPr>
          <w:sz w:val="24"/>
          <w:szCs w:val="24"/>
          <w:lang w:val="en-US"/>
        </w:rPr>
        <w:t xml:space="preserve"> Whiskey</w:t>
      </w:r>
    </w:p>
    <w:p w14:paraId="4FCB171E" w14:textId="77777777" w:rsidR="00BE2464" w:rsidRPr="00AB1146" w:rsidRDefault="00BE2464" w:rsidP="00BE2464">
      <w:pPr>
        <w:rPr>
          <w:sz w:val="24"/>
          <w:szCs w:val="24"/>
          <w:lang w:val="en-US"/>
        </w:rPr>
      </w:pPr>
      <w:r w:rsidRPr="00AB1146">
        <w:rPr>
          <w:sz w:val="24"/>
          <w:szCs w:val="24"/>
          <w:lang w:val="en-US"/>
        </w:rPr>
        <w:t xml:space="preserve">185 g </w:t>
      </w:r>
      <w:proofErr w:type="spellStart"/>
      <w:r w:rsidRPr="00AB1146">
        <w:rPr>
          <w:sz w:val="24"/>
          <w:szCs w:val="24"/>
          <w:lang w:val="en-US"/>
        </w:rPr>
        <w:t>Naturjoghurt</w:t>
      </w:r>
      <w:proofErr w:type="spellEnd"/>
    </w:p>
    <w:p w14:paraId="3D42AAE5" w14:textId="77777777" w:rsidR="00BE2464" w:rsidRPr="002356DC" w:rsidRDefault="00BE2464" w:rsidP="00BE2464">
      <w:pPr>
        <w:rPr>
          <w:sz w:val="24"/>
          <w:szCs w:val="24"/>
        </w:rPr>
      </w:pPr>
      <w:r w:rsidRPr="002356DC">
        <w:rPr>
          <w:sz w:val="24"/>
          <w:szCs w:val="24"/>
        </w:rPr>
        <w:t>125 g saure Sahne</w:t>
      </w:r>
    </w:p>
    <w:p w14:paraId="41A2FA98" w14:textId="77777777" w:rsidR="00BE2464" w:rsidRDefault="00BE2464" w:rsidP="00BE2464">
      <w:pPr>
        <w:rPr>
          <w:sz w:val="24"/>
          <w:szCs w:val="24"/>
        </w:rPr>
      </w:pPr>
      <w:r w:rsidRPr="008B4625">
        <w:rPr>
          <w:sz w:val="24"/>
          <w:szCs w:val="24"/>
        </w:rPr>
        <w:t>240 g Birnenhälften (aus der D</w:t>
      </w:r>
      <w:r>
        <w:rPr>
          <w:sz w:val="24"/>
          <w:szCs w:val="24"/>
        </w:rPr>
        <w:t>ose)</w:t>
      </w:r>
    </w:p>
    <w:p w14:paraId="2474662C" w14:textId="77777777" w:rsidR="00BE2464" w:rsidRDefault="00BE2464" w:rsidP="00BE2464">
      <w:pPr>
        <w:rPr>
          <w:sz w:val="24"/>
          <w:szCs w:val="24"/>
        </w:rPr>
      </w:pPr>
    </w:p>
    <w:p w14:paraId="20806E5E" w14:textId="77777777" w:rsidR="00BE2464" w:rsidRPr="008B1B97" w:rsidRDefault="00BE2464" w:rsidP="00BE2464">
      <w:pPr>
        <w:rPr>
          <w:i/>
          <w:iCs/>
          <w:sz w:val="24"/>
          <w:szCs w:val="24"/>
        </w:rPr>
      </w:pPr>
      <w:r w:rsidRPr="008B1B97">
        <w:rPr>
          <w:i/>
          <w:iCs/>
          <w:sz w:val="24"/>
          <w:szCs w:val="24"/>
        </w:rPr>
        <w:t>Für die Streusel:</w:t>
      </w:r>
    </w:p>
    <w:p w14:paraId="7A16D174" w14:textId="77777777" w:rsidR="00BE2464" w:rsidRDefault="00BE2464" w:rsidP="00BE2464">
      <w:pPr>
        <w:rPr>
          <w:sz w:val="24"/>
          <w:szCs w:val="24"/>
        </w:rPr>
      </w:pPr>
      <w:r>
        <w:rPr>
          <w:sz w:val="24"/>
          <w:szCs w:val="24"/>
        </w:rPr>
        <w:t>70 g Mehl</w:t>
      </w:r>
    </w:p>
    <w:p w14:paraId="586E5004" w14:textId="77777777" w:rsidR="00BE2464" w:rsidRDefault="00BE2464" w:rsidP="00BE2464">
      <w:pPr>
        <w:rPr>
          <w:sz w:val="24"/>
          <w:szCs w:val="24"/>
        </w:rPr>
      </w:pPr>
      <w:r>
        <w:rPr>
          <w:sz w:val="24"/>
          <w:szCs w:val="24"/>
        </w:rPr>
        <w:t>1 TL Zimt</w:t>
      </w:r>
    </w:p>
    <w:p w14:paraId="1B00937B" w14:textId="77777777" w:rsidR="00BE2464" w:rsidRDefault="00BE2464" w:rsidP="00BE2464">
      <w:pPr>
        <w:rPr>
          <w:sz w:val="24"/>
          <w:szCs w:val="24"/>
        </w:rPr>
      </w:pPr>
      <w:r>
        <w:rPr>
          <w:sz w:val="24"/>
          <w:szCs w:val="24"/>
        </w:rPr>
        <w:t>45 g brauner Zucker</w:t>
      </w:r>
    </w:p>
    <w:p w14:paraId="002689FD" w14:textId="77777777" w:rsidR="00BE2464" w:rsidRDefault="00BE2464" w:rsidP="00BE2464">
      <w:pPr>
        <w:rPr>
          <w:sz w:val="24"/>
          <w:szCs w:val="24"/>
        </w:rPr>
      </w:pPr>
      <w:r>
        <w:rPr>
          <w:sz w:val="24"/>
          <w:szCs w:val="24"/>
        </w:rPr>
        <w:t>65 g weiche Butter</w:t>
      </w:r>
    </w:p>
    <w:p w14:paraId="42F0D5BA" w14:textId="77777777" w:rsidR="008B1B97" w:rsidRDefault="008B1B97" w:rsidP="00BE2464">
      <w:pPr>
        <w:rPr>
          <w:sz w:val="24"/>
          <w:szCs w:val="24"/>
        </w:rPr>
      </w:pPr>
    </w:p>
    <w:p w14:paraId="61885A24" w14:textId="41039ED3" w:rsidR="00BE2464" w:rsidRDefault="00BE2464" w:rsidP="00BE2464">
      <w:pPr>
        <w:rPr>
          <w:sz w:val="24"/>
          <w:szCs w:val="24"/>
        </w:rPr>
      </w:pPr>
      <w:r>
        <w:rPr>
          <w:sz w:val="24"/>
          <w:szCs w:val="24"/>
        </w:rPr>
        <w:t>Zubereitungszeit: 20 Minuten plus 20 – 25 Backzeit</w:t>
      </w:r>
    </w:p>
    <w:p w14:paraId="41D556F1" w14:textId="327D0816" w:rsidR="00BE2464" w:rsidRPr="00DD1D2D" w:rsidRDefault="00BE2464" w:rsidP="00B40E8C">
      <w:pPr>
        <w:pStyle w:val="ListParagraph"/>
        <w:numPr>
          <w:ilvl w:val="0"/>
          <w:numId w:val="501"/>
        </w:numPr>
        <w:spacing w:after="120"/>
        <w:ind w:left="714" w:hanging="357"/>
        <w:contextualSpacing w:val="0"/>
        <w:jc w:val="both"/>
        <w:rPr>
          <w:sz w:val="24"/>
          <w:szCs w:val="24"/>
        </w:rPr>
      </w:pPr>
      <w:r w:rsidRPr="00DD1D2D">
        <w:rPr>
          <w:sz w:val="24"/>
          <w:szCs w:val="24"/>
        </w:rPr>
        <w:t>Den Backofen auf 180 Grad vorheizen. Papier-Backförmchen in das Muffinblech legen.</w:t>
      </w:r>
      <w:r w:rsidR="00DD1D2D" w:rsidRPr="00DD1D2D">
        <w:rPr>
          <w:sz w:val="24"/>
          <w:szCs w:val="24"/>
        </w:rPr>
        <w:t xml:space="preserve"> </w:t>
      </w:r>
      <w:r w:rsidRPr="00DD1D2D">
        <w:rPr>
          <w:sz w:val="24"/>
          <w:szCs w:val="24"/>
        </w:rPr>
        <w:t>Das Mehl in eine Schüssel geben und mit Backpulver, Natron und Zimt sorgfältig vermischen.</w:t>
      </w:r>
      <w:r w:rsidR="008B1B97" w:rsidRPr="00DD1D2D">
        <w:rPr>
          <w:sz w:val="24"/>
          <w:szCs w:val="24"/>
        </w:rPr>
        <w:t xml:space="preserve"> </w:t>
      </w:r>
      <w:r w:rsidRPr="00DD1D2D">
        <w:rPr>
          <w:sz w:val="24"/>
          <w:szCs w:val="24"/>
        </w:rPr>
        <w:t>Das Ei leicht verquirlen Dann den Zucker, das Öl, den Rum/Whiskey, den Joghurt und die saure Sahne hinzufügen und gut verrühren.</w:t>
      </w:r>
    </w:p>
    <w:p w14:paraId="08F2AD07" w14:textId="1BC166CB" w:rsidR="00BE2464" w:rsidRPr="00DD1D2D" w:rsidRDefault="00BE2464" w:rsidP="00B40E8C">
      <w:pPr>
        <w:pStyle w:val="ListParagraph"/>
        <w:numPr>
          <w:ilvl w:val="0"/>
          <w:numId w:val="501"/>
        </w:numPr>
        <w:spacing w:after="120"/>
        <w:ind w:left="714" w:hanging="357"/>
        <w:contextualSpacing w:val="0"/>
        <w:jc w:val="both"/>
        <w:rPr>
          <w:sz w:val="24"/>
          <w:szCs w:val="24"/>
        </w:rPr>
      </w:pPr>
      <w:r w:rsidRPr="00DD1D2D">
        <w:rPr>
          <w:sz w:val="24"/>
          <w:szCs w:val="24"/>
        </w:rPr>
        <w:t>Birnen in ein Sieb schütten, gut abtropfen lassen und in kleine Stücke schneiden.</w:t>
      </w:r>
      <w:r w:rsidR="00DD1D2D" w:rsidRPr="00DD1D2D">
        <w:rPr>
          <w:sz w:val="24"/>
          <w:szCs w:val="24"/>
        </w:rPr>
        <w:t xml:space="preserve"> </w:t>
      </w:r>
      <w:r w:rsidRPr="00DD1D2D">
        <w:rPr>
          <w:sz w:val="24"/>
          <w:szCs w:val="24"/>
        </w:rPr>
        <w:t>Die Mehlmischung zum Eigemisch geben und kurz unterrühren, bis die trockenen Zutaten feucht sind. Zuletzt die Birnenstückchen vorsichtig unterheben.</w:t>
      </w:r>
      <w:r w:rsidR="00DD1D2D" w:rsidRPr="00DD1D2D">
        <w:rPr>
          <w:sz w:val="24"/>
          <w:szCs w:val="24"/>
        </w:rPr>
        <w:t xml:space="preserve"> </w:t>
      </w:r>
      <w:r w:rsidRPr="00DD1D2D">
        <w:rPr>
          <w:sz w:val="24"/>
          <w:szCs w:val="24"/>
        </w:rPr>
        <w:t>Für die Streusel Mehl, Zimt, den Zucker und die Butter zu einem krümeligen Teig kneten.</w:t>
      </w:r>
    </w:p>
    <w:p w14:paraId="60E48C94" w14:textId="77777777" w:rsidR="00BE2464" w:rsidRDefault="00BE2464" w:rsidP="00B40E8C">
      <w:pPr>
        <w:pStyle w:val="ListParagraph"/>
        <w:numPr>
          <w:ilvl w:val="0"/>
          <w:numId w:val="501"/>
        </w:numPr>
        <w:spacing w:after="120"/>
        <w:ind w:left="714" w:hanging="357"/>
        <w:contextualSpacing w:val="0"/>
        <w:jc w:val="both"/>
        <w:rPr>
          <w:sz w:val="24"/>
          <w:szCs w:val="24"/>
        </w:rPr>
      </w:pPr>
      <w:r w:rsidRPr="00F44C34">
        <w:rPr>
          <w:sz w:val="24"/>
          <w:szCs w:val="24"/>
        </w:rPr>
        <w:t xml:space="preserve">Den Muffins-Teig in die Blech-Vertiefungen füllen. Dann die Streusel darüberstreuen. Im Backofen (Mitte, Umluft 160 Grad) 20 – 25 Minuten backen. Die Muffins im </w:t>
      </w:r>
      <w:r w:rsidRPr="00F44C34">
        <w:rPr>
          <w:sz w:val="24"/>
          <w:szCs w:val="24"/>
        </w:rPr>
        <w:lastRenderedPageBreak/>
        <w:t>Backblech 5 Minuten ruhen lassen, dann aus den Förmchen nehmen und noch warm servieren.</w:t>
      </w:r>
    </w:p>
    <w:p w14:paraId="07BB7475" w14:textId="77777777" w:rsidR="0037328A" w:rsidRDefault="0037328A">
      <w:pPr>
        <w:rPr>
          <w:rFonts w:asciiTheme="majorHAnsi" w:eastAsiaTheme="majorEastAsia" w:hAnsiTheme="majorHAnsi" w:cstheme="majorBidi"/>
          <w:color w:val="2F5496" w:themeColor="accent1" w:themeShade="BF"/>
          <w:sz w:val="26"/>
          <w:szCs w:val="26"/>
        </w:rPr>
      </w:pPr>
      <w:r>
        <w:br w:type="page"/>
      </w:r>
    </w:p>
    <w:p w14:paraId="09D31F0B" w14:textId="0713DFB4" w:rsidR="00BE2464" w:rsidRDefault="00BE2464" w:rsidP="00DD1D2D">
      <w:pPr>
        <w:pStyle w:val="Heading2"/>
        <w:spacing w:after="240"/>
      </w:pPr>
      <w:r>
        <w:lastRenderedPageBreak/>
        <w:t>Himbeer-Haferflocken – Muffins</w:t>
      </w:r>
      <w:r w:rsidR="001B1BBA">
        <w:rPr>
          <w:rStyle w:val="FootnoteReference"/>
        </w:rPr>
        <w:footnoteReference w:id="1626"/>
      </w:r>
      <w:r>
        <w:t xml:space="preserve"> </w:t>
      </w:r>
    </w:p>
    <w:p w14:paraId="035A97AE" w14:textId="167A8729" w:rsidR="00BE2464" w:rsidRDefault="00BE2464" w:rsidP="00BE2464">
      <w:pPr>
        <w:rPr>
          <w:sz w:val="24"/>
          <w:szCs w:val="24"/>
        </w:rPr>
      </w:pPr>
      <w:r w:rsidRPr="00DD1D2D">
        <w:rPr>
          <w:sz w:val="24"/>
          <w:szCs w:val="24"/>
          <w:u w:val="single"/>
        </w:rPr>
        <w:t>Zutaten</w:t>
      </w:r>
      <w:r>
        <w:rPr>
          <w:sz w:val="24"/>
          <w:szCs w:val="24"/>
        </w:rPr>
        <w:t xml:space="preserve"> </w:t>
      </w:r>
      <w:r w:rsidR="00DD1D2D">
        <w:rPr>
          <w:sz w:val="24"/>
          <w:szCs w:val="24"/>
        </w:rPr>
        <w:t>(</w:t>
      </w:r>
      <w:r>
        <w:rPr>
          <w:sz w:val="24"/>
          <w:szCs w:val="24"/>
        </w:rPr>
        <w:t>für etwa 12 Muffins</w:t>
      </w:r>
      <w:r w:rsidR="00DD1D2D">
        <w:rPr>
          <w:sz w:val="24"/>
          <w:szCs w:val="24"/>
        </w:rPr>
        <w:t>):</w:t>
      </w:r>
    </w:p>
    <w:p w14:paraId="4579A7E8" w14:textId="77777777" w:rsidR="00BE2464" w:rsidRDefault="00BE2464" w:rsidP="00BE2464">
      <w:pPr>
        <w:rPr>
          <w:sz w:val="24"/>
          <w:szCs w:val="24"/>
        </w:rPr>
      </w:pPr>
      <w:r>
        <w:rPr>
          <w:sz w:val="24"/>
          <w:szCs w:val="24"/>
        </w:rPr>
        <w:t>45 g feine Haferflocken</w:t>
      </w:r>
    </w:p>
    <w:p w14:paraId="672B43E0" w14:textId="77777777" w:rsidR="00BE2464" w:rsidRPr="00AB1146" w:rsidRDefault="00BE2464" w:rsidP="00BE2464">
      <w:pPr>
        <w:rPr>
          <w:sz w:val="24"/>
          <w:szCs w:val="24"/>
        </w:rPr>
      </w:pPr>
      <w:r w:rsidRPr="00AB1146">
        <w:rPr>
          <w:sz w:val="24"/>
          <w:szCs w:val="24"/>
        </w:rPr>
        <w:t>240 g Buttermilch</w:t>
      </w:r>
    </w:p>
    <w:p w14:paraId="01D7C4FE" w14:textId="77777777" w:rsidR="00BE2464" w:rsidRPr="00AB1146" w:rsidRDefault="00BE2464" w:rsidP="00BE2464">
      <w:pPr>
        <w:rPr>
          <w:sz w:val="24"/>
          <w:szCs w:val="24"/>
        </w:rPr>
      </w:pPr>
      <w:r w:rsidRPr="00AB1146">
        <w:rPr>
          <w:sz w:val="24"/>
          <w:szCs w:val="24"/>
        </w:rPr>
        <w:t>190 g Mehl</w:t>
      </w:r>
    </w:p>
    <w:p w14:paraId="4DACE4DE" w14:textId="77777777" w:rsidR="00BE2464" w:rsidRPr="002356DC" w:rsidRDefault="00BE2464" w:rsidP="00BE2464">
      <w:pPr>
        <w:rPr>
          <w:sz w:val="24"/>
          <w:szCs w:val="24"/>
          <w:lang w:val="en-US"/>
        </w:rPr>
      </w:pPr>
      <w:r w:rsidRPr="002356DC">
        <w:rPr>
          <w:sz w:val="24"/>
          <w:szCs w:val="24"/>
          <w:lang w:val="en-US"/>
        </w:rPr>
        <w:t xml:space="preserve">2 ½ TL </w:t>
      </w:r>
      <w:proofErr w:type="spellStart"/>
      <w:r w:rsidRPr="002356DC">
        <w:rPr>
          <w:sz w:val="24"/>
          <w:szCs w:val="24"/>
          <w:lang w:val="en-US"/>
        </w:rPr>
        <w:t>Backpulver</w:t>
      </w:r>
      <w:proofErr w:type="spellEnd"/>
    </w:p>
    <w:p w14:paraId="7CD4F303" w14:textId="77777777" w:rsidR="00BE2464" w:rsidRPr="00AB1146" w:rsidRDefault="00BE2464" w:rsidP="00BE2464">
      <w:pPr>
        <w:rPr>
          <w:sz w:val="24"/>
          <w:szCs w:val="24"/>
          <w:lang w:val="en-US"/>
        </w:rPr>
      </w:pPr>
      <w:r w:rsidRPr="00AB1146">
        <w:rPr>
          <w:sz w:val="24"/>
          <w:szCs w:val="24"/>
          <w:lang w:val="en-US"/>
        </w:rPr>
        <w:t>½ TL Natron</w:t>
      </w:r>
    </w:p>
    <w:p w14:paraId="107BAD2F" w14:textId="77777777" w:rsidR="00BE2464" w:rsidRPr="00AB1146" w:rsidRDefault="00BE2464" w:rsidP="00BE2464">
      <w:pPr>
        <w:rPr>
          <w:sz w:val="24"/>
          <w:szCs w:val="24"/>
          <w:lang w:val="en-US"/>
        </w:rPr>
      </w:pPr>
      <w:r w:rsidRPr="00AB1146">
        <w:rPr>
          <w:sz w:val="24"/>
          <w:szCs w:val="24"/>
          <w:lang w:val="en-US"/>
        </w:rPr>
        <w:t xml:space="preserve">1 TL </w:t>
      </w:r>
      <w:proofErr w:type="spellStart"/>
      <w:r w:rsidRPr="00AB1146">
        <w:rPr>
          <w:sz w:val="24"/>
          <w:szCs w:val="24"/>
          <w:lang w:val="en-US"/>
        </w:rPr>
        <w:t>Zimt</w:t>
      </w:r>
      <w:proofErr w:type="spellEnd"/>
    </w:p>
    <w:p w14:paraId="73AF978C" w14:textId="77777777" w:rsidR="00BE2464" w:rsidRDefault="00BE2464" w:rsidP="00BE2464">
      <w:pPr>
        <w:rPr>
          <w:sz w:val="24"/>
          <w:szCs w:val="24"/>
        </w:rPr>
      </w:pPr>
      <w:r>
        <w:rPr>
          <w:sz w:val="24"/>
          <w:szCs w:val="24"/>
        </w:rPr>
        <w:t>1 Ei</w:t>
      </w:r>
    </w:p>
    <w:p w14:paraId="3255CDE5" w14:textId="77777777" w:rsidR="00BE2464" w:rsidRDefault="00BE2464" w:rsidP="00BE2464">
      <w:pPr>
        <w:rPr>
          <w:sz w:val="24"/>
          <w:szCs w:val="24"/>
        </w:rPr>
      </w:pPr>
      <w:r>
        <w:rPr>
          <w:sz w:val="24"/>
          <w:szCs w:val="24"/>
        </w:rPr>
        <w:t>120 g Zucker</w:t>
      </w:r>
    </w:p>
    <w:p w14:paraId="20C8A3BC" w14:textId="77777777" w:rsidR="00BE2464" w:rsidRDefault="00BE2464" w:rsidP="00BE2464">
      <w:pPr>
        <w:rPr>
          <w:sz w:val="24"/>
          <w:szCs w:val="24"/>
        </w:rPr>
      </w:pPr>
      <w:r>
        <w:rPr>
          <w:sz w:val="24"/>
          <w:szCs w:val="24"/>
        </w:rPr>
        <w:t>80 ml Pflanzenöl</w:t>
      </w:r>
    </w:p>
    <w:p w14:paraId="4C3E1918" w14:textId="77777777" w:rsidR="00BE2464" w:rsidRPr="00F44C34" w:rsidRDefault="00BE2464" w:rsidP="00BE2464">
      <w:pPr>
        <w:rPr>
          <w:sz w:val="24"/>
          <w:szCs w:val="24"/>
        </w:rPr>
      </w:pPr>
      <w:r>
        <w:rPr>
          <w:sz w:val="24"/>
          <w:szCs w:val="24"/>
        </w:rPr>
        <w:t>150 g Himbeeren (frisch, konserviert oder TK)</w:t>
      </w:r>
    </w:p>
    <w:p w14:paraId="11B1A763" w14:textId="77777777" w:rsidR="00DD1D2D" w:rsidRDefault="00DD1D2D" w:rsidP="00BE2464">
      <w:pPr>
        <w:rPr>
          <w:sz w:val="24"/>
          <w:szCs w:val="24"/>
        </w:rPr>
      </w:pPr>
    </w:p>
    <w:p w14:paraId="05559799" w14:textId="759FE218" w:rsidR="00BE2464" w:rsidRDefault="00BE2464" w:rsidP="00BE2464">
      <w:pPr>
        <w:rPr>
          <w:sz w:val="24"/>
          <w:szCs w:val="24"/>
        </w:rPr>
      </w:pPr>
      <w:r>
        <w:rPr>
          <w:sz w:val="24"/>
          <w:szCs w:val="24"/>
        </w:rPr>
        <w:t>Zubereitungszeit: 15 Minuten plus 20 – 25 Minuten Backzeit</w:t>
      </w:r>
    </w:p>
    <w:p w14:paraId="3FA56EF2" w14:textId="77777777" w:rsidR="00BE2464" w:rsidRPr="00EA123E" w:rsidRDefault="00BE2464" w:rsidP="00B40E8C">
      <w:pPr>
        <w:pStyle w:val="ListParagraph"/>
        <w:numPr>
          <w:ilvl w:val="0"/>
          <w:numId w:val="502"/>
        </w:numPr>
        <w:spacing w:after="120"/>
        <w:ind w:left="714" w:hanging="357"/>
        <w:contextualSpacing w:val="0"/>
        <w:jc w:val="both"/>
        <w:rPr>
          <w:sz w:val="24"/>
          <w:szCs w:val="24"/>
        </w:rPr>
      </w:pPr>
      <w:r w:rsidRPr="00EA123E">
        <w:rPr>
          <w:sz w:val="24"/>
          <w:szCs w:val="24"/>
        </w:rPr>
        <w:t>Den Backofen auf 180 Grad vorheizen. Papier-Backförmchen in das Muffinblech legen.</w:t>
      </w:r>
    </w:p>
    <w:p w14:paraId="489E13C1" w14:textId="77777777" w:rsidR="00BE2464" w:rsidRPr="00EA123E" w:rsidRDefault="00BE2464" w:rsidP="00B40E8C">
      <w:pPr>
        <w:pStyle w:val="ListParagraph"/>
        <w:numPr>
          <w:ilvl w:val="0"/>
          <w:numId w:val="502"/>
        </w:numPr>
        <w:spacing w:after="120"/>
        <w:ind w:left="714" w:hanging="357"/>
        <w:contextualSpacing w:val="0"/>
        <w:jc w:val="both"/>
        <w:rPr>
          <w:sz w:val="24"/>
          <w:szCs w:val="24"/>
        </w:rPr>
      </w:pPr>
      <w:r w:rsidRPr="00EA123E">
        <w:rPr>
          <w:sz w:val="24"/>
          <w:szCs w:val="24"/>
        </w:rPr>
        <w:t>Die Haferflocken mit der Buttermilch verrühren und 5 -10 Minuten quellen lassen. Das Mehl in eine Schüssel geben und mit Backpulver, Natron und Zimt vermischen.</w:t>
      </w:r>
    </w:p>
    <w:p w14:paraId="7368A4C8" w14:textId="77777777" w:rsidR="00BE2464" w:rsidRPr="00EA123E" w:rsidRDefault="00BE2464" w:rsidP="00B40E8C">
      <w:pPr>
        <w:pStyle w:val="ListParagraph"/>
        <w:numPr>
          <w:ilvl w:val="0"/>
          <w:numId w:val="502"/>
        </w:numPr>
        <w:spacing w:after="120"/>
        <w:ind w:left="714" w:hanging="357"/>
        <w:contextualSpacing w:val="0"/>
        <w:jc w:val="both"/>
        <w:rPr>
          <w:sz w:val="24"/>
          <w:szCs w:val="24"/>
        </w:rPr>
      </w:pPr>
      <w:r w:rsidRPr="00EA123E">
        <w:rPr>
          <w:sz w:val="24"/>
          <w:szCs w:val="24"/>
        </w:rPr>
        <w:t>Das Ei leicht verquirlen. Dann den Zucker, das Öl und die Haferflockenmischung hinzufügen und verrühren.</w:t>
      </w:r>
    </w:p>
    <w:p w14:paraId="10868C6A" w14:textId="77777777" w:rsidR="00BE2464" w:rsidRPr="00EA123E" w:rsidRDefault="00BE2464" w:rsidP="00B40E8C">
      <w:pPr>
        <w:pStyle w:val="ListParagraph"/>
        <w:numPr>
          <w:ilvl w:val="0"/>
          <w:numId w:val="502"/>
        </w:numPr>
        <w:spacing w:after="120"/>
        <w:ind w:left="714" w:hanging="357"/>
        <w:contextualSpacing w:val="0"/>
        <w:jc w:val="both"/>
        <w:rPr>
          <w:sz w:val="24"/>
          <w:szCs w:val="24"/>
        </w:rPr>
      </w:pPr>
      <w:r w:rsidRPr="00EA123E">
        <w:rPr>
          <w:sz w:val="24"/>
          <w:szCs w:val="24"/>
        </w:rPr>
        <w:t>Frische Himbeeren verlesen, konservierte gut abtropfen lassen. TK-Beeren aus dem Gefrierfach nehmen, aber nicht auftauen lassen.</w:t>
      </w:r>
    </w:p>
    <w:p w14:paraId="14C56673" w14:textId="77777777" w:rsidR="00BE2464" w:rsidRPr="00EA123E" w:rsidRDefault="00BE2464" w:rsidP="00B40E8C">
      <w:pPr>
        <w:pStyle w:val="ListParagraph"/>
        <w:numPr>
          <w:ilvl w:val="0"/>
          <w:numId w:val="502"/>
        </w:numPr>
        <w:spacing w:after="120"/>
        <w:ind w:left="714" w:hanging="357"/>
        <w:contextualSpacing w:val="0"/>
        <w:jc w:val="both"/>
        <w:rPr>
          <w:sz w:val="24"/>
          <w:szCs w:val="24"/>
        </w:rPr>
      </w:pPr>
      <w:r w:rsidRPr="00EA123E">
        <w:rPr>
          <w:sz w:val="24"/>
          <w:szCs w:val="24"/>
        </w:rPr>
        <w:t>Die Mehlmischung zur Eimasse geben und kurz unterrühren. Himbeeren vorsichtig unterheben.</w:t>
      </w:r>
    </w:p>
    <w:p w14:paraId="73F7F622" w14:textId="77777777" w:rsidR="00BE2464" w:rsidRDefault="00BE2464" w:rsidP="00B40E8C">
      <w:pPr>
        <w:pStyle w:val="ListParagraph"/>
        <w:numPr>
          <w:ilvl w:val="0"/>
          <w:numId w:val="502"/>
        </w:numPr>
        <w:spacing w:after="120"/>
        <w:ind w:left="714" w:hanging="357"/>
        <w:contextualSpacing w:val="0"/>
        <w:jc w:val="both"/>
        <w:rPr>
          <w:sz w:val="24"/>
          <w:szCs w:val="24"/>
        </w:rPr>
      </w:pPr>
      <w:r w:rsidRPr="00EA123E">
        <w:rPr>
          <w:sz w:val="24"/>
          <w:szCs w:val="24"/>
        </w:rPr>
        <w:t>Den Teig in die Blech-Vertiefungen einfüllen. Im Backofen (Mitte, 160 Grad) 20 – 25 Minuten backen. Die Muffins im Backblech 5 Minuten ruhen lassen, dann aus den Förmchen nehmen und noch warm servieren.</w:t>
      </w:r>
    </w:p>
    <w:p w14:paraId="7905A550" w14:textId="77777777" w:rsidR="00DD1D2D" w:rsidRDefault="00DD1D2D" w:rsidP="00DD1D2D">
      <w:pPr>
        <w:spacing w:after="120"/>
        <w:jc w:val="both"/>
        <w:rPr>
          <w:sz w:val="24"/>
          <w:szCs w:val="24"/>
        </w:rPr>
      </w:pPr>
    </w:p>
    <w:p w14:paraId="40C58534" w14:textId="2003E593" w:rsidR="00DD1D2D" w:rsidRPr="00DD1D2D" w:rsidRDefault="00DD1D2D" w:rsidP="00DD1D2D">
      <w:pPr>
        <w:spacing w:after="120"/>
        <w:ind w:left="1416" w:hanging="1416"/>
        <w:jc w:val="both"/>
        <w:rPr>
          <w:sz w:val="24"/>
          <w:szCs w:val="24"/>
        </w:rPr>
      </w:pPr>
      <w:r>
        <w:rPr>
          <w:sz w:val="24"/>
          <w:szCs w:val="24"/>
        </w:rPr>
        <w:t>Kommentar:</w:t>
      </w:r>
      <w:r>
        <w:rPr>
          <w:sz w:val="24"/>
          <w:szCs w:val="24"/>
        </w:rPr>
        <w:tab/>
        <w:t xml:space="preserve">Dies sind meine Standard-Muffins. Ich weiß nicht, wie oft ich diese gemacht habe </w:t>
      </w:r>
      <w:r w:rsidRPr="00DD1D2D">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Pr>
          <w:sz w:val="24"/>
          <w:szCs w:val="24"/>
        </w:rPr>
        <w:t xml:space="preserve"> Auf jeden Fall kamen sie auf jedem Kindergeburtstag super an. Und ich genieße sie noch heute sehr gerne.</w:t>
      </w:r>
    </w:p>
    <w:p w14:paraId="0AAA6493" w14:textId="77777777" w:rsidR="00BE2464" w:rsidRDefault="00BE2464" w:rsidP="00BE2464">
      <w:pPr>
        <w:rPr>
          <w:sz w:val="24"/>
          <w:szCs w:val="24"/>
        </w:rPr>
      </w:pPr>
    </w:p>
    <w:p w14:paraId="6DE5B599" w14:textId="210BADB4" w:rsidR="00BE2464" w:rsidRDefault="00BE2464" w:rsidP="00DD1D2D">
      <w:pPr>
        <w:pStyle w:val="Heading2"/>
        <w:spacing w:after="240"/>
      </w:pPr>
      <w:r>
        <w:lastRenderedPageBreak/>
        <w:t>Schokoladen- Cupcakes</w:t>
      </w:r>
      <w:r w:rsidR="0013509C">
        <w:rPr>
          <w:rStyle w:val="FootnoteReference"/>
        </w:rPr>
        <w:footnoteReference w:id="1627"/>
      </w:r>
      <w:r>
        <w:t xml:space="preserve"> </w:t>
      </w:r>
    </w:p>
    <w:p w14:paraId="2074A246" w14:textId="4538D567" w:rsidR="00BE2464" w:rsidRDefault="00BE2464" w:rsidP="00BE2464">
      <w:pPr>
        <w:rPr>
          <w:sz w:val="24"/>
          <w:szCs w:val="24"/>
        </w:rPr>
      </w:pPr>
      <w:r w:rsidRPr="00DD1D2D">
        <w:rPr>
          <w:sz w:val="24"/>
          <w:szCs w:val="24"/>
          <w:u w:val="single"/>
        </w:rPr>
        <w:t>Zutaten</w:t>
      </w:r>
      <w:r>
        <w:rPr>
          <w:sz w:val="24"/>
          <w:szCs w:val="24"/>
        </w:rPr>
        <w:t xml:space="preserve"> </w:t>
      </w:r>
      <w:r w:rsidR="00DD1D2D">
        <w:rPr>
          <w:sz w:val="24"/>
          <w:szCs w:val="24"/>
        </w:rPr>
        <w:t>(</w:t>
      </w:r>
      <w:r>
        <w:rPr>
          <w:sz w:val="24"/>
          <w:szCs w:val="24"/>
        </w:rPr>
        <w:t>für etwa 12 Stück</w:t>
      </w:r>
      <w:r w:rsidR="00DD1D2D">
        <w:rPr>
          <w:sz w:val="24"/>
          <w:szCs w:val="24"/>
        </w:rPr>
        <w:t>)</w:t>
      </w:r>
    </w:p>
    <w:p w14:paraId="35821C4A" w14:textId="77777777" w:rsidR="00BE2464" w:rsidRDefault="00BE2464" w:rsidP="00BE2464">
      <w:pPr>
        <w:rPr>
          <w:sz w:val="24"/>
          <w:szCs w:val="24"/>
        </w:rPr>
      </w:pPr>
      <w:r>
        <w:rPr>
          <w:sz w:val="24"/>
          <w:szCs w:val="24"/>
        </w:rPr>
        <w:t>70 g Butter</w:t>
      </w:r>
    </w:p>
    <w:p w14:paraId="5B8419F3" w14:textId="77777777" w:rsidR="00BE2464" w:rsidRDefault="00BE2464" w:rsidP="00BE2464">
      <w:pPr>
        <w:rPr>
          <w:sz w:val="24"/>
          <w:szCs w:val="24"/>
        </w:rPr>
      </w:pPr>
      <w:r>
        <w:rPr>
          <w:sz w:val="24"/>
          <w:szCs w:val="24"/>
        </w:rPr>
        <w:t>200 g Zucker</w:t>
      </w:r>
    </w:p>
    <w:p w14:paraId="75E45BA9" w14:textId="77777777" w:rsidR="00BE2464" w:rsidRDefault="00BE2464" w:rsidP="00BE2464">
      <w:pPr>
        <w:rPr>
          <w:sz w:val="24"/>
          <w:szCs w:val="24"/>
        </w:rPr>
      </w:pPr>
      <w:r>
        <w:rPr>
          <w:sz w:val="24"/>
          <w:szCs w:val="24"/>
        </w:rPr>
        <w:t>1 TL Vanillezucker</w:t>
      </w:r>
    </w:p>
    <w:p w14:paraId="549D612C" w14:textId="77777777" w:rsidR="00BE2464" w:rsidRDefault="00BE2464" w:rsidP="00BE2464">
      <w:pPr>
        <w:rPr>
          <w:sz w:val="24"/>
          <w:szCs w:val="24"/>
        </w:rPr>
      </w:pPr>
      <w:r>
        <w:rPr>
          <w:sz w:val="24"/>
          <w:szCs w:val="24"/>
        </w:rPr>
        <w:t>1 Ei</w:t>
      </w:r>
    </w:p>
    <w:p w14:paraId="34A5BBB6" w14:textId="77777777" w:rsidR="00BE2464" w:rsidRDefault="00BE2464" w:rsidP="00BE2464">
      <w:pPr>
        <w:rPr>
          <w:sz w:val="24"/>
          <w:szCs w:val="24"/>
        </w:rPr>
      </w:pPr>
      <w:r>
        <w:rPr>
          <w:sz w:val="24"/>
          <w:szCs w:val="24"/>
        </w:rPr>
        <w:t>210 ml Milch</w:t>
      </w:r>
    </w:p>
    <w:p w14:paraId="551F1014" w14:textId="77777777" w:rsidR="00BE2464" w:rsidRDefault="00BE2464" w:rsidP="00BE2464">
      <w:pPr>
        <w:rPr>
          <w:sz w:val="24"/>
          <w:szCs w:val="24"/>
        </w:rPr>
      </w:pPr>
      <w:r>
        <w:rPr>
          <w:sz w:val="24"/>
          <w:szCs w:val="24"/>
        </w:rPr>
        <w:t>1 TL Essig</w:t>
      </w:r>
    </w:p>
    <w:p w14:paraId="23B8BCBD" w14:textId="77777777" w:rsidR="00BE2464" w:rsidRDefault="00BE2464" w:rsidP="00BE2464">
      <w:pPr>
        <w:rPr>
          <w:sz w:val="24"/>
          <w:szCs w:val="24"/>
        </w:rPr>
      </w:pPr>
      <w:r>
        <w:rPr>
          <w:sz w:val="24"/>
          <w:szCs w:val="24"/>
        </w:rPr>
        <w:t>300 g Mehl</w:t>
      </w:r>
    </w:p>
    <w:p w14:paraId="012D609A" w14:textId="77777777" w:rsidR="00BE2464" w:rsidRDefault="00BE2464" w:rsidP="00BE2464">
      <w:pPr>
        <w:rPr>
          <w:sz w:val="24"/>
          <w:szCs w:val="24"/>
        </w:rPr>
      </w:pPr>
      <w:r>
        <w:rPr>
          <w:sz w:val="24"/>
          <w:szCs w:val="24"/>
        </w:rPr>
        <w:t>2 TL Backpulver</w:t>
      </w:r>
    </w:p>
    <w:p w14:paraId="44DFA16D" w14:textId="77777777" w:rsidR="00BE2464" w:rsidRDefault="00BE2464" w:rsidP="00BE2464">
      <w:pPr>
        <w:rPr>
          <w:sz w:val="24"/>
          <w:szCs w:val="24"/>
        </w:rPr>
      </w:pPr>
      <w:r>
        <w:rPr>
          <w:sz w:val="24"/>
          <w:szCs w:val="24"/>
        </w:rPr>
        <w:t>1 TL Salz</w:t>
      </w:r>
    </w:p>
    <w:p w14:paraId="5240B641" w14:textId="77777777" w:rsidR="00BE2464" w:rsidRDefault="00BE2464" w:rsidP="00BE2464">
      <w:pPr>
        <w:rPr>
          <w:sz w:val="24"/>
          <w:szCs w:val="24"/>
        </w:rPr>
      </w:pPr>
      <w:r>
        <w:rPr>
          <w:sz w:val="24"/>
          <w:szCs w:val="24"/>
        </w:rPr>
        <w:t>80 g Kakaopulver</w:t>
      </w:r>
    </w:p>
    <w:p w14:paraId="179CB0E2" w14:textId="77777777" w:rsidR="00BE2464" w:rsidRDefault="00BE2464" w:rsidP="00BE2464">
      <w:pPr>
        <w:rPr>
          <w:sz w:val="24"/>
          <w:szCs w:val="24"/>
        </w:rPr>
      </w:pPr>
      <w:r>
        <w:rPr>
          <w:sz w:val="24"/>
          <w:szCs w:val="24"/>
        </w:rPr>
        <w:t>75 g Schokoflocken</w:t>
      </w:r>
    </w:p>
    <w:p w14:paraId="713A9CB3" w14:textId="77777777" w:rsidR="00BE2464" w:rsidRDefault="00BE2464" w:rsidP="00BE2464">
      <w:pPr>
        <w:rPr>
          <w:sz w:val="24"/>
          <w:szCs w:val="24"/>
        </w:rPr>
      </w:pPr>
    </w:p>
    <w:p w14:paraId="709A6D9E" w14:textId="77777777" w:rsidR="00BE2464" w:rsidRDefault="00BE2464" w:rsidP="00BE2464">
      <w:pPr>
        <w:rPr>
          <w:sz w:val="24"/>
          <w:szCs w:val="24"/>
        </w:rPr>
      </w:pPr>
      <w:r>
        <w:rPr>
          <w:sz w:val="24"/>
          <w:szCs w:val="24"/>
        </w:rPr>
        <w:t>Zubereitungszeit: 15 Minuten plus 20 Minuten Backzeit</w:t>
      </w:r>
    </w:p>
    <w:p w14:paraId="2872CCF8" w14:textId="77777777" w:rsidR="00BE2464" w:rsidRPr="00532078" w:rsidRDefault="00BE2464" w:rsidP="00B40E8C">
      <w:pPr>
        <w:pStyle w:val="ListParagraph"/>
        <w:numPr>
          <w:ilvl w:val="0"/>
          <w:numId w:val="503"/>
        </w:numPr>
        <w:spacing w:after="120"/>
        <w:ind w:left="714" w:hanging="357"/>
        <w:contextualSpacing w:val="0"/>
        <w:jc w:val="both"/>
        <w:rPr>
          <w:sz w:val="24"/>
          <w:szCs w:val="24"/>
        </w:rPr>
      </w:pPr>
      <w:r w:rsidRPr="00532078">
        <w:rPr>
          <w:sz w:val="24"/>
          <w:szCs w:val="24"/>
        </w:rPr>
        <w:t>Den Backofen auf 170 Grad vorheizen. Die Vertiefungen eines Muffins-Blechs gut einfetten, gleichmäßig mit Mehl bestäuben und für 5 Minuten in das Tiefkühlfachs stellen. Oder: Papier-Backförmchen in das Blech setzen.</w:t>
      </w:r>
    </w:p>
    <w:p w14:paraId="572E100C" w14:textId="77777777" w:rsidR="00BE2464" w:rsidRPr="00532078" w:rsidRDefault="00BE2464" w:rsidP="00B40E8C">
      <w:pPr>
        <w:pStyle w:val="ListParagraph"/>
        <w:numPr>
          <w:ilvl w:val="0"/>
          <w:numId w:val="503"/>
        </w:numPr>
        <w:spacing w:after="120"/>
        <w:ind w:left="714" w:hanging="357"/>
        <w:contextualSpacing w:val="0"/>
        <w:jc w:val="both"/>
        <w:rPr>
          <w:sz w:val="24"/>
          <w:szCs w:val="24"/>
        </w:rPr>
      </w:pPr>
      <w:r w:rsidRPr="00532078">
        <w:rPr>
          <w:sz w:val="24"/>
          <w:szCs w:val="24"/>
        </w:rPr>
        <w:t>In einer Schüssel die weiche Butter, den Zucker, den Vanillezucker und das Ei mit dem Handrührgerät kurz verquirlen. Die Milch und de Essig verrühren und unter die Buttermischung rühren.</w:t>
      </w:r>
    </w:p>
    <w:p w14:paraId="1D2A80EA" w14:textId="77777777" w:rsidR="00BE2464" w:rsidRPr="00532078" w:rsidRDefault="00BE2464" w:rsidP="00B40E8C">
      <w:pPr>
        <w:pStyle w:val="ListParagraph"/>
        <w:numPr>
          <w:ilvl w:val="0"/>
          <w:numId w:val="503"/>
        </w:numPr>
        <w:spacing w:after="120"/>
        <w:ind w:left="714" w:hanging="357"/>
        <w:contextualSpacing w:val="0"/>
        <w:jc w:val="both"/>
        <w:rPr>
          <w:sz w:val="24"/>
          <w:szCs w:val="24"/>
        </w:rPr>
      </w:pPr>
      <w:r w:rsidRPr="00532078">
        <w:rPr>
          <w:sz w:val="24"/>
          <w:szCs w:val="24"/>
        </w:rPr>
        <w:t>In einer anderen Schüssel das Mehl, das Backpulver, das Salz, das Kakaopulver und die Schokoflocken mit einem Schneebesen gut vermischen. Die Mehlmischung zur Butter-Ei-Mischung geben und 1 Minute mit dem Handrührgerät verrühren.</w:t>
      </w:r>
    </w:p>
    <w:p w14:paraId="5DD12848" w14:textId="02E8B072" w:rsidR="00BE2464" w:rsidRPr="00DD1D2D" w:rsidRDefault="00BE2464" w:rsidP="00B40E8C">
      <w:pPr>
        <w:pStyle w:val="ListParagraph"/>
        <w:numPr>
          <w:ilvl w:val="0"/>
          <w:numId w:val="503"/>
        </w:numPr>
        <w:spacing w:after="120"/>
        <w:ind w:left="714" w:hanging="357"/>
        <w:contextualSpacing w:val="0"/>
        <w:jc w:val="both"/>
        <w:rPr>
          <w:sz w:val="24"/>
          <w:szCs w:val="24"/>
        </w:rPr>
      </w:pPr>
      <w:r w:rsidRPr="00DD1D2D">
        <w:rPr>
          <w:sz w:val="24"/>
          <w:szCs w:val="24"/>
        </w:rPr>
        <w:t>Den Teig etwa dreiviertel hoch in die Blech-Vertiefungen einfüllen. Im Backofen (Mitte, Umluft 150 Grad) 20 Minuten backen.</w:t>
      </w:r>
      <w:r w:rsidR="00DD1D2D" w:rsidRPr="00DD1D2D">
        <w:rPr>
          <w:sz w:val="24"/>
          <w:szCs w:val="24"/>
        </w:rPr>
        <w:t xml:space="preserve"> </w:t>
      </w:r>
      <w:r w:rsidRPr="00DD1D2D">
        <w:rPr>
          <w:sz w:val="24"/>
          <w:szCs w:val="24"/>
        </w:rPr>
        <w:t>Die Cupcakes 5 Minuten im Blech ruhen lassen, dann aus den Förmchen nehmen und auf einem Kuchengitter ganz abkühlen lassen. Die Cupcakes mit der Schokocreme bestreichen. Nach Belieben mit Schoko-, Marzipanfiguren Gummibärchen…. Verzieren.</w:t>
      </w:r>
    </w:p>
    <w:p w14:paraId="3C032F98" w14:textId="77777777" w:rsidR="00BE2464" w:rsidRDefault="00BE2464" w:rsidP="00BE2464">
      <w:pPr>
        <w:rPr>
          <w:sz w:val="24"/>
          <w:szCs w:val="24"/>
        </w:rPr>
      </w:pPr>
    </w:p>
    <w:p w14:paraId="6145B81A" w14:textId="6BF3D174" w:rsidR="00BE2464" w:rsidRPr="00DD1D2D" w:rsidRDefault="00DD1D2D" w:rsidP="00BE2464">
      <w:pPr>
        <w:rPr>
          <w:i/>
          <w:iCs/>
          <w:sz w:val="24"/>
          <w:szCs w:val="24"/>
        </w:rPr>
      </w:pPr>
      <w:r w:rsidRPr="00DD1D2D">
        <w:rPr>
          <w:i/>
          <w:iCs/>
          <w:sz w:val="24"/>
          <w:szCs w:val="24"/>
        </w:rPr>
        <w:t xml:space="preserve">Für die </w:t>
      </w:r>
      <w:r w:rsidR="00BE2464" w:rsidRPr="00DD1D2D">
        <w:rPr>
          <w:i/>
          <w:iCs/>
          <w:sz w:val="24"/>
          <w:szCs w:val="24"/>
        </w:rPr>
        <w:t>Schokocreme</w:t>
      </w:r>
      <w:r w:rsidRPr="00DD1D2D">
        <w:rPr>
          <w:i/>
          <w:iCs/>
          <w:sz w:val="24"/>
          <w:szCs w:val="24"/>
        </w:rPr>
        <w:t>:</w:t>
      </w:r>
    </w:p>
    <w:p w14:paraId="4AB4AE23" w14:textId="77777777" w:rsidR="00BE2464" w:rsidRDefault="00BE2464" w:rsidP="00BE2464">
      <w:pPr>
        <w:rPr>
          <w:sz w:val="24"/>
          <w:szCs w:val="24"/>
        </w:rPr>
      </w:pPr>
      <w:r>
        <w:rPr>
          <w:sz w:val="24"/>
          <w:szCs w:val="24"/>
        </w:rPr>
        <w:t>25 g Pflanzenfett</w:t>
      </w:r>
    </w:p>
    <w:p w14:paraId="108955C0" w14:textId="77777777" w:rsidR="00BE2464" w:rsidRDefault="00BE2464" w:rsidP="00BE2464">
      <w:pPr>
        <w:rPr>
          <w:sz w:val="24"/>
          <w:szCs w:val="24"/>
        </w:rPr>
      </w:pPr>
      <w:r>
        <w:rPr>
          <w:sz w:val="24"/>
          <w:szCs w:val="24"/>
        </w:rPr>
        <w:lastRenderedPageBreak/>
        <w:t>200 g Puderzucker</w:t>
      </w:r>
    </w:p>
    <w:p w14:paraId="7FAB62D7" w14:textId="77777777" w:rsidR="00BE2464" w:rsidRDefault="00BE2464" w:rsidP="00BE2464">
      <w:pPr>
        <w:rPr>
          <w:sz w:val="24"/>
          <w:szCs w:val="24"/>
        </w:rPr>
      </w:pPr>
      <w:r>
        <w:rPr>
          <w:sz w:val="24"/>
          <w:szCs w:val="24"/>
        </w:rPr>
        <w:t>1 TL Vanillezucker</w:t>
      </w:r>
    </w:p>
    <w:p w14:paraId="6CFBC5DE" w14:textId="77777777" w:rsidR="00BE2464" w:rsidRDefault="00BE2464" w:rsidP="00BE2464">
      <w:pPr>
        <w:rPr>
          <w:sz w:val="24"/>
          <w:szCs w:val="24"/>
        </w:rPr>
      </w:pPr>
      <w:r>
        <w:rPr>
          <w:sz w:val="24"/>
          <w:szCs w:val="24"/>
        </w:rPr>
        <w:t>40 g Mehl</w:t>
      </w:r>
    </w:p>
    <w:p w14:paraId="11E2C7EB" w14:textId="77777777" w:rsidR="00BE2464" w:rsidRDefault="00BE2464" w:rsidP="00BE2464">
      <w:pPr>
        <w:rPr>
          <w:sz w:val="24"/>
          <w:szCs w:val="24"/>
        </w:rPr>
      </w:pPr>
      <w:r>
        <w:rPr>
          <w:sz w:val="24"/>
          <w:szCs w:val="24"/>
        </w:rPr>
        <w:t>2 gehäufte EL Kakaopulver</w:t>
      </w:r>
    </w:p>
    <w:p w14:paraId="27667795" w14:textId="77777777" w:rsidR="00DD1D2D" w:rsidRDefault="00DD1D2D" w:rsidP="00BE2464">
      <w:pPr>
        <w:rPr>
          <w:sz w:val="24"/>
          <w:szCs w:val="24"/>
        </w:rPr>
      </w:pPr>
    </w:p>
    <w:p w14:paraId="441C35FF" w14:textId="09A3158F" w:rsidR="00BE2464" w:rsidRDefault="00BE2464" w:rsidP="00BE2464">
      <w:pPr>
        <w:rPr>
          <w:sz w:val="24"/>
          <w:szCs w:val="24"/>
        </w:rPr>
      </w:pPr>
      <w:r>
        <w:rPr>
          <w:sz w:val="24"/>
          <w:szCs w:val="24"/>
        </w:rPr>
        <w:t>Zubereitungszeit: 5 Minuten</w:t>
      </w:r>
    </w:p>
    <w:p w14:paraId="09505740" w14:textId="77777777" w:rsidR="00BE2464" w:rsidRPr="00532078" w:rsidRDefault="00BE2464" w:rsidP="00B40E8C">
      <w:pPr>
        <w:pStyle w:val="ListParagraph"/>
        <w:numPr>
          <w:ilvl w:val="0"/>
          <w:numId w:val="504"/>
        </w:numPr>
        <w:spacing w:after="120"/>
        <w:contextualSpacing w:val="0"/>
        <w:jc w:val="both"/>
        <w:rPr>
          <w:sz w:val="24"/>
          <w:szCs w:val="24"/>
        </w:rPr>
      </w:pPr>
      <w:r w:rsidRPr="00532078">
        <w:rPr>
          <w:sz w:val="24"/>
          <w:szCs w:val="24"/>
        </w:rPr>
        <w:t xml:space="preserve">Fett, Puderzucker, Vanillezucker, Mehl, Kakao und 50 ml Wasser zu einer glatten Creme verquirlen. </w:t>
      </w:r>
    </w:p>
    <w:p w14:paraId="6A2FDD08" w14:textId="77777777" w:rsidR="00BE2464" w:rsidRPr="00532078" w:rsidRDefault="00BE2464" w:rsidP="00B40E8C">
      <w:pPr>
        <w:pStyle w:val="ListParagraph"/>
        <w:numPr>
          <w:ilvl w:val="0"/>
          <w:numId w:val="504"/>
        </w:numPr>
        <w:spacing w:after="120"/>
        <w:contextualSpacing w:val="0"/>
        <w:jc w:val="both"/>
        <w:rPr>
          <w:sz w:val="24"/>
          <w:szCs w:val="24"/>
        </w:rPr>
      </w:pPr>
      <w:r w:rsidRPr="00532078">
        <w:rPr>
          <w:sz w:val="24"/>
          <w:szCs w:val="24"/>
        </w:rPr>
        <w:t>Die abgekühlten Cupcakes mit der Creme bestreichen</w:t>
      </w:r>
    </w:p>
    <w:p w14:paraId="493F713E" w14:textId="77777777" w:rsidR="00BE2464" w:rsidRDefault="00BE2464" w:rsidP="00DD1D2D">
      <w:pPr>
        <w:spacing w:after="120"/>
        <w:jc w:val="both"/>
        <w:rPr>
          <w:sz w:val="24"/>
          <w:szCs w:val="24"/>
        </w:rPr>
      </w:pPr>
    </w:p>
    <w:p w14:paraId="21E84299" w14:textId="77777777" w:rsidR="00BE2464" w:rsidRDefault="00BE2464" w:rsidP="00BE2464">
      <w:pPr>
        <w:rPr>
          <w:sz w:val="24"/>
          <w:szCs w:val="24"/>
        </w:rPr>
      </w:pPr>
    </w:p>
    <w:p w14:paraId="664FB0B6" w14:textId="77777777" w:rsidR="00BE2464" w:rsidRDefault="00BE2464" w:rsidP="00BE2464">
      <w:pPr>
        <w:rPr>
          <w:sz w:val="24"/>
          <w:szCs w:val="24"/>
        </w:rPr>
      </w:pPr>
    </w:p>
    <w:p w14:paraId="1A3B1AC0" w14:textId="77777777" w:rsidR="00BE2464" w:rsidRDefault="00BE2464" w:rsidP="00BE2464">
      <w:pPr>
        <w:rPr>
          <w:sz w:val="24"/>
          <w:szCs w:val="24"/>
        </w:rPr>
      </w:pPr>
    </w:p>
    <w:p w14:paraId="687DE90D" w14:textId="77777777" w:rsidR="00BE2464" w:rsidRPr="008B4625" w:rsidRDefault="00BE2464" w:rsidP="00BE2464">
      <w:pPr>
        <w:rPr>
          <w:sz w:val="24"/>
          <w:szCs w:val="24"/>
        </w:rPr>
      </w:pPr>
    </w:p>
    <w:p w14:paraId="4162857E" w14:textId="77777777" w:rsidR="00BE2464" w:rsidRDefault="00BE2464" w:rsidP="00BE2464">
      <w:pPr>
        <w:rPr>
          <w:sz w:val="24"/>
          <w:szCs w:val="24"/>
        </w:rPr>
      </w:pPr>
      <w:r>
        <w:rPr>
          <w:sz w:val="24"/>
          <w:szCs w:val="24"/>
        </w:rPr>
        <w:br w:type="page"/>
      </w:r>
    </w:p>
    <w:p w14:paraId="7BA81095" w14:textId="5AEB48F9" w:rsidR="00BE2464" w:rsidRDefault="00BE2464" w:rsidP="00DD1D2D">
      <w:pPr>
        <w:pStyle w:val="Heading2"/>
        <w:spacing w:after="240"/>
      </w:pPr>
      <w:r>
        <w:lastRenderedPageBreak/>
        <w:t>Bananen-Schoko-Muffins</w:t>
      </w:r>
      <w:r w:rsidR="00062A3D">
        <w:rPr>
          <w:rStyle w:val="FootnoteReference"/>
        </w:rPr>
        <w:footnoteReference w:id="1628"/>
      </w:r>
      <w:r>
        <w:t xml:space="preserve"> </w:t>
      </w:r>
    </w:p>
    <w:p w14:paraId="79910DD9" w14:textId="3816ABB4" w:rsidR="00BE2464" w:rsidRDefault="00BE2464" w:rsidP="00BE2464">
      <w:pPr>
        <w:rPr>
          <w:sz w:val="24"/>
          <w:szCs w:val="24"/>
        </w:rPr>
      </w:pPr>
      <w:r w:rsidRPr="00DD1D2D">
        <w:rPr>
          <w:sz w:val="24"/>
          <w:szCs w:val="24"/>
          <w:u w:val="single"/>
        </w:rPr>
        <w:t>Zutaten</w:t>
      </w:r>
      <w:r>
        <w:rPr>
          <w:sz w:val="24"/>
          <w:szCs w:val="24"/>
        </w:rPr>
        <w:t xml:space="preserve"> </w:t>
      </w:r>
      <w:r w:rsidR="00DD1D2D">
        <w:rPr>
          <w:sz w:val="24"/>
          <w:szCs w:val="24"/>
        </w:rPr>
        <w:t>(</w:t>
      </w:r>
      <w:r>
        <w:rPr>
          <w:sz w:val="24"/>
          <w:szCs w:val="24"/>
        </w:rPr>
        <w:t>für etwa 12 Stück</w:t>
      </w:r>
      <w:r w:rsidR="00DD1D2D">
        <w:rPr>
          <w:sz w:val="24"/>
          <w:szCs w:val="24"/>
        </w:rPr>
        <w:t>)</w:t>
      </w:r>
      <w:r>
        <w:rPr>
          <w:sz w:val="24"/>
          <w:szCs w:val="24"/>
        </w:rPr>
        <w:t>:</w:t>
      </w:r>
    </w:p>
    <w:p w14:paraId="4CCD496C" w14:textId="77777777" w:rsidR="00BE2464" w:rsidRPr="00AB1146" w:rsidRDefault="00BE2464" w:rsidP="00BE2464">
      <w:pPr>
        <w:rPr>
          <w:sz w:val="24"/>
          <w:szCs w:val="24"/>
          <w:lang w:val="en-US"/>
        </w:rPr>
      </w:pPr>
      <w:r w:rsidRPr="00AB1146">
        <w:rPr>
          <w:sz w:val="24"/>
          <w:szCs w:val="24"/>
          <w:lang w:val="en-US"/>
        </w:rPr>
        <w:t>180 g Mehl</w:t>
      </w:r>
    </w:p>
    <w:p w14:paraId="7A869D5B" w14:textId="77777777" w:rsidR="00BE2464" w:rsidRPr="00AB1146" w:rsidRDefault="00BE2464" w:rsidP="00BE2464">
      <w:pPr>
        <w:rPr>
          <w:sz w:val="24"/>
          <w:szCs w:val="24"/>
          <w:lang w:val="en-US"/>
        </w:rPr>
      </w:pPr>
      <w:r w:rsidRPr="00AB1146">
        <w:rPr>
          <w:sz w:val="24"/>
          <w:szCs w:val="24"/>
          <w:lang w:val="en-US"/>
        </w:rPr>
        <w:t xml:space="preserve">2 TL </w:t>
      </w:r>
      <w:proofErr w:type="spellStart"/>
      <w:r w:rsidRPr="00AB1146">
        <w:rPr>
          <w:sz w:val="24"/>
          <w:szCs w:val="24"/>
          <w:lang w:val="en-US"/>
        </w:rPr>
        <w:t>Backpulver</w:t>
      </w:r>
      <w:proofErr w:type="spellEnd"/>
    </w:p>
    <w:p w14:paraId="194FA632" w14:textId="77777777" w:rsidR="00BE2464" w:rsidRPr="00AB1146" w:rsidRDefault="00BE2464" w:rsidP="00BE2464">
      <w:pPr>
        <w:rPr>
          <w:sz w:val="24"/>
          <w:szCs w:val="24"/>
          <w:lang w:val="en-US"/>
        </w:rPr>
      </w:pPr>
      <w:r w:rsidRPr="00AB1146">
        <w:rPr>
          <w:sz w:val="24"/>
          <w:szCs w:val="24"/>
          <w:lang w:val="en-US"/>
        </w:rPr>
        <w:t>½ TL Natron</w:t>
      </w:r>
    </w:p>
    <w:p w14:paraId="1FA782A4" w14:textId="77777777" w:rsidR="00BE2464" w:rsidRDefault="00BE2464" w:rsidP="00BE2464">
      <w:pPr>
        <w:rPr>
          <w:sz w:val="24"/>
          <w:szCs w:val="24"/>
        </w:rPr>
      </w:pPr>
      <w:r>
        <w:rPr>
          <w:sz w:val="24"/>
          <w:szCs w:val="24"/>
        </w:rPr>
        <w:t>75 g Schokotröpfchen oder Schokoflocken</w:t>
      </w:r>
    </w:p>
    <w:p w14:paraId="784B8313" w14:textId="77777777" w:rsidR="00BE2464" w:rsidRDefault="00BE2464" w:rsidP="00BE2464">
      <w:pPr>
        <w:rPr>
          <w:sz w:val="24"/>
          <w:szCs w:val="24"/>
        </w:rPr>
      </w:pPr>
      <w:r>
        <w:rPr>
          <w:sz w:val="24"/>
          <w:szCs w:val="24"/>
        </w:rPr>
        <w:t>2 Eier</w:t>
      </w:r>
    </w:p>
    <w:p w14:paraId="03F06445" w14:textId="77777777" w:rsidR="00BE2464" w:rsidRDefault="00BE2464" w:rsidP="00BE2464">
      <w:pPr>
        <w:rPr>
          <w:sz w:val="24"/>
          <w:szCs w:val="24"/>
        </w:rPr>
      </w:pPr>
      <w:r>
        <w:rPr>
          <w:sz w:val="24"/>
          <w:szCs w:val="24"/>
        </w:rPr>
        <w:t>120 g Zucker</w:t>
      </w:r>
    </w:p>
    <w:p w14:paraId="384361FD" w14:textId="77777777" w:rsidR="00BE2464" w:rsidRDefault="00BE2464" w:rsidP="00BE2464">
      <w:pPr>
        <w:rPr>
          <w:sz w:val="24"/>
          <w:szCs w:val="24"/>
        </w:rPr>
      </w:pPr>
      <w:r>
        <w:rPr>
          <w:sz w:val="24"/>
          <w:szCs w:val="24"/>
        </w:rPr>
        <w:t>80 ml Pflanzenöl</w:t>
      </w:r>
    </w:p>
    <w:p w14:paraId="0C130639" w14:textId="77777777" w:rsidR="00BE2464" w:rsidRDefault="00BE2464" w:rsidP="00BE2464">
      <w:pPr>
        <w:rPr>
          <w:sz w:val="24"/>
          <w:szCs w:val="24"/>
        </w:rPr>
      </w:pPr>
      <w:r>
        <w:rPr>
          <w:sz w:val="24"/>
          <w:szCs w:val="24"/>
        </w:rPr>
        <w:t>4 mittelgroße, reife Bananen</w:t>
      </w:r>
    </w:p>
    <w:p w14:paraId="50E26DFB" w14:textId="77777777" w:rsidR="00BE2464" w:rsidRDefault="00BE2464" w:rsidP="00BE2464">
      <w:pPr>
        <w:rPr>
          <w:sz w:val="24"/>
          <w:szCs w:val="24"/>
        </w:rPr>
      </w:pPr>
      <w:r>
        <w:rPr>
          <w:sz w:val="24"/>
          <w:szCs w:val="24"/>
        </w:rPr>
        <w:t>Kuvertüre und Zuckerzeugs zum Verzieren</w:t>
      </w:r>
    </w:p>
    <w:p w14:paraId="19A215A5" w14:textId="77777777" w:rsidR="00BE2464" w:rsidRDefault="00BE2464" w:rsidP="00BE2464">
      <w:pPr>
        <w:rPr>
          <w:sz w:val="24"/>
          <w:szCs w:val="24"/>
        </w:rPr>
      </w:pPr>
    </w:p>
    <w:p w14:paraId="7A251E26" w14:textId="77777777" w:rsidR="00BE2464" w:rsidRDefault="00BE2464" w:rsidP="00BE2464">
      <w:pPr>
        <w:rPr>
          <w:sz w:val="24"/>
          <w:szCs w:val="24"/>
        </w:rPr>
      </w:pPr>
      <w:r>
        <w:rPr>
          <w:sz w:val="24"/>
          <w:szCs w:val="24"/>
        </w:rPr>
        <w:t>Zubereitungszeit: 15 Minuten plus 20 – 25 Minuten Backzeit</w:t>
      </w:r>
    </w:p>
    <w:p w14:paraId="7D029562" w14:textId="77777777" w:rsidR="00BE2464" w:rsidRPr="00532078" w:rsidRDefault="00BE2464" w:rsidP="00B40E8C">
      <w:pPr>
        <w:pStyle w:val="ListParagraph"/>
        <w:numPr>
          <w:ilvl w:val="0"/>
          <w:numId w:val="505"/>
        </w:numPr>
        <w:spacing w:after="120"/>
        <w:ind w:left="714" w:hanging="357"/>
        <w:contextualSpacing w:val="0"/>
        <w:jc w:val="both"/>
        <w:rPr>
          <w:sz w:val="24"/>
          <w:szCs w:val="24"/>
        </w:rPr>
      </w:pPr>
      <w:r w:rsidRPr="00532078">
        <w:rPr>
          <w:sz w:val="24"/>
          <w:szCs w:val="24"/>
        </w:rPr>
        <w:t>Den Backofen auf 180 Grad vorheizen. Papier-Backförmchen in das Muffinblech setzen.</w:t>
      </w:r>
    </w:p>
    <w:p w14:paraId="6729BAEC" w14:textId="77777777" w:rsidR="00BE2464" w:rsidRPr="00532078" w:rsidRDefault="00BE2464" w:rsidP="00B40E8C">
      <w:pPr>
        <w:pStyle w:val="ListParagraph"/>
        <w:numPr>
          <w:ilvl w:val="0"/>
          <w:numId w:val="505"/>
        </w:numPr>
        <w:spacing w:after="120"/>
        <w:ind w:left="714" w:hanging="357"/>
        <w:contextualSpacing w:val="0"/>
        <w:jc w:val="both"/>
        <w:rPr>
          <w:sz w:val="24"/>
          <w:szCs w:val="24"/>
        </w:rPr>
      </w:pPr>
      <w:r w:rsidRPr="00532078">
        <w:rPr>
          <w:sz w:val="24"/>
          <w:szCs w:val="24"/>
        </w:rPr>
        <w:t>Mehr in eine Schüssel geben und mit Backpulver, Natron und den Schokostückchen vermischen.</w:t>
      </w:r>
    </w:p>
    <w:p w14:paraId="46F4E659" w14:textId="77777777" w:rsidR="00BE2464" w:rsidRPr="00532078" w:rsidRDefault="00BE2464" w:rsidP="00B40E8C">
      <w:pPr>
        <w:pStyle w:val="ListParagraph"/>
        <w:numPr>
          <w:ilvl w:val="0"/>
          <w:numId w:val="505"/>
        </w:numPr>
        <w:spacing w:after="120"/>
        <w:ind w:left="714" w:hanging="357"/>
        <w:contextualSpacing w:val="0"/>
        <w:jc w:val="both"/>
        <w:rPr>
          <w:sz w:val="24"/>
          <w:szCs w:val="24"/>
        </w:rPr>
      </w:pPr>
      <w:r w:rsidRPr="00532078">
        <w:rPr>
          <w:sz w:val="24"/>
          <w:szCs w:val="24"/>
        </w:rPr>
        <w:t xml:space="preserve">Die Eier verquirlen. Zucker und das Öl hinzufügen und kurz vermischen. </w:t>
      </w:r>
    </w:p>
    <w:p w14:paraId="3C35AC6A" w14:textId="77777777" w:rsidR="00BE2464" w:rsidRPr="00532078" w:rsidRDefault="00BE2464" w:rsidP="00B40E8C">
      <w:pPr>
        <w:pStyle w:val="ListParagraph"/>
        <w:numPr>
          <w:ilvl w:val="0"/>
          <w:numId w:val="505"/>
        </w:numPr>
        <w:spacing w:after="120"/>
        <w:ind w:left="714" w:hanging="357"/>
        <w:contextualSpacing w:val="0"/>
        <w:jc w:val="both"/>
        <w:rPr>
          <w:sz w:val="24"/>
          <w:szCs w:val="24"/>
        </w:rPr>
      </w:pPr>
      <w:r w:rsidRPr="00532078">
        <w:rPr>
          <w:sz w:val="24"/>
          <w:szCs w:val="24"/>
        </w:rPr>
        <w:t>Die Bananen schälen, mit der Gabel zerdrücken, zur Eimasse geben und unterrühren. Zuletzt die Mehlmischung hinzufügen und kurz unterheben.</w:t>
      </w:r>
    </w:p>
    <w:p w14:paraId="72242E4E" w14:textId="77777777" w:rsidR="00BE2464" w:rsidRPr="00532078" w:rsidRDefault="00BE2464" w:rsidP="00B40E8C">
      <w:pPr>
        <w:pStyle w:val="ListParagraph"/>
        <w:numPr>
          <w:ilvl w:val="0"/>
          <w:numId w:val="505"/>
        </w:numPr>
        <w:spacing w:after="120"/>
        <w:ind w:left="714" w:hanging="357"/>
        <w:contextualSpacing w:val="0"/>
        <w:jc w:val="both"/>
        <w:rPr>
          <w:sz w:val="24"/>
          <w:szCs w:val="24"/>
        </w:rPr>
      </w:pPr>
      <w:r w:rsidRPr="00532078">
        <w:rPr>
          <w:sz w:val="24"/>
          <w:szCs w:val="24"/>
        </w:rPr>
        <w:t>Den Teig in die Blechvertiefungen einfüllen und im Backofen (Mitte, 160 Grad) 20 – 25 Minuten backen. Die Muffins aus den Förmchen nehmen und auf einem Kuchengitter abkühlen lassen.</w:t>
      </w:r>
    </w:p>
    <w:p w14:paraId="71115155" w14:textId="77777777" w:rsidR="00BE2464" w:rsidRPr="00532078" w:rsidRDefault="00BE2464" w:rsidP="00B40E8C">
      <w:pPr>
        <w:pStyle w:val="ListParagraph"/>
        <w:numPr>
          <w:ilvl w:val="0"/>
          <w:numId w:val="505"/>
        </w:numPr>
        <w:spacing w:after="120"/>
        <w:ind w:left="714" w:hanging="357"/>
        <w:contextualSpacing w:val="0"/>
        <w:jc w:val="both"/>
        <w:rPr>
          <w:sz w:val="24"/>
          <w:szCs w:val="24"/>
        </w:rPr>
      </w:pPr>
      <w:r w:rsidRPr="00532078">
        <w:rPr>
          <w:sz w:val="24"/>
          <w:szCs w:val="24"/>
        </w:rPr>
        <w:t xml:space="preserve">Die Kuvertüre in Stücke schneiden und im warmen Wasserbad unter Rühren schmelzen. Die Muffins in die Kuvertüre tauchen, etwas antrocknen lassen und mit Zuckerzeugs verzieren. Wenn man will. </w:t>
      </w:r>
    </w:p>
    <w:p w14:paraId="406A1267" w14:textId="77777777" w:rsidR="00BE2464" w:rsidRDefault="00BE2464" w:rsidP="00BE2464">
      <w:pPr>
        <w:rPr>
          <w:sz w:val="24"/>
          <w:szCs w:val="24"/>
        </w:rPr>
      </w:pPr>
      <w:r>
        <w:rPr>
          <w:sz w:val="24"/>
          <w:szCs w:val="24"/>
        </w:rPr>
        <w:br w:type="page"/>
      </w:r>
    </w:p>
    <w:p w14:paraId="4050E23E" w14:textId="57F89CAC" w:rsidR="00BE2464" w:rsidRDefault="00BE2464" w:rsidP="00DD1D2D">
      <w:pPr>
        <w:pStyle w:val="Heading2"/>
        <w:spacing w:after="240"/>
      </w:pPr>
      <w:r>
        <w:lastRenderedPageBreak/>
        <w:t>Bananen-Rührkuchen</w:t>
      </w:r>
      <w:r w:rsidR="00671A51">
        <w:rPr>
          <w:rStyle w:val="FootnoteReference"/>
        </w:rPr>
        <w:footnoteReference w:id="1629"/>
      </w:r>
      <w:r>
        <w:t xml:space="preserve"> </w:t>
      </w:r>
    </w:p>
    <w:p w14:paraId="7A0442C8" w14:textId="6F536B19" w:rsidR="00BE2464" w:rsidRDefault="00BE2464" w:rsidP="00BE2464">
      <w:pPr>
        <w:rPr>
          <w:sz w:val="24"/>
          <w:szCs w:val="24"/>
        </w:rPr>
      </w:pPr>
      <w:r w:rsidRPr="00DD1D2D">
        <w:rPr>
          <w:sz w:val="24"/>
          <w:szCs w:val="24"/>
          <w:u w:val="single"/>
        </w:rPr>
        <w:t>Zutaten</w:t>
      </w:r>
      <w:r>
        <w:rPr>
          <w:sz w:val="24"/>
          <w:szCs w:val="24"/>
        </w:rPr>
        <w:t xml:space="preserve"> </w:t>
      </w:r>
      <w:r w:rsidR="00DD1D2D">
        <w:rPr>
          <w:sz w:val="24"/>
          <w:szCs w:val="24"/>
        </w:rPr>
        <w:t>(</w:t>
      </w:r>
      <w:r>
        <w:rPr>
          <w:sz w:val="24"/>
          <w:szCs w:val="24"/>
        </w:rPr>
        <w:t>für eine Kastenform</w:t>
      </w:r>
      <w:r w:rsidR="00DD1D2D">
        <w:rPr>
          <w:sz w:val="24"/>
          <w:szCs w:val="24"/>
        </w:rPr>
        <w:t>):</w:t>
      </w:r>
    </w:p>
    <w:p w14:paraId="1082DFD4" w14:textId="77777777" w:rsidR="00BE2464" w:rsidRDefault="00BE2464" w:rsidP="00BE2464">
      <w:pPr>
        <w:rPr>
          <w:sz w:val="24"/>
          <w:szCs w:val="24"/>
        </w:rPr>
      </w:pPr>
      <w:r>
        <w:rPr>
          <w:sz w:val="24"/>
          <w:szCs w:val="24"/>
        </w:rPr>
        <w:t>110 g Butter</w:t>
      </w:r>
    </w:p>
    <w:p w14:paraId="07D19485" w14:textId="77777777" w:rsidR="00BE2464" w:rsidRDefault="00BE2464" w:rsidP="00BE2464">
      <w:pPr>
        <w:rPr>
          <w:sz w:val="24"/>
          <w:szCs w:val="24"/>
        </w:rPr>
      </w:pPr>
      <w:r>
        <w:rPr>
          <w:sz w:val="24"/>
          <w:szCs w:val="24"/>
        </w:rPr>
        <w:t>190 g Zucker</w:t>
      </w:r>
    </w:p>
    <w:p w14:paraId="0E3B7741" w14:textId="77777777" w:rsidR="00BE2464" w:rsidRDefault="00BE2464" w:rsidP="00BE2464">
      <w:pPr>
        <w:rPr>
          <w:sz w:val="24"/>
          <w:szCs w:val="24"/>
        </w:rPr>
      </w:pPr>
      <w:r>
        <w:rPr>
          <w:sz w:val="24"/>
          <w:szCs w:val="24"/>
        </w:rPr>
        <w:t>½ Päckchen Vanillezucker</w:t>
      </w:r>
    </w:p>
    <w:p w14:paraId="1A5AB04A" w14:textId="77777777" w:rsidR="00BE2464" w:rsidRDefault="00BE2464" w:rsidP="00BE2464">
      <w:pPr>
        <w:rPr>
          <w:sz w:val="24"/>
          <w:szCs w:val="24"/>
        </w:rPr>
      </w:pPr>
      <w:r>
        <w:rPr>
          <w:sz w:val="24"/>
          <w:szCs w:val="24"/>
        </w:rPr>
        <w:t>2 Eier</w:t>
      </w:r>
    </w:p>
    <w:p w14:paraId="2429B8C9" w14:textId="77777777" w:rsidR="00BE2464" w:rsidRDefault="00BE2464" w:rsidP="00BE2464">
      <w:pPr>
        <w:rPr>
          <w:sz w:val="24"/>
          <w:szCs w:val="24"/>
        </w:rPr>
      </w:pPr>
      <w:r>
        <w:rPr>
          <w:sz w:val="24"/>
          <w:szCs w:val="24"/>
        </w:rPr>
        <w:t>3 reife Bananen</w:t>
      </w:r>
    </w:p>
    <w:p w14:paraId="6FA2CFCF" w14:textId="77777777" w:rsidR="00BE2464" w:rsidRDefault="00BE2464" w:rsidP="00BE2464">
      <w:pPr>
        <w:rPr>
          <w:sz w:val="24"/>
          <w:szCs w:val="24"/>
        </w:rPr>
      </w:pPr>
      <w:r>
        <w:rPr>
          <w:sz w:val="24"/>
          <w:szCs w:val="24"/>
        </w:rPr>
        <w:t>300 g Mehl</w:t>
      </w:r>
    </w:p>
    <w:p w14:paraId="540B1B67" w14:textId="77777777" w:rsidR="00BE2464" w:rsidRDefault="00BE2464" w:rsidP="00BE2464">
      <w:pPr>
        <w:rPr>
          <w:sz w:val="24"/>
          <w:szCs w:val="24"/>
        </w:rPr>
      </w:pPr>
      <w:r>
        <w:rPr>
          <w:sz w:val="24"/>
          <w:szCs w:val="24"/>
        </w:rPr>
        <w:t>2 TL Backpulver</w:t>
      </w:r>
    </w:p>
    <w:p w14:paraId="49272B24" w14:textId="77777777" w:rsidR="00BE2464" w:rsidRDefault="00BE2464" w:rsidP="00BE2464">
      <w:pPr>
        <w:rPr>
          <w:sz w:val="24"/>
          <w:szCs w:val="24"/>
        </w:rPr>
      </w:pPr>
      <w:r>
        <w:rPr>
          <w:sz w:val="24"/>
          <w:szCs w:val="24"/>
        </w:rPr>
        <w:t>1 Prise Salz</w:t>
      </w:r>
    </w:p>
    <w:p w14:paraId="7EAECD0E" w14:textId="77777777" w:rsidR="00BE2464" w:rsidRDefault="00BE2464" w:rsidP="00BE2464">
      <w:pPr>
        <w:rPr>
          <w:sz w:val="24"/>
          <w:szCs w:val="24"/>
        </w:rPr>
      </w:pPr>
      <w:r>
        <w:rPr>
          <w:sz w:val="24"/>
          <w:szCs w:val="24"/>
        </w:rPr>
        <w:t>100 g gehackte Walnüsse</w:t>
      </w:r>
    </w:p>
    <w:p w14:paraId="3DB502E8" w14:textId="77777777" w:rsidR="00DD1D2D" w:rsidRDefault="00DD1D2D" w:rsidP="00BE2464">
      <w:pPr>
        <w:rPr>
          <w:sz w:val="24"/>
          <w:szCs w:val="24"/>
        </w:rPr>
      </w:pPr>
    </w:p>
    <w:p w14:paraId="12FD8F25" w14:textId="6E408ED9" w:rsidR="00BE2464" w:rsidRDefault="00BE2464" w:rsidP="00BE2464">
      <w:pPr>
        <w:rPr>
          <w:sz w:val="24"/>
          <w:szCs w:val="24"/>
        </w:rPr>
      </w:pPr>
      <w:r>
        <w:rPr>
          <w:sz w:val="24"/>
          <w:szCs w:val="24"/>
        </w:rPr>
        <w:t>Zubereitungszeit: 20 Minuten, Backzeit: 50 Minuten</w:t>
      </w:r>
    </w:p>
    <w:p w14:paraId="73988B6F" w14:textId="77777777" w:rsidR="00BE2464" w:rsidRPr="00D2237D" w:rsidRDefault="00BE2464" w:rsidP="00B40E8C">
      <w:pPr>
        <w:pStyle w:val="ListParagraph"/>
        <w:numPr>
          <w:ilvl w:val="0"/>
          <w:numId w:val="506"/>
        </w:numPr>
        <w:spacing w:after="120"/>
        <w:ind w:left="714" w:hanging="357"/>
        <w:contextualSpacing w:val="0"/>
        <w:jc w:val="both"/>
        <w:rPr>
          <w:sz w:val="24"/>
          <w:szCs w:val="24"/>
        </w:rPr>
      </w:pPr>
      <w:r w:rsidRPr="00D2237D">
        <w:rPr>
          <w:sz w:val="24"/>
          <w:szCs w:val="24"/>
        </w:rPr>
        <w:t>Den Backofen auf 170 Grad vorheizen. Die weiche Butter, den Zucker, den Vanillezucker, die Eier und 3 EL heißes Wasser mit dem Handrührgerät kurz verquirlen.</w:t>
      </w:r>
    </w:p>
    <w:p w14:paraId="3E2A286C" w14:textId="77777777" w:rsidR="00BE2464" w:rsidRPr="00D2237D" w:rsidRDefault="00BE2464" w:rsidP="00B40E8C">
      <w:pPr>
        <w:pStyle w:val="ListParagraph"/>
        <w:numPr>
          <w:ilvl w:val="0"/>
          <w:numId w:val="506"/>
        </w:numPr>
        <w:spacing w:after="120"/>
        <w:ind w:left="714" w:hanging="357"/>
        <w:contextualSpacing w:val="0"/>
        <w:jc w:val="both"/>
        <w:rPr>
          <w:sz w:val="24"/>
          <w:szCs w:val="24"/>
        </w:rPr>
      </w:pPr>
      <w:r w:rsidRPr="00D2237D">
        <w:rPr>
          <w:sz w:val="24"/>
          <w:szCs w:val="24"/>
        </w:rPr>
        <w:t>Die Bananen schälen, zuerst in Stücke schneiden und dann zerdrücken. Zur Eimasse geben und kurz umrühren.</w:t>
      </w:r>
    </w:p>
    <w:p w14:paraId="725D7DE4" w14:textId="77777777" w:rsidR="00BE2464" w:rsidRPr="00D2237D" w:rsidRDefault="00BE2464" w:rsidP="00B40E8C">
      <w:pPr>
        <w:pStyle w:val="ListParagraph"/>
        <w:numPr>
          <w:ilvl w:val="0"/>
          <w:numId w:val="506"/>
        </w:numPr>
        <w:spacing w:after="120"/>
        <w:ind w:left="714" w:hanging="357"/>
        <w:contextualSpacing w:val="0"/>
        <w:jc w:val="both"/>
        <w:rPr>
          <w:sz w:val="24"/>
          <w:szCs w:val="24"/>
        </w:rPr>
      </w:pPr>
      <w:r w:rsidRPr="00D2237D">
        <w:rPr>
          <w:sz w:val="24"/>
          <w:szCs w:val="24"/>
        </w:rPr>
        <w:t>Mehl, Backpulver, Salz und die Nüsse vermischen. Zur Bananen-Eimasse geben und kurz unterrühren. Den Teig 5 Minuten ruhen lassen.</w:t>
      </w:r>
    </w:p>
    <w:p w14:paraId="07B378AF" w14:textId="77777777" w:rsidR="00BE2464" w:rsidRPr="00D2237D" w:rsidRDefault="00BE2464" w:rsidP="00B40E8C">
      <w:pPr>
        <w:pStyle w:val="ListParagraph"/>
        <w:numPr>
          <w:ilvl w:val="0"/>
          <w:numId w:val="506"/>
        </w:numPr>
        <w:spacing w:after="120"/>
        <w:ind w:left="714" w:hanging="357"/>
        <w:contextualSpacing w:val="0"/>
        <w:jc w:val="both"/>
        <w:rPr>
          <w:sz w:val="24"/>
          <w:szCs w:val="24"/>
        </w:rPr>
      </w:pPr>
      <w:r w:rsidRPr="00D2237D">
        <w:rPr>
          <w:sz w:val="24"/>
          <w:szCs w:val="24"/>
        </w:rPr>
        <w:t>Die Kastenform mit Backpapier auslegen. Den Kuchenteig einfüllen und glattstreichen.</w:t>
      </w:r>
    </w:p>
    <w:p w14:paraId="0B2997EF" w14:textId="77777777" w:rsidR="00BE2464" w:rsidRPr="00D2237D" w:rsidRDefault="00BE2464" w:rsidP="00B40E8C">
      <w:pPr>
        <w:pStyle w:val="ListParagraph"/>
        <w:numPr>
          <w:ilvl w:val="0"/>
          <w:numId w:val="506"/>
        </w:numPr>
        <w:spacing w:after="120"/>
        <w:ind w:left="714" w:hanging="357"/>
        <w:contextualSpacing w:val="0"/>
        <w:jc w:val="both"/>
        <w:rPr>
          <w:sz w:val="24"/>
          <w:szCs w:val="24"/>
        </w:rPr>
      </w:pPr>
      <w:r w:rsidRPr="00D2237D">
        <w:rPr>
          <w:sz w:val="24"/>
          <w:szCs w:val="24"/>
        </w:rPr>
        <w:t>Im Backofen (Mitte, Umluft 150 Grad) 50 Minuten backen. Den Bananen-Rührkuchen aus dem Backofen nehmen und mit Alufolie bedeckt 1 Stunde abkühlen lassen. Mit Puderzucker bestreut servieren.</w:t>
      </w:r>
    </w:p>
    <w:p w14:paraId="55B674CE" w14:textId="77777777" w:rsidR="00BE2464" w:rsidRDefault="00BE2464" w:rsidP="00BE2464">
      <w:pPr>
        <w:rPr>
          <w:sz w:val="24"/>
          <w:szCs w:val="24"/>
        </w:rPr>
      </w:pPr>
      <w:r>
        <w:rPr>
          <w:sz w:val="24"/>
          <w:szCs w:val="24"/>
        </w:rPr>
        <w:br w:type="page"/>
      </w:r>
    </w:p>
    <w:p w14:paraId="53ABD987" w14:textId="7368071D" w:rsidR="00BE2464" w:rsidRDefault="00BE2464" w:rsidP="00DD1D2D">
      <w:pPr>
        <w:pStyle w:val="Heading2"/>
        <w:spacing w:after="240"/>
      </w:pPr>
      <w:r>
        <w:lastRenderedPageBreak/>
        <w:t>Apfel-Rührkuchen</w:t>
      </w:r>
      <w:r w:rsidR="00B61E0C">
        <w:rPr>
          <w:rStyle w:val="FootnoteReference"/>
        </w:rPr>
        <w:footnoteReference w:id="1630"/>
      </w:r>
      <w:r>
        <w:t xml:space="preserve"> </w:t>
      </w:r>
    </w:p>
    <w:p w14:paraId="02C4EFF5" w14:textId="55454166" w:rsidR="00BE2464" w:rsidRDefault="00BE2464" w:rsidP="00BE2464">
      <w:pPr>
        <w:rPr>
          <w:sz w:val="24"/>
          <w:szCs w:val="24"/>
        </w:rPr>
      </w:pPr>
      <w:r w:rsidRPr="00DD1D2D">
        <w:rPr>
          <w:sz w:val="24"/>
          <w:szCs w:val="24"/>
          <w:u w:val="single"/>
        </w:rPr>
        <w:t>Zutaten</w:t>
      </w:r>
      <w:r>
        <w:rPr>
          <w:sz w:val="24"/>
          <w:szCs w:val="24"/>
        </w:rPr>
        <w:t xml:space="preserve"> </w:t>
      </w:r>
      <w:r w:rsidR="00DD1D2D">
        <w:rPr>
          <w:sz w:val="24"/>
          <w:szCs w:val="24"/>
        </w:rPr>
        <w:t>(</w:t>
      </w:r>
      <w:r>
        <w:rPr>
          <w:sz w:val="24"/>
          <w:szCs w:val="24"/>
        </w:rPr>
        <w:t>für zwei Kastenformen</w:t>
      </w:r>
      <w:r w:rsidR="00DD1D2D">
        <w:rPr>
          <w:sz w:val="24"/>
          <w:szCs w:val="24"/>
        </w:rPr>
        <w:t>)</w:t>
      </w:r>
      <w:r>
        <w:rPr>
          <w:sz w:val="24"/>
          <w:szCs w:val="24"/>
        </w:rPr>
        <w:t>:</w:t>
      </w:r>
    </w:p>
    <w:p w14:paraId="58362A4C" w14:textId="77777777" w:rsidR="00BE2464" w:rsidRDefault="00BE2464" w:rsidP="00BE2464">
      <w:pPr>
        <w:rPr>
          <w:sz w:val="24"/>
          <w:szCs w:val="24"/>
        </w:rPr>
      </w:pPr>
      <w:r>
        <w:rPr>
          <w:sz w:val="24"/>
          <w:szCs w:val="24"/>
        </w:rPr>
        <w:t>5 mittelgroße Äpfel</w:t>
      </w:r>
    </w:p>
    <w:p w14:paraId="31018A77" w14:textId="77777777" w:rsidR="00BE2464" w:rsidRDefault="00BE2464" w:rsidP="00BE2464">
      <w:pPr>
        <w:rPr>
          <w:sz w:val="24"/>
          <w:szCs w:val="24"/>
        </w:rPr>
      </w:pPr>
      <w:r>
        <w:rPr>
          <w:sz w:val="24"/>
          <w:szCs w:val="24"/>
        </w:rPr>
        <w:t>3 Eier</w:t>
      </w:r>
    </w:p>
    <w:p w14:paraId="2329D471" w14:textId="77777777" w:rsidR="00BE2464" w:rsidRDefault="00BE2464" w:rsidP="00BE2464">
      <w:pPr>
        <w:rPr>
          <w:sz w:val="24"/>
          <w:szCs w:val="24"/>
        </w:rPr>
      </w:pPr>
      <w:r>
        <w:rPr>
          <w:sz w:val="24"/>
          <w:szCs w:val="24"/>
        </w:rPr>
        <w:t>290 g Zucker</w:t>
      </w:r>
    </w:p>
    <w:p w14:paraId="16C7CB65" w14:textId="77777777" w:rsidR="00BE2464" w:rsidRDefault="00BE2464" w:rsidP="00BE2464">
      <w:pPr>
        <w:rPr>
          <w:sz w:val="24"/>
          <w:szCs w:val="24"/>
        </w:rPr>
      </w:pPr>
      <w:r>
        <w:rPr>
          <w:sz w:val="24"/>
          <w:szCs w:val="24"/>
        </w:rPr>
        <w:t>1 Päckchen Vanillezucker</w:t>
      </w:r>
    </w:p>
    <w:p w14:paraId="09D29B17" w14:textId="77777777" w:rsidR="00BE2464" w:rsidRDefault="00BE2464" w:rsidP="00BE2464">
      <w:pPr>
        <w:rPr>
          <w:sz w:val="24"/>
          <w:szCs w:val="24"/>
        </w:rPr>
      </w:pPr>
      <w:r>
        <w:rPr>
          <w:sz w:val="24"/>
          <w:szCs w:val="24"/>
        </w:rPr>
        <w:t>230 ml neutrales Öl</w:t>
      </w:r>
    </w:p>
    <w:p w14:paraId="6F947A13" w14:textId="77777777" w:rsidR="00BE2464" w:rsidRDefault="00BE2464" w:rsidP="00BE2464">
      <w:pPr>
        <w:rPr>
          <w:sz w:val="24"/>
          <w:szCs w:val="24"/>
        </w:rPr>
      </w:pPr>
      <w:r>
        <w:rPr>
          <w:sz w:val="24"/>
          <w:szCs w:val="24"/>
        </w:rPr>
        <w:t>490 g Mehl</w:t>
      </w:r>
    </w:p>
    <w:p w14:paraId="2E1C1800" w14:textId="77777777" w:rsidR="00BE2464" w:rsidRDefault="00BE2464" w:rsidP="00BE2464">
      <w:pPr>
        <w:rPr>
          <w:sz w:val="24"/>
          <w:szCs w:val="24"/>
        </w:rPr>
      </w:pPr>
      <w:r>
        <w:rPr>
          <w:sz w:val="24"/>
          <w:szCs w:val="24"/>
        </w:rPr>
        <w:t>2 TL Backpulver</w:t>
      </w:r>
    </w:p>
    <w:p w14:paraId="06D17D76" w14:textId="77777777" w:rsidR="00BE2464" w:rsidRDefault="00BE2464" w:rsidP="00BE2464">
      <w:pPr>
        <w:rPr>
          <w:sz w:val="24"/>
          <w:szCs w:val="24"/>
        </w:rPr>
      </w:pPr>
      <w:r>
        <w:rPr>
          <w:sz w:val="24"/>
          <w:szCs w:val="24"/>
        </w:rPr>
        <w:t>1 TL Salz</w:t>
      </w:r>
    </w:p>
    <w:p w14:paraId="2DC6D9F5" w14:textId="77777777" w:rsidR="00BE2464" w:rsidRDefault="00BE2464" w:rsidP="00BE2464">
      <w:pPr>
        <w:rPr>
          <w:sz w:val="24"/>
          <w:szCs w:val="24"/>
        </w:rPr>
      </w:pPr>
      <w:r>
        <w:rPr>
          <w:sz w:val="24"/>
          <w:szCs w:val="24"/>
        </w:rPr>
        <w:t>2 TL Zimt</w:t>
      </w:r>
    </w:p>
    <w:p w14:paraId="40A4476C" w14:textId="77777777" w:rsidR="00BE2464" w:rsidRDefault="00BE2464" w:rsidP="00BE2464">
      <w:pPr>
        <w:rPr>
          <w:sz w:val="24"/>
          <w:szCs w:val="24"/>
        </w:rPr>
      </w:pPr>
      <w:r>
        <w:rPr>
          <w:sz w:val="24"/>
          <w:szCs w:val="24"/>
        </w:rPr>
        <w:t>100 g gehackte Walnüsse</w:t>
      </w:r>
    </w:p>
    <w:p w14:paraId="348B88F8" w14:textId="77777777" w:rsidR="00DD1D2D" w:rsidRDefault="00DD1D2D" w:rsidP="00BE2464">
      <w:pPr>
        <w:rPr>
          <w:sz w:val="24"/>
          <w:szCs w:val="24"/>
        </w:rPr>
      </w:pPr>
    </w:p>
    <w:p w14:paraId="7954D5A5" w14:textId="5CEABE18" w:rsidR="00BE2464" w:rsidRDefault="00BE2464" w:rsidP="00BE2464">
      <w:pPr>
        <w:rPr>
          <w:sz w:val="24"/>
          <w:szCs w:val="24"/>
        </w:rPr>
      </w:pPr>
      <w:r>
        <w:rPr>
          <w:sz w:val="24"/>
          <w:szCs w:val="24"/>
        </w:rPr>
        <w:t>Zubereitungszeit: 20 Minuten plus 65 Minuten Backzeit</w:t>
      </w:r>
    </w:p>
    <w:p w14:paraId="5EF4C692" w14:textId="77777777" w:rsidR="00BE2464" w:rsidRPr="00D2237D" w:rsidRDefault="00BE2464" w:rsidP="00B40E8C">
      <w:pPr>
        <w:pStyle w:val="ListParagraph"/>
        <w:numPr>
          <w:ilvl w:val="0"/>
          <w:numId w:val="507"/>
        </w:numPr>
        <w:spacing w:after="120"/>
        <w:ind w:left="714" w:hanging="357"/>
        <w:contextualSpacing w:val="0"/>
        <w:jc w:val="both"/>
        <w:rPr>
          <w:sz w:val="24"/>
          <w:szCs w:val="24"/>
        </w:rPr>
      </w:pPr>
      <w:r w:rsidRPr="00D2237D">
        <w:rPr>
          <w:sz w:val="24"/>
          <w:szCs w:val="24"/>
        </w:rPr>
        <w:t>Den Backofen auf 170 Grad vorheizen. Die Äpfel waschen, schälen, die Kerngehäuse entfernen und die Äpfel in kleine Stücke schneiden.</w:t>
      </w:r>
    </w:p>
    <w:p w14:paraId="6F72AC19" w14:textId="77777777" w:rsidR="00BE2464" w:rsidRPr="00D2237D" w:rsidRDefault="00BE2464" w:rsidP="00B40E8C">
      <w:pPr>
        <w:pStyle w:val="ListParagraph"/>
        <w:numPr>
          <w:ilvl w:val="0"/>
          <w:numId w:val="507"/>
        </w:numPr>
        <w:spacing w:after="120"/>
        <w:ind w:left="714" w:hanging="357"/>
        <w:contextualSpacing w:val="0"/>
        <w:jc w:val="both"/>
        <w:rPr>
          <w:sz w:val="24"/>
          <w:szCs w:val="24"/>
        </w:rPr>
      </w:pPr>
      <w:r w:rsidRPr="00D2237D">
        <w:rPr>
          <w:sz w:val="24"/>
          <w:szCs w:val="24"/>
        </w:rPr>
        <w:t>Die Eier, den Zucker, den Vanillezucker und das Öl mit dem Handrührgerät kurz verquirlen. Die Apfelstücke unterheben.</w:t>
      </w:r>
    </w:p>
    <w:p w14:paraId="1D412BDA" w14:textId="77777777" w:rsidR="00BE2464" w:rsidRPr="00D2237D" w:rsidRDefault="00BE2464" w:rsidP="00B40E8C">
      <w:pPr>
        <w:pStyle w:val="ListParagraph"/>
        <w:numPr>
          <w:ilvl w:val="0"/>
          <w:numId w:val="507"/>
        </w:numPr>
        <w:spacing w:after="120"/>
        <w:ind w:left="714" w:hanging="357"/>
        <w:contextualSpacing w:val="0"/>
        <w:jc w:val="both"/>
        <w:rPr>
          <w:sz w:val="24"/>
          <w:szCs w:val="24"/>
        </w:rPr>
      </w:pPr>
      <w:r w:rsidRPr="00D2237D">
        <w:rPr>
          <w:sz w:val="24"/>
          <w:szCs w:val="24"/>
        </w:rPr>
        <w:t>Das Mehl mit Backpulver, Salz, Zimt und Walnüssen vermischen. Zur Apfel-Eimasse geben und kurz unterrühren.</w:t>
      </w:r>
    </w:p>
    <w:p w14:paraId="683C0BE8" w14:textId="77777777" w:rsidR="00BE2464" w:rsidRPr="00D2237D" w:rsidRDefault="00BE2464" w:rsidP="00B40E8C">
      <w:pPr>
        <w:pStyle w:val="ListParagraph"/>
        <w:numPr>
          <w:ilvl w:val="0"/>
          <w:numId w:val="507"/>
        </w:numPr>
        <w:spacing w:after="120"/>
        <w:ind w:left="714" w:hanging="357"/>
        <w:contextualSpacing w:val="0"/>
        <w:jc w:val="both"/>
        <w:rPr>
          <w:sz w:val="24"/>
          <w:szCs w:val="24"/>
        </w:rPr>
      </w:pPr>
      <w:r w:rsidRPr="00D2237D">
        <w:rPr>
          <w:sz w:val="24"/>
          <w:szCs w:val="24"/>
        </w:rPr>
        <w:t>Die Kastenformen mit Backpapier auslegen. Den Teig einfüllen und glattstreichen.</w:t>
      </w:r>
    </w:p>
    <w:p w14:paraId="62A1A895" w14:textId="77777777" w:rsidR="00BE2464" w:rsidRPr="00D2237D" w:rsidRDefault="00BE2464" w:rsidP="00B40E8C">
      <w:pPr>
        <w:pStyle w:val="ListParagraph"/>
        <w:numPr>
          <w:ilvl w:val="0"/>
          <w:numId w:val="507"/>
        </w:numPr>
        <w:spacing w:after="120"/>
        <w:ind w:left="714" w:hanging="357"/>
        <w:contextualSpacing w:val="0"/>
        <w:jc w:val="both"/>
        <w:rPr>
          <w:sz w:val="24"/>
          <w:szCs w:val="24"/>
        </w:rPr>
      </w:pPr>
      <w:r w:rsidRPr="00D2237D">
        <w:rPr>
          <w:sz w:val="24"/>
          <w:szCs w:val="24"/>
        </w:rPr>
        <w:t>Im Backofen (Mitte, 150 Grad) 65 Minuten backen. Den Kuchen aus dem Backofen nehmen und mit Alufolie bedeckt 1 Stunde abkühlen lassen.</w:t>
      </w:r>
    </w:p>
    <w:p w14:paraId="6ECD4C25" w14:textId="77777777" w:rsidR="00BE2464" w:rsidRDefault="00BE2464" w:rsidP="00BE2464">
      <w:pPr>
        <w:rPr>
          <w:sz w:val="24"/>
          <w:szCs w:val="24"/>
        </w:rPr>
      </w:pPr>
      <w:r>
        <w:rPr>
          <w:sz w:val="24"/>
          <w:szCs w:val="24"/>
        </w:rPr>
        <w:br w:type="page"/>
      </w:r>
    </w:p>
    <w:p w14:paraId="54EF167C" w14:textId="0CC5564A" w:rsidR="00BE2464" w:rsidRDefault="00BE2464" w:rsidP="00DD1D2D">
      <w:pPr>
        <w:pStyle w:val="Heading2"/>
        <w:spacing w:after="240"/>
      </w:pPr>
      <w:r>
        <w:lastRenderedPageBreak/>
        <w:t>Amerikanischer Käsekuchen</w:t>
      </w:r>
      <w:r w:rsidR="00A22678">
        <w:rPr>
          <w:rStyle w:val="FootnoteReference"/>
        </w:rPr>
        <w:footnoteReference w:id="1631"/>
      </w:r>
      <w:r>
        <w:t xml:space="preserve"> </w:t>
      </w:r>
    </w:p>
    <w:p w14:paraId="733E7460" w14:textId="4489A8FA" w:rsidR="00BE2464" w:rsidRDefault="00BE2464" w:rsidP="00BE2464">
      <w:pPr>
        <w:rPr>
          <w:sz w:val="24"/>
          <w:szCs w:val="24"/>
        </w:rPr>
      </w:pPr>
      <w:r w:rsidRPr="00DD1D2D">
        <w:rPr>
          <w:sz w:val="24"/>
          <w:szCs w:val="24"/>
          <w:u w:val="single"/>
        </w:rPr>
        <w:t xml:space="preserve">Zutaten </w:t>
      </w:r>
      <w:r w:rsidR="00DD1D2D">
        <w:rPr>
          <w:sz w:val="24"/>
          <w:szCs w:val="24"/>
          <w:u w:val="single"/>
        </w:rPr>
        <w:t>(</w:t>
      </w:r>
      <w:r>
        <w:rPr>
          <w:sz w:val="24"/>
          <w:szCs w:val="24"/>
        </w:rPr>
        <w:t>für eine Springform</w:t>
      </w:r>
      <w:r w:rsidR="00DD1D2D">
        <w:rPr>
          <w:sz w:val="24"/>
          <w:szCs w:val="24"/>
        </w:rPr>
        <w:t>):</w:t>
      </w:r>
    </w:p>
    <w:p w14:paraId="3E038534" w14:textId="77777777" w:rsidR="00BE2464" w:rsidRDefault="00BE2464" w:rsidP="00BE2464">
      <w:pPr>
        <w:rPr>
          <w:sz w:val="24"/>
          <w:szCs w:val="24"/>
        </w:rPr>
      </w:pPr>
      <w:r>
        <w:rPr>
          <w:sz w:val="24"/>
          <w:szCs w:val="24"/>
        </w:rPr>
        <w:t>18 Butterkekse</w:t>
      </w:r>
    </w:p>
    <w:p w14:paraId="2819FF52" w14:textId="77777777" w:rsidR="00BE2464" w:rsidRDefault="00BE2464" w:rsidP="00BE2464">
      <w:pPr>
        <w:rPr>
          <w:sz w:val="24"/>
          <w:szCs w:val="24"/>
        </w:rPr>
      </w:pPr>
      <w:r>
        <w:rPr>
          <w:sz w:val="24"/>
          <w:szCs w:val="24"/>
        </w:rPr>
        <w:t>65 g Butter</w:t>
      </w:r>
    </w:p>
    <w:p w14:paraId="0864C80E" w14:textId="77777777" w:rsidR="00BE2464" w:rsidRDefault="00BE2464" w:rsidP="00BE2464">
      <w:pPr>
        <w:rPr>
          <w:sz w:val="24"/>
          <w:szCs w:val="24"/>
        </w:rPr>
      </w:pPr>
      <w:r>
        <w:rPr>
          <w:sz w:val="24"/>
          <w:szCs w:val="24"/>
        </w:rPr>
        <w:t>800 g Frischkäse</w:t>
      </w:r>
    </w:p>
    <w:p w14:paraId="1D5B7DB5" w14:textId="77777777" w:rsidR="00BE2464" w:rsidRDefault="00BE2464" w:rsidP="00BE2464">
      <w:pPr>
        <w:rPr>
          <w:sz w:val="24"/>
          <w:szCs w:val="24"/>
        </w:rPr>
      </w:pPr>
      <w:r>
        <w:rPr>
          <w:sz w:val="24"/>
          <w:szCs w:val="24"/>
        </w:rPr>
        <w:t>160 g Zucker</w:t>
      </w:r>
    </w:p>
    <w:p w14:paraId="59F23A35" w14:textId="77777777" w:rsidR="00BE2464" w:rsidRDefault="00BE2464" w:rsidP="00BE2464">
      <w:pPr>
        <w:rPr>
          <w:sz w:val="24"/>
          <w:szCs w:val="24"/>
        </w:rPr>
      </w:pPr>
      <w:r>
        <w:rPr>
          <w:sz w:val="24"/>
          <w:szCs w:val="24"/>
        </w:rPr>
        <w:t>1 Päckchen Vanillezucker</w:t>
      </w:r>
    </w:p>
    <w:p w14:paraId="3CAFD899" w14:textId="77777777" w:rsidR="00BE2464" w:rsidRDefault="00BE2464" w:rsidP="00BE2464">
      <w:pPr>
        <w:rPr>
          <w:sz w:val="24"/>
          <w:szCs w:val="24"/>
        </w:rPr>
      </w:pPr>
      <w:r>
        <w:rPr>
          <w:sz w:val="24"/>
          <w:szCs w:val="24"/>
        </w:rPr>
        <w:t>3 Eier</w:t>
      </w:r>
    </w:p>
    <w:p w14:paraId="41153B27" w14:textId="77777777" w:rsidR="00BE2464" w:rsidRDefault="00BE2464" w:rsidP="00BE2464">
      <w:pPr>
        <w:rPr>
          <w:sz w:val="24"/>
          <w:szCs w:val="24"/>
        </w:rPr>
      </w:pPr>
      <w:r>
        <w:rPr>
          <w:sz w:val="24"/>
          <w:szCs w:val="24"/>
        </w:rPr>
        <w:t>1 Glas Schattenmorellen</w:t>
      </w:r>
    </w:p>
    <w:p w14:paraId="668B0B47" w14:textId="77777777" w:rsidR="00BE2464" w:rsidRDefault="00BE2464" w:rsidP="00BE2464">
      <w:pPr>
        <w:rPr>
          <w:sz w:val="24"/>
          <w:szCs w:val="24"/>
        </w:rPr>
      </w:pPr>
      <w:r>
        <w:rPr>
          <w:sz w:val="24"/>
          <w:szCs w:val="24"/>
        </w:rPr>
        <w:t>20 – 30 g Speisestärke</w:t>
      </w:r>
    </w:p>
    <w:p w14:paraId="3B285710" w14:textId="77777777" w:rsidR="00DD1D2D" w:rsidRDefault="00DD1D2D" w:rsidP="00BE2464">
      <w:pPr>
        <w:rPr>
          <w:sz w:val="24"/>
          <w:szCs w:val="24"/>
        </w:rPr>
      </w:pPr>
    </w:p>
    <w:p w14:paraId="7F3C80E6" w14:textId="70244999" w:rsidR="00BE2464" w:rsidRDefault="00BE2464" w:rsidP="00BE2464">
      <w:pPr>
        <w:rPr>
          <w:sz w:val="24"/>
          <w:szCs w:val="24"/>
        </w:rPr>
      </w:pPr>
      <w:r>
        <w:rPr>
          <w:sz w:val="24"/>
          <w:szCs w:val="24"/>
        </w:rPr>
        <w:t>Zubereitungszeit: 30 Minuten, Backzeit: 50 Minuten, Ruhezeit: 3 -4 Stunden</w:t>
      </w:r>
    </w:p>
    <w:p w14:paraId="18E195EA" w14:textId="77777777" w:rsidR="00BE2464" w:rsidRPr="00310094" w:rsidRDefault="00BE2464" w:rsidP="00B40E8C">
      <w:pPr>
        <w:pStyle w:val="ListParagraph"/>
        <w:numPr>
          <w:ilvl w:val="0"/>
          <w:numId w:val="508"/>
        </w:numPr>
        <w:spacing w:after="120"/>
        <w:ind w:left="714" w:hanging="357"/>
        <w:contextualSpacing w:val="0"/>
        <w:jc w:val="both"/>
        <w:rPr>
          <w:sz w:val="24"/>
          <w:szCs w:val="24"/>
        </w:rPr>
      </w:pPr>
      <w:r w:rsidRPr="00310094">
        <w:rPr>
          <w:sz w:val="24"/>
          <w:szCs w:val="24"/>
        </w:rPr>
        <w:t>Den Backofen auf 170 Grad vorheizen. Die Butterkekse grob zerbrechen, in eine Plastiktüte geben, die Tüte verschließen und die Kekse mit dem Teigroller sehr fein zerbröseln. Die Keksbrösel in eine Schüssel geben.</w:t>
      </w:r>
    </w:p>
    <w:p w14:paraId="2140F632" w14:textId="77777777" w:rsidR="00BE2464" w:rsidRPr="00310094" w:rsidRDefault="00BE2464" w:rsidP="00B40E8C">
      <w:pPr>
        <w:pStyle w:val="ListParagraph"/>
        <w:numPr>
          <w:ilvl w:val="0"/>
          <w:numId w:val="508"/>
        </w:numPr>
        <w:spacing w:after="120"/>
        <w:ind w:left="714" w:hanging="357"/>
        <w:contextualSpacing w:val="0"/>
        <w:jc w:val="both"/>
        <w:rPr>
          <w:sz w:val="24"/>
          <w:szCs w:val="24"/>
        </w:rPr>
      </w:pPr>
      <w:r w:rsidRPr="00310094">
        <w:rPr>
          <w:sz w:val="24"/>
          <w:szCs w:val="24"/>
        </w:rPr>
        <w:t>Die Butter in einem kleinen Topf bei milder Hitze schmelzen, Topf vom Herd nehmen und die Butter mit den Keksbröseln vermengen.</w:t>
      </w:r>
    </w:p>
    <w:p w14:paraId="54319AE1" w14:textId="77777777" w:rsidR="00BE2464" w:rsidRPr="00310094" w:rsidRDefault="00BE2464" w:rsidP="00B40E8C">
      <w:pPr>
        <w:pStyle w:val="ListParagraph"/>
        <w:numPr>
          <w:ilvl w:val="0"/>
          <w:numId w:val="508"/>
        </w:numPr>
        <w:spacing w:after="120"/>
        <w:ind w:left="714" w:hanging="357"/>
        <w:contextualSpacing w:val="0"/>
        <w:jc w:val="both"/>
        <w:rPr>
          <w:sz w:val="24"/>
          <w:szCs w:val="24"/>
        </w:rPr>
      </w:pPr>
      <w:r w:rsidRPr="00310094">
        <w:rPr>
          <w:sz w:val="24"/>
          <w:szCs w:val="24"/>
        </w:rPr>
        <w:t>Backpapier etwas größer als die Springform ausschneiden. Den Boden der Backform damit auslegen und das Backpapier mit dem Springformrand einspannen. Den Keks-Teig in die Kuchenform und festdrücken. Im Backofen (Mitte, Umluft 150 Grad) 7 Minuten vorbacken. Den Boden aus dem Backofen nehmen und kurz auskühlen lassen.</w:t>
      </w:r>
    </w:p>
    <w:p w14:paraId="0E0F84DB" w14:textId="77777777" w:rsidR="00BE2464" w:rsidRPr="00310094" w:rsidRDefault="00BE2464" w:rsidP="00B40E8C">
      <w:pPr>
        <w:pStyle w:val="ListParagraph"/>
        <w:numPr>
          <w:ilvl w:val="0"/>
          <w:numId w:val="508"/>
        </w:numPr>
        <w:spacing w:after="120"/>
        <w:ind w:left="714" w:hanging="357"/>
        <w:contextualSpacing w:val="0"/>
        <w:jc w:val="both"/>
        <w:rPr>
          <w:sz w:val="24"/>
          <w:szCs w:val="24"/>
        </w:rPr>
      </w:pPr>
      <w:r w:rsidRPr="00310094">
        <w:rPr>
          <w:sz w:val="24"/>
          <w:szCs w:val="24"/>
        </w:rPr>
        <w:t>Den Frischkäse, den Zucker, den Vanillezucker und die Eier mit dem Handrührgerät schaumig schlagen. Die Frischkäsemasse auf den Keksboden in die Kuchenform füllen und mit dem Teigschaber glattstreichen.</w:t>
      </w:r>
    </w:p>
    <w:p w14:paraId="0468743E" w14:textId="77777777" w:rsidR="00BE2464" w:rsidRPr="00310094" w:rsidRDefault="00BE2464" w:rsidP="00B40E8C">
      <w:pPr>
        <w:pStyle w:val="ListParagraph"/>
        <w:numPr>
          <w:ilvl w:val="0"/>
          <w:numId w:val="508"/>
        </w:numPr>
        <w:spacing w:after="120"/>
        <w:ind w:left="714" w:hanging="357"/>
        <w:contextualSpacing w:val="0"/>
        <w:jc w:val="both"/>
        <w:rPr>
          <w:sz w:val="24"/>
          <w:szCs w:val="24"/>
        </w:rPr>
      </w:pPr>
      <w:r w:rsidRPr="00310094">
        <w:rPr>
          <w:sz w:val="24"/>
          <w:szCs w:val="24"/>
        </w:rPr>
        <w:t>Den Kuchen im Backofen (Mitte, Umluft 150 Grad) nochmals 40 Minuten backen. Den Käsekuchen aus dem Backofen nehmen, etwas abkühlen lassen und anschließend in der Backform 3 – 4 Stunden im Kühlschrank ruhen lassen.</w:t>
      </w:r>
    </w:p>
    <w:p w14:paraId="36402838" w14:textId="77777777" w:rsidR="00BE2464" w:rsidRPr="00310094" w:rsidRDefault="00BE2464" w:rsidP="00B40E8C">
      <w:pPr>
        <w:pStyle w:val="ListParagraph"/>
        <w:numPr>
          <w:ilvl w:val="0"/>
          <w:numId w:val="508"/>
        </w:numPr>
        <w:spacing w:after="120"/>
        <w:ind w:left="714" w:hanging="357"/>
        <w:contextualSpacing w:val="0"/>
        <w:jc w:val="both"/>
        <w:rPr>
          <w:sz w:val="24"/>
          <w:szCs w:val="24"/>
        </w:rPr>
      </w:pPr>
      <w:r w:rsidRPr="00310094">
        <w:rPr>
          <w:sz w:val="24"/>
          <w:szCs w:val="24"/>
        </w:rPr>
        <w:t>Für das Kompott die Kirschen in ein Sieb schütten und abtropfen lassen, den Saft dabei auffangen. 4 EL Kirschsaft mit der Speisestärke verrühren. Darauf achten, dass sich keine Klümpchen bilden. Den restlichen Kirschsaft in einem Topf aufkochen lassen. Die angerührte Speisestärke mit dem Schneebesen unterrühren. Einmal aufkochen und den Topf vom Herd nehmen. Dann die Kirschen unterheben und dem angedickten Kirschsaft warm werden lassen.</w:t>
      </w:r>
    </w:p>
    <w:p w14:paraId="5653C0F0" w14:textId="77777777" w:rsidR="00BE2464" w:rsidRPr="00310094" w:rsidRDefault="00BE2464" w:rsidP="00B40E8C">
      <w:pPr>
        <w:pStyle w:val="ListParagraph"/>
        <w:numPr>
          <w:ilvl w:val="0"/>
          <w:numId w:val="508"/>
        </w:numPr>
        <w:spacing w:after="120"/>
        <w:ind w:left="714" w:hanging="357"/>
        <w:contextualSpacing w:val="0"/>
        <w:jc w:val="both"/>
        <w:rPr>
          <w:sz w:val="24"/>
          <w:szCs w:val="24"/>
        </w:rPr>
      </w:pPr>
      <w:r w:rsidRPr="00310094">
        <w:rPr>
          <w:sz w:val="24"/>
          <w:szCs w:val="24"/>
        </w:rPr>
        <w:lastRenderedPageBreak/>
        <w:t>Den abgekühlten Käsekuchen vor dem Servieren in Stücke schneiden und auf einen Teller geben. Auf jedes Käsekuchenstück einige Löffel der Kirschmasse geben. Nach Belieben mit Schlagsahne oder einer Kugel Vanilleeis servieren.</w:t>
      </w:r>
    </w:p>
    <w:p w14:paraId="5C37E272" w14:textId="77777777" w:rsidR="0030435D" w:rsidRDefault="0030435D">
      <w:pPr>
        <w:rPr>
          <w:rFonts w:asciiTheme="majorHAnsi" w:eastAsiaTheme="majorEastAsia" w:hAnsiTheme="majorHAnsi" w:cstheme="majorBidi"/>
          <w:color w:val="2F5496" w:themeColor="accent1" w:themeShade="BF"/>
          <w:sz w:val="26"/>
          <w:szCs w:val="26"/>
        </w:rPr>
      </w:pPr>
      <w:r>
        <w:br w:type="page"/>
      </w:r>
    </w:p>
    <w:p w14:paraId="17BBE66F" w14:textId="43FE3C2D" w:rsidR="00BE2464" w:rsidRDefault="00BE2464" w:rsidP="00DD1D2D">
      <w:pPr>
        <w:pStyle w:val="Heading2"/>
        <w:spacing w:after="240"/>
      </w:pPr>
      <w:r>
        <w:lastRenderedPageBreak/>
        <w:t>Schoko-Erdnuss-Cookies</w:t>
      </w:r>
      <w:r w:rsidR="0030435D">
        <w:rPr>
          <w:rStyle w:val="FootnoteReference"/>
        </w:rPr>
        <w:footnoteReference w:id="1632"/>
      </w:r>
      <w:r>
        <w:t xml:space="preserve"> </w:t>
      </w:r>
    </w:p>
    <w:p w14:paraId="1E83E454" w14:textId="39047C42" w:rsidR="00BE2464" w:rsidRDefault="00BE2464" w:rsidP="00BE2464">
      <w:pPr>
        <w:rPr>
          <w:sz w:val="24"/>
          <w:szCs w:val="24"/>
        </w:rPr>
      </w:pPr>
      <w:r w:rsidRPr="00DD1D2D">
        <w:rPr>
          <w:sz w:val="24"/>
          <w:szCs w:val="24"/>
          <w:u w:val="single"/>
        </w:rPr>
        <w:t>Zutaten</w:t>
      </w:r>
      <w:r>
        <w:rPr>
          <w:sz w:val="24"/>
          <w:szCs w:val="24"/>
        </w:rPr>
        <w:t xml:space="preserve"> </w:t>
      </w:r>
      <w:r w:rsidR="00DD1D2D">
        <w:rPr>
          <w:sz w:val="24"/>
          <w:szCs w:val="24"/>
        </w:rPr>
        <w:t>(</w:t>
      </w:r>
      <w:r>
        <w:rPr>
          <w:sz w:val="24"/>
          <w:szCs w:val="24"/>
        </w:rPr>
        <w:t>für etwa 35 Stück</w:t>
      </w:r>
      <w:r w:rsidR="00DD1D2D">
        <w:rPr>
          <w:sz w:val="24"/>
          <w:szCs w:val="24"/>
        </w:rPr>
        <w:t>)</w:t>
      </w:r>
    </w:p>
    <w:p w14:paraId="44DB203D" w14:textId="77777777" w:rsidR="00BE2464" w:rsidRDefault="00BE2464" w:rsidP="00BE2464">
      <w:pPr>
        <w:rPr>
          <w:sz w:val="24"/>
          <w:szCs w:val="24"/>
        </w:rPr>
      </w:pPr>
      <w:r>
        <w:rPr>
          <w:sz w:val="24"/>
          <w:szCs w:val="24"/>
        </w:rPr>
        <w:t>125 g Butter</w:t>
      </w:r>
    </w:p>
    <w:p w14:paraId="2570A711" w14:textId="77777777" w:rsidR="00BE2464" w:rsidRDefault="00BE2464" w:rsidP="00BE2464">
      <w:pPr>
        <w:rPr>
          <w:sz w:val="24"/>
          <w:szCs w:val="24"/>
        </w:rPr>
      </w:pPr>
      <w:r>
        <w:rPr>
          <w:sz w:val="24"/>
          <w:szCs w:val="24"/>
        </w:rPr>
        <w:t>330 g Zucker</w:t>
      </w:r>
    </w:p>
    <w:p w14:paraId="6DC60805" w14:textId="77777777" w:rsidR="00BE2464" w:rsidRDefault="00BE2464" w:rsidP="00BE2464">
      <w:pPr>
        <w:rPr>
          <w:sz w:val="24"/>
          <w:szCs w:val="24"/>
        </w:rPr>
      </w:pPr>
      <w:r>
        <w:rPr>
          <w:sz w:val="24"/>
          <w:szCs w:val="24"/>
        </w:rPr>
        <w:t>3 EL Kakaopulver</w:t>
      </w:r>
    </w:p>
    <w:p w14:paraId="612EA7A4" w14:textId="77777777" w:rsidR="00BE2464" w:rsidRDefault="00BE2464" w:rsidP="00BE2464">
      <w:pPr>
        <w:rPr>
          <w:sz w:val="24"/>
          <w:szCs w:val="24"/>
        </w:rPr>
      </w:pPr>
      <w:r>
        <w:rPr>
          <w:sz w:val="24"/>
          <w:szCs w:val="24"/>
        </w:rPr>
        <w:t>75 ml Milch</w:t>
      </w:r>
    </w:p>
    <w:p w14:paraId="55E23A49" w14:textId="77777777" w:rsidR="00BE2464" w:rsidRDefault="00BE2464" w:rsidP="00BE2464">
      <w:pPr>
        <w:rPr>
          <w:sz w:val="24"/>
          <w:szCs w:val="24"/>
        </w:rPr>
      </w:pPr>
      <w:r>
        <w:rPr>
          <w:sz w:val="24"/>
          <w:szCs w:val="24"/>
        </w:rPr>
        <w:t>175 g Erdnussbutter</w:t>
      </w:r>
    </w:p>
    <w:p w14:paraId="62E2D816" w14:textId="77777777" w:rsidR="00BE2464" w:rsidRDefault="00BE2464" w:rsidP="00BE2464">
      <w:pPr>
        <w:rPr>
          <w:sz w:val="24"/>
          <w:szCs w:val="24"/>
        </w:rPr>
      </w:pPr>
      <w:r>
        <w:rPr>
          <w:sz w:val="24"/>
          <w:szCs w:val="24"/>
        </w:rPr>
        <w:t>1 Päckchen Vanillezucker</w:t>
      </w:r>
    </w:p>
    <w:p w14:paraId="3388AE77" w14:textId="77777777" w:rsidR="00BE2464" w:rsidRDefault="00BE2464" w:rsidP="00BE2464">
      <w:pPr>
        <w:rPr>
          <w:sz w:val="24"/>
          <w:szCs w:val="24"/>
        </w:rPr>
      </w:pPr>
      <w:r>
        <w:rPr>
          <w:sz w:val="24"/>
          <w:szCs w:val="24"/>
        </w:rPr>
        <w:t>280 g feine Haferflocken</w:t>
      </w:r>
    </w:p>
    <w:p w14:paraId="67666CF0" w14:textId="77777777" w:rsidR="00DD1D2D" w:rsidRDefault="00DD1D2D" w:rsidP="00BE2464">
      <w:pPr>
        <w:rPr>
          <w:sz w:val="24"/>
          <w:szCs w:val="24"/>
        </w:rPr>
      </w:pPr>
    </w:p>
    <w:p w14:paraId="34998DD7" w14:textId="7156799F" w:rsidR="00BE2464" w:rsidRDefault="00BE2464" w:rsidP="00BE2464">
      <w:pPr>
        <w:rPr>
          <w:sz w:val="24"/>
          <w:szCs w:val="24"/>
        </w:rPr>
      </w:pPr>
      <w:r>
        <w:rPr>
          <w:sz w:val="24"/>
          <w:szCs w:val="24"/>
        </w:rPr>
        <w:t>Zubereitungszeit: 10 Minuten</w:t>
      </w:r>
      <w:r w:rsidR="00DD1D2D">
        <w:rPr>
          <w:sz w:val="24"/>
          <w:szCs w:val="24"/>
        </w:rPr>
        <w:t xml:space="preserve">, </w:t>
      </w:r>
      <w:r>
        <w:rPr>
          <w:sz w:val="24"/>
          <w:szCs w:val="24"/>
        </w:rPr>
        <w:t>Ruhezeit: 30 Minuten</w:t>
      </w:r>
    </w:p>
    <w:p w14:paraId="06F8A083" w14:textId="77777777" w:rsidR="00BE2464" w:rsidRPr="00A50842" w:rsidRDefault="00BE2464" w:rsidP="00B40E8C">
      <w:pPr>
        <w:pStyle w:val="ListParagraph"/>
        <w:numPr>
          <w:ilvl w:val="0"/>
          <w:numId w:val="509"/>
        </w:numPr>
        <w:spacing w:after="120"/>
        <w:ind w:left="714" w:hanging="357"/>
        <w:contextualSpacing w:val="0"/>
        <w:jc w:val="both"/>
        <w:rPr>
          <w:sz w:val="24"/>
          <w:szCs w:val="24"/>
        </w:rPr>
      </w:pPr>
      <w:r w:rsidRPr="00A50842">
        <w:rPr>
          <w:sz w:val="24"/>
          <w:szCs w:val="24"/>
        </w:rPr>
        <w:t>Die Butter in einem kleinen Kochtopf bei mittlerer Hitze zerlassen. Den Zucker, das Kakopulver und die Milch zugeben und alles bei mittlerer Temperatur unter ständigem Rühren erhitzen. Den Topf von der Kochstelle nehmen.</w:t>
      </w:r>
    </w:p>
    <w:p w14:paraId="0B32846F" w14:textId="77777777" w:rsidR="00BE2464" w:rsidRPr="00A50842" w:rsidRDefault="00BE2464" w:rsidP="00B40E8C">
      <w:pPr>
        <w:pStyle w:val="ListParagraph"/>
        <w:numPr>
          <w:ilvl w:val="0"/>
          <w:numId w:val="509"/>
        </w:numPr>
        <w:spacing w:after="120"/>
        <w:ind w:left="714" w:hanging="357"/>
        <w:contextualSpacing w:val="0"/>
        <w:jc w:val="both"/>
        <w:rPr>
          <w:sz w:val="24"/>
          <w:szCs w:val="24"/>
        </w:rPr>
      </w:pPr>
      <w:r w:rsidRPr="00A50842">
        <w:rPr>
          <w:sz w:val="24"/>
          <w:szCs w:val="24"/>
        </w:rPr>
        <w:t>Die Erdnussbutter, den Vanillezucker und die Haferflocken zum Kakao-Buttergemisch geben. Den Teig so lange rühren, bis er anfängt, fest zu werden.</w:t>
      </w:r>
    </w:p>
    <w:p w14:paraId="2C0F3B55" w14:textId="77777777" w:rsidR="00BE2464" w:rsidRPr="00A50842" w:rsidRDefault="00BE2464" w:rsidP="00B40E8C">
      <w:pPr>
        <w:pStyle w:val="ListParagraph"/>
        <w:numPr>
          <w:ilvl w:val="0"/>
          <w:numId w:val="509"/>
        </w:numPr>
        <w:spacing w:after="120"/>
        <w:ind w:left="714" w:hanging="357"/>
        <w:contextualSpacing w:val="0"/>
        <w:jc w:val="both"/>
        <w:rPr>
          <w:sz w:val="24"/>
          <w:szCs w:val="24"/>
        </w:rPr>
      </w:pPr>
      <w:r w:rsidRPr="00A50842">
        <w:rPr>
          <w:sz w:val="24"/>
          <w:szCs w:val="24"/>
        </w:rPr>
        <w:t>Ein Backblech mit Backpapier auslegen. Den Teig mit einem Teelöffel portionsweise anstechen und auf das Backblech geben. Die Cookies auf dem Blech 30 Minuten abkühlen und fest werden lassen.</w:t>
      </w:r>
    </w:p>
    <w:p w14:paraId="5F63EC1E" w14:textId="77777777" w:rsidR="00BE2464" w:rsidRDefault="00BE2464" w:rsidP="00BE2464">
      <w:pPr>
        <w:rPr>
          <w:sz w:val="24"/>
          <w:szCs w:val="24"/>
        </w:rPr>
      </w:pPr>
      <w:r>
        <w:rPr>
          <w:sz w:val="24"/>
          <w:szCs w:val="24"/>
        </w:rPr>
        <w:br w:type="page"/>
      </w:r>
    </w:p>
    <w:p w14:paraId="176635B5" w14:textId="0408896B" w:rsidR="00BE2464" w:rsidRDefault="00BE2464" w:rsidP="00DD1D2D">
      <w:pPr>
        <w:pStyle w:val="Heading2"/>
        <w:spacing w:after="240"/>
      </w:pPr>
      <w:r>
        <w:lastRenderedPageBreak/>
        <w:t>Cookies mit Schokoladenstückchen</w:t>
      </w:r>
      <w:r w:rsidR="004907A0">
        <w:rPr>
          <w:rStyle w:val="FootnoteReference"/>
        </w:rPr>
        <w:footnoteReference w:id="1633"/>
      </w:r>
      <w:r>
        <w:t xml:space="preserve"> </w:t>
      </w:r>
    </w:p>
    <w:p w14:paraId="47272F6E" w14:textId="1BE0D139" w:rsidR="00BE2464" w:rsidRDefault="00BE2464" w:rsidP="00BE2464">
      <w:pPr>
        <w:rPr>
          <w:sz w:val="24"/>
          <w:szCs w:val="24"/>
        </w:rPr>
      </w:pPr>
      <w:r w:rsidRPr="00DD1D2D">
        <w:rPr>
          <w:sz w:val="24"/>
          <w:szCs w:val="24"/>
          <w:u w:val="single"/>
        </w:rPr>
        <w:t>Zutaten</w:t>
      </w:r>
      <w:r>
        <w:rPr>
          <w:sz w:val="24"/>
          <w:szCs w:val="24"/>
        </w:rPr>
        <w:t xml:space="preserve"> </w:t>
      </w:r>
      <w:r w:rsidR="00DD1D2D">
        <w:rPr>
          <w:sz w:val="24"/>
          <w:szCs w:val="24"/>
        </w:rPr>
        <w:t>(</w:t>
      </w:r>
      <w:r>
        <w:rPr>
          <w:sz w:val="24"/>
          <w:szCs w:val="24"/>
        </w:rPr>
        <w:t>für etwa 40 Stück</w:t>
      </w:r>
      <w:r w:rsidR="00DD1D2D">
        <w:rPr>
          <w:sz w:val="24"/>
          <w:szCs w:val="24"/>
        </w:rPr>
        <w:t>):</w:t>
      </w:r>
    </w:p>
    <w:p w14:paraId="45535E29" w14:textId="77777777" w:rsidR="00BE2464" w:rsidRDefault="00BE2464" w:rsidP="00BE2464">
      <w:pPr>
        <w:rPr>
          <w:sz w:val="24"/>
          <w:szCs w:val="24"/>
        </w:rPr>
      </w:pPr>
      <w:r>
        <w:rPr>
          <w:sz w:val="24"/>
          <w:szCs w:val="24"/>
        </w:rPr>
        <w:t>130 g Butter</w:t>
      </w:r>
    </w:p>
    <w:p w14:paraId="2A502483" w14:textId="77777777" w:rsidR="00BE2464" w:rsidRDefault="00BE2464" w:rsidP="00BE2464">
      <w:pPr>
        <w:rPr>
          <w:sz w:val="24"/>
          <w:szCs w:val="24"/>
        </w:rPr>
      </w:pPr>
      <w:r>
        <w:rPr>
          <w:sz w:val="24"/>
          <w:szCs w:val="24"/>
        </w:rPr>
        <w:t>250 g Zucker</w:t>
      </w:r>
    </w:p>
    <w:p w14:paraId="5F95725B" w14:textId="77777777" w:rsidR="00BE2464" w:rsidRDefault="00BE2464" w:rsidP="00BE2464">
      <w:pPr>
        <w:rPr>
          <w:sz w:val="24"/>
          <w:szCs w:val="24"/>
        </w:rPr>
      </w:pPr>
      <w:r>
        <w:rPr>
          <w:sz w:val="24"/>
          <w:szCs w:val="24"/>
        </w:rPr>
        <w:t>1 Päckchen Vanillezucker</w:t>
      </w:r>
    </w:p>
    <w:p w14:paraId="0350F2D1" w14:textId="77777777" w:rsidR="00BE2464" w:rsidRDefault="00BE2464" w:rsidP="00BE2464">
      <w:pPr>
        <w:rPr>
          <w:sz w:val="24"/>
          <w:szCs w:val="24"/>
        </w:rPr>
      </w:pPr>
      <w:r>
        <w:rPr>
          <w:sz w:val="24"/>
          <w:szCs w:val="24"/>
        </w:rPr>
        <w:t>3 EL Honig</w:t>
      </w:r>
    </w:p>
    <w:p w14:paraId="537FE2AA" w14:textId="77777777" w:rsidR="00BE2464" w:rsidRDefault="00BE2464" w:rsidP="00BE2464">
      <w:pPr>
        <w:rPr>
          <w:sz w:val="24"/>
          <w:szCs w:val="24"/>
        </w:rPr>
      </w:pPr>
      <w:r>
        <w:rPr>
          <w:sz w:val="24"/>
          <w:szCs w:val="24"/>
        </w:rPr>
        <w:t>3 Eier</w:t>
      </w:r>
    </w:p>
    <w:p w14:paraId="6C276A13" w14:textId="77777777" w:rsidR="00BE2464" w:rsidRDefault="00BE2464" w:rsidP="00BE2464">
      <w:pPr>
        <w:rPr>
          <w:sz w:val="24"/>
          <w:szCs w:val="24"/>
        </w:rPr>
      </w:pPr>
      <w:r>
        <w:rPr>
          <w:sz w:val="24"/>
          <w:szCs w:val="24"/>
        </w:rPr>
        <w:t>400 g Mehl</w:t>
      </w:r>
    </w:p>
    <w:p w14:paraId="3F1D5556" w14:textId="77777777" w:rsidR="00BE2464" w:rsidRDefault="00BE2464" w:rsidP="00BE2464">
      <w:pPr>
        <w:rPr>
          <w:sz w:val="24"/>
          <w:szCs w:val="24"/>
        </w:rPr>
      </w:pPr>
      <w:r>
        <w:rPr>
          <w:sz w:val="24"/>
          <w:szCs w:val="24"/>
        </w:rPr>
        <w:t>1 ½ TL Backpulver</w:t>
      </w:r>
    </w:p>
    <w:p w14:paraId="635F9696" w14:textId="77777777" w:rsidR="00BE2464" w:rsidRDefault="00BE2464" w:rsidP="00BE2464">
      <w:pPr>
        <w:rPr>
          <w:sz w:val="24"/>
          <w:szCs w:val="24"/>
        </w:rPr>
      </w:pPr>
      <w:r>
        <w:rPr>
          <w:sz w:val="24"/>
          <w:szCs w:val="24"/>
        </w:rPr>
        <w:t>1 TL Salz</w:t>
      </w:r>
    </w:p>
    <w:p w14:paraId="6520EA3B" w14:textId="77777777" w:rsidR="00BE2464" w:rsidRDefault="00BE2464" w:rsidP="00BE2464">
      <w:pPr>
        <w:rPr>
          <w:sz w:val="24"/>
          <w:szCs w:val="24"/>
        </w:rPr>
      </w:pPr>
    </w:p>
    <w:p w14:paraId="3AC6CF4C" w14:textId="77777777" w:rsidR="00BE2464" w:rsidRDefault="00BE2464" w:rsidP="00BE2464">
      <w:pPr>
        <w:rPr>
          <w:sz w:val="24"/>
          <w:szCs w:val="24"/>
        </w:rPr>
      </w:pPr>
      <w:r>
        <w:rPr>
          <w:sz w:val="24"/>
          <w:szCs w:val="24"/>
        </w:rPr>
        <w:t>Zubereitungszeit: 10 Minuten, Backzeit 12 Minuten</w:t>
      </w:r>
    </w:p>
    <w:p w14:paraId="780B65BB" w14:textId="77777777" w:rsidR="00BE2464" w:rsidRPr="00DD1D2D" w:rsidRDefault="00BE2464" w:rsidP="00B40E8C">
      <w:pPr>
        <w:pStyle w:val="ListParagraph"/>
        <w:numPr>
          <w:ilvl w:val="0"/>
          <w:numId w:val="1649"/>
        </w:numPr>
        <w:spacing w:after="120"/>
        <w:ind w:left="714" w:hanging="357"/>
        <w:contextualSpacing w:val="0"/>
        <w:jc w:val="both"/>
        <w:rPr>
          <w:sz w:val="24"/>
          <w:szCs w:val="24"/>
        </w:rPr>
      </w:pPr>
      <w:r w:rsidRPr="00DD1D2D">
        <w:rPr>
          <w:sz w:val="24"/>
          <w:szCs w:val="24"/>
        </w:rPr>
        <w:t>Den Backofen auf 180 Grad vorheizen. Das Backblech mit Backpapier auslegen.</w:t>
      </w:r>
    </w:p>
    <w:p w14:paraId="684AAFF1" w14:textId="77777777" w:rsidR="00BE2464" w:rsidRPr="00DD1D2D" w:rsidRDefault="00BE2464" w:rsidP="00B40E8C">
      <w:pPr>
        <w:pStyle w:val="ListParagraph"/>
        <w:numPr>
          <w:ilvl w:val="0"/>
          <w:numId w:val="1649"/>
        </w:numPr>
        <w:spacing w:after="120"/>
        <w:ind w:left="714" w:hanging="357"/>
        <w:contextualSpacing w:val="0"/>
        <w:jc w:val="both"/>
        <w:rPr>
          <w:sz w:val="24"/>
          <w:szCs w:val="24"/>
        </w:rPr>
      </w:pPr>
      <w:r w:rsidRPr="00DD1D2D">
        <w:rPr>
          <w:sz w:val="24"/>
          <w:szCs w:val="24"/>
        </w:rPr>
        <w:t>In einer großen Schüssel die weiche Butter, den Zucker, den Vanillezucker, den Honig und die Eier mit dem Handrührgerät kurz verquirlen.</w:t>
      </w:r>
    </w:p>
    <w:p w14:paraId="144C97E1" w14:textId="77777777" w:rsidR="00BE2464" w:rsidRPr="00DD1D2D" w:rsidRDefault="00BE2464" w:rsidP="00B40E8C">
      <w:pPr>
        <w:pStyle w:val="ListParagraph"/>
        <w:numPr>
          <w:ilvl w:val="0"/>
          <w:numId w:val="1649"/>
        </w:numPr>
        <w:spacing w:after="120"/>
        <w:ind w:left="714" w:hanging="357"/>
        <w:contextualSpacing w:val="0"/>
        <w:jc w:val="both"/>
        <w:rPr>
          <w:sz w:val="24"/>
          <w:szCs w:val="24"/>
        </w:rPr>
      </w:pPr>
      <w:r w:rsidRPr="00DD1D2D">
        <w:rPr>
          <w:sz w:val="24"/>
          <w:szCs w:val="24"/>
        </w:rPr>
        <w:t>In einer zweiten Schüssel das Mehl, das Backpulver und das Salz mit einem Schneebesen verrühren und zur Buttermischung geben. Alles kurz zu einem weichen Teig verrühren. Zuletzt die Schokotröpfchen zum Teig geben und kurz unterheben.</w:t>
      </w:r>
    </w:p>
    <w:p w14:paraId="596B58B8" w14:textId="77777777" w:rsidR="00BE2464" w:rsidRPr="00DD1D2D" w:rsidRDefault="00BE2464" w:rsidP="00B40E8C">
      <w:pPr>
        <w:pStyle w:val="ListParagraph"/>
        <w:numPr>
          <w:ilvl w:val="0"/>
          <w:numId w:val="1649"/>
        </w:numPr>
        <w:spacing w:after="120"/>
        <w:ind w:left="714" w:hanging="357"/>
        <w:contextualSpacing w:val="0"/>
        <w:jc w:val="both"/>
        <w:rPr>
          <w:sz w:val="24"/>
          <w:szCs w:val="24"/>
        </w:rPr>
      </w:pPr>
      <w:r w:rsidRPr="00DD1D2D">
        <w:rPr>
          <w:sz w:val="24"/>
          <w:szCs w:val="24"/>
        </w:rPr>
        <w:t>Den Cookie-Teig mit einem Esslöffel portionsweise abstechen, zwischen kalt abgespülten Händen zu kleinen Kugeln formen, auf das Backblech setzen und mit einer Gabel etwas flach drücken. Die Kugeln sollten mindestens 5 cm Abstand voneinander haben, denn sie laufen beim Backen etwas auseinander.</w:t>
      </w:r>
    </w:p>
    <w:p w14:paraId="06377DB6" w14:textId="77777777" w:rsidR="00BE2464" w:rsidRPr="00DD1D2D" w:rsidRDefault="00BE2464" w:rsidP="00B40E8C">
      <w:pPr>
        <w:pStyle w:val="ListParagraph"/>
        <w:numPr>
          <w:ilvl w:val="0"/>
          <w:numId w:val="1649"/>
        </w:numPr>
        <w:spacing w:after="120"/>
        <w:ind w:left="714" w:hanging="357"/>
        <w:contextualSpacing w:val="0"/>
        <w:jc w:val="both"/>
        <w:rPr>
          <w:sz w:val="24"/>
          <w:szCs w:val="24"/>
        </w:rPr>
      </w:pPr>
      <w:r w:rsidRPr="00DD1D2D">
        <w:rPr>
          <w:sz w:val="24"/>
          <w:szCs w:val="24"/>
        </w:rPr>
        <w:t>Die Cookies im Backofen (Mitte, Umluft 160 Grad) 12 Minuten backen, bis die Ränder hellbraun sind. Cookies aus dem Backofen nehmen du 2 Minuten auf dem Backblech abkühlen lassen, damit sie beim Transport nicht zerbrechen.</w:t>
      </w:r>
    </w:p>
    <w:p w14:paraId="19DE740E" w14:textId="77777777" w:rsidR="00BE2464" w:rsidRDefault="00BE2464" w:rsidP="00BE2464">
      <w:pPr>
        <w:rPr>
          <w:sz w:val="24"/>
          <w:szCs w:val="24"/>
        </w:rPr>
      </w:pPr>
    </w:p>
    <w:p w14:paraId="0616F4C3" w14:textId="743DA076" w:rsidR="00BE2464" w:rsidRDefault="00BE2464" w:rsidP="00BE2464">
      <w:pPr>
        <w:rPr>
          <w:sz w:val="24"/>
          <w:szCs w:val="24"/>
        </w:rPr>
      </w:pPr>
      <w:r>
        <w:rPr>
          <w:sz w:val="24"/>
          <w:szCs w:val="24"/>
        </w:rPr>
        <w:t>Tipp:</w:t>
      </w:r>
      <w:r w:rsidR="00DD1D2D">
        <w:rPr>
          <w:sz w:val="24"/>
          <w:szCs w:val="24"/>
        </w:rPr>
        <w:tab/>
      </w:r>
      <w:r>
        <w:rPr>
          <w:sz w:val="24"/>
          <w:szCs w:val="24"/>
        </w:rPr>
        <w:t>Man kann natürlich auch noch Nüsse oder Krokant dazugeben.</w:t>
      </w:r>
    </w:p>
    <w:p w14:paraId="39B88EBE" w14:textId="77777777" w:rsidR="00BE2464" w:rsidRDefault="00BE2464" w:rsidP="00BE2464">
      <w:pPr>
        <w:rPr>
          <w:sz w:val="24"/>
          <w:szCs w:val="24"/>
        </w:rPr>
      </w:pPr>
      <w:r>
        <w:rPr>
          <w:sz w:val="24"/>
          <w:szCs w:val="24"/>
        </w:rPr>
        <w:br w:type="page"/>
      </w:r>
    </w:p>
    <w:p w14:paraId="7848E7CF" w14:textId="74A51345" w:rsidR="00BE2464" w:rsidRPr="00AB1146" w:rsidRDefault="00BE2464" w:rsidP="00DD1D2D">
      <w:pPr>
        <w:pStyle w:val="Heading2"/>
        <w:spacing w:after="240"/>
      </w:pPr>
      <w:r w:rsidRPr="00AB1146">
        <w:lastRenderedPageBreak/>
        <w:t>Haferflocken Cookies</w:t>
      </w:r>
      <w:r w:rsidR="00B92D10">
        <w:rPr>
          <w:rStyle w:val="FootnoteReference"/>
          <w:lang w:val="en-US"/>
        </w:rPr>
        <w:footnoteReference w:id="1634"/>
      </w:r>
      <w:r w:rsidRPr="00AB1146">
        <w:t xml:space="preserve"> </w:t>
      </w:r>
    </w:p>
    <w:p w14:paraId="1FF1F9C5" w14:textId="60C96535" w:rsidR="00BE2464" w:rsidRPr="002356DC" w:rsidRDefault="00BE2464" w:rsidP="00BE2464">
      <w:pPr>
        <w:rPr>
          <w:sz w:val="24"/>
          <w:szCs w:val="24"/>
        </w:rPr>
      </w:pPr>
      <w:r w:rsidRPr="00DD1D2D">
        <w:rPr>
          <w:sz w:val="24"/>
          <w:szCs w:val="24"/>
          <w:u w:val="single"/>
        </w:rPr>
        <w:t xml:space="preserve">Zutaten </w:t>
      </w:r>
      <w:r w:rsidR="00DD1D2D">
        <w:rPr>
          <w:sz w:val="24"/>
          <w:szCs w:val="24"/>
          <w:u w:val="single"/>
        </w:rPr>
        <w:t>(</w:t>
      </w:r>
      <w:r w:rsidRPr="002356DC">
        <w:rPr>
          <w:sz w:val="24"/>
          <w:szCs w:val="24"/>
        </w:rPr>
        <w:t>für etwa 40 Stück</w:t>
      </w:r>
      <w:r w:rsidR="00DD1D2D">
        <w:rPr>
          <w:sz w:val="24"/>
          <w:szCs w:val="24"/>
        </w:rPr>
        <w:t>):</w:t>
      </w:r>
    </w:p>
    <w:p w14:paraId="2107C0ED" w14:textId="77777777" w:rsidR="00BE2464" w:rsidRPr="002356DC" w:rsidRDefault="00BE2464" w:rsidP="00BE2464">
      <w:pPr>
        <w:rPr>
          <w:sz w:val="24"/>
          <w:szCs w:val="24"/>
        </w:rPr>
      </w:pPr>
      <w:r w:rsidRPr="002356DC">
        <w:rPr>
          <w:sz w:val="24"/>
          <w:szCs w:val="24"/>
        </w:rPr>
        <w:t>200 g Butter</w:t>
      </w:r>
    </w:p>
    <w:p w14:paraId="41810D14" w14:textId="77777777" w:rsidR="00BE2464" w:rsidRPr="002356DC" w:rsidRDefault="00BE2464" w:rsidP="00BE2464">
      <w:pPr>
        <w:rPr>
          <w:sz w:val="24"/>
          <w:szCs w:val="24"/>
        </w:rPr>
      </w:pPr>
      <w:r w:rsidRPr="002356DC">
        <w:rPr>
          <w:sz w:val="24"/>
          <w:szCs w:val="24"/>
        </w:rPr>
        <w:t>1 Ei</w:t>
      </w:r>
    </w:p>
    <w:p w14:paraId="0EDF8EF6" w14:textId="77777777" w:rsidR="00BE2464" w:rsidRPr="002356DC" w:rsidRDefault="00BE2464" w:rsidP="00BE2464">
      <w:pPr>
        <w:rPr>
          <w:sz w:val="24"/>
          <w:szCs w:val="24"/>
        </w:rPr>
      </w:pPr>
      <w:r w:rsidRPr="002356DC">
        <w:rPr>
          <w:sz w:val="24"/>
          <w:szCs w:val="24"/>
        </w:rPr>
        <w:t>1 EL Zuckerrübensirup</w:t>
      </w:r>
    </w:p>
    <w:p w14:paraId="317C2CEA" w14:textId="77777777" w:rsidR="00BE2464" w:rsidRPr="002356DC" w:rsidRDefault="00BE2464" w:rsidP="00BE2464">
      <w:pPr>
        <w:rPr>
          <w:sz w:val="24"/>
          <w:szCs w:val="24"/>
        </w:rPr>
      </w:pPr>
      <w:r w:rsidRPr="002356DC">
        <w:rPr>
          <w:sz w:val="24"/>
          <w:szCs w:val="24"/>
        </w:rPr>
        <w:t>50 ml Milch</w:t>
      </w:r>
    </w:p>
    <w:p w14:paraId="03D3D3AB" w14:textId="77777777" w:rsidR="00BE2464" w:rsidRPr="002356DC" w:rsidRDefault="00BE2464" w:rsidP="00BE2464">
      <w:pPr>
        <w:rPr>
          <w:sz w:val="24"/>
          <w:szCs w:val="24"/>
        </w:rPr>
      </w:pPr>
      <w:r w:rsidRPr="002356DC">
        <w:rPr>
          <w:sz w:val="24"/>
          <w:szCs w:val="24"/>
        </w:rPr>
        <w:t>300 g Mehl</w:t>
      </w:r>
    </w:p>
    <w:p w14:paraId="706C059C" w14:textId="77777777" w:rsidR="00BE2464" w:rsidRPr="002356DC" w:rsidRDefault="00BE2464" w:rsidP="00BE2464">
      <w:pPr>
        <w:rPr>
          <w:sz w:val="24"/>
          <w:szCs w:val="24"/>
        </w:rPr>
      </w:pPr>
      <w:r w:rsidRPr="002356DC">
        <w:rPr>
          <w:sz w:val="24"/>
          <w:szCs w:val="24"/>
        </w:rPr>
        <w:t>1 TL Backpulver</w:t>
      </w:r>
    </w:p>
    <w:p w14:paraId="7B201E3D" w14:textId="77777777" w:rsidR="00BE2464" w:rsidRPr="002356DC" w:rsidRDefault="00BE2464" w:rsidP="00BE2464">
      <w:pPr>
        <w:rPr>
          <w:sz w:val="24"/>
          <w:szCs w:val="24"/>
        </w:rPr>
      </w:pPr>
      <w:r w:rsidRPr="002356DC">
        <w:rPr>
          <w:sz w:val="24"/>
          <w:szCs w:val="24"/>
        </w:rPr>
        <w:t>1 ½ TL Zimt</w:t>
      </w:r>
    </w:p>
    <w:p w14:paraId="1A351202" w14:textId="77777777" w:rsidR="00BE2464" w:rsidRPr="002356DC" w:rsidRDefault="00BE2464" w:rsidP="00BE2464">
      <w:pPr>
        <w:rPr>
          <w:sz w:val="24"/>
          <w:szCs w:val="24"/>
        </w:rPr>
      </w:pPr>
      <w:r w:rsidRPr="002356DC">
        <w:rPr>
          <w:sz w:val="24"/>
          <w:szCs w:val="24"/>
        </w:rPr>
        <w:t>½ TL Salz</w:t>
      </w:r>
    </w:p>
    <w:p w14:paraId="01009658" w14:textId="77777777" w:rsidR="00BE2464" w:rsidRPr="002356DC" w:rsidRDefault="00BE2464" w:rsidP="00BE2464">
      <w:pPr>
        <w:rPr>
          <w:sz w:val="24"/>
          <w:szCs w:val="24"/>
        </w:rPr>
      </w:pPr>
      <w:r w:rsidRPr="002356DC">
        <w:rPr>
          <w:sz w:val="24"/>
          <w:szCs w:val="24"/>
        </w:rPr>
        <w:t>120 g feine Haferflocken</w:t>
      </w:r>
    </w:p>
    <w:p w14:paraId="0E94699D" w14:textId="77777777" w:rsidR="00BE2464" w:rsidRPr="002356DC" w:rsidRDefault="00BE2464" w:rsidP="00BE2464">
      <w:pPr>
        <w:rPr>
          <w:sz w:val="24"/>
          <w:szCs w:val="24"/>
        </w:rPr>
      </w:pPr>
      <w:r w:rsidRPr="002356DC">
        <w:rPr>
          <w:sz w:val="24"/>
          <w:szCs w:val="24"/>
        </w:rPr>
        <w:t>100 g Rosinen</w:t>
      </w:r>
    </w:p>
    <w:p w14:paraId="14EC62CB" w14:textId="77777777" w:rsidR="00DD1D2D" w:rsidRDefault="00DD1D2D" w:rsidP="00BE2464">
      <w:pPr>
        <w:rPr>
          <w:sz w:val="24"/>
          <w:szCs w:val="24"/>
        </w:rPr>
      </w:pPr>
    </w:p>
    <w:p w14:paraId="6EA475FD" w14:textId="293C99FE" w:rsidR="00BE2464" w:rsidRPr="002356DC" w:rsidRDefault="00BE2464" w:rsidP="00BE2464">
      <w:pPr>
        <w:rPr>
          <w:sz w:val="24"/>
          <w:szCs w:val="24"/>
        </w:rPr>
      </w:pPr>
      <w:r w:rsidRPr="002356DC">
        <w:rPr>
          <w:sz w:val="24"/>
          <w:szCs w:val="24"/>
        </w:rPr>
        <w:t>Zubereitungszeit: 20 Minuten, Backzeit 10 Minuten</w:t>
      </w:r>
    </w:p>
    <w:p w14:paraId="1D61951E" w14:textId="77777777" w:rsidR="00BE2464" w:rsidRPr="00E00CB0" w:rsidRDefault="00BE2464" w:rsidP="00B40E8C">
      <w:pPr>
        <w:pStyle w:val="ListParagraph"/>
        <w:numPr>
          <w:ilvl w:val="0"/>
          <w:numId w:val="529"/>
        </w:numPr>
        <w:spacing w:after="120"/>
        <w:ind w:left="714" w:hanging="357"/>
        <w:contextualSpacing w:val="0"/>
        <w:jc w:val="both"/>
        <w:rPr>
          <w:sz w:val="24"/>
          <w:szCs w:val="24"/>
        </w:rPr>
      </w:pPr>
      <w:r w:rsidRPr="00E00CB0">
        <w:rPr>
          <w:sz w:val="24"/>
          <w:szCs w:val="24"/>
        </w:rPr>
        <w:t>Den Backofen auf 180 Grad vorheizen. Das Backblech mit Backpapier auslegen. Die Butter schmelzen und etwas abkühlen lassen.</w:t>
      </w:r>
    </w:p>
    <w:p w14:paraId="43A25C24" w14:textId="77777777" w:rsidR="00BE2464" w:rsidRPr="00E00CB0" w:rsidRDefault="00BE2464" w:rsidP="00B40E8C">
      <w:pPr>
        <w:pStyle w:val="ListParagraph"/>
        <w:numPr>
          <w:ilvl w:val="0"/>
          <w:numId w:val="529"/>
        </w:numPr>
        <w:spacing w:after="120"/>
        <w:ind w:left="714" w:hanging="357"/>
        <w:contextualSpacing w:val="0"/>
        <w:jc w:val="both"/>
        <w:rPr>
          <w:sz w:val="24"/>
          <w:szCs w:val="24"/>
        </w:rPr>
      </w:pPr>
      <w:r w:rsidRPr="00E00CB0">
        <w:rPr>
          <w:sz w:val="24"/>
          <w:szCs w:val="24"/>
        </w:rPr>
        <w:t>Die Butter, das Ei, den Zuckerrübensirup und die Milch kurz aufschlagen.</w:t>
      </w:r>
    </w:p>
    <w:p w14:paraId="46B5AC6A" w14:textId="77777777" w:rsidR="00BE2464" w:rsidRPr="00E00CB0" w:rsidRDefault="00BE2464" w:rsidP="00B40E8C">
      <w:pPr>
        <w:pStyle w:val="ListParagraph"/>
        <w:numPr>
          <w:ilvl w:val="0"/>
          <w:numId w:val="529"/>
        </w:numPr>
        <w:spacing w:after="120"/>
        <w:ind w:left="714" w:hanging="357"/>
        <w:contextualSpacing w:val="0"/>
        <w:jc w:val="both"/>
        <w:rPr>
          <w:sz w:val="24"/>
          <w:szCs w:val="24"/>
        </w:rPr>
      </w:pPr>
      <w:r w:rsidRPr="00E00CB0">
        <w:rPr>
          <w:sz w:val="24"/>
          <w:szCs w:val="24"/>
        </w:rPr>
        <w:t>Mehl, Backpulver, Zimt, Salz und Haferflocken verrühren und mit den Rosinen zur Buttermischung geben. Alles zu einem weichen Teig verrühren.</w:t>
      </w:r>
    </w:p>
    <w:p w14:paraId="42A44875" w14:textId="77777777" w:rsidR="00BE2464" w:rsidRPr="00E00CB0" w:rsidRDefault="00BE2464" w:rsidP="00B40E8C">
      <w:pPr>
        <w:pStyle w:val="ListParagraph"/>
        <w:numPr>
          <w:ilvl w:val="0"/>
          <w:numId w:val="529"/>
        </w:numPr>
        <w:spacing w:after="120"/>
        <w:ind w:left="714" w:hanging="357"/>
        <w:contextualSpacing w:val="0"/>
        <w:jc w:val="both"/>
        <w:rPr>
          <w:sz w:val="24"/>
          <w:szCs w:val="24"/>
        </w:rPr>
      </w:pPr>
      <w:r w:rsidRPr="00E00CB0">
        <w:rPr>
          <w:sz w:val="24"/>
          <w:szCs w:val="24"/>
        </w:rPr>
        <w:t>Den Teig mit einem Esslöffel portionsweise abstechen, zu Kugeln formen und auf das Blech legen. Dabei mindestens 5 cm Abstand halten. Die Kugeln mit einer Gabel etwas flach drücken.</w:t>
      </w:r>
    </w:p>
    <w:p w14:paraId="337C8433" w14:textId="4D6147B3" w:rsidR="00BE2464" w:rsidRPr="00E00CB0" w:rsidRDefault="00BE2464" w:rsidP="00B40E8C">
      <w:pPr>
        <w:pStyle w:val="ListParagraph"/>
        <w:numPr>
          <w:ilvl w:val="0"/>
          <w:numId w:val="529"/>
        </w:numPr>
        <w:spacing w:after="120"/>
        <w:ind w:left="714" w:hanging="357"/>
        <w:contextualSpacing w:val="0"/>
        <w:jc w:val="both"/>
        <w:rPr>
          <w:sz w:val="24"/>
          <w:szCs w:val="24"/>
        </w:rPr>
      </w:pPr>
      <w:r w:rsidRPr="00E00CB0">
        <w:rPr>
          <w:sz w:val="24"/>
          <w:szCs w:val="24"/>
        </w:rPr>
        <w:t>Die Cookies im Backofen (Mitte, Umluft 160 Grad) 10 Minuten backen, bis die Ränder hellbraun sind</w:t>
      </w:r>
      <w:r w:rsidR="00DD1D2D">
        <w:rPr>
          <w:sz w:val="24"/>
          <w:szCs w:val="24"/>
        </w:rPr>
        <w:t>.</w:t>
      </w:r>
      <w:r w:rsidRPr="00E00CB0">
        <w:rPr>
          <w:sz w:val="24"/>
          <w:szCs w:val="24"/>
        </w:rPr>
        <w:t xml:space="preserve"> Die Cookies 2 Minuten auf dem Backblech abkühlen lassen</w:t>
      </w:r>
    </w:p>
    <w:p w14:paraId="4AE86E3F" w14:textId="77777777" w:rsidR="00BE2464" w:rsidRPr="00E00CB0" w:rsidRDefault="00BE2464" w:rsidP="00BE2464">
      <w:pPr>
        <w:rPr>
          <w:sz w:val="24"/>
          <w:szCs w:val="24"/>
        </w:rPr>
      </w:pPr>
    </w:p>
    <w:p w14:paraId="51DA38EF" w14:textId="77777777" w:rsidR="00BE2464" w:rsidRDefault="00BE2464" w:rsidP="00BE2464">
      <w:pPr>
        <w:rPr>
          <w:sz w:val="24"/>
          <w:szCs w:val="24"/>
        </w:rPr>
      </w:pPr>
      <w:r>
        <w:rPr>
          <w:sz w:val="24"/>
          <w:szCs w:val="24"/>
        </w:rPr>
        <w:br w:type="page"/>
      </w:r>
    </w:p>
    <w:p w14:paraId="3BC6FEB1" w14:textId="08981BC4" w:rsidR="00BE2464" w:rsidRDefault="00BE2464" w:rsidP="00DD1D2D">
      <w:pPr>
        <w:pStyle w:val="Heading2"/>
        <w:spacing w:after="240"/>
        <w:rPr>
          <w:lang w:val="en-US"/>
        </w:rPr>
      </w:pPr>
      <w:r w:rsidRPr="002E7149">
        <w:rPr>
          <w:lang w:val="en-US"/>
        </w:rPr>
        <w:lastRenderedPageBreak/>
        <w:t>Feigen Cookies</w:t>
      </w:r>
      <w:r w:rsidR="00F904A7">
        <w:rPr>
          <w:rStyle w:val="FootnoteReference"/>
          <w:lang w:val="en-US"/>
        </w:rPr>
        <w:footnoteReference w:id="1635"/>
      </w:r>
      <w:r w:rsidRPr="002E7149">
        <w:rPr>
          <w:lang w:val="en-US"/>
        </w:rPr>
        <w:t xml:space="preserve"> </w:t>
      </w:r>
    </w:p>
    <w:p w14:paraId="5C25AC48" w14:textId="5CE3E176" w:rsidR="00BE2464" w:rsidRPr="002356DC" w:rsidRDefault="00BE2464" w:rsidP="00BE2464">
      <w:pPr>
        <w:rPr>
          <w:sz w:val="24"/>
          <w:szCs w:val="24"/>
        </w:rPr>
      </w:pPr>
      <w:r w:rsidRPr="00DD1D2D">
        <w:rPr>
          <w:sz w:val="24"/>
          <w:szCs w:val="24"/>
          <w:u w:val="single"/>
        </w:rPr>
        <w:t>Zutaten</w:t>
      </w:r>
      <w:r w:rsidRPr="002356DC">
        <w:rPr>
          <w:sz w:val="24"/>
          <w:szCs w:val="24"/>
        </w:rPr>
        <w:t xml:space="preserve"> </w:t>
      </w:r>
      <w:r w:rsidR="00DD1D2D">
        <w:rPr>
          <w:sz w:val="24"/>
          <w:szCs w:val="24"/>
        </w:rPr>
        <w:t>(</w:t>
      </w:r>
      <w:r w:rsidRPr="002356DC">
        <w:rPr>
          <w:sz w:val="24"/>
          <w:szCs w:val="24"/>
        </w:rPr>
        <w:t>für etwa 40 Stück</w:t>
      </w:r>
      <w:r w:rsidR="00DD1D2D">
        <w:rPr>
          <w:sz w:val="24"/>
          <w:szCs w:val="24"/>
        </w:rPr>
        <w:t>):</w:t>
      </w:r>
    </w:p>
    <w:p w14:paraId="2C4F3A26" w14:textId="77777777" w:rsidR="00BE2464" w:rsidRPr="002356DC" w:rsidRDefault="00BE2464" w:rsidP="00BE2464">
      <w:pPr>
        <w:rPr>
          <w:sz w:val="24"/>
          <w:szCs w:val="24"/>
        </w:rPr>
      </w:pPr>
      <w:r w:rsidRPr="002356DC">
        <w:rPr>
          <w:sz w:val="24"/>
          <w:szCs w:val="24"/>
        </w:rPr>
        <w:t>110 g Butter</w:t>
      </w:r>
    </w:p>
    <w:p w14:paraId="76767E2C" w14:textId="77777777" w:rsidR="00BE2464" w:rsidRPr="002356DC" w:rsidRDefault="00BE2464" w:rsidP="00BE2464">
      <w:pPr>
        <w:rPr>
          <w:sz w:val="24"/>
          <w:szCs w:val="24"/>
        </w:rPr>
      </w:pPr>
      <w:r w:rsidRPr="002356DC">
        <w:rPr>
          <w:sz w:val="24"/>
          <w:szCs w:val="24"/>
        </w:rPr>
        <w:t>110 g Pflanzenfett</w:t>
      </w:r>
    </w:p>
    <w:p w14:paraId="3AD34AEE" w14:textId="77777777" w:rsidR="00BE2464" w:rsidRPr="002356DC" w:rsidRDefault="00BE2464" w:rsidP="00BE2464">
      <w:pPr>
        <w:rPr>
          <w:sz w:val="24"/>
          <w:szCs w:val="24"/>
        </w:rPr>
      </w:pPr>
      <w:r w:rsidRPr="002356DC">
        <w:rPr>
          <w:sz w:val="24"/>
          <w:szCs w:val="24"/>
        </w:rPr>
        <w:t>165 g Zucker</w:t>
      </w:r>
    </w:p>
    <w:p w14:paraId="56EE6A7F" w14:textId="77777777" w:rsidR="00BE2464" w:rsidRPr="002356DC" w:rsidRDefault="00BE2464" w:rsidP="00BE2464">
      <w:pPr>
        <w:rPr>
          <w:sz w:val="24"/>
          <w:szCs w:val="24"/>
        </w:rPr>
      </w:pPr>
      <w:r w:rsidRPr="002356DC">
        <w:rPr>
          <w:sz w:val="24"/>
          <w:szCs w:val="24"/>
        </w:rPr>
        <w:t>½ Päckchen Vanillezucker</w:t>
      </w:r>
    </w:p>
    <w:p w14:paraId="13786268" w14:textId="77777777" w:rsidR="00BE2464" w:rsidRPr="002356DC" w:rsidRDefault="00BE2464" w:rsidP="00BE2464">
      <w:pPr>
        <w:rPr>
          <w:sz w:val="24"/>
          <w:szCs w:val="24"/>
        </w:rPr>
      </w:pPr>
      <w:r w:rsidRPr="002356DC">
        <w:rPr>
          <w:sz w:val="24"/>
          <w:szCs w:val="24"/>
        </w:rPr>
        <w:t>1 Ei</w:t>
      </w:r>
    </w:p>
    <w:p w14:paraId="0C63E236" w14:textId="77777777" w:rsidR="00BE2464" w:rsidRPr="002E7149" w:rsidRDefault="00BE2464" w:rsidP="00BE2464">
      <w:pPr>
        <w:rPr>
          <w:sz w:val="24"/>
          <w:szCs w:val="24"/>
        </w:rPr>
      </w:pPr>
      <w:r w:rsidRPr="002E7149">
        <w:rPr>
          <w:sz w:val="24"/>
          <w:szCs w:val="24"/>
        </w:rPr>
        <w:t>300 g Mehl</w:t>
      </w:r>
    </w:p>
    <w:p w14:paraId="6EE9EE75" w14:textId="77777777" w:rsidR="00BE2464" w:rsidRPr="002E7149" w:rsidRDefault="00BE2464" w:rsidP="00BE2464">
      <w:pPr>
        <w:rPr>
          <w:sz w:val="24"/>
          <w:szCs w:val="24"/>
        </w:rPr>
      </w:pPr>
      <w:r w:rsidRPr="002E7149">
        <w:rPr>
          <w:sz w:val="24"/>
          <w:szCs w:val="24"/>
        </w:rPr>
        <w:t>½ TL Backpulver</w:t>
      </w:r>
    </w:p>
    <w:p w14:paraId="1F6DEB3A" w14:textId="77777777" w:rsidR="00BE2464" w:rsidRPr="002E7149" w:rsidRDefault="00BE2464" w:rsidP="00BE2464">
      <w:pPr>
        <w:rPr>
          <w:sz w:val="24"/>
          <w:szCs w:val="24"/>
        </w:rPr>
      </w:pPr>
      <w:r w:rsidRPr="002E7149">
        <w:rPr>
          <w:sz w:val="24"/>
          <w:szCs w:val="24"/>
        </w:rPr>
        <w:t>9 getrocknete Feigen</w:t>
      </w:r>
      <w:r>
        <w:rPr>
          <w:sz w:val="24"/>
          <w:szCs w:val="24"/>
        </w:rPr>
        <w:t xml:space="preserve"> oder auch Datteln</w:t>
      </w:r>
    </w:p>
    <w:p w14:paraId="0C60556C" w14:textId="77777777" w:rsidR="00DD1D2D" w:rsidRDefault="00DD1D2D" w:rsidP="00BE2464">
      <w:pPr>
        <w:rPr>
          <w:sz w:val="24"/>
          <w:szCs w:val="24"/>
        </w:rPr>
      </w:pPr>
    </w:p>
    <w:p w14:paraId="56E5D920" w14:textId="2D4D5FC8" w:rsidR="00BE2464" w:rsidRDefault="00BE2464" w:rsidP="00BE2464">
      <w:pPr>
        <w:rPr>
          <w:sz w:val="24"/>
          <w:szCs w:val="24"/>
        </w:rPr>
      </w:pPr>
      <w:r w:rsidRPr="002E7149">
        <w:rPr>
          <w:sz w:val="24"/>
          <w:szCs w:val="24"/>
        </w:rPr>
        <w:t>Z</w:t>
      </w:r>
      <w:r>
        <w:rPr>
          <w:sz w:val="24"/>
          <w:szCs w:val="24"/>
        </w:rPr>
        <w:t>ubereitungszeit: 15 Minuten, Backzeit 12 – 14 Minuten</w:t>
      </w:r>
    </w:p>
    <w:p w14:paraId="4AC77E49" w14:textId="77777777" w:rsidR="00BE2464" w:rsidRPr="002E7149" w:rsidRDefault="00BE2464" w:rsidP="00B40E8C">
      <w:pPr>
        <w:pStyle w:val="ListParagraph"/>
        <w:numPr>
          <w:ilvl w:val="0"/>
          <w:numId w:val="530"/>
        </w:numPr>
        <w:spacing w:after="120"/>
        <w:ind w:left="714" w:hanging="357"/>
        <w:contextualSpacing w:val="0"/>
        <w:jc w:val="both"/>
        <w:rPr>
          <w:sz w:val="24"/>
          <w:szCs w:val="24"/>
        </w:rPr>
      </w:pPr>
      <w:r w:rsidRPr="002E7149">
        <w:rPr>
          <w:sz w:val="24"/>
          <w:szCs w:val="24"/>
        </w:rPr>
        <w:t>Den Backofen auf 170 Grad vorheizen. Das Backblech mit Backpapier auslegen.</w:t>
      </w:r>
    </w:p>
    <w:p w14:paraId="6244924E" w14:textId="77777777" w:rsidR="00BE2464" w:rsidRPr="002E7149" w:rsidRDefault="00BE2464" w:rsidP="00B40E8C">
      <w:pPr>
        <w:pStyle w:val="ListParagraph"/>
        <w:numPr>
          <w:ilvl w:val="0"/>
          <w:numId w:val="530"/>
        </w:numPr>
        <w:spacing w:after="120"/>
        <w:ind w:left="714" w:hanging="357"/>
        <w:contextualSpacing w:val="0"/>
        <w:jc w:val="both"/>
        <w:rPr>
          <w:sz w:val="24"/>
          <w:szCs w:val="24"/>
        </w:rPr>
      </w:pPr>
      <w:r w:rsidRPr="002E7149">
        <w:rPr>
          <w:sz w:val="24"/>
          <w:szCs w:val="24"/>
        </w:rPr>
        <w:t>In einer großen Schüssel die weiche Butter, das weiche Pflanzenfett, den Zucker und den Vanillezucker mit dem Handrührgerät kurz verquirlen. Das Ei hinzufügen und alles gut verquirlen.</w:t>
      </w:r>
    </w:p>
    <w:p w14:paraId="7BADA7BA" w14:textId="77777777" w:rsidR="00BE2464" w:rsidRPr="002E7149" w:rsidRDefault="00BE2464" w:rsidP="00B40E8C">
      <w:pPr>
        <w:pStyle w:val="ListParagraph"/>
        <w:numPr>
          <w:ilvl w:val="0"/>
          <w:numId w:val="530"/>
        </w:numPr>
        <w:spacing w:after="120"/>
        <w:ind w:left="714" w:hanging="357"/>
        <w:contextualSpacing w:val="0"/>
        <w:jc w:val="both"/>
        <w:rPr>
          <w:sz w:val="24"/>
          <w:szCs w:val="24"/>
        </w:rPr>
      </w:pPr>
      <w:r w:rsidRPr="002E7149">
        <w:rPr>
          <w:sz w:val="24"/>
          <w:szCs w:val="24"/>
        </w:rPr>
        <w:t>In einer zweiten Schüssel das Mehl und das Backpulver verrühren und zur Fett-Ei-Mischung geben. Alles zu einem weichen teig verrühren. Der Teig soll nur so fest sein, dass man ihn abstechen und zu Kugeln formen kann. Ist er zu fest, dann etwas warmes Wasser hinzufügen, ist er zu weich, etwas Mehl.</w:t>
      </w:r>
    </w:p>
    <w:p w14:paraId="50089244" w14:textId="77777777" w:rsidR="00BE2464" w:rsidRPr="002E7149" w:rsidRDefault="00BE2464" w:rsidP="00B40E8C">
      <w:pPr>
        <w:pStyle w:val="ListParagraph"/>
        <w:numPr>
          <w:ilvl w:val="0"/>
          <w:numId w:val="530"/>
        </w:numPr>
        <w:spacing w:after="120"/>
        <w:ind w:left="714" w:hanging="357"/>
        <w:contextualSpacing w:val="0"/>
        <w:jc w:val="both"/>
        <w:rPr>
          <w:sz w:val="24"/>
          <w:szCs w:val="24"/>
        </w:rPr>
      </w:pPr>
      <w:r w:rsidRPr="002E7149">
        <w:rPr>
          <w:sz w:val="24"/>
          <w:szCs w:val="24"/>
        </w:rPr>
        <w:t>Die getrockneten Feigen waschen, mit Küchenpapier gut trockentupfen, die Stiele entfernen und die Trockenfrüchte mit einem scharfen Messer in feine Stückchen schneiden. D</w:t>
      </w:r>
      <w:r>
        <w:rPr>
          <w:sz w:val="24"/>
          <w:szCs w:val="24"/>
        </w:rPr>
        <w:t>ie</w:t>
      </w:r>
      <w:r w:rsidRPr="002E7149">
        <w:rPr>
          <w:sz w:val="24"/>
          <w:szCs w:val="24"/>
        </w:rPr>
        <w:t xml:space="preserve"> Feigenstückchen zum Teig geben und kurz untermischen.</w:t>
      </w:r>
    </w:p>
    <w:p w14:paraId="73E012BE" w14:textId="77777777" w:rsidR="00BE2464" w:rsidRPr="002E7149" w:rsidRDefault="00BE2464" w:rsidP="00B40E8C">
      <w:pPr>
        <w:pStyle w:val="ListParagraph"/>
        <w:numPr>
          <w:ilvl w:val="0"/>
          <w:numId w:val="530"/>
        </w:numPr>
        <w:spacing w:after="120"/>
        <w:ind w:left="714" w:hanging="357"/>
        <w:contextualSpacing w:val="0"/>
        <w:jc w:val="both"/>
        <w:rPr>
          <w:sz w:val="24"/>
          <w:szCs w:val="24"/>
        </w:rPr>
      </w:pPr>
      <w:r w:rsidRPr="002E7149">
        <w:rPr>
          <w:sz w:val="24"/>
          <w:szCs w:val="24"/>
        </w:rPr>
        <w:t>Den Cookie-teig mit einem Esslöffel portionsweise abstechen, zwischen den Händen zu Kugeln von etwa 2,5 cm Durchmesser formen und auf das Backblech legen. Dabei mindestens 5 cm Abstand halten, denn der Teig läuft beim Backen noch auseinander. Die Kugeln mit der Gabel oder mit den Fingern etwas flach drücken.</w:t>
      </w:r>
    </w:p>
    <w:p w14:paraId="763BED45" w14:textId="77777777" w:rsidR="00BE2464" w:rsidRPr="002E7149" w:rsidRDefault="00BE2464" w:rsidP="00B40E8C">
      <w:pPr>
        <w:pStyle w:val="ListParagraph"/>
        <w:numPr>
          <w:ilvl w:val="0"/>
          <w:numId w:val="530"/>
        </w:numPr>
        <w:spacing w:after="120"/>
        <w:ind w:left="714" w:hanging="357"/>
        <w:contextualSpacing w:val="0"/>
        <w:jc w:val="both"/>
        <w:rPr>
          <w:sz w:val="24"/>
          <w:szCs w:val="24"/>
        </w:rPr>
      </w:pPr>
      <w:r w:rsidRPr="002E7149">
        <w:rPr>
          <w:sz w:val="24"/>
          <w:szCs w:val="24"/>
        </w:rPr>
        <w:t>Die Cookies im Backofen (Mitte, Umluft 150 Grad) 12 – 14 Minuten backen, bis die Ränder hellbraun sind. Die Feigen-Cookies mindestens 5 Minuten auf dem Backblech abkühlen lassen, damit sie beim Transport nicht zerbrechen.</w:t>
      </w:r>
    </w:p>
    <w:p w14:paraId="740A5FC8" w14:textId="77777777" w:rsidR="00BE2464" w:rsidRDefault="00BE2464" w:rsidP="00BE2464">
      <w:pPr>
        <w:rPr>
          <w:sz w:val="24"/>
          <w:szCs w:val="24"/>
        </w:rPr>
      </w:pPr>
      <w:r>
        <w:rPr>
          <w:sz w:val="24"/>
          <w:szCs w:val="24"/>
        </w:rPr>
        <w:br w:type="page"/>
      </w:r>
    </w:p>
    <w:p w14:paraId="4D097544" w14:textId="3C459006" w:rsidR="00BE2464" w:rsidRPr="00AB1146" w:rsidRDefault="00BE2464" w:rsidP="00DD1D2D">
      <w:pPr>
        <w:pStyle w:val="Heading2"/>
        <w:spacing w:after="240"/>
      </w:pPr>
      <w:r w:rsidRPr="00AB1146">
        <w:lastRenderedPageBreak/>
        <w:t>Brownies</w:t>
      </w:r>
      <w:r w:rsidR="008A66C5">
        <w:rPr>
          <w:rStyle w:val="FootnoteReference"/>
          <w:lang w:val="en-US"/>
        </w:rPr>
        <w:footnoteReference w:id="1636"/>
      </w:r>
      <w:r w:rsidRPr="00AB1146">
        <w:t xml:space="preserve"> </w:t>
      </w:r>
    </w:p>
    <w:p w14:paraId="7EE4840C" w14:textId="436864F2" w:rsidR="00BE2464" w:rsidRPr="002356DC" w:rsidRDefault="00BE2464" w:rsidP="00BE2464">
      <w:pPr>
        <w:rPr>
          <w:sz w:val="24"/>
          <w:szCs w:val="24"/>
        </w:rPr>
      </w:pPr>
      <w:r w:rsidRPr="00DD1D2D">
        <w:rPr>
          <w:sz w:val="24"/>
          <w:szCs w:val="24"/>
          <w:u w:val="single"/>
        </w:rPr>
        <w:t>Zutaten</w:t>
      </w:r>
      <w:r w:rsidRPr="002356DC">
        <w:rPr>
          <w:sz w:val="24"/>
          <w:szCs w:val="24"/>
        </w:rPr>
        <w:t xml:space="preserve"> </w:t>
      </w:r>
      <w:r w:rsidR="00DD1D2D">
        <w:rPr>
          <w:sz w:val="24"/>
          <w:szCs w:val="24"/>
        </w:rPr>
        <w:t>(</w:t>
      </w:r>
      <w:r w:rsidRPr="002356DC">
        <w:rPr>
          <w:sz w:val="24"/>
          <w:szCs w:val="24"/>
        </w:rPr>
        <w:t>für etwa 14 Stück</w:t>
      </w:r>
      <w:r w:rsidR="00DD1D2D">
        <w:rPr>
          <w:sz w:val="24"/>
          <w:szCs w:val="24"/>
        </w:rPr>
        <w:t>):</w:t>
      </w:r>
    </w:p>
    <w:p w14:paraId="1FAAB21A" w14:textId="77777777" w:rsidR="00BE2464" w:rsidRPr="002356DC" w:rsidRDefault="00BE2464" w:rsidP="00BE2464">
      <w:pPr>
        <w:rPr>
          <w:sz w:val="24"/>
          <w:szCs w:val="24"/>
        </w:rPr>
      </w:pPr>
      <w:r w:rsidRPr="002356DC">
        <w:rPr>
          <w:sz w:val="24"/>
          <w:szCs w:val="24"/>
        </w:rPr>
        <w:t>70 g Butter</w:t>
      </w:r>
    </w:p>
    <w:p w14:paraId="727F5F17" w14:textId="77777777" w:rsidR="00BE2464" w:rsidRPr="002356DC" w:rsidRDefault="00BE2464" w:rsidP="00BE2464">
      <w:pPr>
        <w:rPr>
          <w:sz w:val="24"/>
          <w:szCs w:val="24"/>
        </w:rPr>
      </w:pPr>
      <w:r w:rsidRPr="002356DC">
        <w:rPr>
          <w:sz w:val="24"/>
          <w:szCs w:val="24"/>
        </w:rPr>
        <w:t>250 g Zucker</w:t>
      </w:r>
    </w:p>
    <w:p w14:paraId="1B6FF8C8" w14:textId="77777777" w:rsidR="00BE2464" w:rsidRPr="002356DC" w:rsidRDefault="00BE2464" w:rsidP="00BE2464">
      <w:pPr>
        <w:rPr>
          <w:sz w:val="24"/>
          <w:szCs w:val="24"/>
        </w:rPr>
      </w:pPr>
      <w:r w:rsidRPr="002356DC">
        <w:rPr>
          <w:sz w:val="24"/>
          <w:szCs w:val="24"/>
        </w:rPr>
        <w:t>50 g Kakaopulver</w:t>
      </w:r>
    </w:p>
    <w:p w14:paraId="31A7DB36" w14:textId="77777777" w:rsidR="00BE2464" w:rsidRPr="002356DC" w:rsidRDefault="00BE2464" w:rsidP="00BE2464">
      <w:pPr>
        <w:rPr>
          <w:sz w:val="24"/>
          <w:szCs w:val="24"/>
        </w:rPr>
      </w:pPr>
      <w:r w:rsidRPr="002356DC">
        <w:rPr>
          <w:sz w:val="24"/>
          <w:szCs w:val="24"/>
        </w:rPr>
        <w:t>2 Eier</w:t>
      </w:r>
    </w:p>
    <w:p w14:paraId="0F917632" w14:textId="77777777" w:rsidR="00BE2464" w:rsidRPr="002356DC" w:rsidRDefault="00BE2464" w:rsidP="00BE2464">
      <w:pPr>
        <w:rPr>
          <w:sz w:val="24"/>
          <w:szCs w:val="24"/>
        </w:rPr>
      </w:pPr>
      <w:r w:rsidRPr="002356DC">
        <w:rPr>
          <w:sz w:val="24"/>
          <w:szCs w:val="24"/>
        </w:rPr>
        <w:t>140 g Mehl</w:t>
      </w:r>
    </w:p>
    <w:p w14:paraId="5A700BE4" w14:textId="77777777" w:rsidR="00BE2464" w:rsidRPr="002356DC" w:rsidRDefault="00BE2464" w:rsidP="00BE2464">
      <w:pPr>
        <w:rPr>
          <w:sz w:val="24"/>
          <w:szCs w:val="24"/>
        </w:rPr>
      </w:pPr>
      <w:r w:rsidRPr="002356DC">
        <w:rPr>
          <w:sz w:val="24"/>
          <w:szCs w:val="24"/>
        </w:rPr>
        <w:t>½ TL Backpulver</w:t>
      </w:r>
    </w:p>
    <w:p w14:paraId="17851EB8" w14:textId="77777777" w:rsidR="00BE2464" w:rsidRPr="002356DC" w:rsidRDefault="00BE2464" w:rsidP="00BE2464">
      <w:pPr>
        <w:rPr>
          <w:sz w:val="24"/>
          <w:szCs w:val="24"/>
        </w:rPr>
      </w:pPr>
      <w:r w:rsidRPr="002356DC">
        <w:rPr>
          <w:sz w:val="24"/>
          <w:szCs w:val="24"/>
        </w:rPr>
        <w:t>½ Päckchen Vanillezucker</w:t>
      </w:r>
    </w:p>
    <w:p w14:paraId="68F83A1B" w14:textId="77777777" w:rsidR="00BE2464" w:rsidRPr="002356DC" w:rsidRDefault="00BE2464" w:rsidP="00BE2464">
      <w:pPr>
        <w:rPr>
          <w:sz w:val="24"/>
          <w:szCs w:val="24"/>
        </w:rPr>
      </w:pPr>
      <w:r w:rsidRPr="002356DC">
        <w:rPr>
          <w:sz w:val="24"/>
          <w:szCs w:val="24"/>
        </w:rPr>
        <w:t>¼ TL Salz</w:t>
      </w:r>
    </w:p>
    <w:p w14:paraId="15D9FFAB" w14:textId="77777777" w:rsidR="00BE2464" w:rsidRDefault="00BE2464" w:rsidP="00BE2464">
      <w:pPr>
        <w:rPr>
          <w:sz w:val="24"/>
          <w:szCs w:val="24"/>
        </w:rPr>
      </w:pPr>
      <w:r w:rsidRPr="002E7149">
        <w:rPr>
          <w:sz w:val="24"/>
          <w:szCs w:val="24"/>
        </w:rPr>
        <w:t>100 g gehackte Walnüsse oder P</w:t>
      </w:r>
      <w:r>
        <w:rPr>
          <w:sz w:val="24"/>
          <w:szCs w:val="24"/>
        </w:rPr>
        <w:t>ecannüsse</w:t>
      </w:r>
    </w:p>
    <w:p w14:paraId="5FE9187E" w14:textId="77777777" w:rsidR="00DD1D2D" w:rsidRDefault="00DD1D2D" w:rsidP="00BE2464">
      <w:pPr>
        <w:rPr>
          <w:sz w:val="24"/>
          <w:szCs w:val="24"/>
        </w:rPr>
      </w:pPr>
    </w:p>
    <w:p w14:paraId="6731FF23" w14:textId="16F569D0" w:rsidR="00BE2464" w:rsidRDefault="00BE2464" w:rsidP="00BE2464">
      <w:pPr>
        <w:rPr>
          <w:sz w:val="24"/>
          <w:szCs w:val="24"/>
        </w:rPr>
      </w:pPr>
      <w:r>
        <w:rPr>
          <w:sz w:val="24"/>
          <w:szCs w:val="24"/>
        </w:rPr>
        <w:t>Zubereitungszeit: 20 Minuten plus Backzeit 18 – 20 Minuten</w:t>
      </w:r>
    </w:p>
    <w:p w14:paraId="0415CE84" w14:textId="77777777" w:rsidR="00BE2464" w:rsidRPr="00FD44DF" w:rsidRDefault="00BE2464" w:rsidP="00B40E8C">
      <w:pPr>
        <w:pStyle w:val="ListParagraph"/>
        <w:numPr>
          <w:ilvl w:val="0"/>
          <w:numId w:val="531"/>
        </w:numPr>
        <w:spacing w:after="120"/>
        <w:ind w:left="714" w:hanging="357"/>
        <w:contextualSpacing w:val="0"/>
        <w:jc w:val="both"/>
        <w:rPr>
          <w:sz w:val="24"/>
          <w:szCs w:val="24"/>
        </w:rPr>
      </w:pPr>
      <w:r w:rsidRPr="00FD44DF">
        <w:rPr>
          <w:sz w:val="24"/>
          <w:szCs w:val="24"/>
        </w:rPr>
        <w:t>Den Backofen auf 160 Grad vorheizen. Die Butter bei milder Hitze zerlassen. Topf vom Herd nehmen und Zucker und Kakao untermischen. Die Eier einzeln dazugeben und sorgfältig mit der Masse verrühren. 100 ml Wasser unterrühren.</w:t>
      </w:r>
    </w:p>
    <w:p w14:paraId="53A0478A" w14:textId="77777777" w:rsidR="00BE2464" w:rsidRPr="00FD44DF" w:rsidRDefault="00BE2464" w:rsidP="00B40E8C">
      <w:pPr>
        <w:pStyle w:val="ListParagraph"/>
        <w:numPr>
          <w:ilvl w:val="0"/>
          <w:numId w:val="531"/>
        </w:numPr>
        <w:spacing w:after="120"/>
        <w:ind w:left="714" w:hanging="357"/>
        <w:contextualSpacing w:val="0"/>
        <w:jc w:val="both"/>
        <w:rPr>
          <w:sz w:val="24"/>
          <w:szCs w:val="24"/>
        </w:rPr>
      </w:pPr>
      <w:r w:rsidRPr="00FD44DF">
        <w:rPr>
          <w:sz w:val="24"/>
          <w:szCs w:val="24"/>
        </w:rPr>
        <w:t>Mehl, Backpulver, Vanillezucker und Salz vermischen. Zur Butter-Kakao-mischung geben und so lange rühren, bis sich die Zutaten zu einem weichen Teig vermengt haben. Zuletzt die Nüsse unterheben.</w:t>
      </w:r>
    </w:p>
    <w:p w14:paraId="46E54BB4" w14:textId="77777777" w:rsidR="00BE2464" w:rsidRPr="00FD44DF" w:rsidRDefault="00BE2464" w:rsidP="00B40E8C">
      <w:pPr>
        <w:pStyle w:val="ListParagraph"/>
        <w:numPr>
          <w:ilvl w:val="0"/>
          <w:numId w:val="531"/>
        </w:numPr>
        <w:spacing w:after="120"/>
        <w:ind w:left="714" w:hanging="357"/>
        <w:contextualSpacing w:val="0"/>
        <w:jc w:val="both"/>
        <w:rPr>
          <w:sz w:val="24"/>
          <w:szCs w:val="24"/>
        </w:rPr>
      </w:pPr>
      <w:r w:rsidRPr="00FD44DF">
        <w:rPr>
          <w:sz w:val="24"/>
          <w:szCs w:val="24"/>
        </w:rPr>
        <w:t>Eine Backform mit 30 x 30 cm mit Backpapier auslegen. Den Teig 1 cm hoch einfüllen und glattstreichen. Im Backofen (Mitte Umluft 150 Grad) 18-20 Minuten backen. Noch warm in Rechtecke schneiden.</w:t>
      </w:r>
    </w:p>
    <w:p w14:paraId="659618AC" w14:textId="77777777" w:rsidR="00BE2464" w:rsidRPr="002E7149" w:rsidRDefault="00BE2464" w:rsidP="00BE2464">
      <w:pPr>
        <w:rPr>
          <w:sz w:val="24"/>
          <w:szCs w:val="24"/>
        </w:rPr>
      </w:pPr>
    </w:p>
    <w:p w14:paraId="4A3D67FC" w14:textId="77777777" w:rsidR="00BE2464" w:rsidRDefault="00BE2464" w:rsidP="00BE2464">
      <w:pPr>
        <w:rPr>
          <w:sz w:val="24"/>
          <w:szCs w:val="24"/>
        </w:rPr>
      </w:pPr>
      <w:r>
        <w:rPr>
          <w:sz w:val="24"/>
          <w:szCs w:val="24"/>
        </w:rPr>
        <w:br w:type="page"/>
      </w:r>
    </w:p>
    <w:p w14:paraId="30CAFECC" w14:textId="318E6587" w:rsidR="00BE2464" w:rsidRPr="00AB1146" w:rsidRDefault="00BE2464" w:rsidP="00DD1D2D">
      <w:pPr>
        <w:pStyle w:val="Heading2"/>
        <w:spacing w:after="240"/>
      </w:pPr>
      <w:r w:rsidRPr="00AB1146">
        <w:lastRenderedPageBreak/>
        <w:t>Kirsch-Pie</w:t>
      </w:r>
      <w:r w:rsidR="001C576D">
        <w:rPr>
          <w:rStyle w:val="FootnoteReference"/>
          <w:lang w:val="en-US"/>
        </w:rPr>
        <w:footnoteReference w:id="1637"/>
      </w:r>
      <w:r w:rsidRPr="00AB1146">
        <w:t xml:space="preserve"> </w:t>
      </w:r>
    </w:p>
    <w:p w14:paraId="769DA030" w14:textId="537D8E8E" w:rsidR="00BE2464" w:rsidRPr="002356DC" w:rsidRDefault="00BE2464" w:rsidP="00BE2464">
      <w:pPr>
        <w:rPr>
          <w:sz w:val="24"/>
          <w:szCs w:val="24"/>
        </w:rPr>
      </w:pPr>
      <w:r w:rsidRPr="00DD1D2D">
        <w:rPr>
          <w:sz w:val="24"/>
          <w:szCs w:val="24"/>
          <w:u w:val="single"/>
        </w:rPr>
        <w:t>Zutaten</w:t>
      </w:r>
      <w:r w:rsidRPr="002356DC">
        <w:rPr>
          <w:sz w:val="24"/>
          <w:szCs w:val="24"/>
        </w:rPr>
        <w:t xml:space="preserve"> </w:t>
      </w:r>
      <w:r w:rsidR="00DD1D2D">
        <w:rPr>
          <w:sz w:val="24"/>
          <w:szCs w:val="24"/>
        </w:rPr>
        <w:t>(</w:t>
      </w:r>
      <w:r w:rsidRPr="002356DC">
        <w:rPr>
          <w:sz w:val="24"/>
          <w:szCs w:val="24"/>
        </w:rPr>
        <w:t>für 1 Spring oder Pieform</w:t>
      </w:r>
      <w:r w:rsidR="00DD1D2D">
        <w:rPr>
          <w:sz w:val="24"/>
          <w:szCs w:val="24"/>
        </w:rPr>
        <w:t>):</w:t>
      </w:r>
    </w:p>
    <w:p w14:paraId="1817479A" w14:textId="77777777" w:rsidR="00BE2464" w:rsidRPr="002356DC" w:rsidRDefault="00BE2464" w:rsidP="00BE2464">
      <w:pPr>
        <w:rPr>
          <w:sz w:val="24"/>
          <w:szCs w:val="24"/>
        </w:rPr>
      </w:pPr>
      <w:r w:rsidRPr="002356DC">
        <w:rPr>
          <w:sz w:val="24"/>
          <w:szCs w:val="24"/>
        </w:rPr>
        <w:t>140 g Pflanzenfett</w:t>
      </w:r>
    </w:p>
    <w:p w14:paraId="5022A3A7" w14:textId="77777777" w:rsidR="00BE2464" w:rsidRPr="002356DC" w:rsidRDefault="00BE2464" w:rsidP="00BE2464">
      <w:pPr>
        <w:rPr>
          <w:sz w:val="24"/>
          <w:szCs w:val="24"/>
        </w:rPr>
      </w:pPr>
      <w:r w:rsidRPr="002356DC">
        <w:rPr>
          <w:sz w:val="24"/>
          <w:szCs w:val="24"/>
        </w:rPr>
        <w:t>1 ½ EL Butter</w:t>
      </w:r>
    </w:p>
    <w:p w14:paraId="5BED2D29" w14:textId="77777777" w:rsidR="00BE2464" w:rsidRPr="002356DC" w:rsidRDefault="00BE2464" w:rsidP="00BE2464">
      <w:pPr>
        <w:rPr>
          <w:sz w:val="24"/>
          <w:szCs w:val="24"/>
        </w:rPr>
      </w:pPr>
      <w:r w:rsidRPr="002356DC">
        <w:rPr>
          <w:sz w:val="24"/>
          <w:szCs w:val="24"/>
        </w:rPr>
        <w:t>330 g Mehl</w:t>
      </w:r>
    </w:p>
    <w:p w14:paraId="34EA6286" w14:textId="77777777" w:rsidR="00BE2464" w:rsidRPr="002356DC" w:rsidRDefault="00BE2464" w:rsidP="00BE2464">
      <w:pPr>
        <w:rPr>
          <w:sz w:val="24"/>
          <w:szCs w:val="24"/>
        </w:rPr>
      </w:pPr>
      <w:r w:rsidRPr="002356DC">
        <w:rPr>
          <w:sz w:val="24"/>
          <w:szCs w:val="24"/>
        </w:rPr>
        <w:t>1 ¼ TL Salz</w:t>
      </w:r>
    </w:p>
    <w:p w14:paraId="1ED28659" w14:textId="77777777" w:rsidR="00BE2464" w:rsidRPr="002356DC" w:rsidRDefault="00BE2464" w:rsidP="00BE2464">
      <w:pPr>
        <w:rPr>
          <w:sz w:val="24"/>
          <w:szCs w:val="24"/>
        </w:rPr>
      </w:pPr>
      <w:r w:rsidRPr="002356DC">
        <w:rPr>
          <w:sz w:val="24"/>
          <w:szCs w:val="24"/>
        </w:rPr>
        <w:t>Ca. 40 ml Wasser</w:t>
      </w:r>
    </w:p>
    <w:p w14:paraId="0D78CBBE" w14:textId="77777777" w:rsidR="00BE2464" w:rsidRDefault="00BE2464" w:rsidP="00BE2464">
      <w:pPr>
        <w:rPr>
          <w:sz w:val="24"/>
          <w:szCs w:val="24"/>
        </w:rPr>
      </w:pPr>
      <w:r w:rsidRPr="00FD44DF">
        <w:rPr>
          <w:sz w:val="24"/>
          <w:szCs w:val="24"/>
        </w:rPr>
        <w:t>2 Gläser Schattenmorellen (à 350 g Abtropfgewicht)</w:t>
      </w:r>
    </w:p>
    <w:p w14:paraId="6E2CEF78" w14:textId="77777777" w:rsidR="00BE2464" w:rsidRDefault="00BE2464" w:rsidP="00BE2464">
      <w:pPr>
        <w:rPr>
          <w:sz w:val="24"/>
          <w:szCs w:val="24"/>
        </w:rPr>
      </w:pPr>
      <w:r>
        <w:rPr>
          <w:sz w:val="24"/>
          <w:szCs w:val="24"/>
        </w:rPr>
        <w:t>40 g Speisestärke</w:t>
      </w:r>
    </w:p>
    <w:p w14:paraId="4CEBB851" w14:textId="77777777" w:rsidR="00BE2464" w:rsidRDefault="00BE2464" w:rsidP="00BE2464">
      <w:pPr>
        <w:rPr>
          <w:sz w:val="24"/>
          <w:szCs w:val="24"/>
        </w:rPr>
      </w:pPr>
      <w:r>
        <w:rPr>
          <w:sz w:val="24"/>
          <w:szCs w:val="24"/>
        </w:rPr>
        <w:t>100 g Zucker</w:t>
      </w:r>
    </w:p>
    <w:p w14:paraId="0A0AE0A8" w14:textId="77777777" w:rsidR="00BE2464" w:rsidRDefault="00BE2464" w:rsidP="00BE2464">
      <w:pPr>
        <w:rPr>
          <w:sz w:val="24"/>
          <w:szCs w:val="24"/>
        </w:rPr>
      </w:pPr>
      <w:r>
        <w:rPr>
          <w:sz w:val="24"/>
          <w:szCs w:val="24"/>
        </w:rPr>
        <w:t xml:space="preserve">Mehl </w:t>
      </w:r>
    </w:p>
    <w:p w14:paraId="5E594FB7" w14:textId="77777777" w:rsidR="00BE2464" w:rsidRDefault="00BE2464" w:rsidP="00BE2464">
      <w:pPr>
        <w:rPr>
          <w:sz w:val="24"/>
          <w:szCs w:val="24"/>
        </w:rPr>
      </w:pPr>
      <w:r>
        <w:rPr>
          <w:sz w:val="24"/>
          <w:szCs w:val="24"/>
        </w:rPr>
        <w:t>1 Eigelb</w:t>
      </w:r>
    </w:p>
    <w:p w14:paraId="3CEFB2F0" w14:textId="77777777" w:rsidR="00DD1D2D" w:rsidRDefault="00DD1D2D" w:rsidP="00BE2464">
      <w:pPr>
        <w:rPr>
          <w:sz w:val="24"/>
          <w:szCs w:val="24"/>
        </w:rPr>
      </w:pPr>
    </w:p>
    <w:p w14:paraId="235412A6" w14:textId="12D2D2DA" w:rsidR="00BE2464" w:rsidRDefault="00BE2464" w:rsidP="00BE2464">
      <w:pPr>
        <w:rPr>
          <w:sz w:val="24"/>
          <w:szCs w:val="24"/>
        </w:rPr>
      </w:pPr>
      <w:r>
        <w:rPr>
          <w:sz w:val="24"/>
          <w:szCs w:val="24"/>
        </w:rPr>
        <w:t>Zubereitungszeit: 1 Stunde plus 40 Minuten Backzeit</w:t>
      </w:r>
    </w:p>
    <w:p w14:paraId="6B5C24BF" w14:textId="77777777" w:rsidR="00BE2464" w:rsidRPr="00EB2A2E" w:rsidRDefault="00BE2464" w:rsidP="00B40E8C">
      <w:pPr>
        <w:pStyle w:val="ListParagraph"/>
        <w:numPr>
          <w:ilvl w:val="0"/>
          <w:numId w:val="548"/>
        </w:numPr>
        <w:spacing w:after="120"/>
        <w:ind w:left="714" w:hanging="357"/>
        <w:contextualSpacing w:val="0"/>
        <w:jc w:val="both"/>
        <w:rPr>
          <w:sz w:val="24"/>
          <w:szCs w:val="24"/>
        </w:rPr>
      </w:pPr>
      <w:r w:rsidRPr="00EB2A2E">
        <w:rPr>
          <w:sz w:val="24"/>
          <w:szCs w:val="24"/>
        </w:rPr>
        <w:t>In einer kleinen Schüssel das Pflanzenfett und die Butter mit dem Schneebesen kurz verrühren.</w:t>
      </w:r>
    </w:p>
    <w:p w14:paraId="48FAA74D" w14:textId="77777777" w:rsidR="00BE2464" w:rsidRPr="00EB2A2E" w:rsidRDefault="00BE2464" w:rsidP="00B40E8C">
      <w:pPr>
        <w:pStyle w:val="ListParagraph"/>
        <w:numPr>
          <w:ilvl w:val="0"/>
          <w:numId w:val="548"/>
        </w:numPr>
        <w:spacing w:after="120"/>
        <w:ind w:left="714" w:hanging="357"/>
        <w:contextualSpacing w:val="0"/>
        <w:jc w:val="both"/>
        <w:rPr>
          <w:sz w:val="24"/>
          <w:szCs w:val="24"/>
        </w:rPr>
      </w:pPr>
      <w:r w:rsidRPr="00EB2A2E">
        <w:rPr>
          <w:sz w:val="24"/>
          <w:szCs w:val="24"/>
        </w:rPr>
        <w:t>In einer zweiten Schüssel das Mehl und das Salz vermischen. Die Hälfte des Fettgemischs hinzufügen und mit einer Gabel vorsichtig vermischen. Das restliche Fett dazugeben und weiterrühren, bis der Teig leicht krümelig ist.</w:t>
      </w:r>
    </w:p>
    <w:p w14:paraId="52F10ED0" w14:textId="77777777" w:rsidR="00BE2464" w:rsidRPr="00EB2A2E" w:rsidRDefault="00BE2464" w:rsidP="00B40E8C">
      <w:pPr>
        <w:pStyle w:val="ListParagraph"/>
        <w:numPr>
          <w:ilvl w:val="0"/>
          <w:numId w:val="548"/>
        </w:numPr>
        <w:spacing w:after="120"/>
        <w:ind w:left="714" w:hanging="357"/>
        <w:contextualSpacing w:val="0"/>
        <w:jc w:val="both"/>
        <w:rPr>
          <w:sz w:val="24"/>
          <w:szCs w:val="24"/>
        </w:rPr>
      </w:pPr>
      <w:r w:rsidRPr="00EB2A2E">
        <w:rPr>
          <w:sz w:val="24"/>
          <w:szCs w:val="24"/>
        </w:rPr>
        <w:t>Denn esslöffelweise nur so viel kaltes Wasser hinzufügen, bis der Teig zu einer Kugel geformt werden kann. Den Teig schnell verarbeiten und nicht kneten, sondern nur leicht andrücken, sonst wird er bröselig und nach dem Backen zu fest. Den Pie-Teig in zwei Hälften teilen, jede Hälfte in Alufolie wickeln und im Kühlschrank mindestens 30 Minuten kaltstellen.</w:t>
      </w:r>
    </w:p>
    <w:p w14:paraId="04D2133D" w14:textId="77777777" w:rsidR="00BE2464" w:rsidRPr="00EB2A2E" w:rsidRDefault="00BE2464" w:rsidP="00B40E8C">
      <w:pPr>
        <w:pStyle w:val="ListParagraph"/>
        <w:numPr>
          <w:ilvl w:val="0"/>
          <w:numId w:val="548"/>
        </w:numPr>
        <w:spacing w:after="120"/>
        <w:ind w:left="714" w:hanging="357"/>
        <w:contextualSpacing w:val="0"/>
        <w:jc w:val="both"/>
        <w:rPr>
          <w:sz w:val="24"/>
          <w:szCs w:val="24"/>
        </w:rPr>
      </w:pPr>
      <w:r w:rsidRPr="00EB2A2E">
        <w:rPr>
          <w:sz w:val="24"/>
          <w:szCs w:val="24"/>
        </w:rPr>
        <w:t>Backofen auf 210 Grad vorheizen. Für die Füllung die Kirschen in ein Sieb schütten und gut abtropfen lassen, dabei den Saft auffangen.</w:t>
      </w:r>
    </w:p>
    <w:p w14:paraId="3DE505AA" w14:textId="66A4F29D" w:rsidR="00BE2464" w:rsidRPr="00DD1D2D" w:rsidRDefault="00BE2464" w:rsidP="00B40E8C">
      <w:pPr>
        <w:pStyle w:val="ListParagraph"/>
        <w:numPr>
          <w:ilvl w:val="0"/>
          <w:numId w:val="548"/>
        </w:numPr>
        <w:spacing w:after="120"/>
        <w:ind w:left="714" w:hanging="357"/>
        <w:contextualSpacing w:val="0"/>
        <w:jc w:val="both"/>
        <w:rPr>
          <w:sz w:val="24"/>
          <w:szCs w:val="24"/>
        </w:rPr>
      </w:pPr>
      <w:r w:rsidRPr="00DD1D2D">
        <w:rPr>
          <w:sz w:val="24"/>
          <w:szCs w:val="24"/>
        </w:rPr>
        <w:t>100 ml des Kirschsaftes in eine kleine Schüssel gießen und mit der Speisestärke verrühren. Darauf achten, dass keine Klümpchen im Saft bleiben. Den restlichen Kirschsaft mit dem Zucker kurz aufkochen, den angerührte Saft mit dem Schneebesen unterrühren.</w:t>
      </w:r>
      <w:r w:rsidR="00DD1D2D">
        <w:rPr>
          <w:sz w:val="24"/>
          <w:szCs w:val="24"/>
        </w:rPr>
        <w:t xml:space="preserve"> </w:t>
      </w:r>
      <w:r w:rsidRPr="00DD1D2D">
        <w:rPr>
          <w:sz w:val="24"/>
          <w:szCs w:val="24"/>
        </w:rPr>
        <w:t>Den Kochtopf vom Herd nehmen und die Kirschen unterheben. Die Masse leicht abkühlen lassen.</w:t>
      </w:r>
    </w:p>
    <w:p w14:paraId="0EC76B92" w14:textId="1F761FD1" w:rsidR="00BE2464" w:rsidRPr="00DD1D2D" w:rsidRDefault="00BE2464" w:rsidP="00B40E8C">
      <w:pPr>
        <w:pStyle w:val="ListParagraph"/>
        <w:numPr>
          <w:ilvl w:val="0"/>
          <w:numId w:val="548"/>
        </w:numPr>
        <w:spacing w:after="120"/>
        <w:ind w:left="714" w:hanging="357"/>
        <w:contextualSpacing w:val="0"/>
        <w:jc w:val="both"/>
        <w:rPr>
          <w:sz w:val="24"/>
          <w:szCs w:val="24"/>
        </w:rPr>
      </w:pPr>
      <w:r w:rsidRPr="00DD1D2D">
        <w:rPr>
          <w:sz w:val="24"/>
          <w:szCs w:val="24"/>
        </w:rPr>
        <w:t xml:space="preserve">Eine Teighälfte aus der Alufolie nehmen. Den Teig auf einer leicht bemehlten Arbeitsfläche 3 mm dick vorsichtig ausrollen. Boden und Rand der Backform damit </w:t>
      </w:r>
      <w:r w:rsidRPr="00DD1D2D">
        <w:rPr>
          <w:sz w:val="24"/>
          <w:szCs w:val="24"/>
        </w:rPr>
        <w:lastRenderedPageBreak/>
        <w:t>auslegen.</w:t>
      </w:r>
      <w:r w:rsidR="00DD1D2D">
        <w:rPr>
          <w:sz w:val="24"/>
          <w:szCs w:val="24"/>
        </w:rPr>
        <w:t xml:space="preserve"> </w:t>
      </w:r>
      <w:r w:rsidRPr="00DD1D2D">
        <w:rPr>
          <w:sz w:val="24"/>
          <w:szCs w:val="24"/>
        </w:rPr>
        <w:t xml:space="preserve">Die Kirschfüllung auf den Pie-Boden geben und mit einem Teigschaber </w:t>
      </w:r>
      <w:r w:rsidR="00DD1D2D">
        <w:rPr>
          <w:sz w:val="24"/>
          <w:szCs w:val="24"/>
        </w:rPr>
        <w:t>d</w:t>
      </w:r>
      <w:r w:rsidRPr="00DD1D2D">
        <w:rPr>
          <w:sz w:val="24"/>
          <w:szCs w:val="24"/>
        </w:rPr>
        <w:t xml:space="preserve">en restlichen Teig </w:t>
      </w:r>
      <w:r w:rsidR="00DD1D2D" w:rsidRPr="00DD1D2D">
        <w:rPr>
          <w:sz w:val="24"/>
          <w:szCs w:val="24"/>
        </w:rPr>
        <w:t>glattstreichen.</w:t>
      </w:r>
    </w:p>
    <w:p w14:paraId="5E24B0C0" w14:textId="77777777" w:rsidR="007009C0" w:rsidRDefault="007009C0">
      <w:r>
        <w:br w:type="page"/>
      </w:r>
    </w:p>
    <w:p w14:paraId="691640D0" w14:textId="4787FCEC" w:rsidR="00BA3AD9" w:rsidRDefault="007009C0" w:rsidP="00E96B0E">
      <w:pPr>
        <w:pStyle w:val="Heading2"/>
        <w:spacing w:after="240"/>
      </w:pPr>
      <w:r>
        <w:lastRenderedPageBreak/>
        <w:t>Pfirsich-</w:t>
      </w:r>
      <w:r w:rsidR="00BA3AD9">
        <w:t>Cobbler</w:t>
      </w:r>
      <w:r w:rsidR="00B56B72">
        <w:rPr>
          <w:rStyle w:val="FootnoteReference"/>
        </w:rPr>
        <w:footnoteReference w:id="1638"/>
      </w:r>
    </w:p>
    <w:p w14:paraId="40B1CCAB" w14:textId="77777777" w:rsidR="00BA3AD9" w:rsidRPr="005913BD" w:rsidRDefault="00BA3AD9">
      <w:pPr>
        <w:rPr>
          <w:sz w:val="24"/>
          <w:szCs w:val="24"/>
        </w:rPr>
      </w:pPr>
      <w:r w:rsidRPr="005913BD">
        <w:rPr>
          <w:sz w:val="24"/>
          <w:szCs w:val="24"/>
          <w:u w:val="single"/>
        </w:rPr>
        <w:t>Zutaten</w:t>
      </w:r>
      <w:r w:rsidRPr="005913BD">
        <w:rPr>
          <w:sz w:val="24"/>
          <w:szCs w:val="24"/>
        </w:rPr>
        <w:t xml:space="preserve"> für 4-6 Portionen</w:t>
      </w:r>
    </w:p>
    <w:p w14:paraId="76478C8D" w14:textId="77777777" w:rsidR="00BA3AD9" w:rsidRPr="005913BD" w:rsidRDefault="00BA3AD9">
      <w:pPr>
        <w:rPr>
          <w:sz w:val="24"/>
          <w:szCs w:val="24"/>
        </w:rPr>
      </w:pPr>
      <w:r w:rsidRPr="005913BD">
        <w:rPr>
          <w:sz w:val="24"/>
          <w:szCs w:val="24"/>
        </w:rPr>
        <w:t>30 g Butter</w:t>
      </w:r>
    </w:p>
    <w:p w14:paraId="4AFD076B" w14:textId="77777777" w:rsidR="00BA3AD9" w:rsidRPr="005913BD" w:rsidRDefault="00BA3AD9">
      <w:pPr>
        <w:rPr>
          <w:sz w:val="24"/>
          <w:szCs w:val="24"/>
        </w:rPr>
      </w:pPr>
      <w:r w:rsidRPr="005913BD">
        <w:rPr>
          <w:sz w:val="24"/>
          <w:szCs w:val="24"/>
        </w:rPr>
        <w:t>500 g Pfirsiche (aus der Dose oder frisch)</w:t>
      </w:r>
    </w:p>
    <w:p w14:paraId="1009EB84" w14:textId="77777777" w:rsidR="00944F95" w:rsidRPr="005913BD" w:rsidRDefault="00944F95">
      <w:pPr>
        <w:rPr>
          <w:sz w:val="24"/>
          <w:szCs w:val="24"/>
        </w:rPr>
      </w:pPr>
      <w:r w:rsidRPr="005913BD">
        <w:rPr>
          <w:sz w:val="24"/>
          <w:szCs w:val="24"/>
        </w:rPr>
        <w:t>100 g Zucker</w:t>
      </w:r>
    </w:p>
    <w:p w14:paraId="0B235538" w14:textId="77777777" w:rsidR="00944F95" w:rsidRPr="005913BD" w:rsidRDefault="00944F95">
      <w:pPr>
        <w:rPr>
          <w:sz w:val="24"/>
          <w:szCs w:val="24"/>
        </w:rPr>
      </w:pPr>
    </w:p>
    <w:p w14:paraId="2A51A70B" w14:textId="77777777" w:rsidR="00944F95" w:rsidRPr="005913BD" w:rsidRDefault="00944F95">
      <w:pPr>
        <w:rPr>
          <w:i/>
          <w:iCs/>
          <w:sz w:val="24"/>
          <w:szCs w:val="24"/>
        </w:rPr>
      </w:pPr>
      <w:r w:rsidRPr="005913BD">
        <w:rPr>
          <w:i/>
          <w:iCs/>
          <w:sz w:val="24"/>
          <w:szCs w:val="24"/>
        </w:rPr>
        <w:t>Für die Streusel:</w:t>
      </w:r>
    </w:p>
    <w:p w14:paraId="7B5F4892" w14:textId="77777777" w:rsidR="00944F95" w:rsidRPr="005913BD" w:rsidRDefault="00944F95">
      <w:pPr>
        <w:rPr>
          <w:sz w:val="24"/>
          <w:szCs w:val="24"/>
        </w:rPr>
      </w:pPr>
      <w:r w:rsidRPr="005913BD">
        <w:rPr>
          <w:sz w:val="24"/>
          <w:szCs w:val="24"/>
        </w:rPr>
        <w:t>175 g Mehl</w:t>
      </w:r>
    </w:p>
    <w:p w14:paraId="47514F64" w14:textId="77777777" w:rsidR="00944F95" w:rsidRPr="005913BD" w:rsidRDefault="00944F95">
      <w:pPr>
        <w:rPr>
          <w:sz w:val="24"/>
          <w:szCs w:val="24"/>
        </w:rPr>
      </w:pPr>
      <w:r w:rsidRPr="005913BD">
        <w:rPr>
          <w:sz w:val="24"/>
          <w:szCs w:val="24"/>
        </w:rPr>
        <w:t>100 g Zucker</w:t>
      </w:r>
    </w:p>
    <w:p w14:paraId="373FDCD1" w14:textId="77777777" w:rsidR="00944F95" w:rsidRPr="005913BD" w:rsidRDefault="00944F95">
      <w:pPr>
        <w:rPr>
          <w:sz w:val="24"/>
          <w:szCs w:val="24"/>
        </w:rPr>
      </w:pPr>
      <w:r w:rsidRPr="005913BD">
        <w:rPr>
          <w:sz w:val="24"/>
          <w:szCs w:val="24"/>
        </w:rPr>
        <w:t>100 g Butter</w:t>
      </w:r>
    </w:p>
    <w:p w14:paraId="1E453CB2" w14:textId="77777777" w:rsidR="00944F95" w:rsidRPr="005913BD" w:rsidRDefault="00944F95">
      <w:pPr>
        <w:rPr>
          <w:sz w:val="24"/>
          <w:szCs w:val="24"/>
        </w:rPr>
      </w:pPr>
      <w:r w:rsidRPr="005913BD">
        <w:rPr>
          <w:sz w:val="24"/>
          <w:szCs w:val="24"/>
        </w:rPr>
        <w:t>1 Msp. Zimt</w:t>
      </w:r>
    </w:p>
    <w:p w14:paraId="7B2D7A5C" w14:textId="77777777" w:rsidR="00944F95" w:rsidRPr="005913BD" w:rsidRDefault="00944F95">
      <w:pPr>
        <w:rPr>
          <w:sz w:val="24"/>
          <w:szCs w:val="24"/>
        </w:rPr>
      </w:pPr>
    </w:p>
    <w:p w14:paraId="62BF9808" w14:textId="77777777" w:rsidR="00944F95" w:rsidRPr="005913BD" w:rsidRDefault="00944F95">
      <w:pPr>
        <w:rPr>
          <w:sz w:val="24"/>
          <w:szCs w:val="24"/>
        </w:rPr>
      </w:pPr>
      <w:r w:rsidRPr="005913BD">
        <w:rPr>
          <w:sz w:val="24"/>
          <w:szCs w:val="24"/>
        </w:rPr>
        <w:t>Zubereitungszeit:</w:t>
      </w:r>
      <w:r w:rsidRPr="005913BD">
        <w:rPr>
          <w:sz w:val="24"/>
          <w:szCs w:val="24"/>
        </w:rPr>
        <w:tab/>
        <w:t>25 Minuten plus Backzeit 45 Minuten</w:t>
      </w:r>
    </w:p>
    <w:p w14:paraId="41D13D64" w14:textId="77777777" w:rsidR="00944F95" w:rsidRPr="005913BD" w:rsidRDefault="00944F95" w:rsidP="00B40E8C">
      <w:pPr>
        <w:pStyle w:val="ListParagraph"/>
        <w:numPr>
          <w:ilvl w:val="0"/>
          <w:numId w:val="1890"/>
        </w:numPr>
        <w:spacing w:after="120"/>
        <w:ind w:left="714" w:hanging="357"/>
        <w:contextualSpacing w:val="0"/>
        <w:jc w:val="both"/>
        <w:rPr>
          <w:sz w:val="24"/>
          <w:szCs w:val="24"/>
        </w:rPr>
      </w:pPr>
      <w:r w:rsidRPr="005913BD">
        <w:rPr>
          <w:sz w:val="24"/>
          <w:szCs w:val="24"/>
        </w:rPr>
        <w:t>Den Backofen auf 180 Grad vorheizen. Eine Auflaufform 25x25 cm mit der Butter einfetten.</w:t>
      </w:r>
    </w:p>
    <w:p w14:paraId="516F857A" w14:textId="77777777" w:rsidR="00E96B0E" w:rsidRPr="005913BD" w:rsidRDefault="00944F95" w:rsidP="00B40E8C">
      <w:pPr>
        <w:pStyle w:val="ListParagraph"/>
        <w:numPr>
          <w:ilvl w:val="0"/>
          <w:numId w:val="1890"/>
        </w:numPr>
        <w:spacing w:after="120"/>
        <w:ind w:left="714" w:hanging="357"/>
        <w:contextualSpacing w:val="0"/>
        <w:jc w:val="both"/>
        <w:rPr>
          <w:sz w:val="24"/>
          <w:szCs w:val="24"/>
        </w:rPr>
      </w:pPr>
      <w:r w:rsidRPr="005913BD">
        <w:rPr>
          <w:sz w:val="24"/>
          <w:szCs w:val="24"/>
        </w:rPr>
        <w:t>Pfirsichhälften aus der Diese in einem Sieb abtropfen lassen. Frische Früchte kreuzweise einschneiden und mit kochendem Wasser</w:t>
      </w:r>
      <w:r w:rsidR="00E96B0E" w:rsidRPr="005913BD">
        <w:rPr>
          <w:sz w:val="24"/>
          <w:szCs w:val="24"/>
        </w:rPr>
        <w:t xml:space="preserve"> überbrühen. Pfirsiche enthäuten, halbieren und vom Stein lösen. Früchte in kleine Stücke schneiden, mit dem Zucker vermischen und gleichmäßig in der Auflaufform verteilen.</w:t>
      </w:r>
    </w:p>
    <w:p w14:paraId="1F3103B8" w14:textId="0C1528B5" w:rsidR="00E96B0E" w:rsidRPr="005913BD" w:rsidRDefault="00E96B0E" w:rsidP="00B40E8C">
      <w:pPr>
        <w:pStyle w:val="ListParagraph"/>
        <w:numPr>
          <w:ilvl w:val="0"/>
          <w:numId w:val="1890"/>
        </w:numPr>
        <w:spacing w:after="120"/>
        <w:ind w:left="714" w:hanging="357"/>
        <w:contextualSpacing w:val="0"/>
        <w:jc w:val="both"/>
        <w:rPr>
          <w:sz w:val="24"/>
          <w:szCs w:val="24"/>
        </w:rPr>
      </w:pPr>
      <w:r w:rsidRPr="005913BD">
        <w:rPr>
          <w:sz w:val="24"/>
          <w:szCs w:val="24"/>
        </w:rPr>
        <w:t>Mehl, Zucker, Butter und Zimt mit den fingern zu einem krümeligen Teig kneten. Die Streusel über die Pfirsiche streuen.</w:t>
      </w:r>
    </w:p>
    <w:p w14:paraId="6E707536" w14:textId="77777777" w:rsidR="005913BD" w:rsidRPr="005913BD" w:rsidRDefault="00E96B0E" w:rsidP="00B40E8C">
      <w:pPr>
        <w:pStyle w:val="ListParagraph"/>
        <w:numPr>
          <w:ilvl w:val="0"/>
          <w:numId w:val="1890"/>
        </w:numPr>
        <w:spacing w:after="120"/>
        <w:ind w:left="714" w:hanging="357"/>
        <w:contextualSpacing w:val="0"/>
        <w:jc w:val="both"/>
        <w:rPr>
          <w:rFonts w:asciiTheme="majorHAnsi" w:eastAsiaTheme="majorEastAsia" w:hAnsiTheme="majorHAnsi" w:cstheme="majorBidi"/>
          <w:color w:val="2F5496" w:themeColor="accent1" w:themeShade="BF"/>
          <w:sz w:val="26"/>
          <w:szCs w:val="26"/>
        </w:rPr>
      </w:pPr>
      <w:r w:rsidRPr="005913BD">
        <w:rPr>
          <w:sz w:val="24"/>
          <w:szCs w:val="24"/>
        </w:rPr>
        <w:t>Den Pfirsich-Cobbler im Backofen (Mitte, Umluft 160 Grad) 40 Minuten backen, bis die Streusel goldbraun sind. Aus dem Backofen nehmen und warm servieren. Dazu passt super eine Kugel Vanilleeis.</w:t>
      </w:r>
    </w:p>
    <w:p w14:paraId="172F4D2E" w14:textId="77777777" w:rsidR="005913BD" w:rsidRDefault="005913BD">
      <w:pPr>
        <w:rPr>
          <w:sz w:val="24"/>
          <w:szCs w:val="24"/>
        </w:rPr>
      </w:pPr>
      <w:r>
        <w:rPr>
          <w:sz w:val="24"/>
          <w:szCs w:val="24"/>
        </w:rPr>
        <w:br w:type="page"/>
      </w:r>
    </w:p>
    <w:p w14:paraId="2CCC4D0B" w14:textId="2C1596BD" w:rsidR="009C7098" w:rsidRDefault="005913BD" w:rsidP="002B0F49">
      <w:pPr>
        <w:pStyle w:val="Heading2"/>
        <w:spacing w:after="240"/>
      </w:pPr>
      <w:r>
        <w:lastRenderedPageBreak/>
        <w:t>Gebackene Pfirsiche</w:t>
      </w:r>
      <w:r w:rsidR="009C7098">
        <w:t xml:space="preserve"> Peach Cobbler Nr. 2</w:t>
      </w:r>
      <w:r w:rsidR="00390746">
        <w:rPr>
          <w:rStyle w:val="FootnoteReference"/>
        </w:rPr>
        <w:footnoteReference w:id="1639"/>
      </w:r>
    </w:p>
    <w:p w14:paraId="6FB1822A" w14:textId="77777777" w:rsidR="009C7098" w:rsidRDefault="009C7098" w:rsidP="005913BD">
      <w:pPr>
        <w:spacing w:after="120"/>
        <w:jc w:val="both"/>
      </w:pPr>
      <w:r w:rsidRPr="002B0F49">
        <w:rPr>
          <w:u w:val="single"/>
        </w:rPr>
        <w:t>Zutaten</w:t>
      </w:r>
      <w:r>
        <w:t xml:space="preserve"> (für eine Auflaufform):</w:t>
      </w:r>
    </w:p>
    <w:p w14:paraId="298EDC5E" w14:textId="77777777" w:rsidR="009C7098" w:rsidRPr="002B0F49" w:rsidRDefault="009C7098" w:rsidP="005913BD">
      <w:pPr>
        <w:spacing w:after="120"/>
        <w:jc w:val="both"/>
        <w:rPr>
          <w:i/>
          <w:iCs/>
        </w:rPr>
      </w:pPr>
      <w:r w:rsidRPr="002B0F49">
        <w:rPr>
          <w:i/>
          <w:iCs/>
        </w:rPr>
        <w:t>Für die Füllung:</w:t>
      </w:r>
    </w:p>
    <w:p w14:paraId="3994055C" w14:textId="77777777" w:rsidR="009C7098" w:rsidRDefault="009C7098" w:rsidP="005913BD">
      <w:pPr>
        <w:spacing w:after="120"/>
        <w:jc w:val="both"/>
      </w:pPr>
      <w:r>
        <w:t>1 kg reife Pfirsiche (4-5 Stück)</w:t>
      </w:r>
    </w:p>
    <w:p w14:paraId="004E09F8" w14:textId="77777777" w:rsidR="009C7098" w:rsidRDefault="009C7098" w:rsidP="005913BD">
      <w:pPr>
        <w:spacing w:after="120"/>
        <w:jc w:val="both"/>
      </w:pPr>
      <w:r>
        <w:t>200 g Heidelbeeren</w:t>
      </w:r>
    </w:p>
    <w:p w14:paraId="07F91F89" w14:textId="77777777" w:rsidR="009C7098" w:rsidRDefault="009C7098" w:rsidP="005913BD">
      <w:pPr>
        <w:spacing w:after="120"/>
        <w:jc w:val="both"/>
      </w:pPr>
      <w:r>
        <w:t>5 EL Zucker</w:t>
      </w:r>
    </w:p>
    <w:p w14:paraId="1A44A179" w14:textId="77777777" w:rsidR="009C7098" w:rsidRDefault="009C7098" w:rsidP="005913BD">
      <w:pPr>
        <w:spacing w:after="120"/>
        <w:jc w:val="both"/>
      </w:pPr>
      <w:r>
        <w:t>Mark von ½ Vanilleschote</w:t>
      </w:r>
    </w:p>
    <w:p w14:paraId="12B9393A" w14:textId="77777777" w:rsidR="009C7098" w:rsidRDefault="009C7098" w:rsidP="005913BD">
      <w:pPr>
        <w:spacing w:after="120"/>
        <w:jc w:val="both"/>
      </w:pPr>
      <w:r>
        <w:t>1 EL Maisstärke</w:t>
      </w:r>
    </w:p>
    <w:p w14:paraId="2224A1CF" w14:textId="77777777" w:rsidR="009C7098" w:rsidRDefault="009C7098" w:rsidP="005913BD">
      <w:pPr>
        <w:spacing w:after="120"/>
        <w:jc w:val="both"/>
      </w:pPr>
      <w:r>
        <w:t>1 Prise Salz</w:t>
      </w:r>
    </w:p>
    <w:p w14:paraId="71D24A2E" w14:textId="77777777" w:rsidR="009C7098" w:rsidRDefault="009C7098" w:rsidP="005913BD">
      <w:pPr>
        <w:spacing w:after="120"/>
        <w:jc w:val="both"/>
      </w:pPr>
    </w:p>
    <w:p w14:paraId="49067809" w14:textId="47F3AB17" w:rsidR="009C7098" w:rsidRPr="002B0F49" w:rsidRDefault="009C7098" w:rsidP="005913BD">
      <w:pPr>
        <w:spacing w:after="120"/>
        <w:jc w:val="both"/>
        <w:rPr>
          <w:i/>
          <w:iCs/>
        </w:rPr>
      </w:pPr>
      <w:r w:rsidRPr="002B0F49">
        <w:rPr>
          <w:i/>
          <w:iCs/>
        </w:rPr>
        <w:t>Für den Teig:</w:t>
      </w:r>
    </w:p>
    <w:p w14:paraId="538D7233" w14:textId="77777777" w:rsidR="009C7098" w:rsidRDefault="009C7098" w:rsidP="005913BD">
      <w:pPr>
        <w:spacing w:after="120"/>
        <w:jc w:val="both"/>
      </w:pPr>
      <w:r>
        <w:t>50 g Haselnusskerne</w:t>
      </w:r>
    </w:p>
    <w:p w14:paraId="01F8E951" w14:textId="77777777" w:rsidR="009C7098" w:rsidRDefault="009C7098" w:rsidP="005913BD">
      <w:pPr>
        <w:spacing w:after="120"/>
        <w:jc w:val="both"/>
      </w:pPr>
      <w:r>
        <w:t>200 g Mehl</w:t>
      </w:r>
    </w:p>
    <w:p w14:paraId="14740F95" w14:textId="77777777" w:rsidR="009C7098" w:rsidRDefault="009C7098" w:rsidP="005913BD">
      <w:pPr>
        <w:spacing w:after="120"/>
        <w:jc w:val="both"/>
      </w:pPr>
      <w:r>
        <w:t>60 g Zucker (plus 1 EL zum Bestreuen)</w:t>
      </w:r>
    </w:p>
    <w:p w14:paraId="66B0AEE2" w14:textId="4E67FDE0" w:rsidR="009C7098" w:rsidRPr="003D1021" w:rsidRDefault="009C7098" w:rsidP="005913BD">
      <w:pPr>
        <w:spacing w:after="120"/>
        <w:jc w:val="both"/>
      </w:pPr>
      <w:r w:rsidRPr="003D1021">
        <w:t>1 EL Backpulver</w:t>
      </w:r>
    </w:p>
    <w:p w14:paraId="1E466725" w14:textId="77777777" w:rsidR="00D50CC1" w:rsidRPr="003D1021" w:rsidRDefault="00D50CC1" w:rsidP="005913BD">
      <w:pPr>
        <w:spacing w:after="120"/>
        <w:jc w:val="both"/>
      </w:pPr>
      <w:r w:rsidRPr="003D1021">
        <w:t>1 Prise Salz</w:t>
      </w:r>
    </w:p>
    <w:p w14:paraId="5636C84E" w14:textId="77777777" w:rsidR="00D50CC1" w:rsidRPr="003D1021" w:rsidRDefault="00D50CC1" w:rsidP="005913BD">
      <w:pPr>
        <w:spacing w:after="120"/>
        <w:jc w:val="both"/>
      </w:pPr>
      <w:r w:rsidRPr="003D1021">
        <w:t>120 g kalte Butter</w:t>
      </w:r>
    </w:p>
    <w:p w14:paraId="2A4B858E" w14:textId="77777777" w:rsidR="00D50CC1" w:rsidRDefault="00D50CC1" w:rsidP="005913BD">
      <w:pPr>
        <w:spacing w:after="120"/>
        <w:jc w:val="both"/>
        <w:rPr>
          <w:lang w:val="en-US"/>
        </w:rPr>
      </w:pPr>
      <w:r>
        <w:rPr>
          <w:lang w:val="en-US"/>
        </w:rPr>
        <w:t xml:space="preserve">120 g </w:t>
      </w:r>
      <w:proofErr w:type="spellStart"/>
      <w:r>
        <w:rPr>
          <w:lang w:val="en-US"/>
        </w:rPr>
        <w:t>Sahne</w:t>
      </w:r>
      <w:proofErr w:type="spellEnd"/>
    </w:p>
    <w:p w14:paraId="37AF1F3D" w14:textId="77777777" w:rsidR="00D50CC1" w:rsidRDefault="00D50CC1" w:rsidP="005913BD">
      <w:pPr>
        <w:spacing w:after="120"/>
        <w:jc w:val="both"/>
        <w:rPr>
          <w:lang w:val="en-US"/>
        </w:rPr>
      </w:pPr>
    </w:p>
    <w:p w14:paraId="15FCFA41" w14:textId="77777777" w:rsidR="00D50CC1" w:rsidRDefault="00D50CC1" w:rsidP="005913BD">
      <w:pPr>
        <w:spacing w:after="120"/>
        <w:jc w:val="both"/>
        <w:rPr>
          <w:lang w:val="en-US"/>
        </w:rPr>
      </w:pPr>
      <w:r>
        <w:rPr>
          <w:lang w:val="en-US"/>
        </w:rPr>
        <w:t>Zubereitung:</w:t>
      </w:r>
    </w:p>
    <w:p w14:paraId="2BAB1630" w14:textId="5BD6E221" w:rsidR="002D7514" w:rsidRDefault="002D7514" w:rsidP="00B40E8C">
      <w:pPr>
        <w:pStyle w:val="ListParagraph"/>
        <w:numPr>
          <w:ilvl w:val="0"/>
          <w:numId w:val="1923"/>
        </w:numPr>
        <w:spacing w:after="120"/>
        <w:ind w:left="714" w:hanging="357"/>
        <w:contextualSpacing w:val="0"/>
        <w:jc w:val="both"/>
      </w:pPr>
      <w:r w:rsidRPr="002D7514">
        <w:t>Den B</w:t>
      </w:r>
      <w:r w:rsidR="00CB341A">
        <w:t>a</w:t>
      </w:r>
      <w:r w:rsidRPr="002D7514">
        <w:t>ckofen auf 180 Grad v</w:t>
      </w:r>
      <w:r>
        <w:t>orheizen.</w:t>
      </w:r>
    </w:p>
    <w:p w14:paraId="52B7A288" w14:textId="77777777" w:rsidR="00CB341A" w:rsidRDefault="002D7514" w:rsidP="00B40E8C">
      <w:pPr>
        <w:pStyle w:val="ListParagraph"/>
        <w:numPr>
          <w:ilvl w:val="0"/>
          <w:numId w:val="1923"/>
        </w:numPr>
        <w:spacing w:after="120"/>
        <w:ind w:left="714" w:hanging="357"/>
        <w:contextualSpacing w:val="0"/>
        <w:jc w:val="both"/>
      </w:pPr>
      <w:r>
        <w:t>Für die Füllung Pfirsiche entsteinen, i Achtel schneiden. Heidelbeeren in einem Sieb waschen, verlesen und abtropfen lassen. Pfirsiche</w:t>
      </w:r>
      <w:r w:rsidR="00CB341A">
        <w:t xml:space="preserve"> mit Zucker, Vanillemark, Heidelbeeren, Maisstärke und Salz vermengen. In die Auflaufform geben.</w:t>
      </w:r>
    </w:p>
    <w:p w14:paraId="495F5777" w14:textId="348064C1" w:rsidR="00CB341A" w:rsidRDefault="00CB341A" w:rsidP="00B40E8C">
      <w:pPr>
        <w:pStyle w:val="ListParagraph"/>
        <w:numPr>
          <w:ilvl w:val="0"/>
          <w:numId w:val="1923"/>
        </w:numPr>
        <w:spacing w:after="120"/>
        <w:ind w:left="714" w:hanging="357"/>
        <w:contextualSpacing w:val="0"/>
        <w:jc w:val="both"/>
      </w:pPr>
      <w:r>
        <w:t>Für den Teig Haselnüsse in einer Pfanne ohne Fett 3-5 Minuten lang rösten. Abkühlen lassen, mit dem Pürierstab zerkleinern. Mit Mehl, Zucker, Backpulver und Salz in ei</w:t>
      </w:r>
      <w:r w:rsidR="002B0F49">
        <w:t>ne</w:t>
      </w:r>
      <w:r>
        <w:t xml:space="preserve">r Schüssel vermengen. Die Butter in Würfel schneiden und hinzufügen. Die Zutaten in der Schüssel zu einem krümeligen Teig kneten. Die Krümel sollten ungefähr so groß wie Erbsen sein. Den </w:t>
      </w:r>
      <w:r w:rsidR="002B0F49">
        <w:t>T</w:t>
      </w:r>
      <w:r>
        <w:t>eig nicht zu lange kneten.</w:t>
      </w:r>
    </w:p>
    <w:p w14:paraId="4D77D5CA" w14:textId="433C98CF" w:rsidR="00E70A56" w:rsidRDefault="00CB341A" w:rsidP="00B40E8C">
      <w:pPr>
        <w:pStyle w:val="ListParagraph"/>
        <w:numPr>
          <w:ilvl w:val="0"/>
          <w:numId w:val="1923"/>
        </w:numPr>
        <w:spacing w:after="120"/>
        <w:ind w:left="714" w:hanging="357"/>
        <w:contextualSpacing w:val="0"/>
        <w:jc w:val="both"/>
      </w:pPr>
      <w:r>
        <w:t xml:space="preserve">Wenn die Butter zu weich ist, die Schüssel für 5 Minuten in den Kühlschrank stellen. Schließlich Sahne dazugießen und die Masse kurz glatt rühren. Aus dem Teig 8-10 Kugeln formen, die man auf das Obst setzt und etwas flach drückt. Die Teigkugeln mit restlichem Zucker (1 EL) bestreuen. </w:t>
      </w:r>
      <w:r w:rsidR="00E70A56">
        <w:t xml:space="preserve"> Cobbler 40-45 Minuten lang im Ofen backen.</w:t>
      </w:r>
    </w:p>
    <w:p w14:paraId="1668FF9D" w14:textId="77777777" w:rsidR="00E70A56" w:rsidRDefault="00E70A56" w:rsidP="005913BD">
      <w:pPr>
        <w:spacing w:after="120"/>
        <w:jc w:val="both"/>
      </w:pPr>
    </w:p>
    <w:p w14:paraId="3F5BBB92" w14:textId="752C472D" w:rsidR="00204CBD" w:rsidRDefault="00E70A56" w:rsidP="002B0F49">
      <w:pPr>
        <w:spacing w:after="120"/>
        <w:ind w:left="1416" w:hanging="1416"/>
        <w:jc w:val="both"/>
      </w:pPr>
      <w:r>
        <w:t>Kommentar:</w:t>
      </w:r>
      <w:r>
        <w:tab/>
        <w:t xml:space="preserve">Dieser Peach Cobbler ist in den USA ein sehr beliebtes Dessert, für das eben Obst im Ofen mit süßem </w:t>
      </w:r>
      <w:r w:rsidR="002B0F49">
        <w:t>T</w:t>
      </w:r>
      <w:r>
        <w:t xml:space="preserve">eig überbacken wird. „To cobble something together“ </w:t>
      </w:r>
      <w:r w:rsidR="002B0F49">
        <w:t>lässt sich</w:t>
      </w:r>
      <w:r>
        <w:t xml:space="preserve"> wohl </w:t>
      </w:r>
      <w:r w:rsidR="002B0F49">
        <w:lastRenderedPageBreak/>
        <w:t>mit „</w:t>
      </w:r>
      <w:r>
        <w:t>etwas zusammenschustern</w:t>
      </w:r>
      <w:r w:rsidR="002B0F49">
        <w:t>“ übersetzen</w:t>
      </w:r>
      <w:r w:rsidR="00940359">
        <w:t>. Der Zauber eines Cobblers aber liegt darin, dass er nur gefällige, ja geradezu</w:t>
      </w:r>
      <w:r w:rsidR="00FA5D45">
        <w:t xml:space="preserve"> unerwachsene Zutaten enthält, nichts, was in irgendeiner Weise eine Herausforderung für die geschmacksnerven wäre, süß, warm und weich ist</w:t>
      </w:r>
      <w:r w:rsidR="00204CBD">
        <w:t>.</w:t>
      </w:r>
    </w:p>
    <w:p w14:paraId="41FC929F" w14:textId="518054A8" w:rsidR="00961F23" w:rsidRPr="00CB341A" w:rsidRDefault="00204CBD" w:rsidP="002B0F49">
      <w:pPr>
        <w:spacing w:after="120"/>
        <w:ind w:left="1416"/>
        <w:jc w:val="both"/>
      </w:pPr>
      <w:r>
        <w:t>Man könnte statt der Pfirsiche sicher auch Aprikosen, Pflaumen, Nektarinen, andere Beeren oder Kirschen verwenden. Allerdings sollte es Obst sein, das reif ist und gut schmeckt, nicht nur nach Wasser</w:t>
      </w:r>
      <w:r w:rsidR="002B0F49">
        <w:t>.</w:t>
      </w:r>
      <w:r w:rsidR="00961F23" w:rsidRPr="002D7514">
        <w:br w:type="page"/>
      </w:r>
    </w:p>
    <w:p w14:paraId="0BBE9733" w14:textId="3A633631" w:rsidR="00057201" w:rsidRDefault="00057201" w:rsidP="00FB46EC">
      <w:pPr>
        <w:pStyle w:val="Heading2"/>
        <w:spacing w:after="240"/>
      </w:pPr>
      <w:r>
        <w:lastRenderedPageBreak/>
        <w:t>Strudelteig</w:t>
      </w:r>
      <w:r w:rsidR="00961F23">
        <w:rPr>
          <w:rStyle w:val="FootnoteReference"/>
        </w:rPr>
        <w:footnoteReference w:id="1640"/>
      </w:r>
      <w:r>
        <w:t xml:space="preserve"> </w:t>
      </w:r>
    </w:p>
    <w:p w14:paraId="29BB2C69" w14:textId="0722D67C" w:rsidR="00057201" w:rsidRPr="00FB46EC" w:rsidRDefault="00057201" w:rsidP="00057201">
      <w:pPr>
        <w:rPr>
          <w:sz w:val="24"/>
          <w:szCs w:val="24"/>
        </w:rPr>
      </w:pPr>
      <w:r w:rsidRPr="00FB46EC">
        <w:rPr>
          <w:sz w:val="24"/>
          <w:szCs w:val="24"/>
          <w:u w:val="single"/>
        </w:rPr>
        <w:t>Zutaten</w:t>
      </w:r>
      <w:r w:rsidRPr="00FB46EC">
        <w:rPr>
          <w:sz w:val="24"/>
          <w:szCs w:val="24"/>
        </w:rPr>
        <w:t xml:space="preserve"> </w:t>
      </w:r>
      <w:r w:rsidR="00FB46EC">
        <w:rPr>
          <w:sz w:val="24"/>
          <w:szCs w:val="24"/>
        </w:rPr>
        <w:t>(</w:t>
      </w:r>
      <w:r w:rsidRPr="00FB46EC">
        <w:rPr>
          <w:sz w:val="24"/>
          <w:szCs w:val="24"/>
        </w:rPr>
        <w:t>für ca. 350 g</w:t>
      </w:r>
      <w:r w:rsidR="00FB46EC">
        <w:rPr>
          <w:sz w:val="24"/>
          <w:szCs w:val="24"/>
        </w:rPr>
        <w:t>):</w:t>
      </w:r>
    </w:p>
    <w:p w14:paraId="0CA38A6B" w14:textId="77777777" w:rsidR="00057201" w:rsidRPr="00FB46EC" w:rsidRDefault="00057201" w:rsidP="00057201">
      <w:pPr>
        <w:rPr>
          <w:sz w:val="24"/>
          <w:szCs w:val="24"/>
        </w:rPr>
      </w:pPr>
      <w:r w:rsidRPr="00FB46EC">
        <w:rPr>
          <w:sz w:val="24"/>
          <w:szCs w:val="24"/>
        </w:rPr>
        <w:t>300 g Mehl</w:t>
      </w:r>
    </w:p>
    <w:p w14:paraId="7901EF47" w14:textId="77777777" w:rsidR="00057201" w:rsidRPr="00FB46EC" w:rsidRDefault="00057201" w:rsidP="00057201">
      <w:pPr>
        <w:rPr>
          <w:sz w:val="24"/>
          <w:szCs w:val="24"/>
        </w:rPr>
      </w:pPr>
      <w:r w:rsidRPr="00FB46EC">
        <w:rPr>
          <w:sz w:val="24"/>
          <w:szCs w:val="24"/>
        </w:rPr>
        <w:t>Salz</w:t>
      </w:r>
    </w:p>
    <w:p w14:paraId="5A4570C6" w14:textId="77777777" w:rsidR="00057201" w:rsidRPr="00FB46EC" w:rsidRDefault="00057201" w:rsidP="00057201">
      <w:pPr>
        <w:rPr>
          <w:sz w:val="24"/>
          <w:szCs w:val="24"/>
        </w:rPr>
      </w:pPr>
      <w:r w:rsidRPr="00FB46EC">
        <w:rPr>
          <w:sz w:val="24"/>
          <w:szCs w:val="24"/>
        </w:rPr>
        <w:t>4 EL Öl</w:t>
      </w:r>
    </w:p>
    <w:p w14:paraId="3504510B" w14:textId="77777777" w:rsidR="00057201" w:rsidRPr="00FB46EC" w:rsidRDefault="00057201" w:rsidP="00057201">
      <w:pPr>
        <w:rPr>
          <w:sz w:val="24"/>
          <w:szCs w:val="24"/>
        </w:rPr>
      </w:pPr>
      <w:r w:rsidRPr="00FB46EC">
        <w:rPr>
          <w:sz w:val="24"/>
          <w:szCs w:val="24"/>
        </w:rPr>
        <w:t>1 Eigelb</w:t>
      </w:r>
    </w:p>
    <w:p w14:paraId="01A5E92B" w14:textId="77777777" w:rsidR="00057201" w:rsidRPr="00FB46EC" w:rsidRDefault="00057201" w:rsidP="00057201">
      <w:pPr>
        <w:rPr>
          <w:sz w:val="24"/>
          <w:szCs w:val="24"/>
        </w:rPr>
      </w:pPr>
      <w:r w:rsidRPr="00FB46EC">
        <w:rPr>
          <w:sz w:val="24"/>
          <w:szCs w:val="24"/>
        </w:rPr>
        <w:t>Mehl für die Arbeitsfläche</w:t>
      </w:r>
    </w:p>
    <w:p w14:paraId="54EEC5C0" w14:textId="77777777" w:rsidR="00057201" w:rsidRDefault="00057201" w:rsidP="00057201">
      <w:pPr>
        <w:jc w:val="both"/>
        <w:rPr>
          <w:sz w:val="24"/>
          <w:szCs w:val="24"/>
        </w:rPr>
      </w:pPr>
    </w:p>
    <w:p w14:paraId="16C55182" w14:textId="2C6C7FC9" w:rsidR="00FB46EC" w:rsidRPr="00FB46EC" w:rsidRDefault="00FB46EC" w:rsidP="00057201">
      <w:pPr>
        <w:jc w:val="both"/>
        <w:rPr>
          <w:sz w:val="24"/>
          <w:szCs w:val="24"/>
        </w:rPr>
      </w:pPr>
      <w:r>
        <w:rPr>
          <w:sz w:val="24"/>
          <w:szCs w:val="24"/>
        </w:rPr>
        <w:t>Zubereitung:</w:t>
      </w:r>
    </w:p>
    <w:p w14:paraId="67253A41" w14:textId="77777777" w:rsidR="00057201" w:rsidRPr="00FB46EC" w:rsidRDefault="00057201" w:rsidP="00B40E8C">
      <w:pPr>
        <w:pStyle w:val="ListParagraph"/>
        <w:numPr>
          <w:ilvl w:val="0"/>
          <w:numId w:val="1196"/>
        </w:numPr>
        <w:spacing w:after="120"/>
        <w:ind w:left="714" w:hanging="357"/>
        <w:contextualSpacing w:val="0"/>
        <w:jc w:val="both"/>
        <w:rPr>
          <w:sz w:val="24"/>
          <w:szCs w:val="24"/>
        </w:rPr>
      </w:pPr>
      <w:r w:rsidRPr="00FB46EC">
        <w:rPr>
          <w:sz w:val="24"/>
          <w:szCs w:val="24"/>
        </w:rPr>
        <w:t>Das Mehl in eine Schüssel sieben und 1 Prise Salz darüberstreuen. In die Mitte eine Mulde drücken. 3 EL Öl mit 150 ml lauwarmen Wasser und dem Eigelb in die Mulde geben und alle Zutaten mit den Knethaken des Handrührgeräts oder auf der bemehlten Arbeitsfläche zu einem glatten Teig verkneten.</w:t>
      </w:r>
    </w:p>
    <w:p w14:paraId="1A38BD50" w14:textId="77777777" w:rsidR="00057201" w:rsidRPr="00FB46EC" w:rsidRDefault="00057201" w:rsidP="00B40E8C">
      <w:pPr>
        <w:pStyle w:val="ListParagraph"/>
        <w:numPr>
          <w:ilvl w:val="0"/>
          <w:numId w:val="1196"/>
        </w:numPr>
        <w:spacing w:after="120"/>
        <w:ind w:left="714" w:hanging="357"/>
        <w:contextualSpacing w:val="0"/>
        <w:jc w:val="both"/>
        <w:rPr>
          <w:sz w:val="24"/>
          <w:szCs w:val="24"/>
        </w:rPr>
      </w:pPr>
      <w:r w:rsidRPr="00FB46EC">
        <w:rPr>
          <w:sz w:val="24"/>
          <w:szCs w:val="24"/>
        </w:rPr>
        <w:t>Den Strudelteig halbieren, zu zwei Kugeln formen und mit dem restlichen Öl bestreichen. Die Teigkugeln jeweils in Frischhaltefolie wickeln und bei Zimmertemperatur etwa 1 Stunde ruhen lassen.</w:t>
      </w:r>
    </w:p>
    <w:p w14:paraId="0DC3568B" w14:textId="77777777" w:rsidR="00057201" w:rsidRPr="00FB46EC" w:rsidRDefault="00057201" w:rsidP="00057201">
      <w:pPr>
        <w:jc w:val="both"/>
        <w:rPr>
          <w:sz w:val="24"/>
          <w:szCs w:val="24"/>
        </w:rPr>
      </w:pPr>
    </w:p>
    <w:p w14:paraId="19DBD9FB" w14:textId="77777777" w:rsidR="00057201" w:rsidRPr="00FB46EC" w:rsidRDefault="00057201" w:rsidP="00057201">
      <w:pPr>
        <w:ind w:left="708" w:hanging="708"/>
        <w:jc w:val="both"/>
        <w:rPr>
          <w:sz w:val="24"/>
          <w:szCs w:val="24"/>
        </w:rPr>
      </w:pPr>
      <w:r w:rsidRPr="00FB46EC">
        <w:rPr>
          <w:sz w:val="24"/>
          <w:szCs w:val="24"/>
        </w:rPr>
        <w:t>Tipp:</w:t>
      </w:r>
      <w:r w:rsidRPr="00FB46EC">
        <w:rPr>
          <w:sz w:val="24"/>
          <w:szCs w:val="24"/>
        </w:rPr>
        <w:tab/>
        <w:t>Strudelteig nach dem Ruhen nicht mehr kneten, da er sonst wieder Spannung bekommt und sich nicht dünn ausziehen lässt.</w:t>
      </w:r>
    </w:p>
    <w:p w14:paraId="2246309A" w14:textId="77777777" w:rsidR="00057201" w:rsidRPr="00FB46EC" w:rsidRDefault="00057201" w:rsidP="00057201">
      <w:pPr>
        <w:rPr>
          <w:sz w:val="24"/>
          <w:szCs w:val="24"/>
        </w:rPr>
      </w:pPr>
      <w:r w:rsidRPr="00FB46EC">
        <w:rPr>
          <w:sz w:val="24"/>
          <w:szCs w:val="24"/>
        </w:rPr>
        <w:br w:type="page"/>
      </w:r>
    </w:p>
    <w:p w14:paraId="79C3432E" w14:textId="2EC901AA" w:rsidR="00057201" w:rsidRDefault="00057201" w:rsidP="00FB46EC">
      <w:pPr>
        <w:pStyle w:val="Heading2"/>
        <w:spacing w:after="240"/>
      </w:pPr>
      <w:r>
        <w:lastRenderedPageBreak/>
        <w:t>Apfelstrudel</w:t>
      </w:r>
      <w:r w:rsidR="00F36B82">
        <w:rPr>
          <w:rStyle w:val="FootnoteReference"/>
        </w:rPr>
        <w:footnoteReference w:id="1641"/>
      </w:r>
      <w:r>
        <w:t xml:space="preserve"> </w:t>
      </w:r>
    </w:p>
    <w:p w14:paraId="52F5479A" w14:textId="094883B1" w:rsidR="00057201" w:rsidRDefault="00057201" w:rsidP="00057201">
      <w:pPr>
        <w:jc w:val="both"/>
        <w:rPr>
          <w:sz w:val="24"/>
          <w:szCs w:val="24"/>
        </w:rPr>
      </w:pPr>
      <w:r w:rsidRPr="00FB46EC">
        <w:rPr>
          <w:sz w:val="24"/>
          <w:szCs w:val="24"/>
          <w:u w:val="single"/>
        </w:rPr>
        <w:t>Zutaten</w:t>
      </w:r>
      <w:r>
        <w:rPr>
          <w:sz w:val="24"/>
          <w:szCs w:val="24"/>
        </w:rPr>
        <w:t xml:space="preserve"> </w:t>
      </w:r>
      <w:r w:rsidR="00FB46EC">
        <w:rPr>
          <w:sz w:val="24"/>
          <w:szCs w:val="24"/>
        </w:rPr>
        <w:t>(</w:t>
      </w:r>
      <w:r>
        <w:rPr>
          <w:sz w:val="24"/>
          <w:szCs w:val="24"/>
        </w:rPr>
        <w:t>für 8 – 10 Portionen</w:t>
      </w:r>
      <w:r w:rsidR="00FB46EC">
        <w:rPr>
          <w:sz w:val="24"/>
          <w:szCs w:val="24"/>
        </w:rPr>
        <w:t>):</w:t>
      </w:r>
    </w:p>
    <w:p w14:paraId="26C8BD95" w14:textId="77777777" w:rsidR="00057201" w:rsidRPr="00FB46EC" w:rsidRDefault="00057201" w:rsidP="00057201">
      <w:pPr>
        <w:jc w:val="both"/>
        <w:rPr>
          <w:i/>
          <w:iCs/>
          <w:sz w:val="24"/>
          <w:szCs w:val="24"/>
        </w:rPr>
      </w:pPr>
      <w:r w:rsidRPr="00FB46EC">
        <w:rPr>
          <w:i/>
          <w:iCs/>
          <w:sz w:val="24"/>
          <w:szCs w:val="24"/>
        </w:rPr>
        <w:t>Für die Füllung</w:t>
      </w:r>
    </w:p>
    <w:p w14:paraId="7E1DC069" w14:textId="77777777" w:rsidR="00057201" w:rsidRDefault="00057201" w:rsidP="00057201">
      <w:pPr>
        <w:jc w:val="both"/>
        <w:rPr>
          <w:sz w:val="24"/>
          <w:szCs w:val="24"/>
        </w:rPr>
      </w:pPr>
      <w:r>
        <w:rPr>
          <w:sz w:val="24"/>
          <w:szCs w:val="24"/>
        </w:rPr>
        <w:t>8 Äpfel (ca. 1,4 kg z.B. Boskop, Braeburn oder Elstar)</w:t>
      </w:r>
    </w:p>
    <w:p w14:paraId="566B80B1" w14:textId="77777777" w:rsidR="00057201" w:rsidRDefault="00057201" w:rsidP="00057201">
      <w:pPr>
        <w:jc w:val="both"/>
        <w:rPr>
          <w:sz w:val="24"/>
          <w:szCs w:val="24"/>
        </w:rPr>
      </w:pPr>
      <w:r>
        <w:rPr>
          <w:sz w:val="24"/>
          <w:szCs w:val="24"/>
        </w:rPr>
        <w:t>70 g Mandelblättchen</w:t>
      </w:r>
    </w:p>
    <w:p w14:paraId="7534EC93" w14:textId="77777777" w:rsidR="00057201" w:rsidRDefault="00057201" w:rsidP="00057201">
      <w:pPr>
        <w:jc w:val="both"/>
        <w:rPr>
          <w:sz w:val="24"/>
          <w:szCs w:val="24"/>
        </w:rPr>
      </w:pPr>
      <w:r>
        <w:rPr>
          <w:sz w:val="24"/>
          <w:szCs w:val="24"/>
        </w:rPr>
        <w:t>60 g Zucker</w:t>
      </w:r>
    </w:p>
    <w:p w14:paraId="0A64C149" w14:textId="77777777" w:rsidR="00057201" w:rsidRDefault="00057201" w:rsidP="00057201">
      <w:pPr>
        <w:jc w:val="both"/>
        <w:rPr>
          <w:sz w:val="24"/>
          <w:szCs w:val="24"/>
        </w:rPr>
      </w:pPr>
      <w:r>
        <w:rPr>
          <w:sz w:val="24"/>
          <w:szCs w:val="24"/>
        </w:rPr>
        <w:t>½ - 1 TL Zimtpulver</w:t>
      </w:r>
    </w:p>
    <w:p w14:paraId="5657C6FD" w14:textId="77777777" w:rsidR="00057201" w:rsidRDefault="00057201" w:rsidP="00057201">
      <w:pPr>
        <w:jc w:val="both"/>
        <w:rPr>
          <w:sz w:val="24"/>
          <w:szCs w:val="24"/>
        </w:rPr>
      </w:pPr>
      <w:r>
        <w:rPr>
          <w:sz w:val="24"/>
          <w:szCs w:val="24"/>
        </w:rPr>
        <w:t>60 g Rumrosinen (abgetropft)</w:t>
      </w:r>
    </w:p>
    <w:p w14:paraId="0079BDF7" w14:textId="77777777" w:rsidR="00057201" w:rsidRDefault="00057201" w:rsidP="00057201">
      <w:pPr>
        <w:jc w:val="both"/>
        <w:rPr>
          <w:sz w:val="24"/>
          <w:szCs w:val="24"/>
        </w:rPr>
      </w:pPr>
      <w:r>
        <w:rPr>
          <w:sz w:val="24"/>
          <w:szCs w:val="24"/>
        </w:rPr>
        <w:t>Saft von 1 Zitrone</w:t>
      </w:r>
    </w:p>
    <w:p w14:paraId="59796F57" w14:textId="77777777" w:rsidR="00057201" w:rsidRDefault="00057201" w:rsidP="00057201">
      <w:pPr>
        <w:jc w:val="both"/>
        <w:rPr>
          <w:sz w:val="24"/>
          <w:szCs w:val="24"/>
        </w:rPr>
      </w:pPr>
      <w:r>
        <w:rPr>
          <w:sz w:val="24"/>
          <w:szCs w:val="24"/>
        </w:rPr>
        <w:t>100 g Biskuitbrösel</w:t>
      </w:r>
    </w:p>
    <w:p w14:paraId="22B148CE" w14:textId="77777777" w:rsidR="00057201" w:rsidRDefault="00057201" w:rsidP="00057201">
      <w:pPr>
        <w:jc w:val="both"/>
        <w:rPr>
          <w:sz w:val="24"/>
          <w:szCs w:val="24"/>
        </w:rPr>
      </w:pPr>
    </w:p>
    <w:p w14:paraId="0642D0DE" w14:textId="77777777" w:rsidR="00057201" w:rsidRPr="00FB46EC" w:rsidRDefault="00057201" w:rsidP="00057201">
      <w:pPr>
        <w:jc w:val="both"/>
        <w:rPr>
          <w:i/>
          <w:iCs/>
          <w:sz w:val="24"/>
          <w:szCs w:val="24"/>
        </w:rPr>
      </w:pPr>
      <w:r w:rsidRPr="00FB46EC">
        <w:rPr>
          <w:i/>
          <w:iCs/>
          <w:sz w:val="24"/>
          <w:szCs w:val="24"/>
        </w:rPr>
        <w:t>Für den Teig:</w:t>
      </w:r>
    </w:p>
    <w:p w14:paraId="4C5399CF" w14:textId="77777777" w:rsidR="00057201" w:rsidRDefault="00057201" w:rsidP="00057201">
      <w:pPr>
        <w:jc w:val="both"/>
        <w:rPr>
          <w:sz w:val="24"/>
          <w:szCs w:val="24"/>
        </w:rPr>
      </w:pPr>
      <w:r>
        <w:rPr>
          <w:sz w:val="24"/>
          <w:szCs w:val="24"/>
        </w:rPr>
        <w:t>350 g Strudelteig</w:t>
      </w:r>
    </w:p>
    <w:p w14:paraId="3E4066C7" w14:textId="77777777" w:rsidR="00057201" w:rsidRDefault="00057201" w:rsidP="00057201">
      <w:pPr>
        <w:jc w:val="both"/>
        <w:rPr>
          <w:sz w:val="24"/>
          <w:szCs w:val="24"/>
        </w:rPr>
      </w:pPr>
      <w:r>
        <w:rPr>
          <w:sz w:val="24"/>
          <w:szCs w:val="24"/>
        </w:rPr>
        <w:t>Mehl zum Bestäuben</w:t>
      </w:r>
    </w:p>
    <w:p w14:paraId="47B3AC32" w14:textId="77777777" w:rsidR="00057201" w:rsidRDefault="00057201" w:rsidP="00057201">
      <w:pPr>
        <w:jc w:val="both"/>
        <w:rPr>
          <w:sz w:val="24"/>
          <w:szCs w:val="24"/>
        </w:rPr>
      </w:pPr>
      <w:r>
        <w:rPr>
          <w:sz w:val="24"/>
          <w:szCs w:val="24"/>
        </w:rPr>
        <w:t>40 g flüssige Butter zum Bestreichen</w:t>
      </w:r>
    </w:p>
    <w:p w14:paraId="3C91DBE8" w14:textId="77777777" w:rsidR="00057201" w:rsidRDefault="00057201" w:rsidP="00057201">
      <w:pPr>
        <w:jc w:val="both"/>
        <w:rPr>
          <w:sz w:val="24"/>
          <w:szCs w:val="24"/>
        </w:rPr>
      </w:pPr>
    </w:p>
    <w:p w14:paraId="5C270136" w14:textId="7B990C7B" w:rsidR="00FB46EC" w:rsidRDefault="00FB46EC" w:rsidP="00057201">
      <w:pPr>
        <w:jc w:val="both"/>
        <w:rPr>
          <w:sz w:val="24"/>
          <w:szCs w:val="24"/>
        </w:rPr>
      </w:pPr>
      <w:r>
        <w:rPr>
          <w:sz w:val="24"/>
          <w:szCs w:val="24"/>
        </w:rPr>
        <w:t>Zubereitung:</w:t>
      </w:r>
    </w:p>
    <w:p w14:paraId="42AE288D" w14:textId="77777777" w:rsidR="00057201" w:rsidRPr="00FD1CA4" w:rsidRDefault="00057201" w:rsidP="00B40E8C">
      <w:pPr>
        <w:pStyle w:val="ListParagraph"/>
        <w:numPr>
          <w:ilvl w:val="0"/>
          <w:numId w:val="1197"/>
        </w:numPr>
        <w:spacing w:after="120"/>
        <w:ind w:left="714" w:hanging="357"/>
        <w:contextualSpacing w:val="0"/>
        <w:jc w:val="both"/>
        <w:rPr>
          <w:sz w:val="24"/>
          <w:szCs w:val="24"/>
        </w:rPr>
      </w:pPr>
      <w:r w:rsidRPr="00FD1CA4">
        <w:rPr>
          <w:sz w:val="24"/>
          <w:szCs w:val="24"/>
        </w:rPr>
        <w:t>Die Äpfel schälen und bis auf das Kerngehäuse hobeln oder die Äpfel vierteln, schälen, entkernen und in ½ - 1 cm große Würfel schneiden. Die Mandelblättchen in einer beschichteten Pfanne ohne Fett anrösten. Zucker und Zimt vermischen und mit den Rumrosinen, dem Zitronensaft, den Biskuitbröseln und den Mandelblättchen unter die Äpfel mischen.</w:t>
      </w:r>
    </w:p>
    <w:p w14:paraId="2E5677D3" w14:textId="77777777" w:rsidR="00057201" w:rsidRPr="00FD1CA4" w:rsidRDefault="00057201" w:rsidP="00B40E8C">
      <w:pPr>
        <w:pStyle w:val="ListParagraph"/>
        <w:numPr>
          <w:ilvl w:val="0"/>
          <w:numId w:val="1197"/>
        </w:numPr>
        <w:spacing w:after="120"/>
        <w:ind w:left="714" w:hanging="357"/>
        <w:contextualSpacing w:val="0"/>
        <w:jc w:val="both"/>
        <w:rPr>
          <w:sz w:val="24"/>
          <w:szCs w:val="24"/>
        </w:rPr>
      </w:pPr>
      <w:r w:rsidRPr="00FD1CA4">
        <w:rPr>
          <w:sz w:val="24"/>
          <w:szCs w:val="24"/>
        </w:rPr>
        <w:t>Für den Teig den Backofen auf 200 Grad vorheizen. Eine der beiden vorbereiteten Strudelteigkugeln mit Mehl bestäuben und auf einem große Bemehlten Küchentuch mit dem Nudelholz etwas ausrollen. Den Teig über die Handrücken vorsichtig zu einem hauchdünnen Rechteck ziehen du sofort mit flüssiger Butter bestreichen.</w:t>
      </w:r>
    </w:p>
    <w:p w14:paraId="463FA1E2" w14:textId="77777777" w:rsidR="00057201" w:rsidRPr="00FD1CA4" w:rsidRDefault="00057201" w:rsidP="00B40E8C">
      <w:pPr>
        <w:pStyle w:val="ListParagraph"/>
        <w:numPr>
          <w:ilvl w:val="0"/>
          <w:numId w:val="1197"/>
        </w:numPr>
        <w:spacing w:after="120"/>
        <w:ind w:left="714" w:hanging="357"/>
        <w:contextualSpacing w:val="0"/>
        <w:jc w:val="both"/>
        <w:rPr>
          <w:sz w:val="24"/>
          <w:szCs w:val="24"/>
        </w:rPr>
      </w:pPr>
      <w:r w:rsidRPr="00FD1CA4">
        <w:rPr>
          <w:sz w:val="24"/>
          <w:szCs w:val="24"/>
        </w:rPr>
        <w:t>Die Hälfte der Füllung an der Längsseite des Teigs in einem Strang verteilen. Dabei an den Schmalseiten je einen 5 cm breiten Rand frei lassen und diesen nach innen einschlagen. Den Strudel mithilfe des Tuchs aufrollen und den Strudel mit der Nahtseite nach unten auf ein mit Butter gefettetes Backblech legen. Den zweiten Strudel auf die gleiche Weise herstellen. Beide Strudel mit flüssiger Butter bestreichen und im Ofen auf mittlerer Schiene 20 bis 25 Minuten goldbraun backen.</w:t>
      </w:r>
    </w:p>
    <w:p w14:paraId="123238D7" w14:textId="77777777" w:rsidR="00057201" w:rsidRPr="00FD1CA4" w:rsidRDefault="00057201" w:rsidP="00B40E8C">
      <w:pPr>
        <w:pStyle w:val="ListParagraph"/>
        <w:numPr>
          <w:ilvl w:val="0"/>
          <w:numId w:val="1197"/>
        </w:numPr>
        <w:spacing w:after="120"/>
        <w:ind w:left="714" w:hanging="357"/>
        <w:contextualSpacing w:val="0"/>
        <w:jc w:val="both"/>
        <w:rPr>
          <w:sz w:val="26"/>
          <w:szCs w:val="26"/>
        </w:rPr>
      </w:pPr>
      <w:r w:rsidRPr="00FD1CA4">
        <w:rPr>
          <w:sz w:val="24"/>
          <w:szCs w:val="24"/>
        </w:rPr>
        <w:lastRenderedPageBreak/>
        <w:t>Die Strudel aus dem Ofen nehmen, etwas abkühlen lassen und nach Belieben vor dem Servieren mit Puderzucker bestreuen.</w:t>
      </w:r>
      <w:r w:rsidRPr="00FD1CA4">
        <w:rPr>
          <w:sz w:val="24"/>
          <w:szCs w:val="24"/>
        </w:rPr>
        <w:br w:type="page"/>
      </w:r>
    </w:p>
    <w:p w14:paraId="2BBB4C80" w14:textId="705D1B40" w:rsidR="00057201" w:rsidRDefault="00057201" w:rsidP="00FB46EC">
      <w:pPr>
        <w:pStyle w:val="Heading2"/>
        <w:spacing w:after="240"/>
      </w:pPr>
      <w:r>
        <w:lastRenderedPageBreak/>
        <w:t>Apfelkuchen mit Rahmguss</w:t>
      </w:r>
      <w:r w:rsidR="007917DA">
        <w:rPr>
          <w:rStyle w:val="FootnoteReference"/>
        </w:rPr>
        <w:footnoteReference w:id="1642"/>
      </w:r>
      <w:r>
        <w:t xml:space="preserve"> </w:t>
      </w:r>
    </w:p>
    <w:p w14:paraId="4B728D69" w14:textId="3D9E6C25" w:rsidR="00057201" w:rsidRDefault="00057201" w:rsidP="00057201">
      <w:pPr>
        <w:rPr>
          <w:sz w:val="24"/>
          <w:szCs w:val="24"/>
        </w:rPr>
      </w:pPr>
      <w:r w:rsidRPr="00FB46EC">
        <w:rPr>
          <w:sz w:val="24"/>
          <w:szCs w:val="24"/>
          <w:u w:val="single"/>
        </w:rPr>
        <w:t>Zutaten</w:t>
      </w:r>
      <w:r>
        <w:rPr>
          <w:sz w:val="24"/>
          <w:szCs w:val="24"/>
        </w:rPr>
        <w:t xml:space="preserve"> </w:t>
      </w:r>
      <w:r w:rsidR="00FB46EC">
        <w:rPr>
          <w:sz w:val="24"/>
          <w:szCs w:val="24"/>
        </w:rPr>
        <w:t>(</w:t>
      </w:r>
      <w:r>
        <w:rPr>
          <w:sz w:val="24"/>
          <w:szCs w:val="24"/>
        </w:rPr>
        <w:t>für 1 Springform mit 26 cm Durchmesser</w:t>
      </w:r>
      <w:r w:rsidR="00FB46EC">
        <w:rPr>
          <w:sz w:val="24"/>
          <w:szCs w:val="24"/>
        </w:rPr>
        <w:t>):</w:t>
      </w:r>
    </w:p>
    <w:p w14:paraId="04A7D6DB" w14:textId="77777777" w:rsidR="00057201" w:rsidRPr="00FB46EC" w:rsidRDefault="00057201" w:rsidP="00057201">
      <w:pPr>
        <w:rPr>
          <w:i/>
          <w:iCs/>
          <w:sz w:val="24"/>
          <w:szCs w:val="24"/>
        </w:rPr>
      </w:pPr>
      <w:r w:rsidRPr="00FB46EC">
        <w:rPr>
          <w:i/>
          <w:iCs/>
          <w:sz w:val="24"/>
          <w:szCs w:val="24"/>
        </w:rPr>
        <w:t>Für den Mürbeteig:</w:t>
      </w:r>
    </w:p>
    <w:p w14:paraId="35EA3DA4" w14:textId="77777777" w:rsidR="00057201" w:rsidRDefault="00057201" w:rsidP="00057201">
      <w:pPr>
        <w:rPr>
          <w:sz w:val="24"/>
          <w:szCs w:val="24"/>
        </w:rPr>
      </w:pPr>
      <w:r>
        <w:rPr>
          <w:sz w:val="24"/>
          <w:szCs w:val="24"/>
        </w:rPr>
        <w:t>250 g Mehl</w:t>
      </w:r>
    </w:p>
    <w:p w14:paraId="764B8B40" w14:textId="77777777" w:rsidR="00057201" w:rsidRDefault="00057201" w:rsidP="00057201">
      <w:pPr>
        <w:rPr>
          <w:sz w:val="24"/>
          <w:szCs w:val="24"/>
        </w:rPr>
      </w:pPr>
      <w:r>
        <w:rPr>
          <w:sz w:val="24"/>
          <w:szCs w:val="24"/>
        </w:rPr>
        <w:t>65 g Zucker</w:t>
      </w:r>
    </w:p>
    <w:p w14:paraId="4B2A0BD0" w14:textId="77777777" w:rsidR="00057201" w:rsidRDefault="00057201" w:rsidP="00057201">
      <w:pPr>
        <w:rPr>
          <w:sz w:val="24"/>
          <w:szCs w:val="24"/>
        </w:rPr>
      </w:pPr>
      <w:r>
        <w:rPr>
          <w:sz w:val="24"/>
          <w:szCs w:val="24"/>
        </w:rPr>
        <w:t>1 Prise Salz</w:t>
      </w:r>
    </w:p>
    <w:p w14:paraId="27140441" w14:textId="77777777" w:rsidR="00057201" w:rsidRDefault="00057201" w:rsidP="00057201">
      <w:pPr>
        <w:rPr>
          <w:sz w:val="24"/>
          <w:szCs w:val="24"/>
        </w:rPr>
      </w:pPr>
      <w:r>
        <w:rPr>
          <w:sz w:val="24"/>
          <w:szCs w:val="24"/>
        </w:rPr>
        <w:t>1 EI</w:t>
      </w:r>
    </w:p>
    <w:p w14:paraId="45F3F559" w14:textId="77777777" w:rsidR="00057201" w:rsidRDefault="00057201" w:rsidP="00057201">
      <w:pPr>
        <w:rPr>
          <w:sz w:val="24"/>
          <w:szCs w:val="24"/>
        </w:rPr>
      </w:pPr>
      <w:r>
        <w:rPr>
          <w:sz w:val="24"/>
          <w:szCs w:val="24"/>
        </w:rPr>
        <w:t>125 g Butter</w:t>
      </w:r>
    </w:p>
    <w:p w14:paraId="3B1838F7" w14:textId="77777777" w:rsidR="00057201" w:rsidRDefault="00057201" w:rsidP="00057201">
      <w:pPr>
        <w:rPr>
          <w:sz w:val="24"/>
          <w:szCs w:val="24"/>
        </w:rPr>
      </w:pPr>
    </w:p>
    <w:p w14:paraId="2B4E2935" w14:textId="77777777" w:rsidR="00057201" w:rsidRPr="00FB46EC" w:rsidRDefault="00057201" w:rsidP="00057201">
      <w:pPr>
        <w:rPr>
          <w:i/>
          <w:iCs/>
          <w:sz w:val="24"/>
          <w:szCs w:val="24"/>
        </w:rPr>
      </w:pPr>
      <w:r w:rsidRPr="00FB46EC">
        <w:rPr>
          <w:i/>
          <w:iCs/>
          <w:sz w:val="24"/>
          <w:szCs w:val="24"/>
        </w:rPr>
        <w:t>Für den Belag:</w:t>
      </w:r>
    </w:p>
    <w:p w14:paraId="708FA90C" w14:textId="77777777" w:rsidR="00057201" w:rsidRDefault="00057201" w:rsidP="00057201">
      <w:pPr>
        <w:rPr>
          <w:sz w:val="24"/>
          <w:szCs w:val="24"/>
        </w:rPr>
      </w:pPr>
      <w:r>
        <w:rPr>
          <w:sz w:val="24"/>
          <w:szCs w:val="24"/>
        </w:rPr>
        <w:t>1 kg Äpfel</w:t>
      </w:r>
    </w:p>
    <w:p w14:paraId="5255268C" w14:textId="77777777" w:rsidR="00057201" w:rsidRDefault="00057201" w:rsidP="00057201">
      <w:pPr>
        <w:rPr>
          <w:sz w:val="24"/>
          <w:szCs w:val="24"/>
        </w:rPr>
      </w:pPr>
      <w:r>
        <w:rPr>
          <w:sz w:val="24"/>
          <w:szCs w:val="24"/>
        </w:rPr>
        <w:t>125 g Sahne</w:t>
      </w:r>
    </w:p>
    <w:p w14:paraId="27B4A5FF" w14:textId="77777777" w:rsidR="00057201" w:rsidRDefault="00057201" w:rsidP="00057201">
      <w:pPr>
        <w:rPr>
          <w:sz w:val="24"/>
          <w:szCs w:val="24"/>
        </w:rPr>
      </w:pPr>
      <w:r>
        <w:rPr>
          <w:sz w:val="24"/>
          <w:szCs w:val="24"/>
        </w:rPr>
        <w:t>3 Eier</w:t>
      </w:r>
    </w:p>
    <w:p w14:paraId="5850F902" w14:textId="77777777" w:rsidR="00057201" w:rsidRDefault="00057201" w:rsidP="00057201">
      <w:pPr>
        <w:rPr>
          <w:sz w:val="24"/>
          <w:szCs w:val="24"/>
        </w:rPr>
      </w:pPr>
      <w:r>
        <w:rPr>
          <w:sz w:val="24"/>
          <w:szCs w:val="24"/>
        </w:rPr>
        <w:t>100 g Zucker</w:t>
      </w:r>
    </w:p>
    <w:p w14:paraId="356DA59B" w14:textId="77777777" w:rsidR="00057201" w:rsidRDefault="00057201" w:rsidP="00057201">
      <w:pPr>
        <w:rPr>
          <w:sz w:val="24"/>
          <w:szCs w:val="24"/>
        </w:rPr>
      </w:pPr>
      <w:r>
        <w:rPr>
          <w:sz w:val="24"/>
          <w:szCs w:val="24"/>
        </w:rPr>
        <w:t>1 Päckchen Vanillezucker</w:t>
      </w:r>
    </w:p>
    <w:p w14:paraId="4A770A05" w14:textId="77777777" w:rsidR="00057201" w:rsidRDefault="00057201" w:rsidP="00057201">
      <w:pPr>
        <w:rPr>
          <w:sz w:val="24"/>
          <w:szCs w:val="24"/>
        </w:rPr>
      </w:pPr>
      <w:r>
        <w:rPr>
          <w:sz w:val="24"/>
          <w:szCs w:val="24"/>
        </w:rPr>
        <w:t>Abgeriebene Schale von ½ unbehandelten Zitrone</w:t>
      </w:r>
    </w:p>
    <w:p w14:paraId="53C82C12" w14:textId="77777777" w:rsidR="00057201" w:rsidRDefault="00057201" w:rsidP="00057201">
      <w:pPr>
        <w:rPr>
          <w:sz w:val="24"/>
          <w:szCs w:val="24"/>
        </w:rPr>
      </w:pPr>
    </w:p>
    <w:p w14:paraId="414F889A" w14:textId="77777777" w:rsidR="00057201" w:rsidRDefault="00057201" w:rsidP="00057201">
      <w:pPr>
        <w:rPr>
          <w:sz w:val="24"/>
          <w:szCs w:val="24"/>
        </w:rPr>
      </w:pPr>
      <w:r>
        <w:rPr>
          <w:sz w:val="24"/>
          <w:szCs w:val="24"/>
        </w:rPr>
        <w:t>Zubereitungszeit: 45 Minuten plus 45 Minuten Backzeit</w:t>
      </w:r>
    </w:p>
    <w:p w14:paraId="45287BB5" w14:textId="77777777" w:rsidR="00057201" w:rsidRPr="004D4EC8" w:rsidRDefault="00057201" w:rsidP="00B40E8C">
      <w:pPr>
        <w:pStyle w:val="ListParagraph"/>
        <w:numPr>
          <w:ilvl w:val="0"/>
          <w:numId w:val="913"/>
        </w:numPr>
        <w:spacing w:after="120"/>
        <w:ind w:left="714" w:hanging="357"/>
        <w:contextualSpacing w:val="0"/>
        <w:jc w:val="both"/>
        <w:rPr>
          <w:sz w:val="24"/>
          <w:szCs w:val="24"/>
        </w:rPr>
      </w:pPr>
      <w:r w:rsidRPr="004D4EC8">
        <w:rPr>
          <w:sz w:val="24"/>
          <w:szCs w:val="24"/>
        </w:rPr>
        <w:t>Mehl, Zucker, Salz, ei und die Butter in Flöckchen rasch zu einem Teig verkneten. In Folie schlagen und 30 Minuten kalt ruhen lassen.</w:t>
      </w:r>
    </w:p>
    <w:p w14:paraId="3D1E9E1A" w14:textId="77777777" w:rsidR="00057201" w:rsidRPr="004D4EC8" w:rsidRDefault="00057201" w:rsidP="00B40E8C">
      <w:pPr>
        <w:pStyle w:val="ListParagraph"/>
        <w:numPr>
          <w:ilvl w:val="0"/>
          <w:numId w:val="913"/>
        </w:numPr>
        <w:spacing w:after="120"/>
        <w:ind w:left="714" w:hanging="357"/>
        <w:contextualSpacing w:val="0"/>
        <w:jc w:val="both"/>
        <w:rPr>
          <w:sz w:val="24"/>
          <w:szCs w:val="24"/>
        </w:rPr>
      </w:pPr>
      <w:r w:rsidRPr="004D4EC8">
        <w:rPr>
          <w:sz w:val="24"/>
          <w:szCs w:val="24"/>
        </w:rPr>
        <w:t>Die Äpfel schälen, vierteln und die Kerngehäuse entfernen. Backform fetten. Backofen auf 175 Grad vorheizen. Den Teig auf wenig Mehl ausrollen und in die Form geben, dabei einen 4 cm hohen Rand formen.</w:t>
      </w:r>
    </w:p>
    <w:p w14:paraId="5AA432FF" w14:textId="77777777" w:rsidR="00057201" w:rsidRPr="004D4EC8" w:rsidRDefault="00057201" w:rsidP="00B40E8C">
      <w:pPr>
        <w:pStyle w:val="ListParagraph"/>
        <w:numPr>
          <w:ilvl w:val="0"/>
          <w:numId w:val="913"/>
        </w:numPr>
        <w:spacing w:after="120"/>
        <w:ind w:left="714" w:hanging="357"/>
        <w:contextualSpacing w:val="0"/>
        <w:jc w:val="both"/>
        <w:rPr>
          <w:sz w:val="24"/>
          <w:szCs w:val="24"/>
        </w:rPr>
      </w:pPr>
      <w:r w:rsidRPr="004D4EC8">
        <w:rPr>
          <w:sz w:val="24"/>
          <w:szCs w:val="24"/>
        </w:rPr>
        <w:t>Apfelviertel an der runden Seite mehrere Male einschneiden und auf dem Teig verteilen. Den Kuchen im Ofen (Mitte, Umluft 160 Grad) 25 Minuten backen.</w:t>
      </w:r>
    </w:p>
    <w:p w14:paraId="68453B86" w14:textId="77777777" w:rsidR="00057201" w:rsidRPr="004D4EC8" w:rsidRDefault="00057201" w:rsidP="00B40E8C">
      <w:pPr>
        <w:pStyle w:val="ListParagraph"/>
        <w:numPr>
          <w:ilvl w:val="0"/>
          <w:numId w:val="913"/>
        </w:numPr>
        <w:spacing w:after="120"/>
        <w:ind w:left="714" w:hanging="357"/>
        <w:contextualSpacing w:val="0"/>
        <w:jc w:val="both"/>
        <w:rPr>
          <w:sz w:val="24"/>
          <w:szCs w:val="24"/>
        </w:rPr>
      </w:pPr>
      <w:r w:rsidRPr="004D4EC8">
        <w:rPr>
          <w:sz w:val="24"/>
          <w:szCs w:val="24"/>
        </w:rPr>
        <w:t>Sahne, Eier, Zucker, Vanillezucker und Zitronenschale verquirlen und über den Kuchen gießen und den Kuchen weitere 30 Minuten backen.</w:t>
      </w:r>
    </w:p>
    <w:p w14:paraId="43096A2F" w14:textId="74B9AD3B" w:rsidR="00057201" w:rsidRDefault="00057201" w:rsidP="00EC1FCA">
      <w:pPr>
        <w:pStyle w:val="Heading2"/>
        <w:spacing w:after="240"/>
      </w:pPr>
      <w:r>
        <w:br w:type="page"/>
      </w:r>
      <w:r>
        <w:lastRenderedPageBreak/>
        <w:t>Rhabarberkuchen</w:t>
      </w:r>
      <w:r w:rsidR="0009231E">
        <w:rPr>
          <w:rStyle w:val="FootnoteReference"/>
        </w:rPr>
        <w:footnoteReference w:id="1643"/>
      </w:r>
      <w:r>
        <w:t xml:space="preserve"> </w:t>
      </w:r>
    </w:p>
    <w:p w14:paraId="5B3B5321" w14:textId="2D2BA5EE" w:rsidR="00057201" w:rsidRDefault="00057201" w:rsidP="00057201">
      <w:pPr>
        <w:rPr>
          <w:sz w:val="24"/>
          <w:szCs w:val="24"/>
        </w:rPr>
      </w:pPr>
      <w:r w:rsidRPr="00EC1FCA">
        <w:rPr>
          <w:sz w:val="24"/>
          <w:szCs w:val="24"/>
          <w:u w:val="single"/>
        </w:rPr>
        <w:t>Zutaten</w:t>
      </w:r>
      <w:r>
        <w:rPr>
          <w:sz w:val="24"/>
          <w:szCs w:val="24"/>
        </w:rPr>
        <w:t xml:space="preserve"> </w:t>
      </w:r>
      <w:r w:rsidR="00EC1FCA">
        <w:rPr>
          <w:sz w:val="24"/>
          <w:szCs w:val="24"/>
        </w:rPr>
        <w:t>(</w:t>
      </w:r>
      <w:r>
        <w:rPr>
          <w:sz w:val="24"/>
          <w:szCs w:val="24"/>
        </w:rPr>
        <w:t>für 1 Springform mit 26 cm Durchmesser</w:t>
      </w:r>
      <w:r w:rsidR="00EC1FCA">
        <w:rPr>
          <w:sz w:val="24"/>
          <w:szCs w:val="24"/>
        </w:rPr>
        <w:t>)</w:t>
      </w:r>
    </w:p>
    <w:p w14:paraId="0DF112D3" w14:textId="77777777" w:rsidR="00057201" w:rsidRPr="00EC1FCA" w:rsidRDefault="00057201" w:rsidP="00057201">
      <w:pPr>
        <w:rPr>
          <w:i/>
          <w:iCs/>
          <w:sz w:val="24"/>
          <w:szCs w:val="24"/>
        </w:rPr>
      </w:pPr>
      <w:r w:rsidRPr="00EC1FCA">
        <w:rPr>
          <w:i/>
          <w:iCs/>
          <w:sz w:val="24"/>
          <w:szCs w:val="24"/>
        </w:rPr>
        <w:t>Für den Mürbeteig:</w:t>
      </w:r>
    </w:p>
    <w:p w14:paraId="746BE976" w14:textId="77777777" w:rsidR="00057201" w:rsidRDefault="00057201" w:rsidP="00057201">
      <w:pPr>
        <w:rPr>
          <w:sz w:val="24"/>
          <w:szCs w:val="24"/>
        </w:rPr>
      </w:pPr>
      <w:r>
        <w:rPr>
          <w:sz w:val="24"/>
          <w:szCs w:val="24"/>
        </w:rPr>
        <w:t>250 g Mehl</w:t>
      </w:r>
    </w:p>
    <w:p w14:paraId="6AE858A3" w14:textId="77777777" w:rsidR="00057201" w:rsidRDefault="00057201" w:rsidP="00057201">
      <w:pPr>
        <w:rPr>
          <w:sz w:val="24"/>
          <w:szCs w:val="24"/>
        </w:rPr>
      </w:pPr>
      <w:r>
        <w:rPr>
          <w:sz w:val="24"/>
          <w:szCs w:val="24"/>
        </w:rPr>
        <w:t>65 g Zucker</w:t>
      </w:r>
    </w:p>
    <w:p w14:paraId="6E9D6052" w14:textId="77777777" w:rsidR="00057201" w:rsidRDefault="00057201" w:rsidP="00057201">
      <w:pPr>
        <w:rPr>
          <w:sz w:val="24"/>
          <w:szCs w:val="24"/>
        </w:rPr>
      </w:pPr>
      <w:r>
        <w:rPr>
          <w:sz w:val="24"/>
          <w:szCs w:val="24"/>
        </w:rPr>
        <w:t>1 Prise Salz</w:t>
      </w:r>
    </w:p>
    <w:p w14:paraId="2685146A" w14:textId="77777777" w:rsidR="00057201" w:rsidRDefault="00057201" w:rsidP="00057201">
      <w:pPr>
        <w:rPr>
          <w:sz w:val="24"/>
          <w:szCs w:val="24"/>
        </w:rPr>
      </w:pPr>
      <w:r>
        <w:rPr>
          <w:sz w:val="24"/>
          <w:szCs w:val="24"/>
        </w:rPr>
        <w:t>1 Ei</w:t>
      </w:r>
    </w:p>
    <w:p w14:paraId="5A6CEC44" w14:textId="77777777" w:rsidR="00057201" w:rsidRDefault="00057201" w:rsidP="00057201">
      <w:pPr>
        <w:rPr>
          <w:sz w:val="24"/>
          <w:szCs w:val="24"/>
        </w:rPr>
      </w:pPr>
      <w:r>
        <w:rPr>
          <w:sz w:val="24"/>
          <w:szCs w:val="24"/>
        </w:rPr>
        <w:t>125 g Butter</w:t>
      </w:r>
    </w:p>
    <w:p w14:paraId="1FB0CAAA" w14:textId="77777777" w:rsidR="00057201" w:rsidRDefault="00057201" w:rsidP="00057201">
      <w:pPr>
        <w:rPr>
          <w:sz w:val="24"/>
          <w:szCs w:val="24"/>
        </w:rPr>
      </w:pPr>
    </w:p>
    <w:p w14:paraId="5C5BAD0E" w14:textId="77777777" w:rsidR="00057201" w:rsidRPr="00EC1FCA" w:rsidRDefault="00057201" w:rsidP="00057201">
      <w:pPr>
        <w:rPr>
          <w:i/>
          <w:iCs/>
          <w:sz w:val="24"/>
          <w:szCs w:val="24"/>
        </w:rPr>
      </w:pPr>
      <w:r w:rsidRPr="00EC1FCA">
        <w:rPr>
          <w:i/>
          <w:iCs/>
          <w:sz w:val="24"/>
          <w:szCs w:val="24"/>
        </w:rPr>
        <w:t>Für den Belag:</w:t>
      </w:r>
    </w:p>
    <w:p w14:paraId="440ACEFF" w14:textId="77777777" w:rsidR="00057201" w:rsidRDefault="00057201" w:rsidP="00057201">
      <w:pPr>
        <w:rPr>
          <w:sz w:val="24"/>
          <w:szCs w:val="24"/>
        </w:rPr>
      </w:pPr>
      <w:r>
        <w:rPr>
          <w:sz w:val="24"/>
          <w:szCs w:val="24"/>
        </w:rPr>
        <w:t>½ l Milch</w:t>
      </w:r>
    </w:p>
    <w:p w14:paraId="6DB3EF77" w14:textId="77777777" w:rsidR="00057201" w:rsidRDefault="00057201" w:rsidP="00057201">
      <w:pPr>
        <w:rPr>
          <w:sz w:val="24"/>
          <w:szCs w:val="24"/>
        </w:rPr>
      </w:pPr>
      <w:r>
        <w:rPr>
          <w:sz w:val="24"/>
          <w:szCs w:val="24"/>
        </w:rPr>
        <w:t>1 Päckchen Vanillepudding</w:t>
      </w:r>
    </w:p>
    <w:p w14:paraId="2AF6987A" w14:textId="77777777" w:rsidR="00057201" w:rsidRDefault="00057201" w:rsidP="00057201">
      <w:pPr>
        <w:rPr>
          <w:sz w:val="24"/>
          <w:szCs w:val="24"/>
        </w:rPr>
      </w:pPr>
      <w:r>
        <w:rPr>
          <w:sz w:val="24"/>
          <w:szCs w:val="24"/>
        </w:rPr>
        <w:t>4 EL Zucker</w:t>
      </w:r>
    </w:p>
    <w:p w14:paraId="514437B1" w14:textId="77777777" w:rsidR="00057201" w:rsidRDefault="00057201" w:rsidP="00057201">
      <w:pPr>
        <w:rPr>
          <w:sz w:val="24"/>
          <w:szCs w:val="24"/>
        </w:rPr>
      </w:pPr>
      <w:r>
        <w:rPr>
          <w:sz w:val="24"/>
          <w:szCs w:val="24"/>
        </w:rPr>
        <w:t>600 g Rhabarber</w:t>
      </w:r>
    </w:p>
    <w:p w14:paraId="4119640E" w14:textId="77777777" w:rsidR="00057201" w:rsidRDefault="00057201" w:rsidP="00057201">
      <w:pPr>
        <w:rPr>
          <w:sz w:val="24"/>
          <w:szCs w:val="24"/>
        </w:rPr>
      </w:pPr>
      <w:r>
        <w:rPr>
          <w:sz w:val="24"/>
          <w:szCs w:val="24"/>
        </w:rPr>
        <w:t>Fett für die Form</w:t>
      </w:r>
    </w:p>
    <w:p w14:paraId="0620565D" w14:textId="77777777" w:rsidR="00057201" w:rsidRDefault="00057201" w:rsidP="00057201">
      <w:pPr>
        <w:rPr>
          <w:sz w:val="24"/>
          <w:szCs w:val="24"/>
        </w:rPr>
      </w:pPr>
    </w:p>
    <w:p w14:paraId="219DE921" w14:textId="77777777" w:rsidR="00057201" w:rsidRDefault="00057201" w:rsidP="00057201">
      <w:pPr>
        <w:rPr>
          <w:sz w:val="24"/>
          <w:szCs w:val="24"/>
        </w:rPr>
      </w:pPr>
      <w:r>
        <w:rPr>
          <w:sz w:val="24"/>
          <w:szCs w:val="24"/>
        </w:rPr>
        <w:t>Zubereitungszeit: 40 Minuten plus 50 Minuten Backzeit</w:t>
      </w:r>
    </w:p>
    <w:p w14:paraId="64F74FFF" w14:textId="77777777" w:rsidR="00057201" w:rsidRPr="00044406" w:rsidRDefault="00057201" w:rsidP="00B40E8C">
      <w:pPr>
        <w:pStyle w:val="ListParagraph"/>
        <w:numPr>
          <w:ilvl w:val="0"/>
          <w:numId w:val="914"/>
        </w:numPr>
        <w:spacing w:after="120"/>
        <w:ind w:left="714" w:hanging="357"/>
        <w:contextualSpacing w:val="0"/>
        <w:jc w:val="both"/>
        <w:rPr>
          <w:sz w:val="24"/>
          <w:szCs w:val="24"/>
        </w:rPr>
      </w:pPr>
      <w:r w:rsidRPr="00044406">
        <w:rPr>
          <w:sz w:val="24"/>
          <w:szCs w:val="24"/>
        </w:rPr>
        <w:t xml:space="preserve">Mehl, Zucker, Salz, ei und die Butter in Flöckchen rasch zu einem Teig verkneten. In Folie einschlagen und 30 Minuten kaltstellen. </w:t>
      </w:r>
    </w:p>
    <w:p w14:paraId="7EC4DF32" w14:textId="77777777" w:rsidR="00057201" w:rsidRPr="00044406" w:rsidRDefault="00057201" w:rsidP="00B40E8C">
      <w:pPr>
        <w:pStyle w:val="ListParagraph"/>
        <w:numPr>
          <w:ilvl w:val="0"/>
          <w:numId w:val="914"/>
        </w:numPr>
        <w:spacing w:after="120"/>
        <w:ind w:left="714" w:hanging="357"/>
        <w:contextualSpacing w:val="0"/>
        <w:jc w:val="both"/>
        <w:rPr>
          <w:sz w:val="24"/>
          <w:szCs w:val="24"/>
        </w:rPr>
      </w:pPr>
      <w:r w:rsidRPr="00044406">
        <w:rPr>
          <w:sz w:val="24"/>
          <w:szCs w:val="24"/>
        </w:rPr>
        <w:t>Inzwischen aus Milch, Puddingpulver und Zucker einen Pudding nach Packungsanweisung kochen. Leicht abkühlen lassen.</w:t>
      </w:r>
    </w:p>
    <w:p w14:paraId="61B38124" w14:textId="77777777" w:rsidR="00057201" w:rsidRPr="00044406" w:rsidRDefault="00057201" w:rsidP="00B40E8C">
      <w:pPr>
        <w:pStyle w:val="ListParagraph"/>
        <w:numPr>
          <w:ilvl w:val="0"/>
          <w:numId w:val="914"/>
        </w:numPr>
        <w:spacing w:after="120"/>
        <w:ind w:left="714" w:hanging="357"/>
        <w:contextualSpacing w:val="0"/>
        <w:jc w:val="both"/>
        <w:rPr>
          <w:sz w:val="24"/>
          <w:szCs w:val="24"/>
        </w:rPr>
      </w:pPr>
      <w:r w:rsidRPr="00044406">
        <w:rPr>
          <w:sz w:val="24"/>
          <w:szCs w:val="24"/>
        </w:rPr>
        <w:t>Rhabarber waschen, putzen und in 3-4 cm lange Stücke schneiden. Form fetten und Ofen auf 180 Grad vorheizen.</w:t>
      </w:r>
    </w:p>
    <w:p w14:paraId="3E6E2535" w14:textId="77777777" w:rsidR="00057201" w:rsidRDefault="00057201" w:rsidP="00B40E8C">
      <w:pPr>
        <w:pStyle w:val="ListParagraph"/>
        <w:numPr>
          <w:ilvl w:val="0"/>
          <w:numId w:val="914"/>
        </w:numPr>
        <w:spacing w:after="120"/>
        <w:ind w:left="714" w:hanging="357"/>
        <w:contextualSpacing w:val="0"/>
        <w:jc w:val="both"/>
        <w:rPr>
          <w:sz w:val="24"/>
          <w:szCs w:val="24"/>
        </w:rPr>
      </w:pPr>
      <w:r w:rsidRPr="00044406">
        <w:rPr>
          <w:sz w:val="24"/>
          <w:szCs w:val="24"/>
        </w:rPr>
        <w:t>Den Teig ausrollen. Den Boden und den Rand der Springform damit auslegen. Erst den Pudding, dann die Rhabarberstücke darauf verteilen. Die Rhabarberstücke etwas in den Pudding drücken. Den Kuchen im Ofen (Mitte. Umluft 160 Grad) 50 Minuten backen.</w:t>
      </w:r>
    </w:p>
    <w:p w14:paraId="22964802" w14:textId="77777777" w:rsidR="00057201" w:rsidRDefault="00057201" w:rsidP="00057201">
      <w:pPr>
        <w:rPr>
          <w:sz w:val="24"/>
          <w:szCs w:val="24"/>
        </w:rPr>
      </w:pPr>
      <w:r>
        <w:rPr>
          <w:sz w:val="24"/>
          <w:szCs w:val="24"/>
        </w:rPr>
        <w:br w:type="page"/>
      </w:r>
    </w:p>
    <w:p w14:paraId="7A5541D3" w14:textId="5294E088" w:rsidR="00057201" w:rsidRDefault="00057201" w:rsidP="00EC1FCA">
      <w:pPr>
        <w:pStyle w:val="Heading2"/>
        <w:spacing w:after="240"/>
      </w:pPr>
      <w:r>
        <w:lastRenderedPageBreak/>
        <w:t>Zwetschgendatschi</w:t>
      </w:r>
      <w:r w:rsidR="003A6956">
        <w:rPr>
          <w:rStyle w:val="FootnoteReference"/>
        </w:rPr>
        <w:footnoteReference w:id="1644"/>
      </w:r>
      <w:r>
        <w:t xml:space="preserve"> </w:t>
      </w:r>
    </w:p>
    <w:p w14:paraId="33CB3856" w14:textId="22C835CE" w:rsidR="00057201" w:rsidRDefault="00057201" w:rsidP="00057201">
      <w:pPr>
        <w:rPr>
          <w:sz w:val="24"/>
          <w:szCs w:val="24"/>
        </w:rPr>
      </w:pPr>
      <w:r w:rsidRPr="00EC1FCA">
        <w:rPr>
          <w:sz w:val="24"/>
          <w:szCs w:val="24"/>
          <w:u w:val="single"/>
        </w:rPr>
        <w:t>Zutaten</w:t>
      </w:r>
      <w:r>
        <w:rPr>
          <w:sz w:val="24"/>
          <w:szCs w:val="24"/>
        </w:rPr>
        <w:t xml:space="preserve"> </w:t>
      </w:r>
      <w:r w:rsidR="00EC1FCA">
        <w:rPr>
          <w:sz w:val="24"/>
          <w:szCs w:val="24"/>
        </w:rPr>
        <w:t>(</w:t>
      </w:r>
      <w:r>
        <w:rPr>
          <w:sz w:val="24"/>
          <w:szCs w:val="24"/>
        </w:rPr>
        <w:t>für 1 Backblech</w:t>
      </w:r>
      <w:r w:rsidR="00EC1FCA">
        <w:rPr>
          <w:sz w:val="24"/>
          <w:szCs w:val="24"/>
        </w:rPr>
        <w:t>):</w:t>
      </w:r>
    </w:p>
    <w:p w14:paraId="3C0EC9F6" w14:textId="77777777" w:rsidR="00057201" w:rsidRPr="00EC1FCA" w:rsidRDefault="00057201" w:rsidP="00057201">
      <w:pPr>
        <w:rPr>
          <w:i/>
          <w:iCs/>
          <w:sz w:val="24"/>
          <w:szCs w:val="24"/>
        </w:rPr>
      </w:pPr>
      <w:r w:rsidRPr="00EC1FCA">
        <w:rPr>
          <w:i/>
          <w:iCs/>
          <w:sz w:val="24"/>
          <w:szCs w:val="24"/>
        </w:rPr>
        <w:t>Für den Teig:</w:t>
      </w:r>
    </w:p>
    <w:p w14:paraId="1E66C55A" w14:textId="77777777" w:rsidR="00057201" w:rsidRDefault="00057201" w:rsidP="00057201">
      <w:pPr>
        <w:rPr>
          <w:sz w:val="24"/>
          <w:szCs w:val="24"/>
        </w:rPr>
      </w:pPr>
      <w:r>
        <w:rPr>
          <w:sz w:val="24"/>
          <w:szCs w:val="24"/>
        </w:rPr>
        <w:t>250 ml Milch</w:t>
      </w:r>
    </w:p>
    <w:p w14:paraId="67ADBF25" w14:textId="77777777" w:rsidR="00057201" w:rsidRDefault="00057201" w:rsidP="00057201">
      <w:pPr>
        <w:rPr>
          <w:sz w:val="24"/>
          <w:szCs w:val="24"/>
        </w:rPr>
      </w:pPr>
      <w:r>
        <w:rPr>
          <w:sz w:val="24"/>
          <w:szCs w:val="24"/>
        </w:rPr>
        <w:t>1 Würfel Hefe</w:t>
      </w:r>
    </w:p>
    <w:p w14:paraId="0F8AEA27" w14:textId="77777777" w:rsidR="00057201" w:rsidRDefault="00057201" w:rsidP="00057201">
      <w:pPr>
        <w:rPr>
          <w:sz w:val="24"/>
          <w:szCs w:val="24"/>
        </w:rPr>
      </w:pPr>
      <w:r>
        <w:rPr>
          <w:sz w:val="24"/>
          <w:szCs w:val="24"/>
        </w:rPr>
        <w:t>100 g Zucker</w:t>
      </w:r>
    </w:p>
    <w:p w14:paraId="5F45895F" w14:textId="77777777" w:rsidR="00057201" w:rsidRDefault="00057201" w:rsidP="00057201">
      <w:pPr>
        <w:rPr>
          <w:sz w:val="24"/>
          <w:szCs w:val="24"/>
        </w:rPr>
      </w:pPr>
      <w:r>
        <w:rPr>
          <w:sz w:val="24"/>
          <w:szCs w:val="24"/>
        </w:rPr>
        <w:t>500 g Mehl</w:t>
      </w:r>
    </w:p>
    <w:p w14:paraId="09B3EBFD" w14:textId="77777777" w:rsidR="00057201" w:rsidRDefault="00057201" w:rsidP="00057201">
      <w:pPr>
        <w:rPr>
          <w:sz w:val="24"/>
          <w:szCs w:val="24"/>
        </w:rPr>
      </w:pPr>
      <w:r>
        <w:rPr>
          <w:sz w:val="24"/>
          <w:szCs w:val="24"/>
        </w:rPr>
        <w:t>1 Prise Salz</w:t>
      </w:r>
    </w:p>
    <w:p w14:paraId="567100A8" w14:textId="77777777" w:rsidR="00057201" w:rsidRDefault="00057201" w:rsidP="00057201">
      <w:pPr>
        <w:rPr>
          <w:sz w:val="24"/>
          <w:szCs w:val="24"/>
        </w:rPr>
      </w:pPr>
      <w:r>
        <w:rPr>
          <w:sz w:val="24"/>
          <w:szCs w:val="24"/>
        </w:rPr>
        <w:t>50 g Zucker</w:t>
      </w:r>
    </w:p>
    <w:p w14:paraId="48330C44" w14:textId="77777777" w:rsidR="00057201" w:rsidRDefault="00057201" w:rsidP="00057201">
      <w:pPr>
        <w:rPr>
          <w:sz w:val="24"/>
          <w:szCs w:val="24"/>
        </w:rPr>
      </w:pPr>
    </w:p>
    <w:p w14:paraId="696A615F" w14:textId="3BA35A5C" w:rsidR="00057201" w:rsidRDefault="00057201" w:rsidP="00057201">
      <w:pPr>
        <w:rPr>
          <w:sz w:val="24"/>
          <w:szCs w:val="24"/>
        </w:rPr>
      </w:pPr>
      <w:r w:rsidRPr="00EC1FCA">
        <w:rPr>
          <w:i/>
          <w:iCs/>
          <w:sz w:val="24"/>
          <w:szCs w:val="24"/>
        </w:rPr>
        <w:t>Für den Belag</w:t>
      </w:r>
      <w:r w:rsidR="00EC1FCA">
        <w:rPr>
          <w:sz w:val="24"/>
          <w:szCs w:val="24"/>
        </w:rPr>
        <w:t>:</w:t>
      </w:r>
      <w:r w:rsidRPr="00EC1FCA">
        <w:rPr>
          <w:sz w:val="24"/>
          <w:szCs w:val="24"/>
        </w:rPr>
        <w:br/>
      </w:r>
      <w:r>
        <w:rPr>
          <w:sz w:val="24"/>
          <w:szCs w:val="24"/>
        </w:rPr>
        <w:t>2 kg Zwetschgen</w:t>
      </w:r>
    </w:p>
    <w:p w14:paraId="31265D18" w14:textId="77777777" w:rsidR="00057201" w:rsidRDefault="00057201" w:rsidP="00057201">
      <w:pPr>
        <w:rPr>
          <w:sz w:val="24"/>
          <w:szCs w:val="24"/>
        </w:rPr>
      </w:pPr>
      <w:r>
        <w:rPr>
          <w:sz w:val="24"/>
          <w:szCs w:val="24"/>
        </w:rPr>
        <w:t>4 EL Semmelbrösel</w:t>
      </w:r>
    </w:p>
    <w:p w14:paraId="27CE248E" w14:textId="77777777" w:rsidR="00057201" w:rsidRDefault="00057201" w:rsidP="00057201">
      <w:pPr>
        <w:rPr>
          <w:sz w:val="24"/>
          <w:szCs w:val="24"/>
        </w:rPr>
      </w:pPr>
      <w:r>
        <w:rPr>
          <w:sz w:val="24"/>
          <w:szCs w:val="24"/>
        </w:rPr>
        <w:t>3 EL Zimt und Zucker</w:t>
      </w:r>
    </w:p>
    <w:p w14:paraId="2A5D3653" w14:textId="77777777" w:rsidR="00057201" w:rsidRDefault="00057201" w:rsidP="00057201">
      <w:pPr>
        <w:rPr>
          <w:sz w:val="24"/>
          <w:szCs w:val="24"/>
        </w:rPr>
      </w:pPr>
      <w:r>
        <w:rPr>
          <w:sz w:val="24"/>
          <w:szCs w:val="24"/>
        </w:rPr>
        <w:t>Fett für das Backblech</w:t>
      </w:r>
    </w:p>
    <w:p w14:paraId="54F9E6B7" w14:textId="77777777" w:rsidR="00057201" w:rsidRDefault="00057201" w:rsidP="00057201">
      <w:pPr>
        <w:rPr>
          <w:sz w:val="24"/>
          <w:szCs w:val="24"/>
        </w:rPr>
      </w:pPr>
    </w:p>
    <w:p w14:paraId="1214EF26" w14:textId="77777777" w:rsidR="00057201" w:rsidRDefault="00057201" w:rsidP="00057201">
      <w:pPr>
        <w:rPr>
          <w:sz w:val="24"/>
          <w:szCs w:val="24"/>
        </w:rPr>
      </w:pPr>
      <w:r>
        <w:rPr>
          <w:sz w:val="24"/>
          <w:szCs w:val="24"/>
        </w:rPr>
        <w:t>Zubereitungszeit: 45 Minuten plus Ruhezeit 30 Minuten plus 35 Minuten Backzeit</w:t>
      </w:r>
    </w:p>
    <w:p w14:paraId="2295E01E" w14:textId="77777777" w:rsidR="00057201" w:rsidRPr="008B78F0" w:rsidRDefault="00057201" w:rsidP="00B40E8C">
      <w:pPr>
        <w:pStyle w:val="ListParagraph"/>
        <w:numPr>
          <w:ilvl w:val="0"/>
          <w:numId w:val="915"/>
        </w:numPr>
        <w:spacing w:after="120"/>
        <w:ind w:left="714" w:hanging="357"/>
        <w:contextualSpacing w:val="0"/>
        <w:jc w:val="both"/>
        <w:rPr>
          <w:sz w:val="24"/>
          <w:szCs w:val="24"/>
        </w:rPr>
      </w:pPr>
      <w:r w:rsidRPr="008B78F0">
        <w:rPr>
          <w:sz w:val="24"/>
          <w:szCs w:val="24"/>
        </w:rPr>
        <w:t>Die Milch erwärmen. Die Hefe zerbröseln und mit 1 TL Zucker in 1/8 l Milch auflösen. Den Teigansatz 10 Minuten gehen lassen, bis sich Bläschen bilden. Hefeansatz mit den übrigen Zutaten zu einem glatten Teig verkneten. Den Teig an einem warmen Ort 30 Minuten gehen lassen.</w:t>
      </w:r>
    </w:p>
    <w:p w14:paraId="6AC399CA" w14:textId="77777777" w:rsidR="00057201" w:rsidRPr="008B78F0" w:rsidRDefault="00057201" w:rsidP="00B40E8C">
      <w:pPr>
        <w:pStyle w:val="ListParagraph"/>
        <w:numPr>
          <w:ilvl w:val="0"/>
          <w:numId w:val="915"/>
        </w:numPr>
        <w:spacing w:after="120"/>
        <w:ind w:left="714" w:hanging="357"/>
        <w:contextualSpacing w:val="0"/>
        <w:jc w:val="both"/>
        <w:rPr>
          <w:sz w:val="24"/>
          <w:szCs w:val="24"/>
        </w:rPr>
      </w:pPr>
      <w:r w:rsidRPr="008B78F0">
        <w:rPr>
          <w:sz w:val="24"/>
          <w:szCs w:val="24"/>
        </w:rPr>
        <w:t>Die Zwetschgen waschen, aufschneiden und entsteinen. Backblech mit Backpapier belegen. Backofen auf 200 Grad vorheizen.</w:t>
      </w:r>
    </w:p>
    <w:p w14:paraId="6CEFD1BE" w14:textId="77777777" w:rsidR="00057201" w:rsidRPr="008B78F0" w:rsidRDefault="00057201" w:rsidP="00B40E8C">
      <w:pPr>
        <w:pStyle w:val="ListParagraph"/>
        <w:numPr>
          <w:ilvl w:val="0"/>
          <w:numId w:val="915"/>
        </w:numPr>
        <w:spacing w:after="120"/>
        <w:ind w:left="714" w:hanging="357"/>
        <w:contextualSpacing w:val="0"/>
        <w:jc w:val="both"/>
        <w:rPr>
          <w:sz w:val="24"/>
          <w:szCs w:val="24"/>
        </w:rPr>
      </w:pPr>
      <w:r w:rsidRPr="008B78F0">
        <w:rPr>
          <w:sz w:val="24"/>
          <w:szCs w:val="24"/>
        </w:rPr>
        <w:t>Den Teig auf das Blech geben, ausrollen und mit den Semmelbröseln bestreuen. Die Zwetschgen schuppenförmig auf dem Teig verteilen. Mit Zimt und Zucker bestreuen.</w:t>
      </w:r>
    </w:p>
    <w:p w14:paraId="474E4D6D" w14:textId="77777777" w:rsidR="00057201" w:rsidRPr="008B78F0" w:rsidRDefault="00057201" w:rsidP="00B40E8C">
      <w:pPr>
        <w:pStyle w:val="ListParagraph"/>
        <w:numPr>
          <w:ilvl w:val="0"/>
          <w:numId w:val="915"/>
        </w:numPr>
        <w:spacing w:after="120"/>
        <w:ind w:left="714" w:hanging="357"/>
        <w:contextualSpacing w:val="0"/>
        <w:jc w:val="both"/>
        <w:rPr>
          <w:sz w:val="24"/>
          <w:szCs w:val="24"/>
        </w:rPr>
      </w:pPr>
      <w:r w:rsidRPr="008B78F0">
        <w:rPr>
          <w:sz w:val="24"/>
          <w:szCs w:val="24"/>
        </w:rPr>
        <w:t>Den Kuchen im Ofen (Mitte, Umluft 180 Grad) 35 Minuten backen. Und dann fehlt nur noch die Schlagsahne</w:t>
      </w:r>
    </w:p>
    <w:p w14:paraId="21FD1B8D" w14:textId="77777777" w:rsidR="00057201" w:rsidRPr="00044406" w:rsidRDefault="00057201" w:rsidP="00B40E8C">
      <w:pPr>
        <w:pStyle w:val="ListParagraph"/>
        <w:numPr>
          <w:ilvl w:val="0"/>
          <w:numId w:val="914"/>
        </w:numPr>
        <w:jc w:val="both"/>
        <w:rPr>
          <w:sz w:val="24"/>
          <w:szCs w:val="24"/>
        </w:rPr>
      </w:pPr>
      <w:r w:rsidRPr="00044406">
        <w:rPr>
          <w:sz w:val="24"/>
          <w:szCs w:val="24"/>
        </w:rPr>
        <w:br w:type="page"/>
      </w:r>
    </w:p>
    <w:p w14:paraId="30B4D79E" w14:textId="0D8E9F16" w:rsidR="00057201" w:rsidRDefault="00057201" w:rsidP="00EC1FCA">
      <w:pPr>
        <w:pStyle w:val="Heading2"/>
        <w:spacing w:after="240"/>
      </w:pPr>
      <w:r>
        <w:lastRenderedPageBreak/>
        <w:t>Zwiebelkuchen</w:t>
      </w:r>
      <w:r w:rsidR="005B501B">
        <w:rPr>
          <w:rStyle w:val="FootnoteReference"/>
        </w:rPr>
        <w:footnoteReference w:id="1645"/>
      </w:r>
      <w:r>
        <w:t xml:space="preserve"> </w:t>
      </w:r>
    </w:p>
    <w:p w14:paraId="24C0A2EA" w14:textId="3E4F0637" w:rsidR="00057201" w:rsidRDefault="00057201" w:rsidP="00057201">
      <w:pPr>
        <w:rPr>
          <w:sz w:val="24"/>
          <w:szCs w:val="24"/>
        </w:rPr>
      </w:pPr>
      <w:r w:rsidRPr="00EC1FCA">
        <w:rPr>
          <w:sz w:val="24"/>
          <w:szCs w:val="24"/>
          <w:u w:val="single"/>
        </w:rPr>
        <w:t>Zutaten</w:t>
      </w:r>
      <w:r>
        <w:rPr>
          <w:sz w:val="24"/>
          <w:szCs w:val="24"/>
        </w:rPr>
        <w:t xml:space="preserve"> </w:t>
      </w:r>
      <w:r w:rsidR="00EC1FCA">
        <w:rPr>
          <w:sz w:val="24"/>
          <w:szCs w:val="24"/>
        </w:rPr>
        <w:t>(</w:t>
      </w:r>
      <w:r>
        <w:rPr>
          <w:sz w:val="24"/>
          <w:szCs w:val="24"/>
        </w:rPr>
        <w:t>für 1 Backblech</w:t>
      </w:r>
      <w:r w:rsidR="00EC1FCA">
        <w:rPr>
          <w:sz w:val="24"/>
          <w:szCs w:val="24"/>
        </w:rPr>
        <w:t>):</w:t>
      </w:r>
    </w:p>
    <w:p w14:paraId="0D36AEAC" w14:textId="78AE39D4" w:rsidR="00057201" w:rsidRPr="00EC1FCA" w:rsidRDefault="00057201" w:rsidP="00057201">
      <w:pPr>
        <w:rPr>
          <w:i/>
          <w:iCs/>
          <w:sz w:val="24"/>
          <w:szCs w:val="24"/>
        </w:rPr>
      </w:pPr>
      <w:r w:rsidRPr="00EC1FCA">
        <w:rPr>
          <w:i/>
          <w:iCs/>
          <w:sz w:val="24"/>
          <w:szCs w:val="24"/>
        </w:rPr>
        <w:t>Für den Teig</w:t>
      </w:r>
      <w:r w:rsidR="00EC1FCA">
        <w:rPr>
          <w:i/>
          <w:iCs/>
          <w:sz w:val="24"/>
          <w:szCs w:val="24"/>
        </w:rPr>
        <w:t>:</w:t>
      </w:r>
    </w:p>
    <w:p w14:paraId="05D7B0CA" w14:textId="77777777" w:rsidR="00057201" w:rsidRDefault="00057201" w:rsidP="00057201">
      <w:pPr>
        <w:rPr>
          <w:sz w:val="24"/>
          <w:szCs w:val="24"/>
        </w:rPr>
      </w:pPr>
      <w:r>
        <w:rPr>
          <w:sz w:val="24"/>
          <w:szCs w:val="24"/>
        </w:rPr>
        <w:t>1 TL Zucker</w:t>
      </w:r>
    </w:p>
    <w:p w14:paraId="3EA5E09E" w14:textId="77777777" w:rsidR="00057201" w:rsidRDefault="00057201" w:rsidP="00057201">
      <w:pPr>
        <w:rPr>
          <w:sz w:val="24"/>
          <w:szCs w:val="24"/>
        </w:rPr>
      </w:pPr>
      <w:r>
        <w:rPr>
          <w:sz w:val="24"/>
          <w:szCs w:val="24"/>
        </w:rPr>
        <w:t>1 Würfel Hefe</w:t>
      </w:r>
    </w:p>
    <w:p w14:paraId="7CA6DFD1" w14:textId="77777777" w:rsidR="00057201" w:rsidRDefault="00057201" w:rsidP="00057201">
      <w:pPr>
        <w:rPr>
          <w:sz w:val="24"/>
          <w:szCs w:val="24"/>
        </w:rPr>
      </w:pPr>
      <w:r>
        <w:rPr>
          <w:sz w:val="24"/>
          <w:szCs w:val="24"/>
        </w:rPr>
        <w:t>500 g Mehl</w:t>
      </w:r>
    </w:p>
    <w:p w14:paraId="28E54DA3" w14:textId="77777777" w:rsidR="00057201" w:rsidRDefault="00057201" w:rsidP="00057201">
      <w:pPr>
        <w:rPr>
          <w:sz w:val="24"/>
          <w:szCs w:val="24"/>
        </w:rPr>
      </w:pPr>
      <w:r>
        <w:rPr>
          <w:sz w:val="24"/>
          <w:szCs w:val="24"/>
        </w:rPr>
        <w:t>1 Ei</w:t>
      </w:r>
    </w:p>
    <w:p w14:paraId="7FE031AA" w14:textId="77777777" w:rsidR="00057201" w:rsidRDefault="00057201" w:rsidP="00057201">
      <w:pPr>
        <w:rPr>
          <w:sz w:val="24"/>
          <w:szCs w:val="24"/>
        </w:rPr>
      </w:pPr>
      <w:r>
        <w:rPr>
          <w:sz w:val="24"/>
          <w:szCs w:val="24"/>
        </w:rPr>
        <w:t>6 EL Öl</w:t>
      </w:r>
    </w:p>
    <w:p w14:paraId="56DE4396" w14:textId="77777777" w:rsidR="00057201" w:rsidRDefault="00057201" w:rsidP="00057201">
      <w:pPr>
        <w:rPr>
          <w:sz w:val="24"/>
          <w:szCs w:val="24"/>
        </w:rPr>
      </w:pPr>
      <w:r>
        <w:rPr>
          <w:sz w:val="24"/>
          <w:szCs w:val="24"/>
        </w:rPr>
        <w:t>Salz</w:t>
      </w:r>
    </w:p>
    <w:p w14:paraId="01ED04B0" w14:textId="2C8A4800" w:rsidR="00057201" w:rsidRPr="00EC1FCA" w:rsidRDefault="00057201" w:rsidP="00057201">
      <w:pPr>
        <w:rPr>
          <w:i/>
          <w:iCs/>
          <w:sz w:val="24"/>
          <w:szCs w:val="24"/>
        </w:rPr>
      </w:pPr>
      <w:r>
        <w:rPr>
          <w:sz w:val="24"/>
          <w:szCs w:val="24"/>
        </w:rPr>
        <w:br/>
      </w:r>
      <w:r w:rsidRPr="00EC1FCA">
        <w:rPr>
          <w:i/>
          <w:iCs/>
          <w:sz w:val="24"/>
          <w:szCs w:val="24"/>
        </w:rPr>
        <w:t>Für den Belag</w:t>
      </w:r>
      <w:r w:rsidR="00EC1FCA">
        <w:rPr>
          <w:i/>
          <w:iCs/>
          <w:sz w:val="24"/>
          <w:szCs w:val="24"/>
        </w:rPr>
        <w:t>:</w:t>
      </w:r>
    </w:p>
    <w:p w14:paraId="7CD9890F" w14:textId="77777777" w:rsidR="00057201" w:rsidRDefault="00057201" w:rsidP="00057201">
      <w:pPr>
        <w:rPr>
          <w:sz w:val="24"/>
          <w:szCs w:val="24"/>
        </w:rPr>
      </w:pPr>
      <w:r>
        <w:rPr>
          <w:sz w:val="24"/>
          <w:szCs w:val="24"/>
        </w:rPr>
        <w:t>1,5 kg Zwiebeln</w:t>
      </w:r>
    </w:p>
    <w:p w14:paraId="406BFC56" w14:textId="77777777" w:rsidR="00057201" w:rsidRDefault="00057201" w:rsidP="00057201">
      <w:pPr>
        <w:rPr>
          <w:sz w:val="24"/>
          <w:szCs w:val="24"/>
        </w:rPr>
      </w:pPr>
      <w:r>
        <w:rPr>
          <w:sz w:val="24"/>
          <w:szCs w:val="24"/>
        </w:rPr>
        <w:t>100 g geräucherter Speck</w:t>
      </w:r>
    </w:p>
    <w:p w14:paraId="09BC51C7" w14:textId="77777777" w:rsidR="00057201" w:rsidRDefault="00057201" w:rsidP="00057201">
      <w:pPr>
        <w:rPr>
          <w:sz w:val="24"/>
          <w:szCs w:val="24"/>
        </w:rPr>
      </w:pPr>
      <w:r>
        <w:rPr>
          <w:sz w:val="24"/>
          <w:szCs w:val="24"/>
        </w:rPr>
        <w:t>3 EL Öl</w:t>
      </w:r>
    </w:p>
    <w:p w14:paraId="1899ED4D" w14:textId="77777777" w:rsidR="00057201" w:rsidRDefault="00057201" w:rsidP="00057201">
      <w:pPr>
        <w:rPr>
          <w:sz w:val="24"/>
          <w:szCs w:val="24"/>
        </w:rPr>
      </w:pPr>
      <w:r>
        <w:rPr>
          <w:sz w:val="24"/>
          <w:szCs w:val="24"/>
        </w:rPr>
        <w:t>200 g Schmand</w:t>
      </w:r>
    </w:p>
    <w:p w14:paraId="64316AAD" w14:textId="77777777" w:rsidR="00057201" w:rsidRDefault="00057201" w:rsidP="00057201">
      <w:pPr>
        <w:rPr>
          <w:sz w:val="24"/>
          <w:szCs w:val="24"/>
        </w:rPr>
      </w:pPr>
      <w:r>
        <w:rPr>
          <w:sz w:val="24"/>
          <w:szCs w:val="24"/>
        </w:rPr>
        <w:t>2 Eier</w:t>
      </w:r>
    </w:p>
    <w:p w14:paraId="56D66888" w14:textId="77777777" w:rsidR="00057201" w:rsidRDefault="00057201" w:rsidP="00057201">
      <w:pPr>
        <w:rPr>
          <w:sz w:val="24"/>
          <w:szCs w:val="24"/>
        </w:rPr>
      </w:pPr>
      <w:r>
        <w:rPr>
          <w:sz w:val="24"/>
          <w:szCs w:val="24"/>
        </w:rPr>
        <w:t>Pfeffer, Kümmel, edelsüßes Paprikapulver</w:t>
      </w:r>
    </w:p>
    <w:p w14:paraId="7A7502A5" w14:textId="77777777" w:rsidR="00057201" w:rsidRDefault="00057201" w:rsidP="00057201">
      <w:pPr>
        <w:rPr>
          <w:sz w:val="24"/>
          <w:szCs w:val="24"/>
        </w:rPr>
      </w:pPr>
    </w:p>
    <w:p w14:paraId="75F35A97" w14:textId="77777777" w:rsidR="00057201" w:rsidRDefault="00057201" w:rsidP="00057201">
      <w:pPr>
        <w:rPr>
          <w:sz w:val="24"/>
          <w:szCs w:val="24"/>
        </w:rPr>
      </w:pPr>
      <w:r>
        <w:rPr>
          <w:sz w:val="24"/>
          <w:szCs w:val="24"/>
        </w:rPr>
        <w:t>Zubereitungszeit: 55 Minuten plus Ruhezeit 40 Minuten plus Backzeit 35 Minuten</w:t>
      </w:r>
    </w:p>
    <w:p w14:paraId="2B8FC207" w14:textId="77777777" w:rsidR="00057201" w:rsidRPr="00257E20" w:rsidRDefault="00057201" w:rsidP="00B40E8C">
      <w:pPr>
        <w:pStyle w:val="ListParagraph"/>
        <w:numPr>
          <w:ilvl w:val="0"/>
          <w:numId w:val="910"/>
        </w:numPr>
        <w:spacing w:after="120"/>
        <w:ind w:left="714" w:hanging="357"/>
        <w:contextualSpacing w:val="0"/>
        <w:jc w:val="both"/>
        <w:rPr>
          <w:sz w:val="24"/>
          <w:szCs w:val="24"/>
        </w:rPr>
      </w:pPr>
      <w:r w:rsidRPr="00257E20">
        <w:rPr>
          <w:sz w:val="24"/>
          <w:szCs w:val="24"/>
        </w:rPr>
        <w:t>Zucker und Hefe in ¼ l warmem Wasser auflösen, 10 Minuten gehen lassen. Teigansatz mit Mehl, Ei, Öl und 1 Prise Salz zu einem geschmeidigen Teig verkneten. Den Teig zur Kugel formen und 30 Minuten an einem warmen Ort zugedeckt gehen lassen.</w:t>
      </w:r>
    </w:p>
    <w:p w14:paraId="451346D5" w14:textId="77777777" w:rsidR="00057201" w:rsidRPr="00257E20" w:rsidRDefault="00057201" w:rsidP="00B40E8C">
      <w:pPr>
        <w:pStyle w:val="ListParagraph"/>
        <w:numPr>
          <w:ilvl w:val="0"/>
          <w:numId w:val="910"/>
        </w:numPr>
        <w:spacing w:after="120"/>
        <w:ind w:left="714" w:hanging="357"/>
        <w:contextualSpacing w:val="0"/>
        <w:jc w:val="both"/>
        <w:rPr>
          <w:sz w:val="24"/>
          <w:szCs w:val="24"/>
        </w:rPr>
      </w:pPr>
      <w:r w:rsidRPr="00257E20">
        <w:rPr>
          <w:sz w:val="24"/>
          <w:szCs w:val="24"/>
        </w:rPr>
        <w:t>Inzwischen die Zwiebeln schälen und in feine Ringe schneiden. Den Speck fein würfeln. In einer Pfanne Öl erhitzen, Zwiebeln mit Speck bei mittlerer Hitze darin anbraten. Zwiebeln zugedeckt bei schwacher Hitze 15 Minuten dünsten.</w:t>
      </w:r>
    </w:p>
    <w:p w14:paraId="41996B1D" w14:textId="77777777" w:rsidR="00EC1FCA" w:rsidRDefault="00057201" w:rsidP="00B40E8C">
      <w:pPr>
        <w:pStyle w:val="ListParagraph"/>
        <w:numPr>
          <w:ilvl w:val="0"/>
          <w:numId w:val="910"/>
        </w:numPr>
        <w:spacing w:after="120"/>
        <w:ind w:left="714" w:hanging="357"/>
        <w:contextualSpacing w:val="0"/>
        <w:jc w:val="both"/>
        <w:rPr>
          <w:sz w:val="24"/>
          <w:szCs w:val="24"/>
        </w:rPr>
      </w:pPr>
      <w:r w:rsidRPr="00257E20">
        <w:rPr>
          <w:sz w:val="24"/>
          <w:szCs w:val="24"/>
        </w:rPr>
        <w:t xml:space="preserve">Den Schmand mit den </w:t>
      </w:r>
      <w:r>
        <w:rPr>
          <w:sz w:val="24"/>
          <w:szCs w:val="24"/>
        </w:rPr>
        <w:t>E</w:t>
      </w:r>
      <w:r w:rsidRPr="00257E20">
        <w:rPr>
          <w:sz w:val="24"/>
          <w:szCs w:val="24"/>
        </w:rPr>
        <w:t>iern verrühren, mit Pfeffer, Kümmel und Paprikapulver pikant abschmecken. Den Backofen auf 200 Grad vorheizen. Das Backblech mit Backpapier belegen. Den Teig auf der bemehlen Arbeitsfläche in Backblechgröße ausrollen. Die Teigplatte auf das Blech legen und leicht andrücken.</w:t>
      </w:r>
    </w:p>
    <w:p w14:paraId="11486017" w14:textId="77777777" w:rsidR="00EC1FCA" w:rsidRDefault="00EC1FCA" w:rsidP="00B40E8C">
      <w:pPr>
        <w:pStyle w:val="ListParagraph"/>
        <w:numPr>
          <w:ilvl w:val="0"/>
          <w:numId w:val="910"/>
        </w:numPr>
        <w:spacing w:after="120"/>
        <w:ind w:left="714" w:hanging="357"/>
        <w:contextualSpacing w:val="0"/>
        <w:jc w:val="both"/>
        <w:rPr>
          <w:sz w:val="24"/>
          <w:szCs w:val="24"/>
        </w:rPr>
      </w:pPr>
      <w:r w:rsidRPr="00EC1FCA">
        <w:rPr>
          <w:sz w:val="24"/>
          <w:szCs w:val="24"/>
        </w:rPr>
        <w:t>D</w:t>
      </w:r>
      <w:r w:rsidR="00057201" w:rsidRPr="00EC1FCA">
        <w:rPr>
          <w:sz w:val="24"/>
          <w:szCs w:val="24"/>
        </w:rPr>
        <w:t>ie Zwiebeln auf dem Teig verteilen. Den Guss darüber gießen, Den Zwiebelkuchen im Backofen (Mitte, Umluft 180 Grad) in 35 – 40 Minuten goldbraun backen.</w:t>
      </w:r>
    </w:p>
    <w:p w14:paraId="0AE8F93D" w14:textId="209B10D9" w:rsidR="00057201" w:rsidRPr="00EC1FCA" w:rsidRDefault="00057201" w:rsidP="00EC1FCA">
      <w:pPr>
        <w:pStyle w:val="Heading2"/>
        <w:spacing w:after="240"/>
      </w:pPr>
      <w:r w:rsidRPr="00EC1FCA">
        <w:lastRenderedPageBreak/>
        <w:t>Oma Steiners Käsekuchen</w:t>
      </w:r>
    </w:p>
    <w:p w14:paraId="20BAC070" w14:textId="2239A066" w:rsidR="00EC1FCA" w:rsidRPr="00EC1FCA" w:rsidRDefault="00EC1FCA" w:rsidP="00057201">
      <w:pPr>
        <w:rPr>
          <w:sz w:val="24"/>
          <w:szCs w:val="24"/>
          <w:u w:val="single"/>
        </w:rPr>
      </w:pPr>
      <w:r w:rsidRPr="00EC1FCA">
        <w:rPr>
          <w:sz w:val="24"/>
          <w:szCs w:val="24"/>
          <w:u w:val="single"/>
        </w:rPr>
        <w:t>Zutaten:</w:t>
      </w:r>
    </w:p>
    <w:p w14:paraId="26AE50D5" w14:textId="2D48552E" w:rsidR="00057201" w:rsidRPr="00EC1FCA" w:rsidRDefault="00EC1FCA" w:rsidP="00057201">
      <w:pPr>
        <w:rPr>
          <w:i/>
          <w:iCs/>
          <w:sz w:val="24"/>
          <w:szCs w:val="24"/>
        </w:rPr>
      </w:pPr>
      <w:r w:rsidRPr="00EC1FCA">
        <w:rPr>
          <w:i/>
          <w:iCs/>
          <w:sz w:val="24"/>
          <w:szCs w:val="24"/>
        </w:rPr>
        <w:t xml:space="preserve">Für den </w:t>
      </w:r>
      <w:r w:rsidR="00057201" w:rsidRPr="00EC1FCA">
        <w:rPr>
          <w:i/>
          <w:iCs/>
          <w:sz w:val="24"/>
          <w:szCs w:val="24"/>
        </w:rPr>
        <w:t>Mürbeteig</w:t>
      </w:r>
    </w:p>
    <w:p w14:paraId="085FD3A6" w14:textId="77777777" w:rsidR="00057201" w:rsidRDefault="00057201" w:rsidP="00057201">
      <w:pPr>
        <w:rPr>
          <w:sz w:val="24"/>
          <w:szCs w:val="24"/>
        </w:rPr>
      </w:pPr>
      <w:r>
        <w:rPr>
          <w:sz w:val="24"/>
          <w:szCs w:val="24"/>
        </w:rPr>
        <w:t>350 g Mehl</w:t>
      </w:r>
    </w:p>
    <w:p w14:paraId="5F4739BB" w14:textId="77777777" w:rsidR="00057201" w:rsidRDefault="00057201" w:rsidP="00057201">
      <w:pPr>
        <w:rPr>
          <w:sz w:val="24"/>
          <w:szCs w:val="24"/>
        </w:rPr>
      </w:pPr>
      <w:r>
        <w:rPr>
          <w:sz w:val="24"/>
          <w:szCs w:val="24"/>
        </w:rPr>
        <w:t>125 g Butter</w:t>
      </w:r>
    </w:p>
    <w:p w14:paraId="4A7E9E23" w14:textId="77777777" w:rsidR="00057201" w:rsidRDefault="00057201" w:rsidP="00057201">
      <w:pPr>
        <w:rPr>
          <w:sz w:val="24"/>
          <w:szCs w:val="24"/>
        </w:rPr>
      </w:pPr>
      <w:r>
        <w:rPr>
          <w:sz w:val="24"/>
          <w:szCs w:val="24"/>
        </w:rPr>
        <w:t>125 g Puderzucker</w:t>
      </w:r>
    </w:p>
    <w:p w14:paraId="7685916F" w14:textId="77777777" w:rsidR="00057201" w:rsidRDefault="00057201" w:rsidP="00057201">
      <w:pPr>
        <w:rPr>
          <w:sz w:val="24"/>
          <w:szCs w:val="24"/>
        </w:rPr>
      </w:pPr>
      <w:r>
        <w:rPr>
          <w:sz w:val="24"/>
          <w:szCs w:val="24"/>
        </w:rPr>
        <w:t>1 Prise Salz</w:t>
      </w:r>
    </w:p>
    <w:p w14:paraId="7D293EAA" w14:textId="77777777" w:rsidR="00057201" w:rsidRDefault="00057201" w:rsidP="00057201">
      <w:pPr>
        <w:rPr>
          <w:sz w:val="24"/>
          <w:szCs w:val="24"/>
        </w:rPr>
      </w:pPr>
      <w:r>
        <w:rPr>
          <w:sz w:val="24"/>
          <w:szCs w:val="24"/>
        </w:rPr>
        <w:t>2 kleine Eier</w:t>
      </w:r>
    </w:p>
    <w:p w14:paraId="3255FCF7" w14:textId="77777777" w:rsidR="00057201" w:rsidRDefault="00057201" w:rsidP="00057201">
      <w:pPr>
        <w:rPr>
          <w:sz w:val="24"/>
          <w:szCs w:val="24"/>
        </w:rPr>
      </w:pPr>
    </w:p>
    <w:p w14:paraId="27D6574A" w14:textId="4F84CBE5" w:rsidR="00057201" w:rsidRPr="00EC1FCA" w:rsidRDefault="00EC1FCA" w:rsidP="00057201">
      <w:pPr>
        <w:rPr>
          <w:i/>
          <w:iCs/>
          <w:sz w:val="24"/>
          <w:szCs w:val="24"/>
        </w:rPr>
      </w:pPr>
      <w:r w:rsidRPr="00EC1FCA">
        <w:rPr>
          <w:i/>
          <w:iCs/>
          <w:sz w:val="24"/>
          <w:szCs w:val="24"/>
        </w:rPr>
        <w:t xml:space="preserve">Für die </w:t>
      </w:r>
      <w:r w:rsidR="00057201" w:rsidRPr="00EC1FCA">
        <w:rPr>
          <w:i/>
          <w:iCs/>
          <w:sz w:val="24"/>
          <w:szCs w:val="24"/>
        </w:rPr>
        <w:t>Füllung:</w:t>
      </w:r>
    </w:p>
    <w:p w14:paraId="64DF7744" w14:textId="77777777" w:rsidR="00057201" w:rsidRDefault="00057201" w:rsidP="00057201">
      <w:pPr>
        <w:rPr>
          <w:sz w:val="24"/>
          <w:szCs w:val="24"/>
        </w:rPr>
      </w:pPr>
      <w:r>
        <w:rPr>
          <w:sz w:val="24"/>
          <w:szCs w:val="24"/>
        </w:rPr>
        <w:t>6 Eigelb</w:t>
      </w:r>
    </w:p>
    <w:p w14:paraId="6BEF4D2F" w14:textId="77777777" w:rsidR="00057201" w:rsidRDefault="00057201" w:rsidP="00057201">
      <w:pPr>
        <w:rPr>
          <w:sz w:val="24"/>
          <w:szCs w:val="24"/>
        </w:rPr>
      </w:pPr>
      <w:r>
        <w:rPr>
          <w:sz w:val="24"/>
          <w:szCs w:val="24"/>
        </w:rPr>
        <w:t>180 g Zucker</w:t>
      </w:r>
    </w:p>
    <w:p w14:paraId="5670E9FA" w14:textId="77777777" w:rsidR="00057201" w:rsidRDefault="00057201" w:rsidP="00057201">
      <w:pPr>
        <w:rPr>
          <w:sz w:val="24"/>
          <w:szCs w:val="24"/>
        </w:rPr>
      </w:pPr>
      <w:r>
        <w:rPr>
          <w:sz w:val="24"/>
          <w:szCs w:val="24"/>
        </w:rPr>
        <w:t>500 g trockener Magerquark</w:t>
      </w:r>
    </w:p>
    <w:p w14:paraId="44CCF6DC" w14:textId="77777777" w:rsidR="00057201" w:rsidRDefault="00057201" w:rsidP="00057201">
      <w:pPr>
        <w:rPr>
          <w:sz w:val="24"/>
          <w:szCs w:val="24"/>
        </w:rPr>
      </w:pPr>
      <w:r>
        <w:rPr>
          <w:sz w:val="24"/>
          <w:szCs w:val="24"/>
        </w:rPr>
        <w:t>250 g Crème fraîche</w:t>
      </w:r>
    </w:p>
    <w:p w14:paraId="06272400" w14:textId="77777777" w:rsidR="00057201" w:rsidRDefault="00057201" w:rsidP="00057201">
      <w:pPr>
        <w:rPr>
          <w:sz w:val="24"/>
          <w:szCs w:val="24"/>
        </w:rPr>
      </w:pPr>
      <w:r>
        <w:rPr>
          <w:sz w:val="24"/>
          <w:szCs w:val="24"/>
        </w:rPr>
        <w:t>1 Sahnepuddingpulver</w:t>
      </w:r>
    </w:p>
    <w:p w14:paraId="269CD1D1" w14:textId="77777777" w:rsidR="00057201" w:rsidRDefault="00057201" w:rsidP="00057201">
      <w:pPr>
        <w:rPr>
          <w:sz w:val="24"/>
          <w:szCs w:val="24"/>
        </w:rPr>
      </w:pPr>
      <w:r>
        <w:rPr>
          <w:sz w:val="24"/>
          <w:szCs w:val="24"/>
        </w:rPr>
        <w:t>6 Eiweiß, steif geschlagen</w:t>
      </w:r>
    </w:p>
    <w:p w14:paraId="692A1325" w14:textId="77777777" w:rsidR="00057201" w:rsidRDefault="00057201" w:rsidP="00057201">
      <w:pPr>
        <w:rPr>
          <w:sz w:val="24"/>
          <w:szCs w:val="24"/>
        </w:rPr>
      </w:pPr>
    </w:p>
    <w:p w14:paraId="6C66E78A" w14:textId="5198E0FA" w:rsidR="00EC1FCA" w:rsidRDefault="00EC1FCA" w:rsidP="00057201">
      <w:pPr>
        <w:rPr>
          <w:sz w:val="24"/>
          <w:szCs w:val="24"/>
        </w:rPr>
      </w:pPr>
      <w:r>
        <w:rPr>
          <w:sz w:val="24"/>
          <w:szCs w:val="24"/>
        </w:rPr>
        <w:t>Zubereitung:</w:t>
      </w:r>
    </w:p>
    <w:p w14:paraId="0E2D5294" w14:textId="77777777" w:rsidR="00057201" w:rsidRPr="005D4FAD" w:rsidRDefault="00057201" w:rsidP="00B40E8C">
      <w:pPr>
        <w:pStyle w:val="ListParagraph"/>
        <w:numPr>
          <w:ilvl w:val="0"/>
          <w:numId w:val="1279"/>
        </w:numPr>
        <w:spacing w:after="120"/>
        <w:ind w:left="714" w:hanging="357"/>
        <w:contextualSpacing w:val="0"/>
        <w:jc w:val="both"/>
        <w:rPr>
          <w:sz w:val="24"/>
          <w:szCs w:val="24"/>
        </w:rPr>
      </w:pPr>
      <w:r w:rsidRPr="005D4FAD">
        <w:rPr>
          <w:sz w:val="24"/>
          <w:szCs w:val="24"/>
        </w:rPr>
        <w:t>Zutaten für den Teig rasch zusammenkneten. Ca. ½ Stunde im Kühlschrank ruhen lassen. Dann den Teig etwa 2,5 cm dick ausrollen und die Backform damit auslegen.</w:t>
      </w:r>
    </w:p>
    <w:p w14:paraId="7BC5ACF6" w14:textId="77777777" w:rsidR="00057201" w:rsidRDefault="00057201" w:rsidP="00B40E8C">
      <w:pPr>
        <w:pStyle w:val="ListParagraph"/>
        <w:numPr>
          <w:ilvl w:val="0"/>
          <w:numId w:val="1279"/>
        </w:numPr>
        <w:spacing w:after="120"/>
        <w:ind w:left="714" w:hanging="357"/>
        <w:contextualSpacing w:val="0"/>
        <w:jc w:val="both"/>
        <w:rPr>
          <w:sz w:val="24"/>
          <w:szCs w:val="24"/>
        </w:rPr>
      </w:pPr>
      <w:r w:rsidRPr="005D4FAD">
        <w:rPr>
          <w:sz w:val="24"/>
          <w:szCs w:val="24"/>
        </w:rPr>
        <w:t>Eier trennen. Eigelb mit Zucker schaumig schlagen. Anschließend den Quark, die Crème fraîche und das Sahnepuddingpulver dazugeben und verrühren. Zum Schluss Eischnee unterheben. Masse in die vorbereitete Kuchenform füllen und den Kuchen bei 160 Grad ca. 40 Minuten backen.</w:t>
      </w:r>
    </w:p>
    <w:p w14:paraId="69895838" w14:textId="77777777" w:rsidR="00057201" w:rsidRDefault="00057201" w:rsidP="00057201">
      <w:pPr>
        <w:rPr>
          <w:sz w:val="24"/>
          <w:szCs w:val="24"/>
        </w:rPr>
      </w:pPr>
      <w:r>
        <w:rPr>
          <w:sz w:val="24"/>
          <w:szCs w:val="24"/>
        </w:rPr>
        <w:br w:type="page"/>
      </w:r>
    </w:p>
    <w:p w14:paraId="550A4A1D" w14:textId="77777777" w:rsidR="00057201" w:rsidRDefault="00057201" w:rsidP="009D7BD5">
      <w:pPr>
        <w:pStyle w:val="Heading2"/>
        <w:spacing w:after="240"/>
      </w:pPr>
      <w:r>
        <w:lastRenderedPageBreak/>
        <w:t>Zwetschgenkuchen mit Mandeln</w:t>
      </w:r>
    </w:p>
    <w:p w14:paraId="06CA1859" w14:textId="4200697E" w:rsidR="00057201" w:rsidRDefault="00057201" w:rsidP="00057201">
      <w:pPr>
        <w:jc w:val="both"/>
        <w:rPr>
          <w:sz w:val="24"/>
          <w:szCs w:val="24"/>
        </w:rPr>
      </w:pPr>
      <w:r w:rsidRPr="009D7BD5">
        <w:rPr>
          <w:sz w:val="24"/>
          <w:szCs w:val="24"/>
          <w:u w:val="single"/>
        </w:rPr>
        <w:t>Zutaten</w:t>
      </w:r>
      <w:r>
        <w:rPr>
          <w:sz w:val="24"/>
          <w:szCs w:val="24"/>
        </w:rPr>
        <w:t xml:space="preserve"> </w:t>
      </w:r>
      <w:r w:rsidR="009D7BD5">
        <w:rPr>
          <w:sz w:val="24"/>
          <w:szCs w:val="24"/>
        </w:rPr>
        <w:t>(</w:t>
      </w:r>
      <w:r>
        <w:rPr>
          <w:sz w:val="24"/>
          <w:szCs w:val="24"/>
        </w:rPr>
        <w:t>für 1 Blech</w:t>
      </w:r>
      <w:r w:rsidR="009D7BD5">
        <w:rPr>
          <w:sz w:val="24"/>
          <w:szCs w:val="24"/>
        </w:rPr>
        <w:t>)</w:t>
      </w:r>
    </w:p>
    <w:p w14:paraId="1214D1B2" w14:textId="77777777" w:rsidR="00057201" w:rsidRDefault="00057201" w:rsidP="00057201">
      <w:pPr>
        <w:jc w:val="both"/>
        <w:rPr>
          <w:sz w:val="24"/>
          <w:szCs w:val="24"/>
        </w:rPr>
      </w:pPr>
      <w:r>
        <w:rPr>
          <w:sz w:val="24"/>
          <w:szCs w:val="24"/>
        </w:rPr>
        <w:t>30 g Hefe</w:t>
      </w:r>
    </w:p>
    <w:p w14:paraId="43BD5874" w14:textId="77777777" w:rsidR="00057201" w:rsidRDefault="00057201" w:rsidP="00057201">
      <w:pPr>
        <w:jc w:val="both"/>
        <w:rPr>
          <w:sz w:val="24"/>
          <w:szCs w:val="24"/>
        </w:rPr>
      </w:pPr>
      <w:r>
        <w:rPr>
          <w:sz w:val="24"/>
          <w:szCs w:val="24"/>
        </w:rPr>
        <w:t>80 g Zucker</w:t>
      </w:r>
    </w:p>
    <w:p w14:paraId="51F73C39" w14:textId="77777777" w:rsidR="00057201" w:rsidRDefault="00057201" w:rsidP="00057201">
      <w:pPr>
        <w:jc w:val="both"/>
        <w:rPr>
          <w:sz w:val="24"/>
          <w:szCs w:val="24"/>
        </w:rPr>
      </w:pPr>
      <w:r>
        <w:rPr>
          <w:sz w:val="24"/>
          <w:szCs w:val="24"/>
        </w:rPr>
        <w:t>¼ l lauwarme Milch</w:t>
      </w:r>
    </w:p>
    <w:p w14:paraId="14CE27A2" w14:textId="77777777" w:rsidR="00057201" w:rsidRDefault="00057201" w:rsidP="00057201">
      <w:pPr>
        <w:jc w:val="both"/>
        <w:rPr>
          <w:sz w:val="24"/>
          <w:szCs w:val="24"/>
        </w:rPr>
      </w:pPr>
      <w:r>
        <w:rPr>
          <w:sz w:val="24"/>
          <w:szCs w:val="24"/>
        </w:rPr>
        <w:t>500 g Mehl</w:t>
      </w:r>
    </w:p>
    <w:p w14:paraId="43D32BEC" w14:textId="77777777" w:rsidR="00057201" w:rsidRDefault="00057201" w:rsidP="00057201">
      <w:pPr>
        <w:jc w:val="both"/>
        <w:rPr>
          <w:sz w:val="24"/>
          <w:szCs w:val="24"/>
        </w:rPr>
      </w:pPr>
      <w:r>
        <w:rPr>
          <w:sz w:val="24"/>
          <w:szCs w:val="24"/>
        </w:rPr>
        <w:t>1 Prise Salz</w:t>
      </w:r>
    </w:p>
    <w:p w14:paraId="1748CDCF" w14:textId="77777777" w:rsidR="00057201" w:rsidRDefault="00057201" w:rsidP="00057201">
      <w:pPr>
        <w:jc w:val="both"/>
        <w:rPr>
          <w:sz w:val="24"/>
          <w:szCs w:val="24"/>
        </w:rPr>
      </w:pPr>
      <w:r>
        <w:rPr>
          <w:sz w:val="24"/>
          <w:szCs w:val="24"/>
        </w:rPr>
        <w:t>Etwas Zitronenschale</w:t>
      </w:r>
    </w:p>
    <w:p w14:paraId="5F0C4634" w14:textId="77777777" w:rsidR="00057201" w:rsidRDefault="00057201" w:rsidP="00057201">
      <w:pPr>
        <w:jc w:val="both"/>
        <w:rPr>
          <w:sz w:val="24"/>
          <w:szCs w:val="24"/>
        </w:rPr>
      </w:pPr>
      <w:r>
        <w:rPr>
          <w:sz w:val="24"/>
          <w:szCs w:val="24"/>
        </w:rPr>
        <w:t>125 g weiche Butter</w:t>
      </w:r>
    </w:p>
    <w:p w14:paraId="74EE2815" w14:textId="77777777" w:rsidR="00057201" w:rsidRDefault="00057201" w:rsidP="00057201">
      <w:pPr>
        <w:jc w:val="both"/>
        <w:rPr>
          <w:sz w:val="24"/>
          <w:szCs w:val="24"/>
        </w:rPr>
      </w:pPr>
      <w:r>
        <w:rPr>
          <w:sz w:val="24"/>
          <w:szCs w:val="24"/>
        </w:rPr>
        <w:t>1,5 kg Zwetschgen</w:t>
      </w:r>
    </w:p>
    <w:p w14:paraId="6F849CBF" w14:textId="77777777" w:rsidR="00057201" w:rsidRDefault="00057201" w:rsidP="00057201">
      <w:pPr>
        <w:jc w:val="both"/>
        <w:rPr>
          <w:sz w:val="24"/>
          <w:szCs w:val="24"/>
        </w:rPr>
      </w:pPr>
      <w:r>
        <w:rPr>
          <w:sz w:val="24"/>
          <w:szCs w:val="24"/>
        </w:rPr>
        <w:t>100 g gehackte Mandeln</w:t>
      </w:r>
    </w:p>
    <w:p w14:paraId="4D7E339D" w14:textId="77777777" w:rsidR="00057201" w:rsidRDefault="00057201" w:rsidP="00057201">
      <w:pPr>
        <w:jc w:val="both"/>
        <w:rPr>
          <w:sz w:val="24"/>
          <w:szCs w:val="24"/>
        </w:rPr>
      </w:pPr>
      <w:r>
        <w:rPr>
          <w:sz w:val="24"/>
          <w:szCs w:val="24"/>
        </w:rPr>
        <w:t>150 g Zucker</w:t>
      </w:r>
    </w:p>
    <w:p w14:paraId="7D8EDAFC" w14:textId="77777777" w:rsidR="00057201" w:rsidRDefault="00057201" w:rsidP="00057201">
      <w:pPr>
        <w:jc w:val="both"/>
        <w:rPr>
          <w:sz w:val="24"/>
          <w:szCs w:val="24"/>
        </w:rPr>
      </w:pPr>
    </w:p>
    <w:p w14:paraId="22F9D090" w14:textId="277C3353" w:rsidR="009D7BD5" w:rsidRDefault="009D7BD5" w:rsidP="00057201">
      <w:pPr>
        <w:jc w:val="both"/>
        <w:rPr>
          <w:sz w:val="24"/>
          <w:szCs w:val="24"/>
        </w:rPr>
      </w:pPr>
      <w:r>
        <w:rPr>
          <w:sz w:val="24"/>
          <w:szCs w:val="24"/>
        </w:rPr>
        <w:t>Zubereitung:</w:t>
      </w:r>
    </w:p>
    <w:p w14:paraId="6C73E44A" w14:textId="77777777" w:rsidR="00057201" w:rsidRPr="001A2C93" w:rsidRDefault="00057201" w:rsidP="00B40E8C">
      <w:pPr>
        <w:pStyle w:val="ListParagraph"/>
        <w:numPr>
          <w:ilvl w:val="0"/>
          <w:numId w:val="1280"/>
        </w:numPr>
        <w:spacing w:after="120"/>
        <w:ind w:left="714" w:hanging="357"/>
        <w:contextualSpacing w:val="0"/>
        <w:jc w:val="both"/>
        <w:rPr>
          <w:sz w:val="24"/>
          <w:szCs w:val="24"/>
        </w:rPr>
      </w:pPr>
      <w:r w:rsidRPr="001A2C93">
        <w:rPr>
          <w:sz w:val="24"/>
          <w:szCs w:val="24"/>
        </w:rPr>
        <w:t>Hefe in etwas Zucker und Milch auflösen. Mehl dazugeben, übrigen Zucker, restliche Milch, Salz, geriebene Zitronenschale und Butter.</w:t>
      </w:r>
    </w:p>
    <w:p w14:paraId="3509D6B5" w14:textId="77777777" w:rsidR="00057201" w:rsidRPr="001A2C93" w:rsidRDefault="00057201" w:rsidP="00B40E8C">
      <w:pPr>
        <w:pStyle w:val="ListParagraph"/>
        <w:numPr>
          <w:ilvl w:val="0"/>
          <w:numId w:val="1280"/>
        </w:numPr>
        <w:spacing w:after="120"/>
        <w:ind w:left="714" w:hanging="357"/>
        <w:contextualSpacing w:val="0"/>
        <w:jc w:val="both"/>
        <w:rPr>
          <w:sz w:val="24"/>
          <w:szCs w:val="24"/>
        </w:rPr>
      </w:pPr>
      <w:r w:rsidRPr="001A2C93">
        <w:rPr>
          <w:sz w:val="24"/>
          <w:szCs w:val="24"/>
        </w:rPr>
        <w:t>Teig mit dem Knethaken behutsam mischen. Bei mittlerer Geschwindigkeit kneten, bis er ganz glatt ist und sich vom Schüsselrand löst. Zudecken und 20 Minuten gehen lassen.</w:t>
      </w:r>
    </w:p>
    <w:p w14:paraId="557E9FEA" w14:textId="77777777" w:rsidR="00057201" w:rsidRPr="001A2C93" w:rsidRDefault="00057201" w:rsidP="00B40E8C">
      <w:pPr>
        <w:pStyle w:val="ListParagraph"/>
        <w:numPr>
          <w:ilvl w:val="0"/>
          <w:numId w:val="1280"/>
        </w:numPr>
        <w:spacing w:after="120"/>
        <w:ind w:left="714" w:hanging="357"/>
        <w:contextualSpacing w:val="0"/>
        <w:jc w:val="both"/>
        <w:rPr>
          <w:sz w:val="24"/>
          <w:szCs w:val="24"/>
        </w:rPr>
      </w:pPr>
      <w:r w:rsidRPr="001A2C93">
        <w:rPr>
          <w:sz w:val="24"/>
          <w:szCs w:val="24"/>
        </w:rPr>
        <w:t>Zwetschgen waschen, trocknen, entsteinen. Das Backblech mit Backpapier auslegen.</w:t>
      </w:r>
    </w:p>
    <w:p w14:paraId="75C9BCC1" w14:textId="77777777" w:rsidR="00057201" w:rsidRPr="001A2C93" w:rsidRDefault="00057201" w:rsidP="00B40E8C">
      <w:pPr>
        <w:pStyle w:val="ListParagraph"/>
        <w:numPr>
          <w:ilvl w:val="0"/>
          <w:numId w:val="1280"/>
        </w:numPr>
        <w:spacing w:after="120"/>
        <w:ind w:left="714" w:hanging="357"/>
        <w:contextualSpacing w:val="0"/>
        <w:jc w:val="both"/>
        <w:rPr>
          <w:sz w:val="24"/>
          <w:szCs w:val="24"/>
        </w:rPr>
      </w:pPr>
      <w:r w:rsidRPr="001A2C93">
        <w:rPr>
          <w:sz w:val="24"/>
          <w:szCs w:val="24"/>
        </w:rPr>
        <w:t>Teig kurz kneten und auf das Backblech legen, ausrollen und an die Kanten drücken. Dicht mit Zwetschgen belegen. Wieder 20 Minuten gehen lassen.</w:t>
      </w:r>
    </w:p>
    <w:p w14:paraId="575B35C4" w14:textId="77777777" w:rsidR="00057201" w:rsidRPr="001A2C93" w:rsidRDefault="00057201" w:rsidP="00B40E8C">
      <w:pPr>
        <w:pStyle w:val="ListParagraph"/>
        <w:numPr>
          <w:ilvl w:val="0"/>
          <w:numId w:val="1280"/>
        </w:numPr>
        <w:spacing w:after="120"/>
        <w:ind w:left="714" w:hanging="357"/>
        <w:contextualSpacing w:val="0"/>
        <w:jc w:val="both"/>
        <w:rPr>
          <w:sz w:val="24"/>
          <w:szCs w:val="24"/>
        </w:rPr>
      </w:pPr>
      <w:r w:rsidRPr="001A2C93">
        <w:rPr>
          <w:sz w:val="24"/>
          <w:szCs w:val="24"/>
        </w:rPr>
        <w:t>Dann den Kuchen bei 200 Grad ca. 25 Minuten backen. Zucker und Mandeln mischen und über den heißen Kuchen streuen.</w:t>
      </w:r>
      <w:r w:rsidRPr="001A2C93">
        <w:rPr>
          <w:sz w:val="24"/>
          <w:szCs w:val="24"/>
        </w:rPr>
        <w:br w:type="page"/>
      </w:r>
    </w:p>
    <w:p w14:paraId="612A9191" w14:textId="77777777" w:rsidR="00057201" w:rsidRDefault="00057201" w:rsidP="009D7BD5">
      <w:pPr>
        <w:pStyle w:val="Heading2"/>
        <w:spacing w:after="240"/>
      </w:pPr>
      <w:r>
        <w:lastRenderedPageBreak/>
        <w:t>Zwiebelkuchen</w:t>
      </w:r>
    </w:p>
    <w:p w14:paraId="391F610F" w14:textId="0C44CA2C" w:rsidR="00057201" w:rsidRDefault="00057201" w:rsidP="00057201">
      <w:pPr>
        <w:rPr>
          <w:sz w:val="24"/>
          <w:szCs w:val="24"/>
        </w:rPr>
      </w:pPr>
      <w:r w:rsidRPr="009D7BD5">
        <w:rPr>
          <w:sz w:val="24"/>
          <w:szCs w:val="24"/>
          <w:u w:val="single"/>
        </w:rPr>
        <w:t>Zutaten</w:t>
      </w:r>
      <w:r>
        <w:rPr>
          <w:sz w:val="24"/>
          <w:szCs w:val="24"/>
        </w:rPr>
        <w:t xml:space="preserve"> </w:t>
      </w:r>
      <w:r w:rsidR="009D7BD5">
        <w:rPr>
          <w:sz w:val="24"/>
          <w:szCs w:val="24"/>
        </w:rPr>
        <w:t>(</w:t>
      </w:r>
      <w:r>
        <w:rPr>
          <w:sz w:val="24"/>
          <w:szCs w:val="24"/>
        </w:rPr>
        <w:t>für 16 Stücke</w:t>
      </w:r>
      <w:r w:rsidR="009D7BD5">
        <w:rPr>
          <w:sz w:val="24"/>
          <w:szCs w:val="24"/>
        </w:rPr>
        <w:t>)</w:t>
      </w:r>
    </w:p>
    <w:p w14:paraId="03DB602F" w14:textId="77777777" w:rsidR="00057201" w:rsidRDefault="00057201" w:rsidP="00057201">
      <w:pPr>
        <w:rPr>
          <w:sz w:val="24"/>
          <w:szCs w:val="24"/>
        </w:rPr>
      </w:pPr>
      <w:r>
        <w:rPr>
          <w:sz w:val="24"/>
          <w:szCs w:val="24"/>
        </w:rPr>
        <w:t>500 g Mehl</w:t>
      </w:r>
    </w:p>
    <w:p w14:paraId="1205957D" w14:textId="77777777" w:rsidR="00057201" w:rsidRDefault="00057201" w:rsidP="00057201">
      <w:pPr>
        <w:rPr>
          <w:sz w:val="24"/>
          <w:szCs w:val="24"/>
        </w:rPr>
      </w:pPr>
      <w:r>
        <w:rPr>
          <w:sz w:val="24"/>
          <w:szCs w:val="24"/>
        </w:rPr>
        <w:t>500 ml Milch</w:t>
      </w:r>
    </w:p>
    <w:p w14:paraId="7B44888A" w14:textId="77777777" w:rsidR="00057201" w:rsidRDefault="00057201" w:rsidP="00057201">
      <w:pPr>
        <w:rPr>
          <w:sz w:val="24"/>
          <w:szCs w:val="24"/>
        </w:rPr>
      </w:pPr>
      <w:r>
        <w:rPr>
          <w:sz w:val="24"/>
          <w:szCs w:val="24"/>
        </w:rPr>
        <w:t>1 Würfel frische Hefe</w:t>
      </w:r>
    </w:p>
    <w:p w14:paraId="0F3715D0" w14:textId="77777777" w:rsidR="00057201" w:rsidRDefault="00057201" w:rsidP="00057201">
      <w:pPr>
        <w:rPr>
          <w:sz w:val="24"/>
          <w:szCs w:val="24"/>
        </w:rPr>
      </w:pPr>
      <w:r>
        <w:rPr>
          <w:sz w:val="24"/>
          <w:szCs w:val="24"/>
        </w:rPr>
        <w:t>Zucker, Salz</w:t>
      </w:r>
    </w:p>
    <w:p w14:paraId="4F4C93D2" w14:textId="77777777" w:rsidR="00057201" w:rsidRDefault="00057201" w:rsidP="00057201">
      <w:pPr>
        <w:rPr>
          <w:sz w:val="24"/>
          <w:szCs w:val="24"/>
        </w:rPr>
      </w:pPr>
      <w:r>
        <w:rPr>
          <w:sz w:val="24"/>
          <w:szCs w:val="24"/>
        </w:rPr>
        <w:t>6 Eier</w:t>
      </w:r>
    </w:p>
    <w:p w14:paraId="47CFAF2A" w14:textId="77777777" w:rsidR="00057201" w:rsidRDefault="00057201" w:rsidP="00057201">
      <w:pPr>
        <w:rPr>
          <w:sz w:val="24"/>
          <w:szCs w:val="24"/>
        </w:rPr>
      </w:pPr>
      <w:r>
        <w:rPr>
          <w:sz w:val="24"/>
          <w:szCs w:val="24"/>
        </w:rPr>
        <w:t>9 EL Öl</w:t>
      </w:r>
    </w:p>
    <w:p w14:paraId="057FA9DD" w14:textId="77777777" w:rsidR="00057201" w:rsidRDefault="00057201" w:rsidP="00057201">
      <w:pPr>
        <w:rPr>
          <w:sz w:val="24"/>
          <w:szCs w:val="24"/>
        </w:rPr>
      </w:pPr>
      <w:r>
        <w:rPr>
          <w:sz w:val="24"/>
          <w:szCs w:val="24"/>
        </w:rPr>
        <w:t>1 kg Zwiebeln</w:t>
      </w:r>
    </w:p>
    <w:p w14:paraId="0DA44154" w14:textId="77777777" w:rsidR="00057201" w:rsidRDefault="00057201" w:rsidP="00057201">
      <w:pPr>
        <w:rPr>
          <w:sz w:val="24"/>
          <w:szCs w:val="24"/>
        </w:rPr>
      </w:pPr>
      <w:r>
        <w:rPr>
          <w:sz w:val="24"/>
          <w:szCs w:val="24"/>
        </w:rPr>
        <w:t>500 g saure Sahne</w:t>
      </w:r>
    </w:p>
    <w:p w14:paraId="716AF646" w14:textId="77777777" w:rsidR="00057201" w:rsidRDefault="00057201" w:rsidP="00057201">
      <w:pPr>
        <w:rPr>
          <w:sz w:val="24"/>
          <w:szCs w:val="24"/>
        </w:rPr>
      </w:pPr>
      <w:r>
        <w:rPr>
          <w:sz w:val="24"/>
          <w:szCs w:val="24"/>
        </w:rPr>
        <w:t>1 TL Kümmel</w:t>
      </w:r>
    </w:p>
    <w:p w14:paraId="2F76D590" w14:textId="77777777" w:rsidR="00057201" w:rsidRDefault="00057201" w:rsidP="00057201">
      <w:pPr>
        <w:rPr>
          <w:sz w:val="24"/>
          <w:szCs w:val="24"/>
        </w:rPr>
      </w:pPr>
      <w:r>
        <w:rPr>
          <w:sz w:val="24"/>
          <w:szCs w:val="24"/>
        </w:rPr>
        <w:t>Pfeffer</w:t>
      </w:r>
    </w:p>
    <w:p w14:paraId="7CEBD225" w14:textId="77777777" w:rsidR="00057201" w:rsidRDefault="00057201" w:rsidP="00057201">
      <w:pPr>
        <w:rPr>
          <w:sz w:val="24"/>
          <w:szCs w:val="24"/>
        </w:rPr>
      </w:pPr>
    </w:p>
    <w:p w14:paraId="722D6518" w14:textId="5D7D1826" w:rsidR="009D7BD5" w:rsidRDefault="009D7BD5" w:rsidP="00057201">
      <w:pPr>
        <w:rPr>
          <w:sz w:val="24"/>
          <w:szCs w:val="24"/>
        </w:rPr>
      </w:pPr>
      <w:r>
        <w:rPr>
          <w:sz w:val="24"/>
          <w:szCs w:val="24"/>
        </w:rPr>
        <w:t>Zubereitung:</w:t>
      </w:r>
    </w:p>
    <w:p w14:paraId="7DE9D7AA" w14:textId="77777777" w:rsidR="00057201" w:rsidRPr="00FE5414" w:rsidRDefault="00057201" w:rsidP="00B40E8C">
      <w:pPr>
        <w:pStyle w:val="ListParagraph"/>
        <w:numPr>
          <w:ilvl w:val="0"/>
          <w:numId w:val="1207"/>
        </w:numPr>
        <w:spacing w:after="120"/>
        <w:ind w:left="714" w:hanging="357"/>
        <w:contextualSpacing w:val="0"/>
        <w:jc w:val="both"/>
        <w:rPr>
          <w:sz w:val="24"/>
          <w:szCs w:val="24"/>
        </w:rPr>
      </w:pPr>
      <w:r w:rsidRPr="00FE5414">
        <w:rPr>
          <w:sz w:val="24"/>
          <w:szCs w:val="24"/>
        </w:rPr>
        <w:t>Mehl in eine Schüssel sieben. 250 ml Milch lauwarm erhitzen. Hefe hineinbröckeln und darin auflösen. 4 EL Mehl abnehmen, mit 1 Prise Zucker zur Hefemilch geben und kurz umrühren. Vorteig unter einem Tuch an einem warmen Ort 30 Minuten gehen lassen. 1 große Prise Salz unter das Mehl mischen und eine Mulde hineindrücken. 2 Eier, 5 EL Öl und Vorteig in die Mulde geben. Erst mit den Knethaken des Handrührers, dann mit den Händen zu einem glatten Teig verkneten. Zugedeckt an einem warmen Ort etwa 1 Stunde gehen lassen.</w:t>
      </w:r>
    </w:p>
    <w:p w14:paraId="37514189" w14:textId="77777777" w:rsidR="009D7BD5" w:rsidRDefault="00057201" w:rsidP="00B40E8C">
      <w:pPr>
        <w:pStyle w:val="ListParagraph"/>
        <w:numPr>
          <w:ilvl w:val="0"/>
          <w:numId w:val="1207"/>
        </w:numPr>
        <w:spacing w:after="120"/>
        <w:ind w:left="714" w:hanging="357"/>
        <w:contextualSpacing w:val="0"/>
        <w:jc w:val="both"/>
        <w:rPr>
          <w:sz w:val="24"/>
          <w:szCs w:val="24"/>
        </w:rPr>
      </w:pPr>
      <w:r w:rsidRPr="00FE5414">
        <w:rPr>
          <w:sz w:val="24"/>
          <w:szCs w:val="24"/>
        </w:rPr>
        <w:t>Zwiebeln schälen und in feine Ringe hobeln. In 4 EL Öl bei niedriger Hitze glasig dünsten, aber nicht bräunen. In eine große Schüssel geben und auskühlen lassen. 4 Eier mit saurer Sahne, Kümmel, Salz und Pfeffer verquirlen. Alles mit der Eiermasse vermengen.</w:t>
      </w:r>
    </w:p>
    <w:p w14:paraId="1114D2FC" w14:textId="77777777" w:rsidR="004B3A97" w:rsidRDefault="00057201" w:rsidP="00B40E8C">
      <w:pPr>
        <w:pStyle w:val="ListParagraph"/>
        <w:numPr>
          <w:ilvl w:val="0"/>
          <w:numId w:val="1207"/>
        </w:numPr>
        <w:spacing w:after="120"/>
        <w:ind w:left="714" w:hanging="357"/>
        <w:contextualSpacing w:val="0"/>
        <w:jc w:val="both"/>
        <w:rPr>
          <w:sz w:val="24"/>
          <w:szCs w:val="24"/>
        </w:rPr>
      </w:pPr>
      <w:r w:rsidRPr="009D7BD5">
        <w:rPr>
          <w:sz w:val="24"/>
          <w:szCs w:val="24"/>
        </w:rPr>
        <w:t>Backofen auf 190 Grad (Umluft 170 Grad) vorheizen. Den Teig auf einer bemehlten Arbeitsfläche kräftig durchkneten und ca. 5 mm dick auf Blechgröße ausrollen. Die Teigplatte auf das mit Backpapier belegte Blech geben und einen kleinen Rand hochziehen. Den Teigboden ein paarmal mit einer Gabel einstechen. Die Zwiebel-Eiermasse gleichmäßig darauf verteilen. Den Zwiebelkuchen im Ofen auf der 2. Schiene von unten etwa 45 Minuten lang goldbraun backen.</w:t>
      </w:r>
    </w:p>
    <w:p w14:paraId="717848F3" w14:textId="77777777" w:rsidR="004B3A97" w:rsidRDefault="004B3A97">
      <w:pPr>
        <w:rPr>
          <w:sz w:val="24"/>
          <w:szCs w:val="24"/>
        </w:rPr>
      </w:pPr>
      <w:r>
        <w:rPr>
          <w:sz w:val="24"/>
          <w:szCs w:val="24"/>
        </w:rPr>
        <w:br w:type="page"/>
      </w:r>
    </w:p>
    <w:p w14:paraId="4717A680" w14:textId="1CE36288" w:rsidR="004B3A97" w:rsidRDefault="004B3A97" w:rsidP="00DE55BF">
      <w:pPr>
        <w:pStyle w:val="Heading2"/>
        <w:spacing w:after="240"/>
      </w:pPr>
      <w:r>
        <w:lastRenderedPageBreak/>
        <w:t>Elsässischer Zwiebelkuchen</w:t>
      </w:r>
      <w:r w:rsidR="00B41EE0">
        <w:rPr>
          <w:rStyle w:val="FootnoteReference"/>
        </w:rPr>
        <w:footnoteReference w:id="1646"/>
      </w:r>
    </w:p>
    <w:p w14:paraId="0A72ACD7" w14:textId="77777777" w:rsidR="00494862" w:rsidRDefault="004B3A97" w:rsidP="004B3A97">
      <w:pPr>
        <w:spacing w:after="120"/>
        <w:jc w:val="both"/>
        <w:rPr>
          <w:sz w:val="24"/>
          <w:szCs w:val="24"/>
        </w:rPr>
      </w:pPr>
      <w:r w:rsidRPr="00DE55BF">
        <w:rPr>
          <w:sz w:val="24"/>
          <w:szCs w:val="24"/>
          <w:u w:val="single"/>
        </w:rPr>
        <w:t>Zutaten</w:t>
      </w:r>
      <w:r>
        <w:rPr>
          <w:sz w:val="24"/>
          <w:szCs w:val="24"/>
        </w:rPr>
        <w:t xml:space="preserve"> </w:t>
      </w:r>
      <w:r w:rsidR="00494862">
        <w:rPr>
          <w:sz w:val="24"/>
          <w:szCs w:val="24"/>
        </w:rPr>
        <w:t>für 6 Portionen</w:t>
      </w:r>
    </w:p>
    <w:p w14:paraId="31CF191D" w14:textId="77777777" w:rsidR="00494862" w:rsidRPr="00DE55BF" w:rsidRDefault="00494862" w:rsidP="004B3A97">
      <w:pPr>
        <w:spacing w:after="120"/>
        <w:jc w:val="both"/>
        <w:rPr>
          <w:i/>
          <w:iCs/>
          <w:sz w:val="24"/>
          <w:szCs w:val="24"/>
        </w:rPr>
      </w:pPr>
      <w:r w:rsidRPr="00DE55BF">
        <w:rPr>
          <w:i/>
          <w:iCs/>
          <w:sz w:val="24"/>
          <w:szCs w:val="24"/>
        </w:rPr>
        <w:t>Für den Teig:</w:t>
      </w:r>
    </w:p>
    <w:p w14:paraId="2DAA8A91" w14:textId="77777777" w:rsidR="00494862" w:rsidRDefault="00494862" w:rsidP="004B3A97">
      <w:pPr>
        <w:spacing w:after="120"/>
        <w:jc w:val="both"/>
        <w:rPr>
          <w:sz w:val="24"/>
          <w:szCs w:val="24"/>
        </w:rPr>
      </w:pPr>
      <w:r>
        <w:rPr>
          <w:sz w:val="24"/>
          <w:szCs w:val="24"/>
        </w:rPr>
        <w:t>250 g Mehl</w:t>
      </w:r>
    </w:p>
    <w:p w14:paraId="73E24BBF" w14:textId="77777777" w:rsidR="00494862" w:rsidRDefault="00494862" w:rsidP="004B3A97">
      <w:pPr>
        <w:spacing w:after="120"/>
        <w:jc w:val="both"/>
        <w:rPr>
          <w:sz w:val="24"/>
          <w:szCs w:val="24"/>
        </w:rPr>
      </w:pPr>
      <w:r>
        <w:rPr>
          <w:sz w:val="24"/>
          <w:szCs w:val="24"/>
        </w:rPr>
        <w:t>125 g weiche Butter</w:t>
      </w:r>
    </w:p>
    <w:p w14:paraId="2BA8454E" w14:textId="77777777" w:rsidR="00494862" w:rsidRDefault="00494862" w:rsidP="004B3A97">
      <w:pPr>
        <w:spacing w:after="120"/>
        <w:jc w:val="both"/>
        <w:rPr>
          <w:sz w:val="24"/>
          <w:szCs w:val="24"/>
        </w:rPr>
      </w:pPr>
      <w:r>
        <w:rPr>
          <w:sz w:val="24"/>
          <w:szCs w:val="24"/>
        </w:rPr>
        <w:t>1 Ei</w:t>
      </w:r>
    </w:p>
    <w:p w14:paraId="52143C23" w14:textId="77777777" w:rsidR="00494862" w:rsidRDefault="00494862" w:rsidP="004B3A97">
      <w:pPr>
        <w:spacing w:after="120"/>
        <w:jc w:val="both"/>
        <w:rPr>
          <w:sz w:val="24"/>
          <w:szCs w:val="24"/>
        </w:rPr>
      </w:pPr>
      <w:r>
        <w:rPr>
          <w:sz w:val="24"/>
          <w:szCs w:val="24"/>
        </w:rPr>
        <w:t>Salz</w:t>
      </w:r>
    </w:p>
    <w:p w14:paraId="4A1A233A" w14:textId="77777777" w:rsidR="00494862" w:rsidRDefault="00494862" w:rsidP="004B3A97">
      <w:pPr>
        <w:spacing w:after="120"/>
        <w:jc w:val="both"/>
        <w:rPr>
          <w:sz w:val="24"/>
          <w:szCs w:val="24"/>
        </w:rPr>
      </w:pPr>
    </w:p>
    <w:p w14:paraId="2B640686" w14:textId="77777777" w:rsidR="00494862" w:rsidRPr="00DE55BF" w:rsidRDefault="00494862" w:rsidP="004B3A97">
      <w:pPr>
        <w:spacing w:after="120"/>
        <w:jc w:val="both"/>
        <w:rPr>
          <w:i/>
          <w:iCs/>
          <w:sz w:val="24"/>
          <w:szCs w:val="24"/>
        </w:rPr>
      </w:pPr>
      <w:r w:rsidRPr="00DE55BF">
        <w:rPr>
          <w:i/>
          <w:iCs/>
          <w:sz w:val="24"/>
          <w:szCs w:val="24"/>
        </w:rPr>
        <w:t>Für den Belag:</w:t>
      </w:r>
    </w:p>
    <w:p w14:paraId="2FD0F1D4" w14:textId="77777777" w:rsidR="00494862" w:rsidRDefault="00494862" w:rsidP="004B3A97">
      <w:pPr>
        <w:spacing w:after="120"/>
        <w:jc w:val="both"/>
        <w:rPr>
          <w:sz w:val="24"/>
          <w:szCs w:val="24"/>
        </w:rPr>
      </w:pPr>
      <w:r>
        <w:rPr>
          <w:sz w:val="24"/>
          <w:szCs w:val="24"/>
        </w:rPr>
        <w:t>1 kg milde Zwiebeln</w:t>
      </w:r>
    </w:p>
    <w:p w14:paraId="2DCA5689" w14:textId="77777777" w:rsidR="0016510B" w:rsidRDefault="00494862" w:rsidP="004B3A97">
      <w:pPr>
        <w:spacing w:after="120"/>
        <w:jc w:val="both"/>
        <w:rPr>
          <w:sz w:val="24"/>
          <w:szCs w:val="24"/>
        </w:rPr>
      </w:pPr>
      <w:r>
        <w:rPr>
          <w:sz w:val="24"/>
          <w:szCs w:val="24"/>
        </w:rPr>
        <w:t xml:space="preserve">2 EL </w:t>
      </w:r>
      <w:r w:rsidR="0016510B">
        <w:rPr>
          <w:sz w:val="24"/>
          <w:szCs w:val="24"/>
        </w:rPr>
        <w:t>Butter oder Gänseschmalz</w:t>
      </w:r>
    </w:p>
    <w:p w14:paraId="4B3566F3" w14:textId="77777777" w:rsidR="0016510B" w:rsidRDefault="0016510B" w:rsidP="004B3A97">
      <w:pPr>
        <w:spacing w:after="120"/>
        <w:jc w:val="both"/>
        <w:rPr>
          <w:sz w:val="24"/>
          <w:szCs w:val="24"/>
        </w:rPr>
      </w:pPr>
      <w:r>
        <w:rPr>
          <w:sz w:val="24"/>
          <w:szCs w:val="24"/>
        </w:rPr>
        <w:t>1 Msp. Geriebene Muskatnuss</w:t>
      </w:r>
    </w:p>
    <w:p w14:paraId="1A4700AA" w14:textId="77777777" w:rsidR="0016510B" w:rsidRDefault="0016510B" w:rsidP="004B3A97">
      <w:pPr>
        <w:spacing w:after="120"/>
        <w:jc w:val="both"/>
        <w:rPr>
          <w:sz w:val="24"/>
          <w:szCs w:val="24"/>
        </w:rPr>
      </w:pPr>
      <w:r>
        <w:rPr>
          <w:sz w:val="24"/>
          <w:szCs w:val="24"/>
        </w:rPr>
        <w:t>1 EL Mehl</w:t>
      </w:r>
    </w:p>
    <w:p w14:paraId="41C91D5C" w14:textId="77777777" w:rsidR="0016510B" w:rsidRDefault="0016510B" w:rsidP="004B3A97">
      <w:pPr>
        <w:spacing w:after="120"/>
        <w:jc w:val="both"/>
        <w:rPr>
          <w:sz w:val="24"/>
          <w:szCs w:val="24"/>
        </w:rPr>
      </w:pPr>
      <w:r>
        <w:rPr>
          <w:sz w:val="24"/>
          <w:szCs w:val="24"/>
        </w:rPr>
        <w:t>100 g Crème fraîche</w:t>
      </w:r>
    </w:p>
    <w:p w14:paraId="7C4E1627" w14:textId="77777777" w:rsidR="00A209FD" w:rsidRDefault="00A209FD" w:rsidP="004B3A97">
      <w:pPr>
        <w:spacing w:after="120"/>
        <w:jc w:val="both"/>
        <w:rPr>
          <w:sz w:val="24"/>
          <w:szCs w:val="24"/>
        </w:rPr>
      </w:pPr>
      <w:r>
        <w:rPr>
          <w:sz w:val="24"/>
          <w:szCs w:val="24"/>
        </w:rPr>
        <w:t>2 Eier</w:t>
      </w:r>
    </w:p>
    <w:p w14:paraId="4B532DC3" w14:textId="594F109D" w:rsidR="00A209FD" w:rsidRDefault="00A209FD" w:rsidP="004B3A97">
      <w:pPr>
        <w:spacing w:after="120"/>
        <w:jc w:val="both"/>
        <w:rPr>
          <w:sz w:val="24"/>
          <w:szCs w:val="24"/>
        </w:rPr>
      </w:pPr>
      <w:r>
        <w:rPr>
          <w:sz w:val="24"/>
          <w:szCs w:val="24"/>
        </w:rPr>
        <w:t>Salz, Pfeffer</w:t>
      </w:r>
    </w:p>
    <w:p w14:paraId="4B6EF436" w14:textId="77777777" w:rsidR="00A209FD" w:rsidRDefault="00A209FD" w:rsidP="004B3A97">
      <w:pPr>
        <w:spacing w:after="120"/>
        <w:jc w:val="both"/>
        <w:rPr>
          <w:sz w:val="24"/>
          <w:szCs w:val="24"/>
        </w:rPr>
      </w:pPr>
    </w:p>
    <w:p w14:paraId="1626596D" w14:textId="77777777" w:rsidR="00A209FD" w:rsidRDefault="00A209FD" w:rsidP="004B3A97">
      <w:pPr>
        <w:spacing w:after="120"/>
        <w:jc w:val="both"/>
        <w:rPr>
          <w:sz w:val="24"/>
          <w:szCs w:val="24"/>
        </w:rPr>
      </w:pPr>
      <w:r>
        <w:rPr>
          <w:sz w:val="24"/>
          <w:szCs w:val="24"/>
        </w:rPr>
        <w:t>Zubereitungszeit:</w:t>
      </w:r>
      <w:r>
        <w:rPr>
          <w:sz w:val="24"/>
          <w:szCs w:val="24"/>
        </w:rPr>
        <w:tab/>
        <w:t>2,5 Stunden</w:t>
      </w:r>
    </w:p>
    <w:p w14:paraId="18F38B14" w14:textId="77777777" w:rsidR="00A209FD" w:rsidRPr="00DE55BF" w:rsidRDefault="00A209FD" w:rsidP="00B40E8C">
      <w:pPr>
        <w:pStyle w:val="ListParagraph"/>
        <w:numPr>
          <w:ilvl w:val="0"/>
          <w:numId w:val="1843"/>
        </w:numPr>
        <w:spacing w:after="120"/>
        <w:contextualSpacing w:val="0"/>
        <w:jc w:val="both"/>
        <w:rPr>
          <w:sz w:val="24"/>
          <w:szCs w:val="24"/>
        </w:rPr>
      </w:pPr>
      <w:r w:rsidRPr="00DE55BF">
        <w:rPr>
          <w:sz w:val="24"/>
          <w:szCs w:val="24"/>
        </w:rPr>
        <w:t>Das Mehl in eine Schüssel sieben, eine Mulde hineindrücken. Die Butter und das Ei hineingeben. Verkneten. 1,5 EL kaltes Wasser unterkneten. Salzen. Den Teig nicht zu stark kneten. Zum Schluss mit dem Handballen einmal kräftig durchwalken. Den Teig ca. 1 Stunde ruhen lassen.</w:t>
      </w:r>
    </w:p>
    <w:p w14:paraId="30978581" w14:textId="0C5DA88D" w:rsidR="00A209FD" w:rsidRPr="00DE55BF" w:rsidRDefault="00A209FD" w:rsidP="00B40E8C">
      <w:pPr>
        <w:pStyle w:val="ListParagraph"/>
        <w:numPr>
          <w:ilvl w:val="0"/>
          <w:numId w:val="1843"/>
        </w:numPr>
        <w:spacing w:after="120"/>
        <w:contextualSpacing w:val="0"/>
        <w:jc w:val="both"/>
        <w:rPr>
          <w:sz w:val="24"/>
          <w:szCs w:val="24"/>
        </w:rPr>
      </w:pPr>
      <w:r w:rsidRPr="00DE55BF">
        <w:rPr>
          <w:sz w:val="24"/>
          <w:szCs w:val="24"/>
        </w:rPr>
        <w:t xml:space="preserve">Die Zwiebeln schälen </w:t>
      </w:r>
      <w:r w:rsidR="00DE55BF" w:rsidRPr="00DE55BF">
        <w:rPr>
          <w:sz w:val="24"/>
          <w:szCs w:val="24"/>
        </w:rPr>
        <w:t>und</w:t>
      </w:r>
      <w:r w:rsidRPr="00DE55BF">
        <w:rPr>
          <w:sz w:val="24"/>
          <w:szCs w:val="24"/>
        </w:rPr>
        <w:t xml:space="preserve"> fein hacken. Mit etwas Wasser in einen Topf geben und bei milder Hitze glasig schmoren. Gänseschmalz oder Butter dazugeben. Mit Muskatnuss, Salz und Pfeffer würzen. Mehl anstäuben und gut verrühren. Créme fraîche dazugeben und noch ein paar Minuten köcheln lassen. Die Eier in </w:t>
      </w:r>
      <w:r w:rsidR="00DE55BF" w:rsidRPr="00DE55BF">
        <w:rPr>
          <w:sz w:val="24"/>
          <w:szCs w:val="24"/>
        </w:rPr>
        <w:t>einer</w:t>
      </w:r>
      <w:r w:rsidRPr="00DE55BF">
        <w:rPr>
          <w:sz w:val="24"/>
          <w:szCs w:val="24"/>
        </w:rPr>
        <w:t xml:space="preserve"> Schüssel verquirlen, mit der Zwiebelmasse mi</w:t>
      </w:r>
      <w:r w:rsidR="00DE55BF" w:rsidRPr="00DE55BF">
        <w:rPr>
          <w:sz w:val="24"/>
          <w:szCs w:val="24"/>
        </w:rPr>
        <w:t>s</w:t>
      </w:r>
      <w:r w:rsidRPr="00DE55BF">
        <w:rPr>
          <w:sz w:val="24"/>
          <w:szCs w:val="24"/>
        </w:rPr>
        <w:t>chen. Den Backofen auf 220 Grad vorheizen.</w:t>
      </w:r>
    </w:p>
    <w:p w14:paraId="73F6BE13" w14:textId="307A23B3" w:rsidR="00DE55BF" w:rsidRPr="00DE55BF" w:rsidRDefault="00A209FD" w:rsidP="00B40E8C">
      <w:pPr>
        <w:pStyle w:val="ListParagraph"/>
        <w:numPr>
          <w:ilvl w:val="0"/>
          <w:numId w:val="1843"/>
        </w:numPr>
        <w:spacing w:after="120"/>
        <w:contextualSpacing w:val="0"/>
        <w:jc w:val="both"/>
        <w:rPr>
          <w:sz w:val="24"/>
          <w:szCs w:val="24"/>
        </w:rPr>
      </w:pPr>
      <w:r w:rsidRPr="00DE55BF">
        <w:rPr>
          <w:sz w:val="24"/>
          <w:szCs w:val="24"/>
        </w:rPr>
        <w:t>Den Teig ausrollen, in eine Springform von 28 cm Durchmesser legen, eine</w:t>
      </w:r>
      <w:r w:rsidR="00DE55BF" w:rsidRPr="00DE55BF">
        <w:rPr>
          <w:sz w:val="24"/>
          <w:szCs w:val="24"/>
        </w:rPr>
        <w:t>n</w:t>
      </w:r>
      <w:r w:rsidRPr="00DE55BF">
        <w:rPr>
          <w:sz w:val="24"/>
          <w:szCs w:val="24"/>
        </w:rPr>
        <w:t xml:space="preserve"> Rand hochziehen</w:t>
      </w:r>
      <w:r w:rsidR="00DE55BF" w:rsidRPr="00DE55BF">
        <w:rPr>
          <w:sz w:val="24"/>
          <w:szCs w:val="24"/>
        </w:rPr>
        <w:t>. Den Teig mehrmals mit einer Gabel einstechen. Die Zwiebeln auf dem Teig verteilen. Den Kuchen im Backofen in etwa 30 Minuten goldgelb backen. Lauwarm servieren.</w:t>
      </w:r>
    </w:p>
    <w:p w14:paraId="42B68462" w14:textId="77777777" w:rsidR="00DE55BF" w:rsidRDefault="00DE55BF" w:rsidP="00DE55BF">
      <w:pPr>
        <w:spacing w:after="120"/>
        <w:jc w:val="both"/>
        <w:rPr>
          <w:sz w:val="24"/>
          <w:szCs w:val="24"/>
        </w:rPr>
      </w:pPr>
    </w:p>
    <w:p w14:paraId="6326B22F" w14:textId="77777777" w:rsidR="00C0382D" w:rsidRDefault="00DE55BF" w:rsidP="00DE55BF">
      <w:pPr>
        <w:spacing w:after="120"/>
        <w:ind w:left="1416" w:hanging="1416"/>
        <w:jc w:val="both"/>
        <w:rPr>
          <w:sz w:val="24"/>
          <w:szCs w:val="24"/>
        </w:rPr>
      </w:pPr>
      <w:r>
        <w:rPr>
          <w:sz w:val="24"/>
          <w:szCs w:val="24"/>
        </w:rPr>
        <w:t>Kommentar:</w:t>
      </w:r>
      <w:r>
        <w:rPr>
          <w:sz w:val="24"/>
          <w:szCs w:val="24"/>
        </w:rPr>
        <w:tab/>
        <w:t xml:space="preserve">Also ich mag den Zwiebelkuchen ohne Hefeteig am allerliebsten. Also diesen hier </w:t>
      </w:r>
      <w:r w:rsidRPr="00DE55BF">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Pr>
          <w:sz w:val="24"/>
          <w:szCs w:val="24"/>
        </w:rPr>
        <w:t xml:space="preserve"> Und dann neuer Wein dazu. Herrlich. Aber bedenkt, wenn ihr den </w:t>
      </w:r>
      <w:r>
        <w:rPr>
          <w:sz w:val="24"/>
          <w:szCs w:val="24"/>
        </w:rPr>
        <w:lastRenderedPageBreak/>
        <w:t>neuen Süßen transportiert, er darf nur aufrecht gelagert werden. Er explodiert sonst.</w:t>
      </w:r>
    </w:p>
    <w:p w14:paraId="23713A9B" w14:textId="77777777" w:rsidR="00C0382D" w:rsidRDefault="00C0382D" w:rsidP="00DE55BF">
      <w:pPr>
        <w:spacing w:after="120"/>
        <w:ind w:left="1416" w:hanging="1416"/>
        <w:jc w:val="both"/>
        <w:rPr>
          <w:sz w:val="24"/>
          <w:szCs w:val="24"/>
        </w:rPr>
      </w:pPr>
    </w:p>
    <w:p w14:paraId="00913781" w14:textId="77777777" w:rsidR="00C0382D" w:rsidRDefault="00C0382D">
      <w:pPr>
        <w:rPr>
          <w:sz w:val="24"/>
          <w:szCs w:val="24"/>
        </w:rPr>
      </w:pPr>
      <w:r>
        <w:rPr>
          <w:sz w:val="24"/>
          <w:szCs w:val="24"/>
        </w:rPr>
        <w:br w:type="page"/>
      </w:r>
    </w:p>
    <w:p w14:paraId="5CB2C4D4" w14:textId="0A889425" w:rsidR="00C0382D" w:rsidRDefault="00C0382D" w:rsidP="00F700D4">
      <w:pPr>
        <w:pStyle w:val="Heading2"/>
        <w:spacing w:after="240"/>
      </w:pPr>
      <w:r>
        <w:lastRenderedPageBreak/>
        <w:t>Zwiebeltarte</w:t>
      </w:r>
      <w:r w:rsidR="00866C82">
        <w:rPr>
          <w:rStyle w:val="FootnoteReference"/>
        </w:rPr>
        <w:footnoteReference w:id="1647"/>
      </w:r>
    </w:p>
    <w:p w14:paraId="1719DE0D" w14:textId="77777777" w:rsidR="00C0382D" w:rsidRDefault="00C0382D" w:rsidP="00C0382D">
      <w:pPr>
        <w:spacing w:after="120"/>
        <w:jc w:val="both"/>
        <w:rPr>
          <w:sz w:val="24"/>
          <w:szCs w:val="24"/>
        </w:rPr>
      </w:pPr>
      <w:r w:rsidRPr="00F700D4">
        <w:rPr>
          <w:sz w:val="24"/>
          <w:szCs w:val="24"/>
          <w:u w:val="single"/>
        </w:rPr>
        <w:t>Zutaten</w:t>
      </w:r>
      <w:r>
        <w:rPr>
          <w:sz w:val="24"/>
          <w:szCs w:val="24"/>
        </w:rPr>
        <w:t xml:space="preserve"> (für 3 – 4 Portionen)</w:t>
      </w:r>
    </w:p>
    <w:p w14:paraId="06F98E37" w14:textId="77777777" w:rsidR="00C0382D" w:rsidRPr="00F700D4" w:rsidRDefault="00C0382D" w:rsidP="00C0382D">
      <w:pPr>
        <w:spacing w:after="120"/>
        <w:jc w:val="both"/>
        <w:rPr>
          <w:i/>
          <w:iCs/>
          <w:sz w:val="24"/>
          <w:szCs w:val="24"/>
        </w:rPr>
      </w:pPr>
      <w:r w:rsidRPr="00F700D4">
        <w:rPr>
          <w:i/>
          <w:iCs/>
          <w:sz w:val="24"/>
          <w:szCs w:val="24"/>
        </w:rPr>
        <w:t>Für den Teig:</w:t>
      </w:r>
    </w:p>
    <w:p w14:paraId="5AC7B714" w14:textId="77777777" w:rsidR="00C0382D" w:rsidRDefault="00C0382D" w:rsidP="00C0382D">
      <w:pPr>
        <w:spacing w:after="120"/>
        <w:jc w:val="both"/>
        <w:rPr>
          <w:sz w:val="24"/>
          <w:szCs w:val="24"/>
        </w:rPr>
      </w:pPr>
      <w:r>
        <w:rPr>
          <w:sz w:val="24"/>
          <w:szCs w:val="24"/>
        </w:rPr>
        <w:t>250 g Mehl</w:t>
      </w:r>
    </w:p>
    <w:p w14:paraId="6CBCE44B" w14:textId="77777777" w:rsidR="00C0382D" w:rsidRDefault="00C0382D" w:rsidP="00C0382D">
      <w:pPr>
        <w:spacing w:after="120"/>
        <w:jc w:val="both"/>
        <w:rPr>
          <w:sz w:val="24"/>
          <w:szCs w:val="24"/>
        </w:rPr>
      </w:pPr>
      <w:r>
        <w:rPr>
          <w:sz w:val="24"/>
          <w:szCs w:val="24"/>
        </w:rPr>
        <w:t>120 ml Olivenöl</w:t>
      </w:r>
    </w:p>
    <w:p w14:paraId="59F3A56E" w14:textId="77777777" w:rsidR="00C0382D" w:rsidRDefault="00C0382D" w:rsidP="00C0382D">
      <w:pPr>
        <w:spacing w:after="120"/>
        <w:jc w:val="both"/>
        <w:rPr>
          <w:sz w:val="24"/>
          <w:szCs w:val="24"/>
        </w:rPr>
      </w:pPr>
      <w:r>
        <w:rPr>
          <w:sz w:val="24"/>
          <w:szCs w:val="24"/>
        </w:rPr>
        <w:t>1 TL Salz</w:t>
      </w:r>
    </w:p>
    <w:p w14:paraId="6EED5158" w14:textId="77777777" w:rsidR="00C0382D" w:rsidRDefault="00C0382D" w:rsidP="00C0382D">
      <w:pPr>
        <w:spacing w:after="120"/>
        <w:jc w:val="both"/>
        <w:rPr>
          <w:sz w:val="24"/>
          <w:szCs w:val="24"/>
        </w:rPr>
      </w:pPr>
    </w:p>
    <w:p w14:paraId="46846B62" w14:textId="77777777" w:rsidR="00C0382D" w:rsidRPr="00F700D4" w:rsidRDefault="00C0382D" w:rsidP="00C0382D">
      <w:pPr>
        <w:spacing w:after="120"/>
        <w:jc w:val="both"/>
        <w:rPr>
          <w:i/>
          <w:iCs/>
          <w:sz w:val="24"/>
          <w:szCs w:val="24"/>
        </w:rPr>
      </w:pPr>
      <w:r w:rsidRPr="00F700D4">
        <w:rPr>
          <w:i/>
          <w:iCs/>
          <w:sz w:val="24"/>
          <w:szCs w:val="24"/>
        </w:rPr>
        <w:t>Für den Belag:</w:t>
      </w:r>
    </w:p>
    <w:p w14:paraId="73ECDDE0" w14:textId="77777777" w:rsidR="00C0382D" w:rsidRDefault="00C0382D" w:rsidP="00C0382D">
      <w:pPr>
        <w:spacing w:after="120"/>
        <w:jc w:val="both"/>
        <w:rPr>
          <w:sz w:val="24"/>
          <w:szCs w:val="24"/>
        </w:rPr>
      </w:pPr>
      <w:r>
        <w:rPr>
          <w:sz w:val="24"/>
          <w:szCs w:val="24"/>
        </w:rPr>
        <w:t>4 große milde Zwiebeln</w:t>
      </w:r>
    </w:p>
    <w:p w14:paraId="38940C8F" w14:textId="77777777" w:rsidR="00C0382D" w:rsidRDefault="00C0382D" w:rsidP="00C0382D">
      <w:pPr>
        <w:spacing w:after="120"/>
        <w:jc w:val="both"/>
        <w:rPr>
          <w:sz w:val="24"/>
          <w:szCs w:val="24"/>
        </w:rPr>
      </w:pPr>
      <w:r>
        <w:rPr>
          <w:sz w:val="24"/>
          <w:szCs w:val="24"/>
        </w:rPr>
        <w:t>40 g Butter</w:t>
      </w:r>
    </w:p>
    <w:p w14:paraId="7CC82D08" w14:textId="77777777" w:rsidR="00C0382D" w:rsidRDefault="00C0382D" w:rsidP="00C0382D">
      <w:pPr>
        <w:spacing w:after="120"/>
        <w:jc w:val="both"/>
        <w:rPr>
          <w:sz w:val="24"/>
          <w:szCs w:val="24"/>
        </w:rPr>
      </w:pPr>
      <w:r>
        <w:rPr>
          <w:sz w:val="24"/>
          <w:szCs w:val="24"/>
        </w:rPr>
        <w:t>Salz, Pfeffer</w:t>
      </w:r>
    </w:p>
    <w:p w14:paraId="015100B4" w14:textId="77777777" w:rsidR="00C0382D" w:rsidRDefault="00C0382D" w:rsidP="00C0382D">
      <w:pPr>
        <w:spacing w:after="120"/>
        <w:jc w:val="both"/>
        <w:rPr>
          <w:sz w:val="24"/>
          <w:szCs w:val="24"/>
        </w:rPr>
      </w:pPr>
      <w:r>
        <w:rPr>
          <w:sz w:val="24"/>
          <w:szCs w:val="24"/>
        </w:rPr>
        <w:t>100 ml Weißwein</w:t>
      </w:r>
    </w:p>
    <w:p w14:paraId="00431C24" w14:textId="77777777" w:rsidR="0045539E" w:rsidRDefault="0045539E" w:rsidP="00C0382D">
      <w:pPr>
        <w:spacing w:after="120"/>
        <w:jc w:val="both"/>
        <w:rPr>
          <w:sz w:val="24"/>
          <w:szCs w:val="24"/>
        </w:rPr>
      </w:pPr>
      <w:r>
        <w:rPr>
          <w:sz w:val="24"/>
          <w:szCs w:val="24"/>
        </w:rPr>
        <w:t>2 Zweige Thymian</w:t>
      </w:r>
    </w:p>
    <w:p w14:paraId="420F8AE0" w14:textId="77777777" w:rsidR="0045539E" w:rsidRDefault="0045539E" w:rsidP="00C0382D">
      <w:pPr>
        <w:spacing w:after="120"/>
        <w:jc w:val="both"/>
        <w:rPr>
          <w:sz w:val="24"/>
          <w:szCs w:val="24"/>
        </w:rPr>
      </w:pPr>
    </w:p>
    <w:p w14:paraId="6EE6F0B9" w14:textId="77777777" w:rsidR="0045539E" w:rsidRDefault="0045539E" w:rsidP="00C0382D">
      <w:pPr>
        <w:spacing w:after="120"/>
        <w:jc w:val="both"/>
        <w:rPr>
          <w:sz w:val="24"/>
          <w:szCs w:val="24"/>
        </w:rPr>
      </w:pPr>
      <w:r>
        <w:rPr>
          <w:sz w:val="24"/>
          <w:szCs w:val="24"/>
        </w:rPr>
        <w:t>Zubereitung:</w:t>
      </w:r>
    </w:p>
    <w:p w14:paraId="2F285A4A" w14:textId="77777777" w:rsidR="006D3F80" w:rsidRPr="00F700D4" w:rsidRDefault="00D46A5F" w:rsidP="00B40E8C">
      <w:pPr>
        <w:pStyle w:val="ListParagraph"/>
        <w:numPr>
          <w:ilvl w:val="0"/>
          <w:numId w:val="1938"/>
        </w:numPr>
        <w:spacing w:after="120"/>
        <w:ind w:left="714" w:hanging="357"/>
        <w:contextualSpacing w:val="0"/>
        <w:jc w:val="both"/>
        <w:rPr>
          <w:sz w:val="24"/>
          <w:szCs w:val="24"/>
        </w:rPr>
      </w:pPr>
      <w:r w:rsidRPr="00F700D4">
        <w:rPr>
          <w:sz w:val="24"/>
          <w:szCs w:val="24"/>
        </w:rPr>
        <w:t>Mit dem Knethaken des Rührgeräts werden Mehl, Öl und Salz vermengt, sodass sich Klümpchen bilden. 90 ml kaltes Wasser werden langsam dazugegeben. Weiterrühren, bis ein Teig entsteht, den man eventuell noch einmal mit den Händen durch</w:t>
      </w:r>
      <w:r w:rsidR="006D3F80" w:rsidRPr="00F700D4">
        <w:rPr>
          <w:sz w:val="24"/>
          <w:szCs w:val="24"/>
        </w:rPr>
        <w:t xml:space="preserve">knetet. </w:t>
      </w:r>
    </w:p>
    <w:p w14:paraId="1EB0C315" w14:textId="77777777" w:rsidR="006D3F80" w:rsidRPr="00F700D4" w:rsidRDefault="006D3F80" w:rsidP="00B40E8C">
      <w:pPr>
        <w:pStyle w:val="ListParagraph"/>
        <w:numPr>
          <w:ilvl w:val="0"/>
          <w:numId w:val="1938"/>
        </w:numPr>
        <w:spacing w:after="120"/>
        <w:ind w:left="714" w:hanging="357"/>
        <w:contextualSpacing w:val="0"/>
        <w:jc w:val="both"/>
        <w:rPr>
          <w:sz w:val="24"/>
          <w:szCs w:val="24"/>
        </w:rPr>
      </w:pPr>
      <w:r w:rsidRPr="00F700D4">
        <w:rPr>
          <w:sz w:val="24"/>
          <w:szCs w:val="24"/>
        </w:rPr>
        <w:t xml:space="preserve">Zwiebeln schälen und in feine Ringe schneiden – man sollte eine milde Sorte wählen, die ist meistens groß und weiß. </w:t>
      </w:r>
    </w:p>
    <w:p w14:paraId="5BFD39C7" w14:textId="271A3E7C" w:rsidR="007A7431" w:rsidRPr="00F700D4" w:rsidRDefault="006D3F80" w:rsidP="00B40E8C">
      <w:pPr>
        <w:pStyle w:val="ListParagraph"/>
        <w:numPr>
          <w:ilvl w:val="0"/>
          <w:numId w:val="1938"/>
        </w:numPr>
        <w:spacing w:after="120"/>
        <w:ind w:left="714" w:hanging="357"/>
        <w:contextualSpacing w:val="0"/>
        <w:jc w:val="both"/>
        <w:rPr>
          <w:sz w:val="24"/>
          <w:szCs w:val="24"/>
        </w:rPr>
      </w:pPr>
      <w:r w:rsidRPr="00F700D4">
        <w:rPr>
          <w:sz w:val="24"/>
          <w:szCs w:val="24"/>
        </w:rPr>
        <w:t>Butter in einer Pfanne schmelzen</w:t>
      </w:r>
      <w:r w:rsidR="007A7431" w:rsidRPr="00F700D4">
        <w:rPr>
          <w:sz w:val="24"/>
          <w:szCs w:val="24"/>
        </w:rPr>
        <w:t xml:space="preserve">, Zwiebeln darin andünsten, salzen und pfeffern, mit Weißwein ablöschen. 20 – 30 Minuten lang unter Rühren bei schwacher Hitze dünsten. Die Zwiebeln sollen am Ende butterweich sein und keine Farbe annehmen. </w:t>
      </w:r>
    </w:p>
    <w:p w14:paraId="146B3AD8" w14:textId="6323917F" w:rsidR="00CF2941" w:rsidRPr="00F700D4" w:rsidRDefault="007A7431" w:rsidP="00B40E8C">
      <w:pPr>
        <w:pStyle w:val="ListParagraph"/>
        <w:numPr>
          <w:ilvl w:val="0"/>
          <w:numId w:val="1938"/>
        </w:numPr>
        <w:spacing w:after="120"/>
        <w:ind w:left="714" w:hanging="357"/>
        <w:contextualSpacing w:val="0"/>
        <w:jc w:val="both"/>
        <w:rPr>
          <w:sz w:val="24"/>
          <w:szCs w:val="24"/>
        </w:rPr>
      </w:pPr>
      <w:r w:rsidRPr="00F700D4">
        <w:rPr>
          <w:sz w:val="24"/>
          <w:szCs w:val="24"/>
        </w:rPr>
        <w:t>Thymian waschen und trocken schütteln</w:t>
      </w:r>
      <w:r w:rsidR="00CF2941" w:rsidRPr="00F700D4">
        <w:rPr>
          <w:sz w:val="24"/>
          <w:szCs w:val="24"/>
        </w:rPr>
        <w:t>, die Blättchen abzupfen u</w:t>
      </w:r>
      <w:r w:rsidR="00FF7F53" w:rsidRPr="00F700D4">
        <w:rPr>
          <w:sz w:val="24"/>
          <w:szCs w:val="24"/>
        </w:rPr>
        <w:t>nd</w:t>
      </w:r>
      <w:r w:rsidR="00CF2941" w:rsidRPr="00F700D4">
        <w:rPr>
          <w:sz w:val="24"/>
          <w:szCs w:val="24"/>
        </w:rPr>
        <w:t xml:space="preserve"> diese zum Schluss hinzufügen. Zwiebelmischung gründlich abkühlen lassen.</w:t>
      </w:r>
    </w:p>
    <w:p w14:paraId="3D8926AF" w14:textId="77777777" w:rsidR="00FF7F53" w:rsidRPr="00F700D4" w:rsidRDefault="00CF2941" w:rsidP="00B40E8C">
      <w:pPr>
        <w:pStyle w:val="ListParagraph"/>
        <w:numPr>
          <w:ilvl w:val="0"/>
          <w:numId w:val="1938"/>
        </w:numPr>
        <w:spacing w:after="120"/>
        <w:ind w:left="714" w:hanging="357"/>
        <w:contextualSpacing w:val="0"/>
        <w:jc w:val="both"/>
        <w:rPr>
          <w:sz w:val="24"/>
          <w:szCs w:val="24"/>
        </w:rPr>
      </w:pPr>
      <w:r w:rsidRPr="00F700D4">
        <w:rPr>
          <w:sz w:val="24"/>
          <w:szCs w:val="24"/>
        </w:rPr>
        <w:t>Den Backofen auf 180 Grad vorheizen</w:t>
      </w:r>
      <w:r w:rsidR="00FF7F53" w:rsidRPr="00F700D4">
        <w:rPr>
          <w:sz w:val="24"/>
          <w:szCs w:val="24"/>
        </w:rPr>
        <w:t>. In einer Tarteform Backpapier auslegen und darauf den Teig geben. Teig mit den Händen in die Form drücken. Mit einer Gabel den Teig mehrmals einstechen. Zwiebeln darauf gleichmäßig verteilen und die Tarte im heißen Ofen 30 Minuten lang backen.</w:t>
      </w:r>
    </w:p>
    <w:p w14:paraId="2DDDF3B6" w14:textId="77777777" w:rsidR="00FF7F53" w:rsidRDefault="00FF7F53" w:rsidP="00C0382D">
      <w:pPr>
        <w:spacing w:after="120"/>
        <w:jc w:val="both"/>
        <w:rPr>
          <w:sz w:val="24"/>
          <w:szCs w:val="24"/>
        </w:rPr>
      </w:pPr>
    </w:p>
    <w:p w14:paraId="726795C1" w14:textId="76685A02" w:rsidR="00057201" w:rsidRPr="004B3A97" w:rsidRDefault="00FF7F53" w:rsidP="00F700D4">
      <w:pPr>
        <w:spacing w:after="120"/>
        <w:ind w:left="1416" w:hanging="1416"/>
        <w:jc w:val="both"/>
        <w:rPr>
          <w:sz w:val="24"/>
          <w:szCs w:val="24"/>
        </w:rPr>
      </w:pPr>
      <w:r>
        <w:rPr>
          <w:sz w:val="24"/>
          <w:szCs w:val="24"/>
        </w:rPr>
        <w:t>Kommentar:</w:t>
      </w:r>
      <w:r>
        <w:rPr>
          <w:sz w:val="24"/>
          <w:szCs w:val="24"/>
        </w:rPr>
        <w:tab/>
      </w:r>
      <w:r w:rsidR="00EE0FA1">
        <w:rPr>
          <w:sz w:val="24"/>
          <w:szCs w:val="24"/>
        </w:rPr>
        <w:t xml:space="preserve">Bei dieser Tarte muss man </w:t>
      </w:r>
      <w:r w:rsidR="00F700D4">
        <w:rPr>
          <w:sz w:val="24"/>
          <w:szCs w:val="24"/>
        </w:rPr>
        <w:t>Ge</w:t>
      </w:r>
      <w:r w:rsidR="00EE0FA1">
        <w:rPr>
          <w:sz w:val="24"/>
          <w:szCs w:val="24"/>
        </w:rPr>
        <w:t xml:space="preserve">duld haben, da die Zwiebeln bevor der Teig im Ofen gebacken wird, erst einmal eine halbe Stunde lang schonend gedünstet werden. </w:t>
      </w:r>
      <w:r w:rsidR="00057201" w:rsidRPr="004B3A97">
        <w:rPr>
          <w:sz w:val="24"/>
          <w:szCs w:val="24"/>
        </w:rPr>
        <w:br w:type="page"/>
      </w:r>
    </w:p>
    <w:p w14:paraId="24E03A5B" w14:textId="06FDEA0C" w:rsidR="002C5FD9" w:rsidRDefault="002C5FD9" w:rsidP="009D7BD5">
      <w:pPr>
        <w:pStyle w:val="Heading2"/>
        <w:spacing w:after="240"/>
      </w:pPr>
      <w:r>
        <w:lastRenderedPageBreak/>
        <w:t>Zwetschgen-Mandel-Tarte</w:t>
      </w:r>
      <w:r w:rsidR="00B26048">
        <w:rPr>
          <w:rStyle w:val="FootnoteReference"/>
        </w:rPr>
        <w:footnoteReference w:id="1648"/>
      </w:r>
      <w:r>
        <w:t xml:space="preserve"> </w:t>
      </w:r>
    </w:p>
    <w:p w14:paraId="0F4DE6E0" w14:textId="1DC57069" w:rsidR="002C5FD9" w:rsidRDefault="002C5FD9">
      <w:pPr>
        <w:rPr>
          <w:sz w:val="24"/>
          <w:szCs w:val="24"/>
        </w:rPr>
      </w:pPr>
      <w:r w:rsidRPr="009D7BD5">
        <w:rPr>
          <w:sz w:val="24"/>
          <w:szCs w:val="24"/>
          <w:u w:val="single"/>
        </w:rPr>
        <w:t>Zutaten</w:t>
      </w:r>
      <w:r>
        <w:rPr>
          <w:sz w:val="24"/>
          <w:szCs w:val="24"/>
        </w:rPr>
        <w:t xml:space="preserve"> </w:t>
      </w:r>
      <w:r w:rsidR="009D7BD5">
        <w:rPr>
          <w:sz w:val="24"/>
          <w:szCs w:val="24"/>
        </w:rPr>
        <w:t>(</w:t>
      </w:r>
      <w:r>
        <w:rPr>
          <w:sz w:val="24"/>
          <w:szCs w:val="24"/>
        </w:rPr>
        <w:t>für eine Springform von 24 cm Durchmesser</w:t>
      </w:r>
      <w:r w:rsidR="009D7BD5">
        <w:rPr>
          <w:sz w:val="24"/>
          <w:szCs w:val="24"/>
        </w:rPr>
        <w:t>):</w:t>
      </w:r>
    </w:p>
    <w:p w14:paraId="4AD9D7F8" w14:textId="77777777" w:rsidR="002C5FD9" w:rsidRPr="009D7BD5" w:rsidRDefault="002C5FD9">
      <w:pPr>
        <w:rPr>
          <w:i/>
          <w:iCs/>
          <w:sz w:val="24"/>
          <w:szCs w:val="24"/>
        </w:rPr>
      </w:pPr>
      <w:r w:rsidRPr="009D7BD5">
        <w:rPr>
          <w:i/>
          <w:iCs/>
          <w:sz w:val="24"/>
          <w:szCs w:val="24"/>
        </w:rPr>
        <w:t>Für den Teig:</w:t>
      </w:r>
    </w:p>
    <w:p w14:paraId="0E701746" w14:textId="77777777" w:rsidR="002C5FD9" w:rsidRDefault="002C5FD9">
      <w:pPr>
        <w:rPr>
          <w:sz w:val="24"/>
          <w:szCs w:val="24"/>
        </w:rPr>
      </w:pPr>
      <w:r>
        <w:rPr>
          <w:sz w:val="24"/>
          <w:szCs w:val="24"/>
        </w:rPr>
        <w:t>100 g weiche Butter</w:t>
      </w:r>
    </w:p>
    <w:p w14:paraId="36BEA748" w14:textId="77777777" w:rsidR="002C5FD9" w:rsidRDefault="002C5FD9">
      <w:pPr>
        <w:rPr>
          <w:sz w:val="24"/>
          <w:szCs w:val="24"/>
        </w:rPr>
      </w:pPr>
      <w:r>
        <w:rPr>
          <w:sz w:val="24"/>
          <w:szCs w:val="24"/>
        </w:rPr>
        <w:t>80 g Zucker</w:t>
      </w:r>
    </w:p>
    <w:p w14:paraId="2A13C4A5" w14:textId="77777777" w:rsidR="002C5FD9" w:rsidRDefault="002C5FD9">
      <w:pPr>
        <w:rPr>
          <w:sz w:val="24"/>
          <w:szCs w:val="24"/>
        </w:rPr>
      </w:pPr>
      <w:r>
        <w:rPr>
          <w:sz w:val="24"/>
          <w:szCs w:val="24"/>
        </w:rPr>
        <w:t>1 Ei</w:t>
      </w:r>
    </w:p>
    <w:p w14:paraId="2A478F94" w14:textId="77777777" w:rsidR="002C5FD9" w:rsidRDefault="002C5FD9">
      <w:pPr>
        <w:rPr>
          <w:sz w:val="24"/>
          <w:szCs w:val="24"/>
        </w:rPr>
      </w:pPr>
      <w:r>
        <w:rPr>
          <w:sz w:val="24"/>
          <w:szCs w:val="24"/>
        </w:rPr>
        <w:t>200 g Mehl</w:t>
      </w:r>
    </w:p>
    <w:p w14:paraId="53A996F9" w14:textId="77777777" w:rsidR="002C5FD9" w:rsidRDefault="002C5FD9">
      <w:pPr>
        <w:rPr>
          <w:sz w:val="24"/>
          <w:szCs w:val="24"/>
        </w:rPr>
      </w:pPr>
      <w:r>
        <w:rPr>
          <w:sz w:val="24"/>
          <w:szCs w:val="24"/>
        </w:rPr>
        <w:t>1 Prise Salz</w:t>
      </w:r>
    </w:p>
    <w:p w14:paraId="404C30EC" w14:textId="77777777" w:rsidR="002C5FD9" w:rsidRDefault="002C5FD9">
      <w:pPr>
        <w:rPr>
          <w:sz w:val="24"/>
          <w:szCs w:val="24"/>
        </w:rPr>
      </w:pPr>
    </w:p>
    <w:p w14:paraId="23F65C34" w14:textId="77777777" w:rsidR="002C5FD9" w:rsidRPr="009D7BD5" w:rsidRDefault="002C5FD9">
      <w:pPr>
        <w:rPr>
          <w:i/>
          <w:iCs/>
          <w:sz w:val="24"/>
          <w:szCs w:val="24"/>
        </w:rPr>
      </w:pPr>
      <w:r w:rsidRPr="009D7BD5">
        <w:rPr>
          <w:i/>
          <w:iCs/>
          <w:sz w:val="24"/>
          <w:szCs w:val="24"/>
        </w:rPr>
        <w:t>Für den Belag:</w:t>
      </w:r>
    </w:p>
    <w:p w14:paraId="5CE8BB04" w14:textId="77777777" w:rsidR="002C5FD9" w:rsidRDefault="002C5FD9">
      <w:pPr>
        <w:rPr>
          <w:sz w:val="24"/>
          <w:szCs w:val="24"/>
        </w:rPr>
      </w:pPr>
      <w:r>
        <w:rPr>
          <w:sz w:val="24"/>
          <w:szCs w:val="24"/>
        </w:rPr>
        <w:t>75 g weiche Butter</w:t>
      </w:r>
    </w:p>
    <w:p w14:paraId="0D573F2E" w14:textId="77777777" w:rsidR="002C5FD9" w:rsidRDefault="002C5FD9">
      <w:pPr>
        <w:rPr>
          <w:sz w:val="24"/>
          <w:szCs w:val="24"/>
        </w:rPr>
      </w:pPr>
      <w:r>
        <w:rPr>
          <w:sz w:val="24"/>
          <w:szCs w:val="24"/>
        </w:rPr>
        <w:t>75 g Zucker</w:t>
      </w:r>
    </w:p>
    <w:p w14:paraId="06EFF1F0" w14:textId="77777777" w:rsidR="002C5FD9" w:rsidRDefault="002C5FD9">
      <w:pPr>
        <w:rPr>
          <w:sz w:val="24"/>
          <w:szCs w:val="24"/>
        </w:rPr>
      </w:pPr>
      <w:r>
        <w:rPr>
          <w:sz w:val="24"/>
          <w:szCs w:val="24"/>
        </w:rPr>
        <w:t>1 Ei</w:t>
      </w:r>
    </w:p>
    <w:p w14:paraId="379108A5" w14:textId="77777777" w:rsidR="002C5FD9" w:rsidRDefault="002C5FD9">
      <w:pPr>
        <w:rPr>
          <w:sz w:val="24"/>
          <w:szCs w:val="24"/>
        </w:rPr>
      </w:pPr>
      <w:r>
        <w:rPr>
          <w:sz w:val="24"/>
          <w:szCs w:val="24"/>
        </w:rPr>
        <w:t>75 g gemahlene Mandeln</w:t>
      </w:r>
    </w:p>
    <w:p w14:paraId="2E5720D3" w14:textId="77777777" w:rsidR="002C5FD9" w:rsidRDefault="002C5FD9">
      <w:pPr>
        <w:rPr>
          <w:sz w:val="24"/>
          <w:szCs w:val="24"/>
        </w:rPr>
      </w:pPr>
      <w:r>
        <w:rPr>
          <w:sz w:val="24"/>
          <w:szCs w:val="24"/>
        </w:rPr>
        <w:t>10 g Mehl</w:t>
      </w:r>
    </w:p>
    <w:p w14:paraId="64D0E3EE" w14:textId="77777777" w:rsidR="00D477CD" w:rsidRDefault="002C5FD9">
      <w:pPr>
        <w:rPr>
          <w:sz w:val="24"/>
          <w:szCs w:val="24"/>
        </w:rPr>
      </w:pPr>
      <w:r>
        <w:rPr>
          <w:sz w:val="24"/>
          <w:szCs w:val="24"/>
        </w:rPr>
        <w:t xml:space="preserve">Ca. </w:t>
      </w:r>
      <w:r w:rsidR="00D477CD">
        <w:rPr>
          <w:sz w:val="24"/>
          <w:szCs w:val="24"/>
        </w:rPr>
        <w:t>500 g Zwetschgen</w:t>
      </w:r>
    </w:p>
    <w:p w14:paraId="6F19E5EA" w14:textId="77777777" w:rsidR="00D477CD" w:rsidRDefault="00D477CD">
      <w:pPr>
        <w:rPr>
          <w:sz w:val="24"/>
          <w:szCs w:val="24"/>
        </w:rPr>
      </w:pPr>
    </w:p>
    <w:p w14:paraId="62401611" w14:textId="4FD5F178" w:rsidR="009D7BD5" w:rsidRDefault="009D7BD5">
      <w:pPr>
        <w:rPr>
          <w:sz w:val="24"/>
          <w:szCs w:val="24"/>
        </w:rPr>
      </w:pPr>
      <w:r>
        <w:rPr>
          <w:sz w:val="24"/>
          <w:szCs w:val="24"/>
        </w:rPr>
        <w:t>Zubereitung:</w:t>
      </w:r>
    </w:p>
    <w:p w14:paraId="6FC1B763" w14:textId="77777777" w:rsidR="00D477CD" w:rsidRPr="004A425D" w:rsidRDefault="00D477CD" w:rsidP="00B40E8C">
      <w:pPr>
        <w:pStyle w:val="ListParagraph"/>
        <w:numPr>
          <w:ilvl w:val="0"/>
          <w:numId w:val="1445"/>
        </w:numPr>
        <w:spacing w:after="120"/>
        <w:ind w:left="714" w:hanging="357"/>
        <w:contextualSpacing w:val="0"/>
        <w:jc w:val="both"/>
        <w:rPr>
          <w:sz w:val="24"/>
          <w:szCs w:val="24"/>
        </w:rPr>
      </w:pPr>
      <w:r w:rsidRPr="004A425D">
        <w:rPr>
          <w:sz w:val="24"/>
          <w:szCs w:val="24"/>
        </w:rPr>
        <w:t>Für den Teig die weiche Butter mit der Hand in den Zucker kneten. Ei unterrühren. Mehl und Salz hinzufügen und alles zu einem Teig kneten. Teig in Frischhaltefolie wickeln und 1 Stunde im Kühlschrank ruhen lassen.</w:t>
      </w:r>
    </w:p>
    <w:p w14:paraId="6DF3AC12" w14:textId="77777777" w:rsidR="0034395D" w:rsidRPr="004A425D" w:rsidRDefault="00D477CD" w:rsidP="00B40E8C">
      <w:pPr>
        <w:pStyle w:val="ListParagraph"/>
        <w:numPr>
          <w:ilvl w:val="0"/>
          <w:numId w:val="1445"/>
        </w:numPr>
        <w:spacing w:after="120"/>
        <w:ind w:left="714" w:hanging="357"/>
        <w:contextualSpacing w:val="0"/>
        <w:jc w:val="both"/>
        <w:rPr>
          <w:sz w:val="24"/>
          <w:szCs w:val="24"/>
        </w:rPr>
      </w:pPr>
      <w:r w:rsidRPr="004A425D">
        <w:rPr>
          <w:sz w:val="24"/>
          <w:szCs w:val="24"/>
        </w:rPr>
        <w:t xml:space="preserve">Für den Belag Butter und Zucker verkneten. Ei, Mandeln und Mehl unterrühren. Dann die </w:t>
      </w:r>
      <w:r w:rsidR="004D5E16" w:rsidRPr="004A425D">
        <w:rPr>
          <w:sz w:val="24"/>
          <w:szCs w:val="24"/>
        </w:rPr>
        <w:t>Springform vorbereiten</w:t>
      </w:r>
      <w:r w:rsidR="0034395D" w:rsidRPr="004A425D">
        <w:rPr>
          <w:sz w:val="24"/>
          <w:szCs w:val="24"/>
        </w:rPr>
        <w:t>: den Boden mit Backpapier bedecken, indem man es zwischen Rand und Boden klemmt, Ränder und Boden mit wenig Butter einfetten. Teig in die Form drücken, der Rand sollte etwa 3 cm hoch sein.</w:t>
      </w:r>
    </w:p>
    <w:p w14:paraId="21E010CC" w14:textId="5F0EBC89" w:rsidR="004A425D" w:rsidRPr="004A425D" w:rsidRDefault="0034395D" w:rsidP="00B40E8C">
      <w:pPr>
        <w:pStyle w:val="ListParagraph"/>
        <w:numPr>
          <w:ilvl w:val="0"/>
          <w:numId w:val="1445"/>
        </w:numPr>
        <w:spacing w:after="120"/>
        <w:ind w:left="714" w:hanging="357"/>
        <w:contextualSpacing w:val="0"/>
        <w:jc w:val="both"/>
        <w:rPr>
          <w:sz w:val="24"/>
          <w:szCs w:val="24"/>
        </w:rPr>
      </w:pPr>
      <w:r w:rsidRPr="004A425D">
        <w:rPr>
          <w:sz w:val="24"/>
          <w:szCs w:val="24"/>
        </w:rPr>
        <w:t>Mandelcreme auf den</w:t>
      </w:r>
      <w:r w:rsidR="004A425D" w:rsidRPr="004A425D">
        <w:rPr>
          <w:sz w:val="24"/>
          <w:szCs w:val="24"/>
        </w:rPr>
        <w:t xml:space="preserve"> Teig streichen (sie verdreifacht beim Backen ihr Volumen). Zwetschgen halbieren, entkernen, in Schnitze schneiden. Kreisförmig auf der Tarte anrichten. Bei 180 Grad Ober- und Unterhitze 30 bis 35 Minuten backen. Dazu passt Schlagsahne.</w:t>
      </w:r>
    </w:p>
    <w:p w14:paraId="2F8D5DB2" w14:textId="5E50C9FA" w:rsidR="004A425D" w:rsidRDefault="004A425D" w:rsidP="004644DC">
      <w:pPr>
        <w:tabs>
          <w:tab w:val="left" w:pos="1654"/>
        </w:tabs>
        <w:ind w:left="1416" w:hanging="1416"/>
        <w:jc w:val="both"/>
        <w:rPr>
          <w:sz w:val="24"/>
          <w:szCs w:val="24"/>
        </w:rPr>
      </w:pPr>
      <w:proofErr w:type="spellStart"/>
      <w:r w:rsidRPr="004A425D">
        <w:rPr>
          <w:sz w:val="24"/>
          <w:szCs w:val="24"/>
          <w:lang w:val="en-US"/>
        </w:rPr>
        <w:t>Kommentar</w:t>
      </w:r>
      <w:proofErr w:type="spellEnd"/>
      <w:r w:rsidRPr="004A425D">
        <w:rPr>
          <w:sz w:val="24"/>
          <w:szCs w:val="24"/>
          <w:lang w:val="en-US"/>
        </w:rPr>
        <w:t>:</w:t>
      </w:r>
      <w:r w:rsidRPr="004A425D">
        <w:rPr>
          <w:sz w:val="24"/>
          <w:szCs w:val="24"/>
          <w:lang w:val="en-US"/>
        </w:rPr>
        <w:tab/>
        <w:t xml:space="preserve">You say </w:t>
      </w:r>
      <w:proofErr w:type="spellStart"/>
      <w:r w:rsidRPr="004A425D">
        <w:rPr>
          <w:sz w:val="24"/>
          <w:szCs w:val="24"/>
          <w:lang w:val="en-US"/>
        </w:rPr>
        <w:t>Zwetschge</w:t>
      </w:r>
      <w:proofErr w:type="spellEnd"/>
      <w:r w:rsidRPr="004A425D">
        <w:rPr>
          <w:sz w:val="24"/>
          <w:szCs w:val="24"/>
          <w:lang w:val="en-US"/>
        </w:rPr>
        <w:t xml:space="preserve">, I say </w:t>
      </w:r>
      <w:proofErr w:type="spellStart"/>
      <w:r w:rsidRPr="004A425D">
        <w:rPr>
          <w:sz w:val="24"/>
          <w:szCs w:val="24"/>
          <w:lang w:val="en-US"/>
        </w:rPr>
        <w:t>Pflaume</w:t>
      </w:r>
      <w:proofErr w:type="spellEnd"/>
      <w:r w:rsidRPr="004A425D">
        <w:rPr>
          <w:sz w:val="24"/>
          <w:szCs w:val="24"/>
          <w:lang w:val="en-US"/>
        </w:rPr>
        <w:t xml:space="preserve">. </w:t>
      </w:r>
      <w:r>
        <w:rPr>
          <w:sz w:val="24"/>
          <w:szCs w:val="24"/>
        </w:rPr>
        <w:t xml:space="preserve">Es ist vollkommen egal, ob man diese Tarte mit der einen oder mit der anderen belegt. Ehrlicherweise können es auch Äpfel </w:t>
      </w:r>
      <w:r>
        <w:rPr>
          <w:sz w:val="24"/>
          <w:szCs w:val="24"/>
        </w:rPr>
        <w:lastRenderedPageBreak/>
        <w:t>sein. Oder Aprikosen. Oder Birnen. Diese Tarte macht alles mit, verzeiht fast alles und gelingt immer.</w:t>
      </w:r>
    </w:p>
    <w:p w14:paraId="1D86D625" w14:textId="77777777" w:rsidR="00B26048" w:rsidRDefault="00B26048">
      <w:pPr>
        <w:rPr>
          <w:rFonts w:asciiTheme="majorHAnsi" w:eastAsiaTheme="majorEastAsia" w:hAnsiTheme="majorHAnsi" w:cstheme="majorBidi"/>
          <w:color w:val="2F5496" w:themeColor="accent1" w:themeShade="BF"/>
          <w:sz w:val="26"/>
          <w:szCs w:val="26"/>
        </w:rPr>
      </w:pPr>
      <w:r>
        <w:br w:type="page"/>
      </w:r>
    </w:p>
    <w:p w14:paraId="25D6F17D" w14:textId="38F4194D" w:rsidR="0097456C" w:rsidRDefault="0097456C" w:rsidP="004644DC">
      <w:pPr>
        <w:pStyle w:val="Heading2"/>
        <w:spacing w:after="240"/>
      </w:pPr>
      <w:r>
        <w:lastRenderedPageBreak/>
        <w:t>Zucchinikuchen</w:t>
      </w:r>
      <w:r w:rsidR="002227DA">
        <w:rPr>
          <w:rStyle w:val="FootnoteReference"/>
        </w:rPr>
        <w:footnoteReference w:id="1649"/>
      </w:r>
      <w:r>
        <w:t xml:space="preserve"> </w:t>
      </w:r>
    </w:p>
    <w:p w14:paraId="3BBEC4EC" w14:textId="18D7A145" w:rsidR="0097456C" w:rsidRDefault="0097456C">
      <w:pPr>
        <w:rPr>
          <w:sz w:val="24"/>
          <w:szCs w:val="24"/>
        </w:rPr>
      </w:pPr>
      <w:r w:rsidRPr="004644DC">
        <w:rPr>
          <w:sz w:val="24"/>
          <w:szCs w:val="24"/>
          <w:u w:val="single"/>
        </w:rPr>
        <w:t>Zutaten</w:t>
      </w:r>
      <w:r>
        <w:rPr>
          <w:sz w:val="24"/>
          <w:szCs w:val="24"/>
        </w:rPr>
        <w:t xml:space="preserve"> </w:t>
      </w:r>
      <w:r w:rsidR="004644DC">
        <w:rPr>
          <w:sz w:val="24"/>
          <w:szCs w:val="24"/>
        </w:rPr>
        <w:t>(</w:t>
      </w:r>
      <w:r>
        <w:rPr>
          <w:sz w:val="24"/>
          <w:szCs w:val="24"/>
        </w:rPr>
        <w:t>für eine 30 cm lange Kastenform</w:t>
      </w:r>
      <w:r w:rsidR="004644DC">
        <w:rPr>
          <w:sz w:val="24"/>
          <w:szCs w:val="24"/>
        </w:rPr>
        <w:t>):</w:t>
      </w:r>
    </w:p>
    <w:p w14:paraId="7ADCC1A4" w14:textId="77777777" w:rsidR="0097456C" w:rsidRDefault="0097456C">
      <w:pPr>
        <w:rPr>
          <w:sz w:val="24"/>
          <w:szCs w:val="24"/>
        </w:rPr>
      </w:pPr>
      <w:r>
        <w:rPr>
          <w:sz w:val="24"/>
          <w:szCs w:val="24"/>
        </w:rPr>
        <w:t>3 Eier</w:t>
      </w:r>
    </w:p>
    <w:p w14:paraId="4C055985" w14:textId="77777777" w:rsidR="0097456C" w:rsidRDefault="0097456C">
      <w:pPr>
        <w:rPr>
          <w:sz w:val="24"/>
          <w:szCs w:val="24"/>
        </w:rPr>
      </w:pPr>
      <w:r>
        <w:rPr>
          <w:sz w:val="24"/>
          <w:szCs w:val="24"/>
        </w:rPr>
        <w:t>200 ml Sonnenblumenöl</w:t>
      </w:r>
    </w:p>
    <w:p w14:paraId="1DE719EB" w14:textId="77777777" w:rsidR="0097456C" w:rsidRDefault="0097456C">
      <w:pPr>
        <w:rPr>
          <w:sz w:val="24"/>
          <w:szCs w:val="24"/>
        </w:rPr>
      </w:pPr>
      <w:r>
        <w:rPr>
          <w:sz w:val="24"/>
          <w:szCs w:val="24"/>
        </w:rPr>
        <w:t>250 g Rohrzucker</w:t>
      </w:r>
    </w:p>
    <w:p w14:paraId="45D200A5" w14:textId="77777777" w:rsidR="0097456C" w:rsidRDefault="0097456C">
      <w:pPr>
        <w:rPr>
          <w:sz w:val="24"/>
          <w:szCs w:val="24"/>
        </w:rPr>
      </w:pPr>
      <w:r>
        <w:rPr>
          <w:sz w:val="24"/>
          <w:szCs w:val="24"/>
        </w:rPr>
        <w:t>400 g Zucchini</w:t>
      </w:r>
    </w:p>
    <w:p w14:paraId="5F7A0273" w14:textId="77777777" w:rsidR="0097456C" w:rsidRDefault="0097456C">
      <w:pPr>
        <w:rPr>
          <w:sz w:val="24"/>
          <w:szCs w:val="24"/>
        </w:rPr>
      </w:pPr>
      <w:r>
        <w:rPr>
          <w:sz w:val="24"/>
          <w:szCs w:val="24"/>
        </w:rPr>
        <w:t>250 g Mehl</w:t>
      </w:r>
    </w:p>
    <w:p w14:paraId="2789507C" w14:textId="77777777" w:rsidR="0097456C" w:rsidRPr="002C5FD9" w:rsidRDefault="0097456C">
      <w:pPr>
        <w:rPr>
          <w:sz w:val="24"/>
          <w:szCs w:val="24"/>
        </w:rPr>
      </w:pPr>
      <w:r w:rsidRPr="002C5FD9">
        <w:rPr>
          <w:sz w:val="24"/>
          <w:szCs w:val="24"/>
        </w:rPr>
        <w:t>2 TL Backpulver</w:t>
      </w:r>
    </w:p>
    <w:p w14:paraId="0AAAC013" w14:textId="77777777" w:rsidR="0097456C" w:rsidRPr="002C5FD9" w:rsidRDefault="0097456C">
      <w:pPr>
        <w:rPr>
          <w:sz w:val="24"/>
          <w:szCs w:val="24"/>
        </w:rPr>
      </w:pPr>
      <w:r w:rsidRPr="002C5FD9">
        <w:rPr>
          <w:sz w:val="24"/>
          <w:szCs w:val="24"/>
        </w:rPr>
        <w:t>1 TL Zimt</w:t>
      </w:r>
    </w:p>
    <w:p w14:paraId="6BAF732B" w14:textId="77777777" w:rsidR="0097456C" w:rsidRPr="002C5FD9" w:rsidRDefault="0097456C">
      <w:pPr>
        <w:rPr>
          <w:sz w:val="24"/>
          <w:szCs w:val="24"/>
        </w:rPr>
      </w:pPr>
      <w:r w:rsidRPr="002C5FD9">
        <w:rPr>
          <w:sz w:val="24"/>
          <w:szCs w:val="24"/>
        </w:rPr>
        <w:t>1 Prise Salz</w:t>
      </w:r>
    </w:p>
    <w:p w14:paraId="73747865" w14:textId="07ABFD5D" w:rsidR="0097456C" w:rsidRDefault="0097456C">
      <w:pPr>
        <w:rPr>
          <w:sz w:val="24"/>
          <w:szCs w:val="24"/>
        </w:rPr>
      </w:pPr>
      <w:r>
        <w:rPr>
          <w:sz w:val="24"/>
          <w:szCs w:val="24"/>
        </w:rPr>
        <w:t>Abrieb von einer Biozitrone</w:t>
      </w:r>
    </w:p>
    <w:p w14:paraId="2C9A6310" w14:textId="77777777" w:rsidR="0097456C" w:rsidRDefault="0097456C">
      <w:pPr>
        <w:rPr>
          <w:sz w:val="24"/>
          <w:szCs w:val="24"/>
        </w:rPr>
      </w:pPr>
    </w:p>
    <w:p w14:paraId="165F0F62" w14:textId="30A97461" w:rsidR="00A8038B" w:rsidRPr="004644DC" w:rsidRDefault="00A8038B">
      <w:pPr>
        <w:rPr>
          <w:i/>
          <w:iCs/>
          <w:sz w:val="24"/>
          <w:szCs w:val="24"/>
        </w:rPr>
      </w:pPr>
      <w:r w:rsidRPr="004644DC">
        <w:rPr>
          <w:i/>
          <w:iCs/>
          <w:sz w:val="24"/>
          <w:szCs w:val="24"/>
        </w:rPr>
        <w:t>Für den Guss:</w:t>
      </w:r>
    </w:p>
    <w:p w14:paraId="5D821D2C" w14:textId="013831C7" w:rsidR="00A8038B" w:rsidRDefault="00A8038B">
      <w:pPr>
        <w:rPr>
          <w:sz w:val="24"/>
          <w:szCs w:val="24"/>
        </w:rPr>
      </w:pPr>
      <w:r>
        <w:rPr>
          <w:sz w:val="24"/>
          <w:szCs w:val="24"/>
        </w:rPr>
        <w:t>5-6 TL Zitronensaft</w:t>
      </w:r>
    </w:p>
    <w:p w14:paraId="47057F80" w14:textId="7A0B145D" w:rsidR="00A8038B" w:rsidRDefault="00A8038B">
      <w:pPr>
        <w:rPr>
          <w:sz w:val="24"/>
          <w:szCs w:val="24"/>
        </w:rPr>
      </w:pPr>
      <w:r>
        <w:rPr>
          <w:sz w:val="24"/>
          <w:szCs w:val="24"/>
        </w:rPr>
        <w:t>250 g Puderzucker</w:t>
      </w:r>
    </w:p>
    <w:p w14:paraId="5CAD881B" w14:textId="77777777" w:rsidR="00A8038B" w:rsidRDefault="00A8038B">
      <w:pPr>
        <w:rPr>
          <w:sz w:val="24"/>
          <w:szCs w:val="24"/>
        </w:rPr>
      </w:pPr>
    </w:p>
    <w:p w14:paraId="33E1063C" w14:textId="2FC068E8" w:rsidR="004644DC" w:rsidRDefault="004644DC" w:rsidP="004644DC">
      <w:pPr>
        <w:spacing w:after="120"/>
        <w:rPr>
          <w:sz w:val="24"/>
          <w:szCs w:val="24"/>
        </w:rPr>
      </w:pPr>
      <w:r>
        <w:rPr>
          <w:sz w:val="24"/>
          <w:szCs w:val="24"/>
        </w:rPr>
        <w:t>Zubereitung:</w:t>
      </w:r>
    </w:p>
    <w:p w14:paraId="734317D8" w14:textId="7DEEA5A0" w:rsidR="000E47F6" w:rsidRPr="006E23BE" w:rsidRDefault="000E47F6" w:rsidP="00B40E8C">
      <w:pPr>
        <w:pStyle w:val="ListParagraph"/>
        <w:numPr>
          <w:ilvl w:val="0"/>
          <w:numId w:val="1438"/>
        </w:numPr>
        <w:spacing w:after="120"/>
        <w:contextualSpacing w:val="0"/>
        <w:rPr>
          <w:sz w:val="24"/>
          <w:szCs w:val="24"/>
        </w:rPr>
      </w:pPr>
      <w:r w:rsidRPr="006E23BE">
        <w:rPr>
          <w:sz w:val="24"/>
          <w:szCs w:val="24"/>
        </w:rPr>
        <w:t>Zunächst die Eier trennen</w:t>
      </w:r>
      <w:r w:rsidR="00836400" w:rsidRPr="006E23BE">
        <w:rPr>
          <w:sz w:val="24"/>
          <w:szCs w:val="24"/>
        </w:rPr>
        <w:t>. Eiweiß steif schlagen und beiseitestellen. In einer Teigschüssel Öl und Zucker gut verrühren</w:t>
      </w:r>
      <w:r w:rsidR="006E23BE" w:rsidRPr="006E23BE">
        <w:rPr>
          <w:sz w:val="24"/>
          <w:szCs w:val="24"/>
        </w:rPr>
        <w:t>. Eigelb hinzufügen und unterrühren.</w:t>
      </w:r>
    </w:p>
    <w:p w14:paraId="1CBB6AF5" w14:textId="323AD7F8" w:rsidR="006E23BE" w:rsidRPr="006E23BE" w:rsidRDefault="006E23BE" w:rsidP="00B40E8C">
      <w:pPr>
        <w:pStyle w:val="ListParagraph"/>
        <w:numPr>
          <w:ilvl w:val="0"/>
          <w:numId w:val="1438"/>
        </w:numPr>
        <w:spacing w:after="120"/>
        <w:contextualSpacing w:val="0"/>
        <w:rPr>
          <w:sz w:val="24"/>
          <w:szCs w:val="24"/>
        </w:rPr>
      </w:pPr>
      <w:r w:rsidRPr="006E23BE">
        <w:rPr>
          <w:sz w:val="24"/>
          <w:szCs w:val="24"/>
        </w:rPr>
        <w:t>Zucchini mit der Schale grob raspeln und dazugeben. Mehl sieben, mit Backpulver, Zimt und Salz vermengen. Zusammen mit dem Zitronenabrieb in die Teigschüssel zur Zucchini-Mischung geben. Zum Schluss den Eischnee vorsichtig unterheben.</w:t>
      </w:r>
    </w:p>
    <w:p w14:paraId="5580A927" w14:textId="167C06E2" w:rsidR="006E23BE" w:rsidRPr="006E23BE" w:rsidRDefault="006E23BE" w:rsidP="00B40E8C">
      <w:pPr>
        <w:pStyle w:val="ListParagraph"/>
        <w:numPr>
          <w:ilvl w:val="0"/>
          <w:numId w:val="1438"/>
        </w:numPr>
        <w:spacing w:after="120"/>
        <w:contextualSpacing w:val="0"/>
        <w:rPr>
          <w:sz w:val="24"/>
          <w:szCs w:val="24"/>
        </w:rPr>
      </w:pPr>
      <w:r w:rsidRPr="006E23BE">
        <w:rPr>
          <w:sz w:val="24"/>
          <w:szCs w:val="24"/>
        </w:rPr>
        <w:t>Die Kastenform mit einer Länge von 30 cm mit etwas Öl einfetten. Teig hineingeben. Kuchen ungefähr 50 bis 55 Minuten lang im unteren Drittel des Ofens bei 180 Grad Umluft backen. Etwa 15 Minuten lang abkühlen lassen, dann aus der Form nehmen.</w:t>
      </w:r>
    </w:p>
    <w:p w14:paraId="441EE99F" w14:textId="4F10FD2E" w:rsidR="006E23BE" w:rsidRPr="006E23BE" w:rsidRDefault="006E23BE" w:rsidP="00B40E8C">
      <w:pPr>
        <w:pStyle w:val="ListParagraph"/>
        <w:numPr>
          <w:ilvl w:val="0"/>
          <w:numId w:val="1438"/>
        </w:numPr>
        <w:spacing w:after="120"/>
        <w:contextualSpacing w:val="0"/>
        <w:rPr>
          <w:sz w:val="24"/>
          <w:szCs w:val="24"/>
        </w:rPr>
      </w:pPr>
      <w:r w:rsidRPr="006E23BE">
        <w:rPr>
          <w:sz w:val="24"/>
          <w:szCs w:val="24"/>
        </w:rPr>
        <w:t>Den Guss anrühren, indem man nach und nach Zitronensaft in den Puderzucker gibt und glattrührt. Schließlich vorsichtig über den Kuchen gießen.</w:t>
      </w:r>
    </w:p>
    <w:p w14:paraId="703F6741" w14:textId="77777777" w:rsidR="006E23BE" w:rsidRDefault="006E23BE">
      <w:pPr>
        <w:rPr>
          <w:sz w:val="24"/>
          <w:szCs w:val="24"/>
        </w:rPr>
      </w:pPr>
    </w:p>
    <w:p w14:paraId="4E3630B9" w14:textId="140352B4" w:rsidR="00A8038B" w:rsidRDefault="006E23BE" w:rsidP="004644DC">
      <w:pPr>
        <w:ind w:left="1416" w:hanging="1416"/>
        <w:jc w:val="both"/>
        <w:rPr>
          <w:sz w:val="24"/>
          <w:szCs w:val="24"/>
        </w:rPr>
      </w:pPr>
      <w:r>
        <w:rPr>
          <w:sz w:val="24"/>
          <w:szCs w:val="24"/>
        </w:rPr>
        <w:t>Kommentar:</w:t>
      </w:r>
      <w:r>
        <w:rPr>
          <w:sz w:val="24"/>
          <w:szCs w:val="24"/>
        </w:rPr>
        <w:tab/>
      </w:r>
      <w:r w:rsidR="00A8038B">
        <w:rPr>
          <w:sz w:val="24"/>
          <w:szCs w:val="24"/>
        </w:rPr>
        <w:t xml:space="preserve">Zucchini schmecken ja in der Regel </w:t>
      </w:r>
      <w:r w:rsidR="002A6614">
        <w:rPr>
          <w:sz w:val="24"/>
          <w:szCs w:val="24"/>
        </w:rPr>
        <w:t>wie Kürbisse und fast ein bisschen nussig. Für dieses Rezept</w:t>
      </w:r>
      <w:r w:rsidR="000E47F6">
        <w:rPr>
          <w:sz w:val="24"/>
          <w:szCs w:val="24"/>
        </w:rPr>
        <w:t xml:space="preserve"> braucht man keine feinen Zucchini, sondern ganz normale, mittelmäßige, die nach wenig schmecken und schnell zerkochen.</w:t>
      </w:r>
    </w:p>
    <w:p w14:paraId="6253517B" w14:textId="04DB62A4" w:rsidR="001F3450" w:rsidRPr="00AB1146" w:rsidRDefault="001F3450" w:rsidP="004644DC">
      <w:pPr>
        <w:pStyle w:val="Heading2"/>
        <w:spacing w:after="240"/>
      </w:pPr>
      <w:r w:rsidRPr="00AB1146">
        <w:lastRenderedPageBreak/>
        <w:t>Maronenkuchen</w:t>
      </w:r>
      <w:r w:rsidR="00DE7D25">
        <w:rPr>
          <w:rStyle w:val="FootnoteReference"/>
          <w:lang w:val="en-US"/>
        </w:rPr>
        <w:footnoteReference w:id="1650"/>
      </w:r>
      <w:r w:rsidRPr="00AB1146">
        <w:t xml:space="preserve"> </w:t>
      </w:r>
    </w:p>
    <w:p w14:paraId="4B2B3120" w14:textId="6BDBEC6C" w:rsidR="001F3450" w:rsidRPr="00E4193D" w:rsidRDefault="001F3450">
      <w:pPr>
        <w:rPr>
          <w:sz w:val="24"/>
          <w:szCs w:val="24"/>
        </w:rPr>
      </w:pPr>
      <w:r w:rsidRPr="004644DC">
        <w:rPr>
          <w:sz w:val="24"/>
          <w:szCs w:val="24"/>
          <w:u w:val="single"/>
        </w:rPr>
        <w:t>Zutaten</w:t>
      </w:r>
      <w:r w:rsidRPr="00E4193D">
        <w:rPr>
          <w:sz w:val="24"/>
          <w:szCs w:val="24"/>
        </w:rPr>
        <w:t xml:space="preserve"> </w:t>
      </w:r>
      <w:r w:rsidR="004644DC">
        <w:rPr>
          <w:sz w:val="24"/>
          <w:szCs w:val="24"/>
        </w:rPr>
        <w:t>(</w:t>
      </w:r>
      <w:r w:rsidRPr="00E4193D">
        <w:rPr>
          <w:sz w:val="24"/>
          <w:szCs w:val="24"/>
        </w:rPr>
        <w:t>für 1 Kuchenform</w:t>
      </w:r>
      <w:r w:rsidR="004644DC">
        <w:rPr>
          <w:sz w:val="24"/>
          <w:szCs w:val="24"/>
        </w:rPr>
        <w:t>):</w:t>
      </w:r>
      <w:r w:rsidR="002227DA" w:rsidRPr="00AB1146">
        <w:t xml:space="preserve"> LA</w:t>
      </w:r>
    </w:p>
    <w:p w14:paraId="3F01EC89" w14:textId="77777777" w:rsidR="001F3450" w:rsidRPr="00E4193D" w:rsidRDefault="001F3450">
      <w:pPr>
        <w:rPr>
          <w:sz w:val="24"/>
          <w:szCs w:val="24"/>
        </w:rPr>
      </w:pPr>
      <w:r w:rsidRPr="00E4193D">
        <w:rPr>
          <w:sz w:val="24"/>
          <w:szCs w:val="24"/>
        </w:rPr>
        <w:t>250 g durchgesiebtes Esskastanienöl</w:t>
      </w:r>
    </w:p>
    <w:p w14:paraId="53848044" w14:textId="77777777" w:rsidR="001F3450" w:rsidRPr="00E4193D" w:rsidRDefault="001F3450">
      <w:pPr>
        <w:rPr>
          <w:sz w:val="24"/>
          <w:szCs w:val="24"/>
        </w:rPr>
      </w:pPr>
      <w:r w:rsidRPr="00E4193D">
        <w:rPr>
          <w:sz w:val="24"/>
          <w:szCs w:val="24"/>
        </w:rPr>
        <w:t>½ TL Salz</w:t>
      </w:r>
    </w:p>
    <w:p w14:paraId="0F19A83F" w14:textId="77777777" w:rsidR="001F3450" w:rsidRPr="00E4193D" w:rsidRDefault="001F3450">
      <w:pPr>
        <w:rPr>
          <w:sz w:val="24"/>
          <w:szCs w:val="24"/>
        </w:rPr>
      </w:pPr>
      <w:r w:rsidRPr="00E4193D">
        <w:rPr>
          <w:sz w:val="24"/>
          <w:szCs w:val="24"/>
        </w:rPr>
        <w:t>1 EL Zucker</w:t>
      </w:r>
    </w:p>
    <w:p w14:paraId="368AAC24" w14:textId="77777777" w:rsidR="001F3450" w:rsidRPr="002C5FD9" w:rsidRDefault="001F3450">
      <w:pPr>
        <w:rPr>
          <w:sz w:val="24"/>
          <w:szCs w:val="24"/>
        </w:rPr>
      </w:pPr>
      <w:r w:rsidRPr="002C5FD9">
        <w:rPr>
          <w:sz w:val="24"/>
          <w:szCs w:val="24"/>
        </w:rPr>
        <w:t>6 EL Olivenöl</w:t>
      </w:r>
    </w:p>
    <w:p w14:paraId="40A4F9E0" w14:textId="77777777" w:rsidR="004E36E4" w:rsidRDefault="001F3450">
      <w:pPr>
        <w:rPr>
          <w:sz w:val="24"/>
          <w:szCs w:val="24"/>
        </w:rPr>
      </w:pPr>
      <w:r w:rsidRPr="002C5FD9">
        <w:rPr>
          <w:sz w:val="24"/>
          <w:szCs w:val="24"/>
        </w:rPr>
        <w:t>3 EL Ro</w:t>
      </w:r>
      <w:r w:rsidR="004E36E4">
        <w:rPr>
          <w:sz w:val="24"/>
          <w:szCs w:val="24"/>
        </w:rPr>
        <w:t>sinen</w:t>
      </w:r>
    </w:p>
    <w:p w14:paraId="4EDB46A6" w14:textId="657E7D97" w:rsidR="001F3450" w:rsidRPr="002C5FD9" w:rsidRDefault="001F3450">
      <w:pPr>
        <w:rPr>
          <w:sz w:val="24"/>
          <w:szCs w:val="24"/>
        </w:rPr>
      </w:pPr>
      <w:r w:rsidRPr="002C5FD9">
        <w:rPr>
          <w:sz w:val="24"/>
          <w:szCs w:val="24"/>
        </w:rPr>
        <w:t>2 EL Pinienkerne</w:t>
      </w:r>
    </w:p>
    <w:p w14:paraId="61FCB36C" w14:textId="77777777" w:rsidR="001F3450" w:rsidRPr="002236BD" w:rsidRDefault="001F3450">
      <w:pPr>
        <w:rPr>
          <w:sz w:val="24"/>
          <w:szCs w:val="24"/>
        </w:rPr>
      </w:pPr>
      <w:r w:rsidRPr="002236BD">
        <w:rPr>
          <w:sz w:val="24"/>
          <w:szCs w:val="24"/>
        </w:rPr>
        <w:t>300 ml Wasser</w:t>
      </w:r>
    </w:p>
    <w:p w14:paraId="0668E14B" w14:textId="77777777" w:rsidR="001F3450" w:rsidRDefault="001F3450">
      <w:pPr>
        <w:rPr>
          <w:sz w:val="24"/>
          <w:szCs w:val="24"/>
          <w:lang w:val="en-US"/>
        </w:rPr>
      </w:pPr>
      <w:r>
        <w:rPr>
          <w:sz w:val="24"/>
          <w:szCs w:val="24"/>
          <w:lang w:val="en-US"/>
        </w:rPr>
        <w:t xml:space="preserve">1 </w:t>
      </w:r>
      <w:proofErr w:type="spellStart"/>
      <w:r>
        <w:rPr>
          <w:sz w:val="24"/>
          <w:szCs w:val="24"/>
          <w:lang w:val="en-US"/>
        </w:rPr>
        <w:t>Rosmarinzweig</w:t>
      </w:r>
      <w:proofErr w:type="spellEnd"/>
    </w:p>
    <w:p w14:paraId="55386C28" w14:textId="77777777" w:rsidR="001F3450" w:rsidRDefault="001F3450">
      <w:pPr>
        <w:rPr>
          <w:sz w:val="24"/>
          <w:szCs w:val="24"/>
          <w:lang w:val="en-US"/>
        </w:rPr>
      </w:pPr>
    </w:p>
    <w:p w14:paraId="1BF90233" w14:textId="559C4C89" w:rsidR="004644DC" w:rsidRDefault="004644DC">
      <w:pPr>
        <w:rPr>
          <w:sz w:val="24"/>
          <w:szCs w:val="24"/>
          <w:lang w:val="en-US"/>
        </w:rPr>
      </w:pPr>
      <w:r>
        <w:rPr>
          <w:sz w:val="24"/>
          <w:szCs w:val="24"/>
          <w:lang w:val="en-US"/>
        </w:rPr>
        <w:t>Zubereitung:</w:t>
      </w:r>
    </w:p>
    <w:p w14:paraId="0577E2F2" w14:textId="4FC3A6D7" w:rsidR="00322011" w:rsidRPr="00EE534E" w:rsidRDefault="001F3450" w:rsidP="00B40E8C">
      <w:pPr>
        <w:pStyle w:val="ListParagraph"/>
        <w:numPr>
          <w:ilvl w:val="0"/>
          <w:numId w:val="1436"/>
        </w:numPr>
        <w:spacing w:after="120"/>
        <w:ind w:left="714" w:hanging="357"/>
        <w:contextualSpacing w:val="0"/>
        <w:jc w:val="both"/>
        <w:rPr>
          <w:sz w:val="24"/>
          <w:szCs w:val="24"/>
        </w:rPr>
      </w:pPr>
      <w:r w:rsidRPr="00EE534E">
        <w:rPr>
          <w:sz w:val="24"/>
          <w:szCs w:val="24"/>
        </w:rPr>
        <w:t xml:space="preserve">Rosinen in einer Tasse warmem Wasser 10 Minuten einweichen. </w:t>
      </w:r>
      <w:r w:rsidR="00E4193D" w:rsidRPr="00EE534E">
        <w:rPr>
          <w:sz w:val="24"/>
          <w:szCs w:val="24"/>
        </w:rPr>
        <w:t>Das Kastanienmehl sorgfältig un</w:t>
      </w:r>
      <w:r w:rsidR="00EE534E" w:rsidRPr="00EE534E">
        <w:rPr>
          <w:sz w:val="24"/>
          <w:szCs w:val="24"/>
        </w:rPr>
        <w:t>d</w:t>
      </w:r>
      <w:r w:rsidR="00E4193D" w:rsidRPr="00EE534E">
        <w:rPr>
          <w:sz w:val="24"/>
          <w:szCs w:val="24"/>
        </w:rPr>
        <w:t xml:space="preserve"> langsam in den 300 ml Wasser auflösen. Es soll ein glatter und nicht zu dünnflüssiger Teig entstehen. Für ca. 1 Stunde ruhen lassen. </w:t>
      </w:r>
      <w:r w:rsidR="002236BD" w:rsidRPr="00EE534E">
        <w:rPr>
          <w:sz w:val="24"/>
          <w:szCs w:val="24"/>
        </w:rPr>
        <w:t>Dann Salz, Zucker und 1 EL Öl, zwei Rosinen und einen</w:t>
      </w:r>
      <w:r w:rsidR="00322011" w:rsidRPr="00EE534E">
        <w:rPr>
          <w:sz w:val="24"/>
          <w:szCs w:val="24"/>
        </w:rPr>
        <w:t xml:space="preserve"> Pinienkern hinzugeben und alles vermengen.</w:t>
      </w:r>
    </w:p>
    <w:p w14:paraId="79FED5BF" w14:textId="166B40F3" w:rsidR="0053319F" w:rsidRPr="00EE534E" w:rsidRDefault="00322011" w:rsidP="00B40E8C">
      <w:pPr>
        <w:pStyle w:val="ListParagraph"/>
        <w:numPr>
          <w:ilvl w:val="0"/>
          <w:numId w:val="1436"/>
        </w:numPr>
        <w:spacing w:after="120"/>
        <w:ind w:left="714" w:hanging="357"/>
        <w:contextualSpacing w:val="0"/>
        <w:jc w:val="both"/>
        <w:rPr>
          <w:sz w:val="24"/>
          <w:szCs w:val="24"/>
        </w:rPr>
      </w:pPr>
      <w:r w:rsidRPr="00EE534E">
        <w:rPr>
          <w:sz w:val="24"/>
          <w:szCs w:val="24"/>
        </w:rPr>
        <w:t xml:space="preserve">Den Boden der Kuchenform mit Öl einfetten und den Teig hineingeben, </w:t>
      </w:r>
      <w:r w:rsidR="0064229E" w:rsidRPr="00EE534E">
        <w:rPr>
          <w:sz w:val="24"/>
          <w:szCs w:val="24"/>
        </w:rPr>
        <w:t>glattstreichen</w:t>
      </w:r>
      <w:r w:rsidRPr="00EE534E">
        <w:rPr>
          <w:sz w:val="24"/>
          <w:szCs w:val="24"/>
        </w:rPr>
        <w:t>. Nun</w:t>
      </w:r>
      <w:r w:rsidR="00094BEB" w:rsidRPr="00EE534E">
        <w:rPr>
          <w:sz w:val="24"/>
          <w:szCs w:val="24"/>
        </w:rPr>
        <w:t xml:space="preserve"> </w:t>
      </w:r>
      <w:r w:rsidR="00EE534E" w:rsidRPr="00EE534E">
        <w:rPr>
          <w:sz w:val="24"/>
          <w:szCs w:val="24"/>
        </w:rPr>
        <w:t xml:space="preserve">1 </w:t>
      </w:r>
      <w:r w:rsidR="00094BEB" w:rsidRPr="00EE534E">
        <w:rPr>
          <w:sz w:val="24"/>
          <w:szCs w:val="24"/>
        </w:rPr>
        <w:t>EL Rosinen, eine Pinienkern und das verbliebene Öl darüberstreuen und mit einem Rosmarinzweig garnieren</w:t>
      </w:r>
      <w:r w:rsidR="0053319F" w:rsidRPr="00EE534E">
        <w:rPr>
          <w:sz w:val="24"/>
          <w:szCs w:val="24"/>
        </w:rPr>
        <w:t>.</w:t>
      </w:r>
    </w:p>
    <w:p w14:paraId="7739A947" w14:textId="013A35B1" w:rsidR="001F3450" w:rsidRPr="00EE534E" w:rsidRDefault="0053319F" w:rsidP="00B40E8C">
      <w:pPr>
        <w:pStyle w:val="ListParagraph"/>
        <w:numPr>
          <w:ilvl w:val="0"/>
          <w:numId w:val="1436"/>
        </w:numPr>
        <w:spacing w:after="120"/>
        <w:ind w:left="714" w:hanging="357"/>
        <w:contextualSpacing w:val="0"/>
        <w:jc w:val="both"/>
        <w:rPr>
          <w:sz w:val="24"/>
          <w:szCs w:val="24"/>
        </w:rPr>
      </w:pPr>
      <w:r w:rsidRPr="00EE534E">
        <w:rPr>
          <w:sz w:val="24"/>
          <w:szCs w:val="24"/>
        </w:rPr>
        <w:t xml:space="preserve">Für 20 Minuten in dem auf 180 Grad vorgeheizten </w:t>
      </w:r>
      <w:r w:rsidR="00EE534E" w:rsidRPr="00EE534E">
        <w:rPr>
          <w:sz w:val="24"/>
          <w:szCs w:val="24"/>
        </w:rPr>
        <w:t>Ba</w:t>
      </w:r>
      <w:r w:rsidRPr="00EE534E">
        <w:rPr>
          <w:sz w:val="24"/>
          <w:szCs w:val="24"/>
        </w:rPr>
        <w:t>ckofen stellen du dann die Temperatur etwas verri</w:t>
      </w:r>
      <w:r w:rsidR="00EE534E" w:rsidRPr="00EE534E">
        <w:rPr>
          <w:sz w:val="24"/>
          <w:szCs w:val="24"/>
        </w:rPr>
        <w:t>n</w:t>
      </w:r>
      <w:r w:rsidRPr="00EE534E">
        <w:rPr>
          <w:sz w:val="24"/>
          <w:szCs w:val="24"/>
        </w:rPr>
        <w:t>gern und für weitere 20 Minuten backen. Der Castagnaccio muss eine schöne goldbraune Farbe haben. Man serviert ihn lauwarm</w:t>
      </w:r>
      <w:r w:rsidR="00EE534E">
        <w:rPr>
          <w:sz w:val="24"/>
          <w:szCs w:val="24"/>
        </w:rPr>
        <w:t>.</w:t>
      </w:r>
      <w:r w:rsidR="001F3450" w:rsidRPr="00EE534E">
        <w:rPr>
          <w:sz w:val="24"/>
          <w:szCs w:val="24"/>
        </w:rPr>
        <w:br w:type="page"/>
      </w:r>
    </w:p>
    <w:p w14:paraId="1718723E" w14:textId="61490271" w:rsidR="00CB0B43" w:rsidRPr="00AB1146" w:rsidRDefault="00CC74FF" w:rsidP="004644DC">
      <w:pPr>
        <w:pStyle w:val="Heading2"/>
        <w:spacing w:after="240"/>
      </w:pPr>
      <w:r w:rsidRPr="00AB1146">
        <w:lastRenderedPageBreak/>
        <w:t>Mandelkuchen</w:t>
      </w:r>
      <w:r w:rsidR="003640E8">
        <w:rPr>
          <w:rStyle w:val="FootnoteReference"/>
          <w:lang w:val="en-US"/>
        </w:rPr>
        <w:footnoteReference w:id="1651"/>
      </w:r>
      <w:r w:rsidRPr="00AB1146">
        <w:t xml:space="preserve"> </w:t>
      </w:r>
    </w:p>
    <w:p w14:paraId="4948FA60" w14:textId="1FE9A4F6" w:rsidR="00CB0B43" w:rsidRPr="00447B2E" w:rsidRDefault="00CB0B43">
      <w:pPr>
        <w:rPr>
          <w:sz w:val="24"/>
          <w:szCs w:val="24"/>
        </w:rPr>
      </w:pPr>
      <w:r w:rsidRPr="004644DC">
        <w:rPr>
          <w:sz w:val="24"/>
          <w:szCs w:val="24"/>
          <w:u w:val="single"/>
        </w:rPr>
        <w:t>Zutaten</w:t>
      </w:r>
      <w:r w:rsidRPr="00447B2E">
        <w:rPr>
          <w:sz w:val="24"/>
          <w:szCs w:val="24"/>
        </w:rPr>
        <w:t xml:space="preserve"> </w:t>
      </w:r>
      <w:r w:rsidR="004644DC">
        <w:rPr>
          <w:sz w:val="24"/>
          <w:szCs w:val="24"/>
        </w:rPr>
        <w:t>(</w:t>
      </w:r>
      <w:r w:rsidRPr="00447B2E">
        <w:rPr>
          <w:sz w:val="24"/>
          <w:szCs w:val="24"/>
        </w:rPr>
        <w:t>für eine Kuchenform</w:t>
      </w:r>
      <w:r w:rsidR="004644DC">
        <w:rPr>
          <w:sz w:val="24"/>
          <w:szCs w:val="24"/>
        </w:rPr>
        <w:t>):</w:t>
      </w:r>
    </w:p>
    <w:p w14:paraId="1ADC1D02" w14:textId="77777777" w:rsidR="00CB0B43" w:rsidRPr="00447B2E" w:rsidRDefault="00CB0B43">
      <w:pPr>
        <w:rPr>
          <w:sz w:val="24"/>
          <w:szCs w:val="24"/>
        </w:rPr>
      </w:pPr>
      <w:r w:rsidRPr="00447B2E">
        <w:rPr>
          <w:sz w:val="24"/>
          <w:szCs w:val="24"/>
        </w:rPr>
        <w:t>100 g Butter</w:t>
      </w:r>
    </w:p>
    <w:p w14:paraId="315C1293" w14:textId="77777777" w:rsidR="00CB0B43" w:rsidRPr="00CB0B43" w:rsidRDefault="00CB0B43">
      <w:pPr>
        <w:rPr>
          <w:sz w:val="24"/>
          <w:szCs w:val="24"/>
        </w:rPr>
      </w:pPr>
      <w:r w:rsidRPr="00CB0B43">
        <w:rPr>
          <w:sz w:val="24"/>
          <w:szCs w:val="24"/>
        </w:rPr>
        <w:t>100 g Zucker</w:t>
      </w:r>
    </w:p>
    <w:p w14:paraId="39105F4C" w14:textId="5150E970" w:rsidR="00CB0B43" w:rsidRDefault="00CB0B43">
      <w:pPr>
        <w:rPr>
          <w:sz w:val="24"/>
          <w:szCs w:val="24"/>
        </w:rPr>
      </w:pPr>
      <w:r w:rsidRPr="00CB0B43">
        <w:rPr>
          <w:sz w:val="24"/>
          <w:szCs w:val="24"/>
        </w:rPr>
        <w:t>100 g geschälte u</w:t>
      </w:r>
      <w:r>
        <w:rPr>
          <w:sz w:val="24"/>
          <w:szCs w:val="24"/>
        </w:rPr>
        <w:t>nd gehackte Mandeln</w:t>
      </w:r>
    </w:p>
    <w:p w14:paraId="5960EAA7" w14:textId="77777777" w:rsidR="00CB0B43" w:rsidRDefault="00CB0B43">
      <w:pPr>
        <w:rPr>
          <w:sz w:val="24"/>
          <w:szCs w:val="24"/>
        </w:rPr>
      </w:pPr>
      <w:r>
        <w:rPr>
          <w:sz w:val="24"/>
          <w:szCs w:val="24"/>
        </w:rPr>
        <w:t>300 g Mehl</w:t>
      </w:r>
    </w:p>
    <w:p w14:paraId="456E0584" w14:textId="77777777" w:rsidR="00CB0B43" w:rsidRDefault="00CB0B43">
      <w:pPr>
        <w:rPr>
          <w:sz w:val="24"/>
          <w:szCs w:val="24"/>
        </w:rPr>
      </w:pPr>
      <w:r>
        <w:rPr>
          <w:sz w:val="24"/>
          <w:szCs w:val="24"/>
        </w:rPr>
        <w:t>1 EI</w:t>
      </w:r>
    </w:p>
    <w:p w14:paraId="3AC719A4" w14:textId="51FB6569" w:rsidR="00CB0B43" w:rsidRDefault="00CB0B43">
      <w:pPr>
        <w:rPr>
          <w:sz w:val="24"/>
          <w:szCs w:val="24"/>
        </w:rPr>
      </w:pPr>
      <w:r>
        <w:rPr>
          <w:sz w:val="24"/>
          <w:szCs w:val="24"/>
        </w:rPr>
        <w:t>½ TL Backpulver</w:t>
      </w:r>
    </w:p>
    <w:p w14:paraId="6BF12025" w14:textId="77777777" w:rsidR="00CB0B43" w:rsidRDefault="00CB0B43">
      <w:pPr>
        <w:rPr>
          <w:sz w:val="24"/>
          <w:szCs w:val="24"/>
        </w:rPr>
      </w:pPr>
      <w:r>
        <w:rPr>
          <w:sz w:val="24"/>
          <w:szCs w:val="24"/>
        </w:rPr>
        <w:t>3 – 4 EL Vanillezucker</w:t>
      </w:r>
    </w:p>
    <w:p w14:paraId="69328E48" w14:textId="77777777" w:rsidR="00CB0B43" w:rsidRDefault="00CB0B43">
      <w:pPr>
        <w:rPr>
          <w:sz w:val="24"/>
          <w:szCs w:val="24"/>
        </w:rPr>
      </w:pPr>
      <w:r>
        <w:rPr>
          <w:sz w:val="24"/>
          <w:szCs w:val="24"/>
        </w:rPr>
        <w:t>Vanillepudding</w:t>
      </w:r>
    </w:p>
    <w:p w14:paraId="552BFEA8" w14:textId="77777777" w:rsidR="00CB0B43" w:rsidRDefault="00CB0B43">
      <w:pPr>
        <w:rPr>
          <w:sz w:val="24"/>
          <w:szCs w:val="24"/>
        </w:rPr>
      </w:pPr>
    </w:p>
    <w:p w14:paraId="415923EA" w14:textId="7AB753AF" w:rsidR="004644DC" w:rsidRDefault="004644DC">
      <w:pPr>
        <w:rPr>
          <w:sz w:val="24"/>
          <w:szCs w:val="24"/>
        </w:rPr>
      </w:pPr>
      <w:r>
        <w:rPr>
          <w:sz w:val="24"/>
          <w:szCs w:val="24"/>
        </w:rPr>
        <w:t>Zubereitung:</w:t>
      </w:r>
    </w:p>
    <w:p w14:paraId="72BD7CB3" w14:textId="59E5BD98" w:rsidR="006C04C1" w:rsidRPr="00D37C89" w:rsidRDefault="00CB0B43" w:rsidP="00B40E8C">
      <w:pPr>
        <w:pStyle w:val="ListParagraph"/>
        <w:numPr>
          <w:ilvl w:val="0"/>
          <w:numId w:val="1437"/>
        </w:numPr>
        <w:spacing w:after="120"/>
        <w:ind w:left="714" w:hanging="357"/>
        <w:contextualSpacing w:val="0"/>
        <w:jc w:val="both"/>
        <w:rPr>
          <w:sz w:val="24"/>
          <w:szCs w:val="24"/>
        </w:rPr>
      </w:pPr>
      <w:r w:rsidRPr="00D37C89">
        <w:rPr>
          <w:sz w:val="24"/>
          <w:szCs w:val="24"/>
        </w:rPr>
        <w:t xml:space="preserve">Die weiche Butter mit dem Zucker, dem </w:t>
      </w:r>
      <w:r w:rsidR="00D37C89" w:rsidRPr="00D37C89">
        <w:rPr>
          <w:sz w:val="24"/>
          <w:szCs w:val="24"/>
        </w:rPr>
        <w:t>E</w:t>
      </w:r>
      <w:r w:rsidRPr="00D37C89">
        <w:rPr>
          <w:sz w:val="24"/>
          <w:szCs w:val="24"/>
        </w:rPr>
        <w:t xml:space="preserve">i und den gehackten Mandeln schaumig aufschlagen. </w:t>
      </w:r>
      <w:r w:rsidR="00F25F95" w:rsidRPr="00D37C89">
        <w:rPr>
          <w:sz w:val="24"/>
          <w:szCs w:val="24"/>
        </w:rPr>
        <w:t>Nach und nach das Mehl und das Backpulver hinzufügen. Aus dem weichen Teig ein kleines Brot formen</w:t>
      </w:r>
      <w:r w:rsidR="001E66C7" w:rsidRPr="00D37C89">
        <w:rPr>
          <w:sz w:val="24"/>
          <w:szCs w:val="24"/>
        </w:rPr>
        <w:t>, in zwei Hälften teilen. Breiten sie eine davon auf einer Ofenform ohne</w:t>
      </w:r>
      <w:r w:rsidR="00D37C89" w:rsidRPr="00D37C89">
        <w:rPr>
          <w:sz w:val="24"/>
          <w:szCs w:val="24"/>
        </w:rPr>
        <w:t xml:space="preserve"> R</w:t>
      </w:r>
      <w:r w:rsidR="001E66C7" w:rsidRPr="00D37C89">
        <w:rPr>
          <w:sz w:val="24"/>
          <w:szCs w:val="24"/>
        </w:rPr>
        <w:t>and mit 30 cm Durchmesser aus</w:t>
      </w:r>
      <w:r w:rsidR="006C04C1" w:rsidRPr="00D37C89">
        <w:rPr>
          <w:sz w:val="24"/>
          <w:szCs w:val="24"/>
        </w:rPr>
        <w:t xml:space="preserve">. Teig leicht einstechen. </w:t>
      </w:r>
    </w:p>
    <w:p w14:paraId="76CA0148" w14:textId="2D7ACA3C" w:rsidR="00CC74FF" w:rsidRPr="00D37C89" w:rsidRDefault="006C04C1" w:rsidP="00B40E8C">
      <w:pPr>
        <w:pStyle w:val="ListParagraph"/>
        <w:numPr>
          <w:ilvl w:val="0"/>
          <w:numId w:val="1437"/>
        </w:numPr>
        <w:spacing w:after="120"/>
        <w:ind w:left="714" w:hanging="357"/>
        <w:contextualSpacing w:val="0"/>
        <w:jc w:val="both"/>
        <w:rPr>
          <w:sz w:val="24"/>
          <w:szCs w:val="24"/>
        </w:rPr>
      </w:pPr>
      <w:r w:rsidRPr="00D37C89">
        <w:rPr>
          <w:sz w:val="24"/>
          <w:szCs w:val="24"/>
        </w:rPr>
        <w:t xml:space="preserve">Die beiden Scheiben nacheinander im vorgeheizten </w:t>
      </w:r>
      <w:r w:rsidR="00D37C89" w:rsidRPr="00D37C89">
        <w:rPr>
          <w:sz w:val="24"/>
          <w:szCs w:val="24"/>
        </w:rPr>
        <w:t>Ba</w:t>
      </w:r>
      <w:r w:rsidRPr="00D37C89">
        <w:rPr>
          <w:sz w:val="24"/>
          <w:szCs w:val="24"/>
        </w:rPr>
        <w:t>ckofen bei etwa 180 Grad für 10 Minuten backen. Aus den Formennehmen, sobal</w:t>
      </w:r>
      <w:r w:rsidR="00D37C89" w:rsidRPr="00D37C89">
        <w:rPr>
          <w:sz w:val="24"/>
          <w:szCs w:val="24"/>
        </w:rPr>
        <w:t>d</w:t>
      </w:r>
      <w:r w:rsidRPr="00D37C89">
        <w:rPr>
          <w:sz w:val="24"/>
          <w:szCs w:val="24"/>
        </w:rPr>
        <w:t xml:space="preserve"> sie lauwarm sind und auf ein rundes Serviertablett legen. </w:t>
      </w:r>
      <w:r w:rsidR="00CA7EF5" w:rsidRPr="00D37C89">
        <w:rPr>
          <w:sz w:val="24"/>
          <w:szCs w:val="24"/>
        </w:rPr>
        <w:t>Mit dem Vanillepudding bestreichen. Die zweite Scheibe darauf gleiten lassen und leicht an die Creme drücken. Die Oberfläche mit Vanillezucker bestreuen</w:t>
      </w:r>
      <w:r w:rsidR="00D37C89" w:rsidRPr="00D37C89">
        <w:rPr>
          <w:sz w:val="24"/>
          <w:szCs w:val="24"/>
        </w:rPr>
        <w:t xml:space="preserve">. </w:t>
      </w:r>
      <w:r w:rsidR="00CC74FF" w:rsidRPr="00D37C89">
        <w:rPr>
          <w:sz w:val="24"/>
          <w:szCs w:val="24"/>
        </w:rPr>
        <w:br w:type="page"/>
      </w:r>
    </w:p>
    <w:p w14:paraId="5FBA41B7" w14:textId="52B7BEAA" w:rsidR="001A4CE8" w:rsidRDefault="001A4CE8" w:rsidP="004644DC">
      <w:pPr>
        <w:pStyle w:val="Heading2"/>
        <w:spacing w:after="240"/>
      </w:pPr>
      <w:r w:rsidRPr="00013A70">
        <w:lastRenderedPageBreak/>
        <w:t>Ostafrikanischer Erdnusskuchen</w:t>
      </w:r>
      <w:r w:rsidR="00363A3F">
        <w:rPr>
          <w:rStyle w:val="FootnoteReference"/>
        </w:rPr>
        <w:footnoteReference w:id="1652"/>
      </w:r>
      <w:r w:rsidRPr="00013A70">
        <w:t xml:space="preserve"> </w:t>
      </w:r>
    </w:p>
    <w:p w14:paraId="0777F90D" w14:textId="68177913" w:rsidR="001A4CE8" w:rsidRDefault="001A4CE8" w:rsidP="001A4CE8">
      <w:pPr>
        <w:rPr>
          <w:sz w:val="24"/>
          <w:szCs w:val="24"/>
        </w:rPr>
      </w:pPr>
      <w:r w:rsidRPr="004644DC">
        <w:rPr>
          <w:sz w:val="24"/>
          <w:szCs w:val="24"/>
          <w:u w:val="single"/>
        </w:rPr>
        <w:t>Zutaten</w:t>
      </w:r>
      <w:r>
        <w:rPr>
          <w:sz w:val="24"/>
          <w:szCs w:val="24"/>
        </w:rPr>
        <w:t xml:space="preserve"> </w:t>
      </w:r>
      <w:r w:rsidR="004644DC">
        <w:rPr>
          <w:sz w:val="24"/>
          <w:szCs w:val="24"/>
        </w:rPr>
        <w:t>(</w:t>
      </w:r>
      <w:r>
        <w:rPr>
          <w:sz w:val="24"/>
          <w:szCs w:val="24"/>
        </w:rPr>
        <w:t>für 8 Portionen</w:t>
      </w:r>
      <w:r w:rsidR="004644DC">
        <w:rPr>
          <w:sz w:val="24"/>
          <w:szCs w:val="24"/>
        </w:rPr>
        <w:t>):</w:t>
      </w:r>
    </w:p>
    <w:p w14:paraId="209A2CF5" w14:textId="77777777" w:rsidR="001A4CE8" w:rsidRDefault="001A4CE8" w:rsidP="001A4CE8">
      <w:pPr>
        <w:rPr>
          <w:sz w:val="24"/>
          <w:szCs w:val="24"/>
        </w:rPr>
      </w:pPr>
      <w:r>
        <w:rPr>
          <w:sz w:val="24"/>
          <w:szCs w:val="24"/>
        </w:rPr>
        <w:t>180 g Zucker, zerlassen</w:t>
      </w:r>
    </w:p>
    <w:p w14:paraId="55BB868C" w14:textId="77777777" w:rsidR="001A4CE8" w:rsidRDefault="001A4CE8" w:rsidP="001A4CE8">
      <w:pPr>
        <w:rPr>
          <w:sz w:val="24"/>
          <w:szCs w:val="24"/>
        </w:rPr>
      </w:pPr>
      <w:r>
        <w:rPr>
          <w:sz w:val="24"/>
          <w:szCs w:val="24"/>
        </w:rPr>
        <w:t>150 g geröstete ungesalzenen Erdnüsse</w:t>
      </w:r>
    </w:p>
    <w:p w14:paraId="16259702" w14:textId="77777777" w:rsidR="001A4CE8" w:rsidRDefault="001A4CE8" w:rsidP="001A4CE8">
      <w:pPr>
        <w:rPr>
          <w:sz w:val="24"/>
          <w:szCs w:val="24"/>
        </w:rPr>
      </w:pPr>
      <w:r>
        <w:rPr>
          <w:sz w:val="24"/>
          <w:szCs w:val="24"/>
        </w:rPr>
        <w:t>200 g Mehl, mit 2 TL Backpulver vermischt</w:t>
      </w:r>
    </w:p>
    <w:p w14:paraId="3B1EDBA7" w14:textId="77777777" w:rsidR="001A4CE8" w:rsidRDefault="001A4CE8" w:rsidP="001A4CE8">
      <w:pPr>
        <w:rPr>
          <w:sz w:val="24"/>
          <w:szCs w:val="24"/>
        </w:rPr>
      </w:pPr>
      <w:r>
        <w:rPr>
          <w:sz w:val="24"/>
          <w:szCs w:val="24"/>
        </w:rPr>
        <w:t>200 g Zucker</w:t>
      </w:r>
    </w:p>
    <w:p w14:paraId="29DD6ACA" w14:textId="77777777" w:rsidR="001A4CE8" w:rsidRDefault="001A4CE8" w:rsidP="001A4CE8">
      <w:pPr>
        <w:rPr>
          <w:sz w:val="24"/>
          <w:szCs w:val="24"/>
        </w:rPr>
      </w:pPr>
      <w:r>
        <w:rPr>
          <w:sz w:val="24"/>
          <w:szCs w:val="24"/>
        </w:rPr>
        <w:t>3 Eier</w:t>
      </w:r>
    </w:p>
    <w:p w14:paraId="2E56880C" w14:textId="77777777" w:rsidR="001A4CE8" w:rsidRDefault="001A4CE8" w:rsidP="001A4CE8">
      <w:pPr>
        <w:rPr>
          <w:sz w:val="24"/>
          <w:szCs w:val="24"/>
        </w:rPr>
      </w:pPr>
    </w:p>
    <w:p w14:paraId="56FC3C5D" w14:textId="77777777" w:rsidR="001A4CE8" w:rsidRPr="004644DC" w:rsidRDefault="001A4CE8" w:rsidP="001A4CE8">
      <w:pPr>
        <w:rPr>
          <w:i/>
          <w:iCs/>
          <w:sz w:val="24"/>
          <w:szCs w:val="24"/>
        </w:rPr>
      </w:pPr>
      <w:r w:rsidRPr="004644DC">
        <w:rPr>
          <w:i/>
          <w:iCs/>
          <w:sz w:val="24"/>
          <w:szCs w:val="24"/>
        </w:rPr>
        <w:t>Für den Belag:</w:t>
      </w:r>
    </w:p>
    <w:p w14:paraId="25A4A596" w14:textId="77777777" w:rsidR="001A4CE8" w:rsidRDefault="001A4CE8" w:rsidP="001A4CE8">
      <w:pPr>
        <w:rPr>
          <w:sz w:val="24"/>
          <w:szCs w:val="24"/>
        </w:rPr>
      </w:pPr>
      <w:r>
        <w:rPr>
          <w:sz w:val="24"/>
          <w:szCs w:val="24"/>
        </w:rPr>
        <w:t>80 g stückige Erdnussbutter</w:t>
      </w:r>
    </w:p>
    <w:p w14:paraId="38713140" w14:textId="77777777" w:rsidR="001A4CE8" w:rsidRDefault="001A4CE8" w:rsidP="001A4CE8">
      <w:pPr>
        <w:rPr>
          <w:sz w:val="24"/>
          <w:szCs w:val="24"/>
        </w:rPr>
      </w:pPr>
      <w:r>
        <w:rPr>
          <w:sz w:val="24"/>
          <w:szCs w:val="24"/>
        </w:rPr>
        <w:t>100 g Puderzucker</w:t>
      </w:r>
    </w:p>
    <w:p w14:paraId="697B4235" w14:textId="77777777" w:rsidR="001A4CE8" w:rsidRDefault="001A4CE8" w:rsidP="001A4CE8">
      <w:pPr>
        <w:rPr>
          <w:sz w:val="24"/>
          <w:szCs w:val="24"/>
        </w:rPr>
      </w:pPr>
      <w:r>
        <w:rPr>
          <w:sz w:val="24"/>
          <w:szCs w:val="24"/>
        </w:rPr>
        <w:t>100 g Butter</w:t>
      </w:r>
    </w:p>
    <w:p w14:paraId="38A7E2EA" w14:textId="77777777" w:rsidR="001A4CE8" w:rsidRDefault="001A4CE8" w:rsidP="001A4CE8">
      <w:pPr>
        <w:rPr>
          <w:sz w:val="24"/>
          <w:szCs w:val="24"/>
        </w:rPr>
      </w:pPr>
      <w:r>
        <w:rPr>
          <w:sz w:val="24"/>
          <w:szCs w:val="24"/>
        </w:rPr>
        <w:t>50 g gesalzenen Erdnüsse, grob zerkleinert</w:t>
      </w:r>
    </w:p>
    <w:p w14:paraId="1BB907EC" w14:textId="77777777" w:rsidR="001A4CE8" w:rsidRDefault="001A4CE8" w:rsidP="001A4CE8">
      <w:pPr>
        <w:rPr>
          <w:sz w:val="24"/>
          <w:szCs w:val="24"/>
        </w:rPr>
      </w:pPr>
    </w:p>
    <w:p w14:paraId="2471A534" w14:textId="353494F1" w:rsidR="001A4CE8" w:rsidRDefault="004644DC" w:rsidP="001A4CE8">
      <w:pPr>
        <w:rPr>
          <w:sz w:val="24"/>
          <w:szCs w:val="24"/>
        </w:rPr>
      </w:pPr>
      <w:r>
        <w:rPr>
          <w:sz w:val="24"/>
          <w:szCs w:val="24"/>
        </w:rPr>
        <w:t>Zubereitung:</w:t>
      </w:r>
    </w:p>
    <w:p w14:paraId="36DB85C5" w14:textId="77777777" w:rsidR="001A4CE8" w:rsidRPr="004644DC" w:rsidRDefault="001A4CE8" w:rsidP="00B40E8C">
      <w:pPr>
        <w:pStyle w:val="ListParagraph"/>
        <w:numPr>
          <w:ilvl w:val="0"/>
          <w:numId w:val="1650"/>
        </w:numPr>
        <w:spacing w:after="120"/>
        <w:ind w:left="714" w:hanging="357"/>
        <w:contextualSpacing w:val="0"/>
        <w:jc w:val="both"/>
        <w:rPr>
          <w:sz w:val="24"/>
          <w:szCs w:val="24"/>
        </w:rPr>
      </w:pPr>
      <w:r w:rsidRPr="004644DC">
        <w:rPr>
          <w:sz w:val="24"/>
          <w:szCs w:val="24"/>
        </w:rPr>
        <w:t>Den Backofen auf 180 Grad vorheizen und eine 24 cm große Kastenform mit Backpapier auslegen und den Rand mit Bitter einfetten.</w:t>
      </w:r>
    </w:p>
    <w:p w14:paraId="1EA7B427" w14:textId="4FBE9B88" w:rsidR="001A4CE8" w:rsidRPr="004644DC" w:rsidRDefault="001A4CE8" w:rsidP="00B40E8C">
      <w:pPr>
        <w:pStyle w:val="ListParagraph"/>
        <w:numPr>
          <w:ilvl w:val="0"/>
          <w:numId w:val="1650"/>
        </w:numPr>
        <w:spacing w:after="120"/>
        <w:ind w:left="714" w:hanging="357"/>
        <w:contextualSpacing w:val="0"/>
        <w:jc w:val="both"/>
        <w:rPr>
          <w:sz w:val="24"/>
          <w:szCs w:val="24"/>
        </w:rPr>
      </w:pPr>
      <w:r w:rsidRPr="004644DC">
        <w:rPr>
          <w:sz w:val="24"/>
          <w:szCs w:val="24"/>
        </w:rPr>
        <w:t xml:space="preserve">Die ungesalzenen Erdnüsse so fein wie möglich mahlen. Die Mehl-Backpulver-Mischung in eine große Schüssel geben und mit Zucker, zerlassener Butter, Eiern und gemahlenen Erdnüssen </w:t>
      </w:r>
      <w:r w:rsidR="0064229E" w:rsidRPr="004644DC">
        <w:rPr>
          <w:sz w:val="24"/>
          <w:szCs w:val="24"/>
        </w:rPr>
        <w:t>glattrühren</w:t>
      </w:r>
      <w:r w:rsidRPr="004644DC">
        <w:rPr>
          <w:sz w:val="24"/>
          <w:szCs w:val="24"/>
        </w:rPr>
        <w:t>.</w:t>
      </w:r>
    </w:p>
    <w:p w14:paraId="22B710FD" w14:textId="77777777" w:rsidR="001A4CE8" w:rsidRPr="004644DC" w:rsidRDefault="001A4CE8" w:rsidP="00B40E8C">
      <w:pPr>
        <w:pStyle w:val="ListParagraph"/>
        <w:numPr>
          <w:ilvl w:val="0"/>
          <w:numId w:val="1650"/>
        </w:numPr>
        <w:spacing w:after="120"/>
        <w:ind w:left="714" w:hanging="357"/>
        <w:contextualSpacing w:val="0"/>
        <w:jc w:val="both"/>
        <w:rPr>
          <w:sz w:val="24"/>
          <w:szCs w:val="24"/>
        </w:rPr>
      </w:pPr>
      <w:r w:rsidRPr="004644DC">
        <w:rPr>
          <w:sz w:val="24"/>
          <w:szCs w:val="24"/>
        </w:rPr>
        <w:t>In die Kuchenform füllen und 25 – 30 Minuten backen. Abkühlen lassen.</w:t>
      </w:r>
    </w:p>
    <w:p w14:paraId="64138510" w14:textId="62B31A02" w:rsidR="001A4CE8" w:rsidRPr="004644DC" w:rsidRDefault="001A4CE8" w:rsidP="00B40E8C">
      <w:pPr>
        <w:pStyle w:val="ListParagraph"/>
        <w:numPr>
          <w:ilvl w:val="0"/>
          <w:numId w:val="1650"/>
        </w:numPr>
        <w:spacing w:after="120"/>
        <w:ind w:left="714" w:hanging="357"/>
        <w:contextualSpacing w:val="0"/>
        <w:jc w:val="both"/>
        <w:rPr>
          <w:sz w:val="24"/>
          <w:szCs w:val="24"/>
        </w:rPr>
      </w:pPr>
      <w:r w:rsidRPr="004644DC">
        <w:rPr>
          <w:sz w:val="24"/>
          <w:szCs w:val="24"/>
        </w:rPr>
        <w:t xml:space="preserve">Für die Glasur Erdnussbutter, Puderzucker und Butter </w:t>
      </w:r>
      <w:r w:rsidR="0064229E" w:rsidRPr="004644DC">
        <w:rPr>
          <w:sz w:val="24"/>
          <w:szCs w:val="24"/>
        </w:rPr>
        <w:t>glattrühren</w:t>
      </w:r>
      <w:r w:rsidRPr="004644DC">
        <w:rPr>
          <w:sz w:val="24"/>
          <w:szCs w:val="24"/>
        </w:rPr>
        <w:t>. Den abgekühlten Kuchen mit der Glasur bestreichen. Den Kuchen abschließend mit den zerstoßenen gesalzenen Erdnüssen bestreuen.</w:t>
      </w:r>
    </w:p>
    <w:p w14:paraId="5BE497C5" w14:textId="77777777" w:rsidR="001A4CE8" w:rsidRDefault="001A4CE8" w:rsidP="001A4CE8">
      <w:pPr>
        <w:rPr>
          <w:sz w:val="24"/>
          <w:szCs w:val="24"/>
        </w:rPr>
      </w:pPr>
    </w:p>
    <w:p w14:paraId="6B9F3C0D" w14:textId="7628552B" w:rsidR="001A4CE8" w:rsidRDefault="001A4CE8" w:rsidP="001A4CE8">
      <w:pPr>
        <w:rPr>
          <w:sz w:val="24"/>
          <w:szCs w:val="24"/>
        </w:rPr>
      </w:pPr>
      <w:r>
        <w:rPr>
          <w:sz w:val="24"/>
          <w:szCs w:val="24"/>
        </w:rPr>
        <w:t>Kommentar:</w:t>
      </w:r>
      <w:r>
        <w:rPr>
          <w:sz w:val="24"/>
          <w:szCs w:val="24"/>
        </w:rPr>
        <w:tab/>
        <w:t xml:space="preserve">Ein Bömbchen </w:t>
      </w:r>
      <w:r w:rsidRPr="001A4CE8">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sidR="004644DC">
        <w:rPr>
          <w:sz w:val="24"/>
          <w:szCs w:val="24"/>
        </w:rPr>
        <w:t>,</w:t>
      </w:r>
      <w:r>
        <w:rPr>
          <w:sz w:val="24"/>
          <w:szCs w:val="24"/>
        </w:rPr>
        <w:t xml:space="preserve"> </w:t>
      </w:r>
      <w:r w:rsidR="0064229E">
        <w:rPr>
          <w:sz w:val="24"/>
          <w:szCs w:val="24"/>
        </w:rPr>
        <w:t>angeblich</w:t>
      </w:r>
      <w:r>
        <w:rPr>
          <w:sz w:val="24"/>
          <w:szCs w:val="24"/>
        </w:rPr>
        <w:t xml:space="preserve"> ein Rezept aus Uganda. Wer weiß….</w:t>
      </w:r>
    </w:p>
    <w:p w14:paraId="6858A0BC" w14:textId="18CFC04D" w:rsidR="005A6FE1" w:rsidRDefault="001A4CE8" w:rsidP="004644DC">
      <w:pPr>
        <w:pStyle w:val="Heading2"/>
        <w:spacing w:after="240"/>
      </w:pPr>
      <w:r w:rsidRPr="00013A70">
        <w:br w:type="page"/>
      </w:r>
      <w:r w:rsidR="005A6FE1">
        <w:lastRenderedPageBreak/>
        <w:t>Nankhati mit Pistazien, Orangenschale und Datteln</w:t>
      </w:r>
      <w:r w:rsidR="00F23EE8">
        <w:rPr>
          <w:rStyle w:val="FootnoteReference"/>
        </w:rPr>
        <w:footnoteReference w:id="1653"/>
      </w:r>
      <w:r w:rsidR="005A6FE1">
        <w:t xml:space="preserve"> </w:t>
      </w:r>
    </w:p>
    <w:p w14:paraId="0C4DBB43" w14:textId="49611E4B" w:rsidR="005A6FE1" w:rsidRDefault="005A6FE1">
      <w:pPr>
        <w:rPr>
          <w:sz w:val="24"/>
          <w:szCs w:val="24"/>
        </w:rPr>
      </w:pPr>
      <w:r w:rsidRPr="004644DC">
        <w:rPr>
          <w:sz w:val="24"/>
          <w:szCs w:val="24"/>
          <w:u w:val="single"/>
        </w:rPr>
        <w:t>Zutaten</w:t>
      </w:r>
      <w:r>
        <w:rPr>
          <w:sz w:val="24"/>
          <w:szCs w:val="24"/>
        </w:rPr>
        <w:t xml:space="preserve"> </w:t>
      </w:r>
      <w:r w:rsidR="004644DC">
        <w:rPr>
          <w:sz w:val="24"/>
          <w:szCs w:val="24"/>
        </w:rPr>
        <w:t>(</w:t>
      </w:r>
      <w:r>
        <w:rPr>
          <w:sz w:val="24"/>
          <w:szCs w:val="24"/>
        </w:rPr>
        <w:t>für 25 Stück</w:t>
      </w:r>
      <w:r w:rsidR="004644DC">
        <w:rPr>
          <w:sz w:val="24"/>
          <w:szCs w:val="24"/>
        </w:rPr>
        <w:t>):</w:t>
      </w:r>
    </w:p>
    <w:p w14:paraId="1DE5031D" w14:textId="77777777" w:rsidR="005A6FE1" w:rsidRDefault="005A6FE1">
      <w:pPr>
        <w:rPr>
          <w:sz w:val="24"/>
          <w:szCs w:val="24"/>
        </w:rPr>
      </w:pPr>
      <w:r>
        <w:rPr>
          <w:sz w:val="24"/>
          <w:szCs w:val="24"/>
        </w:rPr>
        <w:t>100 g Pistazien</w:t>
      </w:r>
    </w:p>
    <w:p w14:paraId="1B981FF8" w14:textId="77777777" w:rsidR="005A6FE1" w:rsidRDefault="005A6FE1">
      <w:pPr>
        <w:rPr>
          <w:sz w:val="24"/>
          <w:szCs w:val="24"/>
        </w:rPr>
      </w:pPr>
      <w:r>
        <w:rPr>
          <w:sz w:val="24"/>
          <w:szCs w:val="24"/>
        </w:rPr>
        <w:t>220 g kalte Butter</w:t>
      </w:r>
    </w:p>
    <w:p w14:paraId="74EE9D94" w14:textId="77777777" w:rsidR="005A6FE1" w:rsidRDefault="005A6FE1">
      <w:pPr>
        <w:rPr>
          <w:sz w:val="24"/>
          <w:szCs w:val="24"/>
        </w:rPr>
      </w:pPr>
      <w:r>
        <w:rPr>
          <w:sz w:val="24"/>
          <w:szCs w:val="24"/>
        </w:rPr>
        <w:t>250 g Weizenmehl</w:t>
      </w:r>
    </w:p>
    <w:p w14:paraId="17D8B144" w14:textId="77777777" w:rsidR="005A6FE1" w:rsidRDefault="005A6FE1">
      <w:pPr>
        <w:rPr>
          <w:sz w:val="24"/>
          <w:szCs w:val="24"/>
        </w:rPr>
      </w:pPr>
      <w:r>
        <w:rPr>
          <w:sz w:val="24"/>
          <w:szCs w:val="24"/>
        </w:rPr>
        <w:t>50 g Reismehl</w:t>
      </w:r>
    </w:p>
    <w:p w14:paraId="409DD67F" w14:textId="77777777" w:rsidR="005A6FE1" w:rsidRDefault="005A6FE1">
      <w:pPr>
        <w:rPr>
          <w:sz w:val="24"/>
          <w:szCs w:val="24"/>
        </w:rPr>
      </w:pPr>
      <w:r>
        <w:rPr>
          <w:sz w:val="24"/>
          <w:szCs w:val="24"/>
        </w:rPr>
        <w:t>120 g Zucker</w:t>
      </w:r>
    </w:p>
    <w:p w14:paraId="014C8AA8" w14:textId="007147AF" w:rsidR="005A6FE1" w:rsidRDefault="005A6FE1">
      <w:pPr>
        <w:rPr>
          <w:sz w:val="24"/>
          <w:szCs w:val="24"/>
        </w:rPr>
      </w:pPr>
      <w:r>
        <w:rPr>
          <w:sz w:val="24"/>
          <w:szCs w:val="24"/>
        </w:rPr>
        <w:t>Abgerieben Schale ein</w:t>
      </w:r>
      <w:r w:rsidR="00AF250E">
        <w:rPr>
          <w:sz w:val="24"/>
          <w:szCs w:val="24"/>
        </w:rPr>
        <w:t>e</w:t>
      </w:r>
      <w:r>
        <w:rPr>
          <w:sz w:val="24"/>
          <w:szCs w:val="24"/>
        </w:rPr>
        <w:t>r Bio-Orange</w:t>
      </w:r>
    </w:p>
    <w:p w14:paraId="65810258" w14:textId="42ACCBFD" w:rsidR="005A6FE1" w:rsidRDefault="005A6FE1">
      <w:pPr>
        <w:rPr>
          <w:sz w:val="24"/>
          <w:szCs w:val="24"/>
        </w:rPr>
      </w:pPr>
      <w:r>
        <w:rPr>
          <w:sz w:val="24"/>
          <w:szCs w:val="24"/>
        </w:rPr>
        <w:t>50 g gehackte Mandeln</w:t>
      </w:r>
    </w:p>
    <w:p w14:paraId="0F5407F6" w14:textId="23E05E96" w:rsidR="005A6FE1" w:rsidRDefault="005A6FE1">
      <w:pPr>
        <w:rPr>
          <w:sz w:val="24"/>
          <w:szCs w:val="24"/>
        </w:rPr>
      </w:pPr>
      <w:r>
        <w:rPr>
          <w:sz w:val="24"/>
          <w:szCs w:val="24"/>
        </w:rPr>
        <w:t>2/3 TL gemahlener Kardamom</w:t>
      </w:r>
    </w:p>
    <w:p w14:paraId="24FBB2E4" w14:textId="77777777" w:rsidR="005A6FE1" w:rsidRDefault="005A6FE1">
      <w:pPr>
        <w:rPr>
          <w:sz w:val="24"/>
          <w:szCs w:val="24"/>
        </w:rPr>
      </w:pPr>
    </w:p>
    <w:p w14:paraId="38B805A1" w14:textId="7F4E80CC" w:rsidR="004644DC" w:rsidRDefault="004644DC">
      <w:pPr>
        <w:rPr>
          <w:sz w:val="24"/>
          <w:szCs w:val="24"/>
        </w:rPr>
      </w:pPr>
      <w:r>
        <w:rPr>
          <w:sz w:val="24"/>
          <w:szCs w:val="24"/>
        </w:rPr>
        <w:t>Zubereitung:</w:t>
      </w:r>
    </w:p>
    <w:p w14:paraId="6DB854D6" w14:textId="66AB32F2" w:rsidR="00734549" w:rsidRPr="0068336C" w:rsidRDefault="005A6FE1" w:rsidP="00B40E8C">
      <w:pPr>
        <w:pStyle w:val="ListParagraph"/>
        <w:numPr>
          <w:ilvl w:val="0"/>
          <w:numId w:val="1394"/>
        </w:numPr>
        <w:spacing w:after="120"/>
        <w:ind w:left="714" w:hanging="357"/>
        <w:contextualSpacing w:val="0"/>
        <w:jc w:val="both"/>
        <w:rPr>
          <w:sz w:val="24"/>
          <w:szCs w:val="24"/>
        </w:rPr>
      </w:pPr>
      <w:r w:rsidRPr="0068336C">
        <w:rPr>
          <w:sz w:val="24"/>
          <w:szCs w:val="24"/>
        </w:rPr>
        <w:t>Die Pistazien grob hacken. Die Butter würfeln und in eine große Rührschüssel geben. Die Mehlsorten, 100 g Zucker, Salz, Orangenschale, Datteln und Kardamom hinzufügen. Vo</w:t>
      </w:r>
      <w:r w:rsidR="00734549" w:rsidRPr="0068336C">
        <w:rPr>
          <w:sz w:val="24"/>
          <w:szCs w:val="24"/>
        </w:rPr>
        <w:t>n</w:t>
      </w:r>
      <w:r w:rsidRPr="0068336C">
        <w:rPr>
          <w:sz w:val="24"/>
          <w:szCs w:val="24"/>
        </w:rPr>
        <w:t xml:space="preserve"> den Pistazien 2 EL zum Garnieren beiseitestellen.</w:t>
      </w:r>
      <w:r w:rsidR="00734549" w:rsidRPr="0068336C">
        <w:rPr>
          <w:sz w:val="24"/>
          <w:szCs w:val="24"/>
        </w:rPr>
        <w:t xml:space="preserve"> Den Rest in die Schüssel geben.</w:t>
      </w:r>
    </w:p>
    <w:p w14:paraId="17F382A3" w14:textId="053D1C1B" w:rsidR="00734549" w:rsidRPr="0068336C" w:rsidRDefault="00734549" w:rsidP="00B40E8C">
      <w:pPr>
        <w:pStyle w:val="ListParagraph"/>
        <w:numPr>
          <w:ilvl w:val="0"/>
          <w:numId w:val="1394"/>
        </w:numPr>
        <w:spacing w:after="120"/>
        <w:ind w:left="714" w:hanging="357"/>
        <w:contextualSpacing w:val="0"/>
        <w:jc w:val="both"/>
        <w:rPr>
          <w:sz w:val="24"/>
          <w:szCs w:val="24"/>
        </w:rPr>
      </w:pPr>
      <w:r w:rsidRPr="0068336C">
        <w:rPr>
          <w:sz w:val="24"/>
          <w:szCs w:val="24"/>
        </w:rPr>
        <w:t xml:space="preserve">Alles mit den Fingern zu einem Teig vermengen, glatt kneten, aber nicht zu stark bearbeiten. Den Teig </w:t>
      </w:r>
      <w:r w:rsidR="00AF250E" w:rsidRPr="0068336C">
        <w:rPr>
          <w:sz w:val="24"/>
          <w:szCs w:val="24"/>
        </w:rPr>
        <w:t>zu einer 5 cm dicken Rolle rollen. In Frischhaltefolie einschlagen und 45 Minuten bis 1 Stunde zum Festwerden in den Kühlschrank legen.</w:t>
      </w:r>
    </w:p>
    <w:p w14:paraId="66F9B634" w14:textId="52B4908C" w:rsidR="00AF250E" w:rsidRPr="0068336C" w:rsidRDefault="00AF250E" w:rsidP="00B40E8C">
      <w:pPr>
        <w:pStyle w:val="ListParagraph"/>
        <w:numPr>
          <w:ilvl w:val="0"/>
          <w:numId w:val="1394"/>
        </w:numPr>
        <w:spacing w:after="120"/>
        <w:ind w:left="714" w:hanging="357"/>
        <w:contextualSpacing w:val="0"/>
        <w:jc w:val="both"/>
        <w:rPr>
          <w:sz w:val="24"/>
          <w:szCs w:val="24"/>
        </w:rPr>
      </w:pPr>
      <w:r w:rsidRPr="0068336C">
        <w:rPr>
          <w:sz w:val="24"/>
          <w:szCs w:val="24"/>
        </w:rPr>
        <w:t>Den Backofen auf 180 Grad vorheizen und wie Backbleche mit Backpapier belegen. Den fest gewordenen Teig aus dem Kühlschrank nehmen und auspacken. Mit einem scharfen Messer 1 cm dicke Scheiben abschneiden und mit 3 cm Abstand zueinander auf die Backbleche verteilen.</w:t>
      </w:r>
    </w:p>
    <w:p w14:paraId="2C1E0042" w14:textId="54B3E6A8" w:rsidR="00AF250E" w:rsidRPr="0068336C" w:rsidRDefault="00AF250E" w:rsidP="00B40E8C">
      <w:pPr>
        <w:pStyle w:val="ListParagraph"/>
        <w:numPr>
          <w:ilvl w:val="0"/>
          <w:numId w:val="1394"/>
        </w:numPr>
        <w:spacing w:after="120"/>
        <w:ind w:left="714" w:hanging="357"/>
        <w:contextualSpacing w:val="0"/>
        <w:jc w:val="both"/>
        <w:rPr>
          <w:sz w:val="24"/>
          <w:szCs w:val="24"/>
        </w:rPr>
      </w:pPr>
      <w:r w:rsidRPr="0068336C">
        <w:rPr>
          <w:sz w:val="24"/>
          <w:szCs w:val="24"/>
        </w:rPr>
        <w:t>Mit dem restlichen Zucker und den gemahlenen Pistazien bestreuen, dann 20 – 25 Minuten backen. Die Plätzchen sollten blassgolde</w:t>
      </w:r>
      <w:r w:rsidR="0068336C" w:rsidRPr="0068336C">
        <w:rPr>
          <w:sz w:val="24"/>
          <w:szCs w:val="24"/>
        </w:rPr>
        <w:t>n</w:t>
      </w:r>
      <w:r w:rsidRPr="0068336C">
        <w:rPr>
          <w:sz w:val="24"/>
          <w:szCs w:val="24"/>
        </w:rPr>
        <w:t>,</w:t>
      </w:r>
      <w:r w:rsidR="0068336C" w:rsidRPr="0068336C">
        <w:rPr>
          <w:sz w:val="24"/>
          <w:szCs w:val="24"/>
        </w:rPr>
        <w:t xml:space="preserve"> </w:t>
      </w:r>
      <w:r w:rsidRPr="0068336C">
        <w:rPr>
          <w:sz w:val="24"/>
          <w:szCs w:val="24"/>
        </w:rPr>
        <w:t>aber nicht gebräunt sen.</w:t>
      </w:r>
    </w:p>
    <w:p w14:paraId="26DF4DD9" w14:textId="32A7E2E6" w:rsidR="001A4CE8" w:rsidRDefault="001A4CE8">
      <w:pPr>
        <w:rPr>
          <w:sz w:val="24"/>
          <w:szCs w:val="24"/>
        </w:rPr>
      </w:pPr>
      <w:r>
        <w:rPr>
          <w:sz w:val="24"/>
          <w:szCs w:val="24"/>
        </w:rPr>
        <w:br w:type="page"/>
      </w:r>
    </w:p>
    <w:p w14:paraId="21C10238" w14:textId="10B284AB" w:rsidR="00412001" w:rsidRDefault="00A13835" w:rsidP="004644DC">
      <w:pPr>
        <w:pStyle w:val="Heading2"/>
        <w:spacing w:after="240"/>
      </w:pPr>
      <w:r>
        <w:lastRenderedPageBreak/>
        <w:t>Cashew-</w:t>
      </w:r>
      <w:r w:rsidR="00261349">
        <w:t>Fudge</w:t>
      </w:r>
      <w:r>
        <w:t xml:space="preserve"> – Kaju katli</w:t>
      </w:r>
      <w:r w:rsidR="00B6723F">
        <w:rPr>
          <w:rStyle w:val="FootnoteReference"/>
        </w:rPr>
        <w:footnoteReference w:id="1654"/>
      </w:r>
      <w:r>
        <w:t xml:space="preserve"> </w:t>
      </w:r>
    </w:p>
    <w:p w14:paraId="3E0F2454" w14:textId="53D37951" w:rsidR="00412001" w:rsidRDefault="00412001">
      <w:pPr>
        <w:rPr>
          <w:sz w:val="24"/>
          <w:szCs w:val="24"/>
        </w:rPr>
      </w:pPr>
      <w:r w:rsidRPr="004644DC">
        <w:rPr>
          <w:sz w:val="24"/>
          <w:szCs w:val="24"/>
          <w:u w:val="single"/>
        </w:rPr>
        <w:t>Zutaten</w:t>
      </w:r>
      <w:r>
        <w:rPr>
          <w:sz w:val="24"/>
          <w:szCs w:val="24"/>
        </w:rPr>
        <w:t xml:space="preserve"> </w:t>
      </w:r>
      <w:r w:rsidR="004644DC">
        <w:rPr>
          <w:sz w:val="24"/>
          <w:szCs w:val="24"/>
        </w:rPr>
        <w:t>(</w:t>
      </w:r>
      <w:r>
        <w:rPr>
          <w:sz w:val="24"/>
          <w:szCs w:val="24"/>
        </w:rPr>
        <w:t>für 20 Stück</w:t>
      </w:r>
      <w:r w:rsidR="004644DC">
        <w:rPr>
          <w:sz w:val="24"/>
          <w:szCs w:val="24"/>
        </w:rPr>
        <w:t>):</w:t>
      </w:r>
    </w:p>
    <w:p w14:paraId="0FBDCF8A" w14:textId="77777777" w:rsidR="00412001" w:rsidRDefault="00412001">
      <w:pPr>
        <w:rPr>
          <w:sz w:val="24"/>
          <w:szCs w:val="24"/>
        </w:rPr>
      </w:pPr>
      <w:r>
        <w:rPr>
          <w:sz w:val="24"/>
          <w:szCs w:val="24"/>
        </w:rPr>
        <w:t>250 g Cashewkerne</w:t>
      </w:r>
    </w:p>
    <w:p w14:paraId="693F6562" w14:textId="77777777" w:rsidR="00412001" w:rsidRDefault="00412001">
      <w:pPr>
        <w:rPr>
          <w:sz w:val="24"/>
          <w:szCs w:val="24"/>
        </w:rPr>
      </w:pPr>
      <w:r>
        <w:rPr>
          <w:sz w:val="24"/>
          <w:szCs w:val="24"/>
        </w:rPr>
        <w:t>120 g Zucker</w:t>
      </w:r>
    </w:p>
    <w:p w14:paraId="4926145D" w14:textId="77777777" w:rsidR="00412001" w:rsidRDefault="00412001">
      <w:pPr>
        <w:rPr>
          <w:sz w:val="24"/>
          <w:szCs w:val="24"/>
        </w:rPr>
      </w:pPr>
      <w:r>
        <w:rPr>
          <w:sz w:val="24"/>
          <w:szCs w:val="24"/>
        </w:rPr>
        <w:t>1 Handvoll Rosenblätter</w:t>
      </w:r>
    </w:p>
    <w:p w14:paraId="63D50FAA" w14:textId="77777777" w:rsidR="004644DC" w:rsidRDefault="004644DC">
      <w:pPr>
        <w:rPr>
          <w:sz w:val="24"/>
          <w:szCs w:val="24"/>
        </w:rPr>
      </w:pPr>
    </w:p>
    <w:p w14:paraId="0C949585" w14:textId="480FEBAD" w:rsidR="004644DC" w:rsidRDefault="004644DC">
      <w:pPr>
        <w:rPr>
          <w:sz w:val="24"/>
          <w:szCs w:val="24"/>
        </w:rPr>
      </w:pPr>
      <w:r>
        <w:rPr>
          <w:sz w:val="24"/>
          <w:szCs w:val="24"/>
        </w:rPr>
        <w:t>Zubereitung:</w:t>
      </w:r>
    </w:p>
    <w:p w14:paraId="509A5104" w14:textId="72E1F842" w:rsidR="00412001" w:rsidRPr="00CC128D" w:rsidRDefault="00412001" w:rsidP="00B40E8C">
      <w:pPr>
        <w:pStyle w:val="ListParagraph"/>
        <w:numPr>
          <w:ilvl w:val="0"/>
          <w:numId w:val="1395"/>
        </w:numPr>
        <w:spacing w:after="120"/>
        <w:ind w:left="714" w:hanging="357"/>
        <w:contextualSpacing w:val="0"/>
        <w:jc w:val="both"/>
        <w:rPr>
          <w:sz w:val="24"/>
          <w:szCs w:val="24"/>
        </w:rPr>
      </w:pPr>
      <w:r w:rsidRPr="00CC128D">
        <w:rPr>
          <w:sz w:val="24"/>
          <w:szCs w:val="24"/>
        </w:rPr>
        <w:t xml:space="preserve">Ein </w:t>
      </w:r>
      <w:r w:rsidR="00CC128D" w:rsidRPr="00CC128D">
        <w:rPr>
          <w:sz w:val="24"/>
          <w:szCs w:val="24"/>
        </w:rPr>
        <w:t>Ba</w:t>
      </w:r>
      <w:r w:rsidRPr="00CC128D">
        <w:rPr>
          <w:sz w:val="24"/>
          <w:szCs w:val="24"/>
        </w:rPr>
        <w:t>ckblech mit Backpapier belegen. Ein zweites Backpapier bereitlegen.</w:t>
      </w:r>
    </w:p>
    <w:p w14:paraId="503D1969" w14:textId="5B3C24F1" w:rsidR="00CC128D" w:rsidRPr="00CC128D" w:rsidRDefault="00412001" w:rsidP="00B40E8C">
      <w:pPr>
        <w:pStyle w:val="ListParagraph"/>
        <w:numPr>
          <w:ilvl w:val="0"/>
          <w:numId w:val="1395"/>
        </w:numPr>
        <w:spacing w:after="120"/>
        <w:ind w:left="714" w:hanging="357"/>
        <w:contextualSpacing w:val="0"/>
        <w:jc w:val="both"/>
        <w:rPr>
          <w:sz w:val="24"/>
          <w:szCs w:val="24"/>
        </w:rPr>
      </w:pPr>
      <w:r w:rsidRPr="00CC128D">
        <w:rPr>
          <w:sz w:val="24"/>
          <w:szCs w:val="24"/>
        </w:rPr>
        <w:t xml:space="preserve">Die Cashews so fein wie möglich zerkleinern. Den Zucker in einen </w:t>
      </w:r>
      <w:r w:rsidR="00CC128D" w:rsidRPr="00CC128D">
        <w:rPr>
          <w:sz w:val="24"/>
          <w:szCs w:val="24"/>
        </w:rPr>
        <w:t>T</w:t>
      </w:r>
      <w:r w:rsidRPr="00CC128D">
        <w:rPr>
          <w:sz w:val="24"/>
          <w:szCs w:val="24"/>
        </w:rPr>
        <w:t>opf geben und mit 60 ml Wasser bei mittlerer Hitze erwärmen, bis der Zucker sich aufgelöst hat und die Mischung aufkocht. Dann die gemahlenen Cashews hineingeben. Durchrühren und unter gelegent</w:t>
      </w:r>
      <w:r w:rsidR="00CC128D" w:rsidRPr="00CC128D">
        <w:rPr>
          <w:sz w:val="24"/>
          <w:szCs w:val="24"/>
        </w:rPr>
        <w:t>li</w:t>
      </w:r>
      <w:r w:rsidRPr="00CC128D">
        <w:rPr>
          <w:sz w:val="24"/>
          <w:szCs w:val="24"/>
        </w:rPr>
        <w:t>chem Rühren</w:t>
      </w:r>
      <w:r w:rsidR="00CC128D" w:rsidRPr="00CC128D">
        <w:rPr>
          <w:sz w:val="24"/>
          <w:szCs w:val="24"/>
        </w:rPr>
        <w:t xml:space="preserve"> 6 – 8 Minuten köcheln lassen, bis die Mischung andickt. Sobald ein Holzlöffel in der Mischung stehen bleibt, ohne sofort umzukippen, die Mischung auf das Backpapier gießen. Mit Rosenblättern bestreuen.</w:t>
      </w:r>
    </w:p>
    <w:p w14:paraId="16A0DFFB" w14:textId="77777777" w:rsidR="00CC128D" w:rsidRPr="00CC128D" w:rsidRDefault="00CC128D" w:rsidP="00B40E8C">
      <w:pPr>
        <w:pStyle w:val="ListParagraph"/>
        <w:numPr>
          <w:ilvl w:val="0"/>
          <w:numId w:val="1395"/>
        </w:numPr>
        <w:spacing w:after="120"/>
        <w:ind w:left="714" w:hanging="357"/>
        <w:contextualSpacing w:val="0"/>
        <w:jc w:val="both"/>
        <w:rPr>
          <w:sz w:val="24"/>
          <w:szCs w:val="24"/>
        </w:rPr>
      </w:pPr>
      <w:r w:rsidRPr="00CC128D">
        <w:rPr>
          <w:sz w:val="24"/>
          <w:szCs w:val="24"/>
        </w:rPr>
        <w:t>Das zweite Backpapier auf die Mischung legen und den Fudge rund 5 mm dick ausrollen. Das obere Blatt abziehen und den Fudge auskühlen lassen. (Übrige klebrige Cashews im Topf mit Wasser loskochen).</w:t>
      </w:r>
    </w:p>
    <w:p w14:paraId="539DA5A2" w14:textId="77777777" w:rsidR="00C21CA1" w:rsidRDefault="00CC128D" w:rsidP="00B40E8C">
      <w:pPr>
        <w:pStyle w:val="ListParagraph"/>
        <w:numPr>
          <w:ilvl w:val="0"/>
          <w:numId w:val="1395"/>
        </w:numPr>
        <w:spacing w:after="120"/>
        <w:ind w:left="714" w:hanging="357"/>
        <w:contextualSpacing w:val="0"/>
        <w:jc w:val="both"/>
        <w:rPr>
          <w:sz w:val="24"/>
          <w:szCs w:val="24"/>
        </w:rPr>
      </w:pPr>
      <w:r w:rsidRPr="00CC128D">
        <w:rPr>
          <w:sz w:val="24"/>
          <w:szCs w:val="24"/>
        </w:rPr>
        <w:t>Den abgekühlten Fudge diagonal in 4 cm breite Streifen schneiden, dann in entgegengesetzter Richtung ebenfalls diagonal schneiden, sodass 4 cm große Rauten entstehen.</w:t>
      </w:r>
    </w:p>
    <w:p w14:paraId="56D27C2A" w14:textId="77777777" w:rsidR="004644DC" w:rsidRDefault="004644DC" w:rsidP="00C21CA1">
      <w:pPr>
        <w:ind w:left="705" w:hanging="705"/>
        <w:jc w:val="both"/>
        <w:rPr>
          <w:sz w:val="24"/>
          <w:szCs w:val="24"/>
        </w:rPr>
      </w:pPr>
    </w:p>
    <w:p w14:paraId="24738248" w14:textId="010FD106" w:rsidR="00A13835" w:rsidRPr="00C21CA1" w:rsidRDefault="00C21CA1" w:rsidP="00C21CA1">
      <w:pPr>
        <w:ind w:left="705" w:hanging="705"/>
        <w:jc w:val="both"/>
        <w:rPr>
          <w:sz w:val="24"/>
          <w:szCs w:val="24"/>
        </w:rPr>
      </w:pPr>
      <w:r>
        <w:rPr>
          <w:sz w:val="24"/>
          <w:szCs w:val="24"/>
        </w:rPr>
        <w:t>Info:</w:t>
      </w:r>
      <w:r>
        <w:rPr>
          <w:sz w:val="24"/>
          <w:szCs w:val="24"/>
        </w:rPr>
        <w:tab/>
        <w:t xml:space="preserve">Dieser Fudge gilt unter den indischen Süßigkeiten als die edelste und qualifiziert einen zum Ehren-Inder, wenn er gelingt </w:t>
      </w:r>
      <w:r w:rsidRPr="00C21CA1">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sidR="00A13835" w:rsidRPr="00C21CA1">
        <w:rPr>
          <w:sz w:val="24"/>
          <w:szCs w:val="24"/>
        </w:rPr>
        <w:br w:type="page"/>
      </w:r>
    </w:p>
    <w:p w14:paraId="61059749" w14:textId="4C6844E1" w:rsidR="002F5FDF" w:rsidRDefault="002F5FDF" w:rsidP="004644DC">
      <w:pPr>
        <w:pStyle w:val="Heading2"/>
        <w:spacing w:after="240"/>
      </w:pPr>
      <w:r>
        <w:lastRenderedPageBreak/>
        <w:t>Dattel-Nuss-Bällchen – Khajoor pak</w:t>
      </w:r>
      <w:r w:rsidR="008407E0">
        <w:rPr>
          <w:rStyle w:val="FootnoteReference"/>
        </w:rPr>
        <w:footnoteReference w:id="1655"/>
      </w:r>
      <w:r>
        <w:t xml:space="preserve"> </w:t>
      </w:r>
    </w:p>
    <w:p w14:paraId="5EF2524F" w14:textId="3336B955" w:rsidR="002F5FDF" w:rsidRDefault="002F5FDF">
      <w:pPr>
        <w:rPr>
          <w:sz w:val="24"/>
          <w:szCs w:val="24"/>
        </w:rPr>
      </w:pPr>
      <w:r w:rsidRPr="004644DC">
        <w:rPr>
          <w:sz w:val="24"/>
          <w:szCs w:val="24"/>
          <w:u w:val="single"/>
        </w:rPr>
        <w:t>Zutaten</w:t>
      </w:r>
      <w:r>
        <w:rPr>
          <w:sz w:val="24"/>
          <w:szCs w:val="24"/>
        </w:rPr>
        <w:t xml:space="preserve"> </w:t>
      </w:r>
      <w:r w:rsidR="004644DC">
        <w:rPr>
          <w:sz w:val="24"/>
          <w:szCs w:val="24"/>
        </w:rPr>
        <w:t>(</w:t>
      </w:r>
      <w:r>
        <w:rPr>
          <w:sz w:val="24"/>
          <w:szCs w:val="24"/>
        </w:rPr>
        <w:t>für 14 Stück</w:t>
      </w:r>
      <w:r w:rsidR="004644DC">
        <w:rPr>
          <w:sz w:val="24"/>
          <w:szCs w:val="24"/>
        </w:rPr>
        <w:t>):</w:t>
      </w:r>
    </w:p>
    <w:p w14:paraId="63D658AD" w14:textId="77777777" w:rsidR="002F5FDF" w:rsidRDefault="002F5FDF">
      <w:pPr>
        <w:rPr>
          <w:sz w:val="24"/>
          <w:szCs w:val="24"/>
        </w:rPr>
      </w:pPr>
      <w:r>
        <w:rPr>
          <w:sz w:val="24"/>
          <w:szCs w:val="24"/>
        </w:rPr>
        <w:t>Kokosraspel</w:t>
      </w:r>
    </w:p>
    <w:p w14:paraId="44058AC1" w14:textId="77777777" w:rsidR="002F5FDF" w:rsidRDefault="002F5FDF">
      <w:pPr>
        <w:rPr>
          <w:sz w:val="24"/>
          <w:szCs w:val="24"/>
        </w:rPr>
      </w:pPr>
      <w:r>
        <w:rPr>
          <w:sz w:val="24"/>
          <w:szCs w:val="24"/>
        </w:rPr>
        <w:t>250 g entkernte Datteln</w:t>
      </w:r>
    </w:p>
    <w:p w14:paraId="4A64F432" w14:textId="77777777" w:rsidR="002F5FDF" w:rsidRDefault="002F5FDF">
      <w:pPr>
        <w:rPr>
          <w:sz w:val="24"/>
          <w:szCs w:val="24"/>
        </w:rPr>
      </w:pPr>
      <w:r>
        <w:rPr>
          <w:sz w:val="24"/>
          <w:szCs w:val="24"/>
        </w:rPr>
        <w:t>1 EL Kokosöl</w:t>
      </w:r>
    </w:p>
    <w:p w14:paraId="6395BBFB" w14:textId="4034E618" w:rsidR="002F5FDF" w:rsidRDefault="002F5FDF">
      <w:pPr>
        <w:rPr>
          <w:sz w:val="24"/>
          <w:szCs w:val="24"/>
        </w:rPr>
      </w:pPr>
      <w:r>
        <w:rPr>
          <w:sz w:val="24"/>
          <w:szCs w:val="24"/>
        </w:rPr>
        <w:t>½ TL gemahlener Kardamom</w:t>
      </w:r>
    </w:p>
    <w:p w14:paraId="4708F8BF" w14:textId="77777777" w:rsidR="002F5FDF" w:rsidRDefault="002F5FDF">
      <w:pPr>
        <w:rPr>
          <w:sz w:val="24"/>
          <w:szCs w:val="24"/>
        </w:rPr>
      </w:pPr>
      <w:r>
        <w:rPr>
          <w:sz w:val="24"/>
          <w:szCs w:val="24"/>
        </w:rPr>
        <w:t>50 g gehackte gemischte Nüsse</w:t>
      </w:r>
    </w:p>
    <w:p w14:paraId="104A5835" w14:textId="77777777" w:rsidR="002F5FDF" w:rsidRDefault="002F5FDF">
      <w:pPr>
        <w:rPr>
          <w:sz w:val="24"/>
          <w:szCs w:val="24"/>
        </w:rPr>
      </w:pPr>
    </w:p>
    <w:p w14:paraId="6424596D" w14:textId="1287629B" w:rsidR="004644DC" w:rsidRDefault="004644DC">
      <w:pPr>
        <w:rPr>
          <w:sz w:val="24"/>
          <w:szCs w:val="24"/>
        </w:rPr>
      </w:pPr>
      <w:r>
        <w:rPr>
          <w:sz w:val="24"/>
          <w:szCs w:val="24"/>
        </w:rPr>
        <w:t>Zubereitung:</w:t>
      </w:r>
    </w:p>
    <w:p w14:paraId="7FE55678" w14:textId="18BE21C8" w:rsidR="002F5FDF" w:rsidRPr="002F5FDF" w:rsidRDefault="002F5FDF" w:rsidP="00B40E8C">
      <w:pPr>
        <w:pStyle w:val="ListParagraph"/>
        <w:numPr>
          <w:ilvl w:val="0"/>
          <w:numId w:val="1396"/>
        </w:numPr>
        <w:spacing w:after="120"/>
        <w:ind w:left="714" w:hanging="357"/>
        <w:contextualSpacing w:val="0"/>
        <w:jc w:val="both"/>
        <w:rPr>
          <w:sz w:val="24"/>
          <w:szCs w:val="24"/>
        </w:rPr>
      </w:pPr>
      <w:r w:rsidRPr="002F5FDF">
        <w:rPr>
          <w:sz w:val="24"/>
          <w:szCs w:val="24"/>
        </w:rPr>
        <w:t>Zunächst alle Utensilien zurechtlegen. Eine Handvoll Kokosraspel in einer gelichmäßigen Lage auf einen Teller streuen und einen Teller für die fertigen Kugeln bereitstellen.</w:t>
      </w:r>
    </w:p>
    <w:p w14:paraId="25561155" w14:textId="5122BE43" w:rsidR="002F5FDF" w:rsidRPr="002F5FDF" w:rsidRDefault="002F5FDF" w:rsidP="00B40E8C">
      <w:pPr>
        <w:pStyle w:val="ListParagraph"/>
        <w:numPr>
          <w:ilvl w:val="0"/>
          <w:numId w:val="1396"/>
        </w:numPr>
        <w:spacing w:after="120"/>
        <w:ind w:left="714" w:hanging="357"/>
        <w:contextualSpacing w:val="0"/>
        <w:jc w:val="both"/>
        <w:rPr>
          <w:sz w:val="24"/>
          <w:szCs w:val="24"/>
        </w:rPr>
      </w:pPr>
      <w:r w:rsidRPr="002F5FDF">
        <w:rPr>
          <w:sz w:val="24"/>
          <w:szCs w:val="24"/>
        </w:rPr>
        <w:t xml:space="preserve">Die Datteln mit Kokosöl, Kardamom und 1 EL Kokosraspeln klein hacken. Es braucht einige Minuten, bis die Mischung sich zu einem Teig verbindet. </w:t>
      </w:r>
    </w:p>
    <w:p w14:paraId="310CAC25" w14:textId="466EF4D7" w:rsidR="002F5FDF" w:rsidRPr="002F5FDF" w:rsidRDefault="002F5FDF" w:rsidP="00B40E8C">
      <w:pPr>
        <w:pStyle w:val="ListParagraph"/>
        <w:numPr>
          <w:ilvl w:val="0"/>
          <w:numId w:val="1396"/>
        </w:numPr>
        <w:spacing w:after="120"/>
        <w:ind w:left="714" w:hanging="357"/>
        <w:contextualSpacing w:val="0"/>
        <w:jc w:val="both"/>
        <w:rPr>
          <w:sz w:val="24"/>
          <w:szCs w:val="24"/>
        </w:rPr>
      </w:pPr>
      <w:r w:rsidRPr="002F5FDF">
        <w:rPr>
          <w:sz w:val="24"/>
          <w:szCs w:val="24"/>
        </w:rPr>
        <w:t>Die gehackten Nüsse mit der Dattelmischung verkneten. Wenn die Mischung zu klebrig ist, die Hände mit etwas Kokosöl einreiben. Die Mischung zu marshmallowgroßen Kugeln formen und in den Kokosraspeln wälzen.</w:t>
      </w:r>
    </w:p>
    <w:p w14:paraId="0ABF2A48" w14:textId="719914C1" w:rsidR="00C21CA1" w:rsidRPr="002F5FDF" w:rsidRDefault="002F5FDF" w:rsidP="00B40E8C">
      <w:pPr>
        <w:pStyle w:val="ListParagraph"/>
        <w:numPr>
          <w:ilvl w:val="0"/>
          <w:numId w:val="1396"/>
        </w:numPr>
        <w:spacing w:after="120"/>
        <w:ind w:left="714" w:hanging="357"/>
        <w:contextualSpacing w:val="0"/>
        <w:jc w:val="both"/>
        <w:rPr>
          <w:sz w:val="24"/>
          <w:szCs w:val="24"/>
        </w:rPr>
      </w:pPr>
      <w:r w:rsidRPr="002F5FDF">
        <w:rPr>
          <w:sz w:val="24"/>
          <w:szCs w:val="24"/>
        </w:rPr>
        <w:t>Am besten im Kühlschrank aufbewahren.</w:t>
      </w:r>
      <w:r w:rsidR="00C21CA1" w:rsidRPr="002F5FDF">
        <w:rPr>
          <w:sz w:val="24"/>
          <w:szCs w:val="24"/>
        </w:rPr>
        <w:br w:type="page"/>
      </w:r>
    </w:p>
    <w:p w14:paraId="292926B3" w14:textId="51872A8B" w:rsidR="00E34F3E" w:rsidRDefault="00E34F3E" w:rsidP="004A1C1C">
      <w:pPr>
        <w:pStyle w:val="Heading2"/>
        <w:spacing w:after="240"/>
      </w:pPr>
      <w:r>
        <w:lastRenderedPageBreak/>
        <w:t>Gebackene Erdnuss-</w:t>
      </w:r>
      <w:r w:rsidR="0064229E">
        <w:t>Cookies</w:t>
      </w:r>
      <w:r w:rsidR="009A02C1">
        <w:rPr>
          <w:rStyle w:val="FootnoteReference"/>
        </w:rPr>
        <w:footnoteReference w:id="1656"/>
      </w:r>
      <w:r w:rsidR="0064229E">
        <w:t xml:space="preserve"> </w:t>
      </w:r>
    </w:p>
    <w:p w14:paraId="63275AA5" w14:textId="7EA703FF" w:rsidR="00E34F3E" w:rsidRDefault="00E34F3E">
      <w:pPr>
        <w:rPr>
          <w:sz w:val="24"/>
          <w:szCs w:val="24"/>
        </w:rPr>
      </w:pPr>
      <w:r w:rsidRPr="004A1C1C">
        <w:rPr>
          <w:sz w:val="24"/>
          <w:szCs w:val="24"/>
          <w:u w:val="single"/>
        </w:rPr>
        <w:t>Zutaten</w:t>
      </w:r>
      <w:r>
        <w:rPr>
          <w:sz w:val="24"/>
          <w:szCs w:val="24"/>
        </w:rPr>
        <w:t xml:space="preserve"> </w:t>
      </w:r>
      <w:r w:rsidR="004A1C1C">
        <w:rPr>
          <w:sz w:val="24"/>
          <w:szCs w:val="24"/>
        </w:rPr>
        <w:t>(</w:t>
      </w:r>
      <w:r>
        <w:rPr>
          <w:sz w:val="24"/>
          <w:szCs w:val="24"/>
        </w:rPr>
        <w:t>für ca. 12 Stück</w:t>
      </w:r>
      <w:r w:rsidR="004A1C1C">
        <w:rPr>
          <w:sz w:val="24"/>
          <w:szCs w:val="24"/>
        </w:rPr>
        <w:t>):</w:t>
      </w:r>
    </w:p>
    <w:p w14:paraId="41AEB570" w14:textId="77777777" w:rsidR="00B87F55" w:rsidRDefault="00B87F55">
      <w:pPr>
        <w:rPr>
          <w:sz w:val="24"/>
          <w:szCs w:val="24"/>
        </w:rPr>
      </w:pPr>
      <w:r>
        <w:rPr>
          <w:sz w:val="24"/>
          <w:szCs w:val="24"/>
        </w:rPr>
        <w:t>120 g Reismehl</w:t>
      </w:r>
    </w:p>
    <w:p w14:paraId="3322DD6E" w14:textId="77777777" w:rsidR="00B87F55" w:rsidRDefault="00B87F55">
      <w:pPr>
        <w:rPr>
          <w:sz w:val="24"/>
          <w:szCs w:val="24"/>
        </w:rPr>
      </w:pPr>
      <w:r>
        <w:rPr>
          <w:sz w:val="24"/>
          <w:szCs w:val="24"/>
        </w:rPr>
        <w:t>20 g Tapiokastärke</w:t>
      </w:r>
    </w:p>
    <w:p w14:paraId="63D608D8" w14:textId="77777777" w:rsidR="00B87F55" w:rsidRDefault="00B87F55">
      <w:pPr>
        <w:rPr>
          <w:sz w:val="24"/>
          <w:szCs w:val="24"/>
        </w:rPr>
      </w:pPr>
      <w:r>
        <w:rPr>
          <w:sz w:val="24"/>
          <w:szCs w:val="24"/>
        </w:rPr>
        <w:t>40 g Zucker</w:t>
      </w:r>
    </w:p>
    <w:p w14:paraId="64B24680" w14:textId="77777777" w:rsidR="00B87F55" w:rsidRDefault="00B87F55">
      <w:pPr>
        <w:rPr>
          <w:sz w:val="24"/>
          <w:szCs w:val="24"/>
        </w:rPr>
      </w:pPr>
      <w:r>
        <w:rPr>
          <w:sz w:val="24"/>
          <w:szCs w:val="24"/>
        </w:rPr>
        <w:t>40 g Kokosblütenzucker</w:t>
      </w:r>
    </w:p>
    <w:p w14:paraId="7A40D734" w14:textId="4CF0D20E" w:rsidR="00B87F55" w:rsidRDefault="00B87F55">
      <w:pPr>
        <w:rPr>
          <w:sz w:val="24"/>
          <w:szCs w:val="24"/>
        </w:rPr>
      </w:pPr>
      <w:r>
        <w:rPr>
          <w:sz w:val="24"/>
          <w:szCs w:val="24"/>
        </w:rPr>
        <w:t>1 TL Natron</w:t>
      </w:r>
    </w:p>
    <w:p w14:paraId="5E7951FE" w14:textId="77777777" w:rsidR="00B87F55" w:rsidRDefault="00B87F55">
      <w:pPr>
        <w:rPr>
          <w:sz w:val="24"/>
          <w:szCs w:val="24"/>
        </w:rPr>
      </w:pPr>
      <w:r>
        <w:rPr>
          <w:sz w:val="24"/>
          <w:szCs w:val="24"/>
        </w:rPr>
        <w:t>¾ TL Salz</w:t>
      </w:r>
    </w:p>
    <w:p w14:paraId="59C7B5C2" w14:textId="77777777" w:rsidR="00B87F55" w:rsidRDefault="00B87F55">
      <w:pPr>
        <w:rPr>
          <w:sz w:val="24"/>
          <w:szCs w:val="24"/>
        </w:rPr>
      </w:pPr>
      <w:r>
        <w:rPr>
          <w:sz w:val="24"/>
          <w:szCs w:val="24"/>
        </w:rPr>
        <w:t>1 Ei</w:t>
      </w:r>
    </w:p>
    <w:p w14:paraId="5E72978C" w14:textId="77777777" w:rsidR="00B87F55" w:rsidRDefault="00B87F55">
      <w:pPr>
        <w:rPr>
          <w:sz w:val="24"/>
          <w:szCs w:val="24"/>
        </w:rPr>
      </w:pPr>
      <w:r>
        <w:rPr>
          <w:sz w:val="24"/>
          <w:szCs w:val="24"/>
        </w:rPr>
        <w:t>120 g Kokosmilch</w:t>
      </w:r>
    </w:p>
    <w:p w14:paraId="43DE046C" w14:textId="77777777" w:rsidR="00B87F55" w:rsidRDefault="00B87F55">
      <w:pPr>
        <w:rPr>
          <w:sz w:val="24"/>
          <w:szCs w:val="24"/>
        </w:rPr>
      </w:pPr>
      <w:r>
        <w:rPr>
          <w:sz w:val="24"/>
          <w:szCs w:val="24"/>
        </w:rPr>
        <w:t>200 ml Erdnussöl zum Ausbacken</w:t>
      </w:r>
    </w:p>
    <w:p w14:paraId="3D79F4F8" w14:textId="77777777" w:rsidR="00B87F55" w:rsidRDefault="00B87F55">
      <w:pPr>
        <w:rPr>
          <w:sz w:val="24"/>
          <w:szCs w:val="24"/>
        </w:rPr>
      </w:pPr>
      <w:r>
        <w:rPr>
          <w:sz w:val="24"/>
          <w:szCs w:val="24"/>
        </w:rPr>
        <w:t>150 g Erdnüsse mit Schale</w:t>
      </w:r>
    </w:p>
    <w:p w14:paraId="3F6AF342" w14:textId="77777777" w:rsidR="00B87F55" w:rsidRDefault="00B87F55">
      <w:pPr>
        <w:rPr>
          <w:sz w:val="24"/>
          <w:szCs w:val="24"/>
        </w:rPr>
      </w:pPr>
    </w:p>
    <w:p w14:paraId="02365E26" w14:textId="77777777" w:rsidR="00B87F55" w:rsidRDefault="00B87F55">
      <w:pPr>
        <w:rPr>
          <w:sz w:val="24"/>
          <w:szCs w:val="24"/>
        </w:rPr>
      </w:pPr>
      <w:r>
        <w:rPr>
          <w:sz w:val="24"/>
          <w:szCs w:val="24"/>
        </w:rPr>
        <w:t>Zubereitung:</w:t>
      </w:r>
      <w:r>
        <w:rPr>
          <w:sz w:val="24"/>
          <w:szCs w:val="24"/>
        </w:rPr>
        <w:tab/>
        <w:t>10 Minuten</w:t>
      </w:r>
    </w:p>
    <w:p w14:paraId="46768926" w14:textId="240BC67A" w:rsidR="00B87F55" w:rsidRPr="00B87F55" w:rsidRDefault="00B87F55" w:rsidP="00B40E8C">
      <w:pPr>
        <w:pStyle w:val="ListParagraph"/>
        <w:numPr>
          <w:ilvl w:val="0"/>
          <w:numId w:val="1324"/>
        </w:numPr>
        <w:spacing w:after="120"/>
        <w:ind w:left="714" w:hanging="357"/>
        <w:contextualSpacing w:val="0"/>
        <w:jc w:val="both"/>
        <w:rPr>
          <w:sz w:val="24"/>
          <w:szCs w:val="24"/>
        </w:rPr>
      </w:pPr>
      <w:r w:rsidRPr="00B87F55">
        <w:rPr>
          <w:sz w:val="24"/>
          <w:szCs w:val="24"/>
        </w:rPr>
        <w:t>Das Reismehl mit der Stärke, Zucker, Kokosblütenzucker, Natron und Salz in eine Schüssel geben und mit der Hand gut vermischen. Das Ei hineingeben und die Kokosmilch ebenfalls mit der Hand einrühren, sodass ein glatter Teig entsteht.</w:t>
      </w:r>
    </w:p>
    <w:p w14:paraId="6D0FCE99" w14:textId="6B14B583" w:rsidR="00B87F55" w:rsidRPr="00B87F55" w:rsidRDefault="00B87F55" w:rsidP="00B40E8C">
      <w:pPr>
        <w:pStyle w:val="ListParagraph"/>
        <w:numPr>
          <w:ilvl w:val="0"/>
          <w:numId w:val="1324"/>
        </w:numPr>
        <w:spacing w:after="120"/>
        <w:ind w:left="714" w:hanging="357"/>
        <w:contextualSpacing w:val="0"/>
        <w:jc w:val="both"/>
        <w:rPr>
          <w:sz w:val="24"/>
          <w:szCs w:val="24"/>
        </w:rPr>
      </w:pPr>
      <w:r w:rsidRPr="00B87F55">
        <w:rPr>
          <w:sz w:val="24"/>
          <w:szCs w:val="24"/>
        </w:rPr>
        <w:t>Das Öl in einer großen Pfanne erhitzen. Eine flache Kelle hineintauchen, damit sie schön eingeölt ist. Eine Portion Teig in die Kelle gießen, die Erdnüsse daraufgeben und die Kelle langsam in das heiße Öl tauche. Sobald der Teig fest geworden ist, kann man ihn aus der Kelle gleiten lassen und knusprig ausbacken.</w:t>
      </w:r>
    </w:p>
    <w:p w14:paraId="1E0B63F9" w14:textId="312BACFB" w:rsidR="00E34F3E" w:rsidRPr="00B87F55" w:rsidRDefault="00B87F55" w:rsidP="00B40E8C">
      <w:pPr>
        <w:pStyle w:val="ListParagraph"/>
        <w:numPr>
          <w:ilvl w:val="0"/>
          <w:numId w:val="1324"/>
        </w:numPr>
        <w:spacing w:after="120"/>
        <w:ind w:left="714" w:hanging="357"/>
        <w:contextualSpacing w:val="0"/>
        <w:jc w:val="both"/>
        <w:rPr>
          <w:sz w:val="24"/>
          <w:szCs w:val="24"/>
        </w:rPr>
      </w:pPr>
      <w:r w:rsidRPr="00B87F55">
        <w:rPr>
          <w:sz w:val="24"/>
          <w:szCs w:val="24"/>
        </w:rPr>
        <w:t>Die Cookies mit einer Siebkelle herausnehmen und auf Küchenpapier abtropfen lassen.</w:t>
      </w:r>
      <w:r w:rsidR="00E34F3E" w:rsidRPr="00B87F55">
        <w:rPr>
          <w:sz w:val="24"/>
          <w:szCs w:val="24"/>
        </w:rPr>
        <w:br w:type="page"/>
      </w:r>
    </w:p>
    <w:p w14:paraId="26183F8F" w14:textId="0A118CB8" w:rsidR="00CF1B86" w:rsidRDefault="00CF1B86" w:rsidP="004A1C1C">
      <w:pPr>
        <w:pStyle w:val="Heading2"/>
        <w:spacing w:after="240"/>
      </w:pPr>
      <w:r>
        <w:lastRenderedPageBreak/>
        <w:t>Mandel-Baiser-Tort</w:t>
      </w:r>
      <w:r w:rsidR="00047A92">
        <w:t>e</w:t>
      </w:r>
    </w:p>
    <w:p w14:paraId="0B4B1C2E" w14:textId="204B1CB0" w:rsidR="00CF1B86" w:rsidRDefault="00CF1B86" w:rsidP="00CF1B86">
      <w:pPr>
        <w:rPr>
          <w:sz w:val="24"/>
          <w:szCs w:val="24"/>
        </w:rPr>
      </w:pPr>
      <w:r w:rsidRPr="004A1C1C">
        <w:rPr>
          <w:sz w:val="24"/>
          <w:szCs w:val="24"/>
          <w:u w:val="single"/>
        </w:rPr>
        <w:t>Zutaten</w:t>
      </w:r>
      <w:r>
        <w:rPr>
          <w:sz w:val="24"/>
          <w:szCs w:val="24"/>
        </w:rPr>
        <w:t xml:space="preserve"> </w:t>
      </w:r>
      <w:r w:rsidR="004A1C1C">
        <w:rPr>
          <w:sz w:val="24"/>
          <w:szCs w:val="24"/>
        </w:rPr>
        <w:t>(</w:t>
      </w:r>
      <w:r>
        <w:rPr>
          <w:sz w:val="24"/>
          <w:szCs w:val="24"/>
        </w:rPr>
        <w:t>für 12 Kuchenstücke</w:t>
      </w:r>
      <w:r w:rsidR="004A1C1C">
        <w:rPr>
          <w:sz w:val="24"/>
          <w:szCs w:val="24"/>
        </w:rPr>
        <w:t>):</w:t>
      </w:r>
    </w:p>
    <w:p w14:paraId="5B84D246" w14:textId="77777777" w:rsidR="00CF1B86" w:rsidRPr="004A1C1C" w:rsidRDefault="00CF1B86" w:rsidP="00CF1B86">
      <w:pPr>
        <w:rPr>
          <w:i/>
          <w:iCs/>
          <w:sz w:val="24"/>
          <w:szCs w:val="24"/>
        </w:rPr>
      </w:pPr>
      <w:r w:rsidRPr="004A1C1C">
        <w:rPr>
          <w:i/>
          <w:iCs/>
          <w:sz w:val="24"/>
          <w:szCs w:val="24"/>
        </w:rPr>
        <w:t>Für den Teig:</w:t>
      </w:r>
    </w:p>
    <w:p w14:paraId="11839ECD" w14:textId="77777777" w:rsidR="00CF1B86" w:rsidRDefault="00CF1B86" w:rsidP="00CF1B86">
      <w:pPr>
        <w:rPr>
          <w:sz w:val="24"/>
          <w:szCs w:val="24"/>
        </w:rPr>
      </w:pPr>
      <w:r>
        <w:rPr>
          <w:sz w:val="24"/>
          <w:szCs w:val="24"/>
        </w:rPr>
        <w:t>1 Vanilleschote</w:t>
      </w:r>
    </w:p>
    <w:p w14:paraId="016FCA03" w14:textId="77777777" w:rsidR="00CF1B86" w:rsidRDefault="00CF1B86" w:rsidP="00CF1B86">
      <w:pPr>
        <w:rPr>
          <w:sz w:val="24"/>
          <w:szCs w:val="24"/>
        </w:rPr>
      </w:pPr>
      <w:r>
        <w:rPr>
          <w:sz w:val="24"/>
          <w:szCs w:val="24"/>
        </w:rPr>
        <w:t>220 g Mehl</w:t>
      </w:r>
    </w:p>
    <w:p w14:paraId="38A576A9" w14:textId="77777777" w:rsidR="00CF1B86" w:rsidRDefault="00CF1B86" w:rsidP="00CF1B86">
      <w:pPr>
        <w:rPr>
          <w:sz w:val="24"/>
          <w:szCs w:val="24"/>
        </w:rPr>
      </w:pPr>
      <w:r>
        <w:rPr>
          <w:sz w:val="24"/>
          <w:szCs w:val="24"/>
        </w:rPr>
        <w:t>10 g Backpulver</w:t>
      </w:r>
    </w:p>
    <w:p w14:paraId="3EC5F342" w14:textId="77777777" w:rsidR="00CF1B86" w:rsidRDefault="00CF1B86" w:rsidP="00CF1B86">
      <w:pPr>
        <w:rPr>
          <w:sz w:val="24"/>
          <w:szCs w:val="24"/>
        </w:rPr>
      </w:pPr>
      <w:r>
        <w:rPr>
          <w:sz w:val="24"/>
          <w:szCs w:val="24"/>
        </w:rPr>
        <w:t>140 g Rohrzucker</w:t>
      </w:r>
    </w:p>
    <w:p w14:paraId="4B120351" w14:textId="77777777" w:rsidR="00CF1B86" w:rsidRDefault="00CF1B86" w:rsidP="00CF1B86">
      <w:pPr>
        <w:rPr>
          <w:sz w:val="24"/>
          <w:szCs w:val="24"/>
        </w:rPr>
      </w:pPr>
      <w:r>
        <w:rPr>
          <w:sz w:val="24"/>
          <w:szCs w:val="24"/>
        </w:rPr>
        <w:t>5 Eigelb</w:t>
      </w:r>
    </w:p>
    <w:p w14:paraId="0D161A30" w14:textId="77777777" w:rsidR="00CF1B86" w:rsidRDefault="00CF1B86" w:rsidP="00CF1B86">
      <w:pPr>
        <w:rPr>
          <w:sz w:val="24"/>
          <w:szCs w:val="24"/>
        </w:rPr>
      </w:pPr>
      <w:r>
        <w:rPr>
          <w:sz w:val="24"/>
          <w:szCs w:val="24"/>
        </w:rPr>
        <w:t>140 g Butter</w:t>
      </w:r>
    </w:p>
    <w:p w14:paraId="23F75C29" w14:textId="77777777" w:rsidR="00CF1B86" w:rsidRDefault="00CF1B86" w:rsidP="00CF1B86">
      <w:pPr>
        <w:rPr>
          <w:sz w:val="24"/>
          <w:szCs w:val="24"/>
        </w:rPr>
      </w:pPr>
      <w:r>
        <w:rPr>
          <w:sz w:val="24"/>
          <w:szCs w:val="24"/>
        </w:rPr>
        <w:t>1 Prise Salz</w:t>
      </w:r>
    </w:p>
    <w:p w14:paraId="639757A0" w14:textId="77777777" w:rsidR="00CF1B86" w:rsidRDefault="00CF1B86" w:rsidP="00CF1B86">
      <w:pPr>
        <w:rPr>
          <w:sz w:val="24"/>
          <w:szCs w:val="24"/>
        </w:rPr>
      </w:pPr>
    </w:p>
    <w:p w14:paraId="400980F2" w14:textId="77777777" w:rsidR="00CF1B86" w:rsidRPr="004A1C1C" w:rsidRDefault="00CF1B86" w:rsidP="00CF1B86">
      <w:pPr>
        <w:rPr>
          <w:i/>
          <w:iCs/>
          <w:sz w:val="24"/>
          <w:szCs w:val="24"/>
        </w:rPr>
      </w:pPr>
      <w:r w:rsidRPr="004A1C1C">
        <w:rPr>
          <w:i/>
          <w:iCs/>
          <w:sz w:val="24"/>
          <w:szCs w:val="24"/>
        </w:rPr>
        <w:t>Für die Baisermasse:</w:t>
      </w:r>
    </w:p>
    <w:p w14:paraId="47A4AC5D" w14:textId="77777777" w:rsidR="00CF1B86" w:rsidRDefault="00CF1B86" w:rsidP="00CF1B86">
      <w:pPr>
        <w:rPr>
          <w:sz w:val="24"/>
          <w:szCs w:val="24"/>
        </w:rPr>
      </w:pPr>
      <w:r>
        <w:rPr>
          <w:sz w:val="24"/>
          <w:szCs w:val="24"/>
        </w:rPr>
        <w:t>6 Eiweiß</w:t>
      </w:r>
    </w:p>
    <w:p w14:paraId="13754D92" w14:textId="77777777" w:rsidR="00CF1B86" w:rsidRDefault="00CF1B86" w:rsidP="00CF1B86">
      <w:pPr>
        <w:rPr>
          <w:sz w:val="24"/>
          <w:szCs w:val="24"/>
        </w:rPr>
      </w:pPr>
      <w:r>
        <w:rPr>
          <w:sz w:val="24"/>
          <w:szCs w:val="24"/>
        </w:rPr>
        <w:t>240 g Rohrzucker</w:t>
      </w:r>
    </w:p>
    <w:p w14:paraId="162D8F17" w14:textId="77777777" w:rsidR="00CF1B86" w:rsidRDefault="00CF1B86" w:rsidP="00CF1B86">
      <w:pPr>
        <w:rPr>
          <w:sz w:val="24"/>
          <w:szCs w:val="24"/>
        </w:rPr>
      </w:pPr>
      <w:r>
        <w:rPr>
          <w:sz w:val="24"/>
          <w:szCs w:val="24"/>
        </w:rPr>
        <w:t>90 g Mandelblättchen</w:t>
      </w:r>
    </w:p>
    <w:p w14:paraId="6CD72FE8" w14:textId="77777777" w:rsidR="00CF1B86" w:rsidRDefault="00CF1B86" w:rsidP="00CF1B86">
      <w:pPr>
        <w:rPr>
          <w:sz w:val="24"/>
          <w:szCs w:val="24"/>
        </w:rPr>
      </w:pPr>
    </w:p>
    <w:p w14:paraId="1655CD39" w14:textId="77777777" w:rsidR="00CF1B86" w:rsidRPr="004A1C1C" w:rsidRDefault="00CF1B86" w:rsidP="00CF1B86">
      <w:pPr>
        <w:rPr>
          <w:i/>
          <w:iCs/>
          <w:sz w:val="24"/>
          <w:szCs w:val="24"/>
        </w:rPr>
      </w:pPr>
      <w:r w:rsidRPr="004A1C1C">
        <w:rPr>
          <w:i/>
          <w:iCs/>
          <w:sz w:val="24"/>
          <w:szCs w:val="24"/>
        </w:rPr>
        <w:t>Für die Füllung:</w:t>
      </w:r>
    </w:p>
    <w:p w14:paraId="74AEB395" w14:textId="77777777" w:rsidR="00CF1B86" w:rsidRDefault="00CF1B86" w:rsidP="00CF1B86">
      <w:pPr>
        <w:rPr>
          <w:sz w:val="24"/>
          <w:szCs w:val="24"/>
        </w:rPr>
      </w:pPr>
      <w:r>
        <w:rPr>
          <w:sz w:val="24"/>
          <w:szCs w:val="24"/>
        </w:rPr>
        <w:t>500 g Erdbeeren</w:t>
      </w:r>
    </w:p>
    <w:p w14:paraId="6D2C5DF4" w14:textId="77777777" w:rsidR="00CF1B86" w:rsidRDefault="00CF1B86" w:rsidP="00CF1B86">
      <w:pPr>
        <w:rPr>
          <w:sz w:val="24"/>
          <w:szCs w:val="24"/>
        </w:rPr>
      </w:pPr>
      <w:r>
        <w:rPr>
          <w:sz w:val="24"/>
          <w:szCs w:val="24"/>
        </w:rPr>
        <w:t>400 ml Erdbeersaft</w:t>
      </w:r>
    </w:p>
    <w:p w14:paraId="5A1D392C" w14:textId="77777777" w:rsidR="00CF1B86" w:rsidRDefault="00CF1B86" w:rsidP="00CF1B86">
      <w:pPr>
        <w:rPr>
          <w:sz w:val="24"/>
          <w:szCs w:val="24"/>
        </w:rPr>
      </w:pPr>
      <w:r>
        <w:rPr>
          <w:sz w:val="24"/>
          <w:szCs w:val="24"/>
        </w:rPr>
        <w:t>90 g Zucker</w:t>
      </w:r>
    </w:p>
    <w:p w14:paraId="2E273D9A" w14:textId="77777777" w:rsidR="00CF1B86" w:rsidRDefault="00CF1B86" w:rsidP="00CF1B86">
      <w:pPr>
        <w:rPr>
          <w:sz w:val="24"/>
          <w:szCs w:val="24"/>
        </w:rPr>
      </w:pPr>
      <w:r>
        <w:rPr>
          <w:sz w:val="24"/>
          <w:szCs w:val="24"/>
        </w:rPr>
        <w:t>50 g Stärke</w:t>
      </w:r>
    </w:p>
    <w:p w14:paraId="32731703" w14:textId="77777777" w:rsidR="00CF1B86" w:rsidRDefault="00CF1B86" w:rsidP="00CF1B86">
      <w:pPr>
        <w:rPr>
          <w:sz w:val="24"/>
          <w:szCs w:val="24"/>
        </w:rPr>
      </w:pPr>
      <w:r>
        <w:rPr>
          <w:sz w:val="24"/>
          <w:szCs w:val="24"/>
        </w:rPr>
        <w:t>1 Msp. Butter</w:t>
      </w:r>
    </w:p>
    <w:p w14:paraId="04468E4F" w14:textId="77777777" w:rsidR="00CF1B86" w:rsidRDefault="00CF1B86" w:rsidP="00CF1B86">
      <w:pPr>
        <w:rPr>
          <w:sz w:val="24"/>
          <w:szCs w:val="24"/>
        </w:rPr>
      </w:pPr>
    </w:p>
    <w:p w14:paraId="21CE135D" w14:textId="77777777" w:rsidR="00CF1B86" w:rsidRPr="004A1C1C" w:rsidRDefault="00CF1B86" w:rsidP="00CF1B86">
      <w:pPr>
        <w:rPr>
          <w:i/>
          <w:iCs/>
          <w:sz w:val="24"/>
          <w:szCs w:val="24"/>
        </w:rPr>
      </w:pPr>
      <w:r w:rsidRPr="004A1C1C">
        <w:rPr>
          <w:i/>
          <w:iCs/>
          <w:sz w:val="24"/>
          <w:szCs w:val="24"/>
        </w:rPr>
        <w:t>Für die Sahnecreme:</w:t>
      </w:r>
    </w:p>
    <w:p w14:paraId="79C9A622" w14:textId="77777777" w:rsidR="00CF1B86" w:rsidRDefault="00CF1B86" w:rsidP="00CF1B86">
      <w:pPr>
        <w:rPr>
          <w:sz w:val="24"/>
          <w:szCs w:val="24"/>
        </w:rPr>
      </w:pPr>
      <w:r>
        <w:rPr>
          <w:sz w:val="24"/>
          <w:szCs w:val="24"/>
        </w:rPr>
        <w:t>400 ml Sahne</w:t>
      </w:r>
    </w:p>
    <w:p w14:paraId="47F74DE7" w14:textId="77777777" w:rsidR="00CF1B86" w:rsidRDefault="00CF1B86" w:rsidP="00CF1B86">
      <w:pPr>
        <w:rPr>
          <w:sz w:val="24"/>
          <w:szCs w:val="24"/>
        </w:rPr>
      </w:pPr>
      <w:r>
        <w:rPr>
          <w:sz w:val="24"/>
          <w:szCs w:val="24"/>
        </w:rPr>
        <w:t>25 g Zucker</w:t>
      </w:r>
    </w:p>
    <w:p w14:paraId="170219ED" w14:textId="77777777" w:rsidR="004A1C1C" w:rsidRDefault="004A1C1C">
      <w:pPr>
        <w:rPr>
          <w:sz w:val="24"/>
          <w:szCs w:val="24"/>
        </w:rPr>
      </w:pPr>
      <w:r>
        <w:rPr>
          <w:sz w:val="24"/>
          <w:szCs w:val="24"/>
        </w:rPr>
        <w:br w:type="page"/>
      </w:r>
    </w:p>
    <w:p w14:paraId="0F449215" w14:textId="5D90CC7F" w:rsidR="00CF1B86" w:rsidRDefault="004A1C1C" w:rsidP="00CF1B86">
      <w:pPr>
        <w:rPr>
          <w:sz w:val="24"/>
          <w:szCs w:val="24"/>
        </w:rPr>
      </w:pPr>
      <w:r>
        <w:rPr>
          <w:sz w:val="24"/>
          <w:szCs w:val="24"/>
        </w:rPr>
        <w:lastRenderedPageBreak/>
        <w:t>Zubereitung:</w:t>
      </w:r>
    </w:p>
    <w:p w14:paraId="54A4ED98" w14:textId="77777777" w:rsidR="00CF1B86" w:rsidRPr="00D753B9" w:rsidRDefault="00CF1B86" w:rsidP="00B40E8C">
      <w:pPr>
        <w:pStyle w:val="ListParagraph"/>
        <w:numPr>
          <w:ilvl w:val="0"/>
          <w:numId w:val="1297"/>
        </w:numPr>
        <w:spacing w:after="120"/>
        <w:ind w:left="714" w:hanging="357"/>
        <w:contextualSpacing w:val="0"/>
        <w:jc w:val="both"/>
        <w:rPr>
          <w:sz w:val="24"/>
          <w:szCs w:val="24"/>
        </w:rPr>
      </w:pPr>
      <w:r w:rsidRPr="00D753B9">
        <w:rPr>
          <w:sz w:val="24"/>
          <w:szCs w:val="24"/>
        </w:rPr>
        <w:t>Vanilleschote auskratzen und das Mark mit den übrigen Teigzutaten zu einem Knetteig verarbeiten. Diesen gleichmäßig auf 2 am Boden gefettete Springformen geben und mit dem Handballen flach drücken.</w:t>
      </w:r>
    </w:p>
    <w:p w14:paraId="563BC260" w14:textId="77777777" w:rsidR="00CF1B86" w:rsidRPr="00D753B9" w:rsidRDefault="00CF1B86" w:rsidP="00B40E8C">
      <w:pPr>
        <w:pStyle w:val="ListParagraph"/>
        <w:numPr>
          <w:ilvl w:val="0"/>
          <w:numId w:val="1297"/>
        </w:numPr>
        <w:spacing w:after="120"/>
        <w:ind w:left="714" w:hanging="357"/>
        <w:contextualSpacing w:val="0"/>
        <w:jc w:val="both"/>
        <w:rPr>
          <w:sz w:val="24"/>
          <w:szCs w:val="24"/>
        </w:rPr>
      </w:pPr>
      <w:r w:rsidRPr="00D753B9">
        <w:rPr>
          <w:sz w:val="24"/>
          <w:szCs w:val="24"/>
        </w:rPr>
        <w:t>Ofen auf 180 Grad vorheizen. Eiweiße steif schlagen, dabei langsam den Zucker unterrühren. Baisermasse auf beiden Böden verteilen und mit Mandeln bestreuen. Ca. 40 Minuten backen.</w:t>
      </w:r>
    </w:p>
    <w:p w14:paraId="4D9CB4C4" w14:textId="7FA50C35" w:rsidR="00CF1B86" w:rsidRPr="00D753B9" w:rsidRDefault="00CF1B86" w:rsidP="00B40E8C">
      <w:pPr>
        <w:pStyle w:val="ListParagraph"/>
        <w:numPr>
          <w:ilvl w:val="0"/>
          <w:numId w:val="1297"/>
        </w:numPr>
        <w:spacing w:after="120"/>
        <w:ind w:left="714" w:hanging="357"/>
        <w:contextualSpacing w:val="0"/>
        <w:jc w:val="both"/>
        <w:rPr>
          <w:sz w:val="24"/>
          <w:szCs w:val="24"/>
        </w:rPr>
      </w:pPr>
      <w:r w:rsidRPr="00D753B9">
        <w:rPr>
          <w:sz w:val="24"/>
          <w:szCs w:val="24"/>
        </w:rPr>
        <w:t xml:space="preserve">Erdbeeren halbieren und vierteln. Die übrigen Zutaten in einem Topf zum Kochen bringen. Etwas abkühlen, Erdbeeren unterheben und </w:t>
      </w:r>
      <w:r w:rsidR="00261349" w:rsidRPr="00D753B9">
        <w:rPr>
          <w:sz w:val="24"/>
          <w:szCs w:val="24"/>
        </w:rPr>
        <w:t>auf</w:t>
      </w:r>
      <w:r w:rsidRPr="00D753B9">
        <w:rPr>
          <w:sz w:val="24"/>
          <w:szCs w:val="24"/>
        </w:rPr>
        <w:t xml:space="preserve"> den beiden Böden verteilen. </w:t>
      </w:r>
    </w:p>
    <w:p w14:paraId="0FCF9F85" w14:textId="77777777" w:rsidR="00CF1B86" w:rsidRPr="00D753B9" w:rsidRDefault="00CF1B86" w:rsidP="00B40E8C">
      <w:pPr>
        <w:pStyle w:val="ListParagraph"/>
        <w:numPr>
          <w:ilvl w:val="0"/>
          <w:numId w:val="1297"/>
        </w:numPr>
        <w:spacing w:after="120"/>
        <w:ind w:left="714" w:hanging="357"/>
        <w:contextualSpacing w:val="0"/>
        <w:jc w:val="both"/>
        <w:rPr>
          <w:sz w:val="24"/>
          <w:szCs w:val="24"/>
        </w:rPr>
      </w:pPr>
      <w:r w:rsidRPr="00D753B9">
        <w:rPr>
          <w:sz w:val="24"/>
          <w:szCs w:val="24"/>
        </w:rPr>
        <w:t>Sahne und Zucker steif schlagen und auf der Erdbeerfüllung verteilen. Dann den zweiten Boden daraufsetzen.</w:t>
      </w:r>
    </w:p>
    <w:p w14:paraId="2B275C67" w14:textId="77777777" w:rsidR="00CF1B86" w:rsidRDefault="00CF1B86" w:rsidP="00CB28D1">
      <w:pPr>
        <w:pStyle w:val="Heading2"/>
        <w:spacing w:after="240"/>
      </w:pPr>
      <w:r>
        <w:br w:type="page"/>
      </w:r>
      <w:r>
        <w:lastRenderedPageBreak/>
        <w:t>Erdbeer-Sahne-Torte</w:t>
      </w:r>
    </w:p>
    <w:p w14:paraId="14735D2A" w14:textId="77777777" w:rsidR="00CB28D1" w:rsidRDefault="00CF1B86" w:rsidP="00CF1B86">
      <w:pPr>
        <w:rPr>
          <w:sz w:val="24"/>
          <w:szCs w:val="24"/>
        </w:rPr>
      </w:pPr>
      <w:r w:rsidRPr="00CB28D1">
        <w:rPr>
          <w:sz w:val="24"/>
          <w:szCs w:val="24"/>
          <w:u w:val="single"/>
        </w:rPr>
        <w:t>Zutaten</w:t>
      </w:r>
      <w:r w:rsidR="00CB28D1">
        <w:rPr>
          <w:sz w:val="24"/>
          <w:szCs w:val="24"/>
        </w:rPr>
        <w:t>;</w:t>
      </w:r>
    </w:p>
    <w:p w14:paraId="20109FE8" w14:textId="07F09F70" w:rsidR="00CF1B86" w:rsidRPr="00CB28D1" w:rsidRDefault="00CB28D1" w:rsidP="00CF1B86">
      <w:pPr>
        <w:rPr>
          <w:i/>
          <w:iCs/>
          <w:sz w:val="24"/>
          <w:szCs w:val="24"/>
        </w:rPr>
      </w:pPr>
      <w:r w:rsidRPr="00CB28D1">
        <w:rPr>
          <w:i/>
          <w:iCs/>
          <w:sz w:val="24"/>
          <w:szCs w:val="24"/>
        </w:rPr>
        <w:t>F</w:t>
      </w:r>
      <w:r w:rsidR="00CF1B86" w:rsidRPr="00CB28D1">
        <w:rPr>
          <w:i/>
          <w:iCs/>
          <w:sz w:val="24"/>
          <w:szCs w:val="24"/>
        </w:rPr>
        <w:t>ür den Biskuitteig:</w:t>
      </w:r>
    </w:p>
    <w:p w14:paraId="38D33B82" w14:textId="77777777" w:rsidR="00CF1B86" w:rsidRDefault="00CF1B86" w:rsidP="00CF1B86">
      <w:pPr>
        <w:rPr>
          <w:sz w:val="24"/>
          <w:szCs w:val="24"/>
        </w:rPr>
      </w:pPr>
      <w:r>
        <w:rPr>
          <w:sz w:val="24"/>
          <w:szCs w:val="24"/>
        </w:rPr>
        <w:t>3 Eier</w:t>
      </w:r>
    </w:p>
    <w:p w14:paraId="1A9EB4DC" w14:textId="77777777" w:rsidR="00CF1B86" w:rsidRDefault="00CF1B86" w:rsidP="00CF1B86">
      <w:pPr>
        <w:rPr>
          <w:sz w:val="24"/>
          <w:szCs w:val="24"/>
        </w:rPr>
      </w:pPr>
      <w:r>
        <w:rPr>
          <w:sz w:val="24"/>
          <w:szCs w:val="24"/>
        </w:rPr>
        <w:t>90 g Zucker</w:t>
      </w:r>
    </w:p>
    <w:p w14:paraId="558D0C1A" w14:textId="77777777" w:rsidR="00CF1B86" w:rsidRDefault="00CF1B86" w:rsidP="00CF1B86">
      <w:pPr>
        <w:rPr>
          <w:sz w:val="24"/>
          <w:szCs w:val="24"/>
        </w:rPr>
      </w:pPr>
      <w:r>
        <w:rPr>
          <w:sz w:val="24"/>
          <w:szCs w:val="24"/>
        </w:rPr>
        <w:t>60 g Mehl</w:t>
      </w:r>
    </w:p>
    <w:p w14:paraId="1F16136B" w14:textId="77777777" w:rsidR="00CF1B86" w:rsidRDefault="00CF1B86" w:rsidP="00CF1B86">
      <w:pPr>
        <w:rPr>
          <w:sz w:val="24"/>
          <w:szCs w:val="24"/>
        </w:rPr>
      </w:pPr>
      <w:r>
        <w:rPr>
          <w:sz w:val="24"/>
          <w:szCs w:val="24"/>
        </w:rPr>
        <w:t>30 g Stärke</w:t>
      </w:r>
    </w:p>
    <w:p w14:paraId="2CF3BEC6" w14:textId="77777777" w:rsidR="00CF1B86" w:rsidRDefault="00CF1B86" w:rsidP="00CF1B86">
      <w:pPr>
        <w:rPr>
          <w:sz w:val="24"/>
          <w:szCs w:val="24"/>
        </w:rPr>
      </w:pPr>
      <w:r>
        <w:rPr>
          <w:sz w:val="24"/>
          <w:szCs w:val="24"/>
        </w:rPr>
        <w:t>45 g Butter (zerlassen)</w:t>
      </w:r>
    </w:p>
    <w:p w14:paraId="1DEA6FAC" w14:textId="77777777" w:rsidR="00CF1B86" w:rsidRDefault="00CF1B86" w:rsidP="00CF1B86">
      <w:pPr>
        <w:rPr>
          <w:sz w:val="24"/>
          <w:szCs w:val="24"/>
        </w:rPr>
      </w:pPr>
    </w:p>
    <w:p w14:paraId="45CAE6BC" w14:textId="105A28BE" w:rsidR="00CF1B86" w:rsidRPr="00CB28D1" w:rsidRDefault="00CB28D1" w:rsidP="00CF1B86">
      <w:pPr>
        <w:rPr>
          <w:i/>
          <w:iCs/>
          <w:sz w:val="24"/>
          <w:szCs w:val="24"/>
        </w:rPr>
      </w:pPr>
      <w:r w:rsidRPr="00CB28D1">
        <w:rPr>
          <w:i/>
          <w:iCs/>
          <w:sz w:val="24"/>
          <w:szCs w:val="24"/>
        </w:rPr>
        <w:t xml:space="preserve">Für die </w:t>
      </w:r>
      <w:r w:rsidR="00CF1B86" w:rsidRPr="00CB28D1">
        <w:rPr>
          <w:i/>
          <w:iCs/>
          <w:sz w:val="24"/>
          <w:szCs w:val="24"/>
        </w:rPr>
        <w:t>Erdbeersahne:</w:t>
      </w:r>
    </w:p>
    <w:p w14:paraId="14029E8E" w14:textId="77777777" w:rsidR="00CF1B86" w:rsidRDefault="00CF1B86" w:rsidP="00CF1B86">
      <w:pPr>
        <w:rPr>
          <w:sz w:val="24"/>
          <w:szCs w:val="24"/>
        </w:rPr>
      </w:pPr>
      <w:r>
        <w:rPr>
          <w:sz w:val="24"/>
          <w:szCs w:val="24"/>
        </w:rPr>
        <w:t>500 g Erdbeeren</w:t>
      </w:r>
    </w:p>
    <w:p w14:paraId="43896269" w14:textId="77777777" w:rsidR="00CF1B86" w:rsidRDefault="00CF1B86" w:rsidP="00CF1B86">
      <w:pPr>
        <w:rPr>
          <w:sz w:val="24"/>
          <w:szCs w:val="24"/>
        </w:rPr>
      </w:pPr>
      <w:r>
        <w:rPr>
          <w:sz w:val="24"/>
          <w:szCs w:val="24"/>
        </w:rPr>
        <w:t>3 EL Zucker</w:t>
      </w:r>
    </w:p>
    <w:p w14:paraId="08913229" w14:textId="77777777" w:rsidR="00CF1B86" w:rsidRDefault="00CF1B86" w:rsidP="00CF1B86">
      <w:pPr>
        <w:rPr>
          <w:sz w:val="24"/>
          <w:szCs w:val="24"/>
        </w:rPr>
      </w:pPr>
      <w:r>
        <w:rPr>
          <w:sz w:val="24"/>
          <w:szCs w:val="24"/>
        </w:rPr>
        <w:t>1 TL Zitronensaft</w:t>
      </w:r>
    </w:p>
    <w:p w14:paraId="453E0478" w14:textId="77777777" w:rsidR="00CF1B86" w:rsidRDefault="00CF1B86" w:rsidP="00CF1B86">
      <w:pPr>
        <w:rPr>
          <w:sz w:val="24"/>
          <w:szCs w:val="24"/>
        </w:rPr>
      </w:pPr>
      <w:r>
        <w:rPr>
          <w:sz w:val="24"/>
          <w:szCs w:val="24"/>
        </w:rPr>
        <w:t>Mark einer Vanilleschote</w:t>
      </w:r>
    </w:p>
    <w:p w14:paraId="773E448F" w14:textId="77777777" w:rsidR="00CF1B86" w:rsidRDefault="00CF1B86" w:rsidP="00CF1B86">
      <w:pPr>
        <w:rPr>
          <w:sz w:val="24"/>
          <w:szCs w:val="24"/>
        </w:rPr>
      </w:pPr>
      <w:r>
        <w:rPr>
          <w:sz w:val="24"/>
          <w:szCs w:val="24"/>
        </w:rPr>
        <w:t>1 l Sahne</w:t>
      </w:r>
    </w:p>
    <w:p w14:paraId="2AD92167" w14:textId="77777777" w:rsidR="00CF1B86" w:rsidRDefault="00CF1B86" w:rsidP="00CF1B86">
      <w:pPr>
        <w:rPr>
          <w:sz w:val="24"/>
          <w:szCs w:val="24"/>
        </w:rPr>
      </w:pPr>
      <w:r>
        <w:rPr>
          <w:sz w:val="24"/>
          <w:szCs w:val="24"/>
        </w:rPr>
        <w:t>80 g Zucker</w:t>
      </w:r>
    </w:p>
    <w:p w14:paraId="66E34535" w14:textId="77777777" w:rsidR="00CF1B86" w:rsidRDefault="00CF1B86" w:rsidP="00CF1B86">
      <w:pPr>
        <w:rPr>
          <w:sz w:val="24"/>
          <w:szCs w:val="24"/>
        </w:rPr>
      </w:pPr>
      <w:r>
        <w:rPr>
          <w:sz w:val="24"/>
          <w:szCs w:val="24"/>
        </w:rPr>
        <w:t>8 Blatt Gelatine</w:t>
      </w:r>
    </w:p>
    <w:p w14:paraId="37E2E576" w14:textId="77777777" w:rsidR="00CF1B86" w:rsidRDefault="00CF1B86" w:rsidP="00CF1B86">
      <w:pPr>
        <w:rPr>
          <w:sz w:val="24"/>
          <w:szCs w:val="24"/>
        </w:rPr>
      </w:pPr>
    </w:p>
    <w:p w14:paraId="1689A63A" w14:textId="77777777" w:rsidR="00CF1B86" w:rsidRPr="00CB28D1" w:rsidRDefault="00CF1B86" w:rsidP="00CF1B86">
      <w:pPr>
        <w:rPr>
          <w:i/>
          <w:iCs/>
          <w:sz w:val="24"/>
          <w:szCs w:val="24"/>
        </w:rPr>
      </w:pPr>
      <w:r w:rsidRPr="00CB28D1">
        <w:rPr>
          <w:i/>
          <w:iCs/>
          <w:sz w:val="24"/>
          <w:szCs w:val="24"/>
        </w:rPr>
        <w:t>Zum Verzieren:</w:t>
      </w:r>
    </w:p>
    <w:p w14:paraId="39BAC80D" w14:textId="77777777" w:rsidR="00CF1B86" w:rsidRDefault="00CF1B86" w:rsidP="00CF1B86">
      <w:pPr>
        <w:rPr>
          <w:sz w:val="24"/>
          <w:szCs w:val="24"/>
        </w:rPr>
      </w:pPr>
      <w:r>
        <w:rPr>
          <w:sz w:val="24"/>
          <w:szCs w:val="24"/>
        </w:rPr>
        <w:t>250 ml Sahne</w:t>
      </w:r>
    </w:p>
    <w:p w14:paraId="4D99716A" w14:textId="77777777" w:rsidR="00CF1B86" w:rsidRDefault="00CF1B86" w:rsidP="00CF1B86">
      <w:pPr>
        <w:rPr>
          <w:sz w:val="24"/>
          <w:szCs w:val="24"/>
        </w:rPr>
      </w:pPr>
      <w:r>
        <w:rPr>
          <w:sz w:val="24"/>
          <w:szCs w:val="24"/>
        </w:rPr>
        <w:t>1 Päckchen Sahnesteif</w:t>
      </w:r>
    </w:p>
    <w:p w14:paraId="12A0CF6B" w14:textId="77777777" w:rsidR="00CF1B86" w:rsidRDefault="00CF1B86" w:rsidP="00CF1B86">
      <w:pPr>
        <w:rPr>
          <w:sz w:val="24"/>
          <w:szCs w:val="24"/>
        </w:rPr>
      </w:pPr>
      <w:r>
        <w:rPr>
          <w:sz w:val="24"/>
          <w:szCs w:val="24"/>
        </w:rPr>
        <w:t>1 Päckchen Vanillezucker</w:t>
      </w:r>
    </w:p>
    <w:p w14:paraId="3E420287" w14:textId="77777777" w:rsidR="00CF1B86" w:rsidRDefault="00CF1B86" w:rsidP="00CF1B86">
      <w:pPr>
        <w:rPr>
          <w:sz w:val="24"/>
          <w:szCs w:val="24"/>
        </w:rPr>
      </w:pPr>
      <w:r>
        <w:rPr>
          <w:sz w:val="24"/>
          <w:szCs w:val="24"/>
        </w:rPr>
        <w:t>4 Erdbeeren</w:t>
      </w:r>
    </w:p>
    <w:p w14:paraId="0567D9E6" w14:textId="77777777" w:rsidR="00CF1B86" w:rsidRDefault="00CF1B86" w:rsidP="00CF1B86">
      <w:pPr>
        <w:rPr>
          <w:sz w:val="24"/>
          <w:szCs w:val="24"/>
        </w:rPr>
      </w:pPr>
    </w:p>
    <w:p w14:paraId="570E051A" w14:textId="35D5D1CA" w:rsidR="00CB28D1" w:rsidRDefault="00CB28D1" w:rsidP="00CF1B86">
      <w:pPr>
        <w:rPr>
          <w:sz w:val="24"/>
          <w:szCs w:val="24"/>
        </w:rPr>
      </w:pPr>
      <w:r>
        <w:rPr>
          <w:sz w:val="24"/>
          <w:szCs w:val="24"/>
        </w:rPr>
        <w:t>Zubereitung:</w:t>
      </w:r>
    </w:p>
    <w:p w14:paraId="7C1F12C2" w14:textId="77777777" w:rsidR="00CF1B86" w:rsidRPr="009C180F" w:rsidRDefault="00CF1B86" w:rsidP="00B40E8C">
      <w:pPr>
        <w:pStyle w:val="ListParagraph"/>
        <w:numPr>
          <w:ilvl w:val="0"/>
          <w:numId w:val="1298"/>
        </w:numPr>
        <w:spacing w:after="120"/>
        <w:ind w:left="714" w:hanging="357"/>
        <w:contextualSpacing w:val="0"/>
        <w:jc w:val="both"/>
        <w:rPr>
          <w:sz w:val="24"/>
          <w:szCs w:val="24"/>
        </w:rPr>
      </w:pPr>
      <w:r w:rsidRPr="009C180F">
        <w:rPr>
          <w:sz w:val="24"/>
          <w:szCs w:val="24"/>
        </w:rPr>
        <w:t>Ofen auf 180 Grad vorheizen. Eier mit Zucker zu einer weißschaumigen Masse mischen. Mehl und Stärke sieben und abwechselnd mit der lauwarmen Butter unter die Schaummasse ziehen. In eine mit Backpapier ausgelegten Form füllen und in ca. 35 Minuten hellbraun backen. Auskühlen lassen.</w:t>
      </w:r>
    </w:p>
    <w:p w14:paraId="4F1FA43F" w14:textId="77777777" w:rsidR="00CF1B86" w:rsidRPr="009C180F" w:rsidRDefault="00CF1B86" w:rsidP="00B40E8C">
      <w:pPr>
        <w:pStyle w:val="ListParagraph"/>
        <w:numPr>
          <w:ilvl w:val="0"/>
          <w:numId w:val="1298"/>
        </w:numPr>
        <w:spacing w:after="120"/>
        <w:ind w:left="714" w:hanging="357"/>
        <w:contextualSpacing w:val="0"/>
        <w:jc w:val="both"/>
        <w:rPr>
          <w:sz w:val="24"/>
          <w:szCs w:val="24"/>
        </w:rPr>
      </w:pPr>
      <w:r w:rsidRPr="009C180F">
        <w:rPr>
          <w:sz w:val="24"/>
          <w:szCs w:val="24"/>
        </w:rPr>
        <w:t xml:space="preserve">Erdbeeren mit dem Zucker und Zitronensaft pürieren und durch ein feines Sieb streichen. Das aufgefangene Püree mit dem Vanillemark mischen. Gelatine </w:t>
      </w:r>
      <w:r w:rsidRPr="009C180F">
        <w:rPr>
          <w:sz w:val="24"/>
          <w:szCs w:val="24"/>
        </w:rPr>
        <w:lastRenderedPageBreak/>
        <w:t>einweichen. Sahne mit Zucker steif schlagen. Gelatine tropfnass in einem Topf bei milder Hitze auflösen. Das Erdbeerpüree unter die Gelatine mischen und dann alles unter die geschlagene Sahne ziehen.</w:t>
      </w:r>
    </w:p>
    <w:p w14:paraId="2938D1A9" w14:textId="77777777" w:rsidR="00CB28D1" w:rsidRDefault="00CF1B86" w:rsidP="00B40E8C">
      <w:pPr>
        <w:pStyle w:val="ListParagraph"/>
        <w:numPr>
          <w:ilvl w:val="0"/>
          <w:numId w:val="1298"/>
        </w:numPr>
        <w:spacing w:after="120"/>
        <w:ind w:left="714" w:hanging="357"/>
        <w:contextualSpacing w:val="0"/>
        <w:jc w:val="both"/>
        <w:rPr>
          <w:sz w:val="24"/>
          <w:szCs w:val="24"/>
        </w:rPr>
      </w:pPr>
      <w:r w:rsidRPr="00CB28D1">
        <w:rPr>
          <w:sz w:val="24"/>
          <w:szCs w:val="24"/>
        </w:rPr>
        <w:t>Tortenboden quer halbieren und einen Boden mit der Hälfte der Creme bestreichen. Den anderen Boden daraufsetzen du die restliche Creme darauf verstreichen. Einen Tortenring darumlegen und mindestens 5 Stunden im Kühlschrank fest werden lassen.</w:t>
      </w:r>
    </w:p>
    <w:p w14:paraId="275940D0" w14:textId="7BC3FFCA" w:rsidR="00CF1B86" w:rsidRPr="00CB28D1" w:rsidRDefault="00CF1B86" w:rsidP="00B40E8C">
      <w:pPr>
        <w:pStyle w:val="ListParagraph"/>
        <w:numPr>
          <w:ilvl w:val="0"/>
          <w:numId w:val="1298"/>
        </w:numPr>
        <w:spacing w:after="120"/>
        <w:ind w:left="714" w:hanging="357"/>
        <w:contextualSpacing w:val="0"/>
        <w:jc w:val="both"/>
        <w:rPr>
          <w:sz w:val="24"/>
          <w:szCs w:val="24"/>
        </w:rPr>
      </w:pPr>
      <w:r w:rsidRPr="00CB28D1">
        <w:rPr>
          <w:sz w:val="24"/>
          <w:szCs w:val="24"/>
        </w:rPr>
        <w:t>Torte aus der Form lösen. Sahne zum Verzieren mit Sahnesteif und Vanillezucker steif schlagen. Dann um die Torte streichen und diese mit Tupfen verzieren. Erdbeeren verteilen.</w:t>
      </w:r>
      <w:r w:rsidRPr="00CB28D1">
        <w:rPr>
          <w:sz w:val="24"/>
          <w:szCs w:val="24"/>
        </w:rPr>
        <w:br w:type="page"/>
      </w:r>
    </w:p>
    <w:p w14:paraId="52EE17D0" w14:textId="37F0AE3E" w:rsidR="00350272" w:rsidRDefault="00350272" w:rsidP="00CB28D1">
      <w:pPr>
        <w:pStyle w:val="Heading2"/>
        <w:spacing w:after="240"/>
      </w:pPr>
      <w:r>
        <w:lastRenderedPageBreak/>
        <w:t>Blaubeer-Marmorkuchen</w:t>
      </w:r>
    </w:p>
    <w:p w14:paraId="281C4C10" w14:textId="0E84F3D3" w:rsidR="00350272" w:rsidRPr="00CB28D1" w:rsidRDefault="00350272">
      <w:pPr>
        <w:rPr>
          <w:sz w:val="24"/>
          <w:szCs w:val="24"/>
          <w:u w:val="single"/>
        </w:rPr>
      </w:pPr>
      <w:r w:rsidRPr="00CB28D1">
        <w:rPr>
          <w:sz w:val="24"/>
          <w:szCs w:val="24"/>
          <w:u w:val="single"/>
        </w:rPr>
        <w:t>Zutaten</w:t>
      </w:r>
      <w:r w:rsidR="00CB28D1">
        <w:rPr>
          <w:sz w:val="24"/>
          <w:szCs w:val="24"/>
          <w:u w:val="single"/>
        </w:rPr>
        <w:t>:</w:t>
      </w:r>
    </w:p>
    <w:p w14:paraId="49A2C1B2" w14:textId="77777777" w:rsidR="00350272" w:rsidRDefault="00350272">
      <w:pPr>
        <w:rPr>
          <w:sz w:val="24"/>
          <w:szCs w:val="24"/>
        </w:rPr>
      </w:pPr>
      <w:r>
        <w:rPr>
          <w:sz w:val="24"/>
          <w:szCs w:val="24"/>
        </w:rPr>
        <w:t>150 g TK-Heidelbeeren</w:t>
      </w:r>
    </w:p>
    <w:p w14:paraId="2FF682B2" w14:textId="77777777" w:rsidR="00350272" w:rsidRDefault="00350272">
      <w:pPr>
        <w:rPr>
          <w:sz w:val="24"/>
          <w:szCs w:val="24"/>
        </w:rPr>
      </w:pPr>
      <w:r>
        <w:rPr>
          <w:sz w:val="24"/>
          <w:szCs w:val="24"/>
        </w:rPr>
        <w:t>200 g Zucker</w:t>
      </w:r>
    </w:p>
    <w:p w14:paraId="608E90AF" w14:textId="77777777" w:rsidR="00350272" w:rsidRDefault="00350272">
      <w:pPr>
        <w:rPr>
          <w:sz w:val="24"/>
          <w:szCs w:val="24"/>
        </w:rPr>
      </w:pPr>
      <w:r>
        <w:rPr>
          <w:sz w:val="24"/>
          <w:szCs w:val="24"/>
        </w:rPr>
        <w:t>250 g weiche Butter</w:t>
      </w:r>
    </w:p>
    <w:p w14:paraId="39AED846" w14:textId="77777777" w:rsidR="00350272" w:rsidRDefault="00350272">
      <w:pPr>
        <w:rPr>
          <w:sz w:val="24"/>
          <w:szCs w:val="24"/>
        </w:rPr>
      </w:pPr>
      <w:r>
        <w:rPr>
          <w:sz w:val="24"/>
          <w:szCs w:val="24"/>
        </w:rPr>
        <w:t>2 TL abgeriebene Orangenschale (unbehandelt)</w:t>
      </w:r>
    </w:p>
    <w:p w14:paraId="186E6738" w14:textId="77777777" w:rsidR="00350272" w:rsidRDefault="00350272">
      <w:pPr>
        <w:rPr>
          <w:sz w:val="24"/>
          <w:szCs w:val="24"/>
        </w:rPr>
      </w:pPr>
      <w:r>
        <w:rPr>
          <w:sz w:val="24"/>
          <w:szCs w:val="24"/>
        </w:rPr>
        <w:t>Salz</w:t>
      </w:r>
    </w:p>
    <w:p w14:paraId="72951FDC" w14:textId="77777777" w:rsidR="00350272" w:rsidRDefault="00350272">
      <w:pPr>
        <w:rPr>
          <w:sz w:val="24"/>
          <w:szCs w:val="24"/>
        </w:rPr>
      </w:pPr>
      <w:r>
        <w:rPr>
          <w:sz w:val="24"/>
          <w:szCs w:val="24"/>
        </w:rPr>
        <w:t>5 Eier</w:t>
      </w:r>
    </w:p>
    <w:p w14:paraId="5A95D276" w14:textId="77777777" w:rsidR="00350272" w:rsidRDefault="00350272">
      <w:pPr>
        <w:rPr>
          <w:sz w:val="24"/>
          <w:szCs w:val="24"/>
        </w:rPr>
      </w:pPr>
      <w:r>
        <w:rPr>
          <w:sz w:val="24"/>
          <w:szCs w:val="24"/>
        </w:rPr>
        <w:t>450 g Mehl</w:t>
      </w:r>
    </w:p>
    <w:p w14:paraId="2BE7B0A0" w14:textId="77777777" w:rsidR="00350272" w:rsidRDefault="00350272">
      <w:pPr>
        <w:rPr>
          <w:sz w:val="24"/>
          <w:szCs w:val="24"/>
        </w:rPr>
      </w:pPr>
      <w:r>
        <w:rPr>
          <w:sz w:val="24"/>
          <w:szCs w:val="24"/>
        </w:rPr>
        <w:t>50 g Speisestärke</w:t>
      </w:r>
    </w:p>
    <w:p w14:paraId="4A872BF0" w14:textId="77777777" w:rsidR="00350272" w:rsidRDefault="00350272">
      <w:pPr>
        <w:rPr>
          <w:sz w:val="24"/>
          <w:szCs w:val="24"/>
        </w:rPr>
      </w:pPr>
      <w:r>
        <w:rPr>
          <w:sz w:val="24"/>
          <w:szCs w:val="24"/>
        </w:rPr>
        <w:t>1 Päckchen Backpulver</w:t>
      </w:r>
    </w:p>
    <w:p w14:paraId="34EABD1B" w14:textId="77777777" w:rsidR="00350272" w:rsidRDefault="00350272">
      <w:pPr>
        <w:rPr>
          <w:sz w:val="24"/>
          <w:szCs w:val="24"/>
        </w:rPr>
      </w:pPr>
      <w:r>
        <w:rPr>
          <w:sz w:val="24"/>
          <w:szCs w:val="24"/>
        </w:rPr>
        <w:t>100 ml Milch</w:t>
      </w:r>
    </w:p>
    <w:p w14:paraId="21882036" w14:textId="7EF08E41" w:rsidR="00350272" w:rsidRDefault="00350272">
      <w:pPr>
        <w:rPr>
          <w:sz w:val="24"/>
          <w:szCs w:val="24"/>
        </w:rPr>
      </w:pPr>
      <w:r>
        <w:rPr>
          <w:sz w:val="24"/>
          <w:szCs w:val="24"/>
        </w:rPr>
        <w:t>4 – 5 EL Orangensaft</w:t>
      </w:r>
    </w:p>
    <w:p w14:paraId="0601C3D2" w14:textId="77777777" w:rsidR="00350272" w:rsidRDefault="00350272">
      <w:pPr>
        <w:rPr>
          <w:sz w:val="24"/>
          <w:szCs w:val="24"/>
        </w:rPr>
      </w:pPr>
      <w:r>
        <w:rPr>
          <w:sz w:val="24"/>
          <w:szCs w:val="24"/>
        </w:rPr>
        <w:t>50 g gemahlene Mandeln</w:t>
      </w:r>
    </w:p>
    <w:p w14:paraId="7ACE7F19" w14:textId="77777777" w:rsidR="00350272" w:rsidRDefault="00350272">
      <w:pPr>
        <w:rPr>
          <w:sz w:val="24"/>
          <w:szCs w:val="24"/>
        </w:rPr>
      </w:pPr>
      <w:r>
        <w:rPr>
          <w:sz w:val="24"/>
          <w:szCs w:val="24"/>
        </w:rPr>
        <w:t>2 EL Mandelblättchen</w:t>
      </w:r>
    </w:p>
    <w:p w14:paraId="53E44942" w14:textId="77777777" w:rsidR="00350272" w:rsidRDefault="00350272">
      <w:pPr>
        <w:rPr>
          <w:sz w:val="24"/>
          <w:szCs w:val="24"/>
        </w:rPr>
      </w:pPr>
      <w:r>
        <w:rPr>
          <w:sz w:val="24"/>
          <w:szCs w:val="24"/>
        </w:rPr>
        <w:t>100 g Puderzucker</w:t>
      </w:r>
    </w:p>
    <w:p w14:paraId="3096A97F" w14:textId="77777777" w:rsidR="00350272" w:rsidRDefault="00350272">
      <w:pPr>
        <w:rPr>
          <w:sz w:val="24"/>
          <w:szCs w:val="24"/>
        </w:rPr>
      </w:pPr>
    </w:p>
    <w:p w14:paraId="6C51B3EE" w14:textId="499A93A0" w:rsidR="00CB28D1" w:rsidRDefault="00CB28D1">
      <w:pPr>
        <w:rPr>
          <w:sz w:val="24"/>
          <w:szCs w:val="24"/>
        </w:rPr>
      </w:pPr>
      <w:r>
        <w:rPr>
          <w:sz w:val="24"/>
          <w:szCs w:val="24"/>
        </w:rPr>
        <w:t>Zubereitung:</w:t>
      </w:r>
    </w:p>
    <w:p w14:paraId="30CFC399" w14:textId="77777777" w:rsidR="00350272" w:rsidRPr="00CF1B86" w:rsidRDefault="00350272" w:rsidP="00B40E8C">
      <w:pPr>
        <w:pStyle w:val="ListParagraph"/>
        <w:numPr>
          <w:ilvl w:val="0"/>
          <w:numId w:val="1304"/>
        </w:numPr>
        <w:spacing w:after="120"/>
        <w:ind w:left="714" w:hanging="357"/>
        <w:contextualSpacing w:val="0"/>
        <w:jc w:val="both"/>
        <w:rPr>
          <w:sz w:val="24"/>
          <w:szCs w:val="24"/>
        </w:rPr>
      </w:pPr>
      <w:r w:rsidRPr="00CF1B86">
        <w:rPr>
          <w:sz w:val="24"/>
          <w:szCs w:val="24"/>
        </w:rPr>
        <w:t>Heidelbeeren auftauen lassen und mit 30 g Zucker fein pürieren. Butter, 170 g Zucker, Orangenschale und 1 Prise Salz mit dem Handmixer 8 Minuten cremig rühren. Eier einzeln in ½ Minute Abstand gut unterrühren.</w:t>
      </w:r>
    </w:p>
    <w:p w14:paraId="10A0DF8E" w14:textId="77777777" w:rsidR="00CF1B86" w:rsidRPr="00CF1B86" w:rsidRDefault="00350272" w:rsidP="00B40E8C">
      <w:pPr>
        <w:pStyle w:val="ListParagraph"/>
        <w:numPr>
          <w:ilvl w:val="0"/>
          <w:numId w:val="1304"/>
        </w:numPr>
        <w:spacing w:after="120"/>
        <w:ind w:left="714" w:hanging="357"/>
        <w:contextualSpacing w:val="0"/>
        <w:jc w:val="both"/>
        <w:rPr>
          <w:sz w:val="24"/>
          <w:szCs w:val="24"/>
        </w:rPr>
      </w:pPr>
      <w:r w:rsidRPr="00CF1B86">
        <w:rPr>
          <w:sz w:val="24"/>
          <w:szCs w:val="24"/>
        </w:rPr>
        <w:t>Mehl, Stärke</w:t>
      </w:r>
      <w:r w:rsidR="00E5495B" w:rsidRPr="00CF1B86">
        <w:rPr>
          <w:sz w:val="24"/>
          <w:szCs w:val="24"/>
        </w:rPr>
        <w:t xml:space="preserve"> und </w:t>
      </w:r>
      <w:r w:rsidRPr="00CF1B86">
        <w:rPr>
          <w:sz w:val="24"/>
          <w:szCs w:val="24"/>
        </w:rPr>
        <w:t>B</w:t>
      </w:r>
      <w:r w:rsidR="00E5495B" w:rsidRPr="00CF1B86">
        <w:rPr>
          <w:sz w:val="24"/>
          <w:szCs w:val="24"/>
        </w:rPr>
        <w:t>a</w:t>
      </w:r>
      <w:r w:rsidRPr="00CF1B86">
        <w:rPr>
          <w:sz w:val="24"/>
          <w:szCs w:val="24"/>
        </w:rPr>
        <w:t>ckpulver</w:t>
      </w:r>
      <w:r w:rsidR="00E5495B" w:rsidRPr="00CF1B86">
        <w:rPr>
          <w:sz w:val="24"/>
          <w:szCs w:val="24"/>
        </w:rPr>
        <w:t xml:space="preserve"> mit Milch und 3 EL Orangensaft unter die aufgeschlagene Buttermischung rühren. Den Teig halbieren. Unter eine Teighälfte die Heidelbeeren und Mandeln rühren. </w:t>
      </w:r>
    </w:p>
    <w:p w14:paraId="4712192F" w14:textId="13C7351E" w:rsidR="00CF1B86" w:rsidRPr="00CF1B86" w:rsidRDefault="00CF1B86" w:rsidP="00B40E8C">
      <w:pPr>
        <w:pStyle w:val="ListParagraph"/>
        <w:numPr>
          <w:ilvl w:val="0"/>
          <w:numId w:val="1304"/>
        </w:numPr>
        <w:spacing w:after="120"/>
        <w:ind w:left="714" w:hanging="357"/>
        <w:contextualSpacing w:val="0"/>
        <w:jc w:val="both"/>
        <w:rPr>
          <w:sz w:val="24"/>
          <w:szCs w:val="24"/>
        </w:rPr>
      </w:pPr>
      <w:r w:rsidRPr="00CF1B86">
        <w:rPr>
          <w:sz w:val="24"/>
          <w:szCs w:val="24"/>
        </w:rPr>
        <w:t xml:space="preserve">Beide Teige abwechselnd in mehreren Schichten in eine gefettete Gugelhupfform geben. Mit </w:t>
      </w:r>
      <w:r w:rsidR="00261349" w:rsidRPr="00CF1B86">
        <w:rPr>
          <w:sz w:val="24"/>
          <w:szCs w:val="24"/>
        </w:rPr>
        <w:t>einer</w:t>
      </w:r>
      <w:r w:rsidRPr="00CF1B86">
        <w:rPr>
          <w:sz w:val="24"/>
          <w:szCs w:val="24"/>
        </w:rPr>
        <w:t xml:space="preserve"> Gabel marmorieren. Den Kuchen im vorgeheizten Backofen bei 175 </w:t>
      </w:r>
      <w:r w:rsidR="000F5694" w:rsidRPr="00CF1B86">
        <w:rPr>
          <w:sz w:val="24"/>
          <w:szCs w:val="24"/>
        </w:rPr>
        <w:t>Grad</w:t>
      </w:r>
      <w:r w:rsidRPr="00CF1B86">
        <w:rPr>
          <w:sz w:val="24"/>
          <w:szCs w:val="24"/>
        </w:rPr>
        <w:t xml:space="preserve"> ca. 55 – 60 Minuten backen. 10 Minuten in der Form lassen, dann stürzen und abkühlen lassen. Mandelblättchen in einer Pfanne ohne Fett rösten.</w:t>
      </w:r>
    </w:p>
    <w:p w14:paraId="72FD86DA" w14:textId="1B905AD3" w:rsidR="00350272" w:rsidRPr="00CF1B86" w:rsidRDefault="00CF1B86" w:rsidP="00B40E8C">
      <w:pPr>
        <w:pStyle w:val="ListParagraph"/>
        <w:numPr>
          <w:ilvl w:val="0"/>
          <w:numId w:val="1304"/>
        </w:numPr>
        <w:spacing w:after="120"/>
        <w:ind w:left="714" w:hanging="357"/>
        <w:contextualSpacing w:val="0"/>
        <w:jc w:val="both"/>
        <w:rPr>
          <w:sz w:val="24"/>
          <w:szCs w:val="24"/>
        </w:rPr>
      </w:pPr>
      <w:r w:rsidRPr="00CF1B86">
        <w:rPr>
          <w:sz w:val="24"/>
          <w:szCs w:val="24"/>
        </w:rPr>
        <w:t>Puderzucker mit 1 – 2 EL Orangensaft verrühren und über den Kuchen träufeln. Mit Mandelblättchen bestreuen.</w:t>
      </w:r>
      <w:r w:rsidR="00350272" w:rsidRPr="00CF1B86">
        <w:rPr>
          <w:sz w:val="24"/>
          <w:szCs w:val="24"/>
        </w:rPr>
        <w:br w:type="page"/>
      </w:r>
    </w:p>
    <w:p w14:paraId="2BE362E3" w14:textId="0F2451D8" w:rsidR="00F63794" w:rsidRDefault="00F63794" w:rsidP="00CB28D1">
      <w:pPr>
        <w:pStyle w:val="Heading2"/>
        <w:spacing w:after="240"/>
      </w:pPr>
      <w:r>
        <w:lastRenderedPageBreak/>
        <w:t>Rhabarbertarte mit Buttermilcheis</w:t>
      </w:r>
      <w:r w:rsidR="00A47129">
        <w:rPr>
          <w:rStyle w:val="FootnoteReference"/>
        </w:rPr>
        <w:footnoteReference w:id="1657"/>
      </w:r>
    </w:p>
    <w:p w14:paraId="3B675C36" w14:textId="1735B8F8" w:rsidR="00F63794" w:rsidRDefault="00F63794">
      <w:pPr>
        <w:rPr>
          <w:sz w:val="24"/>
          <w:szCs w:val="24"/>
        </w:rPr>
      </w:pPr>
      <w:r w:rsidRPr="00CB28D1">
        <w:rPr>
          <w:sz w:val="24"/>
          <w:szCs w:val="24"/>
          <w:u w:val="single"/>
        </w:rPr>
        <w:t>Zutaten</w:t>
      </w:r>
      <w:r>
        <w:rPr>
          <w:sz w:val="24"/>
          <w:szCs w:val="24"/>
        </w:rPr>
        <w:t xml:space="preserve"> </w:t>
      </w:r>
      <w:r w:rsidR="00CB28D1">
        <w:rPr>
          <w:sz w:val="24"/>
          <w:szCs w:val="24"/>
        </w:rPr>
        <w:t>(</w:t>
      </w:r>
      <w:r>
        <w:rPr>
          <w:sz w:val="24"/>
          <w:szCs w:val="24"/>
        </w:rPr>
        <w:t>für eine Springform</w:t>
      </w:r>
      <w:r w:rsidR="00CB28D1">
        <w:rPr>
          <w:sz w:val="24"/>
          <w:szCs w:val="24"/>
        </w:rPr>
        <w:t>):</w:t>
      </w:r>
    </w:p>
    <w:p w14:paraId="079E1ACA" w14:textId="3B7BFFF3" w:rsidR="00F63794" w:rsidRPr="00CB28D1" w:rsidRDefault="00CB28D1">
      <w:pPr>
        <w:rPr>
          <w:i/>
          <w:iCs/>
          <w:sz w:val="24"/>
          <w:szCs w:val="24"/>
        </w:rPr>
      </w:pPr>
      <w:r w:rsidRPr="00CB28D1">
        <w:rPr>
          <w:i/>
          <w:iCs/>
          <w:sz w:val="24"/>
          <w:szCs w:val="24"/>
        </w:rPr>
        <w:t xml:space="preserve">Für den </w:t>
      </w:r>
      <w:r w:rsidR="00F63794" w:rsidRPr="00CB28D1">
        <w:rPr>
          <w:i/>
          <w:iCs/>
          <w:sz w:val="24"/>
          <w:szCs w:val="24"/>
        </w:rPr>
        <w:t xml:space="preserve">Mürbeteig: </w:t>
      </w:r>
    </w:p>
    <w:p w14:paraId="0B4E68A6" w14:textId="77777777" w:rsidR="00F63794" w:rsidRDefault="00F63794">
      <w:pPr>
        <w:rPr>
          <w:sz w:val="24"/>
          <w:szCs w:val="24"/>
        </w:rPr>
      </w:pPr>
      <w:r>
        <w:rPr>
          <w:sz w:val="24"/>
          <w:szCs w:val="24"/>
        </w:rPr>
        <w:t>50 g Zucker</w:t>
      </w:r>
    </w:p>
    <w:p w14:paraId="6CDF3E04" w14:textId="4A5239BD" w:rsidR="00F63794" w:rsidRDefault="00F63794">
      <w:pPr>
        <w:rPr>
          <w:sz w:val="24"/>
          <w:szCs w:val="24"/>
        </w:rPr>
      </w:pPr>
      <w:r>
        <w:rPr>
          <w:sz w:val="24"/>
          <w:szCs w:val="24"/>
        </w:rPr>
        <w:t>100 g Butter</w:t>
      </w:r>
      <w:r w:rsidR="00D00372">
        <w:rPr>
          <w:sz w:val="24"/>
          <w:szCs w:val="24"/>
        </w:rPr>
        <w:t xml:space="preserve"> (zimmerwarm)</w:t>
      </w:r>
    </w:p>
    <w:p w14:paraId="0182561B" w14:textId="77777777" w:rsidR="00F63794" w:rsidRDefault="00F63794">
      <w:pPr>
        <w:rPr>
          <w:sz w:val="24"/>
          <w:szCs w:val="24"/>
        </w:rPr>
      </w:pPr>
      <w:r>
        <w:rPr>
          <w:sz w:val="24"/>
          <w:szCs w:val="24"/>
        </w:rPr>
        <w:t>150 g Mehl</w:t>
      </w:r>
    </w:p>
    <w:p w14:paraId="36C2C743" w14:textId="01170D9B" w:rsidR="00F63794" w:rsidRDefault="00F63794">
      <w:pPr>
        <w:rPr>
          <w:sz w:val="24"/>
          <w:szCs w:val="24"/>
        </w:rPr>
      </w:pPr>
      <w:r>
        <w:rPr>
          <w:sz w:val="24"/>
          <w:szCs w:val="24"/>
        </w:rPr>
        <w:t>1 Ei</w:t>
      </w:r>
      <w:r w:rsidR="00D00372">
        <w:rPr>
          <w:sz w:val="24"/>
          <w:szCs w:val="24"/>
        </w:rPr>
        <w:t xml:space="preserve"> (zimmerwarm)</w:t>
      </w:r>
    </w:p>
    <w:p w14:paraId="1B49DE14" w14:textId="77777777" w:rsidR="00F63794" w:rsidRDefault="00F63794">
      <w:pPr>
        <w:rPr>
          <w:sz w:val="24"/>
          <w:szCs w:val="24"/>
        </w:rPr>
      </w:pPr>
    </w:p>
    <w:p w14:paraId="26AB1D09" w14:textId="77777777" w:rsidR="00F63794" w:rsidRPr="00CB28D1" w:rsidRDefault="00F63794">
      <w:pPr>
        <w:rPr>
          <w:i/>
          <w:iCs/>
          <w:sz w:val="24"/>
          <w:szCs w:val="24"/>
        </w:rPr>
      </w:pPr>
      <w:r w:rsidRPr="00CB28D1">
        <w:rPr>
          <w:i/>
          <w:iCs/>
          <w:sz w:val="24"/>
          <w:szCs w:val="24"/>
        </w:rPr>
        <w:t>Für die Streusel:</w:t>
      </w:r>
    </w:p>
    <w:p w14:paraId="2E3DC52D" w14:textId="1BDAC41A" w:rsidR="00D00372" w:rsidRDefault="00F63794">
      <w:pPr>
        <w:rPr>
          <w:sz w:val="24"/>
          <w:szCs w:val="24"/>
        </w:rPr>
      </w:pPr>
      <w:r>
        <w:rPr>
          <w:sz w:val="24"/>
          <w:szCs w:val="24"/>
        </w:rPr>
        <w:t xml:space="preserve">50 g </w:t>
      </w:r>
      <w:r w:rsidR="00D00372">
        <w:rPr>
          <w:sz w:val="24"/>
          <w:szCs w:val="24"/>
        </w:rPr>
        <w:t>Butter (zimmerwarm)</w:t>
      </w:r>
    </w:p>
    <w:p w14:paraId="14939203" w14:textId="77777777" w:rsidR="00D00372" w:rsidRDefault="00D00372">
      <w:pPr>
        <w:rPr>
          <w:sz w:val="24"/>
          <w:szCs w:val="24"/>
        </w:rPr>
      </w:pPr>
      <w:r>
        <w:rPr>
          <w:sz w:val="24"/>
          <w:szCs w:val="24"/>
        </w:rPr>
        <w:t>50 g Zucker</w:t>
      </w:r>
    </w:p>
    <w:p w14:paraId="0DAD705B" w14:textId="77777777" w:rsidR="00D00372" w:rsidRDefault="00D00372">
      <w:pPr>
        <w:rPr>
          <w:sz w:val="24"/>
          <w:szCs w:val="24"/>
        </w:rPr>
      </w:pPr>
      <w:r>
        <w:rPr>
          <w:sz w:val="24"/>
          <w:szCs w:val="24"/>
        </w:rPr>
        <w:t>100 g Mehl</w:t>
      </w:r>
    </w:p>
    <w:p w14:paraId="37F7090D" w14:textId="77777777" w:rsidR="00D00372" w:rsidRDefault="00D00372">
      <w:pPr>
        <w:rPr>
          <w:sz w:val="24"/>
          <w:szCs w:val="24"/>
        </w:rPr>
      </w:pPr>
    </w:p>
    <w:p w14:paraId="67AE15E9" w14:textId="41DF8117" w:rsidR="00D00372" w:rsidRPr="00CB28D1" w:rsidRDefault="00CB28D1">
      <w:pPr>
        <w:rPr>
          <w:i/>
          <w:iCs/>
          <w:sz w:val="24"/>
          <w:szCs w:val="24"/>
        </w:rPr>
      </w:pPr>
      <w:r w:rsidRPr="00CB28D1">
        <w:rPr>
          <w:i/>
          <w:iCs/>
          <w:sz w:val="24"/>
          <w:szCs w:val="24"/>
        </w:rPr>
        <w:t xml:space="preserve">Für die </w:t>
      </w:r>
      <w:r w:rsidR="00D00372" w:rsidRPr="00CB28D1">
        <w:rPr>
          <w:i/>
          <w:iCs/>
          <w:sz w:val="24"/>
          <w:szCs w:val="24"/>
        </w:rPr>
        <w:t>Füllung:</w:t>
      </w:r>
    </w:p>
    <w:p w14:paraId="0C5DE46E" w14:textId="77777777" w:rsidR="00D00372" w:rsidRDefault="00D00372">
      <w:pPr>
        <w:rPr>
          <w:sz w:val="24"/>
          <w:szCs w:val="24"/>
        </w:rPr>
      </w:pPr>
      <w:r>
        <w:rPr>
          <w:sz w:val="24"/>
          <w:szCs w:val="24"/>
        </w:rPr>
        <w:t>750 g Rhabarber</w:t>
      </w:r>
    </w:p>
    <w:p w14:paraId="29BB43E3" w14:textId="77777777" w:rsidR="00D00372" w:rsidRDefault="00D00372">
      <w:pPr>
        <w:rPr>
          <w:sz w:val="24"/>
          <w:szCs w:val="24"/>
        </w:rPr>
      </w:pPr>
      <w:r>
        <w:rPr>
          <w:sz w:val="24"/>
          <w:szCs w:val="24"/>
        </w:rPr>
        <w:t>150 g Crème fraîche</w:t>
      </w:r>
    </w:p>
    <w:p w14:paraId="12C1787E" w14:textId="77777777" w:rsidR="00D00372" w:rsidRDefault="00D00372">
      <w:pPr>
        <w:rPr>
          <w:sz w:val="24"/>
          <w:szCs w:val="24"/>
        </w:rPr>
      </w:pPr>
      <w:r>
        <w:rPr>
          <w:sz w:val="24"/>
          <w:szCs w:val="24"/>
        </w:rPr>
        <w:t>1 Ei</w:t>
      </w:r>
    </w:p>
    <w:p w14:paraId="7714F73B" w14:textId="77777777" w:rsidR="00D00372" w:rsidRDefault="00D00372">
      <w:pPr>
        <w:rPr>
          <w:sz w:val="24"/>
          <w:szCs w:val="24"/>
        </w:rPr>
      </w:pPr>
      <w:r>
        <w:rPr>
          <w:sz w:val="24"/>
          <w:szCs w:val="24"/>
        </w:rPr>
        <w:t>Mark von einer Vanilleschote</w:t>
      </w:r>
    </w:p>
    <w:p w14:paraId="72735028" w14:textId="77777777" w:rsidR="00D00372" w:rsidRDefault="00D00372">
      <w:pPr>
        <w:rPr>
          <w:sz w:val="24"/>
          <w:szCs w:val="24"/>
        </w:rPr>
      </w:pPr>
      <w:r>
        <w:rPr>
          <w:sz w:val="24"/>
          <w:szCs w:val="24"/>
        </w:rPr>
        <w:t>70 g Zucker</w:t>
      </w:r>
    </w:p>
    <w:p w14:paraId="4D527F3C" w14:textId="77777777" w:rsidR="00D00372" w:rsidRDefault="00D00372">
      <w:pPr>
        <w:rPr>
          <w:sz w:val="24"/>
          <w:szCs w:val="24"/>
        </w:rPr>
      </w:pPr>
      <w:r>
        <w:rPr>
          <w:sz w:val="24"/>
          <w:szCs w:val="24"/>
        </w:rPr>
        <w:t>20 g Stärke</w:t>
      </w:r>
    </w:p>
    <w:p w14:paraId="75828FD8" w14:textId="0AEAF06E" w:rsidR="00D00372" w:rsidRDefault="00D00372">
      <w:pPr>
        <w:rPr>
          <w:sz w:val="24"/>
          <w:szCs w:val="24"/>
        </w:rPr>
      </w:pPr>
      <w:r>
        <w:rPr>
          <w:sz w:val="24"/>
          <w:szCs w:val="24"/>
        </w:rPr>
        <w:t>20 g gemahlene Mandeln</w:t>
      </w:r>
    </w:p>
    <w:p w14:paraId="5F9FFA20" w14:textId="77777777" w:rsidR="00D00372" w:rsidRDefault="00D00372">
      <w:pPr>
        <w:rPr>
          <w:sz w:val="24"/>
          <w:szCs w:val="24"/>
        </w:rPr>
      </w:pPr>
    </w:p>
    <w:p w14:paraId="66151CB9" w14:textId="77777777" w:rsidR="00D00372" w:rsidRPr="00CB28D1" w:rsidRDefault="00D00372">
      <w:pPr>
        <w:rPr>
          <w:i/>
          <w:iCs/>
          <w:sz w:val="24"/>
          <w:szCs w:val="24"/>
        </w:rPr>
      </w:pPr>
      <w:r w:rsidRPr="00CB28D1">
        <w:rPr>
          <w:i/>
          <w:iCs/>
          <w:sz w:val="24"/>
          <w:szCs w:val="24"/>
        </w:rPr>
        <w:t>Für das Eis:</w:t>
      </w:r>
    </w:p>
    <w:p w14:paraId="45A768C1" w14:textId="77777777" w:rsidR="00D00372" w:rsidRDefault="00D00372">
      <w:pPr>
        <w:rPr>
          <w:sz w:val="24"/>
          <w:szCs w:val="24"/>
        </w:rPr>
      </w:pPr>
      <w:r>
        <w:rPr>
          <w:sz w:val="24"/>
          <w:szCs w:val="24"/>
        </w:rPr>
        <w:t>10 Wacholderbeeren</w:t>
      </w:r>
    </w:p>
    <w:p w14:paraId="31A937C7" w14:textId="77777777" w:rsidR="00D00372" w:rsidRDefault="00D00372">
      <w:pPr>
        <w:rPr>
          <w:sz w:val="24"/>
          <w:szCs w:val="24"/>
        </w:rPr>
      </w:pPr>
      <w:r>
        <w:rPr>
          <w:sz w:val="24"/>
          <w:szCs w:val="24"/>
        </w:rPr>
        <w:t>500 ml Buttermilch</w:t>
      </w:r>
    </w:p>
    <w:p w14:paraId="72CCC5FD" w14:textId="77777777" w:rsidR="00D00372" w:rsidRDefault="00D00372">
      <w:pPr>
        <w:rPr>
          <w:sz w:val="24"/>
          <w:szCs w:val="24"/>
        </w:rPr>
      </w:pPr>
      <w:r>
        <w:rPr>
          <w:sz w:val="24"/>
          <w:szCs w:val="24"/>
        </w:rPr>
        <w:t>200 g griechischer Joghurt (10% Fett)</w:t>
      </w:r>
    </w:p>
    <w:p w14:paraId="5BAC98C0" w14:textId="77777777" w:rsidR="00D00372" w:rsidRDefault="00D00372">
      <w:pPr>
        <w:rPr>
          <w:sz w:val="24"/>
          <w:szCs w:val="24"/>
        </w:rPr>
      </w:pPr>
      <w:r>
        <w:rPr>
          <w:sz w:val="24"/>
          <w:szCs w:val="24"/>
        </w:rPr>
        <w:t>150 g Zucker</w:t>
      </w:r>
    </w:p>
    <w:p w14:paraId="76D0DF6E" w14:textId="77777777" w:rsidR="00D00372" w:rsidRDefault="00D00372" w:rsidP="00455971">
      <w:pPr>
        <w:jc w:val="both"/>
        <w:rPr>
          <w:sz w:val="24"/>
          <w:szCs w:val="24"/>
        </w:rPr>
      </w:pPr>
    </w:p>
    <w:p w14:paraId="70162063" w14:textId="77777777" w:rsidR="00CB28D1" w:rsidRDefault="00CB28D1" w:rsidP="00455971">
      <w:pPr>
        <w:jc w:val="both"/>
        <w:rPr>
          <w:sz w:val="24"/>
          <w:szCs w:val="24"/>
        </w:rPr>
      </w:pPr>
    </w:p>
    <w:p w14:paraId="5271D252" w14:textId="3EB94CAB" w:rsidR="00CB28D1" w:rsidRDefault="00CB28D1" w:rsidP="00455971">
      <w:pPr>
        <w:jc w:val="both"/>
        <w:rPr>
          <w:sz w:val="24"/>
          <w:szCs w:val="24"/>
        </w:rPr>
      </w:pPr>
      <w:r>
        <w:rPr>
          <w:sz w:val="24"/>
          <w:szCs w:val="24"/>
        </w:rPr>
        <w:t>Zubereitung:</w:t>
      </w:r>
    </w:p>
    <w:p w14:paraId="0575BD71" w14:textId="77777777" w:rsidR="00D00372" w:rsidRPr="00455971" w:rsidRDefault="00D00372" w:rsidP="00B40E8C">
      <w:pPr>
        <w:pStyle w:val="ListParagraph"/>
        <w:numPr>
          <w:ilvl w:val="0"/>
          <w:numId w:val="1295"/>
        </w:numPr>
        <w:spacing w:after="120"/>
        <w:ind w:left="714" w:hanging="357"/>
        <w:contextualSpacing w:val="0"/>
        <w:jc w:val="both"/>
        <w:rPr>
          <w:sz w:val="24"/>
          <w:szCs w:val="24"/>
        </w:rPr>
      </w:pPr>
      <w:r w:rsidRPr="00455971">
        <w:rPr>
          <w:sz w:val="24"/>
          <w:szCs w:val="24"/>
        </w:rPr>
        <w:t>Für den Teig alle vier Zutaten mit den Händen zu einem homogenen Teig verkneten, in Folie einwickeln und 15 bis 30 Minuten lang in den Kühlschrank legen.</w:t>
      </w:r>
    </w:p>
    <w:p w14:paraId="526F1218" w14:textId="38032C2B" w:rsidR="00D00372" w:rsidRPr="00455971" w:rsidRDefault="00D00372" w:rsidP="00B40E8C">
      <w:pPr>
        <w:pStyle w:val="ListParagraph"/>
        <w:numPr>
          <w:ilvl w:val="0"/>
          <w:numId w:val="1295"/>
        </w:numPr>
        <w:spacing w:after="120"/>
        <w:ind w:left="714" w:hanging="357"/>
        <w:contextualSpacing w:val="0"/>
        <w:jc w:val="both"/>
        <w:rPr>
          <w:sz w:val="24"/>
          <w:szCs w:val="24"/>
        </w:rPr>
      </w:pPr>
      <w:r w:rsidRPr="00455971">
        <w:rPr>
          <w:sz w:val="24"/>
          <w:szCs w:val="24"/>
        </w:rPr>
        <w:t>Für die Streusel alle Zutaten verkneten, bis der Teig anfängt zu binden und Streusel entstehen.</w:t>
      </w:r>
    </w:p>
    <w:p w14:paraId="0DF63377" w14:textId="4E4C0573" w:rsidR="007A1926" w:rsidRPr="00455971" w:rsidRDefault="00D00372" w:rsidP="00B40E8C">
      <w:pPr>
        <w:pStyle w:val="ListParagraph"/>
        <w:numPr>
          <w:ilvl w:val="0"/>
          <w:numId w:val="1295"/>
        </w:numPr>
        <w:spacing w:after="120"/>
        <w:ind w:left="714" w:hanging="357"/>
        <w:contextualSpacing w:val="0"/>
        <w:jc w:val="both"/>
        <w:rPr>
          <w:sz w:val="24"/>
          <w:szCs w:val="24"/>
        </w:rPr>
      </w:pPr>
      <w:r w:rsidRPr="00455971">
        <w:rPr>
          <w:sz w:val="24"/>
          <w:szCs w:val="24"/>
        </w:rPr>
        <w:t xml:space="preserve">Für die Füllung vom Rhabarber die Enden entfernen. Die Stiele in 1 – 2 cm große Stücke schneiden. Die restlichen Zutaten </w:t>
      </w:r>
      <w:r w:rsidR="007A1926" w:rsidRPr="00455971">
        <w:rPr>
          <w:sz w:val="24"/>
          <w:szCs w:val="24"/>
        </w:rPr>
        <w:t xml:space="preserve">außer den Mandeln verrühren und Rhabarberstücke dazugeben. Die Springform mit einem Backpinsel buttern und mit Mehl bestäuben. Etwa vier Fünftel des Mürbeteigs ausrollen und in die Springform geben. Man kann den Teig auch zu einer Kugel formen und dann in der Form mit den Händen passen drücken – mache ich eigentlich immer so </w:t>
      </w:r>
      <w:r w:rsidR="007A1926" w:rsidRPr="007A1926">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007A1926" w:rsidRPr="00455971">
        <w:rPr>
          <w:sz w:val="24"/>
          <w:szCs w:val="24"/>
        </w:rPr>
        <w:t xml:space="preserve"> Aus dem restlichen Fünftel des Teigs einen 3 – 4 cm hohen Rand bilden. Den Boden mit einer Gabel perforieren und mit den gemahlenen Mandeln bestreuen. Die Rhaba</w:t>
      </w:r>
      <w:r w:rsidR="007035B3">
        <w:rPr>
          <w:sz w:val="24"/>
          <w:szCs w:val="24"/>
        </w:rPr>
        <w:t>r</w:t>
      </w:r>
      <w:r w:rsidR="007A1926" w:rsidRPr="00455971">
        <w:rPr>
          <w:sz w:val="24"/>
          <w:szCs w:val="24"/>
        </w:rPr>
        <w:t>bercreme-Füllung hineingeben und mit den Streuseln bedecken. Im Ofen bei 180 Grad Ober- und Unterhitze auf der zweituntersten Schiene für ca. 45 Minuten backen.</w:t>
      </w:r>
    </w:p>
    <w:p w14:paraId="02F33D1B" w14:textId="0A12B128" w:rsidR="00F63794" w:rsidRPr="00455971" w:rsidRDefault="007A1926" w:rsidP="00B40E8C">
      <w:pPr>
        <w:pStyle w:val="ListParagraph"/>
        <w:numPr>
          <w:ilvl w:val="0"/>
          <w:numId w:val="1295"/>
        </w:numPr>
        <w:spacing w:after="120"/>
        <w:ind w:left="714" w:hanging="357"/>
        <w:contextualSpacing w:val="0"/>
        <w:jc w:val="both"/>
        <w:rPr>
          <w:sz w:val="24"/>
          <w:szCs w:val="24"/>
        </w:rPr>
      </w:pPr>
      <w:r w:rsidRPr="00455971">
        <w:rPr>
          <w:sz w:val="24"/>
          <w:szCs w:val="24"/>
        </w:rPr>
        <w:t xml:space="preserve">Für das Eis die Beeren mit einem großen Messer fein hacken. Alles in einer Schüssel so lange verrühren, bis sich der Zucker ganz aufgelöst hat. Anschließend in einer Eismaschine </w:t>
      </w:r>
      <w:r w:rsidR="00455971" w:rsidRPr="00455971">
        <w:rPr>
          <w:sz w:val="24"/>
          <w:szCs w:val="24"/>
        </w:rPr>
        <w:t xml:space="preserve">gefrieren lassen. Das dauert ca. 40 Minuten, danach kommt die Masse noch für eine halbe Stunde ins Gefrierfach. Zu Eiskugeln formen und mit dem noch leicht warmen Kuchen essen. </w:t>
      </w:r>
      <w:r w:rsidR="00F63794" w:rsidRPr="00455971">
        <w:rPr>
          <w:sz w:val="24"/>
          <w:szCs w:val="24"/>
        </w:rPr>
        <w:br w:type="page"/>
      </w:r>
    </w:p>
    <w:p w14:paraId="4B637385" w14:textId="34BAF26E" w:rsidR="001A2C93" w:rsidRDefault="001A2C93" w:rsidP="00CB28D1">
      <w:pPr>
        <w:pStyle w:val="Heading2"/>
        <w:spacing w:after="240"/>
      </w:pPr>
      <w:r>
        <w:lastRenderedPageBreak/>
        <w:t>M &amp; M-Kekse</w:t>
      </w:r>
    </w:p>
    <w:p w14:paraId="427976DB" w14:textId="4B9A1885" w:rsidR="00CB28D1" w:rsidRPr="00ED3648" w:rsidRDefault="00ED3648">
      <w:pPr>
        <w:rPr>
          <w:sz w:val="24"/>
          <w:szCs w:val="24"/>
          <w:u w:val="single"/>
        </w:rPr>
      </w:pPr>
      <w:r w:rsidRPr="00ED3648">
        <w:rPr>
          <w:sz w:val="24"/>
          <w:szCs w:val="24"/>
          <w:u w:val="single"/>
        </w:rPr>
        <w:t>Zutaten:</w:t>
      </w:r>
    </w:p>
    <w:p w14:paraId="54162AB4" w14:textId="35ACD523" w:rsidR="001A2C93" w:rsidRDefault="001A2C93">
      <w:pPr>
        <w:rPr>
          <w:sz w:val="24"/>
          <w:szCs w:val="24"/>
        </w:rPr>
      </w:pPr>
      <w:r>
        <w:rPr>
          <w:sz w:val="24"/>
          <w:szCs w:val="24"/>
        </w:rPr>
        <w:t>150 g Zucker</w:t>
      </w:r>
    </w:p>
    <w:p w14:paraId="5D734D93" w14:textId="77777777" w:rsidR="001A2C93" w:rsidRDefault="001A2C93">
      <w:pPr>
        <w:rPr>
          <w:sz w:val="24"/>
          <w:szCs w:val="24"/>
        </w:rPr>
      </w:pPr>
      <w:r>
        <w:rPr>
          <w:sz w:val="24"/>
          <w:szCs w:val="24"/>
        </w:rPr>
        <w:t>2 EL Zuckerrübensirup</w:t>
      </w:r>
    </w:p>
    <w:p w14:paraId="1EC7BBAC" w14:textId="77777777" w:rsidR="001A2C93" w:rsidRDefault="001A2C93">
      <w:pPr>
        <w:rPr>
          <w:sz w:val="24"/>
          <w:szCs w:val="24"/>
        </w:rPr>
      </w:pPr>
      <w:r>
        <w:rPr>
          <w:sz w:val="24"/>
          <w:szCs w:val="24"/>
        </w:rPr>
        <w:t>200 g Butter</w:t>
      </w:r>
    </w:p>
    <w:p w14:paraId="3990A4A6" w14:textId="55FD9ED5" w:rsidR="001A2C93" w:rsidRDefault="001A2C93">
      <w:pPr>
        <w:rPr>
          <w:sz w:val="24"/>
          <w:szCs w:val="24"/>
        </w:rPr>
      </w:pPr>
      <w:r>
        <w:rPr>
          <w:sz w:val="24"/>
          <w:szCs w:val="24"/>
        </w:rPr>
        <w:t>2 Eier</w:t>
      </w:r>
    </w:p>
    <w:p w14:paraId="6630AB25" w14:textId="77777777" w:rsidR="001A2C93" w:rsidRDefault="001A2C93">
      <w:pPr>
        <w:rPr>
          <w:sz w:val="24"/>
          <w:szCs w:val="24"/>
        </w:rPr>
      </w:pPr>
      <w:r>
        <w:rPr>
          <w:sz w:val="24"/>
          <w:szCs w:val="24"/>
        </w:rPr>
        <w:t>400 g Mehl</w:t>
      </w:r>
    </w:p>
    <w:p w14:paraId="60858FD5" w14:textId="77777777" w:rsidR="001A2C93" w:rsidRDefault="001A2C93">
      <w:pPr>
        <w:rPr>
          <w:sz w:val="24"/>
          <w:szCs w:val="24"/>
        </w:rPr>
      </w:pPr>
      <w:r>
        <w:rPr>
          <w:sz w:val="24"/>
          <w:szCs w:val="24"/>
        </w:rPr>
        <w:t>300 g M &amp; Ms</w:t>
      </w:r>
    </w:p>
    <w:p w14:paraId="7531A9C4" w14:textId="5C833ABB" w:rsidR="001A2C93" w:rsidRDefault="001A2C93">
      <w:pPr>
        <w:rPr>
          <w:sz w:val="24"/>
          <w:szCs w:val="24"/>
        </w:rPr>
      </w:pPr>
      <w:r>
        <w:rPr>
          <w:sz w:val="24"/>
          <w:szCs w:val="24"/>
        </w:rPr>
        <w:t>1 TL Zimt</w:t>
      </w:r>
    </w:p>
    <w:p w14:paraId="449726EB" w14:textId="77777777" w:rsidR="001A2C93" w:rsidRDefault="001A2C93">
      <w:pPr>
        <w:rPr>
          <w:sz w:val="24"/>
          <w:szCs w:val="24"/>
        </w:rPr>
      </w:pPr>
      <w:r>
        <w:rPr>
          <w:sz w:val="24"/>
          <w:szCs w:val="24"/>
        </w:rPr>
        <w:t>1 Prise Salz</w:t>
      </w:r>
    </w:p>
    <w:p w14:paraId="6B69D9AA" w14:textId="77777777" w:rsidR="001A2C93" w:rsidRDefault="001A2C93" w:rsidP="001A2C93">
      <w:pPr>
        <w:jc w:val="both"/>
        <w:rPr>
          <w:sz w:val="24"/>
          <w:szCs w:val="24"/>
        </w:rPr>
      </w:pPr>
    </w:p>
    <w:p w14:paraId="5B9F8D5B" w14:textId="6D4E7531" w:rsidR="00ED3648" w:rsidRDefault="00ED3648" w:rsidP="001A2C93">
      <w:pPr>
        <w:jc w:val="both"/>
        <w:rPr>
          <w:sz w:val="24"/>
          <w:szCs w:val="24"/>
        </w:rPr>
      </w:pPr>
      <w:r>
        <w:rPr>
          <w:sz w:val="24"/>
          <w:szCs w:val="24"/>
        </w:rPr>
        <w:t>Zubereitung:</w:t>
      </w:r>
    </w:p>
    <w:p w14:paraId="35A44F6A" w14:textId="77777777" w:rsidR="001A2C93" w:rsidRPr="001A2C93" w:rsidRDefault="001A2C93" w:rsidP="00B40E8C">
      <w:pPr>
        <w:pStyle w:val="ListParagraph"/>
        <w:numPr>
          <w:ilvl w:val="0"/>
          <w:numId w:val="1281"/>
        </w:numPr>
        <w:spacing w:after="120"/>
        <w:ind w:left="714" w:hanging="357"/>
        <w:contextualSpacing w:val="0"/>
        <w:jc w:val="both"/>
        <w:rPr>
          <w:sz w:val="24"/>
          <w:szCs w:val="24"/>
        </w:rPr>
      </w:pPr>
      <w:r w:rsidRPr="001A2C93">
        <w:rPr>
          <w:sz w:val="24"/>
          <w:szCs w:val="24"/>
        </w:rPr>
        <w:t xml:space="preserve">Backofen auf 180 Grad vorheizen. </w:t>
      </w:r>
    </w:p>
    <w:p w14:paraId="57DA94A0" w14:textId="783ED163" w:rsidR="001A2C93" w:rsidRPr="001A2C93" w:rsidRDefault="001A2C93" w:rsidP="00B40E8C">
      <w:pPr>
        <w:pStyle w:val="ListParagraph"/>
        <w:numPr>
          <w:ilvl w:val="0"/>
          <w:numId w:val="1281"/>
        </w:numPr>
        <w:spacing w:after="120"/>
        <w:ind w:left="714" w:hanging="357"/>
        <w:contextualSpacing w:val="0"/>
        <w:jc w:val="both"/>
        <w:rPr>
          <w:sz w:val="24"/>
          <w:szCs w:val="24"/>
        </w:rPr>
      </w:pPr>
      <w:r w:rsidRPr="001A2C93">
        <w:rPr>
          <w:sz w:val="24"/>
          <w:szCs w:val="24"/>
        </w:rPr>
        <w:t>Zucker, Butter, Eier schaumig rühren. Mehl, Salz und Zimt mischen. Alles zusammen mischen.</w:t>
      </w:r>
    </w:p>
    <w:p w14:paraId="28A3CE45" w14:textId="77777777" w:rsidR="001A2C93" w:rsidRDefault="001A2C93" w:rsidP="00B40E8C">
      <w:pPr>
        <w:pStyle w:val="ListParagraph"/>
        <w:numPr>
          <w:ilvl w:val="0"/>
          <w:numId w:val="1281"/>
        </w:numPr>
        <w:spacing w:after="120"/>
        <w:ind w:left="714" w:hanging="357"/>
        <w:contextualSpacing w:val="0"/>
        <w:jc w:val="both"/>
        <w:rPr>
          <w:sz w:val="24"/>
          <w:szCs w:val="24"/>
        </w:rPr>
      </w:pPr>
      <w:r w:rsidRPr="001A2C93">
        <w:rPr>
          <w:sz w:val="24"/>
          <w:szCs w:val="24"/>
        </w:rPr>
        <w:t>Den Teig zu einer Kugel formen und in Scheiben schneiden. Im Backofen ca. 15 Minuten backen.</w:t>
      </w:r>
    </w:p>
    <w:p w14:paraId="6A21A9F9" w14:textId="77777777" w:rsidR="001A2C93" w:rsidRDefault="001A2C93">
      <w:pPr>
        <w:rPr>
          <w:sz w:val="24"/>
          <w:szCs w:val="24"/>
        </w:rPr>
      </w:pPr>
      <w:r>
        <w:rPr>
          <w:sz w:val="24"/>
          <w:szCs w:val="24"/>
        </w:rPr>
        <w:br w:type="page"/>
      </w:r>
    </w:p>
    <w:p w14:paraId="2598AF9A" w14:textId="1FF5FB51" w:rsidR="001A2C93" w:rsidRDefault="001A2C93" w:rsidP="00ED3648">
      <w:pPr>
        <w:pStyle w:val="Heading2"/>
        <w:spacing w:after="240"/>
      </w:pPr>
      <w:r>
        <w:lastRenderedPageBreak/>
        <w:t>Brauner Kirschkuchen (von Hilde Siegl</w:t>
      </w:r>
      <w:r w:rsidR="00E842B4">
        <w:t>, dann Babsi und dann Paula)</w:t>
      </w:r>
    </w:p>
    <w:p w14:paraId="34559841" w14:textId="2003C08C" w:rsidR="001A2C93" w:rsidRPr="00ED3648" w:rsidRDefault="001A2C93" w:rsidP="00ED3648">
      <w:pPr>
        <w:jc w:val="both"/>
        <w:rPr>
          <w:sz w:val="24"/>
          <w:szCs w:val="24"/>
          <w:u w:val="single"/>
        </w:rPr>
      </w:pPr>
      <w:r w:rsidRPr="00ED3648">
        <w:rPr>
          <w:sz w:val="24"/>
          <w:szCs w:val="24"/>
          <w:u w:val="single"/>
        </w:rPr>
        <w:t>Zutate</w:t>
      </w:r>
      <w:r w:rsidR="008E37F1" w:rsidRPr="00ED3648">
        <w:rPr>
          <w:sz w:val="24"/>
          <w:szCs w:val="24"/>
          <w:u w:val="single"/>
        </w:rPr>
        <w:t>n</w:t>
      </w:r>
      <w:r w:rsidR="00ED3648" w:rsidRPr="00ED3648">
        <w:rPr>
          <w:sz w:val="24"/>
          <w:szCs w:val="24"/>
          <w:u w:val="single"/>
        </w:rPr>
        <w:t>:</w:t>
      </w:r>
    </w:p>
    <w:p w14:paraId="1FFF881C" w14:textId="73757641" w:rsidR="001A2C93" w:rsidRPr="00BA7972" w:rsidRDefault="001A2C93" w:rsidP="00BA7972">
      <w:pPr>
        <w:jc w:val="both"/>
        <w:rPr>
          <w:sz w:val="24"/>
          <w:szCs w:val="24"/>
        </w:rPr>
      </w:pPr>
      <w:r w:rsidRPr="00BA7972">
        <w:rPr>
          <w:sz w:val="24"/>
          <w:szCs w:val="24"/>
        </w:rPr>
        <w:t>300 g Sauerkirschen (aus dem Glas), gut abtropfen lassen</w:t>
      </w:r>
    </w:p>
    <w:p w14:paraId="7C469A04" w14:textId="1FFDF116" w:rsidR="001A2C93" w:rsidRPr="00BA7972" w:rsidRDefault="001A2C93" w:rsidP="00BA7972">
      <w:pPr>
        <w:jc w:val="both"/>
        <w:rPr>
          <w:sz w:val="24"/>
          <w:szCs w:val="24"/>
        </w:rPr>
      </w:pPr>
      <w:r w:rsidRPr="00BA7972">
        <w:rPr>
          <w:sz w:val="24"/>
          <w:szCs w:val="24"/>
        </w:rPr>
        <w:t>200 g Butter</w:t>
      </w:r>
    </w:p>
    <w:p w14:paraId="6C16A292" w14:textId="275EDF5E" w:rsidR="001A2C93" w:rsidRPr="00BA7972" w:rsidRDefault="001A2C93" w:rsidP="00BA7972">
      <w:pPr>
        <w:jc w:val="both"/>
        <w:rPr>
          <w:sz w:val="24"/>
          <w:szCs w:val="24"/>
        </w:rPr>
      </w:pPr>
      <w:r w:rsidRPr="00BA7972">
        <w:rPr>
          <w:sz w:val="24"/>
          <w:szCs w:val="24"/>
        </w:rPr>
        <w:t>250 g Zucker</w:t>
      </w:r>
    </w:p>
    <w:p w14:paraId="7DABEE0A" w14:textId="684E7AD5" w:rsidR="001A2C93" w:rsidRPr="00BA7972" w:rsidRDefault="001A2C93" w:rsidP="00BA7972">
      <w:pPr>
        <w:jc w:val="both"/>
        <w:rPr>
          <w:sz w:val="24"/>
          <w:szCs w:val="24"/>
        </w:rPr>
      </w:pPr>
      <w:r w:rsidRPr="00BA7972">
        <w:rPr>
          <w:sz w:val="24"/>
          <w:szCs w:val="24"/>
        </w:rPr>
        <w:t>6 Eigelb</w:t>
      </w:r>
    </w:p>
    <w:p w14:paraId="25CB2934" w14:textId="27BDDF23" w:rsidR="001A2C93" w:rsidRPr="00BA7972" w:rsidRDefault="001A2C93" w:rsidP="00BA7972">
      <w:pPr>
        <w:jc w:val="both"/>
        <w:rPr>
          <w:sz w:val="24"/>
          <w:szCs w:val="24"/>
        </w:rPr>
      </w:pPr>
      <w:r w:rsidRPr="00BA7972">
        <w:rPr>
          <w:sz w:val="24"/>
          <w:szCs w:val="24"/>
        </w:rPr>
        <w:t>1 Prise Salz</w:t>
      </w:r>
    </w:p>
    <w:p w14:paraId="3A261230" w14:textId="2D3FF030" w:rsidR="001A2C93" w:rsidRPr="00BA7972" w:rsidRDefault="001A2C93" w:rsidP="00BA7972">
      <w:pPr>
        <w:jc w:val="both"/>
        <w:rPr>
          <w:sz w:val="24"/>
          <w:szCs w:val="24"/>
        </w:rPr>
      </w:pPr>
      <w:r w:rsidRPr="00BA7972">
        <w:rPr>
          <w:sz w:val="24"/>
          <w:szCs w:val="24"/>
        </w:rPr>
        <w:t>Abgeriebene Schale einer Zitrone</w:t>
      </w:r>
    </w:p>
    <w:p w14:paraId="08EE37FC" w14:textId="7863199F" w:rsidR="001A2C93" w:rsidRPr="00BA7972" w:rsidRDefault="001A2C93" w:rsidP="00BA7972">
      <w:pPr>
        <w:jc w:val="both"/>
        <w:rPr>
          <w:sz w:val="24"/>
          <w:szCs w:val="24"/>
        </w:rPr>
      </w:pPr>
      <w:r w:rsidRPr="00BA7972">
        <w:rPr>
          <w:sz w:val="24"/>
          <w:szCs w:val="24"/>
        </w:rPr>
        <w:t>½ TL gemahlener Zimt</w:t>
      </w:r>
    </w:p>
    <w:p w14:paraId="0CDADB41" w14:textId="7402B9D9" w:rsidR="001A2C93" w:rsidRPr="00BA7972" w:rsidRDefault="001A2C93" w:rsidP="00BA7972">
      <w:pPr>
        <w:jc w:val="both"/>
        <w:rPr>
          <w:sz w:val="24"/>
          <w:szCs w:val="24"/>
        </w:rPr>
      </w:pPr>
      <w:r w:rsidRPr="00BA7972">
        <w:rPr>
          <w:sz w:val="24"/>
          <w:szCs w:val="24"/>
        </w:rPr>
        <w:t>100 g gemahlene Haselnüsse</w:t>
      </w:r>
    </w:p>
    <w:p w14:paraId="704A5B49" w14:textId="1118537D" w:rsidR="001A2C93" w:rsidRPr="00BA7972" w:rsidRDefault="00E842B4" w:rsidP="00BA7972">
      <w:pPr>
        <w:jc w:val="both"/>
        <w:rPr>
          <w:sz w:val="24"/>
          <w:szCs w:val="24"/>
        </w:rPr>
      </w:pPr>
      <w:r w:rsidRPr="00BA7972">
        <w:rPr>
          <w:sz w:val="24"/>
          <w:szCs w:val="24"/>
        </w:rPr>
        <w:t>100 g gemahlene Mandeln</w:t>
      </w:r>
    </w:p>
    <w:p w14:paraId="6D479822" w14:textId="3BE893C9" w:rsidR="00E842B4" w:rsidRPr="00BA7972" w:rsidRDefault="00E842B4" w:rsidP="00BA7972">
      <w:pPr>
        <w:jc w:val="both"/>
        <w:rPr>
          <w:sz w:val="24"/>
          <w:szCs w:val="24"/>
        </w:rPr>
      </w:pPr>
      <w:r w:rsidRPr="00BA7972">
        <w:rPr>
          <w:sz w:val="24"/>
          <w:szCs w:val="24"/>
        </w:rPr>
        <w:t>150 g Mehl</w:t>
      </w:r>
    </w:p>
    <w:p w14:paraId="647A5524" w14:textId="203DC5D4" w:rsidR="00E842B4" w:rsidRPr="00BA7972" w:rsidRDefault="00E842B4" w:rsidP="00BA7972">
      <w:pPr>
        <w:jc w:val="both"/>
        <w:rPr>
          <w:sz w:val="24"/>
          <w:szCs w:val="24"/>
        </w:rPr>
      </w:pPr>
      <w:r w:rsidRPr="00BA7972">
        <w:rPr>
          <w:sz w:val="24"/>
          <w:szCs w:val="24"/>
        </w:rPr>
        <w:t>1 TL Backpulver</w:t>
      </w:r>
    </w:p>
    <w:p w14:paraId="7CDB1BEC" w14:textId="4C21CC79" w:rsidR="00E842B4" w:rsidRPr="00BA7972" w:rsidRDefault="00E842B4" w:rsidP="00BA7972">
      <w:pPr>
        <w:jc w:val="both"/>
        <w:rPr>
          <w:sz w:val="24"/>
          <w:szCs w:val="24"/>
        </w:rPr>
      </w:pPr>
      <w:r w:rsidRPr="00BA7972">
        <w:rPr>
          <w:sz w:val="24"/>
          <w:szCs w:val="24"/>
        </w:rPr>
        <w:t>200 g Schokolade (Vollmilch oder dunkler)</w:t>
      </w:r>
    </w:p>
    <w:p w14:paraId="639EE23A" w14:textId="57691171" w:rsidR="00E842B4" w:rsidRDefault="00E842B4" w:rsidP="00BA7972">
      <w:pPr>
        <w:jc w:val="both"/>
        <w:rPr>
          <w:sz w:val="24"/>
          <w:szCs w:val="24"/>
        </w:rPr>
      </w:pPr>
    </w:p>
    <w:p w14:paraId="6E4FAE66" w14:textId="1B70CA30" w:rsidR="00BA7972" w:rsidRPr="00BA7972" w:rsidRDefault="00BA7972" w:rsidP="00BA7972">
      <w:pPr>
        <w:jc w:val="both"/>
        <w:rPr>
          <w:sz w:val="24"/>
          <w:szCs w:val="24"/>
        </w:rPr>
      </w:pPr>
      <w:r>
        <w:rPr>
          <w:sz w:val="24"/>
          <w:szCs w:val="24"/>
        </w:rPr>
        <w:t>Zubereitung:</w:t>
      </w:r>
    </w:p>
    <w:p w14:paraId="74CF113C" w14:textId="1700A9D3" w:rsidR="00E842B4" w:rsidRPr="00E842B4" w:rsidRDefault="00E842B4" w:rsidP="00E842B4">
      <w:pPr>
        <w:ind w:left="708" w:hanging="348"/>
        <w:jc w:val="both"/>
        <w:rPr>
          <w:sz w:val="24"/>
          <w:szCs w:val="24"/>
        </w:rPr>
      </w:pPr>
      <w:r>
        <w:rPr>
          <w:sz w:val="24"/>
          <w:szCs w:val="24"/>
        </w:rPr>
        <w:t>1.</w:t>
      </w:r>
      <w:r>
        <w:rPr>
          <w:sz w:val="24"/>
          <w:szCs w:val="24"/>
        </w:rPr>
        <w:tab/>
      </w:r>
      <w:r w:rsidRPr="00E842B4">
        <w:rPr>
          <w:sz w:val="24"/>
          <w:szCs w:val="24"/>
        </w:rPr>
        <w:t>Butter und Zucker schaumig rühren. Eigelb, Salz, Zitronenschale, Zimt, Haselnüsse, Mandeln, Mehl und Backpulver nach und nach dazu geben.</w:t>
      </w:r>
    </w:p>
    <w:p w14:paraId="0C706FC3" w14:textId="70A1B358" w:rsidR="00E842B4" w:rsidRPr="00E842B4" w:rsidRDefault="00E842B4" w:rsidP="00E842B4">
      <w:pPr>
        <w:ind w:left="708" w:hanging="348"/>
        <w:jc w:val="both"/>
        <w:rPr>
          <w:sz w:val="24"/>
          <w:szCs w:val="24"/>
        </w:rPr>
      </w:pPr>
      <w:r>
        <w:rPr>
          <w:sz w:val="24"/>
          <w:szCs w:val="24"/>
        </w:rPr>
        <w:t>2.</w:t>
      </w:r>
      <w:r>
        <w:rPr>
          <w:sz w:val="24"/>
          <w:szCs w:val="24"/>
        </w:rPr>
        <w:tab/>
      </w:r>
      <w:r w:rsidRPr="00E842B4">
        <w:rPr>
          <w:sz w:val="24"/>
          <w:szCs w:val="24"/>
        </w:rPr>
        <w:t>Eiweiß zu steifem Schnee schlagen und unterheben. Zuletzt 200 g gerieben Schokolade unterheben.</w:t>
      </w:r>
    </w:p>
    <w:p w14:paraId="068718BF" w14:textId="5005233C" w:rsidR="00E842B4" w:rsidRPr="00E842B4" w:rsidRDefault="00E842B4" w:rsidP="00E842B4">
      <w:pPr>
        <w:ind w:left="360"/>
        <w:jc w:val="both"/>
        <w:rPr>
          <w:sz w:val="24"/>
          <w:szCs w:val="24"/>
        </w:rPr>
      </w:pPr>
      <w:r>
        <w:rPr>
          <w:sz w:val="24"/>
          <w:szCs w:val="24"/>
        </w:rPr>
        <w:t>3.</w:t>
      </w:r>
      <w:r>
        <w:rPr>
          <w:sz w:val="24"/>
          <w:szCs w:val="24"/>
        </w:rPr>
        <w:tab/>
      </w:r>
      <w:r w:rsidRPr="00E842B4">
        <w:rPr>
          <w:sz w:val="24"/>
          <w:szCs w:val="24"/>
        </w:rPr>
        <w:t xml:space="preserve">Die Form einfetten. </w:t>
      </w:r>
    </w:p>
    <w:p w14:paraId="01FAC3CA" w14:textId="2D36A32B" w:rsidR="00E842B4" w:rsidRDefault="00E842B4" w:rsidP="00B40E8C">
      <w:pPr>
        <w:pStyle w:val="ListParagraph"/>
        <w:numPr>
          <w:ilvl w:val="0"/>
          <w:numId w:val="1281"/>
        </w:numPr>
        <w:jc w:val="both"/>
        <w:rPr>
          <w:sz w:val="24"/>
          <w:szCs w:val="24"/>
        </w:rPr>
      </w:pPr>
      <w:r>
        <w:rPr>
          <w:sz w:val="24"/>
          <w:szCs w:val="24"/>
        </w:rPr>
        <w:t xml:space="preserve">Teig bis zur Hälfte in die Springform geben, Teil der Kirschen dazu. Den restlichen Teig und zum Schluss die restlichen Kirschen </w:t>
      </w:r>
      <w:r w:rsidR="007035B3">
        <w:rPr>
          <w:sz w:val="24"/>
          <w:szCs w:val="24"/>
        </w:rPr>
        <w:t>darauf geben</w:t>
      </w:r>
      <w:r>
        <w:rPr>
          <w:sz w:val="24"/>
          <w:szCs w:val="24"/>
        </w:rPr>
        <w:t>.</w:t>
      </w:r>
    </w:p>
    <w:p w14:paraId="170B767F" w14:textId="02C7E410" w:rsidR="00E842B4" w:rsidRDefault="00E842B4" w:rsidP="00B40E8C">
      <w:pPr>
        <w:pStyle w:val="ListParagraph"/>
        <w:numPr>
          <w:ilvl w:val="0"/>
          <w:numId w:val="1281"/>
        </w:numPr>
        <w:jc w:val="both"/>
        <w:rPr>
          <w:sz w:val="24"/>
          <w:szCs w:val="24"/>
        </w:rPr>
      </w:pPr>
      <w:r>
        <w:rPr>
          <w:sz w:val="24"/>
          <w:szCs w:val="24"/>
        </w:rPr>
        <w:t>Bei 200 Grad ca. 60 – 70 Minuten backen. Nach dem Abkühlen den Kuchen mit etwas Puderzucker und Kakao bestreuen.</w:t>
      </w:r>
    </w:p>
    <w:p w14:paraId="45CD93E0" w14:textId="77777777" w:rsidR="00BA7972" w:rsidRDefault="00BA7972" w:rsidP="00BA7972">
      <w:pPr>
        <w:jc w:val="both"/>
        <w:rPr>
          <w:sz w:val="24"/>
          <w:szCs w:val="24"/>
        </w:rPr>
      </w:pPr>
    </w:p>
    <w:p w14:paraId="2A016640" w14:textId="2A2053CB" w:rsidR="001A2C93" w:rsidRPr="00BA7972" w:rsidRDefault="00BA7972" w:rsidP="00BA7972">
      <w:pPr>
        <w:jc w:val="both"/>
        <w:rPr>
          <w:sz w:val="24"/>
          <w:szCs w:val="24"/>
        </w:rPr>
      </w:pPr>
      <w:r>
        <w:rPr>
          <w:sz w:val="24"/>
          <w:szCs w:val="24"/>
        </w:rPr>
        <w:t>Kommentar:</w:t>
      </w:r>
      <w:r>
        <w:rPr>
          <w:sz w:val="24"/>
          <w:szCs w:val="24"/>
        </w:rPr>
        <w:tab/>
        <w:t>Das war früher dein Lieblingskuchen</w:t>
      </w:r>
      <w:r w:rsidR="009242FF">
        <w:rPr>
          <w:sz w:val="24"/>
          <w:szCs w:val="24"/>
        </w:rPr>
        <w:t xml:space="preserve"> bei</w:t>
      </w:r>
      <w:r>
        <w:rPr>
          <w:sz w:val="24"/>
          <w:szCs w:val="24"/>
        </w:rPr>
        <w:t xml:space="preserve"> Ba</w:t>
      </w:r>
      <w:r w:rsidR="009242FF">
        <w:rPr>
          <w:sz w:val="24"/>
          <w:szCs w:val="24"/>
        </w:rPr>
        <w:t>rbara, liebes Paulchen.</w:t>
      </w:r>
      <w:r w:rsidR="001A2C93" w:rsidRPr="00BA7972">
        <w:rPr>
          <w:sz w:val="24"/>
          <w:szCs w:val="24"/>
        </w:rPr>
        <w:br w:type="page"/>
      </w:r>
    </w:p>
    <w:p w14:paraId="65BB1F30" w14:textId="77777777" w:rsidR="008E37F1" w:rsidRDefault="008E37F1" w:rsidP="009242FF">
      <w:pPr>
        <w:pStyle w:val="Heading2"/>
        <w:spacing w:after="240"/>
      </w:pPr>
      <w:r>
        <w:lastRenderedPageBreak/>
        <w:t>Schwarzwälder Kirschtorte (nach Opa)</w:t>
      </w:r>
    </w:p>
    <w:p w14:paraId="5150D5F5" w14:textId="77777777" w:rsidR="009242FF" w:rsidRDefault="008E37F1">
      <w:pPr>
        <w:rPr>
          <w:sz w:val="24"/>
          <w:szCs w:val="24"/>
        </w:rPr>
      </w:pPr>
      <w:r w:rsidRPr="009242FF">
        <w:rPr>
          <w:sz w:val="24"/>
          <w:szCs w:val="24"/>
          <w:u w:val="single"/>
        </w:rPr>
        <w:t>Zutaten</w:t>
      </w:r>
      <w:r w:rsidR="009242FF">
        <w:rPr>
          <w:sz w:val="24"/>
          <w:szCs w:val="24"/>
        </w:rPr>
        <w:t>:</w:t>
      </w:r>
    </w:p>
    <w:p w14:paraId="68BD5FC2" w14:textId="04521608" w:rsidR="008E37F1" w:rsidRPr="009242FF" w:rsidRDefault="009242FF">
      <w:pPr>
        <w:rPr>
          <w:i/>
          <w:iCs/>
          <w:sz w:val="24"/>
          <w:szCs w:val="24"/>
        </w:rPr>
      </w:pPr>
      <w:r w:rsidRPr="009242FF">
        <w:rPr>
          <w:i/>
          <w:iCs/>
          <w:sz w:val="24"/>
          <w:szCs w:val="24"/>
        </w:rPr>
        <w:t>F</w:t>
      </w:r>
      <w:r w:rsidR="008E37F1" w:rsidRPr="009242FF">
        <w:rPr>
          <w:i/>
          <w:iCs/>
          <w:sz w:val="24"/>
          <w:szCs w:val="24"/>
        </w:rPr>
        <w:t>ür den Teig:</w:t>
      </w:r>
    </w:p>
    <w:p w14:paraId="4E47BF60" w14:textId="77777777" w:rsidR="008E37F1" w:rsidRDefault="008E37F1">
      <w:pPr>
        <w:rPr>
          <w:sz w:val="24"/>
          <w:szCs w:val="24"/>
        </w:rPr>
      </w:pPr>
      <w:r>
        <w:rPr>
          <w:sz w:val="24"/>
          <w:szCs w:val="24"/>
        </w:rPr>
        <w:t>100 g Zucker</w:t>
      </w:r>
    </w:p>
    <w:p w14:paraId="35AD3F1D" w14:textId="77777777" w:rsidR="008E37F1" w:rsidRDefault="008E37F1">
      <w:pPr>
        <w:rPr>
          <w:sz w:val="24"/>
          <w:szCs w:val="24"/>
        </w:rPr>
      </w:pPr>
      <w:r>
        <w:rPr>
          <w:sz w:val="24"/>
          <w:szCs w:val="24"/>
        </w:rPr>
        <w:t>100 g Butter</w:t>
      </w:r>
    </w:p>
    <w:p w14:paraId="7F467D9F" w14:textId="77777777" w:rsidR="008E37F1" w:rsidRDefault="008E37F1">
      <w:pPr>
        <w:rPr>
          <w:sz w:val="24"/>
          <w:szCs w:val="24"/>
        </w:rPr>
      </w:pPr>
      <w:r>
        <w:rPr>
          <w:sz w:val="24"/>
          <w:szCs w:val="24"/>
        </w:rPr>
        <w:t>150 g Mehl</w:t>
      </w:r>
    </w:p>
    <w:p w14:paraId="6B500C8D" w14:textId="77777777" w:rsidR="008E37F1" w:rsidRDefault="008E37F1">
      <w:pPr>
        <w:rPr>
          <w:sz w:val="24"/>
          <w:szCs w:val="24"/>
        </w:rPr>
      </w:pPr>
      <w:r>
        <w:rPr>
          <w:sz w:val="24"/>
          <w:szCs w:val="24"/>
        </w:rPr>
        <w:t>1 kleines Ei</w:t>
      </w:r>
    </w:p>
    <w:p w14:paraId="1C149B16" w14:textId="77777777" w:rsidR="008E37F1" w:rsidRDefault="008E37F1">
      <w:pPr>
        <w:rPr>
          <w:sz w:val="24"/>
          <w:szCs w:val="24"/>
        </w:rPr>
      </w:pPr>
      <w:r>
        <w:rPr>
          <w:sz w:val="24"/>
          <w:szCs w:val="24"/>
        </w:rPr>
        <w:t>½ Packung Backpulver</w:t>
      </w:r>
    </w:p>
    <w:p w14:paraId="3728C5FB" w14:textId="77777777" w:rsidR="008E37F1" w:rsidRDefault="008E37F1">
      <w:pPr>
        <w:rPr>
          <w:sz w:val="24"/>
          <w:szCs w:val="24"/>
        </w:rPr>
      </w:pPr>
    </w:p>
    <w:p w14:paraId="09B4AA65" w14:textId="68A12DE6" w:rsidR="008E37F1" w:rsidRPr="009242FF" w:rsidRDefault="008E37F1">
      <w:pPr>
        <w:rPr>
          <w:i/>
          <w:iCs/>
          <w:sz w:val="24"/>
          <w:szCs w:val="24"/>
        </w:rPr>
      </w:pPr>
      <w:r w:rsidRPr="009242FF">
        <w:rPr>
          <w:i/>
          <w:iCs/>
          <w:sz w:val="24"/>
          <w:szCs w:val="24"/>
        </w:rPr>
        <w:t>Für den Rest</w:t>
      </w:r>
      <w:r w:rsidR="009242FF" w:rsidRPr="009242FF">
        <w:rPr>
          <w:i/>
          <w:iCs/>
          <w:sz w:val="24"/>
          <w:szCs w:val="24"/>
        </w:rPr>
        <w:t>:</w:t>
      </w:r>
    </w:p>
    <w:p w14:paraId="0BB925F9" w14:textId="77777777" w:rsidR="008E37F1" w:rsidRDefault="008E37F1">
      <w:pPr>
        <w:rPr>
          <w:sz w:val="24"/>
          <w:szCs w:val="24"/>
        </w:rPr>
      </w:pPr>
      <w:r>
        <w:rPr>
          <w:sz w:val="24"/>
          <w:szCs w:val="24"/>
        </w:rPr>
        <w:t>170 g Zucker</w:t>
      </w:r>
    </w:p>
    <w:p w14:paraId="718CCB53" w14:textId="77777777" w:rsidR="008E37F1" w:rsidRDefault="008E37F1">
      <w:pPr>
        <w:rPr>
          <w:sz w:val="24"/>
          <w:szCs w:val="24"/>
        </w:rPr>
      </w:pPr>
      <w:r>
        <w:rPr>
          <w:sz w:val="24"/>
          <w:szCs w:val="24"/>
        </w:rPr>
        <w:t>¾ Packung Puddingpulver Vanille</w:t>
      </w:r>
    </w:p>
    <w:p w14:paraId="6B1C6CF3" w14:textId="77777777" w:rsidR="008E37F1" w:rsidRDefault="008E37F1">
      <w:pPr>
        <w:rPr>
          <w:sz w:val="24"/>
          <w:szCs w:val="24"/>
        </w:rPr>
      </w:pPr>
      <w:r>
        <w:rPr>
          <w:sz w:val="24"/>
          <w:szCs w:val="24"/>
        </w:rPr>
        <w:t>1 Glas Schattenmorellen</w:t>
      </w:r>
    </w:p>
    <w:p w14:paraId="009FAF68" w14:textId="77777777" w:rsidR="008E37F1" w:rsidRDefault="008E37F1">
      <w:pPr>
        <w:rPr>
          <w:sz w:val="24"/>
          <w:szCs w:val="24"/>
        </w:rPr>
      </w:pPr>
      <w:r>
        <w:rPr>
          <w:sz w:val="24"/>
          <w:szCs w:val="24"/>
        </w:rPr>
        <w:t>1,2 l Sahne</w:t>
      </w:r>
    </w:p>
    <w:p w14:paraId="79E3DCBE" w14:textId="77777777" w:rsidR="008E37F1" w:rsidRDefault="008E37F1">
      <w:pPr>
        <w:rPr>
          <w:sz w:val="24"/>
          <w:szCs w:val="24"/>
        </w:rPr>
      </w:pPr>
      <w:r>
        <w:rPr>
          <w:sz w:val="24"/>
          <w:szCs w:val="24"/>
        </w:rPr>
        <w:t>4 Blatt Gelatine (weiß)</w:t>
      </w:r>
    </w:p>
    <w:p w14:paraId="6AFCEA59" w14:textId="77777777" w:rsidR="008E37F1" w:rsidRDefault="008E37F1">
      <w:pPr>
        <w:rPr>
          <w:sz w:val="24"/>
          <w:szCs w:val="24"/>
        </w:rPr>
      </w:pPr>
      <w:r>
        <w:rPr>
          <w:sz w:val="24"/>
          <w:szCs w:val="24"/>
        </w:rPr>
        <w:t>2/3 kleine Flasche Kirschwasser</w:t>
      </w:r>
    </w:p>
    <w:p w14:paraId="678EBE82" w14:textId="77777777" w:rsidR="008E37F1" w:rsidRDefault="008E37F1">
      <w:pPr>
        <w:rPr>
          <w:sz w:val="24"/>
          <w:szCs w:val="24"/>
        </w:rPr>
      </w:pPr>
      <w:r>
        <w:rPr>
          <w:sz w:val="24"/>
          <w:szCs w:val="24"/>
        </w:rPr>
        <w:t>3 Wiener Tortenböden (dunkel)</w:t>
      </w:r>
    </w:p>
    <w:p w14:paraId="62C2F6BA" w14:textId="77777777" w:rsidR="008E37F1" w:rsidRDefault="008E37F1">
      <w:pPr>
        <w:rPr>
          <w:sz w:val="24"/>
          <w:szCs w:val="24"/>
        </w:rPr>
      </w:pPr>
      <w:r>
        <w:rPr>
          <w:sz w:val="24"/>
          <w:szCs w:val="24"/>
        </w:rPr>
        <w:t>1 Blockschokolade</w:t>
      </w:r>
    </w:p>
    <w:p w14:paraId="09C9C06A" w14:textId="77777777" w:rsidR="008E37F1" w:rsidRDefault="008E37F1">
      <w:pPr>
        <w:rPr>
          <w:sz w:val="24"/>
          <w:szCs w:val="24"/>
        </w:rPr>
      </w:pPr>
    </w:p>
    <w:p w14:paraId="3E111D13" w14:textId="01349F0A" w:rsidR="009242FF" w:rsidRDefault="009242FF">
      <w:pPr>
        <w:rPr>
          <w:sz w:val="24"/>
          <w:szCs w:val="24"/>
        </w:rPr>
      </w:pPr>
      <w:r>
        <w:rPr>
          <w:sz w:val="24"/>
          <w:szCs w:val="24"/>
        </w:rPr>
        <w:t>Zubereitung:</w:t>
      </w:r>
    </w:p>
    <w:p w14:paraId="76CA2A69" w14:textId="77777777" w:rsidR="008E37F1" w:rsidRPr="00B6641E" w:rsidRDefault="008E37F1" w:rsidP="00B40E8C">
      <w:pPr>
        <w:pStyle w:val="ListParagraph"/>
        <w:numPr>
          <w:ilvl w:val="0"/>
          <w:numId w:val="1282"/>
        </w:numPr>
        <w:spacing w:after="120"/>
        <w:ind w:left="714" w:hanging="357"/>
        <w:contextualSpacing w:val="0"/>
        <w:jc w:val="both"/>
        <w:rPr>
          <w:sz w:val="24"/>
          <w:szCs w:val="24"/>
        </w:rPr>
      </w:pPr>
      <w:r w:rsidRPr="00B6641E">
        <w:rPr>
          <w:sz w:val="24"/>
          <w:szCs w:val="24"/>
        </w:rPr>
        <w:t>Teig einen Tag vor der Fertigstellung der Torte zubereiten und über Nacht im Kühlschrank lassen.</w:t>
      </w:r>
    </w:p>
    <w:p w14:paraId="77A30F90" w14:textId="77777777" w:rsidR="008E37F1" w:rsidRPr="00B6641E" w:rsidRDefault="008E37F1" w:rsidP="00B40E8C">
      <w:pPr>
        <w:pStyle w:val="ListParagraph"/>
        <w:numPr>
          <w:ilvl w:val="0"/>
          <w:numId w:val="1282"/>
        </w:numPr>
        <w:spacing w:after="120"/>
        <w:ind w:left="714" w:hanging="357"/>
        <w:contextualSpacing w:val="0"/>
        <w:jc w:val="both"/>
        <w:rPr>
          <w:sz w:val="24"/>
          <w:szCs w:val="24"/>
        </w:rPr>
      </w:pPr>
      <w:r w:rsidRPr="00B6641E">
        <w:rPr>
          <w:sz w:val="24"/>
          <w:szCs w:val="24"/>
        </w:rPr>
        <w:t>Zutaten in eine Schüssel geben und mit der Hand verkneten. Danach den Teig in eine Kugel formen und über Nacht in den Kühlschrank legen.</w:t>
      </w:r>
    </w:p>
    <w:p w14:paraId="35190512" w14:textId="77777777" w:rsidR="008E37F1" w:rsidRPr="00B6641E" w:rsidRDefault="008E37F1" w:rsidP="00B40E8C">
      <w:pPr>
        <w:pStyle w:val="ListParagraph"/>
        <w:numPr>
          <w:ilvl w:val="0"/>
          <w:numId w:val="1282"/>
        </w:numPr>
        <w:spacing w:after="120"/>
        <w:ind w:left="714" w:hanging="357"/>
        <w:contextualSpacing w:val="0"/>
        <w:jc w:val="both"/>
        <w:rPr>
          <w:sz w:val="24"/>
          <w:szCs w:val="24"/>
        </w:rPr>
      </w:pPr>
      <w:r w:rsidRPr="00B6641E">
        <w:rPr>
          <w:sz w:val="24"/>
          <w:szCs w:val="24"/>
        </w:rPr>
        <w:t>Backofen auf 180 Grad vorheizen. Teig auf einer leicht bemehlten Fläche überkreuz ausrollen bis der Teig eine Dicke von ca. 2 – 3 mm hat. Tortenring auf den Teig pressen und den Innenring ausschneiden. Den Teig im Backofen goldbraun backen. Dauert nicht lange. Also lieber dabeibleiben, damit er nicht verbrennt.</w:t>
      </w:r>
    </w:p>
    <w:p w14:paraId="688A5194" w14:textId="77777777" w:rsidR="008E37F1" w:rsidRPr="00943B88" w:rsidRDefault="008E37F1" w:rsidP="00943B88">
      <w:pPr>
        <w:jc w:val="both"/>
        <w:rPr>
          <w:sz w:val="24"/>
          <w:szCs w:val="24"/>
        </w:rPr>
      </w:pPr>
      <w:r w:rsidRPr="00943B88">
        <w:rPr>
          <w:sz w:val="24"/>
          <w:szCs w:val="24"/>
        </w:rPr>
        <w:t>Dann die Torte:</w:t>
      </w:r>
    </w:p>
    <w:p w14:paraId="3929D8B2" w14:textId="4344AE11" w:rsidR="00CE0B0E" w:rsidRPr="00B6641E" w:rsidRDefault="008E37F1" w:rsidP="00B40E8C">
      <w:pPr>
        <w:pStyle w:val="ListParagraph"/>
        <w:numPr>
          <w:ilvl w:val="0"/>
          <w:numId w:val="1282"/>
        </w:numPr>
        <w:spacing w:after="120"/>
        <w:ind w:left="714" w:hanging="357"/>
        <w:contextualSpacing w:val="0"/>
        <w:jc w:val="both"/>
        <w:rPr>
          <w:sz w:val="24"/>
          <w:szCs w:val="24"/>
        </w:rPr>
      </w:pPr>
      <w:r w:rsidRPr="00B6641E">
        <w:rPr>
          <w:sz w:val="24"/>
          <w:szCs w:val="24"/>
        </w:rPr>
        <w:t xml:space="preserve">In einer Tasse das Puddingpulver mit ein bisschen </w:t>
      </w:r>
      <w:r w:rsidR="004106E1" w:rsidRPr="00B6641E">
        <w:rPr>
          <w:sz w:val="24"/>
          <w:szCs w:val="24"/>
        </w:rPr>
        <w:t xml:space="preserve">Kirschsaft </w:t>
      </w:r>
      <w:r w:rsidR="000F5694" w:rsidRPr="00B6641E">
        <w:rPr>
          <w:sz w:val="24"/>
          <w:szCs w:val="24"/>
        </w:rPr>
        <w:t>glattrühren</w:t>
      </w:r>
      <w:r w:rsidR="004106E1" w:rsidRPr="00B6641E">
        <w:rPr>
          <w:sz w:val="24"/>
          <w:szCs w:val="24"/>
        </w:rPr>
        <w:t xml:space="preserve">. 100 g Zucker in einen Topf geben und den Rest des Kirschsafts hinzugeben. Sobald der Saft kocht nach und nach die Tasse mit dem Puddingpulver hineingießen und eindicken lassen. </w:t>
      </w:r>
      <w:r w:rsidR="004106E1" w:rsidRPr="00B6641E">
        <w:rPr>
          <w:sz w:val="24"/>
          <w:szCs w:val="24"/>
        </w:rPr>
        <w:lastRenderedPageBreak/>
        <w:t xml:space="preserve">Topf vom Herd nehmen und ein wenig Kirschsaft dünn auf dem Mürbeteigboden verteilen. Nun schnell den ersten Wiener Boden auf den Mürbeteigboden legen und festdrücken. Den Tortenring wieder um die Torte legen. In den Topf mit dem Kirschsaft die Schattenmorellen geben und verrühren. 7 Schattenmorellen </w:t>
      </w:r>
      <w:r w:rsidR="000F5694" w:rsidRPr="00B6641E">
        <w:rPr>
          <w:sz w:val="24"/>
          <w:szCs w:val="24"/>
        </w:rPr>
        <w:t>beiseitelegen</w:t>
      </w:r>
      <w:r w:rsidR="004106E1" w:rsidRPr="00B6641E">
        <w:rPr>
          <w:sz w:val="24"/>
          <w:szCs w:val="24"/>
        </w:rPr>
        <w:t xml:space="preserve">. Die restlichen Schattenmorellen auf den ersten Wiener Boden geben und bis 2 cm an den Rand verteilen. Die Gelatine in kaltem Wasser einweichen. 600 ml Sahne unter Hinzugabe von 35 g Zucker langsam steif schlagen und in eine Schüssel geben. Die aufgeweichte Gelatine in einem Wasserbad auflösen. Danach die aufgelöste Gelatine mit dem Kirschwasser zur Sahne schütten und schnell verrühren. Einen Teil der Sahne an den Tand der Kirschen geben und auf den Kirschen gleichmäßig verteilen und </w:t>
      </w:r>
      <w:r w:rsidR="000F5694" w:rsidRPr="00B6641E">
        <w:rPr>
          <w:sz w:val="24"/>
          <w:szCs w:val="24"/>
        </w:rPr>
        <w:t>glattstreichen</w:t>
      </w:r>
      <w:r w:rsidR="00CE0B0E" w:rsidRPr="00B6641E">
        <w:rPr>
          <w:sz w:val="24"/>
          <w:szCs w:val="24"/>
        </w:rPr>
        <w:t>.</w:t>
      </w:r>
    </w:p>
    <w:p w14:paraId="5F54EDDA" w14:textId="2CBF6480" w:rsidR="00CE0B0E" w:rsidRPr="00B6641E" w:rsidRDefault="00CE0B0E" w:rsidP="00B40E8C">
      <w:pPr>
        <w:pStyle w:val="ListParagraph"/>
        <w:numPr>
          <w:ilvl w:val="0"/>
          <w:numId w:val="1282"/>
        </w:numPr>
        <w:spacing w:after="120"/>
        <w:ind w:left="714" w:hanging="357"/>
        <w:contextualSpacing w:val="0"/>
        <w:jc w:val="both"/>
        <w:rPr>
          <w:sz w:val="24"/>
          <w:szCs w:val="24"/>
        </w:rPr>
      </w:pPr>
      <w:r w:rsidRPr="00B6641E">
        <w:rPr>
          <w:sz w:val="24"/>
          <w:szCs w:val="24"/>
        </w:rPr>
        <w:t xml:space="preserve">Den zweiten Wiener Boden auf die Sahne legen und festdrücken. Restliche Sahne auf dem zweiten Wiener Boden </w:t>
      </w:r>
      <w:r w:rsidR="000F5694" w:rsidRPr="00B6641E">
        <w:rPr>
          <w:sz w:val="24"/>
          <w:szCs w:val="24"/>
        </w:rPr>
        <w:t>glattstreichen</w:t>
      </w:r>
      <w:r w:rsidRPr="00B6641E">
        <w:rPr>
          <w:sz w:val="24"/>
          <w:szCs w:val="24"/>
        </w:rPr>
        <w:t xml:space="preserve"> und den dritten Wiener Boden auf der Sahne festdrücken. Die Torte abkühlen lassen. Tortenring abnehmen und die Sahne am Rand der Torte </w:t>
      </w:r>
      <w:r w:rsidR="000F5694" w:rsidRPr="00B6641E">
        <w:rPr>
          <w:sz w:val="24"/>
          <w:szCs w:val="24"/>
        </w:rPr>
        <w:t>glattstreichen</w:t>
      </w:r>
      <w:r w:rsidRPr="00B6641E">
        <w:rPr>
          <w:sz w:val="24"/>
          <w:szCs w:val="24"/>
        </w:rPr>
        <w:t xml:space="preserve">. Falls etwas Sahne abfällt, einfach wieder an die Torte kleben und in den Tiefkühler legen. Danach einen Teil der Sahne auf den dritten Wiener Boden geben und dick verstreichen. Dann noch einmal den Rand glattstreichen. Die Torte sollte nun eine Kante haben. Die überlappende Sahne einfach von außen </w:t>
      </w:r>
      <w:r w:rsidR="000F5694" w:rsidRPr="00B6641E">
        <w:rPr>
          <w:sz w:val="24"/>
          <w:szCs w:val="24"/>
        </w:rPr>
        <w:t>nach</w:t>
      </w:r>
      <w:r w:rsidRPr="00B6641E">
        <w:rPr>
          <w:sz w:val="24"/>
          <w:szCs w:val="24"/>
        </w:rPr>
        <w:t xml:space="preserve"> innen streichen. 14 Stücke einteilen und die sieben </w:t>
      </w:r>
      <w:r w:rsidR="000F5694" w:rsidRPr="00B6641E">
        <w:rPr>
          <w:sz w:val="24"/>
          <w:szCs w:val="24"/>
        </w:rPr>
        <w:t>beiseitegelegten</w:t>
      </w:r>
      <w:r w:rsidRPr="00B6641E">
        <w:rPr>
          <w:sz w:val="24"/>
          <w:szCs w:val="24"/>
        </w:rPr>
        <w:t xml:space="preserve"> Kirschen halbieren.</w:t>
      </w:r>
    </w:p>
    <w:p w14:paraId="3E6878FB" w14:textId="77777777" w:rsidR="00CE0B0E" w:rsidRPr="00B6641E" w:rsidRDefault="00CE0B0E" w:rsidP="00B40E8C">
      <w:pPr>
        <w:pStyle w:val="ListParagraph"/>
        <w:numPr>
          <w:ilvl w:val="0"/>
          <w:numId w:val="1282"/>
        </w:numPr>
        <w:spacing w:after="120"/>
        <w:ind w:left="714" w:hanging="357"/>
        <w:contextualSpacing w:val="0"/>
        <w:jc w:val="both"/>
        <w:rPr>
          <w:sz w:val="24"/>
          <w:szCs w:val="24"/>
        </w:rPr>
      </w:pPr>
      <w:r w:rsidRPr="00B6641E">
        <w:rPr>
          <w:sz w:val="24"/>
          <w:szCs w:val="24"/>
        </w:rPr>
        <w:t>Die übrige Sahne in einen Spritzbeutel füllen und jedes Stück mit einer Rosette verzieren. Die Blockschokolade raspeln und die Späne an die Seite der Torte werfen. Die restlichen Späne auf den Tortendeckel geben. Zuletzt noch die halbierten Kirschen auf die Rosetten legen.</w:t>
      </w:r>
    </w:p>
    <w:p w14:paraId="23ED1C5E" w14:textId="77777777" w:rsidR="00CE0B0E" w:rsidRDefault="00CE0B0E" w:rsidP="00B6641E">
      <w:pPr>
        <w:jc w:val="both"/>
        <w:rPr>
          <w:sz w:val="24"/>
          <w:szCs w:val="24"/>
        </w:rPr>
      </w:pPr>
    </w:p>
    <w:p w14:paraId="659BEDD7" w14:textId="3AB7248C" w:rsidR="00B6641E" w:rsidRDefault="00CE0B0E" w:rsidP="00943B88">
      <w:pPr>
        <w:ind w:left="1416" w:hanging="1416"/>
        <w:jc w:val="both"/>
        <w:rPr>
          <w:sz w:val="24"/>
          <w:szCs w:val="24"/>
        </w:rPr>
      </w:pPr>
      <w:r>
        <w:rPr>
          <w:sz w:val="24"/>
          <w:szCs w:val="24"/>
        </w:rPr>
        <w:t>Kommentar:</w:t>
      </w:r>
      <w:r w:rsidR="00943B88">
        <w:rPr>
          <w:sz w:val="24"/>
          <w:szCs w:val="24"/>
        </w:rPr>
        <w:tab/>
      </w:r>
      <w:r>
        <w:rPr>
          <w:sz w:val="24"/>
          <w:szCs w:val="24"/>
        </w:rPr>
        <w:t xml:space="preserve">Simon ist der Lehrling von Opa gewesen und hat das </w:t>
      </w:r>
      <w:r w:rsidR="000F5694">
        <w:rPr>
          <w:sz w:val="24"/>
          <w:szCs w:val="24"/>
        </w:rPr>
        <w:t>Erbe</w:t>
      </w:r>
      <w:r>
        <w:rPr>
          <w:sz w:val="24"/>
          <w:szCs w:val="24"/>
        </w:rPr>
        <w:t xml:space="preserve"> dieser Torte übernommen. Jedes Jahr zum R</w:t>
      </w:r>
      <w:r w:rsidR="00B6641E">
        <w:rPr>
          <w:sz w:val="24"/>
          <w:szCs w:val="24"/>
        </w:rPr>
        <w:t>u</w:t>
      </w:r>
      <w:r>
        <w:rPr>
          <w:sz w:val="24"/>
          <w:szCs w:val="24"/>
        </w:rPr>
        <w:t xml:space="preserve">derfest </w:t>
      </w:r>
      <w:r w:rsidR="00B6641E">
        <w:rPr>
          <w:sz w:val="24"/>
          <w:szCs w:val="24"/>
        </w:rPr>
        <w:t xml:space="preserve">unter dem Motto </w:t>
      </w:r>
      <w:r w:rsidR="00943B88">
        <w:rPr>
          <w:sz w:val="24"/>
          <w:szCs w:val="24"/>
        </w:rPr>
        <w:t>„</w:t>
      </w:r>
      <w:r w:rsidR="00B6641E">
        <w:rPr>
          <w:sz w:val="24"/>
          <w:szCs w:val="24"/>
        </w:rPr>
        <w:t xml:space="preserve">Chillen, </w:t>
      </w:r>
      <w:r w:rsidR="00943B88">
        <w:rPr>
          <w:sz w:val="24"/>
          <w:szCs w:val="24"/>
        </w:rPr>
        <w:t>G</w:t>
      </w:r>
      <w:r w:rsidR="00B6641E">
        <w:rPr>
          <w:sz w:val="24"/>
          <w:szCs w:val="24"/>
        </w:rPr>
        <w:t>rillen, Kasten killen</w:t>
      </w:r>
      <w:r w:rsidR="00943B88">
        <w:rPr>
          <w:sz w:val="24"/>
          <w:szCs w:val="24"/>
        </w:rPr>
        <w:t>“</w:t>
      </w:r>
      <w:r w:rsidR="00047A92">
        <w:rPr>
          <w:sz w:val="24"/>
          <w:szCs w:val="24"/>
        </w:rPr>
        <w:t xml:space="preserve"> </w:t>
      </w:r>
      <w:r>
        <w:rPr>
          <w:sz w:val="24"/>
          <w:szCs w:val="24"/>
        </w:rPr>
        <w:t>im Garten hast du diese Torte ge</w:t>
      </w:r>
      <w:r w:rsidR="00B6641E">
        <w:rPr>
          <w:sz w:val="24"/>
          <w:szCs w:val="24"/>
        </w:rPr>
        <w:t>macht und jedes Mal hat sie superdupergenial geschmeckt</w:t>
      </w:r>
      <w:r>
        <w:rPr>
          <w:sz w:val="24"/>
          <w:szCs w:val="24"/>
        </w:rPr>
        <w:t>! Hut ab!</w:t>
      </w:r>
    </w:p>
    <w:p w14:paraId="650345FF" w14:textId="77777777" w:rsidR="00B6641E" w:rsidRDefault="00B6641E">
      <w:pPr>
        <w:rPr>
          <w:sz w:val="24"/>
          <w:szCs w:val="24"/>
        </w:rPr>
      </w:pPr>
      <w:r>
        <w:rPr>
          <w:sz w:val="24"/>
          <w:szCs w:val="24"/>
        </w:rPr>
        <w:br w:type="page"/>
      </w:r>
    </w:p>
    <w:p w14:paraId="140128F8" w14:textId="3DFEE2E4" w:rsidR="00B6641E" w:rsidRDefault="00B6641E" w:rsidP="00943B88">
      <w:pPr>
        <w:pStyle w:val="Heading2"/>
        <w:spacing w:after="240"/>
      </w:pPr>
      <w:r>
        <w:lastRenderedPageBreak/>
        <w:t xml:space="preserve">Springerle (nach einem </w:t>
      </w:r>
      <w:r w:rsidR="007035B3">
        <w:t>Schweizer</w:t>
      </w:r>
      <w:r>
        <w:t xml:space="preserve"> Rezept)</w:t>
      </w:r>
    </w:p>
    <w:p w14:paraId="2ABCBE48" w14:textId="77777777" w:rsidR="00943B88" w:rsidRPr="00943B88" w:rsidRDefault="00943B88" w:rsidP="00B6641E">
      <w:pPr>
        <w:jc w:val="both"/>
        <w:rPr>
          <w:sz w:val="24"/>
          <w:szCs w:val="24"/>
          <w:u w:val="single"/>
        </w:rPr>
      </w:pPr>
      <w:r w:rsidRPr="00943B88">
        <w:rPr>
          <w:sz w:val="24"/>
          <w:szCs w:val="24"/>
          <w:u w:val="single"/>
        </w:rPr>
        <w:t>Zutaten:</w:t>
      </w:r>
    </w:p>
    <w:p w14:paraId="5DE9091F" w14:textId="7E15F09D" w:rsidR="00B6641E" w:rsidRDefault="00B6641E" w:rsidP="00B6641E">
      <w:pPr>
        <w:jc w:val="both"/>
        <w:rPr>
          <w:sz w:val="24"/>
          <w:szCs w:val="24"/>
        </w:rPr>
      </w:pPr>
      <w:r>
        <w:rPr>
          <w:sz w:val="24"/>
          <w:szCs w:val="24"/>
        </w:rPr>
        <w:t>4-5 Eier</w:t>
      </w:r>
    </w:p>
    <w:p w14:paraId="059C1E2D" w14:textId="77777777" w:rsidR="00B6641E" w:rsidRDefault="00B6641E" w:rsidP="00B6641E">
      <w:pPr>
        <w:jc w:val="both"/>
        <w:rPr>
          <w:sz w:val="24"/>
          <w:szCs w:val="24"/>
        </w:rPr>
      </w:pPr>
      <w:r>
        <w:rPr>
          <w:sz w:val="24"/>
          <w:szCs w:val="24"/>
        </w:rPr>
        <w:t>500 g Puderzucker</w:t>
      </w:r>
    </w:p>
    <w:p w14:paraId="6FF92AEB" w14:textId="77777777" w:rsidR="00B6641E" w:rsidRDefault="00B6641E" w:rsidP="00B6641E">
      <w:pPr>
        <w:jc w:val="both"/>
        <w:rPr>
          <w:sz w:val="24"/>
          <w:szCs w:val="24"/>
        </w:rPr>
      </w:pPr>
      <w:r>
        <w:rPr>
          <w:sz w:val="24"/>
          <w:szCs w:val="24"/>
        </w:rPr>
        <w:t>1 EL gereinigter und leicht gerösteter Anis</w:t>
      </w:r>
    </w:p>
    <w:p w14:paraId="4C48A87A" w14:textId="77777777" w:rsidR="00B6641E" w:rsidRDefault="00B6641E" w:rsidP="00B6641E">
      <w:pPr>
        <w:jc w:val="both"/>
        <w:rPr>
          <w:sz w:val="24"/>
          <w:szCs w:val="24"/>
        </w:rPr>
      </w:pPr>
      <w:r>
        <w:rPr>
          <w:sz w:val="24"/>
          <w:szCs w:val="24"/>
        </w:rPr>
        <w:t>500 g Mehl</w:t>
      </w:r>
    </w:p>
    <w:p w14:paraId="7362F102" w14:textId="77777777" w:rsidR="00B6641E" w:rsidRDefault="00B6641E" w:rsidP="00B6641E">
      <w:pPr>
        <w:jc w:val="both"/>
        <w:rPr>
          <w:sz w:val="24"/>
          <w:szCs w:val="24"/>
        </w:rPr>
      </w:pPr>
    </w:p>
    <w:p w14:paraId="229AD764" w14:textId="360E4E39" w:rsidR="00943B88" w:rsidRDefault="00943B88" w:rsidP="00B6641E">
      <w:pPr>
        <w:jc w:val="both"/>
        <w:rPr>
          <w:sz w:val="24"/>
          <w:szCs w:val="24"/>
        </w:rPr>
      </w:pPr>
      <w:r>
        <w:rPr>
          <w:sz w:val="24"/>
          <w:szCs w:val="24"/>
        </w:rPr>
        <w:t>Zubereitung:</w:t>
      </w:r>
    </w:p>
    <w:p w14:paraId="19685884" w14:textId="64EDA0CB" w:rsidR="00B6641E" w:rsidRPr="00C574B5" w:rsidRDefault="00B6641E" w:rsidP="00B40E8C">
      <w:pPr>
        <w:pStyle w:val="ListParagraph"/>
        <w:numPr>
          <w:ilvl w:val="0"/>
          <w:numId w:val="1283"/>
        </w:numPr>
        <w:spacing w:after="120"/>
        <w:ind w:left="714" w:hanging="357"/>
        <w:contextualSpacing w:val="0"/>
        <w:jc w:val="both"/>
        <w:rPr>
          <w:sz w:val="24"/>
          <w:szCs w:val="24"/>
        </w:rPr>
      </w:pPr>
      <w:r w:rsidRPr="00C574B5">
        <w:rPr>
          <w:sz w:val="24"/>
          <w:szCs w:val="24"/>
        </w:rPr>
        <w:t xml:space="preserve">Eier und Zucker lange und gut </w:t>
      </w:r>
      <w:r w:rsidR="000F5694" w:rsidRPr="00C574B5">
        <w:rPr>
          <w:sz w:val="24"/>
          <w:szCs w:val="24"/>
        </w:rPr>
        <w:t>schlagen,</w:t>
      </w:r>
      <w:r w:rsidRPr="00C574B5">
        <w:rPr>
          <w:sz w:val="24"/>
          <w:szCs w:val="24"/>
        </w:rPr>
        <w:t xml:space="preserve"> bis eine luftige creme entsteht. Anis und Mehl darunterkneten und 10 Minuten ruhen lassen. </w:t>
      </w:r>
    </w:p>
    <w:p w14:paraId="33F314F0" w14:textId="76CB7AA2" w:rsidR="00C574B5" w:rsidRPr="00C574B5" w:rsidRDefault="00B6641E" w:rsidP="00B40E8C">
      <w:pPr>
        <w:pStyle w:val="ListParagraph"/>
        <w:numPr>
          <w:ilvl w:val="0"/>
          <w:numId w:val="1283"/>
        </w:numPr>
        <w:spacing w:after="120"/>
        <w:ind w:left="714" w:hanging="357"/>
        <w:contextualSpacing w:val="0"/>
        <w:jc w:val="both"/>
        <w:rPr>
          <w:sz w:val="24"/>
          <w:szCs w:val="24"/>
        </w:rPr>
      </w:pPr>
      <w:r w:rsidRPr="00C574B5">
        <w:rPr>
          <w:sz w:val="24"/>
          <w:szCs w:val="24"/>
        </w:rPr>
        <w:t xml:space="preserve">Den noch leicht klebenden Teig in 4 Teile teilen </w:t>
      </w:r>
      <w:r w:rsidR="00C574B5" w:rsidRPr="00C574B5">
        <w:rPr>
          <w:sz w:val="24"/>
          <w:szCs w:val="24"/>
        </w:rPr>
        <w:t>und</w:t>
      </w:r>
      <w:r w:rsidRPr="00C574B5">
        <w:rPr>
          <w:sz w:val="24"/>
          <w:szCs w:val="24"/>
        </w:rPr>
        <w:t xml:space="preserve"> einzeln auf Mehl 8 – 10 mm dick ausrollen. Damit sich der </w:t>
      </w:r>
      <w:r w:rsidR="000F5694" w:rsidRPr="00C574B5">
        <w:rPr>
          <w:sz w:val="24"/>
          <w:szCs w:val="24"/>
        </w:rPr>
        <w:t>Teig</w:t>
      </w:r>
      <w:r w:rsidRPr="00C574B5">
        <w:rPr>
          <w:sz w:val="24"/>
          <w:szCs w:val="24"/>
        </w:rPr>
        <w:t xml:space="preserve"> wie Seide anfühlt nochmals leicht mit Mehl best</w:t>
      </w:r>
      <w:r w:rsidR="00C574B5" w:rsidRPr="00C574B5">
        <w:rPr>
          <w:sz w:val="24"/>
          <w:szCs w:val="24"/>
        </w:rPr>
        <w:t>ä</w:t>
      </w:r>
      <w:r w:rsidRPr="00C574B5">
        <w:rPr>
          <w:sz w:val="24"/>
          <w:szCs w:val="24"/>
        </w:rPr>
        <w:t>uben.</w:t>
      </w:r>
    </w:p>
    <w:p w14:paraId="4164D1FA" w14:textId="77777777" w:rsidR="00C574B5" w:rsidRPr="00C574B5" w:rsidRDefault="00C574B5" w:rsidP="00B40E8C">
      <w:pPr>
        <w:pStyle w:val="ListParagraph"/>
        <w:numPr>
          <w:ilvl w:val="0"/>
          <w:numId w:val="1283"/>
        </w:numPr>
        <w:spacing w:after="120"/>
        <w:ind w:left="714" w:hanging="357"/>
        <w:contextualSpacing w:val="0"/>
        <w:jc w:val="both"/>
        <w:rPr>
          <w:sz w:val="24"/>
          <w:szCs w:val="24"/>
        </w:rPr>
      </w:pPr>
      <w:r w:rsidRPr="00C574B5">
        <w:rPr>
          <w:sz w:val="24"/>
          <w:szCs w:val="24"/>
        </w:rPr>
        <w:t>Jetzt den hauchdünn ausgemehlten Model gleichmäßig eindrücken, das Bild mit einem passenden Ausstecher oder einem Messer ausschneiden und auf ein mit Backpapier belegtes Blech legen. Den eventuell trockenen Restteig immer mit feuchten Händen weiterverarbeiten.</w:t>
      </w:r>
    </w:p>
    <w:p w14:paraId="0255EA9B" w14:textId="77777777" w:rsidR="00C574B5" w:rsidRDefault="00C574B5" w:rsidP="00B40E8C">
      <w:pPr>
        <w:pStyle w:val="ListParagraph"/>
        <w:numPr>
          <w:ilvl w:val="0"/>
          <w:numId w:val="1283"/>
        </w:numPr>
        <w:spacing w:after="120"/>
        <w:ind w:left="714" w:hanging="357"/>
        <w:contextualSpacing w:val="0"/>
        <w:jc w:val="both"/>
        <w:rPr>
          <w:sz w:val="24"/>
          <w:szCs w:val="24"/>
        </w:rPr>
      </w:pPr>
      <w:r w:rsidRPr="00C574B5">
        <w:rPr>
          <w:sz w:val="24"/>
          <w:szCs w:val="24"/>
        </w:rPr>
        <w:t>Nach ca. 12 – 24 Stunden Trockenzeit (ruhiger Ort, gleichbleibende Temperatur, kein Durchzug) die Springerle bei ca. 150 – 160 Grad ganz unten im Ofen ca. 12 – 15 Minuten lang backen. Eventuell eine Holzkelle in die Backofentüre klemmen. Nach dem Auskühlen sorgfältig auslösen.</w:t>
      </w:r>
    </w:p>
    <w:p w14:paraId="227AC7C7" w14:textId="77777777" w:rsidR="00C574B5" w:rsidRDefault="00C574B5">
      <w:pPr>
        <w:rPr>
          <w:sz w:val="24"/>
          <w:szCs w:val="24"/>
        </w:rPr>
      </w:pPr>
      <w:r>
        <w:rPr>
          <w:sz w:val="24"/>
          <w:szCs w:val="24"/>
        </w:rPr>
        <w:br w:type="page"/>
      </w:r>
    </w:p>
    <w:p w14:paraId="30D4D4EC" w14:textId="42ED4A39" w:rsidR="00C574B5" w:rsidRDefault="00C574B5" w:rsidP="0030559A">
      <w:pPr>
        <w:pStyle w:val="Heading2"/>
        <w:spacing w:after="240"/>
      </w:pPr>
      <w:r>
        <w:lastRenderedPageBreak/>
        <w:t>Getränkter Orangenkuchen</w:t>
      </w:r>
      <w:r w:rsidR="00F37CBA">
        <w:rPr>
          <w:rStyle w:val="FootnoteReference"/>
        </w:rPr>
        <w:footnoteReference w:id="1658"/>
      </w:r>
    </w:p>
    <w:p w14:paraId="7F937B56" w14:textId="3E3949BC" w:rsidR="0030559A" w:rsidRPr="0030559A" w:rsidRDefault="0030559A" w:rsidP="0030559A">
      <w:pPr>
        <w:jc w:val="both"/>
        <w:rPr>
          <w:sz w:val="24"/>
          <w:szCs w:val="24"/>
          <w:u w:val="single"/>
        </w:rPr>
      </w:pPr>
      <w:r w:rsidRPr="0030559A">
        <w:rPr>
          <w:sz w:val="24"/>
          <w:szCs w:val="24"/>
          <w:u w:val="single"/>
        </w:rPr>
        <w:t>Zutaten:</w:t>
      </w:r>
    </w:p>
    <w:p w14:paraId="1B2FB5AE" w14:textId="3C540D6A" w:rsidR="00C574B5" w:rsidRPr="0030559A" w:rsidRDefault="00C574B5" w:rsidP="0030559A">
      <w:pPr>
        <w:jc w:val="both"/>
        <w:rPr>
          <w:i/>
          <w:iCs/>
          <w:sz w:val="24"/>
          <w:szCs w:val="24"/>
        </w:rPr>
      </w:pPr>
      <w:r w:rsidRPr="0030559A">
        <w:rPr>
          <w:i/>
          <w:iCs/>
          <w:sz w:val="24"/>
          <w:szCs w:val="24"/>
        </w:rPr>
        <w:t>Für den Teig:</w:t>
      </w:r>
    </w:p>
    <w:p w14:paraId="383E63C5" w14:textId="77777777" w:rsidR="00E674C6" w:rsidRDefault="00C574B5" w:rsidP="0030559A">
      <w:pPr>
        <w:jc w:val="both"/>
        <w:rPr>
          <w:sz w:val="24"/>
          <w:szCs w:val="24"/>
        </w:rPr>
      </w:pPr>
      <w:r w:rsidRPr="0030559A">
        <w:rPr>
          <w:sz w:val="24"/>
          <w:szCs w:val="24"/>
        </w:rPr>
        <w:t>4 Eier</w:t>
      </w:r>
    </w:p>
    <w:p w14:paraId="19714C61" w14:textId="29799463" w:rsidR="00C574B5" w:rsidRPr="0030559A" w:rsidRDefault="00C574B5" w:rsidP="0030559A">
      <w:pPr>
        <w:jc w:val="both"/>
        <w:rPr>
          <w:sz w:val="24"/>
          <w:szCs w:val="24"/>
        </w:rPr>
      </w:pPr>
      <w:r w:rsidRPr="0030559A">
        <w:rPr>
          <w:sz w:val="24"/>
          <w:szCs w:val="24"/>
        </w:rPr>
        <w:t>200 g Zucker</w:t>
      </w:r>
    </w:p>
    <w:p w14:paraId="480ACFA0" w14:textId="77777777" w:rsidR="00C574B5" w:rsidRPr="00E674C6" w:rsidRDefault="00C574B5" w:rsidP="00E674C6">
      <w:pPr>
        <w:jc w:val="both"/>
        <w:rPr>
          <w:sz w:val="24"/>
          <w:szCs w:val="24"/>
        </w:rPr>
      </w:pPr>
      <w:r w:rsidRPr="00E674C6">
        <w:rPr>
          <w:sz w:val="24"/>
          <w:szCs w:val="24"/>
        </w:rPr>
        <w:t>250 g Butter</w:t>
      </w:r>
    </w:p>
    <w:p w14:paraId="5094100B" w14:textId="77777777" w:rsidR="00C574B5" w:rsidRPr="00E674C6" w:rsidRDefault="00C574B5" w:rsidP="00E674C6">
      <w:pPr>
        <w:jc w:val="both"/>
        <w:rPr>
          <w:sz w:val="24"/>
          <w:szCs w:val="24"/>
        </w:rPr>
      </w:pPr>
      <w:r w:rsidRPr="00E674C6">
        <w:rPr>
          <w:sz w:val="24"/>
          <w:szCs w:val="24"/>
        </w:rPr>
        <w:t>100 g Weizengrieß</w:t>
      </w:r>
    </w:p>
    <w:p w14:paraId="2DE26208" w14:textId="4C753B70" w:rsidR="00C574B5" w:rsidRPr="00E674C6" w:rsidRDefault="00C574B5" w:rsidP="00E674C6">
      <w:pPr>
        <w:jc w:val="both"/>
        <w:rPr>
          <w:sz w:val="24"/>
          <w:szCs w:val="24"/>
        </w:rPr>
      </w:pPr>
      <w:r w:rsidRPr="00E674C6">
        <w:rPr>
          <w:sz w:val="24"/>
          <w:szCs w:val="24"/>
        </w:rPr>
        <w:t>80 g gemahlene Mandeln</w:t>
      </w:r>
    </w:p>
    <w:p w14:paraId="19CEACDA" w14:textId="77777777" w:rsidR="00525617" w:rsidRPr="00E674C6" w:rsidRDefault="00C574B5" w:rsidP="00E674C6">
      <w:pPr>
        <w:jc w:val="both"/>
        <w:rPr>
          <w:sz w:val="24"/>
          <w:szCs w:val="24"/>
        </w:rPr>
      </w:pPr>
      <w:r w:rsidRPr="00E674C6">
        <w:rPr>
          <w:sz w:val="24"/>
          <w:szCs w:val="24"/>
        </w:rPr>
        <w:t xml:space="preserve">80 g </w:t>
      </w:r>
      <w:r w:rsidR="00525617" w:rsidRPr="00E674C6">
        <w:rPr>
          <w:sz w:val="24"/>
          <w:szCs w:val="24"/>
        </w:rPr>
        <w:t>Mehl</w:t>
      </w:r>
    </w:p>
    <w:p w14:paraId="14A49E41" w14:textId="6A2AB943" w:rsidR="00525617" w:rsidRPr="00E674C6" w:rsidRDefault="00525617" w:rsidP="00E674C6">
      <w:pPr>
        <w:jc w:val="both"/>
        <w:rPr>
          <w:sz w:val="24"/>
          <w:szCs w:val="24"/>
        </w:rPr>
      </w:pPr>
      <w:r w:rsidRPr="00E674C6">
        <w:rPr>
          <w:sz w:val="24"/>
          <w:szCs w:val="24"/>
        </w:rPr>
        <w:t>½ TL Backpulver</w:t>
      </w:r>
    </w:p>
    <w:p w14:paraId="5BA0AEF4" w14:textId="77777777" w:rsidR="00525617" w:rsidRPr="00E674C6" w:rsidRDefault="00525617" w:rsidP="00E674C6">
      <w:pPr>
        <w:jc w:val="both"/>
        <w:rPr>
          <w:sz w:val="24"/>
          <w:szCs w:val="24"/>
        </w:rPr>
      </w:pPr>
      <w:r w:rsidRPr="00E674C6">
        <w:rPr>
          <w:sz w:val="24"/>
          <w:szCs w:val="24"/>
        </w:rPr>
        <w:t>Schale und Saft von 1 Orange</w:t>
      </w:r>
    </w:p>
    <w:p w14:paraId="30A27C91" w14:textId="77777777" w:rsidR="00525617" w:rsidRDefault="00525617" w:rsidP="00C574B5">
      <w:pPr>
        <w:pStyle w:val="ListParagraph"/>
        <w:jc w:val="both"/>
        <w:rPr>
          <w:sz w:val="24"/>
          <w:szCs w:val="24"/>
        </w:rPr>
      </w:pPr>
    </w:p>
    <w:p w14:paraId="3EFFE607" w14:textId="77777777" w:rsidR="00E674C6" w:rsidRPr="00E674C6" w:rsidRDefault="00E674C6" w:rsidP="00E674C6">
      <w:pPr>
        <w:jc w:val="both"/>
        <w:rPr>
          <w:i/>
          <w:iCs/>
          <w:sz w:val="24"/>
          <w:szCs w:val="24"/>
        </w:rPr>
      </w:pPr>
      <w:r w:rsidRPr="00E674C6">
        <w:rPr>
          <w:i/>
          <w:iCs/>
          <w:sz w:val="24"/>
          <w:szCs w:val="24"/>
        </w:rPr>
        <w:t xml:space="preserve">Für den </w:t>
      </w:r>
      <w:r w:rsidR="00525617" w:rsidRPr="00E674C6">
        <w:rPr>
          <w:i/>
          <w:iCs/>
          <w:sz w:val="24"/>
          <w:szCs w:val="24"/>
        </w:rPr>
        <w:t>Sirup</w:t>
      </w:r>
    </w:p>
    <w:p w14:paraId="2A5B7A83" w14:textId="7A2873DB" w:rsidR="00525617" w:rsidRPr="00E674C6" w:rsidRDefault="00525617" w:rsidP="00E674C6">
      <w:pPr>
        <w:jc w:val="both"/>
        <w:rPr>
          <w:sz w:val="24"/>
          <w:szCs w:val="24"/>
        </w:rPr>
      </w:pPr>
      <w:r w:rsidRPr="00E674C6">
        <w:rPr>
          <w:sz w:val="24"/>
          <w:szCs w:val="24"/>
        </w:rPr>
        <w:t>100 g Zucker</w:t>
      </w:r>
    </w:p>
    <w:p w14:paraId="22A4A7B3" w14:textId="77777777" w:rsidR="00525617" w:rsidRPr="00E674C6" w:rsidRDefault="00525617" w:rsidP="00E674C6">
      <w:pPr>
        <w:jc w:val="both"/>
        <w:rPr>
          <w:sz w:val="24"/>
          <w:szCs w:val="24"/>
        </w:rPr>
      </w:pPr>
      <w:r w:rsidRPr="00E674C6">
        <w:rPr>
          <w:sz w:val="24"/>
          <w:szCs w:val="24"/>
        </w:rPr>
        <w:t>Schale und Saft von 2 Orangen</w:t>
      </w:r>
    </w:p>
    <w:p w14:paraId="32D50952" w14:textId="77777777" w:rsidR="00525617" w:rsidRDefault="00525617" w:rsidP="00E674C6">
      <w:pPr>
        <w:jc w:val="both"/>
        <w:rPr>
          <w:sz w:val="24"/>
          <w:szCs w:val="24"/>
        </w:rPr>
      </w:pPr>
    </w:p>
    <w:p w14:paraId="6419320B" w14:textId="6A28C6C6" w:rsidR="00E674C6" w:rsidRPr="00E674C6" w:rsidRDefault="00E674C6" w:rsidP="00E674C6">
      <w:pPr>
        <w:jc w:val="both"/>
        <w:rPr>
          <w:sz w:val="24"/>
          <w:szCs w:val="24"/>
        </w:rPr>
      </w:pPr>
      <w:r>
        <w:rPr>
          <w:sz w:val="24"/>
          <w:szCs w:val="24"/>
        </w:rPr>
        <w:t>Zubereitung:</w:t>
      </w:r>
    </w:p>
    <w:p w14:paraId="5E01B8A3" w14:textId="509FCDBC" w:rsidR="00525617" w:rsidRPr="00E674C6" w:rsidRDefault="00525617" w:rsidP="00B40E8C">
      <w:pPr>
        <w:pStyle w:val="ListParagraph"/>
        <w:numPr>
          <w:ilvl w:val="0"/>
          <w:numId w:val="1651"/>
        </w:numPr>
        <w:spacing w:after="120"/>
        <w:ind w:left="714" w:hanging="357"/>
        <w:contextualSpacing w:val="0"/>
        <w:jc w:val="both"/>
        <w:rPr>
          <w:sz w:val="24"/>
          <w:szCs w:val="24"/>
        </w:rPr>
      </w:pPr>
      <w:r w:rsidRPr="00E674C6">
        <w:rPr>
          <w:sz w:val="24"/>
          <w:szCs w:val="24"/>
        </w:rPr>
        <w:t xml:space="preserve">Eier und Zucker gut verrühren. Butter bei schwacher Hitze langsam zerlassen und dazugießen. Grieß, Mandeln, Mehl und Backpulver dazugeben und alles verrühren. Orangenschale fein reiben, dann den Saft auspressen und beides zusammen zum </w:t>
      </w:r>
      <w:r w:rsidR="000F5694" w:rsidRPr="00E674C6">
        <w:rPr>
          <w:sz w:val="24"/>
          <w:szCs w:val="24"/>
        </w:rPr>
        <w:t>Teig</w:t>
      </w:r>
      <w:r w:rsidRPr="00E674C6">
        <w:rPr>
          <w:sz w:val="24"/>
          <w:szCs w:val="24"/>
        </w:rPr>
        <w:t xml:space="preserve"> geben.</w:t>
      </w:r>
    </w:p>
    <w:p w14:paraId="5704D59D" w14:textId="2F26125E" w:rsidR="00525617" w:rsidRPr="00E674C6" w:rsidRDefault="00525617" w:rsidP="00B40E8C">
      <w:pPr>
        <w:pStyle w:val="ListParagraph"/>
        <w:numPr>
          <w:ilvl w:val="0"/>
          <w:numId w:val="1651"/>
        </w:numPr>
        <w:spacing w:after="120"/>
        <w:ind w:left="714" w:hanging="357"/>
        <w:contextualSpacing w:val="0"/>
        <w:jc w:val="both"/>
        <w:rPr>
          <w:sz w:val="24"/>
          <w:szCs w:val="24"/>
        </w:rPr>
      </w:pPr>
      <w:r w:rsidRPr="00E674C6">
        <w:rPr>
          <w:sz w:val="24"/>
          <w:szCs w:val="24"/>
        </w:rPr>
        <w:t>Backpapier auf den B</w:t>
      </w:r>
      <w:r w:rsidR="00EE6108">
        <w:rPr>
          <w:sz w:val="24"/>
          <w:szCs w:val="24"/>
        </w:rPr>
        <w:t>o</w:t>
      </w:r>
      <w:r w:rsidRPr="00E674C6">
        <w:rPr>
          <w:sz w:val="24"/>
          <w:szCs w:val="24"/>
        </w:rPr>
        <w:t xml:space="preserve">den der Springform klemmen, das Papier und die Ränder der Form mit Butter einfetten. Teig in die Form geben und bei 180 Grad Ober- und Unterhitze 30 Minuten lang backen. </w:t>
      </w:r>
    </w:p>
    <w:p w14:paraId="7EF36653" w14:textId="77777777" w:rsidR="008B4524" w:rsidRDefault="00525617" w:rsidP="008B4524">
      <w:pPr>
        <w:pStyle w:val="ListParagraph"/>
        <w:numPr>
          <w:ilvl w:val="0"/>
          <w:numId w:val="1651"/>
        </w:numPr>
        <w:spacing w:after="120"/>
        <w:ind w:left="714" w:hanging="357"/>
        <w:contextualSpacing w:val="0"/>
        <w:jc w:val="both"/>
        <w:rPr>
          <w:sz w:val="24"/>
          <w:szCs w:val="24"/>
        </w:rPr>
      </w:pPr>
      <w:r w:rsidRPr="00E674C6">
        <w:rPr>
          <w:sz w:val="24"/>
          <w:szCs w:val="24"/>
        </w:rPr>
        <w:t>Für den Si</w:t>
      </w:r>
      <w:r w:rsidR="00E674C6">
        <w:rPr>
          <w:sz w:val="24"/>
          <w:szCs w:val="24"/>
        </w:rPr>
        <w:t>r</w:t>
      </w:r>
      <w:r w:rsidRPr="00E674C6">
        <w:rPr>
          <w:sz w:val="24"/>
          <w:szCs w:val="24"/>
        </w:rPr>
        <w:t xml:space="preserve">up Zucker und Saft und Abrieb der Orangen </w:t>
      </w:r>
      <w:r w:rsidR="000F5694" w:rsidRPr="00E674C6">
        <w:rPr>
          <w:sz w:val="24"/>
          <w:szCs w:val="24"/>
        </w:rPr>
        <w:t>aufkochen,</w:t>
      </w:r>
      <w:r w:rsidRPr="00E674C6">
        <w:rPr>
          <w:sz w:val="24"/>
          <w:szCs w:val="24"/>
        </w:rPr>
        <w:t xml:space="preserve"> bis sich der Zucker gelöst hat. Über den Kuchen gießen und einziehen lassen.</w:t>
      </w:r>
    </w:p>
    <w:p w14:paraId="31A69A4A" w14:textId="77777777" w:rsidR="008B4524" w:rsidRDefault="008B4524" w:rsidP="008B4524">
      <w:pPr>
        <w:spacing w:after="120"/>
        <w:jc w:val="both"/>
        <w:rPr>
          <w:sz w:val="24"/>
          <w:szCs w:val="24"/>
        </w:rPr>
      </w:pPr>
    </w:p>
    <w:p w14:paraId="59E2DA1A" w14:textId="77777777" w:rsidR="008B4524" w:rsidRDefault="008B4524" w:rsidP="008B4524">
      <w:pPr>
        <w:spacing w:after="120"/>
        <w:ind w:left="1416" w:hanging="1416"/>
        <w:jc w:val="both"/>
        <w:rPr>
          <w:sz w:val="24"/>
          <w:szCs w:val="24"/>
        </w:rPr>
      </w:pPr>
      <w:r>
        <w:rPr>
          <w:sz w:val="24"/>
          <w:szCs w:val="24"/>
        </w:rPr>
        <w:t>Kommentar:</w:t>
      </w:r>
      <w:r>
        <w:rPr>
          <w:sz w:val="24"/>
          <w:szCs w:val="24"/>
        </w:rPr>
        <w:tab/>
        <w:t>Diesen Kuchen habe ich mal für ein Fest gemacht. Alle waren total begeistert. Er riecht und schmeckt, wie wenn man durch einen Orangenhain geht. Da Bio-Orangen sehr selten sind, habe statt der abgeriebenen Orangenschale fertig geriebene Schale gekauft. Das war wirklich toll. Und man kann den Kuchen sogar 1-2 Tage vorbacken und dann im Kühlschrank aufbewahren.</w:t>
      </w:r>
    </w:p>
    <w:p w14:paraId="66857159" w14:textId="61C93B26" w:rsidR="008B4524" w:rsidRDefault="008B4524" w:rsidP="001C2B31">
      <w:pPr>
        <w:pStyle w:val="Heading2"/>
        <w:spacing w:after="240"/>
      </w:pPr>
      <w:r>
        <w:lastRenderedPageBreak/>
        <w:t>Kardamo</w:t>
      </w:r>
      <w:r w:rsidR="001C2B31">
        <w:t>m</w:t>
      </w:r>
      <w:r>
        <w:t>kuchen mit frischen Beeren</w:t>
      </w:r>
    </w:p>
    <w:p w14:paraId="47B96D2D" w14:textId="77777777" w:rsidR="008B4524" w:rsidRPr="001C2B31" w:rsidRDefault="008B4524">
      <w:pPr>
        <w:rPr>
          <w:sz w:val="24"/>
          <w:szCs w:val="24"/>
          <w:u w:val="single"/>
        </w:rPr>
      </w:pPr>
      <w:r w:rsidRPr="001C2B31">
        <w:rPr>
          <w:sz w:val="24"/>
          <w:szCs w:val="24"/>
          <w:u w:val="single"/>
        </w:rPr>
        <w:t>Zutaten für eine Form mit 24 cm Durchmesser</w:t>
      </w:r>
    </w:p>
    <w:p w14:paraId="704F8A68" w14:textId="30A8592C" w:rsidR="00E16990" w:rsidRDefault="00E16990">
      <w:pPr>
        <w:rPr>
          <w:sz w:val="24"/>
          <w:szCs w:val="24"/>
        </w:rPr>
      </w:pPr>
      <w:r>
        <w:rPr>
          <w:sz w:val="24"/>
          <w:szCs w:val="24"/>
        </w:rPr>
        <w:t xml:space="preserve">260 g Zucker (plus etwas zum Bestäuben der </w:t>
      </w:r>
      <w:r w:rsidR="001C2B31">
        <w:rPr>
          <w:sz w:val="24"/>
          <w:szCs w:val="24"/>
        </w:rPr>
        <w:t>F</w:t>
      </w:r>
      <w:r>
        <w:rPr>
          <w:sz w:val="24"/>
          <w:szCs w:val="24"/>
        </w:rPr>
        <w:t>orm)</w:t>
      </w:r>
    </w:p>
    <w:p w14:paraId="7496A2F8" w14:textId="77777777" w:rsidR="00E16990" w:rsidRDefault="00E16990">
      <w:pPr>
        <w:rPr>
          <w:sz w:val="24"/>
          <w:szCs w:val="24"/>
        </w:rPr>
      </w:pPr>
      <w:r>
        <w:rPr>
          <w:sz w:val="24"/>
          <w:szCs w:val="24"/>
        </w:rPr>
        <w:t>70 g gehobelte Mandeln</w:t>
      </w:r>
    </w:p>
    <w:p w14:paraId="2B26A1B1" w14:textId="378C6DD8" w:rsidR="00E16990" w:rsidRDefault="00E16990">
      <w:pPr>
        <w:rPr>
          <w:sz w:val="24"/>
          <w:szCs w:val="24"/>
        </w:rPr>
      </w:pPr>
      <w:r>
        <w:rPr>
          <w:sz w:val="24"/>
          <w:szCs w:val="24"/>
        </w:rPr>
        <w:t xml:space="preserve">4 </w:t>
      </w:r>
      <w:r w:rsidR="001C2B31">
        <w:rPr>
          <w:sz w:val="24"/>
          <w:szCs w:val="24"/>
        </w:rPr>
        <w:t>E</w:t>
      </w:r>
      <w:r>
        <w:rPr>
          <w:sz w:val="24"/>
          <w:szCs w:val="24"/>
        </w:rPr>
        <w:t>ier</w:t>
      </w:r>
    </w:p>
    <w:p w14:paraId="3AE3CCA0" w14:textId="77777777" w:rsidR="00E16990" w:rsidRDefault="00E16990">
      <w:pPr>
        <w:rPr>
          <w:sz w:val="24"/>
          <w:szCs w:val="24"/>
        </w:rPr>
      </w:pPr>
      <w:r>
        <w:rPr>
          <w:sz w:val="24"/>
          <w:szCs w:val="24"/>
        </w:rPr>
        <w:t>9 g Kardamomkapseln</w:t>
      </w:r>
    </w:p>
    <w:p w14:paraId="0A7D9065" w14:textId="77777777" w:rsidR="00E16990" w:rsidRDefault="00E16990">
      <w:pPr>
        <w:rPr>
          <w:sz w:val="24"/>
          <w:szCs w:val="24"/>
        </w:rPr>
      </w:pPr>
      <w:r>
        <w:rPr>
          <w:sz w:val="24"/>
          <w:szCs w:val="24"/>
        </w:rPr>
        <w:t>160 g Mehl</w:t>
      </w:r>
    </w:p>
    <w:p w14:paraId="49F7AD0B" w14:textId="77777777" w:rsidR="00E16990" w:rsidRDefault="00E16990">
      <w:pPr>
        <w:rPr>
          <w:sz w:val="24"/>
          <w:szCs w:val="24"/>
        </w:rPr>
      </w:pPr>
      <w:r>
        <w:rPr>
          <w:sz w:val="24"/>
          <w:szCs w:val="24"/>
        </w:rPr>
        <w:t>Eine großzügige Prise Salz</w:t>
      </w:r>
    </w:p>
    <w:p w14:paraId="3727833E" w14:textId="2AEB8223" w:rsidR="00E16990" w:rsidRDefault="00075689">
      <w:pPr>
        <w:rPr>
          <w:sz w:val="24"/>
          <w:szCs w:val="24"/>
        </w:rPr>
      </w:pPr>
      <w:r>
        <w:rPr>
          <w:sz w:val="24"/>
          <w:szCs w:val="24"/>
        </w:rPr>
        <w:t>Optional:</w:t>
      </w:r>
      <w:r>
        <w:rPr>
          <w:sz w:val="24"/>
          <w:szCs w:val="24"/>
        </w:rPr>
        <w:tab/>
      </w:r>
      <w:r w:rsidR="00E16990">
        <w:rPr>
          <w:sz w:val="24"/>
          <w:szCs w:val="24"/>
        </w:rPr>
        <w:t>Sauerrahm</w:t>
      </w:r>
    </w:p>
    <w:p w14:paraId="3351F5DA" w14:textId="77777777" w:rsidR="00E16990" w:rsidRDefault="00E16990" w:rsidP="00075689">
      <w:pPr>
        <w:ind w:left="708" w:firstLine="708"/>
        <w:rPr>
          <w:sz w:val="24"/>
          <w:szCs w:val="24"/>
        </w:rPr>
      </w:pPr>
      <w:r>
        <w:rPr>
          <w:sz w:val="24"/>
          <w:szCs w:val="24"/>
        </w:rPr>
        <w:t>Frische Beeren</w:t>
      </w:r>
    </w:p>
    <w:p w14:paraId="50DB439E" w14:textId="77777777" w:rsidR="00E16990" w:rsidRDefault="00E16990">
      <w:pPr>
        <w:rPr>
          <w:sz w:val="24"/>
          <w:szCs w:val="24"/>
        </w:rPr>
      </w:pPr>
    </w:p>
    <w:p w14:paraId="483BCD61" w14:textId="1453BCCF" w:rsidR="00075689" w:rsidRDefault="00075689">
      <w:pPr>
        <w:rPr>
          <w:sz w:val="24"/>
          <w:szCs w:val="24"/>
        </w:rPr>
      </w:pPr>
      <w:r>
        <w:rPr>
          <w:sz w:val="24"/>
          <w:szCs w:val="24"/>
        </w:rPr>
        <w:t>Zubereitung:</w:t>
      </w:r>
    </w:p>
    <w:p w14:paraId="1A443532" w14:textId="77777777" w:rsidR="00075689" w:rsidRPr="00075689" w:rsidRDefault="00E16990" w:rsidP="006D5B4A">
      <w:pPr>
        <w:pStyle w:val="ListParagraph"/>
        <w:numPr>
          <w:ilvl w:val="0"/>
          <w:numId w:val="1996"/>
        </w:numPr>
        <w:spacing w:after="120"/>
        <w:ind w:left="714" w:hanging="357"/>
        <w:contextualSpacing w:val="0"/>
        <w:jc w:val="both"/>
        <w:rPr>
          <w:sz w:val="24"/>
          <w:szCs w:val="24"/>
        </w:rPr>
      </w:pPr>
      <w:r w:rsidRPr="00075689">
        <w:rPr>
          <w:sz w:val="24"/>
          <w:szCs w:val="24"/>
        </w:rPr>
        <w:t xml:space="preserve">Ofen auf 175 Grad Umluft heizen. Boden und </w:t>
      </w:r>
      <w:r w:rsidR="001C2B31" w:rsidRPr="00075689">
        <w:rPr>
          <w:sz w:val="24"/>
          <w:szCs w:val="24"/>
        </w:rPr>
        <w:t>R</w:t>
      </w:r>
      <w:r w:rsidRPr="00075689">
        <w:rPr>
          <w:sz w:val="24"/>
          <w:szCs w:val="24"/>
        </w:rPr>
        <w:t>and der Springform buttern, mit 2-3 EL Zucker bestreuen. Kein Problem, wenn sich etwas überschüssiger Zucker auf dem Boden sammelt.</w:t>
      </w:r>
      <w:r w:rsidR="00075689" w:rsidRPr="00075689">
        <w:rPr>
          <w:sz w:val="24"/>
          <w:szCs w:val="24"/>
        </w:rPr>
        <w:t xml:space="preserve"> </w:t>
      </w:r>
      <w:r w:rsidRPr="00075689">
        <w:rPr>
          <w:sz w:val="24"/>
          <w:szCs w:val="24"/>
        </w:rPr>
        <w:t xml:space="preserve">Den Boden schließlich mit </w:t>
      </w:r>
      <w:r w:rsidR="001B7B3D" w:rsidRPr="00075689">
        <w:rPr>
          <w:sz w:val="24"/>
          <w:szCs w:val="24"/>
        </w:rPr>
        <w:t>Mandeln bedecken.</w:t>
      </w:r>
    </w:p>
    <w:p w14:paraId="3BC9C847" w14:textId="40482910" w:rsidR="004F78A2" w:rsidRPr="00075689" w:rsidRDefault="001B7B3D" w:rsidP="006D5B4A">
      <w:pPr>
        <w:pStyle w:val="ListParagraph"/>
        <w:numPr>
          <w:ilvl w:val="0"/>
          <w:numId w:val="1996"/>
        </w:numPr>
        <w:spacing w:after="120"/>
        <w:ind w:left="714" w:hanging="357"/>
        <w:contextualSpacing w:val="0"/>
        <w:jc w:val="both"/>
        <w:rPr>
          <w:sz w:val="24"/>
          <w:szCs w:val="24"/>
        </w:rPr>
      </w:pPr>
      <w:r w:rsidRPr="00075689">
        <w:rPr>
          <w:sz w:val="24"/>
          <w:szCs w:val="24"/>
        </w:rPr>
        <w:t>Eier und Zucker mit dem Handrühre</w:t>
      </w:r>
      <w:r w:rsidR="00075689" w:rsidRPr="00075689">
        <w:rPr>
          <w:sz w:val="24"/>
          <w:szCs w:val="24"/>
        </w:rPr>
        <w:t>r</w:t>
      </w:r>
      <w:r w:rsidRPr="00075689">
        <w:rPr>
          <w:sz w:val="24"/>
          <w:szCs w:val="24"/>
        </w:rPr>
        <w:t xml:space="preserve"> schlagen, am besten ganze 5 Minuten lang. Butter in einem Topf auf dem Herd zergehen lassen. Kardamomsamen aus den Kapseln nehmen. Samen in einem Mörser zerstoßen. Mehl und eine großzügige Prise Salz un</w:t>
      </w:r>
      <w:r w:rsidR="00075689" w:rsidRPr="00075689">
        <w:rPr>
          <w:sz w:val="24"/>
          <w:szCs w:val="24"/>
        </w:rPr>
        <w:t>d</w:t>
      </w:r>
      <w:r w:rsidRPr="00075689">
        <w:rPr>
          <w:sz w:val="24"/>
          <w:szCs w:val="24"/>
        </w:rPr>
        <w:t xml:space="preserve"> die </w:t>
      </w:r>
      <w:r w:rsidR="00075689" w:rsidRPr="00075689">
        <w:rPr>
          <w:sz w:val="24"/>
          <w:szCs w:val="24"/>
        </w:rPr>
        <w:t>E</w:t>
      </w:r>
      <w:r w:rsidRPr="00075689">
        <w:rPr>
          <w:sz w:val="24"/>
          <w:szCs w:val="24"/>
        </w:rPr>
        <w:t>ier-Zucker-Mischung geben, schnell vermengen. Butter und Kardamom dazugeben. Teig gut verrühren, in die Form gießen. Kuchen 30 bis 35 Minuten lang backen. Kurz auskühlen lassen, mit einem Messer vom Rand lösen und den Kuchen stürzen.</w:t>
      </w:r>
    </w:p>
    <w:p w14:paraId="2F78E49B" w14:textId="28B7BE09" w:rsidR="004F78A2" w:rsidRPr="00075689" w:rsidRDefault="004F78A2" w:rsidP="006D5B4A">
      <w:pPr>
        <w:pStyle w:val="ListParagraph"/>
        <w:numPr>
          <w:ilvl w:val="0"/>
          <w:numId w:val="1996"/>
        </w:numPr>
        <w:spacing w:after="120"/>
        <w:ind w:left="714" w:hanging="357"/>
        <w:contextualSpacing w:val="0"/>
        <w:jc w:val="both"/>
        <w:rPr>
          <w:sz w:val="24"/>
          <w:szCs w:val="24"/>
        </w:rPr>
      </w:pPr>
      <w:r w:rsidRPr="00075689">
        <w:rPr>
          <w:sz w:val="24"/>
          <w:szCs w:val="24"/>
        </w:rPr>
        <w:t>Optional:</w:t>
      </w:r>
      <w:r w:rsidR="00075689">
        <w:rPr>
          <w:sz w:val="24"/>
          <w:szCs w:val="24"/>
        </w:rPr>
        <w:t xml:space="preserve"> </w:t>
      </w:r>
      <w:r w:rsidRPr="00075689">
        <w:rPr>
          <w:sz w:val="24"/>
          <w:szCs w:val="24"/>
        </w:rPr>
        <w:t>Ein</w:t>
      </w:r>
      <w:r w:rsidR="003E3996">
        <w:rPr>
          <w:sz w:val="24"/>
          <w:szCs w:val="24"/>
        </w:rPr>
        <w:t>en</w:t>
      </w:r>
      <w:r w:rsidRPr="00075689">
        <w:rPr>
          <w:sz w:val="24"/>
          <w:szCs w:val="24"/>
        </w:rPr>
        <w:t xml:space="preserve"> Becher Sauerrahm auf dem Kuchen verstreichen und darauf frische Beeren verteilen.</w:t>
      </w:r>
    </w:p>
    <w:p w14:paraId="72D25D94" w14:textId="77777777" w:rsidR="004F78A2" w:rsidRDefault="004F78A2">
      <w:pPr>
        <w:rPr>
          <w:sz w:val="24"/>
          <w:szCs w:val="24"/>
        </w:rPr>
      </w:pPr>
    </w:p>
    <w:p w14:paraId="20908F74" w14:textId="7EFBBC05" w:rsidR="008B4524" w:rsidRDefault="004F78A2" w:rsidP="00075689">
      <w:pPr>
        <w:ind w:left="1416" w:hanging="1416"/>
        <w:jc w:val="both"/>
        <w:rPr>
          <w:sz w:val="24"/>
          <w:szCs w:val="24"/>
        </w:rPr>
      </w:pPr>
      <w:r>
        <w:rPr>
          <w:sz w:val="24"/>
          <w:szCs w:val="24"/>
        </w:rPr>
        <w:t>Kommentar:</w:t>
      </w:r>
      <w:r>
        <w:rPr>
          <w:sz w:val="24"/>
          <w:szCs w:val="24"/>
        </w:rPr>
        <w:tab/>
      </w:r>
      <w:r w:rsidR="001B5745">
        <w:rPr>
          <w:sz w:val="24"/>
          <w:szCs w:val="24"/>
        </w:rPr>
        <w:t>Kleine Geschichte zu diesem Rezept. Im Jahr 1987 brachte ei</w:t>
      </w:r>
      <w:r w:rsidR="00075689">
        <w:rPr>
          <w:sz w:val="24"/>
          <w:szCs w:val="24"/>
        </w:rPr>
        <w:t>ne</w:t>
      </w:r>
      <w:r w:rsidR="001B5745">
        <w:rPr>
          <w:sz w:val="24"/>
          <w:szCs w:val="24"/>
        </w:rPr>
        <w:t xml:space="preserve"> schwedische Textilkünstlerin namens Ragnhild Langlet in den USA einen Kuchen zu einer Hochzeit mit, wo er unscheinbar auf dem Buffettisch stand, dort aber der Kochbuchautorin Niloufer Icaporia King auffie</w:t>
      </w:r>
      <w:r w:rsidR="00045891">
        <w:rPr>
          <w:sz w:val="24"/>
          <w:szCs w:val="24"/>
        </w:rPr>
        <w:t xml:space="preserve">l, einer Parsin aus Indien. Die schrieb das Rezept in ihrem Kochbuch nieder, ebenso wie die </w:t>
      </w:r>
      <w:r w:rsidR="00075689">
        <w:rPr>
          <w:sz w:val="24"/>
          <w:szCs w:val="24"/>
        </w:rPr>
        <w:t>G</w:t>
      </w:r>
      <w:r w:rsidR="00045891">
        <w:rPr>
          <w:sz w:val="24"/>
          <w:szCs w:val="24"/>
        </w:rPr>
        <w:t xml:space="preserve">eschichte mit dem Buffet. Und sie lud ihrerseits zu einem </w:t>
      </w:r>
      <w:r w:rsidR="00075689">
        <w:rPr>
          <w:sz w:val="24"/>
          <w:szCs w:val="24"/>
        </w:rPr>
        <w:t>F</w:t>
      </w:r>
      <w:r w:rsidR="00045891">
        <w:rPr>
          <w:sz w:val="24"/>
          <w:szCs w:val="24"/>
        </w:rPr>
        <w:t>est ein, a</w:t>
      </w:r>
      <w:r w:rsidR="009B57FC">
        <w:rPr>
          <w:sz w:val="24"/>
          <w:szCs w:val="24"/>
        </w:rPr>
        <w:t>uf dem sie den Kuchen servierte. Die amerikanische Köchin Alice Waters</w:t>
      </w:r>
      <w:r w:rsidR="00006C9C">
        <w:rPr>
          <w:sz w:val="24"/>
          <w:szCs w:val="24"/>
        </w:rPr>
        <w:t xml:space="preserve"> probierte ihn, seither ist er ihr Lieblingskuchen, was sie wiederum einer britischen Zeitung erzählte. Das habe ich gelesen und nachgebacken. Jetzt zieht er weiter in die Welt</w:t>
      </w:r>
      <w:r w:rsidR="00323307">
        <w:rPr>
          <w:sz w:val="24"/>
          <w:szCs w:val="24"/>
        </w:rPr>
        <w:t>. Mal sehen, wer e</w:t>
      </w:r>
      <w:r w:rsidR="00075689">
        <w:rPr>
          <w:sz w:val="24"/>
          <w:szCs w:val="24"/>
        </w:rPr>
        <w:t>u</w:t>
      </w:r>
      <w:r w:rsidR="00323307">
        <w:rPr>
          <w:sz w:val="24"/>
          <w:szCs w:val="24"/>
        </w:rPr>
        <w:t>ch nach dem Rezept fragt.</w:t>
      </w:r>
      <w:r w:rsidR="008B4524">
        <w:rPr>
          <w:sz w:val="24"/>
          <w:szCs w:val="24"/>
        </w:rPr>
        <w:br w:type="page"/>
      </w:r>
    </w:p>
    <w:p w14:paraId="4716FCB0" w14:textId="570E2031" w:rsidR="008E37F1" w:rsidRDefault="00525617" w:rsidP="00E674C6">
      <w:pPr>
        <w:pStyle w:val="Heading2"/>
        <w:spacing w:after="240"/>
      </w:pPr>
      <w:r>
        <w:lastRenderedPageBreak/>
        <w:t>Libanesischer Aniskuchen</w:t>
      </w:r>
      <w:r w:rsidR="00121EC0">
        <w:rPr>
          <w:rStyle w:val="FootnoteReference"/>
        </w:rPr>
        <w:footnoteReference w:id="1659"/>
      </w:r>
    </w:p>
    <w:p w14:paraId="649DC1E4" w14:textId="22D77CFA" w:rsidR="00E674C6" w:rsidRPr="00E674C6" w:rsidRDefault="00E674C6" w:rsidP="00525617">
      <w:pPr>
        <w:jc w:val="both"/>
        <w:rPr>
          <w:sz w:val="24"/>
          <w:szCs w:val="24"/>
          <w:u w:val="single"/>
        </w:rPr>
      </w:pPr>
      <w:r w:rsidRPr="00E674C6">
        <w:rPr>
          <w:sz w:val="24"/>
          <w:szCs w:val="24"/>
          <w:u w:val="single"/>
        </w:rPr>
        <w:t>Zutaten:</w:t>
      </w:r>
    </w:p>
    <w:p w14:paraId="1D99A14E" w14:textId="0C81A4D9" w:rsidR="00525617" w:rsidRDefault="00525617" w:rsidP="00525617">
      <w:pPr>
        <w:jc w:val="both"/>
        <w:rPr>
          <w:sz w:val="24"/>
          <w:szCs w:val="24"/>
        </w:rPr>
      </w:pPr>
      <w:r>
        <w:rPr>
          <w:sz w:val="24"/>
          <w:szCs w:val="24"/>
        </w:rPr>
        <w:t>1 EL ganze Anissamen</w:t>
      </w:r>
    </w:p>
    <w:p w14:paraId="330DF727" w14:textId="004A75C2" w:rsidR="00525617" w:rsidRDefault="00C21BC3" w:rsidP="00525617">
      <w:pPr>
        <w:jc w:val="both"/>
        <w:rPr>
          <w:sz w:val="24"/>
          <w:szCs w:val="24"/>
        </w:rPr>
      </w:pPr>
      <w:r>
        <w:rPr>
          <w:sz w:val="24"/>
          <w:szCs w:val="24"/>
        </w:rPr>
        <w:t>250 ml Wasser</w:t>
      </w:r>
    </w:p>
    <w:p w14:paraId="439452DE" w14:textId="70308693" w:rsidR="00C21BC3" w:rsidRDefault="00C21BC3" w:rsidP="00525617">
      <w:pPr>
        <w:jc w:val="both"/>
        <w:rPr>
          <w:sz w:val="24"/>
          <w:szCs w:val="24"/>
        </w:rPr>
      </w:pPr>
      <w:r>
        <w:rPr>
          <w:sz w:val="24"/>
          <w:szCs w:val="24"/>
        </w:rPr>
        <w:t>250 g Zucker</w:t>
      </w:r>
    </w:p>
    <w:p w14:paraId="10A7AF93" w14:textId="55493B66" w:rsidR="00C21BC3" w:rsidRDefault="00C21BC3" w:rsidP="00525617">
      <w:pPr>
        <w:jc w:val="both"/>
        <w:rPr>
          <w:sz w:val="24"/>
          <w:szCs w:val="24"/>
        </w:rPr>
      </w:pPr>
      <w:r>
        <w:rPr>
          <w:sz w:val="24"/>
          <w:szCs w:val="24"/>
        </w:rPr>
        <w:t>180 g Grieß</w:t>
      </w:r>
    </w:p>
    <w:p w14:paraId="75788980" w14:textId="399F9DDE" w:rsidR="00C21BC3" w:rsidRDefault="00C21BC3" w:rsidP="00525617">
      <w:pPr>
        <w:jc w:val="both"/>
        <w:rPr>
          <w:sz w:val="24"/>
          <w:szCs w:val="24"/>
        </w:rPr>
      </w:pPr>
      <w:r>
        <w:rPr>
          <w:sz w:val="24"/>
          <w:szCs w:val="24"/>
        </w:rPr>
        <w:t>120 g Mehl</w:t>
      </w:r>
    </w:p>
    <w:p w14:paraId="3B7812F5" w14:textId="7E735B70" w:rsidR="00C21BC3" w:rsidRDefault="00C21BC3" w:rsidP="00525617">
      <w:pPr>
        <w:jc w:val="both"/>
        <w:rPr>
          <w:sz w:val="24"/>
          <w:szCs w:val="24"/>
        </w:rPr>
      </w:pPr>
      <w:r>
        <w:rPr>
          <w:sz w:val="24"/>
          <w:szCs w:val="24"/>
        </w:rPr>
        <w:t>2 TL Kurkuma</w:t>
      </w:r>
    </w:p>
    <w:p w14:paraId="2A87DC9D" w14:textId="408C738B" w:rsidR="00C21BC3" w:rsidRDefault="00C21BC3" w:rsidP="00525617">
      <w:pPr>
        <w:jc w:val="both"/>
        <w:rPr>
          <w:sz w:val="24"/>
          <w:szCs w:val="24"/>
        </w:rPr>
      </w:pPr>
      <w:r>
        <w:rPr>
          <w:sz w:val="24"/>
          <w:szCs w:val="24"/>
        </w:rPr>
        <w:t>1 EL gemahlener Anis</w:t>
      </w:r>
    </w:p>
    <w:p w14:paraId="67397BA1" w14:textId="531FC3BA" w:rsidR="00C21BC3" w:rsidRDefault="00C21BC3" w:rsidP="00525617">
      <w:pPr>
        <w:jc w:val="both"/>
        <w:rPr>
          <w:sz w:val="24"/>
          <w:szCs w:val="24"/>
        </w:rPr>
      </w:pPr>
      <w:r>
        <w:rPr>
          <w:sz w:val="24"/>
          <w:szCs w:val="24"/>
        </w:rPr>
        <w:t>2 TL Backpulver</w:t>
      </w:r>
    </w:p>
    <w:p w14:paraId="2A41A09B" w14:textId="47D36FCA" w:rsidR="00C21BC3" w:rsidRDefault="00C21BC3" w:rsidP="00525617">
      <w:pPr>
        <w:jc w:val="both"/>
        <w:rPr>
          <w:sz w:val="24"/>
          <w:szCs w:val="24"/>
        </w:rPr>
      </w:pPr>
      <w:r>
        <w:rPr>
          <w:sz w:val="24"/>
          <w:szCs w:val="24"/>
        </w:rPr>
        <w:t>120 ml Pflanzenöl</w:t>
      </w:r>
    </w:p>
    <w:p w14:paraId="15747AB1" w14:textId="6DA283EE" w:rsidR="00C21BC3" w:rsidRDefault="00C21BC3" w:rsidP="00525617">
      <w:pPr>
        <w:jc w:val="both"/>
        <w:rPr>
          <w:sz w:val="24"/>
          <w:szCs w:val="24"/>
        </w:rPr>
      </w:pPr>
      <w:r>
        <w:rPr>
          <w:sz w:val="24"/>
          <w:szCs w:val="24"/>
        </w:rPr>
        <w:t>1 – 2 EL Tahin</w:t>
      </w:r>
    </w:p>
    <w:p w14:paraId="0EAC29D7" w14:textId="4E3DC986" w:rsidR="00C21BC3" w:rsidRDefault="00C21BC3" w:rsidP="00525617">
      <w:pPr>
        <w:jc w:val="both"/>
        <w:rPr>
          <w:sz w:val="24"/>
          <w:szCs w:val="24"/>
        </w:rPr>
      </w:pPr>
      <w:r>
        <w:rPr>
          <w:sz w:val="24"/>
          <w:szCs w:val="24"/>
        </w:rPr>
        <w:t>40 g abgezogene Mandeln</w:t>
      </w:r>
    </w:p>
    <w:p w14:paraId="33690308" w14:textId="2AB6A12E" w:rsidR="00C21BC3" w:rsidRDefault="00C21BC3" w:rsidP="00525617">
      <w:pPr>
        <w:jc w:val="both"/>
        <w:rPr>
          <w:sz w:val="24"/>
          <w:szCs w:val="24"/>
        </w:rPr>
      </w:pPr>
      <w:r>
        <w:rPr>
          <w:sz w:val="24"/>
          <w:szCs w:val="24"/>
        </w:rPr>
        <w:t>40 g Pinienkerne</w:t>
      </w:r>
    </w:p>
    <w:p w14:paraId="3B522931" w14:textId="5A032194" w:rsidR="00C21BC3" w:rsidRDefault="00C21BC3" w:rsidP="00525617">
      <w:pPr>
        <w:jc w:val="both"/>
        <w:rPr>
          <w:sz w:val="24"/>
          <w:szCs w:val="24"/>
        </w:rPr>
      </w:pPr>
    </w:p>
    <w:p w14:paraId="65244973" w14:textId="1C03610C" w:rsidR="00E674C6" w:rsidRDefault="00E674C6" w:rsidP="00525617">
      <w:pPr>
        <w:jc w:val="both"/>
        <w:rPr>
          <w:sz w:val="24"/>
          <w:szCs w:val="24"/>
        </w:rPr>
      </w:pPr>
      <w:r>
        <w:rPr>
          <w:sz w:val="24"/>
          <w:szCs w:val="24"/>
        </w:rPr>
        <w:t>Zubereitung:</w:t>
      </w:r>
    </w:p>
    <w:p w14:paraId="05281023" w14:textId="78BF046B" w:rsidR="00C21BC3" w:rsidRPr="00C21BC3" w:rsidRDefault="00C21BC3" w:rsidP="00B40E8C">
      <w:pPr>
        <w:pStyle w:val="ListParagraph"/>
        <w:numPr>
          <w:ilvl w:val="0"/>
          <w:numId w:val="1284"/>
        </w:numPr>
        <w:spacing w:after="120"/>
        <w:ind w:left="714" w:hanging="357"/>
        <w:contextualSpacing w:val="0"/>
        <w:jc w:val="both"/>
        <w:rPr>
          <w:sz w:val="24"/>
          <w:szCs w:val="24"/>
        </w:rPr>
      </w:pPr>
      <w:r w:rsidRPr="00C21BC3">
        <w:rPr>
          <w:sz w:val="24"/>
          <w:szCs w:val="24"/>
        </w:rPr>
        <w:t xml:space="preserve">Wasser zum Kochen bringen, Anissamen darin 10 Minuten </w:t>
      </w:r>
      <w:r w:rsidR="000F5694" w:rsidRPr="00C21BC3">
        <w:rPr>
          <w:sz w:val="24"/>
          <w:szCs w:val="24"/>
        </w:rPr>
        <w:t>langziehen</w:t>
      </w:r>
      <w:r w:rsidRPr="00C21BC3">
        <w:rPr>
          <w:sz w:val="24"/>
          <w:szCs w:val="24"/>
        </w:rPr>
        <w:t xml:space="preserve"> lassen. Dann abgießen und 250 g Zucker in dem Tee auflösen.</w:t>
      </w:r>
    </w:p>
    <w:p w14:paraId="32A16083" w14:textId="77777777" w:rsidR="00C21BC3" w:rsidRPr="00C21BC3" w:rsidRDefault="00C21BC3" w:rsidP="00B40E8C">
      <w:pPr>
        <w:pStyle w:val="ListParagraph"/>
        <w:numPr>
          <w:ilvl w:val="0"/>
          <w:numId w:val="1284"/>
        </w:numPr>
        <w:spacing w:after="120"/>
        <w:ind w:left="714" w:hanging="357"/>
        <w:contextualSpacing w:val="0"/>
        <w:jc w:val="both"/>
        <w:rPr>
          <w:sz w:val="24"/>
          <w:szCs w:val="24"/>
        </w:rPr>
      </w:pPr>
      <w:r w:rsidRPr="00C21BC3">
        <w:rPr>
          <w:sz w:val="24"/>
          <w:szCs w:val="24"/>
        </w:rPr>
        <w:t>Grieß, Mehl, Kurkuma, gemahlenen Anis und Backpulver gut in einer Schüssel vermengen. 120 ml Pflanzenöl und die Tee-Zucker-Mischung dazugeben. Es entsteht ein Teig von der Konsistenz eines Pfannkuchenteigs.</w:t>
      </w:r>
    </w:p>
    <w:p w14:paraId="4C8CFAF8" w14:textId="77777777" w:rsidR="00C21BC3" w:rsidRDefault="00C21BC3" w:rsidP="00B40E8C">
      <w:pPr>
        <w:pStyle w:val="ListParagraph"/>
        <w:numPr>
          <w:ilvl w:val="0"/>
          <w:numId w:val="1284"/>
        </w:numPr>
        <w:spacing w:after="120"/>
        <w:ind w:left="714" w:hanging="357"/>
        <w:contextualSpacing w:val="0"/>
        <w:jc w:val="both"/>
        <w:rPr>
          <w:sz w:val="24"/>
          <w:szCs w:val="24"/>
        </w:rPr>
      </w:pPr>
      <w:r w:rsidRPr="00C21BC3">
        <w:rPr>
          <w:sz w:val="24"/>
          <w:szCs w:val="24"/>
        </w:rPr>
        <w:t>Mit 1 – 2 EL Tahin eine flache rechteckige Backform ausfetten. Teig hineingeben. Mandeln und Pinienkerne gleichmäßig auf dem Teig verteilen. Im Ofen bei 180 Grad ca. 40 Minuten backen.</w:t>
      </w:r>
    </w:p>
    <w:p w14:paraId="1D5DCB84" w14:textId="77777777" w:rsidR="00C21BC3" w:rsidRDefault="00C21BC3">
      <w:pPr>
        <w:rPr>
          <w:sz w:val="24"/>
          <w:szCs w:val="24"/>
        </w:rPr>
      </w:pPr>
      <w:r>
        <w:rPr>
          <w:sz w:val="24"/>
          <w:szCs w:val="24"/>
        </w:rPr>
        <w:br w:type="page"/>
      </w:r>
    </w:p>
    <w:p w14:paraId="21A02B7A" w14:textId="769FBA2F" w:rsidR="003C07D2" w:rsidRDefault="003C07D2" w:rsidP="00D22BCE">
      <w:pPr>
        <w:pStyle w:val="Heading2"/>
        <w:spacing w:after="240"/>
      </w:pPr>
      <w:r>
        <w:lastRenderedPageBreak/>
        <w:t>Zwiebeltarte</w:t>
      </w:r>
      <w:r w:rsidR="008A0AD0">
        <w:rPr>
          <w:rStyle w:val="FootnoteReference"/>
        </w:rPr>
        <w:footnoteReference w:id="1660"/>
      </w:r>
    </w:p>
    <w:p w14:paraId="4DC289E2" w14:textId="2C8657C3" w:rsidR="003C07D2" w:rsidRDefault="003C07D2">
      <w:pPr>
        <w:rPr>
          <w:sz w:val="24"/>
          <w:szCs w:val="24"/>
        </w:rPr>
      </w:pPr>
      <w:r w:rsidRPr="00D22BCE">
        <w:rPr>
          <w:sz w:val="24"/>
          <w:szCs w:val="24"/>
          <w:u w:val="single"/>
        </w:rPr>
        <w:t>Zutaten</w:t>
      </w:r>
      <w:r>
        <w:rPr>
          <w:sz w:val="24"/>
          <w:szCs w:val="24"/>
        </w:rPr>
        <w:t xml:space="preserve"> </w:t>
      </w:r>
      <w:r w:rsidR="00D22BCE">
        <w:rPr>
          <w:sz w:val="24"/>
          <w:szCs w:val="24"/>
        </w:rPr>
        <w:t>(</w:t>
      </w:r>
      <w:r>
        <w:rPr>
          <w:sz w:val="24"/>
          <w:szCs w:val="24"/>
        </w:rPr>
        <w:t>für 3 bis 4 Portionen</w:t>
      </w:r>
      <w:r w:rsidR="00D22BCE">
        <w:rPr>
          <w:sz w:val="24"/>
          <w:szCs w:val="24"/>
        </w:rPr>
        <w:t>):</w:t>
      </w:r>
    </w:p>
    <w:p w14:paraId="709A575C" w14:textId="38587DD3" w:rsidR="003C07D2" w:rsidRPr="00D22BCE" w:rsidRDefault="003C07D2">
      <w:pPr>
        <w:rPr>
          <w:i/>
          <w:iCs/>
          <w:sz w:val="24"/>
          <w:szCs w:val="24"/>
        </w:rPr>
      </w:pPr>
      <w:r w:rsidRPr="00D22BCE">
        <w:rPr>
          <w:i/>
          <w:iCs/>
          <w:sz w:val="24"/>
          <w:szCs w:val="24"/>
        </w:rPr>
        <w:t>Für den</w:t>
      </w:r>
      <w:r w:rsidR="00965D4F" w:rsidRPr="00D22BCE">
        <w:rPr>
          <w:i/>
          <w:iCs/>
          <w:sz w:val="24"/>
          <w:szCs w:val="24"/>
        </w:rPr>
        <w:t xml:space="preserve"> Teig</w:t>
      </w:r>
      <w:r w:rsidRPr="00D22BCE">
        <w:rPr>
          <w:i/>
          <w:iCs/>
          <w:sz w:val="24"/>
          <w:szCs w:val="24"/>
        </w:rPr>
        <w:t>:</w:t>
      </w:r>
    </w:p>
    <w:p w14:paraId="74C21058" w14:textId="77777777" w:rsidR="003C07D2" w:rsidRDefault="003C07D2">
      <w:pPr>
        <w:rPr>
          <w:sz w:val="24"/>
          <w:szCs w:val="24"/>
        </w:rPr>
      </w:pPr>
      <w:r>
        <w:rPr>
          <w:sz w:val="24"/>
          <w:szCs w:val="24"/>
        </w:rPr>
        <w:t>250g Mehl</w:t>
      </w:r>
    </w:p>
    <w:p w14:paraId="219003AA" w14:textId="77777777" w:rsidR="003C07D2" w:rsidRDefault="003C07D2">
      <w:pPr>
        <w:rPr>
          <w:sz w:val="24"/>
          <w:szCs w:val="24"/>
        </w:rPr>
      </w:pPr>
      <w:r>
        <w:rPr>
          <w:sz w:val="24"/>
          <w:szCs w:val="24"/>
        </w:rPr>
        <w:t>120 ml Olivenöl</w:t>
      </w:r>
    </w:p>
    <w:p w14:paraId="7C835C7F" w14:textId="77777777" w:rsidR="003C07D2" w:rsidRDefault="003C07D2">
      <w:pPr>
        <w:rPr>
          <w:sz w:val="24"/>
          <w:szCs w:val="24"/>
        </w:rPr>
      </w:pPr>
      <w:r>
        <w:rPr>
          <w:sz w:val="24"/>
          <w:szCs w:val="24"/>
        </w:rPr>
        <w:t>1 TL Salz</w:t>
      </w:r>
    </w:p>
    <w:p w14:paraId="5DFA1FDC" w14:textId="77777777" w:rsidR="003C07D2" w:rsidRPr="00D22BCE" w:rsidRDefault="003C07D2">
      <w:pPr>
        <w:rPr>
          <w:i/>
          <w:iCs/>
          <w:sz w:val="24"/>
          <w:szCs w:val="24"/>
        </w:rPr>
      </w:pPr>
      <w:r w:rsidRPr="00D22BCE">
        <w:rPr>
          <w:i/>
          <w:iCs/>
          <w:sz w:val="24"/>
          <w:szCs w:val="24"/>
        </w:rPr>
        <w:t>Für den Belag:</w:t>
      </w:r>
    </w:p>
    <w:p w14:paraId="18AAC199" w14:textId="77777777" w:rsidR="003C07D2" w:rsidRDefault="003C07D2">
      <w:pPr>
        <w:rPr>
          <w:sz w:val="24"/>
          <w:szCs w:val="24"/>
        </w:rPr>
      </w:pPr>
      <w:r>
        <w:rPr>
          <w:sz w:val="24"/>
          <w:szCs w:val="24"/>
        </w:rPr>
        <w:t>4 große milde Zwiebeln</w:t>
      </w:r>
    </w:p>
    <w:p w14:paraId="5FEA838A" w14:textId="77777777" w:rsidR="003C07D2" w:rsidRDefault="003C07D2">
      <w:pPr>
        <w:rPr>
          <w:sz w:val="24"/>
          <w:szCs w:val="24"/>
        </w:rPr>
      </w:pPr>
      <w:r>
        <w:rPr>
          <w:sz w:val="24"/>
          <w:szCs w:val="24"/>
        </w:rPr>
        <w:t>40 g Butter</w:t>
      </w:r>
    </w:p>
    <w:p w14:paraId="209138CC" w14:textId="77777777" w:rsidR="003C07D2" w:rsidRDefault="003C07D2">
      <w:pPr>
        <w:rPr>
          <w:sz w:val="24"/>
          <w:szCs w:val="24"/>
        </w:rPr>
      </w:pPr>
      <w:r>
        <w:rPr>
          <w:sz w:val="24"/>
          <w:szCs w:val="24"/>
        </w:rPr>
        <w:t>Salz, Pfeffer</w:t>
      </w:r>
    </w:p>
    <w:p w14:paraId="418BF018" w14:textId="77777777" w:rsidR="003C07D2" w:rsidRDefault="003C07D2">
      <w:pPr>
        <w:rPr>
          <w:sz w:val="24"/>
          <w:szCs w:val="24"/>
        </w:rPr>
      </w:pPr>
      <w:r>
        <w:rPr>
          <w:sz w:val="24"/>
          <w:szCs w:val="24"/>
        </w:rPr>
        <w:t>100 ml Weißwein</w:t>
      </w:r>
    </w:p>
    <w:p w14:paraId="6894D472" w14:textId="0C7F4619" w:rsidR="003C07D2" w:rsidRDefault="003C07D2">
      <w:pPr>
        <w:rPr>
          <w:sz w:val="24"/>
          <w:szCs w:val="24"/>
        </w:rPr>
      </w:pPr>
      <w:r>
        <w:rPr>
          <w:sz w:val="24"/>
          <w:szCs w:val="24"/>
        </w:rPr>
        <w:t xml:space="preserve">2 </w:t>
      </w:r>
      <w:r w:rsidR="00965D4F">
        <w:rPr>
          <w:sz w:val="24"/>
          <w:szCs w:val="24"/>
        </w:rPr>
        <w:t>Z</w:t>
      </w:r>
      <w:r>
        <w:rPr>
          <w:sz w:val="24"/>
          <w:szCs w:val="24"/>
        </w:rPr>
        <w:t xml:space="preserve">weige </w:t>
      </w:r>
      <w:r w:rsidR="00965D4F">
        <w:rPr>
          <w:sz w:val="24"/>
          <w:szCs w:val="24"/>
        </w:rPr>
        <w:t>T</w:t>
      </w:r>
      <w:r>
        <w:rPr>
          <w:sz w:val="24"/>
          <w:szCs w:val="24"/>
        </w:rPr>
        <w:t>hymian</w:t>
      </w:r>
    </w:p>
    <w:p w14:paraId="10672F6F" w14:textId="77777777" w:rsidR="003C07D2" w:rsidRDefault="003C07D2">
      <w:pPr>
        <w:rPr>
          <w:sz w:val="24"/>
          <w:szCs w:val="24"/>
        </w:rPr>
      </w:pPr>
    </w:p>
    <w:p w14:paraId="1A94809C" w14:textId="6230C7E3" w:rsidR="00D22BCE" w:rsidRDefault="00D22BCE">
      <w:pPr>
        <w:rPr>
          <w:sz w:val="24"/>
          <w:szCs w:val="24"/>
        </w:rPr>
      </w:pPr>
      <w:r>
        <w:rPr>
          <w:sz w:val="24"/>
          <w:szCs w:val="24"/>
        </w:rPr>
        <w:t>Zubereitung:</w:t>
      </w:r>
    </w:p>
    <w:p w14:paraId="34946FC1" w14:textId="7C2B13D0" w:rsidR="00965D4F" w:rsidRPr="00965D4F" w:rsidRDefault="003C07D2" w:rsidP="00B40E8C">
      <w:pPr>
        <w:pStyle w:val="ListParagraph"/>
        <w:numPr>
          <w:ilvl w:val="0"/>
          <w:numId w:val="1231"/>
        </w:numPr>
        <w:spacing w:after="120"/>
        <w:ind w:left="714" w:hanging="357"/>
        <w:contextualSpacing w:val="0"/>
        <w:jc w:val="both"/>
        <w:rPr>
          <w:sz w:val="24"/>
          <w:szCs w:val="24"/>
        </w:rPr>
      </w:pPr>
      <w:r w:rsidRPr="00965D4F">
        <w:rPr>
          <w:sz w:val="24"/>
          <w:szCs w:val="24"/>
        </w:rPr>
        <w:t>Mit den Knethake</w:t>
      </w:r>
      <w:r w:rsidR="00965D4F" w:rsidRPr="00965D4F">
        <w:rPr>
          <w:sz w:val="24"/>
          <w:szCs w:val="24"/>
        </w:rPr>
        <w:t xml:space="preserve">n </w:t>
      </w:r>
      <w:r w:rsidRPr="00965D4F">
        <w:rPr>
          <w:sz w:val="24"/>
          <w:szCs w:val="24"/>
        </w:rPr>
        <w:t xml:space="preserve">des Rührgeräts werden Mehl, Öl und Salz vermengt, sodass sich Klümpchen bilden. 90 ml kaltes Wasser langsam dazugeben. Weiterrühren, bis ein Teig </w:t>
      </w:r>
      <w:r w:rsidR="00DA53A0" w:rsidRPr="00965D4F">
        <w:rPr>
          <w:sz w:val="24"/>
          <w:szCs w:val="24"/>
        </w:rPr>
        <w:t>entsteht,</w:t>
      </w:r>
      <w:r w:rsidRPr="00965D4F">
        <w:rPr>
          <w:sz w:val="24"/>
          <w:szCs w:val="24"/>
        </w:rPr>
        <w:t xml:space="preserve"> den man eventuell noch einmal </w:t>
      </w:r>
      <w:r w:rsidR="00965D4F" w:rsidRPr="00965D4F">
        <w:rPr>
          <w:sz w:val="24"/>
          <w:szCs w:val="24"/>
        </w:rPr>
        <w:t xml:space="preserve">mit </w:t>
      </w:r>
      <w:r w:rsidRPr="00965D4F">
        <w:rPr>
          <w:sz w:val="24"/>
          <w:szCs w:val="24"/>
        </w:rPr>
        <w:t>den Händen durchkneten. Zwiebeln schälen und in feine Ringe schneiden</w:t>
      </w:r>
      <w:r w:rsidR="00965D4F" w:rsidRPr="00965D4F">
        <w:rPr>
          <w:sz w:val="24"/>
          <w:szCs w:val="24"/>
        </w:rPr>
        <w:t xml:space="preserve"> – man sollte eine milde Sorte wählen, die ist meistens groß und weiß. Butter in einer Pfanne schmelzen, Zwiebeln darin andünsten, salzen und pfeffern, mit Weißwein ablöschen. 20 bis 30 Minuten bei milder Hitze dünsten. Die Zwiebeln sollen am Ende butterweich sein und keine Farbe annehmen. </w:t>
      </w:r>
    </w:p>
    <w:p w14:paraId="01A88A04" w14:textId="4981A4E5" w:rsidR="00965D4F" w:rsidRPr="00965D4F" w:rsidRDefault="00965D4F" w:rsidP="00B40E8C">
      <w:pPr>
        <w:pStyle w:val="ListParagraph"/>
        <w:numPr>
          <w:ilvl w:val="0"/>
          <w:numId w:val="1231"/>
        </w:numPr>
        <w:spacing w:after="120"/>
        <w:ind w:left="714" w:hanging="357"/>
        <w:contextualSpacing w:val="0"/>
        <w:jc w:val="both"/>
        <w:rPr>
          <w:sz w:val="24"/>
          <w:szCs w:val="24"/>
        </w:rPr>
      </w:pPr>
      <w:r w:rsidRPr="00965D4F">
        <w:rPr>
          <w:sz w:val="24"/>
          <w:szCs w:val="24"/>
        </w:rPr>
        <w:t>Thymian waschen, trocken schütteln, die Blättchen abzupfen und diese zum Schluss hinzufügen. Zwiebelmischung gründlich abkühlen lassen.</w:t>
      </w:r>
    </w:p>
    <w:p w14:paraId="58A1CF09" w14:textId="7CD8E455" w:rsidR="00965D4F" w:rsidRPr="00965D4F" w:rsidRDefault="00965D4F" w:rsidP="00B40E8C">
      <w:pPr>
        <w:pStyle w:val="ListParagraph"/>
        <w:numPr>
          <w:ilvl w:val="0"/>
          <w:numId w:val="1231"/>
        </w:numPr>
        <w:spacing w:after="120"/>
        <w:ind w:left="714" w:hanging="357"/>
        <w:contextualSpacing w:val="0"/>
        <w:jc w:val="both"/>
        <w:rPr>
          <w:sz w:val="24"/>
          <w:szCs w:val="24"/>
        </w:rPr>
      </w:pPr>
      <w:r w:rsidRPr="00965D4F">
        <w:rPr>
          <w:sz w:val="24"/>
          <w:szCs w:val="24"/>
        </w:rPr>
        <w:t xml:space="preserve">Den Backofen auf 180 Grad vorheizen. In einer Tarteform Backpapier auslegen und darauf den Teig geben. Teig mit den Händen in die Form drücken. Mit einer Gabel den </w:t>
      </w:r>
      <w:r w:rsidR="00DA53A0" w:rsidRPr="00965D4F">
        <w:rPr>
          <w:sz w:val="24"/>
          <w:szCs w:val="24"/>
        </w:rPr>
        <w:t>Teig</w:t>
      </w:r>
      <w:r w:rsidRPr="00965D4F">
        <w:rPr>
          <w:sz w:val="24"/>
          <w:szCs w:val="24"/>
        </w:rPr>
        <w:t xml:space="preserve"> mehrmals einstechen. Zwiebeln darauf gleichmäßig verteilen und die Tarte im heißen Ofen 30 Minuten lang backen.</w:t>
      </w:r>
    </w:p>
    <w:p w14:paraId="07D27B8C" w14:textId="77777777" w:rsidR="00965D4F" w:rsidRDefault="00965D4F">
      <w:pPr>
        <w:rPr>
          <w:sz w:val="24"/>
          <w:szCs w:val="24"/>
        </w:rPr>
      </w:pPr>
    </w:p>
    <w:p w14:paraId="038B6CB3" w14:textId="024D743F" w:rsidR="003C07D2" w:rsidRDefault="00965D4F" w:rsidP="00D22BCE">
      <w:pPr>
        <w:ind w:left="1416" w:hanging="1416"/>
        <w:jc w:val="both"/>
        <w:rPr>
          <w:sz w:val="24"/>
          <w:szCs w:val="24"/>
        </w:rPr>
      </w:pPr>
      <w:r>
        <w:rPr>
          <w:sz w:val="24"/>
          <w:szCs w:val="24"/>
        </w:rPr>
        <w:t>Kommentar:</w:t>
      </w:r>
      <w:r w:rsidR="00D22BCE">
        <w:rPr>
          <w:sz w:val="24"/>
          <w:szCs w:val="24"/>
        </w:rPr>
        <w:tab/>
      </w:r>
      <w:r>
        <w:rPr>
          <w:sz w:val="24"/>
          <w:szCs w:val="24"/>
        </w:rPr>
        <w:t>Die Tarte verlangt einem ganz schön was ab, aber der Teig schmeckt dann besser als bei Zwiebelkuchen mit Hefe</w:t>
      </w:r>
      <w:r w:rsidR="00310815">
        <w:rPr>
          <w:sz w:val="24"/>
          <w:szCs w:val="24"/>
        </w:rPr>
        <w:t xml:space="preserve">. Man muss ganz schön Geduld haben. Die Zwiebeln müssen, bevor sie auf dem Teig im Ofen backen, erst mal eine halbe Stunde lang schonend gedünstet werden. Während die Zwiebeln mit aufreizender Langsamkeit in der Pfanne zergehen, fühlt sich der Koch, als quäle </w:t>
      </w:r>
      <w:r w:rsidR="00310815">
        <w:rPr>
          <w:sz w:val="24"/>
          <w:szCs w:val="24"/>
        </w:rPr>
        <w:lastRenderedPageBreak/>
        <w:t>er sich durch eine Meditationsapp. Es lohn tisch aber durchzuhalten, denn die Transferformation ist unglaublich.</w:t>
      </w:r>
      <w:r w:rsidR="003C07D2">
        <w:rPr>
          <w:sz w:val="24"/>
          <w:szCs w:val="24"/>
        </w:rPr>
        <w:br w:type="page"/>
      </w:r>
    </w:p>
    <w:p w14:paraId="4E3013E8" w14:textId="77777777" w:rsidR="00C21BC3" w:rsidRDefault="00C21BC3" w:rsidP="00D22BCE">
      <w:pPr>
        <w:pStyle w:val="Heading2"/>
        <w:spacing w:after="240"/>
      </w:pPr>
      <w:r>
        <w:lastRenderedPageBreak/>
        <w:t>Zitronentarte</w:t>
      </w:r>
    </w:p>
    <w:p w14:paraId="4BEB76AA" w14:textId="17AA8280" w:rsidR="00C21BC3" w:rsidRDefault="00C21BC3">
      <w:pPr>
        <w:rPr>
          <w:sz w:val="24"/>
          <w:szCs w:val="24"/>
        </w:rPr>
      </w:pPr>
      <w:r w:rsidRPr="00D22BCE">
        <w:rPr>
          <w:sz w:val="24"/>
          <w:szCs w:val="24"/>
          <w:u w:val="single"/>
        </w:rPr>
        <w:t>Zutaten</w:t>
      </w:r>
      <w:r>
        <w:rPr>
          <w:sz w:val="24"/>
          <w:szCs w:val="24"/>
        </w:rPr>
        <w:t xml:space="preserve"> </w:t>
      </w:r>
      <w:r w:rsidR="00D22BCE">
        <w:rPr>
          <w:sz w:val="24"/>
          <w:szCs w:val="24"/>
        </w:rPr>
        <w:t>(</w:t>
      </w:r>
      <w:r>
        <w:rPr>
          <w:sz w:val="24"/>
          <w:szCs w:val="24"/>
        </w:rPr>
        <w:t>für 6 – 8 Portionen</w:t>
      </w:r>
      <w:r w:rsidR="00D22BCE">
        <w:rPr>
          <w:sz w:val="24"/>
          <w:szCs w:val="24"/>
        </w:rPr>
        <w:t>):</w:t>
      </w:r>
    </w:p>
    <w:p w14:paraId="4166A683" w14:textId="77777777" w:rsidR="00C21BC3" w:rsidRDefault="00C21BC3">
      <w:pPr>
        <w:rPr>
          <w:sz w:val="24"/>
          <w:szCs w:val="24"/>
        </w:rPr>
      </w:pPr>
      <w:r>
        <w:rPr>
          <w:sz w:val="24"/>
          <w:szCs w:val="24"/>
        </w:rPr>
        <w:t>50 g Zucker</w:t>
      </w:r>
    </w:p>
    <w:p w14:paraId="7BC3E7D1" w14:textId="77777777" w:rsidR="00C21BC3" w:rsidRDefault="00C21BC3">
      <w:pPr>
        <w:rPr>
          <w:sz w:val="24"/>
          <w:szCs w:val="24"/>
        </w:rPr>
      </w:pPr>
      <w:r>
        <w:rPr>
          <w:sz w:val="24"/>
          <w:szCs w:val="24"/>
        </w:rPr>
        <w:t>100 g Butter</w:t>
      </w:r>
    </w:p>
    <w:p w14:paraId="4B339AE6" w14:textId="77777777" w:rsidR="00C21BC3" w:rsidRDefault="00C21BC3">
      <w:pPr>
        <w:rPr>
          <w:sz w:val="24"/>
          <w:szCs w:val="24"/>
        </w:rPr>
      </w:pPr>
      <w:r>
        <w:rPr>
          <w:sz w:val="24"/>
          <w:szCs w:val="24"/>
        </w:rPr>
        <w:t>150 g Mehl</w:t>
      </w:r>
    </w:p>
    <w:p w14:paraId="6C4F9CC9" w14:textId="77777777" w:rsidR="00C21BC3" w:rsidRDefault="00C21BC3">
      <w:pPr>
        <w:rPr>
          <w:sz w:val="24"/>
          <w:szCs w:val="24"/>
        </w:rPr>
      </w:pPr>
      <w:r>
        <w:rPr>
          <w:sz w:val="24"/>
          <w:szCs w:val="24"/>
        </w:rPr>
        <w:t>1 Eigelb</w:t>
      </w:r>
    </w:p>
    <w:p w14:paraId="7BDFBE9D" w14:textId="77777777" w:rsidR="00C21BC3" w:rsidRDefault="00C21BC3">
      <w:pPr>
        <w:rPr>
          <w:sz w:val="24"/>
          <w:szCs w:val="24"/>
        </w:rPr>
      </w:pPr>
      <w:r>
        <w:rPr>
          <w:sz w:val="24"/>
          <w:szCs w:val="24"/>
        </w:rPr>
        <w:t>Backerbsen (oder andere getrocknete Hülsenfrüchte)</w:t>
      </w:r>
    </w:p>
    <w:p w14:paraId="0CE24E75" w14:textId="77777777" w:rsidR="00C21BC3" w:rsidRPr="00D22BCE" w:rsidRDefault="00C21BC3">
      <w:pPr>
        <w:rPr>
          <w:i/>
          <w:iCs/>
          <w:sz w:val="24"/>
          <w:szCs w:val="24"/>
        </w:rPr>
      </w:pPr>
      <w:r w:rsidRPr="00D22BCE">
        <w:rPr>
          <w:i/>
          <w:iCs/>
          <w:sz w:val="24"/>
          <w:szCs w:val="24"/>
        </w:rPr>
        <w:t>Für die Zitronenmasse:</w:t>
      </w:r>
    </w:p>
    <w:p w14:paraId="27DD1D60" w14:textId="77777777" w:rsidR="00014828" w:rsidRDefault="00014828">
      <w:pPr>
        <w:rPr>
          <w:sz w:val="24"/>
          <w:szCs w:val="24"/>
        </w:rPr>
      </w:pPr>
      <w:r>
        <w:rPr>
          <w:sz w:val="24"/>
          <w:szCs w:val="24"/>
        </w:rPr>
        <w:t>200 g Zucker</w:t>
      </w:r>
    </w:p>
    <w:p w14:paraId="28B2517E" w14:textId="77777777" w:rsidR="00014828" w:rsidRDefault="00014828">
      <w:pPr>
        <w:rPr>
          <w:sz w:val="24"/>
          <w:szCs w:val="24"/>
        </w:rPr>
      </w:pPr>
      <w:r>
        <w:rPr>
          <w:sz w:val="24"/>
          <w:szCs w:val="24"/>
        </w:rPr>
        <w:t>2 Eigelb</w:t>
      </w:r>
    </w:p>
    <w:p w14:paraId="12AD4B13" w14:textId="77777777" w:rsidR="00014828" w:rsidRDefault="00014828">
      <w:pPr>
        <w:rPr>
          <w:sz w:val="24"/>
          <w:szCs w:val="24"/>
        </w:rPr>
      </w:pPr>
      <w:r>
        <w:rPr>
          <w:sz w:val="24"/>
          <w:szCs w:val="24"/>
        </w:rPr>
        <w:t>2 ganze Eier</w:t>
      </w:r>
    </w:p>
    <w:p w14:paraId="0045CF25" w14:textId="77777777" w:rsidR="00014828" w:rsidRDefault="00014828">
      <w:pPr>
        <w:rPr>
          <w:sz w:val="24"/>
          <w:szCs w:val="24"/>
        </w:rPr>
      </w:pPr>
      <w:r>
        <w:rPr>
          <w:sz w:val="24"/>
          <w:szCs w:val="24"/>
        </w:rPr>
        <w:t>Saft von 2 Zitronen</w:t>
      </w:r>
    </w:p>
    <w:p w14:paraId="6D10C337" w14:textId="77777777" w:rsidR="00014828" w:rsidRDefault="00014828">
      <w:pPr>
        <w:rPr>
          <w:sz w:val="24"/>
          <w:szCs w:val="24"/>
        </w:rPr>
      </w:pPr>
      <w:r>
        <w:rPr>
          <w:sz w:val="24"/>
          <w:szCs w:val="24"/>
        </w:rPr>
        <w:t>Abrieb von 3 Zitronen</w:t>
      </w:r>
    </w:p>
    <w:p w14:paraId="4B3F4A44" w14:textId="77777777" w:rsidR="00014828" w:rsidRDefault="00014828">
      <w:pPr>
        <w:rPr>
          <w:sz w:val="24"/>
          <w:szCs w:val="24"/>
        </w:rPr>
      </w:pPr>
      <w:r>
        <w:rPr>
          <w:sz w:val="24"/>
          <w:szCs w:val="24"/>
        </w:rPr>
        <w:t>80 g Butter</w:t>
      </w:r>
    </w:p>
    <w:p w14:paraId="61C8483F" w14:textId="77777777" w:rsidR="00014828" w:rsidRDefault="00014828">
      <w:pPr>
        <w:rPr>
          <w:sz w:val="24"/>
          <w:szCs w:val="24"/>
        </w:rPr>
      </w:pPr>
    </w:p>
    <w:p w14:paraId="5806EC22" w14:textId="4D32CC11" w:rsidR="00014828" w:rsidRPr="00D22BCE" w:rsidRDefault="00D22BCE">
      <w:pPr>
        <w:rPr>
          <w:i/>
          <w:iCs/>
          <w:sz w:val="24"/>
          <w:szCs w:val="24"/>
        </w:rPr>
      </w:pPr>
      <w:r w:rsidRPr="00D22BCE">
        <w:rPr>
          <w:i/>
          <w:iCs/>
          <w:sz w:val="24"/>
          <w:szCs w:val="24"/>
        </w:rPr>
        <w:t xml:space="preserve">Für das </w:t>
      </w:r>
      <w:r w:rsidR="00014828" w:rsidRPr="00D22BCE">
        <w:rPr>
          <w:i/>
          <w:iCs/>
          <w:sz w:val="24"/>
          <w:szCs w:val="24"/>
        </w:rPr>
        <w:t>Baiser:</w:t>
      </w:r>
    </w:p>
    <w:p w14:paraId="55D8DB28" w14:textId="77777777" w:rsidR="00014828" w:rsidRDefault="00014828">
      <w:pPr>
        <w:rPr>
          <w:sz w:val="24"/>
          <w:szCs w:val="24"/>
        </w:rPr>
      </w:pPr>
      <w:r>
        <w:rPr>
          <w:sz w:val="24"/>
          <w:szCs w:val="24"/>
        </w:rPr>
        <w:t>3 Eiweiß</w:t>
      </w:r>
    </w:p>
    <w:p w14:paraId="008F4127" w14:textId="77777777" w:rsidR="00014828" w:rsidRDefault="00014828">
      <w:pPr>
        <w:rPr>
          <w:sz w:val="24"/>
          <w:szCs w:val="24"/>
        </w:rPr>
      </w:pPr>
      <w:r>
        <w:rPr>
          <w:sz w:val="24"/>
          <w:szCs w:val="24"/>
        </w:rPr>
        <w:t>150 g Zucker</w:t>
      </w:r>
    </w:p>
    <w:p w14:paraId="613DB32B" w14:textId="77777777" w:rsidR="00014828" w:rsidRDefault="00014828">
      <w:pPr>
        <w:rPr>
          <w:sz w:val="24"/>
          <w:szCs w:val="24"/>
        </w:rPr>
      </w:pPr>
    </w:p>
    <w:p w14:paraId="0A02A83B" w14:textId="20FEB1CC" w:rsidR="00D22BCE" w:rsidRDefault="00D22BCE">
      <w:pPr>
        <w:rPr>
          <w:sz w:val="24"/>
          <w:szCs w:val="24"/>
        </w:rPr>
      </w:pPr>
      <w:r>
        <w:rPr>
          <w:sz w:val="24"/>
          <w:szCs w:val="24"/>
        </w:rPr>
        <w:t>Zubereitung:</w:t>
      </w:r>
    </w:p>
    <w:p w14:paraId="4249CEFD" w14:textId="536B5BDE" w:rsidR="00014828" w:rsidRPr="00262E24" w:rsidRDefault="00014828" w:rsidP="00B40E8C">
      <w:pPr>
        <w:pStyle w:val="ListParagraph"/>
        <w:numPr>
          <w:ilvl w:val="0"/>
          <w:numId w:val="1285"/>
        </w:numPr>
        <w:spacing w:after="120"/>
        <w:ind w:left="714" w:hanging="357"/>
        <w:contextualSpacing w:val="0"/>
        <w:jc w:val="both"/>
        <w:rPr>
          <w:sz w:val="24"/>
          <w:szCs w:val="24"/>
        </w:rPr>
      </w:pPr>
      <w:r w:rsidRPr="00262E24">
        <w:rPr>
          <w:sz w:val="24"/>
          <w:szCs w:val="24"/>
        </w:rPr>
        <w:t>Ei, Butter und Zucker schaumig schlagen. Mehl dazugeben und von Hand kneten, aber nicht zu lange. Teig in Folie wickeln und eine knappe Stunde im Kühlschrank ruhen lassen. In eine gefettete Springform drücken, die Ränder formen. Teig ein paar Mal mit der Gabel einstechen. Backpapier auf den Teig legen, mit Backerbsen beschweren und 30 Minuten bei 150 Grad backen.</w:t>
      </w:r>
    </w:p>
    <w:p w14:paraId="58B02505" w14:textId="595628BB" w:rsidR="00014828" w:rsidRPr="00262E24" w:rsidRDefault="00260766" w:rsidP="00B40E8C">
      <w:pPr>
        <w:pStyle w:val="ListParagraph"/>
        <w:numPr>
          <w:ilvl w:val="0"/>
          <w:numId w:val="1285"/>
        </w:numPr>
        <w:spacing w:after="120"/>
        <w:ind w:left="714" w:hanging="357"/>
        <w:contextualSpacing w:val="0"/>
        <w:jc w:val="both"/>
        <w:rPr>
          <w:sz w:val="24"/>
          <w:szCs w:val="24"/>
        </w:rPr>
      </w:pPr>
      <w:r>
        <w:rPr>
          <w:sz w:val="24"/>
          <w:szCs w:val="24"/>
        </w:rPr>
        <w:t>F</w:t>
      </w:r>
      <w:r w:rsidR="00014828" w:rsidRPr="00262E24">
        <w:rPr>
          <w:sz w:val="24"/>
          <w:szCs w:val="24"/>
        </w:rPr>
        <w:t xml:space="preserve">ür die Creme alle Zutaten bis auf die Butter in einem Topf vermengen und langsam unter Rühren erhitzen, aber nicht zum Kochen bringen. Wenn die Masse cremig ist, vom Herd nehmen und zerlassene Butter einrühren. Creme auf den vorgebackenen Teig geben und eine weitere halbe Stunde backen. </w:t>
      </w:r>
    </w:p>
    <w:p w14:paraId="5D6DC1F8" w14:textId="6FA8A2F0" w:rsidR="00262E24" w:rsidRDefault="00014828" w:rsidP="00B40E8C">
      <w:pPr>
        <w:pStyle w:val="ListParagraph"/>
        <w:numPr>
          <w:ilvl w:val="0"/>
          <w:numId w:val="1285"/>
        </w:numPr>
        <w:spacing w:after="120"/>
        <w:ind w:left="714" w:hanging="357"/>
        <w:contextualSpacing w:val="0"/>
        <w:jc w:val="both"/>
        <w:rPr>
          <w:sz w:val="24"/>
          <w:szCs w:val="24"/>
        </w:rPr>
      </w:pPr>
      <w:r w:rsidRPr="00262E24">
        <w:rPr>
          <w:sz w:val="24"/>
          <w:szCs w:val="24"/>
        </w:rPr>
        <w:t>Für den B</w:t>
      </w:r>
      <w:r w:rsidR="00262E24" w:rsidRPr="00262E24">
        <w:rPr>
          <w:sz w:val="24"/>
          <w:szCs w:val="24"/>
        </w:rPr>
        <w:t>a</w:t>
      </w:r>
      <w:r w:rsidRPr="00262E24">
        <w:rPr>
          <w:sz w:val="24"/>
          <w:szCs w:val="24"/>
        </w:rPr>
        <w:t xml:space="preserve">iserdeckel </w:t>
      </w:r>
      <w:r w:rsidR="00262E24" w:rsidRPr="00262E24">
        <w:rPr>
          <w:sz w:val="24"/>
          <w:szCs w:val="24"/>
        </w:rPr>
        <w:t>E</w:t>
      </w:r>
      <w:r w:rsidRPr="00262E24">
        <w:rPr>
          <w:sz w:val="24"/>
          <w:szCs w:val="24"/>
        </w:rPr>
        <w:t>iweiß mit Zucker steif schlagen. Masse auf einem mit B</w:t>
      </w:r>
      <w:r w:rsidR="00262E24" w:rsidRPr="00262E24">
        <w:rPr>
          <w:sz w:val="24"/>
          <w:szCs w:val="24"/>
        </w:rPr>
        <w:t>a</w:t>
      </w:r>
      <w:r w:rsidRPr="00262E24">
        <w:rPr>
          <w:sz w:val="24"/>
          <w:szCs w:val="24"/>
        </w:rPr>
        <w:t>ckpapier ausgelegten Blech verteilen, sodass sich ein Rund mit dem Durchmesser der Springform ergibt. Bei 120 Grad 1 Stunde im Ofen trocken backen. Auskühlen lassen, auf die Torte geben. Vorsicht, dass das Baiser dabei nicht zu Bruch geht.</w:t>
      </w:r>
    </w:p>
    <w:p w14:paraId="0D0ABAB0" w14:textId="126EE96D" w:rsidR="00014828" w:rsidRDefault="00262E24" w:rsidP="00D22BCE">
      <w:pPr>
        <w:pStyle w:val="Heading2"/>
        <w:spacing w:after="240"/>
      </w:pPr>
      <w:r>
        <w:lastRenderedPageBreak/>
        <w:t>Hermann</w:t>
      </w:r>
      <w:r w:rsidR="00260766">
        <w:t xml:space="preserve"> (aus meiner Jugend)</w:t>
      </w:r>
    </w:p>
    <w:p w14:paraId="43D11B50" w14:textId="2D6F32E0" w:rsidR="00262E24" w:rsidRPr="00D22BCE" w:rsidRDefault="00262E24" w:rsidP="00B40E8C">
      <w:pPr>
        <w:pStyle w:val="ListParagraph"/>
        <w:numPr>
          <w:ilvl w:val="0"/>
          <w:numId w:val="1652"/>
        </w:numPr>
        <w:spacing w:after="120"/>
        <w:ind w:left="714" w:hanging="357"/>
        <w:contextualSpacing w:val="0"/>
        <w:jc w:val="both"/>
        <w:rPr>
          <w:sz w:val="24"/>
          <w:szCs w:val="24"/>
        </w:rPr>
      </w:pPr>
      <w:r w:rsidRPr="00D22BCE">
        <w:rPr>
          <w:sz w:val="24"/>
          <w:szCs w:val="24"/>
        </w:rPr>
        <w:t>An dem Tag, an dem Du Hermann bekommst (1. Tag), musst du ihn füttern mit 1 Tasse Mehl, ½ Tasse Zucker und 1 Tasse Milch.</w:t>
      </w:r>
    </w:p>
    <w:p w14:paraId="1DFF83C2" w14:textId="4975A4B7" w:rsidR="00262E24" w:rsidRPr="00D22BCE" w:rsidRDefault="00262E24" w:rsidP="00B40E8C">
      <w:pPr>
        <w:pStyle w:val="ListParagraph"/>
        <w:numPr>
          <w:ilvl w:val="0"/>
          <w:numId w:val="1652"/>
        </w:numPr>
        <w:spacing w:after="120"/>
        <w:ind w:left="714" w:hanging="357"/>
        <w:contextualSpacing w:val="0"/>
        <w:jc w:val="both"/>
        <w:rPr>
          <w:sz w:val="24"/>
          <w:szCs w:val="24"/>
        </w:rPr>
      </w:pPr>
      <w:r w:rsidRPr="00D22BCE">
        <w:rPr>
          <w:sz w:val="24"/>
          <w:szCs w:val="24"/>
        </w:rPr>
        <w:t>Bewahre Hermann im Kühlschrank auf und rühre ihn jeden Tag (morgens) um, denn er will immer hoch hinaus. Füttere ihn am 5 Tag mit der gleichen Menge wie am 1 Tag,</w:t>
      </w:r>
    </w:p>
    <w:p w14:paraId="413CCC4F" w14:textId="322E0157" w:rsidR="00262E24" w:rsidRPr="00D22BCE" w:rsidRDefault="00262E24" w:rsidP="00B40E8C">
      <w:pPr>
        <w:pStyle w:val="ListParagraph"/>
        <w:numPr>
          <w:ilvl w:val="0"/>
          <w:numId w:val="1652"/>
        </w:numPr>
        <w:spacing w:after="120"/>
        <w:ind w:left="714" w:hanging="357"/>
        <w:contextualSpacing w:val="0"/>
        <w:jc w:val="both"/>
        <w:rPr>
          <w:sz w:val="24"/>
          <w:szCs w:val="24"/>
        </w:rPr>
      </w:pPr>
      <w:r w:rsidRPr="00D22BCE">
        <w:rPr>
          <w:sz w:val="24"/>
          <w:szCs w:val="24"/>
        </w:rPr>
        <w:t>Am 10. Tag wird Hermann gebacken.</w:t>
      </w:r>
    </w:p>
    <w:p w14:paraId="73211276" w14:textId="6C95B401" w:rsidR="00262E24" w:rsidRPr="00D22BCE" w:rsidRDefault="00262E24" w:rsidP="00B40E8C">
      <w:pPr>
        <w:pStyle w:val="ListParagraph"/>
        <w:numPr>
          <w:ilvl w:val="0"/>
          <w:numId w:val="1652"/>
        </w:numPr>
        <w:spacing w:after="120"/>
        <w:ind w:left="714" w:hanging="357"/>
        <w:contextualSpacing w:val="0"/>
        <w:jc w:val="both"/>
        <w:rPr>
          <w:sz w:val="24"/>
          <w:szCs w:val="24"/>
        </w:rPr>
      </w:pPr>
      <w:r w:rsidRPr="00D22BCE">
        <w:rPr>
          <w:sz w:val="24"/>
          <w:szCs w:val="24"/>
        </w:rPr>
        <w:t>Am Backtag:</w:t>
      </w:r>
      <w:r w:rsidR="00D22BCE">
        <w:rPr>
          <w:sz w:val="24"/>
          <w:szCs w:val="24"/>
        </w:rPr>
        <w:tab/>
      </w:r>
      <w:r w:rsidRPr="00D22BCE">
        <w:rPr>
          <w:sz w:val="24"/>
          <w:szCs w:val="24"/>
        </w:rPr>
        <w:t>Miß eine Tasse Hermann für dich selbst und eine Tasse für eine(n) Freund(in) ab (dazu natürlich dieser Hermannbrief), dann gib die verbliebenen Tassen Hermann in eine große Schüssel und mische folgende Zutaten darunter:</w:t>
      </w:r>
    </w:p>
    <w:p w14:paraId="6847ABB5" w14:textId="77777777" w:rsidR="00262E24" w:rsidRDefault="00262E24" w:rsidP="00D22BCE">
      <w:pPr>
        <w:ind w:firstLine="708"/>
        <w:jc w:val="both"/>
        <w:rPr>
          <w:sz w:val="24"/>
          <w:szCs w:val="24"/>
        </w:rPr>
      </w:pPr>
      <w:r>
        <w:rPr>
          <w:sz w:val="24"/>
          <w:szCs w:val="24"/>
        </w:rPr>
        <w:t>3 Tassen Mehl</w:t>
      </w:r>
    </w:p>
    <w:p w14:paraId="5CAFCBB1" w14:textId="53C7C249" w:rsidR="00262E24" w:rsidRDefault="00262E24" w:rsidP="00D22BCE">
      <w:pPr>
        <w:ind w:left="708"/>
        <w:jc w:val="both"/>
        <w:rPr>
          <w:sz w:val="24"/>
          <w:szCs w:val="24"/>
        </w:rPr>
      </w:pPr>
      <w:r>
        <w:rPr>
          <w:sz w:val="24"/>
          <w:szCs w:val="24"/>
        </w:rPr>
        <w:t>1 Packung Backpulver</w:t>
      </w:r>
    </w:p>
    <w:p w14:paraId="294DFC43" w14:textId="77777777" w:rsidR="00262E24" w:rsidRDefault="00262E24" w:rsidP="00D22BCE">
      <w:pPr>
        <w:ind w:firstLine="708"/>
        <w:jc w:val="both"/>
        <w:rPr>
          <w:sz w:val="24"/>
          <w:szCs w:val="24"/>
        </w:rPr>
      </w:pPr>
      <w:r>
        <w:rPr>
          <w:sz w:val="24"/>
          <w:szCs w:val="24"/>
        </w:rPr>
        <w:t>1 Tasse Zucker</w:t>
      </w:r>
    </w:p>
    <w:p w14:paraId="18F0F5A5" w14:textId="77777777" w:rsidR="00262E24" w:rsidRDefault="00262E24" w:rsidP="00D22BCE">
      <w:pPr>
        <w:ind w:firstLine="708"/>
        <w:jc w:val="both"/>
        <w:rPr>
          <w:sz w:val="24"/>
          <w:szCs w:val="24"/>
        </w:rPr>
      </w:pPr>
      <w:r>
        <w:rPr>
          <w:sz w:val="24"/>
          <w:szCs w:val="24"/>
        </w:rPr>
        <w:t>2 Eier</w:t>
      </w:r>
    </w:p>
    <w:p w14:paraId="3B209DC6" w14:textId="77777777" w:rsidR="00262E24" w:rsidRDefault="00262E24" w:rsidP="00D22BCE">
      <w:pPr>
        <w:ind w:firstLine="708"/>
        <w:jc w:val="both"/>
        <w:rPr>
          <w:sz w:val="24"/>
          <w:szCs w:val="24"/>
        </w:rPr>
      </w:pPr>
      <w:r>
        <w:rPr>
          <w:sz w:val="24"/>
          <w:szCs w:val="24"/>
        </w:rPr>
        <w:t>½ TL Zimt</w:t>
      </w:r>
    </w:p>
    <w:p w14:paraId="11947317" w14:textId="77777777" w:rsidR="00262E24" w:rsidRDefault="00262E24" w:rsidP="00D22BCE">
      <w:pPr>
        <w:ind w:firstLine="708"/>
        <w:jc w:val="both"/>
        <w:rPr>
          <w:sz w:val="24"/>
          <w:szCs w:val="24"/>
        </w:rPr>
      </w:pPr>
      <w:r>
        <w:rPr>
          <w:sz w:val="24"/>
          <w:szCs w:val="24"/>
        </w:rPr>
        <w:t>1 Tasse Nüsse</w:t>
      </w:r>
    </w:p>
    <w:p w14:paraId="68BEF7FB" w14:textId="77777777" w:rsidR="00262E24" w:rsidRDefault="00262E24" w:rsidP="00D22BCE">
      <w:pPr>
        <w:ind w:firstLine="708"/>
        <w:jc w:val="both"/>
        <w:rPr>
          <w:sz w:val="24"/>
          <w:szCs w:val="24"/>
        </w:rPr>
      </w:pPr>
      <w:r>
        <w:rPr>
          <w:sz w:val="24"/>
          <w:szCs w:val="24"/>
        </w:rPr>
        <w:t>½ Tasse Öl</w:t>
      </w:r>
    </w:p>
    <w:p w14:paraId="1E0351D6" w14:textId="77777777" w:rsidR="00262E24" w:rsidRDefault="00262E24" w:rsidP="00D22BCE">
      <w:pPr>
        <w:ind w:firstLine="708"/>
        <w:jc w:val="both"/>
        <w:rPr>
          <w:sz w:val="24"/>
          <w:szCs w:val="24"/>
        </w:rPr>
      </w:pPr>
      <w:r>
        <w:rPr>
          <w:sz w:val="24"/>
          <w:szCs w:val="24"/>
        </w:rPr>
        <w:t>1 Tasse Rosinen</w:t>
      </w:r>
    </w:p>
    <w:p w14:paraId="19C39C75" w14:textId="4C6C8EDF" w:rsidR="006B491D" w:rsidRPr="00D22BCE" w:rsidRDefault="00D22BCE" w:rsidP="00D22BCE">
      <w:pPr>
        <w:ind w:left="708" w:hanging="348"/>
        <w:jc w:val="both"/>
        <w:rPr>
          <w:sz w:val="24"/>
          <w:szCs w:val="24"/>
        </w:rPr>
      </w:pPr>
      <w:r>
        <w:rPr>
          <w:sz w:val="24"/>
          <w:szCs w:val="24"/>
        </w:rPr>
        <w:t>5.</w:t>
      </w:r>
      <w:r>
        <w:rPr>
          <w:sz w:val="24"/>
          <w:szCs w:val="24"/>
        </w:rPr>
        <w:tab/>
      </w:r>
      <w:r w:rsidR="00262E24" w:rsidRPr="00D22BCE">
        <w:rPr>
          <w:sz w:val="24"/>
          <w:szCs w:val="24"/>
        </w:rPr>
        <w:t>Alles gefühlvoll umrühren, bis es gut vermischt ist. Fülle den Teig in eine gut gefettete und gemehlte</w:t>
      </w:r>
      <w:r w:rsidR="006B491D" w:rsidRPr="00D22BCE">
        <w:rPr>
          <w:sz w:val="24"/>
          <w:szCs w:val="24"/>
        </w:rPr>
        <w:t xml:space="preserve"> </w:t>
      </w:r>
      <w:r w:rsidR="00262E24" w:rsidRPr="00D22BCE">
        <w:rPr>
          <w:sz w:val="24"/>
          <w:szCs w:val="24"/>
        </w:rPr>
        <w:t>Form</w:t>
      </w:r>
      <w:r w:rsidR="006B491D" w:rsidRPr="00D22BCE">
        <w:rPr>
          <w:sz w:val="24"/>
          <w:szCs w:val="24"/>
        </w:rPr>
        <w:t>.</w:t>
      </w:r>
    </w:p>
    <w:p w14:paraId="62D90DCA" w14:textId="5725B836" w:rsidR="006B491D" w:rsidRPr="00D13599" w:rsidRDefault="00D13599" w:rsidP="00D13599">
      <w:pPr>
        <w:ind w:firstLine="360"/>
        <w:jc w:val="both"/>
        <w:rPr>
          <w:sz w:val="24"/>
          <w:szCs w:val="24"/>
        </w:rPr>
      </w:pPr>
      <w:r>
        <w:rPr>
          <w:sz w:val="24"/>
          <w:szCs w:val="24"/>
        </w:rPr>
        <w:t>6.</w:t>
      </w:r>
      <w:r>
        <w:rPr>
          <w:sz w:val="24"/>
          <w:szCs w:val="24"/>
        </w:rPr>
        <w:tab/>
        <w:t>V</w:t>
      </w:r>
      <w:r w:rsidR="006B491D" w:rsidRPr="00D13599">
        <w:rPr>
          <w:sz w:val="24"/>
          <w:szCs w:val="24"/>
        </w:rPr>
        <w:t xml:space="preserve">or dem Backen kommt </w:t>
      </w:r>
      <w:r w:rsidR="00DA53A0" w:rsidRPr="00D13599">
        <w:rPr>
          <w:sz w:val="24"/>
          <w:szCs w:val="24"/>
        </w:rPr>
        <w:t>obendrauf</w:t>
      </w:r>
      <w:r w:rsidR="006B491D" w:rsidRPr="00D13599">
        <w:rPr>
          <w:sz w:val="24"/>
          <w:szCs w:val="24"/>
        </w:rPr>
        <w:t xml:space="preserve"> eine Mischung aus:</w:t>
      </w:r>
    </w:p>
    <w:p w14:paraId="16701340" w14:textId="6F4CACB5" w:rsidR="006B491D" w:rsidRDefault="006B491D" w:rsidP="00D13599">
      <w:pPr>
        <w:ind w:firstLine="708"/>
        <w:jc w:val="both"/>
        <w:rPr>
          <w:sz w:val="24"/>
          <w:szCs w:val="24"/>
        </w:rPr>
      </w:pPr>
      <w:r>
        <w:rPr>
          <w:sz w:val="24"/>
          <w:szCs w:val="24"/>
        </w:rPr>
        <w:t>½ Tasse geschmolzener Butter</w:t>
      </w:r>
    </w:p>
    <w:p w14:paraId="79D5F6C8" w14:textId="77777777" w:rsidR="006B491D" w:rsidRDefault="006B491D" w:rsidP="00D13599">
      <w:pPr>
        <w:ind w:firstLine="708"/>
        <w:jc w:val="both"/>
        <w:rPr>
          <w:sz w:val="24"/>
          <w:szCs w:val="24"/>
        </w:rPr>
      </w:pPr>
      <w:r>
        <w:rPr>
          <w:sz w:val="24"/>
          <w:szCs w:val="24"/>
        </w:rPr>
        <w:t>1 EL Zimt</w:t>
      </w:r>
    </w:p>
    <w:p w14:paraId="13819FCC" w14:textId="77777777" w:rsidR="006B491D" w:rsidRDefault="006B491D" w:rsidP="00D13599">
      <w:pPr>
        <w:ind w:firstLine="708"/>
        <w:jc w:val="both"/>
        <w:rPr>
          <w:sz w:val="24"/>
          <w:szCs w:val="24"/>
        </w:rPr>
      </w:pPr>
      <w:r>
        <w:rPr>
          <w:sz w:val="24"/>
          <w:szCs w:val="24"/>
        </w:rPr>
        <w:t>½ Tasse braunen Zucker</w:t>
      </w:r>
    </w:p>
    <w:p w14:paraId="2171DBD8" w14:textId="61ECD18D" w:rsidR="006B491D" w:rsidRPr="00D13599" w:rsidRDefault="006B491D" w:rsidP="00D13599">
      <w:pPr>
        <w:ind w:left="708"/>
        <w:jc w:val="both"/>
        <w:rPr>
          <w:sz w:val="24"/>
          <w:szCs w:val="24"/>
        </w:rPr>
      </w:pPr>
      <w:r w:rsidRPr="00D13599">
        <w:rPr>
          <w:sz w:val="24"/>
          <w:szCs w:val="24"/>
        </w:rPr>
        <w:t>Mit einer Gabel unterheben. Dann backt man Hermann bei 180 Grad etwa 45 Minuten lang.</w:t>
      </w:r>
    </w:p>
    <w:p w14:paraId="64C217B4" w14:textId="77777777" w:rsidR="006B491D" w:rsidRDefault="006B491D" w:rsidP="006B491D">
      <w:pPr>
        <w:jc w:val="both"/>
        <w:rPr>
          <w:sz w:val="24"/>
          <w:szCs w:val="24"/>
        </w:rPr>
      </w:pPr>
    </w:p>
    <w:p w14:paraId="5EC8435E" w14:textId="6AE4519D" w:rsidR="006B491D" w:rsidRDefault="006B491D" w:rsidP="00472639">
      <w:pPr>
        <w:ind w:left="708" w:hanging="708"/>
        <w:jc w:val="both"/>
        <w:rPr>
          <w:sz w:val="24"/>
          <w:szCs w:val="24"/>
        </w:rPr>
      </w:pPr>
      <w:r>
        <w:rPr>
          <w:sz w:val="24"/>
          <w:szCs w:val="24"/>
        </w:rPr>
        <w:t>Info:</w:t>
      </w:r>
      <w:r w:rsidR="00472639">
        <w:rPr>
          <w:sz w:val="24"/>
          <w:szCs w:val="24"/>
        </w:rPr>
        <w:tab/>
      </w:r>
      <w:r>
        <w:rPr>
          <w:sz w:val="24"/>
          <w:szCs w:val="24"/>
        </w:rPr>
        <w:t xml:space="preserve">Dies ist das legendäre Hermannrezept aus den 80er Jahren. Hermann wohnte bei uns im </w:t>
      </w:r>
      <w:r w:rsidR="00DA53A0">
        <w:rPr>
          <w:sz w:val="24"/>
          <w:szCs w:val="24"/>
        </w:rPr>
        <w:t>Kühlschrank,</w:t>
      </w:r>
      <w:r>
        <w:rPr>
          <w:sz w:val="24"/>
          <w:szCs w:val="24"/>
        </w:rPr>
        <w:t xml:space="preserve"> bis es Oma zu bunt wurde. Dann musste ich ihn ganz verbacken. Das </w:t>
      </w:r>
      <w:r w:rsidR="007035B3">
        <w:rPr>
          <w:sz w:val="24"/>
          <w:szCs w:val="24"/>
        </w:rPr>
        <w:t>Rezept</w:t>
      </w:r>
      <w:r>
        <w:rPr>
          <w:sz w:val="24"/>
          <w:szCs w:val="24"/>
        </w:rPr>
        <w:t xml:space="preserve"> habe ich aber immer noch. Damals hatte es mir Annette mit der ersten Tasse Hermann geschenkt.</w:t>
      </w:r>
      <w:r>
        <w:rPr>
          <w:sz w:val="24"/>
          <w:szCs w:val="24"/>
        </w:rPr>
        <w:br w:type="page"/>
      </w:r>
    </w:p>
    <w:p w14:paraId="4B8B9696" w14:textId="3763C695" w:rsidR="00310815" w:rsidRDefault="00310815" w:rsidP="00472639">
      <w:pPr>
        <w:pStyle w:val="Heading2"/>
        <w:spacing w:after="240"/>
      </w:pPr>
      <w:r>
        <w:lastRenderedPageBreak/>
        <w:t>Träubleskuchen</w:t>
      </w:r>
      <w:r w:rsidR="009C6D27">
        <w:rPr>
          <w:rStyle w:val="FootnoteReference"/>
        </w:rPr>
        <w:footnoteReference w:id="1661"/>
      </w:r>
    </w:p>
    <w:p w14:paraId="502DD055" w14:textId="612E13A8" w:rsidR="00310815" w:rsidRDefault="00310815">
      <w:pPr>
        <w:rPr>
          <w:sz w:val="24"/>
          <w:szCs w:val="24"/>
        </w:rPr>
      </w:pPr>
      <w:r w:rsidRPr="00472639">
        <w:rPr>
          <w:sz w:val="24"/>
          <w:szCs w:val="24"/>
          <w:u w:val="single"/>
        </w:rPr>
        <w:t>Zutaten</w:t>
      </w:r>
      <w:r>
        <w:rPr>
          <w:sz w:val="24"/>
          <w:szCs w:val="24"/>
        </w:rPr>
        <w:t xml:space="preserve"> </w:t>
      </w:r>
      <w:r w:rsidR="00472639">
        <w:rPr>
          <w:sz w:val="24"/>
          <w:szCs w:val="24"/>
        </w:rPr>
        <w:t>(</w:t>
      </w:r>
      <w:r>
        <w:rPr>
          <w:sz w:val="24"/>
          <w:szCs w:val="24"/>
        </w:rPr>
        <w:t>für 1 Springform</w:t>
      </w:r>
      <w:r w:rsidR="00472639">
        <w:rPr>
          <w:sz w:val="24"/>
          <w:szCs w:val="24"/>
        </w:rPr>
        <w:t>):</w:t>
      </w:r>
    </w:p>
    <w:p w14:paraId="58EFD4B4" w14:textId="77777777" w:rsidR="00310815" w:rsidRPr="00472639" w:rsidRDefault="00310815">
      <w:pPr>
        <w:rPr>
          <w:i/>
          <w:iCs/>
          <w:sz w:val="24"/>
          <w:szCs w:val="24"/>
        </w:rPr>
      </w:pPr>
      <w:r w:rsidRPr="00472639">
        <w:rPr>
          <w:i/>
          <w:iCs/>
          <w:sz w:val="24"/>
          <w:szCs w:val="24"/>
        </w:rPr>
        <w:t>Für den Teig:</w:t>
      </w:r>
    </w:p>
    <w:p w14:paraId="5736BED4" w14:textId="77777777" w:rsidR="00310815" w:rsidRDefault="00310815">
      <w:pPr>
        <w:rPr>
          <w:sz w:val="24"/>
          <w:szCs w:val="24"/>
        </w:rPr>
      </w:pPr>
      <w:r>
        <w:rPr>
          <w:sz w:val="24"/>
          <w:szCs w:val="24"/>
        </w:rPr>
        <w:t>140 g Butter</w:t>
      </w:r>
    </w:p>
    <w:p w14:paraId="6FC01779" w14:textId="77777777" w:rsidR="00310815" w:rsidRDefault="00310815">
      <w:pPr>
        <w:rPr>
          <w:sz w:val="24"/>
          <w:szCs w:val="24"/>
        </w:rPr>
      </w:pPr>
      <w:r>
        <w:rPr>
          <w:sz w:val="24"/>
          <w:szCs w:val="24"/>
        </w:rPr>
        <w:t>100 g Zucker</w:t>
      </w:r>
    </w:p>
    <w:p w14:paraId="681DB557" w14:textId="77777777" w:rsidR="00310815" w:rsidRDefault="00310815">
      <w:pPr>
        <w:rPr>
          <w:sz w:val="24"/>
          <w:szCs w:val="24"/>
        </w:rPr>
      </w:pPr>
      <w:r>
        <w:rPr>
          <w:sz w:val="24"/>
          <w:szCs w:val="24"/>
        </w:rPr>
        <w:t>2 Eigelb</w:t>
      </w:r>
    </w:p>
    <w:p w14:paraId="69E1DEB8" w14:textId="77777777" w:rsidR="00310815" w:rsidRDefault="00310815">
      <w:pPr>
        <w:rPr>
          <w:sz w:val="24"/>
          <w:szCs w:val="24"/>
        </w:rPr>
      </w:pPr>
      <w:r>
        <w:rPr>
          <w:sz w:val="24"/>
          <w:szCs w:val="24"/>
        </w:rPr>
        <w:t>250 g Mehl</w:t>
      </w:r>
    </w:p>
    <w:p w14:paraId="1D29BD66" w14:textId="77777777" w:rsidR="00310815" w:rsidRDefault="00310815">
      <w:pPr>
        <w:rPr>
          <w:sz w:val="24"/>
          <w:szCs w:val="24"/>
        </w:rPr>
      </w:pPr>
      <w:r>
        <w:rPr>
          <w:sz w:val="24"/>
          <w:szCs w:val="24"/>
        </w:rPr>
        <w:t>1 Prise Salz</w:t>
      </w:r>
    </w:p>
    <w:p w14:paraId="55A31CD6" w14:textId="77777777" w:rsidR="00310815" w:rsidRDefault="00310815">
      <w:pPr>
        <w:rPr>
          <w:sz w:val="24"/>
          <w:szCs w:val="24"/>
        </w:rPr>
      </w:pPr>
    </w:p>
    <w:p w14:paraId="4DFCB9B8" w14:textId="77777777" w:rsidR="00310815" w:rsidRPr="00472639" w:rsidRDefault="00310815">
      <w:pPr>
        <w:rPr>
          <w:i/>
          <w:iCs/>
          <w:sz w:val="24"/>
          <w:szCs w:val="24"/>
        </w:rPr>
      </w:pPr>
      <w:r w:rsidRPr="00472639">
        <w:rPr>
          <w:i/>
          <w:iCs/>
          <w:sz w:val="24"/>
          <w:szCs w:val="24"/>
        </w:rPr>
        <w:t>Für die Füllung:</w:t>
      </w:r>
    </w:p>
    <w:p w14:paraId="175952EB" w14:textId="77777777" w:rsidR="00310815" w:rsidRDefault="00310815">
      <w:pPr>
        <w:rPr>
          <w:sz w:val="24"/>
          <w:szCs w:val="24"/>
        </w:rPr>
      </w:pPr>
      <w:r>
        <w:rPr>
          <w:sz w:val="24"/>
          <w:szCs w:val="24"/>
        </w:rPr>
        <w:t>4 Eiweiß</w:t>
      </w:r>
    </w:p>
    <w:p w14:paraId="241C4CBB" w14:textId="77777777" w:rsidR="00310815" w:rsidRDefault="00310815">
      <w:pPr>
        <w:rPr>
          <w:sz w:val="24"/>
          <w:szCs w:val="24"/>
        </w:rPr>
      </w:pPr>
      <w:r>
        <w:rPr>
          <w:sz w:val="24"/>
          <w:szCs w:val="24"/>
        </w:rPr>
        <w:t>100 g Zucker</w:t>
      </w:r>
    </w:p>
    <w:p w14:paraId="10348B62" w14:textId="3BBAA047" w:rsidR="00310815" w:rsidRDefault="00310815">
      <w:pPr>
        <w:rPr>
          <w:sz w:val="24"/>
          <w:szCs w:val="24"/>
        </w:rPr>
      </w:pPr>
      <w:r>
        <w:rPr>
          <w:sz w:val="24"/>
          <w:szCs w:val="24"/>
        </w:rPr>
        <w:t>100 g gemahlene Mandeln</w:t>
      </w:r>
    </w:p>
    <w:p w14:paraId="270416E1" w14:textId="77777777" w:rsidR="00310815" w:rsidRDefault="00310815">
      <w:pPr>
        <w:rPr>
          <w:sz w:val="24"/>
          <w:szCs w:val="24"/>
        </w:rPr>
      </w:pPr>
      <w:r>
        <w:rPr>
          <w:sz w:val="24"/>
          <w:szCs w:val="24"/>
        </w:rPr>
        <w:t>1 EL Stärke</w:t>
      </w:r>
    </w:p>
    <w:p w14:paraId="360363C7" w14:textId="77777777" w:rsidR="00310815" w:rsidRDefault="00310815">
      <w:pPr>
        <w:rPr>
          <w:sz w:val="24"/>
          <w:szCs w:val="24"/>
        </w:rPr>
      </w:pPr>
      <w:r>
        <w:rPr>
          <w:sz w:val="24"/>
          <w:szCs w:val="24"/>
        </w:rPr>
        <w:t>500 g Johannisbeeren</w:t>
      </w:r>
    </w:p>
    <w:p w14:paraId="126A5D17" w14:textId="77777777" w:rsidR="00310815" w:rsidRDefault="00310815">
      <w:pPr>
        <w:rPr>
          <w:sz w:val="24"/>
          <w:szCs w:val="24"/>
        </w:rPr>
      </w:pPr>
    </w:p>
    <w:p w14:paraId="20043CE9" w14:textId="7549890D" w:rsidR="00472639" w:rsidRDefault="00472639">
      <w:pPr>
        <w:rPr>
          <w:sz w:val="24"/>
          <w:szCs w:val="24"/>
        </w:rPr>
      </w:pPr>
      <w:r>
        <w:rPr>
          <w:sz w:val="24"/>
          <w:szCs w:val="24"/>
        </w:rPr>
        <w:t>Zubereitung:</w:t>
      </w:r>
    </w:p>
    <w:p w14:paraId="1A2E6914" w14:textId="77777777" w:rsidR="00472639" w:rsidRDefault="00310815" w:rsidP="00B40E8C">
      <w:pPr>
        <w:pStyle w:val="ListParagraph"/>
        <w:numPr>
          <w:ilvl w:val="0"/>
          <w:numId w:val="1653"/>
        </w:numPr>
        <w:spacing w:after="120"/>
        <w:ind w:left="714" w:hanging="357"/>
        <w:contextualSpacing w:val="0"/>
        <w:jc w:val="both"/>
        <w:rPr>
          <w:sz w:val="24"/>
          <w:szCs w:val="24"/>
        </w:rPr>
      </w:pPr>
      <w:r w:rsidRPr="00472639">
        <w:rPr>
          <w:sz w:val="24"/>
          <w:szCs w:val="24"/>
        </w:rPr>
        <w:t xml:space="preserve">Den </w:t>
      </w:r>
      <w:r w:rsidR="00C83298" w:rsidRPr="00472639">
        <w:rPr>
          <w:sz w:val="24"/>
          <w:szCs w:val="24"/>
        </w:rPr>
        <w:t>O</w:t>
      </w:r>
      <w:r w:rsidRPr="00472639">
        <w:rPr>
          <w:sz w:val="24"/>
          <w:szCs w:val="24"/>
        </w:rPr>
        <w:t xml:space="preserve">fen auf 170 Grad Ober- und Unterhitze vorheizen. Den Boden der Springform mit Backpapier belegen und den Rand gut einfetten. In einer Schüssel </w:t>
      </w:r>
      <w:r w:rsidR="00C83298" w:rsidRPr="00472639">
        <w:rPr>
          <w:sz w:val="24"/>
          <w:szCs w:val="24"/>
        </w:rPr>
        <w:t>die Zutaten für den Teig mischen und verkneten.</w:t>
      </w:r>
      <w:r w:rsidR="00472639">
        <w:rPr>
          <w:sz w:val="24"/>
          <w:szCs w:val="24"/>
        </w:rPr>
        <w:t xml:space="preserve"> </w:t>
      </w:r>
      <w:r w:rsidR="00C83298" w:rsidRPr="00472639">
        <w:rPr>
          <w:sz w:val="24"/>
          <w:szCs w:val="24"/>
        </w:rPr>
        <w:t>Den Teig in der Springform verteilen und festdrücken, dabei einen Rand von ungefähr 4 cm formen.</w:t>
      </w:r>
    </w:p>
    <w:p w14:paraId="52533700" w14:textId="77777777" w:rsidR="00472639" w:rsidRDefault="00C83298" w:rsidP="00B40E8C">
      <w:pPr>
        <w:pStyle w:val="ListParagraph"/>
        <w:numPr>
          <w:ilvl w:val="0"/>
          <w:numId w:val="1653"/>
        </w:numPr>
        <w:spacing w:after="120"/>
        <w:ind w:left="714" w:hanging="357"/>
        <w:contextualSpacing w:val="0"/>
        <w:jc w:val="both"/>
        <w:rPr>
          <w:sz w:val="24"/>
          <w:szCs w:val="24"/>
        </w:rPr>
      </w:pPr>
      <w:r w:rsidRPr="00472639">
        <w:rPr>
          <w:sz w:val="24"/>
          <w:szCs w:val="24"/>
        </w:rPr>
        <w:t>Für die Füllung die Eiweiße schaumig schlagen. Zucker dazugeben, dann das Eiweiß steif schlagen. Etwa ein Drittel des Eischnees beiseitestellen. Unter den Rest Mandeln, Stärke und Johannisbeeren heben, das Ganze auf dem Teigboden verteilen.</w:t>
      </w:r>
    </w:p>
    <w:p w14:paraId="4B71B034" w14:textId="6FB6C93E" w:rsidR="00C83298" w:rsidRPr="00472639" w:rsidRDefault="00C83298" w:rsidP="00B40E8C">
      <w:pPr>
        <w:pStyle w:val="ListParagraph"/>
        <w:numPr>
          <w:ilvl w:val="0"/>
          <w:numId w:val="1653"/>
        </w:numPr>
        <w:spacing w:after="120"/>
        <w:ind w:left="714" w:hanging="357"/>
        <w:contextualSpacing w:val="0"/>
        <w:jc w:val="both"/>
        <w:rPr>
          <w:sz w:val="24"/>
          <w:szCs w:val="24"/>
        </w:rPr>
      </w:pPr>
      <w:r w:rsidRPr="00472639">
        <w:rPr>
          <w:sz w:val="24"/>
          <w:szCs w:val="24"/>
        </w:rPr>
        <w:t>Den übrigen Eischnee darauf verstreichen. Den Kuchen zunächst 10 Minuten lang im Ofen backen, dann ein Stück Alufolie darüberlegen und noch mal 50 Minuten lang backen.</w:t>
      </w:r>
    </w:p>
    <w:p w14:paraId="7B567112" w14:textId="77777777" w:rsidR="00C83298" w:rsidRDefault="00C83298">
      <w:pPr>
        <w:rPr>
          <w:sz w:val="24"/>
          <w:szCs w:val="24"/>
        </w:rPr>
      </w:pPr>
    </w:p>
    <w:p w14:paraId="4BE827D5" w14:textId="73D983F2" w:rsidR="00310815" w:rsidRDefault="00C83298" w:rsidP="00472639">
      <w:pPr>
        <w:ind w:left="1416" w:hanging="1416"/>
        <w:jc w:val="both"/>
        <w:rPr>
          <w:sz w:val="24"/>
          <w:szCs w:val="24"/>
        </w:rPr>
      </w:pPr>
      <w:r>
        <w:rPr>
          <w:sz w:val="24"/>
          <w:szCs w:val="24"/>
        </w:rPr>
        <w:t>Kommentar:</w:t>
      </w:r>
      <w:r w:rsidR="00472639">
        <w:rPr>
          <w:sz w:val="24"/>
          <w:szCs w:val="24"/>
        </w:rPr>
        <w:tab/>
      </w:r>
      <w:r>
        <w:rPr>
          <w:sz w:val="24"/>
          <w:szCs w:val="24"/>
        </w:rPr>
        <w:t xml:space="preserve">Ein typisch schwäbischer Kuchen </w:t>
      </w:r>
      <w:r w:rsidRPr="00C83298">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Pr>
          <w:sz w:val="24"/>
          <w:szCs w:val="24"/>
        </w:rPr>
        <w:t xml:space="preserve"> Ich glaube, es gibt gar keine Übersetzung des Namens ins Hochdeutsche. Und Träubleskuchen ist einer meiner Lieblingskuchen! Einfach ein Gedicht!</w:t>
      </w:r>
      <w:r w:rsidR="00310815">
        <w:rPr>
          <w:sz w:val="24"/>
          <w:szCs w:val="24"/>
        </w:rPr>
        <w:br w:type="page"/>
      </w:r>
    </w:p>
    <w:p w14:paraId="40C2D883" w14:textId="6EC9B9C2" w:rsidR="0099017C" w:rsidRDefault="0099017C" w:rsidP="007A4945">
      <w:pPr>
        <w:pStyle w:val="Heading2"/>
        <w:spacing w:after="240"/>
      </w:pPr>
      <w:r>
        <w:lastRenderedPageBreak/>
        <w:t>Cheesecake</w:t>
      </w:r>
    </w:p>
    <w:p w14:paraId="0E592276" w14:textId="13078C80" w:rsidR="0099017C" w:rsidRDefault="0099017C">
      <w:pPr>
        <w:rPr>
          <w:sz w:val="24"/>
          <w:szCs w:val="24"/>
        </w:rPr>
      </w:pPr>
      <w:r w:rsidRPr="007A4945">
        <w:rPr>
          <w:sz w:val="24"/>
          <w:szCs w:val="24"/>
          <w:u w:val="single"/>
        </w:rPr>
        <w:t>Zutaten</w:t>
      </w:r>
      <w:r>
        <w:rPr>
          <w:sz w:val="24"/>
          <w:szCs w:val="24"/>
        </w:rPr>
        <w:t xml:space="preserve"> </w:t>
      </w:r>
      <w:r w:rsidR="007A4945">
        <w:rPr>
          <w:sz w:val="24"/>
          <w:szCs w:val="24"/>
        </w:rPr>
        <w:t>(</w:t>
      </w:r>
      <w:r>
        <w:rPr>
          <w:sz w:val="24"/>
          <w:szCs w:val="24"/>
        </w:rPr>
        <w:t>für 12 Stück</w:t>
      </w:r>
      <w:r w:rsidR="007A4945">
        <w:rPr>
          <w:sz w:val="24"/>
          <w:szCs w:val="24"/>
        </w:rPr>
        <w:t>e)</w:t>
      </w:r>
    </w:p>
    <w:p w14:paraId="5133F8FF" w14:textId="77777777" w:rsidR="0099017C" w:rsidRDefault="0099017C">
      <w:pPr>
        <w:rPr>
          <w:sz w:val="24"/>
          <w:szCs w:val="24"/>
        </w:rPr>
      </w:pPr>
      <w:r>
        <w:rPr>
          <w:sz w:val="24"/>
          <w:szCs w:val="24"/>
        </w:rPr>
        <w:t>250 g Cantuccini</w:t>
      </w:r>
    </w:p>
    <w:p w14:paraId="36B68761" w14:textId="77777777" w:rsidR="0099017C" w:rsidRDefault="0099017C">
      <w:pPr>
        <w:rPr>
          <w:sz w:val="24"/>
          <w:szCs w:val="24"/>
        </w:rPr>
      </w:pPr>
      <w:r>
        <w:rPr>
          <w:sz w:val="24"/>
          <w:szCs w:val="24"/>
        </w:rPr>
        <w:t>75 g Butter</w:t>
      </w:r>
    </w:p>
    <w:p w14:paraId="6D0FCD5C" w14:textId="77777777" w:rsidR="0099017C" w:rsidRDefault="0099017C">
      <w:pPr>
        <w:rPr>
          <w:sz w:val="24"/>
          <w:szCs w:val="24"/>
        </w:rPr>
      </w:pPr>
      <w:r>
        <w:rPr>
          <w:sz w:val="24"/>
          <w:szCs w:val="24"/>
        </w:rPr>
        <w:t>2 kleine Biolimetten</w:t>
      </w:r>
    </w:p>
    <w:p w14:paraId="3C7D237F" w14:textId="77777777" w:rsidR="0099017C" w:rsidRDefault="0099017C">
      <w:pPr>
        <w:rPr>
          <w:sz w:val="24"/>
          <w:szCs w:val="24"/>
        </w:rPr>
      </w:pPr>
      <w:r>
        <w:rPr>
          <w:sz w:val="24"/>
          <w:szCs w:val="24"/>
        </w:rPr>
        <w:t>800 g Frischkäse</w:t>
      </w:r>
    </w:p>
    <w:p w14:paraId="2E7D422D" w14:textId="77777777" w:rsidR="0099017C" w:rsidRDefault="0099017C">
      <w:pPr>
        <w:rPr>
          <w:sz w:val="24"/>
          <w:szCs w:val="24"/>
        </w:rPr>
      </w:pPr>
      <w:r>
        <w:rPr>
          <w:sz w:val="24"/>
          <w:szCs w:val="24"/>
        </w:rPr>
        <w:t>250 g Ricotta</w:t>
      </w:r>
    </w:p>
    <w:p w14:paraId="51129848" w14:textId="77777777" w:rsidR="0099017C" w:rsidRDefault="0099017C">
      <w:pPr>
        <w:rPr>
          <w:sz w:val="24"/>
          <w:szCs w:val="24"/>
        </w:rPr>
      </w:pPr>
      <w:r>
        <w:rPr>
          <w:sz w:val="24"/>
          <w:szCs w:val="24"/>
        </w:rPr>
        <w:t>150 g Zucker</w:t>
      </w:r>
    </w:p>
    <w:p w14:paraId="0FEE687D" w14:textId="77777777" w:rsidR="0099017C" w:rsidRDefault="0099017C">
      <w:pPr>
        <w:rPr>
          <w:sz w:val="24"/>
          <w:szCs w:val="24"/>
        </w:rPr>
      </w:pPr>
      <w:r>
        <w:rPr>
          <w:sz w:val="24"/>
          <w:szCs w:val="24"/>
        </w:rPr>
        <w:t>4 Eier</w:t>
      </w:r>
    </w:p>
    <w:p w14:paraId="75DA0529" w14:textId="77777777" w:rsidR="0099017C" w:rsidRDefault="0099017C">
      <w:pPr>
        <w:rPr>
          <w:sz w:val="24"/>
          <w:szCs w:val="24"/>
        </w:rPr>
      </w:pPr>
      <w:r>
        <w:rPr>
          <w:sz w:val="24"/>
          <w:szCs w:val="24"/>
        </w:rPr>
        <w:t>1 EL Speisestärke</w:t>
      </w:r>
    </w:p>
    <w:p w14:paraId="3E4BAD82" w14:textId="77777777" w:rsidR="0099017C" w:rsidRDefault="0099017C">
      <w:pPr>
        <w:rPr>
          <w:sz w:val="24"/>
          <w:szCs w:val="24"/>
        </w:rPr>
      </w:pPr>
      <w:r>
        <w:rPr>
          <w:sz w:val="24"/>
          <w:szCs w:val="24"/>
        </w:rPr>
        <w:t>350 g Erdbeeren</w:t>
      </w:r>
    </w:p>
    <w:p w14:paraId="1ADE32E3" w14:textId="77777777" w:rsidR="0099017C" w:rsidRDefault="0099017C">
      <w:pPr>
        <w:rPr>
          <w:sz w:val="24"/>
          <w:szCs w:val="24"/>
        </w:rPr>
      </w:pPr>
    </w:p>
    <w:p w14:paraId="06D17B5E" w14:textId="77777777" w:rsidR="0099017C" w:rsidRDefault="0099017C">
      <w:pPr>
        <w:rPr>
          <w:sz w:val="24"/>
          <w:szCs w:val="24"/>
        </w:rPr>
      </w:pPr>
      <w:r>
        <w:rPr>
          <w:sz w:val="24"/>
          <w:szCs w:val="24"/>
        </w:rPr>
        <w:t>Zubereitungszeit: 45 Minuten plus Back- und Kühlzeit</w:t>
      </w:r>
    </w:p>
    <w:p w14:paraId="2F9D1CAA" w14:textId="77777777" w:rsidR="00204851" w:rsidRPr="00A84A77" w:rsidRDefault="0099017C" w:rsidP="00B40E8C">
      <w:pPr>
        <w:pStyle w:val="ListParagraph"/>
        <w:numPr>
          <w:ilvl w:val="0"/>
          <w:numId w:val="1217"/>
        </w:numPr>
        <w:spacing w:after="120"/>
        <w:ind w:left="714" w:hanging="357"/>
        <w:contextualSpacing w:val="0"/>
        <w:jc w:val="both"/>
        <w:rPr>
          <w:sz w:val="24"/>
          <w:szCs w:val="24"/>
        </w:rPr>
      </w:pPr>
      <w:r w:rsidRPr="00A84A77">
        <w:rPr>
          <w:sz w:val="24"/>
          <w:szCs w:val="24"/>
        </w:rPr>
        <w:t>Den Boden und die Ränder</w:t>
      </w:r>
      <w:r w:rsidR="00204851" w:rsidRPr="00A84A77">
        <w:rPr>
          <w:sz w:val="24"/>
          <w:szCs w:val="24"/>
        </w:rPr>
        <w:t xml:space="preserve"> einer eckigen oder runden Backform (26 cm Durchmesser) mit Backpapier auslegen. Form von außen doppelt mit Alufolie einwickeln. Backofen auf 170 Grad (Umluft 150 Grad) vorheizen.</w:t>
      </w:r>
    </w:p>
    <w:p w14:paraId="262B39FE" w14:textId="7F33D63E" w:rsidR="00204851" w:rsidRPr="00A84A77" w:rsidRDefault="00204851" w:rsidP="00B40E8C">
      <w:pPr>
        <w:pStyle w:val="ListParagraph"/>
        <w:numPr>
          <w:ilvl w:val="0"/>
          <w:numId w:val="1217"/>
        </w:numPr>
        <w:spacing w:after="120"/>
        <w:ind w:left="714" w:hanging="357"/>
        <w:contextualSpacing w:val="0"/>
        <w:jc w:val="both"/>
        <w:rPr>
          <w:sz w:val="24"/>
          <w:szCs w:val="24"/>
        </w:rPr>
      </w:pPr>
      <w:r w:rsidRPr="00A84A77">
        <w:rPr>
          <w:sz w:val="24"/>
          <w:szCs w:val="24"/>
        </w:rPr>
        <w:t>Cantuccini in einen Gefrierbeutel geben, mit einer Teigrolle darauf</w:t>
      </w:r>
      <w:r w:rsidR="00A84A77" w:rsidRPr="00A84A77">
        <w:rPr>
          <w:sz w:val="24"/>
          <w:szCs w:val="24"/>
        </w:rPr>
        <w:t xml:space="preserve"> </w:t>
      </w:r>
      <w:r w:rsidRPr="00A84A77">
        <w:rPr>
          <w:sz w:val="24"/>
          <w:szCs w:val="24"/>
        </w:rPr>
        <w:t>klopfen und das Gebäck fein zerbröseln. Butter schmelzen. Keksbrösel mit der Butter vermischen. Krümelmasse gleichmäßig auf dem Boden der Form verteilen und leicht festdrücken.</w:t>
      </w:r>
    </w:p>
    <w:p w14:paraId="0DD07A56" w14:textId="69F0E51E" w:rsidR="00204851" w:rsidRPr="00A84A77" w:rsidRDefault="00204851" w:rsidP="00B40E8C">
      <w:pPr>
        <w:pStyle w:val="ListParagraph"/>
        <w:numPr>
          <w:ilvl w:val="0"/>
          <w:numId w:val="1217"/>
        </w:numPr>
        <w:spacing w:after="120"/>
        <w:ind w:left="714" w:hanging="357"/>
        <w:contextualSpacing w:val="0"/>
        <w:jc w:val="both"/>
        <w:rPr>
          <w:sz w:val="24"/>
          <w:szCs w:val="24"/>
        </w:rPr>
      </w:pPr>
      <w:r w:rsidRPr="00A84A77">
        <w:rPr>
          <w:sz w:val="24"/>
          <w:szCs w:val="24"/>
        </w:rPr>
        <w:t xml:space="preserve">Schale der Biolimetten fein abreiben und den Saft auspressen. Frischkäse, Ricotta, Limettenschale, -saft und Zucker mit den Quirlen des Handrührgeräts zu einer glatten Masse verrühren. Eier und Speisestärke nach und nach sorgfältig unterrühren. Frischkäsemasse auf dem Keksbröselboden geben und mit einem Teigschaber </w:t>
      </w:r>
      <w:r w:rsidR="00DA53A0" w:rsidRPr="00A84A77">
        <w:rPr>
          <w:sz w:val="24"/>
          <w:szCs w:val="24"/>
        </w:rPr>
        <w:t>glattstreichen</w:t>
      </w:r>
      <w:r w:rsidRPr="00A84A77">
        <w:rPr>
          <w:sz w:val="24"/>
          <w:szCs w:val="24"/>
        </w:rPr>
        <w:t>.</w:t>
      </w:r>
    </w:p>
    <w:p w14:paraId="2FCF97D7" w14:textId="4AD45573" w:rsidR="00204851" w:rsidRPr="00A84A77" w:rsidRDefault="00204851" w:rsidP="00B40E8C">
      <w:pPr>
        <w:pStyle w:val="ListParagraph"/>
        <w:numPr>
          <w:ilvl w:val="0"/>
          <w:numId w:val="1217"/>
        </w:numPr>
        <w:spacing w:after="120"/>
        <w:ind w:left="714" w:hanging="357"/>
        <w:contextualSpacing w:val="0"/>
        <w:jc w:val="both"/>
        <w:rPr>
          <w:sz w:val="24"/>
          <w:szCs w:val="24"/>
        </w:rPr>
      </w:pPr>
      <w:r w:rsidRPr="00A84A77">
        <w:rPr>
          <w:sz w:val="24"/>
          <w:szCs w:val="24"/>
        </w:rPr>
        <w:t xml:space="preserve">Backform auf ein tiefes Backblech stellen und </w:t>
      </w:r>
      <w:r w:rsidR="00DA53A0" w:rsidRPr="00A84A77">
        <w:rPr>
          <w:sz w:val="24"/>
          <w:szCs w:val="24"/>
        </w:rPr>
        <w:t>auf die mittlere Schiene</w:t>
      </w:r>
      <w:r w:rsidRPr="00A84A77">
        <w:rPr>
          <w:sz w:val="24"/>
          <w:szCs w:val="24"/>
        </w:rPr>
        <w:t xml:space="preserve"> des </w:t>
      </w:r>
      <w:r w:rsidR="00A84A77" w:rsidRPr="00A84A77">
        <w:rPr>
          <w:sz w:val="24"/>
          <w:szCs w:val="24"/>
        </w:rPr>
        <w:t>Backofens</w:t>
      </w:r>
      <w:r w:rsidRPr="00A84A77">
        <w:rPr>
          <w:sz w:val="24"/>
          <w:szCs w:val="24"/>
        </w:rPr>
        <w:t xml:space="preserve"> schieben. Dann ca. 3 cm hoch kochendes Wasser in das Backblech gießen. Limetten-Cheese-Cake etwa 1 Stunde im Wasserbad backen. Kuchen vorsichtig herausheben, Alufolie entfern</w:t>
      </w:r>
      <w:r w:rsidR="00A84A77" w:rsidRPr="00A84A77">
        <w:rPr>
          <w:sz w:val="24"/>
          <w:szCs w:val="24"/>
        </w:rPr>
        <w:t>e</w:t>
      </w:r>
      <w:r w:rsidRPr="00A84A77">
        <w:rPr>
          <w:sz w:val="24"/>
          <w:szCs w:val="24"/>
        </w:rPr>
        <w:t xml:space="preserve">n und den </w:t>
      </w:r>
      <w:r w:rsidR="007035B3" w:rsidRPr="00A84A77">
        <w:rPr>
          <w:sz w:val="24"/>
          <w:szCs w:val="24"/>
        </w:rPr>
        <w:t>Cheesecake</w:t>
      </w:r>
      <w:r w:rsidRPr="00A84A77">
        <w:rPr>
          <w:sz w:val="24"/>
          <w:szCs w:val="24"/>
        </w:rPr>
        <w:t xml:space="preserve"> auf einem </w:t>
      </w:r>
      <w:r w:rsidR="00A84A77" w:rsidRPr="00A84A77">
        <w:rPr>
          <w:sz w:val="24"/>
          <w:szCs w:val="24"/>
        </w:rPr>
        <w:t>G</w:t>
      </w:r>
      <w:r w:rsidRPr="00A84A77">
        <w:rPr>
          <w:sz w:val="24"/>
          <w:szCs w:val="24"/>
        </w:rPr>
        <w:t>itter 1 Stunde abkühlen lassen. Danach für mindestens 4 Stunden in den Kühlschrank stellen. Erdbeeren putzen, halbieren, getrennt vom Kuchen mitnehmen und diesen vor Ort damit verzieren.</w:t>
      </w:r>
    </w:p>
    <w:p w14:paraId="67B11525" w14:textId="11027410" w:rsidR="0099017C" w:rsidRDefault="0099017C">
      <w:pPr>
        <w:rPr>
          <w:sz w:val="24"/>
          <w:szCs w:val="24"/>
        </w:rPr>
      </w:pPr>
      <w:r>
        <w:rPr>
          <w:sz w:val="24"/>
          <w:szCs w:val="24"/>
        </w:rPr>
        <w:br w:type="page"/>
      </w:r>
    </w:p>
    <w:p w14:paraId="380DE3A2" w14:textId="7F102A3B" w:rsidR="002B2716" w:rsidRPr="00AB1146" w:rsidRDefault="002B2716" w:rsidP="008C11D1">
      <w:pPr>
        <w:pStyle w:val="Heading2"/>
        <w:spacing w:after="240"/>
      </w:pPr>
      <w:r w:rsidRPr="00AB1146">
        <w:lastRenderedPageBreak/>
        <w:t>Rotkäppchentorte</w:t>
      </w:r>
      <w:r w:rsidR="009C15BB">
        <w:rPr>
          <w:rStyle w:val="FootnoteReference"/>
          <w:lang w:val="en-US"/>
        </w:rPr>
        <w:footnoteReference w:id="1662"/>
      </w:r>
      <w:r w:rsidR="00D551B6" w:rsidRPr="00AB1146">
        <w:t xml:space="preserve"> </w:t>
      </w:r>
    </w:p>
    <w:p w14:paraId="5B3D2330" w14:textId="7FB6F670" w:rsidR="002B2716" w:rsidRDefault="002B2716">
      <w:pPr>
        <w:rPr>
          <w:sz w:val="24"/>
          <w:szCs w:val="24"/>
        </w:rPr>
      </w:pPr>
      <w:r w:rsidRPr="008C11D1">
        <w:rPr>
          <w:sz w:val="24"/>
          <w:szCs w:val="24"/>
          <w:u w:val="single"/>
        </w:rPr>
        <w:t>Zutaten</w:t>
      </w:r>
      <w:r>
        <w:rPr>
          <w:sz w:val="24"/>
          <w:szCs w:val="24"/>
        </w:rPr>
        <w:t xml:space="preserve"> </w:t>
      </w:r>
      <w:r w:rsidR="008C11D1">
        <w:rPr>
          <w:sz w:val="24"/>
          <w:szCs w:val="24"/>
        </w:rPr>
        <w:t>(</w:t>
      </w:r>
      <w:r>
        <w:rPr>
          <w:sz w:val="24"/>
          <w:szCs w:val="24"/>
        </w:rPr>
        <w:t>für 12 Stück</w:t>
      </w:r>
      <w:r w:rsidR="008C11D1">
        <w:rPr>
          <w:sz w:val="24"/>
          <w:szCs w:val="24"/>
        </w:rPr>
        <w:t>e):</w:t>
      </w:r>
    </w:p>
    <w:p w14:paraId="2118BE29" w14:textId="77777777" w:rsidR="002B2716" w:rsidRDefault="002B2716">
      <w:pPr>
        <w:rPr>
          <w:sz w:val="24"/>
          <w:szCs w:val="24"/>
        </w:rPr>
      </w:pPr>
      <w:r>
        <w:rPr>
          <w:sz w:val="24"/>
          <w:szCs w:val="24"/>
        </w:rPr>
        <w:t xml:space="preserve">500 g Sauerkirschen </w:t>
      </w:r>
    </w:p>
    <w:p w14:paraId="0C8BD94A" w14:textId="77777777" w:rsidR="002B2716" w:rsidRDefault="002B2716">
      <w:pPr>
        <w:rPr>
          <w:sz w:val="24"/>
          <w:szCs w:val="24"/>
        </w:rPr>
      </w:pPr>
      <w:r>
        <w:rPr>
          <w:sz w:val="24"/>
          <w:szCs w:val="24"/>
        </w:rPr>
        <w:t>160 g Mehl</w:t>
      </w:r>
    </w:p>
    <w:p w14:paraId="212F9A99" w14:textId="77777777" w:rsidR="002B2716" w:rsidRDefault="002B2716">
      <w:pPr>
        <w:rPr>
          <w:sz w:val="24"/>
          <w:szCs w:val="24"/>
        </w:rPr>
      </w:pPr>
      <w:r>
        <w:rPr>
          <w:sz w:val="24"/>
          <w:szCs w:val="24"/>
        </w:rPr>
        <w:t>1 Päckchen Vanillepuddingpulver</w:t>
      </w:r>
    </w:p>
    <w:p w14:paraId="06A2254F" w14:textId="1E1F5341" w:rsidR="002B2716" w:rsidRDefault="002B2716">
      <w:pPr>
        <w:rPr>
          <w:sz w:val="24"/>
          <w:szCs w:val="24"/>
        </w:rPr>
      </w:pPr>
      <w:r>
        <w:rPr>
          <w:sz w:val="24"/>
          <w:szCs w:val="24"/>
        </w:rPr>
        <w:t>2TL Backpulver</w:t>
      </w:r>
    </w:p>
    <w:p w14:paraId="43C4C422" w14:textId="77777777" w:rsidR="002B2716" w:rsidRDefault="002B2716">
      <w:pPr>
        <w:rPr>
          <w:sz w:val="24"/>
          <w:szCs w:val="24"/>
        </w:rPr>
      </w:pPr>
      <w:r>
        <w:rPr>
          <w:sz w:val="24"/>
          <w:szCs w:val="24"/>
        </w:rPr>
        <w:t>150 g weiche Butter</w:t>
      </w:r>
    </w:p>
    <w:p w14:paraId="1A5487B5" w14:textId="77777777" w:rsidR="002B2716" w:rsidRDefault="002B2716">
      <w:pPr>
        <w:rPr>
          <w:sz w:val="24"/>
          <w:szCs w:val="24"/>
        </w:rPr>
      </w:pPr>
      <w:r>
        <w:rPr>
          <w:sz w:val="24"/>
          <w:szCs w:val="24"/>
        </w:rPr>
        <w:t>200g feiner Zucker</w:t>
      </w:r>
    </w:p>
    <w:p w14:paraId="640B9859" w14:textId="77777777" w:rsidR="002B2716" w:rsidRDefault="002B2716">
      <w:pPr>
        <w:rPr>
          <w:sz w:val="24"/>
          <w:szCs w:val="24"/>
        </w:rPr>
      </w:pPr>
      <w:r>
        <w:rPr>
          <w:sz w:val="24"/>
          <w:szCs w:val="24"/>
        </w:rPr>
        <w:t>2 Tüten Bourbon-Vanillezucker</w:t>
      </w:r>
    </w:p>
    <w:p w14:paraId="5B74F18C" w14:textId="77777777" w:rsidR="002B2716" w:rsidRDefault="002B2716">
      <w:pPr>
        <w:rPr>
          <w:sz w:val="24"/>
          <w:szCs w:val="24"/>
        </w:rPr>
      </w:pPr>
      <w:r>
        <w:rPr>
          <w:sz w:val="24"/>
          <w:szCs w:val="24"/>
        </w:rPr>
        <w:t>Salz</w:t>
      </w:r>
    </w:p>
    <w:p w14:paraId="0E7E692A" w14:textId="77777777" w:rsidR="002B2716" w:rsidRDefault="002B2716">
      <w:pPr>
        <w:rPr>
          <w:sz w:val="24"/>
          <w:szCs w:val="24"/>
        </w:rPr>
      </w:pPr>
      <w:r>
        <w:rPr>
          <w:sz w:val="24"/>
          <w:szCs w:val="24"/>
        </w:rPr>
        <w:t>3 Eier</w:t>
      </w:r>
    </w:p>
    <w:p w14:paraId="7335A1B7" w14:textId="77777777" w:rsidR="002B2716" w:rsidRDefault="002B2716">
      <w:pPr>
        <w:rPr>
          <w:sz w:val="24"/>
          <w:szCs w:val="24"/>
        </w:rPr>
      </w:pPr>
      <w:r>
        <w:rPr>
          <w:sz w:val="24"/>
          <w:szCs w:val="24"/>
        </w:rPr>
        <w:t>100 ml Milch</w:t>
      </w:r>
    </w:p>
    <w:p w14:paraId="459B6492" w14:textId="77777777" w:rsidR="002B2716" w:rsidRDefault="002B2716">
      <w:pPr>
        <w:rPr>
          <w:sz w:val="24"/>
          <w:szCs w:val="24"/>
        </w:rPr>
      </w:pPr>
      <w:r>
        <w:rPr>
          <w:sz w:val="24"/>
          <w:szCs w:val="24"/>
        </w:rPr>
        <w:t>50 g Nutella</w:t>
      </w:r>
    </w:p>
    <w:p w14:paraId="46ADF848" w14:textId="77777777" w:rsidR="002B2716" w:rsidRDefault="002B2716">
      <w:pPr>
        <w:rPr>
          <w:sz w:val="24"/>
          <w:szCs w:val="24"/>
        </w:rPr>
      </w:pPr>
      <w:r>
        <w:rPr>
          <w:sz w:val="24"/>
          <w:szCs w:val="24"/>
        </w:rPr>
        <w:t>600 g Sahnequark</w:t>
      </w:r>
    </w:p>
    <w:p w14:paraId="79DC1AB8" w14:textId="77777777" w:rsidR="002B2716" w:rsidRDefault="002B2716">
      <w:pPr>
        <w:rPr>
          <w:sz w:val="24"/>
          <w:szCs w:val="24"/>
        </w:rPr>
      </w:pPr>
      <w:r>
        <w:rPr>
          <w:sz w:val="24"/>
          <w:szCs w:val="24"/>
        </w:rPr>
        <w:t>3 Päckchen Sahnesteif</w:t>
      </w:r>
    </w:p>
    <w:p w14:paraId="31AACF08" w14:textId="77777777" w:rsidR="006436D8" w:rsidRDefault="002B2716">
      <w:pPr>
        <w:rPr>
          <w:sz w:val="24"/>
          <w:szCs w:val="24"/>
        </w:rPr>
      </w:pPr>
      <w:r>
        <w:rPr>
          <w:sz w:val="24"/>
          <w:szCs w:val="24"/>
        </w:rPr>
        <w:t>230 ml Kirschwasser</w:t>
      </w:r>
    </w:p>
    <w:p w14:paraId="5542983B" w14:textId="77777777" w:rsidR="006436D8" w:rsidRDefault="006436D8">
      <w:pPr>
        <w:rPr>
          <w:sz w:val="24"/>
          <w:szCs w:val="24"/>
        </w:rPr>
      </w:pPr>
      <w:r>
        <w:rPr>
          <w:sz w:val="24"/>
          <w:szCs w:val="24"/>
        </w:rPr>
        <w:t>1 Päckchen Tortenguss rot</w:t>
      </w:r>
    </w:p>
    <w:p w14:paraId="2C9AC14B" w14:textId="77777777" w:rsidR="006436D8" w:rsidRDefault="006436D8">
      <w:pPr>
        <w:rPr>
          <w:sz w:val="24"/>
          <w:szCs w:val="24"/>
        </w:rPr>
      </w:pPr>
    </w:p>
    <w:p w14:paraId="3257E8EF" w14:textId="77777777" w:rsidR="006436D8" w:rsidRDefault="006436D8">
      <w:pPr>
        <w:rPr>
          <w:sz w:val="24"/>
          <w:szCs w:val="24"/>
        </w:rPr>
      </w:pPr>
      <w:r>
        <w:rPr>
          <w:sz w:val="24"/>
          <w:szCs w:val="24"/>
        </w:rPr>
        <w:t>Zubereitungszeit:</w:t>
      </w:r>
      <w:r>
        <w:rPr>
          <w:sz w:val="24"/>
          <w:szCs w:val="24"/>
        </w:rPr>
        <w:tab/>
        <w:t>60 Minuten</w:t>
      </w:r>
    </w:p>
    <w:p w14:paraId="2025471D" w14:textId="0BE496A0" w:rsidR="006436D8" w:rsidRPr="00935167" w:rsidRDefault="006436D8" w:rsidP="00B40E8C">
      <w:pPr>
        <w:pStyle w:val="ListParagraph"/>
        <w:numPr>
          <w:ilvl w:val="0"/>
          <w:numId w:val="1208"/>
        </w:numPr>
        <w:spacing w:after="120"/>
        <w:ind w:left="714" w:hanging="357"/>
        <w:contextualSpacing w:val="0"/>
        <w:jc w:val="both"/>
        <w:rPr>
          <w:sz w:val="24"/>
          <w:szCs w:val="24"/>
        </w:rPr>
      </w:pPr>
      <w:r w:rsidRPr="00935167">
        <w:rPr>
          <w:sz w:val="24"/>
          <w:szCs w:val="24"/>
        </w:rPr>
        <w:t xml:space="preserve">Backofen auf 180 Grad (Umluft 170 Grad) vorheizen. Boden und Rand der Springform mit Backpapier auskleiden. Die Kirschen waschen, entsteinen und auf Küchenkrepp abtropfen lassen. Mehl mit Vanillepuddingpulver und 2 TL Backpulver mischen. Butter mit 150 g Zucker, 1 Tüte Vanillezucker und 1 Prise Salz cremig rühren. Eier nacheinander einrühren, dann 75 ml Milch zufügen. Zuletzt die Mehlmischung portionsweise dazusieben und unterrühren. Die Hälfte des Teigs in die Backform geben und </w:t>
      </w:r>
      <w:r w:rsidR="00DA53A0" w:rsidRPr="00935167">
        <w:rPr>
          <w:sz w:val="24"/>
          <w:szCs w:val="24"/>
        </w:rPr>
        <w:t>glattstreichen</w:t>
      </w:r>
      <w:r w:rsidRPr="00935167">
        <w:rPr>
          <w:sz w:val="24"/>
          <w:szCs w:val="24"/>
        </w:rPr>
        <w:t>.</w:t>
      </w:r>
    </w:p>
    <w:p w14:paraId="6AF5C197" w14:textId="6F5EE1F5" w:rsidR="006436D8" w:rsidRPr="00935167" w:rsidRDefault="006436D8" w:rsidP="00B40E8C">
      <w:pPr>
        <w:pStyle w:val="ListParagraph"/>
        <w:numPr>
          <w:ilvl w:val="0"/>
          <w:numId w:val="1208"/>
        </w:numPr>
        <w:spacing w:after="120"/>
        <w:ind w:left="714" w:hanging="357"/>
        <w:contextualSpacing w:val="0"/>
        <w:jc w:val="both"/>
        <w:rPr>
          <w:sz w:val="24"/>
          <w:szCs w:val="24"/>
        </w:rPr>
      </w:pPr>
      <w:r w:rsidRPr="00935167">
        <w:rPr>
          <w:sz w:val="24"/>
          <w:szCs w:val="24"/>
        </w:rPr>
        <w:t xml:space="preserve">Den restlichen Teig mit der Nutella und der restlichen Milch verrühren. Auf dem hellen Teig verteilen und ebenfalls </w:t>
      </w:r>
      <w:r w:rsidR="00DA53A0" w:rsidRPr="00935167">
        <w:rPr>
          <w:sz w:val="24"/>
          <w:szCs w:val="24"/>
        </w:rPr>
        <w:t>glattstreichen</w:t>
      </w:r>
      <w:r w:rsidRPr="00935167">
        <w:rPr>
          <w:sz w:val="24"/>
          <w:szCs w:val="24"/>
        </w:rPr>
        <w:t>. Die Kirschen auf dem Teig verteilen und leicht eindrücken. Den Boden ca. 40 Minuten auf der mittleren Schiene backen, dann aus dem Ofen nehmen und in der Form auskühlen lassen.</w:t>
      </w:r>
    </w:p>
    <w:p w14:paraId="3340F38C" w14:textId="408A3430" w:rsidR="006436D8" w:rsidRPr="00935167" w:rsidRDefault="006436D8" w:rsidP="00B40E8C">
      <w:pPr>
        <w:pStyle w:val="ListParagraph"/>
        <w:numPr>
          <w:ilvl w:val="0"/>
          <w:numId w:val="1208"/>
        </w:numPr>
        <w:spacing w:after="120"/>
        <w:ind w:left="714" w:hanging="357"/>
        <w:contextualSpacing w:val="0"/>
        <w:jc w:val="both"/>
        <w:rPr>
          <w:sz w:val="24"/>
          <w:szCs w:val="24"/>
        </w:rPr>
      </w:pPr>
      <w:r w:rsidRPr="00935167">
        <w:rPr>
          <w:sz w:val="24"/>
          <w:szCs w:val="24"/>
        </w:rPr>
        <w:t xml:space="preserve">Quark, 50 g Zucker und 1 Tüte Vanillezucker verrühren, dann Sahnesteif unterrühren. Die Masse zügig auf dem Schoko-Kirsch-Boden verteilen und </w:t>
      </w:r>
      <w:r w:rsidR="00DA53A0" w:rsidRPr="00935167">
        <w:rPr>
          <w:sz w:val="24"/>
          <w:szCs w:val="24"/>
        </w:rPr>
        <w:t>glattstreichen</w:t>
      </w:r>
      <w:r w:rsidRPr="00935167">
        <w:rPr>
          <w:sz w:val="24"/>
          <w:szCs w:val="24"/>
        </w:rPr>
        <w:t>.</w:t>
      </w:r>
    </w:p>
    <w:p w14:paraId="1F31F220" w14:textId="672DE243" w:rsidR="006436D8" w:rsidRPr="00935167" w:rsidRDefault="006436D8" w:rsidP="00B40E8C">
      <w:pPr>
        <w:pStyle w:val="ListParagraph"/>
        <w:numPr>
          <w:ilvl w:val="0"/>
          <w:numId w:val="1208"/>
        </w:numPr>
        <w:spacing w:after="120"/>
        <w:ind w:left="714" w:hanging="357"/>
        <w:contextualSpacing w:val="0"/>
        <w:jc w:val="both"/>
        <w:rPr>
          <w:sz w:val="24"/>
          <w:szCs w:val="24"/>
        </w:rPr>
      </w:pPr>
      <w:r w:rsidRPr="00935167">
        <w:rPr>
          <w:sz w:val="24"/>
          <w:szCs w:val="24"/>
        </w:rPr>
        <w:lastRenderedPageBreak/>
        <w:t>Kirschsaft aufkochen. Kir</w:t>
      </w:r>
      <w:r w:rsidR="00935167" w:rsidRPr="00935167">
        <w:rPr>
          <w:sz w:val="24"/>
          <w:szCs w:val="24"/>
        </w:rPr>
        <w:t>s</w:t>
      </w:r>
      <w:r w:rsidRPr="00935167">
        <w:rPr>
          <w:sz w:val="24"/>
          <w:szCs w:val="24"/>
        </w:rPr>
        <w:t>chwasser und Tortengu</w:t>
      </w:r>
      <w:r w:rsidR="00935167" w:rsidRPr="00935167">
        <w:rPr>
          <w:sz w:val="24"/>
          <w:szCs w:val="24"/>
        </w:rPr>
        <w:t>s</w:t>
      </w:r>
      <w:r w:rsidRPr="00935167">
        <w:rPr>
          <w:sz w:val="24"/>
          <w:szCs w:val="24"/>
        </w:rPr>
        <w:t>s</w:t>
      </w:r>
      <w:r w:rsidR="00935167" w:rsidRPr="00935167">
        <w:rPr>
          <w:sz w:val="24"/>
          <w:szCs w:val="24"/>
        </w:rPr>
        <w:t>pulver in eine Schüssel geben. Den kochend heißen Kirschsaft zufügen und 30 Sekunden mit einem Schneebesen unterrühren. Den Tortenguss danach sofort gleichmäßig auf der Quarkmasse verteilen. Die Rotkäppchentorte bis zum Servieren kühl stellen. Nach Belieben mit Sahnetupfen und frischen Kirschen dekorieren.</w:t>
      </w:r>
    </w:p>
    <w:p w14:paraId="6263C6AB" w14:textId="6CFF7B2C" w:rsidR="002B2716" w:rsidRDefault="002B2716">
      <w:pPr>
        <w:rPr>
          <w:sz w:val="24"/>
          <w:szCs w:val="24"/>
        </w:rPr>
      </w:pPr>
      <w:r>
        <w:rPr>
          <w:sz w:val="24"/>
          <w:szCs w:val="24"/>
        </w:rPr>
        <w:br w:type="page"/>
      </w:r>
    </w:p>
    <w:p w14:paraId="75845FCA" w14:textId="2609D602" w:rsidR="00E43FBC" w:rsidRDefault="00E43FBC" w:rsidP="008C11D1">
      <w:pPr>
        <w:pStyle w:val="Heading2"/>
        <w:spacing w:after="240"/>
      </w:pPr>
      <w:r>
        <w:lastRenderedPageBreak/>
        <w:t>Mandeldreiecke</w:t>
      </w:r>
    </w:p>
    <w:p w14:paraId="5E73CEFA" w14:textId="5A3B0625" w:rsidR="00E43FBC" w:rsidRDefault="00E43FBC">
      <w:pPr>
        <w:rPr>
          <w:sz w:val="24"/>
          <w:szCs w:val="24"/>
        </w:rPr>
      </w:pPr>
      <w:r w:rsidRPr="008C11D1">
        <w:rPr>
          <w:sz w:val="24"/>
          <w:szCs w:val="24"/>
          <w:u w:val="single"/>
        </w:rPr>
        <w:t>Zutaten</w:t>
      </w:r>
      <w:r>
        <w:rPr>
          <w:sz w:val="24"/>
          <w:szCs w:val="24"/>
        </w:rPr>
        <w:t xml:space="preserve"> </w:t>
      </w:r>
      <w:r w:rsidR="008C11D1">
        <w:rPr>
          <w:sz w:val="24"/>
          <w:szCs w:val="24"/>
        </w:rPr>
        <w:t>(</w:t>
      </w:r>
      <w:r>
        <w:rPr>
          <w:sz w:val="24"/>
          <w:szCs w:val="24"/>
        </w:rPr>
        <w:t>für ca. 70 Stück</w:t>
      </w:r>
      <w:r w:rsidR="008C11D1">
        <w:rPr>
          <w:sz w:val="24"/>
          <w:szCs w:val="24"/>
        </w:rPr>
        <w:t>e):</w:t>
      </w:r>
    </w:p>
    <w:p w14:paraId="2F31B386" w14:textId="50A82A45" w:rsidR="00E43FBC" w:rsidRDefault="00E43FBC">
      <w:pPr>
        <w:rPr>
          <w:sz w:val="24"/>
          <w:szCs w:val="24"/>
        </w:rPr>
      </w:pPr>
      <w:r>
        <w:rPr>
          <w:sz w:val="24"/>
          <w:szCs w:val="24"/>
        </w:rPr>
        <w:t xml:space="preserve">100 g </w:t>
      </w:r>
      <w:r w:rsidR="00974A34">
        <w:rPr>
          <w:sz w:val="24"/>
          <w:szCs w:val="24"/>
        </w:rPr>
        <w:t>Erdnüsse</w:t>
      </w:r>
    </w:p>
    <w:p w14:paraId="4635BA81" w14:textId="77777777" w:rsidR="006D11AD" w:rsidRDefault="00E43FBC">
      <w:pPr>
        <w:rPr>
          <w:sz w:val="24"/>
          <w:szCs w:val="24"/>
        </w:rPr>
      </w:pPr>
      <w:r>
        <w:rPr>
          <w:sz w:val="24"/>
          <w:szCs w:val="24"/>
        </w:rPr>
        <w:t>100 g getrocknete Cranberr</w:t>
      </w:r>
      <w:r w:rsidR="006D11AD">
        <w:rPr>
          <w:sz w:val="24"/>
          <w:szCs w:val="24"/>
        </w:rPr>
        <w:t>ys</w:t>
      </w:r>
    </w:p>
    <w:p w14:paraId="397638DD" w14:textId="77777777" w:rsidR="006D11AD" w:rsidRDefault="006D11AD">
      <w:pPr>
        <w:rPr>
          <w:sz w:val="24"/>
          <w:szCs w:val="24"/>
        </w:rPr>
      </w:pPr>
      <w:r>
        <w:rPr>
          <w:sz w:val="24"/>
          <w:szCs w:val="24"/>
        </w:rPr>
        <w:t>250 g Zartbitterkuvertüre</w:t>
      </w:r>
    </w:p>
    <w:p w14:paraId="45D48B16" w14:textId="77777777" w:rsidR="006D11AD" w:rsidRDefault="006D11AD">
      <w:pPr>
        <w:rPr>
          <w:sz w:val="24"/>
          <w:szCs w:val="24"/>
        </w:rPr>
      </w:pPr>
      <w:r>
        <w:rPr>
          <w:sz w:val="24"/>
          <w:szCs w:val="24"/>
        </w:rPr>
        <w:t>2 Eier</w:t>
      </w:r>
    </w:p>
    <w:p w14:paraId="4979D179" w14:textId="77777777" w:rsidR="006D11AD" w:rsidRDefault="006D11AD">
      <w:pPr>
        <w:rPr>
          <w:sz w:val="24"/>
          <w:szCs w:val="24"/>
        </w:rPr>
      </w:pPr>
      <w:r>
        <w:rPr>
          <w:sz w:val="24"/>
          <w:szCs w:val="24"/>
        </w:rPr>
        <w:t>250 g Zucker</w:t>
      </w:r>
    </w:p>
    <w:p w14:paraId="1F902A12" w14:textId="77777777" w:rsidR="006D11AD" w:rsidRDefault="006D11AD">
      <w:pPr>
        <w:rPr>
          <w:sz w:val="24"/>
          <w:szCs w:val="24"/>
        </w:rPr>
      </w:pPr>
      <w:r>
        <w:rPr>
          <w:sz w:val="24"/>
          <w:szCs w:val="24"/>
        </w:rPr>
        <w:t>Salz</w:t>
      </w:r>
    </w:p>
    <w:p w14:paraId="2A077E07" w14:textId="068D9BCC" w:rsidR="006D11AD" w:rsidRDefault="006D11AD">
      <w:pPr>
        <w:rPr>
          <w:sz w:val="24"/>
          <w:szCs w:val="24"/>
        </w:rPr>
      </w:pPr>
      <w:r>
        <w:rPr>
          <w:sz w:val="24"/>
          <w:szCs w:val="24"/>
        </w:rPr>
        <w:t>200 g Gemahlene Mandeln</w:t>
      </w:r>
    </w:p>
    <w:p w14:paraId="733D0429" w14:textId="77777777" w:rsidR="006D11AD" w:rsidRDefault="006D11AD">
      <w:pPr>
        <w:rPr>
          <w:sz w:val="24"/>
          <w:szCs w:val="24"/>
        </w:rPr>
      </w:pPr>
      <w:r>
        <w:rPr>
          <w:sz w:val="24"/>
          <w:szCs w:val="24"/>
        </w:rPr>
        <w:t>50 g Mehl</w:t>
      </w:r>
    </w:p>
    <w:p w14:paraId="4C8A1861" w14:textId="77777777" w:rsidR="006D11AD" w:rsidRDefault="006D11AD">
      <w:pPr>
        <w:rPr>
          <w:sz w:val="24"/>
          <w:szCs w:val="24"/>
        </w:rPr>
      </w:pPr>
    </w:p>
    <w:p w14:paraId="1452E2C2" w14:textId="5F83FDE3" w:rsidR="008C11D1" w:rsidRDefault="008C11D1">
      <w:pPr>
        <w:rPr>
          <w:sz w:val="24"/>
          <w:szCs w:val="24"/>
        </w:rPr>
      </w:pPr>
      <w:r>
        <w:rPr>
          <w:sz w:val="24"/>
          <w:szCs w:val="24"/>
        </w:rPr>
        <w:t>Zubereitung:</w:t>
      </w:r>
    </w:p>
    <w:p w14:paraId="268B827C" w14:textId="135A3C63" w:rsidR="00AA3C2D" w:rsidRPr="000D395A" w:rsidRDefault="006D11AD" w:rsidP="00B40E8C">
      <w:pPr>
        <w:pStyle w:val="ListParagraph"/>
        <w:numPr>
          <w:ilvl w:val="0"/>
          <w:numId w:val="1177"/>
        </w:numPr>
        <w:spacing w:after="120"/>
        <w:ind w:left="714" w:hanging="357"/>
        <w:contextualSpacing w:val="0"/>
        <w:jc w:val="both"/>
        <w:rPr>
          <w:sz w:val="24"/>
          <w:szCs w:val="24"/>
        </w:rPr>
      </w:pPr>
      <w:r w:rsidRPr="000D395A">
        <w:rPr>
          <w:sz w:val="24"/>
          <w:szCs w:val="24"/>
        </w:rPr>
        <w:t xml:space="preserve">Erdnüsse und </w:t>
      </w:r>
      <w:r w:rsidR="00AA3C2D" w:rsidRPr="000D395A">
        <w:rPr>
          <w:sz w:val="24"/>
          <w:szCs w:val="24"/>
        </w:rPr>
        <w:t>80 g Cranberrys grob hacken. Kuvertüre fein hacken. Eier, Zucker und 1 Prise Salz mit den Quirlen des Handrührgeräts dockschaumig aufschlagen.</w:t>
      </w:r>
    </w:p>
    <w:p w14:paraId="203D4ED8" w14:textId="6986E3E1" w:rsidR="00AA3C2D" w:rsidRPr="000D395A" w:rsidRDefault="00AA3C2D" w:rsidP="00B40E8C">
      <w:pPr>
        <w:pStyle w:val="ListParagraph"/>
        <w:numPr>
          <w:ilvl w:val="0"/>
          <w:numId w:val="1177"/>
        </w:numPr>
        <w:spacing w:after="120"/>
        <w:ind w:left="714" w:hanging="357"/>
        <w:contextualSpacing w:val="0"/>
        <w:jc w:val="both"/>
        <w:rPr>
          <w:sz w:val="24"/>
          <w:szCs w:val="24"/>
        </w:rPr>
      </w:pPr>
      <w:r w:rsidRPr="000D395A">
        <w:rPr>
          <w:sz w:val="24"/>
          <w:szCs w:val="24"/>
        </w:rPr>
        <w:t xml:space="preserve">Erdnüsse, gehackte Cranberrys und 80 g Kuvertüre unter die Eiermasse heben. </w:t>
      </w:r>
      <w:r w:rsidR="004A171A" w:rsidRPr="000D395A">
        <w:rPr>
          <w:sz w:val="24"/>
          <w:szCs w:val="24"/>
        </w:rPr>
        <w:t xml:space="preserve">Mandeln und Mehl mischen und ebenfalls unterrühren. Ein kleines Tablett mit Frischhaltefolie auslegen und den </w:t>
      </w:r>
      <w:r w:rsidR="00DA53A0" w:rsidRPr="000D395A">
        <w:rPr>
          <w:sz w:val="24"/>
          <w:szCs w:val="24"/>
        </w:rPr>
        <w:t>Teig</w:t>
      </w:r>
      <w:r w:rsidR="004A171A" w:rsidRPr="000D395A">
        <w:rPr>
          <w:sz w:val="24"/>
          <w:szCs w:val="24"/>
        </w:rPr>
        <w:t xml:space="preserve"> darauf geben. Eine weitere Lage Frischhaltefolie auf den </w:t>
      </w:r>
      <w:r w:rsidR="000D395A" w:rsidRPr="000D395A">
        <w:rPr>
          <w:sz w:val="24"/>
          <w:szCs w:val="24"/>
        </w:rPr>
        <w:t>T</w:t>
      </w:r>
      <w:r w:rsidR="004A171A" w:rsidRPr="000D395A">
        <w:rPr>
          <w:sz w:val="24"/>
          <w:szCs w:val="24"/>
        </w:rPr>
        <w:t xml:space="preserve">eig legen und diesen mit einer Teigrolle flach drücken (ca. 1 cm). Die Ränder gerade drücken </w:t>
      </w:r>
      <w:r w:rsidR="00CE00D1" w:rsidRPr="000D395A">
        <w:rPr>
          <w:sz w:val="24"/>
          <w:szCs w:val="24"/>
        </w:rPr>
        <w:t xml:space="preserve">und Teigplatte 4 Stunden </w:t>
      </w:r>
      <w:r w:rsidR="000D395A" w:rsidRPr="000D395A">
        <w:rPr>
          <w:sz w:val="24"/>
          <w:szCs w:val="24"/>
        </w:rPr>
        <w:t xml:space="preserve">im Kühlschrank </w:t>
      </w:r>
      <w:r w:rsidR="00CE00D1" w:rsidRPr="000D395A">
        <w:rPr>
          <w:sz w:val="24"/>
          <w:szCs w:val="24"/>
        </w:rPr>
        <w:t>kühl stellen.</w:t>
      </w:r>
    </w:p>
    <w:p w14:paraId="45780F09" w14:textId="47592791" w:rsidR="00CE00D1" w:rsidRPr="000D395A" w:rsidRDefault="00CE00D1" w:rsidP="00B40E8C">
      <w:pPr>
        <w:pStyle w:val="ListParagraph"/>
        <w:numPr>
          <w:ilvl w:val="0"/>
          <w:numId w:val="1177"/>
        </w:numPr>
        <w:spacing w:after="120"/>
        <w:ind w:left="714" w:hanging="357"/>
        <w:contextualSpacing w:val="0"/>
        <w:jc w:val="both"/>
        <w:rPr>
          <w:sz w:val="24"/>
          <w:szCs w:val="24"/>
        </w:rPr>
      </w:pPr>
      <w:r w:rsidRPr="000D395A">
        <w:rPr>
          <w:sz w:val="24"/>
          <w:szCs w:val="24"/>
        </w:rPr>
        <w:t xml:space="preserve">Backofen auf 190 Grad (Umluft 170 Grad) vorheizen. Gekühlten </w:t>
      </w:r>
      <w:r w:rsidR="000D395A" w:rsidRPr="000D395A">
        <w:rPr>
          <w:sz w:val="24"/>
          <w:szCs w:val="24"/>
        </w:rPr>
        <w:t>T</w:t>
      </w:r>
      <w:r w:rsidRPr="000D395A">
        <w:rPr>
          <w:sz w:val="24"/>
          <w:szCs w:val="24"/>
        </w:rPr>
        <w:t>eig in 4 x 4 cm große Quadrate schneiden und diese quer zu Dreiecken halbieren. Auf ein mit Backpapier belegtes Blech legen und 1 Stunde trocknen lassen. Kekse im Ofen auf der mittleren Schiene ca. 15 Minuten backen, danach vollständig auskühlen lassen.</w:t>
      </w:r>
    </w:p>
    <w:p w14:paraId="4B2E7AE2" w14:textId="1B62AB06" w:rsidR="00CE00D1" w:rsidRPr="000D395A" w:rsidRDefault="00CE00D1" w:rsidP="00B40E8C">
      <w:pPr>
        <w:pStyle w:val="ListParagraph"/>
        <w:numPr>
          <w:ilvl w:val="0"/>
          <w:numId w:val="1177"/>
        </w:numPr>
        <w:spacing w:after="120"/>
        <w:ind w:left="714" w:hanging="357"/>
        <w:contextualSpacing w:val="0"/>
        <w:jc w:val="both"/>
        <w:rPr>
          <w:sz w:val="24"/>
          <w:szCs w:val="24"/>
        </w:rPr>
      </w:pPr>
      <w:r w:rsidRPr="000D395A">
        <w:rPr>
          <w:sz w:val="24"/>
          <w:szCs w:val="24"/>
        </w:rPr>
        <w:t>Restliche Kuvertüre über einem warmen Wasserbad schmelzen, ab und zu umrühren. Längsseiten der Mandeldreiecke in die Kuvertüre tauchen. Kekse auf Backpapier legen und sofort ein paar Cranberrys auf die Schokolade streuen.</w:t>
      </w:r>
      <w:r w:rsidR="000D395A" w:rsidRPr="000D395A">
        <w:rPr>
          <w:sz w:val="24"/>
          <w:szCs w:val="24"/>
        </w:rPr>
        <w:t xml:space="preserve"> </w:t>
      </w:r>
      <w:r w:rsidRPr="000D395A">
        <w:rPr>
          <w:sz w:val="24"/>
          <w:szCs w:val="24"/>
        </w:rPr>
        <w:t>Gut abkühlen lassen</w:t>
      </w:r>
      <w:r w:rsidR="000D395A" w:rsidRPr="000D395A">
        <w:rPr>
          <w:sz w:val="24"/>
          <w:szCs w:val="24"/>
        </w:rPr>
        <w:t>.</w:t>
      </w:r>
    </w:p>
    <w:p w14:paraId="02182BDB" w14:textId="0FBB7BDD" w:rsidR="00E43FBC" w:rsidRDefault="00E43FBC">
      <w:pPr>
        <w:rPr>
          <w:sz w:val="24"/>
          <w:szCs w:val="24"/>
        </w:rPr>
      </w:pPr>
      <w:r>
        <w:rPr>
          <w:sz w:val="24"/>
          <w:szCs w:val="24"/>
        </w:rPr>
        <w:br w:type="page"/>
      </w:r>
    </w:p>
    <w:p w14:paraId="3132FECE" w14:textId="5A943092" w:rsidR="00B37C64" w:rsidRDefault="000149D6" w:rsidP="008C11D1">
      <w:pPr>
        <w:pStyle w:val="Heading2"/>
        <w:spacing w:after="240"/>
      </w:pPr>
      <w:r>
        <w:lastRenderedPageBreak/>
        <w:t>M</w:t>
      </w:r>
      <w:r w:rsidR="00B37C64">
        <w:t>a</w:t>
      </w:r>
      <w:r>
        <w:t>ngotartel</w:t>
      </w:r>
      <w:r w:rsidR="00B37C64">
        <w:t>et</w:t>
      </w:r>
      <w:r w:rsidR="004139B2">
        <w:t>t</w:t>
      </w:r>
      <w:r w:rsidR="00B37C64">
        <w:t>es (woher auch immer, rausgerissenes Rezept)</w:t>
      </w:r>
    </w:p>
    <w:p w14:paraId="4E2269DE" w14:textId="6FE893CA" w:rsidR="00B37C64" w:rsidRDefault="00B37C64">
      <w:pPr>
        <w:rPr>
          <w:sz w:val="24"/>
          <w:szCs w:val="24"/>
        </w:rPr>
      </w:pPr>
      <w:r w:rsidRPr="008C11D1">
        <w:rPr>
          <w:sz w:val="24"/>
          <w:szCs w:val="24"/>
          <w:u w:val="single"/>
        </w:rPr>
        <w:t>Zutaten</w:t>
      </w:r>
      <w:r>
        <w:rPr>
          <w:sz w:val="24"/>
          <w:szCs w:val="24"/>
        </w:rPr>
        <w:t xml:space="preserve"> </w:t>
      </w:r>
      <w:r w:rsidR="008C11D1">
        <w:rPr>
          <w:sz w:val="24"/>
          <w:szCs w:val="24"/>
        </w:rPr>
        <w:t>(</w:t>
      </w:r>
      <w:r>
        <w:rPr>
          <w:sz w:val="24"/>
          <w:szCs w:val="24"/>
        </w:rPr>
        <w:t>für 8 Stück</w:t>
      </w:r>
      <w:r w:rsidR="008C11D1">
        <w:rPr>
          <w:sz w:val="24"/>
          <w:szCs w:val="24"/>
        </w:rPr>
        <w:t>):</w:t>
      </w:r>
    </w:p>
    <w:p w14:paraId="7455A85E" w14:textId="77777777" w:rsidR="00B37C64" w:rsidRDefault="00B37C64">
      <w:pPr>
        <w:rPr>
          <w:sz w:val="24"/>
          <w:szCs w:val="24"/>
        </w:rPr>
      </w:pPr>
      <w:r>
        <w:rPr>
          <w:sz w:val="24"/>
          <w:szCs w:val="24"/>
        </w:rPr>
        <w:t>130 g kalte Butter, in Würfel geschnitten</w:t>
      </w:r>
    </w:p>
    <w:p w14:paraId="110A3A98" w14:textId="77777777" w:rsidR="00B37C64" w:rsidRDefault="00B37C64">
      <w:pPr>
        <w:rPr>
          <w:sz w:val="24"/>
          <w:szCs w:val="24"/>
        </w:rPr>
      </w:pPr>
      <w:r>
        <w:rPr>
          <w:sz w:val="24"/>
          <w:szCs w:val="24"/>
        </w:rPr>
        <w:t>Ca. 100 g Zucker</w:t>
      </w:r>
    </w:p>
    <w:p w14:paraId="13DB558C" w14:textId="77777777" w:rsidR="00B37C64" w:rsidRDefault="00B37C64">
      <w:pPr>
        <w:rPr>
          <w:sz w:val="24"/>
          <w:szCs w:val="24"/>
        </w:rPr>
      </w:pPr>
      <w:r>
        <w:rPr>
          <w:sz w:val="24"/>
          <w:szCs w:val="24"/>
        </w:rPr>
        <w:t>Salz</w:t>
      </w:r>
    </w:p>
    <w:p w14:paraId="10BE2BEE" w14:textId="77777777" w:rsidR="00B37C64" w:rsidRDefault="00B37C64">
      <w:pPr>
        <w:rPr>
          <w:sz w:val="24"/>
          <w:szCs w:val="24"/>
        </w:rPr>
      </w:pPr>
      <w:r>
        <w:rPr>
          <w:sz w:val="24"/>
          <w:szCs w:val="24"/>
        </w:rPr>
        <w:t>Mehl</w:t>
      </w:r>
    </w:p>
    <w:p w14:paraId="654414FA" w14:textId="77777777" w:rsidR="00B37C64" w:rsidRDefault="00B37C64">
      <w:pPr>
        <w:rPr>
          <w:sz w:val="24"/>
          <w:szCs w:val="24"/>
        </w:rPr>
      </w:pPr>
      <w:r>
        <w:rPr>
          <w:sz w:val="24"/>
          <w:szCs w:val="24"/>
        </w:rPr>
        <w:t>Abgerieben Schale einer Biozitrone</w:t>
      </w:r>
    </w:p>
    <w:p w14:paraId="670F4E2C" w14:textId="77777777" w:rsidR="00B37C64" w:rsidRDefault="00B37C64">
      <w:pPr>
        <w:rPr>
          <w:sz w:val="24"/>
          <w:szCs w:val="24"/>
        </w:rPr>
      </w:pPr>
      <w:r>
        <w:rPr>
          <w:sz w:val="24"/>
          <w:szCs w:val="24"/>
        </w:rPr>
        <w:t>1 Ei</w:t>
      </w:r>
    </w:p>
    <w:p w14:paraId="3863AFD6" w14:textId="77777777" w:rsidR="00B37C64" w:rsidRDefault="00B37C64">
      <w:pPr>
        <w:rPr>
          <w:sz w:val="24"/>
          <w:szCs w:val="24"/>
        </w:rPr>
      </w:pPr>
      <w:r>
        <w:rPr>
          <w:sz w:val="24"/>
          <w:szCs w:val="24"/>
        </w:rPr>
        <w:t xml:space="preserve">2 reife Mangos </w:t>
      </w:r>
    </w:p>
    <w:p w14:paraId="7C3272AA" w14:textId="77777777" w:rsidR="00B37C64" w:rsidRDefault="00B37C64">
      <w:pPr>
        <w:rPr>
          <w:sz w:val="24"/>
          <w:szCs w:val="24"/>
        </w:rPr>
      </w:pPr>
      <w:r>
        <w:rPr>
          <w:sz w:val="24"/>
          <w:szCs w:val="24"/>
        </w:rPr>
        <w:t>Saft von 1 Limette</w:t>
      </w:r>
    </w:p>
    <w:p w14:paraId="369E5738" w14:textId="77777777" w:rsidR="00B37C64" w:rsidRDefault="00B37C64">
      <w:pPr>
        <w:rPr>
          <w:sz w:val="24"/>
          <w:szCs w:val="24"/>
        </w:rPr>
      </w:pPr>
      <w:r>
        <w:rPr>
          <w:sz w:val="24"/>
          <w:szCs w:val="24"/>
        </w:rPr>
        <w:t>6 Blatt Gelatine</w:t>
      </w:r>
    </w:p>
    <w:p w14:paraId="072D8539" w14:textId="77777777" w:rsidR="00B37C64" w:rsidRDefault="00B37C64">
      <w:pPr>
        <w:rPr>
          <w:sz w:val="24"/>
          <w:szCs w:val="24"/>
        </w:rPr>
      </w:pPr>
      <w:r>
        <w:rPr>
          <w:sz w:val="24"/>
          <w:szCs w:val="24"/>
        </w:rPr>
        <w:t>300 ml Sahne</w:t>
      </w:r>
    </w:p>
    <w:p w14:paraId="0E9DABC0" w14:textId="04360058" w:rsidR="004139B2" w:rsidRDefault="00B37C64">
      <w:pPr>
        <w:rPr>
          <w:sz w:val="24"/>
          <w:szCs w:val="24"/>
        </w:rPr>
      </w:pPr>
      <w:r>
        <w:rPr>
          <w:sz w:val="24"/>
          <w:szCs w:val="24"/>
        </w:rPr>
        <w:t xml:space="preserve">8 </w:t>
      </w:r>
      <w:r w:rsidR="004139B2">
        <w:rPr>
          <w:sz w:val="24"/>
          <w:szCs w:val="24"/>
        </w:rPr>
        <w:t>T</w:t>
      </w:r>
      <w:r>
        <w:rPr>
          <w:sz w:val="24"/>
          <w:szCs w:val="24"/>
        </w:rPr>
        <w:t>artele</w:t>
      </w:r>
      <w:r w:rsidR="004139B2">
        <w:rPr>
          <w:sz w:val="24"/>
          <w:szCs w:val="24"/>
        </w:rPr>
        <w:t>tte</w:t>
      </w:r>
      <w:r>
        <w:rPr>
          <w:sz w:val="24"/>
          <w:szCs w:val="24"/>
        </w:rPr>
        <w:t>s</w:t>
      </w:r>
      <w:r w:rsidR="004139B2">
        <w:rPr>
          <w:sz w:val="24"/>
          <w:szCs w:val="24"/>
        </w:rPr>
        <w:t>-Formen</w:t>
      </w:r>
    </w:p>
    <w:p w14:paraId="187A027D" w14:textId="77777777" w:rsidR="004139B2" w:rsidRDefault="004139B2">
      <w:pPr>
        <w:rPr>
          <w:sz w:val="24"/>
          <w:szCs w:val="24"/>
        </w:rPr>
      </w:pPr>
    </w:p>
    <w:p w14:paraId="643C366E" w14:textId="77777777" w:rsidR="00A409F3" w:rsidRDefault="004139B2">
      <w:pPr>
        <w:rPr>
          <w:sz w:val="24"/>
          <w:szCs w:val="24"/>
        </w:rPr>
      </w:pPr>
      <w:r>
        <w:rPr>
          <w:sz w:val="24"/>
          <w:szCs w:val="24"/>
        </w:rPr>
        <w:t>Zubereitungszeit:</w:t>
      </w:r>
      <w:r>
        <w:rPr>
          <w:sz w:val="24"/>
          <w:szCs w:val="24"/>
        </w:rPr>
        <w:tab/>
      </w:r>
      <w:r w:rsidR="00A409F3">
        <w:rPr>
          <w:sz w:val="24"/>
          <w:szCs w:val="24"/>
        </w:rPr>
        <w:t>35 Minuten plus Back- und Kühlzeit</w:t>
      </w:r>
    </w:p>
    <w:p w14:paraId="080118F8" w14:textId="2CABA33B" w:rsidR="00A409F3" w:rsidRPr="00940D85" w:rsidRDefault="00A409F3" w:rsidP="00B40E8C">
      <w:pPr>
        <w:pStyle w:val="ListParagraph"/>
        <w:numPr>
          <w:ilvl w:val="0"/>
          <w:numId w:val="1172"/>
        </w:numPr>
        <w:spacing w:after="120"/>
        <w:ind w:left="714" w:hanging="357"/>
        <w:contextualSpacing w:val="0"/>
        <w:jc w:val="both"/>
        <w:rPr>
          <w:sz w:val="24"/>
          <w:szCs w:val="24"/>
        </w:rPr>
      </w:pPr>
      <w:r w:rsidRPr="00940D85">
        <w:rPr>
          <w:sz w:val="24"/>
          <w:szCs w:val="24"/>
        </w:rPr>
        <w:t xml:space="preserve">Butter mit 70 g Zucker, 1 Prise Salz, Mehl, Zitronenschale und </w:t>
      </w:r>
      <w:r w:rsidR="007C3C87">
        <w:rPr>
          <w:sz w:val="24"/>
          <w:szCs w:val="24"/>
        </w:rPr>
        <w:t>Ei</w:t>
      </w:r>
      <w:r w:rsidRPr="00940D85">
        <w:rPr>
          <w:sz w:val="24"/>
          <w:szCs w:val="24"/>
        </w:rPr>
        <w:t xml:space="preserve"> rasch zu einem glatten teig verkneten. Zu einer Kugel formen und in Klarsichtfolie wickeln. Mindestens 1 Stunde im Kühlschrank ruhen lassen.</w:t>
      </w:r>
    </w:p>
    <w:p w14:paraId="268FDE45" w14:textId="110C4333" w:rsidR="004011DB" w:rsidRPr="00940D85" w:rsidRDefault="004011DB" w:rsidP="00B40E8C">
      <w:pPr>
        <w:pStyle w:val="ListParagraph"/>
        <w:numPr>
          <w:ilvl w:val="0"/>
          <w:numId w:val="1172"/>
        </w:numPr>
        <w:spacing w:after="120"/>
        <w:ind w:left="714" w:hanging="357"/>
        <w:contextualSpacing w:val="0"/>
        <w:jc w:val="both"/>
        <w:rPr>
          <w:sz w:val="24"/>
          <w:szCs w:val="24"/>
        </w:rPr>
      </w:pPr>
      <w:r w:rsidRPr="00940D85">
        <w:rPr>
          <w:sz w:val="24"/>
          <w:szCs w:val="24"/>
        </w:rPr>
        <w:t>Teig in 8 Portionen teilen, Kugeln formen und auf einer dünn bemehlten Arbeitsfläche zu Kreise</w:t>
      </w:r>
      <w:r w:rsidR="00363458" w:rsidRPr="00940D85">
        <w:rPr>
          <w:sz w:val="24"/>
          <w:szCs w:val="24"/>
        </w:rPr>
        <w:t>n</w:t>
      </w:r>
      <w:r w:rsidRPr="00940D85">
        <w:rPr>
          <w:sz w:val="24"/>
          <w:szCs w:val="24"/>
        </w:rPr>
        <w:t xml:space="preserve"> mit ca. 12 c, Durchmesser ausrollen.</w:t>
      </w:r>
    </w:p>
    <w:p w14:paraId="0BD7137D" w14:textId="16B86978" w:rsidR="00770F93" w:rsidRPr="00940D85" w:rsidRDefault="004011DB" w:rsidP="00B40E8C">
      <w:pPr>
        <w:pStyle w:val="ListParagraph"/>
        <w:numPr>
          <w:ilvl w:val="0"/>
          <w:numId w:val="1172"/>
        </w:numPr>
        <w:spacing w:after="120"/>
        <w:ind w:left="714" w:hanging="357"/>
        <w:contextualSpacing w:val="0"/>
        <w:jc w:val="both"/>
        <w:rPr>
          <w:sz w:val="24"/>
          <w:szCs w:val="24"/>
        </w:rPr>
      </w:pPr>
      <w:r w:rsidRPr="00940D85">
        <w:rPr>
          <w:sz w:val="24"/>
          <w:szCs w:val="24"/>
        </w:rPr>
        <w:t xml:space="preserve">Den Ofen auf 190 Grad </w:t>
      </w:r>
      <w:r w:rsidR="00DF5170" w:rsidRPr="00940D85">
        <w:rPr>
          <w:sz w:val="24"/>
          <w:szCs w:val="24"/>
        </w:rPr>
        <w:t>(Umluft 170 Grad) vorheizen. Backformen fetten und mit dem teig auslegen. Überstehenden Rand abschneiden, Böden mit ein</w:t>
      </w:r>
      <w:r w:rsidR="003F5903" w:rsidRPr="00940D85">
        <w:rPr>
          <w:sz w:val="24"/>
          <w:szCs w:val="24"/>
        </w:rPr>
        <w:t>e</w:t>
      </w:r>
      <w:r w:rsidR="00DF5170" w:rsidRPr="00940D85">
        <w:rPr>
          <w:sz w:val="24"/>
          <w:szCs w:val="24"/>
        </w:rPr>
        <w:t xml:space="preserve">r </w:t>
      </w:r>
      <w:r w:rsidR="003F5903" w:rsidRPr="00940D85">
        <w:rPr>
          <w:sz w:val="24"/>
          <w:szCs w:val="24"/>
        </w:rPr>
        <w:t>G</w:t>
      </w:r>
      <w:r w:rsidR="00DF5170" w:rsidRPr="00940D85">
        <w:rPr>
          <w:sz w:val="24"/>
          <w:szCs w:val="24"/>
        </w:rPr>
        <w:t>abel mehrmals</w:t>
      </w:r>
      <w:r w:rsidR="003F5903" w:rsidRPr="00940D85">
        <w:rPr>
          <w:sz w:val="24"/>
          <w:szCs w:val="24"/>
        </w:rPr>
        <w:t xml:space="preserve"> einstechen, mit Backpapier belegen. Teigböden auf mittlerer Schiene 20 bis 25 Minuten </w:t>
      </w:r>
      <w:r w:rsidR="00770F93" w:rsidRPr="00940D85">
        <w:rPr>
          <w:sz w:val="24"/>
          <w:szCs w:val="24"/>
        </w:rPr>
        <w:t>hellbraun backen. Aus dem Ofen nehmen und auskühlen lassen.</w:t>
      </w:r>
    </w:p>
    <w:p w14:paraId="52BF8A1F" w14:textId="11F6AFFE" w:rsidR="00363458" w:rsidRPr="00940D85" w:rsidRDefault="00770F93" w:rsidP="00B40E8C">
      <w:pPr>
        <w:pStyle w:val="ListParagraph"/>
        <w:numPr>
          <w:ilvl w:val="0"/>
          <w:numId w:val="1172"/>
        </w:numPr>
        <w:spacing w:after="120"/>
        <w:ind w:left="714" w:hanging="357"/>
        <w:contextualSpacing w:val="0"/>
        <w:jc w:val="both"/>
        <w:rPr>
          <w:sz w:val="24"/>
          <w:szCs w:val="24"/>
        </w:rPr>
      </w:pPr>
      <w:r w:rsidRPr="00940D85">
        <w:rPr>
          <w:sz w:val="24"/>
          <w:szCs w:val="24"/>
        </w:rPr>
        <w:t>Für die Füllung Mangos schälen und vom Kern schneiden</w:t>
      </w:r>
      <w:r w:rsidR="00363458" w:rsidRPr="00940D85">
        <w:rPr>
          <w:sz w:val="24"/>
          <w:szCs w:val="24"/>
        </w:rPr>
        <w:t xml:space="preserve">. 1 halbe Frucht in hauchdünne Spalten schneiden, </w:t>
      </w:r>
      <w:r w:rsidR="007C3C87" w:rsidRPr="00940D85">
        <w:rPr>
          <w:sz w:val="24"/>
          <w:szCs w:val="24"/>
        </w:rPr>
        <w:t>beiseitestellen</w:t>
      </w:r>
      <w:r w:rsidR="00363458" w:rsidRPr="00940D85">
        <w:rPr>
          <w:sz w:val="24"/>
          <w:szCs w:val="24"/>
        </w:rPr>
        <w:t xml:space="preserve">. Das übrige Fruchtfleisch grob zerkleinern. Mit Limettensaft und 2 EL Zucker fein pürieren. </w:t>
      </w:r>
    </w:p>
    <w:p w14:paraId="2D3917EC" w14:textId="398EEE0A" w:rsidR="000149D6" w:rsidRPr="00940D85" w:rsidRDefault="00363458" w:rsidP="00B40E8C">
      <w:pPr>
        <w:pStyle w:val="ListParagraph"/>
        <w:numPr>
          <w:ilvl w:val="0"/>
          <w:numId w:val="1172"/>
        </w:numPr>
        <w:spacing w:after="120"/>
        <w:ind w:left="714" w:hanging="357"/>
        <w:contextualSpacing w:val="0"/>
        <w:jc w:val="both"/>
        <w:rPr>
          <w:sz w:val="24"/>
          <w:szCs w:val="24"/>
        </w:rPr>
      </w:pPr>
      <w:r w:rsidRPr="00940D85">
        <w:rPr>
          <w:sz w:val="24"/>
          <w:szCs w:val="24"/>
        </w:rPr>
        <w:t>Gelatine in kaltem Wasser einweichen</w:t>
      </w:r>
      <w:r w:rsidR="00FE5DF3" w:rsidRPr="00940D85">
        <w:rPr>
          <w:sz w:val="24"/>
          <w:szCs w:val="24"/>
        </w:rPr>
        <w:t xml:space="preserve">, danach gut ausdrücke. Sahne steif schlagen. Die Hälfte des Mangopürees in einer Metallschüssel über einem heißen Wasserbad erhitzen und die Gelatine darin auflösen. In </w:t>
      </w:r>
      <w:r w:rsidR="00974A34" w:rsidRPr="00940D85">
        <w:rPr>
          <w:sz w:val="24"/>
          <w:szCs w:val="24"/>
        </w:rPr>
        <w:t>einer</w:t>
      </w:r>
      <w:r w:rsidR="00FE5DF3" w:rsidRPr="00940D85">
        <w:rPr>
          <w:sz w:val="24"/>
          <w:szCs w:val="24"/>
        </w:rPr>
        <w:t xml:space="preserve"> zweiten Schüssel beide Mangopürees und die Sahne zügig mischen und sofort in die </w:t>
      </w:r>
      <w:r w:rsidR="005675C5" w:rsidRPr="00940D85">
        <w:rPr>
          <w:sz w:val="24"/>
          <w:szCs w:val="24"/>
        </w:rPr>
        <w:t>T</w:t>
      </w:r>
      <w:r w:rsidR="00FE5DF3" w:rsidRPr="00940D85">
        <w:rPr>
          <w:sz w:val="24"/>
          <w:szCs w:val="24"/>
        </w:rPr>
        <w:t>arteletteböden verteilen. Mit den M</w:t>
      </w:r>
      <w:r w:rsidR="005675C5" w:rsidRPr="00940D85">
        <w:rPr>
          <w:sz w:val="24"/>
          <w:szCs w:val="24"/>
        </w:rPr>
        <w:t>a</w:t>
      </w:r>
      <w:r w:rsidR="00FE5DF3" w:rsidRPr="00940D85">
        <w:rPr>
          <w:sz w:val="24"/>
          <w:szCs w:val="24"/>
        </w:rPr>
        <w:t>ngospalten garnieren u</w:t>
      </w:r>
      <w:r w:rsidR="005675C5" w:rsidRPr="00940D85">
        <w:rPr>
          <w:sz w:val="24"/>
          <w:szCs w:val="24"/>
        </w:rPr>
        <w:t xml:space="preserve">nd </w:t>
      </w:r>
      <w:r w:rsidR="00FE5DF3" w:rsidRPr="00940D85">
        <w:rPr>
          <w:sz w:val="24"/>
          <w:szCs w:val="24"/>
        </w:rPr>
        <w:t xml:space="preserve">mindestens 4 Stunden am besten über </w:t>
      </w:r>
      <w:r w:rsidR="005675C5" w:rsidRPr="00940D85">
        <w:rPr>
          <w:sz w:val="24"/>
          <w:szCs w:val="24"/>
        </w:rPr>
        <w:t>Na</w:t>
      </w:r>
      <w:r w:rsidR="00FE5DF3" w:rsidRPr="00940D85">
        <w:rPr>
          <w:sz w:val="24"/>
          <w:szCs w:val="24"/>
        </w:rPr>
        <w:t xml:space="preserve">cht </w:t>
      </w:r>
      <w:r w:rsidR="007C3C87" w:rsidRPr="00940D85">
        <w:rPr>
          <w:sz w:val="24"/>
          <w:szCs w:val="24"/>
        </w:rPr>
        <w:t>kaltstellen</w:t>
      </w:r>
      <w:r w:rsidR="00FE5DF3" w:rsidRPr="00940D85">
        <w:rPr>
          <w:sz w:val="24"/>
          <w:szCs w:val="24"/>
        </w:rPr>
        <w:t>.</w:t>
      </w:r>
      <w:r w:rsidR="000149D6" w:rsidRPr="00940D85">
        <w:rPr>
          <w:sz w:val="24"/>
          <w:szCs w:val="24"/>
        </w:rPr>
        <w:br w:type="page"/>
      </w:r>
    </w:p>
    <w:p w14:paraId="552D685A" w14:textId="03848A62" w:rsidR="00517B83" w:rsidRDefault="00517B83" w:rsidP="008C11D1">
      <w:pPr>
        <w:pStyle w:val="Heading2"/>
        <w:spacing w:after="240"/>
      </w:pPr>
      <w:r>
        <w:lastRenderedPageBreak/>
        <w:t>Gestürzter Birnenkuchen</w:t>
      </w:r>
      <w:r w:rsidR="00F9515C">
        <w:rPr>
          <w:rStyle w:val="FootnoteReference"/>
        </w:rPr>
        <w:footnoteReference w:id="1663"/>
      </w:r>
      <w:r>
        <w:t xml:space="preserve"> </w:t>
      </w:r>
    </w:p>
    <w:p w14:paraId="3B280EF3" w14:textId="5AF5058C" w:rsidR="00477480" w:rsidRDefault="00477480">
      <w:pPr>
        <w:rPr>
          <w:sz w:val="24"/>
          <w:szCs w:val="24"/>
        </w:rPr>
      </w:pPr>
      <w:r w:rsidRPr="008C11D1">
        <w:rPr>
          <w:sz w:val="24"/>
          <w:szCs w:val="24"/>
          <w:u w:val="single"/>
        </w:rPr>
        <w:t>Zutaten</w:t>
      </w:r>
      <w:r>
        <w:rPr>
          <w:sz w:val="24"/>
          <w:szCs w:val="24"/>
        </w:rPr>
        <w:t xml:space="preserve"> </w:t>
      </w:r>
      <w:r w:rsidR="008C11D1">
        <w:rPr>
          <w:sz w:val="24"/>
          <w:szCs w:val="24"/>
        </w:rPr>
        <w:t>(</w:t>
      </w:r>
      <w:r>
        <w:rPr>
          <w:sz w:val="24"/>
          <w:szCs w:val="24"/>
        </w:rPr>
        <w:t>für eine Springform von 24 cm Durchmesser</w:t>
      </w:r>
      <w:r w:rsidR="008C11D1">
        <w:rPr>
          <w:sz w:val="24"/>
          <w:szCs w:val="24"/>
        </w:rPr>
        <w:t>):</w:t>
      </w:r>
    </w:p>
    <w:p w14:paraId="3B230386" w14:textId="77777777" w:rsidR="00477480" w:rsidRPr="008C11D1" w:rsidRDefault="00477480">
      <w:pPr>
        <w:rPr>
          <w:i/>
          <w:iCs/>
          <w:sz w:val="24"/>
          <w:szCs w:val="24"/>
        </w:rPr>
      </w:pPr>
      <w:r w:rsidRPr="008C11D1">
        <w:rPr>
          <w:i/>
          <w:iCs/>
          <w:sz w:val="24"/>
          <w:szCs w:val="24"/>
        </w:rPr>
        <w:t>Für den Sud:</w:t>
      </w:r>
    </w:p>
    <w:p w14:paraId="61AB9902" w14:textId="77777777" w:rsidR="00477480" w:rsidRDefault="00477480">
      <w:pPr>
        <w:rPr>
          <w:sz w:val="24"/>
          <w:szCs w:val="24"/>
        </w:rPr>
      </w:pPr>
      <w:r>
        <w:rPr>
          <w:sz w:val="24"/>
          <w:szCs w:val="24"/>
        </w:rPr>
        <w:t>3 reife Birnen</w:t>
      </w:r>
    </w:p>
    <w:p w14:paraId="03035ABF" w14:textId="77777777" w:rsidR="00477480" w:rsidRDefault="00477480">
      <w:pPr>
        <w:rPr>
          <w:sz w:val="24"/>
          <w:szCs w:val="24"/>
        </w:rPr>
      </w:pPr>
      <w:r>
        <w:rPr>
          <w:sz w:val="24"/>
          <w:szCs w:val="24"/>
        </w:rPr>
        <w:t>500 ml Wasser</w:t>
      </w:r>
    </w:p>
    <w:p w14:paraId="16BEB84C" w14:textId="77777777" w:rsidR="00477480" w:rsidRDefault="00477480">
      <w:pPr>
        <w:rPr>
          <w:sz w:val="24"/>
          <w:szCs w:val="24"/>
        </w:rPr>
      </w:pPr>
      <w:r>
        <w:rPr>
          <w:sz w:val="24"/>
          <w:szCs w:val="24"/>
        </w:rPr>
        <w:t>40 g brauner Zucker</w:t>
      </w:r>
    </w:p>
    <w:p w14:paraId="4D5CC66B" w14:textId="77777777" w:rsidR="00477480" w:rsidRDefault="00477480">
      <w:pPr>
        <w:rPr>
          <w:sz w:val="24"/>
          <w:szCs w:val="24"/>
        </w:rPr>
      </w:pPr>
      <w:r>
        <w:rPr>
          <w:sz w:val="24"/>
          <w:szCs w:val="24"/>
        </w:rPr>
        <w:t>3 TL gemahlener Kardamom</w:t>
      </w:r>
    </w:p>
    <w:p w14:paraId="33B92D7B" w14:textId="77777777" w:rsidR="00477480" w:rsidRDefault="00477480">
      <w:pPr>
        <w:rPr>
          <w:sz w:val="24"/>
          <w:szCs w:val="24"/>
        </w:rPr>
      </w:pPr>
    </w:p>
    <w:p w14:paraId="49EE6164" w14:textId="305FC5AA" w:rsidR="00477480" w:rsidRPr="008C11D1" w:rsidRDefault="00477480">
      <w:pPr>
        <w:rPr>
          <w:i/>
          <w:iCs/>
          <w:sz w:val="24"/>
          <w:szCs w:val="24"/>
        </w:rPr>
      </w:pPr>
      <w:r w:rsidRPr="008C11D1">
        <w:rPr>
          <w:i/>
          <w:iCs/>
          <w:sz w:val="24"/>
          <w:szCs w:val="24"/>
        </w:rPr>
        <w:t xml:space="preserve">Für den </w:t>
      </w:r>
      <w:r w:rsidR="007C3C87" w:rsidRPr="008C11D1">
        <w:rPr>
          <w:i/>
          <w:iCs/>
          <w:sz w:val="24"/>
          <w:szCs w:val="24"/>
        </w:rPr>
        <w:t>Teig</w:t>
      </w:r>
      <w:r w:rsidRPr="008C11D1">
        <w:rPr>
          <w:i/>
          <w:iCs/>
          <w:sz w:val="24"/>
          <w:szCs w:val="24"/>
        </w:rPr>
        <w:t>:</w:t>
      </w:r>
    </w:p>
    <w:p w14:paraId="756E9316" w14:textId="77777777" w:rsidR="00477480" w:rsidRDefault="00477480">
      <w:pPr>
        <w:rPr>
          <w:sz w:val="24"/>
          <w:szCs w:val="24"/>
        </w:rPr>
      </w:pPr>
      <w:r>
        <w:rPr>
          <w:sz w:val="24"/>
          <w:szCs w:val="24"/>
        </w:rPr>
        <w:t>4 Eier</w:t>
      </w:r>
    </w:p>
    <w:p w14:paraId="6167461B" w14:textId="77777777" w:rsidR="00477480" w:rsidRDefault="00477480">
      <w:pPr>
        <w:rPr>
          <w:sz w:val="24"/>
          <w:szCs w:val="24"/>
        </w:rPr>
      </w:pPr>
      <w:r>
        <w:rPr>
          <w:sz w:val="24"/>
          <w:szCs w:val="24"/>
        </w:rPr>
        <w:t>100 g brauner Zucker (plus 5 EL)</w:t>
      </w:r>
    </w:p>
    <w:p w14:paraId="6594AA6A" w14:textId="77777777" w:rsidR="00477480" w:rsidRDefault="00477480">
      <w:pPr>
        <w:rPr>
          <w:sz w:val="24"/>
          <w:szCs w:val="24"/>
        </w:rPr>
      </w:pPr>
      <w:r>
        <w:rPr>
          <w:sz w:val="24"/>
          <w:szCs w:val="24"/>
        </w:rPr>
        <w:t>150 g Mehl</w:t>
      </w:r>
    </w:p>
    <w:p w14:paraId="1EA3C1A0" w14:textId="5E1CF1A1" w:rsidR="00477480" w:rsidRDefault="00477480">
      <w:pPr>
        <w:rPr>
          <w:sz w:val="24"/>
          <w:szCs w:val="24"/>
        </w:rPr>
      </w:pPr>
      <w:r>
        <w:rPr>
          <w:sz w:val="24"/>
          <w:szCs w:val="24"/>
        </w:rPr>
        <w:t>½ Päckchen Backpulver</w:t>
      </w:r>
    </w:p>
    <w:p w14:paraId="31778AB2" w14:textId="77777777" w:rsidR="00477480" w:rsidRDefault="00477480">
      <w:pPr>
        <w:rPr>
          <w:sz w:val="24"/>
          <w:szCs w:val="24"/>
        </w:rPr>
      </w:pPr>
      <w:r>
        <w:rPr>
          <w:sz w:val="24"/>
          <w:szCs w:val="24"/>
        </w:rPr>
        <w:t>100 ml Milch</w:t>
      </w:r>
    </w:p>
    <w:p w14:paraId="10E6A14F" w14:textId="77777777" w:rsidR="00477480" w:rsidRDefault="00477480">
      <w:pPr>
        <w:rPr>
          <w:sz w:val="24"/>
          <w:szCs w:val="24"/>
        </w:rPr>
      </w:pPr>
      <w:r>
        <w:rPr>
          <w:sz w:val="24"/>
          <w:szCs w:val="24"/>
        </w:rPr>
        <w:t>2 EL Sonnenblumenöl</w:t>
      </w:r>
    </w:p>
    <w:p w14:paraId="755FA44D" w14:textId="77777777" w:rsidR="00477480" w:rsidRDefault="00477480">
      <w:pPr>
        <w:rPr>
          <w:sz w:val="24"/>
          <w:szCs w:val="24"/>
        </w:rPr>
      </w:pPr>
      <w:r>
        <w:rPr>
          <w:sz w:val="24"/>
          <w:szCs w:val="24"/>
        </w:rPr>
        <w:t>60 g Butter (Plus etwas für die Form)</w:t>
      </w:r>
    </w:p>
    <w:p w14:paraId="36ED7E5F" w14:textId="77777777" w:rsidR="00477480" w:rsidRDefault="00477480">
      <w:pPr>
        <w:rPr>
          <w:sz w:val="24"/>
          <w:szCs w:val="24"/>
        </w:rPr>
      </w:pPr>
    </w:p>
    <w:p w14:paraId="061294AB" w14:textId="01CEF6B4" w:rsidR="008C11D1" w:rsidRDefault="008C11D1">
      <w:pPr>
        <w:rPr>
          <w:sz w:val="24"/>
          <w:szCs w:val="24"/>
        </w:rPr>
      </w:pPr>
      <w:r>
        <w:rPr>
          <w:sz w:val="24"/>
          <w:szCs w:val="24"/>
        </w:rPr>
        <w:t>Zubereitung:</w:t>
      </w:r>
    </w:p>
    <w:p w14:paraId="4D9953AF" w14:textId="5246DBCA" w:rsidR="00DA092E" w:rsidRPr="00C47F9C" w:rsidRDefault="00E5226B" w:rsidP="00B40E8C">
      <w:pPr>
        <w:pStyle w:val="ListParagraph"/>
        <w:numPr>
          <w:ilvl w:val="0"/>
          <w:numId w:val="1148"/>
        </w:numPr>
        <w:spacing w:after="120"/>
        <w:ind w:left="714" w:hanging="357"/>
        <w:contextualSpacing w:val="0"/>
        <w:jc w:val="both"/>
        <w:rPr>
          <w:sz w:val="24"/>
          <w:szCs w:val="24"/>
        </w:rPr>
      </w:pPr>
      <w:r w:rsidRPr="00C47F9C">
        <w:rPr>
          <w:sz w:val="24"/>
          <w:szCs w:val="24"/>
        </w:rPr>
        <w:t>Die Birnen waschen, schälen und vierteln, das Kerngehäuse entfernen</w:t>
      </w:r>
      <w:r w:rsidR="00DA092E" w:rsidRPr="00C47F9C">
        <w:rPr>
          <w:sz w:val="24"/>
          <w:szCs w:val="24"/>
        </w:rPr>
        <w:t xml:space="preserve">. In einem Topf Wasser, Zucker und Kardamom zum Kochen bringen. Den Topf vom Herd nehmen, die Birnen hineingeben </w:t>
      </w:r>
      <w:r w:rsidR="00C47F9C" w:rsidRPr="00C47F9C">
        <w:rPr>
          <w:sz w:val="24"/>
          <w:szCs w:val="24"/>
        </w:rPr>
        <w:t>und</w:t>
      </w:r>
      <w:r w:rsidR="00DA092E" w:rsidRPr="00C47F9C">
        <w:rPr>
          <w:sz w:val="24"/>
          <w:szCs w:val="24"/>
        </w:rPr>
        <w:t xml:space="preserve"> 15 Minuten </w:t>
      </w:r>
      <w:r w:rsidR="007C3C87" w:rsidRPr="00C47F9C">
        <w:rPr>
          <w:sz w:val="24"/>
          <w:szCs w:val="24"/>
        </w:rPr>
        <w:t>langziehen</w:t>
      </w:r>
      <w:r w:rsidR="00DA092E" w:rsidRPr="00C47F9C">
        <w:rPr>
          <w:sz w:val="24"/>
          <w:szCs w:val="24"/>
        </w:rPr>
        <w:t xml:space="preserve"> lassen. Herausnehmen und beiseitestellen. Den Sud braucht man nicht mehr.</w:t>
      </w:r>
    </w:p>
    <w:p w14:paraId="0D80F80D" w14:textId="19CA5088" w:rsidR="00176345" w:rsidRPr="00C47F9C" w:rsidRDefault="00DA092E" w:rsidP="00B40E8C">
      <w:pPr>
        <w:pStyle w:val="ListParagraph"/>
        <w:numPr>
          <w:ilvl w:val="0"/>
          <w:numId w:val="1148"/>
        </w:numPr>
        <w:spacing w:after="120"/>
        <w:ind w:left="714" w:hanging="357"/>
        <w:contextualSpacing w:val="0"/>
        <w:jc w:val="both"/>
        <w:rPr>
          <w:sz w:val="24"/>
          <w:szCs w:val="24"/>
        </w:rPr>
      </w:pPr>
      <w:r w:rsidRPr="00C47F9C">
        <w:rPr>
          <w:sz w:val="24"/>
          <w:szCs w:val="24"/>
        </w:rPr>
        <w:t xml:space="preserve">Für den Teig, der recht flüssig ist, drei Eier mit 100 g Zucker schaumig rühren. Dann </w:t>
      </w:r>
      <w:r w:rsidR="00C47F9C" w:rsidRPr="00C47F9C">
        <w:rPr>
          <w:sz w:val="24"/>
          <w:szCs w:val="24"/>
        </w:rPr>
        <w:t>Meh</w:t>
      </w:r>
      <w:r w:rsidRPr="00C47F9C">
        <w:rPr>
          <w:sz w:val="24"/>
          <w:szCs w:val="24"/>
        </w:rPr>
        <w:t>l, Backpulver, Milch und Öl hinzufügen. Den Boden eiern Springform mit Backpapier auslegen, das Papier und den Rand der Form butter</w:t>
      </w:r>
      <w:r w:rsidR="00726DC8" w:rsidRPr="00C47F9C">
        <w:rPr>
          <w:sz w:val="24"/>
          <w:szCs w:val="24"/>
        </w:rPr>
        <w:t>n, darauf 2 EL Zucker streuen. Die Form nun mit den Birnen auslegen, die man zuvor in Schnitze geschnitten hat. Die Birnen dürfen durchaus zwei Lagen bilden</w:t>
      </w:r>
      <w:r w:rsidR="00176345" w:rsidRPr="00C47F9C">
        <w:rPr>
          <w:sz w:val="24"/>
          <w:szCs w:val="24"/>
        </w:rPr>
        <w:t>. Den Teig nun darüber gießen.</w:t>
      </w:r>
    </w:p>
    <w:p w14:paraId="0FB86F6A" w14:textId="2F1D8D35" w:rsidR="00517B83" w:rsidRPr="00C47F9C" w:rsidRDefault="00176345" w:rsidP="00B40E8C">
      <w:pPr>
        <w:pStyle w:val="ListParagraph"/>
        <w:numPr>
          <w:ilvl w:val="0"/>
          <w:numId w:val="1148"/>
        </w:numPr>
        <w:spacing w:after="120"/>
        <w:ind w:left="714" w:hanging="357"/>
        <w:contextualSpacing w:val="0"/>
        <w:jc w:val="both"/>
        <w:rPr>
          <w:sz w:val="24"/>
          <w:szCs w:val="24"/>
        </w:rPr>
      </w:pPr>
      <w:r w:rsidRPr="00C47F9C">
        <w:rPr>
          <w:sz w:val="24"/>
          <w:szCs w:val="24"/>
        </w:rPr>
        <w:t xml:space="preserve">Für 20 Minuten bei 180 </w:t>
      </w:r>
      <w:r w:rsidR="007C3C87" w:rsidRPr="00C47F9C">
        <w:rPr>
          <w:sz w:val="24"/>
          <w:szCs w:val="24"/>
        </w:rPr>
        <w:t>Grad</w:t>
      </w:r>
      <w:r w:rsidRPr="00C47F9C">
        <w:rPr>
          <w:sz w:val="24"/>
          <w:szCs w:val="24"/>
        </w:rPr>
        <w:t xml:space="preserve"> Umluft im Ofen backen. In der Zwischenzeit lässt man 60 g Butter bei sehr niedri</w:t>
      </w:r>
      <w:r w:rsidR="00C47F9C" w:rsidRPr="00C47F9C">
        <w:rPr>
          <w:sz w:val="24"/>
          <w:szCs w:val="24"/>
        </w:rPr>
        <w:t>g</w:t>
      </w:r>
      <w:r w:rsidRPr="00C47F9C">
        <w:rPr>
          <w:sz w:val="24"/>
          <w:szCs w:val="24"/>
        </w:rPr>
        <w:t>er Hitze zergehen, rührt das verbliebene Ei und 3 EL Zucker darunter. Diese Mischung über den halbgaren Kuchen gießen. Den Kuchen danach n</w:t>
      </w:r>
      <w:r w:rsidR="00C47F9C" w:rsidRPr="00C47F9C">
        <w:rPr>
          <w:sz w:val="24"/>
          <w:szCs w:val="24"/>
        </w:rPr>
        <w:t>och</w:t>
      </w:r>
      <w:r w:rsidRPr="00C47F9C">
        <w:rPr>
          <w:sz w:val="24"/>
          <w:szCs w:val="24"/>
        </w:rPr>
        <w:t xml:space="preserve"> weitere 20 Minuten backen.</w:t>
      </w:r>
      <w:r w:rsidR="00517B83" w:rsidRPr="00C47F9C">
        <w:rPr>
          <w:sz w:val="24"/>
          <w:szCs w:val="24"/>
        </w:rPr>
        <w:br w:type="page"/>
      </w:r>
    </w:p>
    <w:p w14:paraId="02F9B2E3" w14:textId="4FB501CF" w:rsidR="002E3C77" w:rsidRDefault="002E3C77" w:rsidP="008C11D1">
      <w:pPr>
        <w:pStyle w:val="Heading2"/>
        <w:spacing w:after="240"/>
      </w:pPr>
      <w:r>
        <w:lastRenderedPageBreak/>
        <w:t>Schokoladenkuchen</w:t>
      </w:r>
      <w:r w:rsidR="00AA6CAF">
        <w:rPr>
          <w:rStyle w:val="FootnoteReference"/>
        </w:rPr>
        <w:footnoteReference w:id="1664"/>
      </w:r>
      <w:r>
        <w:t xml:space="preserve"> </w:t>
      </w:r>
    </w:p>
    <w:p w14:paraId="722ECC3C" w14:textId="076CF986" w:rsidR="00DF3A79" w:rsidRDefault="00DF3A79">
      <w:pPr>
        <w:rPr>
          <w:sz w:val="24"/>
          <w:szCs w:val="24"/>
        </w:rPr>
      </w:pPr>
      <w:r w:rsidRPr="008C11D1">
        <w:rPr>
          <w:sz w:val="24"/>
          <w:szCs w:val="24"/>
          <w:u w:val="single"/>
        </w:rPr>
        <w:t>Zutaten</w:t>
      </w:r>
      <w:r>
        <w:rPr>
          <w:sz w:val="24"/>
          <w:szCs w:val="24"/>
        </w:rPr>
        <w:t xml:space="preserve"> </w:t>
      </w:r>
      <w:r w:rsidR="008C11D1">
        <w:rPr>
          <w:sz w:val="24"/>
          <w:szCs w:val="24"/>
        </w:rPr>
        <w:t>(</w:t>
      </w:r>
      <w:r>
        <w:rPr>
          <w:sz w:val="24"/>
          <w:szCs w:val="24"/>
        </w:rPr>
        <w:t>für 1 Springform mit 23 cm Durchmesser</w:t>
      </w:r>
      <w:r w:rsidR="008C11D1">
        <w:rPr>
          <w:sz w:val="24"/>
          <w:szCs w:val="24"/>
        </w:rPr>
        <w:t>):</w:t>
      </w:r>
    </w:p>
    <w:p w14:paraId="327AB782" w14:textId="77777777" w:rsidR="00DF3A79" w:rsidRDefault="00DF3A79">
      <w:pPr>
        <w:rPr>
          <w:sz w:val="24"/>
          <w:szCs w:val="24"/>
        </w:rPr>
      </w:pPr>
      <w:r>
        <w:rPr>
          <w:sz w:val="24"/>
          <w:szCs w:val="24"/>
        </w:rPr>
        <w:t>250 g Butter (zimmerwarm)</w:t>
      </w:r>
    </w:p>
    <w:p w14:paraId="1454820C" w14:textId="77777777" w:rsidR="00723E50" w:rsidRDefault="00723E50">
      <w:pPr>
        <w:rPr>
          <w:sz w:val="24"/>
          <w:szCs w:val="24"/>
        </w:rPr>
      </w:pPr>
      <w:r>
        <w:rPr>
          <w:sz w:val="24"/>
          <w:szCs w:val="24"/>
        </w:rPr>
        <w:t>200 g dunkle Schokolade (70 % Kakao)</w:t>
      </w:r>
    </w:p>
    <w:p w14:paraId="37AB5D78" w14:textId="1E16A9AA" w:rsidR="00723E50" w:rsidRDefault="00723E50">
      <w:pPr>
        <w:rPr>
          <w:sz w:val="24"/>
          <w:szCs w:val="24"/>
        </w:rPr>
      </w:pPr>
      <w:r>
        <w:rPr>
          <w:sz w:val="24"/>
          <w:szCs w:val="24"/>
        </w:rPr>
        <w:t xml:space="preserve">1,5 TL </w:t>
      </w:r>
      <w:r w:rsidR="00974A34">
        <w:rPr>
          <w:sz w:val="24"/>
          <w:szCs w:val="24"/>
        </w:rPr>
        <w:t>Nescafé</w:t>
      </w:r>
      <w:r>
        <w:rPr>
          <w:sz w:val="24"/>
          <w:szCs w:val="24"/>
        </w:rPr>
        <w:t xml:space="preserve"> (mit 350 ml kochendem Wasser übergossen)</w:t>
      </w:r>
    </w:p>
    <w:p w14:paraId="2660AF77" w14:textId="77777777" w:rsidR="00723E50" w:rsidRDefault="00723E50">
      <w:pPr>
        <w:rPr>
          <w:sz w:val="24"/>
          <w:szCs w:val="24"/>
        </w:rPr>
      </w:pPr>
      <w:r>
        <w:rPr>
          <w:sz w:val="24"/>
          <w:szCs w:val="24"/>
        </w:rPr>
        <w:t>250 g Zucker</w:t>
      </w:r>
    </w:p>
    <w:p w14:paraId="4A594B2F" w14:textId="298E1938" w:rsidR="00723E50" w:rsidRDefault="00723E50">
      <w:pPr>
        <w:rPr>
          <w:sz w:val="24"/>
          <w:szCs w:val="24"/>
        </w:rPr>
      </w:pPr>
      <w:r>
        <w:rPr>
          <w:sz w:val="24"/>
          <w:szCs w:val="24"/>
        </w:rPr>
        <w:t>2 Eier</w:t>
      </w:r>
    </w:p>
    <w:p w14:paraId="6CC3A723" w14:textId="77777777" w:rsidR="00723E50" w:rsidRDefault="00723E50">
      <w:pPr>
        <w:rPr>
          <w:sz w:val="24"/>
          <w:szCs w:val="24"/>
        </w:rPr>
      </w:pPr>
      <w:r>
        <w:rPr>
          <w:sz w:val="24"/>
          <w:szCs w:val="24"/>
        </w:rPr>
        <w:t>240 g Mehl</w:t>
      </w:r>
    </w:p>
    <w:p w14:paraId="5DAAD79F" w14:textId="77777777" w:rsidR="00723E50" w:rsidRDefault="00723E50">
      <w:pPr>
        <w:rPr>
          <w:sz w:val="24"/>
          <w:szCs w:val="24"/>
        </w:rPr>
      </w:pPr>
      <w:r>
        <w:rPr>
          <w:sz w:val="24"/>
          <w:szCs w:val="24"/>
        </w:rPr>
        <w:t>2 gehäufte TL Backpulver</w:t>
      </w:r>
    </w:p>
    <w:p w14:paraId="10E4C645" w14:textId="77777777" w:rsidR="00723E50" w:rsidRDefault="00723E50">
      <w:pPr>
        <w:rPr>
          <w:sz w:val="24"/>
          <w:szCs w:val="24"/>
        </w:rPr>
      </w:pPr>
      <w:r>
        <w:rPr>
          <w:sz w:val="24"/>
          <w:szCs w:val="24"/>
        </w:rPr>
        <w:t>30 g ungesüßtes Kakaopulver</w:t>
      </w:r>
    </w:p>
    <w:p w14:paraId="078AA573" w14:textId="77777777" w:rsidR="00723E50" w:rsidRDefault="00723E50">
      <w:pPr>
        <w:rPr>
          <w:sz w:val="24"/>
          <w:szCs w:val="24"/>
        </w:rPr>
      </w:pPr>
      <w:r>
        <w:rPr>
          <w:sz w:val="24"/>
          <w:szCs w:val="24"/>
        </w:rPr>
        <w:t>1 Prise Salz</w:t>
      </w:r>
    </w:p>
    <w:p w14:paraId="4A256363" w14:textId="77777777" w:rsidR="00723E50" w:rsidRDefault="00723E50">
      <w:pPr>
        <w:rPr>
          <w:sz w:val="24"/>
          <w:szCs w:val="24"/>
        </w:rPr>
      </w:pPr>
    </w:p>
    <w:p w14:paraId="1369EABC" w14:textId="77777777" w:rsidR="00723E50" w:rsidRPr="008C11D1" w:rsidRDefault="00723E50">
      <w:pPr>
        <w:rPr>
          <w:i/>
          <w:iCs/>
          <w:sz w:val="24"/>
          <w:szCs w:val="24"/>
        </w:rPr>
      </w:pPr>
      <w:r w:rsidRPr="008C11D1">
        <w:rPr>
          <w:i/>
          <w:iCs/>
          <w:sz w:val="24"/>
          <w:szCs w:val="24"/>
        </w:rPr>
        <w:t>Für die Vanillecreme:</w:t>
      </w:r>
    </w:p>
    <w:p w14:paraId="20A4BEE7" w14:textId="77777777" w:rsidR="00723E50" w:rsidRDefault="00723E50">
      <w:pPr>
        <w:rPr>
          <w:sz w:val="24"/>
          <w:szCs w:val="24"/>
        </w:rPr>
      </w:pPr>
      <w:r>
        <w:rPr>
          <w:sz w:val="24"/>
          <w:szCs w:val="24"/>
        </w:rPr>
        <w:t>375 ml Sahne</w:t>
      </w:r>
    </w:p>
    <w:p w14:paraId="0136E5AB" w14:textId="7BC99311" w:rsidR="00723E50" w:rsidRDefault="00723E50">
      <w:pPr>
        <w:rPr>
          <w:sz w:val="24"/>
          <w:szCs w:val="24"/>
        </w:rPr>
      </w:pPr>
      <w:r>
        <w:rPr>
          <w:sz w:val="24"/>
          <w:szCs w:val="24"/>
        </w:rPr>
        <w:t>190 g Mascarpone</w:t>
      </w:r>
    </w:p>
    <w:p w14:paraId="7C483E71" w14:textId="77777777" w:rsidR="002B76DC" w:rsidRDefault="00723E50">
      <w:pPr>
        <w:rPr>
          <w:sz w:val="24"/>
          <w:szCs w:val="24"/>
        </w:rPr>
      </w:pPr>
      <w:r>
        <w:rPr>
          <w:sz w:val="24"/>
          <w:szCs w:val="24"/>
        </w:rPr>
        <w:t>M</w:t>
      </w:r>
      <w:r w:rsidR="002B76DC">
        <w:rPr>
          <w:sz w:val="24"/>
          <w:szCs w:val="24"/>
        </w:rPr>
        <w:t>ark von 1 Vanilleschote</w:t>
      </w:r>
    </w:p>
    <w:p w14:paraId="01C82618" w14:textId="77777777" w:rsidR="002B76DC" w:rsidRDefault="002B76DC">
      <w:pPr>
        <w:rPr>
          <w:sz w:val="24"/>
          <w:szCs w:val="24"/>
        </w:rPr>
      </w:pPr>
      <w:r>
        <w:rPr>
          <w:sz w:val="24"/>
          <w:szCs w:val="24"/>
        </w:rPr>
        <w:t>1 gestrichener TL Zimt</w:t>
      </w:r>
    </w:p>
    <w:p w14:paraId="40F2C1CD" w14:textId="77777777" w:rsidR="002B76DC" w:rsidRDefault="002B76DC">
      <w:pPr>
        <w:rPr>
          <w:sz w:val="24"/>
          <w:szCs w:val="24"/>
        </w:rPr>
      </w:pPr>
      <w:r>
        <w:rPr>
          <w:sz w:val="24"/>
          <w:szCs w:val="24"/>
        </w:rPr>
        <w:t>2 EL Puderzucker</w:t>
      </w:r>
    </w:p>
    <w:p w14:paraId="287E586D" w14:textId="77777777" w:rsidR="002B76DC" w:rsidRDefault="002B76DC">
      <w:pPr>
        <w:rPr>
          <w:sz w:val="24"/>
          <w:szCs w:val="24"/>
        </w:rPr>
      </w:pPr>
    </w:p>
    <w:p w14:paraId="637D3449" w14:textId="6541A4CB" w:rsidR="008C11D1" w:rsidRDefault="008C11D1">
      <w:pPr>
        <w:rPr>
          <w:sz w:val="24"/>
          <w:szCs w:val="24"/>
        </w:rPr>
      </w:pPr>
      <w:r>
        <w:rPr>
          <w:sz w:val="24"/>
          <w:szCs w:val="24"/>
        </w:rPr>
        <w:t>Zubereitung:</w:t>
      </w:r>
    </w:p>
    <w:p w14:paraId="0A2E7103" w14:textId="77777777" w:rsidR="0008142B" w:rsidRPr="004B31FF" w:rsidRDefault="00017F36" w:rsidP="00B40E8C">
      <w:pPr>
        <w:pStyle w:val="ListParagraph"/>
        <w:numPr>
          <w:ilvl w:val="0"/>
          <w:numId w:val="1145"/>
        </w:numPr>
        <w:spacing w:after="120"/>
        <w:ind w:left="714" w:hanging="357"/>
        <w:contextualSpacing w:val="0"/>
        <w:jc w:val="both"/>
        <w:rPr>
          <w:sz w:val="24"/>
          <w:szCs w:val="24"/>
        </w:rPr>
      </w:pPr>
      <w:r w:rsidRPr="004B31FF">
        <w:rPr>
          <w:sz w:val="24"/>
          <w:szCs w:val="24"/>
        </w:rPr>
        <w:t>Den Backofen auf 170 Grad Unter- und Oberhitze vorheizen. Butter würfeln, Schokolade in 2 cm große Stücke schneiden, beides in eine Schüssel geben. Den heißen Kaffee darübergießen. Umrühren, bis Butter und Schokolade geschmolzen sind. Zucker einrühren, bis er sich aufgelöst hat</w:t>
      </w:r>
      <w:r w:rsidR="00A1407A" w:rsidRPr="004B31FF">
        <w:rPr>
          <w:sz w:val="24"/>
          <w:szCs w:val="24"/>
        </w:rPr>
        <w:t>. Eier verquirlen und dazugeben. Mehl sieben, mit Back- und Kakaopulver</w:t>
      </w:r>
      <w:r w:rsidR="00771EAC" w:rsidRPr="004B31FF">
        <w:rPr>
          <w:sz w:val="24"/>
          <w:szCs w:val="24"/>
        </w:rPr>
        <w:t xml:space="preserve"> sowie Salz vermengen.</w:t>
      </w:r>
      <w:r w:rsidR="00290CFC" w:rsidRPr="004B31FF">
        <w:rPr>
          <w:sz w:val="24"/>
          <w:szCs w:val="24"/>
        </w:rPr>
        <w:t xml:space="preserve"> In die B</w:t>
      </w:r>
      <w:r w:rsidR="00151734" w:rsidRPr="004B31FF">
        <w:rPr>
          <w:sz w:val="24"/>
          <w:szCs w:val="24"/>
        </w:rPr>
        <w:t>utter-Schokoladenmischung</w:t>
      </w:r>
      <w:r w:rsidR="0008142B" w:rsidRPr="004B31FF">
        <w:rPr>
          <w:sz w:val="24"/>
          <w:szCs w:val="24"/>
        </w:rPr>
        <w:t xml:space="preserve"> geben. Gut verrühren. Nicht wundern, der Teig ist recht flüssig.</w:t>
      </w:r>
    </w:p>
    <w:p w14:paraId="626872B1" w14:textId="21593D7B" w:rsidR="001852FC" w:rsidRPr="004B31FF" w:rsidRDefault="0008142B" w:rsidP="00B40E8C">
      <w:pPr>
        <w:pStyle w:val="ListParagraph"/>
        <w:numPr>
          <w:ilvl w:val="0"/>
          <w:numId w:val="1145"/>
        </w:numPr>
        <w:spacing w:after="120"/>
        <w:ind w:left="714" w:hanging="357"/>
        <w:contextualSpacing w:val="0"/>
        <w:jc w:val="both"/>
        <w:rPr>
          <w:sz w:val="24"/>
          <w:szCs w:val="24"/>
        </w:rPr>
      </w:pPr>
      <w:r w:rsidRPr="004B31FF">
        <w:rPr>
          <w:sz w:val="24"/>
          <w:szCs w:val="24"/>
        </w:rPr>
        <w:t xml:space="preserve">Springform buttern, Rand </w:t>
      </w:r>
      <w:r w:rsidR="001852FC" w:rsidRPr="004B31FF">
        <w:rPr>
          <w:sz w:val="24"/>
          <w:szCs w:val="24"/>
        </w:rPr>
        <w:t xml:space="preserve">und Boden mit Backpapier auslegen. Teig hineingießen. Den </w:t>
      </w:r>
      <w:r w:rsidR="004B31FF" w:rsidRPr="004B31FF">
        <w:rPr>
          <w:sz w:val="24"/>
          <w:szCs w:val="24"/>
        </w:rPr>
        <w:t>K</w:t>
      </w:r>
      <w:r w:rsidR="001852FC" w:rsidRPr="004B31FF">
        <w:rPr>
          <w:sz w:val="24"/>
          <w:szCs w:val="24"/>
        </w:rPr>
        <w:t>uchen eine Stunde lang backen.</w:t>
      </w:r>
    </w:p>
    <w:p w14:paraId="4EA526EB" w14:textId="7798502D" w:rsidR="002E3C77" w:rsidRPr="004B31FF" w:rsidRDefault="001852FC" w:rsidP="00B40E8C">
      <w:pPr>
        <w:pStyle w:val="ListParagraph"/>
        <w:numPr>
          <w:ilvl w:val="0"/>
          <w:numId w:val="1145"/>
        </w:numPr>
        <w:spacing w:after="120"/>
        <w:ind w:left="714" w:hanging="357"/>
        <w:contextualSpacing w:val="0"/>
        <w:jc w:val="both"/>
        <w:rPr>
          <w:sz w:val="24"/>
          <w:szCs w:val="24"/>
        </w:rPr>
      </w:pPr>
      <w:r w:rsidRPr="004B31FF">
        <w:rPr>
          <w:sz w:val="24"/>
          <w:szCs w:val="24"/>
        </w:rPr>
        <w:t>Für die M</w:t>
      </w:r>
      <w:r w:rsidR="00E864E9" w:rsidRPr="004B31FF">
        <w:rPr>
          <w:sz w:val="24"/>
          <w:szCs w:val="24"/>
        </w:rPr>
        <w:t>asca</w:t>
      </w:r>
      <w:r w:rsidR="004B31FF" w:rsidRPr="004B31FF">
        <w:rPr>
          <w:sz w:val="24"/>
          <w:szCs w:val="24"/>
        </w:rPr>
        <w:t>r</w:t>
      </w:r>
      <w:r w:rsidR="00E864E9" w:rsidRPr="004B31FF">
        <w:rPr>
          <w:sz w:val="24"/>
          <w:szCs w:val="24"/>
        </w:rPr>
        <w:t>ponecreme</w:t>
      </w:r>
      <w:r w:rsidR="004B31FF" w:rsidRPr="004B31FF">
        <w:rPr>
          <w:sz w:val="24"/>
          <w:szCs w:val="24"/>
        </w:rPr>
        <w:t xml:space="preserve"> alle Zutaten 1 bis 2 Minuten mit dem Rührgerät schlagen, bis die Masse steif wird.</w:t>
      </w:r>
      <w:r w:rsidR="002E3C77" w:rsidRPr="004B31FF">
        <w:rPr>
          <w:sz w:val="24"/>
          <w:szCs w:val="24"/>
        </w:rPr>
        <w:br w:type="page"/>
      </w:r>
    </w:p>
    <w:p w14:paraId="139A8184" w14:textId="7CF4983A" w:rsidR="00246B5D" w:rsidRDefault="00246B5D" w:rsidP="008C11D1">
      <w:pPr>
        <w:pStyle w:val="Heading2"/>
        <w:spacing w:after="240"/>
      </w:pPr>
      <w:r>
        <w:lastRenderedPageBreak/>
        <w:t xml:space="preserve">Französischer Apfelkuchen </w:t>
      </w:r>
      <w:r w:rsidR="001509D6">
        <w:t>(Financier)</w:t>
      </w:r>
      <w:r w:rsidR="00D66734">
        <w:rPr>
          <w:rStyle w:val="FootnoteReference"/>
        </w:rPr>
        <w:footnoteReference w:id="1665"/>
      </w:r>
      <w:r w:rsidR="001509D6">
        <w:t xml:space="preserve"> </w:t>
      </w:r>
    </w:p>
    <w:p w14:paraId="20CFF5C6" w14:textId="1522C514" w:rsidR="00246B5D" w:rsidRDefault="00246B5D">
      <w:pPr>
        <w:rPr>
          <w:sz w:val="24"/>
          <w:szCs w:val="24"/>
        </w:rPr>
      </w:pPr>
      <w:r w:rsidRPr="008C11D1">
        <w:rPr>
          <w:sz w:val="24"/>
          <w:szCs w:val="24"/>
          <w:u w:val="single"/>
        </w:rPr>
        <w:t>Zutaten</w:t>
      </w:r>
      <w:r>
        <w:rPr>
          <w:sz w:val="24"/>
          <w:szCs w:val="24"/>
        </w:rPr>
        <w:t xml:space="preserve"> </w:t>
      </w:r>
      <w:r w:rsidR="008C11D1">
        <w:rPr>
          <w:sz w:val="24"/>
          <w:szCs w:val="24"/>
        </w:rPr>
        <w:t>(</w:t>
      </w:r>
      <w:r>
        <w:rPr>
          <w:sz w:val="24"/>
          <w:szCs w:val="24"/>
        </w:rPr>
        <w:t>für eine 22 x 22 cm große Backform</w:t>
      </w:r>
      <w:r w:rsidR="008C11D1">
        <w:rPr>
          <w:sz w:val="24"/>
          <w:szCs w:val="24"/>
        </w:rPr>
        <w:t>):</w:t>
      </w:r>
    </w:p>
    <w:p w14:paraId="644976DA" w14:textId="71EF4F47" w:rsidR="00246B5D" w:rsidRDefault="00246B5D">
      <w:pPr>
        <w:rPr>
          <w:sz w:val="24"/>
          <w:szCs w:val="24"/>
        </w:rPr>
      </w:pPr>
      <w:r>
        <w:rPr>
          <w:sz w:val="24"/>
          <w:szCs w:val="24"/>
        </w:rPr>
        <w:t>200</w:t>
      </w:r>
      <w:r w:rsidR="008C11D1">
        <w:rPr>
          <w:sz w:val="24"/>
          <w:szCs w:val="24"/>
        </w:rPr>
        <w:t xml:space="preserve"> </w:t>
      </w:r>
      <w:r>
        <w:rPr>
          <w:sz w:val="24"/>
          <w:szCs w:val="24"/>
        </w:rPr>
        <w:t xml:space="preserve">g Butter plus 50 g </w:t>
      </w:r>
    </w:p>
    <w:p w14:paraId="05D034C9" w14:textId="479F00F4" w:rsidR="00246B5D" w:rsidRDefault="00246B5D">
      <w:pPr>
        <w:rPr>
          <w:sz w:val="24"/>
          <w:szCs w:val="24"/>
        </w:rPr>
      </w:pPr>
      <w:r>
        <w:rPr>
          <w:sz w:val="24"/>
          <w:szCs w:val="24"/>
        </w:rPr>
        <w:t>5 Eiweiß</w:t>
      </w:r>
    </w:p>
    <w:p w14:paraId="41C36A02" w14:textId="77777777" w:rsidR="00246B5D" w:rsidRDefault="00246B5D">
      <w:pPr>
        <w:rPr>
          <w:sz w:val="24"/>
          <w:szCs w:val="24"/>
        </w:rPr>
      </w:pPr>
      <w:r>
        <w:rPr>
          <w:sz w:val="24"/>
          <w:szCs w:val="24"/>
        </w:rPr>
        <w:t>200 g Puderzucker</w:t>
      </w:r>
    </w:p>
    <w:p w14:paraId="0008B6F1" w14:textId="77777777" w:rsidR="00246B5D" w:rsidRDefault="00246B5D">
      <w:pPr>
        <w:rPr>
          <w:sz w:val="24"/>
          <w:szCs w:val="24"/>
        </w:rPr>
      </w:pPr>
      <w:r>
        <w:rPr>
          <w:sz w:val="24"/>
          <w:szCs w:val="24"/>
        </w:rPr>
        <w:t>80 g Mehl</w:t>
      </w:r>
    </w:p>
    <w:p w14:paraId="62DB24B6" w14:textId="35DBD7CF" w:rsidR="00246B5D" w:rsidRDefault="00246B5D">
      <w:pPr>
        <w:rPr>
          <w:sz w:val="24"/>
          <w:szCs w:val="24"/>
        </w:rPr>
      </w:pPr>
      <w:r>
        <w:rPr>
          <w:sz w:val="24"/>
          <w:szCs w:val="24"/>
        </w:rPr>
        <w:t>80 g gemahlene Mandeln</w:t>
      </w:r>
    </w:p>
    <w:p w14:paraId="5CBB9B47" w14:textId="77777777" w:rsidR="00246B5D" w:rsidRDefault="00246B5D">
      <w:pPr>
        <w:rPr>
          <w:sz w:val="24"/>
          <w:szCs w:val="24"/>
        </w:rPr>
      </w:pPr>
      <w:r>
        <w:rPr>
          <w:sz w:val="24"/>
          <w:szCs w:val="24"/>
        </w:rPr>
        <w:t>1 TL flüssiger Honig</w:t>
      </w:r>
    </w:p>
    <w:p w14:paraId="770B03B3" w14:textId="77777777" w:rsidR="00246B5D" w:rsidRDefault="00246B5D">
      <w:pPr>
        <w:rPr>
          <w:sz w:val="24"/>
          <w:szCs w:val="24"/>
        </w:rPr>
      </w:pPr>
      <w:r>
        <w:rPr>
          <w:sz w:val="24"/>
          <w:szCs w:val="24"/>
        </w:rPr>
        <w:t>3 große Äpfel (Boskop)</w:t>
      </w:r>
    </w:p>
    <w:p w14:paraId="71BF75AE" w14:textId="77777777" w:rsidR="00246B5D" w:rsidRDefault="00246B5D">
      <w:pPr>
        <w:rPr>
          <w:sz w:val="24"/>
          <w:szCs w:val="24"/>
        </w:rPr>
      </w:pPr>
      <w:r>
        <w:rPr>
          <w:sz w:val="24"/>
          <w:szCs w:val="24"/>
        </w:rPr>
        <w:t>50 g Zucker</w:t>
      </w:r>
    </w:p>
    <w:p w14:paraId="35BB1BF3" w14:textId="77777777" w:rsidR="00246B5D" w:rsidRDefault="00246B5D">
      <w:pPr>
        <w:rPr>
          <w:sz w:val="24"/>
          <w:szCs w:val="24"/>
        </w:rPr>
      </w:pPr>
    </w:p>
    <w:p w14:paraId="06D1B638" w14:textId="6E1BCB5C" w:rsidR="008C11D1" w:rsidRDefault="008C11D1">
      <w:pPr>
        <w:rPr>
          <w:sz w:val="24"/>
          <w:szCs w:val="24"/>
        </w:rPr>
      </w:pPr>
      <w:r>
        <w:rPr>
          <w:sz w:val="24"/>
          <w:szCs w:val="24"/>
        </w:rPr>
        <w:t>Zubereitung:</w:t>
      </w:r>
    </w:p>
    <w:p w14:paraId="7F86EBA8" w14:textId="0028C40A" w:rsidR="00B816FE" w:rsidRPr="008F202E" w:rsidRDefault="00BE1E97" w:rsidP="00B40E8C">
      <w:pPr>
        <w:pStyle w:val="ListParagraph"/>
        <w:numPr>
          <w:ilvl w:val="0"/>
          <w:numId w:val="1140"/>
        </w:numPr>
        <w:spacing w:after="120"/>
        <w:ind w:left="714" w:hanging="357"/>
        <w:contextualSpacing w:val="0"/>
        <w:jc w:val="both"/>
        <w:rPr>
          <w:sz w:val="24"/>
          <w:szCs w:val="24"/>
        </w:rPr>
      </w:pPr>
      <w:r w:rsidRPr="008F202E">
        <w:rPr>
          <w:sz w:val="24"/>
          <w:szCs w:val="24"/>
        </w:rPr>
        <w:t>200 g Butter würfeln, in eine</w:t>
      </w:r>
      <w:r w:rsidR="008F202E" w:rsidRPr="008F202E">
        <w:rPr>
          <w:sz w:val="24"/>
          <w:szCs w:val="24"/>
        </w:rPr>
        <w:t xml:space="preserve">n </w:t>
      </w:r>
      <w:r w:rsidRPr="008F202E">
        <w:rPr>
          <w:sz w:val="24"/>
          <w:szCs w:val="24"/>
        </w:rPr>
        <w:t>Topf bei niedriger Hitze zergehen lassen, bis sie sich etwas dunkler färbt (nicht anbrennen lassen)</w:t>
      </w:r>
      <w:r w:rsidR="00B816FE" w:rsidRPr="008F202E">
        <w:rPr>
          <w:sz w:val="24"/>
          <w:szCs w:val="24"/>
        </w:rPr>
        <w:t>. Lauwarm we</w:t>
      </w:r>
      <w:r w:rsidR="008F202E" w:rsidRPr="008F202E">
        <w:rPr>
          <w:sz w:val="24"/>
          <w:szCs w:val="24"/>
        </w:rPr>
        <w:t>r</w:t>
      </w:r>
      <w:r w:rsidR="00B816FE" w:rsidRPr="008F202E">
        <w:rPr>
          <w:sz w:val="24"/>
          <w:szCs w:val="24"/>
        </w:rPr>
        <w:t xml:space="preserve">den lassen. Eiweiß steif schlagen. Puderzucker, Mehl, Mandeln, Honig du die flüssige </w:t>
      </w:r>
      <w:r w:rsidR="008F202E" w:rsidRPr="008F202E">
        <w:rPr>
          <w:sz w:val="24"/>
          <w:szCs w:val="24"/>
        </w:rPr>
        <w:t>B</w:t>
      </w:r>
      <w:r w:rsidR="00B816FE" w:rsidRPr="008F202E">
        <w:rPr>
          <w:sz w:val="24"/>
          <w:szCs w:val="24"/>
        </w:rPr>
        <w:t xml:space="preserve">utter in die Schüssel geben und alles zu einem recht flüssigen Teig verrühren. </w:t>
      </w:r>
    </w:p>
    <w:p w14:paraId="52173652" w14:textId="77777777" w:rsidR="008F202E" w:rsidRDefault="00B816FE" w:rsidP="00B40E8C">
      <w:pPr>
        <w:pStyle w:val="ListParagraph"/>
        <w:numPr>
          <w:ilvl w:val="0"/>
          <w:numId w:val="1140"/>
        </w:numPr>
        <w:spacing w:after="120"/>
        <w:ind w:left="714" w:hanging="357"/>
        <w:contextualSpacing w:val="0"/>
        <w:jc w:val="both"/>
        <w:rPr>
          <w:sz w:val="24"/>
          <w:szCs w:val="24"/>
        </w:rPr>
      </w:pPr>
      <w:r w:rsidRPr="008F202E">
        <w:rPr>
          <w:sz w:val="24"/>
          <w:szCs w:val="24"/>
        </w:rPr>
        <w:t xml:space="preserve">Die Äpfel schälen und in schmale Schnitze schneiden. Die restliche Butter mit dem Zucker in einer großen Pfanne erhitzen. 4 EL Wasser und dann die </w:t>
      </w:r>
      <w:r w:rsidR="00361AC2" w:rsidRPr="008F202E">
        <w:rPr>
          <w:sz w:val="24"/>
          <w:szCs w:val="24"/>
        </w:rPr>
        <w:t>Äpfe</w:t>
      </w:r>
      <w:r w:rsidR="008F202E" w:rsidRPr="008F202E">
        <w:rPr>
          <w:sz w:val="24"/>
          <w:szCs w:val="24"/>
        </w:rPr>
        <w:t>l</w:t>
      </w:r>
      <w:r w:rsidR="00361AC2" w:rsidRPr="008F202E">
        <w:rPr>
          <w:sz w:val="24"/>
          <w:szCs w:val="24"/>
        </w:rPr>
        <w:t xml:space="preserve"> hinzufügen. Etwa 10 Minuten lang unter Rühren </w:t>
      </w:r>
      <w:r w:rsidR="005B4767" w:rsidRPr="008F202E">
        <w:rPr>
          <w:sz w:val="24"/>
          <w:szCs w:val="24"/>
        </w:rPr>
        <w:t>garen, bis die Äpfe</w:t>
      </w:r>
      <w:r w:rsidR="008F202E" w:rsidRPr="008F202E">
        <w:rPr>
          <w:sz w:val="24"/>
          <w:szCs w:val="24"/>
        </w:rPr>
        <w:t xml:space="preserve">l </w:t>
      </w:r>
      <w:r w:rsidR="005B4767" w:rsidRPr="008F202E">
        <w:rPr>
          <w:sz w:val="24"/>
          <w:szCs w:val="24"/>
        </w:rPr>
        <w:t>karamellisier</w:t>
      </w:r>
      <w:r w:rsidR="008F202E" w:rsidRPr="008F202E">
        <w:rPr>
          <w:sz w:val="24"/>
          <w:szCs w:val="24"/>
        </w:rPr>
        <w:t>e</w:t>
      </w:r>
      <w:r w:rsidR="005B4767" w:rsidRPr="008F202E">
        <w:rPr>
          <w:sz w:val="24"/>
          <w:szCs w:val="24"/>
        </w:rPr>
        <w:t>n.</w:t>
      </w:r>
    </w:p>
    <w:p w14:paraId="5582459F" w14:textId="17C3EAE6" w:rsidR="001509D6" w:rsidRPr="008F202E" w:rsidRDefault="005B4767" w:rsidP="00B40E8C">
      <w:pPr>
        <w:pStyle w:val="ListParagraph"/>
        <w:numPr>
          <w:ilvl w:val="0"/>
          <w:numId w:val="1140"/>
        </w:numPr>
        <w:spacing w:after="120"/>
        <w:ind w:left="714" w:hanging="357"/>
        <w:contextualSpacing w:val="0"/>
        <w:jc w:val="both"/>
        <w:rPr>
          <w:sz w:val="24"/>
          <w:szCs w:val="24"/>
        </w:rPr>
      </w:pPr>
      <w:r w:rsidRPr="008F202E">
        <w:rPr>
          <w:sz w:val="24"/>
          <w:szCs w:val="24"/>
        </w:rPr>
        <w:t>Äpfel in die mit Backpapier ausgelegte Backform g</w:t>
      </w:r>
      <w:r w:rsidR="008F202E" w:rsidRPr="008F202E">
        <w:rPr>
          <w:sz w:val="24"/>
          <w:szCs w:val="24"/>
        </w:rPr>
        <w:t>eben, den Teig darüber verteilen. Ungefähr 30 Minuten lang bei 200 Grad Ober- und Unterhitze backen. Den Kuchen nach 20 Minuten mit Backpapier bedecken, damit er nicht zu dunkel wird.</w:t>
      </w:r>
      <w:r w:rsidR="001509D6" w:rsidRPr="008F202E">
        <w:rPr>
          <w:sz w:val="24"/>
          <w:szCs w:val="24"/>
        </w:rPr>
        <w:br w:type="page"/>
      </w:r>
    </w:p>
    <w:p w14:paraId="41B8A77C" w14:textId="1F19F686" w:rsidR="00D332CC" w:rsidRDefault="00D332CC" w:rsidP="008C11D1">
      <w:pPr>
        <w:pStyle w:val="Heading2"/>
        <w:spacing w:after="240"/>
      </w:pPr>
      <w:r>
        <w:lastRenderedPageBreak/>
        <w:t>Tarte mit Brombeeren und Rosmarin</w:t>
      </w:r>
      <w:r w:rsidR="00C54FDF">
        <w:rPr>
          <w:rStyle w:val="FootnoteReference"/>
        </w:rPr>
        <w:footnoteReference w:id="1666"/>
      </w:r>
      <w:r>
        <w:t xml:space="preserve"> </w:t>
      </w:r>
    </w:p>
    <w:p w14:paraId="26815534" w14:textId="63471E1D" w:rsidR="003B4B6D" w:rsidRDefault="00D332CC">
      <w:pPr>
        <w:rPr>
          <w:sz w:val="24"/>
          <w:szCs w:val="24"/>
        </w:rPr>
      </w:pPr>
      <w:r w:rsidRPr="008C11D1">
        <w:rPr>
          <w:sz w:val="24"/>
          <w:szCs w:val="24"/>
          <w:u w:val="single"/>
        </w:rPr>
        <w:t>Zutaten</w:t>
      </w:r>
      <w:r>
        <w:rPr>
          <w:sz w:val="24"/>
          <w:szCs w:val="24"/>
        </w:rPr>
        <w:t xml:space="preserve"> </w:t>
      </w:r>
      <w:r w:rsidR="008C11D1">
        <w:rPr>
          <w:sz w:val="24"/>
          <w:szCs w:val="24"/>
        </w:rPr>
        <w:t>(</w:t>
      </w:r>
      <w:r>
        <w:rPr>
          <w:sz w:val="24"/>
          <w:szCs w:val="24"/>
        </w:rPr>
        <w:t>für eine Springform (26 cm Durchmesser)</w:t>
      </w:r>
      <w:r w:rsidR="008C11D1">
        <w:rPr>
          <w:sz w:val="24"/>
          <w:szCs w:val="24"/>
        </w:rPr>
        <w:t>:</w:t>
      </w:r>
    </w:p>
    <w:p w14:paraId="6C8CA336" w14:textId="5A8FC085" w:rsidR="003B4B6D" w:rsidRPr="008C11D1" w:rsidRDefault="003B4B6D">
      <w:pPr>
        <w:rPr>
          <w:i/>
          <w:iCs/>
          <w:sz w:val="24"/>
          <w:szCs w:val="24"/>
        </w:rPr>
      </w:pPr>
      <w:r w:rsidRPr="008C11D1">
        <w:rPr>
          <w:i/>
          <w:iCs/>
          <w:sz w:val="24"/>
          <w:szCs w:val="24"/>
        </w:rPr>
        <w:t>Für den Teig:</w:t>
      </w:r>
    </w:p>
    <w:p w14:paraId="514BCC84" w14:textId="77777777" w:rsidR="003B4B6D" w:rsidRDefault="003B4B6D">
      <w:pPr>
        <w:rPr>
          <w:sz w:val="24"/>
          <w:szCs w:val="24"/>
        </w:rPr>
      </w:pPr>
      <w:r>
        <w:rPr>
          <w:sz w:val="24"/>
          <w:szCs w:val="24"/>
        </w:rPr>
        <w:t>100 g weiche Butter</w:t>
      </w:r>
    </w:p>
    <w:p w14:paraId="0D451D30" w14:textId="77777777" w:rsidR="003B4B6D" w:rsidRDefault="003B4B6D">
      <w:pPr>
        <w:rPr>
          <w:sz w:val="24"/>
          <w:szCs w:val="24"/>
        </w:rPr>
      </w:pPr>
      <w:r>
        <w:rPr>
          <w:sz w:val="24"/>
          <w:szCs w:val="24"/>
        </w:rPr>
        <w:t>80 g Zucker</w:t>
      </w:r>
    </w:p>
    <w:p w14:paraId="75C0C453" w14:textId="77777777" w:rsidR="003B4B6D" w:rsidRDefault="003B4B6D">
      <w:pPr>
        <w:rPr>
          <w:sz w:val="24"/>
          <w:szCs w:val="24"/>
        </w:rPr>
      </w:pPr>
      <w:r>
        <w:rPr>
          <w:sz w:val="24"/>
          <w:szCs w:val="24"/>
        </w:rPr>
        <w:t>1 Ei</w:t>
      </w:r>
    </w:p>
    <w:p w14:paraId="0F4AB1F3" w14:textId="77777777" w:rsidR="003B4B6D" w:rsidRDefault="003B4B6D">
      <w:pPr>
        <w:rPr>
          <w:sz w:val="24"/>
          <w:szCs w:val="24"/>
        </w:rPr>
      </w:pPr>
      <w:r>
        <w:rPr>
          <w:sz w:val="24"/>
          <w:szCs w:val="24"/>
        </w:rPr>
        <w:t>200 g Mehl</w:t>
      </w:r>
    </w:p>
    <w:p w14:paraId="566736B0" w14:textId="77777777" w:rsidR="003B4B6D" w:rsidRDefault="003B4B6D">
      <w:pPr>
        <w:rPr>
          <w:sz w:val="24"/>
          <w:szCs w:val="24"/>
        </w:rPr>
      </w:pPr>
      <w:r>
        <w:rPr>
          <w:sz w:val="24"/>
          <w:szCs w:val="24"/>
        </w:rPr>
        <w:t>1 Prise Salz</w:t>
      </w:r>
    </w:p>
    <w:p w14:paraId="4988F00C" w14:textId="77777777" w:rsidR="003B4B6D" w:rsidRPr="008C11D1" w:rsidRDefault="003B4B6D">
      <w:pPr>
        <w:rPr>
          <w:i/>
          <w:iCs/>
          <w:sz w:val="24"/>
          <w:szCs w:val="24"/>
        </w:rPr>
      </w:pPr>
      <w:r w:rsidRPr="008C11D1">
        <w:rPr>
          <w:i/>
          <w:iCs/>
          <w:sz w:val="24"/>
          <w:szCs w:val="24"/>
        </w:rPr>
        <w:t>Für den Belag:</w:t>
      </w:r>
    </w:p>
    <w:p w14:paraId="0D883DC2" w14:textId="77777777" w:rsidR="003B4B6D" w:rsidRDefault="003B4B6D">
      <w:pPr>
        <w:rPr>
          <w:sz w:val="24"/>
          <w:szCs w:val="24"/>
        </w:rPr>
      </w:pPr>
      <w:r>
        <w:rPr>
          <w:sz w:val="24"/>
          <w:szCs w:val="24"/>
        </w:rPr>
        <w:t>75 g weiche Butter</w:t>
      </w:r>
    </w:p>
    <w:p w14:paraId="333885A3" w14:textId="77777777" w:rsidR="003B4B6D" w:rsidRDefault="003B4B6D">
      <w:pPr>
        <w:rPr>
          <w:sz w:val="24"/>
          <w:szCs w:val="24"/>
        </w:rPr>
      </w:pPr>
      <w:r>
        <w:rPr>
          <w:sz w:val="24"/>
          <w:szCs w:val="24"/>
        </w:rPr>
        <w:t>75 g Zucker</w:t>
      </w:r>
    </w:p>
    <w:p w14:paraId="7D325919" w14:textId="77777777" w:rsidR="004A13E9" w:rsidRDefault="003B4B6D">
      <w:pPr>
        <w:rPr>
          <w:sz w:val="24"/>
          <w:szCs w:val="24"/>
        </w:rPr>
      </w:pPr>
      <w:r>
        <w:rPr>
          <w:sz w:val="24"/>
          <w:szCs w:val="24"/>
        </w:rPr>
        <w:t>1 Ei</w:t>
      </w:r>
    </w:p>
    <w:p w14:paraId="3412A383" w14:textId="77777777" w:rsidR="004A13E9" w:rsidRDefault="004A13E9">
      <w:pPr>
        <w:rPr>
          <w:sz w:val="24"/>
          <w:szCs w:val="24"/>
        </w:rPr>
      </w:pPr>
      <w:r>
        <w:rPr>
          <w:sz w:val="24"/>
          <w:szCs w:val="24"/>
        </w:rPr>
        <w:t>75 g gemahlene Mandeln</w:t>
      </w:r>
    </w:p>
    <w:p w14:paraId="6C01418E" w14:textId="77777777" w:rsidR="004A13E9" w:rsidRDefault="004A13E9">
      <w:pPr>
        <w:rPr>
          <w:sz w:val="24"/>
          <w:szCs w:val="24"/>
        </w:rPr>
      </w:pPr>
      <w:r>
        <w:rPr>
          <w:sz w:val="24"/>
          <w:szCs w:val="24"/>
        </w:rPr>
        <w:t>10 g Mehl</w:t>
      </w:r>
    </w:p>
    <w:p w14:paraId="0CB51F0A" w14:textId="77777777" w:rsidR="004A13E9" w:rsidRDefault="004A13E9">
      <w:pPr>
        <w:rPr>
          <w:sz w:val="24"/>
          <w:szCs w:val="24"/>
        </w:rPr>
      </w:pPr>
      <w:r>
        <w:rPr>
          <w:sz w:val="24"/>
          <w:szCs w:val="24"/>
        </w:rPr>
        <w:t>1 TL fein gehackter Rosmarin (etwa 1 zweig)</w:t>
      </w:r>
    </w:p>
    <w:p w14:paraId="7226F655" w14:textId="77777777" w:rsidR="004A13E9" w:rsidRDefault="004A13E9">
      <w:pPr>
        <w:rPr>
          <w:sz w:val="24"/>
          <w:szCs w:val="24"/>
        </w:rPr>
      </w:pPr>
      <w:r>
        <w:rPr>
          <w:sz w:val="24"/>
          <w:szCs w:val="24"/>
        </w:rPr>
        <w:t>300 g Brombeeren</w:t>
      </w:r>
    </w:p>
    <w:p w14:paraId="32E94F2C" w14:textId="77777777" w:rsidR="004A13E9" w:rsidRDefault="004A13E9">
      <w:pPr>
        <w:rPr>
          <w:sz w:val="24"/>
          <w:szCs w:val="24"/>
        </w:rPr>
      </w:pPr>
    </w:p>
    <w:p w14:paraId="5752238D" w14:textId="3DB3471A" w:rsidR="008C11D1" w:rsidRDefault="008C11D1">
      <w:pPr>
        <w:rPr>
          <w:sz w:val="24"/>
          <w:szCs w:val="24"/>
        </w:rPr>
      </w:pPr>
      <w:r>
        <w:rPr>
          <w:sz w:val="24"/>
          <w:szCs w:val="24"/>
        </w:rPr>
        <w:t>Zubereitung:</w:t>
      </w:r>
    </w:p>
    <w:p w14:paraId="2B3DB2AC" w14:textId="77777777" w:rsidR="001961FA" w:rsidRPr="008C11D1" w:rsidRDefault="00CE5A45" w:rsidP="00B40E8C">
      <w:pPr>
        <w:pStyle w:val="ListParagraph"/>
        <w:numPr>
          <w:ilvl w:val="0"/>
          <w:numId w:val="1654"/>
        </w:numPr>
        <w:spacing w:after="120"/>
        <w:ind w:left="714" w:hanging="357"/>
        <w:contextualSpacing w:val="0"/>
        <w:jc w:val="both"/>
        <w:rPr>
          <w:sz w:val="24"/>
          <w:szCs w:val="24"/>
        </w:rPr>
      </w:pPr>
      <w:r w:rsidRPr="008C11D1">
        <w:rPr>
          <w:sz w:val="24"/>
          <w:szCs w:val="24"/>
        </w:rPr>
        <w:t>Für den Teig die Butter würfeln und in einer Schüssel mit dem Zucker verkneten. Ei unterrühren</w:t>
      </w:r>
      <w:r w:rsidR="00C44655" w:rsidRPr="008C11D1">
        <w:rPr>
          <w:sz w:val="24"/>
          <w:szCs w:val="24"/>
        </w:rPr>
        <w:t xml:space="preserve">. Mehl und Salz in einer Schüssel </w:t>
      </w:r>
      <w:r w:rsidR="002F3D87" w:rsidRPr="008C11D1">
        <w:rPr>
          <w:sz w:val="24"/>
          <w:szCs w:val="24"/>
        </w:rPr>
        <w:t>vermengen und hinzufügen. Zu einem glatten Teig kneten, diesen zu einer Kugel formen</w:t>
      </w:r>
      <w:r w:rsidR="001961FA" w:rsidRPr="008C11D1">
        <w:rPr>
          <w:sz w:val="24"/>
          <w:szCs w:val="24"/>
        </w:rPr>
        <w:t xml:space="preserve">, in Frischhaltefolie einwickeln du für 30 Minuten in den Kühlschrank legen. </w:t>
      </w:r>
    </w:p>
    <w:p w14:paraId="64BB5921" w14:textId="0846B2D4" w:rsidR="00EC6255" w:rsidRPr="008C11D1" w:rsidRDefault="001961FA" w:rsidP="00B40E8C">
      <w:pPr>
        <w:pStyle w:val="ListParagraph"/>
        <w:numPr>
          <w:ilvl w:val="0"/>
          <w:numId w:val="1654"/>
        </w:numPr>
        <w:spacing w:after="120"/>
        <w:ind w:left="714" w:hanging="357"/>
        <w:contextualSpacing w:val="0"/>
        <w:jc w:val="both"/>
        <w:rPr>
          <w:sz w:val="24"/>
          <w:szCs w:val="24"/>
        </w:rPr>
      </w:pPr>
      <w:r w:rsidRPr="008C11D1">
        <w:rPr>
          <w:sz w:val="24"/>
          <w:szCs w:val="24"/>
        </w:rPr>
        <w:t>Für den Belag Butter und Zucker verkneten</w:t>
      </w:r>
      <w:r w:rsidR="001F2D63" w:rsidRPr="008C11D1">
        <w:rPr>
          <w:sz w:val="24"/>
          <w:szCs w:val="24"/>
        </w:rPr>
        <w:t>. Ei, Mandeln und Mehl unterrühren. Die Rosmarinnadeln sehr fein hacken, unter die Mischung mengen. Den Boden der Springform mit Backpapier auslegen, den Rand buttern. Teig in die Form drücken, einen Rand stehen lassen. Mandelcreme auf den Teig st</w:t>
      </w:r>
      <w:r w:rsidR="00EC6255" w:rsidRPr="008C11D1">
        <w:rPr>
          <w:sz w:val="24"/>
          <w:szCs w:val="24"/>
        </w:rPr>
        <w:t>r</w:t>
      </w:r>
      <w:r w:rsidR="001F2D63" w:rsidRPr="008C11D1">
        <w:rPr>
          <w:sz w:val="24"/>
          <w:szCs w:val="24"/>
        </w:rPr>
        <w:t>eichen, Brombeeren darauf verteilen.</w:t>
      </w:r>
      <w:r w:rsidR="00EC6255" w:rsidRPr="008C11D1">
        <w:rPr>
          <w:sz w:val="24"/>
          <w:szCs w:val="24"/>
        </w:rPr>
        <w:t xml:space="preserve"> Die </w:t>
      </w:r>
      <w:r w:rsidR="007C3C87" w:rsidRPr="008C11D1">
        <w:rPr>
          <w:sz w:val="24"/>
          <w:szCs w:val="24"/>
        </w:rPr>
        <w:t>Creme</w:t>
      </w:r>
      <w:r w:rsidR="00EC6255" w:rsidRPr="008C11D1">
        <w:rPr>
          <w:sz w:val="24"/>
          <w:szCs w:val="24"/>
        </w:rPr>
        <w:t xml:space="preserve"> geht beim Backen auf.</w:t>
      </w:r>
    </w:p>
    <w:p w14:paraId="167F59C5" w14:textId="77777777" w:rsidR="00EC6255" w:rsidRPr="008C11D1" w:rsidRDefault="00EC6255" w:rsidP="00B40E8C">
      <w:pPr>
        <w:pStyle w:val="ListParagraph"/>
        <w:numPr>
          <w:ilvl w:val="0"/>
          <w:numId w:val="1654"/>
        </w:numPr>
        <w:spacing w:after="120"/>
        <w:ind w:left="714" w:hanging="357"/>
        <w:contextualSpacing w:val="0"/>
        <w:jc w:val="both"/>
        <w:rPr>
          <w:sz w:val="24"/>
          <w:szCs w:val="24"/>
        </w:rPr>
      </w:pPr>
      <w:r w:rsidRPr="008C11D1">
        <w:rPr>
          <w:sz w:val="24"/>
          <w:szCs w:val="24"/>
        </w:rPr>
        <w:t>Bei 180 Grad Ober- und Unterhitze 30 bis 35 Minuten lang backen. Nach 15 Minuten Backpapier auf den Kuchen legen, damit er nicht zu braun wird.</w:t>
      </w:r>
    </w:p>
    <w:p w14:paraId="548FC207" w14:textId="77777777" w:rsidR="00EC6255" w:rsidRDefault="00EC6255">
      <w:pPr>
        <w:rPr>
          <w:sz w:val="24"/>
          <w:szCs w:val="24"/>
        </w:rPr>
      </w:pPr>
    </w:p>
    <w:p w14:paraId="7929E979" w14:textId="2BC5B42C" w:rsidR="00D332CC" w:rsidRDefault="00EC6255" w:rsidP="00326207">
      <w:pPr>
        <w:ind w:left="1416" w:hanging="1416"/>
        <w:jc w:val="both"/>
        <w:rPr>
          <w:sz w:val="24"/>
          <w:szCs w:val="24"/>
        </w:rPr>
      </w:pPr>
      <w:r>
        <w:rPr>
          <w:sz w:val="24"/>
          <w:szCs w:val="24"/>
        </w:rPr>
        <w:lastRenderedPageBreak/>
        <w:t>Kommentar:</w:t>
      </w:r>
      <w:r>
        <w:rPr>
          <w:sz w:val="24"/>
          <w:szCs w:val="24"/>
        </w:rPr>
        <w:tab/>
      </w:r>
      <w:r w:rsidR="00F25B79">
        <w:rPr>
          <w:sz w:val="24"/>
          <w:szCs w:val="24"/>
        </w:rPr>
        <w:t xml:space="preserve">Natürlich kann man die Idee mit dem Rosmarin auch sein lassen, ganz schlicht schmeckt die Tarte auch sehr gut. </w:t>
      </w:r>
      <w:r w:rsidR="00844CAB">
        <w:rPr>
          <w:sz w:val="24"/>
          <w:szCs w:val="24"/>
        </w:rPr>
        <w:t xml:space="preserve">Mit dem Rosmarin schmeckt die Tarte ein ganz bisschen nach Saunaaufguss. Ich find das lustig </w:t>
      </w:r>
      <w:r w:rsidR="00844CAB" w:rsidRPr="00844CAB">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sidR="00D332CC">
        <w:rPr>
          <w:sz w:val="24"/>
          <w:szCs w:val="24"/>
        </w:rPr>
        <w:br w:type="page"/>
      </w:r>
    </w:p>
    <w:p w14:paraId="5DCFABDA" w14:textId="5E64C3D6" w:rsidR="00704FE9" w:rsidRDefault="001E43E2" w:rsidP="00B813AD">
      <w:pPr>
        <w:pStyle w:val="Heading2"/>
        <w:spacing w:after="240"/>
      </w:pPr>
      <w:r>
        <w:lastRenderedPageBreak/>
        <w:t>Ricotta-Pistazien</w:t>
      </w:r>
      <w:r w:rsidR="00BB23EE">
        <w:t>-Kekse</w:t>
      </w:r>
      <w:r w:rsidR="00C37B0F">
        <w:rPr>
          <w:rStyle w:val="FootnoteReference"/>
        </w:rPr>
        <w:footnoteReference w:id="1667"/>
      </w:r>
      <w:r w:rsidR="00BB23EE">
        <w:t xml:space="preserve"> </w:t>
      </w:r>
    </w:p>
    <w:p w14:paraId="0DACD910" w14:textId="47C9E5E2" w:rsidR="00B27D7B" w:rsidRDefault="00B27D7B">
      <w:pPr>
        <w:rPr>
          <w:sz w:val="24"/>
          <w:szCs w:val="24"/>
        </w:rPr>
      </w:pPr>
      <w:r w:rsidRPr="00B813AD">
        <w:rPr>
          <w:sz w:val="24"/>
          <w:szCs w:val="24"/>
          <w:u w:val="single"/>
        </w:rPr>
        <w:t>Zutaten</w:t>
      </w:r>
      <w:r>
        <w:rPr>
          <w:sz w:val="24"/>
          <w:szCs w:val="24"/>
        </w:rPr>
        <w:t xml:space="preserve"> </w:t>
      </w:r>
      <w:r w:rsidR="00B813AD">
        <w:rPr>
          <w:sz w:val="24"/>
          <w:szCs w:val="24"/>
        </w:rPr>
        <w:t>(</w:t>
      </w:r>
      <w:r>
        <w:rPr>
          <w:sz w:val="24"/>
          <w:szCs w:val="24"/>
        </w:rPr>
        <w:t>für 2 Blech</w:t>
      </w:r>
      <w:r w:rsidR="00B813AD">
        <w:rPr>
          <w:sz w:val="24"/>
          <w:szCs w:val="24"/>
        </w:rPr>
        <w:t>):</w:t>
      </w:r>
    </w:p>
    <w:p w14:paraId="2514460B" w14:textId="77777777" w:rsidR="00B27D7B" w:rsidRDefault="00B27D7B">
      <w:pPr>
        <w:rPr>
          <w:sz w:val="24"/>
          <w:szCs w:val="24"/>
        </w:rPr>
      </w:pPr>
      <w:r>
        <w:rPr>
          <w:sz w:val="24"/>
          <w:szCs w:val="24"/>
        </w:rPr>
        <w:t>150 g gehackte Pistazien (ungesalzen)</w:t>
      </w:r>
    </w:p>
    <w:p w14:paraId="0CD753A5" w14:textId="77777777" w:rsidR="00B27D7B" w:rsidRDefault="00B27D7B">
      <w:pPr>
        <w:rPr>
          <w:sz w:val="24"/>
          <w:szCs w:val="24"/>
        </w:rPr>
      </w:pPr>
      <w:r>
        <w:rPr>
          <w:sz w:val="24"/>
          <w:szCs w:val="24"/>
        </w:rPr>
        <w:t>250 g Zucker</w:t>
      </w:r>
    </w:p>
    <w:p w14:paraId="71777445" w14:textId="77777777" w:rsidR="00B27D7B" w:rsidRPr="002E3C77" w:rsidRDefault="00B27D7B">
      <w:pPr>
        <w:rPr>
          <w:sz w:val="24"/>
          <w:szCs w:val="24"/>
          <w:lang w:val="en-US"/>
        </w:rPr>
      </w:pPr>
      <w:r w:rsidRPr="002E3C77">
        <w:rPr>
          <w:sz w:val="24"/>
          <w:szCs w:val="24"/>
          <w:lang w:val="en-US"/>
        </w:rPr>
        <w:t>100 g Butter</w:t>
      </w:r>
    </w:p>
    <w:p w14:paraId="7B593853" w14:textId="77777777" w:rsidR="00B27D7B" w:rsidRPr="002E3C77" w:rsidRDefault="00B27D7B">
      <w:pPr>
        <w:rPr>
          <w:sz w:val="24"/>
          <w:szCs w:val="24"/>
          <w:lang w:val="en-US"/>
        </w:rPr>
      </w:pPr>
      <w:r w:rsidRPr="002E3C77">
        <w:rPr>
          <w:sz w:val="24"/>
          <w:szCs w:val="24"/>
          <w:lang w:val="en-US"/>
        </w:rPr>
        <w:t>250 g Ricotta</w:t>
      </w:r>
    </w:p>
    <w:p w14:paraId="4F98FD81" w14:textId="77777777" w:rsidR="00B27D7B" w:rsidRPr="002E3C77" w:rsidRDefault="00B27D7B">
      <w:pPr>
        <w:rPr>
          <w:sz w:val="24"/>
          <w:szCs w:val="24"/>
          <w:lang w:val="en-US"/>
        </w:rPr>
      </w:pPr>
      <w:r w:rsidRPr="002E3C77">
        <w:rPr>
          <w:sz w:val="24"/>
          <w:szCs w:val="24"/>
          <w:lang w:val="en-US"/>
        </w:rPr>
        <w:t xml:space="preserve">1 TL </w:t>
      </w:r>
      <w:proofErr w:type="spellStart"/>
      <w:r w:rsidRPr="002E3C77">
        <w:rPr>
          <w:sz w:val="24"/>
          <w:szCs w:val="24"/>
          <w:lang w:val="en-US"/>
        </w:rPr>
        <w:t>Vanilleextrakt</w:t>
      </w:r>
      <w:proofErr w:type="spellEnd"/>
    </w:p>
    <w:p w14:paraId="23020E18" w14:textId="77777777" w:rsidR="00B27D7B" w:rsidRDefault="00B27D7B">
      <w:pPr>
        <w:rPr>
          <w:sz w:val="24"/>
          <w:szCs w:val="24"/>
        </w:rPr>
      </w:pPr>
      <w:r>
        <w:rPr>
          <w:sz w:val="24"/>
          <w:szCs w:val="24"/>
        </w:rPr>
        <w:t>1 EI</w:t>
      </w:r>
    </w:p>
    <w:p w14:paraId="757AD528" w14:textId="77777777" w:rsidR="00B27D7B" w:rsidRDefault="00B27D7B">
      <w:pPr>
        <w:rPr>
          <w:sz w:val="24"/>
          <w:szCs w:val="24"/>
        </w:rPr>
      </w:pPr>
      <w:r>
        <w:rPr>
          <w:sz w:val="24"/>
          <w:szCs w:val="24"/>
        </w:rPr>
        <w:t>260 g Mehl</w:t>
      </w:r>
    </w:p>
    <w:p w14:paraId="64B48A43" w14:textId="77777777" w:rsidR="00B27D7B" w:rsidRDefault="00B27D7B">
      <w:pPr>
        <w:rPr>
          <w:sz w:val="24"/>
          <w:szCs w:val="24"/>
        </w:rPr>
      </w:pPr>
      <w:r>
        <w:rPr>
          <w:sz w:val="24"/>
          <w:szCs w:val="24"/>
        </w:rPr>
        <w:t>1 TL Backpulver</w:t>
      </w:r>
    </w:p>
    <w:p w14:paraId="3B1AE7DE" w14:textId="77777777" w:rsidR="00B27D7B" w:rsidRDefault="00B27D7B">
      <w:pPr>
        <w:rPr>
          <w:sz w:val="24"/>
          <w:szCs w:val="24"/>
        </w:rPr>
      </w:pPr>
      <w:r>
        <w:rPr>
          <w:sz w:val="24"/>
          <w:szCs w:val="24"/>
        </w:rPr>
        <w:t>Salz</w:t>
      </w:r>
    </w:p>
    <w:p w14:paraId="6DC01774" w14:textId="77777777" w:rsidR="00B27D7B" w:rsidRDefault="00B27D7B">
      <w:pPr>
        <w:rPr>
          <w:sz w:val="24"/>
          <w:szCs w:val="24"/>
        </w:rPr>
      </w:pPr>
    </w:p>
    <w:p w14:paraId="5B5C8924" w14:textId="03DB9605" w:rsidR="00B27D7B" w:rsidRPr="00B813AD" w:rsidRDefault="00B27D7B">
      <w:pPr>
        <w:rPr>
          <w:i/>
          <w:iCs/>
          <w:sz w:val="24"/>
          <w:szCs w:val="24"/>
        </w:rPr>
      </w:pPr>
      <w:r w:rsidRPr="00B813AD">
        <w:rPr>
          <w:i/>
          <w:iCs/>
          <w:sz w:val="24"/>
          <w:szCs w:val="24"/>
        </w:rPr>
        <w:t>Für den Zuckerg</w:t>
      </w:r>
      <w:r w:rsidR="00573C5A" w:rsidRPr="00B813AD">
        <w:rPr>
          <w:i/>
          <w:iCs/>
          <w:sz w:val="24"/>
          <w:szCs w:val="24"/>
        </w:rPr>
        <w:t>uss</w:t>
      </w:r>
      <w:r w:rsidRPr="00B813AD">
        <w:rPr>
          <w:i/>
          <w:iCs/>
          <w:sz w:val="24"/>
          <w:szCs w:val="24"/>
        </w:rPr>
        <w:t>:</w:t>
      </w:r>
    </w:p>
    <w:p w14:paraId="5F38C0A0" w14:textId="77777777" w:rsidR="00B27D7B" w:rsidRDefault="00B27D7B">
      <w:pPr>
        <w:rPr>
          <w:sz w:val="24"/>
          <w:szCs w:val="24"/>
        </w:rPr>
      </w:pPr>
      <w:r>
        <w:rPr>
          <w:sz w:val="24"/>
          <w:szCs w:val="24"/>
        </w:rPr>
        <w:t>120 g Puderzucker</w:t>
      </w:r>
    </w:p>
    <w:p w14:paraId="5EF891DC" w14:textId="77777777" w:rsidR="00B27D7B" w:rsidRDefault="00B27D7B">
      <w:pPr>
        <w:rPr>
          <w:sz w:val="24"/>
          <w:szCs w:val="24"/>
        </w:rPr>
      </w:pPr>
      <w:r>
        <w:rPr>
          <w:sz w:val="24"/>
          <w:szCs w:val="24"/>
        </w:rPr>
        <w:t>2 EL Milch</w:t>
      </w:r>
    </w:p>
    <w:p w14:paraId="40314A40" w14:textId="77777777" w:rsidR="00B27D7B" w:rsidRDefault="00B27D7B">
      <w:pPr>
        <w:rPr>
          <w:sz w:val="24"/>
          <w:szCs w:val="24"/>
        </w:rPr>
      </w:pPr>
      <w:r>
        <w:rPr>
          <w:sz w:val="24"/>
          <w:szCs w:val="24"/>
        </w:rPr>
        <w:t>3 EL gehackte Pistazien</w:t>
      </w:r>
    </w:p>
    <w:p w14:paraId="48FEB7C2" w14:textId="77777777" w:rsidR="00B27D7B" w:rsidRDefault="00B27D7B">
      <w:pPr>
        <w:rPr>
          <w:sz w:val="24"/>
          <w:szCs w:val="24"/>
        </w:rPr>
      </w:pPr>
    </w:p>
    <w:p w14:paraId="321149E7" w14:textId="22B47E05" w:rsidR="00B813AD" w:rsidRDefault="00B813AD">
      <w:pPr>
        <w:rPr>
          <w:sz w:val="24"/>
          <w:szCs w:val="24"/>
        </w:rPr>
      </w:pPr>
      <w:r>
        <w:rPr>
          <w:sz w:val="24"/>
          <w:szCs w:val="24"/>
        </w:rPr>
        <w:t>Zubereitung:</w:t>
      </w:r>
    </w:p>
    <w:p w14:paraId="5D7ADCFA" w14:textId="77777777" w:rsidR="00573C5A" w:rsidRPr="00E56CD4" w:rsidRDefault="00944BDF" w:rsidP="00B40E8C">
      <w:pPr>
        <w:pStyle w:val="ListParagraph"/>
        <w:numPr>
          <w:ilvl w:val="0"/>
          <w:numId w:val="1135"/>
        </w:numPr>
        <w:spacing w:after="120"/>
        <w:ind w:left="714" w:hanging="357"/>
        <w:contextualSpacing w:val="0"/>
        <w:jc w:val="both"/>
        <w:rPr>
          <w:sz w:val="24"/>
          <w:szCs w:val="24"/>
        </w:rPr>
      </w:pPr>
      <w:r w:rsidRPr="00E56CD4">
        <w:rPr>
          <w:sz w:val="24"/>
          <w:szCs w:val="24"/>
        </w:rPr>
        <w:t xml:space="preserve">Den Ofen auf 175 </w:t>
      </w:r>
      <w:r w:rsidR="00573C5A" w:rsidRPr="00E56CD4">
        <w:rPr>
          <w:sz w:val="24"/>
          <w:szCs w:val="24"/>
        </w:rPr>
        <w:t xml:space="preserve">Grad Umluft heizen. </w:t>
      </w:r>
    </w:p>
    <w:p w14:paraId="69B04FBA" w14:textId="12C99009" w:rsidR="009E3F8C" w:rsidRPr="00E56CD4" w:rsidRDefault="00573C5A" w:rsidP="00B40E8C">
      <w:pPr>
        <w:pStyle w:val="ListParagraph"/>
        <w:numPr>
          <w:ilvl w:val="0"/>
          <w:numId w:val="1135"/>
        </w:numPr>
        <w:spacing w:after="120"/>
        <w:ind w:left="714" w:hanging="357"/>
        <w:contextualSpacing w:val="0"/>
        <w:jc w:val="both"/>
        <w:rPr>
          <w:sz w:val="24"/>
          <w:szCs w:val="24"/>
        </w:rPr>
      </w:pPr>
      <w:r w:rsidRPr="00E56CD4">
        <w:rPr>
          <w:sz w:val="24"/>
          <w:szCs w:val="24"/>
        </w:rPr>
        <w:t>Gehackte Pistazien mit dem Pürierstab zu Mehl zerkleinern. In ei</w:t>
      </w:r>
      <w:r w:rsidR="009E3F8C" w:rsidRPr="00E56CD4">
        <w:rPr>
          <w:sz w:val="24"/>
          <w:szCs w:val="24"/>
        </w:rPr>
        <w:t>ne</w:t>
      </w:r>
      <w:r w:rsidRPr="00E56CD4">
        <w:rPr>
          <w:sz w:val="24"/>
          <w:szCs w:val="24"/>
        </w:rPr>
        <w:t xml:space="preserve">r </w:t>
      </w:r>
      <w:r w:rsidR="009E3F8C" w:rsidRPr="00E56CD4">
        <w:rPr>
          <w:sz w:val="24"/>
          <w:szCs w:val="24"/>
        </w:rPr>
        <w:t>Sc</w:t>
      </w:r>
      <w:r w:rsidRPr="00E56CD4">
        <w:rPr>
          <w:sz w:val="24"/>
          <w:szCs w:val="24"/>
        </w:rPr>
        <w:t>hüssel Zucker und Butter drei Minuten lang mit dem Rührgerät verrühren. Ricotta, Vanille, Pistazienmehl und das Ei hineinrühren. Dann Mehl, B</w:t>
      </w:r>
      <w:r w:rsidR="009E3F8C" w:rsidRPr="00E56CD4">
        <w:rPr>
          <w:sz w:val="24"/>
          <w:szCs w:val="24"/>
        </w:rPr>
        <w:t>ac</w:t>
      </w:r>
      <w:r w:rsidRPr="00E56CD4">
        <w:rPr>
          <w:sz w:val="24"/>
          <w:szCs w:val="24"/>
        </w:rPr>
        <w:t>kpulver und Salz dazugeben, bis ein Teig entsteht. Mit einem Teelöffel</w:t>
      </w:r>
      <w:r w:rsidR="009E3F8C" w:rsidRPr="00E56CD4">
        <w:rPr>
          <w:sz w:val="24"/>
          <w:szCs w:val="24"/>
        </w:rPr>
        <w:t xml:space="preserve"> Kekse formen. Die man auf ein mit Backpapier belegtes Blech setzt. Den Teig an der Oberfläche eventuell mit den Fingern etwas </w:t>
      </w:r>
      <w:r w:rsidR="007C3C87" w:rsidRPr="00E56CD4">
        <w:rPr>
          <w:sz w:val="24"/>
          <w:szCs w:val="24"/>
        </w:rPr>
        <w:t>glattstreichen</w:t>
      </w:r>
      <w:r w:rsidR="009E3F8C" w:rsidRPr="00E56CD4">
        <w:rPr>
          <w:sz w:val="24"/>
          <w:szCs w:val="24"/>
        </w:rPr>
        <w:t>.</w:t>
      </w:r>
    </w:p>
    <w:p w14:paraId="411AABB0" w14:textId="30A6E5C2" w:rsidR="009E3F8C" w:rsidRPr="00E56CD4" w:rsidRDefault="009E3F8C" w:rsidP="00B40E8C">
      <w:pPr>
        <w:pStyle w:val="ListParagraph"/>
        <w:numPr>
          <w:ilvl w:val="0"/>
          <w:numId w:val="1135"/>
        </w:numPr>
        <w:spacing w:after="120"/>
        <w:ind w:left="714" w:hanging="357"/>
        <w:contextualSpacing w:val="0"/>
        <w:jc w:val="both"/>
        <w:rPr>
          <w:sz w:val="24"/>
          <w:szCs w:val="24"/>
        </w:rPr>
      </w:pPr>
      <w:r w:rsidRPr="00E56CD4">
        <w:rPr>
          <w:sz w:val="24"/>
          <w:szCs w:val="24"/>
        </w:rPr>
        <w:t>Die Kekse etwa 15 Minuten lang backen, aber ab Minute 12 aufpassen, dass sie nicht zu braun werden.</w:t>
      </w:r>
    </w:p>
    <w:p w14:paraId="63366653" w14:textId="53C73A41" w:rsidR="009D70D4" w:rsidRPr="00E56CD4" w:rsidRDefault="009D70D4" w:rsidP="00B40E8C">
      <w:pPr>
        <w:pStyle w:val="ListParagraph"/>
        <w:numPr>
          <w:ilvl w:val="0"/>
          <w:numId w:val="1135"/>
        </w:numPr>
        <w:spacing w:after="120"/>
        <w:ind w:left="714" w:hanging="357"/>
        <w:contextualSpacing w:val="0"/>
        <w:jc w:val="both"/>
        <w:rPr>
          <w:sz w:val="24"/>
          <w:szCs w:val="24"/>
        </w:rPr>
      </w:pPr>
      <w:r w:rsidRPr="00E56CD4">
        <w:rPr>
          <w:sz w:val="24"/>
          <w:szCs w:val="24"/>
        </w:rPr>
        <w:t>Für den Zuckerguss Puderzucker und Milch verrühren, die Kekse damit bestreichen. Ein paar gehackte Pistazien daraufsetzen. Den Guss trocken werden lassen.</w:t>
      </w:r>
    </w:p>
    <w:p w14:paraId="70FE4D2C" w14:textId="77777777" w:rsidR="009D70D4" w:rsidRDefault="009D70D4">
      <w:pPr>
        <w:rPr>
          <w:sz w:val="24"/>
          <w:szCs w:val="24"/>
        </w:rPr>
      </w:pPr>
    </w:p>
    <w:p w14:paraId="3F5D5D31" w14:textId="059B6813" w:rsidR="009D70D4" w:rsidRDefault="009D70D4" w:rsidP="00B813AD">
      <w:pPr>
        <w:ind w:left="1416" w:hanging="1416"/>
        <w:jc w:val="both"/>
        <w:rPr>
          <w:sz w:val="24"/>
          <w:szCs w:val="24"/>
        </w:rPr>
      </w:pPr>
      <w:r>
        <w:rPr>
          <w:sz w:val="24"/>
          <w:szCs w:val="24"/>
        </w:rPr>
        <w:lastRenderedPageBreak/>
        <w:t>Kommentar:</w:t>
      </w:r>
      <w:r>
        <w:rPr>
          <w:sz w:val="24"/>
          <w:szCs w:val="24"/>
        </w:rPr>
        <w:tab/>
        <w:t>Richtig sü</w:t>
      </w:r>
      <w:r w:rsidR="00E56CD4">
        <w:rPr>
          <w:sz w:val="24"/>
          <w:szCs w:val="24"/>
        </w:rPr>
        <w:t>ße Kekse. Die Kekse kommen aus Italien, man muss, wenn man hineinbeißt, sofort gedanklich in einer Pasticceria stehen, vor sich einen kleinen sehr schwarzen Kaffee.</w:t>
      </w:r>
    </w:p>
    <w:p w14:paraId="7A43B5AA" w14:textId="77777777" w:rsidR="00326207" w:rsidRDefault="00326207">
      <w:pPr>
        <w:rPr>
          <w:rFonts w:asciiTheme="majorHAnsi" w:eastAsiaTheme="majorEastAsia" w:hAnsiTheme="majorHAnsi" w:cstheme="majorBidi"/>
          <w:color w:val="2F5496" w:themeColor="accent1" w:themeShade="BF"/>
          <w:sz w:val="26"/>
          <w:szCs w:val="26"/>
        </w:rPr>
      </w:pPr>
      <w:r>
        <w:br w:type="page"/>
      </w:r>
    </w:p>
    <w:p w14:paraId="6807374D" w14:textId="7DEF0B33" w:rsidR="008B4479" w:rsidRDefault="00BC507E" w:rsidP="00B813AD">
      <w:pPr>
        <w:pStyle w:val="Heading2"/>
        <w:spacing w:after="240"/>
      </w:pPr>
      <w:r>
        <w:lastRenderedPageBreak/>
        <w:t>Zwiebelkuchen mit Speck</w:t>
      </w:r>
      <w:r w:rsidR="0012087E">
        <w:rPr>
          <w:rStyle w:val="FootnoteReference"/>
        </w:rPr>
        <w:footnoteReference w:id="1668"/>
      </w:r>
      <w:r w:rsidR="008B4479">
        <w:t xml:space="preserve"> </w:t>
      </w:r>
    </w:p>
    <w:p w14:paraId="106E4D24" w14:textId="7E253861" w:rsidR="008B4479" w:rsidRDefault="008B4479" w:rsidP="00EE3041">
      <w:pPr>
        <w:rPr>
          <w:sz w:val="24"/>
          <w:szCs w:val="24"/>
        </w:rPr>
      </w:pPr>
      <w:r w:rsidRPr="00B813AD">
        <w:rPr>
          <w:sz w:val="24"/>
          <w:szCs w:val="24"/>
          <w:u w:val="single"/>
        </w:rPr>
        <w:t>Zutaten</w:t>
      </w:r>
      <w:r>
        <w:rPr>
          <w:sz w:val="24"/>
          <w:szCs w:val="24"/>
        </w:rPr>
        <w:t xml:space="preserve"> </w:t>
      </w:r>
    </w:p>
    <w:p w14:paraId="565BD322" w14:textId="7A2D1125" w:rsidR="008B4479" w:rsidRPr="0000016F" w:rsidRDefault="0000016F" w:rsidP="00EE3041">
      <w:pPr>
        <w:rPr>
          <w:i/>
          <w:iCs/>
          <w:sz w:val="24"/>
          <w:szCs w:val="24"/>
        </w:rPr>
      </w:pPr>
      <w:r w:rsidRPr="0000016F">
        <w:rPr>
          <w:i/>
          <w:iCs/>
          <w:sz w:val="24"/>
          <w:szCs w:val="24"/>
        </w:rPr>
        <w:t xml:space="preserve">Für den </w:t>
      </w:r>
      <w:r w:rsidR="008B4479" w:rsidRPr="0000016F">
        <w:rPr>
          <w:i/>
          <w:iCs/>
          <w:sz w:val="24"/>
          <w:szCs w:val="24"/>
        </w:rPr>
        <w:t>Teig:</w:t>
      </w:r>
    </w:p>
    <w:p w14:paraId="5EC3B26B" w14:textId="6AD0BC96" w:rsidR="008B4479" w:rsidRDefault="008B4479" w:rsidP="00EE3041">
      <w:pPr>
        <w:rPr>
          <w:sz w:val="24"/>
          <w:szCs w:val="24"/>
        </w:rPr>
      </w:pPr>
      <w:r>
        <w:rPr>
          <w:sz w:val="24"/>
          <w:szCs w:val="24"/>
        </w:rPr>
        <w:t>1</w:t>
      </w:r>
      <w:r w:rsidR="006A7FC4">
        <w:rPr>
          <w:sz w:val="24"/>
          <w:szCs w:val="24"/>
        </w:rPr>
        <w:t>/</w:t>
      </w:r>
      <w:r>
        <w:rPr>
          <w:sz w:val="24"/>
          <w:szCs w:val="24"/>
        </w:rPr>
        <w:t>2 Würfel Hefe</w:t>
      </w:r>
    </w:p>
    <w:p w14:paraId="2E18F40F" w14:textId="77777777" w:rsidR="008B4479" w:rsidRDefault="008B4479" w:rsidP="00EE3041">
      <w:pPr>
        <w:rPr>
          <w:sz w:val="24"/>
          <w:szCs w:val="24"/>
        </w:rPr>
      </w:pPr>
      <w:r>
        <w:rPr>
          <w:sz w:val="24"/>
          <w:szCs w:val="24"/>
        </w:rPr>
        <w:t>150 ml lauwarme Milch</w:t>
      </w:r>
    </w:p>
    <w:p w14:paraId="18EBCA25" w14:textId="77777777" w:rsidR="008B4479" w:rsidRDefault="008B4479" w:rsidP="00EE3041">
      <w:pPr>
        <w:rPr>
          <w:sz w:val="24"/>
          <w:szCs w:val="24"/>
        </w:rPr>
      </w:pPr>
      <w:r>
        <w:rPr>
          <w:sz w:val="24"/>
          <w:szCs w:val="24"/>
        </w:rPr>
        <w:t>1 Prise Zucker</w:t>
      </w:r>
    </w:p>
    <w:p w14:paraId="711FEDF0" w14:textId="77777777" w:rsidR="008B4479" w:rsidRDefault="008B4479" w:rsidP="00EE3041">
      <w:pPr>
        <w:rPr>
          <w:sz w:val="24"/>
          <w:szCs w:val="24"/>
        </w:rPr>
      </w:pPr>
      <w:r>
        <w:rPr>
          <w:sz w:val="24"/>
          <w:szCs w:val="24"/>
        </w:rPr>
        <w:t>300 g Mehl</w:t>
      </w:r>
    </w:p>
    <w:p w14:paraId="58F82403" w14:textId="77777777" w:rsidR="008B4479" w:rsidRDefault="008B4479" w:rsidP="00EE3041">
      <w:pPr>
        <w:rPr>
          <w:sz w:val="24"/>
          <w:szCs w:val="24"/>
        </w:rPr>
      </w:pPr>
      <w:r>
        <w:rPr>
          <w:sz w:val="24"/>
          <w:szCs w:val="24"/>
        </w:rPr>
        <w:t>½ TL Salz</w:t>
      </w:r>
    </w:p>
    <w:p w14:paraId="45E229A2" w14:textId="77777777" w:rsidR="008B4479" w:rsidRDefault="008B4479" w:rsidP="00EE3041">
      <w:pPr>
        <w:rPr>
          <w:sz w:val="24"/>
          <w:szCs w:val="24"/>
        </w:rPr>
      </w:pPr>
    </w:p>
    <w:p w14:paraId="0A3C7EBE" w14:textId="7CF5F1C7" w:rsidR="008B4479" w:rsidRPr="0000016F" w:rsidRDefault="0000016F" w:rsidP="00EE3041">
      <w:pPr>
        <w:rPr>
          <w:i/>
          <w:iCs/>
          <w:sz w:val="24"/>
          <w:szCs w:val="24"/>
        </w:rPr>
      </w:pPr>
      <w:r w:rsidRPr="0000016F">
        <w:rPr>
          <w:i/>
          <w:iCs/>
          <w:sz w:val="24"/>
          <w:szCs w:val="24"/>
        </w:rPr>
        <w:t xml:space="preserve">Für den </w:t>
      </w:r>
      <w:r w:rsidR="008B4479" w:rsidRPr="0000016F">
        <w:rPr>
          <w:i/>
          <w:iCs/>
          <w:sz w:val="24"/>
          <w:szCs w:val="24"/>
        </w:rPr>
        <w:t>Belag:</w:t>
      </w:r>
    </w:p>
    <w:p w14:paraId="6A037505" w14:textId="77777777" w:rsidR="008B4479" w:rsidRDefault="008B4479" w:rsidP="00EE3041">
      <w:pPr>
        <w:rPr>
          <w:sz w:val="24"/>
          <w:szCs w:val="24"/>
        </w:rPr>
      </w:pPr>
      <w:r>
        <w:rPr>
          <w:sz w:val="24"/>
          <w:szCs w:val="24"/>
        </w:rPr>
        <w:t>1 kg Zwiebeln</w:t>
      </w:r>
    </w:p>
    <w:p w14:paraId="732BC599" w14:textId="77777777" w:rsidR="008B4479" w:rsidRDefault="008B4479" w:rsidP="00EE3041">
      <w:pPr>
        <w:rPr>
          <w:sz w:val="24"/>
          <w:szCs w:val="24"/>
        </w:rPr>
      </w:pPr>
      <w:r>
        <w:rPr>
          <w:sz w:val="24"/>
          <w:szCs w:val="24"/>
        </w:rPr>
        <w:t>175 g Speck</w:t>
      </w:r>
    </w:p>
    <w:p w14:paraId="22CAB3B7" w14:textId="77777777" w:rsidR="008B4479" w:rsidRDefault="008B4479" w:rsidP="00EE3041">
      <w:pPr>
        <w:rPr>
          <w:sz w:val="24"/>
          <w:szCs w:val="24"/>
        </w:rPr>
      </w:pPr>
      <w:r>
        <w:rPr>
          <w:sz w:val="24"/>
          <w:szCs w:val="24"/>
        </w:rPr>
        <w:t>400 g saure Sahne</w:t>
      </w:r>
    </w:p>
    <w:p w14:paraId="6938767C" w14:textId="77777777" w:rsidR="008B4479" w:rsidRDefault="008B4479" w:rsidP="00EE3041">
      <w:pPr>
        <w:rPr>
          <w:sz w:val="24"/>
          <w:szCs w:val="24"/>
        </w:rPr>
      </w:pPr>
      <w:r>
        <w:rPr>
          <w:sz w:val="24"/>
          <w:szCs w:val="24"/>
        </w:rPr>
        <w:t>3 Eier</w:t>
      </w:r>
    </w:p>
    <w:p w14:paraId="78E74BC7" w14:textId="77777777" w:rsidR="008B4479" w:rsidRDefault="008B4479" w:rsidP="00EE3041">
      <w:pPr>
        <w:rPr>
          <w:sz w:val="24"/>
          <w:szCs w:val="24"/>
        </w:rPr>
      </w:pPr>
      <w:r>
        <w:rPr>
          <w:sz w:val="24"/>
          <w:szCs w:val="24"/>
        </w:rPr>
        <w:t>½ TL Salz</w:t>
      </w:r>
    </w:p>
    <w:p w14:paraId="5B92B1A8" w14:textId="5FA25956" w:rsidR="008B4479" w:rsidRDefault="008B4479" w:rsidP="00EE3041">
      <w:pPr>
        <w:rPr>
          <w:sz w:val="24"/>
          <w:szCs w:val="24"/>
        </w:rPr>
      </w:pPr>
      <w:r>
        <w:rPr>
          <w:sz w:val="24"/>
          <w:szCs w:val="24"/>
        </w:rPr>
        <w:t>Pfeffer</w:t>
      </w:r>
    </w:p>
    <w:p w14:paraId="20E9272E" w14:textId="77777777" w:rsidR="008B4479" w:rsidRDefault="008B4479" w:rsidP="00EE3041">
      <w:pPr>
        <w:rPr>
          <w:sz w:val="24"/>
          <w:szCs w:val="24"/>
        </w:rPr>
      </w:pPr>
    </w:p>
    <w:p w14:paraId="33DF8431" w14:textId="77777777" w:rsidR="008B4479" w:rsidRDefault="008B4479" w:rsidP="00EE3041">
      <w:pPr>
        <w:rPr>
          <w:sz w:val="24"/>
          <w:szCs w:val="24"/>
        </w:rPr>
      </w:pPr>
      <w:r>
        <w:rPr>
          <w:sz w:val="24"/>
          <w:szCs w:val="24"/>
        </w:rPr>
        <w:t>Zubereitungszeit: 30 Minuten plus Ruhezeit 45 Minuten plus Backzeit 35 Minuten</w:t>
      </w:r>
    </w:p>
    <w:p w14:paraId="59F3F20F" w14:textId="3787B7BB" w:rsidR="008B4479" w:rsidRPr="008B4479" w:rsidRDefault="008B4479" w:rsidP="00B40E8C">
      <w:pPr>
        <w:pStyle w:val="ListParagraph"/>
        <w:numPr>
          <w:ilvl w:val="0"/>
          <w:numId w:val="1129"/>
        </w:numPr>
        <w:spacing w:after="120"/>
        <w:ind w:left="714" w:hanging="357"/>
        <w:contextualSpacing w:val="0"/>
        <w:jc w:val="both"/>
        <w:rPr>
          <w:sz w:val="24"/>
          <w:szCs w:val="24"/>
        </w:rPr>
      </w:pPr>
      <w:r w:rsidRPr="008B4479">
        <w:rPr>
          <w:sz w:val="24"/>
          <w:szCs w:val="24"/>
        </w:rPr>
        <w:t>Die Hefe in der lauwarmen Milch mit dem Zucker glattrühren. Mehl und Salz zugeben und alles ausgiebig mit den Knethaken des Handrührgeräts zu einem glatten Teig verkneten.</w:t>
      </w:r>
    </w:p>
    <w:p w14:paraId="24C740D8" w14:textId="77777777" w:rsidR="008B4479" w:rsidRPr="008B4479" w:rsidRDefault="008B4479" w:rsidP="00B40E8C">
      <w:pPr>
        <w:pStyle w:val="ListParagraph"/>
        <w:numPr>
          <w:ilvl w:val="0"/>
          <w:numId w:val="1129"/>
        </w:numPr>
        <w:spacing w:after="120"/>
        <w:ind w:left="714" w:hanging="357"/>
        <w:contextualSpacing w:val="0"/>
        <w:jc w:val="both"/>
        <w:rPr>
          <w:sz w:val="24"/>
          <w:szCs w:val="24"/>
        </w:rPr>
      </w:pPr>
      <w:r w:rsidRPr="008B4479">
        <w:rPr>
          <w:sz w:val="24"/>
          <w:szCs w:val="24"/>
        </w:rPr>
        <w:t>Den Teig zugedeckt ca. 45 Minuten an einem warmen Ort gehen lassen. Den Backofen auf 200 Grad Ober- und Unterhitze vorheizen.</w:t>
      </w:r>
    </w:p>
    <w:p w14:paraId="0C726034" w14:textId="1B1591F2" w:rsidR="008B4479" w:rsidRPr="008B4479" w:rsidRDefault="008B4479" w:rsidP="00B40E8C">
      <w:pPr>
        <w:pStyle w:val="ListParagraph"/>
        <w:numPr>
          <w:ilvl w:val="0"/>
          <w:numId w:val="1129"/>
        </w:numPr>
        <w:spacing w:after="120"/>
        <w:ind w:left="714" w:hanging="357"/>
        <w:contextualSpacing w:val="0"/>
        <w:jc w:val="both"/>
        <w:rPr>
          <w:sz w:val="24"/>
          <w:szCs w:val="24"/>
        </w:rPr>
      </w:pPr>
      <w:r w:rsidRPr="008B4479">
        <w:rPr>
          <w:sz w:val="24"/>
          <w:szCs w:val="24"/>
        </w:rPr>
        <w:t>Den Speck würfeln und in einem großen Topf zerlassen, glasig braten. Die Zwiebeln dazugeben und glasig dünsten. Die saure Sahne mit den Eiern, Salz und Pfeffer verquirlen und mit der Zwiebel-Speck-Mischung vermengen.</w:t>
      </w:r>
    </w:p>
    <w:p w14:paraId="67D99D41" w14:textId="77777777" w:rsidR="008B4479" w:rsidRPr="008B4479" w:rsidRDefault="008B4479" w:rsidP="00B40E8C">
      <w:pPr>
        <w:pStyle w:val="ListParagraph"/>
        <w:numPr>
          <w:ilvl w:val="0"/>
          <w:numId w:val="1129"/>
        </w:numPr>
        <w:spacing w:after="120"/>
        <w:ind w:left="714" w:hanging="357"/>
        <w:contextualSpacing w:val="0"/>
        <w:jc w:val="both"/>
        <w:rPr>
          <w:sz w:val="24"/>
          <w:szCs w:val="24"/>
        </w:rPr>
      </w:pPr>
      <w:r w:rsidRPr="008B4479">
        <w:rPr>
          <w:sz w:val="24"/>
          <w:szCs w:val="24"/>
        </w:rPr>
        <w:t>Den Teig auf einer bemehlten Arbeitsfläche nochmals durchkneten. Dann direkt auf einem mit Backpapier ausgelegten Backblech ausrollen und einen kleinen Rand formen.</w:t>
      </w:r>
    </w:p>
    <w:p w14:paraId="62D55B45" w14:textId="77777777" w:rsidR="0000016F" w:rsidRDefault="008B4479" w:rsidP="00B40E8C">
      <w:pPr>
        <w:pStyle w:val="ListParagraph"/>
        <w:numPr>
          <w:ilvl w:val="0"/>
          <w:numId w:val="1129"/>
        </w:numPr>
        <w:spacing w:after="120"/>
        <w:ind w:left="714" w:hanging="357"/>
        <w:contextualSpacing w:val="0"/>
        <w:jc w:val="both"/>
        <w:rPr>
          <w:sz w:val="24"/>
          <w:szCs w:val="24"/>
        </w:rPr>
      </w:pPr>
      <w:r w:rsidRPr="0000016F">
        <w:rPr>
          <w:sz w:val="24"/>
          <w:szCs w:val="24"/>
        </w:rPr>
        <w:t>Die Zwiebelmasse auf dem Teig verteilen. Den Kuchen auf der mittleren Schiene im vorgeheizten Backofen ca. 35 Minuten backen.</w:t>
      </w:r>
    </w:p>
    <w:p w14:paraId="0EB3DF83" w14:textId="53022055" w:rsidR="003F15D9" w:rsidRPr="0000016F" w:rsidRDefault="008B4479" w:rsidP="00B40E8C">
      <w:pPr>
        <w:pStyle w:val="ListParagraph"/>
        <w:numPr>
          <w:ilvl w:val="0"/>
          <w:numId w:val="1129"/>
        </w:numPr>
        <w:spacing w:after="120"/>
        <w:ind w:left="714" w:hanging="357"/>
        <w:contextualSpacing w:val="0"/>
        <w:jc w:val="both"/>
        <w:rPr>
          <w:sz w:val="24"/>
          <w:szCs w:val="24"/>
        </w:rPr>
      </w:pPr>
      <w:r w:rsidRPr="0000016F">
        <w:rPr>
          <w:sz w:val="24"/>
          <w:szCs w:val="24"/>
        </w:rPr>
        <w:lastRenderedPageBreak/>
        <w:t>Herausnehmen, kurz auskühlen lassen und in Stücke geschnitten servieren. Und dazu dann den neuen roten oder weißen Federweißer aufmachen.</w:t>
      </w:r>
      <w:r w:rsidR="00EE3041" w:rsidRPr="0000016F">
        <w:rPr>
          <w:sz w:val="24"/>
          <w:szCs w:val="24"/>
        </w:rPr>
        <w:br w:type="page"/>
      </w:r>
    </w:p>
    <w:p w14:paraId="6B40D654" w14:textId="7486C866" w:rsidR="00EE3041" w:rsidRPr="003F15D9" w:rsidRDefault="00EE3041" w:rsidP="006076E0">
      <w:pPr>
        <w:pStyle w:val="Heading2"/>
        <w:spacing w:after="240"/>
      </w:pPr>
      <w:r w:rsidRPr="003F15D9">
        <w:lastRenderedPageBreak/>
        <w:t>Hefezopf</w:t>
      </w:r>
      <w:r w:rsidR="00953A09">
        <w:rPr>
          <w:rStyle w:val="FootnoteReference"/>
        </w:rPr>
        <w:footnoteReference w:id="1669"/>
      </w:r>
      <w:r w:rsidRPr="003F15D9">
        <w:t xml:space="preserve"> </w:t>
      </w:r>
    </w:p>
    <w:p w14:paraId="316B3A6B" w14:textId="2F57DAE4" w:rsidR="00EE3041" w:rsidRDefault="00EE3041" w:rsidP="00EE3041">
      <w:pPr>
        <w:rPr>
          <w:sz w:val="24"/>
          <w:szCs w:val="24"/>
        </w:rPr>
      </w:pPr>
      <w:r w:rsidRPr="006076E0">
        <w:rPr>
          <w:sz w:val="24"/>
          <w:szCs w:val="24"/>
          <w:u w:val="single"/>
        </w:rPr>
        <w:t>Zutaten</w:t>
      </w:r>
      <w:r>
        <w:rPr>
          <w:sz w:val="24"/>
          <w:szCs w:val="24"/>
        </w:rPr>
        <w:t xml:space="preserve"> </w:t>
      </w:r>
      <w:r w:rsidR="006076E0">
        <w:rPr>
          <w:sz w:val="24"/>
          <w:szCs w:val="24"/>
        </w:rPr>
        <w:t>(</w:t>
      </w:r>
      <w:r>
        <w:rPr>
          <w:sz w:val="24"/>
          <w:szCs w:val="24"/>
        </w:rPr>
        <w:t>für 1 Zopf</w:t>
      </w:r>
      <w:r w:rsidR="006076E0">
        <w:rPr>
          <w:sz w:val="24"/>
          <w:szCs w:val="24"/>
        </w:rPr>
        <w:t>):</w:t>
      </w:r>
    </w:p>
    <w:p w14:paraId="7B62B9B7" w14:textId="77777777" w:rsidR="00EE3041" w:rsidRDefault="00EE3041" w:rsidP="00EE3041">
      <w:pPr>
        <w:rPr>
          <w:sz w:val="24"/>
          <w:szCs w:val="24"/>
        </w:rPr>
      </w:pPr>
      <w:r>
        <w:rPr>
          <w:sz w:val="24"/>
          <w:szCs w:val="24"/>
        </w:rPr>
        <w:t>500 g Mehl</w:t>
      </w:r>
    </w:p>
    <w:p w14:paraId="157BAC2D" w14:textId="77777777" w:rsidR="00EE3041" w:rsidRDefault="00EE3041" w:rsidP="00EE3041">
      <w:pPr>
        <w:rPr>
          <w:sz w:val="24"/>
          <w:szCs w:val="24"/>
        </w:rPr>
      </w:pPr>
      <w:r>
        <w:rPr>
          <w:sz w:val="24"/>
          <w:szCs w:val="24"/>
        </w:rPr>
        <w:t>30 g Hefe</w:t>
      </w:r>
    </w:p>
    <w:p w14:paraId="4488F637" w14:textId="77777777" w:rsidR="00EE3041" w:rsidRDefault="00EE3041" w:rsidP="00EE3041">
      <w:pPr>
        <w:rPr>
          <w:sz w:val="24"/>
          <w:szCs w:val="24"/>
        </w:rPr>
      </w:pPr>
      <w:r>
        <w:rPr>
          <w:sz w:val="24"/>
          <w:szCs w:val="24"/>
        </w:rPr>
        <w:t>100 g Zucker</w:t>
      </w:r>
    </w:p>
    <w:p w14:paraId="555A7AD7" w14:textId="77777777" w:rsidR="00EE3041" w:rsidRDefault="00EE3041" w:rsidP="00EE3041">
      <w:pPr>
        <w:rPr>
          <w:sz w:val="24"/>
          <w:szCs w:val="24"/>
        </w:rPr>
      </w:pPr>
      <w:r>
        <w:rPr>
          <w:sz w:val="24"/>
          <w:szCs w:val="24"/>
        </w:rPr>
        <w:t>200 -250 ml lauwarme Milch</w:t>
      </w:r>
    </w:p>
    <w:p w14:paraId="0B27624D" w14:textId="77777777" w:rsidR="00EE3041" w:rsidRDefault="00EE3041" w:rsidP="00EE3041">
      <w:pPr>
        <w:rPr>
          <w:sz w:val="24"/>
          <w:szCs w:val="24"/>
        </w:rPr>
      </w:pPr>
      <w:r>
        <w:rPr>
          <w:sz w:val="24"/>
          <w:szCs w:val="24"/>
        </w:rPr>
        <w:t>100 g sehr weiche Butter</w:t>
      </w:r>
    </w:p>
    <w:p w14:paraId="00F2CF6F" w14:textId="77777777" w:rsidR="00EE3041" w:rsidRDefault="00EE3041" w:rsidP="00EE3041">
      <w:pPr>
        <w:rPr>
          <w:sz w:val="24"/>
          <w:szCs w:val="24"/>
        </w:rPr>
      </w:pPr>
      <w:r>
        <w:rPr>
          <w:sz w:val="24"/>
          <w:szCs w:val="24"/>
        </w:rPr>
        <w:t>½ TL Salz</w:t>
      </w:r>
    </w:p>
    <w:p w14:paraId="7E0C9649" w14:textId="77777777" w:rsidR="00EE3041" w:rsidRDefault="00EE3041" w:rsidP="00EE3041">
      <w:pPr>
        <w:rPr>
          <w:sz w:val="24"/>
          <w:szCs w:val="24"/>
        </w:rPr>
      </w:pPr>
      <w:r>
        <w:rPr>
          <w:sz w:val="24"/>
          <w:szCs w:val="24"/>
        </w:rPr>
        <w:t>3 Eier</w:t>
      </w:r>
    </w:p>
    <w:p w14:paraId="43EE5ADE" w14:textId="77777777" w:rsidR="00EE3041" w:rsidRDefault="00EE3041" w:rsidP="00EE3041">
      <w:pPr>
        <w:rPr>
          <w:sz w:val="24"/>
          <w:szCs w:val="24"/>
        </w:rPr>
      </w:pPr>
      <w:r>
        <w:rPr>
          <w:sz w:val="24"/>
          <w:szCs w:val="24"/>
        </w:rPr>
        <w:t>2 TL Vanillezucker</w:t>
      </w:r>
    </w:p>
    <w:p w14:paraId="2A20CEB1" w14:textId="77777777" w:rsidR="00EE3041" w:rsidRDefault="00EE3041" w:rsidP="00EE3041">
      <w:pPr>
        <w:rPr>
          <w:sz w:val="24"/>
          <w:szCs w:val="24"/>
        </w:rPr>
      </w:pPr>
      <w:r>
        <w:rPr>
          <w:sz w:val="24"/>
          <w:szCs w:val="24"/>
        </w:rPr>
        <w:t>1 Bio-Zitrone</w:t>
      </w:r>
    </w:p>
    <w:p w14:paraId="47A62030" w14:textId="77777777" w:rsidR="00EE3041" w:rsidRDefault="00EE3041" w:rsidP="00EE3041">
      <w:pPr>
        <w:rPr>
          <w:sz w:val="24"/>
          <w:szCs w:val="24"/>
        </w:rPr>
      </w:pPr>
      <w:r>
        <w:rPr>
          <w:sz w:val="24"/>
          <w:szCs w:val="24"/>
        </w:rPr>
        <w:t>Zerlassene Butter zum Bestreichen</w:t>
      </w:r>
    </w:p>
    <w:p w14:paraId="4B2D9AA4" w14:textId="77777777" w:rsidR="00EE3041" w:rsidRDefault="00EE3041" w:rsidP="00EE3041">
      <w:pPr>
        <w:rPr>
          <w:sz w:val="24"/>
          <w:szCs w:val="24"/>
        </w:rPr>
      </w:pPr>
      <w:r>
        <w:rPr>
          <w:sz w:val="24"/>
          <w:szCs w:val="24"/>
        </w:rPr>
        <w:t>2 – 3 EL gehobelte Mandeln</w:t>
      </w:r>
    </w:p>
    <w:p w14:paraId="2F92712D" w14:textId="77777777" w:rsidR="00EE3041" w:rsidRDefault="00EE3041" w:rsidP="00EE3041">
      <w:pPr>
        <w:rPr>
          <w:sz w:val="24"/>
          <w:szCs w:val="24"/>
        </w:rPr>
      </w:pPr>
    </w:p>
    <w:p w14:paraId="200C9EE5" w14:textId="77777777" w:rsidR="00EE3041" w:rsidRDefault="00EE3041" w:rsidP="00EE3041">
      <w:pPr>
        <w:rPr>
          <w:sz w:val="24"/>
          <w:szCs w:val="24"/>
        </w:rPr>
      </w:pPr>
      <w:r>
        <w:rPr>
          <w:sz w:val="24"/>
          <w:szCs w:val="24"/>
        </w:rPr>
        <w:t>Zubereitungszeit: 30 Minuten plus Ruhezeit 60 Minuten plus Backzeit 30 - 40 Minuten</w:t>
      </w:r>
    </w:p>
    <w:p w14:paraId="556BF0BF" w14:textId="77777777" w:rsidR="00EE3041" w:rsidRPr="00D6441C" w:rsidRDefault="00EE3041" w:rsidP="00B40E8C">
      <w:pPr>
        <w:pStyle w:val="ListParagraph"/>
        <w:numPr>
          <w:ilvl w:val="0"/>
          <w:numId w:val="1127"/>
        </w:numPr>
        <w:spacing w:after="120"/>
        <w:ind w:left="714" w:hanging="357"/>
        <w:contextualSpacing w:val="0"/>
        <w:jc w:val="both"/>
        <w:rPr>
          <w:sz w:val="24"/>
          <w:szCs w:val="24"/>
        </w:rPr>
      </w:pPr>
      <w:r w:rsidRPr="00D6441C">
        <w:rPr>
          <w:sz w:val="24"/>
          <w:szCs w:val="24"/>
        </w:rPr>
        <w:t>Für den Teig das Mehl in eine Schüssel sieben, mittig eine Grube formen. In die Grube die Hefe bröseln, 2 TL Zucker dazugeben und mit etwas von der Milch und etwas Mehl einen Teig rühren; mit Mehl bestäuben und zugedeckt an einem warmen Ort 15 Minuten gehen lassen.</w:t>
      </w:r>
    </w:p>
    <w:p w14:paraId="28FFA482" w14:textId="77777777" w:rsidR="00EE3041" w:rsidRPr="00D6441C" w:rsidRDefault="00EE3041" w:rsidP="00B40E8C">
      <w:pPr>
        <w:pStyle w:val="ListParagraph"/>
        <w:numPr>
          <w:ilvl w:val="0"/>
          <w:numId w:val="1127"/>
        </w:numPr>
        <w:spacing w:after="120"/>
        <w:ind w:left="714" w:hanging="357"/>
        <w:contextualSpacing w:val="0"/>
        <w:jc w:val="both"/>
        <w:rPr>
          <w:sz w:val="24"/>
          <w:szCs w:val="24"/>
        </w:rPr>
      </w:pPr>
      <w:r w:rsidRPr="00D6441C">
        <w:rPr>
          <w:sz w:val="24"/>
          <w:szCs w:val="24"/>
        </w:rPr>
        <w:t>Die weiche Butter, Salz, Eier, Vanillezucker und abgeriebene Zitronenschale an den Rand der Teigschüssel legen und alles gut zu einem Teig zusammenkneten. Dabei so viel Milch zugeben, dass der Teig weiche Beschaffenheit hat, aber nicht klebrig wird.</w:t>
      </w:r>
    </w:p>
    <w:p w14:paraId="7256CFE3" w14:textId="77777777" w:rsidR="00EE3041" w:rsidRPr="00D6441C" w:rsidRDefault="00EE3041" w:rsidP="00B40E8C">
      <w:pPr>
        <w:pStyle w:val="ListParagraph"/>
        <w:numPr>
          <w:ilvl w:val="0"/>
          <w:numId w:val="1127"/>
        </w:numPr>
        <w:spacing w:after="120"/>
        <w:ind w:left="714" w:hanging="357"/>
        <w:contextualSpacing w:val="0"/>
        <w:jc w:val="both"/>
        <w:rPr>
          <w:sz w:val="24"/>
          <w:szCs w:val="24"/>
        </w:rPr>
      </w:pPr>
      <w:r w:rsidRPr="00D6441C">
        <w:rPr>
          <w:sz w:val="24"/>
          <w:szCs w:val="24"/>
        </w:rPr>
        <w:t xml:space="preserve">Den ganzen Teig zugedeckt in ca. 30 Minuten zur doppelten Größe aufgehen lassen. </w:t>
      </w:r>
    </w:p>
    <w:p w14:paraId="07722E4E" w14:textId="77777777" w:rsidR="00EE3041" w:rsidRPr="00D6441C" w:rsidRDefault="00EE3041" w:rsidP="00B40E8C">
      <w:pPr>
        <w:pStyle w:val="ListParagraph"/>
        <w:numPr>
          <w:ilvl w:val="0"/>
          <w:numId w:val="1127"/>
        </w:numPr>
        <w:spacing w:after="120"/>
        <w:ind w:left="714" w:hanging="357"/>
        <w:contextualSpacing w:val="0"/>
        <w:jc w:val="both"/>
        <w:rPr>
          <w:sz w:val="24"/>
          <w:szCs w:val="24"/>
        </w:rPr>
      </w:pPr>
      <w:r w:rsidRPr="00D6441C">
        <w:rPr>
          <w:sz w:val="24"/>
          <w:szCs w:val="24"/>
        </w:rPr>
        <w:t>Den Backofen auf 180 Grad Ober- und Unterhitze vorheizen. Ein Backblech mit Backpapier auslegen.</w:t>
      </w:r>
    </w:p>
    <w:p w14:paraId="38DABC0C" w14:textId="77777777" w:rsidR="006076E0" w:rsidRDefault="00EE3041" w:rsidP="00B40E8C">
      <w:pPr>
        <w:pStyle w:val="ListParagraph"/>
        <w:numPr>
          <w:ilvl w:val="0"/>
          <w:numId w:val="1127"/>
        </w:numPr>
        <w:spacing w:after="120"/>
        <w:ind w:left="714" w:hanging="357"/>
        <w:contextualSpacing w:val="0"/>
        <w:jc w:val="both"/>
        <w:rPr>
          <w:sz w:val="24"/>
          <w:szCs w:val="24"/>
        </w:rPr>
      </w:pPr>
      <w:r w:rsidRPr="00D6441C">
        <w:rPr>
          <w:sz w:val="24"/>
          <w:szCs w:val="24"/>
        </w:rPr>
        <w:t>Den Teig nochmals durchkneten, in drei gleichmäßige Stücke teilen, zu Strängen formen, einen Zopf flechten du nochmals ca. 15 Minuten mit einem Tuch zugedeckt gehen lassen.</w:t>
      </w:r>
    </w:p>
    <w:p w14:paraId="049C094E" w14:textId="77777777" w:rsidR="009B0055" w:rsidRDefault="00EE3041" w:rsidP="00B40E8C">
      <w:pPr>
        <w:pStyle w:val="ListParagraph"/>
        <w:numPr>
          <w:ilvl w:val="0"/>
          <w:numId w:val="1127"/>
        </w:numPr>
        <w:spacing w:after="120"/>
        <w:ind w:left="714" w:hanging="357"/>
        <w:contextualSpacing w:val="0"/>
        <w:jc w:val="both"/>
        <w:rPr>
          <w:sz w:val="24"/>
          <w:szCs w:val="24"/>
        </w:rPr>
      </w:pPr>
      <w:r w:rsidRPr="006076E0">
        <w:rPr>
          <w:sz w:val="24"/>
          <w:szCs w:val="24"/>
        </w:rPr>
        <w:t xml:space="preserve">Den Zopf mit der zerlassenen Butter bestreichen, mit Mandeln bestreuen und in 30 – 40 Minuten goldgelb </w:t>
      </w:r>
      <w:r w:rsidR="007C3C87" w:rsidRPr="006076E0">
        <w:rPr>
          <w:sz w:val="24"/>
          <w:szCs w:val="24"/>
        </w:rPr>
        <w:t xml:space="preserve">backen. </w:t>
      </w:r>
    </w:p>
    <w:p w14:paraId="3B8BF4CD" w14:textId="77777777" w:rsidR="009B0055" w:rsidRDefault="009B0055">
      <w:pPr>
        <w:rPr>
          <w:sz w:val="24"/>
          <w:szCs w:val="24"/>
        </w:rPr>
      </w:pPr>
      <w:r>
        <w:rPr>
          <w:sz w:val="24"/>
          <w:szCs w:val="24"/>
        </w:rPr>
        <w:br w:type="page"/>
      </w:r>
    </w:p>
    <w:p w14:paraId="1C7E5E71" w14:textId="41032357" w:rsidR="009C7615" w:rsidRPr="009B0055" w:rsidRDefault="007C3C87" w:rsidP="009B0055">
      <w:pPr>
        <w:pStyle w:val="Heading2"/>
        <w:spacing w:after="240"/>
      </w:pPr>
      <w:r w:rsidRPr="009B0055">
        <w:lastRenderedPageBreak/>
        <w:t>Zitronenkuchen</w:t>
      </w:r>
      <w:r w:rsidR="009C7615" w:rsidRPr="009B0055">
        <w:t xml:space="preserve"> mit Kurkuma</w:t>
      </w:r>
      <w:r w:rsidR="00A72401">
        <w:rPr>
          <w:rStyle w:val="FootnoteReference"/>
        </w:rPr>
        <w:footnoteReference w:id="1670"/>
      </w:r>
      <w:r w:rsidR="009C7615" w:rsidRPr="009B0055">
        <w:t xml:space="preserve"> </w:t>
      </w:r>
    </w:p>
    <w:p w14:paraId="73091FC3" w14:textId="564F2D18" w:rsidR="00746302" w:rsidRDefault="00746302">
      <w:pPr>
        <w:rPr>
          <w:sz w:val="24"/>
          <w:szCs w:val="24"/>
        </w:rPr>
      </w:pPr>
      <w:r w:rsidRPr="009B0055">
        <w:rPr>
          <w:sz w:val="24"/>
          <w:szCs w:val="24"/>
          <w:u w:val="single"/>
        </w:rPr>
        <w:t>Zutaten</w:t>
      </w:r>
      <w:r w:rsidR="00B70B55">
        <w:rPr>
          <w:sz w:val="24"/>
          <w:szCs w:val="24"/>
        </w:rPr>
        <w:t xml:space="preserve"> </w:t>
      </w:r>
      <w:r w:rsidR="009B0055">
        <w:rPr>
          <w:sz w:val="24"/>
          <w:szCs w:val="24"/>
        </w:rPr>
        <w:t>(</w:t>
      </w:r>
      <w:r w:rsidR="00B70B55">
        <w:rPr>
          <w:sz w:val="24"/>
          <w:szCs w:val="24"/>
        </w:rPr>
        <w:t>für eine Kastenform</w:t>
      </w:r>
      <w:r w:rsidR="009B0055">
        <w:rPr>
          <w:sz w:val="24"/>
          <w:szCs w:val="24"/>
        </w:rPr>
        <w:t>):</w:t>
      </w:r>
    </w:p>
    <w:p w14:paraId="5AEA78E5" w14:textId="77777777" w:rsidR="00746302" w:rsidRDefault="00746302">
      <w:pPr>
        <w:rPr>
          <w:sz w:val="24"/>
          <w:szCs w:val="24"/>
        </w:rPr>
      </w:pPr>
      <w:r>
        <w:rPr>
          <w:sz w:val="24"/>
          <w:szCs w:val="24"/>
        </w:rPr>
        <w:t>180 g Mehl</w:t>
      </w:r>
    </w:p>
    <w:p w14:paraId="2A799E6E" w14:textId="53E800E7" w:rsidR="00746302" w:rsidRDefault="00746302">
      <w:pPr>
        <w:rPr>
          <w:sz w:val="24"/>
          <w:szCs w:val="24"/>
        </w:rPr>
      </w:pPr>
      <w:r>
        <w:rPr>
          <w:sz w:val="24"/>
          <w:szCs w:val="24"/>
        </w:rPr>
        <w:t>2 TL Backpulver</w:t>
      </w:r>
    </w:p>
    <w:p w14:paraId="7A6E01AC" w14:textId="77777777" w:rsidR="00746302" w:rsidRDefault="00746302">
      <w:pPr>
        <w:rPr>
          <w:sz w:val="24"/>
          <w:szCs w:val="24"/>
        </w:rPr>
      </w:pPr>
      <w:r>
        <w:rPr>
          <w:sz w:val="24"/>
          <w:szCs w:val="24"/>
        </w:rPr>
        <w:t>1 TL Salz</w:t>
      </w:r>
    </w:p>
    <w:p w14:paraId="68B7C9B2" w14:textId="77777777" w:rsidR="00746302" w:rsidRDefault="00746302">
      <w:pPr>
        <w:rPr>
          <w:sz w:val="24"/>
          <w:szCs w:val="24"/>
        </w:rPr>
      </w:pPr>
      <w:r>
        <w:rPr>
          <w:sz w:val="24"/>
          <w:szCs w:val="24"/>
        </w:rPr>
        <w:t>¾ TL gemahlener Kurkuma</w:t>
      </w:r>
    </w:p>
    <w:p w14:paraId="0C9D12D3" w14:textId="3CC40BA8" w:rsidR="00746302" w:rsidRDefault="00746302">
      <w:pPr>
        <w:rPr>
          <w:sz w:val="24"/>
          <w:szCs w:val="24"/>
        </w:rPr>
      </w:pPr>
      <w:r>
        <w:rPr>
          <w:sz w:val="24"/>
          <w:szCs w:val="24"/>
        </w:rPr>
        <w:t>225 g Zucker plus 2 EL Zucker</w:t>
      </w:r>
    </w:p>
    <w:p w14:paraId="583C3CF6" w14:textId="77777777" w:rsidR="001949E6" w:rsidRDefault="00746302">
      <w:pPr>
        <w:rPr>
          <w:sz w:val="24"/>
          <w:szCs w:val="24"/>
        </w:rPr>
      </w:pPr>
      <w:r>
        <w:rPr>
          <w:sz w:val="24"/>
          <w:szCs w:val="24"/>
        </w:rPr>
        <w:t>2 EL angeriebenen Schale einer Bio-Zitrone</w:t>
      </w:r>
    </w:p>
    <w:p w14:paraId="4FDDFE8E" w14:textId="77777777" w:rsidR="001949E6" w:rsidRDefault="001949E6">
      <w:pPr>
        <w:rPr>
          <w:sz w:val="24"/>
          <w:szCs w:val="24"/>
        </w:rPr>
      </w:pPr>
      <w:r>
        <w:rPr>
          <w:sz w:val="24"/>
          <w:szCs w:val="24"/>
        </w:rPr>
        <w:t>2 EL Zitronensaft</w:t>
      </w:r>
    </w:p>
    <w:p w14:paraId="69E011F0" w14:textId="77777777" w:rsidR="00423097" w:rsidRDefault="001949E6">
      <w:pPr>
        <w:rPr>
          <w:sz w:val="24"/>
          <w:szCs w:val="24"/>
        </w:rPr>
      </w:pPr>
      <w:r>
        <w:rPr>
          <w:sz w:val="24"/>
          <w:szCs w:val="24"/>
        </w:rPr>
        <w:t>180 g saure Sahne</w:t>
      </w:r>
      <w:r w:rsidR="00423097">
        <w:rPr>
          <w:sz w:val="24"/>
          <w:szCs w:val="24"/>
        </w:rPr>
        <w:t xml:space="preserve"> plus etwas zum Servieren</w:t>
      </w:r>
    </w:p>
    <w:p w14:paraId="4A2ADB3F" w14:textId="77777777" w:rsidR="00423097" w:rsidRDefault="00423097">
      <w:pPr>
        <w:rPr>
          <w:sz w:val="24"/>
          <w:szCs w:val="24"/>
        </w:rPr>
      </w:pPr>
      <w:r>
        <w:rPr>
          <w:sz w:val="24"/>
          <w:szCs w:val="24"/>
        </w:rPr>
        <w:t>2 große Eier</w:t>
      </w:r>
    </w:p>
    <w:p w14:paraId="65F7407A" w14:textId="77777777" w:rsidR="00423097" w:rsidRDefault="00423097">
      <w:pPr>
        <w:rPr>
          <w:sz w:val="24"/>
          <w:szCs w:val="24"/>
        </w:rPr>
      </w:pPr>
      <w:r>
        <w:rPr>
          <w:sz w:val="24"/>
          <w:szCs w:val="24"/>
        </w:rPr>
        <w:t>115 g ungesalzene geschmolzene Butter</w:t>
      </w:r>
    </w:p>
    <w:p w14:paraId="29148052" w14:textId="77777777" w:rsidR="00423097" w:rsidRDefault="00423097">
      <w:pPr>
        <w:rPr>
          <w:sz w:val="24"/>
          <w:szCs w:val="24"/>
        </w:rPr>
      </w:pPr>
      <w:r>
        <w:rPr>
          <w:sz w:val="24"/>
          <w:szCs w:val="24"/>
        </w:rPr>
        <w:t>Eine weitere Zitrone</w:t>
      </w:r>
    </w:p>
    <w:p w14:paraId="43563B5B" w14:textId="5E2FEC32" w:rsidR="00423097" w:rsidRDefault="00423097">
      <w:pPr>
        <w:rPr>
          <w:sz w:val="24"/>
          <w:szCs w:val="24"/>
        </w:rPr>
      </w:pPr>
      <w:r>
        <w:rPr>
          <w:sz w:val="24"/>
          <w:szCs w:val="24"/>
        </w:rPr>
        <w:t>Schlagsahne (wenn man will)</w:t>
      </w:r>
    </w:p>
    <w:p w14:paraId="62513A05" w14:textId="77777777" w:rsidR="00423097" w:rsidRDefault="00423097">
      <w:pPr>
        <w:rPr>
          <w:sz w:val="24"/>
          <w:szCs w:val="24"/>
        </w:rPr>
      </w:pPr>
    </w:p>
    <w:p w14:paraId="2D7C1256" w14:textId="4F87986F" w:rsidR="009B0055" w:rsidRDefault="009B0055">
      <w:pPr>
        <w:rPr>
          <w:sz w:val="24"/>
          <w:szCs w:val="24"/>
        </w:rPr>
      </w:pPr>
      <w:r>
        <w:rPr>
          <w:sz w:val="24"/>
          <w:szCs w:val="24"/>
        </w:rPr>
        <w:t>Zubereitung:</w:t>
      </w:r>
    </w:p>
    <w:p w14:paraId="67A3ACD1" w14:textId="77441E04" w:rsidR="00423097" w:rsidRPr="00E23921" w:rsidRDefault="00B70B55" w:rsidP="00B40E8C">
      <w:pPr>
        <w:pStyle w:val="ListParagraph"/>
        <w:numPr>
          <w:ilvl w:val="0"/>
          <w:numId w:val="1113"/>
        </w:numPr>
        <w:spacing w:after="120"/>
        <w:ind w:left="714" w:hanging="357"/>
        <w:contextualSpacing w:val="0"/>
        <w:jc w:val="both"/>
        <w:rPr>
          <w:sz w:val="24"/>
          <w:szCs w:val="24"/>
        </w:rPr>
      </w:pPr>
      <w:r w:rsidRPr="00E23921">
        <w:rPr>
          <w:sz w:val="24"/>
          <w:szCs w:val="24"/>
        </w:rPr>
        <w:t>Ofen auf 180 Grad Umluft vorheizen. Eine Kastenform</w:t>
      </w:r>
      <w:r w:rsidR="001A7AB7" w:rsidRPr="00E23921">
        <w:rPr>
          <w:sz w:val="24"/>
          <w:szCs w:val="24"/>
        </w:rPr>
        <w:t xml:space="preserve"> mit Backpapier so auskleiden, dass a</w:t>
      </w:r>
      <w:r w:rsidR="00E23921" w:rsidRPr="00E23921">
        <w:rPr>
          <w:sz w:val="24"/>
          <w:szCs w:val="24"/>
        </w:rPr>
        <w:t>n</w:t>
      </w:r>
      <w:r w:rsidR="001A7AB7" w:rsidRPr="00E23921">
        <w:rPr>
          <w:sz w:val="24"/>
          <w:szCs w:val="24"/>
        </w:rPr>
        <w:t xml:space="preserve"> den Seiten etwas Papier übersteht. </w:t>
      </w:r>
    </w:p>
    <w:p w14:paraId="3A36AF63" w14:textId="3A5267D1" w:rsidR="002146A1" w:rsidRPr="00E23921" w:rsidRDefault="001A7AB7" w:rsidP="00B40E8C">
      <w:pPr>
        <w:pStyle w:val="ListParagraph"/>
        <w:numPr>
          <w:ilvl w:val="0"/>
          <w:numId w:val="1113"/>
        </w:numPr>
        <w:spacing w:after="120"/>
        <w:ind w:left="714" w:hanging="357"/>
        <w:contextualSpacing w:val="0"/>
        <w:jc w:val="both"/>
        <w:rPr>
          <w:sz w:val="24"/>
          <w:szCs w:val="24"/>
        </w:rPr>
      </w:pPr>
      <w:r w:rsidRPr="00E23921">
        <w:rPr>
          <w:sz w:val="24"/>
          <w:szCs w:val="24"/>
        </w:rPr>
        <w:t xml:space="preserve">Mehl, Backpulver, Salz und Kurkuma in einer Schüssel mischen. Zucker und Zitronenabrieb in eine zweite Schüssel geben und mit den Fingerspitzen </w:t>
      </w:r>
      <w:r w:rsidR="002146A1" w:rsidRPr="00E23921">
        <w:rPr>
          <w:sz w:val="24"/>
          <w:szCs w:val="24"/>
        </w:rPr>
        <w:t>so lange verreiben, bis der Zucker eine gelbliche Farbe hat. Zitronensaft, saure Sahne und Eier dazugeben und so lange schlagen, bis alles gut vermischt ist.</w:t>
      </w:r>
    </w:p>
    <w:p w14:paraId="7EB81884" w14:textId="324466B1" w:rsidR="002146A1" w:rsidRPr="00E23921" w:rsidRDefault="002146A1" w:rsidP="00B40E8C">
      <w:pPr>
        <w:pStyle w:val="ListParagraph"/>
        <w:numPr>
          <w:ilvl w:val="0"/>
          <w:numId w:val="1113"/>
        </w:numPr>
        <w:spacing w:after="120"/>
        <w:ind w:left="714" w:hanging="357"/>
        <w:contextualSpacing w:val="0"/>
        <w:jc w:val="both"/>
        <w:rPr>
          <w:sz w:val="24"/>
          <w:szCs w:val="24"/>
        </w:rPr>
      </w:pPr>
      <w:r w:rsidRPr="00E23921">
        <w:rPr>
          <w:sz w:val="24"/>
          <w:szCs w:val="24"/>
        </w:rPr>
        <w:t>Dann die Zitronenmischung mit einem Gummischaber in die S</w:t>
      </w:r>
      <w:r w:rsidR="00E93657" w:rsidRPr="00E23921">
        <w:rPr>
          <w:sz w:val="24"/>
          <w:szCs w:val="24"/>
        </w:rPr>
        <w:t>chüssel mit dem Mehl geben und kurz verrühren. Geschmolzene Butter unterheben und den Teig</w:t>
      </w:r>
      <w:r w:rsidR="00DB338D" w:rsidRPr="00E23921">
        <w:rPr>
          <w:sz w:val="24"/>
          <w:szCs w:val="24"/>
        </w:rPr>
        <w:t xml:space="preserve"> in die Backform geben. </w:t>
      </w:r>
    </w:p>
    <w:p w14:paraId="5F4687E8" w14:textId="2D5A52FC" w:rsidR="00DB338D" w:rsidRPr="00E23921" w:rsidRDefault="00DB338D" w:rsidP="00B40E8C">
      <w:pPr>
        <w:pStyle w:val="ListParagraph"/>
        <w:numPr>
          <w:ilvl w:val="0"/>
          <w:numId w:val="1113"/>
        </w:numPr>
        <w:spacing w:after="120"/>
        <w:ind w:left="714" w:hanging="357"/>
        <w:contextualSpacing w:val="0"/>
        <w:jc w:val="both"/>
        <w:rPr>
          <w:sz w:val="24"/>
          <w:szCs w:val="24"/>
        </w:rPr>
      </w:pPr>
      <w:r w:rsidRPr="00E23921">
        <w:rPr>
          <w:sz w:val="24"/>
          <w:szCs w:val="24"/>
        </w:rPr>
        <w:t xml:space="preserve">Zweite Zitronenscheiben auf die glatt gestrichene Oberfläche legen und die verbliebenen 2 EL Zucker darüber streuen. 50 – 60 Minuten backen. </w:t>
      </w:r>
      <w:r w:rsidR="00B76D2F" w:rsidRPr="00E23921">
        <w:rPr>
          <w:sz w:val="24"/>
          <w:szCs w:val="24"/>
        </w:rPr>
        <w:t xml:space="preserve">Falls die Zitronenscheiben beim Backen zu schwarz werden, den Kuchen mit Aluminiumfolie abdecken. Dazu kann man Sahne </w:t>
      </w:r>
      <w:r w:rsidR="00E23921" w:rsidRPr="00E23921">
        <w:rPr>
          <w:sz w:val="24"/>
          <w:szCs w:val="24"/>
        </w:rPr>
        <w:t>servieren oder eben auch nicht.</w:t>
      </w:r>
    </w:p>
    <w:p w14:paraId="18FACDD4" w14:textId="6DF0A0D0" w:rsidR="005901A1" w:rsidRDefault="005901A1">
      <w:pPr>
        <w:rPr>
          <w:sz w:val="24"/>
          <w:szCs w:val="24"/>
        </w:rPr>
      </w:pPr>
      <w:r>
        <w:rPr>
          <w:sz w:val="24"/>
          <w:szCs w:val="24"/>
        </w:rPr>
        <w:br w:type="page"/>
      </w:r>
    </w:p>
    <w:p w14:paraId="71640D43" w14:textId="40E623C7" w:rsidR="00097E91" w:rsidRDefault="00097E91" w:rsidP="00194308">
      <w:pPr>
        <w:pStyle w:val="Heading2"/>
        <w:spacing w:after="240"/>
      </w:pPr>
      <w:r>
        <w:lastRenderedPageBreak/>
        <w:t>Zitronen-Mohn-Kuchen</w:t>
      </w:r>
      <w:r w:rsidR="00AA688A">
        <w:rPr>
          <w:rStyle w:val="FootnoteReference"/>
        </w:rPr>
        <w:footnoteReference w:id="1671"/>
      </w:r>
      <w:r>
        <w:t xml:space="preserve"> </w:t>
      </w:r>
    </w:p>
    <w:p w14:paraId="6C30C78C" w14:textId="1EA8EAD8" w:rsidR="00F100A7" w:rsidRDefault="00F100A7">
      <w:pPr>
        <w:rPr>
          <w:sz w:val="24"/>
          <w:szCs w:val="24"/>
        </w:rPr>
      </w:pPr>
      <w:r w:rsidRPr="00194308">
        <w:rPr>
          <w:sz w:val="24"/>
          <w:szCs w:val="24"/>
          <w:u w:val="single"/>
        </w:rPr>
        <w:t>Zutaten</w:t>
      </w:r>
      <w:r>
        <w:rPr>
          <w:sz w:val="24"/>
          <w:szCs w:val="24"/>
        </w:rPr>
        <w:t xml:space="preserve"> </w:t>
      </w:r>
      <w:r w:rsidR="00194308">
        <w:rPr>
          <w:sz w:val="24"/>
          <w:szCs w:val="24"/>
        </w:rPr>
        <w:t>(</w:t>
      </w:r>
      <w:r>
        <w:rPr>
          <w:sz w:val="24"/>
          <w:szCs w:val="24"/>
        </w:rPr>
        <w:t>für eine Kastenform mit 26 cm Länge</w:t>
      </w:r>
      <w:r w:rsidR="00194308">
        <w:rPr>
          <w:sz w:val="24"/>
          <w:szCs w:val="24"/>
        </w:rPr>
        <w:t>):</w:t>
      </w:r>
    </w:p>
    <w:p w14:paraId="3901816B" w14:textId="2533E8D1" w:rsidR="00F100A7" w:rsidRDefault="00F100A7">
      <w:pPr>
        <w:rPr>
          <w:sz w:val="24"/>
          <w:szCs w:val="24"/>
        </w:rPr>
      </w:pPr>
      <w:r>
        <w:rPr>
          <w:sz w:val="24"/>
          <w:szCs w:val="24"/>
        </w:rPr>
        <w:t>3 Eier</w:t>
      </w:r>
    </w:p>
    <w:p w14:paraId="46037555" w14:textId="0CFE3485" w:rsidR="00F100A7" w:rsidRDefault="009D5D3D">
      <w:pPr>
        <w:rPr>
          <w:sz w:val="24"/>
          <w:szCs w:val="24"/>
        </w:rPr>
      </w:pPr>
      <w:r>
        <w:rPr>
          <w:sz w:val="24"/>
          <w:szCs w:val="24"/>
        </w:rPr>
        <w:t>225 g Zucker</w:t>
      </w:r>
    </w:p>
    <w:p w14:paraId="7A090CDD" w14:textId="087815B8" w:rsidR="009D5D3D" w:rsidRDefault="009D5D3D">
      <w:pPr>
        <w:rPr>
          <w:sz w:val="24"/>
          <w:szCs w:val="24"/>
        </w:rPr>
      </w:pPr>
      <w:r>
        <w:rPr>
          <w:sz w:val="24"/>
          <w:szCs w:val="24"/>
        </w:rPr>
        <w:t>120 ml Schlagsahne</w:t>
      </w:r>
    </w:p>
    <w:p w14:paraId="6EF5E348" w14:textId="47737A54" w:rsidR="009D5D3D" w:rsidRDefault="009D5D3D">
      <w:pPr>
        <w:rPr>
          <w:sz w:val="24"/>
          <w:szCs w:val="24"/>
        </w:rPr>
      </w:pPr>
      <w:r>
        <w:rPr>
          <w:sz w:val="24"/>
          <w:szCs w:val="24"/>
        </w:rPr>
        <w:t>75 g Butter plus ein wenig mehr zum Einfetten der Form</w:t>
      </w:r>
    </w:p>
    <w:p w14:paraId="19E5F80B" w14:textId="32CDC3CE" w:rsidR="009D5D3D" w:rsidRDefault="00162484">
      <w:pPr>
        <w:rPr>
          <w:sz w:val="24"/>
          <w:szCs w:val="24"/>
        </w:rPr>
      </w:pPr>
      <w:r>
        <w:rPr>
          <w:sz w:val="24"/>
          <w:szCs w:val="24"/>
        </w:rPr>
        <w:t>10 g Mohnsamen</w:t>
      </w:r>
    </w:p>
    <w:p w14:paraId="3E0F11DA" w14:textId="1522D2E3" w:rsidR="00162484" w:rsidRDefault="00162484">
      <w:pPr>
        <w:rPr>
          <w:sz w:val="24"/>
          <w:szCs w:val="24"/>
        </w:rPr>
      </w:pPr>
      <w:r>
        <w:rPr>
          <w:sz w:val="24"/>
          <w:szCs w:val="24"/>
        </w:rPr>
        <w:t>Fein geriebene Schale von 3 Bio-Zitronen (ungefähr 1 EL)</w:t>
      </w:r>
    </w:p>
    <w:p w14:paraId="18C60FC1" w14:textId="59DC65D0" w:rsidR="00162484" w:rsidRDefault="00162484">
      <w:pPr>
        <w:rPr>
          <w:sz w:val="24"/>
          <w:szCs w:val="24"/>
        </w:rPr>
      </w:pPr>
      <w:r>
        <w:rPr>
          <w:sz w:val="24"/>
          <w:szCs w:val="24"/>
        </w:rPr>
        <w:t>170 g Mehl</w:t>
      </w:r>
    </w:p>
    <w:p w14:paraId="2462C8D9" w14:textId="26128D93" w:rsidR="00162484" w:rsidRDefault="00162484">
      <w:pPr>
        <w:rPr>
          <w:sz w:val="24"/>
          <w:szCs w:val="24"/>
        </w:rPr>
      </w:pPr>
      <w:r>
        <w:rPr>
          <w:sz w:val="24"/>
          <w:szCs w:val="24"/>
        </w:rPr>
        <w:t>1 ¼ TL Backpulver</w:t>
      </w:r>
    </w:p>
    <w:p w14:paraId="6D1C7657" w14:textId="7F28B831" w:rsidR="00162484" w:rsidRDefault="00162484">
      <w:pPr>
        <w:rPr>
          <w:sz w:val="24"/>
          <w:szCs w:val="24"/>
        </w:rPr>
      </w:pPr>
      <w:r>
        <w:rPr>
          <w:sz w:val="24"/>
          <w:szCs w:val="24"/>
        </w:rPr>
        <w:t>¼ TL Salz</w:t>
      </w:r>
    </w:p>
    <w:p w14:paraId="26BE77C3" w14:textId="77777777" w:rsidR="00162484" w:rsidRDefault="00162484">
      <w:pPr>
        <w:rPr>
          <w:sz w:val="24"/>
          <w:szCs w:val="24"/>
        </w:rPr>
      </w:pPr>
    </w:p>
    <w:p w14:paraId="2694468D" w14:textId="77777777" w:rsidR="00162484" w:rsidRPr="00194308" w:rsidRDefault="00162484">
      <w:pPr>
        <w:rPr>
          <w:i/>
          <w:iCs/>
          <w:sz w:val="24"/>
          <w:szCs w:val="24"/>
        </w:rPr>
      </w:pPr>
      <w:r w:rsidRPr="00194308">
        <w:rPr>
          <w:i/>
          <w:iCs/>
          <w:sz w:val="24"/>
          <w:szCs w:val="24"/>
        </w:rPr>
        <w:t>Für den Zuckerguss:</w:t>
      </w:r>
    </w:p>
    <w:p w14:paraId="08D59128" w14:textId="5150DF53" w:rsidR="00162484" w:rsidRDefault="00162484">
      <w:pPr>
        <w:rPr>
          <w:sz w:val="24"/>
          <w:szCs w:val="24"/>
        </w:rPr>
      </w:pPr>
      <w:r>
        <w:rPr>
          <w:sz w:val="24"/>
          <w:szCs w:val="24"/>
        </w:rPr>
        <w:t>100 g Puderzucker</w:t>
      </w:r>
    </w:p>
    <w:p w14:paraId="78F6F3B4" w14:textId="7E339831" w:rsidR="00162484" w:rsidRDefault="00162484">
      <w:pPr>
        <w:rPr>
          <w:sz w:val="24"/>
          <w:szCs w:val="24"/>
        </w:rPr>
      </w:pPr>
      <w:r>
        <w:rPr>
          <w:sz w:val="24"/>
          <w:szCs w:val="24"/>
        </w:rPr>
        <w:t>2 EL Zitronensaft</w:t>
      </w:r>
    </w:p>
    <w:p w14:paraId="0CDC40DF" w14:textId="77777777" w:rsidR="00162484" w:rsidRDefault="00162484">
      <w:pPr>
        <w:rPr>
          <w:sz w:val="24"/>
          <w:szCs w:val="24"/>
        </w:rPr>
      </w:pPr>
    </w:p>
    <w:p w14:paraId="58C88539" w14:textId="4A856504" w:rsidR="00194308" w:rsidRDefault="00194308">
      <w:pPr>
        <w:rPr>
          <w:sz w:val="24"/>
          <w:szCs w:val="24"/>
        </w:rPr>
      </w:pPr>
      <w:r>
        <w:rPr>
          <w:sz w:val="24"/>
          <w:szCs w:val="24"/>
        </w:rPr>
        <w:t>Zubereitung:</w:t>
      </w:r>
    </w:p>
    <w:p w14:paraId="4865C8DD" w14:textId="5857F51F" w:rsidR="00162484" w:rsidRPr="00960A4F" w:rsidRDefault="00960A4F" w:rsidP="00B40E8C">
      <w:pPr>
        <w:pStyle w:val="ListParagraph"/>
        <w:numPr>
          <w:ilvl w:val="0"/>
          <w:numId w:val="1110"/>
        </w:numPr>
        <w:spacing w:after="120"/>
        <w:ind w:left="714" w:hanging="357"/>
        <w:contextualSpacing w:val="0"/>
        <w:jc w:val="both"/>
        <w:rPr>
          <w:sz w:val="24"/>
          <w:szCs w:val="24"/>
        </w:rPr>
      </w:pPr>
      <w:r w:rsidRPr="00960A4F">
        <w:rPr>
          <w:sz w:val="24"/>
          <w:szCs w:val="24"/>
        </w:rPr>
        <w:t>Den Ofen auf 160 Grad Umluft vorheizen. Eine Kastenform mit Backpapier auslegen, mit etwas Butter einfetten.</w:t>
      </w:r>
    </w:p>
    <w:p w14:paraId="208F7E9F" w14:textId="057D652E" w:rsidR="00960A4F" w:rsidRPr="00960A4F" w:rsidRDefault="00960A4F" w:rsidP="00B40E8C">
      <w:pPr>
        <w:pStyle w:val="ListParagraph"/>
        <w:numPr>
          <w:ilvl w:val="0"/>
          <w:numId w:val="1110"/>
        </w:numPr>
        <w:spacing w:after="120"/>
        <w:ind w:left="714" w:hanging="357"/>
        <w:contextualSpacing w:val="0"/>
        <w:jc w:val="both"/>
        <w:rPr>
          <w:sz w:val="24"/>
          <w:szCs w:val="24"/>
        </w:rPr>
      </w:pPr>
      <w:r w:rsidRPr="00960A4F">
        <w:rPr>
          <w:sz w:val="24"/>
          <w:szCs w:val="24"/>
        </w:rPr>
        <w:t xml:space="preserve">Eier und Zucker mit einem Handrührgerät 2 Minuten lang vermengen, bis die Masse blass und schaumig ist. Sahne dazugießen und weitere 2 Minuten rühren. </w:t>
      </w:r>
    </w:p>
    <w:p w14:paraId="6F5E72C7" w14:textId="150DA6D5" w:rsidR="00960A4F" w:rsidRPr="00960A4F" w:rsidRDefault="00960A4F" w:rsidP="00B40E8C">
      <w:pPr>
        <w:pStyle w:val="ListParagraph"/>
        <w:numPr>
          <w:ilvl w:val="0"/>
          <w:numId w:val="1110"/>
        </w:numPr>
        <w:spacing w:after="120"/>
        <w:ind w:left="714" w:hanging="357"/>
        <w:contextualSpacing w:val="0"/>
        <w:jc w:val="both"/>
        <w:rPr>
          <w:sz w:val="24"/>
          <w:szCs w:val="24"/>
        </w:rPr>
      </w:pPr>
      <w:r w:rsidRPr="00960A4F">
        <w:rPr>
          <w:sz w:val="24"/>
          <w:szCs w:val="24"/>
        </w:rPr>
        <w:t>Butter bei sehr niedriger Hitze zergehen lassen, Mohnsamen und Zitronenschale unterrühren. +Mehl, Backpulver und Salz sieben, zu der Eiermischung geben. Dann die Butter-Zitronenmischung unterrühren. Teig in die Kastenform füllen. Ungefähr 50 Minuten lang im Ofen backen.</w:t>
      </w:r>
    </w:p>
    <w:p w14:paraId="4425DF72" w14:textId="58AB7B63" w:rsidR="00960A4F" w:rsidRDefault="00960A4F" w:rsidP="00B40E8C">
      <w:pPr>
        <w:pStyle w:val="ListParagraph"/>
        <w:numPr>
          <w:ilvl w:val="0"/>
          <w:numId w:val="1110"/>
        </w:numPr>
        <w:spacing w:after="120"/>
        <w:ind w:left="714" w:hanging="357"/>
        <w:contextualSpacing w:val="0"/>
        <w:jc w:val="both"/>
        <w:rPr>
          <w:sz w:val="24"/>
          <w:szCs w:val="24"/>
        </w:rPr>
      </w:pPr>
      <w:r w:rsidRPr="00960A4F">
        <w:rPr>
          <w:sz w:val="24"/>
          <w:szCs w:val="24"/>
        </w:rPr>
        <w:t>Für den Zuckerguss Puderzucker und Zitronensaft vermengen. Gleichmäßig über den noch warmen Kuchen verteilen. Vor dem Servieren mindestens 30 Minuten stehen lassen.</w:t>
      </w:r>
    </w:p>
    <w:p w14:paraId="72DDE2DB" w14:textId="3656B3FE" w:rsidR="002569FD" w:rsidRDefault="002569FD" w:rsidP="002569FD">
      <w:pPr>
        <w:spacing w:after="120"/>
        <w:jc w:val="both"/>
        <w:rPr>
          <w:sz w:val="24"/>
          <w:szCs w:val="24"/>
        </w:rPr>
      </w:pPr>
    </w:p>
    <w:p w14:paraId="4496F66E" w14:textId="57C62BAF" w:rsidR="002569FD" w:rsidRPr="002569FD" w:rsidRDefault="002569FD" w:rsidP="00D67621">
      <w:pPr>
        <w:spacing w:after="120"/>
        <w:ind w:left="1416" w:hanging="1416"/>
        <w:jc w:val="both"/>
        <w:rPr>
          <w:sz w:val="24"/>
          <w:szCs w:val="24"/>
        </w:rPr>
      </w:pPr>
      <w:r>
        <w:rPr>
          <w:sz w:val="24"/>
          <w:szCs w:val="24"/>
        </w:rPr>
        <w:t>Kommentar:</w:t>
      </w:r>
      <w:r>
        <w:rPr>
          <w:sz w:val="24"/>
          <w:szCs w:val="24"/>
        </w:rPr>
        <w:tab/>
      </w:r>
      <w:r w:rsidR="00D67621">
        <w:rPr>
          <w:sz w:val="24"/>
          <w:szCs w:val="24"/>
        </w:rPr>
        <w:t>Das Ergebnis ist ein saftiger Rührkuchen, den man sehr gut zum Frühstück essen kann.</w:t>
      </w:r>
    </w:p>
    <w:p w14:paraId="51481D39" w14:textId="77777777" w:rsidR="00162484" w:rsidRDefault="00162484">
      <w:pPr>
        <w:rPr>
          <w:sz w:val="24"/>
          <w:szCs w:val="24"/>
        </w:rPr>
      </w:pPr>
    </w:p>
    <w:p w14:paraId="585C701B" w14:textId="77777777" w:rsidR="00F100A7" w:rsidRDefault="00F100A7">
      <w:pPr>
        <w:rPr>
          <w:sz w:val="24"/>
          <w:szCs w:val="24"/>
        </w:rPr>
      </w:pPr>
      <w:r>
        <w:rPr>
          <w:sz w:val="24"/>
          <w:szCs w:val="24"/>
        </w:rPr>
        <w:br w:type="page"/>
      </w:r>
    </w:p>
    <w:p w14:paraId="6D9C13A3" w14:textId="0A6C4A7E" w:rsidR="006046E2" w:rsidRPr="00EB4537" w:rsidRDefault="006046E2">
      <w:pPr>
        <w:rPr>
          <w:sz w:val="24"/>
          <w:szCs w:val="24"/>
        </w:rPr>
      </w:pPr>
      <w:r w:rsidRPr="00EB4537">
        <w:rPr>
          <w:sz w:val="24"/>
          <w:szCs w:val="24"/>
        </w:rPr>
        <w:lastRenderedPageBreak/>
        <w:t>Vegane Birnen-Schoko-Tarte</w:t>
      </w:r>
      <w:r w:rsidR="00F60103">
        <w:rPr>
          <w:rStyle w:val="FootnoteReference"/>
          <w:sz w:val="24"/>
          <w:szCs w:val="24"/>
        </w:rPr>
        <w:footnoteReference w:id="1672"/>
      </w:r>
    </w:p>
    <w:p w14:paraId="0C9F21E9" w14:textId="77777777" w:rsidR="006046E2" w:rsidRPr="00EB4537" w:rsidRDefault="006046E2">
      <w:pPr>
        <w:rPr>
          <w:sz w:val="24"/>
          <w:szCs w:val="24"/>
          <w:u w:val="single"/>
        </w:rPr>
      </w:pPr>
      <w:r w:rsidRPr="00EB4537">
        <w:rPr>
          <w:sz w:val="24"/>
          <w:szCs w:val="24"/>
          <w:u w:val="single"/>
        </w:rPr>
        <w:t>Zutaten:</w:t>
      </w:r>
    </w:p>
    <w:p w14:paraId="06EFD56E" w14:textId="77777777" w:rsidR="006046E2" w:rsidRPr="00EB4537" w:rsidRDefault="006046E2">
      <w:pPr>
        <w:rPr>
          <w:i/>
          <w:iCs/>
          <w:sz w:val="24"/>
          <w:szCs w:val="24"/>
        </w:rPr>
      </w:pPr>
      <w:r w:rsidRPr="00EB4537">
        <w:rPr>
          <w:i/>
          <w:iCs/>
          <w:sz w:val="24"/>
          <w:szCs w:val="24"/>
        </w:rPr>
        <w:t>Für den Teig:</w:t>
      </w:r>
    </w:p>
    <w:p w14:paraId="36951A5B" w14:textId="77777777" w:rsidR="00B92CD1" w:rsidRPr="00EB4537" w:rsidRDefault="006046E2">
      <w:pPr>
        <w:rPr>
          <w:sz w:val="24"/>
          <w:szCs w:val="24"/>
        </w:rPr>
      </w:pPr>
      <w:r w:rsidRPr="00EB4537">
        <w:rPr>
          <w:sz w:val="24"/>
          <w:szCs w:val="24"/>
        </w:rPr>
        <w:t>260 g Mehl</w:t>
      </w:r>
    </w:p>
    <w:p w14:paraId="46B93EC2" w14:textId="7F3AC95E" w:rsidR="00B92CD1" w:rsidRPr="00EB4537" w:rsidRDefault="00B92CD1">
      <w:pPr>
        <w:rPr>
          <w:sz w:val="24"/>
          <w:szCs w:val="24"/>
        </w:rPr>
      </w:pPr>
      <w:r w:rsidRPr="00EB4537">
        <w:rPr>
          <w:sz w:val="24"/>
          <w:szCs w:val="24"/>
        </w:rPr>
        <w:t xml:space="preserve">130 g </w:t>
      </w:r>
      <w:r w:rsidR="00E05EA8">
        <w:rPr>
          <w:sz w:val="24"/>
          <w:szCs w:val="24"/>
        </w:rPr>
        <w:t xml:space="preserve">weißes </w:t>
      </w:r>
      <w:r w:rsidRPr="00EB4537">
        <w:rPr>
          <w:sz w:val="24"/>
          <w:szCs w:val="24"/>
        </w:rPr>
        <w:t>Mandelmus</w:t>
      </w:r>
    </w:p>
    <w:p w14:paraId="19513B54" w14:textId="77777777" w:rsidR="00B92CD1" w:rsidRPr="00EB4537" w:rsidRDefault="00B92CD1">
      <w:pPr>
        <w:rPr>
          <w:sz w:val="24"/>
          <w:szCs w:val="24"/>
        </w:rPr>
      </w:pPr>
      <w:r w:rsidRPr="00EB4537">
        <w:rPr>
          <w:sz w:val="24"/>
          <w:szCs w:val="24"/>
        </w:rPr>
        <w:t>40 g Zucker</w:t>
      </w:r>
    </w:p>
    <w:p w14:paraId="135305B5" w14:textId="77777777" w:rsidR="00B92CD1" w:rsidRPr="00EB4537" w:rsidRDefault="00B92CD1">
      <w:pPr>
        <w:rPr>
          <w:sz w:val="24"/>
          <w:szCs w:val="24"/>
        </w:rPr>
      </w:pPr>
      <w:r w:rsidRPr="00EB4537">
        <w:rPr>
          <w:sz w:val="24"/>
          <w:szCs w:val="24"/>
        </w:rPr>
        <w:t>Ein wenig Salz</w:t>
      </w:r>
    </w:p>
    <w:p w14:paraId="16B61AF7" w14:textId="77777777" w:rsidR="00B92CD1" w:rsidRPr="00EB4537" w:rsidRDefault="00B92CD1">
      <w:pPr>
        <w:rPr>
          <w:sz w:val="24"/>
          <w:szCs w:val="24"/>
        </w:rPr>
      </w:pPr>
    </w:p>
    <w:p w14:paraId="15CA431C" w14:textId="77777777" w:rsidR="00B92CD1" w:rsidRPr="00EB4537" w:rsidRDefault="00B92CD1">
      <w:pPr>
        <w:rPr>
          <w:i/>
          <w:iCs/>
          <w:sz w:val="24"/>
          <w:szCs w:val="24"/>
        </w:rPr>
      </w:pPr>
      <w:r w:rsidRPr="00EB4537">
        <w:rPr>
          <w:i/>
          <w:iCs/>
          <w:sz w:val="24"/>
          <w:szCs w:val="24"/>
        </w:rPr>
        <w:t>Für den Belag:</w:t>
      </w:r>
    </w:p>
    <w:p w14:paraId="366059E0" w14:textId="73115E6C" w:rsidR="00EB4537" w:rsidRDefault="00B92CD1">
      <w:pPr>
        <w:rPr>
          <w:sz w:val="24"/>
          <w:szCs w:val="24"/>
        </w:rPr>
      </w:pPr>
      <w:r w:rsidRPr="00EB4537">
        <w:rPr>
          <w:sz w:val="24"/>
          <w:szCs w:val="24"/>
        </w:rPr>
        <w:t xml:space="preserve">100 g </w:t>
      </w:r>
      <w:r w:rsidR="00E05EA8">
        <w:rPr>
          <w:sz w:val="24"/>
          <w:szCs w:val="24"/>
        </w:rPr>
        <w:t xml:space="preserve">weißes </w:t>
      </w:r>
      <w:r w:rsidRPr="00EB4537">
        <w:rPr>
          <w:sz w:val="24"/>
          <w:szCs w:val="24"/>
        </w:rPr>
        <w:t>Mandelmus</w:t>
      </w:r>
    </w:p>
    <w:p w14:paraId="434ED3B0" w14:textId="25AE9A40" w:rsidR="00B92CD1" w:rsidRPr="00EB4537" w:rsidRDefault="00B92CD1">
      <w:pPr>
        <w:rPr>
          <w:sz w:val="24"/>
          <w:szCs w:val="24"/>
        </w:rPr>
      </w:pPr>
      <w:r w:rsidRPr="00EB4537">
        <w:rPr>
          <w:sz w:val="24"/>
          <w:szCs w:val="24"/>
        </w:rPr>
        <w:t>75 g Zucker</w:t>
      </w:r>
    </w:p>
    <w:p w14:paraId="7FA905AA" w14:textId="6DE66CC5" w:rsidR="00B92CD1" w:rsidRPr="00EB4537" w:rsidRDefault="00B92CD1">
      <w:pPr>
        <w:rPr>
          <w:sz w:val="24"/>
          <w:szCs w:val="24"/>
        </w:rPr>
      </w:pPr>
      <w:r w:rsidRPr="00EB4537">
        <w:rPr>
          <w:sz w:val="24"/>
          <w:szCs w:val="24"/>
        </w:rPr>
        <w:t>120 g gemahlene Mandeln</w:t>
      </w:r>
    </w:p>
    <w:p w14:paraId="68616CC4" w14:textId="77777777" w:rsidR="00B92CD1" w:rsidRPr="00EB4537" w:rsidRDefault="00B92CD1">
      <w:pPr>
        <w:rPr>
          <w:sz w:val="24"/>
          <w:szCs w:val="24"/>
        </w:rPr>
      </w:pPr>
      <w:r w:rsidRPr="00EB4537">
        <w:rPr>
          <w:sz w:val="24"/>
          <w:szCs w:val="24"/>
        </w:rPr>
        <w:t>1 TL Mehl</w:t>
      </w:r>
    </w:p>
    <w:p w14:paraId="4DFBF935" w14:textId="77777777" w:rsidR="00B92CD1" w:rsidRPr="00EB4537" w:rsidRDefault="00B92CD1">
      <w:pPr>
        <w:rPr>
          <w:sz w:val="24"/>
          <w:szCs w:val="24"/>
        </w:rPr>
      </w:pPr>
      <w:r w:rsidRPr="00EB4537">
        <w:rPr>
          <w:sz w:val="24"/>
          <w:szCs w:val="24"/>
        </w:rPr>
        <w:t>Ein wenig Salz</w:t>
      </w:r>
    </w:p>
    <w:p w14:paraId="7C4468B7" w14:textId="77777777" w:rsidR="00B92CD1" w:rsidRPr="00EB4537" w:rsidRDefault="00B92CD1">
      <w:pPr>
        <w:rPr>
          <w:sz w:val="24"/>
          <w:szCs w:val="24"/>
        </w:rPr>
      </w:pPr>
      <w:r w:rsidRPr="00EB4537">
        <w:rPr>
          <w:sz w:val="24"/>
          <w:szCs w:val="24"/>
        </w:rPr>
        <w:t>2 TL gemahlene Vanille oder Mark aus 1 Vanilleschote</w:t>
      </w:r>
    </w:p>
    <w:p w14:paraId="75C1FF3C" w14:textId="77777777" w:rsidR="00B92CD1" w:rsidRPr="00EB4537" w:rsidRDefault="00B92CD1">
      <w:pPr>
        <w:rPr>
          <w:sz w:val="24"/>
          <w:szCs w:val="24"/>
        </w:rPr>
      </w:pPr>
      <w:r w:rsidRPr="00EB4537">
        <w:rPr>
          <w:sz w:val="24"/>
          <w:szCs w:val="24"/>
        </w:rPr>
        <w:t>80 g dunkle Schokolade</w:t>
      </w:r>
    </w:p>
    <w:p w14:paraId="7D745518" w14:textId="77777777" w:rsidR="00B92CD1" w:rsidRPr="00EB4537" w:rsidRDefault="00B92CD1">
      <w:pPr>
        <w:rPr>
          <w:sz w:val="24"/>
          <w:szCs w:val="24"/>
        </w:rPr>
      </w:pPr>
      <w:r w:rsidRPr="00EB4537">
        <w:rPr>
          <w:sz w:val="24"/>
          <w:szCs w:val="24"/>
        </w:rPr>
        <w:t>4 große reife Birnen</w:t>
      </w:r>
    </w:p>
    <w:p w14:paraId="7DE16242" w14:textId="77777777" w:rsidR="00B92CD1" w:rsidRPr="00EB4537" w:rsidRDefault="00B92CD1">
      <w:pPr>
        <w:rPr>
          <w:sz w:val="24"/>
          <w:szCs w:val="24"/>
        </w:rPr>
      </w:pPr>
      <w:r w:rsidRPr="00EB4537">
        <w:rPr>
          <w:sz w:val="24"/>
          <w:szCs w:val="24"/>
        </w:rPr>
        <w:t>Etwas Sonnenblumenöl</w:t>
      </w:r>
    </w:p>
    <w:p w14:paraId="308B37FF" w14:textId="77777777" w:rsidR="00B92CD1" w:rsidRPr="00EB4537" w:rsidRDefault="00B92CD1">
      <w:pPr>
        <w:rPr>
          <w:sz w:val="24"/>
          <w:szCs w:val="24"/>
        </w:rPr>
      </w:pPr>
    </w:p>
    <w:p w14:paraId="2E51C4A7" w14:textId="77777777" w:rsidR="00B92CD1" w:rsidRPr="00EB4537" w:rsidRDefault="00B92CD1">
      <w:pPr>
        <w:rPr>
          <w:sz w:val="24"/>
          <w:szCs w:val="24"/>
        </w:rPr>
      </w:pPr>
      <w:r w:rsidRPr="00EB4537">
        <w:rPr>
          <w:sz w:val="24"/>
          <w:szCs w:val="24"/>
        </w:rPr>
        <w:t>Zubereitung:</w:t>
      </w:r>
    </w:p>
    <w:p w14:paraId="3A05BDD3" w14:textId="77777777" w:rsidR="00AE0F03" w:rsidRPr="00EB4537" w:rsidRDefault="0037277A" w:rsidP="00B40E8C">
      <w:pPr>
        <w:pStyle w:val="ListParagraph"/>
        <w:numPr>
          <w:ilvl w:val="0"/>
          <w:numId w:val="1727"/>
        </w:numPr>
        <w:spacing w:after="120"/>
        <w:ind w:left="714" w:hanging="357"/>
        <w:contextualSpacing w:val="0"/>
        <w:jc w:val="both"/>
        <w:rPr>
          <w:sz w:val="24"/>
          <w:szCs w:val="24"/>
        </w:rPr>
      </w:pPr>
      <w:r w:rsidRPr="00EB4537">
        <w:rPr>
          <w:sz w:val="24"/>
          <w:szCs w:val="24"/>
        </w:rPr>
        <w:t>Für den Teig Mehl, Mandelmus, Zucker und eine Prise Salz in eine Schüssel geben und mit den Händen verkneten</w:t>
      </w:r>
      <w:r w:rsidR="00240986" w:rsidRPr="00EB4537">
        <w:rPr>
          <w:sz w:val="24"/>
          <w:szCs w:val="24"/>
        </w:rPr>
        <w:t xml:space="preserve">, sodass eine krümelige Masse entsteht. Dann etwa 2 EL Wasser dazugeben und </w:t>
      </w:r>
      <w:r w:rsidR="00AE0F03" w:rsidRPr="00EB4537">
        <w:rPr>
          <w:sz w:val="24"/>
          <w:szCs w:val="24"/>
        </w:rPr>
        <w:t>d</w:t>
      </w:r>
      <w:r w:rsidR="00240986" w:rsidRPr="00EB4537">
        <w:rPr>
          <w:sz w:val="24"/>
          <w:szCs w:val="24"/>
        </w:rPr>
        <w:t>as Ganze glatt kneten – erstaunlicherweise schmeckt dieser Teig so gut wie gewöhnlicher roher Kuchenteig</w:t>
      </w:r>
      <w:r w:rsidR="00AE0F03" w:rsidRPr="00EB4537">
        <w:rPr>
          <w:sz w:val="24"/>
          <w:szCs w:val="24"/>
        </w:rPr>
        <w:t>.</w:t>
      </w:r>
    </w:p>
    <w:p w14:paraId="2A260393" w14:textId="2964AAF0" w:rsidR="00AE0F03" w:rsidRPr="00EB4537" w:rsidRDefault="00AE0F03" w:rsidP="00B40E8C">
      <w:pPr>
        <w:pStyle w:val="ListParagraph"/>
        <w:numPr>
          <w:ilvl w:val="0"/>
          <w:numId w:val="1727"/>
        </w:numPr>
        <w:spacing w:after="120"/>
        <w:ind w:left="714" w:hanging="357"/>
        <w:contextualSpacing w:val="0"/>
        <w:jc w:val="both"/>
        <w:rPr>
          <w:sz w:val="24"/>
          <w:szCs w:val="24"/>
        </w:rPr>
      </w:pPr>
      <w:r w:rsidRPr="00EB4537">
        <w:rPr>
          <w:sz w:val="24"/>
          <w:szCs w:val="24"/>
        </w:rPr>
        <w:t>Falls der Teig zu trocken erscheint, esslöffelweise mehr Wasser dazugeben. Zu e</w:t>
      </w:r>
      <w:r w:rsidR="00EB4537" w:rsidRPr="00EB4537">
        <w:rPr>
          <w:sz w:val="24"/>
          <w:szCs w:val="24"/>
        </w:rPr>
        <w:t>i</w:t>
      </w:r>
      <w:r w:rsidRPr="00EB4537">
        <w:rPr>
          <w:sz w:val="24"/>
          <w:szCs w:val="24"/>
        </w:rPr>
        <w:t>ner Kugel kneten, in Frischhaltefolie einwickeln und 30 Minuten lang im Kühlschrank ruhen lassen. Dann schon mal den Ofen auf 180 Grad Umluft vorheizen.</w:t>
      </w:r>
    </w:p>
    <w:p w14:paraId="736B8F16" w14:textId="77777777" w:rsidR="00AE0F03" w:rsidRPr="00EB4537" w:rsidRDefault="00AE0F03" w:rsidP="00B40E8C">
      <w:pPr>
        <w:pStyle w:val="ListParagraph"/>
        <w:numPr>
          <w:ilvl w:val="0"/>
          <w:numId w:val="1727"/>
        </w:numPr>
        <w:spacing w:after="120"/>
        <w:ind w:left="714" w:hanging="357"/>
        <w:contextualSpacing w:val="0"/>
        <w:jc w:val="both"/>
        <w:rPr>
          <w:sz w:val="24"/>
          <w:szCs w:val="24"/>
        </w:rPr>
      </w:pPr>
      <w:r w:rsidRPr="00EB4537">
        <w:rPr>
          <w:sz w:val="24"/>
          <w:szCs w:val="24"/>
        </w:rPr>
        <w:t>Für den Belag Mandelmus, Zucker, gemahlene Mandeln, Mehl, Salz und Vanille verrühren. Die Schokolade schmelzen und dazugeben. Teig aus dem Kühlschrank nehmen.</w:t>
      </w:r>
    </w:p>
    <w:p w14:paraId="3D84554B" w14:textId="77777777" w:rsidR="00EB4537" w:rsidRPr="00EB4537" w:rsidRDefault="00AE0F03" w:rsidP="00B40E8C">
      <w:pPr>
        <w:pStyle w:val="ListParagraph"/>
        <w:numPr>
          <w:ilvl w:val="0"/>
          <w:numId w:val="1727"/>
        </w:numPr>
        <w:spacing w:after="120"/>
        <w:ind w:left="714" w:hanging="357"/>
        <w:contextualSpacing w:val="0"/>
        <w:jc w:val="both"/>
        <w:rPr>
          <w:sz w:val="24"/>
          <w:szCs w:val="24"/>
        </w:rPr>
      </w:pPr>
      <w:r w:rsidRPr="00EB4537">
        <w:rPr>
          <w:sz w:val="24"/>
          <w:szCs w:val="24"/>
        </w:rPr>
        <w:lastRenderedPageBreak/>
        <w:t>Den Boden einer Springform mit 25 cm Durchmesser</w:t>
      </w:r>
      <w:r w:rsidR="00E50618" w:rsidRPr="00EB4537">
        <w:rPr>
          <w:sz w:val="24"/>
          <w:szCs w:val="24"/>
        </w:rPr>
        <w:t xml:space="preserve"> mit Backpapier auslegen, die Ränder mit etwas Sonnenblumenöl einfetten. Teig hineindrücken, einen Rand von 1,5 cm formen.</w:t>
      </w:r>
      <w:r w:rsidR="00EB4537" w:rsidRPr="00EB4537">
        <w:rPr>
          <w:sz w:val="24"/>
          <w:szCs w:val="24"/>
        </w:rPr>
        <w:t xml:space="preserve"> Die Mandel-Schokoladen-Mischung gleichmäßig darauf verteilen.</w:t>
      </w:r>
    </w:p>
    <w:p w14:paraId="68C267F4" w14:textId="6F8BD96F" w:rsidR="00EB4537" w:rsidRDefault="00EB4537" w:rsidP="00B40E8C">
      <w:pPr>
        <w:pStyle w:val="ListParagraph"/>
        <w:numPr>
          <w:ilvl w:val="0"/>
          <w:numId w:val="1727"/>
        </w:numPr>
        <w:spacing w:after="120"/>
        <w:ind w:left="714" w:hanging="357"/>
        <w:contextualSpacing w:val="0"/>
        <w:jc w:val="both"/>
        <w:rPr>
          <w:sz w:val="24"/>
          <w:szCs w:val="24"/>
        </w:rPr>
      </w:pPr>
      <w:r w:rsidRPr="00EB4537">
        <w:rPr>
          <w:sz w:val="24"/>
          <w:szCs w:val="24"/>
        </w:rPr>
        <w:t>Jetzt die Birnen vorbereiten: schälen, in Hälften schneiden und das Gehäuse vorsichtig entfernen, ohne dass die Birnenhälfte auseinanderbricht. Mit der Schnittfläche nach untern auf ein Schneidebrett legen, längs in dünne Streifen schneiden. Birnen auf den Belag setzen, dabei am besten kreisförmig anordnen, mit der dünnen Spitze in die Mitte zeigend. 40 Minuten lang backen.</w:t>
      </w:r>
    </w:p>
    <w:p w14:paraId="1560AE50" w14:textId="77777777" w:rsidR="00EB4537" w:rsidRPr="00EB4537" w:rsidRDefault="00EB4537" w:rsidP="00EB4537">
      <w:pPr>
        <w:pStyle w:val="ListParagraph"/>
        <w:spacing w:after="120"/>
        <w:ind w:left="714"/>
        <w:contextualSpacing w:val="0"/>
        <w:jc w:val="both"/>
        <w:rPr>
          <w:sz w:val="24"/>
          <w:szCs w:val="24"/>
        </w:rPr>
      </w:pPr>
    </w:p>
    <w:p w14:paraId="2FB411F9" w14:textId="06FA2C4D" w:rsidR="006046E2" w:rsidRDefault="00EB4537" w:rsidP="00EB4537">
      <w:pPr>
        <w:ind w:left="708" w:hanging="708"/>
        <w:jc w:val="both"/>
        <w:rPr>
          <w:rFonts w:asciiTheme="majorHAnsi" w:eastAsiaTheme="majorEastAsia" w:hAnsiTheme="majorHAnsi" w:cstheme="majorBidi"/>
          <w:color w:val="2F5496" w:themeColor="accent1" w:themeShade="BF"/>
          <w:sz w:val="26"/>
          <w:szCs w:val="26"/>
        </w:rPr>
      </w:pPr>
      <w:r w:rsidRPr="00EB4537">
        <w:rPr>
          <w:sz w:val="24"/>
          <w:szCs w:val="24"/>
        </w:rPr>
        <w:t>Info:</w:t>
      </w:r>
      <w:r w:rsidRPr="00EB4537">
        <w:rPr>
          <w:sz w:val="24"/>
          <w:szCs w:val="24"/>
        </w:rPr>
        <w:tab/>
        <w:t>Also gesünder ist dieser Kuchen mit dem ganzen Zucker sicher nicht, aber immerhin ein interessantes Experiment. Und wenn man an die ganzen Veganer in den Studistädten denkt, ist es vielleicht ganz praktisch, so einen veganen Kuchen aus dem Ärmel zu zaubern.</w:t>
      </w:r>
      <w:r w:rsidR="006046E2">
        <w:br w:type="page"/>
      </w:r>
    </w:p>
    <w:p w14:paraId="6871D56B" w14:textId="026D5D6A" w:rsidR="00603544" w:rsidRDefault="00603544" w:rsidP="00194308">
      <w:pPr>
        <w:pStyle w:val="Heading2"/>
        <w:spacing w:after="240"/>
      </w:pPr>
      <w:r>
        <w:lastRenderedPageBreak/>
        <w:t>Scherben</w:t>
      </w:r>
      <w:r w:rsidR="001F50B4">
        <w:rPr>
          <w:rStyle w:val="FootnoteReference"/>
        </w:rPr>
        <w:footnoteReference w:id="1673"/>
      </w:r>
      <w:r>
        <w:t xml:space="preserve"> </w:t>
      </w:r>
    </w:p>
    <w:p w14:paraId="5C71971B" w14:textId="5733EC74" w:rsidR="00603544" w:rsidRDefault="00603544">
      <w:pPr>
        <w:rPr>
          <w:sz w:val="24"/>
          <w:szCs w:val="24"/>
        </w:rPr>
      </w:pPr>
      <w:r w:rsidRPr="00194308">
        <w:rPr>
          <w:sz w:val="24"/>
          <w:szCs w:val="24"/>
          <w:u w:val="single"/>
        </w:rPr>
        <w:t>Zutaten</w:t>
      </w:r>
      <w:r>
        <w:rPr>
          <w:sz w:val="24"/>
          <w:szCs w:val="24"/>
        </w:rPr>
        <w:t xml:space="preserve"> </w:t>
      </w:r>
      <w:r w:rsidR="00194308">
        <w:rPr>
          <w:sz w:val="24"/>
          <w:szCs w:val="24"/>
        </w:rPr>
        <w:t>(</w:t>
      </w:r>
      <w:r>
        <w:rPr>
          <w:sz w:val="24"/>
          <w:szCs w:val="24"/>
        </w:rPr>
        <w:t>für 4 Portionen</w:t>
      </w:r>
      <w:r w:rsidR="00194308">
        <w:rPr>
          <w:sz w:val="24"/>
          <w:szCs w:val="24"/>
        </w:rPr>
        <w:t>):</w:t>
      </w:r>
    </w:p>
    <w:p w14:paraId="6F04B46A" w14:textId="77777777" w:rsidR="00603544" w:rsidRDefault="00603544">
      <w:pPr>
        <w:rPr>
          <w:sz w:val="24"/>
          <w:szCs w:val="24"/>
        </w:rPr>
      </w:pPr>
      <w:r>
        <w:rPr>
          <w:sz w:val="24"/>
          <w:szCs w:val="24"/>
        </w:rPr>
        <w:t>2 Eier</w:t>
      </w:r>
    </w:p>
    <w:p w14:paraId="4EBBBCF1" w14:textId="77777777" w:rsidR="00603544" w:rsidRDefault="00603544">
      <w:pPr>
        <w:rPr>
          <w:sz w:val="24"/>
          <w:szCs w:val="24"/>
        </w:rPr>
      </w:pPr>
      <w:r>
        <w:rPr>
          <w:sz w:val="24"/>
          <w:szCs w:val="24"/>
        </w:rPr>
        <w:t>40 g Zucker</w:t>
      </w:r>
    </w:p>
    <w:p w14:paraId="21087E91" w14:textId="77777777" w:rsidR="00603544" w:rsidRDefault="00603544">
      <w:pPr>
        <w:rPr>
          <w:sz w:val="24"/>
          <w:szCs w:val="24"/>
        </w:rPr>
      </w:pPr>
      <w:r>
        <w:rPr>
          <w:sz w:val="24"/>
          <w:szCs w:val="24"/>
        </w:rPr>
        <w:t>1 Päckchen Vanillezucker</w:t>
      </w:r>
    </w:p>
    <w:p w14:paraId="346E7268" w14:textId="77777777" w:rsidR="00603544" w:rsidRDefault="00603544">
      <w:pPr>
        <w:rPr>
          <w:sz w:val="24"/>
          <w:szCs w:val="24"/>
        </w:rPr>
      </w:pPr>
      <w:r>
        <w:rPr>
          <w:sz w:val="24"/>
          <w:szCs w:val="24"/>
        </w:rPr>
        <w:t>75 g saure Sahne</w:t>
      </w:r>
    </w:p>
    <w:p w14:paraId="4F9988E8" w14:textId="77777777" w:rsidR="00603544" w:rsidRDefault="00603544">
      <w:pPr>
        <w:rPr>
          <w:sz w:val="24"/>
          <w:szCs w:val="24"/>
        </w:rPr>
      </w:pPr>
      <w:r>
        <w:rPr>
          <w:sz w:val="24"/>
          <w:szCs w:val="24"/>
        </w:rPr>
        <w:t>1 Prise Salz</w:t>
      </w:r>
    </w:p>
    <w:p w14:paraId="27D77C37" w14:textId="77777777" w:rsidR="00603544" w:rsidRDefault="00603544">
      <w:pPr>
        <w:rPr>
          <w:sz w:val="24"/>
          <w:szCs w:val="24"/>
        </w:rPr>
      </w:pPr>
      <w:r>
        <w:rPr>
          <w:sz w:val="24"/>
          <w:szCs w:val="24"/>
        </w:rPr>
        <w:t>300 g Mehl</w:t>
      </w:r>
    </w:p>
    <w:p w14:paraId="211A3356" w14:textId="27157249" w:rsidR="00603544" w:rsidRDefault="00603544">
      <w:pPr>
        <w:rPr>
          <w:sz w:val="24"/>
          <w:szCs w:val="24"/>
        </w:rPr>
      </w:pPr>
      <w:r>
        <w:rPr>
          <w:sz w:val="24"/>
          <w:szCs w:val="24"/>
        </w:rPr>
        <w:t>½ Päckchen Backpulver</w:t>
      </w:r>
    </w:p>
    <w:p w14:paraId="0AC9BE56" w14:textId="77777777" w:rsidR="00603544" w:rsidRDefault="00603544">
      <w:pPr>
        <w:rPr>
          <w:sz w:val="24"/>
          <w:szCs w:val="24"/>
        </w:rPr>
      </w:pPr>
      <w:r>
        <w:rPr>
          <w:sz w:val="24"/>
          <w:szCs w:val="24"/>
        </w:rPr>
        <w:t>Fett zum Frittieren</w:t>
      </w:r>
    </w:p>
    <w:p w14:paraId="0FB0A2C6" w14:textId="77777777" w:rsidR="00603544" w:rsidRDefault="00603544">
      <w:pPr>
        <w:rPr>
          <w:sz w:val="24"/>
          <w:szCs w:val="24"/>
        </w:rPr>
      </w:pPr>
      <w:r>
        <w:rPr>
          <w:sz w:val="24"/>
          <w:szCs w:val="24"/>
        </w:rPr>
        <w:t>Puderzucker zum Bestreuen</w:t>
      </w:r>
    </w:p>
    <w:p w14:paraId="5AA7BF2B" w14:textId="77777777" w:rsidR="00603544" w:rsidRDefault="00603544">
      <w:pPr>
        <w:rPr>
          <w:sz w:val="24"/>
          <w:szCs w:val="24"/>
        </w:rPr>
      </w:pPr>
    </w:p>
    <w:p w14:paraId="56FAFB4C" w14:textId="18926154" w:rsidR="00194308" w:rsidRDefault="00194308">
      <w:pPr>
        <w:rPr>
          <w:sz w:val="24"/>
          <w:szCs w:val="24"/>
        </w:rPr>
      </w:pPr>
      <w:r>
        <w:rPr>
          <w:sz w:val="24"/>
          <w:szCs w:val="24"/>
        </w:rPr>
        <w:t>Zubereitung:</w:t>
      </w:r>
    </w:p>
    <w:p w14:paraId="2712021C" w14:textId="77777777" w:rsidR="00603544" w:rsidRDefault="00603544" w:rsidP="00B40E8C">
      <w:pPr>
        <w:pStyle w:val="ListParagraph"/>
        <w:numPr>
          <w:ilvl w:val="0"/>
          <w:numId w:val="1097"/>
        </w:numPr>
        <w:spacing w:after="120"/>
        <w:ind w:left="714" w:hanging="357"/>
        <w:contextualSpacing w:val="0"/>
        <w:jc w:val="both"/>
        <w:rPr>
          <w:sz w:val="24"/>
          <w:szCs w:val="24"/>
        </w:rPr>
      </w:pPr>
      <w:r w:rsidRPr="00603544">
        <w:rPr>
          <w:sz w:val="24"/>
          <w:szCs w:val="24"/>
        </w:rPr>
        <w:t>Eier, Zucker und Vanillezucker schaumig rühren. Saure Sahne und Salz hinzufügen. Nach und nach Mehl und Backpulver in die Masse hineinsieben und alles zu einem glatten Teig verkneten. Den Teig in Frischhaltefolie wickeln und im Kühlschrank ca. 30 Minuten ruhen lassen.</w:t>
      </w:r>
    </w:p>
    <w:p w14:paraId="1871D579" w14:textId="49BD22D5" w:rsidR="00603544" w:rsidRPr="00603544" w:rsidRDefault="00603544" w:rsidP="00B40E8C">
      <w:pPr>
        <w:pStyle w:val="ListParagraph"/>
        <w:numPr>
          <w:ilvl w:val="0"/>
          <w:numId w:val="1097"/>
        </w:numPr>
        <w:spacing w:after="120"/>
        <w:ind w:left="714" w:hanging="357"/>
        <w:contextualSpacing w:val="0"/>
        <w:jc w:val="both"/>
        <w:rPr>
          <w:sz w:val="24"/>
          <w:szCs w:val="24"/>
        </w:rPr>
      </w:pPr>
      <w:r w:rsidRPr="00603544">
        <w:rPr>
          <w:sz w:val="24"/>
          <w:szCs w:val="24"/>
        </w:rPr>
        <w:t>Den Teig dünn ausrollen und mit einem Teigrädchen in Rauten schneiden. Das Fett in einer tiefen Pfanne erhitzen und die Scherben goldbraun ausbacken. Herausnehmen, abtropfen lassen und mit Puderzucker bestreuen.</w:t>
      </w:r>
      <w:r w:rsidRPr="00603544">
        <w:rPr>
          <w:sz w:val="24"/>
          <w:szCs w:val="24"/>
        </w:rPr>
        <w:br w:type="page"/>
      </w:r>
    </w:p>
    <w:p w14:paraId="6F987D09" w14:textId="46D9467C" w:rsidR="008259D9" w:rsidRDefault="008259D9" w:rsidP="00194308">
      <w:pPr>
        <w:pStyle w:val="Heading2"/>
        <w:spacing w:after="240"/>
      </w:pPr>
      <w:r>
        <w:lastRenderedPageBreak/>
        <w:t>Käsekuchen (ein irgendwo rausgerissenes Rezept)</w:t>
      </w:r>
    </w:p>
    <w:p w14:paraId="64C7BAED" w14:textId="297B5F60" w:rsidR="008259D9" w:rsidRDefault="008259D9">
      <w:pPr>
        <w:rPr>
          <w:sz w:val="24"/>
          <w:szCs w:val="24"/>
        </w:rPr>
      </w:pPr>
      <w:r w:rsidRPr="00194308">
        <w:rPr>
          <w:sz w:val="24"/>
          <w:szCs w:val="24"/>
          <w:u w:val="single"/>
        </w:rPr>
        <w:t>Zutaten</w:t>
      </w:r>
      <w:r>
        <w:rPr>
          <w:sz w:val="24"/>
          <w:szCs w:val="24"/>
        </w:rPr>
        <w:t xml:space="preserve"> </w:t>
      </w:r>
      <w:r w:rsidR="00194308">
        <w:rPr>
          <w:sz w:val="24"/>
          <w:szCs w:val="24"/>
        </w:rPr>
        <w:t>(</w:t>
      </w:r>
      <w:r>
        <w:rPr>
          <w:sz w:val="24"/>
          <w:szCs w:val="24"/>
        </w:rPr>
        <w:t>für 1 Springform</w:t>
      </w:r>
      <w:r w:rsidR="00194308">
        <w:rPr>
          <w:sz w:val="24"/>
          <w:szCs w:val="24"/>
        </w:rPr>
        <w:t>)</w:t>
      </w:r>
    </w:p>
    <w:p w14:paraId="5329E5BE" w14:textId="1A316148" w:rsidR="008259D9" w:rsidRPr="00194308" w:rsidRDefault="008259D9">
      <w:pPr>
        <w:rPr>
          <w:i/>
          <w:iCs/>
          <w:sz w:val="24"/>
          <w:szCs w:val="24"/>
        </w:rPr>
      </w:pPr>
      <w:r w:rsidRPr="00194308">
        <w:rPr>
          <w:i/>
          <w:iCs/>
          <w:sz w:val="24"/>
          <w:szCs w:val="24"/>
        </w:rPr>
        <w:t xml:space="preserve">Für den </w:t>
      </w:r>
      <w:r w:rsidR="007C3C87" w:rsidRPr="00194308">
        <w:rPr>
          <w:i/>
          <w:iCs/>
          <w:sz w:val="24"/>
          <w:szCs w:val="24"/>
        </w:rPr>
        <w:t>Teig</w:t>
      </w:r>
      <w:r w:rsidRPr="00194308">
        <w:rPr>
          <w:i/>
          <w:iCs/>
          <w:sz w:val="24"/>
          <w:szCs w:val="24"/>
        </w:rPr>
        <w:t>:</w:t>
      </w:r>
    </w:p>
    <w:p w14:paraId="578A3313" w14:textId="4BAC2004" w:rsidR="008259D9" w:rsidRDefault="008259D9">
      <w:pPr>
        <w:rPr>
          <w:sz w:val="24"/>
          <w:szCs w:val="24"/>
        </w:rPr>
      </w:pPr>
      <w:r>
        <w:rPr>
          <w:sz w:val="24"/>
          <w:szCs w:val="24"/>
        </w:rPr>
        <w:t>150 g Mehl</w:t>
      </w:r>
    </w:p>
    <w:p w14:paraId="4CE199A9" w14:textId="372EB6A6" w:rsidR="008259D9" w:rsidRDefault="008259D9">
      <w:pPr>
        <w:rPr>
          <w:sz w:val="24"/>
          <w:szCs w:val="24"/>
        </w:rPr>
      </w:pPr>
      <w:r>
        <w:rPr>
          <w:sz w:val="24"/>
          <w:szCs w:val="24"/>
        </w:rPr>
        <w:t>80 g Butter</w:t>
      </w:r>
    </w:p>
    <w:p w14:paraId="2A068548" w14:textId="749367AF" w:rsidR="008259D9" w:rsidRDefault="008259D9">
      <w:pPr>
        <w:rPr>
          <w:sz w:val="24"/>
          <w:szCs w:val="24"/>
        </w:rPr>
      </w:pPr>
      <w:r>
        <w:rPr>
          <w:sz w:val="24"/>
          <w:szCs w:val="24"/>
        </w:rPr>
        <w:t>50 g Zucker</w:t>
      </w:r>
    </w:p>
    <w:p w14:paraId="7BBBD9A9" w14:textId="451759C1" w:rsidR="008259D9" w:rsidRDefault="008259D9">
      <w:pPr>
        <w:rPr>
          <w:sz w:val="24"/>
          <w:szCs w:val="24"/>
        </w:rPr>
      </w:pPr>
      <w:r>
        <w:rPr>
          <w:sz w:val="24"/>
          <w:szCs w:val="24"/>
        </w:rPr>
        <w:t>1 Päckchen Vanillezucker</w:t>
      </w:r>
    </w:p>
    <w:p w14:paraId="11F039EF" w14:textId="731F760C" w:rsidR="008259D9" w:rsidRDefault="008259D9">
      <w:pPr>
        <w:rPr>
          <w:sz w:val="24"/>
          <w:szCs w:val="24"/>
        </w:rPr>
      </w:pPr>
      <w:r>
        <w:rPr>
          <w:sz w:val="24"/>
          <w:szCs w:val="24"/>
        </w:rPr>
        <w:t>½ Päckchen Backpulver</w:t>
      </w:r>
    </w:p>
    <w:p w14:paraId="4AD29A17" w14:textId="50C495E7" w:rsidR="008259D9" w:rsidRDefault="008259D9">
      <w:pPr>
        <w:rPr>
          <w:sz w:val="24"/>
          <w:szCs w:val="24"/>
        </w:rPr>
      </w:pPr>
      <w:r>
        <w:rPr>
          <w:sz w:val="24"/>
          <w:szCs w:val="24"/>
        </w:rPr>
        <w:t>1 Prise Salz</w:t>
      </w:r>
    </w:p>
    <w:p w14:paraId="3E693C47" w14:textId="48F895B3" w:rsidR="008259D9" w:rsidRDefault="008259D9">
      <w:pPr>
        <w:rPr>
          <w:sz w:val="24"/>
          <w:szCs w:val="24"/>
        </w:rPr>
      </w:pPr>
      <w:r>
        <w:rPr>
          <w:sz w:val="24"/>
          <w:szCs w:val="24"/>
        </w:rPr>
        <w:t>1 EI</w:t>
      </w:r>
    </w:p>
    <w:p w14:paraId="5913E665" w14:textId="77777777" w:rsidR="008259D9" w:rsidRDefault="008259D9">
      <w:pPr>
        <w:rPr>
          <w:sz w:val="24"/>
          <w:szCs w:val="24"/>
        </w:rPr>
      </w:pPr>
    </w:p>
    <w:p w14:paraId="5A714EED" w14:textId="324AAB45" w:rsidR="008259D9" w:rsidRPr="00194308" w:rsidRDefault="008259D9">
      <w:pPr>
        <w:rPr>
          <w:i/>
          <w:iCs/>
          <w:sz w:val="24"/>
          <w:szCs w:val="24"/>
        </w:rPr>
      </w:pPr>
      <w:r w:rsidRPr="00194308">
        <w:rPr>
          <w:i/>
          <w:iCs/>
          <w:sz w:val="24"/>
          <w:szCs w:val="24"/>
        </w:rPr>
        <w:t>Für den Belag:</w:t>
      </w:r>
    </w:p>
    <w:p w14:paraId="128D6C22" w14:textId="65A8499A" w:rsidR="008259D9" w:rsidRDefault="008259D9">
      <w:pPr>
        <w:rPr>
          <w:sz w:val="24"/>
          <w:szCs w:val="24"/>
        </w:rPr>
      </w:pPr>
      <w:r>
        <w:rPr>
          <w:sz w:val="24"/>
          <w:szCs w:val="24"/>
        </w:rPr>
        <w:t>80 g Butter</w:t>
      </w:r>
    </w:p>
    <w:p w14:paraId="5440E59C" w14:textId="4517F92A" w:rsidR="008259D9" w:rsidRDefault="008259D9">
      <w:pPr>
        <w:rPr>
          <w:sz w:val="24"/>
          <w:szCs w:val="24"/>
        </w:rPr>
      </w:pPr>
      <w:r>
        <w:rPr>
          <w:sz w:val="24"/>
          <w:szCs w:val="24"/>
        </w:rPr>
        <w:t>150 g Zucker</w:t>
      </w:r>
    </w:p>
    <w:p w14:paraId="0360F4CA" w14:textId="723D7C26" w:rsidR="008259D9" w:rsidRDefault="008259D9">
      <w:pPr>
        <w:rPr>
          <w:sz w:val="24"/>
          <w:szCs w:val="24"/>
        </w:rPr>
      </w:pPr>
      <w:r>
        <w:rPr>
          <w:sz w:val="24"/>
          <w:szCs w:val="24"/>
        </w:rPr>
        <w:t>4 Eier</w:t>
      </w:r>
    </w:p>
    <w:p w14:paraId="513BAE4D" w14:textId="11CCD4E0" w:rsidR="008259D9" w:rsidRDefault="008259D9">
      <w:pPr>
        <w:rPr>
          <w:sz w:val="24"/>
          <w:szCs w:val="24"/>
        </w:rPr>
      </w:pPr>
      <w:r>
        <w:rPr>
          <w:sz w:val="24"/>
          <w:szCs w:val="24"/>
        </w:rPr>
        <w:t xml:space="preserve">1 </w:t>
      </w:r>
      <w:r w:rsidR="00FA6B64">
        <w:rPr>
          <w:sz w:val="24"/>
          <w:szCs w:val="24"/>
        </w:rPr>
        <w:t>Bio-</w:t>
      </w:r>
      <w:r>
        <w:rPr>
          <w:sz w:val="24"/>
          <w:szCs w:val="24"/>
        </w:rPr>
        <w:t>Zitrone</w:t>
      </w:r>
      <w:r w:rsidR="00FA6B64">
        <w:rPr>
          <w:sz w:val="24"/>
          <w:szCs w:val="24"/>
        </w:rPr>
        <w:t>, Schale abgerieben</w:t>
      </w:r>
    </w:p>
    <w:p w14:paraId="1807B350" w14:textId="30A78C4F" w:rsidR="008259D9" w:rsidRDefault="008259D9">
      <w:pPr>
        <w:rPr>
          <w:sz w:val="24"/>
          <w:szCs w:val="24"/>
        </w:rPr>
      </w:pPr>
      <w:r>
        <w:rPr>
          <w:sz w:val="24"/>
          <w:szCs w:val="24"/>
        </w:rPr>
        <w:t>750 g Magerquark</w:t>
      </w:r>
    </w:p>
    <w:p w14:paraId="7A0989BE" w14:textId="6C06B4C0" w:rsidR="008259D9" w:rsidRDefault="008259D9">
      <w:pPr>
        <w:rPr>
          <w:sz w:val="24"/>
          <w:szCs w:val="24"/>
        </w:rPr>
      </w:pPr>
      <w:r>
        <w:rPr>
          <w:sz w:val="24"/>
          <w:szCs w:val="24"/>
        </w:rPr>
        <w:t>1/8 l Schlagsahne</w:t>
      </w:r>
    </w:p>
    <w:p w14:paraId="3A8D00F1" w14:textId="1047414F" w:rsidR="008259D9" w:rsidRDefault="008259D9">
      <w:pPr>
        <w:rPr>
          <w:sz w:val="24"/>
          <w:szCs w:val="24"/>
        </w:rPr>
      </w:pPr>
      <w:r>
        <w:rPr>
          <w:sz w:val="24"/>
          <w:szCs w:val="24"/>
        </w:rPr>
        <w:t>1 Packung Vanillepuddingpulver</w:t>
      </w:r>
    </w:p>
    <w:p w14:paraId="7ACD2AFB" w14:textId="0C064D46" w:rsidR="008259D9" w:rsidRDefault="008259D9">
      <w:pPr>
        <w:rPr>
          <w:sz w:val="24"/>
          <w:szCs w:val="24"/>
        </w:rPr>
      </w:pPr>
      <w:r>
        <w:rPr>
          <w:sz w:val="24"/>
          <w:szCs w:val="24"/>
        </w:rPr>
        <w:t>100 g Rosinen (wenn man will)</w:t>
      </w:r>
    </w:p>
    <w:p w14:paraId="5039986E" w14:textId="59309D6C" w:rsidR="008259D9" w:rsidRDefault="008259D9" w:rsidP="00DC0B01">
      <w:pPr>
        <w:jc w:val="both"/>
        <w:rPr>
          <w:sz w:val="24"/>
          <w:szCs w:val="24"/>
        </w:rPr>
      </w:pPr>
    </w:p>
    <w:p w14:paraId="03BCA646" w14:textId="347D2871" w:rsidR="00194308" w:rsidRDefault="00194308" w:rsidP="00DC0B01">
      <w:pPr>
        <w:jc w:val="both"/>
        <w:rPr>
          <w:sz w:val="24"/>
          <w:szCs w:val="24"/>
        </w:rPr>
      </w:pPr>
      <w:r>
        <w:rPr>
          <w:sz w:val="24"/>
          <w:szCs w:val="24"/>
        </w:rPr>
        <w:t>Zubereitung:</w:t>
      </w:r>
    </w:p>
    <w:p w14:paraId="37CC5600" w14:textId="601C609E" w:rsidR="0004582A" w:rsidRPr="00DC0B01" w:rsidRDefault="0004582A" w:rsidP="00B40E8C">
      <w:pPr>
        <w:pStyle w:val="ListParagraph"/>
        <w:numPr>
          <w:ilvl w:val="0"/>
          <w:numId w:val="1087"/>
        </w:numPr>
        <w:spacing w:after="120"/>
        <w:ind w:left="714" w:hanging="357"/>
        <w:contextualSpacing w:val="0"/>
        <w:jc w:val="both"/>
        <w:rPr>
          <w:sz w:val="24"/>
          <w:szCs w:val="24"/>
        </w:rPr>
      </w:pPr>
      <w:r w:rsidRPr="00DC0B01">
        <w:rPr>
          <w:sz w:val="24"/>
          <w:szCs w:val="24"/>
        </w:rPr>
        <w:t>Mehl und Backpulver mischen und in eine Schüssel sieben. Zucker, Vanille</w:t>
      </w:r>
      <w:r w:rsidR="00645ADF" w:rsidRPr="00DC0B01">
        <w:rPr>
          <w:sz w:val="24"/>
          <w:szCs w:val="24"/>
        </w:rPr>
        <w:t xml:space="preserve">zucker, Salz, </w:t>
      </w:r>
      <w:r w:rsidR="00FA6B64" w:rsidRPr="00DC0B01">
        <w:rPr>
          <w:sz w:val="24"/>
          <w:szCs w:val="24"/>
        </w:rPr>
        <w:t>E</w:t>
      </w:r>
      <w:r w:rsidR="00645ADF" w:rsidRPr="00DC0B01">
        <w:rPr>
          <w:sz w:val="24"/>
          <w:szCs w:val="24"/>
        </w:rPr>
        <w:t>i und Butter hinzufügen und gut verrühren. Dann auf einer bemehlten Arbeitsfläche den Teig zu ei</w:t>
      </w:r>
      <w:r w:rsidR="00FA6B64" w:rsidRPr="00DC0B01">
        <w:rPr>
          <w:sz w:val="24"/>
          <w:szCs w:val="24"/>
        </w:rPr>
        <w:t>ner</w:t>
      </w:r>
      <w:r w:rsidR="00645ADF" w:rsidRPr="00DC0B01">
        <w:rPr>
          <w:sz w:val="24"/>
          <w:szCs w:val="24"/>
        </w:rPr>
        <w:t xml:space="preserve"> glatten Masse kneten. Den Teig in die Käsekuchenform geben und gleichmäßig am Boden verteilen. Zum Schluss mit ei</w:t>
      </w:r>
      <w:r w:rsidR="00FA6B64" w:rsidRPr="00DC0B01">
        <w:rPr>
          <w:sz w:val="24"/>
          <w:szCs w:val="24"/>
        </w:rPr>
        <w:t>ne</w:t>
      </w:r>
      <w:r w:rsidR="00645ADF" w:rsidRPr="00DC0B01">
        <w:rPr>
          <w:sz w:val="24"/>
          <w:szCs w:val="24"/>
        </w:rPr>
        <w:t>r Gabel den Boden an verschiedenen Stellen durchstechen. Den Teig nun ca. 15 Minuten im Ofen backen.</w:t>
      </w:r>
    </w:p>
    <w:p w14:paraId="28C5C022" w14:textId="32653CE6" w:rsidR="00645ADF" w:rsidRPr="00DC0B01" w:rsidRDefault="00645ADF" w:rsidP="00B40E8C">
      <w:pPr>
        <w:pStyle w:val="ListParagraph"/>
        <w:numPr>
          <w:ilvl w:val="0"/>
          <w:numId w:val="1087"/>
        </w:numPr>
        <w:spacing w:after="120"/>
        <w:ind w:left="714" w:hanging="357"/>
        <w:contextualSpacing w:val="0"/>
        <w:jc w:val="both"/>
        <w:rPr>
          <w:sz w:val="24"/>
          <w:szCs w:val="24"/>
        </w:rPr>
      </w:pPr>
      <w:r w:rsidRPr="00DC0B01">
        <w:rPr>
          <w:sz w:val="24"/>
          <w:szCs w:val="24"/>
        </w:rPr>
        <w:t>Für den Belag die</w:t>
      </w:r>
      <w:r w:rsidR="00FA6B64" w:rsidRPr="00DC0B01">
        <w:rPr>
          <w:sz w:val="24"/>
          <w:szCs w:val="24"/>
        </w:rPr>
        <w:t xml:space="preserve"> Butter unter Zugabe des Zuckers cremig schlagen. Eier trennen. Eigelb und geriebene Zitronenschale vermengen. </w:t>
      </w:r>
    </w:p>
    <w:p w14:paraId="2BD2D050" w14:textId="571302B1" w:rsidR="00FA6B64" w:rsidRPr="00DC0B01" w:rsidRDefault="00FA6B64" w:rsidP="00B40E8C">
      <w:pPr>
        <w:pStyle w:val="ListParagraph"/>
        <w:numPr>
          <w:ilvl w:val="0"/>
          <w:numId w:val="1087"/>
        </w:numPr>
        <w:spacing w:after="120"/>
        <w:ind w:left="714" w:hanging="357"/>
        <w:contextualSpacing w:val="0"/>
        <w:jc w:val="both"/>
        <w:rPr>
          <w:sz w:val="24"/>
          <w:szCs w:val="24"/>
        </w:rPr>
      </w:pPr>
      <w:r w:rsidRPr="00DC0B01">
        <w:rPr>
          <w:sz w:val="24"/>
          <w:szCs w:val="24"/>
        </w:rPr>
        <w:t xml:space="preserve">Danach die Sahne, das Puddingpulver und Quark unterrühren. Eiweiß steif schlagen und mit den Rosinen zusammen in die Masse einrühren. Den Teig nun auf den vorgebackenen Boden füllen und mit Hilfe eines Teigschabers </w:t>
      </w:r>
      <w:r w:rsidR="007C3C87" w:rsidRPr="00DC0B01">
        <w:rPr>
          <w:sz w:val="24"/>
          <w:szCs w:val="24"/>
        </w:rPr>
        <w:t>glattstreichen</w:t>
      </w:r>
      <w:r w:rsidRPr="00DC0B01">
        <w:rPr>
          <w:sz w:val="24"/>
          <w:szCs w:val="24"/>
        </w:rPr>
        <w:t xml:space="preserve">. </w:t>
      </w:r>
    </w:p>
    <w:p w14:paraId="0652B2A5" w14:textId="0E208866" w:rsidR="00FA6B64" w:rsidRPr="00DC0B01" w:rsidRDefault="00FA6B64" w:rsidP="00B40E8C">
      <w:pPr>
        <w:pStyle w:val="ListParagraph"/>
        <w:numPr>
          <w:ilvl w:val="0"/>
          <w:numId w:val="1087"/>
        </w:numPr>
        <w:spacing w:after="120"/>
        <w:ind w:left="714" w:hanging="357"/>
        <w:contextualSpacing w:val="0"/>
        <w:jc w:val="both"/>
        <w:rPr>
          <w:sz w:val="24"/>
          <w:szCs w:val="24"/>
        </w:rPr>
      </w:pPr>
      <w:r w:rsidRPr="00DC0B01">
        <w:rPr>
          <w:sz w:val="24"/>
          <w:szCs w:val="24"/>
        </w:rPr>
        <w:lastRenderedPageBreak/>
        <w:t xml:space="preserve">Im </w:t>
      </w:r>
      <w:r w:rsidR="00405C96">
        <w:rPr>
          <w:sz w:val="24"/>
          <w:szCs w:val="24"/>
        </w:rPr>
        <w:t xml:space="preserve">vorgeheizten </w:t>
      </w:r>
      <w:r w:rsidRPr="00DC0B01">
        <w:rPr>
          <w:sz w:val="24"/>
          <w:szCs w:val="24"/>
        </w:rPr>
        <w:t>Ofen</w:t>
      </w:r>
      <w:r w:rsidR="00405C96">
        <w:rPr>
          <w:sz w:val="24"/>
          <w:szCs w:val="24"/>
        </w:rPr>
        <w:t xml:space="preserve"> bei 180 Grad Umluft </w:t>
      </w:r>
      <w:r w:rsidRPr="00DC0B01">
        <w:rPr>
          <w:sz w:val="24"/>
          <w:szCs w:val="24"/>
        </w:rPr>
        <w:t xml:space="preserve">ca. 70 Minuten fertig backen. Nach dem </w:t>
      </w:r>
      <w:r w:rsidR="00DC0B01" w:rsidRPr="00DC0B01">
        <w:rPr>
          <w:sz w:val="24"/>
          <w:szCs w:val="24"/>
        </w:rPr>
        <w:t>E</w:t>
      </w:r>
      <w:r w:rsidRPr="00DC0B01">
        <w:rPr>
          <w:sz w:val="24"/>
          <w:szCs w:val="24"/>
        </w:rPr>
        <w:t>ntnehmen den mit der oberen Seite auf ein sp</w:t>
      </w:r>
      <w:r w:rsidR="00DC0B01">
        <w:rPr>
          <w:sz w:val="24"/>
          <w:szCs w:val="24"/>
        </w:rPr>
        <w:t>ir</w:t>
      </w:r>
      <w:r w:rsidRPr="00DC0B01">
        <w:rPr>
          <w:sz w:val="24"/>
          <w:szCs w:val="24"/>
        </w:rPr>
        <w:t xml:space="preserve">alförmiges Kuchengitter stürzen und erkalten lassen. </w:t>
      </w:r>
    </w:p>
    <w:p w14:paraId="39D6CB27" w14:textId="3380CF2B" w:rsidR="008259D9" w:rsidRDefault="008259D9">
      <w:pPr>
        <w:rPr>
          <w:sz w:val="24"/>
          <w:szCs w:val="24"/>
        </w:rPr>
      </w:pPr>
      <w:r>
        <w:rPr>
          <w:sz w:val="24"/>
          <w:szCs w:val="24"/>
        </w:rPr>
        <w:br w:type="page"/>
      </w:r>
    </w:p>
    <w:p w14:paraId="60278BE8" w14:textId="252FAC3E" w:rsidR="0079398F" w:rsidRDefault="00A46F2A" w:rsidP="00194308">
      <w:pPr>
        <w:pStyle w:val="Heading2"/>
        <w:spacing w:after="240"/>
      </w:pPr>
      <w:r>
        <w:lastRenderedPageBreak/>
        <w:t>Versunkener Apfelkuchen</w:t>
      </w:r>
      <w:r w:rsidR="0077206D">
        <w:rPr>
          <w:rStyle w:val="FootnoteReference"/>
        </w:rPr>
        <w:footnoteReference w:id="1674"/>
      </w:r>
      <w:r>
        <w:t xml:space="preserve"> </w:t>
      </w:r>
    </w:p>
    <w:p w14:paraId="1D3461F8" w14:textId="10966BA6" w:rsidR="0079398F" w:rsidRDefault="0079398F">
      <w:pPr>
        <w:rPr>
          <w:sz w:val="24"/>
          <w:szCs w:val="24"/>
        </w:rPr>
      </w:pPr>
      <w:r w:rsidRPr="0069582B">
        <w:rPr>
          <w:sz w:val="24"/>
          <w:szCs w:val="24"/>
        </w:rPr>
        <w:t>Zutaten</w:t>
      </w:r>
      <w:r>
        <w:rPr>
          <w:sz w:val="24"/>
          <w:szCs w:val="24"/>
        </w:rPr>
        <w:t xml:space="preserve"> </w:t>
      </w:r>
      <w:r w:rsidR="0069582B">
        <w:rPr>
          <w:sz w:val="24"/>
          <w:szCs w:val="24"/>
        </w:rPr>
        <w:t>(</w:t>
      </w:r>
      <w:r>
        <w:rPr>
          <w:sz w:val="24"/>
          <w:szCs w:val="24"/>
        </w:rPr>
        <w:t>für 1 Springform</w:t>
      </w:r>
      <w:r w:rsidR="0069582B">
        <w:rPr>
          <w:sz w:val="24"/>
          <w:szCs w:val="24"/>
        </w:rPr>
        <w:t>):</w:t>
      </w:r>
    </w:p>
    <w:p w14:paraId="6036176E" w14:textId="5DA4B9B6" w:rsidR="00BB216C" w:rsidRDefault="00BB216C">
      <w:pPr>
        <w:rPr>
          <w:sz w:val="24"/>
          <w:szCs w:val="24"/>
        </w:rPr>
      </w:pPr>
      <w:r>
        <w:rPr>
          <w:sz w:val="24"/>
          <w:szCs w:val="24"/>
        </w:rPr>
        <w:t>125 g Butter</w:t>
      </w:r>
    </w:p>
    <w:p w14:paraId="19C1703A" w14:textId="1DFF192D" w:rsidR="00BB216C" w:rsidRDefault="00BB216C">
      <w:pPr>
        <w:rPr>
          <w:sz w:val="24"/>
          <w:szCs w:val="24"/>
        </w:rPr>
      </w:pPr>
      <w:r>
        <w:rPr>
          <w:sz w:val="24"/>
          <w:szCs w:val="24"/>
        </w:rPr>
        <w:t>125 g Zucker</w:t>
      </w:r>
    </w:p>
    <w:p w14:paraId="6109788F" w14:textId="30909743" w:rsidR="00BB216C" w:rsidRDefault="00BB216C">
      <w:pPr>
        <w:rPr>
          <w:sz w:val="24"/>
          <w:szCs w:val="24"/>
        </w:rPr>
      </w:pPr>
      <w:r>
        <w:rPr>
          <w:sz w:val="24"/>
          <w:szCs w:val="24"/>
        </w:rPr>
        <w:t>3 Eier</w:t>
      </w:r>
    </w:p>
    <w:p w14:paraId="6094AC85" w14:textId="45D1C7C7" w:rsidR="00BB216C" w:rsidRDefault="00BB216C">
      <w:pPr>
        <w:rPr>
          <w:sz w:val="24"/>
          <w:szCs w:val="24"/>
        </w:rPr>
      </w:pPr>
      <w:r>
        <w:rPr>
          <w:sz w:val="24"/>
          <w:szCs w:val="24"/>
        </w:rPr>
        <w:t>Salz</w:t>
      </w:r>
    </w:p>
    <w:p w14:paraId="77BAFC0A" w14:textId="7D54CCE6" w:rsidR="00BB216C" w:rsidRDefault="00BB216C">
      <w:pPr>
        <w:rPr>
          <w:sz w:val="24"/>
          <w:szCs w:val="24"/>
        </w:rPr>
      </w:pPr>
      <w:r>
        <w:rPr>
          <w:sz w:val="24"/>
          <w:szCs w:val="24"/>
        </w:rPr>
        <w:t>1 EL Zitronensaft</w:t>
      </w:r>
    </w:p>
    <w:p w14:paraId="2A8B316F" w14:textId="3945994D" w:rsidR="00BB216C" w:rsidRDefault="00BB216C">
      <w:pPr>
        <w:rPr>
          <w:sz w:val="24"/>
          <w:szCs w:val="24"/>
        </w:rPr>
      </w:pPr>
      <w:r>
        <w:rPr>
          <w:sz w:val="24"/>
          <w:szCs w:val="24"/>
        </w:rPr>
        <w:t>200 g Mehl</w:t>
      </w:r>
    </w:p>
    <w:p w14:paraId="13A745FA" w14:textId="2F90B703" w:rsidR="00BB216C" w:rsidRDefault="00BB216C">
      <w:pPr>
        <w:rPr>
          <w:sz w:val="24"/>
          <w:szCs w:val="24"/>
        </w:rPr>
      </w:pPr>
      <w:r>
        <w:rPr>
          <w:sz w:val="24"/>
          <w:szCs w:val="24"/>
        </w:rPr>
        <w:t>2 TL Backpulver</w:t>
      </w:r>
    </w:p>
    <w:p w14:paraId="2DB94E83" w14:textId="26369977" w:rsidR="00BB216C" w:rsidRDefault="00BB216C">
      <w:pPr>
        <w:rPr>
          <w:sz w:val="24"/>
          <w:szCs w:val="24"/>
        </w:rPr>
      </w:pPr>
      <w:r>
        <w:rPr>
          <w:sz w:val="24"/>
          <w:szCs w:val="24"/>
        </w:rPr>
        <w:t>3 EL Milch</w:t>
      </w:r>
    </w:p>
    <w:p w14:paraId="7786F4CA" w14:textId="05905FFE" w:rsidR="00BB216C" w:rsidRDefault="00BB216C">
      <w:pPr>
        <w:rPr>
          <w:sz w:val="24"/>
          <w:szCs w:val="24"/>
        </w:rPr>
      </w:pPr>
      <w:r>
        <w:rPr>
          <w:sz w:val="24"/>
          <w:szCs w:val="24"/>
        </w:rPr>
        <w:t>6 – 7 große Äpfel</w:t>
      </w:r>
    </w:p>
    <w:p w14:paraId="5DE42492" w14:textId="77777777" w:rsidR="00BB216C" w:rsidRDefault="00BB216C">
      <w:pPr>
        <w:rPr>
          <w:sz w:val="24"/>
          <w:szCs w:val="24"/>
        </w:rPr>
      </w:pPr>
    </w:p>
    <w:p w14:paraId="732C7ACB" w14:textId="1FA677BE" w:rsidR="0069582B" w:rsidRDefault="0069582B">
      <w:pPr>
        <w:rPr>
          <w:sz w:val="24"/>
          <w:szCs w:val="24"/>
        </w:rPr>
      </w:pPr>
      <w:r>
        <w:rPr>
          <w:sz w:val="24"/>
          <w:szCs w:val="24"/>
        </w:rPr>
        <w:t>Zubereitung:</w:t>
      </w:r>
    </w:p>
    <w:p w14:paraId="252730DB" w14:textId="5B46D5CD" w:rsidR="00BB216C" w:rsidRPr="009633A1" w:rsidRDefault="00373714" w:rsidP="00B40E8C">
      <w:pPr>
        <w:pStyle w:val="ListParagraph"/>
        <w:numPr>
          <w:ilvl w:val="0"/>
          <w:numId w:val="1075"/>
        </w:numPr>
        <w:spacing w:after="120"/>
        <w:ind w:left="714" w:hanging="357"/>
        <w:contextualSpacing w:val="0"/>
        <w:jc w:val="both"/>
        <w:rPr>
          <w:sz w:val="24"/>
          <w:szCs w:val="24"/>
        </w:rPr>
      </w:pPr>
      <w:r w:rsidRPr="009633A1">
        <w:rPr>
          <w:sz w:val="24"/>
          <w:szCs w:val="24"/>
        </w:rPr>
        <w:t>Butter schaumig rühren</w:t>
      </w:r>
      <w:r w:rsidR="009B2D71" w:rsidRPr="009633A1">
        <w:rPr>
          <w:sz w:val="24"/>
          <w:szCs w:val="24"/>
        </w:rPr>
        <w:t>. Zucker und Eier abwechselnd unterrühren. Dann Salz und Zitronensaft dazugeben</w:t>
      </w:r>
    </w:p>
    <w:p w14:paraId="53546BC7" w14:textId="347CAEF5" w:rsidR="009B2D71" w:rsidRPr="009633A1" w:rsidRDefault="009B2D71" w:rsidP="00B40E8C">
      <w:pPr>
        <w:pStyle w:val="ListParagraph"/>
        <w:numPr>
          <w:ilvl w:val="0"/>
          <w:numId w:val="1075"/>
        </w:numPr>
        <w:spacing w:after="120"/>
        <w:ind w:left="714" w:hanging="357"/>
        <w:contextualSpacing w:val="0"/>
        <w:jc w:val="both"/>
        <w:rPr>
          <w:sz w:val="24"/>
          <w:szCs w:val="24"/>
        </w:rPr>
      </w:pPr>
      <w:r w:rsidRPr="009633A1">
        <w:rPr>
          <w:sz w:val="24"/>
          <w:szCs w:val="24"/>
        </w:rPr>
        <w:t xml:space="preserve">Mehl mit Backpulver </w:t>
      </w:r>
      <w:r w:rsidR="00E221D2" w:rsidRPr="009633A1">
        <w:rPr>
          <w:sz w:val="24"/>
          <w:szCs w:val="24"/>
        </w:rPr>
        <w:t>löffelweise unterrühren und zum Schluss 3 EL unte</w:t>
      </w:r>
      <w:r w:rsidR="009633A1" w:rsidRPr="009633A1">
        <w:rPr>
          <w:sz w:val="24"/>
          <w:szCs w:val="24"/>
        </w:rPr>
        <w:t xml:space="preserve">rrühren. Den Teig in eine gefettete Backform füllen und </w:t>
      </w:r>
      <w:r w:rsidR="007C3C87" w:rsidRPr="009633A1">
        <w:rPr>
          <w:sz w:val="24"/>
          <w:szCs w:val="24"/>
        </w:rPr>
        <w:t>glattstreichen</w:t>
      </w:r>
      <w:r w:rsidR="009633A1" w:rsidRPr="009633A1">
        <w:rPr>
          <w:sz w:val="24"/>
          <w:szCs w:val="24"/>
        </w:rPr>
        <w:t>.</w:t>
      </w:r>
    </w:p>
    <w:p w14:paraId="1239E77B" w14:textId="51CF1DF2" w:rsidR="009633A1" w:rsidRPr="009633A1" w:rsidRDefault="009633A1" w:rsidP="00B40E8C">
      <w:pPr>
        <w:pStyle w:val="ListParagraph"/>
        <w:numPr>
          <w:ilvl w:val="0"/>
          <w:numId w:val="1075"/>
        </w:numPr>
        <w:spacing w:after="120"/>
        <w:ind w:left="714" w:hanging="357"/>
        <w:contextualSpacing w:val="0"/>
        <w:jc w:val="both"/>
        <w:rPr>
          <w:sz w:val="24"/>
          <w:szCs w:val="24"/>
        </w:rPr>
      </w:pPr>
      <w:r w:rsidRPr="009633A1">
        <w:rPr>
          <w:sz w:val="24"/>
          <w:szCs w:val="24"/>
        </w:rPr>
        <w:t>Äpfel schälen, viertel, entkernen, mehrmals einritzen und auf den Teig kranzförmig legen.</w:t>
      </w:r>
    </w:p>
    <w:p w14:paraId="0C7B959E" w14:textId="2A8F13A6" w:rsidR="009633A1" w:rsidRPr="009633A1" w:rsidRDefault="009633A1" w:rsidP="00B40E8C">
      <w:pPr>
        <w:pStyle w:val="ListParagraph"/>
        <w:numPr>
          <w:ilvl w:val="0"/>
          <w:numId w:val="1075"/>
        </w:numPr>
        <w:spacing w:after="120"/>
        <w:ind w:left="714" w:hanging="357"/>
        <w:contextualSpacing w:val="0"/>
        <w:jc w:val="both"/>
        <w:rPr>
          <w:sz w:val="24"/>
          <w:szCs w:val="24"/>
        </w:rPr>
      </w:pPr>
      <w:r w:rsidRPr="009633A1">
        <w:rPr>
          <w:sz w:val="24"/>
          <w:szCs w:val="24"/>
        </w:rPr>
        <w:t>Im vorgeheizten Backofen bei 180 Grad ca. 45 Minuten backen.</w:t>
      </w:r>
    </w:p>
    <w:p w14:paraId="1944B9A1" w14:textId="15C19566" w:rsidR="00B06C1C" w:rsidRDefault="001775C6" w:rsidP="00FB3E4D">
      <w:pPr>
        <w:pStyle w:val="Heading2"/>
        <w:spacing w:after="240"/>
      </w:pPr>
      <w:r>
        <w:br w:type="page"/>
      </w:r>
      <w:r w:rsidR="00B06C1C">
        <w:lastRenderedPageBreak/>
        <w:t>Apfel-Streusel-Kuchen</w:t>
      </w:r>
      <w:r w:rsidR="00494E7A">
        <w:rPr>
          <w:rStyle w:val="FootnoteReference"/>
        </w:rPr>
        <w:footnoteReference w:id="1675"/>
      </w:r>
      <w:r w:rsidR="00B06C1C">
        <w:t xml:space="preserve"> </w:t>
      </w:r>
    </w:p>
    <w:p w14:paraId="3E8DD445" w14:textId="4FE7AF19" w:rsidR="00EC45A1" w:rsidRPr="00FB3E4D" w:rsidRDefault="00EC45A1" w:rsidP="00B06C1C">
      <w:pPr>
        <w:rPr>
          <w:i/>
          <w:iCs/>
          <w:sz w:val="24"/>
          <w:szCs w:val="24"/>
        </w:rPr>
      </w:pPr>
      <w:r w:rsidRPr="00FB3E4D">
        <w:rPr>
          <w:i/>
          <w:iCs/>
          <w:sz w:val="24"/>
          <w:szCs w:val="24"/>
        </w:rPr>
        <w:t>Für den Mürbeteig:</w:t>
      </w:r>
    </w:p>
    <w:p w14:paraId="3F14033A" w14:textId="51706A5A" w:rsidR="00EC45A1" w:rsidRDefault="00EC45A1" w:rsidP="00B06C1C">
      <w:pPr>
        <w:rPr>
          <w:sz w:val="24"/>
          <w:szCs w:val="24"/>
        </w:rPr>
      </w:pPr>
      <w:r>
        <w:rPr>
          <w:sz w:val="24"/>
          <w:szCs w:val="24"/>
        </w:rPr>
        <w:t>300 g Mehl</w:t>
      </w:r>
    </w:p>
    <w:p w14:paraId="629CCA33" w14:textId="1DE50180" w:rsidR="00EC45A1" w:rsidRDefault="00EC45A1" w:rsidP="00B06C1C">
      <w:pPr>
        <w:rPr>
          <w:sz w:val="24"/>
          <w:szCs w:val="24"/>
        </w:rPr>
      </w:pPr>
      <w:r>
        <w:rPr>
          <w:sz w:val="24"/>
          <w:szCs w:val="24"/>
        </w:rPr>
        <w:t>125 g kalte Butter</w:t>
      </w:r>
    </w:p>
    <w:p w14:paraId="7EF93D79" w14:textId="6AE76F9C" w:rsidR="00EC45A1" w:rsidRDefault="00EC45A1" w:rsidP="00B06C1C">
      <w:pPr>
        <w:rPr>
          <w:sz w:val="24"/>
          <w:szCs w:val="24"/>
        </w:rPr>
      </w:pPr>
      <w:r>
        <w:rPr>
          <w:sz w:val="24"/>
          <w:szCs w:val="24"/>
        </w:rPr>
        <w:t>100 g Zucker</w:t>
      </w:r>
    </w:p>
    <w:p w14:paraId="7A03D8EB" w14:textId="69D4CC75" w:rsidR="00EC45A1" w:rsidRDefault="00EC45A1" w:rsidP="00B06C1C">
      <w:pPr>
        <w:rPr>
          <w:sz w:val="24"/>
          <w:szCs w:val="24"/>
        </w:rPr>
      </w:pPr>
      <w:r>
        <w:rPr>
          <w:sz w:val="24"/>
          <w:szCs w:val="24"/>
        </w:rPr>
        <w:t>1 Ei</w:t>
      </w:r>
    </w:p>
    <w:p w14:paraId="6198C286" w14:textId="0E3107A3" w:rsidR="00EC45A1" w:rsidRDefault="00EC45A1" w:rsidP="00B06C1C">
      <w:pPr>
        <w:rPr>
          <w:sz w:val="24"/>
          <w:szCs w:val="24"/>
        </w:rPr>
      </w:pPr>
      <w:r>
        <w:rPr>
          <w:sz w:val="24"/>
          <w:szCs w:val="24"/>
        </w:rPr>
        <w:t>1 Prise Salz</w:t>
      </w:r>
    </w:p>
    <w:p w14:paraId="570A5AC8" w14:textId="650355E3" w:rsidR="00D84F73" w:rsidRDefault="00D84F73" w:rsidP="00B06C1C">
      <w:pPr>
        <w:rPr>
          <w:sz w:val="24"/>
          <w:szCs w:val="24"/>
        </w:rPr>
      </w:pPr>
      <w:r>
        <w:rPr>
          <w:sz w:val="24"/>
          <w:szCs w:val="24"/>
        </w:rPr>
        <w:t>1 kg Äpfel</w:t>
      </w:r>
    </w:p>
    <w:p w14:paraId="392075F8" w14:textId="77777777" w:rsidR="002F1ECE" w:rsidRDefault="002F1ECE" w:rsidP="00B06C1C">
      <w:pPr>
        <w:rPr>
          <w:i/>
          <w:iCs/>
          <w:sz w:val="24"/>
          <w:szCs w:val="24"/>
        </w:rPr>
      </w:pPr>
    </w:p>
    <w:p w14:paraId="508FFEE8" w14:textId="3ED9806C" w:rsidR="00D84F73" w:rsidRPr="002F1ECE" w:rsidRDefault="002F1ECE" w:rsidP="00B06C1C">
      <w:pPr>
        <w:rPr>
          <w:i/>
          <w:iCs/>
          <w:sz w:val="24"/>
          <w:szCs w:val="24"/>
        </w:rPr>
      </w:pPr>
      <w:r>
        <w:rPr>
          <w:i/>
          <w:iCs/>
          <w:sz w:val="24"/>
          <w:szCs w:val="24"/>
        </w:rPr>
        <w:t xml:space="preserve">Für die </w:t>
      </w:r>
      <w:r w:rsidR="00D84F73" w:rsidRPr="002F1ECE">
        <w:rPr>
          <w:i/>
          <w:iCs/>
          <w:sz w:val="24"/>
          <w:szCs w:val="24"/>
        </w:rPr>
        <w:t>Streusel:</w:t>
      </w:r>
    </w:p>
    <w:p w14:paraId="6F027A9B" w14:textId="720E80DF" w:rsidR="00D84F73" w:rsidRDefault="00D84F73" w:rsidP="00B06C1C">
      <w:pPr>
        <w:rPr>
          <w:sz w:val="24"/>
          <w:szCs w:val="24"/>
        </w:rPr>
      </w:pPr>
      <w:r>
        <w:rPr>
          <w:sz w:val="24"/>
          <w:szCs w:val="24"/>
        </w:rPr>
        <w:t>200 g Mehl</w:t>
      </w:r>
    </w:p>
    <w:p w14:paraId="1DC8308F" w14:textId="71051043" w:rsidR="00D84F73" w:rsidRDefault="00D84F73" w:rsidP="00B06C1C">
      <w:pPr>
        <w:rPr>
          <w:sz w:val="24"/>
          <w:szCs w:val="24"/>
        </w:rPr>
      </w:pPr>
      <w:r>
        <w:rPr>
          <w:sz w:val="24"/>
          <w:szCs w:val="24"/>
        </w:rPr>
        <w:t>150 g kalte Butter</w:t>
      </w:r>
    </w:p>
    <w:p w14:paraId="43B82701" w14:textId="547B9611" w:rsidR="00D84F73" w:rsidRDefault="00D84F73" w:rsidP="00B06C1C">
      <w:pPr>
        <w:rPr>
          <w:sz w:val="24"/>
          <w:szCs w:val="24"/>
        </w:rPr>
      </w:pPr>
      <w:r>
        <w:rPr>
          <w:sz w:val="24"/>
          <w:szCs w:val="24"/>
        </w:rPr>
        <w:t>150 g Zucker</w:t>
      </w:r>
    </w:p>
    <w:p w14:paraId="39367518" w14:textId="360D5BA1" w:rsidR="00D84F73" w:rsidRDefault="00D84F73" w:rsidP="00B06C1C">
      <w:pPr>
        <w:rPr>
          <w:sz w:val="24"/>
          <w:szCs w:val="24"/>
        </w:rPr>
      </w:pPr>
      <w:r>
        <w:rPr>
          <w:sz w:val="24"/>
          <w:szCs w:val="24"/>
        </w:rPr>
        <w:t>1 TL Zimt</w:t>
      </w:r>
    </w:p>
    <w:p w14:paraId="24756287" w14:textId="77777777" w:rsidR="00D84F73" w:rsidRDefault="00D84F73" w:rsidP="00B06C1C">
      <w:pPr>
        <w:rPr>
          <w:sz w:val="24"/>
          <w:szCs w:val="24"/>
        </w:rPr>
      </w:pPr>
    </w:p>
    <w:p w14:paraId="019CB9AD" w14:textId="6F343D15" w:rsidR="002F1ECE" w:rsidRDefault="002F1ECE" w:rsidP="00B06C1C">
      <w:pPr>
        <w:rPr>
          <w:sz w:val="24"/>
          <w:szCs w:val="24"/>
        </w:rPr>
      </w:pPr>
      <w:r>
        <w:rPr>
          <w:sz w:val="24"/>
          <w:szCs w:val="24"/>
        </w:rPr>
        <w:t>Zubereitung:</w:t>
      </w:r>
    </w:p>
    <w:p w14:paraId="59CF52EF" w14:textId="1E41CC03" w:rsidR="00B0244B" w:rsidRPr="00176D65" w:rsidRDefault="00D84F73" w:rsidP="00B40E8C">
      <w:pPr>
        <w:pStyle w:val="ListParagraph"/>
        <w:numPr>
          <w:ilvl w:val="0"/>
          <w:numId w:val="1076"/>
        </w:numPr>
        <w:spacing w:after="120"/>
        <w:ind w:left="714" w:hanging="357"/>
        <w:contextualSpacing w:val="0"/>
        <w:jc w:val="both"/>
        <w:rPr>
          <w:sz w:val="24"/>
          <w:szCs w:val="24"/>
        </w:rPr>
      </w:pPr>
      <w:r w:rsidRPr="00176D65">
        <w:rPr>
          <w:sz w:val="24"/>
          <w:szCs w:val="24"/>
        </w:rPr>
        <w:t>Den Mürbeteig wie gewohnt vorbereiten</w:t>
      </w:r>
      <w:r w:rsidR="00B0244B" w:rsidRPr="00176D65">
        <w:rPr>
          <w:sz w:val="24"/>
          <w:szCs w:val="24"/>
        </w:rPr>
        <w:t xml:space="preserve">, also alle Zutaten rasch verkneten und im Kühlschrank ½ Stunde ruhen lassen. </w:t>
      </w:r>
    </w:p>
    <w:p w14:paraId="412F82A2" w14:textId="019C3E01" w:rsidR="00176D65" w:rsidRPr="00176D65" w:rsidRDefault="00B0244B" w:rsidP="00B40E8C">
      <w:pPr>
        <w:pStyle w:val="ListParagraph"/>
        <w:numPr>
          <w:ilvl w:val="0"/>
          <w:numId w:val="1076"/>
        </w:numPr>
        <w:spacing w:after="120"/>
        <w:ind w:left="714" w:hanging="357"/>
        <w:contextualSpacing w:val="0"/>
        <w:jc w:val="both"/>
        <w:rPr>
          <w:sz w:val="24"/>
          <w:szCs w:val="24"/>
        </w:rPr>
      </w:pPr>
      <w:r w:rsidRPr="00176D65">
        <w:rPr>
          <w:sz w:val="24"/>
          <w:szCs w:val="24"/>
        </w:rPr>
        <w:t>Mit etwas Mehl dünn ausrollen</w:t>
      </w:r>
      <w:r w:rsidR="00176D65" w:rsidRPr="00176D65">
        <w:rPr>
          <w:sz w:val="24"/>
          <w:szCs w:val="24"/>
        </w:rPr>
        <w:t xml:space="preserve"> und in die Backform legen.</w:t>
      </w:r>
    </w:p>
    <w:p w14:paraId="1F3FCE06" w14:textId="0B0C1B1E" w:rsidR="00176D65" w:rsidRPr="00176D65" w:rsidRDefault="00176D65" w:rsidP="00B40E8C">
      <w:pPr>
        <w:pStyle w:val="ListParagraph"/>
        <w:numPr>
          <w:ilvl w:val="0"/>
          <w:numId w:val="1076"/>
        </w:numPr>
        <w:spacing w:after="120"/>
        <w:ind w:left="714" w:hanging="357"/>
        <w:contextualSpacing w:val="0"/>
        <w:jc w:val="both"/>
        <w:rPr>
          <w:sz w:val="24"/>
          <w:szCs w:val="24"/>
        </w:rPr>
      </w:pPr>
      <w:r w:rsidRPr="00176D65">
        <w:rPr>
          <w:sz w:val="24"/>
          <w:szCs w:val="24"/>
        </w:rPr>
        <w:t>Die Äpfel schälen, entkernen, grob reiben und auf dem Mürbeteig verteilen.</w:t>
      </w:r>
    </w:p>
    <w:p w14:paraId="400B47FA" w14:textId="330E56AC" w:rsidR="00176D65" w:rsidRPr="00176D65" w:rsidRDefault="00176D65" w:rsidP="00B40E8C">
      <w:pPr>
        <w:pStyle w:val="ListParagraph"/>
        <w:numPr>
          <w:ilvl w:val="0"/>
          <w:numId w:val="1076"/>
        </w:numPr>
        <w:spacing w:after="120"/>
        <w:ind w:left="714" w:hanging="357"/>
        <w:contextualSpacing w:val="0"/>
        <w:jc w:val="both"/>
        <w:rPr>
          <w:sz w:val="24"/>
          <w:szCs w:val="24"/>
        </w:rPr>
      </w:pPr>
      <w:r w:rsidRPr="00176D65">
        <w:rPr>
          <w:sz w:val="24"/>
          <w:szCs w:val="24"/>
        </w:rPr>
        <w:t>Für die Streusel alle Zutaten verkneten und über die Äpfel streuen.</w:t>
      </w:r>
    </w:p>
    <w:p w14:paraId="060BF115" w14:textId="01E4E3DA" w:rsidR="00176D65" w:rsidRPr="00176D65" w:rsidRDefault="00176D65" w:rsidP="00B40E8C">
      <w:pPr>
        <w:pStyle w:val="ListParagraph"/>
        <w:numPr>
          <w:ilvl w:val="0"/>
          <w:numId w:val="1076"/>
        </w:numPr>
        <w:spacing w:after="120"/>
        <w:ind w:left="714" w:hanging="357"/>
        <w:contextualSpacing w:val="0"/>
        <w:jc w:val="both"/>
        <w:rPr>
          <w:sz w:val="24"/>
          <w:szCs w:val="24"/>
        </w:rPr>
      </w:pPr>
      <w:r w:rsidRPr="00176D65">
        <w:rPr>
          <w:sz w:val="24"/>
          <w:szCs w:val="24"/>
        </w:rPr>
        <w:t>Im vorgeheizten Backofen bei 180 Grad ca. 45 Minuten backen.</w:t>
      </w:r>
    </w:p>
    <w:p w14:paraId="76A1E912" w14:textId="7C9201D8" w:rsidR="009633A1" w:rsidRDefault="009633A1">
      <w:pPr>
        <w:rPr>
          <w:sz w:val="24"/>
          <w:szCs w:val="24"/>
        </w:rPr>
      </w:pPr>
      <w:r>
        <w:rPr>
          <w:sz w:val="24"/>
          <w:szCs w:val="24"/>
        </w:rPr>
        <w:br w:type="page"/>
      </w:r>
    </w:p>
    <w:p w14:paraId="3010B199" w14:textId="78F5F14B" w:rsidR="001775C6" w:rsidRDefault="00C668DA" w:rsidP="002F1ECE">
      <w:pPr>
        <w:pStyle w:val="Heading2"/>
        <w:spacing w:after="240"/>
      </w:pPr>
      <w:r>
        <w:lastRenderedPageBreak/>
        <w:t>Birne-Bienenstich-Kuchen</w:t>
      </w:r>
      <w:r w:rsidR="00540186">
        <w:rPr>
          <w:rStyle w:val="FootnoteReference"/>
        </w:rPr>
        <w:footnoteReference w:id="1676"/>
      </w:r>
      <w:r>
        <w:t xml:space="preserve"> </w:t>
      </w:r>
    </w:p>
    <w:p w14:paraId="13A909C5" w14:textId="6BB02C31" w:rsidR="00D5640D" w:rsidRDefault="00D5640D">
      <w:pPr>
        <w:rPr>
          <w:sz w:val="24"/>
          <w:szCs w:val="24"/>
        </w:rPr>
      </w:pPr>
      <w:r w:rsidRPr="002F1ECE">
        <w:rPr>
          <w:sz w:val="24"/>
          <w:szCs w:val="24"/>
          <w:u w:val="single"/>
        </w:rPr>
        <w:t>Zutaten</w:t>
      </w:r>
      <w:r>
        <w:rPr>
          <w:sz w:val="24"/>
          <w:szCs w:val="24"/>
        </w:rPr>
        <w:t xml:space="preserve"> </w:t>
      </w:r>
      <w:r w:rsidR="002F1ECE">
        <w:rPr>
          <w:sz w:val="24"/>
          <w:szCs w:val="24"/>
        </w:rPr>
        <w:t>(</w:t>
      </w:r>
      <w:r>
        <w:rPr>
          <w:sz w:val="24"/>
          <w:szCs w:val="24"/>
        </w:rPr>
        <w:t>für 1 Springform (28 cm Durchmesser)</w:t>
      </w:r>
      <w:r w:rsidR="002F1ECE">
        <w:rPr>
          <w:sz w:val="24"/>
          <w:szCs w:val="24"/>
        </w:rPr>
        <w:t>:</w:t>
      </w:r>
    </w:p>
    <w:p w14:paraId="5A13927A" w14:textId="51C7F69C" w:rsidR="0083319F" w:rsidRPr="002F1ECE" w:rsidRDefault="002F1ECE">
      <w:pPr>
        <w:rPr>
          <w:i/>
          <w:iCs/>
          <w:sz w:val="24"/>
          <w:szCs w:val="24"/>
        </w:rPr>
      </w:pPr>
      <w:r w:rsidRPr="002F1ECE">
        <w:rPr>
          <w:i/>
          <w:iCs/>
          <w:sz w:val="24"/>
          <w:szCs w:val="24"/>
        </w:rPr>
        <w:t xml:space="preserve">Für den </w:t>
      </w:r>
      <w:r w:rsidR="0083319F" w:rsidRPr="002F1ECE">
        <w:rPr>
          <w:i/>
          <w:iCs/>
          <w:sz w:val="24"/>
          <w:szCs w:val="24"/>
        </w:rPr>
        <w:t>Mürbeteig:</w:t>
      </w:r>
    </w:p>
    <w:p w14:paraId="12240786" w14:textId="1465CD88" w:rsidR="0083319F" w:rsidRDefault="0083319F">
      <w:pPr>
        <w:rPr>
          <w:sz w:val="24"/>
          <w:szCs w:val="24"/>
        </w:rPr>
      </w:pPr>
      <w:r>
        <w:rPr>
          <w:sz w:val="24"/>
          <w:szCs w:val="24"/>
        </w:rPr>
        <w:t>300 g Mehl</w:t>
      </w:r>
    </w:p>
    <w:p w14:paraId="78CBCE96" w14:textId="4F3241E9" w:rsidR="0083319F" w:rsidRDefault="0083319F">
      <w:pPr>
        <w:rPr>
          <w:sz w:val="24"/>
          <w:szCs w:val="24"/>
        </w:rPr>
      </w:pPr>
      <w:r>
        <w:rPr>
          <w:sz w:val="24"/>
          <w:szCs w:val="24"/>
        </w:rPr>
        <w:t>125 g kalte Butter</w:t>
      </w:r>
    </w:p>
    <w:p w14:paraId="008890B9" w14:textId="083C6497" w:rsidR="0083319F" w:rsidRDefault="0083319F">
      <w:pPr>
        <w:rPr>
          <w:sz w:val="24"/>
          <w:szCs w:val="24"/>
        </w:rPr>
      </w:pPr>
      <w:r>
        <w:rPr>
          <w:sz w:val="24"/>
          <w:szCs w:val="24"/>
        </w:rPr>
        <w:t>100 g Zucker</w:t>
      </w:r>
    </w:p>
    <w:p w14:paraId="5D105FC7" w14:textId="73ECDE53" w:rsidR="0083319F" w:rsidRDefault="0083319F">
      <w:pPr>
        <w:rPr>
          <w:sz w:val="24"/>
          <w:szCs w:val="24"/>
        </w:rPr>
      </w:pPr>
      <w:r>
        <w:rPr>
          <w:sz w:val="24"/>
          <w:szCs w:val="24"/>
        </w:rPr>
        <w:t>1 Ei</w:t>
      </w:r>
    </w:p>
    <w:p w14:paraId="41512D60" w14:textId="272DA5D8" w:rsidR="0083319F" w:rsidRDefault="0083319F">
      <w:pPr>
        <w:rPr>
          <w:sz w:val="24"/>
          <w:szCs w:val="24"/>
        </w:rPr>
      </w:pPr>
      <w:r>
        <w:rPr>
          <w:sz w:val="24"/>
          <w:szCs w:val="24"/>
        </w:rPr>
        <w:t>1 Prise Salz</w:t>
      </w:r>
    </w:p>
    <w:p w14:paraId="3F9D82F8" w14:textId="77777777" w:rsidR="0083319F" w:rsidRDefault="0083319F">
      <w:pPr>
        <w:rPr>
          <w:sz w:val="24"/>
          <w:szCs w:val="24"/>
        </w:rPr>
      </w:pPr>
    </w:p>
    <w:p w14:paraId="22087049" w14:textId="4EC6B70A" w:rsidR="0083319F" w:rsidRDefault="0083319F">
      <w:pPr>
        <w:rPr>
          <w:sz w:val="24"/>
          <w:szCs w:val="24"/>
        </w:rPr>
      </w:pPr>
      <w:r>
        <w:rPr>
          <w:sz w:val="24"/>
          <w:szCs w:val="24"/>
        </w:rPr>
        <w:t>7 Birnen</w:t>
      </w:r>
    </w:p>
    <w:p w14:paraId="2ABCDFD6" w14:textId="73BFB3E9" w:rsidR="0083319F" w:rsidRDefault="00D5640D">
      <w:pPr>
        <w:rPr>
          <w:sz w:val="24"/>
          <w:szCs w:val="24"/>
        </w:rPr>
      </w:pPr>
      <w:r>
        <w:rPr>
          <w:sz w:val="24"/>
          <w:szCs w:val="24"/>
        </w:rPr>
        <w:t xml:space="preserve">1 Bio-Zitrone, </w:t>
      </w:r>
      <w:r w:rsidR="0083319F">
        <w:rPr>
          <w:sz w:val="24"/>
          <w:szCs w:val="24"/>
        </w:rPr>
        <w:t>Saft von ½ Zitr</w:t>
      </w:r>
      <w:r>
        <w:rPr>
          <w:sz w:val="24"/>
          <w:szCs w:val="24"/>
        </w:rPr>
        <w:t>o</w:t>
      </w:r>
      <w:r w:rsidR="0083319F">
        <w:rPr>
          <w:sz w:val="24"/>
          <w:szCs w:val="24"/>
        </w:rPr>
        <w:t>ne</w:t>
      </w:r>
      <w:r>
        <w:rPr>
          <w:sz w:val="24"/>
          <w:szCs w:val="24"/>
        </w:rPr>
        <w:t>, etwas Schalen abgerieben</w:t>
      </w:r>
    </w:p>
    <w:p w14:paraId="30E8D019" w14:textId="77777777" w:rsidR="0083319F" w:rsidRDefault="0083319F">
      <w:pPr>
        <w:rPr>
          <w:sz w:val="24"/>
          <w:szCs w:val="24"/>
        </w:rPr>
      </w:pPr>
    </w:p>
    <w:p w14:paraId="5DE96580" w14:textId="50D028A5" w:rsidR="0083319F" w:rsidRPr="002F1ECE" w:rsidRDefault="002F1ECE">
      <w:pPr>
        <w:rPr>
          <w:i/>
          <w:iCs/>
          <w:sz w:val="24"/>
          <w:szCs w:val="24"/>
        </w:rPr>
      </w:pPr>
      <w:r w:rsidRPr="002F1ECE">
        <w:rPr>
          <w:i/>
          <w:iCs/>
          <w:sz w:val="24"/>
          <w:szCs w:val="24"/>
        </w:rPr>
        <w:t xml:space="preserve">Für den </w:t>
      </w:r>
      <w:r w:rsidR="0083319F" w:rsidRPr="002F1ECE">
        <w:rPr>
          <w:i/>
          <w:iCs/>
          <w:sz w:val="24"/>
          <w:szCs w:val="24"/>
        </w:rPr>
        <w:t>Guss:</w:t>
      </w:r>
    </w:p>
    <w:p w14:paraId="5B428909" w14:textId="316D4609" w:rsidR="0083319F" w:rsidRDefault="0083319F">
      <w:pPr>
        <w:rPr>
          <w:sz w:val="24"/>
          <w:szCs w:val="24"/>
        </w:rPr>
      </w:pPr>
      <w:r>
        <w:rPr>
          <w:sz w:val="24"/>
          <w:szCs w:val="24"/>
        </w:rPr>
        <w:t>250 g Crème fraîche</w:t>
      </w:r>
    </w:p>
    <w:p w14:paraId="40EC3958" w14:textId="1E36363F" w:rsidR="0083319F" w:rsidRDefault="0083319F">
      <w:pPr>
        <w:rPr>
          <w:sz w:val="24"/>
          <w:szCs w:val="24"/>
        </w:rPr>
      </w:pPr>
      <w:r>
        <w:rPr>
          <w:sz w:val="24"/>
          <w:szCs w:val="24"/>
        </w:rPr>
        <w:t>4 Eier</w:t>
      </w:r>
    </w:p>
    <w:p w14:paraId="44A9F2EC" w14:textId="266FBE50" w:rsidR="0083319F" w:rsidRDefault="0083319F">
      <w:pPr>
        <w:rPr>
          <w:sz w:val="24"/>
          <w:szCs w:val="24"/>
        </w:rPr>
      </w:pPr>
      <w:r>
        <w:rPr>
          <w:sz w:val="24"/>
          <w:szCs w:val="24"/>
        </w:rPr>
        <w:t>1 EL Mondamin</w:t>
      </w:r>
    </w:p>
    <w:p w14:paraId="0E83238E" w14:textId="5AA9973D" w:rsidR="0083319F" w:rsidRDefault="0083319F">
      <w:pPr>
        <w:rPr>
          <w:sz w:val="24"/>
          <w:szCs w:val="24"/>
        </w:rPr>
      </w:pPr>
      <w:r>
        <w:rPr>
          <w:sz w:val="24"/>
          <w:szCs w:val="24"/>
        </w:rPr>
        <w:t>100 g Zucker</w:t>
      </w:r>
    </w:p>
    <w:p w14:paraId="439CD872" w14:textId="5B42EE22" w:rsidR="0083319F" w:rsidRDefault="0083319F">
      <w:pPr>
        <w:rPr>
          <w:sz w:val="24"/>
          <w:szCs w:val="24"/>
        </w:rPr>
      </w:pPr>
      <w:r>
        <w:rPr>
          <w:sz w:val="24"/>
          <w:szCs w:val="24"/>
        </w:rPr>
        <w:t>1 TL Zimt</w:t>
      </w:r>
    </w:p>
    <w:p w14:paraId="32114778" w14:textId="77777777" w:rsidR="00603FA6" w:rsidRDefault="00603FA6">
      <w:pPr>
        <w:rPr>
          <w:sz w:val="24"/>
          <w:szCs w:val="24"/>
        </w:rPr>
      </w:pPr>
    </w:p>
    <w:p w14:paraId="12523ADA" w14:textId="77D21F90" w:rsidR="00603FA6" w:rsidRPr="002F1ECE" w:rsidRDefault="002F1ECE">
      <w:pPr>
        <w:rPr>
          <w:i/>
          <w:iCs/>
          <w:sz w:val="24"/>
          <w:szCs w:val="24"/>
        </w:rPr>
      </w:pPr>
      <w:r w:rsidRPr="002F1ECE">
        <w:rPr>
          <w:i/>
          <w:iCs/>
          <w:sz w:val="24"/>
          <w:szCs w:val="24"/>
        </w:rPr>
        <w:t xml:space="preserve">Für die </w:t>
      </w:r>
      <w:r w:rsidR="00603FA6" w:rsidRPr="002F1ECE">
        <w:rPr>
          <w:i/>
          <w:iCs/>
          <w:sz w:val="24"/>
          <w:szCs w:val="24"/>
        </w:rPr>
        <w:t>Bienenstichmasse:</w:t>
      </w:r>
    </w:p>
    <w:p w14:paraId="0C4FB531" w14:textId="729AE967" w:rsidR="00603FA6" w:rsidRDefault="00603FA6">
      <w:pPr>
        <w:rPr>
          <w:sz w:val="24"/>
          <w:szCs w:val="24"/>
        </w:rPr>
      </w:pPr>
      <w:r>
        <w:rPr>
          <w:sz w:val="24"/>
          <w:szCs w:val="24"/>
        </w:rPr>
        <w:t>100 ml Sahne</w:t>
      </w:r>
    </w:p>
    <w:p w14:paraId="5DD6B6C4" w14:textId="274504EF" w:rsidR="00603FA6" w:rsidRDefault="00603FA6">
      <w:pPr>
        <w:rPr>
          <w:sz w:val="24"/>
          <w:szCs w:val="24"/>
        </w:rPr>
      </w:pPr>
      <w:r>
        <w:rPr>
          <w:sz w:val="24"/>
          <w:szCs w:val="24"/>
        </w:rPr>
        <w:t>100 g Butter</w:t>
      </w:r>
    </w:p>
    <w:p w14:paraId="77BBCDE1" w14:textId="0CCCC126" w:rsidR="00603FA6" w:rsidRDefault="00603FA6">
      <w:pPr>
        <w:rPr>
          <w:sz w:val="24"/>
          <w:szCs w:val="24"/>
        </w:rPr>
      </w:pPr>
      <w:r>
        <w:rPr>
          <w:sz w:val="24"/>
          <w:szCs w:val="24"/>
        </w:rPr>
        <w:t>100 g Zucker</w:t>
      </w:r>
    </w:p>
    <w:p w14:paraId="626F310B" w14:textId="4C85951E" w:rsidR="00603FA6" w:rsidRDefault="00603FA6">
      <w:pPr>
        <w:rPr>
          <w:sz w:val="24"/>
          <w:szCs w:val="24"/>
        </w:rPr>
      </w:pPr>
      <w:r>
        <w:rPr>
          <w:sz w:val="24"/>
          <w:szCs w:val="24"/>
        </w:rPr>
        <w:t>200 g Mandelblättchen</w:t>
      </w:r>
    </w:p>
    <w:p w14:paraId="3E0CEE5F" w14:textId="77777777" w:rsidR="0083319F" w:rsidRDefault="0083319F">
      <w:pPr>
        <w:rPr>
          <w:sz w:val="24"/>
          <w:szCs w:val="24"/>
        </w:rPr>
      </w:pPr>
    </w:p>
    <w:p w14:paraId="6BE23304" w14:textId="67D662DD" w:rsidR="002F1ECE" w:rsidRDefault="002F1ECE">
      <w:pPr>
        <w:rPr>
          <w:sz w:val="24"/>
          <w:szCs w:val="24"/>
        </w:rPr>
      </w:pPr>
      <w:r>
        <w:rPr>
          <w:sz w:val="24"/>
          <w:szCs w:val="24"/>
        </w:rPr>
        <w:t>Zubereitung:</w:t>
      </w:r>
    </w:p>
    <w:p w14:paraId="18BFD596" w14:textId="62575C24" w:rsidR="00D5640D" w:rsidRPr="00603FA6" w:rsidRDefault="00D5640D" w:rsidP="00B40E8C">
      <w:pPr>
        <w:pStyle w:val="ListParagraph"/>
        <w:numPr>
          <w:ilvl w:val="0"/>
          <w:numId w:val="1077"/>
        </w:numPr>
        <w:spacing w:after="120"/>
        <w:ind w:left="714" w:hanging="357"/>
        <w:contextualSpacing w:val="0"/>
        <w:jc w:val="both"/>
        <w:rPr>
          <w:sz w:val="24"/>
          <w:szCs w:val="24"/>
        </w:rPr>
      </w:pPr>
      <w:r w:rsidRPr="00603FA6">
        <w:rPr>
          <w:sz w:val="24"/>
          <w:szCs w:val="24"/>
        </w:rPr>
        <w:t>Für den Mürbeteig alle Zutaten rasch verkneten und ½ Stunde im Kühlschrank ruhen lassen. Mit etwas Mehl dünn ausrollen und eine gefettete Springform mit dem Teig auskleiden.</w:t>
      </w:r>
    </w:p>
    <w:p w14:paraId="045333D3" w14:textId="2D8BF7A2" w:rsidR="00D5640D" w:rsidRPr="00603FA6" w:rsidRDefault="00D5640D" w:rsidP="00B40E8C">
      <w:pPr>
        <w:pStyle w:val="ListParagraph"/>
        <w:numPr>
          <w:ilvl w:val="0"/>
          <w:numId w:val="1077"/>
        </w:numPr>
        <w:spacing w:after="120"/>
        <w:ind w:left="714" w:hanging="357"/>
        <w:contextualSpacing w:val="0"/>
        <w:jc w:val="both"/>
        <w:rPr>
          <w:sz w:val="24"/>
          <w:szCs w:val="24"/>
        </w:rPr>
      </w:pPr>
      <w:r w:rsidRPr="00603FA6">
        <w:rPr>
          <w:sz w:val="24"/>
          <w:szCs w:val="24"/>
        </w:rPr>
        <w:lastRenderedPageBreak/>
        <w:t>Die Birnen schälen, entkernen und klein schneiden. Zitronensaft und etwas Zitronenschale dazu geben und auf dem Teig verteilen.</w:t>
      </w:r>
    </w:p>
    <w:p w14:paraId="0A83AB9E" w14:textId="5255B5FA" w:rsidR="00D5640D" w:rsidRPr="00603FA6" w:rsidRDefault="00F95CAE" w:rsidP="00B40E8C">
      <w:pPr>
        <w:pStyle w:val="ListParagraph"/>
        <w:numPr>
          <w:ilvl w:val="0"/>
          <w:numId w:val="1077"/>
        </w:numPr>
        <w:spacing w:after="120"/>
        <w:ind w:left="714" w:hanging="357"/>
        <w:contextualSpacing w:val="0"/>
        <w:jc w:val="both"/>
        <w:rPr>
          <w:sz w:val="24"/>
          <w:szCs w:val="24"/>
        </w:rPr>
      </w:pPr>
      <w:r w:rsidRPr="00603FA6">
        <w:rPr>
          <w:sz w:val="24"/>
          <w:szCs w:val="24"/>
        </w:rPr>
        <w:t xml:space="preserve">Für den Guss alle Zutaten verrühren und über die Birnen gießen. </w:t>
      </w:r>
    </w:p>
    <w:p w14:paraId="6C3646AF" w14:textId="13769B1E" w:rsidR="00F95CAE" w:rsidRPr="00603FA6" w:rsidRDefault="00F95CAE" w:rsidP="00B40E8C">
      <w:pPr>
        <w:pStyle w:val="ListParagraph"/>
        <w:numPr>
          <w:ilvl w:val="0"/>
          <w:numId w:val="1077"/>
        </w:numPr>
        <w:spacing w:after="120"/>
        <w:ind w:left="714" w:hanging="357"/>
        <w:contextualSpacing w:val="0"/>
        <w:jc w:val="both"/>
        <w:rPr>
          <w:sz w:val="24"/>
          <w:szCs w:val="24"/>
        </w:rPr>
      </w:pPr>
      <w:r w:rsidRPr="00603FA6">
        <w:rPr>
          <w:sz w:val="24"/>
          <w:szCs w:val="24"/>
        </w:rPr>
        <w:t>Im vorgeheizten Backofen bei 180 Grad ca. 45 Minuten vorbacken</w:t>
      </w:r>
    </w:p>
    <w:p w14:paraId="7F12467A" w14:textId="03738709" w:rsidR="00F95CAE" w:rsidRPr="00603FA6" w:rsidRDefault="00F95CAE" w:rsidP="00B40E8C">
      <w:pPr>
        <w:pStyle w:val="ListParagraph"/>
        <w:numPr>
          <w:ilvl w:val="0"/>
          <w:numId w:val="1077"/>
        </w:numPr>
        <w:spacing w:after="120"/>
        <w:ind w:left="714" w:hanging="357"/>
        <w:contextualSpacing w:val="0"/>
        <w:jc w:val="both"/>
        <w:rPr>
          <w:sz w:val="24"/>
          <w:szCs w:val="24"/>
        </w:rPr>
      </w:pPr>
      <w:r w:rsidRPr="00603FA6">
        <w:rPr>
          <w:sz w:val="24"/>
          <w:szCs w:val="24"/>
        </w:rPr>
        <w:t>Für die Bienenstichmasse die Sahne, Butter und Zucker kurz miteinan</w:t>
      </w:r>
      <w:r w:rsidR="00041099" w:rsidRPr="00603FA6">
        <w:rPr>
          <w:sz w:val="24"/>
          <w:szCs w:val="24"/>
        </w:rPr>
        <w:t>der aufkochen. Die Mandelblättchen unterrühren.</w:t>
      </w:r>
    </w:p>
    <w:p w14:paraId="3BE7E907" w14:textId="67D2AEF3" w:rsidR="00041099" w:rsidRDefault="00041099" w:rsidP="00B40E8C">
      <w:pPr>
        <w:pStyle w:val="ListParagraph"/>
        <w:numPr>
          <w:ilvl w:val="0"/>
          <w:numId w:val="1077"/>
        </w:numPr>
        <w:jc w:val="both"/>
        <w:rPr>
          <w:sz w:val="24"/>
          <w:szCs w:val="24"/>
        </w:rPr>
      </w:pPr>
      <w:r w:rsidRPr="00603FA6">
        <w:rPr>
          <w:sz w:val="24"/>
          <w:szCs w:val="24"/>
        </w:rPr>
        <w:t>Biene</w:t>
      </w:r>
      <w:r w:rsidR="00603FA6" w:rsidRPr="00603FA6">
        <w:rPr>
          <w:sz w:val="24"/>
          <w:szCs w:val="24"/>
        </w:rPr>
        <w:t>ns</w:t>
      </w:r>
      <w:r w:rsidRPr="00603FA6">
        <w:rPr>
          <w:sz w:val="24"/>
          <w:szCs w:val="24"/>
        </w:rPr>
        <w:t xml:space="preserve">tichmasse auf den Kuchen verteilen und noch mal bei 180 Grad </w:t>
      </w:r>
      <w:r w:rsidR="00603FA6" w:rsidRPr="00603FA6">
        <w:rPr>
          <w:sz w:val="24"/>
          <w:szCs w:val="24"/>
        </w:rPr>
        <w:t>30 Minuten backen.</w:t>
      </w:r>
    </w:p>
    <w:p w14:paraId="13CF7F09" w14:textId="77777777" w:rsidR="00DD76AF" w:rsidRDefault="00DD76AF" w:rsidP="00DD76AF">
      <w:pPr>
        <w:ind w:left="360"/>
        <w:jc w:val="both"/>
        <w:rPr>
          <w:sz w:val="24"/>
          <w:szCs w:val="24"/>
        </w:rPr>
      </w:pPr>
    </w:p>
    <w:p w14:paraId="25B47EB3" w14:textId="4470F94F" w:rsidR="00DD76AF" w:rsidRPr="00DD76AF" w:rsidRDefault="00DD76AF" w:rsidP="000E5646">
      <w:pPr>
        <w:ind w:left="1416" w:hanging="1056"/>
        <w:jc w:val="both"/>
        <w:rPr>
          <w:sz w:val="24"/>
          <w:szCs w:val="24"/>
        </w:rPr>
      </w:pPr>
      <w:r>
        <w:rPr>
          <w:sz w:val="24"/>
          <w:szCs w:val="24"/>
        </w:rPr>
        <w:t>Info:</w:t>
      </w:r>
      <w:r w:rsidR="000E5646">
        <w:rPr>
          <w:sz w:val="24"/>
          <w:szCs w:val="24"/>
        </w:rPr>
        <w:tab/>
      </w:r>
      <w:r>
        <w:rPr>
          <w:sz w:val="24"/>
          <w:szCs w:val="24"/>
        </w:rPr>
        <w:t xml:space="preserve">Das sind Rezepte aus dem Landfrauencafe in St. Märgen im Schwarzwald, in das Barbara und ich öfters mal gewandert sind. </w:t>
      </w:r>
      <w:r w:rsidR="006F4803">
        <w:rPr>
          <w:sz w:val="24"/>
          <w:szCs w:val="24"/>
        </w:rPr>
        <w:t xml:space="preserve">Das </w:t>
      </w:r>
      <w:r w:rsidR="00B53B72">
        <w:rPr>
          <w:sz w:val="24"/>
          <w:szCs w:val="24"/>
        </w:rPr>
        <w:t>Café</w:t>
      </w:r>
      <w:r w:rsidR="006F4803">
        <w:rPr>
          <w:sz w:val="24"/>
          <w:szCs w:val="24"/>
        </w:rPr>
        <w:t xml:space="preserve"> ist eine dörfliche Initiative, bei der d</w:t>
      </w:r>
      <w:r w:rsidR="000E5646">
        <w:rPr>
          <w:sz w:val="24"/>
          <w:szCs w:val="24"/>
        </w:rPr>
        <w:t>ie Frau</w:t>
      </w:r>
      <w:r w:rsidR="006F4803">
        <w:rPr>
          <w:sz w:val="24"/>
          <w:szCs w:val="24"/>
        </w:rPr>
        <w:t>en vor Ort kochen, Kuchen backen etc., aber ohne Profipersonal</w:t>
      </w:r>
      <w:r w:rsidR="000336B9">
        <w:rPr>
          <w:sz w:val="24"/>
          <w:szCs w:val="24"/>
        </w:rPr>
        <w:t>. Ziel ist die Rückbesinnung auf regionale und saisonale Zutaten</w:t>
      </w:r>
      <w:r w:rsidR="000E5646">
        <w:rPr>
          <w:sz w:val="24"/>
          <w:szCs w:val="24"/>
        </w:rPr>
        <w:t xml:space="preserve"> – also Regionalisierung statt Globalisierung</w:t>
      </w:r>
    </w:p>
    <w:p w14:paraId="3A48E7C4" w14:textId="436AD9BC" w:rsidR="00CF13B0" w:rsidRDefault="00DE5DFB">
      <w:pPr>
        <w:rPr>
          <w:sz w:val="24"/>
          <w:szCs w:val="24"/>
        </w:rPr>
      </w:pPr>
      <w:r>
        <w:rPr>
          <w:sz w:val="24"/>
          <w:szCs w:val="24"/>
        </w:rPr>
        <w:br w:type="page"/>
      </w:r>
    </w:p>
    <w:p w14:paraId="2B5715C6" w14:textId="74262F0E" w:rsidR="0063788C" w:rsidRDefault="0060755D" w:rsidP="002F1ECE">
      <w:pPr>
        <w:pStyle w:val="Heading2"/>
        <w:spacing w:after="240"/>
      </w:pPr>
      <w:r>
        <w:lastRenderedPageBreak/>
        <w:t>Holunderblüten-Torte</w:t>
      </w:r>
      <w:r w:rsidR="002548A8">
        <w:rPr>
          <w:rStyle w:val="FootnoteReference"/>
        </w:rPr>
        <w:footnoteReference w:id="1677"/>
      </w:r>
      <w:r>
        <w:t xml:space="preserve"> </w:t>
      </w:r>
    </w:p>
    <w:p w14:paraId="1F80AF1A" w14:textId="51327B94" w:rsidR="0060755D" w:rsidRDefault="0012317F">
      <w:pPr>
        <w:rPr>
          <w:sz w:val="24"/>
          <w:szCs w:val="24"/>
        </w:rPr>
      </w:pPr>
      <w:r w:rsidRPr="002F1ECE">
        <w:rPr>
          <w:sz w:val="24"/>
          <w:szCs w:val="24"/>
          <w:u w:val="single"/>
        </w:rPr>
        <w:t>Zutaten</w:t>
      </w:r>
      <w:r>
        <w:rPr>
          <w:sz w:val="24"/>
          <w:szCs w:val="24"/>
        </w:rPr>
        <w:t xml:space="preserve"> </w:t>
      </w:r>
      <w:r w:rsidR="002F1ECE">
        <w:rPr>
          <w:sz w:val="24"/>
          <w:szCs w:val="24"/>
        </w:rPr>
        <w:t>(</w:t>
      </w:r>
      <w:r>
        <w:rPr>
          <w:sz w:val="24"/>
          <w:szCs w:val="24"/>
        </w:rPr>
        <w:t>für 1 Springform</w:t>
      </w:r>
      <w:r w:rsidR="002F1ECE">
        <w:rPr>
          <w:sz w:val="24"/>
          <w:szCs w:val="24"/>
        </w:rPr>
        <w:t>)</w:t>
      </w:r>
      <w:r>
        <w:rPr>
          <w:sz w:val="24"/>
          <w:szCs w:val="24"/>
        </w:rPr>
        <w:t>:</w:t>
      </w:r>
    </w:p>
    <w:p w14:paraId="55197B0C" w14:textId="6DD61601" w:rsidR="0012317F" w:rsidRPr="002F1ECE" w:rsidRDefault="0012317F">
      <w:pPr>
        <w:rPr>
          <w:i/>
          <w:iCs/>
          <w:sz w:val="24"/>
          <w:szCs w:val="24"/>
        </w:rPr>
      </w:pPr>
      <w:r w:rsidRPr="002F1ECE">
        <w:rPr>
          <w:i/>
          <w:iCs/>
          <w:sz w:val="24"/>
          <w:szCs w:val="24"/>
        </w:rPr>
        <w:t>Für den Teig:</w:t>
      </w:r>
    </w:p>
    <w:p w14:paraId="160E156E" w14:textId="069469AF" w:rsidR="0012317F" w:rsidRDefault="0012317F">
      <w:pPr>
        <w:rPr>
          <w:sz w:val="24"/>
          <w:szCs w:val="24"/>
        </w:rPr>
      </w:pPr>
      <w:r>
        <w:rPr>
          <w:sz w:val="24"/>
          <w:szCs w:val="24"/>
        </w:rPr>
        <w:t>150 g weiche Butter</w:t>
      </w:r>
    </w:p>
    <w:p w14:paraId="551E3ADA" w14:textId="039FA271" w:rsidR="0012317F" w:rsidRDefault="0012317F">
      <w:pPr>
        <w:rPr>
          <w:sz w:val="24"/>
          <w:szCs w:val="24"/>
        </w:rPr>
      </w:pPr>
      <w:r>
        <w:rPr>
          <w:sz w:val="24"/>
          <w:szCs w:val="24"/>
        </w:rPr>
        <w:t>150 g Zucker</w:t>
      </w:r>
    </w:p>
    <w:p w14:paraId="6D11CB01" w14:textId="5A841451" w:rsidR="0012317F" w:rsidRDefault="0012317F">
      <w:pPr>
        <w:rPr>
          <w:sz w:val="24"/>
          <w:szCs w:val="24"/>
        </w:rPr>
      </w:pPr>
      <w:r>
        <w:rPr>
          <w:sz w:val="24"/>
          <w:szCs w:val="24"/>
        </w:rPr>
        <w:t>1 Prise Salz</w:t>
      </w:r>
    </w:p>
    <w:p w14:paraId="2D890D54" w14:textId="265473D6" w:rsidR="0012317F" w:rsidRDefault="0012317F">
      <w:pPr>
        <w:rPr>
          <w:sz w:val="24"/>
          <w:szCs w:val="24"/>
        </w:rPr>
      </w:pPr>
      <w:r>
        <w:rPr>
          <w:sz w:val="24"/>
          <w:szCs w:val="24"/>
        </w:rPr>
        <w:t>1 Päckchen Vanillezucker</w:t>
      </w:r>
    </w:p>
    <w:p w14:paraId="5F9ADD31" w14:textId="1A83A490" w:rsidR="0012317F" w:rsidRDefault="0012317F">
      <w:pPr>
        <w:rPr>
          <w:sz w:val="24"/>
          <w:szCs w:val="24"/>
        </w:rPr>
      </w:pPr>
      <w:r>
        <w:rPr>
          <w:sz w:val="24"/>
          <w:szCs w:val="24"/>
        </w:rPr>
        <w:t>2 Eigelb</w:t>
      </w:r>
    </w:p>
    <w:p w14:paraId="6D983A86" w14:textId="13F10C1B" w:rsidR="0012317F" w:rsidRDefault="0012317F">
      <w:pPr>
        <w:rPr>
          <w:sz w:val="24"/>
          <w:szCs w:val="24"/>
        </w:rPr>
      </w:pPr>
      <w:r>
        <w:rPr>
          <w:sz w:val="24"/>
          <w:szCs w:val="24"/>
        </w:rPr>
        <w:t>2 Eier</w:t>
      </w:r>
    </w:p>
    <w:p w14:paraId="005A7D8A" w14:textId="4315DEB5" w:rsidR="0012317F" w:rsidRDefault="0012317F">
      <w:pPr>
        <w:rPr>
          <w:sz w:val="24"/>
          <w:szCs w:val="24"/>
        </w:rPr>
      </w:pPr>
      <w:r>
        <w:rPr>
          <w:sz w:val="24"/>
          <w:szCs w:val="24"/>
        </w:rPr>
        <w:t>50 ml Milch</w:t>
      </w:r>
    </w:p>
    <w:p w14:paraId="5C8D866C" w14:textId="26ADE6FD" w:rsidR="0012317F" w:rsidRDefault="0012317F">
      <w:pPr>
        <w:rPr>
          <w:sz w:val="24"/>
          <w:szCs w:val="24"/>
        </w:rPr>
      </w:pPr>
      <w:r>
        <w:rPr>
          <w:sz w:val="24"/>
          <w:szCs w:val="24"/>
        </w:rPr>
        <w:t>200 g Mehl</w:t>
      </w:r>
    </w:p>
    <w:p w14:paraId="5D7FEB7A" w14:textId="5C6F098C" w:rsidR="0012317F" w:rsidRDefault="0012317F">
      <w:pPr>
        <w:rPr>
          <w:sz w:val="24"/>
          <w:szCs w:val="24"/>
        </w:rPr>
      </w:pPr>
      <w:r>
        <w:rPr>
          <w:sz w:val="24"/>
          <w:szCs w:val="24"/>
        </w:rPr>
        <w:t>1 TL Backpulver</w:t>
      </w:r>
    </w:p>
    <w:p w14:paraId="694022FC" w14:textId="77777777" w:rsidR="0012317F" w:rsidRDefault="0012317F">
      <w:pPr>
        <w:rPr>
          <w:sz w:val="24"/>
          <w:szCs w:val="24"/>
        </w:rPr>
      </w:pPr>
    </w:p>
    <w:p w14:paraId="09B54027" w14:textId="0EF3AE36" w:rsidR="00492669" w:rsidRPr="002F1ECE" w:rsidRDefault="00492669">
      <w:pPr>
        <w:rPr>
          <w:i/>
          <w:iCs/>
          <w:sz w:val="24"/>
          <w:szCs w:val="24"/>
        </w:rPr>
      </w:pPr>
      <w:r w:rsidRPr="002F1ECE">
        <w:rPr>
          <w:i/>
          <w:iCs/>
          <w:sz w:val="24"/>
          <w:szCs w:val="24"/>
        </w:rPr>
        <w:t>Für die Füllung:</w:t>
      </w:r>
    </w:p>
    <w:p w14:paraId="00AECEB2" w14:textId="29D1C82A" w:rsidR="00492669" w:rsidRDefault="00492669">
      <w:pPr>
        <w:rPr>
          <w:sz w:val="24"/>
          <w:szCs w:val="24"/>
        </w:rPr>
      </w:pPr>
      <w:r>
        <w:rPr>
          <w:sz w:val="24"/>
          <w:szCs w:val="24"/>
        </w:rPr>
        <w:t>500 g Naturjoghurt</w:t>
      </w:r>
    </w:p>
    <w:p w14:paraId="56877FB6" w14:textId="4B01BAF4" w:rsidR="00492669" w:rsidRDefault="00492669">
      <w:pPr>
        <w:rPr>
          <w:sz w:val="24"/>
          <w:szCs w:val="24"/>
        </w:rPr>
      </w:pPr>
      <w:r>
        <w:rPr>
          <w:sz w:val="24"/>
          <w:szCs w:val="24"/>
        </w:rPr>
        <w:t>Saft einer ½ Zitrone</w:t>
      </w:r>
    </w:p>
    <w:p w14:paraId="1D1A6213" w14:textId="136C9D3F" w:rsidR="00D65A90" w:rsidRDefault="00D65A90">
      <w:pPr>
        <w:rPr>
          <w:sz w:val="24"/>
          <w:szCs w:val="24"/>
        </w:rPr>
      </w:pPr>
      <w:r>
        <w:rPr>
          <w:sz w:val="24"/>
          <w:szCs w:val="24"/>
        </w:rPr>
        <w:t>¼ l Holunderblütensirup</w:t>
      </w:r>
    </w:p>
    <w:p w14:paraId="22843682" w14:textId="77777777" w:rsidR="00B04107" w:rsidRDefault="00B04107">
      <w:pPr>
        <w:rPr>
          <w:sz w:val="24"/>
          <w:szCs w:val="24"/>
        </w:rPr>
      </w:pPr>
    </w:p>
    <w:p w14:paraId="3C7885A4" w14:textId="4637F06B" w:rsidR="00B04107" w:rsidRPr="002F1ECE" w:rsidRDefault="00B04107">
      <w:pPr>
        <w:rPr>
          <w:i/>
          <w:iCs/>
          <w:sz w:val="24"/>
          <w:szCs w:val="24"/>
        </w:rPr>
      </w:pPr>
      <w:r w:rsidRPr="002F1ECE">
        <w:rPr>
          <w:i/>
          <w:iCs/>
          <w:sz w:val="24"/>
          <w:szCs w:val="24"/>
        </w:rPr>
        <w:t>Für das Baiser:</w:t>
      </w:r>
    </w:p>
    <w:p w14:paraId="3D39572F" w14:textId="40500687" w:rsidR="00B04107" w:rsidRDefault="00B04107">
      <w:pPr>
        <w:rPr>
          <w:sz w:val="24"/>
          <w:szCs w:val="24"/>
        </w:rPr>
      </w:pPr>
      <w:r>
        <w:rPr>
          <w:sz w:val="24"/>
          <w:szCs w:val="24"/>
        </w:rPr>
        <w:t>2 Eiweiß</w:t>
      </w:r>
    </w:p>
    <w:p w14:paraId="6B6535AB" w14:textId="7B80F323" w:rsidR="00B04107" w:rsidRDefault="00B04107">
      <w:pPr>
        <w:rPr>
          <w:sz w:val="24"/>
          <w:szCs w:val="24"/>
        </w:rPr>
      </w:pPr>
      <w:r>
        <w:rPr>
          <w:sz w:val="24"/>
          <w:szCs w:val="24"/>
        </w:rPr>
        <w:t>150 g Zucker</w:t>
      </w:r>
    </w:p>
    <w:p w14:paraId="1DEF829A" w14:textId="6D7F1837" w:rsidR="00B04107" w:rsidRDefault="00B04107">
      <w:pPr>
        <w:rPr>
          <w:sz w:val="24"/>
          <w:szCs w:val="24"/>
        </w:rPr>
      </w:pPr>
      <w:r>
        <w:rPr>
          <w:sz w:val="24"/>
          <w:szCs w:val="24"/>
        </w:rPr>
        <w:t>50 g Mandelblättchen</w:t>
      </w:r>
    </w:p>
    <w:p w14:paraId="51FE21F6" w14:textId="77777777" w:rsidR="00D65A90" w:rsidRDefault="00D65A90">
      <w:pPr>
        <w:rPr>
          <w:sz w:val="24"/>
          <w:szCs w:val="24"/>
        </w:rPr>
      </w:pPr>
    </w:p>
    <w:p w14:paraId="7655F316" w14:textId="635BB2EB" w:rsidR="002F1ECE" w:rsidRDefault="002F1ECE">
      <w:pPr>
        <w:rPr>
          <w:sz w:val="24"/>
          <w:szCs w:val="24"/>
        </w:rPr>
      </w:pPr>
      <w:r>
        <w:rPr>
          <w:sz w:val="24"/>
          <w:szCs w:val="24"/>
        </w:rPr>
        <w:t>Zubereitung:</w:t>
      </w:r>
    </w:p>
    <w:p w14:paraId="7C135CD6" w14:textId="349B8763" w:rsidR="00D65A90" w:rsidRPr="006C10B8" w:rsidRDefault="00D65A90" w:rsidP="00B40E8C">
      <w:pPr>
        <w:pStyle w:val="ListParagraph"/>
        <w:numPr>
          <w:ilvl w:val="0"/>
          <w:numId w:val="1079"/>
        </w:numPr>
        <w:spacing w:after="120"/>
        <w:contextualSpacing w:val="0"/>
        <w:jc w:val="both"/>
        <w:rPr>
          <w:sz w:val="24"/>
          <w:szCs w:val="24"/>
        </w:rPr>
      </w:pPr>
      <w:r w:rsidRPr="006C10B8">
        <w:rPr>
          <w:sz w:val="24"/>
          <w:szCs w:val="24"/>
        </w:rPr>
        <w:t>Butter, Zucker, Salz und Vanillezucker schaumig schlagen. Eigelb, E</w:t>
      </w:r>
      <w:r w:rsidR="003C4EBC" w:rsidRPr="006C10B8">
        <w:rPr>
          <w:sz w:val="24"/>
          <w:szCs w:val="24"/>
        </w:rPr>
        <w:t xml:space="preserve">ier und Milch unterrühren. Mehl und Backpulver </w:t>
      </w:r>
      <w:r w:rsidR="00B23B1F" w:rsidRPr="006C10B8">
        <w:rPr>
          <w:sz w:val="24"/>
          <w:szCs w:val="24"/>
        </w:rPr>
        <w:t>löffelweise dazu geben.</w:t>
      </w:r>
    </w:p>
    <w:p w14:paraId="47BEC54C" w14:textId="6CBDD491" w:rsidR="00F63C1F" w:rsidRPr="006C10B8" w:rsidRDefault="00B23B1F" w:rsidP="00B40E8C">
      <w:pPr>
        <w:pStyle w:val="ListParagraph"/>
        <w:numPr>
          <w:ilvl w:val="0"/>
          <w:numId w:val="1079"/>
        </w:numPr>
        <w:spacing w:after="120"/>
        <w:contextualSpacing w:val="0"/>
        <w:jc w:val="both"/>
        <w:rPr>
          <w:sz w:val="24"/>
          <w:szCs w:val="24"/>
        </w:rPr>
      </w:pPr>
      <w:r w:rsidRPr="006C10B8">
        <w:rPr>
          <w:sz w:val="24"/>
          <w:szCs w:val="24"/>
        </w:rPr>
        <w:t xml:space="preserve">Den Rührteig in eine </w:t>
      </w:r>
      <w:r w:rsidR="00277E32" w:rsidRPr="006C10B8">
        <w:rPr>
          <w:sz w:val="24"/>
          <w:szCs w:val="24"/>
        </w:rPr>
        <w:t>eingefette</w:t>
      </w:r>
      <w:r w:rsidR="00F63C1F" w:rsidRPr="006C10B8">
        <w:rPr>
          <w:sz w:val="24"/>
          <w:szCs w:val="24"/>
        </w:rPr>
        <w:t>te</w:t>
      </w:r>
      <w:r w:rsidR="00277E32" w:rsidRPr="006C10B8">
        <w:rPr>
          <w:sz w:val="24"/>
          <w:szCs w:val="24"/>
        </w:rPr>
        <w:t xml:space="preserve"> Backform füllen, </w:t>
      </w:r>
      <w:r w:rsidR="007C3C87" w:rsidRPr="006C10B8">
        <w:rPr>
          <w:sz w:val="24"/>
          <w:szCs w:val="24"/>
        </w:rPr>
        <w:t>glattstreichen</w:t>
      </w:r>
      <w:r w:rsidR="00277E32" w:rsidRPr="006C10B8">
        <w:rPr>
          <w:sz w:val="24"/>
          <w:szCs w:val="24"/>
        </w:rPr>
        <w:t xml:space="preserve"> und bei 180 Grad 20 Minuten vorbacken.</w:t>
      </w:r>
      <w:r w:rsidR="0017520D" w:rsidRPr="006C10B8">
        <w:rPr>
          <w:sz w:val="24"/>
          <w:szCs w:val="24"/>
        </w:rPr>
        <w:t xml:space="preserve"> </w:t>
      </w:r>
      <w:r w:rsidR="00AB71F6" w:rsidRPr="006C10B8">
        <w:rPr>
          <w:sz w:val="24"/>
          <w:szCs w:val="24"/>
        </w:rPr>
        <w:t>Den vorgeba</w:t>
      </w:r>
      <w:r w:rsidR="00596B52" w:rsidRPr="006C10B8">
        <w:rPr>
          <w:sz w:val="24"/>
          <w:szCs w:val="24"/>
        </w:rPr>
        <w:t xml:space="preserve">ckenen Boden in der Mitte durchschneiden. Den </w:t>
      </w:r>
      <w:r w:rsidR="00596B52" w:rsidRPr="006C10B8">
        <w:rPr>
          <w:sz w:val="24"/>
          <w:szCs w:val="24"/>
        </w:rPr>
        <w:lastRenderedPageBreak/>
        <w:t xml:space="preserve">unteren Teil auf eine tortenplatte legen und einen verschiebbaren Tortenring um den Boden spannen. </w:t>
      </w:r>
    </w:p>
    <w:p w14:paraId="3322A43A" w14:textId="77777777" w:rsidR="00F63C1F" w:rsidRDefault="00F63C1F" w:rsidP="00981728">
      <w:pPr>
        <w:spacing w:after="120"/>
        <w:jc w:val="both"/>
        <w:rPr>
          <w:sz w:val="24"/>
          <w:szCs w:val="24"/>
        </w:rPr>
      </w:pPr>
    </w:p>
    <w:p w14:paraId="662C4276" w14:textId="7CA3CDFF" w:rsidR="00277E32" w:rsidRPr="002F1ECE" w:rsidRDefault="00195BDD" w:rsidP="00981728">
      <w:pPr>
        <w:spacing w:after="120"/>
        <w:jc w:val="both"/>
        <w:rPr>
          <w:sz w:val="24"/>
          <w:szCs w:val="24"/>
        </w:rPr>
      </w:pPr>
      <w:r w:rsidRPr="002F1ECE">
        <w:rPr>
          <w:sz w:val="24"/>
          <w:szCs w:val="24"/>
        </w:rPr>
        <w:t>Für die Füllung:</w:t>
      </w:r>
    </w:p>
    <w:p w14:paraId="140C3D85" w14:textId="51310CE6" w:rsidR="00195BDD" w:rsidRPr="006C10B8" w:rsidRDefault="00195BDD" w:rsidP="00B40E8C">
      <w:pPr>
        <w:pStyle w:val="ListParagraph"/>
        <w:numPr>
          <w:ilvl w:val="0"/>
          <w:numId w:val="1079"/>
        </w:numPr>
        <w:spacing w:after="120"/>
        <w:contextualSpacing w:val="0"/>
        <w:jc w:val="both"/>
        <w:rPr>
          <w:sz w:val="24"/>
          <w:szCs w:val="24"/>
        </w:rPr>
      </w:pPr>
      <w:r w:rsidRPr="006C10B8">
        <w:rPr>
          <w:sz w:val="24"/>
          <w:szCs w:val="24"/>
        </w:rPr>
        <w:t xml:space="preserve">500 g Joghurt, Saft von ½ Zitrone und ¼ l Holundersirup </w:t>
      </w:r>
      <w:r w:rsidR="007C3C87" w:rsidRPr="006C10B8">
        <w:rPr>
          <w:sz w:val="24"/>
          <w:szCs w:val="24"/>
        </w:rPr>
        <w:t>glattrühren</w:t>
      </w:r>
      <w:r w:rsidRPr="006C10B8">
        <w:rPr>
          <w:sz w:val="24"/>
          <w:szCs w:val="24"/>
        </w:rPr>
        <w:t>. 2 EL gemahlene Gelatine im Wasser auflösen und unterrühren. ½ l Steif geschlagene Sahne unterhe</w:t>
      </w:r>
      <w:r w:rsidR="00433CA6" w:rsidRPr="006C10B8">
        <w:rPr>
          <w:sz w:val="24"/>
          <w:szCs w:val="24"/>
        </w:rPr>
        <w:t>ben.</w:t>
      </w:r>
    </w:p>
    <w:p w14:paraId="0F121A36" w14:textId="1E0A091F" w:rsidR="00433CA6" w:rsidRPr="006C10B8" w:rsidRDefault="00433CA6" w:rsidP="00B40E8C">
      <w:pPr>
        <w:pStyle w:val="ListParagraph"/>
        <w:numPr>
          <w:ilvl w:val="0"/>
          <w:numId w:val="1079"/>
        </w:numPr>
        <w:spacing w:after="120"/>
        <w:contextualSpacing w:val="0"/>
        <w:jc w:val="both"/>
        <w:rPr>
          <w:sz w:val="24"/>
          <w:szCs w:val="24"/>
        </w:rPr>
      </w:pPr>
      <w:r w:rsidRPr="006C10B8">
        <w:rPr>
          <w:sz w:val="24"/>
          <w:szCs w:val="24"/>
        </w:rPr>
        <w:t>Einen verschiebbaren Tortenring um den Boden spannen und mit der Masse füllen, den Teigdeckel auf die Masse legen und etwas andrücken.</w:t>
      </w:r>
    </w:p>
    <w:p w14:paraId="28578B43" w14:textId="44C956B5" w:rsidR="00252708" w:rsidRPr="00981728" w:rsidRDefault="00252708" w:rsidP="00981728">
      <w:pPr>
        <w:spacing w:after="120"/>
        <w:jc w:val="both"/>
        <w:rPr>
          <w:sz w:val="24"/>
          <w:szCs w:val="24"/>
        </w:rPr>
      </w:pPr>
      <w:r w:rsidRPr="002F1ECE">
        <w:rPr>
          <w:sz w:val="24"/>
          <w:szCs w:val="24"/>
        </w:rPr>
        <w:t xml:space="preserve">Für das Baiser </w:t>
      </w:r>
      <w:r w:rsidRPr="00981728">
        <w:rPr>
          <w:sz w:val="24"/>
          <w:szCs w:val="24"/>
        </w:rPr>
        <w:t>2 Eiweiß steif schlagen und 150 g Zucker einrieseln lassen. Die Baiserm</w:t>
      </w:r>
      <w:r w:rsidR="00B04107" w:rsidRPr="00981728">
        <w:rPr>
          <w:sz w:val="24"/>
          <w:szCs w:val="24"/>
        </w:rPr>
        <w:t>a</w:t>
      </w:r>
      <w:r w:rsidRPr="00981728">
        <w:rPr>
          <w:sz w:val="24"/>
          <w:szCs w:val="24"/>
        </w:rPr>
        <w:t>sse auf den Kuchen streichen und</w:t>
      </w:r>
      <w:r w:rsidR="00B04107" w:rsidRPr="00981728">
        <w:rPr>
          <w:sz w:val="24"/>
          <w:szCs w:val="24"/>
        </w:rPr>
        <w:t xml:space="preserve"> 50 g Mandelblättchen auf die Baisermasse streuen.</w:t>
      </w:r>
    </w:p>
    <w:p w14:paraId="3DF734B0" w14:textId="2D1CCCD3" w:rsidR="00433CA6" w:rsidRDefault="00433CA6" w:rsidP="00B40E8C">
      <w:pPr>
        <w:pStyle w:val="ListParagraph"/>
        <w:numPr>
          <w:ilvl w:val="0"/>
          <w:numId w:val="1079"/>
        </w:numPr>
        <w:spacing w:after="120"/>
        <w:contextualSpacing w:val="0"/>
        <w:jc w:val="both"/>
        <w:rPr>
          <w:sz w:val="24"/>
          <w:szCs w:val="24"/>
        </w:rPr>
      </w:pPr>
      <w:r w:rsidRPr="006C10B8">
        <w:rPr>
          <w:sz w:val="24"/>
          <w:szCs w:val="24"/>
        </w:rPr>
        <w:t xml:space="preserve">Mindestens 2 Stunden auskühlen lassen. </w:t>
      </w:r>
    </w:p>
    <w:p w14:paraId="1C527341" w14:textId="77777777" w:rsidR="00580A12" w:rsidRDefault="00580A12" w:rsidP="00580A12">
      <w:pPr>
        <w:pStyle w:val="ListParagraph"/>
        <w:jc w:val="both"/>
        <w:rPr>
          <w:sz w:val="24"/>
          <w:szCs w:val="24"/>
        </w:rPr>
      </w:pPr>
    </w:p>
    <w:p w14:paraId="33804F69" w14:textId="5C734636" w:rsidR="00580A12" w:rsidRDefault="00580A12">
      <w:pPr>
        <w:rPr>
          <w:sz w:val="24"/>
          <w:szCs w:val="24"/>
        </w:rPr>
      </w:pPr>
      <w:r>
        <w:rPr>
          <w:sz w:val="24"/>
          <w:szCs w:val="24"/>
        </w:rPr>
        <w:br w:type="page"/>
      </w:r>
    </w:p>
    <w:p w14:paraId="4D596201" w14:textId="03D9DC9A" w:rsidR="00580A12" w:rsidRDefault="00580A12" w:rsidP="00981728">
      <w:pPr>
        <w:pStyle w:val="Heading2"/>
        <w:spacing w:after="240"/>
      </w:pPr>
      <w:r w:rsidRPr="00580A12">
        <w:lastRenderedPageBreak/>
        <w:t>Himbeer-Joghurt-</w:t>
      </w:r>
      <w:r>
        <w:t>T</w:t>
      </w:r>
      <w:r w:rsidRPr="00580A12">
        <w:t>orte</w:t>
      </w:r>
      <w:r w:rsidR="00D11022">
        <w:rPr>
          <w:rStyle w:val="FootnoteReference"/>
        </w:rPr>
        <w:footnoteReference w:id="1678"/>
      </w:r>
      <w:r w:rsidRPr="00580A12">
        <w:t xml:space="preserve"> </w:t>
      </w:r>
    </w:p>
    <w:p w14:paraId="00FC0FAE" w14:textId="2648EC2B" w:rsidR="00580A12" w:rsidRDefault="00580A12" w:rsidP="00580A12">
      <w:pPr>
        <w:jc w:val="both"/>
        <w:rPr>
          <w:sz w:val="24"/>
          <w:szCs w:val="24"/>
        </w:rPr>
      </w:pPr>
      <w:r w:rsidRPr="00981728">
        <w:rPr>
          <w:sz w:val="24"/>
          <w:szCs w:val="24"/>
          <w:u w:val="single"/>
        </w:rPr>
        <w:t>Zutaten</w:t>
      </w:r>
      <w:r>
        <w:rPr>
          <w:sz w:val="24"/>
          <w:szCs w:val="24"/>
        </w:rPr>
        <w:t xml:space="preserve"> </w:t>
      </w:r>
      <w:r w:rsidR="00981728">
        <w:rPr>
          <w:sz w:val="24"/>
          <w:szCs w:val="24"/>
        </w:rPr>
        <w:t>(</w:t>
      </w:r>
      <w:r w:rsidR="006E75A0">
        <w:rPr>
          <w:sz w:val="24"/>
          <w:szCs w:val="24"/>
        </w:rPr>
        <w:t>für 1 Springform</w:t>
      </w:r>
      <w:r w:rsidR="00981728">
        <w:rPr>
          <w:sz w:val="24"/>
          <w:szCs w:val="24"/>
        </w:rPr>
        <w:t>):</w:t>
      </w:r>
    </w:p>
    <w:p w14:paraId="2243E233" w14:textId="50EBF0E7" w:rsidR="006E75A0" w:rsidRPr="00981728" w:rsidRDefault="006E75A0" w:rsidP="00580A12">
      <w:pPr>
        <w:jc w:val="both"/>
        <w:rPr>
          <w:i/>
          <w:iCs/>
          <w:sz w:val="24"/>
          <w:szCs w:val="24"/>
        </w:rPr>
      </w:pPr>
      <w:r w:rsidRPr="00981728">
        <w:rPr>
          <w:i/>
          <w:iCs/>
          <w:sz w:val="24"/>
          <w:szCs w:val="24"/>
        </w:rPr>
        <w:t>Für den Biskuitteig</w:t>
      </w:r>
    </w:p>
    <w:p w14:paraId="513F469D" w14:textId="3234F225" w:rsidR="006E75A0" w:rsidRDefault="006E75A0" w:rsidP="00580A12">
      <w:pPr>
        <w:jc w:val="both"/>
        <w:rPr>
          <w:sz w:val="24"/>
          <w:szCs w:val="24"/>
        </w:rPr>
      </w:pPr>
      <w:r>
        <w:rPr>
          <w:sz w:val="24"/>
          <w:szCs w:val="24"/>
        </w:rPr>
        <w:t>4 Eiweiß</w:t>
      </w:r>
    </w:p>
    <w:p w14:paraId="38EF9223" w14:textId="2101ED80" w:rsidR="006E75A0" w:rsidRDefault="006E75A0" w:rsidP="00580A12">
      <w:pPr>
        <w:jc w:val="both"/>
        <w:rPr>
          <w:sz w:val="24"/>
          <w:szCs w:val="24"/>
        </w:rPr>
      </w:pPr>
      <w:r>
        <w:rPr>
          <w:sz w:val="24"/>
          <w:szCs w:val="24"/>
        </w:rPr>
        <w:t>160 g Zucker</w:t>
      </w:r>
    </w:p>
    <w:p w14:paraId="5BDF8C86" w14:textId="4FC33F3D" w:rsidR="006E75A0" w:rsidRDefault="006E75A0" w:rsidP="00580A12">
      <w:pPr>
        <w:jc w:val="both"/>
        <w:rPr>
          <w:sz w:val="24"/>
          <w:szCs w:val="24"/>
        </w:rPr>
      </w:pPr>
      <w:r>
        <w:rPr>
          <w:sz w:val="24"/>
          <w:szCs w:val="24"/>
        </w:rPr>
        <w:t>4 Eigelb</w:t>
      </w:r>
    </w:p>
    <w:p w14:paraId="0033C4A5" w14:textId="19BA85B4" w:rsidR="006E75A0" w:rsidRDefault="006E75A0" w:rsidP="00580A12">
      <w:pPr>
        <w:jc w:val="both"/>
        <w:rPr>
          <w:sz w:val="24"/>
          <w:szCs w:val="24"/>
        </w:rPr>
      </w:pPr>
      <w:r>
        <w:rPr>
          <w:sz w:val="24"/>
          <w:szCs w:val="24"/>
        </w:rPr>
        <w:t>125 g Mehl</w:t>
      </w:r>
    </w:p>
    <w:p w14:paraId="7E0DE777" w14:textId="07146444" w:rsidR="006E75A0" w:rsidRDefault="00CE0900" w:rsidP="00580A12">
      <w:pPr>
        <w:jc w:val="both"/>
        <w:rPr>
          <w:sz w:val="24"/>
          <w:szCs w:val="24"/>
        </w:rPr>
      </w:pPr>
      <w:r>
        <w:rPr>
          <w:sz w:val="24"/>
          <w:szCs w:val="24"/>
        </w:rPr>
        <w:t>75 g Mondamin</w:t>
      </w:r>
    </w:p>
    <w:p w14:paraId="3DC929B7" w14:textId="10579A56" w:rsidR="00CE0900" w:rsidRDefault="00CE0900" w:rsidP="00580A12">
      <w:pPr>
        <w:jc w:val="both"/>
        <w:rPr>
          <w:sz w:val="24"/>
          <w:szCs w:val="24"/>
        </w:rPr>
      </w:pPr>
    </w:p>
    <w:p w14:paraId="42608AD3" w14:textId="5CD12DA4" w:rsidR="00CE0900" w:rsidRPr="00981728" w:rsidRDefault="00CE0900" w:rsidP="00580A12">
      <w:pPr>
        <w:jc w:val="both"/>
        <w:rPr>
          <w:i/>
          <w:iCs/>
          <w:sz w:val="24"/>
          <w:szCs w:val="24"/>
        </w:rPr>
      </w:pPr>
      <w:r w:rsidRPr="00981728">
        <w:rPr>
          <w:i/>
          <w:iCs/>
          <w:sz w:val="24"/>
          <w:szCs w:val="24"/>
        </w:rPr>
        <w:t>Für die Füllung:</w:t>
      </w:r>
    </w:p>
    <w:p w14:paraId="56E537BE" w14:textId="695DAAAF" w:rsidR="00CE0900" w:rsidRDefault="00CE0900" w:rsidP="00580A12">
      <w:pPr>
        <w:jc w:val="both"/>
        <w:rPr>
          <w:sz w:val="24"/>
          <w:szCs w:val="24"/>
        </w:rPr>
      </w:pPr>
      <w:r>
        <w:rPr>
          <w:sz w:val="24"/>
          <w:szCs w:val="24"/>
        </w:rPr>
        <w:t>500 g Naturjoghurt</w:t>
      </w:r>
    </w:p>
    <w:p w14:paraId="7E1E5ECE" w14:textId="58C35BA4" w:rsidR="00CE0900" w:rsidRDefault="00CE0900" w:rsidP="00580A12">
      <w:pPr>
        <w:jc w:val="both"/>
        <w:rPr>
          <w:sz w:val="24"/>
          <w:szCs w:val="24"/>
        </w:rPr>
      </w:pPr>
      <w:r>
        <w:rPr>
          <w:sz w:val="24"/>
          <w:szCs w:val="24"/>
        </w:rPr>
        <w:t>Saft ½ Zitrone</w:t>
      </w:r>
    </w:p>
    <w:p w14:paraId="596EA445" w14:textId="153BA85D" w:rsidR="00CE0900" w:rsidRDefault="00CE0900" w:rsidP="00580A12">
      <w:pPr>
        <w:jc w:val="both"/>
        <w:rPr>
          <w:sz w:val="24"/>
          <w:szCs w:val="24"/>
        </w:rPr>
      </w:pPr>
      <w:r>
        <w:rPr>
          <w:sz w:val="24"/>
          <w:szCs w:val="24"/>
        </w:rPr>
        <w:t>1 Päckchen Vanillezucker</w:t>
      </w:r>
    </w:p>
    <w:p w14:paraId="7A75713C" w14:textId="512CCCD7" w:rsidR="00CE0900" w:rsidRDefault="00CE0900" w:rsidP="00580A12">
      <w:pPr>
        <w:jc w:val="both"/>
        <w:rPr>
          <w:sz w:val="24"/>
          <w:szCs w:val="24"/>
        </w:rPr>
      </w:pPr>
      <w:r>
        <w:rPr>
          <w:sz w:val="24"/>
          <w:szCs w:val="24"/>
        </w:rPr>
        <w:t>2 EL gemahlene Gelatine</w:t>
      </w:r>
    </w:p>
    <w:p w14:paraId="30795095" w14:textId="04ADA75A" w:rsidR="00CE0900" w:rsidRDefault="00CE0900" w:rsidP="00580A12">
      <w:pPr>
        <w:jc w:val="both"/>
        <w:rPr>
          <w:sz w:val="24"/>
          <w:szCs w:val="24"/>
        </w:rPr>
      </w:pPr>
      <w:r>
        <w:rPr>
          <w:sz w:val="24"/>
          <w:szCs w:val="24"/>
        </w:rPr>
        <w:t>¾ l Sahne</w:t>
      </w:r>
    </w:p>
    <w:p w14:paraId="4E8E0D59" w14:textId="51AA6B41" w:rsidR="00CE0900" w:rsidRDefault="00CE0900" w:rsidP="00580A12">
      <w:pPr>
        <w:jc w:val="both"/>
        <w:rPr>
          <w:sz w:val="24"/>
          <w:szCs w:val="24"/>
        </w:rPr>
      </w:pPr>
      <w:r>
        <w:rPr>
          <w:sz w:val="24"/>
          <w:szCs w:val="24"/>
        </w:rPr>
        <w:t>250 g Himbeeren</w:t>
      </w:r>
    </w:p>
    <w:p w14:paraId="21FD7DC1" w14:textId="77777777" w:rsidR="001F2B43" w:rsidRDefault="001F2B43" w:rsidP="00580A12">
      <w:pPr>
        <w:jc w:val="both"/>
        <w:rPr>
          <w:sz w:val="24"/>
          <w:szCs w:val="24"/>
        </w:rPr>
      </w:pPr>
    </w:p>
    <w:p w14:paraId="43679D97" w14:textId="0FB73435" w:rsidR="00981728" w:rsidRDefault="00981728" w:rsidP="00580A12">
      <w:pPr>
        <w:jc w:val="both"/>
        <w:rPr>
          <w:sz w:val="24"/>
          <w:szCs w:val="24"/>
        </w:rPr>
      </w:pPr>
      <w:r>
        <w:rPr>
          <w:sz w:val="24"/>
          <w:szCs w:val="24"/>
        </w:rPr>
        <w:t>Zubereitung:</w:t>
      </w:r>
    </w:p>
    <w:p w14:paraId="3FF5917A" w14:textId="1AC6C645" w:rsidR="001F2B43" w:rsidRPr="00F754EF" w:rsidRDefault="001F2B43" w:rsidP="00B40E8C">
      <w:pPr>
        <w:pStyle w:val="ListParagraph"/>
        <w:numPr>
          <w:ilvl w:val="0"/>
          <w:numId w:val="1080"/>
        </w:numPr>
        <w:spacing w:after="120"/>
        <w:ind w:left="714" w:hanging="357"/>
        <w:contextualSpacing w:val="0"/>
        <w:jc w:val="both"/>
        <w:rPr>
          <w:sz w:val="24"/>
          <w:szCs w:val="24"/>
        </w:rPr>
      </w:pPr>
      <w:r w:rsidRPr="00F754EF">
        <w:rPr>
          <w:sz w:val="24"/>
          <w:szCs w:val="24"/>
        </w:rPr>
        <w:t>Für den Biskuitb</w:t>
      </w:r>
      <w:r w:rsidR="00F754EF" w:rsidRPr="00F754EF">
        <w:rPr>
          <w:sz w:val="24"/>
          <w:szCs w:val="24"/>
        </w:rPr>
        <w:t>o</w:t>
      </w:r>
      <w:r w:rsidRPr="00F754EF">
        <w:rPr>
          <w:sz w:val="24"/>
          <w:szCs w:val="24"/>
        </w:rPr>
        <w:t>den die Eiweiße sehr steif schlagen, den Zucker einrieseln lassen und das Ei</w:t>
      </w:r>
      <w:r w:rsidR="00F754EF" w:rsidRPr="00F754EF">
        <w:rPr>
          <w:sz w:val="24"/>
          <w:szCs w:val="24"/>
        </w:rPr>
        <w:t>g</w:t>
      </w:r>
      <w:r w:rsidRPr="00F754EF">
        <w:rPr>
          <w:sz w:val="24"/>
          <w:szCs w:val="24"/>
        </w:rPr>
        <w:t>elb unterrühren.</w:t>
      </w:r>
    </w:p>
    <w:p w14:paraId="39657772" w14:textId="6AD06BF0" w:rsidR="001F2B43" w:rsidRPr="00F754EF" w:rsidRDefault="001F2B43" w:rsidP="00B40E8C">
      <w:pPr>
        <w:pStyle w:val="ListParagraph"/>
        <w:numPr>
          <w:ilvl w:val="0"/>
          <w:numId w:val="1080"/>
        </w:numPr>
        <w:spacing w:after="120"/>
        <w:ind w:left="714" w:hanging="357"/>
        <w:contextualSpacing w:val="0"/>
        <w:jc w:val="both"/>
        <w:rPr>
          <w:sz w:val="24"/>
          <w:szCs w:val="24"/>
        </w:rPr>
      </w:pPr>
      <w:r w:rsidRPr="00F754EF">
        <w:rPr>
          <w:sz w:val="24"/>
          <w:szCs w:val="24"/>
        </w:rPr>
        <w:t>Mehl und Mondamin m</w:t>
      </w:r>
      <w:r w:rsidR="00AA2611" w:rsidRPr="00F754EF">
        <w:rPr>
          <w:sz w:val="24"/>
          <w:szCs w:val="24"/>
        </w:rPr>
        <w:t xml:space="preserve">ischen und auf die Eiermasse sieben und vorsichtig unterheben. Die Biskuitmasse in eine mit Backfolie ausgelegte Backform füllen, </w:t>
      </w:r>
      <w:r w:rsidR="007C3C87" w:rsidRPr="00F754EF">
        <w:rPr>
          <w:sz w:val="24"/>
          <w:szCs w:val="24"/>
        </w:rPr>
        <w:t>glattstreichen</w:t>
      </w:r>
      <w:r w:rsidR="00AA2611" w:rsidRPr="00F754EF">
        <w:rPr>
          <w:sz w:val="24"/>
          <w:szCs w:val="24"/>
        </w:rPr>
        <w:t xml:space="preserve"> und bei 180 Grad 30 Minuten backen.</w:t>
      </w:r>
    </w:p>
    <w:p w14:paraId="5504C514" w14:textId="5E193FB8" w:rsidR="00AA2611" w:rsidRPr="00F754EF" w:rsidRDefault="00AA2611" w:rsidP="00B40E8C">
      <w:pPr>
        <w:pStyle w:val="ListParagraph"/>
        <w:numPr>
          <w:ilvl w:val="0"/>
          <w:numId w:val="1080"/>
        </w:numPr>
        <w:spacing w:after="120"/>
        <w:ind w:left="714" w:hanging="357"/>
        <w:contextualSpacing w:val="0"/>
        <w:jc w:val="both"/>
        <w:rPr>
          <w:sz w:val="24"/>
          <w:szCs w:val="24"/>
        </w:rPr>
      </w:pPr>
      <w:r w:rsidRPr="00F754EF">
        <w:rPr>
          <w:sz w:val="24"/>
          <w:szCs w:val="24"/>
        </w:rPr>
        <w:t xml:space="preserve">Den ausgekühlten Biskuit in der </w:t>
      </w:r>
      <w:r w:rsidR="00F754EF" w:rsidRPr="00F754EF">
        <w:rPr>
          <w:sz w:val="24"/>
          <w:szCs w:val="24"/>
        </w:rPr>
        <w:t>M</w:t>
      </w:r>
      <w:r w:rsidRPr="00F754EF">
        <w:rPr>
          <w:sz w:val="24"/>
          <w:szCs w:val="24"/>
        </w:rPr>
        <w:t>itte durchschneiden</w:t>
      </w:r>
      <w:r w:rsidR="005848CC" w:rsidRPr="00F754EF">
        <w:rPr>
          <w:sz w:val="24"/>
          <w:szCs w:val="24"/>
        </w:rPr>
        <w:t>. Den unteren Boden auf eine Tortenplatte legen und einen hohen Tortenring mit 1 cm Abstand zum Rand um den Boden legen.</w:t>
      </w:r>
    </w:p>
    <w:p w14:paraId="0FCEE442" w14:textId="6A66FECF" w:rsidR="005848CC" w:rsidRPr="00F754EF" w:rsidRDefault="005848CC" w:rsidP="00B40E8C">
      <w:pPr>
        <w:pStyle w:val="ListParagraph"/>
        <w:numPr>
          <w:ilvl w:val="0"/>
          <w:numId w:val="1080"/>
        </w:numPr>
        <w:spacing w:after="120"/>
        <w:ind w:left="714" w:hanging="357"/>
        <w:contextualSpacing w:val="0"/>
        <w:jc w:val="both"/>
        <w:rPr>
          <w:sz w:val="24"/>
          <w:szCs w:val="24"/>
        </w:rPr>
      </w:pPr>
      <w:r w:rsidRPr="00F754EF">
        <w:rPr>
          <w:sz w:val="24"/>
          <w:szCs w:val="24"/>
        </w:rPr>
        <w:t xml:space="preserve">Für die Füllung </w:t>
      </w:r>
      <w:r w:rsidR="0019095C" w:rsidRPr="00F754EF">
        <w:rPr>
          <w:sz w:val="24"/>
          <w:szCs w:val="24"/>
        </w:rPr>
        <w:t>Joghurt, Zitrone</w:t>
      </w:r>
      <w:r w:rsidR="00F754EF" w:rsidRPr="00F754EF">
        <w:rPr>
          <w:sz w:val="24"/>
          <w:szCs w:val="24"/>
        </w:rPr>
        <w:t>n</w:t>
      </w:r>
      <w:r w:rsidR="0019095C" w:rsidRPr="00F754EF">
        <w:rPr>
          <w:sz w:val="24"/>
          <w:szCs w:val="24"/>
        </w:rPr>
        <w:t>saft und Va</w:t>
      </w:r>
      <w:r w:rsidR="00F754EF" w:rsidRPr="00F754EF">
        <w:rPr>
          <w:sz w:val="24"/>
          <w:szCs w:val="24"/>
        </w:rPr>
        <w:t>ni</w:t>
      </w:r>
      <w:r w:rsidR="0019095C" w:rsidRPr="00F754EF">
        <w:rPr>
          <w:sz w:val="24"/>
          <w:szCs w:val="24"/>
        </w:rPr>
        <w:t xml:space="preserve">llezucker verrühren. Gelatine auflösen und unterrühren. Sahne steif schlagen und unterheben und die </w:t>
      </w:r>
      <w:r w:rsidR="00F754EF" w:rsidRPr="00F754EF">
        <w:rPr>
          <w:sz w:val="24"/>
          <w:szCs w:val="24"/>
        </w:rPr>
        <w:t xml:space="preserve">Himbeeren vorsichtig untermischen. </w:t>
      </w:r>
    </w:p>
    <w:p w14:paraId="3EF91480" w14:textId="711D8EF6" w:rsidR="008834BB" w:rsidRDefault="00F754EF" w:rsidP="00B40E8C">
      <w:pPr>
        <w:pStyle w:val="ListParagraph"/>
        <w:numPr>
          <w:ilvl w:val="0"/>
          <w:numId w:val="1080"/>
        </w:numPr>
        <w:spacing w:after="120"/>
        <w:ind w:left="714" w:hanging="357"/>
        <w:contextualSpacing w:val="0"/>
        <w:jc w:val="both"/>
        <w:rPr>
          <w:sz w:val="24"/>
          <w:szCs w:val="24"/>
        </w:rPr>
      </w:pPr>
      <w:r w:rsidRPr="00F754EF">
        <w:rPr>
          <w:sz w:val="24"/>
          <w:szCs w:val="24"/>
        </w:rPr>
        <w:lastRenderedPageBreak/>
        <w:t>Den Tortenring mit ½ der Masse füllen. Den zweiten B</w:t>
      </w:r>
      <w:r w:rsidR="00981728">
        <w:rPr>
          <w:sz w:val="24"/>
          <w:szCs w:val="24"/>
        </w:rPr>
        <w:t>o</w:t>
      </w:r>
      <w:r w:rsidRPr="00F754EF">
        <w:rPr>
          <w:sz w:val="24"/>
          <w:szCs w:val="24"/>
        </w:rPr>
        <w:t xml:space="preserve">den drauflegen und etwas andrücken. Den Rest der Masse verteilen und </w:t>
      </w:r>
      <w:r w:rsidR="007C3C87" w:rsidRPr="00F754EF">
        <w:rPr>
          <w:sz w:val="24"/>
          <w:szCs w:val="24"/>
        </w:rPr>
        <w:t>glattstreichen</w:t>
      </w:r>
      <w:r w:rsidRPr="00F754EF">
        <w:rPr>
          <w:sz w:val="24"/>
          <w:szCs w:val="24"/>
        </w:rPr>
        <w:t>. Mindestens 2 Stunden auskühlen lassen.</w:t>
      </w:r>
    </w:p>
    <w:p w14:paraId="4B74D4E2" w14:textId="77777777" w:rsidR="008834BB" w:rsidRDefault="008834BB">
      <w:pPr>
        <w:rPr>
          <w:sz w:val="24"/>
          <w:szCs w:val="24"/>
        </w:rPr>
      </w:pPr>
      <w:r>
        <w:rPr>
          <w:sz w:val="24"/>
          <w:szCs w:val="24"/>
        </w:rPr>
        <w:br w:type="page"/>
      </w:r>
    </w:p>
    <w:p w14:paraId="7F49D2D6" w14:textId="59CCBF68" w:rsidR="00F754EF" w:rsidRDefault="008834BB" w:rsidP="00981728">
      <w:pPr>
        <w:pStyle w:val="Heading2"/>
        <w:spacing w:after="240"/>
      </w:pPr>
      <w:r>
        <w:lastRenderedPageBreak/>
        <w:t>Johannisbeerkuchen</w:t>
      </w:r>
      <w:r w:rsidR="00CF01C7">
        <w:rPr>
          <w:rStyle w:val="FootnoteReference"/>
        </w:rPr>
        <w:footnoteReference w:id="1679"/>
      </w:r>
      <w:r>
        <w:t xml:space="preserve"> </w:t>
      </w:r>
    </w:p>
    <w:p w14:paraId="1C89654F" w14:textId="53BDFD78" w:rsidR="008834BB" w:rsidRDefault="008834BB" w:rsidP="008834BB">
      <w:pPr>
        <w:jc w:val="both"/>
        <w:rPr>
          <w:sz w:val="24"/>
          <w:szCs w:val="24"/>
        </w:rPr>
      </w:pPr>
      <w:r w:rsidRPr="00981728">
        <w:rPr>
          <w:sz w:val="24"/>
          <w:szCs w:val="24"/>
          <w:u w:val="single"/>
        </w:rPr>
        <w:t>Zutaten</w:t>
      </w:r>
      <w:r>
        <w:rPr>
          <w:sz w:val="24"/>
          <w:szCs w:val="24"/>
        </w:rPr>
        <w:t xml:space="preserve"> </w:t>
      </w:r>
      <w:r w:rsidR="00981728">
        <w:rPr>
          <w:sz w:val="24"/>
          <w:szCs w:val="24"/>
        </w:rPr>
        <w:t>(</w:t>
      </w:r>
      <w:r>
        <w:rPr>
          <w:sz w:val="24"/>
          <w:szCs w:val="24"/>
        </w:rPr>
        <w:t>für 1 Springform</w:t>
      </w:r>
      <w:r w:rsidR="00981728">
        <w:rPr>
          <w:sz w:val="24"/>
          <w:szCs w:val="24"/>
        </w:rPr>
        <w:t>):</w:t>
      </w:r>
    </w:p>
    <w:p w14:paraId="5AFA93B3" w14:textId="0260DBD8" w:rsidR="008834BB" w:rsidRPr="00981728" w:rsidRDefault="008834BB" w:rsidP="008834BB">
      <w:pPr>
        <w:jc w:val="both"/>
        <w:rPr>
          <w:i/>
          <w:iCs/>
          <w:sz w:val="24"/>
          <w:szCs w:val="24"/>
        </w:rPr>
      </w:pPr>
      <w:r w:rsidRPr="00981728">
        <w:rPr>
          <w:i/>
          <w:iCs/>
          <w:sz w:val="24"/>
          <w:szCs w:val="24"/>
        </w:rPr>
        <w:t>Für den Teig</w:t>
      </w:r>
      <w:r w:rsidR="00EB1E60" w:rsidRPr="00981728">
        <w:rPr>
          <w:i/>
          <w:iCs/>
          <w:sz w:val="24"/>
          <w:szCs w:val="24"/>
        </w:rPr>
        <w:t>:</w:t>
      </w:r>
    </w:p>
    <w:p w14:paraId="6F91F86E" w14:textId="5C739AAB" w:rsidR="00EB1E60" w:rsidRDefault="00EB1E60" w:rsidP="008834BB">
      <w:pPr>
        <w:jc w:val="both"/>
        <w:rPr>
          <w:sz w:val="24"/>
          <w:szCs w:val="24"/>
        </w:rPr>
      </w:pPr>
      <w:r>
        <w:rPr>
          <w:sz w:val="24"/>
          <w:szCs w:val="24"/>
        </w:rPr>
        <w:t>300 g Mehl</w:t>
      </w:r>
    </w:p>
    <w:p w14:paraId="30163B72" w14:textId="5E181412" w:rsidR="00EB1E60" w:rsidRDefault="00EB1E60" w:rsidP="008834BB">
      <w:pPr>
        <w:jc w:val="both"/>
        <w:rPr>
          <w:sz w:val="24"/>
          <w:szCs w:val="24"/>
        </w:rPr>
      </w:pPr>
      <w:r>
        <w:rPr>
          <w:sz w:val="24"/>
          <w:szCs w:val="24"/>
        </w:rPr>
        <w:t>125 g kalte Butter</w:t>
      </w:r>
    </w:p>
    <w:p w14:paraId="5237CAC8" w14:textId="30D11291" w:rsidR="00EB1E60" w:rsidRDefault="00EB1E60" w:rsidP="008834BB">
      <w:pPr>
        <w:jc w:val="both"/>
        <w:rPr>
          <w:sz w:val="24"/>
          <w:szCs w:val="24"/>
        </w:rPr>
      </w:pPr>
      <w:r>
        <w:rPr>
          <w:sz w:val="24"/>
          <w:szCs w:val="24"/>
        </w:rPr>
        <w:t>100 g Zucker</w:t>
      </w:r>
    </w:p>
    <w:p w14:paraId="346187E7" w14:textId="51BE7CB4" w:rsidR="00EB1E60" w:rsidRDefault="00EB1E60" w:rsidP="008834BB">
      <w:pPr>
        <w:jc w:val="both"/>
        <w:rPr>
          <w:sz w:val="24"/>
          <w:szCs w:val="24"/>
        </w:rPr>
      </w:pPr>
      <w:r>
        <w:rPr>
          <w:sz w:val="24"/>
          <w:szCs w:val="24"/>
        </w:rPr>
        <w:t>1 Ei</w:t>
      </w:r>
    </w:p>
    <w:p w14:paraId="354E33DE" w14:textId="6EB9F61C" w:rsidR="00EB1E60" w:rsidRDefault="00EB1E60" w:rsidP="008834BB">
      <w:pPr>
        <w:jc w:val="both"/>
        <w:rPr>
          <w:sz w:val="24"/>
          <w:szCs w:val="24"/>
        </w:rPr>
      </w:pPr>
      <w:r>
        <w:rPr>
          <w:sz w:val="24"/>
          <w:szCs w:val="24"/>
        </w:rPr>
        <w:t>1 Prise Salz</w:t>
      </w:r>
    </w:p>
    <w:p w14:paraId="634E8BC7" w14:textId="77777777" w:rsidR="008834BB" w:rsidRDefault="008834BB" w:rsidP="008834BB">
      <w:pPr>
        <w:jc w:val="both"/>
        <w:rPr>
          <w:sz w:val="24"/>
          <w:szCs w:val="24"/>
        </w:rPr>
      </w:pPr>
    </w:p>
    <w:p w14:paraId="7D86596E" w14:textId="09B69B2F" w:rsidR="008834BB" w:rsidRPr="00981728" w:rsidRDefault="008834BB" w:rsidP="008834BB">
      <w:pPr>
        <w:jc w:val="both"/>
        <w:rPr>
          <w:i/>
          <w:iCs/>
          <w:sz w:val="24"/>
          <w:szCs w:val="24"/>
        </w:rPr>
      </w:pPr>
      <w:r w:rsidRPr="00981728">
        <w:rPr>
          <w:i/>
          <w:iCs/>
          <w:sz w:val="24"/>
          <w:szCs w:val="24"/>
        </w:rPr>
        <w:t>Für die Füllung:</w:t>
      </w:r>
    </w:p>
    <w:p w14:paraId="74F78FE7" w14:textId="164A47F8" w:rsidR="008834BB" w:rsidRDefault="008834BB" w:rsidP="008834BB">
      <w:pPr>
        <w:jc w:val="both"/>
        <w:rPr>
          <w:sz w:val="24"/>
          <w:szCs w:val="24"/>
        </w:rPr>
      </w:pPr>
      <w:r>
        <w:rPr>
          <w:sz w:val="24"/>
          <w:szCs w:val="24"/>
        </w:rPr>
        <w:t>3 Eigelb</w:t>
      </w:r>
    </w:p>
    <w:p w14:paraId="337CF2B2" w14:textId="3C0E5CD4" w:rsidR="008834BB" w:rsidRDefault="008834BB" w:rsidP="008834BB">
      <w:pPr>
        <w:jc w:val="both"/>
        <w:rPr>
          <w:sz w:val="24"/>
          <w:szCs w:val="24"/>
        </w:rPr>
      </w:pPr>
      <w:r>
        <w:rPr>
          <w:sz w:val="24"/>
          <w:szCs w:val="24"/>
        </w:rPr>
        <w:t>500 g Crème fraîche</w:t>
      </w:r>
    </w:p>
    <w:p w14:paraId="7CDB9E51" w14:textId="6F6FFFB4" w:rsidR="008834BB" w:rsidRDefault="008834BB" w:rsidP="008834BB">
      <w:pPr>
        <w:jc w:val="both"/>
        <w:rPr>
          <w:sz w:val="24"/>
          <w:szCs w:val="24"/>
        </w:rPr>
      </w:pPr>
      <w:r>
        <w:rPr>
          <w:sz w:val="24"/>
          <w:szCs w:val="24"/>
        </w:rPr>
        <w:t>100 g Zucker</w:t>
      </w:r>
    </w:p>
    <w:p w14:paraId="566129EF" w14:textId="040104D8" w:rsidR="008834BB" w:rsidRDefault="008834BB" w:rsidP="008834BB">
      <w:pPr>
        <w:jc w:val="both"/>
        <w:rPr>
          <w:sz w:val="24"/>
          <w:szCs w:val="24"/>
        </w:rPr>
      </w:pPr>
      <w:r>
        <w:rPr>
          <w:sz w:val="24"/>
          <w:szCs w:val="24"/>
        </w:rPr>
        <w:t>2 EL Vanillepudding</w:t>
      </w:r>
      <w:r w:rsidR="00F52A60">
        <w:rPr>
          <w:sz w:val="24"/>
          <w:szCs w:val="24"/>
        </w:rPr>
        <w:t>pulver</w:t>
      </w:r>
    </w:p>
    <w:p w14:paraId="02E9D5D8" w14:textId="3D233B08" w:rsidR="008834BB" w:rsidRDefault="008834BB" w:rsidP="008834BB">
      <w:pPr>
        <w:jc w:val="both"/>
        <w:rPr>
          <w:sz w:val="24"/>
          <w:szCs w:val="24"/>
        </w:rPr>
      </w:pPr>
      <w:r>
        <w:rPr>
          <w:sz w:val="24"/>
          <w:szCs w:val="24"/>
        </w:rPr>
        <w:t>500 g Johannisbeeren</w:t>
      </w:r>
    </w:p>
    <w:p w14:paraId="0D414031" w14:textId="77777777" w:rsidR="008834BB" w:rsidRDefault="008834BB" w:rsidP="008834BB">
      <w:pPr>
        <w:jc w:val="both"/>
        <w:rPr>
          <w:sz w:val="24"/>
          <w:szCs w:val="24"/>
        </w:rPr>
      </w:pPr>
    </w:p>
    <w:p w14:paraId="40098E21" w14:textId="31BEEBED" w:rsidR="008834BB" w:rsidRPr="00981728" w:rsidRDefault="008834BB" w:rsidP="008834BB">
      <w:pPr>
        <w:jc w:val="both"/>
        <w:rPr>
          <w:i/>
          <w:iCs/>
          <w:sz w:val="24"/>
          <w:szCs w:val="24"/>
        </w:rPr>
      </w:pPr>
      <w:r w:rsidRPr="00981728">
        <w:rPr>
          <w:i/>
          <w:iCs/>
          <w:sz w:val="24"/>
          <w:szCs w:val="24"/>
        </w:rPr>
        <w:t>Für das Baiser</w:t>
      </w:r>
    </w:p>
    <w:p w14:paraId="241CE41A" w14:textId="7F6AD058" w:rsidR="008834BB" w:rsidRDefault="008834BB" w:rsidP="008834BB">
      <w:pPr>
        <w:jc w:val="both"/>
        <w:rPr>
          <w:sz w:val="24"/>
          <w:szCs w:val="24"/>
        </w:rPr>
      </w:pPr>
      <w:r>
        <w:rPr>
          <w:sz w:val="24"/>
          <w:szCs w:val="24"/>
        </w:rPr>
        <w:t>3 Eiweiß</w:t>
      </w:r>
    </w:p>
    <w:p w14:paraId="69E28F3C" w14:textId="4933F22A" w:rsidR="008834BB" w:rsidRDefault="008834BB" w:rsidP="008834BB">
      <w:pPr>
        <w:jc w:val="both"/>
        <w:rPr>
          <w:sz w:val="24"/>
          <w:szCs w:val="24"/>
        </w:rPr>
      </w:pPr>
      <w:r>
        <w:rPr>
          <w:sz w:val="24"/>
          <w:szCs w:val="24"/>
        </w:rPr>
        <w:t>150 g Zucker</w:t>
      </w:r>
    </w:p>
    <w:p w14:paraId="2B5A73B8" w14:textId="06D368CC" w:rsidR="008834BB" w:rsidRDefault="008834BB" w:rsidP="008834BB">
      <w:pPr>
        <w:jc w:val="both"/>
        <w:rPr>
          <w:sz w:val="24"/>
          <w:szCs w:val="24"/>
        </w:rPr>
      </w:pPr>
      <w:r>
        <w:rPr>
          <w:sz w:val="24"/>
          <w:szCs w:val="24"/>
        </w:rPr>
        <w:t>150 g gemah</w:t>
      </w:r>
      <w:r w:rsidR="00EB1E60">
        <w:rPr>
          <w:sz w:val="24"/>
          <w:szCs w:val="24"/>
        </w:rPr>
        <w:t>l</w:t>
      </w:r>
      <w:r>
        <w:rPr>
          <w:sz w:val="24"/>
          <w:szCs w:val="24"/>
        </w:rPr>
        <w:t>ene Haselnüsse</w:t>
      </w:r>
    </w:p>
    <w:p w14:paraId="7ECA5E27" w14:textId="77777777" w:rsidR="008834BB" w:rsidRDefault="008834BB" w:rsidP="008834BB">
      <w:pPr>
        <w:jc w:val="both"/>
        <w:rPr>
          <w:sz w:val="24"/>
          <w:szCs w:val="24"/>
        </w:rPr>
      </w:pPr>
    </w:p>
    <w:p w14:paraId="526FFCA3" w14:textId="350C84CA" w:rsidR="00981728" w:rsidRPr="008834BB" w:rsidRDefault="00981728" w:rsidP="008834BB">
      <w:pPr>
        <w:jc w:val="both"/>
        <w:rPr>
          <w:sz w:val="24"/>
          <w:szCs w:val="24"/>
        </w:rPr>
      </w:pPr>
      <w:r>
        <w:rPr>
          <w:sz w:val="24"/>
          <w:szCs w:val="24"/>
        </w:rPr>
        <w:t>Zubereitung:</w:t>
      </w:r>
    </w:p>
    <w:p w14:paraId="43E4ACB4" w14:textId="7A97DFD0" w:rsidR="00F52A60" w:rsidRPr="00F52A60" w:rsidRDefault="00EB1E60" w:rsidP="00B40E8C">
      <w:pPr>
        <w:pStyle w:val="ListParagraph"/>
        <w:numPr>
          <w:ilvl w:val="0"/>
          <w:numId w:val="1081"/>
        </w:numPr>
        <w:spacing w:after="120"/>
        <w:ind w:left="714" w:hanging="357"/>
        <w:contextualSpacing w:val="0"/>
        <w:jc w:val="both"/>
        <w:rPr>
          <w:sz w:val="24"/>
          <w:szCs w:val="24"/>
        </w:rPr>
      </w:pPr>
      <w:r w:rsidRPr="00F52A60">
        <w:rPr>
          <w:sz w:val="24"/>
          <w:szCs w:val="24"/>
        </w:rPr>
        <w:t xml:space="preserve">Für den </w:t>
      </w:r>
      <w:r w:rsidR="00F52A60" w:rsidRPr="00F52A60">
        <w:rPr>
          <w:sz w:val="24"/>
          <w:szCs w:val="24"/>
        </w:rPr>
        <w:t>T</w:t>
      </w:r>
      <w:r w:rsidRPr="00F52A60">
        <w:rPr>
          <w:sz w:val="24"/>
          <w:szCs w:val="24"/>
        </w:rPr>
        <w:t>eig alle Zutaten rasch verkneten und ca. ½ Stunde im Kühlschrank ruhen lassen. Mit etwas Mehl dünn ausrollen und eine eingefettete Form mit dem Teig auskleiden.</w:t>
      </w:r>
    </w:p>
    <w:p w14:paraId="16F9E463" w14:textId="77777777" w:rsidR="00F52A60" w:rsidRPr="00F52A60" w:rsidRDefault="00F52A60" w:rsidP="00B40E8C">
      <w:pPr>
        <w:pStyle w:val="ListParagraph"/>
        <w:numPr>
          <w:ilvl w:val="0"/>
          <w:numId w:val="1081"/>
        </w:numPr>
        <w:spacing w:after="120"/>
        <w:ind w:left="714" w:hanging="357"/>
        <w:contextualSpacing w:val="0"/>
        <w:jc w:val="both"/>
        <w:rPr>
          <w:sz w:val="24"/>
          <w:szCs w:val="24"/>
        </w:rPr>
      </w:pPr>
      <w:r w:rsidRPr="00F52A60">
        <w:rPr>
          <w:sz w:val="24"/>
          <w:szCs w:val="24"/>
        </w:rPr>
        <w:t>Für die Füllung Eigelb, Crème fraîche, Zucker und Vanillepuddingpulver verrühren. Die Johannisbeeren unterrühren. Die Füllung auf dem Teig verteilen und bei 180 Grad ca. 40 Minuten vorbacken.</w:t>
      </w:r>
    </w:p>
    <w:p w14:paraId="425E19AE" w14:textId="3939C41B" w:rsidR="00F52A60" w:rsidRPr="00F52A60" w:rsidRDefault="00F52A60" w:rsidP="00B40E8C">
      <w:pPr>
        <w:pStyle w:val="ListParagraph"/>
        <w:numPr>
          <w:ilvl w:val="0"/>
          <w:numId w:val="1081"/>
        </w:numPr>
        <w:spacing w:after="120"/>
        <w:ind w:left="714" w:hanging="357"/>
        <w:contextualSpacing w:val="0"/>
        <w:jc w:val="both"/>
        <w:rPr>
          <w:sz w:val="24"/>
          <w:szCs w:val="24"/>
        </w:rPr>
      </w:pPr>
      <w:r w:rsidRPr="00F52A60">
        <w:rPr>
          <w:sz w:val="24"/>
          <w:szCs w:val="24"/>
        </w:rPr>
        <w:lastRenderedPageBreak/>
        <w:t>Für das Baiser die Eiweiße steif schlagen und en Zucker langsam einrieseln lassen. Die Haselnüsse unterheben. Die Baisermasse auf den vorgebackenen Kuchen streichen und weitere 20 Minuten backen.</w:t>
      </w:r>
    </w:p>
    <w:p w14:paraId="4CCD107F" w14:textId="3B902103" w:rsidR="00377AAB" w:rsidRDefault="00776197">
      <w:pPr>
        <w:rPr>
          <w:sz w:val="24"/>
          <w:szCs w:val="24"/>
        </w:rPr>
      </w:pPr>
      <w:r w:rsidRPr="00580A12">
        <w:rPr>
          <w:sz w:val="24"/>
          <w:szCs w:val="24"/>
        </w:rPr>
        <w:br w:type="page"/>
      </w:r>
    </w:p>
    <w:p w14:paraId="012CB67A" w14:textId="15E6A5A5" w:rsidR="00776197" w:rsidRDefault="00377AAB" w:rsidP="00981728">
      <w:pPr>
        <w:pStyle w:val="Heading2"/>
        <w:spacing w:after="240"/>
      </w:pPr>
      <w:r>
        <w:lastRenderedPageBreak/>
        <w:t>Heidelbeerkuchen</w:t>
      </w:r>
      <w:r w:rsidR="00B0511A">
        <w:rPr>
          <w:rStyle w:val="FootnoteReference"/>
        </w:rPr>
        <w:footnoteReference w:id="1680"/>
      </w:r>
      <w:r>
        <w:t xml:space="preserve"> </w:t>
      </w:r>
    </w:p>
    <w:p w14:paraId="2839B78F" w14:textId="00F37DDE" w:rsidR="00377AAB" w:rsidRDefault="00377AAB">
      <w:pPr>
        <w:rPr>
          <w:sz w:val="24"/>
          <w:szCs w:val="24"/>
        </w:rPr>
      </w:pPr>
      <w:r w:rsidRPr="00981728">
        <w:rPr>
          <w:sz w:val="24"/>
          <w:szCs w:val="24"/>
          <w:u w:val="single"/>
        </w:rPr>
        <w:t>Zutaten</w:t>
      </w:r>
      <w:r>
        <w:rPr>
          <w:sz w:val="24"/>
          <w:szCs w:val="24"/>
        </w:rPr>
        <w:t xml:space="preserve"> </w:t>
      </w:r>
      <w:r w:rsidR="00981728">
        <w:rPr>
          <w:sz w:val="24"/>
          <w:szCs w:val="24"/>
        </w:rPr>
        <w:t>(</w:t>
      </w:r>
      <w:r>
        <w:rPr>
          <w:sz w:val="24"/>
          <w:szCs w:val="24"/>
        </w:rPr>
        <w:t>für 1 Springform</w:t>
      </w:r>
      <w:r w:rsidR="00981728">
        <w:rPr>
          <w:sz w:val="24"/>
          <w:szCs w:val="24"/>
        </w:rPr>
        <w:t>):</w:t>
      </w:r>
    </w:p>
    <w:p w14:paraId="3569BB57" w14:textId="5F85877A" w:rsidR="00377AAB" w:rsidRPr="00981728" w:rsidRDefault="00377AAB">
      <w:pPr>
        <w:rPr>
          <w:i/>
          <w:iCs/>
          <w:sz w:val="24"/>
          <w:szCs w:val="24"/>
        </w:rPr>
      </w:pPr>
      <w:r w:rsidRPr="00981728">
        <w:rPr>
          <w:i/>
          <w:iCs/>
          <w:sz w:val="24"/>
          <w:szCs w:val="24"/>
        </w:rPr>
        <w:t xml:space="preserve">Für den </w:t>
      </w:r>
      <w:r w:rsidR="007C3C87" w:rsidRPr="00981728">
        <w:rPr>
          <w:i/>
          <w:iCs/>
          <w:sz w:val="24"/>
          <w:szCs w:val="24"/>
        </w:rPr>
        <w:t>Teig</w:t>
      </w:r>
      <w:r w:rsidRPr="00981728">
        <w:rPr>
          <w:i/>
          <w:iCs/>
          <w:sz w:val="24"/>
          <w:szCs w:val="24"/>
        </w:rPr>
        <w:t>:</w:t>
      </w:r>
    </w:p>
    <w:p w14:paraId="6FD67AA1" w14:textId="436754FC" w:rsidR="00377AAB" w:rsidRDefault="00377AAB">
      <w:pPr>
        <w:rPr>
          <w:sz w:val="24"/>
          <w:szCs w:val="24"/>
        </w:rPr>
      </w:pPr>
      <w:r>
        <w:rPr>
          <w:sz w:val="24"/>
          <w:szCs w:val="24"/>
        </w:rPr>
        <w:t>150 g weiche Butter</w:t>
      </w:r>
    </w:p>
    <w:p w14:paraId="5EAA1EE3" w14:textId="24AFF34B" w:rsidR="00377AAB" w:rsidRDefault="00377AAB">
      <w:pPr>
        <w:rPr>
          <w:sz w:val="24"/>
          <w:szCs w:val="24"/>
        </w:rPr>
      </w:pPr>
      <w:r>
        <w:rPr>
          <w:sz w:val="24"/>
          <w:szCs w:val="24"/>
        </w:rPr>
        <w:t>150 g Zucker</w:t>
      </w:r>
    </w:p>
    <w:p w14:paraId="04E484E8" w14:textId="41E02BB7" w:rsidR="00377AAB" w:rsidRDefault="00377AAB">
      <w:pPr>
        <w:rPr>
          <w:sz w:val="24"/>
          <w:szCs w:val="24"/>
        </w:rPr>
      </w:pPr>
      <w:r>
        <w:rPr>
          <w:sz w:val="24"/>
          <w:szCs w:val="24"/>
        </w:rPr>
        <w:t>1 Prise Salz</w:t>
      </w:r>
    </w:p>
    <w:p w14:paraId="4160A6A4" w14:textId="17BA196A" w:rsidR="00377AAB" w:rsidRDefault="00377AAB">
      <w:pPr>
        <w:rPr>
          <w:sz w:val="24"/>
          <w:szCs w:val="24"/>
        </w:rPr>
      </w:pPr>
      <w:r>
        <w:rPr>
          <w:sz w:val="24"/>
          <w:szCs w:val="24"/>
        </w:rPr>
        <w:t>1 Päckchen Vanillezucker</w:t>
      </w:r>
    </w:p>
    <w:p w14:paraId="6036CC5B" w14:textId="1CD09411" w:rsidR="00377AAB" w:rsidRDefault="002E2C8E">
      <w:pPr>
        <w:rPr>
          <w:sz w:val="24"/>
          <w:szCs w:val="24"/>
        </w:rPr>
      </w:pPr>
      <w:r>
        <w:rPr>
          <w:sz w:val="24"/>
          <w:szCs w:val="24"/>
        </w:rPr>
        <w:t>3 Eier</w:t>
      </w:r>
    </w:p>
    <w:p w14:paraId="3D2BA2AB" w14:textId="4D16F095" w:rsidR="002E2C8E" w:rsidRDefault="002E2C8E">
      <w:pPr>
        <w:rPr>
          <w:sz w:val="24"/>
          <w:szCs w:val="24"/>
        </w:rPr>
      </w:pPr>
      <w:r>
        <w:rPr>
          <w:sz w:val="24"/>
          <w:szCs w:val="24"/>
        </w:rPr>
        <w:t>250 g Mehl</w:t>
      </w:r>
    </w:p>
    <w:p w14:paraId="35DCA4A3" w14:textId="7BD78861" w:rsidR="002E2C8E" w:rsidRDefault="002E2C8E">
      <w:pPr>
        <w:rPr>
          <w:sz w:val="24"/>
          <w:szCs w:val="24"/>
        </w:rPr>
      </w:pPr>
      <w:r>
        <w:rPr>
          <w:sz w:val="24"/>
          <w:szCs w:val="24"/>
        </w:rPr>
        <w:t>½ Päckchen Backpulver</w:t>
      </w:r>
    </w:p>
    <w:p w14:paraId="5DAED274" w14:textId="77777777" w:rsidR="002E2C8E" w:rsidRDefault="002E2C8E">
      <w:pPr>
        <w:rPr>
          <w:sz w:val="24"/>
          <w:szCs w:val="24"/>
        </w:rPr>
      </w:pPr>
    </w:p>
    <w:p w14:paraId="3F735D66" w14:textId="1A8DF8EE" w:rsidR="002E2C8E" w:rsidRPr="00981728" w:rsidRDefault="002E2C8E">
      <w:pPr>
        <w:rPr>
          <w:i/>
          <w:iCs/>
          <w:sz w:val="24"/>
          <w:szCs w:val="24"/>
        </w:rPr>
      </w:pPr>
      <w:r w:rsidRPr="00981728">
        <w:rPr>
          <w:i/>
          <w:iCs/>
          <w:sz w:val="24"/>
          <w:szCs w:val="24"/>
        </w:rPr>
        <w:t>Für die Füllung:</w:t>
      </w:r>
    </w:p>
    <w:p w14:paraId="5A5CD2A7" w14:textId="799860C5" w:rsidR="002E2C8E" w:rsidRDefault="002E2C8E">
      <w:pPr>
        <w:rPr>
          <w:sz w:val="24"/>
          <w:szCs w:val="24"/>
        </w:rPr>
      </w:pPr>
      <w:r>
        <w:rPr>
          <w:sz w:val="24"/>
          <w:szCs w:val="24"/>
        </w:rPr>
        <w:t>500 g Heidelbeeren</w:t>
      </w:r>
    </w:p>
    <w:p w14:paraId="60DB2884" w14:textId="358EC6F6" w:rsidR="002E2C8E" w:rsidRPr="00981728" w:rsidRDefault="002E2C8E">
      <w:pPr>
        <w:rPr>
          <w:i/>
          <w:iCs/>
          <w:sz w:val="24"/>
          <w:szCs w:val="24"/>
        </w:rPr>
      </w:pPr>
      <w:r>
        <w:rPr>
          <w:sz w:val="24"/>
          <w:szCs w:val="24"/>
        </w:rPr>
        <w:br/>
      </w:r>
      <w:r w:rsidRPr="00981728">
        <w:rPr>
          <w:i/>
          <w:iCs/>
          <w:sz w:val="24"/>
          <w:szCs w:val="24"/>
        </w:rPr>
        <w:t>Für die Streusel:</w:t>
      </w:r>
    </w:p>
    <w:p w14:paraId="09FDB1CE" w14:textId="16060C29" w:rsidR="002E2C8E" w:rsidRDefault="002E2C8E">
      <w:pPr>
        <w:rPr>
          <w:sz w:val="24"/>
          <w:szCs w:val="24"/>
        </w:rPr>
      </w:pPr>
      <w:r>
        <w:rPr>
          <w:sz w:val="24"/>
          <w:szCs w:val="24"/>
        </w:rPr>
        <w:t>70 g Mehl</w:t>
      </w:r>
    </w:p>
    <w:p w14:paraId="725FB507" w14:textId="51CE8456" w:rsidR="002E2C8E" w:rsidRDefault="002E2C8E">
      <w:pPr>
        <w:rPr>
          <w:sz w:val="24"/>
          <w:szCs w:val="24"/>
        </w:rPr>
      </w:pPr>
      <w:r>
        <w:rPr>
          <w:sz w:val="24"/>
          <w:szCs w:val="24"/>
        </w:rPr>
        <w:t>70 g Zucker</w:t>
      </w:r>
    </w:p>
    <w:p w14:paraId="76AF062A" w14:textId="4D3AC617" w:rsidR="002E2C8E" w:rsidRDefault="002E2C8E">
      <w:pPr>
        <w:rPr>
          <w:sz w:val="24"/>
          <w:szCs w:val="24"/>
        </w:rPr>
      </w:pPr>
      <w:r>
        <w:rPr>
          <w:sz w:val="24"/>
          <w:szCs w:val="24"/>
        </w:rPr>
        <w:t>70 g kalte Butter</w:t>
      </w:r>
    </w:p>
    <w:p w14:paraId="1B848E62" w14:textId="77777777" w:rsidR="002E2C8E" w:rsidRDefault="002E2C8E">
      <w:pPr>
        <w:rPr>
          <w:sz w:val="24"/>
          <w:szCs w:val="24"/>
        </w:rPr>
      </w:pPr>
    </w:p>
    <w:p w14:paraId="148D78E8" w14:textId="339D2598" w:rsidR="00981728" w:rsidRDefault="00981728">
      <w:pPr>
        <w:rPr>
          <w:sz w:val="24"/>
          <w:szCs w:val="24"/>
        </w:rPr>
      </w:pPr>
      <w:r>
        <w:rPr>
          <w:sz w:val="24"/>
          <w:szCs w:val="24"/>
        </w:rPr>
        <w:t>Zubereitung:</w:t>
      </w:r>
    </w:p>
    <w:p w14:paraId="70F70AE8" w14:textId="6614FFD8" w:rsidR="002E2C8E" w:rsidRPr="009229A4" w:rsidRDefault="002E2C8E" w:rsidP="00B40E8C">
      <w:pPr>
        <w:pStyle w:val="ListParagraph"/>
        <w:numPr>
          <w:ilvl w:val="0"/>
          <w:numId w:val="1082"/>
        </w:numPr>
        <w:spacing w:after="120"/>
        <w:ind w:left="714" w:hanging="357"/>
        <w:contextualSpacing w:val="0"/>
        <w:jc w:val="both"/>
        <w:rPr>
          <w:sz w:val="24"/>
          <w:szCs w:val="24"/>
        </w:rPr>
      </w:pPr>
      <w:r w:rsidRPr="009229A4">
        <w:rPr>
          <w:sz w:val="24"/>
          <w:szCs w:val="24"/>
        </w:rPr>
        <w:t xml:space="preserve">Für den </w:t>
      </w:r>
      <w:r w:rsidR="009229A4" w:rsidRPr="009229A4">
        <w:rPr>
          <w:sz w:val="24"/>
          <w:szCs w:val="24"/>
        </w:rPr>
        <w:t>T</w:t>
      </w:r>
      <w:r w:rsidRPr="009229A4">
        <w:rPr>
          <w:sz w:val="24"/>
          <w:szCs w:val="24"/>
        </w:rPr>
        <w:t>eig Butter</w:t>
      </w:r>
      <w:r w:rsidR="009229A4" w:rsidRPr="009229A4">
        <w:rPr>
          <w:sz w:val="24"/>
          <w:szCs w:val="24"/>
        </w:rPr>
        <w:t>,</w:t>
      </w:r>
      <w:r w:rsidRPr="009229A4">
        <w:rPr>
          <w:sz w:val="24"/>
          <w:szCs w:val="24"/>
        </w:rPr>
        <w:t xml:space="preserve"> Zucker, Salz und Vanillezucker schaumig schlagen. Die </w:t>
      </w:r>
      <w:r w:rsidR="009229A4" w:rsidRPr="009229A4">
        <w:rPr>
          <w:sz w:val="24"/>
          <w:szCs w:val="24"/>
        </w:rPr>
        <w:t>Ei</w:t>
      </w:r>
      <w:r w:rsidRPr="009229A4">
        <w:rPr>
          <w:sz w:val="24"/>
          <w:szCs w:val="24"/>
        </w:rPr>
        <w:t>e</w:t>
      </w:r>
      <w:r w:rsidR="009229A4" w:rsidRPr="009229A4">
        <w:rPr>
          <w:sz w:val="24"/>
          <w:szCs w:val="24"/>
        </w:rPr>
        <w:t>r</w:t>
      </w:r>
      <w:r w:rsidRPr="009229A4">
        <w:rPr>
          <w:sz w:val="24"/>
          <w:szCs w:val="24"/>
        </w:rPr>
        <w:t xml:space="preserve">, das Mehl und das Backpulver unterrühren. Eine eingefettete Backform mit </w:t>
      </w:r>
      <w:r w:rsidR="009229A4" w:rsidRPr="009229A4">
        <w:rPr>
          <w:sz w:val="24"/>
          <w:szCs w:val="24"/>
        </w:rPr>
        <w:t>de</w:t>
      </w:r>
      <w:r w:rsidRPr="009229A4">
        <w:rPr>
          <w:sz w:val="24"/>
          <w:szCs w:val="24"/>
        </w:rPr>
        <w:t xml:space="preserve">m Rührteig füllen und </w:t>
      </w:r>
      <w:r w:rsidR="007C3C87" w:rsidRPr="009229A4">
        <w:rPr>
          <w:sz w:val="24"/>
          <w:szCs w:val="24"/>
        </w:rPr>
        <w:t>glattstreichen</w:t>
      </w:r>
      <w:r w:rsidRPr="009229A4">
        <w:rPr>
          <w:sz w:val="24"/>
          <w:szCs w:val="24"/>
        </w:rPr>
        <w:t>.</w:t>
      </w:r>
    </w:p>
    <w:p w14:paraId="246C6B0A" w14:textId="19235886" w:rsidR="002E2C8E" w:rsidRPr="009229A4" w:rsidRDefault="002E2C8E" w:rsidP="00B40E8C">
      <w:pPr>
        <w:pStyle w:val="ListParagraph"/>
        <w:numPr>
          <w:ilvl w:val="0"/>
          <w:numId w:val="1082"/>
        </w:numPr>
        <w:spacing w:after="120"/>
        <w:ind w:left="714" w:hanging="357"/>
        <w:contextualSpacing w:val="0"/>
        <w:jc w:val="both"/>
        <w:rPr>
          <w:sz w:val="24"/>
          <w:szCs w:val="24"/>
        </w:rPr>
      </w:pPr>
      <w:r w:rsidRPr="009229A4">
        <w:rPr>
          <w:sz w:val="24"/>
          <w:szCs w:val="24"/>
        </w:rPr>
        <w:t>Die Heidelbeeren auf dem Teig verteilen.</w:t>
      </w:r>
    </w:p>
    <w:p w14:paraId="53886BFE" w14:textId="61623E1B" w:rsidR="002E2C8E" w:rsidRPr="009229A4" w:rsidRDefault="009229A4" w:rsidP="00B40E8C">
      <w:pPr>
        <w:pStyle w:val="ListParagraph"/>
        <w:numPr>
          <w:ilvl w:val="0"/>
          <w:numId w:val="1082"/>
        </w:numPr>
        <w:spacing w:after="120"/>
        <w:ind w:left="714" w:hanging="357"/>
        <w:contextualSpacing w:val="0"/>
        <w:jc w:val="both"/>
        <w:rPr>
          <w:sz w:val="24"/>
          <w:szCs w:val="24"/>
        </w:rPr>
      </w:pPr>
      <w:r w:rsidRPr="009229A4">
        <w:rPr>
          <w:sz w:val="24"/>
          <w:szCs w:val="24"/>
        </w:rPr>
        <w:t xml:space="preserve">Mehl, Zucker und kalte Butter zu Streuseln verkneten und auf </w:t>
      </w:r>
      <w:r w:rsidR="00007B42">
        <w:rPr>
          <w:sz w:val="24"/>
          <w:szCs w:val="24"/>
        </w:rPr>
        <w:t>d</w:t>
      </w:r>
      <w:r w:rsidRPr="009229A4">
        <w:rPr>
          <w:sz w:val="24"/>
          <w:szCs w:val="24"/>
        </w:rPr>
        <w:t>e</w:t>
      </w:r>
      <w:r w:rsidR="00007B42">
        <w:rPr>
          <w:sz w:val="24"/>
          <w:szCs w:val="24"/>
        </w:rPr>
        <w:t>m</w:t>
      </w:r>
      <w:r w:rsidRPr="009229A4">
        <w:rPr>
          <w:sz w:val="24"/>
          <w:szCs w:val="24"/>
        </w:rPr>
        <w:t xml:space="preserve"> Kuchen mehr zum Rand hin verteilen.</w:t>
      </w:r>
    </w:p>
    <w:p w14:paraId="7CA6491E" w14:textId="698EAC4F" w:rsidR="009229A4" w:rsidRPr="009229A4" w:rsidRDefault="009229A4" w:rsidP="00B40E8C">
      <w:pPr>
        <w:pStyle w:val="ListParagraph"/>
        <w:numPr>
          <w:ilvl w:val="0"/>
          <w:numId w:val="1082"/>
        </w:numPr>
        <w:spacing w:after="120"/>
        <w:ind w:left="714" w:hanging="357"/>
        <w:contextualSpacing w:val="0"/>
        <w:jc w:val="both"/>
        <w:rPr>
          <w:sz w:val="24"/>
          <w:szCs w:val="24"/>
        </w:rPr>
      </w:pPr>
      <w:r w:rsidRPr="009229A4">
        <w:rPr>
          <w:sz w:val="24"/>
          <w:szCs w:val="24"/>
        </w:rPr>
        <w:t>Bei 180 Grad im vorgeheizten Ofen ca. 40 Minuten backen.</w:t>
      </w:r>
    </w:p>
    <w:p w14:paraId="2175517B" w14:textId="774075F8" w:rsidR="00527439" w:rsidRDefault="009229A4">
      <w:pPr>
        <w:rPr>
          <w:sz w:val="24"/>
          <w:szCs w:val="24"/>
        </w:rPr>
      </w:pPr>
      <w:r>
        <w:rPr>
          <w:sz w:val="24"/>
          <w:szCs w:val="24"/>
        </w:rPr>
        <w:br w:type="page"/>
      </w:r>
    </w:p>
    <w:p w14:paraId="69C7E8B1" w14:textId="5F5A17E8" w:rsidR="009229A4" w:rsidRDefault="00527439" w:rsidP="00981728">
      <w:pPr>
        <w:pStyle w:val="Heading2"/>
        <w:spacing w:after="240"/>
      </w:pPr>
      <w:r>
        <w:lastRenderedPageBreak/>
        <w:t>Italienischer Apfelkuchen (</w:t>
      </w:r>
      <w:r w:rsidR="00605A2A">
        <w:t xml:space="preserve">Dr. Oetker Rezepte-Heftle, </w:t>
      </w:r>
      <w:r w:rsidR="00A4687E">
        <w:t>S. 32)</w:t>
      </w:r>
    </w:p>
    <w:p w14:paraId="1707663F" w14:textId="24E0E155" w:rsidR="00A4687E" w:rsidRDefault="00A4687E">
      <w:pPr>
        <w:rPr>
          <w:sz w:val="24"/>
          <w:szCs w:val="24"/>
        </w:rPr>
      </w:pPr>
      <w:r w:rsidRPr="00981728">
        <w:rPr>
          <w:sz w:val="24"/>
          <w:szCs w:val="24"/>
          <w:u w:val="single"/>
        </w:rPr>
        <w:t>Zutaten</w:t>
      </w:r>
      <w:r>
        <w:rPr>
          <w:sz w:val="24"/>
          <w:szCs w:val="24"/>
        </w:rPr>
        <w:t xml:space="preserve"> </w:t>
      </w:r>
      <w:r w:rsidR="00981728">
        <w:rPr>
          <w:sz w:val="24"/>
          <w:szCs w:val="24"/>
        </w:rPr>
        <w:t>(</w:t>
      </w:r>
      <w:r>
        <w:rPr>
          <w:sz w:val="24"/>
          <w:szCs w:val="24"/>
        </w:rPr>
        <w:t>für 1 Springform</w:t>
      </w:r>
      <w:r w:rsidR="00981728">
        <w:rPr>
          <w:sz w:val="24"/>
          <w:szCs w:val="24"/>
        </w:rPr>
        <w:t>):</w:t>
      </w:r>
    </w:p>
    <w:p w14:paraId="47A9E757" w14:textId="136B87A6" w:rsidR="00A4687E" w:rsidRDefault="00A4687E">
      <w:pPr>
        <w:rPr>
          <w:sz w:val="24"/>
          <w:szCs w:val="24"/>
        </w:rPr>
      </w:pPr>
      <w:r>
        <w:rPr>
          <w:sz w:val="24"/>
          <w:szCs w:val="24"/>
        </w:rPr>
        <w:t>1, 5 kg Äpfel</w:t>
      </w:r>
    </w:p>
    <w:p w14:paraId="6975B0E6" w14:textId="771A0E6F" w:rsidR="00A4687E" w:rsidRDefault="00A4687E">
      <w:pPr>
        <w:rPr>
          <w:sz w:val="24"/>
          <w:szCs w:val="24"/>
        </w:rPr>
      </w:pPr>
      <w:r>
        <w:rPr>
          <w:sz w:val="24"/>
          <w:szCs w:val="24"/>
        </w:rPr>
        <w:t>Etwas Zitronensaft</w:t>
      </w:r>
    </w:p>
    <w:p w14:paraId="0DFAF683" w14:textId="77777777" w:rsidR="00A4687E" w:rsidRDefault="00A4687E">
      <w:pPr>
        <w:rPr>
          <w:sz w:val="24"/>
          <w:szCs w:val="24"/>
        </w:rPr>
      </w:pPr>
    </w:p>
    <w:p w14:paraId="108AE887" w14:textId="46FBA197" w:rsidR="00A4687E" w:rsidRPr="00981728" w:rsidRDefault="00A4687E">
      <w:pPr>
        <w:rPr>
          <w:i/>
          <w:iCs/>
          <w:sz w:val="24"/>
          <w:szCs w:val="24"/>
        </w:rPr>
      </w:pPr>
      <w:r w:rsidRPr="00981728">
        <w:rPr>
          <w:i/>
          <w:iCs/>
          <w:sz w:val="24"/>
          <w:szCs w:val="24"/>
        </w:rPr>
        <w:t>Für den Teig:</w:t>
      </w:r>
    </w:p>
    <w:p w14:paraId="76FD47DE" w14:textId="7DDF62FF" w:rsidR="00A4687E" w:rsidRDefault="00A4687E">
      <w:pPr>
        <w:rPr>
          <w:sz w:val="24"/>
          <w:szCs w:val="24"/>
        </w:rPr>
      </w:pPr>
      <w:r>
        <w:rPr>
          <w:sz w:val="24"/>
          <w:szCs w:val="24"/>
        </w:rPr>
        <w:t>100 g Butter</w:t>
      </w:r>
    </w:p>
    <w:p w14:paraId="5CDFCA76" w14:textId="06D91B2B" w:rsidR="00A4687E" w:rsidRDefault="00A4687E">
      <w:pPr>
        <w:rPr>
          <w:sz w:val="24"/>
          <w:szCs w:val="24"/>
        </w:rPr>
      </w:pPr>
      <w:r>
        <w:rPr>
          <w:sz w:val="24"/>
          <w:szCs w:val="24"/>
        </w:rPr>
        <w:t>4 Eier</w:t>
      </w:r>
    </w:p>
    <w:p w14:paraId="1735DFA4" w14:textId="2175D512" w:rsidR="00A4687E" w:rsidRDefault="00A4687E">
      <w:pPr>
        <w:rPr>
          <w:sz w:val="24"/>
          <w:szCs w:val="24"/>
        </w:rPr>
      </w:pPr>
      <w:r>
        <w:rPr>
          <w:sz w:val="24"/>
          <w:szCs w:val="24"/>
        </w:rPr>
        <w:t>150 g Zucker</w:t>
      </w:r>
    </w:p>
    <w:p w14:paraId="696620EA" w14:textId="4499762C" w:rsidR="00A4687E" w:rsidRDefault="00A4687E">
      <w:pPr>
        <w:rPr>
          <w:sz w:val="24"/>
          <w:szCs w:val="24"/>
        </w:rPr>
      </w:pPr>
      <w:r>
        <w:rPr>
          <w:sz w:val="24"/>
          <w:szCs w:val="24"/>
        </w:rPr>
        <w:t>1 Päckchen Vanillezucker</w:t>
      </w:r>
    </w:p>
    <w:p w14:paraId="4AC66EAF" w14:textId="07355DA2" w:rsidR="00D07BD9" w:rsidRDefault="00D07BD9">
      <w:pPr>
        <w:rPr>
          <w:sz w:val="24"/>
          <w:szCs w:val="24"/>
        </w:rPr>
      </w:pPr>
      <w:r>
        <w:rPr>
          <w:sz w:val="24"/>
          <w:szCs w:val="24"/>
        </w:rPr>
        <w:t>100 g Mehl</w:t>
      </w:r>
    </w:p>
    <w:p w14:paraId="6883648B" w14:textId="5EAB6B52" w:rsidR="00D07BD9" w:rsidRDefault="00D07BD9">
      <w:pPr>
        <w:rPr>
          <w:sz w:val="24"/>
          <w:szCs w:val="24"/>
        </w:rPr>
      </w:pPr>
      <w:r>
        <w:rPr>
          <w:sz w:val="24"/>
          <w:szCs w:val="24"/>
        </w:rPr>
        <w:t>2,5 TL Backpulver</w:t>
      </w:r>
    </w:p>
    <w:p w14:paraId="14964A20" w14:textId="06A5CEF7" w:rsidR="00D07BD9" w:rsidRDefault="00D07BD9">
      <w:pPr>
        <w:rPr>
          <w:sz w:val="24"/>
          <w:szCs w:val="24"/>
        </w:rPr>
      </w:pPr>
      <w:r>
        <w:rPr>
          <w:sz w:val="24"/>
          <w:szCs w:val="24"/>
        </w:rPr>
        <w:t>100 ml Milch</w:t>
      </w:r>
    </w:p>
    <w:p w14:paraId="2FAFE625" w14:textId="13F4768C" w:rsidR="00D07BD9" w:rsidRDefault="00D07BD9">
      <w:pPr>
        <w:rPr>
          <w:sz w:val="24"/>
          <w:szCs w:val="24"/>
        </w:rPr>
      </w:pPr>
      <w:r>
        <w:rPr>
          <w:sz w:val="24"/>
          <w:szCs w:val="24"/>
        </w:rPr>
        <w:t>Etwas Puderzucker zum Bestreuen</w:t>
      </w:r>
    </w:p>
    <w:p w14:paraId="262471D2" w14:textId="77777777" w:rsidR="00D07BD9" w:rsidRDefault="00D07BD9">
      <w:pPr>
        <w:rPr>
          <w:sz w:val="24"/>
          <w:szCs w:val="24"/>
        </w:rPr>
      </w:pPr>
    </w:p>
    <w:p w14:paraId="14C540CD" w14:textId="0932ACDB" w:rsidR="00981728" w:rsidRDefault="00981728">
      <w:pPr>
        <w:rPr>
          <w:sz w:val="24"/>
          <w:szCs w:val="24"/>
        </w:rPr>
      </w:pPr>
      <w:r>
        <w:rPr>
          <w:sz w:val="24"/>
          <w:szCs w:val="24"/>
        </w:rPr>
        <w:t>Zubereitung:</w:t>
      </w:r>
    </w:p>
    <w:p w14:paraId="35E2F7DD" w14:textId="4E195C5F" w:rsidR="00D07BD9" w:rsidRPr="008A6C0F" w:rsidRDefault="00D07BD9" w:rsidP="00B40E8C">
      <w:pPr>
        <w:pStyle w:val="ListParagraph"/>
        <w:numPr>
          <w:ilvl w:val="0"/>
          <w:numId w:val="1083"/>
        </w:numPr>
        <w:spacing w:after="120"/>
        <w:ind w:left="714" w:hanging="357"/>
        <w:contextualSpacing w:val="0"/>
        <w:jc w:val="both"/>
        <w:rPr>
          <w:sz w:val="24"/>
          <w:szCs w:val="24"/>
        </w:rPr>
      </w:pPr>
      <w:r w:rsidRPr="008A6C0F">
        <w:rPr>
          <w:sz w:val="24"/>
          <w:szCs w:val="24"/>
        </w:rPr>
        <w:t>Springform fetten und etwas ausmehlen.</w:t>
      </w:r>
    </w:p>
    <w:p w14:paraId="29A875BF" w14:textId="425FF6F5" w:rsidR="00D07BD9" w:rsidRPr="008A6C0F" w:rsidRDefault="00D07BD9" w:rsidP="00B40E8C">
      <w:pPr>
        <w:pStyle w:val="ListParagraph"/>
        <w:numPr>
          <w:ilvl w:val="0"/>
          <w:numId w:val="1083"/>
        </w:numPr>
        <w:spacing w:after="120"/>
        <w:ind w:left="714" w:hanging="357"/>
        <w:contextualSpacing w:val="0"/>
        <w:jc w:val="both"/>
        <w:rPr>
          <w:sz w:val="24"/>
          <w:szCs w:val="24"/>
        </w:rPr>
      </w:pPr>
      <w:r w:rsidRPr="008A6C0F">
        <w:rPr>
          <w:sz w:val="24"/>
          <w:szCs w:val="24"/>
        </w:rPr>
        <w:t xml:space="preserve">Für den </w:t>
      </w:r>
      <w:r w:rsidR="00DA57DE" w:rsidRPr="008A6C0F">
        <w:rPr>
          <w:sz w:val="24"/>
          <w:szCs w:val="24"/>
        </w:rPr>
        <w:t>T</w:t>
      </w:r>
      <w:r w:rsidRPr="008A6C0F">
        <w:rPr>
          <w:sz w:val="24"/>
          <w:szCs w:val="24"/>
        </w:rPr>
        <w:t>eig die Butter zerlassen</w:t>
      </w:r>
      <w:r w:rsidR="00CB5729" w:rsidRPr="008A6C0F">
        <w:rPr>
          <w:sz w:val="24"/>
          <w:szCs w:val="24"/>
        </w:rPr>
        <w:t>.</w:t>
      </w:r>
    </w:p>
    <w:p w14:paraId="59F0BC43" w14:textId="72EDEB3D" w:rsidR="00CB5729" w:rsidRPr="008A6C0F" w:rsidRDefault="00CB5729" w:rsidP="00B40E8C">
      <w:pPr>
        <w:pStyle w:val="ListParagraph"/>
        <w:numPr>
          <w:ilvl w:val="0"/>
          <w:numId w:val="1083"/>
        </w:numPr>
        <w:spacing w:after="120"/>
        <w:ind w:left="714" w:hanging="357"/>
        <w:contextualSpacing w:val="0"/>
        <w:jc w:val="both"/>
        <w:rPr>
          <w:sz w:val="24"/>
          <w:szCs w:val="24"/>
        </w:rPr>
      </w:pPr>
      <w:r w:rsidRPr="008A6C0F">
        <w:rPr>
          <w:sz w:val="24"/>
          <w:szCs w:val="24"/>
        </w:rPr>
        <w:t xml:space="preserve">Apfel schälen, vierteln quer in dünne Scheiben schneiden und mit Zitronensaft beträufeln. </w:t>
      </w:r>
      <w:r w:rsidRPr="008A6C0F">
        <w:rPr>
          <w:sz w:val="24"/>
          <w:szCs w:val="24"/>
        </w:rPr>
        <w:br/>
        <w:t xml:space="preserve">Den Backofen auf </w:t>
      </w:r>
      <w:r w:rsidR="00DA57DE" w:rsidRPr="008A6C0F">
        <w:rPr>
          <w:sz w:val="24"/>
          <w:szCs w:val="24"/>
        </w:rPr>
        <w:t>200 Grad (Umluft 180 Grad) vorheizen.</w:t>
      </w:r>
    </w:p>
    <w:p w14:paraId="27AB9D27" w14:textId="320517BF" w:rsidR="008A6C0F" w:rsidRPr="008A6C0F" w:rsidRDefault="00DA57DE" w:rsidP="00B40E8C">
      <w:pPr>
        <w:pStyle w:val="ListParagraph"/>
        <w:numPr>
          <w:ilvl w:val="0"/>
          <w:numId w:val="1083"/>
        </w:numPr>
        <w:spacing w:after="120"/>
        <w:ind w:left="714" w:hanging="357"/>
        <w:contextualSpacing w:val="0"/>
        <w:jc w:val="both"/>
        <w:rPr>
          <w:sz w:val="24"/>
          <w:szCs w:val="24"/>
        </w:rPr>
      </w:pPr>
      <w:r w:rsidRPr="008A6C0F">
        <w:rPr>
          <w:sz w:val="24"/>
          <w:szCs w:val="24"/>
        </w:rPr>
        <w:t xml:space="preserve">Alle Teigzutaten in einer Rührschüssel mit einem Schneebesen zu einem glatten </w:t>
      </w:r>
      <w:r w:rsidR="008A6C0F" w:rsidRPr="008A6C0F">
        <w:rPr>
          <w:sz w:val="24"/>
          <w:szCs w:val="24"/>
        </w:rPr>
        <w:t>T</w:t>
      </w:r>
      <w:r w:rsidRPr="008A6C0F">
        <w:rPr>
          <w:sz w:val="24"/>
          <w:szCs w:val="24"/>
        </w:rPr>
        <w:t>eig verrühren. Die Ap</w:t>
      </w:r>
      <w:r w:rsidR="008A6C0F" w:rsidRPr="008A6C0F">
        <w:rPr>
          <w:sz w:val="24"/>
          <w:szCs w:val="24"/>
        </w:rPr>
        <w:t>f</w:t>
      </w:r>
      <w:r w:rsidRPr="008A6C0F">
        <w:rPr>
          <w:sz w:val="24"/>
          <w:szCs w:val="24"/>
        </w:rPr>
        <w:t>elscheiben u</w:t>
      </w:r>
      <w:r w:rsidR="006C0FB4" w:rsidRPr="008A6C0F">
        <w:rPr>
          <w:sz w:val="24"/>
          <w:szCs w:val="24"/>
        </w:rPr>
        <w:t>nt</w:t>
      </w:r>
      <w:r w:rsidRPr="008A6C0F">
        <w:rPr>
          <w:sz w:val="24"/>
          <w:szCs w:val="24"/>
        </w:rPr>
        <w:t>ermischen und in der Form gleichmäßig verteilen. D</w:t>
      </w:r>
      <w:r w:rsidR="006C0FB4" w:rsidRPr="008A6C0F">
        <w:rPr>
          <w:sz w:val="24"/>
          <w:szCs w:val="24"/>
        </w:rPr>
        <w:t xml:space="preserve">ie Form auf dem Rost in das untere Drittel und den Backofen </w:t>
      </w:r>
      <w:r w:rsidR="008A6C0F" w:rsidRPr="008A6C0F">
        <w:rPr>
          <w:sz w:val="24"/>
          <w:szCs w:val="24"/>
        </w:rPr>
        <w:t>sch</w:t>
      </w:r>
      <w:r w:rsidR="006C0FB4" w:rsidRPr="008A6C0F">
        <w:rPr>
          <w:sz w:val="24"/>
          <w:szCs w:val="24"/>
        </w:rPr>
        <w:t>ieben.</w:t>
      </w:r>
    </w:p>
    <w:p w14:paraId="71D90EFA" w14:textId="0F051043" w:rsidR="00DA57DE" w:rsidRPr="008A6C0F" w:rsidRDefault="006C0FB4" w:rsidP="00B40E8C">
      <w:pPr>
        <w:pStyle w:val="ListParagraph"/>
        <w:numPr>
          <w:ilvl w:val="0"/>
          <w:numId w:val="1083"/>
        </w:numPr>
        <w:spacing w:after="120"/>
        <w:ind w:left="714" w:hanging="357"/>
        <w:contextualSpacing w:val="0"/>
        <w:jc w:val="both"/>
        <w:rPr>
          <w:sz w:val="24"/>
          <w:szCs w:val="24"/>
        </w:rPr>
      </w:pPr>
      <w:r w:rsidRPr="008A6C0F">
        <w:rPr>
          <w:sz w:val="24"/>
          <w:szCs w:val="24"/>
        </w:rPr>
        <w:t>Den Kuchen ca. 45 Minuten backen. Den Kuchen mit Puderzucker betreuen und lauwarm servieren</w:t>
      </w:r>
      <w:r w:rsidR="008A6C0F">
        <w:rPr>
          <w:sz w:val="24"/>
          <w:szCs w:val="24"/>
        </w:rPr>
        <w:t>.</w:t>
      </w:r>
    </w:p>
    <w:p w14:paraId="73FCC043" w14:textId="77777777" w:rsidR="00A4687E" w:rsidRDefault="00A4687E">
      <w:pPr>
        <w:rPr>
          <w:sz w:val="24"/>
          <w:szCs w:val="24"/>
        </w:rPr>
      </w:pPr>
    </w:p>
    <w:p w14:paraId="1F629C1A" w14:textId="147C859A" w:rsidR="008A6C0F" w:rsidRDefault="008A6C0F">
      <w:pPr>
        <w:rPr>
          <w:sz w:val="24"/>
          <w:szCs w:val="24"/>
        </w:rPr>
      </w:pPr>
      <w:r>
        <w:rPr>
          <w:sz w:val="24"/>
          <w:szCs w:val="24"/>
        </w:rPr>
        <w:br w:type="page"/>
      </w:r>
    </w:p>
    <w:p w14:paraId="4A67EAD6" w14:textId="5D164408" w:rsidR="00DE5DFB" w:rsidRDefault="00DE5DFB" w:rsidP="00981728">
      <w:pPr>
        <w:pStyle w:val="Heading2"/>
        <w:spacing w:after="240"/>
      </w:pPr>
      <w:r>
        <w:lastRenderedPageBreak/>
        <w:t>Zwetschgenkuchen mit Streuseln</w:t>
      </w:r>
      <w:r w:rsidR="00B04E13">
        <w:rPr>
          <w:rStyle w:val="FootnoteReference"/>
        </w:rPr>
        <w:footnoteReference w:id="1681"/>
      </w:r>
      <w:r>
        <w:t xml:space="preserve"> </w:t>
      </w:r>
    </w:p>
    <w:p w14:paraId="75DF0FAA" w14:textId="2AF34375" w:rsidR="00DE5DFB" w:rsidRDefault="00DE5DFB">
      <w:pPr>
        <w:rPr>
          <w:sz w:val="24"/>
          <w:szCs w:val="24"/>
        </w:rPr>
      </w:pPr>
      <w:r w:rsidRPr="00981728">
        <w:rPr>
          <w:sz w:val="24"/>
          <w:szCs w:val="24"/>
          <w:u w:val="single"/>
        </w:rPr>
        <w:t>Zutaten</w:t>
      </w:r>
      <w:r w:rsidR="0065234F">
        <w:rPr>
          <w:sz w:val="24"/>
          <w:szCs w:val="24"/>
        </w:rPr>
        <w:t xml:space="preserve"> </w:t>
      </w:r>
      <w:r w:rsidR="00981728">
        <w:rPr>
          <w:sz w:val="24"/>
          <w:szCs w:val="24"/>
        </w:rPr>
        <w:t>(</w:t>
      </w:r>
      <w:r w:rsidR="0065234F">
        <w:rPr>
          <w:sz w:val="24"/>
          <w:szCs w:val="24"/>
        </w:rPr>
        <w:t>für eine Springform (28 cm Durchmesser)</w:t>
      </w:r>
      <w:r w:rsidR="00981728">
        <w:rPr>
          <w:sz w:val="24"/>
          <w:szCs w:val="24"/>
        </w:rPr>
        <w:t>:</w:t>
      </w:r>
    </w:p>
    <w:p w14:paraId="59038804" w14:textId="77777777" w:rsidR="005C7D69" w:rsidRPr="00981728" w:rsidRDefault="005C7D69">
      <w:pPr>
        <w:rPr>
          <w:i/>
          <w:iCs/>
          <w:sz w:val="24"/>
          <w:szCs w:val="24"/>
        </w:rPr>
      </w:pPr>
      <w:r w:rsidRPr="00981728">
        <w:rPr>
          <w:i/>
          <w:iCs/>
          <w:sz w:val="24"/>
          <w:szCs w:val="24"/>
        </w:rPr>
        <w:t>Für den Teig:</w:t>
      </w:r>
    </w:p>
    <w:p w14:paraId="1DAF284C" w14:textId="1550D4E1" w:rsidR="0065234F" w:rsidRDefault="0065234F">
      <w:pPr>
        <w:rPr>
          <w:sz w:val="24"/>
          <w:szCs w:val="24"/>
        </w:rPr>
      </w:pPr>
      <w:r>
        <w:rPr>
          <w:sz w:val="24"/>
          <w:szCs w:val="24"/>
        </w:rPr>
        <w:t>300 g Mehl</w:t>
      </w:r>
    </w:p>
    <w:p w14:paraId="4F1BB40C" w14:textId="2427C7E6" w:rsidR="0065234F" w:rsidRDefault="0065234F">
      <w:pPr>
        <w:rPr>
          <w:sz w:val="24"/>
          <w:szCs w:val="24"/>
        </w:rPr>
      </w:pPr>
      <w:r>
        <w:rPr>
          <w:sz w:val="24"/>
          <w:szCs w:val="24"/>
        </w:rPr>
        <w:t>125 g kalte Butter</w:t>
      </w:r>
    </w:p>
    <w:p w14:paraId="38C6BF67" w14:textId="25B3A0BC" w:rsidR="0065234F" w:rsidRDefault="0065234F">
      <w:pPr>
        <w:rPr>
          <w:sz w:val="24"/>
          <w:szCs w:val="24"/>
        </w:rPr>
      </w:pPr>
      <w:r>
        <w:rPr>
          <w:sz w:val="24"/>
          <w:szCs w:val="24"/>
        </w:rPr>
        <w:t>100 g Zucker</w:t>
      </w:r>
    </w:p>
    <w:p w14:paraId="218B1D80" w14:textId="75DBCD35" w:rsidR="0065234F" w:rsidRDefault="0065234F">
      <w:pPr>
        <w:rPr>
          <w:sz w:val="24"/>
          <w:szCs w:val="24"/>
        </w:rPr>
      </w:pPr>
      <w:r>
        <w:rPr>
          <w:sz w:val="24"/>
          <w:szCs w:val="24"/>
        </w:rPr>
        <w:t>1 Ei</w:t>
      </w:r>
    </w:p>
    <w:p w14:paraId="64B663DD" w14:textId="75D0D0F4" w:rsidR="005C7D69" w:rsidRDefault="0065234F">
      <w:pPr>
        <w:rPr>
          <w:sz w:val="24"/>
          <w:szCs w:val="24"/>
        </w:rPr>
      </w:pPr>
      <w:r>
        <w:rPr>
          <w:sz w:val="24"/>
          <w:szCs w:val="24"/>
        </w:rPr>
        <w:t>1 Prise Salz</w:t>
      </w:r>
    </w:p>
    <w:p w14:paraId="2E4EDB77" w14:textId="77777777" w:rsidR="005C7D69" w:rsidRDefault="005C7D69">
      <w:pPr>
        <w:rPr>
          <w:sz w:val="24"/>
          <w:szCs w:val="24"/>
        </w:rPr>
      </w:pPr>
    </w:p>
    <w:p w14:paraId="7BA2ABE4" w14:textId="4B6A5D9C" w:rsidR="005C7D69" w:rsidRPr="00981728" w:rsidRDefault="005C7D69">
      <w:pPr>
        <w:rPr>
          <w:i/>
          <w:iCs/>
          <w:sz w:val="24"/>
          <w:szCs w:val="24"/>
        </w:rPr>
      </w:pPr>
      <w:r w:rsidRPr="00981728">
        <w:rPr>
          <w:i/>
          <w:iCs/>
          <w:sz w:val="24"/>
          <w:szCs w:val="24"/>
        </w:rPr>
        <w:t>Für den Belag:</w:t>
      </w:r>
    </w:p>
    <w:p w14:paraId="250E7A9B" w14:textId="7785D7D8" w:rsidR="0065234F" w:rsidRDefault="0065234F">
      <w:pPr>
        <w:rPr>
          <w:sz w:val="24"/>
          <w:szCs w:val="24"/>
        </w:rPr>
      </w:pPr>
      <w:r>
        <w:rPr>
          <w:sz w:val="24"/>
          <w:szCs w:val="24"/>
        </w:rPr>
        <w:t>3 EL Paniermehl</w:t>
      </w:r>
    </w:p>
    <w:p w14:paraId="26C5235D" w14:textId="3FBE7B81" w:rsidR="0065234F" w:rsidRDefault="005C7D69">
      <w:pPr>
        <w:rPr>
          <w:sz w:val="24"/>
          <w:szCs w:val="24"/>
        </w:rPr>
      </w:pPr>
      <w:r>
        <w:rPr>
          <w:sz w:val="24"/>
          <w:szCs w:val="24"/>
        </w:rPr>
        <w:t>1 kg Zwetschgen</w:t>
      </w:r>
    </w:p>
    <w:p w14:paraId="76933B76" w14:textId="77777777" w:rsidR="005C7D69" w:rsidRDefault="005C7D69">
      <w:pPr>
        <w:rPr>
          <w:sz w:val="24"/>
          <w:szCs w:val="24"/>
        </w:rPr>
      </w:pPr>
    </w:p>
    <w:p w14:paraId="502CFA31" w14:textId="6C69905D" w:rsidR="005C7D69" w:rsidRPr="00981728" w:rsidRDefault="005C7D69">
      <w:pPr>
        <w:rPr>
          <w:i/>
          <w:iCs/>
          <w:sz w:val="24"/>
          <w:szCs w:val="24"/>
        </w:rPr>
      </w:pPr>
      <w:r w:rsidRPr="00981728">
        <w:rPr>
          <w:i/>
          <w:iCs/>
          <w:sz w:val="24"/>
          <w:szCs w:val="24"/>
        </w:rPr>
        <w:t>Für die Streusel:</w:t>
      </w:r>
    </w:p>
    <w:p w14:paraId="2D358925" w14:textId="18056A57" w:rsidR="005C7D69" w:rsidRDefault="005C7D69">
      <w:pPr>
        <w:rPr>
          <w:sz w:val="24"/>
          <w:szCs w:val="24"/>
        </w:rPr>
      </w:pPr>
      <w:r>
        <w:rPr>
          <w:sz w:val="24"/>
          <w:szCs w:val="24"/>
        </w:rPr>
        <w:t>200 g Mehl</w:t>
      </w:r>
    </w:p>
    <w:p w14:paraId="3710D944" w14:textId="5BA9A794" w:rsidR="005C7D69" w:rsidRDefault="005C7D69">
      <w:pPr>
        <w:rPr>
          <w:sz w:val="24"/>
          <w:szCs w:val="24"/>
        </w:rPr>
      </w:pPr>
      <w:r>
        <w:rPr>
          <w:sz w:val="24"/>
          <w:szCs w:val="24"/>
        </w:rPr>
        <w:t>150 g kalte Butter</w:t>
      </w:r>
    </w:p>
    <w:p w14:paraId="7BA5F322" w14:textId="252AA91E" w:rsidR="005C7D69" w:rsidRDefault="005C7D69">
      <w:pPr>
        <w:rPr>
          <w:sz w:val="24"/>
          <w:szCs w:val="24"/>
        </w:rPr>
      </w:pPr>
      <w:r>
        <w:rPr>
          <w:sz w:val="24"/>
          <w:szCs w:val="24"/>
        </w:rPr>
        <w:t>150 g Zucker</w:t>
      </w:r>
    </w:p>
    <w:p w14:paraId="43F5996F" w14:textId="7B53BAED" w:rsidR="005C7D69" w:rsidRDefault="005C7D69">
      <w:pPr>
        <w:rPr>
          <w:sz w:val="24"/>
          <w:szCs w:val="24"/>
        </w:rPr>
      </w:pPr>
      <w:r>
        <w:rPr>
          <w:sz w:val="24"/>
          <w:szCs w:val="24"/>
        </w:rPr>
        <w:t>1 TL Zimt</w:t>
      </w:r>
    </w:p>
    <w:p w14:paraId="6F6018D5" w14:textId="77777777" w:rsidR="005C7D69" w:rsidRDefault="005C7D69" w:rsidP="00DD76AF">
      <w:pPr>
        <w:jc w:val="both"/>
        <w:rPr>
          <w:sz w:val="24"/>
          <w:szCs w:val="24"/>
        </w:rPr>
      </w:pPr>
    </w:p>
    <w:p w14:paraId="42C21DB2" w14:textId="5A278E54" w:rsidR="00981728" w:rsidRDefault="00981728" w:rsidP="00DD76AF">
      <w:pPr>
        <w:jc w:val="both"/>
        <w:rPr>
          <w:sz w:val="24"/>
          <w:szCs w:val="24"/>
        </w:rPr>
      </w:pPr>
      <w:r>
        <w:rPr>
          <w:sz w:val="24"/>
          <w:szCs w:val="24"/>
        </w:rPr>
        <w:t>Zubereitung:</w:t>
      </w:r>
    </w:p>
    <w:p w14:paraId="70538A87" w14:textId="2857CF57" w:rsidR="005C7D69" w:rsidRPr="00DD76AF" w:rsidRDefault="005C7D69" w:rsidP="00B40E8C">
      <w:pPr>
        <w:pStyle w:val="ListParagraph"/>
        <w:numPr>
          <w:ilvl w:val="0"/>
          <w:numId w:val="1078"/>
        </w:numPr>
        <w:spacing w:after="120"/>
        <w:ind w:left="714" w:hanging="357"/>
        <w:contextualSpacing w:val="0"/>
        <w:jc w:val="both"/>
        <w:rPr>
          <w:sz w:val="24"/>
          <w:szCs w:val="24"/>
        </w:rPr>
      </w:pPr>
      <w:r w:rsidRPr="00DD76AF">
        <w:rPr>
          <w:sz w:val="24"/>
          <w:szCs w:val="24"/>
        </w:rPr>
        <w:t>Für den Mürbeteig alle Zutaten rasch verkneten und im Kühlschrank eine ½ Stunde ruhen lassen. Mit etwas Mehl dünn ausrollen und eine eingefettete Springform mit dem Teig auskleiden.</w:t>
      </w:r>
    </w:p>
    <w:p w14:paraId="50BC5543" w14:textId="27663FA5" w:rsidR="005C7D69" w:rsidRPr="00DD76AF" w:rsidRDefault="005C7D69" w:rsidP="00B40E8C">
      <w:pPr>
        <w:pStyle w:val="ListParagraph"/>
        <w:numPr>
          <w:ilvl w:val="0"/>
          <w:numId w:val="1078"/>
        </w:numPr>
        <w:spacing w:after="120"/>
        <w:ind w:left="714" w:hanging="357"/>
        <w:contextualSpacing w:val="0"/>
        <w:jc w:val="both"/>
        <w:rPr>
          <w:sz w:val="24"/>
          <w:szCs w:val="24"/>
        </w:rPr>
      </w:pPr>
      <w:r w:rsidRPr="00DD76AF">
        <w:rPr>
          <w:sz w:val="24"/>
          <w:szCs w:val="24"/>
        </w:rPr>
        <w:t>Paniermehl auf den Steig streuen. Die Zwetschgen ent</w:t>
      </w:r>
      <w:r w:rsidR="00DD76AF" w:rsidRPr="00DD76AF">
        <w:rPr>
          <w:sz w:val="24"/>
          <w:szCs w:val="24"/>
        </w:rPr>
        <w:t>steinen, anschneiden du auf den Mürbeteig kranzförmig von außen nach innen in Reihen legen.</w:t>
      </w:r>
    </w:p>
    <w:p w14:paraId="5FA29281" w14:textId="49C2EBC3" w:rsidR="00DD76AF" w:rsidRPr="00DD76AF" w:rsidRDefault="00DD76AF" w:rsidP="00B40E8C">
      <w:pPr>
        <w:pStyle w:val="ListParagraph"/>
        <w:numPr>
          <w:ilvl w:val="0"/>
          <w:numId w:val="1078"/>
        </w:numPr>
        <w:spacing w:after="120"/>
        <w:ind w:left="714" w:hanging="357"/>
        <w:contextualSpacing w:val="0"/>
        <w:jc w:val="both"/>
        <w:rPr>
          <w:sz w:val="24"/>
          <w:szCs w:val="24"/>
        </w:rPr>
      </w:pPr>
      <w:r w:rsidRPr="00DD76AF">
        <w:rPr>
          <w:sz w:val="24"/>
          <w:szCs w:val="24"/>
        </w:rPr>
        <w:t>Für die Streusel alle Zutaten zu Streuseln verkneten und über die Zwetschgen streuen.</w:t>
      </w:r>
    </w:p>
    <w:p w14:paraId="5D3AC22D" w14:textId="666C158E" w:rsidR="00DD76AF" w:rsidRPr="00DD76AF" w:rsidRDefault="00DD76AF" w:rsidP="00B40E8C">
      <w:pPr>
        <w:pStyle w:val="ListParagraph"/>
        <w:numPr>
          <w:ilvl w:val="0"/>
          <w:numId w:val="1078"/>
        </w:numPr>
        <w:spacing w:after="120"/>
        <w:ind w:left="714" w:hanging="357"/>
        <w:contextualSpacing w:val="0"/>
        <w:jc w:val="both"/>
        <w:rPr>
          <w:sz w:val="24"/>
          <w:szCs w:val="24"/>
        </w:rPr>
      </w:pPr>
      <w:r w:rsidRPr="00DD76AF">
        <w:rPr>
          <w:sz w:val="24"/>
          <w:szCs w:val="24"/>
        </w:rPr>
        <w:t>Im vorgeheizten Backofen bei 180 Grad ca. 45 Minuten backen.</w:t>
      </w:r>
    </w:p>
    <w:p w14:paraId="6C67F59A" w14:textId="16A22B84" w:rsidR="00DD76AF" w:rsidRPr="00DD76AF" w:rsidRDefault="00DD76AF" w:rsidP="00B40E8C">
      <w:pPr>
        <w:pStyle w:val="ListParagraph"/>
        <w:numPr>
          <w:ilvl w:val="0"/>
          <w:numId w:val="1078"/>
        </w:numPr>
        <w:spacing w:after="120"/>
        <w:ind w:left="714" w:hanging="357"/>
        <w:contextualSpacing w:val="0"/>
        <w:jc w:val="both"/>
        <w:rPr>
          <w:sz w:val="24"/>
          <w:szCs w:val="24"/>
        </w:rPr>
      </w:pPr>
      <w:r w:rsidRPr="00DD76AF">
        <w:rPr>
          <w:sz w:val="24"/>
          <w:szCs w:val="24"/>
        </w:rPr>
        <w:t>Den noch warmen Kuchen mit 3 EL Zimt und Zucker bestreuen.</w:t>
      </w:r>
    </w:p>
    <w:p w14:paraId="1B341027" w14:textId="77777777" w:rsidR="005C7D69" w:rsidRDefault="005C7D69">
      <w:pPr>
        <w:rPr>
          <w:sz w:val="24"/>
          <w:szCs w:val="24"/>
        </w:rPr>
      </w:pPr>
    </w:p>
    <w:p w14:paraId="4A65FEE0" w14:textId="7FA97872" w:rsidR="003A40D4" w:rsidRDefault="003A40D4" w:rsidP="00981728">
      <w:pPr>
        <w:pStyle w:val="Heading2"/>
        <w:spacing w:after="240"/>
      </w:pPr>
      <w:r>
        <w:lastRenderedPageBreak/>
        <w:t>Heidelbeerkuchen mit Mandeln und Zitrone</w:t>
      </w:r>
      <w:r w:rsidR="00097231">
        <w:rPr>
          <w:rStyle w:val="FootnoteReference"/>
        </w:rPr>
        <w:footnoteReference w:id="1682"/>
      </w:r>
      <w:r>
        <w:t xml:space="preserve"> </w:t>
      </w:r>
    </w:p>
    <w:p w14:paraId="41361569" w14:textId="1CDECB57" w:rsidR="003A40D4" w:rsidRDefault="009F4918">
      <w:pPr>
        <w:rPr>
          <w:sz w:val="24"/>
          <w:szCs w:val="24"/>
        </w:rPr>
      </w:pPr>
      <w:r w:rsidRPr="00981728">
        <w:rPr>
          <w:sz w:val="24"/>
          <w:szCs w:val="24"/>
          <w:u w:val="single"/>
        </w:rPr>
        <w:t>Zutaten</w:t>
      </w:r>
      <w:r>
        <w:rPr>
          <w:sz w:val="24"/>
          <w:szCs w:val="24"/>
        </w:rPr>
        <w:t xml:space="preserve"> </w:t>
      </w:r>
      <w:r w:rsidR="00981728">
        <w:rPr>
          <w:sz w:val="24"/>
          <w:szCs w:val="24"/>
        </w:rPr>
        <w:t>(</w:t>
      </w:r>
      <w:r>
        <w:rPr>
          <w:sz w:val="24"/>
          <w:szCs w:val="24"/>
        </w:rPr>
        <w:t>für 8 Portionen</w:t>
      </w:r>
      <w:r w:rsidR="00981728">
        <w:rPr>
          <w:sz w:val="24"/>
          <w:szCs w:val="24"/>
        </w:rPr>
        <w:t>):</w:t>
      </w:r>
    </w:p>
    <w:p w14:paraId="6AF9998F" w14:textId="2F827409" w:rsidR="00C86878" w:rsidRDefault="009F4918">
      <w:pPr>
        <w:rPr>
          <w:sz w:val="24"/>
          <w:szCs w:val="24"/>
        </w:rPr>
      </w:pPr>
      <w:r>
        <w:rPr>
          <w:sz w:val="24"/>
          <w:szCs w:val="24"/>
        </w:rPr>
        <w:t>150 g weiche Butter</w:t>
      </w:r>
      <w:r w:rsidR="00C86878">
        <w:rPr>
          <w:sz w:val="24"/>
          <w:szCs w:val="24"/>
        </w:rPr>
        <w:t>, plus etwas für die Form</w:t>
      </w:r>
    </w:p>
    <w:p w14:paraId="31F6D4B3" w14:textId="1D9D3932" w:rsidR="00C86878" w:rsidRDefault="00C86878">
      <w:pPr>
        <w:rPr>
          <w:sz w:val="24"/>
          <w:szCs w:val="24"/>
        </w:rPr>
      </w:pPr>
      <w:r>
        <w:rPr>
          <w:sz w:val="24"/>
          <w:szCs w:val="24"/>
        </w:rPr>
        <w:t>190 g Zucker</w:t>
      </w:r>
    </w:p>
    <w:p w14:paraId="4D6CFA8C" w14:textId="43F1B4BA" w:rsidR="00C86878" w:rsidRDefault="00C86878">
      <w:pPr>
        <w:rPr>
          <w:sz w:val="24"/>
          <w:szCs w:val="24"/>
        </w:rPr>
      </w:pPr>
      <w:r>
        <w:rPr>
          <w:sz w:val="24"/>
          <w:szCs w:val="24"/>
        </w:rPr>
        <w:t>2 Bio-Zitronen, 2 TL Schale abgerieben</w:t>
      </w:r>
      <w:r w:rsidR="00434FF4">
        <w:rPr>
          <w:sz w:val="24"/>
          <w:szCs w:val="24"/>
        </w:rPr>
        <w:t>, dann 2 EL Saft ausgepresst</w:t>
      </w:r>
    </w:p>
    <w:p w14:paraId="1C5587D1" w14:textId="3E56344C" w:rsidR="00434FF4" w:rsidRDefault="00434FF4">
      <w:pPr>
        <w:rPr>
          <w:sz w:val="24"/>
          <w:szCs w:val="24"/>
        </w:rPr>
      </w:pPr>
      <w:r>
        <w:rPr>
          <w:sz w:val="24"/>
          <w:szCs w:val="24"/>
        </w:rPr>
        <w:t>1 TL Vanilleextrakt</w:t>
      </w:r>
    </w:p>
    <w:p w14:paraId="6EF0203B" w14:textId="7972801C" w:rsidR="00434FF4" w:rsidRDefault="00434FF4">
      <w:pPr>
        <w:rPr>
          <w:sz w:val="24"/>
          <w:szCs w:val="24"/>
        </w:rPr>
      </w:pPr>
      <w:r>
        <w:rPr>
          <w:sz w:val="24"/>
          <w:szCs w:val="24"/>
        </w:rPr>
        <w:t>3 große Eier, verquirlt</w:t>
      </w:r>
    </w:p>
    <w:p w14:paraId="613B3DE6" w14:textId="3BD6BA87" w:rsidR="00434FF4" w:rsidRDefault="00434FF4">
      <w:pPr>
        <w:rPr>
          <w:sz w:val="24"/>
          <w:szCs w:val="24"/>
        </w:rPr>
      </w:pPr>
      <w:r>
        <w:rPr>
          <w:sz w:val="24"/>
          <w:szCs w:val="24"/>
        </w:rPr>
        <w:t xml:space="preserve">90 g Mehl vermischt mit </w:t>
      </w:r>
    </w:p>
    <w:p w14:paraId="260135B3" w14:textId="0DE52A80" w:rsidR="00434FF4" w:rsidRDefault="0076311B">
      <w:pPr>
        <w:rPr>
          <w:sz w:val="24"/>
          <w:szCs w:val="24"/>
        </w:rPr>
      </w:pPr>
      <w:r>
        <w:rPr>
          <w:sz w:val="24"/>
          <w:szCs w:val="24"/>
        </w:rPr>
        <w:t>¾ TL Backpulver</w:t>
      </w:r>
    </w:p>
    <w:p w14:paraId="23BA95DA" w14:textId="3F3AF9EB" w:rsidR="0076311B" w:rsidRDefault="0076311B">
      <w:pPr>
        <w:rPr>
          <w:sz w:val="24"/>
          <w:szCs w:val="24"/>
        </w:rPr>
      </w:pPr>
      <w:r>
        <w:rPr>
          <w:sz w:val="24"/>
          <w:szCs w:val="24"/>
        </w:rPr>
        <w:t>110 g gemahlene Mandeln</w:t>
      </w:r>
    </w:p>
    <w:p w14:paraId="133C626A" w14:textId="125B0789" w:rsidR="0076311B" w:rsidRDefault="0076311B">
      <w:pPr>
        <w:rPr>
          <w:sz w:val="24"/>
          <w:szCs w:val="24"/>
        </w:rPr>
      </w:pPr>
      <w:r>
        <w:rPr>
          <w:sz w:val="24"/>
          <w:szCs w:val="24"/>
        </w:rPr>
        <w:t>200 g Heidelbeeren</w:t>
      </w:r>
    </w:p>
    <w:p w14:paraId="3AB0DA84" w14:textId="3C5ACC62" w:rsidR="0076311B" w:rsidRDefault="0076311B">
      <w:pPr>
        <w:rPr>
          <w:sz w:val="24"/>
          <w:szCs w:val="24"/>
        </w:rPr>
      </w:pPr>
      <w:r>
        <w:rPr>
          <w:sz w:val="24"/>
          <w:szCs w:val="24"/>
        </w:rPr>
        <w:t>70 g Puderzucker</w:t>
      </w:r>
    </w:p>
    <w:p w14:paraId="279A7169" w14:textId="65CDCEB6" w:rsidR="0076311B" w:rsidRDefault="0076311B">
      <w:pPr>
        <w:rPr>
          <w:sz w:val="24"/>
          <w:szCs w:val="24"/>
        </w:rPr>
      </w:pPr>
      <w:r>
        <w:rPr>
          <w:sz w:val="24"/>
          <w:szCs w:val="24"/>
        </w:rPr>
        <w:t>Salz</w:t>
      </w:r>
    </w:p>
    <w:p w14:paraId="04D10735" w14:textId="77777777" w:rsidR="0076311B" w:rsidRDefault="0076311B">
      <w:pPr>
        <w:rPr>
          <w:sz w:val="24"/>
          <w:szCs w:val="24"/>
        </w:rPr>
      </w:pPr>
    </w:p>
    <w:p w14:paraId="63AB27A0" w14:textId="2141920D" w:rsidR="00981728" w:rsidRDefault="00981728">
      <w:pPr>
        <w:rPr>
          <w:sz w:val="24"/>
          <w:szCs w:val="24"/>
        </w:rPr>
      </w:pPr>
      <w:r>
        <w:rPr>
          <w:sz w:val="24"/>
          <w:szCs w:val="24"/>
        </w:rPr>
        <w:t>Zubereitung:</w:t>
      </w:r>
    </w:p>
    <w:p w14:paraId="53FC799B" w14:textId="41DDDC86" w:rsidR="0076311B" w:rsidRPr="00410545" w:rsidRDefault="0076311B" w:rsidP="00B40E8C">
      <w:pPr>
        <w:pStyle w:val="ListParagraph"/>
        <w:numPr>
          <w:ilvl w:val="0"/>
          <w:numId w:val="1068"/>
        </w:numPr>
        <w:spacing w:after="120"/>
        <w:ind w:left="714" w:hanging="357"/>
        <w:contextualSpacing w:val="0"/>
        <w:jc w:val="both"/>
        <w:rPr>
          <w:sz w:val="24"/>
          <w:szCs w:val="24"/>
        </w:rPr>
      </w:pPr>
      <w:r w:rsidRPr="00410545">
        <w:rPr>
          <w:sz w:val="24"/>
          <w:szCs w:val="24"/>
        </w:rPr>
        <w:t>Den Backofen auf 180 Grad Umluft vorheizen. Eine Kastenform ausbuttern und mit Backpapier auskleiden.</w:t>
      </w:r>
    </w:p>
    <w:p w14:paraId="1D2BE12E" w14:textId="67CA066A" w:rsidR="00D656EB" w:rsidRPr="00410545" w:rsidRDefault="00D656EB" w:rsidP="00B40E8C">
      <w:pPr>
        <w:pStyle w:val="ListParagraph"/>
        <w:numPr>
          <w:ilvl w:val="0"/>
          <w:numId w:val="1068"/>
        </w:numPr>
        <w:spacing w:after="120"/>
        <w:ind w:left="714" w:hanging="357"/>
        <w:contextualSpacing w:val="0"/>
        <w:jc w:val="both"/>
        <w:rPr>
          <w:sz w:val="24"/>
          <w:szCs w:val="24"/>
        </w:rPr>
      </w:pPr>
      <w:r w:rsidRPr="00410545">
        <w:rPr>
          <w:sz w:val="24"/>
          <w:szCs w:val="24"/>
        </w:rPr>
        <w:t xml:space="preserve">Butter, Zucker, Zitronenschale, 1 </w:t>
      </w:r>
      <w:r w:rsidR="0010435A" w:rsidRPr="00410545">
        <w:rPr>
          <w:sz w:val="24"/>
          <w:szCs w:val="24"/>
        </w:rPr>
        <w:t>EL Zitronensaft und Vanilleextrakt in die Rührschüssel der Küchenmaschine geben und 3 – 4 Minuten auf hoher Stufe hellgelb und schaumig rühren. Anschließend die Geschwindigkeit auf mittlere</w:t>
      </w:r>
      <w:r w:rsidR="00E7401A" w:rsidRPr="00410545">
        <w:rPr>
          <w:sz w:val="24"/>
          <w:szCs w:val="24"/>
        </w:rPr>
        <w:t xml:space="preserve"> Stufe herunterstellen. In kleinen Mengen die Eier zugeben. Keine Sorge, wenn die Mischung ausflockt, sie wird mit der Zeit glatt. In drei Portionen das Mehl </w:t>
      </w:r>
      <w:r w:rsidR="000D40E6" w:rsidRPr="00410545">
        <w:rPr>
          <w:sz w:val="24"/>
          <w:szCs w:val="24"/>
        </w:rPr>
        <w:t xml:space="preserve">mit 1 kräftigen Prise Salz und Mandeln einarbeiten. </w:t>
      </w:r>
      <w:r w:rsidR="00865AD3" w:rsidRPr="00410545">
        <w:rPr>
          <w:sz w:val="24"/>
          <w:szCs w:val="24"/>
        </w:rPr>
        <w:t>Zuletzt von Hand 150 g Heidelbeeren unterziehen und die Masse in die vorbereitete Form füllen.</w:t>
      </w:r>
    </w:p>
    <w:p w14:paraId="598D06D3" w14:textId="4EA33F8B" w:rsidR="00865AD3" w:rsidRDefault="00865AD3" w:rsidP="00B40E8C">
      <w:pPr>
        <w:pStyle w:val="ListParagraph"/>
        <w:numPr>
          <w:ilvl w:val="0"/>
          <w:numId w:val="1068"/>
        </w:numPr>
        <w:spacing w:after="120"/>
        <w:ind w:left="714" w:hanging="357"/>
        <w:contextualSpacing w:val="0"/>
        <w:jc w:val="both"/>
        <w:rPr>
          <w:sz w:val="24"/>
          <w:szCs w:val="24"/>
        </w:rPr>
      </w:pPr>
      <w:r w:rsidRPr="00410545">
        <w:rPr>
          <w:sz w:val="24"/>
          <w:szCs w:val="24"/>
        </w:rPr>
        <w:t>Den Kuchen 15 Minuten im Ofen backen, dann gleichmäßig mit den restlichen Heidelbeeren (50 g) bestreuen und weitere 15 Minuten backen, bis er goldbraun, aber n</w:t>
      </w:r>
      <w:r w:rsidR="00410545" w:rsidRPr="00410545">
        <w:rPr>
          <w:sz w:val="24"/>
          <w:szCs w:val="24"/>
        </w:rPr>
        <w:t>oc</w:t>
      </w:r>
      <w:r w:rsidRPr="00410545">
        <w:rPr>
          <w:sz w:val="24"/>
          <w:szCs w:val="24"/>
        </w:rPr>
        <w:t>h nich</w:t>
      </w:r>
      <w:r w:rsidR="00410545" w:rsidRPr="00410545">
        <w:rPr>
          <w:sz w:val="24"/>
          <w:szCs w:val="24"/>
        </w:rPr>
        <w:t>t</w:t>
      </w:r>
      <w:r w:rsidRPr="00410545">
        <w:rPr>
          <w:sz w:val="24"/>
          <w:szCs w:val="24"/>
        </w:rPr>
        <w:t xml:space="preserve"> durchgegart ist.</w:t>
      </w:r>
      <w:r w:rsidR="00410545" w:rsidRPr="00410545">
        <w:rPr>
          <w:sz w:val="24"/>
          <w:szCs w:val="24"/>
        </w:rPr>
        <w:t xml:space="preserve"> Locker mit Alufolie zudecken und weitere 25 -30 Minuten backen, bis der Kuchen aufgegangen und durchgegart ist.  Aus dem Ofennehmen und 10 Minuten in der Form abkühlen lassen. Herauslösen und auf einem Gitter vollständig erkalten lassen.</w:t>
      </w:r>
    </w:p>
    <w:p w14:paraId="6857C77C" w14:textId="1A97C039" w:rsidR="00070356" w:rsidRDefault="00070356" w:rsidP="00B40E8C">
      <w:pPr>
        <w:pStyle w:val="ListParagraph"/>
        <w:numPr>
          <w:ilvl w:val="0"/>
          <w:numId w:val="1068"/>
        </w:numPr>
        <w:spacing w:after="120"/>
        <w:ind w:left="714" w:hanging="357"/>
        <w:contextualSpacing w:val="0"/>
        <w:jc w:val="both"/>
        <w:rPr>
          <w:sz w:val="24"/>
          <w:szCs w:val="24"/>
        </w:rPr>
      </w:pPr>
      <w:r>
        <w:rPr>
          <w:sz w:val="24"/>
          <w:szCs w:val="24"/>
        </w:rPr>
        <w:t>Inzwischen für</w:t>
      </w:r>
      <w:r w:rsidR="007D0CFA">
        <w:rPr>
          <w:sz w:val="24"/>
          <w:szCs w:val="24"/>
        </w:rPr>
        <w:t xml:space="preserve"> </w:t>
      </w:r>
      <w:r>
        <w:rPr>
          <w:sz w:val="24"/>
          <w:szCs w:val="24"/>
        </w:rPr>
        <w:t xml:space="preserve">den Zuckerguss den restlichen Zitronensaft (1 EL) in einer Schüssel mit dem Puderzucker </w:t>
      </w:r>
      <w:r w:rsidR="007C3C87">
        <w:rPr>
          <w:sz w:val="24"/>
          <w:szCs w:val="24"/>
        </w:rPr>
        <w:t>glattrühren</w:t>
      </w:r>
      <w:r w:rsidR="00E205E3">
        <w:rPr>
          <w:sz w:val="24"/>
          <w:szCs w:val="24"/>
        </w:rPr>
        <w:t xml:space="preserve">. Über den Kuchen gießen und behutsam verstreichen – </w:t>
      </w:r>
      <w:r w:rsidR="00E205E3">
        <w:rPr>
          <w:sz w:val="24"/>
          <w:szCs w:val="24"/>
        </w:rPr>
        <w:lastRenderedPageBreak/>
        <w:t>der Saft der Heide</w:t>
      </w:r>
      <w:r w:rsidR="007D0CFA">
        <w:rPr>
          <w:sz w:val="24"/>
          <w:szCs w:val="24"/>
        </w:rPr>
        <w:t>l</w:t>
      </w:r>
      <w:r w:rsidR="00E205E3">
        <w:rPr>
          <w:sz w:val="24"/>
          <w:szCs w:val="24"/>
        </w:rPr>
        <w:t>beeren wird den Guss ein wenig einfärben</w:t>
      </w:r>
      <w:r w:rsidR="007D0CFA">
        <w:rPr>
          <w:sz w:val="24"/>
          <w:szCs w:val="24"/>
        </w:rPr>
        <w:t>, umso schöne sieht er aus.</w:t>
      </w:r>
    </w:p>
    <w:p w14:paraId="4E13B55B" w14:textId="77777777" w:rsidR="0094052E" w:rsidRDefault="0094052E">
      <w:pPr>
        <w:rPr>
          <w:sz w:val="24"/>
          <w:szCs w:val="24"/>
        </w:rPr>
      </w:pPr>
      <w:r>
        <w:rPr>
          <w:sz w:val="24"/>
          <w:szCs w:val="24"/>
        </w:rPr>
        <w:br w:type="page"/>
      </w:r>
    </w:p>
    <w:p w14:paraId="773020C9" w14:textId="39463DC4" w:rsidR="00A16787" w:rsidRDefault="00A16787" w:rsidP="0094052E">
      <w:pPr>
        <w:pStyle w:val="Heading2"/>
        <w:spacing w:after="240"/>
      </w:pPr>
      <w:r>
        <w:lastRenderedPageBreak/>
        <w:t>Clafoutis mit Feigen und Thymian</w:t>
      </w:r>
      <w:r w:rsidR="00102279">
        <w:rPr>
          <w:rStyle w:val="FootnoteReference"/>
        </w:rPr>
        <w:footnoteReference w:id="1683"/>
      </w:r>
      <w:r>
        <w:t xml:space="preserve"> </w:t>
      </w:r>
    </w:p>
    <w:p w14:paraId="301333B1" w14:textId="4E571998" w:rsidR="00A16787" w:rsidRDefault="00A16787" w:rsidP="00A16787">
      <w:pPr>
        <w:rPr>
          <w:sz w:val="24"/>
          <w:szCs w:val="24"/>
        </w:rPr>
      </w:pPr>
      <w:r w:rsidRPr="00981728">
        <w:rPr>
          <w:sz w:val="24"/>
          <w:szCs w:val="24"/>
          <w:u w:val="single"/>
        </w:rPr>
        <w:t>Zutaten</w:t>
      </w:r>
      <w:r>
        <w:rPr>
          <w:sz w:val="24"/>
          <w:szCs w:val="24"/>
        </w:rPr>
        <w:t xml:space="preserve"> </w:t>
      </w:r>
      <w:r w:rsidR="00981728">
        <w:rPr>
          <w:sz w:val="24"/>
          <w:szCs w:val="24"/>
        </w:rPr>
        <w:t>(</w:t>
      </w:r>
      <w:r>
        <w:rPr>
          <w:sz w:val="24"/>
          <w:szCs w:val="24"/>
        </w:rPr>
        <w:t>für 4 Portionen</w:t>
      </w:r>
      <w:r w:rsidR="00981728">
        <w:rPr>
          <w:sz w:val="24"/>
          <w:szCs w:val="24"/>
        </w:rPr>
        <w:t>)</w:t>
      </w:r>
    </w:p>
    <w:p w14:paraId="528E43D6" w14:textId="7993012D" w:rsidR="00A16787" w:rsidRDefault="00831CF6" w:rsidP="00A16787">
      <w:pPr>
        <w:rPr>
          <w:sz w:val="24"/>
          <w:szCs w:val="24"/>
        </w:rPr>
      </w:pPr>
      <w:r>
        <w:rPr>
          <w:sz w:val="24"/>
          <w:szCs w:val="24"/>
        </w:rPr>
        <w:t>90 g dunkler Muscovadozucker (oder anderen braunen Zucker)</w:t>
      </w:r>
    </w:p>
    <w:p w14:paraId="17F8E103" w14:textId="6CBE437B" w:rsidR="00831CF6" w:rsidRDefault="00831CF6" w:rsidP="00A16787">
      <w:pPr>
        <w:rPr>
          <w:sz w:val="24"/>
          <w:szCs w:val="24"/>
        </w:rPr>
      </w:pPr>
      <w:r>
        <w:rPr>
          <w:sz w:val="24"/>
          <w:szCs w:val="24"/>
        </w:rPr>
        <w:t>2 EL Rotwein</w:t>
      </w:r>
    </w:p>
    <w:p w14:paraId="70C840D5" w14:textId="303C6F25" w:rsidR="00831CF6" w:rsidRDefault="00831CF6" w:rsidP="00A16787">
      <w:pPr>
        <w:rPr>
          <w:sz w:val="24"/>
          <w:szCs w:val="24"/>
        </w:rPr>
      </w:pPr>
      <w:r>
        <w:rPr>
          <w:sz w:val="24"/>
          <w:szCs w:val="24"/>
        </w:rPr>
        <w:t>1 EL Thymianblätter</w:t>
      </w:r>
    </w:p>
    <w:p w14:paraId="78B7A482" w14:textId="61A8B5F0" w:rsidR="00831CF6" w:rsidRDefault="00831CF6" w:rsidP="00A16787">
      <w:pPr>
        <w:rPr>
          <w:sz w:val="24"/>
          <w:szCs w:val="24"/>
        </w:rPr>
      </w:pPr>
      <w:r>
        <w:rPr>
          <w:sz w:val="24"/>
          <w:szCs w:val="24"/>
        </w:rPr>
        <w:t>2 Bio-Zitronen, 2 TL Schale abgerieben, dann 1 EL Saft ausgepresst</w:t>
      </w:r>
    </w:p>
    <w:p w14:paraId="333C9275" w14:textId="0A54FFFB" w:rsidR="00F95468" w:rsidRDefault="00F5594A" w:rsidP="00A16787">
      <w:pPr>
        <w:rPr>
          <w:sz w:val="24"/>
          <w:szCs w:val="24"/>
        </w:rPr>
      </w:pPr>
      <w:r>
        <w:rPr>
          <w:sz w:val="24"/>
          <w:szCs w:val="24"/>
        </w:rPr>
        <w:t xml:space="preserve">420 g sehr reife dunkle Feigen </w:t>
      </w:r>
      <w:r w:rsidR="00F95468">
        <w:rPr>
          <w:sz w:val="24"/>
          <w:szCs w:val="24"/>
        </w:rPr>
        <w:t>(je nach Größe etwa 10 Stück)</w:t>
      </w:r>
      <w:r w:rsidR="00CB1ED5">
        <w:rPr>
          <w:sz w:val="24"/>
          <w:szCs w:val="24"/>
        </w:rPr>
        <w:t xml:space="preserve"> entstielt, längst halbiert</w:t>
      </w:r>
    </w:p>
    <w:p w14:paraId="360F7475" w14:textId="209CCFBB" w:rsidR="00CB1ED5" w:rsidRDefault="00CB1ED5" w:rsidP="00A16787">
      <w:pPr>
        <w:rPr>
          <w:sz w:val="24"/>
          <w:szCs w:val="24"/>
        </w:rPr>
      </w:pPr>
      <w:r>
        <w:rPr>
          <w:sz w:val="24"/>
          <w:szCs w:val="24"/>
        </w:rPr>
        <w:t>2 große Eier, getrennt</w:t>
      </w:r>
    </w:p>
    <w:p w14:paraId="589983EC" w14:textId="2689CBB4" w:rsidR="00CB1ED5" w:rsidRDefault="00CB1ED5" w:rsidP="00A16787">
      <w:pPr>
        <w:rPr>
          <w:sz w:val="24"/>
          <w:szCs w:val="24"/>
        </w:rPr>
      </w:pPr>
      <w:r>
        <w:rPr>
          <w:sz w:val="24"/>
          <w:szCs w:val="24"/>
        </w:rPr>
        <w:t>50 g Mehl</w:t>
      </w:r>
    </w:p>
    <w:p w14:paraId="52EBFEBE" w14:textId="4872D25B" w:rsidR="00CB1ED5" w:rsidRDefault="00CB1ED5" w:rsidP="00A16787">
      <w:pPr>
        <w:rPr>
          <w:sz w:val="24"/>
          <w:szCs w:val="24"/>
        </w:rPr>
      </w:pPr>
      <w:r>
        <w:rPr>
          <w:sz w:val="24"/>
          <w:szCs w:val="24"/>
        </w:rPr>
        <w:t>1,5 TL Vanilleextrakt (oder Mark von 1,5 Vanilleschoten)</w:t>
      </w:r>
    </w:p>
    <w:p w14:paraId="3602C744" w14:textId="275B4BE2" w:rsidR="00CB1ED5" w:rsidRDefault="007061E4" w:rsidP="00A16787">
      <w:pPr>
        <w:rPr>
          <w:sz w:val="24"/>
          <w:szCs w:val="24"/>
        </w:rPr>
      </w:pPr>
      <w:r>
        <w:rPr>
          <w:sz w:val="24"/>
          <w:szCs w:val="24"/>
        </w:rPr>
        <w:t>100 g Sahne</w:t>
      </w:r>
    </w:p>
    <w:p w14:paraId="29806E55" w14:textId="00EF4078" w:rsidR="007061E4" w:rsidRDefault="007061E4" w:rsidP="00A16787">
      <w:pPr>
        <w:rPr>
          <w:sz w:val="24"/>
          <w:szCs w:val="24"/>
        </w:rPr>
      </w:pPr>
      <w:r>
        <w:rPr>
          <w:sz w:val="24"/>
          <w:szCs w:val="24"/>
        </w:rPr>
        <w:t>Vanilleeis oder Crème fraîche zum Servieren</w:t>
      </w:r>
    </w:p>
    <w:p w14:paraId="204E4277" w14:textId="3162533D" w:rsidR="007061E4" w:rsidRDefault="007061E4" w:rsidP="00A16787">
      <w:pPr>
        <w:rPr>
          <w:sz w:val="24"/>
          <w:szCs w:val="24"/>
        </w:rPr>
      </w:pPr>
      <w:r>
        <w:rPr>
          <w:sz w:val="24"/>
          <w:szCs w:val="24"/>
        </w:rPr>
        <w:t>Salz</w:t>
      </w:r>
    </w:p>
    <w:p w14:paraId="7E891611" w14:textId="77777777" w:rsidR="007061E4" w:rsidRDefault="007061E4" w:rsidP="00A16787">
      <w:pPr>
        <w:rPr>
          <w:sz w:val="24"/>
          <w:szCs w:val="24"/>
        </w:rPr>
      </w:pPr>
    </w:p>
    <w:p w14:paraId="3779323A" w14:textId="3251B807" w:rsidR="00981728" w:rsidRDefault="00981728" w:rsidP="00A16787">
      <w:pPr>
        <w:rPr>
          <w:sz w:val="24"/>
          <w:szCs w:val="24"/>
        </w:rPr>
      </w:pPr>
      <w:r>
        <w:rPr>
          <w:sz w:val="24"/>
          <w:szCs w:val="24"/>
        </w:rPr>
        <w:t>Zubereitung:</w:t>
      </w:r>
    </w:p>
    <w:p w14:paraId="37FEF643" w14:textId="11097046" w:rsidR="007061E4" w:rsidRPr="00981728" w:rsidRDefault="007061E4" w:rsidP="00B40E8C">
      <w:pPr>
        <w:pStyle w:val="ListParagraph"/>
        <w:numPr>
          <w:ilvl w:val="0"/>
          <w:numId w:val="1655"/>
        </w:numPr>
        <w:spacing w:after="120"/>
        <w:ind w:left="714" w:hanging="357"/>
        <w:contextualSpacing w:val="0"/>
        <w:jc w:val="both"/>
        <w:rPr>
          <w:sz w:val="24"/>
          <w:szCs w:val="24"/>
        </w:rPr>
      </w:pPr>
      <w:r w:rsidRPr="00981728">
        <w:rPr>
          <w:sz w:val="24"/>
          <w:szCs w:val="24"/>
        </w:rPr>
        <w:t>Den Backofen auf 170 g Umluft</w:t>
      </w:r>
      <w:r w:rsidR="002133AC" w:rsidRPr="00981728">
        <w:rPr>
          <w:sz w:val="24"/>
          <w:szCs w:val="24"/>
        </w:rPr>
        <w:t xml:space="preserve"> vorheizen.</w:t>
      </w:r>
    </w:p>
    <w:p w14:paraId="4F10D0B5" w14:textId="7C71BA3E" w:rsidR="002133AC" w:rsidRPr="00981728" w:rsidRDefault="002133AC" w:rsidP="00B40E8C">
      <w:pPr>
        <w:pStyle w:val="ListParagraph"/>
        <w:numPr>
          <w:ilvl w:val="0"/>
          <w:numId w:val="1655"/>
        </w:numPr>
        <w:spacing w:after="120"/>
        <w:ind w:left="714" w:hanging="357"/>
        <w:contextualSpacing w:val="0"/>
        <w:jc w:val="both"/>
        <w:rPr>
          <w:sz w:val="24"/>
          <w:szCs w:val="24"/>
        </w:rPr>
      </w:pPr>
      <w:r w:rsidRPr="00981728">
        <w:rPr>
          <w:sz w:val="24"/>
          <w:szCs w:val="24"/>
        </w:rPr>
        <w:t xml:space="preserve">In einer ofenfesten Pfanne 50 g Zucker und 1 EL Wasser verrühren. </w:t>
      </w:r>
      <w:r w:rsidR="003E6E6E" w:rsidRPr="00981728">
        <w:rPr>
          <w:sz w:val="24"/>
          <w:szCs w:val="24"/>
        </w:rPr>
        <w:t xml:space="preserve">Bei mittlerer bis hoher Temperatur 3 -4 Minuten erhitzen und die Pfanne ab und </w:t>
      </w:r>
      <w:r w:rsidR="00466986" w:rsidRPr="00981728">
        <w:rPr>
          <w:sz w:val="24"/>
          <w:szCs w:val="24"/>
        </w:rPr>
        <w:t xml:space="preserve">zu schwenken, bis sich der Zucker vollständig aufgelöst hat und sprudelnd kocht. </w:t>
      </w:r>
      <w:r w:rsidR="00916813" w:rsidRPr="00981728">
        <w:rPr>
          <w:sz w:val="24"/>
          <w:szCs w:val="24"/>
        </w:rPr>
        <w:t>Vorsichtig den Wein</w:t>
      </w:r>
      <w:r w:rsidR="00605901" w:rsidRPr="00981728">
        <w:rPr>
          <w:sz w:val="24"/>
          <w:szCs w:val="24"/>
        </w:rPr>
        <w:t xml:space="preserve"> und den Thymian zugeben und auf dem Herd 1 Minute ständig rühren, bis ein glatter Sirup entstanden ist. Vom Herd nehmen, den Zitronensaft</w:t>
      </w:r>
      <w:r w:rsidR="00DE6F49" w:rsidRPr="00981728">
        <w:rPr>
          <w:sz w:val="24"/>
          <w:szCs w:val="24"/>
        </w:rPr>
        <w:t xml:space="preserve"> und die Feigen einrühren und 20 Minute (oder länger) abkühlen lassen – die Mischung sollte nicht zu heiß sein, wenn der Teig darübergegossen wird. Werden die Feigen in eine Backform umgefüllt, ist es jetzt </w:t>
      </w:r>
      <w:r w:rsidR="007C3C87" w:rsidRPr="00981728">
        <w:rPr>
          <w:sz w:val="24"/>
          <w:szCs w:val="24"/>
        </w:rPr>
        <w:t>so weit</w:t>
      </w:r>
      <w:r w:rsidR="00DE6F49" w:rsidRPr="00981728">
        <w:rPr>
          <w:sz w:val="24"/>
          <w:szCs w:val="24"/>
        </w:rPr>
        <w:t>.</w:t>
      </w:r>
    </w:p>
    <w:p w14:paraId="20AE14BD" w14:textId="482E1E83" w:rsidR="00DE6F49" w:rsidRPr="00981728" w:rsidRDefault="00DE6F49" w:rsidP="00B40E8C">
      <w:pPr>
        <w:pStyle w:val="ListParagraph"/>
        <w:numPr>
          <w:ilvl w:val="0"/>
          <w:numId w:val="1655"/>
        </w:numPr>
        <w:spacing w:after="120"/>
        <w:ind w:left="714" w:hanging="357"/>
        <w:contextualSpacing w:val="0"/>
        <w:jc w:val="both"/>
        <w:rPr>
          <w:sz w:val="24"/>
          <w:szCs w:val="24"/>
        </w:rPr>
      </w:pPr>
      <w:r w:rsidRPr="00981728">
        <w:rPr>
          <w:sz w:val="24"/>
          <w:szCs w:val="24"/>
        </w:rPr>
        <w:t>In einer S</w:t>
      </w:r>
      <w:r w:rsidR="00340FD0" w:rsidRPr="00981728">
        <w:rPr>
          <w:sz w:val="24"/>
          <w:szCs w:val="24"/>
        </w:rPr>
        <w:t>ch</w:t>
      </w:r>
      <w:r w:rsidRPr="00981728">
        <w:rPr>
          <w:sz w:val="24"/>
          <w:szCs w:val="24"/>
        </w:rPr>
        <w:t xml:space="preserve">üssel die </w:t>
      </w:r>
      <w:r w:rsidR="00340FD0" w:rsidRPr="00981728">
        <w:rPr>
          <w:sz w:val="24"/>
          <w:szCs w:val="24"/>
        </w:rPr>
        <w:t>Eig</w:t>
      </w:r>
      <w:r w:rsidRPr="00981728">
        <w:rPr>
          <w:sz w:val="24"/>
          <w:szCs w:val="24"/>
        </w:rPr>
        <w:t>elbe mit dem restlichen Zucker (40 g), dem Mehl, Vanilleextrakt, Sahne, Zitronenschale und 1 kräftigen Prise Salz hellgelb und cremig schlagen; 2 – 3 Minuten von Hand, 1 Minute mit dem Mixer. Die Eiweiße zu festem Schnee schlagen und kurz unterheben.</w:t>
      </w:r>
    </w:p>
    <w:p w14:paraId="112EF055" w14:textId="7DA47A8F" w:rsidR="00C9521E" w:rsidRPr="00981728" w:rsidRDefault="00DE6F49" w:rsidP="00B40E8C">
      <w:pPr>
        <w:pStyle w:val="ListParagraph"/>
        <w:numPr>
          <w:ilvl w:val="0"/>
          <w:numId w:val="1655"/>
        </w:numPr>
        <w:spacing w:after="120"/>
        <w:ind w:left="714" w:hanging="357"/>
        <w:contextualSpacing w:val="0"/>
        <w:jc w:val="both"/>
        <w:rPr>
          <w:sz w:val="24"/>
          <w:szCs w:val="24"/>
        </w:rPr>
      </w:pPr>
      <w:r w:rsidRPr="00981728">
        <w:rPr>
          <w:sz w:val="24"/>
          <w:szCs w:val="24"/>
        </w:rPr>
        <w:t>Die Feigen in der Pfanne (oder Backform)</w:t>
      </w:r>
      <w:r w:rsidR="00340FD0" w:rsidRPr="00981728">
        <w:rPr>
          <w:sz w:val="24"/>
          <w:szCs w:val="24"/>
        </w:rPr>
        <w:t xml:space="preserve"> </w:t>
      </w:r>
      <w:r w:rsidRPr="00981728">
        <w:rPr>
          <w:sz w:val="24"/>
          <w:szCs w:val="24"/>
        </w:rPr>
        <w:t xml:space="preserve">gleichmäßig verteilen und den Teig darübergießen. Den Clafoutis etwa 30 Minuten im Ofen backen, bis der Teig aufgegangen, goldbraun </w:t>
      </w:r>
      <w:r w:rsidR="00340FD0" w:rsidRPr="00981728">
        <w:rPr>
          <w:sz w:val="24"/>
          <w:szCs w:val="24"/>
        </w:rPr>
        <w:t>und</w:t>
      </w:r>
      <w:r w:rsidRPr="00981728">
        <w:rPr>
          <w:sz w:val="24"/>
          <w:szCs w:val="24"/>
        </w:rPr>
        <w:t xml:space="preserve"> durchgegart ist. Aus dem Ofen nehmen, auf Schalen verteilen und mit Vanilleeis oder </w:t>
      </w:r>
      <w:r w:rsidR="00340FD0" w:rsidRPr="00981728">
        <w:rPr>
          <w:sz w:val="24"/>
          <w:szCs w:val="24"/>
        </w:rPr>
        <w:t>Crème fraîche servieren.</w:t>
      </w:r>
    </w:p>
    <w:p w14:paraId="29FEC459" w14:textId="77777777" w:rsidR="00C9521E" w:rsidRDefault="00C9521E">
      <w:pPr>
        <w:rPr>
          <w:sz w:val="24"/>
          <w:szCs w:val="24"/>
        </w:rPr>
      </w:pPr>
      <w:r>
        <w:rPr>
          <w:sz w:val="24"/>
          <w:szCs w:val="24"/>
        </w:rPr>
        <w:br w:type="page"/>
      </w:r>
    </w:p>
    <w:p w14:paraId="287DD015" w14:textId="1FB2B921" w:rsidR="00DE6F49" w:rsidRDefault="00C9521E" w:rsidP="00981728">
      <w:pPr>
        <w:pStyle w:val="Heading2"/>
        <w:spacing w:after="240"/>
      </w:pPr>
      <w:r>
        <w:lastRenderedPageBreak/>
        <w:t>Cheesecake mit Honig und Thymian</w:t>
      </w:r>
      <w:r w:rsidR="00BD3A88">
        <w:rPr>
          <w:rStyle w:val="FootnoteReference"/>
        </w:rPr>
        <w:footnoteReference w:id="1684"/>
      </w:r>
      <w:r>
        <w:t xml:space="preserve"> </w:t>
      </w:r>
    </w:p>
    <w:p w14:paraId="155BD5DE" w14:textId="2C3B057D" w:rsidR="001641E6" w:rsidRDefault="004E16B5" w:rsidP="00A16787">
      <w:pPr>
        <w:rPr>
          <w:sz w:val="24"/>
          <w:szCs w:val="24"/>
        </w:rPr>
      </w:pPr>
      <w:r w:rsidRPr="00981728">
        <w:rPr>
          <w:sz w:val="24"/>
          <w:szCs w:val="24"/>
          <w:u w:val="single"/>
        </w:rPr>
        <w:t>Zutaten</w:t>
      </w:r>
      <w:r>
        <w:rPr>
          <w:sz w:val="24"/>
          <w:szCs w:val="24"/>
        </w:rPr>
        <w:t xml:space="preserve"> </w:t>
      </w:r>
      <w:r w:rsidR="00981728">
        <w:rPr>
          <w:sz w:val="24"/>
          <w:szCs w:val="24"/>
        </w:rPr>
        <w:t>(</w:t>
      </w:r>
      <w:r>
        <w:rPr>
          <w:sz w:val="24"/>
          <w:szCs w:val="24"/>
        </w:rPr>
        <w:t>für 8 Portionen</w:t>
      </w:r>
      <w:r w:rsidR="00981728">
        <w:rPr>
          <w:sz w:val="24"/>
          <w:szCs w:val="24"/>
        </w:rPr>
        <w:t>):</w:t>
      </w:r>
    </w:p>
    <w:p w14:paraId="10D532C8" w14:textId="6AA7EE6E" w:rsidR="004E16B5" w:rsidRDefault="004E16B5" w:rsidP="00A16787">
      <w:pPr>
        <w:rPr>
          <w:sz w:val="24"/>
          <w:szCs w:val="24"/>
        </w:rPr>
      </w:pPr>
      <w:r>
        <w:rPr>
          <w:sz w:val="24"/>
          <w:szCs w:val="24"/>
        </w:rPr>
        <w:t>500 g griechischer Joghurt</w:t>
      </w:r>
    </w:p>
    <w:p w14:paraId="1F3FACC0" w14:textId="5B76FF28" w:rsidR="004E16B5" w:rsidRDefault="004E16B5" w:rsidP="00A16787">
      <w:pPr>
        <w:rPr>
          <w:sz w:val="24"/>
          <w:szCs w:val="24"/>
        </w:rPr>
      </w:pPr>
      <w:r>
        <w:rPr>
          <w:sz w:val="24"/>
          <w:szCs w:val="24"/>
        </w:rPr>
        <w:t>200 g H</w:t>
      </w:r>
      <w:r w:rsidR="006D7CE3">
        <w:rPr>
          <w:sz w:val="24"/>
          <w:szCs w:val="24"/>
        </w:rPr>
        <w:t>af</w:t>
      </w:r>
      <w:r>
        <w:rPr>
          <w:sz w:val="24"/>
          <w:szCs w:val="24"/>
        </w:rPr>
        <w:t>erkekse</w:t>
      </w:r>
    </w:p>
    <w:p w14:paraId="6E840EBD" w14:textId="49AD0E73" w:rsidR="004E16B5" w:rsidRDefault="004E16B5" w:rsidP="00A16787">
      <w:pPr>
        <w:rPr>
          <w:sz w:val="24"/>
          <w:szCs w:val="24"/>
        </w:rPr>
      </w:pPr>
      <w:r>
        <w:rPr>
          <w:sz w:val="24"/>
          <w:szCs w:val="24"/>
        </w:rPr>
        <w:t>60 g Butter, zerlassen</w:t>
      </w:r>
    </w:p>
    <w:p w14:paraId="782737EF" w14:textId="64B8A328" w:rsidR="004E16B5" w:rsidRDefault="004E16B5" w:rsidP="00A16787">
      <w:pPr>
        <w:rPr>
          <w:sz w:val="24"/>
          <w:szCs w:val="24"/>
        </w:rPr>
      </w:pPr>
      <w:r>
        <w:rPr>
          <w:sz w:val="24"/>
          <w:szCs w:val="24"/>
        </w:rPr>
        <w:t>1,5 EL Thymianblätter</w:t>
      </w:r>
    </w:p>
    <w:p w14:paraId="433DB40D" w14:textId="5DE66EF7" w:rsidR="004E16B5" w:rsidRDefault="004E16B5" w:rsidP="00A16787">
      <w:pPr>
        <w:rPr>
          <w:sz w:val="24"/>
          <w:szCs w:val="24"/>
        </w:rPr>
      </w:pPr>
      <w:r>
        <w:rPr>
          <w:sz w:val="24"/>
          <w:szCs w:val="24"/>
        </w:rPr>
        <w:t>400 g Doppelrahmfrischkäse</w:t>
      </w:r>
    </w:p>
    <w:p w14:paraId="4F21CED9" w14:textId="674A6601" w:rsidR="004E16B5" w:rsidRDefault="004E16B5" w:rsidP="00A16787">
      <w:pPr>
        <w:rPr>
          <w:sz w:val="24"/>
          <w:szCs w:val="24"/>
        </w:rPr>
      </w:pPr>
      <w:r>
        <w:rPr>
          <w:sz w:val="24"/>
          <w:szCs w:val="24"/>
        </w:rPr>
        <w:t>40 g Puderzucker</w:t>
      </w:r>
    </w:p>
    <w:p w14:paraId="0051725D" w14:textId="7F977936" w:rsidR="004E16B5" w:rsidRDefault="004E16B5" w:rsidP="00A16787">
      <w:pPr>
        <w:rPr>
          <w:sz w:val="24"/>
          <w:szCs w:val="24"/>
        </w:rPr>
      </w:pPr>
      <w:r>
        <w:rPr>
          <w:sz w:val="24"/>
          <w:szCs w:val="24"/>
        </w:rPr>
        <w:t>1 Bio-Zitrone, 1 TL Schale abgerieben</w:t>
      </w:r>
    </w:p>
    <w:p w14:paraId="5B8E511A" w14:textId="128A3938" w:rsidR="004E16B5" w:rsidRDefault="004E16B5" w:rsidP="00A16787">
      <w:pPr>
        <w:rPr>
          <w:sz w:val="24"/>
          <w:szCs w:val="24"/>
        </w:rPr>
      </w:pPr>
      <w:r>
        <w:rPr>
          <w:sz w:val="24"/>
          <w:szCs w:val="24"/>
        </w:rPr>
        <w:t>150 g weiße Schokolade, in 1 -2 große Stücke gebrochen</w:t>
      </w:r>
    </w:p>
    <w:p w14:paraId="3696120C" w14:textId="7F279957" w:rsidR="004E16B5" w:rsidRDefault="004E16B5" w:rsidP="00A16787">
      <w:pPr>
        <w:rPr>
          <w:sz w:val="24"/>
          <w:szCs w:val="24"/>
        </w:rPr>
      </w:pPr>
    </w:p>
    <w:p w14:paraId="2D483BD6" w14:textId="4067093A" w:rsidR="00981728" w:rsidRDefault="00981728" w:rsidP="00A16787">
      <w:pPr>
        <w:rPr>
          <w:sz w:val="24"/>
          <w:szCs w:val="24"/>
        </w:rPr>
      </w:pPr>
      <w:r>
        <w:rPr>
          <w:sz w:val="24"/>
          <w:szCs w:val="24"/>
        </w:rPr>
        <w:t>Zubereitung:</w:t>
      </w:r>
    </w:p>
    <w:p w14:paraId="06D001E2" w14:textId="4B835C42" w:rsidR="006D7CE3" w:rsidRPr="00210A97" w:rsidRDefault="005318C7" w:rsidP="00B40E8C">
      <w:pPr>
        <w:pStyle w:val="ListParagraph"/>
        <w:numPr>
          <w:ilvl w:val="0"/>
          <w:numId w:val="1069"/>
        </w:numPr>
        <w:spacing w:after="120"/>
        <w:ind w:left="714" w:hanging="357"/>
        <w:contextualSpacing w:val="0"/>
        <w:jc w:val="both"/>
        <w:rPr>
          <w:sz w:val="24"/>
          <w:szCs w:val="24"/>
        </w:rPr>
      </w:pPr>
      <w:r w:rsidRPr="00210A97">
        <w:rPr>
          <w:sz w:val="24"/>
          <w:szCs w:val="24"/>
        </w:rPr>
        <w:t>Eine Springform mit Backpapier auskleiden und beiseitestellen.</w:t>
      </w:r>
    </w:p>
    <w:p w14:paraId="3DDC2DF5" w14:textId="7B30E5F3" w:rsidR="005318C7" w:rsidRPr="00210A97" w:rsidRDefault="005318C7" w:rsidP="00B40E8C">
      <w:pPr>
        <w:pStyle w:val="ListParagraph"/>
        <w:numPr>
          <w:ilvl w:val="0"/>
          <w:numId w:val="1069"/>
        </w:numPr>
        <w:spacing w:after="120"/>
        <w:ind w:left="714" w:hanging="357"/>
        <w:contextualSpacing w:val="0"/>
        <w:jc w:val="both"/>
        <w:rPr>
          <w:sz w:val="24"/>
          <w:szCs w:val="24"/>
        </w:rPr>
      </w:pPr>
      <w:r w:rsidRPr="00210A97">
        <w:rPr>
          <w:sz w:val="24"/>
          <w:szCs w:val="24"/>
        </w:rPr>
        <w:t>Ein Sieb mit einem Küchentuch auslegen und auf eine Schüssel setzen. Den Joghurt hineingeb</w:t>
      </w:r>
      <w:r w:rsidR="00C2134B" w:rsidRPr="00210A97">
        <w:rPr>
          <w:sz w:val="24"/>
          <w:szCs w:val="24"/>
        </w:rPr>
        <w:t>en, die Tuchzipfel umdrehen, das Bündel zu ei</w:t>
      </w:r>
      <w:r w:rsidR="00210A97" w:rsidRPr="00210A97">
        <w:rPr>
          <w:sz w:val="24"/>
          <w:szCs w:val="24"/>
        </w:rPr>
        <w:t>ne</w:t>
      </w:r>
      <w:r w:rsidR="00C2134B" w:rsidRPr="00210A97">
        <w:rPr>
          <w:sz w:val="24"/>
          <w:szCs w:val="24"/>
        </w:rPr>
        <w:t>r Kugel formen und so viel Flüssigkeit wie möglich aus dem Joghurt herauspressen. Am Ende sollten etwa 340 g fester Joghurt zurückbleiben. Beiseitestellen. Die Flüssigkeit weggießen.</w:t>
      </w:r>
    </w:p>
    <w:p w14:paraId="2BE21BBA" w14:textId="4C6013EE" w:rsidR="00C2134B" w:rsidRPr="00210A97" w:rsidRDefault="00C2134B" w:rsidP="00B40E8C">
      <w:pPr>
        <w:pStyle w:val="ListParagraph"/>
        <w:numPr>
          <w:ilvl w:val="0"/>
          <w:numId w:val="1069"/>
        </w:numPr>
        <w:spacing w:after="120"/>
        <w:ind w:left="714" w:hanging="357"/>
        <w:contextualSpacing w:val="0"/>
        <w:jc w:val="both"/>
        <w:rPr>
          <w:sz w:val="24"/>
          <w:szCs w:val="24"/>
        </w:rPr>
      </w:pPr>
      <w:r w:rsidRPr="00210A97">
        <w:rPr>
          <w:sz w:val="24"/>
          <w:szCs w:val="24"/>
        </w:rPr>
        <w:t>Die Kekse in ei</w:t>
      </w:r>
      <w:r w:rsidR="00210A97" w:rsidRPr="00210A97">
        <w:rPr>
          <w:sz w:val="24"/>
          <w:szCs w:val="24"/>
        </w:rPr>
        <w:t>nen P</w:t>
      </w:r>
      <w:r w:rsidRPr="00210A97">
        <w:rPr>
          <w:sz w:val="24"/>
          <w:szCs w:val="24"/>
        </w:rPr>
        <w:t xml:space="preserve">lastikbeutel </w:t>
      </w:r>
      <w:r w:rsidR="000519AC" w:rsidRPr="00210A97">
        <w:rPr>
          <w:sz w:val="24"/>
          <w:szCs w:val="24"/>
        </w:rPr>
        <w:t xml:space="preserve">geben und mit einer Teigrolle </w:t>
      </w:r>
      <w:r w:rsidR="00210A97" w:rsidRPr="00210A97">
        <w:rPr>
          <w:sz w:val="24"/>
          <w:szCs w:val="24"/>
        </w:rPr>
        <w:t>ze</w:t>
      </w:r>
      <w:r w:rsidR="000519AC" w:rsidRPr="00210A97">
        <w:rPr>
          <w:sz w:val="24"/>
          <w:szCs w:val="24"/>
        </w:rPr>
        <w:t>rbröseln. Mit der Butter und 1 EL Thymian vermengen, gleichmäßig in der vorbereiteten Form verteilen und sanft andrücken</w:t>
      </w:r>
      <w:r w:rsidR="002011EB" w:rsidRPr="00210A97">
        <w:rPr>
          <w:sz w:val="24"/>
          <w:szCs w:val="24"/>
        </w:rPr>
        <w:t>. In den Kühlschrank stellen.</w:t>
      </w:r>
    </w:p>
    <w:p w14:paraId="6A1488B1" w14:textId="37A1E86E" w:rsidR="002011EB" w:rsidRPr="00210A97" w:rsidRDefault="002011EB" w:rsidP="00B40E8C">
      <w:pPr>
        <w:pStyle w:val="ListParagraph"/>
        <w:numPr>
          <w:ilvl w:val="0"/>
          <w:numId w:val="1069"/>
        </w:numPr>
        <w:spacing w:after="120"/>
        <w:ind w:left="714" w:hanging="357"/>
        <w:contextualSpacing w:val="0"/>
        <w:jc w:val="both"/>
        <w:rPr>
          <w:sz w:val="24"/>
          <w:szCs w:val="24"/>
        </w:rPr>
      </w:pPr>
      <w:r w:rsidRPr="00210A97">
        <w:rPr>
          <w:sz w:val="24"/>
          <w:szCs w:val="24"/>
        </w:rPr>
        <w:t>Den Frischkäse mit Joghurt, Puderzucker und Zitronenschale verrühren, bis die Masse glatt ist.</w:t>
      </w:r>
    </w:p>
    <w:p w14:paraId="1AD07611" w14:textId="2FF4FEAF" w:rsidR="002011EB" w:rsidRPr="00210A97" w:rsidRDefault="002011EB" w:rsidP="00B40E8C">
      <w:pPr>
        <w:pStyle w:val="ListParagraph"/>
        <w:numPr>
          <w:ilvl w:val="0"/>
          <w:numId w:val="1069"/>
        </w:numPr>
        <w:spacing w:after="120"/>
        <w:ind w:left="714" w:hanging="357"/>
        <w:contextualSpacing w:val="0"/>
        <w:jc w:val="both"/>
        <w:rPr>
          <w:sz w:val="24"/>
          <w:szCs w:val="24"/>
        </w:rPr>
      </w:pPr>
      <w:r w:rsidRPr="00210A97">
        <w:rPr>
          <w:sz w:val="24"/>
          <w:szCs w:val="24"/>
        </w:rPr>
        <w:t xml:space="preserve">Die Schokolade </w:t>
      </w:r>
      <w:r w:rsidR="00EC15D0" w:rsidRPr="00210A97">
        <w:rPr>
          <w:sz w:val="24"/>
          <w:szCs w:val="24"/>
        </w:rPr>
        <w:t>schmelzen, am besten in einer hitzebeständigen Schüssel ü</w:t>
      </w:r>
      <w:r w:rsidR="00210A97" w:rsidRPr="00210A97">
        <w:rPr>
          <w:sz w:val="24"/>
          <w:szCs w:val="24"/>
        </w:rPr>
        <w:t>b</w:t>
      </w:r>
      <w:r w:rsidR="00EC15D0" w:rsidRPr="00210A97">
        <w:rPr>
          <w:sz w:val="24"/>
          <w:szCs w:val="24"/>
        </w:rPr>
        <w:t>er leicht siedendem Wasser, wob</w:t>
      </w:r>
      <w:r w:rsidR="00F80FB1" w:rsidRPr="00210A97">
        <w:rPr>
          <w:sz w:val="24"/>
          <w:szCs w:val="24"/>
        </w:rPr>
        <w:t>ei der Schüsselboden das Wasser nicht berü</w:t>
      </w:r>
      <w:r w:rsidR="00210A97" w:rsidRPr="00210A97">
        <w:rPr>
          <w:sz w:val="24"/>
          <w:szCs w:val="24"/>
        </w:rPr>
        <w:t>hr</w:t>
      </w:r>
      <w:r w:rsidR="00F80FB1" w:rsidRPr="00210A97">
        <w:rPr>
          <w:sz w:val="24"/>
          <w:szCs w:val="24"/>
        </w:rPr>
        <w:t xml:space="preserve">en darf. Die Schokolade darin 2 </w:t>
      </w:r>
      <w:r w:rsidR="007C3C87" w:rsidRPr="00210A97">
        <w:rPr>
          <w:sz w:val="24"/>
          <w:szCs w:val="24"/>
        </w:rPr>
        <w:t>- 3</w:t>
      </w:r>
      <w:r w:rsidR="00F80FB1" w:rsidRPr="00210A97">
        <w:rPr>
          <w:sz w:val="24"/>
          <w:szCs w:val="24"/>
        </w:rPr>
        <w:t xml:space="preserve"> Minuten umrühren, achtgeben,</w:t>
      </w:r>
      <w:r w:rsidR="00210A97" w:rsidRPr="00210A97">
        <w:rPr>
          <w:sz w:val="24"/>
          <w:szCs w:val="24"/>
        </w:rPr>
        <w:t xml:space="preserve"> </w:t>
      </w:r>
      <w:r w:rsidR="00F80FB1" w:rsidRPr="00210A97">
        <w:rPr>
          <w:sz w:val="24"/>
          <w:szCs w:val="24"/>
        </w:rPr>
        <w:t>dass kein Wasser hine</w:t>
      </w:r>
      <w:r w:rsidR="00210A97" w:rsidRPr="00210A97">
        <w:rPr>
          <w:sz w:val="24"/>
          <w:szCs w:val="24"/>
        </w:rPr>
        <w:t>i</w:t>
      </w:r>
      <w:r w:rsidR="00F80FB1" w:rsidRPr="00210A97">
        <w:rPr>
          <w:sz w:val="24"/>
          <w:szCs w:val="24"/>
        </w:rPr>
        <w:t xml:space="preserve">ngerät, sonst stockt sie wieder. Die flüssige Schokolade gleichmäßig </w:t>
      </w:r>
      <w:r w:rsidR="00210A97" w:rsidRPr="00210A97">
        <w:rPr>
          <w:sz w:val="24"/>
          <w:szCs w:val="24"/>
        </w:rPr>
        <w:t>unter</w:t>
      </w:r>
      <w:r w:rsidR="00F80FB1" w:rsidRPr="00210A97">
        <w:rPr>
          <w:sz w:val="24"/>
          <w:szCs w:val="24"/>
        </w:rPr>
        <w:t xml:space="preserve"> die Frischkäsecreme ziehen.</w:t>
      </w:r>
    </w:p>
    <w:p w14:paraId="54142CD7" w14:textId="4D5870CF" w:rsidR="00F80FB1" w:rsidRPr="00210A97" w:rsidRDefault="00F80FB1" w:rsidP="00B40E8C">
      <w:pPr>
        <w:pStyle w:val="ListParagraph"/>
        <w:numPr>
          <w:ilvl w:val="0"/>
          <w:numId w:val="1069"/>
        </w:numPr>
        <w:spacing w:after="120"/>
        <w:ind w:left="714" w:hanging="357"/>
        <w:contextualSpacing w:val="0"/>
        <w:jc w:val="both"/>
        <w:rPr>
          <w:sz w:val="24"/>
          <w:szCs w:val="24"/>
        </w:rPr>
      </w:pPr>
      <w:r w:rsidRPr="00210A97">
        <w:rPr>
          <w:sz w:val="24"/>
          <w:szCs w:val="24"/>
        </w:rPr>
        <w:t xml:space="preserve">Die Creme auf den Keksboden in die Form gießen, </w:t>
      </w:r>
      <w:r w:rsidR="007C3C87" w:rsidRPr="00210A97">
        <w:rPr>
          <w:sz w:val="24"/>
          <w:szCs w:val="24"/>
        </w:rPr>
        <w:t>glattstreichen</w:t>
      </w:r>
      <w:r w:rsidRPr="00210A97">
        <w:rPr>
          <w:sz w:val="24"/>
          <w:szCs w:val="24"/>
        </w:rPr>
        <w:t xml:space="preserve"> und mi</w:t>
      </w:r>
      <w:r w:rsidR="00210A97" w:rsidRPr="00210A97">
        <w:rPr>
          <w:sz w:val="24"/>
          <w:szCs w:val="24"/>
        </w:rPr>
        <w:t>nde</w:t>
      </w:r>
      <w:r w:rsidRPr="00210A97">
        <w:rPr>
          <w:sz w:val="24"/>
          <w:szCs w:val="24"/>
        </w:rPr>
        <w:t xml:space="preserve">stens 2 Stunden kalt stellen, bis sie sich verfestigt </w:t>
      </w:r>
      <w:r w:rsidR="00210A97" w:rsidRPr="00210A97">
        <w:rPr>
          <w:sz w:val="24"/>
          <w:szCs w:val="24"/>
        </w:rPr>
        <w:t>ha</w:t>
      </w:r>
      <w:r w:rsidRPr="00210A97">
        <w:rPr>
          <w:sz w:val="24"/>
          <w:szCs w:val="24"/>
        </w:rPr>
        <w:t>t.</w:t>
      </w:r>
    </w:p>
    <w:p w14:paraId="30F2F6A0" w14:textId="7CA32E66" w:rsidR="00F80FB1" w:rsidRPr="00210A97" w:rsidRDefault="00F80FB1" w:rsidP="00B40E8C">
      <w:pPr>
        <w:pStyle w:val="ListParagraph"/>
        <w:numPr>
          <w:ilvl w:val="0"/>
          <w:numId w:val="1069"/>
        </w:numPr>
        <w:spacing w:after="120"/>
        <w:ind w:left="714" w:hanging="357"/>
        <w:contextualSpacing w:val="0"/>
        <w:jc w:val="both"/>
        <w:rPr>
          <w:sz w:val="24"/>
          <w:szCs w:val="24"/>
        </w:rPr>
      </w:pPr>
      <w:r w:rsidRPr="00210A97">
        <w:rPr>
          <w:sz w:val="24"/>
          <w:szCs w:val="24"/>
        </w:rPr>
        <w:t>Zum Servieren den Honig in einem kleine</w:t>
      </w:r>
      <w:r w:rsidR="00210A97" w:rsidRPr="00210A97">
        <w:rPr>
          <w:sz w:val="24"/>
          <w:szCs w:val="24"/>
        </w:rPr>
        <w:t>n</w:t>
      </w:r>
      <w:r w:rsidRPr="00210A97">
        <w:rPr>
          <w:sz w:val="24"/>
          <w:szCs w:val="24"/>
        </w:rPr>
        <w:t xml:space="preserve"> Topf mit dem verbliebenen Thymian (1/2 </w:t>
      </w:r>
      <w:r w:rsidR="000D0A01" w:rsidRPr="00210A97">
        <w:rPr>
          <w:sz w:val="24"/>
          <w:szCs w:val="24"/>
        </w:rPr>
        <w:t>EL) verflüssigen. Vom Herd nehmen und gleichmäßig über den Käsekuchen gießen.</w:t>
      </w:r>
    </w:p>
    <w:p w14:paraId="18D0015D" w14:textId="7578C52A" w:rsidR="000D0A01" w:rsidRPr="00210A97" w:rsidRDefault="000D0A01" w:rsidP="00B40E8C">
      <w:pPr>
        <w:pStyle w:val="ListParagraph"/>
        <w:numPr>
          <w:ilvl w:val="0"/>
          <w:numId w:val="1069"/>
        </w:numPr>
        <w:spacing w:after="120"/>
        <w:ind w:left="714" w:hanging="357"/>
        <w:contextualSpacing w:val="0"/>
        <w:jc w:val="both"/>
        <w:rPr>
          <w:sz w:val="24"/>
          <w:szCs w:val="24"/>
        </w:rPr>
      </w:pPr>
      <w:r w:rsidRPr="00210A97">
        <w:rPr>
          <w:sz w:val="24"/>
          <w:szCs w:val="24"/>
        </w:rPr>
        <w:t>Den Kuchen aus der Form lösen, in Stücke schneiden und servieren.</w:t>
      </w:r>
    </w:p>
    <w:p w14:paraId="42A58B1C" w14:textId="77777777" w:rsidR="00026C9F" w:rsidRDefault="00026C9F">
      <w:pPr>
        <w:rPr>
          <w:sz w:val="24"/>
          <w:szCs w:val="24"/>
        </w:rPr>
      </w:pPr>
      <w:r>
        <w:rPr>
          <w:sz w:val="24"/>
          <w:szCs w:val="24"/>
        </w:rPr>
        <w:br w:type="page"/>
      </w:r>
    </w:p>
    <w:p w14:paraId="08E3319D" w14:textId="682D6BFF" w:rsidR="00026C9F" w:rsidRDefault="00026C9F" w:rsidP="00BC7D8A">
      <w:pPr>
        <w:pStyle w:val="Heading2"/>
        <w:spacing w:after="240"/>
      </w:pPr>
      <w:r>
        <w:lastRenderedPageBreak/>
        <w:t>Cheesecake mit Heidelbeeren und Orangen</w:t>
      </w:r>
      <w:r w:rsidR="00815B50">
        <w:rPr>
          <w:rStyle w:val="FootnoteReference"/>
        </w:rPr>
        <w:footnoteReference w:id="1685"/>
      </w:r>
    </w:p>
    <w:p w14:paraId="4D3E3AD8" w14:textId="77777777" w:rsidR="00026C9F" w:rsidRDefault="00026C9F">
      <w:pPr>
        <w:rPr>
          <w:sz w:val="24"/>
          <w:szCs w:val="24"/>
        </w:rPr>
      </w:pPr>
      <w:r w:rsidRPr="00BC7D8A">
        <w:rPr>
          <w:sz w:val="24"/>
          <w:szCs w:val="24"/>
          <w:u w:val="single"/>
        </w:rPr>
        <w:t xml:space="preserve">Zutaten </w:t>
      </w:r>
      <w:r>
        <w:rPr>
          <w:sz w:val="24"/>
          <w:szCs w:val="24"/>
        </w:rPr>
        <w:t>(für 1 Springform mit 28 cm Durchmesser):</w:t>
      </w:r>
    </w:p>
    <w:p w14:paraId="3C9E0D8D" w14:textId="77777777" w:rsidR="00A55BDB" w:rsidRPr="00BC7D8A" w:rsidRDefault="00A55BDB">
      <w:pPr>
        <w:rPr>
          <w:i/>
          <w:iCs/>
          <w:sz w:val="24"/>
          <w:szCs w:val="24"/>
        </w:rPr>
      </w:pPr>
      <w:r w:rsidRPr="00BC7D8A">
        <w:rPr>
          <w:i/>
          <w:iCs/>
          <w:sz w:val="24"/>
          <w:szCs w:val="24"/>
        </w:rPr>
        <w:t>Für den Boden:</w:t>
      </w:r>
    </w:p>
    <w:p w14:paraId="50A6DB86" w14:textId="77777777" w:rsidR="00A55BDB" w:rsidRDefault="00A55BDB">
      <w:pPr>
        <w:rPr>
          <w:sz w:val="24"/>
          <w:szCs w:val="24"/>
        </w:rPr>
      </w:pPr>
      <w:r>
        <w:rPr>
          <w:sz w:val="24"/>
          <w:szCs w:val="24"/>
        </w:rPr>
        <w:t>250 g Haferkekse</w:t>
      </w:r>
    </w:p>
    <w:p w14:paraId="1564DCCE" w14:textId="77777777" w:rsidR="00A55BDB" w:rsidRDefault="00A55BDB">
      <w:pPr>
        <w:rPr>
          <w:sz w:val="24"/>
          <w:szCs w:val="24"/>
        </w:rPr>
      </w:pPr>
      <w:r>
        <w:rPr>
          <w:sz w:val="24"/>
          <w:szCs w:val="24"/>
        </w:rPr>
        <w:t>50 g Haselnusskerne</w:t>
      </w:r>
    </w:p>
    <w:p w14:paraId="6B52A9F4" w14:textId="77777777" w:rsidR="00A55BDB" w:rsidRDefault="00A55BDB">
      <w:pPr>
        <w:rPr>
          <w:sz w:val="24"/>
          <w:szCs w:val="24"/>
        </w:rPr>
      </w:pPr>
      <w:r>
        <w:rPr>
          <w:sz w:val="24"/>
          <w:szCs w:val="24"/>
        </w:rPr>
        <w:t>150 g Butter</w:t>
      </w:r>
    </w:p>
    <w:p w14:paraId="34496A1F" w14:textId="77777777" w:rsidR="00A55BDB" w:rsidRDefault="00A55BDB">
      <w:pPr>
        <w:rPr>
          <w:sz w:val="24"/>
          <w:szCs w:val="24"/>
        </w:rPr>
      </w:pPr>
    </w:p>
    <w:p w14:paraId="7EED30A7" w14:textId="77777777" w:rsidR="00A55BDB" w:rsidRPr="00BC7D8A" w:rsidRDefault="00A55BDB">
      <w:pPr>
        <w:rPr>
          <w:i/>
          <w:iCs/>
          <w:sz w:val="24"/>
          <w:szCs w:val="24"/>
        </w:rPr>
      </w:pPr>
      <w:r w:rsidRPr="00BC7D8A">
        <w:rPr>
          <w:i/>
          <w:iCs/>
          <w:sz w:val="24"/>
          <w:szCs w:val="24"/>
        </w:rPr>
        <w:t>Für die Füllung:</w:t>
      </w:r>
    </w:p>
    <w:p w14:paraId="1CB66453" w14:textId="77777777" w:rsidR="00A55BDB" w:rsidRDefault="00A55BDB">
      <w:pPr>
        <w:rPr>
          <w:sz w:val="24"/>
          <w:szCs w:val="24"/>
        </w:rPr>
      </w:pPr>
      <w:r>
        <w:rPr>
          <w:sz w:val="24"/>
          <w:szCs w:val="24"/>
        </w:rPr>
        <w:t>1 Bio-Zitrone</w:t>
      </w:r>
    </w:p>
    <w:p w14:paraId="35776166" w14:textId="77777777" w:rsidR="00A55BDB" w:rsidRDefault="00A55BDB">
      <w:pPr>
        <w:rPr>
          <w:sz w:val="24"/>
          <w:szCs w:val="24"/>
        </w:rPr>
      </w:pPr>
      <w:r>
        <w:rPr>
          <w:sz w:val="24"/>
          <w:szCs w:val="24"/>
        </w:rPr>
        <w:t>2 Bio-Orangen</w:t>
      </w:r>
    </w:p>
    <w:p w14:paraId="18C82B67" w14:textId="77777777" w:rsidR="00A55BDB" w:rsidRDefault="00A55BDB">
      <w:pPr>
        <w:rPr>
          <w:sz w:val="24"/>
          <w:szCs w:val="24"/>
        </w:rPr>
      </w:pPr>
      <w:r>
        <w:rPr>
          <w:sz w:val="24"/>
          <w:szCs w:val="24"/>
        </w:rPr>
        <w:t>200 g Heidelbeeren</w:t>
      </w:r>
    </w:p>
    <w:p w14:paraId="5C9AFF0F" w14:textId="77777777" w:rsidR="00A55BDB" w:rsidRDefault="00A55BDB">
      <w:pPr>
        <w:rPr>
          <w:sz w:val="24"/>
          <w:szCs w:val="24"/>
        </w:rPr>
      </w:pPr>
      <w:r>
        <w:rPr>
          <w:sz w:val="24"/>
          <w:szCs w:val="24"/>
        </w:rPr>
        <w:t>500 g Frischkäse</w:t>
      </w:r>
    </w:p>
    <w:p w14:paraId="4C8D9C43" w14:textId="77777777" w:rsidR="00A55BDB" w:rsidRDefault="00A55BDB">
      <w:pPr>
        <w:rPr>
          <w:sz w:val="24"/>
          <w:szCs w:val="24"/>
        </w:rPr>
      </w:pPr>
      <w:r>
        <w:rPr>
          <w:sz w:val="24"/>
          <w:szCs w:val="24"/>
        </w:rPr>
        <w:t>200 g Crème fraîche</w:t>
      </w:r>
    </w:p>
    <w:p w14:paraId="22E0BE36" w14:textId="77777777" w:rsidR="00A55BDB" w:rsidRDefault="00A55BDB">
      <w:pPr>
        <w:rPr>
          <w:sz w:val="24"/>
          <w:szCs w:val="24"/>
        </w:rPr>
      </w:pPr>
      <w:r>
        <w:rPr>
          <w:sz w:val="24"/>
          <w:szCs w:val="24"/>
        </w:rPr>
        <w:t>120 g Zucker</w:t>
      </w:r>
    </w:p>
    <w:p w14:paraId="565417BA" w14:textId="77777777" w:rsidR="00A55BDB" w:rsidRDefault="00A55BDB">
      <w:pPr>
        <w:rPr>
          <w:sz w:val="24"/>
          <w:szCs w:val="24"/>
        </w:rPr>
      </w:pPr>
      <w:r>
        <w:rPr>
          <w:sz w:val="24"/>
          <w:szCs w:val="24"/>
        </w:rPr>
        <w:t>1 Prise Salz</w:t>
      </w:r>
    </w:p>
    <w:p w14:paraId="751A3C2E" w14:textId="77777777" w:rsidR="00A55BDB" w:rsidRDefault="00A55BDB">
      <w:pPr>
        <w:rPr>
          <w:sz w:val="24"/>
          <w:szCs w:val="24"/>
        </w:rPr>
      </w:pPr>
      <w:r>
        <w:rPr>
          <w:sz w:val="24"/>
          <w:szCs w:val="24"/>
        </w:rPr>
        <w:t>1 Prise gemahlene Vanille</w:t>
      </w:r>
    </w:p>
    <w:p w14:paraId="00DE605F" w14:textId="77777777" w:rsidR="00632931" w:rsidRDefault="00632931">
      <w:pPr>
        <w:rPr>
          <w:sz w:val="24"/>
          <w:szCs w:val="24"/>
        </w:rPr>
      </w:pPr>
      <w:r>
        <w:rPr>
          <w:sz w:val="24"/>
          <w:szCs w:val="24"/>
        </w:rPr>
        <w:t>200 g Sahne</w:t>
      </w:r>
    </w:p>
    <w:p w14:paraId="6E64F4CA" w14:textId="77777777" w:rsidR="00632931" w:rsidRDefault="00632931">
      <w:pPr>
        <w:rPr>
          <w:sz w:val="24"/>
          <w:szCs w:val="24"/>
        </w:rPr>
      </w:pPr>
    </w:p>
    <w:p w14:paraId="68721E0E" w14:textId="77777777" w:rsidR="00632931" w:rsidRDefault="00632931">
      <w:pPr>
        <w:rPr>
          <w:sz w:val="24"/>
          <w:szCs w:val="24"/>
        </w:rPr>
      </w:pPr>
      <w:r>
        <w:rPr>
          <w:sz w:val="24"/>
          <w:szCs w:val="24"/>
        </w:rPr>
        <w:t>Zubereitung:</w:t>
      </w:r>
    </w:p>
    <w:p w14:paraId="77FE2020" w14:textId="77777777" w:rsidR="008B628E" w:rsidRPr="00BC7D8A" w:rsidRDefault="002A310B" w:rsidP="00B40E8C">
      <w:pPr>
        <w:pStyle w:val="ListParagraph"/>
        <w:numPr>
          <w:ilvl w:val="0"/>
          <w:numId w:val="1927"/>
        </w:numPr>
        <w:spacing w:after="120"/>
        <w:ind w:left="714" w:hanging="357"/>
        <w:contextualSpacing w:val="0"/>
        <w:jc w:val="both"/>
        <w:rPr>
          <w:sz w:val="24"/>
          <w:szCs w:val="24"/>
        </w:rPr>
      </w:pPr>
      <w:r w:rsidRPr="00BC7D8A">
        <w:rPr>
          <w:sz w:val="24"/>
          <w:szCs w:val="24"/>
        </w:rPr>
        <w:t>Für den Boden Haferkekse zu Krümeln zerkleinern. Haselnüsse hacken</w:t>
      </w:r>
      <w:r w:rsidR="008B628E" w:rsidRPr="00BC7D8A">
        <w:rPr>
          <w:sz w:val="24"/>
          <w:szCs w:val="24"/>
        </w:rPr>
        <w:t xml:space="preserve"> und in der Pfanne ohne Fett rösten. Mit den Keksbröseln vermengen. Butter zerlassen und dazugießen.</w:t>
      </w:r>
    </w:p>
    <w:p w14:paraId="5ED1175D" w14:textId="047A06CF" w:rsidR="00A94592" w:rsidRPr="00BC7D8A" w:rsidRDefault="008B628E" w:rsidP="00B40E8C">
      <w:pPr>
        <w:pStyle w:val="ListParagraph"/>
        <w:numPr>
          <w:ilvl w:val="0"/>
          <w:numId w:val="1927"/>
        </w:numPr>
        <w:spacing w:after="120"/>
        <w:ind w:left="714" w:hanging="357"/>
        <w:contextualSpacing w:val="0"/>
        <w:jc w:val="both"/>
        <w:rPr>
          <w:sz w:val="24"/>
          <w:szCs w:val="24"/>
        </w:rPr>
      </w:pPr>
      <w:r w:rsidRPr="00BC7D8A">
        <w:rPr>
          <w:sz w:val="24"/>
          <w:szCs w:val="24"/>
        </w:rPr>
        <w:t>Für die Füllung Zitrone und Orangen heiß</w:t>
      </w:r>
      <w:r w:rsidR="005C2BF7" w:rsidRPr="00BC7D8A">
        <w:rPr>
          <w:sz w:val="24"/>
          <w:szCs w:val="24"/>
        </w:rPr>
        <w:t xml:space="preserve"> waschen, abtrocknen. Di Schale der Zitrone und der Orangen dünn abschneiden und getrennt voneinander fein hacken, den Saft der Zitrone auspressen. Mit einem scharfen Messer die restliche Schale der</w:t>
      </w:r>
      <w:r w:rsidR="00620A86" w:rsidRPr="00BC7D8A">
        <w:rPr>
          <w:sz w:val="24"/>
          <w:szCs w:val="24"/>
        </w:rPr>
        <w:t xml:space="preserve"> Orangen dick bis ins Fruchtfleisch hinein abschneiden und die Fi</w:t>
      </w:r>
      <w:r w:rsidR="00BC7D8A" w:rsidRPr="00BC7D8A">
        <w:rPr>
          <w:sz w:val="24"/>
          <w:szCs w:val="24"/>
        </w:rPr>
        <w:t>let</w:t>
      </w:r>
      <w:r w:rsidR="00620A86" w:rsidRPr="00BC7D8A">
        <w:rPr>
          <w:sz w:val="24"/>
          <w:szCs w:val="24"/>
        </w:rPr>
        <w:t>s aus den weißen Trennhäuten</w:t>
      </w:r>
      <w:r w:rsidR="00A94592" w:rsidRPr="00BC7D8A">
        <w:rPr>
          <w:sz w:val="24"/>
          <w:szCs w:val="24"/>
        </w:rPr>
        <w:t xml:space="preserve"> herauslösen.</w:t>
      </w:r>
    </w:p>
    <w:p w14:paraId="63D62DB1" w14:textId="078CE0EE" w:rsidR="004A5F5E" w:rsidRPr="00BC7D8A" w:rsidRDefault="00A94592" w:rsidP="00B40E8C">
      <w:pPr>
        <w:pStyle w:val="ListParagraph"/>
        <w:numPr>
          <w:ilvl w:val="0"/>
          <w:numId w:val="1927"/>
        </w:numPr>
        <w:spacing w:after="120"/>
        <w:ind w:left="714" w:hanging="357"/>
        <w:contextualSpacing w:val="0"/>
        <w:jc w:val="both"/>
        <w:rPr>
          <w:sz w:val="24"/>
          <w:szCs w:val="24"/>
        </w:rPr>
      </w:pPr>
      <w:r w:rsidRPr="00BC7D8A">
        <w:rPr>
          <w:sz w:val="24"/>
          <w:szCs w:val="24"/>
        </w:rPr>
        <w:t>Heidelbeeren waschen und abtrocknen. Frischkäse, Crème fraîche, Zucker, Salz, Vanille, Zitronensaft und -schale vermengen. Sahne steif schlagen, zusammen mit den Orangenfilets und der Hälfte der Heidelbeeren unter die Masse heben. Die Füllung auf den Boden geben. Den Kuchen 24 Stunden lang in den Kühlschrank stellen</w:t>
      </w:r>
      <w:r w:rsidR="00BC7D8A" w:rsidRPr="00BC7D8A">
        <w:rPr>
          <w:sz w:val="24"/>
          <w:szCs w:val="24"/>
        </w:rPr>
        <w:t>. Dann die restlichen Heidelbeeren darauf verteilen sowie die Orangenschale.</w:t>
      </w:r>
      <w:r w:rsidR="004A5F5E" w:rsidRPr="00BC7D8A">
        <w:rPr>
          <w:sz w:val="24"/>
          <w:szCs w:val="24"/>
        </w:rPr>
        <w:br w:type="page"/>
      </w:r>
    </w:p>
    <w:p w14:paraId="30D45893" w14:textId="3A14553B" w:rsidR="00CB1ED5" w:rsidRDefault="00666007" w:rsidP="00981728">
      <w:pPr>
        <w:pStyle w:val="Heading2"/>
        <w:spacing w:after="240"/>
      </w:pPr>
      <w:r>
        <w:lastRenderedPageBreak/>
        <w:t>Haselnusskuchen mit Pfirsichen und Himbeeren</w:t>
      </w:r>
      <w:r w:rsidR="004E7ECC">
        <w:rPr>
          <w:rStyle w:val="FootnoteReference"/>
        </w:rPr>
        <w:footnoteReference w:id="1686"/>
      </w:r>
      <w:r>
        <w:t xml:space="preserve"> </w:t>
      </w:r>
    </w:p>
    <w:p w14:paraId="19D6262C" w14:textId="05DDF388" w:rsidR="00666007" w:rsidRDefault="00A945BC" w:rsidP="00A16787">
      <w:pPr>
        <w:rPr>
          <w:sz w:val="24"/>
          <w:szCs w:val="24"/>
        </w:rPr>
      </w:pPr>
      <w:r w:rsidRPr="00981728">
        <w:rPr>
          <w:sz w:val="24"/>
          <w:szCs w:val="24"/>
          <w:u w:val="single"/>
        </w:rPr>
        <w:t>Zutaten</w:t>
      </w:r>
      <w:r>
        <w:rPr>
          <w:sz w:val="24"/>
          <w:szCs w:val="24"/>
        </w:rPr>
        <w:t xml:space="preserve"> </w:t>
      </w:r>
      <w:r w:rsidR="00981728">
        <w:rPr>
          <w:sz w:val="24"/>
          <w:szCs w:val="24"/>
        </w:rPr>
        <w:t>(</w:t>
      </w:r>
      <w:r>
        <w:rPr>
          <w:sz w:val="24"/>
          <w:szCs w:val="24"/>
        </w:rPr>
        <w:t>10 Portionen</w:t>
      </w:r>
      <w:r w:rsidR="00981728">
        <w:rPr>
          <w:sz w:val="24"/>
          <w:szCs w:val="24"/>
        </w:rPr>
        <w:t>):</w:t>
      </w:r>
    </w:p>
    <w:p w14:paraId="022BAC1D" w14:textId="4409A8CD" w:rsidR="00A945BC" w:rsidRDefault="00A945BC" w:rsidP="00A16787">
      <w:pPr>
        <w:rPr>
          <w:sz w:val="24"/>
          <w:szCs w:val="24"/>
        </w:rPr>
      </w:pPr>
      <w:r>
        <w:rPr>
          <w:sz w:val="24"/>
          <w:szCs w:val="24"/>
        </w:rPr>
        <w:t>2 TL Sonnenblumenöl</w:t>
      </w:r>
    </w:p>
    <w:p w14:paraId="54A649B6" w14:textId="380E3334" w:rsidR="00A945BC" w:rsidRDefault="00A945BC" w:rsidP="00A16787">
      <w:pPr>
        <w:rPr>
          <w:sz w:val="24"/>
          <w:szCs w:val="24"/>
        </w:rPr>
      </w:pPr>
      <w:r>
        <w:rPr>
          <w:sz w:val="24"/>
          <w:szCs w:val="24"/>
        </w:rPr>
        <w:t>2 große Pfirsiche</w:t>
      </w:r>
      <w:r w:rsidR="006F58E2">
        <w:rPr>
          <w:sz w:val="24"/>
          <w:szCs w:val="24"/>
        </w:rPr>
        <w:t>, entsteint und in 1,5 dicke Spalte geschnitten</w:t>
      </w:r>
    </w:p>
    <w:p w14:paraId="0DF5CBCD" w14:textId="0D173CEF" w:rsidR="006F58E2" w:rsidRDefault="006F58E2" w:rsidP="00A16787">
      <w:pPr>
        <w:rPr>
          <w:sz w:val="24"/>
          <w:szCs w:val="24"/>
        </w:rPr>
      </w:pPr>
      <w:r>
        <w:rPr>
          <w:sz w:val="24"/>
          <w:szCs w:val="24"/>
        </w:rPr>
        <w:t>200 g Himbeeren</w:t>
      </w:r>
    </w:p>
    <w:p w14:paraId="639237DB" w14:textId="74836926" w:rsidR="006F58E2" w:rsidRDefault="006F58E2" w:rsidP="00A16787">
      <w:pPr>
        <w:rPr>
          <w:sz w:val="24"/>
          <w:szCs w:val="24"/>
        </w:rPr>
      </w:pPr>
      <w:r>
        <w:rPr>
          <w:sz w:val="24"/>
          <w:szCs w:val="24"/>
        </w:rPr>
        <w:t>320 g Zucker</w:t>
      </w:r>
    </w:p>
    <w:p w14:paraId="0F018D60" w14:textId="599F83B5" w:rsidR="006F58E2" w:rsidRDefault="006F58E2" w:rsidP="00A16787">
      <w:pPr>
        <w:rPr>
          <w:sz w:val="24"/>
          <w:szCs w:val="24"/>
        </w:rPr>
      </w:pPr>
      <w:r>
        <w:rPr>
          <w:sz w:val="24"/>
          <w:szCs w:val="24"/>
        </w:rPr>
        <w:t>125 g blanchierte Haselnusskerne</w:t>
      </w:r>
    </w:p>
    <w:p w14:paraId="4A767C25" w14:textId="7E1C814E" w:rsidR="006F58E2" w:rsidRDefault="006F58E2" w:rsidP="00A16787">
      <w:pPr>
        <w:rPr>
          <w:sz w:val="24"/>
          <w:szCs w:val="24"/>
        </w:rPr>
      </w:pPr>
      <w:r>
        <w:rPr>
          <w:sz w:val="24"/>
          <w:szCs w:val="24"/>
        </w:rPr>
        <w:t>200 g weiche Butter</w:t>
      </w:r>
    </w:p>
    <w:p w14:paraId="6B423F9A" w14:textId="42DC6324" w:rsidR="006F58E2" w:rsidRDefault="006F58E2" w:rsidP="00A16787">
      <w:pPr>
        <w:rPr>
          <w:sz w:val="24"/>
          <w:szCs w:val="24"/>
        </w:rPr>
      </w:pPr>
      <w:r>
        <w:rPr>
          <w:sz w:val="24"/>
          <w:szCs w:val="24"/>
        </w:rPr>
        <w:t>3 große Eier, verquirlt</w:t>
      </w:r>
    </w:p>
    <w:p w14:paraId="375347F9" w14:textId="6F077464" w:rsidR="006F58E2" w:rsidRDefault="006F58E2" w:rsidP="00A16787">
      <w:pPr>
        <w:rPr>
          <w:sz w:val="24"/>
          <w:szCs w:val="24"/>
        </w:rPr>
      </w:pPr>
      <w:r>
        <w:rPr>
          <w:sz w:val="24"/>
          <w:szCs w:val="24"/>
        </w:rPr>
        <w:t>125 g Mehl</w:t>
      </w:r>
    </w:p>
    <w:p w14:paraId="51328131" w14:textId="0A861F40" w:rsidR="006F58E2" w:rsidRDefault="00092FA7" w:rsidP="00A16787">
      <w:pPr>
        <w:rPr>
          <w:sz w:val="24"/>
          <w:szCs w:val="24"/>
        </w:rPr>
      </w:pPr>
      <w:r>
        <w:rPr>
          <w:sz w:val="24"/>
          <w:szCs w:val="24"/>
        </w:rPr>
        <w:t xml:space="preserve">1,5 TL Backpulver </w:t>
      </w:r>
    </w:p>
    <w:p w14:paraId="2B747E7A" w14:textId="2BEE8AB0" w:rsidR="00092FA7" w:rsidRDefault="00092FA7" w:rsidP="00A16787">
      <w:pPr>
        <w:rPr>
          <w:sz w:val="24"/>
          <w:szCs w:val="24"/>
        </w:rPr>
      </w:pPr>
      <w:r>
        <w:rPr>
          <w:sz w:val="24"/>
          <w:szCs w:val="24"/>
        </w:rPr>
        <w:t>Salz</w:t>
      </w:r>
    </w:p>
    <w:p w14:paraId="58E7ABAA" w14:textId="77777777" w:rsidR="00092FA7" w:rsidRDefault="00092FA7" w:rsidP="00167AF1">
      <w:pPr>
        <w:jc w:val="both"/>
        <w:rPr>
          <w:sz w:val="24"/>
          <w:szCs w:val="24"/>
        </w:rPr>
      </w:pPr>
    </w:p>
    <w:p w14:paraId="241D9B8B" w14:textId="0E5BCC85" w:rsidR="00981728" w:rsidRDefault="00981728" w:rsidP="00167AF1">
      <w:pPr>
        <w:jc w:val="both"/>
        <w:rPr>
          <w:sz w:val="24"/>
          <w:szCs w:val="24"/>
        </w:rPr>
      </w:pPr>
      <w:r>
        <w:rPr>
          <w:sz w:val="24"/>
          <w:szCs w:val="24"/>
        </w:rPr>
        <w:t>Zubereitung:</w:t>
      </w:r>
    </w:p>
    <w:p w14:paraId="177187A2" w14:textId="2DBF0BEA" w:rsidR="00092FA7" w:rsidRPr="00167AF1" w:rsidRDefault="00092FA7" w:rsidP="00B40E8C">
      <w:pPr>
        <w:pStyle w:val="ListParagraph"/>
        <w:numPr>
          <w:ilvl w:val="0"/>
          <w:numId w:val="1070"/>
        </w:numPr>
        <w:spacing w:after="120"/>
        <w:ind w:left="714" w:hanging="357"/>
        <w:contextualSpacing w:val="0"/>
        <w:jc w:val="both"/>
        <w:rPr>
          <w:sz w:val="24"/>
          <w:szCs w:val="24"/>
        </w:rPr>
      </w:pPr>
      <w:r w:rsidRPr="00167AF1">
        <w:rPr>
          <w:sz w:val="24"/>
          <w:szCs w:val="24"/>
        </w:rPr>
        <w:t>Den Backofen auf 170 Grad Umluft vorheizen. Eine Springform mit Backpapier auskleiden und mit dem Öl einfetten.</w:t>
      </w:r>
    </w:p>
    <w:p w14:paraId="40BB3AAC" w14:textId="7BF3C67F" w:rsidR="00092FA7" w:rsidRPr="00167AF1" w:rsidRDefault="00092FA7" w:rsidP="00B40E8C">
      <w:pPr>
        <w:pStyle w:val="ListParagraph"/>
        <w:numPr>
          <w:ilvl w:val="0"/>
          <w:numId w:val="1070"/>
        </w:numPr>
        <w:spacing w:after="120"/>
        <w:ind w:left="714" w:hanging="357"/>
        <w:contextualSpacing w:val="0"/>
        <w:jc w:val="both"/>
        <w:rPr>
          <w:sz w:val="24"/>
          <w:szCs w:val="24"/>
        </w:rPr>
      </w:pPr>
      <w:r w:rsidRPr="00167AF1">
        <w:rPr>
          <w:sz w:val="24"/>
          <w:szCs w:val="24"/>
        </w:rPr>
        <w:t>Die Pfirsiche in einer Schüssel mit 150 g Himbeeren und 20 g Zucker vermengen und beiseitestellen.</w:t>
      </w:r>
    </w:p>
    <w:p w14:paraId="3DA0AC6C" w14:textId="5AED532B" w:rsidR="00092FA7" w:rsidRPr="00167AF1" w:rsidRDefault="00AF212B" w:rsidP="00B40E8C">
      <w:pPr>
        <w:pStyle w:val="ListParagraph"/>
        <w:numPr>
          <w:ilvl w:val="0"/>
          <w:numId w:val="1070"/>
        </w:numPr>
        <w:spacing w:after="120"/>
        <w:ind w:left="714" w:hanging="357"/>
        <w:contextualSpacing w:val="0"/>
        <w:jc w:val="both"/>
        <w:rPr>
          <w:sz w:val="24"/>
          <w:szCs w:val="24"/>
        </w:rPr>
      </w:pPr>
      <w:r w:rsidRPr="00167AF1">
        <w:rPr>
          <w:sz w:val="24"/>
          <w:szCs w:val="24"/>
        </w:rPr>
        <w:t>Die Haselnüsse grob zerkleiner</w:t>
      </w:r>
      <w:r w:rsidR="00670F8A" w:rsidRPr="00167AF1">
        <w:rPr>
          <w:sz w:val="24"/>
          <w:szCs w:val="24"/>
        </w:rPr>
        <w:t>n</w:t>
      </w:r>
      <w:r w:rsidRPr="00167AF1">
        <w:rPr>
          <w:sz w:val="24"/>
          <w:szCs w:val="24"/>
        </w:rPr>
        <w:t>. Beiseitestellen.</w:t>
      </w:r>
    </w:p>
    <w:p w14:paraId="56B780D7" w14:textId="27F31E57" w:rsidR="00670F8A" w:rsidRPr="00167AF1" w:rsidRDefault="00670F8A" w:rsidP="00B40E8C">
      <w:pPr>
        <w:pStyle w:val="ListParagraph"/>
        <w:numPr>
          <w:ilvl w:val="0"/>
          <w:numId w:val="1070"/>
        </w:numPr>
        <w:spacing w:after="120"/>
        <w:ind w:left="714" w:hanging="357"/>
        <w:contextualSpacing w:val="0"/>
        <w:jc w:val="both"/>
        <w:rPr>
          <w:sz w:val="24"/>
          <w:szCs w:val="24"/>
        </w:rPr>
      </w:pPr>
      <w:r w:rsidRPr="00167AF1">
        <w:rPr>
          <w:sz w:val="24"/>
          <w:szCs w:val="24"/>
        </w:rPr>
        <w:t>Den restlichen Zucker (300 g) mit der Butter gründlich verrühren, bis die Masse glatt ist. Nach und nach die Eier hineingeben und vollständig einarbeiten. Die Haselnüsse sowie Mehl, Backpulver und 1 kräftige Prise Salz dazugeben und weiterrühren, bis ein glatter Teig entstanden ist. Den Teig in die vorbereitete Form gießen</w:t>
      </w:r>
      <w:r w:rsidR="00167AF1" w:rsidRPr="00167AF1">
        <w:rPr>
          <w:sz w:val="24"/>
          <w:szCs w:val="24"/>
        </w:rPr>
        <w:t>, die Früchte kreuz und quer darauf verteilen. Den Kuchen im Ofen 70 – 80 Minuten backen und nach 30 Minuten mit Alufolie zudecken, damit er nicht zu dunkel wird.</w:t>
      </w:r>
    </w:p>
    <w:p w14:paraId="068AFFBF" w14:textId="5911001F" w:rsidR="00167AF1" w:rsidRPr="00167AF1" w:rsidRDefault="00167AF1" w:rsidP="00B40E8C">
      <w:pPr>
        <w:pStyle w:val="ListParagraph"/>
        <w:numPr>
          <w:ilvl w:val="0"/>
          <w:numId w:val="1070"/>
        </w:numPr>
        <w:spacing w:after="120"/>
        <w:ind w:left="714" w:hanging="357"/>
        <w:contextualSpacing w:val="0"/>
        <w:jc w:val="both"/>
        <w:rPr>
          <w:sz w:val="24"/>
          <w:szCs w:val="24"/>
        </w:rPr>
      </w:pPr>
      <w:r w:rsidRPr="00167AF1">
        <w:rPr>
          <w:sz w:val="24"/>
          <w:szCs w:val="24"/>
        </w:rPr>
        <w:t>Den Kuchen aus dem Ofen nehmen, ein wenig abkühlen lassen, dann aus der Form lösen. Den Kuchen mit den restlichen Himbeeren dekorieren und servieren.</w:t>
      </w:r>
    </w:p>
    <w:p w14:paraId="4BD49A8D" w14:textId="77777777" w:rsidR="00AF212B" w:rsidRDefault="00AF212B" w:rsidP="00A16787">
      <w:pPr>
        <w:rPr>
          <w:sz w:val="24"/>
          <w:szCs w:val="24"/>
        </w:rPr>
      </w:pPr>
    </w:p>
    <w:p w14:paraId="19580AF2" w14:textId="649B47D5" w:rsidR="00D26874" w:rsidRDefault="00D26874">
      <w:pPr>
        <w:rPr>
          <w:sz w:val="24"/>
          <w:szCs w:val="24"/>
        </w:rPr>
      </w:pPr>
      <w:r>
        <w:rPr>
          <w:sz w:val="24"/>
          <w:szCs w:val="24"/>
        </w:rPr>
        <w:br w:type="page"/>
      </w:r>
    </w:p>
    <w:p w14:paraId="341FAC9E" w14:textId="7202FDDE" w:rsidR="00831CF6" w:rsidRDefault="00D26874" w:rsidP="00981728">
      <w:pPr>
        <w:pStyle w:val="Heading2"/>
        <w:spacing w:after="240"/>
      </w:pPr>
      <w:r>
        <w:lastRenderedPageBreak/>
        <w:t>Gewürzter Apfelkuchen</w:t>
      </w:r>
      <w:r w:rsidR="00C97228">
        <w:rPr>
          <w:rStyle w:val="FootnoteReference"/>
        </w:rPr>
        <w:footnoteReference w:id="1687"/>
      </w:r>
      <w:r>
        <w:t xml:space="preserve"> </w:t>
      </w:r>
    </w:p>
    <w:p w14:paraId="10777B80" w14:textId="6CB55475" w:rsidR="00D26874" w:rsidRDefault="00D26874" w:rsidP="00A16787">
      <w:pPr>
        <w:rPr>
          <w:sz w:val="24"/>
          <w:szCs w:val="24"/>
        </w:rPr>
      </w:pPr>
      <w:r w:rsidRPr="00981728">
        <w:rPr>
          <w:sz w:val="24"/>
          <w:szCs w:val="24"/>
          <w:u w:val="single"/>
        </w:rPr>
        <w:t>Zutaten</w:t>
      </w:r>
      <w:r>
        <w:rPr>
          <w:sz w:val="24"/>
          <w:szCs w:val="24"/>
        </w:rPr>
        <w:t xml:space="preserve"> </w:t>
      </w:r>
      <w:r w:rsidR="00981728">
        <w:rPr>
          <w:sz w:val="24"/>
          <w:szCs w:val="24"/>
        </w:rPr>
        <w:t>(</w:t>
      </w:r>
      <w:r>
        <w:rPr>
          <w:sz w:val="24"/>
          <w:szCs w:val="24"/>
        </w:rPr>
        <w:t>für 10 Portionen</w:t>
      </w:r>
      <w:r w:rsidR="00981728">
        <w:rPr>
          <w:sz w:val="24"/>
          <w:szCs w:val="24"/>
        </w:rPr>
        <w:t>)</w:t>
      </w:r>
    </w:p>
    <w:p w14:paraId="4CAE9221" w14:textId="740BE671" w:rsidR="00D26874" w:rsidRDefault="00D26874" w:rsidP="00A16787">
      <w:pPr>
        <w:rPr>
          <w:sz w:val="24"/>
          <w:szCs w:val="24"/>
        </w:rPr>
      </w:pPr>
      <w:r>
        <w:rPr>
          <w:sz w:val="24"/>
          <w:szCs w:val="24"/>
        </w:rPr>
        <w:t>130 g weiche Butter, gewürfelt, plus etwas für die Form</w:t>
      </w:r>
    </w:p>
    <w:p w14:paraId="64686860" w14:textId="43EFA8A8" w:rsidR="00D26874" w:rsidRDefault="00D26874" w:rsidP="00A16787">
      <w:pPr>
        <w:rPr>
          <w:sz w:val="24"/>
          <w:szCs w:val="24"/>
        </w:rPr>
      </w:pPr>
      <w:r>
        <w:rPr>
          <w:sz w:val="24"/>
          <w:szCs w:val="24"/>
        </w:rPr>
        <w:t>150 g Zucker</w:t>
      </w:r>
    </w:p>
    <w:p w14:paraId="3924090F" w14:textId="4FFE55C1" w:rsidR="00D26874" w:rsidRDefault="00D26874" w:rsidP="00A16787">
      <w:pPr>
        <w:rPr>
          <w:sz w:val="24"/>
          <w:szCs w:val="24"/>
        </w:rPr>
      </w:pPr>
      <w:r>
        <w:rPr>
          <w:sz w:val="24"/>
          <w:szCs w:val="24"/>
        </w:rPr>
        <w:t>3 große Eier, leicht verquirlt</w:t>
      </w:r>
    </w:p>
    <w:p w14:paraId="2BF965B6" w14:textId="7920F1C2" w:rsidR="00D26874" w:rsidRDefault="001647E8" w:rsidP="00A16787">
      <w:pPr>
        <w:rPr>
          <w:sz w:val="24"/>
          <w:szCs w:val="24"/>
        </w:rPr>
      </w:pPr>
      <w:r>
        <w:rPr>
          <w:sz w:val="24"/>
          <w:szCs w:val="24"/>
        </w:rPr>
        <w:t>2 TL Vanilleextrakt</w:t>
      </w:r>
    </w:p>
    <w:p w14:paraId="73C049B6" w14:textId="17DE8155" w:rsidR="001647E8" w:rsidRDefault="001647E8" w:rsidP="00A16787">
      <w:pPr>
        <w:rPr>
          <w:sz w:val="24"/>
          <w:szCs w:val="24"/>
        </w:rPr>
      </w:pPr>
      <w:r>
        <w:rPr>
          <w:sz w:val="24"/>
          <w:szCs w:val="24"/>
        </w:rPr>
        <w:t>300 g Mehl</w:t>
      </w:r>
    </w:p>
    <w:p w14:paraId="7B9DB117" w14:textId="6EC6A29F" w:rsidR="001647E8" w:rsidRDefault="001647E8" w:rsidP="00A16787">
      <w:pPr>
        <w:rPr>
          <w:sz w:val="24"/>
          <w:szCs w:val="24"/>
        </w:rPr>
      </w:pPr>
      <w:r>
        <w:rPr>
          <w:sz w:val="24"/>
          <w:szCs w:val="24"/>
        </w:rPr>
        <w:t>2,5 TL Backpulver</w:t>
      </w:r>
    </w:p>
    <w:p w14:paraId="6C0C0520" w14:textId="6BB25C0C" w:rsidR="001647E8" w:rsidRDefault="001647E8" w:rsidP="00A16787">
      <w:pPr>
        <w:rPr>
          <w:sz w:val="24"/>
          <w:szCs w:val="24"/>
        </w:rPr>
      </w:pPr>
      <w:r>
        <w:rPr>
          <w:sz w:val="24"/>
          <w:szCs w:val="24"/>
        </w:rPr>
        <w:t>200 g Saure Sahne</w:t>
      </w:r>
    </w:p>
    <w:p w14:paraId="7F0948CA" w14:textId="5DA86411" w:rsidR="001647E8" w:rsidRDefault="001647E8" w:rsidP="00A16787">
      <w:pPr>
        <w:rPr>
          <w:sz w:val="24"/>
          <w:szCs w:val="24"/>
        </w:rPr>
      </w:pPr>
      <w:r>
        <w:rPr>
          <w:sz w:val="24"/>
          <w:szCs w:val="24"/>
        </w:rPr>
        <w:t>Salz</w:t>
      </w:r>
    </w:p>
    <w:p w14:paraId="30105A69" w14:textId="77777777" w:rsidR="001647E8" w:rsidRDefault="001647E8" w:rsidP="00A16787">
      <w:pPr>
        <w:rPr>
          <w:sz w:val="24"/>
          <w:szCs w:val="24"/>
        </w:rPr>
      </w:pPr>
    </w:p>
    <w:p w14:paraId="267191F0" w14:textId="7249E02D" w:rsidR="001647E8" w:rsidRPr="00981728" w:rsidRDefault="00981728" w:rsidP="00A16787">
      <w:pPr>
        <w:rPr>
          <w:i/>
          <w:iCs/>
          <w:sz w:val="24"/>
          <w:szCs w:val="24"/>
        </w:rPr>
      </w:pPr>
      <w:r>
        <w:rPr>
          <w:i/>
          <w:iCs/>
          <w:sz w:val="24"/>
          <w:szCs w:val="24"/>
        </w:rPr>
        <w:t xml:space="preserve">Für den </w:t>
      </w:r>
      <w:r w:rsidR="001647E8" w:rsidRPr="00981728">
        <w:rPr>
          <w:i/>
          <w:iCs/>
          <w:sz w:val="24"/>
          <w:szCs w:val="24"/>
        </w:rPr>
        <w:t>Belag:</w:t>
      </w:r>
    </w:p>
    <w:p w14:paraId="4CADD44C" w14:textId="1C2E7B93" w:rsidR="001647E8" w:rsidRDefault="001647E8" w:rsidP="00A16787">
      <w:pPr>
        <w:rPr>
          <w:sz w:val="24"/>
          <w:szCs w:val="24"/>
        </w:rPr>
      </w:pPr>
      <w:r>
        <w:rPr>
          <w:sz w:val="24"/>
          <w:szCs w:val="24"/>
        </w:rPr>
        <w:t>2 große Äpfel (Boskop), geschält, entkernt und in 1,5 dicke Spalten geschnitten</w:t>
      </w:r>
    </w:p>
    <w:p w14:paraId="55E380D4" w14:textId="2D18A858" w:rsidR="001647E8" w:rsidRDefault="00E0138E" w:rsidP="00A16787">
      <w:pPr>
        <w:rPr>
          <w:sz w:val="24"/>
          <w:szCs w:val="24"/>
        </w:rPr>
      </w:pPr>
      <w:r>
        <w:rPr>
          <w:sz w:val="24"/>
          <w:szCs w:val="24"/>
        </w:rPr>
        <w:t>1 großer Apfel (Granny Smith), geschält, entkernt und in 1,5 cm dicke Spalten geschnitten</w:t>
      </w:r>
    </w:p>
    <w:p w14:paraId="72434185" w14:textId="668F5F47" w:rsidR="00E0138E" w:rsidRDefault="00E0138E" w:rsidP="00A16787">
      <w:pPr>
        <w:rPr>
          <w:sz w:val="24"/>
          <w:szCs w:val="24"/>
        </w:rPr>
      </w:pPr>
      <w:r>
        <w:rPr>
          <w:sz w:val="24"/>
          <w:szCs w:val="24"/>
        </w:rPr>
        <w:t>130 g brauner Zucker</w:t>
      </w:r>
    </w:p>
    <w:p w14:paraId="310E88A0" w14:textId="368B50EE" w:rsidR="00E0138E" w:rsidRDefault="00E0138E" w:rsidP="00A16787">
      <w:pPr>
        <w:rPr>
          <w:sz w:val="24"/>
          <w:szCs w:val="24"/>
        </w:rPr>
      </w:pPr>
      <w:r>
        <w:rPr>
          <w:sz w:val="24"/>
          <w:szCs w:val="24"/>
        </w:rPr>
        <w:t>1 EL Lebkuchengewürz</w:t>
      </w:r>
    </w:p>
    <w:p w14:paraId="0DBC3466" w14:textId="77777777" w:rsidR="00E0138E" w:rsidRDefault="00E0138E" w:rsidP="00A16787">
      <w:pPr>
        <w:rPr>
          <w:sz w:val="24"/>
          <w:szCs w:val="24"/>
        </w:rPr>
      </w:pPr>
    </w:p>
    <w:p w14:paraId="43565640" w14:textId="54F17F32" w:rsidR="00981728" w:rsidRDefault="00981728" w:rsidP="00A16787">
      <w:pPr>
        <w:rPr>
          <w:sz w:val="24"/>
          <w:szCs w:val="24"/>
        </w:rPr>
      </w:pPr>
      <w:r>
        <w:rPr>
          <w:sz w:val="24"/>
          <w:szCs w:val="24"/>
        </w:rPr>
        <w:t>Zubereitung:</w:t>
      </w:r>
    </w:p>
    <w:p w14:paraId="20CE8ABF" w14:textId="09C9C2D5" w:rsidR="00E0138E" w:rsidRPr="001445AF" w:rsidRDefault="00E0138E" w:rsidP="00B40E8C">
      <w:pPr>
        <w:pStyle w:val="ListParagraph"/>
        <w:numPr>
          <w:ilvl w:val="0"/>
          <w:numId w:val="1071"/>
        </w:numPr>
        <w:spacing w:after="120"/>
        <w:ind w:left="714" w:hanging="357"/>
        <w:contextualSpacing w:val="0"/>
        <w:jc w:val="both"/>
        <w:rPr>
          <w:sz w:val="24"/>
          <w:szCs w:val="24"/>
        </w:rPr>
      </w:pPr>
      <w:r w:rsidRPr="001445AF">
        <w:rPr>
          <w:sz w:val="24"/>
          <w:szCs w:val="24"/>
        </w:rPr>
        <w:t>Den Backofen auf 160 Grad Umluft vorheizen. Eine Backform ausbuttern und mit Backpapier auskleiden.</w:t>
      </w:r>
    </w:p>
    <w:p w14:paraId="7C15943E" w14:textId="1AECDE29" w:rsidR="00E0138E" w:rsidRPr="001445AF" w:rsidRDefault="00E0138E" w:rsidP="00B40E8C">
      <w:pPr>
        <w:pStyle w:val="ListParagraph"/>
        <w:numPr>
          <w:ilvl w:val="0"/>
          <w:numId w:val="1071"/>
        </w:numPr>
        <w:spacing w:after="120"/>
        <w:ind w:left="714" w:hanging="357"/>
        <w:contextualSpacing w:val="0"/>
        <w:jc w:val="both"/>
        <w:rPr>
          <w:sz w:val="24"/>
          <w:szCs w:val="24"/>
        </w:rPr>
      </w:pPr>
      <w:r w:rsidRPr="001445AF">
        <w:rPr>
          <w:sz w:val="24"/>
          <w:szCs w:val="24"/>
        </w:rPr>
        <w:t>Die Bitter und den Zucker hellgelb und schaumig rühren. In kleinen Mengen die verquirlten Eier und den Vanille</w:t>
      </w:r>
      <w:r w:rsidR="00E978F1" w:rsidRPr="001445AF">
        <w:rPr>
          <w:sz w:val="24"/>
          <w:szCs w:val="24"/>
        </w:rPr>
        <w:t>extrakt hinzufügen und jeweils vollständig einarbeiten. Das Mehl mit dem Backpulver und 1/3 TL Salz in eine Schüssel sieben und abwechselnd mit der sauren Sahne portionsweise unterrühren. Sobald alles eingearbeitet ist, den Teig in die Form füllen und beiseitestellen.</w:t>
      </w:r>
    </w:p>
    <w:p w14:paraId="6550B83F" w14:textId="0CDE02BF" w:rsidR="00E978F1" w:rsidRPr="001445AF" w:rsidRDefault="00E978F1" w:rsidP="00B40E8C">
      <w:pPr>
        <w:pStyle w:val="ListParagraph"/>
        <w:numPr>
          <w:ilvl w:val="0"/>
          <w:numId w:val="1071"/>
        </w:numPr>
        <w:spacing w:after="120"/>
        <w:ind w:left="714" w:hanging="357"/>
        <w:contextualSpacing w:val="0"/>
        <w:jc w:val="both"/>
        <w:rPr>
          <w:sz w:val="24"/>
          <w:szCs w:val="24"/>
        </w:rPr>
      </w:pPr>
      <w:r w:rsidRPr="001445AF">
        <w:rPr>
          <w:sz w:val="24"/>
          <w:szCs w:val="24"/>
        </w:rPr>
        <w:t xml:space="preserve">Die Apfelspalten in eine Schüssel geben. Den Zucker </w:t>
      </w:r>
      <w:r w:rsidR="00F03BA8" w:rsidRPr="001445AF">
        <w:rPr>
          <w:sz w:val="24"/>
          <w:szCs w:val="24"/>
        </w:rPr>
        <w:t xml:space="preserve">mit dem Lebkuchengewürz vermischen, über die Äpfel streuen und alles vermengen. Die </w:t>
      </w:r>
      <w:r w:rsidR="001445AF" w:rsidRPr="001445AF">
        <w:rPr>
          <w:sz w:val="24"/>
          <w:szCs w:val="24"/>
        </w:rPr>
        <w:t>F</w:t>
      </w:r>
      <w:r w:rsidR="00F03BA8" w:rsidRPr="001445AF">
        <w:rPr>
          <w:sz w:val="24"/>
          <w:szCs w:val="24"/>
        </w:rPr>
        <w:t xml:space="preserve">rüchte auf </w:t>
      </w:r>
      <w:r w:rsidR="001445AF" w:rsidRPr="001445AF">
        <w:rPr>
          <w:sz w:val="24"/>
          <w:szCs w:val="24"/>
        </w:rPr>
        <w:t>de</w:t>
      </w:r>
      <w:r w:rsidR="00F03BA8" w:rsidRPr="001445AF">
        <w:rPr>
          <w:sz w:val="24"/>
          <w:szCs w:val="24"/>
        </w:rPr>
        <w:t>m Teig verteilen. Den Kuchen 60 – 65 Minuten im Ofen backen, bis die Äpfel g</w:t>
      </w:r>
      <w:r w:rsidR="001445AF" w:rsidRPr="001445AF">
        <w:rPr>
          <w:sz w:val="24"/>
          <w:szCs w:val="24"/>
        </w:rPr>
        <w:t>ol</w:t>
      </w:r>
      <w:r w:rsidR="00F03BA8" w:rsidRPr="001445AF">
        <w:rPr>
          <w:sz w:val="24"/>
          <w:szCs w:val="24"/>
        </w:rPr>
        <w:t xml:space="preserve">dbraun karamellisiert sind und der Teig aufgegangen ist. </w:t>
      </w:r>
      <w:r w:rsidR="001445AF" w:rsidRPr="001445AF">
        <w:rPr>
          <w:sz w:val="24"/>
          <w:szCs w:val="24"/>
        </w:rPr>
        <w:t>Wenn man die Form rüttelt, ohne dass sich der Kuchen bewegt, ist er fertig.</w:t>
      </w:r>
    </w:p>
    <w:p w14:paraId="794B45AD" w14:textId="46066D06" w:rsidR="001445AF" w:rsidRPr="001445AF" w:rsidRDefault="001445AF" w:rsidP="00B40E8C">
      <w:pPr>
        <w:pStyle w:val="ListParagraph"/>
        <w:numPr>
          <w:ilvl w:val="0"/>
          <w:numId w:val="1071"/>
        </w:numPr>
        <w:spacing w:after="120"/>
        <w:ind w:left="714" w:hanging="357"/>
        <w:contextualSpacing w:val="0"/>
        <w:jc w:val="both"/>
        <w:rPr>
          <w:sz w:val="24"/>
          <w:szCs w:val="24"/>
        </w:rPr>
      </w:pPr>
      <w:r w:rsidRPr="001445AF">
        <w:rPr>
          <w:sz w:val="24"/>
          <w:szCs w:val="24"/>
        </w:rPr>
        <w:t>Aus dem Ofen nehmen und vor dem Herauslösen etwa 30 Minuten abkühlen lassen.</w:t>
      </w:r>
    </w:p>
    <w:p w14:paraId="068F60CD" w14:textId="6D3A8098" w:rsidR="001445AF" w:rsidRPr="001445AF" w:rsidRDefault="001445AF" w:rsidP="00B40E8C">
      <w:pPr>
        <w:pStyle w:val="ListParagraph"/>
        <w:numPr>
          <w:ilvl w:val="0"/>
          <w:numId w:val="1071"/>
        </w:numPr>
        <w:spacing w:after="120"/>
        <w:ind w:left="714" w:hanging="357"/>
        <w:contextualSpacing w:val="0"/>
        <w:jc w:val="both"/>
        <w:rPr>
          <w:sz w:val="24"/>
          <w:szCs w:val="24"/>
        </w:rPr>
      </w:pPr>
      <w:r w:rsidRPr="001445AF">
        <w:rPr>
          <w:sz w:val="24"/>
          <w:szCs w:val="24"/>
        </w:rPr>
        <w:lastRenderedPageBreak/>
        <w:t>Den Apfelkuchen noch leicht warm oder abgeküh</w:t>
      </w:r>
      <w:r w:rsidR="00CB43B6">
        <w:rPr>
          <w:sz w:val="24"/>
          <w:szCs w:val="24"/>
        </w:rPr>
        <w:t>lt</w:t>
      </w:r>
      <w:r w:rsidRPr="001445AF">
        <w:rPr>
          <w:sz w:val="24"/>
          <w:szCs w:val="24"/>
        </w:rPr>
        <w:t xml:space="preserve"> servieren. Mit einem Sägemesser aufschneiden, um die Apfelstücke nicht zu zerreißen.</w:t>
      </w:r>
    </w:p>
    <w:p w14:paraId="52C61214" w14:textId="77777777" w:rsidR="00746CE7" w:rsidRDefault="00746CE7">
      <w:pPr>
        <w:rPr>
          <w:rFonts w:asciiTheme="majorHAnsi" w:eastAsiaTheme="majorEastAsia" w:hAnsiTheme="majorHAnsi" w:cstheme="majorBidi"/>
          <w:color w:val="2F5496" w:themeColor="accent1" w:themeShade="BF"/>
          <w:sz w:val="26"/>
          <w:szCs w:val="26"/>
        </w:rPr>
      </w:pPr>
      <w:r>
        <w:br w:type="page"/>
      </w:r>
    </w:p>
    <w:p w14:paraId="1C9E6479" w14:textId="774C9E18" w:rsidR="005909F4" w:rsidRDefault="005909F4" w:rsidP="00B7101D">
      <w:pPr>
        <w:pStyle w:val="Heading2"/>
        <w:spacing w:after="240"/>
      </w:pPr>
      <w:r>
        <w:lastRenderedPageBreak/>
        <w:t>Haselnussschnecken mit Sesam</w:t>
      </w:r>
      <w:r w:rsidR="00746CE7">
        <w:rPr>
          <w:rStyle w:val="FootnoteReference"/>
        </w:rPr>
        <w:footnoteReference w:id="1688"/>
      </w:r>
      <w:r>
        <w:t xml:space="preserve"> </w:t>
      </w:r>
    </w:p>
    <w:p w14:paraId="3CF48ABB" w14:textId="143B0813" w:rsidR="005909F4" w:rsidRDefault="005909F4">
      <w:pPr>
        <w:rPr>
          <w:sz w:val="24"/>
          <w:szCs w:val="24"/>
        </w:rPr>
      </w:pPr>
      <w:r w:rsidRPr="00B7101D">
        <w:rPr>
          <w:sz w:val="24"/>
          <w:szCs w:val="24"/>
          <w:u w:val="single"/>
        </w:rPr>
        <w:t>Zutaten</w:t>
      </w:r>
      <w:r>
        <w:rPr>
          <w:sz w:val="24"/>
          <w:szCs w:val="24"/>
        </w:rPr>
        <w:t xml:space="preserve"> </w:t>
      </w:r>
      <w:r w:rsidR="00B7101D">
        <w:rPr>
          <w:sz w:val="24"/>
          <w:szCs w:val="24"/>
        </w:rPr>
        <w:t>(</w:t>
      </w:r>
      <w:r>
        <w:rPr>
          <w:sz w:val="24"/>
          <w:szCs w:val="24"/>
        </w:rPr>
        <w:t>für 10 Stück</w:t>
      </w:r>
      <w:r w:rsidR="00B7101D">
        <w:rPr>
          <w:sz w:val="24"/>
          <w:szCs w:val="24"/>
        </w:rPr>
        <w:t>):</w:t>
      </w:r>
    </w:p>
    <w:p w14:paraId="7340D307" w14:textId="77777777" w:rsidR="0044203D" w:rsidRDefault="005909F4">
      <w:pPr>
        <w:rPr>
          <w:sz w:val="24"/>
          <w:szCs w:val="24"/>
        </w:rPr>
      </w:pPr>
      <w:r>
        <w:rPr>
          <w:sz w:val="24"/>
          <w:szCs w:val="24"/>
        </w:rPr>
        <w:t>150 g Weizenmehl</w:t>
      </w:r>
      <w:r w:rsidR="0044203D">
        <w:rPr>
          <w:sz w:val="24"/>
          <w:szCs w:val="24"/>
        </w:rPr>
        <w:t>, plus etwas für die Arbeitsfläche</w:t>
      </w:r>
    </w:p>
    <w:p w14:paraId="71F52283" w14:textId="77777777" w:rsidR="0044203D" w:rsidRDefault="0044203D">
      <w:pPr>
        <w:rPr>
          <w:sz w:val="24"/>
          <w:szCs w:val="24"/>
        </w:rPr>
      </w:pPr>
      <w:r>
        <w:rPr>
          <w:sz w:val="24"/>
          <w:szCs w:val="24"/>
        </w:rPr>
        <w:t>¾ TL Trockenhefe</w:t>
      </w:r>
    </w:p>
    <w:p w14:paraId="72CE63CF" w14:textId="77777777" w:rsidR="0044203D" w:rsidRDefault="0044203D">
      <w:pPr>
        <w:rPr>
          <w:sz w:val="24"/>
          <w:szCs w:val="24"/>
        </w:rPr>
      </w:pPr>
      <w:r>
        <w:rPr>
          <w:sz w:val="24"/>
          <w:szCs w:val="24"/>
        </w:rPr>
        <w:t>1,5 TL Zucker</w:t>
      </w:r>
    </w:p>
    <w:p w14:paraId="00168549" w14:textId="77777777" w:rsidR="000B6CAF" w:rsidRDefault="0044203D">
      <w:pPr>
        <w:rPr>
          <w:sz w:val="24"/>
          <w:szCs w:val="24"/>
        </w:rPr>
      </w:pPr>
      <w:r>
        <w:rPr>
          <w:sz w:val="24"/>
          <w:szCs w:val="24"/>
        </w:rPr>
        <w:t>3 EL Olivenöl</w:t>
      </w:r>
    </w:p>
    <w:p w14:paraId="57839262" w14:textId="77777777" w:rsidR="000B6CAF" w:rsidRDefault="000B6CAF">
      <w:pPr>
        <w:rPr>
          <w:sz w:val="24"/>
          <w:szCs w:val="24"/>
        </w:rPr>
      </w:pPr>
      <w:r>
        <w:rPr>
          <w:sz w:val="24"/>
          <w:szCs w:val="24"/>
        </w:rPr>
        <w:t>40 g blanchierte Haselnüsse, geröstet und grob gehackt</w:t>
      </w:r>
    </w:p>
    <w:p w14:paraId="44174F9D" w14:textId="77777777" w:rsidR="000B6CAF" w:rsidRDefault="000B6CAF">
      <w:pPr>
        <w:rPr>
          <w:sz w:val="24"/>
          <w:szCs w:val="24"/>
        </w:rPr>
      </w:pPr>
      <w:r>
        <w:rPr>
          <w:sz w:val="24"/>
          <w:szCs w:val="24"/>
        </w:rPr>
        <w:t>20 g Sesam, geröstet</w:t>
      </w:r>
    </w:p>
    <w:p w14:paraId="766CC08E" w14:textId="77777777" w:rsidR="00F564C1" w:rsidRDefault="000B6CAF">
      <w:pPr>
        <w:rPr>
          <w:sz w:val="24"/>
          <w:szCs w:val="24"/>
        </w:rPr>
      </w:pPr>
      <w:r>
        <w:rPr>
          <w:sz w:val="24"/>
          <w:szCs w:val="24"/>
        </w:rPr>
        <w:t xml:space="preserve">150 g Nutella, leicht </w:t>
      </w:r>
      <w:r w:rsidR="00F564C1">
        <w:rPr>
          <w:sz w:val="24"/>
          <w:szCs w:val="24"/>
        </w:rPr>
        <w:t>erwärmt</w:t>
      </w:r>
    </w:p>
    <w:p w14:paraId="4591BDDD" w14:textId="77777777" w:rsidR="00F564C1" w:rsidRDefault="00F564C1">
      <w:pPr>
        <w:rPr>
          <w:sz w:val="24"/>
          <w:szCs w:val="24"/>
        </w:rPr>
      </w:pPr>
      <w:r w:rsidRPr="00F564C1">
        <w:rPr>
          <w:sz w:val="24"/>
          <w:szCs w:val="24"/>
        </w:rPr>
        <w:t>1 Bio-Orange, 1 TL Schale ab</w:t>
      </w:r>
      <w:r>
        <w:rPr>
          <w:sz w:val="24"/>
          <w:szCs w:val="24"/>
        </w:rPr>
        <w:t>gerieben</w:t>
      </w:r>
    </w:p>
    <w:p w14:paraId="2D64C140" w14:textId="77777777" w:rsidR="00F564C1" w:rsidRDefault="00F564C1">
      <w:pPr>
        <w:rPr>
          <w:sz w:val="24"/>
          <w:szCs w:val="24"/>
        </w:rPr>
      </w:pPr>
      <w:r>
        <w:rPr>
          <w:sz w:val="24"/>
          <w:szCs w:val="24"/>
        </w:rPr>
        <w:t>2 TL Puderzucker</w:t>
      </w:r>
    </w:p>
    <w:p w14:paraId="5D3204E9" w14:textId="77777777" w:rsidR="00F564C1" w:rsidRDefault="00F564C1">
      <w:pPr>
        <w:rPr>
          <w:sz w:val="24"/>
          <w:szCs w:val="24"/>
        </w:rPr>
      </w:pPr>
      <w:r>
        <w:rPr>
          <w:sz w:val="24"/>
          <w:szCs w:val="24"/>
        </w:rPr>
        <w:t>Salz</w:t>
      </w:r>
    </w:p>
    <w:p w14:paraId="273DE50F" w14:textId="77777777" w:rsidR="00F564C1" w:rsidRDefault="00F564C1">
      <w:pPr>
        <w:rPr>
          <w:sz w:val="24"/>
          <w:szCs w:val="24"/>
        </w:rPr>
      </w:pPr>
    </w:p>
    <w:p w14:paraId="2DD8DE44" w14:textId="0F7242C4" w:rsidR="00B7101D" w:rsidRDefault="00B7101D">
      <w:pPr>
        <w:rPr>
          <w:sz w:val="24"/>
          <w:szCs w:val="24"/>
        </w:rPr>
      </w:pPr>
      <w:r>
        <w:rPr>
          <w:sz w:val="24"/>
          <w:szCs w:val="24"/>
        </w:rPr>
        <w:t>Zubereitung:</w:t>
      </w:r>
    </w:p>
    <w:p w14:paraId="6F3CBC47" w14:textId="7636D844" w:rsidR="009B6A26" w:rsidRPr="00D475E7" w:rsidRDefault="00F564C1" w:rsidP="00B40E8C">
      <w:pPr>
        <w:pStyle w:val="ListParagraph"/>
        <w:numPr>
          <w:ilvl w:val="0"/>
          <w:numId w:val="1072"/>
        </w:numPr>
        <w:spacing w:after="120"/>
        <w:ind w:left="714" w:hanging="357"/>
        <w:contextualSpacing w:val="0"/>
        <w:jc w:val="both"/>
        <w:rPr>
          <w:sz w:val="24"/>
          <w:szCs w:val="24"/>
        </w:rPr>
      </w:pPr>
      <w:r w:rsidRPr="00D475E7">
        <w:rPr>
          <w:sz w:val="24"/>
          <w:szCs w:val="24"/>
        </w:rPr>
        <w:t xml:space="preserve">Das Mehl mit Hefe, </w:t>
      </w:r>
      <w:r w:rsidR="00702B25" w:rsidRPr="00D475E7">
        <w:rPr>
          <w:sz w:val="24"/>
          <w:szCs w:val="24"/>
        </w:rPr>
        <w:t>Zucker, 2 EL Öl und ¼ TL Salz in einer gro</w:t>
      </w:r>
      <w:r w:rsidR="00D475E7" w:rsidRPr="00D475E7">
        <w:rPr>
          <w:sz w:val="24"/>
          <w:szCs w:val="24"/>
        </w:rPr>
        <w:t>ß</w:t>
      </w:r>
      <w:r w:rsidR="00702B25" w:rsidRPr="00D475E7">
        <w:rPr>
          <w:sz w:val="24"/>
          <w:szCs w:val="24"/>
        </w:rPr>
        <w:t>en Schüssel vermengen. Langsam 65 ml lauwarmes Wasser zugießen du mit einem Spatel</w:t>
      </w:r>
      <w:r w:rsidR="003F2989" w:rsidRPr="00D475E7">
        <w:rPr>
          <w:sz w:val="24"/>
          <w:szCs w:val="24"/>
        </w:rPr>
        <w:t xml:space="preserve"> alles sorgfältig und gleichmäßig verrühren. Den Teig auf die leicht eingeölte Arbeitsfläche legen und </w:t>
      </w:r>
      <w:r w:rsidR="00D475E7" w:rsidRPr="00D475E7">
        <w:rPr>
          <w:sz w:val="24"/>
          <w:szCs w:val="24"/>
        </w:rPr>
        <w:t>m</w:t>
      </w:r>
      <w:r w:rsidR="003F2989" w:rsidRPr="00D475E7">
        <w:rPr>
          <w:sz w:val="24"/>
          <w:szCs w:val="24"/>
        </w:rPr>
        <w:t>it leicht geölten Händen 3 Minuten durchkneten, bis er weich und geschmeidig ist. Den Teig in eine leicht geölte Schüsse</w:t>
      </w:r>
      <w:r w:rsidR="009B6A26" w:rsidRPr="00D475E7">
        <w:rPr>
          <w:sz w:val="24"/>
          <w:szCs w:val="24"/>
        </w:rPr>
        <w:t>l legen, mit einem feuchten Tuch abdecken und an einem warmen Ort 40 Minuten gehen lassen, bis er sein Volumen verdoppelt hat.</w:t>
      </w:r>
    </w:p>
    <w:p w14:paraId="484AE2F4" w14:textId="77777777" w:rsidR="009B6A26" w:rsidRPr="00D475E7" w:rsidRDefault="009B6A26" w:rsidP="00B40E8C">
      <w:pPr>
        <w:pStyle w:val="ListParagraph"/>
        <w:numPr>
          <w:ilvl w:val="0"/>
          <w:numId w:val="1072"/>
        </w:numPr>
        <w:spacing w:after="120"/>
        <w:ind w:left="714" w:hanging="357"/>
        <w:contextualSpacing w:val="0"/>
        <w:jc w:val="both"/>
        <w:rPr>
          <w:sz w:val="24"/>
          <w:szCs w:val="24"/>
        </w:rPr>
      </w:pPr>
      <w:r w:rsidRPr="00D475E7">
        <w:rPr>
          <w:sz w:val="24"/>
          <w:szCs w:val="24"/>
        </w:rPr>
        <w:t>Den Backofen auf 220 Grad Umluft vorheizen.</w:t>
      </w:r>
    </w:p>
    <w:p w14:paraId="5DED2516" w14:textId="77777777" w:rsidR="002B4EF9" w:rsidRPr="00D475E7" w:rsidRDefault="009B6A26" w:rsidP="00B40E8C">
      <w:pPr>
        <w:pStyle w:val="ListParagraph"/>
        <w:numPr>
          <w:ilvl w:val="0"/>
          <w:numId w:val="1072"/>
        </w:numPr>
        <w:spacing w:after="120"/>
        <w:ind w:left="714" w:hanging="357"/>
        <w:contextualSpacing w:val="0"/>
        <w:jc w:val="both"/>
        <w:rPr>
          <w:sz w:val="24"/>
          <w:szCs w:val="24"/>
        </w:rPr>
      </w:pPr>
      <w:r w:rsidRPr="00D475E7">
        <w:rPr>
          <w:sz w:val="24"/>
          <w:szCs w:val="24"/>
        </w:rPr>
        <w:t>Die Haselnüsse und den Sesam</w:t>
      </w:r>
      <w:r w:rsidR="002B4EF9" w:rsidRPr="00D475E7">
        <w:rPr>
          <w:sz w:val="24"/>
          <w:szCs w:val="24"/>
        </w:rPr>
        <w:t xml:space="preserve"> in einer kleinen Schüssel vermengen, 1 EL abnehmen und beiseitelegen.</w:t>
      </w:r>
    </w:p>
    <w:p w14:paraId="13FF1FD4" w14:textId="77777777" w:rsidR="00D475E7" w:rsidRDefault="002B4EF9" w:rsidP="00B40E8C">
      <w:pPr>
        <w:pStyle w:val="ListParagraph"/>
        <w:numPr>
          <w:ilvl w:val="0"/>
          <w:numId w:val="1072"/>
        </w:numPr>
        <w:spacing w:after="120"/>
        <w:ind w:left="714" w:hanging="357"/>
        <w:contextualSpacing w:val="0"/>
        <w:jc w:val="both"/>
        <w:rPr>
          <w:sz w:val="24"/>
          <w:szCs w:val="24"/>
        </w:rPr>
      </w:pPr>
      <w:r w:rsidRPr="00D475E7">
        <w:rPr>
          <w:sz w:val="24"/>
          <w:szCs w:val="24"/>
        </w:rPr>
        <w:t>Den Teig auf der leicht bemehlten Arbeitsfl</w:t>
      </w:r>
      <w:r w:rsidR="00D475E7" w:rsidRPr="00D475E7">
        <w:rPr>
          <w:sz w:val="24"/>
          <w:szCs w:val="24"/>
        </w:rPr>
        <w:t>ä</w:t>
      </w:r>
      <w:r w:rsidRPr="00D475E7">
        <w:rPr>
          <w:sz w:val="24"/>
          <w:szCs w:val="24"/>
        </w:rPr>
        <w:t>che zu einem Rechteck ausrollen (40 x 30 cm), sodass die längere Seite parallel zu euch liegt. Mit einem Spatel die Nutella darauf verteilen</w:t>
      </w:r>
      <w:r w:rsidR="004D31D5" w:rsidRPr="00D475E7">
        <w:rPr>
          <w:sz w:val="24"/>
          <w:szCs w:val="24"/>
        </w:rPr>
        <w:t>, rundherum ein 2 cm breiten Rand frei la</w:t>
      </w:r>
      <w:r w:rsidR="00D475E7" w:rsidRPr="00D475E7">
        <w:rPr>
          <w:sz w:val="24"/>
          <w:szCs w:val="24"/>
        </w:rPr>
        <w:t>s</w:t>
      </w:r>
      <w:r w:rsidR="004D31D5" w:rsidRPr="00D475E7">
        <w:rPr>
          <w:sz w:val="24"/>
          <w:szCs w:val="24"/>
        </w:rPr>
        <w:t xml:space="preserve">sen. Die Orangenschale gleichmäßig daraufstreuen </w:t>
      </w:r>
      <w:r w:rsidR="00D475E7" w:rsidRPr="00D475E7">
        <w:rPr>
          <w:sz w:val="24"/>
          <w:szCs w:val="24"/>
        </w:rPr>
        <w:t>und</w:t>
      </w:r>
      <w:r w:rsidR="004D31D5" w:rsidRPr="00D475E7">
        <w:rPr>
          <w:sz w:val="24"/>
          <w:szCs w:val="24"/>
        </w:rPr>
        <w:t xml:space="preserve"> den Haselnuss-Sesam-Mix auf der Creme </w:t>
      </w:r>
      <w:r w:rsidR="00984948" w:rsidRPr="00D475E7">
        <w:rPr>
          <w:sz w:val="24"/>
          <w:szCs w:val="24"/>
        </w:rPr>
        <w:t>verteilen. Den Teig von</w:t>
      </w:r>
      <w:r w:rsidR="00D475E7" w:rsidRPr="00D475E7">
        <w:rPr>
          <w:sz w:val="24"/>
          <w:szCs w:val="24"/>
        </w:rPr>
        <w:t xml:space="preserve"> </w:t>
      </w:r>
      <w:r w:rsidR="00984948" w:rsidRPr="00D475E7">
        <w:rPr>
          <w:sz w:val="24"/>
          <w:szCs w:val="24"/>
        </w:rPr>
        <w:t xml:space="preserve">der langen Seite aufrollen, mit dem restlichen Öl (1 EL) besteichen und mit dem Rest Haselnüssen und Sesam bestreuen (sanft andrücken, damit sie haften). Die Enden begradigen, die </w:t>
      </w:r>
      <w:r w:rsidR="00D475E7" w:rsidRPr="00D475E7">
        <w:rPr>
          <w:sz w:val="24"/>
          <w:szCs w:val="24"/>
        </w:rPr>
        <w:t>T</w:t>
      </w:r>
      <w:r w:rsidR="00984948" w:rsidRPr="00D475E7">
        <w:rPr>
          <w:sz w:val="24"/>
          <w:szCs w:val="24"/>
        </w:rPr>
        <w:t>eigrolle in 10 Stücke (etwa 3 cm dick) schneiden u</w:t>
      </w:r>
      <w:r w:rsidR="00D475E7" w:rsidRPr="00D475E7">
        <w:rPr>
          <w:sz w:val="24"/>
          <w:szCs w:val="24"/>
        </w:rPr>
        <w:t xml:space="preserve">nd </w:t>
      </w:r>
      <w:r w:rsidR="00984948" w:rsidRPr="00D475E7">
        <w:rPr>
          <w:sz w:val="24"/>
          <w:szCs w:val="24"/>
        </w:rPr>
        <w:t>mit der Nahtstelle nach unten auf ein mit Backpapier belegtes Blech setzen.</w:t>
      </w:r>
      <w:r w:rsidR="00984948" w:rsidRPr="00D475E7">
        <w:rPr>
          <w:sz w:val="24"/>
          <w:szCs w:val="24"/>
        </w:rPr>
        <w:br/>
        <w:t>Die H</w:t>
      </w:r>
      <w:r w:rsidR="00D475E7" w:rsidRPr="00D475E7">
        <w:rPr>
          <w:sz w:val="24"/>
          <w:szCs w:val="24"/>
        </w:rPr>
        <w:t>as</w:t>
      </w:r>
      <w:r w:rsidR="00984948" w:rsidRPr="00D475E7">
        <w:rPr>
          <w:sz w:val="24"/>
          <w:szCs w:val="24"/>
        </w:rPr>
        <w:t>elnussschnecken etwa 8 Minuten im Ofen goldbraun backen. Etwas abkühlen lassen, mit Puderzucker bestreuen und servieren.</w:t>
      </w:r>
    </w:p>
    <w:p w14:paraId="3E584BCD" w14:textId="55FD46D9" w:rsidR="00926A68" w:rsidRDefault="00926A68" w:rsidP="00B7101D">
      <w:pPr>
        <w:pStyle w:val="Heading2"/>
        <w:spacing w:after="240"/>
      </w:pPr>
      <w:r>
        <w:lastRenderedPageBreak/>
        <w:t>Schokokuchen mit Minze und Pistazien</w:t>
      </w:r>
      <w:r w:rsidR="002E03CE">
        <w:rPr>
          <w:rStyle w:val="FootnoteReference"/>
        </w:rPr>
        <w:footnoteReference w:id="1689"/>
      </w:r>
      <w:r>
        <w:t xml:space="preserve"> </w:t>
      </w:r>
    </w:p>
    <w:p w14:paraId="65168440" w14:textId="477A513F" w:rsidR="00926A68" w:rsidRDefault="00926A68" w:rsidP="00926A68">
      <w:pPr>
        <w:rPr>
          <w:sz w:val="24"/>
          <w:szCs w:val="24"/>
        </w:rPr>
      </w:pPr>
      <w:r w:rsidRPr="00B7101D">
        <w:rPr>
          <w:sz w:val="24"/>
          <w:szCs w:val="24"/>
          <w:u w:val="single"/>
        </w:rPr>
        <w:t>Zutaten</w:t>
      </w:r>
      <w:r>
        <w:rPr>
          <w:sz w:val="24"/>
          <w:szCs w:val="24"/>
        </w:rPr>
        <w:t xml:space="preserve"> </w:t>
      </w:r>
      <w:r w:rsidR="00B7101D">
        <w:rPr>
          <w:sz w:val="24"/>
          <w:szCs w:val="24"/>
        </w:rPr>
        <w:t>(</w:t>
      </w:r>
      <w:r>
        <w:rPr>
          <w:sz w:val="24"/>
          <w:szCs w:val="24"/>
        </w:rPr>
        <w:t>für 24 Stück</w:t>
      </w:r>
      <w:r w:rsidR="00B7101D">
        <w:rPr>
          <w:sz w:val="24"/>
          <w:szCs w:val="24"/>
        </w:rPr>
        <w:t>)</w:t>
      </w:r>
    </w:p>
    <w:p w14:paraId="055E1CA3" w14:textId="2DE11A1F" w:rsidR="00F4225B" w:rsidRDefault="00926A68" w:rsidP="00926A68">
      <w:pPr>
        <w:rPr>
          <w:sz w:val="24"/>
          <w:szCs w:val="24"/>
        </w:rPr>
      </w:pPr>
      <w:r>
        <w:rPr>
          <w:sz w:val="24"/>
          <w:szCs w:val="24"/>
        </w:rPr>
        <w:t>200 g Bitters</w:t>
      </w:r>
      <w:r w:rsidR="00F4225B">
        <w:rPr>
          <w:sz w:val="24"/>
          <w:szCs w:val="24"/>
        </w:rPr>
        <w:t>ch</w:t>
      </w:r>
      <w:r>
        <w:rPr>
          <w:sz w:val="24"/>
          <w:szCs w:val="24"/>
        </w:rPr>
        <w:t>okolade (70 % Kakao)</w:t>
      </w:r>
      <w:r w:rsidR="00F4225B">
        <w:rPr>
          <w:sz w:val="24"/>
          <w:szCs w:val="24"/>
        </w:rPr>
        <w:t>, in 3 cm große Stücke gebrochen</w:t>
      </w:r>
    </w:p>
    <w:p w14:paraId="345597F7" w14:textId="77777777" w:rsidR="00F4225B" w:rsidRDefault="00F4225B" w:rsidP="00926A68">
      <w:pPr>
        <w:rPr>
          <w:sz w:val="24"/>
          <w:szCs w:val="24"/>
        </w:rPr>
      </w:pPr>
      <w:r>
        <w:rPr>
          <w:sz w:val="24"/>
          <w:szCs w:val="24"/>
        </w:rPr>
        <w:t>100 g Bitterschokolade mit Minze, in 3 cm große Stücke gebrochen</w:t>
      </w:r>
    </w:p>
    <w:p w14:paraId="29D6D2FC" w14:textId="21C5ABB1" w:rsidR="00F4225B" w:rsidRDefault="00F4225B" w:rsidP="00926A68">
      <w:pPr>
        <w:rPr>
          <w:sz w:val="24"/>
          <w:szCs w:val="24"/>
        </w:rPr>
      </w:pPr>
      <w:r>
        <w:rPr>
          <w:sz w:val="24"/>
          <w:szCs w:val="24"/>
        </w:rPr>
        <w:t>120 g Butter, gewürfelt</w:t>
      </w:r>
    </w:p>
    <w:p w14:paraId="5843630F" w14:textId="160696A3" w:rsidR="00F4225B" w:rsidRDefault="00F4225B" w:rsidP="00926A68">
      <w:pPr>
        <w:rPr>
          <w:sz w:val="24"/>
          <w:szCs w:val="24"/>
        </w:rPr>
      </w:pPr>
      <w:r>
        <w:rPr>
          <w:sz w:val="24"/>
          <w:szCs w:val="24"/>
        </w:rPr>
        <w:t>100 g heller Zuckerrübensirup</w:t>
      </w:r>
    </w:p>
    <w:p w14:paraId="1052CFAD" w14:textId="203F58F0" w:rsidR="00F4225B" w:rsidRDefault="003C5997" w:rsidP="00926A68">
      <w:pPr>
        <w:rPr>
          <w:sz w:val="24"/>
          <w:szCs w:val="24"/>
        </w:rPr>
      </w:pPr>
      <w:r>
        <w:rPr>
          <w:sz w:val="24"/>
          <w:szCs w:val="24"/>
        </w:rPr>
        <w:t>100 g Rosinen, 30 Minuten in 2 EL Rum eingeweicht</w:t>
      </w:r>
    </w:p>
    <w:p w14:paraId="7296277F" w14:textId="612F76CA" w:rsidR="003C5997" w:rsidRDefault="003C5997" w:rsidP="00926A68">
      <w:pPr>
        <w:rPr>
          <w:sz w:val="24"/>
          <w:szCs w:val="24"/>
        </w:rPr>
      </w:pPr>
      <w:r>
        <w:rPr>
          <w:sz w:val="24"/>
          <w:szCs w:val="24"/>
        </w:rPr>
        <w:t>170 g Vollkornkekse, in 2 cm Stücke gebrochen</w:t>
      </w:r>
    </w:p>
    <w:p w14:paraId="4339BFB0" w14:textId="4F73F0D7" w:rsidR="003C5997" w:rsidRDefault="00B021ED" w:rsidP="00926A68">
      <w:pPr>
        <w:rPr>
          <w:sz w:val="24"/>
          <w:szCs w:val="24"/>
        </w:rPr>
      </w:pPr>
      <w:r>
        <w:rPr>
          <w:sz w:val="24"/>
          <w:szCs w:val="24"/>
        </w:rPr>
        <w:t>100 g Pistazienkerne, gehackt</w:t>
      </w:r>
    </w:p>
    <w:p w14:paraId="3408E133" w14:textId="73EE319D" w:rsidR="00B021ED" w:rsidRDefault="00B021ED" w:rsidP="00926A68">
      <w:pPr>
        <w:rPr>
          <w:sz w:val="24"/>
          <w:szCs w:val="24"/>
        </w:rPr>
      </w:pPr>
      <w:r>
        <w:rPr>
          <w:sz w:val="24"/>
          <w:szCs w:val="24"/>
        </w:rPr>
        <w:t>Salz</w:t>
      </w:r>
    </w:p>
    <w:p w14:paraId="50AAEFF2" w14:textId="77777777" w:rsidR="00B021ED" w:rsidRDefault="00B021ED" w:rsidP="00926A68">
      <w:pPr>
        <w:rPr>
          <w:sz w:val="24"/>
          <w:szCs w:val="24"/>
        </w:rPr>
      </w:pPr>
    </w:p>
    <w:p w14:paraId="1D0B8CA2" w14:textId="3DA18B65" w:rsidR="00B7101D" w:rsidRDefault="00B7101D" w:rsidP="00926A68">
      <w:pPr>
        <w:rPr>
          <w:sz w:val="24"/>
          <w:szCs w:val="24"/>
        </w:rPr>
      </w:pPr>
      <w:r>
        <w:rPr>
          <w:sz w:val="24"/>
          <w:szCs w:val="24"/>
        </w:rPr>
        <w:t>Zubereitung:</w:t>
      </w:r>
    </w:p>
    <w:p w14:paraId="2205F61F" w14:textId="3FF3ECC1" w:rsidR="00B021ED" w:rsidRPr="001D4DB3" w:rsidRDefault="00B021ED" w:rsidP="00B40E8C">
      <w:pPr>
        <w:pStyle w:val="ListParagraph"/>
        <w:numPr>
          <w:ilvl w:val="0"/>
          <w:numId w:val="1073"/>
        </w:numPr>
        <w:spacing w:after="120"/>
        <w:ind w:left="714" w:hanging="357"/>
        <w:contextualSpacing w:val="0"/>
        <w:jc w:val="both"/>
        <w:rPr>
          <w:sz w:val="24"/>
          <w:szCs w:val="24"/>
        </w:rPr>
      </w:pPr>
      <w:r w:rsidRPr="001D4DB3">
        <w:rPr>
          <w:sz w:val="24"/>
          <w:szCs w:val="24"/>
        </w:rPr>
        <w:t>Ein kleines Backblech oder ei</w:t>
      </w:r>
      <w:r w:rsidR="008925BE" w:rsidRPr="001D4DB3">
        <w:rPr>
          <w:sz w:val="24"/>
          <w:szCs w:val="24"/>
        </w:rPr>
        <w:t>ne feste</w:t>
      </w:r>
      <w:r w:rsidRPr="001D4DB3">
        <w:rPr>
          <w:sz w:val="24"/>
          <w:szCs w:val="24"/>
        </w:rPr>
        <w:t xml:space="preserve"> Form mit Backpapier </w:t>
      </w:r>
      <w:r w:rsidR="008925BE" w:rsidRPr="001D4DB3">
        <w:rPr>
          <w:sz w:val="24"/>
          <w:szCs w:val="24"/>
        </w:rPr>
        <w:t>belegen und beiseitestellen.</w:t>
      </w:r>
    </w:p>
    <w:p w14:paraId="0B176DEE" w14:textId="21851BD3" w:rsidR="008925BE" w:rsidRPr="001D4DB3" w:rsidRDefault="00E94E61" w:rsidP="00B40E8C">
      <w:pPr>
        <w:pStyle w:val="ListParagraph"/>
        <w:numPr>
          <w:ilvl w:val="0"/>
          <w:numId w:val="1073"/>
        </w:numPr>
        <w:spacing w:after="120"/>
        <w:ind w:left="714" w:hanging="357"/>
        <w:contextualSpacing w:val="0"/>
        <w:jc w:val="both"/>
        <w:rPr>
          <w:sz w:val="24"/>
          <w:szCs w:val="24"/>
        </w:rPr>
      </w:pPr>
      <w:r w:rsidRPr="001D4DB3">
        <w:rPr>
          <w:sz w:val="24"/>
          <w:szCs w:val="24"/>
        </w:rPr>
        <w:t>Beide Schokoladensorten, die Butter, den Sirup und 1 kräftige Prise Salz in eine große hitzebeständige Schüssel geben und auf eine</w:t>
      </w:r>
      <w:r w:rsidR="001D4DB3" w:rsidRPr="001D4DB3">
        <w:rPr>
          <w:sz w:val="24"/>
          <w:szCs w:val="24"/>
        </w:rPr>
        <w:t>n</w:t>
      </w:r>
      <w:r w:rsidRPr="001D4DB3">
        <w:rPr>
          <w:sz w:val="24"/>
          <w:szCs w:val="24"/>
        </w:rPr>
        <w:t xml:space="preserve"> Topf mit leicht sieden</w:t>
      </w:r>
      <w:r w:rsidR="001D4DB3" w:rsidRPr="001D4DB3">
        <w:rPr>
          <w:sz w:val="24"/>
          <w:szCs w:val="24"/>
        </w:rPr>
        <w:t>dem</w:t>
      </w:r>
      <w:r w:rsidRPr="001D4DB3">
        <w:rPr>
          <w:sz w:val="24"/>
          <w:szCs w:val="24"/>
        </w:rPr>
        <w:t xml:space="preserve"> Wasser setzen. Unter Rühren 2 – 3 Minuten erhitzen, bis alles vollständig geschmolzen und die Mischu</w:t>
      </w:r>
      <w:r w:rsidR="001D4DB3" w:rsidRPr="001D4DB3">
        <w:rPr>
          <w:sz w:val="24"/>
          <w:szCs w:val="24"/>
        </w:rPr>
        <w:t>ng</w:t>
      </w:r>
      <w:r w:rsidRPr="001D4DB3">
        <w:rPr>
          <w:sz w:val="24"/>
          <w:szCs w:val="24"/>
        </w:rPr>
        <w:t xml:space="preserve"> glatt ist.</w:t>
      </w:r>
    </w:p>
    <w:p w14:paraId="6E203699" w14:textId="32E95EA4" w:rsidR="00E94E61" w:rsidRPr="001D4DB3" w:rsidRDefault="00E94E61" w:rsidP="00B40E8C">
      <w:pPr>
        <w:pStyle w:val="ListParagraph"/>
        <w:numPr>
          <w:ilvl w:val="0"/>
          <w:numId w:val="1073"/>
        </w:numPr>
        <w:spacing w:after="120"/>
        <w:ind w:left="714" w:hanging="357"/>
        <w:contextualSpacing w:val="0"/>
        <w:jc w:val="both"/>
        <w:rPr>
          <w:sz w:val="24"/>
          <w:szCs w:val="24"/>
        </w:rPr>
      </w:pPr>
      <w:r w:rsidRPr="001D4DB3">
        <w:rPr>
          <w:sz w:val="24"/>
          <w:szCs w:val="24"/>
        </w:rPr>
        <w:t>Die Rosinen mit Rum, die Kekse und drei Viertel der Pistazien</w:t>
      </w:r>
      <w:r w:rsidR="00D84B25" w:rsidRPr="001D4DB3">
        <w:rPr>
          <w:sz w:val="24"/>
          <w:szCs w:val="24"/>
        </w:rPr>
        <w:t xml:space="preserve"> in die </w:t>
      </w:r>
      <w:r w:rsidR="001D4DB3" w:rsidRPr="001D4DB3">
        <w:rPr>
          <w:sz w:val="24"/>
          <w:szCs w:val="24"/>
        </w:rPr>
        <w:t>S</w:t>
      </w:r>
      <w:r w:rsidR="00D84B25" w:rsidRPr="001D4DB3">
        <w:rPr>
          <w:sz w:val="24"/>
          <w:szCs w:val="24"/>
        </w:rPr>
        <w:t>chokomasse geben und sorgfältig unterziehen, bis alles gleichmäßig mit S</w:t>
      </w:r>
      <w:r w:rsidR="001D4DB3" w:rsidRPr="001D4DB3">
        <w:rPr>
          <w:sz w:val="24"/>
          <w:szCs w:val="24"/>
        </w:rPr>
        <w:t>cho</w:t>
      </w:r>
      <w:r w:rsidR="00D84B25" w:rsidRPr="001D4DB3">
        <w:rPr>
          <w:sz w:val="24"/>
          <w:szCs w:val="24"/>
        </w:rPr>
        <w:t xml:space="preserve">kolade überzogen ist. In die vorbereitete Form füllen und </w:t>
      </w:r>
      <w:r w:rsidR="007C3C87" w:rsidRPr="001D4DB3">
        <w:rPr>
          <w:sz w:val="24"/>
          <w:szCs w:val="24"/>
        </w:rPr>
        <w:t>glattstreichen</w:t>
      </w:r>
      <w:r w:rsidR="00D84B25" w:rsidRPr="001D4DB3">
        <w:rPr>
          <w:sz w:val="24"/>
          <w:szCs w:val="24"/>
        </w:rPr>
        <w:t>. Mit den restl</w:t>
      </w:r>
      <w:r w:rsidR="001D4DB3" w:rsidRPr="001D4DB3">
        <w:rPr>
          <w:sz w:val="24"/>
          <w:szCs w:val="24"/>
        </w:rPr>
        <w:t>ich</w:t>
      </w:r>
      <w:r w:rsidR="00D84B25" w:rsidRPr="001D4DB3">
        <w:rPr>
          <w:sz w:val="24"/>
          <w:szCs w:val="24"/>
        </w:rPr>
        <w:t>en Pistazien</w:t>
      </w:r>
      <w:r w:rsidR="002D1EF7" w:rsidRPr="001D4DB3">
        <w:rPr>
          <w:sz w:val="24"/>
          <w:szCs w:val="24"/>
        </w:rPr>
        <w:t xml:space="preserve"> best</w:t>
      </w:r>
      <w:r w:rsidR="001D4DB3" w:rsidRPr="001D4DB3">
        <w:rPr>
          <w:sz w:val="24"/>
          <w:szCs w:val="24"/>
        </w:rPr>
        <w:t>re</w:t>
      </w:r>
      <w:r w:rsidR="002D1EF7" w:rsidRPr="001D4DB3">
        <w:rPr>
          <w:sz w:val="24"/>
          <w:szCs w:val="24"/>
        </w:rPr>
        <w:t xml:space="preserve">uen und 10 Minuten abkühlen lassen. Die Form anschließend fest in Frischhaltefolie wickeln </w:t>
      </w:r>
      <w:r w:rsidR="001D4DB3" w:rsidRPr="001D4DB3">
        <w:rPr>
          <w:sz w:val="24"/>
          <w:szCs w:val="24"/>
        </w:rPr>
        <w:t xml:space="preserve">und </w:t>
      </w:r>
      <w:r w:rsidR="002D1EF7" w:rsidRPr="001D4DB3">
        <w:rPr>
          <w:sz w:val="24"/>
          <w:szCs w:val="24"/>
        </w:rPr>
        <w:t xml:space="preserve">2 -3 Stunden </w:t>
      </w:r>
      <w:r w:rsidR="007C3C87" w:rsidRPr="001D4DB3">
        <w:rPr>
          <w:sz w:val="24"/>
          <w:szCs w:val="24"/>
        </w:rPr>
        <w:t>kaltstellen</w:t>
      </w:r>
      <w:r w:rsidR="002D1EF7" w:rsidRPr="001D4DB3">
        <w:rPr>
          <w:sz w:val="24"/>
          <w:szCs w:val="24"/>
        </w:rPr>
        <w:t>, bis die Masse ausgehärtet ist.</w:t>
      </w:r>
    </w:p>
    <w:p w14:paraId="1FE0C684" w14:textId="20FF0905" w:rsidR="002D1EF7" w:rsidRPr="001D4DB3" w:rsidRDefault="002D1EF7" w:rsidP="00B40E8C">
      <w:pPr>
        <w:pStyle w:val="ListParagraph"/>
        <w:numPr>
          <w:ilvl w:val="0"/>
          <w:numId w:val="1073"/>
        </w:numPr>
        <w:spacing w:after="120"/>
        <w:ind w:left="714" w:hanging="357"/>
        <w:contextualSpacing w:val="0"/>
        <w:jc w:val="both"/>
        <w:rPr>
          <w:sz w:val="24"/>
          <w:szCs w:val="24"/>
        </w:rPr>
      </w:pPr>
      <w:r w:rsidRPr="001D4DB3">
        <w:rPr>
          <w:sz w:val="24"/>
          <w:szCs w:val="24"/>
        </w:rPr>
        <w:t>Den Schokokuchen in Riegel schneiden</w:t>
      </w:r>
      <w:r w:rsidR="001D4DB3" w:rsidRPr="001D4DB3">
        <w:rPr>
          <w:sz w:val="24"/>
          <w:szCs w:val="24"/>
        </w:rPr>
        <w:t>.</w:t>
      </w:r>
    </w:p>
    <w:p w14:paraId="60DD2AE8" w14:textId="3720D41E" w:rsidR="00E150D5" w:rsidRDefault="005909F4">
      <w:pPr>
        <w:rPr>
          <w:sz w:val="24"/>
          <w:szCs w:val="24"/>
        </w:rPr>
      </w:pPr>
      <w:r w:rsidRPr="00926A68">
        <w:rPr>
          <w:sz w:val="24"/>
          <w:szCs w:val="24"/>
        </w:rPr>
        <w:br w:type="page"/>
      </w:r>
    </w:p>
    <w:p w14:paraId="0EBFB1E5" w14:textId="5F0C8504" w:rsidR="00CE6C07" w:rsidRDefault="00CE6C07" w:rsidP="00B7101D">
      <w:pPr>
        <w:pStyle w:val="Heading2"/>
        <w:spacing w:after="240"/>
      </w:pPr>
      <w:r>
        <w:lastRenderedPageBreak/>
        <w:t>Rosettenkuchen</w:t>
      </w:r>
      <w:r w:rsidR="00B57B02">
        <w:rPr>
          <w:rStyle w:val="FootnoteReference"/>
        </w:rPr>
        <w:footnoteReference w:id="1690"/>
      </w:r>
      <w:r>
        <w:t xml:space="preserve"> </w:t>
      </w:r>
    </w:p>
    <w:p w14:paraId="6B186599" w14:textId="77777777" w:rsidR="00CE6C07" w:rsidRDefault="00CE6C07" w:rsidP="00CE6C07">
      <w:pPr>
        <w:rPr>
          <w:sz w:val="24"/>
          <w:szCs w:val="24"/>
        </w:rPr>
      </w:pPr>
      <w:r w:rsidRPr="00B7101D">
        <w:rPr>
          <w:sz w:val="24"/>
          <w:szCs w:val="24"/>
          <w:u w:val="single"/>
        </w:rPr>
        <w:t>Zutaten</w:t>
      </w:r>
      <w:r>
        <w:rPr>
          <w:sz w:val="24"/>
          <w:szCs w:val="24"/>
        </w:rPr>
        <w:t xml:space="preserve"> für 1 Springform (Durchmesser 26 cm)</w:t>
      </w:r>
    </w:p>
    <w:p w14:paraId="57771206" w14:textId="7942BC5F" w:rsidR="00CE6C07" w:rsidRDefault="000724D0" w:rsidP="00CE6C07">
      <w:pPr>
        <w:rPr>
          <w:sz w:val="24"/>
          <w:szCs w:val="24"/>
        </w:rPr>
      </w:pPr>
      <w:r>
        <w:rPr>
          <w:sz w:val="24"/>
          <w:szCs w:val="24"/>
        </w:rPr>
        <w:t>200 g Weizenmehl</w:t>
      </w:r>
    </w:p>
    <w:p w14:paraId="3B1E5DB6" w14:textId="2119BE0B" w:rsidR="000724D0" w:rsidRDefault="000724D0" w:rsidP="00CE6C07">
      <w:pPr>
        <w:rPr>
          <w:sz w:val="24"/>
          <w:szCs w:val="24"/>
        </w:rPr>
      </w:pPr>
      <w:r>
        <w:rPr>
          <w:sz w:val="24"/>
          <w:szCs w:val="24"/>
        </w:rPr>
        <w:t>300 g Grahammehl</w:t>
      </w:r>
    </w:p>
    <w:p w14:paraId="556E43EF" w14:textId="1C65EB06" w:rsidR="000724D0" w:rsidRDefault="000724D0" w:rsidP="00CE6C07">
      <w:pPr>
        <w:rPr>
          <w:sz w:val="24"/>
          <w:szCs w:val="24"/>
        </w:rPr>
      </w:pPr>
      <w:r>
        <w:rPr>
          <w:sz w:val="24"/>
          <w:szCs w:val="24"/>
        </w:rPr>
        <w:t>172 TL Salz</w:t>
      </w:r>
    </w:p>
    <w:p w14:paraId="533A17BD" w14:textId="74D276BF" w:rsidR="000724D0" w:rsidRDefault="000724D0" w:rsidP="00CE6C07">
      <w:pPr>
        <w:rPr>
          <w:sz w:val="24"/>
          <w:szCs w:val="24"/>
        </w:rPr>
      </w:pPr>
      <w:r>
        <w:rPr>
          <w:sz w:val="24"/>
          <w:szCs w:val="24"/>
        </w:rPr>
        <w:t>35 g Hefe</w:t>
      </w:r>
    </w:p>
    <w:p w14:paraId="491B0404" w14:textId="0F19DC2D" w:rsidR="000724D0" w:rsidRDefault="000724D0" w:rsidP="00CE6C07">
      <w:pPr>
        <w:rPr>
          <w:sz w:val="24"/>
          <w:szCs w:val="24"/>
        </w:rPr>
      </w:pPr>
      <w:r>
        <w:rPr>
          <w:sz w:val="24"/>
          <w:szCs w:val="24"/>
        </w:rPr>
        <w:t xml:space="preserve">¼ </w:t>
      </w:r>
      <w:r w:rsidR="00E34688">
        <w:rPr>
          <w:sz w:val="24"/>
          <w:szCs w:val="24"/>
        </w:rPr>
        <w:t xml:space="preserve">l lauwarme Milch </w:t>
      </w:r>
    </w:p>
    <w:p w14:paraId="6A26C00C" w14:textId="6C47C2AC" w:rsidR="00E34688" w:rsidRDefault="00E34688" w:rsidP="00CE6C07">
      <w:pPr>
        <w:rPr>
          <w:sz w:val="24"/>
          <w:szCs w:val="24"/>
        </w:rPr>
      </w:pPr>
      <w:r>
        <w:rPr>
          <w:sz w:val="24"/>
          <w:szCs w:val="24"/>
        </w:rPr>
        <w:t>2 Eier</w:t>
      </w:r>
    </w:p>
    <w:p w14:paraId="71D1641E" w14:textId="1CF407B5" w:rsidR="00E34688" w:rsidRPr="003D2ED3" w:rsidRDefault="00E34688" w:rsidP="00CE6C07">
      <w:pPr>
        <w:rPr>
          <w:sz w:val="24"/>
          <w:szCs w:val="24"/>
          <w:lang w:val="en-US"/>
        </w:rPr>
      </w:pPr>
      <w:r w:rsidRPr="003D2ED3">
        <w:rPr>
          <w:sz w:val="24"/>
          <w:szCs w:val="24"/>
          <w:lang w:val="en-US"/>
        </w:rPr>
        <w:t>50 g Butter</w:t>
      </w:r>
    </w:p>
    <w:p w14:paraId="7FD78CC6" w14:textId="2E200DAC" w:rsidR="00E34688" w:rsidRPr="003D2ED3" w:rsidRDefault="00C22CEB" w:rsidP="00CE6C07">
      <w:pPr>
        <w:rPr>
          <w:sz w:val="24"/>
          <w:szCs w:val="24"/>
          <w:lang w:val="en-US"/>
        </w:rPr>
      </w:pPr>
      <w:r w:rsidRPr="003D2ED3">
        <w:rPr>
          <w:sz w:val="24"/>
          <w:szCs w:val="24"/>
          <w:lang w:val="en-US"/>
        </w:rPr>
        <w:t>80 g Honig</w:t>
      </w:r>
    </w:p>
    <w:p w14:paraId="42B98F78" w14:textId="77777777" w:rsidR="00C22CEB" w:rsidRPr="003D2ED3" w:rsidRDefault="00C22CEB" w:rsidP="00CE6C07">
      <w:pPr>
        <w:rPr>
          <w:sz w:val="24"/>
          <w:szCs w:val="24"/>
          <w:lang w:val="en-US"/>
        </w:rPr>
      </w:pPr>
    </w:p>
    <w:p w14:paraId="1C6C9969" w14:textId="52682A81" w:rsidR="00C22CEB" w:rsidRPr="003D2ED3" w:rsidRDefault="00C22CEB" w:rsidP="00CE6C07">
      <w:pPr>
        <w:rPr>
          <w:sz w:val="24"/>
          <w:szCs w:val="24"/>
          <w:lang w:val="en-US"/>
        </w:rPr>
      </w:pPr>
      <w:r w:rsidRPr="003D2ED3">
        <w:rPr>
          <w:sz w:val="24"/>
          <w:szCs w:val="24"/>
          <w:lang w:val="en-US"/>
        </w:rPr>
        <w:t xml:space="preserve">50 g </w:t>
      </w:r>
      <w:proofErr w:type="spellStart"/>
      <w:r w:rsidR="00E96A6E">
        <w:rPr>
          <w:sz w:val="24"/>
          <w:szCs w:val="24"/>
          <w:lang w:val="en-US"/>
        </w:rPr>
        <w:t>R</w:t>
      </w:r>
      <w:r w:rsidRPr="003D2ED3">
        <w:rPr>
          <w:sz w:val="24"/>
          <w:szCs w:val="24"/>
          <w:lang w:val="en-US"/>
        </w:rPr>
        <w:t>osinen</w:t>
      </w:r>
      <w:proofErr w:type="spellEnd"/>
    </w:p>
    <w:p w14:paraId="11DB3F92" w14:textId="7E8DB272" w:rsidR="00C22CEB" w:rsidRDefault="00C22CEB" w:rsidP="00CE6C07">
      <w:pPr>
        <w:rPr>
          <w:sz w:val="24"/>
          <w:szCs w:val="24"/>
        </w:rPr>
      </w:pPr>
      <w:r>
        <w:rPr>
          <w:sz w:val="24"/>
          <w:szCs w:val="24"/>
        </w:rPr>
        <w:t>1 Schnapsglas Rum</w:t>
      </w:r>
    </w:p>
    <w:p w14:paraId="35CF0BA5" w14:textId="1403C49B" w:rsidR="00C22CEB" w:rsidRDefault="00C22CEB" w:rsidP="00CE6C07">
      <w:pPr>
        <w:rPr>
          <w:sz w:val="24"/>
          <w:szCs w:val="24"/>
        </w:rPr>
      </w:pPr>
      <w:r>
        <w:rPr>
          <w:sz w:val="24"/>
          <w:szCs w:val="24"/>
        </w:rPr>
        <w:t>174 l Milch</w:t>
      </w:r>
    </w:p>
    <w:p w14:paraId="0B0B5FC9" w14:textId="5F542E78" w:rsidR="00C22CEB" w:rsidRDefault="00C22CEB" w:rsidP="00CE6C07">
      <w:pPr>
        <w:rPr>
          <w:sz w:val="24"/>
          <w:szCs w:val="24"/>
        </w:rPr>
      </w:pPr>
      <w:r>
        <w:rPr>
          <w:sz w:val="24"/>
          <w:szCs w:val="24"/>
        </w:rPr>
        <w:t>60 g Butter</w:t>
      </w:r>
    </w:p>
    <w:p w14:paraId="5E9D3DB6" w14:textId="24EA91D7" w:rsidR="00C22CEB" w:rsidRDefault="00C22CEB" w:rsidP="00CE6C07">
      <w:pPr>
        <w:rPr>
          <w:sz w:val="24"/>
          <w:szCs w:val="24"/>
        </w:rPr>
      </w:pPr>
      <w:r>
        <w:rPr>
          <w:sz w:val="24"/>
          <w:szCs w:val="24"/>
        </w:rPr>
        <w:t>200 g Honig</w:t>
      </w:r>
    </w:p>
    <w:p w14:paraId="7F55895D" w14:textId="624DE976" w:rsidR="00C22CEB" w:rsidRDefault="00C22CEB" w:rsidP="00CE6C07">
      <w:pPr>
        <w:rPr>
          <w:sz w:val="24"/>
          <w:szCs w:val="24"/>
        </w:rPr>
      </w:pPr>
      <w:r>
        <w:rPr>
          <w:sz w:val="24"/>
          <w:szCs w:val="24"/>
        </w:rPr>
        <w:t>300 g Mohn</w:t>
      </w:r>
    </w:p>
    <w:p w14:paraId="0FBDF837" w14:textId="67385335" w:rsidR="008A340F" w:rsidRDefault="008A340F" w:rsidP="00CE6C07">
      <w:pPr>
        <w:rPr>
          <w:sz w:val="24"/>
          <w:szCs w:val="24"/>
        </w:rPr>
      </w:pPr>
      <w:r>
        <w:rPr>
          <w:sz w:val="24"/>
          <w:szCs w:val="24"/>
        </w:rPr>
        <w:t>100 g gemahlene Mandeln</w:t>
      </w:r>
    </w:p>
    <w:p w14:paraId="1911A86C" w14:textId="018D7063" w:rsidR="008A340F" w:rsidRDefault="008A340F" w:rsidP="00CE6C07">
      <w:pPr>
        <w:rPr>
          <w:sz w:val="24"/>
          <w:szCs w:val="24"/>
        </w:rPr>
      </w:pPr>
      <w:r>
        <w:rPr>
          <w:sz w:val="24"/>
          <w:szCs w:val="24"/>
        </w:rPr>
        <w:t>1 TL Zimt</w:t>
      </w:r>
    </w:p>
    <w:p w14:paraId="3EAD102A" w14:textId="5EB712E9" w:rsidR="008A340F" w:rsidRDefault="008A340F" w:rsidP="00CE6C07">
      <w:pPr>
        <w:rPr>
          <w:sz w:val="24"/>
          <w:szCs w:val="24"/>
        </w:rPr>
      </w:pPr>
      <w:r>
        <w:rPr>
          <w:sz w:val="24"/>
          <w:szCs w:val="24"/>
        </w:rPr>
        <w:t>1 Msp. Nelken</w:t>
      </w:r>
    </w:p>
    <w:p w14:paraId="06E6593B" w14:textId="77777777" w:rsidR="008A340F" w:rsidRDefault="008A340F" w:rsidP="00CE6C07">
      <w:pPr>
        <w:rPr>
          <w:sz w:val="24"/>
          <w:szCs w:val="24"/>
        </w:rPr>
      </w:pPr>
    </w:p>
    <w:p w14:paraId="799DA36F" w14:textId="5B0FD491" w:rsidR="00B7101D" w:rsidRDefault="00B7101D" w:rsidP="00CE6C07">
      <w:pPr>
        <w:rPr>
          <w:sz w:val="24"/>
          <w:szCs w:val="24"/>
        </w:rPr>
      </w:pPr>
      <w:r>
        <w:rPr>
          <w:sz w:val="24"/>
          <w:szCs w:val="24"/>
        </w:rPr>
        <w:t>Zubereitung:</w:t>
      </w:r>
    </w:p>
    <w:p w14:paraId="015A8F13" w14:textId="0DFC0D20" w:rsidR="002135EC" w:rsidRPr="00B7101D" w:rsidRDefault="002315E1" w:rsidP="00B40E8C">
      <w:pPr>
        <w:pStyle w:val="ListParagraph"/>
        <w:numPr>
          <w:ilvl w:val="0"/>
          <w:numId w:val="993"/>
        </w:numPr>
        <w:spacing w:after="120"/>
        <w:ind w:left="714" w:hanging="357"/>
        <w:contextualSpacing w:val="0"/>
        <w:jc w:val="both"/>
        <w:rPr>
          <w:sz w:val="24"/>
          <w:szCs w:val="24"/>
        </w:rPr>
      </w:pPr>
      <w:r w:rsidRPr="00B7101D">
        <w:rPr>
          <w:sz w:val="24"/>
          <w:szCs w:val="24"/>
        </w:rPr>
        <w:t xml:space="preserve">Aus den Zutaten einen Hefeteig bereiten. Für die Füllung die Rosinen </w:t>
      </w:r>
      <w:r w:rsidR="007E5BEE" w:rsidRPr="00B7101D">
        <w:rPr>
          <w:sz w:val="24"/>
          <w:szCs w:val="24"/>
        </w:rPr>
        <w:t xml:space="preserve">mit dem Rum begießen. </w:t>
      </w:r>
      <w:r w:rsidR="00C97476" w:rsidRPr="00B7101D">
        <w:rPr>
          <w:sz w:val="24"/>
          <w:szCs w:val="24"/>
        </w:rPr>
        <w:t>Die Milch, die Butter und den Honig aufkochen, den Moh</w:t>
      </w:r>
      <w:r w:rsidR="002135EC" w:rsidRPr="00B7101D">
        <w:rPr>
          <w:sz w:val="24"/>
          <w:szCs w:val="24"/>
        </w:rPr>
        <w:t xml:space="preserve">n, die Rosinen, die Mandeln und die Gewürze untermischen. Den Backofen auf 200 </w:t>
      </w:r>
      <w:r w:rsidR="00F61368" w:rsidRPr="00B7101D">
        <w:rPr>
          <w:sz w:val="24"/>
          <w:szCs w:val="24"/>
        </w:rPr>
        <w:t xml:space="preserve">Grad vorheizen. Die Form einfetten. </w:t>
      </w:r>
    </w:p>
    <w:p w14:paraId="311691F4" w14:textId="43E23386" w:rsidR="004045EA" w:rsidRPr="00CC4D1B" w:rsidRDefault="004045EA" w:rsidP="00B40E8C">
      <w:pPr>
        <w:pStyle w:val="ListParagraph"/>
        <w:numPr>
          <w:ilvl w:val="0"/>
          <w:numId w:val="993"/>
        </w:numPr>
        <w:spacing w:after="120"/>
        <w:ind w:left="714" w:hanging="357"/>
        <w:contextualSpacing w:val="0"/>
        <w:jc w:val="both"/>
        <w:rPr>
          <w:sz w:val="24"/>
          <w:szCs w:val="24"/>
        </w:rPr>
      </w:pPr>
      <w:r w:rsidRPr="00CC4D1B">
        <w:rPr>
          <w:sz w:val="24"/>
          <w:szCs w:val="24"/>
        </w:rPr>
        <w:t>Den Hefeteig zu einem Rechteck von 45x45 cm</w:t>
      </w:r>
      <w:r w:rsidR="008A69A7" w:rsidRPr="00CC4D1B">
        <w:rPr>
          <w:sz w:val="24"/>
          <w:szCs w:val="24"/>
        </w:rPr>
        <w:t xml:space="preserve"> ausrollen, die Füllung darauf</w:t>
      </w:r>
      <w:r w:rsidR="00CC4D1B" w:rsidRPr="00CC4D1B">
        <w:rPr>
          <w:sz w:val="24"/>
          <w:szCs w:val="24"/>
        </w:rPr>
        <w:t xml:space="preserve"> </w:t>
      </w:r>
      <w:r w:rsidR="008A69A7" w:rsidRPr="00CC4D1B">
        <w:rPr>
          <w:sz w:val="24"/>
          <w:szCs w:val="24"/>
        </w:rPr>
        <w:t>streichen. Den Teig aufrollen und in 16 gleich große Stücke schneiden, diese kreisförmig in die Form setzen; zugedeckt noch einmal 15 Minuten gehen lassen.</w:t>
      </w:r>
    </w:p>
    <w:p w14:paraId="07868B20" w14:textId="2E043AFF" w:rsidR="008A69A7" w:rsidRPr="00CC4D1B" w:rsidRDefault="008A69A7" w:rsidP="00B40E8C">
      <w:pPr>
        <w:pStyle w:val="ListParagraph"/>
        <w:numPr>
          <w:ilvl w:val="0"/>
          <w:numId w:val="993"/>
        </w:numPr>
        <w:spacing w:after="120"/>
        <w:ind w:left="714" w:hanging="357"/>
        <w:contextualSpacing w:val="0"/>
        <w:jc w:val="both"/>
        <w:rPr>
          <w:sz w:val="24"/>
          <w:szCs w:val="24"/>
        </w:rPr>
      </w:pPr>
      <w:r w:rsidRPr="00CC4D1B">
        <w:rPr>
          <w:sz w:val="24"/>
          <w:szCs w:val="24"/>
        </w:rPr>
        <w:lastRenderedPageBreak/>
        <w:t>Den Rosettenkuchen auf der zweiten Schiene von unten 1 Stunde backen. Den etwas a</w:t>
      </w:r>
      <w:r w:rsidR="00CC4D1B" w:rsidRPr="00CC4D1B">
        <w:rPr>
          <w:sz w:val="24"/>
          <w:szCs w:val="24"/>
        </w:rPr>
        <w:t>b</w:t>
      </w:r>
      <w:r w:rsidRPr="00CC4D1B">
        <w:rPr>
          <w:sz w:val="24"/>
          <w:szCs w:val="24"/>
        </w:rPr>
        <w:t>gekühlten Kuch</w:t>
      </w:r>
      <w:r w:rsidR="00CC4D1B" w:rsidRPr="00CC4D1B">
        <w:rPr>
          <w:sz w:val="24"/>
          <w:szCs w:val="24"/>
        </w:rPr>
        <w:t xml:space="preserve">en </w:t>
      </w:r>
      <w:r w:rsidRPr="00CC4D1B">
        <w:rPr>
          <w:sz w:val="24"/>
          <w:szCs w:val="24"/>
        </w:rPr>
        <w:t xml:space="preserve">mit </w:t>
      </w:r>
      <w:r w:rsidR="00CC4D1B" w:rsidRPr="00CC4D1B">
        <w:rPr>
          <w:sz w:val="24"/>
          <w:szCs w:val="24"/>
        </w:rPr>
        <w:t>1 EL erhitzter Aprikosenmarmelade überziehen.</w:t>
      </w:r>
    </w:p>
    <w:p w14:paraId="0C848FB5" w14:textId="77777777" w:rsidR="00FD2222" w:rsidRDefault="00FD2222">
      <w:pPr>
        <w:rPr>
          <w:rFonts w:asciiTheme="majorHAnsi" w:eastAsiaTheme="majorEastAsia" w:hAnsiTheme="majorHAnsi" w:cstheme="majorBidi"/>
          <w:color w:val="2F5496" w:themeColor="accent1" w:themeShade="BF"/>
          <w:sz w:val="26"/>
          <w:szCs w:val="26"/>
        </w:rPr>
      </w:pPr>
      <w:r>
        <w:br w:type="page"/>
      </w:r>
    </w:p>
    <w:p w14:paraId="057AE250" w14:textId="3415BC15" w:rsidR="003D3834" w:rsidRDefault="003D3834" w:rsidP="00B7101D">
      <w:pPr>
        <w:pStyle w:val="Heading2"/>
        <w:spacing w:after="240"/>
      </w:pPr>
      <w:r>
        <w:lastRenderedPageBreak/>
        <w:t>Apfelstrudel</w:t>
      </w:r>
      <w:r w:rsidR="00FA62F1">
        <w:rPr>
          <w:rStyle w:val="FootnoteReference"/>
        </w:rPr>
        <w:footnoteReference w:id="1691"/>
      </w:r>
      <w:r>
        <w:t xml:space="preserve"> </w:t>
      </w:r>
    </w:p>
    <w:p w14:paraId="5648BA6D" w14:textId="07527115" w:rsidR="003D3834" w:rsidRPr="00B7101D" w:rsidRDefault="003D3834" w:rsidP="003D3834">
      <w:pPr>
        <w:rPr>
          <w:sz w:val="24"/>
          <w:szCs w:val="24"/>
          <w:u w:val="single"/>
        </w:rPr>
      </w:pPr>
      <w:r w:rsidRPr="00B7101D">
        <w:rPr>
          <w:sz w:val="24"/>
          <w:szCs w:val="24"/>
          <w:u w:val="single"/>
        </w:rPr>
        <w:t>Zutaten</w:t>
      </w:r>
      <w:r w:rsidR="00B7101D">
        <w:rPr>
          <w:sz w:val="24"/>
          <w:szCs w:val="24"/>
          <w:u w:val="single"/>
        </w:rPr>
        <w:t>:</w:t>
      </w:r>
      <w:r w:rsidRPr="00B7101D">
        <w:rPr>
          <w:sz w:val="24"/>
          <w:szCs w:val="24"/>
          <w:u w:val="single"/>
        </w:rPr>
        <w:t xml:space="preserve"> </w:t>
      </w:r>
    </w:p>
    <w:p w14:paraId="09BA9A5F" w14:textId="2226C6C9" w:rsidR="00DE185B" w:rsidRDefault="00DE185B" w:rsidP="003D3834">
      <w:pPr>
        <w:rPr>
          <w:sz w:val="24"/>
          <w:szCs w:val="24"/>
        </w:rPr>
      </w:pPr>
      <w:r>
        <w:rPr>
          <w:sz w:val="24"/>
          <w:szCs w:val="24"/>
        </w:rPr>
        <w:t>300 g Mehl</w:t>
      </w:r>
    </w:p>
    <w:p w14:paraId="04871F9E" w14:textId="0953938E" w:rsidR="00DE185B" w:rsidRDefault="00DE185B" w:rsidP="003D3834">
      <w:pPr>
        <w:rPr>
          <w:sz w:val="24"/>
          <w:szCs w:val="24"/>
        </w:rPr>
      </w:pPr>
      <w:r>
        <w:rPr>
          <w:sz w:val="24"/>
          <w:szCs w:val="24"/>
        </w:rPr>
        <w:t>1 Eigelb</w:t>
      </w:r>
    </w:p>
    <w:p w14:paraId="365E5F82" w14:textId="690F5333" w:rsidR="00DE185B" w:rsidRDefault="00DE185B" w:rsidP="003D3834">
      <w:pPr>
        <w:rPr>
          <w:sz w:val="24"/>
          <w:szCs w:val="24"/>
        </w:rPr>
      </w:pPr>
      <w:r>
        <w:rPr>
          <w:sz w:val="24"/>
          <w:szCs w:val="24"/>
        </w:rPr>
        <w:t>1 Msp. Salz</w:t>
      </w:r>
    </w:p>
    <w:p w14:paraId="58B99016" w14:textId="1B637AFC" w:rsidR="0057778A" w:rsidRDefault="00DE185B" w:rsidP="003D3834">
      <w:pPr>
        <w:rPr>
          <w:sz w:val="24"/>
          <w:szCs w:val="24"/>
        </w:rPr>
      </w:pPr>
      <w:r>
        <w:rPr>
          <w:sz w:val="24"/>
          <w:szCs w:val="24"/>
        </w:rPr>
        <w:t xml:space="preserve">Etwa 1/8 l </w:t>
      </w:r>
      <w:r w:rsidR="0057778A">
        <w:rPr>
          <w:sz w:val="24"/>
          <w:szCs w:val="24"/>
        </w:rPr>
        <w:t>lauwarmes Wasser</w:t>
      </w:r>
    </w:p>
    <w:p w14:paraId="76A65788" w14:textId="791B6A36" w:rsidR="0057778A" w:rsidRDefault="0057778A" w:rsidP="003D3834">
      <w:pPr>
        <w:rPr>
          <w:sz w:val="24"/>
          <w:szCs w:val="24"/>
        </w:rPr>
      </w:pPr>
      <w:r>
        <w:rPr>
          <w:sz w:val="24"/>
          <w:szCs w:val="24"/>
        </w:rPr>
        <w:t>1 TL Öl</w:t>
      </w:r>
    </w:p>
    <w:p w14:paraId="53CCD560" w14:textId="32F57953" w:rsidR="0057778A" w:rsidRDefault="0057778A" w:rsidP="003D3834">
      <w:pPr>
        <w:rPr>
          <w:sz w:val="24"/>
          <w:szCs w:val="24"/>
        </w:rPr>
      </w:pPr>
      <w:r>
        <w:rPr>
          <w:sz w:val="24"/>
          <w:szCs w:val="24"/>
        </w:rPr>
        <w:t>2 kg Äpfel</w:t>
      </w:r>
    </w:p>
    <w:p w14:paraId="34A331FA" w14:textId="70CB7C6A" w:rsidR="0057778A" w:rsidRDefault="0057778A" w:rsidP="003D3834">
      <w:pPr>
        <w:rPr>
          <w:sz w:val="24"/>
          <w:szCs w:val="24"/>
        </w:rPr>
      </w:pPr>
      <w:r>
        <w:rPr>
          <w:sz w:val="24"/>
          <w:szCs w:val="24"/>
        </w:rPr>
        <w:t>1</w:t>
      </w:r>
      <w:r w:rsidR="00784482">
        <w:rPr>
          <w:sz w:val="24"/>
          <w:szCs w:val="24"/>
        </w:rPr>
        <w:t>50 g Semmelbrösel</w:t>
      </w:r>
    </w:p>
    <w:p w14:paraId="0ACDA186" w14:textId="50ECF781" w:rsidR="00784482" w:rsidRDefault="00784482" w:rsidP="003D3834">
      <w:pPr>
        <w:rPr>
          <w:sz w:val="24"/>
          <w:szCs w:val="24"/>
        </w:rPr>
      </w:pPr>
      <w:r>
        <w:rPr>
          <w:sz w:val="24"/>
          <w:szCs w:val="24"/>
        </w:rPr>
        <w:t>50 g Butter#1 TL Zimt</w:t>
      </w:r>
    </w:p>
    <w:p w14:paraId="00DC1E2A" w14:textId="2FEC0519" w:rsidR="00784482" w:rsidRDefault="00784482" w:rsidP="003D3834">
      <w:pPr>
        <w:rPr>
          <w:sz w:val="24"/>
          <w:szCs w:val="24"/>
        </w:rPr>
      </w:pPr>
      <w:r>
        <w:rPr>
          <w:sz w:val="24"/>
          <w:szCs w:val="24"/>
        </w:rPr>
        <w:t>150 g Zucker</w:t>
      </w:r>
    </w:p>
    <w:p w14:paraId="7FD42AE8" w14:textId="230E96B5" w:rsidR="00784482" w:rsidRDefault="00784482" w:rsidP="003D3834">
      <w:pPr>
        <w:rPr>
          <w:sz w:val="24"/>
          <w:szCs w:val="24"/>
        </w:rPr>
      </w:pPr>
      <w:r>
        <w:rPr>
          <w:sz w:val="24"/>
          <w:szCs w:val="24"/>
        </w:rPr>
        <w:t>100 g Rosinen</w:t>
      </w:r>
    </w:p>
    <w:p w14:paraId="1BEDBE1C" w14:textId="6FE8892B" w:rsidR="00784482" w:rsidRDefault="00784482" w:rsidP="003D3834">
      <w:pPr>
        <w:rPr>
          <w:sz w:val="24"/>
          <w:szCs w:val="24"/>
        </w:rPr>
      </w:pPr>
      <w:r>
        <w:rPr>
          <w:sz w:val="24"/>
          <w:szCs w:val="24"/>
        </w:rPr>
        <w:t>300 g zerlassene Butter</w:t>
      </w:r>
    </w:p>
    <w:p w14:paraId="146D9D67" w14:textId="285590D1" w:rsidR="00784482" w:rsidRDefault="00784482" w:rsidP="003D3834">
      <w:pPr>
        <w:rPr>
          <w:sz w:val="24"/>
          <w:szCs w:val="24"/>
        </w:rPr>
      </w:pPr>
      <w:r>
        <w:rPr>
          <w:sz w:val="24"/>
          <w:szCs w:val="24"/>
        </w:rPr>
        <w:t>80 g gehackte Walnüsse</w:t>
      </w:r>
    </w:p>
    <w:p w14:paraId="2B20D13B" w14:textId="24B1A042" w:rsidR="00784482" w:rsidRDefault="001D3CFC" w:rsidP="003D3834">
      <w:pPr>
        <w:rPr>
          <w:sz w:val="24"/>
          <w:szCs w:val="24"/>
        </w:rPr>
      </w:pPr>
      <w:r>
        <w:rPr>
          <w:sz w:val="24"/>
          <w:szCs w:val="24"/>
        </w:rPr>
        <w:t>3 EL Puderzucker</w:t>
      </w:r>
    </w:p>
    <w:p w14:paraId="24CB8FD5" w14:textId="77777777" w:rsidR="001D3CFC" w:rsidRDefault="001D3CFC" w:rsidP="003D3834">
      <w:pPr>
        <w:rPr>
          <w:sz w:val="24"/>
          <w:szCs w:val="24"/>
        </w:rPr>
      </w:pPr>
    </w:p>
    <w:p w14:paraId="11463A09" w14:textId="3CAB4435" w:rsidR="00B7101D" w:rsidRDefault="00B7101D" w:rsidP="003D3834">
      <w:pPr>
        <w:rPr>
          <w:sz w:val="24"/>
          <w:szCs w:val="24"/>
        </w:rPr>
      </w:pPr>
      <w:r>
        <w:rPr>
          <w:sz w:val="24"/>
          <w:szCs w:val="24"/>
        </w:rPr>
        <w:t>Zubereitung:</w:t>
      </w:r>
    </w:p>
    <w:p w14:paraId="7B1D039C" w14:textId="2E44773C" w:rsidR="001D3CFC" w:rsidRPr="003D7C27" w:rsidRDefault="001D3CFC" w:rsidP="00B40E8C">
      <w:pPr>
        <w:pStyle w:val="ListParagraph"/>
        <w:numPr>
          <w:ilvl w:val="0"/>
          <w:numId w:val="994"/>
        </w:numPr>
        <w:spacing w:after="120"/>
        <w:ind w:left="714" w:hanging="357"/>
        <w:contextualSpacing w:val="0"/>
        <w:jc w:val="both"/>
        <w:rPr>
          <w:sz w:val="24"/>
          <w:szCs w:val="24"/>
        </w:rPr>
      </w:pPr>
      <w:r w:rsidRPr="003D7C27">
        <w:rPr>
          <w:sz w:val="24"/>
          <w:szCs w:val="24"/>
        </w:rPr>
        <w:t>Das Mehl auf eine Arbeitsplatte sieben und mit dem Eigelb, dem Salz und so viel Wasser verkneten</w:t>
      </w:r>
      <w:r w:rsidR="00545038" w:rsidRPr="003D7C27">
        <w:rPr>
          <w:sz w:val="24"/>
          <w:szCs w:val="24"/>
        </w:rPr>
        <w:t xml:space="preserve">, dass ein glänzend glatter </w:t>
      </w:r>
      <w:r w:rsidR="003D7C27" w:rsidRPr="003D7C27">
        <w:rPr>
          <w:sz w:val="24"/>
          <w:szCs w:val="24"/>
        </w:rPr>
        <w:t>T</w:t>
      </w:r>
      <w:r w:rsidR="00545038" w:rsidRPr="003D7C27">
        <w:rPr>
          <w:sz w:val="24"/>
          <w:szCs w:val="24"/>
        </w:rPr>
        <w:t xml:space="preserve">eig entsteht. Den </w:t>
      </w:r>
      <w:r w:rsidR="003D7C27" w:rsidRPr="003D7C27">
        <w:rPr>
          <w:sz w:val="24"/>
          <w:szCs w:val="24"/>
        </w:rPr>
        <w:t>T</w:t>
      </w:r>
      <w:r w:rsidR="00545038" w:rsidRPr="003D7C27">
        <w:rPr>
          <w:sz w:val="24"/>
          <w:szCs w:val="24"/>
        </w:rPr>
        <w:t>eig zu einer Kugel formen, mit dem Öl bestreichen und 30 Minuten unter einer Schüssel ruhen lassen.</w:t>
      </w:r>
    </w:p>
    <w:p w14:paraId="24C02202" w14:textId="45946116" w:rsidR="00B60566" w:rsidRPr="003D7C27" w:rsidRDefault="00B60566" w:rsidP="00B40E8C">
      <w:pPr>
        <w:pStyle w:val="ListParagraph"/>
        <w:numPr>
          <w:ilvl w:val="0"/>
          <w:numId w:val="994"/>
        </w:numPr>
        <w:spacing w:after="120"/>
        <w:ind w:left="714" w:hanging="357"/>
        <w:contextualSpacing w:val="0"/>
        <w:jc w:val="both"/>
        <w:rPr>
          <w:sz w:val="24"/>
          <w:szCs w:val="24"/>
        </w:rPr>
      </w:pPr>
      <w:r w:rsidRPr="003D7C27">
        <w:rPr>
          <w:sz w:val="24"/>
          <w:szCs w:val="24"/>
        </w:rPr>
        <w:t xml:space="preserve">Die Äpfel schälen, vierteln, vom Kerngehäuse befreien und </w:t>
      </w:r>
      <w:r w:rsidR="003D7C27" w:rsidRPr="003D7C27">
        <w:rPr>
          <w:sz w:val="24"/>
          <w:szCs w:val="24"/>
        </w:rPr>
        <w:t>S</w:t>
      </w:r>
      <w:r w:rsidRPr="003D7C27">
        <w:rPr>
          <w:sz w:val="24"/>
          <w:szCs w:val="24"/>
        </w:rPr>
        <w:t>cheibchen schneiden. Die Semmelbrösel in der Butter goldbraun braten. Die Apfelscheiben mit dem Zimt, dem Zucker und den heiß gewaschenen Rosinen</w:t>
      </w:r>
      <w:r w:rsidR="00526E87" w:rsidRPr="003D7C27">
        <w:rPr>
          <w:sz w:val="24"/>
          <w:szCs w:val="24"/>
        </w:rPr>
        <w:t xml:space="preserve"> mischen. </w:t>
      </w:r>
    </w:p>
    <w:p w14:paraId="04B5FE05" w14:textId="461154D5" w:rsidR="00526E87" w:rsidRPr="003D7C27" w:rsidRDefault="00526E87" w:rsidP="00B40E8C">
      <w:pPr>
        <w:pStyle w:val="ListParagraph"/>
        <w:numPr>
          <w:ilvl w:val="0"/>
          <w:numId w:val="994"/>
        </w:numPr>
        <w:spacing w:after="120"/>
        <w:ind w:left="714" w:hanging="357"/>
        <w:contextualSpacing w:val="0"/>
        <w:jc w:val="both"/>
        <w:rPr>
          <w:sz w:val="24"/>
          <w:szCs w:val="24"/>
        </w:rPr>
      </w:pPr>
      <w:r w:rsidRPr="003D7C27">
        <w:rPr>
          <w:sz w:val="24"/>
          <w:szCs w:val="24"/>
        </w:rPr>
        <w:t>Ein großes Tuch mit Mehl bestäuben, den Teig darauf möglichst groß ausrollen</w:t>
      </w:r>
      <w:r w:rsidR="00C94E97" w:rsidRPr="003D7C27">
        <w:rPr>
          <w:sz w:val="24"/>
          <w:szCs w:val="24"/>
        </w:rPr>
        <w:t xml:space="preserve">, dann vorsichtig über den Handrücken nach allen Seiten hin papierdünn dehnen. Die etwas dickeren Ränder abschneiden, eventuelle Löcher damit flicken. </w:t>
      </w:r>
    </w:p>
    <w:p w14:paraId="1CED5BB9" w14:textId="0C42008C" w:rsidR="00C94E97" w:rsidRPr="003D7C27" w:rsidRDefault="00C94E97" w:rsidP="00B40E8C">
      <w:pPr>
        <w:pStyle w:val="ListParagraph"/>
        <w:numPr>
          <w:ilvl w:val="0"/>
          <w:numId w:val="994"/>
        </w:numPr>
        <w:spacing w:after="120"/>
        <w:ind w:left="714" w:hanging="357"/>
        <w:contextualSpacing w:val="0"/>
        <w:jc w:val="both"/>
        <w:rPr>
          <w:sz w:val="24"/>
          <w:szCs w:val="24"/>
        </w:rPr>
      </w:pPr>
      <w:r w:rsidRPr="003D7C27">
        <w:rPr>
          <w:sz w:val="24"/>
          <w:szCs w:val="24"/>
        </w:rPr>
        <w:t>Das Teigblatt mit zerlassener Butter bestreichen</w:t>
      </w:r>
      <w:r w:rsidR="00D63423" w:rsidRPr="003D7C27">
        <w:rPr>
          <w:sz w:val="24"/>
          <w:szCs w:val="24"/>
        </w:rPr>
        <w:t>, die Semmelbröse</w:t>
      </w:r>
      <w:r w:rsidR="003D7C27" w:rsidRPr="003D7C27">
        <w:rPr>
          <w:sz w:val="24"/>
          <w:szCs w:val="24"/>
        </w:rPr>
        <w:t>l</w:t>
      </w:r>
      <w:r w:rsidR="00D63423" w:rsidRPr="003D7C27">
        <w:rPr>
          <w:sz w:val="24"/>
          <w:szCs w:val="24"/>
        </w:rPr>
        <w:t>, die Apfelmischung und die gehackten Nüsse darauf verteilen. Den Teig mithilfe des Tuches aufrollen und mit Butter bestreichen. Den Backofen auf 200 Grad (Umluft 180 Grad) vorheizen.</w:t>
      </w:r>
    </w:p>
    <w:p w14:paraId="2BF85A57" w14:textId="6A292BFC" w:rsidR="00903424" w:rsidRPr="00B7101D" w:rsidRDefault="00D63423" w:rsidP="00B40E8C">
      <w:pPr>
        <w:pStyle w:val="ListParagraph"/>
        <w:numPr>
          <w:ilvl w:val="0"/>
          <w:numId w:val="994"/>
        </w:numPr>
        <w:spacing w:after="120"/>
        <w:ind w:left="714" w:hanging="357"/>
        <w:contextualSpacing w:val="0"/>
        <w:jc w:val="both"/>
        <w:rPr>
          <w:sz w:val="24"/>
          <w:szCs w:val="24"/>
        </w:rPr>
      </w:pPr>
      <w:r w:rsidRPr="00B7101D">
        <w:rPr>
          <w:sz w:val="24"/>
          <w:szCs w:val="24"/>
        </w:rPr>
        <w:t>Den Strudel auf das mit Backpapier belegte Blech legen; eventuell h</w:t>
      </w:r>
      <w:r w:rsidR="003D7C27" w:rsidRPr="00B7101D">
        <w:rPr>
          <w:sz w:val="24"/>
          <w:szCs w:val="24"/>
        </w:rPr>
        <w:t>u</w:t>
      </w:r>
      <w:r w:rsidRPr="00B7101D">
        <w:rPr>
          <w:sz w:val="24"/>
          <w:szCs w:val="24"/>
        </w:rPr>
        <w:t>feisenförmig.</w:t>
      </w:r>
      <w:r w:rsidR="00B7101D">
        <w:rPr>
          <w:sz w:val="24"/>
          <w:szCs w:val="24"/>
        </w:rPr>
        <w:t xml:space="preserve"> </w:t>
      </w:r>
      <w:r w:rsidRPr="00B7101D">
        <w:rPr>
          <w:sz w:val="24"/>
          <w:szCs w:val="24"/>
        </w:rPr>
        <w:t xml:space="preserve">Im Backofen auf er zweiten Schiene von unten eine Stunde backen. Sobald er leicht zu </w:t>
      </w:r>
      <w:r w:rsidRPr="00B7101D">
        <w:rPr>
          <w:sz w:val="24"/>
          <w:szCs w:val="24"/>
        </w:rPr>
        <w:lastRenderedPageBreak/>
        <w:t>bräunen beginnt</w:t>
      </w:r>
      <w:r w:rsidR="003D7C27" w:rsidRPr="00B7101D">
        <w:rPr>
          <w:sz w:val="24"/>
          <w:szCs w:val="24"/>
        </w:rPr>
        <w:t>, wiederholt mit zerlassener Butter bestreichen. Den Strudel vor dem Servieren mit Puderzucker besieben.</w:t>
      </w:r>
    </w:p>
    <w:p w14:paraId="039118AF" w14:textId="77777777" w:rsidR="000445C9" w:rsidRDefault="000445C9">
      <w:pPr>
        <w:rPr>
          <w:rFonts w:asciiTheme="majorHAnsi" w:eastAsiaTheme="majorEastAsia" w:hAnsiTheme="majorHAnsi" w:cstheme="majorBidi"/>
          <w:color w:val="2F5496" w:themeColor="accent1" w:themeShade="BF"/>
          <w:sz w:val="26"/>
          <w:szCs w:val="26"/>
        </w:rPr>
      </w:pPr>
      <w:r>
        <w:br w:type="page"/>
      </w:r>
    </w:p>
    <w:p w14:paraId="08E75210" w14:textId="33B2EBE3" w:rsidR="00903424" w:rsidRDefault="00903424" w:rsidP="00B7101D">
      <w:pPr>
        <w:pStyle w:val="Heading2"/>
        <w:spacing w:after="240"/>
      </w:pPr>
      <w:r>
        <w:lastRenderedPageBreak/>
        <w:t>Feine Ap</w:t>
      </w:r>
      <w:r w:rsidR="009E31A8">
        <w:t>f</w:t>
      </w:r>
      <w:r>
        <w:t>elbeignets</w:t>
      </w:r>
      <w:r w:rsidR="003335A4">
        <w:rPr>
          <w:rStyle w:val="FootnoteReference"/>
        </w:rPr>
        <w:footnoteReference w:id="1692"/>
      </w:r>
      <w:r>
        <w:t xml:space="preserve"> </w:t>
      </w:r>
    </w:p>
    <w:p w14:paraId="2D43EA2F" w14:textId="7A2AC6D4" w:rsidR="00903424" w:rsidRDefault="00903424" w:rsidP="00903424">
      <w:pPr>
        <w:rPr>
          <w:sz w:val="24"/>
          <w:szCs w:val="24"/>
        </w:rPr>
      </w:pPr>
      <w:r w:rsidRPr="00B7101D">
        <w:rPr>
          <w:sz w:val="24"/>
          <w:szCs w:val="24"/>
          <w:u w:val="single"/>
        </w:rPr>
        <w:t>Zutaten</w:t>
      </w:r>
      <w:r>
        <w:rPr>
          <w:sz w:val="24"/>
          <w:szCs w:val="24"/>
        </w:rPr>
        <w:t xml:space="preserve"> </w:t>
      </w:r>
      <w:r w:rsidR="00B7101D">
        <w:rPr>
          <w:sz w:val="24"/>
          <w:szCs w:val="24"/>
        </w:rPr>
        <w:t>(</w:t>
      </w:r>
      <w:r>
        <w:rPr>
          <w:sz w:val="24"/>
          <w:szCs w:val="24"/>
        </w:rPr>
        <w:t>für 16 Stück</w:t>
      </w:r>
      <w:r w:rsidR="00B7101D">
        <w:rPr>
          <w:sz w:val="24"/>
          <w:szCs w:val="24"/>
        </w:rPr>
        <w:t>):</w:t>
      </w:r>
    </w:p>
    <w:p w14:paraId="3E062BBA" w14:textId="0AA5E19E" w:rsidR="00595BF7" w:rsidRDefault="00595BF7" w:rsidP="00903424">
      <w:pPr>
        <w:rPr>
          <w:sz w:val="24"/>
          <w:szCs w:val="24"/>
        </w:rPr>
      </w:pPr>
      <w:r>
        <w:rPr>
          <w:sz w:val="24"/>
          <w:szCs w:val="24"/>
        </w:rPr>
        <w:t>75 g Zucker</w:t>
      </w:r>
    </w:p>
    <w:p w14:paraId="11759B3D" w14:textId="6BB22C3A" w:rsidR="00595BF7" w:rsidRDefault="00595BF7" w:rsidP="00903424">
      <w:pPr>
        <w:rPr>
          <w:sz w:val="24"/>
          <w:szCs w:val="24"/>
        </w:rPr>
      </w:pPr>
      <w:r>
        <w:rPr>
          <w:sz w:val="24"/>
          <w:szCs w:val="24"/>
        </w:rPr>
        <w:t>1 TL gemahlener Zimt</w:t>
      </w:r>
    </w:p>
    <w:p w14:paraId="17D8A598" w14:textId="719DD429" w:rsidR="00595BF7" w:rsidRDefault="00595BF7" w:rsidP="00903424">
      <w:pPr>
        <w:rPr>
          <w:sz w:val="24"/>
          <w:szCs w:val="24"/>
        </w:rPr>
      </w:pPr>
      <w:r>
        <w:rPr>
          <w:sz w:val="24"/>
          <w:szCs w:val="24"/>
        </w:rPr>
        <w:t>4 große mürbe Äpfel</w:t>
      </w:r>
    </w:p>
    <w:p w14:paraId="2C88718F" w14:textId="6CB083AB" w:rsidR="00595BF7" w:rsidRDefault="00595BF7" w:rsidP="00903424">
      <w:pPr>
        <w:rPr>
          <w:sz w:val="24"/>
          <w:szCs w:val="24"/>
        </w:rPr>
      </w:pPr>
      <w:r>
        <w:rPr>
          <w:sz w:val="24"/>
          <w:szCs w:val="24"/>
        </w:rPr>
        <w:t>3 EL Rum</w:t>
      </w:r>
    </w:p>
    <w:p w14:paraId="14CE03E7" w14:textId="77777777" w:rsidR="00595BF7" w:rsidRDefault="00595BF7" w:rsidP="00903424">
      <w:pPr>
        <w:rPr>
          <w:sz w:val="24"/>
          <w:szCs w:val="24"/>
        </w:rPr>
      </w:pPr>
    </w:p>
    <w:p w14:paraId="303AAEF9" w14:textId="1B8A865C" w:rsidR="00595BF7" w:rsidRDefault="00595BF7" w:rsidP="00903424">
      <w:pPr>
        <w:rPr>
          <w:sz w:val="24"/>
          <w:szCs w:val="24"/>
        </w:rPr>
      </w:pPr>
      <w:r>
        <w:rPr>
          <w:sz w:val="24"/>
          <w:szCs w:val="24"/>
        </w:rPr>
        <w:t>125 g Mehl</w:t>
      </w:r>
    </w:p>
    <w:p w14:paraId="42549ACD" w14:textId="21B3CCE7" w:rsidR="00595BF7" w:rsidRDefault="00595BF7" w:rsidP="00903424">
      <w:pPr>
        <w:rPr>
          <w:sz w:val="24"/>
          <w:szCs w:val="24"/>
        </w:rPr>
      </w:pPr>
      <w:r>
        <w:rPr>
          <w:sz w:val="24"/>
          <w:szCs w:val="24"/>
        </w:rPr>
        <w:t>½ TL Backpulver</w:t>
      </w:r>
    </w:p>
    <w:p w14:paraId="6C4FA860" w14:textId="27E4E009" w:rsidR="00595BF7" w:rsidRDefault="00595BF7" w:rsidP="00903424">
      <w:pPr>
        <w:rPr>
          <w:sz w:val="24"/>
          <w:szCs w:val="24"/>
        </w:rPr>
      </w:pPr>
      <w:r>
        <w:rPr>
          <w:sz w:val="24"/>
          <w:szCs w:val="24"/>
        </w:rPr>
        <w:t>1 Prise Salz</w:t>
      </w:r>
    </w:p>
    <w:p w14:paraId="725EBEB3" w14:textId="07C5EC7C" w:rsidR="00595BF7" w:rsidRDefault="00595BF7" w:rsidP="00903424">
      <w:pPr>
        <w:rPr>
          <w:sz w:val="24"/>
          <w:szCs w:val="24"/>
        </w:rPr>
      </w:pPr>
      <w:r>
        <w:rPr>
          <w:sz w:val="24"/>
          <w:szCs w:val="24"/>
        </w:rPr>
        <w:t>2 Eigelbe</w:t>
      </w:r>
    </w:p>
    <w:p w14:paraId="6612CE65" w14:textId="503F13DF" w:rsidR="00595BF7" w:rsidRDefault="00595BF7" w:rsidP="00903424">
      <w:pPr>
        <w:rPr>
          <w:sz w:val="24"/>
          <w:szCs w:val="24"/>
        </w:rPr>
      </w:pPr>
      <w:r>
        <w:rPr>
          <w:sz w:val="24"/>
          <w:szCs w:val="24"/>
        </w:rPr>
        <w:t>1,5 EL Öl</w:t>
      </w:r>
    </w:p>
    <w:p w14:paraId="17F4A3A1" w14:textId="16B89067" w:rsidR="00595BF7" w:rsidRDefault="00595BF7" w:rsidP="00903424">
      <w:pPr>
        <w:rPr>
          <w:sz w:val="24"/>
          <w:szCs w:val="24"/>
        </w:rPr>
      </w:pPr>
      <w:r>
        <w:rPr>
          <w:sz w:val="24"/>
          <w:szCs w:val="24"/>
        </w:rPr>
        <w:t>0,1 helles Bier</w:t>
      </w:r>
    </w:p>
    <w:p w14:paraId="2A5EF05B" w14:textId="0B37669A" w:rsidR="00595BF7" w:rsidRDefault="00595BF7" w:rsidP="00903424">
      <w:pPr>
        <w:rPr>
          <w:sz w:val="24"/>
          <w:szCs w:val="24"/>
        </w:rPr>
      </w:pPr>
      <w:r>
        <w:rPr>
          <w:sz w:val="24"/>
          <w:szCs w:val="24"/>
        </w:rPr>
        <w:t>2 Eiweiße</w:t>
      </w:r>
    </w:p>
    <w:p w14:paraId="270178B2" w14:textId="56FED643" w:rsidR="0072158A" w:rsidRDefault="0072158A" w:rsidP="00903424">
      <w:pPr>
        <w:rPr>
          <w:sz w:val="24"/>
          <w:szCs w:val="24"/>
        </w:rPr>
      </w:pPr>
      <w:r>
        <w:rPr>
          <w:sz w:val="24"/>
          <w:szCs w:val="24"/>
        </w:rPr>
        <w:t>1 Tasse Zimt-Zucker</w:t>
      </w:r>
    </w:p>
    <w:p w14:paraId="78895FC1" w14:textId="77777777" w:rsidR="0072158A" w:rsidRDefault="0072158A" w:rsidP="00903424">
      <w:pPr>
        <w:rPr>
          <w:sz w:val="24"/>
          <w:szCs w:val="24"/>
        </w:rPr>
      </w:pPr>
    </w:p>
    <w:p w14:paraId="585D4878" w14:textId="701F828C" w:rsidR="00B7101D" w:rsidRDefault="00B7101D" w:rsidP="00903424">
      <w:pPr>
        <w:rPr>
          <w:sz w:val="24"/>
          <w:szCs w:val="24"/>
        </w:rPr>
      </w:pPr>
      <w:r>
        <w:rPr>
          <w:sz w:val="24"/>
          <w:szCs w:val="24"/>
        </w:rPr>
        <w:t>Zubereitung:</w:t>
      </w:r>
    </w:p>
    <w:p w14:paraId="200A22D1" w14:textId="28993F49" w:rsidR="0072158A" w:rsidRPr="00D6110F" w:rsidRDefault="0072158A" w:rsidP="00B40E8C">
      <w:pPr>
        <w:pStyle w:val="ListParagraph"/>
        <w:numPr>
          <w:ilvl w:val="0"/>
          <w:numId w:val="995"/>
        </w:numPr>
        <w:spacing w:after="120"/>
        <w:ind w:left="714" w:hanging="357"/>
        <w:contextualSpacing w:val="0"/>
        <w:jc w:val="both"/>
        <w:rPr>
          <w:sz w:val="24"/>
          <w:szCs w:val="24"/>
        </w:rPr>
      </w:pPr>
      <w:r w:rsidRPr="00D6110F">
        <w:rPr>
          <w:sz w:val="24"/>
          <w:szCs w:val="24"/>
        </w:rPr>
        <w:t>Den Zucker mit dem Zimt mischen. Die Äpfel schälen, die Kerngehäuse mit einem Apfelausstecher entfernen und die Äpfel in etwa 1 cm dicke Scheiben schneiden. Die Apfelscheiben mit dem Zimt-Zucker bestreuen</w:t>
      </w:r>
      <w:r w:rsidR="005B3B1D" w:rsidRPr="00D6110F">
        <w:rPr>
          <w:sz w:val="24"/>
          <w:szCs w:val="24"/>
        </w:rPr>
        <w:t>, mit dem Rum beträufeln und zugedeckt 30 Minuten ziehen lassen. Die Äpfel während dieser Zeit mit dem sich bildenden Saft übergießen.</w:t>
      </w:r>
    </w:p>
    <w:p w14:paraId="7BC1FFEF" w14:textId="0ABC13D3" w:rsidR="005B3B1D" w:rsidRPr="00D6110F" w:rsidRDefault="005B3B1D" w:rsidP="00B40E8C">
      <w:pPr>
        <w:pStyle w:val="ListParagraph"/>
        <w:numPr>
          <w:ilvl w:val="0"/>
          <w:numId w:val="995"/>
        </w:numPr>
        <w:spacing w:after="120"/>
        <w:ind w:left="714" w:hanging="357"/>
        <w:contextualSpacing w:val="0"/>
        <w:jc w:val="both"/>
        <w:rPr>
          <w:sz w:val="24"/>
          <w:szCs w:val="24"/>
        </w:rPr>
      </w:pPr>
      <w:r w:rsidRPr="00D6110F">
        <w:rPr>
          <w:sz w:val="24"/>
          <w:szCs w:val="24"/>
        </w:rPr>
        <w:t xml:space="preserve">Das Mehl mit dem Backpulver, dem Salz, den Eigelben und dem Öl </w:t>
      </w:r>
      <w:r w:rsidR="00D6110F" w:rsidRPr="00D6110F">
        <w:rPr>
          <w:sz w:val="24"/>
          <w:szCs w:val="24"/>
        </w:rPr>
        <w:t>glattrühren. Nach und nach das Bier unter den Teig rühren. Die Eiweiße zu steifem Schnee schlagen und unterheben.</w:t>
      </w:r>
    </w:p>
    <w:p w14:paraId="061195BF" w14:textId="75EE4D6F" w:rsidR="00D6110F" w:rsidRPr="00D6110F" w:rsidRDefault="00D6110F" w:rsidP="00B40E8C">
      <w:pPr>
        <w:pStyle w:val="ListParagraph"/>
        <w:numPr>
          <w:ilvl w:val="0"/>
          <w:numId w:val="995"/>
        </w:numPr>
        <w:spacing w:after="120"/>
        <w:ind w:left="714" w:hanging="357"/>
        <w:contextualSpacing w:val="0"/>
        <w:jc w:val="both"/>
        <w:rPr>
          <w:sz w:val="24"/>
          <w:szCs w:val="24"/>
        </w:rPr>
      </w:pPr>
      <w:r w:rsidRPr="00D6110F">
        <w:rPr>
          <w:sz w:val="24"/>
          <w:szCs w:val="24"/>
        </w:rPr>
        <w:t>Das Fett in der Fritteuse auf 180 Grad erhitzen. Die Apfelscheiben nacheinander in den Teig tauchen und im heißen Öl in 8 – 10 Minuten goldgelb backen. Nach der halben Garzeit wenden und zuletzt auf Zewa abtropfen lassen. Die Apfelbeignets noch heiß mit Zimt-Zucker bestreuen und servieren.</w:t>
      </w:r>
    </w:p>
    <w:p w14:paraId="53A54A12" w14:textId="331BD3AA" w:rsidR="00D6110F" w:rsidRPr="00D6110F" w:rsidRDefault="00D6110F" w:rsidP="00903424">
      <w:pPr>
        <w:rPr>
          <w:sz w:val="24"/>
          <w:szCs w:val="24"/>
        </w:rPr>
      </w:pPr>
      <w:r w:rsidRPr="00D6110F">
        <w:rPr>
          <w:sz w:val="24"/>
          <w:szCs w:val="24"/>
        </w:rPr>
        <w:t>Info:</w:t>
      </w:r>
      <w:r w:rsidRPr="00D6110F">
        <w:rPr>
          <w:sz w:val="24"/>
          <w:szCs w:val="24"/>
        </w:rPr>
        <w:tab/>
        <w:t xml:space="preserve"> In New Orleans gibt e</w:t>
      </w:r>
      <w:r>
        <w:rPr>
          <w:sz w:val="24"/>
          <w:szCs w:val="24"/>
        </w:rPr>
        <w:t xml:space="preserve">s äußerst famose Beignets </w:t>
      </w:r>
      <w:r w:rsidRPr="00D6110F">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024D14E3" w14:textId="052088EC" w:rsidR="00D37342" w:rsidRDefault="00D37342">
      <w:pPr>
        <w:rPr>
          <w:sz w:val="24"/>
          <w:szCs w:val="24"/>
        </w:rPr>
      </w:pPr>
      <w:r>
        <w:rPr>
          <w:sz w:val="24"/>
          <w:szCs w:val="24"/>
        </w:rPr>
        <w:br w:type="page"/>
      </w:r>
    </w:p>
    <w:p w14:paraId="5A3444EC" w14:textId="06D8425F" w:rsidR="00D37342" w:rsidRDefault="00D37342" w:rsidP="00B7101D">
      <w:pPr>
        <w:pStyle w:val="Heading2"/>
        <w:spacing w:after="240"/>
      </w:pPr>
      <w:r>
        <w:lastRenderedPageBreak/>
        <w:t>Biene</w:t>
      </w:r>
      <w:r w:rsidR="00E96A6E">
        <w:t>n</w:t>
      </w:r>
      <w:r>
        <w:t>stich</w:t>
      </w:r>
      <w:r w:rsidR="00BC5F06">
        <w:rPr>
          <w:rStyle w:val="FootnoteReference"/>
        </w:rPr>
        <w:footnoteReference w:id="1693"/>
      </w:r>
      <w:r>
        <w:t xml:space="preserve"> </w:t>
      </w:r>
    </w:p>
    <w:p w14:paraId="2244EAE7" w14:textId="0F58C74B" w:rsidR="00D37342" w:rsidRDefault="00D37342" w:rsidP="00D37342">
      <w:pPr>
        <w:rPr>
          <w:sz w:val="24"/>
          <w:szCs w:val="24"/>
        </w:rPr>
      </w:pPr>
      <w:r w:rsidRPr="00B7101D">
        <w:rPr>
          <w:sz w:val="24"/>
          <w:szCs w:val="24"/>
          <w:u w:val="single"/>
        </w:rPr>
        <w:t>Zutaten</w:t>
      </w:r>
      <w:r>
        <w:rPr>
          <w:sz w:val="24"/>
          <w:szCs w:val="24"/>
        </w:rPr>
        <w:t xml:space="preserve"> </w:t>
      </w:r>
      <w:r w:rsidR="00B7101D">
        <w:rPr>
          <w:sz w:val="24"/>
          <w:szCs w:val="24"/>
        </w:rPr>
        <w:t>(</w:t>
      </w:r>
      <w:r>
        <w:rPr>
          <w:sz w:val="24"/>
          <w:szCs w:val="24"/>
        </w:rPr>
        <w:t xml:space="preserve">für 1 </w:t>
      </w:r>
      <w:r w:rsidR="0049484A">
        <w:rPr>
          <w:sz w:val="24"/>
          <w:szCs w:val="24"/>
        </w:rPr>
        <w:t>Blech</w:t>
      </w:r>
      <w:r w:rsidR="00B7101D">
        <w:rPr>
          <w:sz w:val="24"/>
          <w:szCs w:val="24"/>
        </w:rPr>
        <w:t>)</w:t>
      </w:r>
    </w:p>
    <w:p w14:paraId="56817F93" w14:textId="7BC7090F" w:rsidR="0049484A" w:rsidRDefault="0049484A" w:rsidP="00D37342">
      <w:pPr>
        <w:rPr>
          <w:sz w:val="24"/>
          <w:szCs w:val="24"/>
        </w:rPr>
      </w:pPr>
      <w:r>
        <w:rPr>
          <w:sz w:val="24"/>
          <w:szCs w:val="24"/>
        </w:rPr>
        <w:t>500 g Mehl</w:t>
      </w:r>
    </w:p>
    <w:p w14:paraId="07E9CF64" w14:textId="16FBFFAC" w:rsidR="0049484A" w:rsidRDefault="0049484A" w:rsidP="00D37342">
      <w:pPr>
        <w:rPr>
          <w:sz w:val="24"/>
          <w:szCs w:val="24"/>
        </w:rPr>
      </w:pPr>
      <w:r>
        <w:rPr>
          <w:sz w:val="24"/>
          <w:szCs w:val="24"/>
        </w:rPr>
        <w:t>30 g Hefe</w:t>
      </w:r>
    </w:p>
    <w:p w14:paraId="06A196A5" w14:textId="70FD4116" w:rsidR="0049484A" w:rsidRDefault="0049484A" w:rsidP="00D37342">
      <w:pPr>
        <w:rPr>
          <w:sz w:val="24"/>
          <w:szCs w:val="24"/>
        </w:rPr>
      </w:pPr>
      <w:r>
        <w:rPr>
          <w:sz w:val="24"/>
          <w:szCs w:val="24"/>
        </w:rPr>
        <w:t>50 g Zucker</w:t>
      </w:r>
    </w:p>
    <w:p w14:paraId="08AFE544" w14:textId="0C0FDDB6" w:rsidR="0049484A" w:rsidRDefault="0049484A" w:rsidP="00D37342">
      <w:pPr>
        <w:rPr>
          <w:sz w:val="24"/>
          <w:szCs w:val="24"/>
        </w:rPr>
      </w:pPr>
      <w:r>
        <w:rPr>
          <w:sz w:val="24"/>
          <w:szCs w:val="24"/>
        </w:rPr>
        <w:t>¼ l lauwarme Milch</w:t>
      </w:r>
    </w:p>
    <w:p w14:paraId="791454B3" w14:textId="4774EE52" w:rsidR="0049484A" w:rsidRDefault="0049484A" w:rsidP="00D37342">
      <w:pPr>
        <w:rPr>
          <w:sz w:val="24"/>
          <w:szCs w:val="24"/>
        </w:rPr>
      </w:pPr>
      <w:r>
        <w:rPr>
          <w:sz w:val="24"/>
          <w:szCs w:val="24"/>
        </w:rPr>
        <w:t>2 Eier</w:t>
      </w:r>
    </w:p>
    <w:p w14:paraId="2AC8FAB5" w14:textId="0117ED85" w:rsidR="00433BCD" w:rsidRPr="00AB1146" w:rsidRDefault="00433BCD" w:rsidP="00D37342">
      <w:pPr>
        <w:rPr>
          <w:sz w:val="24"/>
          <w:szCs w:val="24"/>
        </w:rPr>
      </w:pPr>
      <w:r w:rsidRPr="00AB1146">
        <w:rPr>
          <w:sz w:val="24"/>
          <w:szCs w:val="24"/>
        </w:rPr>
        <w:t>50 g Butter</w:t>
      </w:r>
    </w:p>
    <w:p w14:paraId="26EFEC72" w14:textId="531E56BE" w:rsidR="00433BCD" w:rsidRPr="00AB1146" w:rsidRDefault="00433BCD" w:rsidP="00D37342">
      <w:pPr>
        <w:rPr>
          <w:sz w:val="24"/>
          <w:szCs w:val="24"/>
        </w:rPr>
      </w:pPr>
      <w:r w:rsidRPr="00AB1146">
        <w:rPr>
          <w:sz w:val="24"/>
          <w:szCs w:val="24"/>
        </w:rPr>
        <w:t>1 Prise Salz</w:t>
      </w:r>
    </w:p>
    <w:p w14:paraId="6C8CCCE3" w14:textId="77777777" w:rsidR="00433BCD" w:rsidRPr="00AB1146" w:rsidRDefault="00433BCD" w:rsidP="00D37342">
      <w:pPr>
        <w:rPr>
          <w:sz w:val="24"/>
          <w:szCs w:val="24"/>
        </w:rPr>
      </w:pPr>
    </w:p>
    <w:p w14:paraId="556E63B7" w14:textId="021CAA1A" w:rsidR="00433BCD" w:rsidRPr="00AB1146" w:rsidRDefault="00433BCD" w:rsidP="00D37342">
      <w:pPr>
        <w:rPr>
          <w:sz w:val="24"/>
          <w:szCs w:val="24"/>
        </w:rPr>
      </w:pPr>
      <w:r w:rsidRPr="00AB1146">
        <w:rPr>
          <w:sz w:val="24"/>
          <w:szCs w:val="24"/>
        </w:rPr>
        <w:t>5 EL Honig</w:t>
      </w:r>
    </w:p>
    <w:p w14:paraId="6111CD54" w14:textId="69767FDC" w:rsidR="00433BCD" w:rsidRDefault="00433BCD" w:rsidP="00D37342">
      <w:pPr>
        <w:rPr>
          <w:sz w:val="24"/>
          <w:szCs w:val="24"/>
        </w:rPr>
      </w:pPr>
      <w:r>
        <w:rPr>
          <w:sz w:val="24"/>
          <w:szCs w:val="24"/>
        </w:rPr>
        <w:t>100 g Butter</w:t>
      </w:r>
    </w:p>
    <w:p w14:paraId="54C995AE" w14:textId="24C05421" w:rsidR="00433BCD" w:rsidRDefault="00433BCD" w:rsidP="00D37342">
      <w:pPr>
        <w:rPr>
          <w:sz w:val="24"/>
          <w:szCs w:val="24"/>
        </w:rPr>
      </w:pPr>
      <w:r>
        <w:rPr>
          <w:sz w:val="24"/>
          <w:szCs w:val="24"/>
        </w:rPr>
        <w:t>125 g Zucker</w:t>
      </w:r>
    </w:p>
    <w:p w14:paraId="16F9CA27" w14:textId="02EDA2A0" w:rsidR="00433BCD" w:rsidRDefault="00433BCD" w:rsidP="00D37342">
      <w:pPr>
        <w:rPr>
          <w:sz w:val="24"/>
          <w:szCs w:val="24"/>
        </w:rPr>
      </w:pPr>
      <w:r>
        <w:rPr>
          <w:sz w:val="24"/>
          <w:szCs w:val="24"/>
        </w:rPr>
        <w:t>200 g feine Mandelstifte</w:t>
      </w:r>
    </w:p>
    <w:p w14:paraId="3A544434" w14:textId="21E8562C" w:rsidR="00C54149" w:rsidRDefault="00C54149" w:rsidP="00D37342">
      <w:pPr>
        <w:rPr>
          <w:sz w:val="24"/>
          <w:szCs w:val="24"/>
        </w:rPr>
      </w:pPr>
      <w:r>
        <w:rPr>
          <w:sz w:val="24"/>
          <w:szCs w:val="24"/>
        </w:rPr>
        <w:t>1 Päckchen Vanillepuddingpulver</w:t>
      </w:r>
    </w:p>
    <w:p w14:paraId="1883E298" w14:textId="5EA8E12C" w:rsidR="00C54149" w:rsidRDefault="00C54149" w:rsidP="00D37342">
      <w:pPr>
        <w:rPr>
          <w:sz w:val="24"/>
          <w:szCs w:val="24"/>
        </w:rPr>
      </w:pPr>
      <w:r>
        <w:rPr>
          <w:sz w:val="24"/>
          <w:szCs w:val="24"/>
        </w:rPr>
        <w:t>½ l Milch</w:t>
      </w:r>
    </w:p>
    <w:p w14:paraId="370B000B" w14:textId="7C4C9B22" w:rsidR="00C54149" w:rsidRDefault="00C54149" w:rsidP="00D37342">
      <w:pPr>
        <w:rPr>
          <w:sz w:val="24"/>
          <w:szCs w:val="24"/>
        </w:rPr>
      </w:pPr>
      <w:r>
        <w:rPr>
          <w:sz w:val="24"/>
          <w:szCs w:val="24"/>
        </w:rPr>
        <w:t>2 EL Zucker</w:t>
      </w:r>
    </w:p>
    <w:p w14:paraId="03C5EC3A" w14:textId="298C9D45" w:rsidR="00C54149" w:rsidRDefault="00C54149" w:rsidP="00D37342">
      <w:pPr>
        <w:rPr>
          <w:sz w:val="24"/>
          <w:szCs w:val="24"/>
        </w:rPr>
      </w:pPr>
      <w:r>
        <w:rPr>
          <w:sz w:val="24"/>
          <w:szCs w:val="24"/>
        </w:rPr>
        <w:t>100 g weiche Butter</w:t>
      </w:r>
    </w:p>
    <w:p w14:paraId="73350BAB" w14:textId="4B7D20AC" w:rsidR="00C54149" w:rsidRDefault="00C310DE" w:rsidP="00D37342">
      <w:pPr>
        <w:rPr>
          <w:sz w:val="24"/>
          <w:szCs w:val="24"/>
        </w:rPr>
      </w:pPr>
      <w:r>
        <w:rPr>
          <w:sz w:val="24"/>
          <w:szCs w:val="24"/>
        </w:rPr>
        <w:t>3 EL Puderzucker</w:t>
      </w:r>
    </w:p>
    <w:p w14:paraId="38D98C2C" w14:textId="77777777" w:rsidR="00C310DE" w:rsidRDefault="00C310DE" w:rsidP="00D37342">
      <w:pPr>
        <w:rPr>
          <w:sz w:val="24"/>
          <w:szCs w:val="24"/>
        </w:rPr>
      </w:pPr>
    </w:p>
    <w:p w14:paraId="10C97D81" w14:textId="6F2FC297" w:rsidR="00B7101D" w:rsidRDefault="00B7101D" w:rsidP="00D37342">
      <w:pPr>
        <w:rPr>
          <w:sz w:val="24"/>
          <w:szCs w:val="24"/>
        </w:rPr>
      </w:pPr>
      <w:r>
        <w:rPr>
          <w:sz w:val="24"/>
          <w:szCs w:val="24"/>
        </w:rPr>
        <w:t>Zubereitung:</w:t>
      </w:r>
    </w:p>
    <w:p w14:paraId="5A9E2EF2" w14:textId="00002333" w:rsidR="00C310DE" w:rsidRPr="00B7101D" w:rsidRDefault="00C310DE" w:rsidP="00B40E8C">
      <w:pPr>
        <w:pStyle w:val="ListParagraph"/>
        <w:numPr>
          <w:ilvl w:val="0"/>
          <w:numId w:val="996"/>
        </w:numPr>
        <w:jc w:val="both"/>
        <w:rPr>
          <w:sz w:val="24"/>
          <w:szCs w:val="24"/>
        </w:rPr>
      </w:pPr>
      <w:r w:rsidRPr="00B7101D">
        <w:rPr>
          <w:sz w:val="24"/>
          <w:szCs w:val="24"/>
        </w:rPr>
        <w:t>Ein B</w:t>
      </w:r>
      <w:r w:rsidR="0063519A" w:rsidRPr="00B7101D">
        <w:rPr>
          <w:sz w:val="24"/>
          <w:szCs w:val="24"/>
        </w:rPr>
        <w:t>ac</w:t>
      </w:r>
      <w:r w:rsidRPr="00B7101D">
        <w:rPr>
          <w:sz w:val="24"/>
          <w:szCs w:val="24"/>
        </w:rPr>
        <w:t>kblech mit Backpapier belegen. Aus den Zutaten von Mehl bis Salz einen Hefeteig bereiten und diesen 30 Minuten gehen lassen. Den Backofen auf 200 Grad (Umluft 180 Grad) vorheizen.</w:t>
      </w:r>
      <w:r w:rsidR="005629B3">
        <w:rPr>
          <w:sz w:val="24"/>
          <w:szCs w:val="24"/>
        </w:rPr>
        <w:t xml:space="preserve"> </w:t>
      </w:r>
      <w:r w:rsidRPr="00B7101D">
        <w:rPr>
          <w:sz w:val="24"/>
          <w:szCs w:val="24"/>
        </w:rPr>
        <w:t>Den Honig mit Butter und dem Zucker bei schwacher Hitze schmelzen lassen, die Mandeln hinzufügen</w:t>
      </w:r>
      <w:r w:rsidR="0063519A" w:rsidRPr="00B7101D">
        <w:rPr>
          <w:sz w:val="24"/>
          <w:szCs w:val="24"/>
        </w:rPr>
        <w:t xml:space="preserve">, kurz aufkochen und abkühlen lassen. </w:t>
      </w:r>
    </w:p>
    <w:p w14:paraId="7FAD6851" w14:textId="77777777" w:rsidR="0063519A" w:rsidRPr="0063519A" w:rsidRDefault="0063519A" w:rsidP="00B40E8C">
      <w:pPr>
        <w:pStyle w:val="ListParagraph"/>
        <w:numPr>
          <w:ilvl w:val="0"/>
          <w:numId w:val="996"/>
        </w:numPr>
        <w:jc w:val="both"/>
        <w:rPr>
          <w:sz w:val="24"/>
          <w:szCs w:val="24"/>
        </w:rPr>
      </w:pPr>
      <w:r w:rsidRPr="0063519A">
        <w:rPr>
          <w:sz w:val="24"/>
          <w:szCs w:val="24"/>
        </w:rPr>
        <w:t>Den Hefeteig auf einer bemehlten Fläche ausrollen, auf das Backblech legen und mit der Honigmischung bestreichen. Den Kuchen auf der mittleren Schiene 30 Minuten backen.</w:t>
      </w:r>
    </w:p>
    <w:p w14:paraId="1649C7D8" w14:textId="78FC717E" w:rsidR="000D47FB" w:rsidRDefault="0063519A" w:rsidP="00B40E8C">
      <w:pPr>
        <w:pStyle w:val="ListParagraph"/>
        <w:numPr>
          <w:ilvl w:val="0"/>
          <w:numId w:val="996"/>
        </w:numPr>
        <w:jc w:val="both"/>
        <w:rPr>
          <w:sz w:val="24"/>
          <w:szCs w:val="24"/>
        </w:rPr>
      </w:pPr>
      <w:r w:rsidRPr="0063519A">
        <w:rPr>
          <w:sz w:val="24"/>
          <w:szCs w:val="24"/>
        </w:rPr>
        <w:t xml:space="preserve">Aus dem Puddingpulver, der Milch und dem Zucker einen Pudding bereiten und abkühlen lassen. Die Butter schaumig rühren, löffelweise den kalten Pudding und den </w:t>
      </w:r>
      <w:r w:rsidRPr="0063519A">
        <w:rPr>
          <w:sz w:val="24"/>
          <w:szCs w:val="24"/>
        </w:rPr>
        <w:lastRenderedPageBreak/>
        <w:t>Puderzucker unterrühren. Den erkalteten Kuchen in 30 Stücke schneiden, diese waagrecht halbieren, mit der Creme füllen und wieder zusammensetzen.</w:t>
      </w:r>
    </w:p>
    <w:p w14:paraId="3CA781CE" w14:textId="77777777" w:rsidR="002867B0" w:rsidRDefault="002867B0">
      <w:pPr>
        <w:rPr>
          <w:rFonts w:asciiTheme="majorHAnsi" w:eastAsiaTheme="majorEastAsia" w:hAnsiTheme="majorHAnsi" w:cstheme="majorBidi"/>
          <w:color w:val="2F5496" w:themeColor="accent1" w:themeShade="BF"/>
          <w:sz w:val="26"/>
          <w:szCs w:val="26"/>
        </w:rPr>
      </w:pPr>
      <w:r>
        <w:br w:type="page"/>
      </w:r>
    </w:p>
    <w:p w14:paraId="7211D659" w14:textId="43E9A2DA" w:rsidR="000D47FB" w:rsidRDefault="000D47FB" w:rsidP="005629B3">
      <w:pPr>
        <w:pStyle w:val="Heading2"/>
        <w:spacing w:after="240"/>
      </w:pPr>
      <w:r>
        <w:lastRenderedPageBreak/>
        <w:t>Käsekuchen</w:t>
      </w:r>
      <w:r w:rsidR="002867B0">
        <w:rPr>
          <w:rStyle w:val="FootnoteReference"/>
        </w:rPr>
        <w:footnoteReference w:id="1694"/>
      </w:r>
      <w:r>
        <w:t xml:space="preserve"> </w:t>
      </w:r>
    </w:p>
    <w:p w14:paraId="3158FD28" w14:textId="555737F7" w:rsidR="000D47FB" w:rsidRDefault="000D47FB" w:rsidP="000D47FB">
      <w:pPr>
        <w:rPr>
          <w:sz w:val="24"/>
          <w:szCs w:val="24"/>
        </w:rPr>
      </w:pPr>
      <w:r w:rsidRPr="005629B3">
        <w:rPr>
          <w:sz w:val="24"/>
          <w:szCs w:val="24"/>
          <w:u w:val="single"/>
        </w:rPr>
        <w:t>Zutaten</w:t>
      </w:r>
      <w:r>
        <w:rPr>
          <w:sz w:val="24"/>
          <w:szCs w:val="24"/>
        </w:rPr>
        <w:t xml:space="preserve"> </w:t>
      </w:r>
      <w:r w:rsidR="005629B3">
        <w:rPr>
          <w:sz w:val="24"/>
          <w:szCs w:val="24"/>
        </w:rPr>
        <w:t>(</w:t>
      </w:r>
      <w:r>
        <w:rPr>
          <w:sz w:val="24"/>
          <w:szCs w:val="24"/>
        </w:rPr>
        <w:t>für 1 Springform (Durchmesser 26 cm)</w:t>
      </w:r>
    </w:p>
    <w:p w14:paraId="1344315C" w14:textId="44994287" w:rsidR="000D47FB" w:rsidRDefault="00BC1D80" w:rsidP="000D47FB">
      <w:pPr>
        <w:rPr>
          <w:sz w:val="24"/>
          <w:szCs w:val="24"/>
        </w:rPr>
      </w:pPr>
      <w:r>
        <w:rPr>
          <w:sz w:val="24"/>
          <w:szCs w:val="24"/>
        </w:rPr>
        <w:t>250 g Mehl</w:t>
      </w:r>
    </w:p>
    <w:p w14:paraId="1FDABE89" w14:textId="3E740C04" w:rsidR="00BC1D80" w:rsidRDefault="00BC1D80" w:rsidP="000D47FB">
      <w:pPr>
        <w:rPr>
          <w:sz w:val="24"/>
          <w:szCs w:val="24"/>
        </w:rPr>
      </w:pPr>
      <w:r>
        <w:rPr>
          <w:sz w:val="24"/>
          <w:szCs w:val="24"/>
        </w:rPr>
        <w:t>125 g Butter</w:t>
      </w:r>
    </w:p>
    <w:p w14:paraId="163496DF" w14:textId="4F1CD360" w:rsidR="00BC1D80" w:rsidRDefault="00BC1D80" w:rsidP="000D47FB">
      <w:pPr>
        <w:rPr>
          <w:sz w:val="24"/>
          <w:szCs w:val="24"/>
        </w:rPr>
      </w:pPr>
      <w:r>
        <w:rPr>
          <w:sz w:val="24"/>
          <w:szCs w:val="24"/>
        </w:rPr>
        <w:t>1 Msp. Salz</w:t>
      </w:r>
    </w:p>
    <w:p w14:paraId="5129F77B" w14:textId="5ECF06B3" w:rsidR="00BC1D80" w:rsidRDefault="00BC1D80" w:rsidP="000D47FB">
      <w:pPr>
        <w:rPr>
          <w:sz w:val="24"/>
          <w:szCs w:val="24"/>
        </w:rPr>
      </w:pPr>
      <w:r>
        <w:rPr>
          <w:sz w:val="24"/>
          <w:szCs w:val="24"/>
        </w:rPr>
        <w:t>30 g Zucker</w:t>
      </w:r>
    </w:p>
    <w:p w14:paraId="21AE3F11" w14:textId="25AACEBB" w:rsidR="00BC1D80" w:rsidRDefault="00BC1D80" w:rsidP="000D47FB">
      <w:pPr>
        <w:rPr>
          <w:sz w:val="24"/>
          <w:szCs w:val="24"/>
        </w:rPr>
      </w:pPr>
      <w:r>
        <w:rPr>
          <w:sz w:val="24"/>
          <w:szCs w:val="24"/>
        </w:rPr>
        <w:t>1 Eigelb</w:t>
      </w:r>
    </w:p>
    <w:p w14:paraId="68DF23A5" w14:textId="671232BB" w:rsidR="00BC1D80" w:rsidRDefault="00BC1D80" w:rsidP="000D47FB">
      <w:pPr>
        <w:rPr>
          <w:sz w:val="24"/>
          <w:szCs w:val="24"/>
        </w:rPr>
      </w:pPr>
      <w:r>
        <w:rPr>
          <w:sz w:val="24"/>
          <w:szCs w:val="24"/>
        </w:rPr>
        <w:t>2 EL Wasser</w:t>
      </w:r>
    </w:p>
    <w:p w14:paraId="351159F0" w14:textId="77777777" w:rsidR="00BC1D80" w:rsidRDefault="00BC1D80" w:rsidP="000D47FB">
      <w:pPr>
        <w:rPr>
          <w:sz w:val="24"/>
          <w:szCs w:val="24"/>
        </w:rPr>
      </w:pPr>
    </w:p>
    <w:p w14:paraId="19F01A0E" w14:textId="016A9EA1" w:rsidR="00BC1D80" w:rsidRDefault="00BC1D80" w:rsidP="000D47FB">
      <w:pPr>
        <w:rPr>
          <w:sz w:val="24"/>
          <w:szCs w:val="24"/>
        </w:rPr>
      </w:pPr>
      <w:r>
        <w:rPr>
          <w:sz w:val="24"/>
          <w:szCs w:val="24"/>
        </w:rPr>
        <w:t>1 Vanilleschote</w:t>
      </w:r>
    </w:p>
    <w:p w14:paraId="231B6318" w14:textId="353E6405" w:rsidR="00BC1D80" w:rsidRDefault="00BC1D80" w:rsidP="000D47FB">
      <w:pPr>
        <w:rPr>
          <w:sz w:val="24"/>
          <w:szCs w:val="24"/>
        </w:rPr>
      </w:pPr>
      <w:r>
        <w:rPr>
          <w:sz w:val="24"/>
          <w:szCs w:val="24"/>
        </w:rPr>
        <w:t>750 g Quark (20% Fettanteil)</w:t>
      </w:r>
    </w:p>
    <w:p w14:paraId="6B52B215" w14:textId="63DC1F3A" w:rsidR="00BC1D80" w:rsidRDefault="00BC1D80" w:rsidP="000D47FB">
      <w:pPr>
        <w:rPr>
          <w:sz w:val="24"/>
          <w:szCs w:val="24"/>
        </w:rPr>
      </w:pPr>
      <w:r>
        <w:rPr>
          <w:sz w:val="24"/>
          <w:szCs w:val="24"/>
        </w:rPr>
        <w:t>4 EL Öl</w:t>
      </w:r>
    </w:p>
    <w:p w14:paraId="3526FC6A" w14:textId="3E947851" w:rsidR="00BC1D80" w:rsidRDefault="00BC1D80" w:rsidP="000D47FB">
      <w:pPr>
        <w:rPr>
          <w:sz w:val="24"/>
          <w:szCs w:val="24"/>
        </w:rPr>
      </w:pPr>
      <w:r>
        <w:rPr>
          <w:sz w:val="24"/>
          <w:szCs w:val="24"/>
        </w:rPr>
        <w:t>300 g Zucker</w:t>
      </w:r>
    </w:p>
    <w:p w14:paraId="6FBDC50E" w14:textId="4C83E370" w:rsidR="00BC1D80" w:rsidRDefault="00BC1D80" w:rsidP="000D47FB">
      <w:pPr>
        <w:rPr>
          <w:sz w:val="24"/>
          <w:szCs w:val="24"/>
        </w:rPr>
      </w:pPr>
      <w:r>
        <w:rPr>
          <w:sz w:val="24"/>
          <w:szCs w:val="24"/>
        </w:rPr>
        <w:t>3 Eigelb</w:t>
      </w:r>
    </w:p>
    <w:p w14:paraId="28BC313C" w14:textId="4B43270A" w:rsidR="00BC1D80" w:rsidRDefault="00BC1D80" w:rsidP="000D47FB">
      <w:pPr>
        <w:rPr>
          <w:sz w:val="24"/>
          <w:szCs w:val="24"/>
        </w:rPr>
      </w:pPr>
      <w:r>
        <w:rPr>
          <w:sz w:val="24"/>
          <w:szCs w:val="24"/>
        </w:rPr>
        <w:t>40 g Speisestärke</w:t>
      </w:r>
    </w:p>
    <w:p w14:paraId="5831E38C" w14:textId="4BD8D95C" w:rsidR="00BC1D80" w:rsidRDefault="00BC1D80" w:rsidP="000D47FB">
      <w:pPr>
        <w:rPr>
          <w:sz w:val="24"/>
          <w:szCs w:val="24"/>
        </w:rPr>
      </w:pPr>
      <w:r>
        <w:rPr>
          <w:sz w:val="24"/>
          <w:szCs w:val="24"/>
        </w:rPr>
        <w:t>3 Eiweiße</w:t>
      </w:r>
    </w:p>
    <w:p w14:paraId="76927B4F" w14:textId="77777777" w:rsidR="00BC1D80" w:rsidRDefault="00BC1D80" w:rsidP="000D47FB">
      <w:pPr>
        <w:rPr>
          <w:sz w:val="24"/>
          <w:szCs w:val="24"/>
        </w:rPr>
      </w:pPr>
    </w:p>
    <w:p w14:paraId="52371E4B" w14:textId="446D6B27" w:rsidR="005629B3" w:rsidRDefault="005629B3" w:rsidP="000D47FB">
      <w:pPr>
        <w:rPr>
          <w:sz w:val="24"/>
          <w:szCs w:val="24"/>
        </w:rPr>
      </w:pPr>
      <w:r>
        <w:rPr>
          <w:sz w:val="24"/>
          <w:szCs w:val="24"/>
        </w:rPr>
        <w:t>Zubereitung:</w:t>
      </w:r>
    </w:p>
    <w:p w14:paraId="22BFC3A4" w14:textId="30EF67C6" w:rsidR="00BC1D80" w:rsidRPr="002C0C09" w:rsidRDefault="000A75DA" w:rsidP="00B40E8C">
      <w:pPr>
        <w:pStyle w:val="ListParagraph"/>
        <w:numPr>
          <w:ilvl w:val="0"/>
          <w:numId w:val="997"/>
        </w:numPr>
        <w:spacing w:after="120"/>
        <w:ind w:left="714" w:hanging="357"/>
        <w:contextualSpacing w:val="0"/>
        <w:jc w:val="both"/>
        <w:rPr>
          <w:sz w:val="24"/>
          <w:szCs w:val="24"/>
        </w:rPr>
      </w:pPr>
      <w:r w:rsidRPr="002C0C09">
        <w:rPr>
          <w:sz w:val="24"/>
          <w:szCs w:val="24"/>
        </w:rPr>
        <w:t>Das Mehl auf ein Backbrett sieben und rasch mit der Bitter, dem Salz, dem Zucker, dem Eigelb und dem Wasser verkneten. Den Mürbeteig in Folie gewickelt 1 Stunde im Kühlschrank ruhen lassen.</w:t>
      </w:r>
    </w:p>
    <w:p w14:paraId="09918B20" w14:textId="67B5CD62" w:rsidR="000A75DA" w:rsidRPr="002C0C09" w:rsidRDefault="000A75DA" w:rsidP="00B40E8C">
      <w:pPr>
        <w:pStyle w:val="ListParagraph"/>
        <w:numPr>
          <w:ilvl w:val="0"/>
          <w:numId w:val="997"/>
        </w:numPr>
        <w:spacing w:after="120"/>
        <w:ind w:left="714" w:hanging="357"/>
        <w:contextualSpacing w:val="0"/>
        <w:jc w:val="both"/>
        <w:rPr>
          <w:sz w:val="24"/>
          <w:szCs w:val="24"/>
        </w:rPr>
      </w:pPr>
      <w:r w:rsidRPr="002C0C09">
        <w:rPr>
          <w:sz w:val="24"/>
          <w:szCs w:val="24"/>
        </w:rPr>
        <w:t xml:space="preserve">Den Backofen auf 180 </w:t>
      </w:r>
      <w:r w:rsidR="007C3C87" w:rsidRPr="002C0C09">
        <w:rPr>
          <w:sz w:val="24"/>
          <w:szCs w:val="24"/>
        </w:rPr>
        <w:t>Grad</w:t>
      </w:r>
      <w:r w:rsidRPr="002C0C09">
        <w:rPr>
          <w:sz w:val="24"/>
          <w:szCs w:val="24"/>
        </w:rPr>
        <w:t xml:space="preserve"> (Umluft 160 Grad) vorheizen. Die Vanilleschote mit einem spitzen Messer der Länge nach aufschlitzen du das Mark herauskratzen. Den Quark mit dem Öl, dem Zucker, den Eigelben, de Speisestärke du dem Vanillemark schaumig rühren. Die Eiweiße steif schlagen </w:t>
      </w:r>
      <w:r w:rsidR="002C0C09" w:rsidRPr="002C0C09">
        <w:rPr>
          <w:sz w:val="24"/>
          <w:szCs w:val="24"/>
        </w:rPr>
        <w:t xml:space="preserve">und </w:t>
      </w:r>
      <w:r w:rsidRPr="002C0C09">
        <w:rPr>
          <w:sz w:val="24"/>
          <w:szCs w:val="24"/>
        </w:rPr>
        <w:t xml:space="preserve">unterheben. Den Mürbeteig ausrollen, Boden und Tand einer bemehlten Springform damit auslegen </w:t>
      </w:r>
      <w:r w:rsidR="002C0C09" w:rsidRPr="002C0C09">
        <w:rPr>
          <w:sz w:val="24"/>
          <w:szCs w:val="24"/>
        </w:rPr>
        <w:t xml:space="preserve">und </w:t>
      </w:r>
      <w:r w:rsidRPr="002C0C09">
        <w:rPr>
          <w:sz w:val="24"/>
          <w:szCs w:val="24"/>
        </w:rPr>
        <w:t>die Quarkcreme auf den Boden streichen.</w:t>
      </w:r>
    </w:p>
    <w:p w14:paraId="468A3382" w14:textId="73FC6BC1" w:rsidR="000A75DA" w:rsidRPr="002C0C09" w:rsidRDefault="000A75DA" w:rsidP="00B40E8C">
      <w:pPr>
        <w:pStyle w:val="ListParagraph"/>
        <w:numPr>
          <w:ilvl w:val="0"/>
          <w:numId w:val="997"/>
        </w:numPr>
        <w:spacing w:after="120"/>
        <w:ind w:left="714" w:hanging="357"/>
        <w:contextualSpacing w:val="0"/>
        <w:jc w:val="both"/>
        <w:rPr>
          <w:sz w:val="24"/>
          <w:szCs w:val="24"/>
        </w:rPr>
      </w:pPr>
      <w:r w:rsidRPr="002C0C09">
        <w:rPr>
          <w:sz w:val="24"/>
          <w:szCs w:val="24"/>
        </w:rPr>
        <w:t>Den Kuchen auf der zweiten Schiene von unten 50 bis 60 Minuten backen. Die Backofentür darf erst während der letzten 10 Minuten geöffnet werden. Den garen Kuchen im geöffneten, abgeschalteten Backofen erkalten lassen.</w:t>
      </w:r>
    </w:p>
    <w:p w14:paraId="72909F59" w14:textId="77777777" w:rsidR="000A75DA" w:rsidRDefault="000A75DA" w:rsidP="000D47FB">
      <w:pPr>
        <w:rPr>
          <w:sz w:val="24"/>
          <w:szCs w:val="24"/>
        </w:rPr>
      </w:pPr>
    </w:p>
    <w:p w14:paraId="32923AB1" w14:textId="0E060162" w:rsidR="000A75DA" w:rsidRDefault="005629B3" w:rsidP="000D47FB">
      <w:pPr>
        <w:rPr>
          <w:sz w:val="24"/>
          <w:szCs w:val="24"/>
        </w:rPr>
      </w:pPr>
      <w:r>
        <w:rPr>
          <w:sz w:val="24"/>
          <w:szCs w:val="24"/>
        </w:rPr>
        <w:lastRenderedPageBreak/>
        <w:t>Kommentar:</w:t>
      </w:r>
      <w:r>
        <w:rPr>
          <w:sz w:val="24"/>
          <w:szCs w:val="24"/>
        </w:rPr>
        <w:tab/>
      </w:r>
      <w:r w:rsidR="000A75DA">
        <w:rPr>
          <w:sz w:val="24"/>
          <w:szCs w:val="24"/>
        </w:rPr>
        <w:t>Wieder mal ein Käsekuchen, na Simon</w:t>
      </w:r>
      <w:r w:rsidR="000A75DA" w:rsidRPr="000A75DA">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6693EE24" w14:textId="77777777" w:rsidR="00B571E5" w:rsidRDefault="00B571E5">
      <w:pPr>
        <w:rPr>
          <w:rFonts w:asciiTheme="majorHAnsi" w:eastAsiaTheme="majorEastAsia" w:hAnsiTheme="majorHAnsi" w:cstheme="majorBidi"/>
          <w:color w:val="2F5496" w:themeColor="accent1" w:themeShade="BF"/>
          <w:sz w:val="26"/>
          <w:szCs w:val="26"/>
        </w:rPr>
      </w:pPr>
      <w:r>
        <w:br w:type="page"/>
      </w:r>
    </w:p>
    <w:p w14:paraId="35AE6AEA" w14:textId="129E69DF" w:rsidR="002161FF" w:rsidRDefault="002161FF" w:rsidP="005629B3">
      <w:pPr>
        <w:pStyle w:val="Heading2"/>
        <w:spacing w:after="240"/>
      </w:pPr>
      <w:r>
        <w:lastRenderedPageBreak/>
        <w:t>Florentiner</w:t>
      </w:r>
      <w:r w:rsidR="00B571E5">
        <w:rPr>
          <w:rStyle w:val="FootnoteReference"/>
        </w:rPr>
        <w:footnoteReference w:id="1695"/>
      </w:r>
      <w:r>
        <w:t xml:space="preserve"> </w:t>
      </w:r>
    </w:p>
    <w:p w14:paraId="7F48546B" w14:textId="661AFFB2" w:rsidR="002161FF" w:rsidRDefault="002161FF" w:rsidP="002161FF">
      <w:pPr>
        <w:rPr>
          <w:sz w:val="24"/>
          <w:szCs w:val="24"/>
        </w:rPr>
      </w:pPr>
      <w:r w:rsidRPr="005629B3">
        <w:rPr>
          <w:sz w:val="24"/>
          <w:szCs w:val="24"/>
          <w:u w:val="single"/>
        </w:rPr>
        <w:t>Zutaten</w:t>
      </w:r>
      <w:r>
        <w:rPr>
          <w:sz w:val="24"/>
          <w:szCs w:val="24"/>
        </w:rPr>
        <w:t xml:space="preserve"> </w:t>
      </w:r>
      <w:r w:rsidR="005629B3">
        <w:rPr>
          <w:sz w:val="24"/>
          <w:szCs w:val="24"/>
        </w:rPr>
        <w:t>(</w:t>
      </w:r>
      <w:r>
        <w:rPr>
          <w:sz w:val="24"/>
          <w:szCs w:val="24"/>
        </w:rPr>
        <w:t>für 42 Stück</w:t>
      </w:r>
      <w:r w:rsidR="005629B3">
        <w:rPr>
          <w:sz w:val="24"/>
          <w:szCs w:val="24"/>
        </w:rPr>
        <w:t>):</w:t>
      </w:r>
    </w:p>
    <w:p w14:paraId="7F36A30E" w14:textId="1F592BC1" w:rsidR="002161FF" w:rsidRDefault="002161FF" w:rsidP="002161FF">
      <w:pPr>
        <w:rPr>
          <w:sz w:val="24"/>
          <w:szCs w:val="24"/>
        </w:rPr>
      </w:pPr>
      <w:r>
        <w:rPr>
          <w:sz w:val="24"/>
          <w:szCs w:val="24"/>
        </w:rPr>
        <w:t>200 g Butter</w:t>
      </w:r>
    </w:p>
    <w:p w14:paraId="2D4A9C47" w14:textId="3D63F131" w:rsidR="002161FF" w:rsidRDefault="002161FF" w:rsidP="002161FF">
      <w:pPr>
        <w:rPr>
          <w:sz w:val="24"/>
          <w:szCs w:val="24"/>
        </w:rPr>
      </w:pPr>
      <w:r>
        <w:rPr>
          <w:sz w:val="24"/>
          <w:szCs w:val="24"/>
        </w:rPr>
        <w:t>2 EL Honig</w:t>
      </w:r>
    </w:p>
    <w:p w14:paraId="394C4C19" w14:textId="4B77DE95" w:rsidR="002161FF" w:rsidRDefault="002161FF" w:rsidP="002161FF">
      <w:pPr>
        <w:rPr>
          <w:sz w:val="24"/>
          <w:szCs w:val="24"/>
        </w:rPr>
      </w:pPr>
      <w:r>
        <w:rPr>
          <w:sz w:val="24"/>
          <w:szCs w:val="24"/>
        </w:rPr>
        <w:t>175 g Zucker</w:t>
      </w:r>
    </w:p>
    <w:p w14:paraId="117CA4D7" w14:textId="4328C66F" w:rsidR="002161FF" w:rsidRDefault="002161FF" w:rsidP="002161FF">
      <w:pPr>
        <w:rPr>
          <w:sz w:val="24"/>
          <w:szCs w:val="24"/>
        </w:rPr>
      </w:pPr>
      <w:r>
        <w:rPr>
          <w:sz w:val="24"/>
          <w:szCs w:val="24"/>
        </w:rPr>
        <w:t xml:space="preserve">1/16 </w:t>
      </w:r>
      <w:r w:rsidR="00D514F8">
        <w:rPr>
          <w:sz w:val="24"/>
          <w:szCs w:val="24"/>
        </w:rPr>
        <w:t>l Sahne</w:t>
      </w:r>
    </w:p>
    <w:p w14:paraId="65CFAE81" w14:textId="3605CCD6" w:rsidR="00D514F8" w:rsidRDefault="00D514F8" w:rsidP="002161FF">
      <w:pPr>
        <w:rPr>
          <w:sz w:val="24"/>
          <w:szCs w:val="24"/>
        </w:rPr>
      </w:pPr>
      <w:r>
        <w:rPr>
          <w:sz w:val="24"/>
          <w:szCs w:val="24"/>
        </w:rPr>
        <w:t xml:space="preserve">Je 50 g feingehacktes </w:t>
      </w:r>
      <w:r w:rsidR="005757E2">
        <w:rPr>
          <w:sz w:val="24"/>
          <w:szCs w:val="24"/>
        </w:rPr>
        <w:t xml:space="preserve">Zitronat und </w:t>
      </w:r>
      <w:r w:rsidR="0094559C">
        <w:rPr>
          <w:sz w:val="24"/>
          <w:szCs w:val="24"/>
        </w:rPr>
        <w:t>Orangeat</w:t>
      </w:r>
    </w:p>
    <w:p w14:paraId="053CD21F" w14:textId="2AA12E2C" w:rsidR="005757E2" w:rsidRDefault="005757E2" w:rsidP="002161FF">
      <w:pPr>
        <w:rPr>
          <w:sz w:val="24"/>
          <w:szCs w:val="24"/>
        </w:rPr>
      </w:pPr>
      <w:r>
        <w:rPr>
          <w:sz w:val="24"/>
          <w:szCs w:val="24"/>
        </w:rPr>
        <w:t>125 g Mandelblättchen</w:t>
      </w:r>
    </w:p>
    <w:p w14:paraId="2385A3A4" w14:textId="6C27F99C" w:rsidR="005757E2" w:rsidRDefault="005757E2" w:rsidP="002161FF">
      <w:pPr>
        <w:rPr>
          <w:sz w:val="24"/>
          <w:szCs w:val="24"/>
        </w:rPr>
      </w:pPr>
      <w:r>
        <w:rPr>
          <w:sz w:val="24"/>
          <w:szCs w:val="24"/>
        </w:rPr>
        <w:t>100 g Mehl</w:t>
      </w:r>
    </w:p>
    <w:p w14:paraId="0E3F5934" w14:textId="319AFE71" w:rsidR="005757E2" w:rsidRDefault="005757E2" w:rsidP="002161FF">
      <w:pPr>
        <w:rPr>
          <w:sz w:val="24"/>
          <w:szCs w:val="24"/>
        </w:rPr>
      </w:pPr>
      <w:r>
        <w:rPr>
          <w:sz w:val="24"/>
          <w:szCs w:val="24"/>
        </w:rPr>
        <w:t>21 Belegkirschen</w:t>
      </w:r>
    </w:p>
    <w:p w14:paraId="3EEBA069" w14:textId="34D0483A" w:rsidR="005757E2" w:rsidRDefault="005757E2" w:rsidP="002161FF">
      <w:pPr>
        <w:rPr>
          <w:sz w:val="24"/>
          <w:szCs w:val="24"/>
        </w:rPr>
      </w:pPr>
      <w:r>
        <w:rPr>
          <w:sz w:val="24"/>
          <w:szCs w:val="24"/>
        </w:rPr>
        <w:t>200</w:t>
      </w:r>
      <w:r w:rsidR="005629B3">
        <w:rPr>
          <w:sz w:val="24"/>
          <w:szCs w:val="24"/>
        </w:rPr>
        <w:t xml:space="preserve"> </w:t>
      </w:r>
      <w:r>
        <w:rPr>
          <w:sz w:val="24"/>
          <w:szCs w:val="24"/>
        </w:rPr>
        <w:t>g Bitterschokolade</w:t>
      </w:r>
    </w:p>
    <w:p w14:paraId="649ECACD" w14:textId="77777777" w:rsidR="005757E2" w:rsidRDefault="005757E2" w:rsidP="002161FF">
      <w:pPr>
        <w:rPr>
          <w:sz w:val="24"/>
          <w:szCs w:val="24"/>
        </w:rPr>
      </w:pPr>
    </w:p>
    <w:p w14:paraId="14EDF755" w14:textId="69F771B6" w:rsidR="005629B3" w:rsidRDefault="005629B3" w:rsidP="002161FF">
      <w:pPr>
        <w:rPr>
          <w:sz w:val="24"/>
          <w:szCs w:val="24"/>
        </w:rPr>
      </w:pPr>
      <w:r>
        <w:rPr>
          <w:sz w:val="24"/>
          <w:szCs w:val="24"/>
        </w:rPr>
        <w:t>Zubereitung:</w:t>
      </w:r>
    </w:p>
    <w:p w14:paraId="6513BF76" w14:textId="39ED7F62" w:rsidR="005757E2" w:rsidRPr="00A66C1A" w:rsidRDefault="005757E2" w:rsidP="00B40E8C">
      <w:pPr>
        <w:pStyle w:val="ListParagraph"/>
        <w:numPr>
          <w:ilvl w:val="0"/>
          <w:numId w:val="998"/>
        </w:numPr>
        <w:spacing w:after="120"/>
        <w:ind w:left="714" w:hanging="357"/>
        <w:contextualSpacing w:val="0"/>
        <w:jc w:val="both"/>
        <w:rPr>
          <w:sz w:val="24"/>
          <w:szCs w:val="24"/>
        </w:rPr>
      </w:pPr>
      <w:r w:rsidRPr="00A66C1A">
        <w:rPr>
          <w:sz w:val="24"/>
          <w:szCs w:val="24"/>
        </w:rPr>
        <w:t>Die Butter, den Honig, den Zucker du die Sahne bei schwacher Hitze unter ständigem Rühren zum Kochen bringen. Das Zitronat, das Orangeat und die Mandelblättchen einrühren, 2 Minuten kochen lassen, vom Herd nehmen,</w:t>
      </w:r>
      <w:r w:rsidR="00A66C1A" w:rsidRPr="00A66C1A">
        <w:rPr>
          <w:sz w:val="24"/>
          <w:szCs w:val="24"/>
        </w:rPr>
        <w:t xml:space="preserve"> </w:t>
      </w:r>
      <w:r w:rsidRPr="00A66C1A">
        <w:rPr>
          <w:sz w:val="24"/>
          <w:szCs w:val="24"/>
        </w:rPr>
        <w:t>das Mehl untermischen und die Masse abkühlen lassen. Den Backofen auf 200 Grad (Umluft 180 Grad) vorheizen</w:t>
      </w:r>
      <w:r w:rsidR="00A66C1A" w:rsidRPr="00A66C1A">
        <w:rPr>
          <w:sz w:val="24"/>
          <w:szCs w:val="24"/>
        </w:rPr>
        <w:t>.</w:t>
      </w:r>
    </w:p>
    <w:p w14:paraId="28501709" w14:textId="38951D6D" w:rsidR="00A66C1A" w:rsidRDefault="00A66C1A" w:rsidP="00B40E8C">
      <w:pPr>
        <w:pStyle w:val="ListParagraph"/>
        <w:numPr>
          <w:ilvl w:val="0"/>
          <w:numId w:val="998"/>
        </w:numPr>
        <w:spacing w:after="120"/>
        <w:ind w:left="714" w:hanging="357"/>
        <w:contextualSpacing w:val="0"/>
        <w:jc w:val="both"/>
        <w:rPr>
          <w:sz w:val="24"/>
          <w:szCs w:val="24"/>
        </w:rPr>
      </w:pPr>
      <w:r w:rsidRPr="00A66C1A">
        <w:rPr>
          <w:sz w:val="24"/>
          <w:szCs w:val="24"/>
        </w:rPr>
        <w:t>Das Backblech mit Backpapier auslegen und mit Mehl bestäuben. Spiegleierringe oder andere Förmchen auf das Backblech legen. In jeden Ring etwa 1 TL Mandelmasse setzen. In die Mitte jeweils ½ Belegkirsche geben, und die Plätzchen auf der mittleren Schiene 8 bis 10 Minuten backen. Die garen Florentiner auf einem Kuchengitter kalt werden lassen du die abgekühlten Florentiner auf der Unterseite dich mit der geschmolzenen Schokolade bestreichen. Auf einem Kuchengitter gut trocknen lassen.</w:t>
      </w:r>
    </w:p>
    <w:p w14:paraId="6FCD1DF4" w14:textId="77777777" w:rsidR="005629B3" w:rsidRDefault="005629B3" w:rsidP="00A66C1A">
      <w:pPr>
        <w:ind w:left="1416" w:hanging="1416"/>
        <w:jc w:val="both"/>
        <w:rPr>
          <w:sz w:val="24"/>
          <w:szCs w:val="24"/>
        </w:rPr>
      </w:pPr>
    </w:p>
    <w:p w14:paraId="710EA845" w14:textId="7B61BE44" w:rsidR="00A66C1A" w:rsidRDefault="00A66C1A" w:rsidP="00A66C1A">
      <w:pPr>
        <w:ind w:left="1416" w:hanging="1416"/>
        <w:jc w:val="both"/>
        <w:rPr>
          <w:sz w:val="24"/>
          <w:szCs w:val="24"/>
        </w:rPr>
      </w:pPr>
      <w:r>
        <w:rPr>
          <w:sz w:val="24"/>
          <w:szCs w:val="24"/>
        </w:rPr>
        <w:t>Kommentar:</w:t>
      </w:r>
      <w:r>
        <w:rPr>
          <w:sz w:val="24"/>
          <w:szCs w:val="24"/>
        </w:rPr>
        <w:tab/>
        <w:t xml:space="preserve"> Ich liebe Florentiner, aber ohne Orangeat und Zitronat und ohne Belegkirsche. Das ist mir zu 60er.</w:t>
      </w:r>
    </w:p>
    <w:p w14:paraId="55FE1280" w14:textId="0F18AB25" w:rsidR="00EE1A0E" w:rsidRDefault="00EE1A0E">
      <w:pPr>
        <w:rPr>
          <w:sz w:val="24"/>
          <w:szCs w:val="24"/>
        </w:rPr>
      </w:pPr>
      <w:r>
        <w:rPr>
          <w:sz w:val="24"/>
          <w:szCs w:val="24"/>
        </w:rPr>
        <w:br w:type="page"/>
      </w:r>
    </w:p>
    <w:p w14:paraId="6BF9B326" w14:textId="50291386" w:rsidR="00EE1A0E" w:rsidRDefault="00EE1A0E" w:rsidP="005629B3">
      <w:pPr>
        <w:pStyle w:val="Heading2"/>
        <w:spacing w:after="240"/>
      </w:pPr>
      <w:r>
        <w:lastRenderedPageBreak/>
        <w:t>Schneckennudeln</w:t>
      </w:r>
      <w:r w:rsidR="00984141">
        <w:rPr>
          <w:rStyle w:val="FootnoteReference"/>
        </w:rPr>
        <w:footnoteReference w:id="1696"/>
      </w:r>
      <w:r>
        <w:t xml:space="preserve"> </w:t>
      </w:r>
    </w:p>
    <w:p w14:paraId="655AB8A1" w14:textId="2F862DE3" w:rsidR="00EE1A0E" w:rsidRDefault="00EE1A0E" w:rsidP="00EE1A0E">
      <w:pPr>
        <w:rPr>
          <w:sz w:val="24"/>
          <w:szCs w:val="24"/>
        </w:rPr>
      </w:pPr>
      <w:r w:rsidRPr="005629B3">
        <w:rPr>
          <w:sz w:val="24"/>
          <w:szCs w:val="24"/>
          <w:u w:val="single"/>
        </w:rPr>
        <w:t>Zutaten</w:t>
      </w:r>
      <w:r>
        <w:rPr>
          <w:sz w:val="24"/>
          <w:szCs w:val="24"/>
        </w:rPr>
        <w:t xml:space="preserve"> </w:t>
      </w:r>
      <w:r w:rsidR="005629B3">
        <w:rPr>
          <w:sz w:val="24"/>
          <w:szCs w:val="24"/>
        </w:rPr>
        <w:t>(</w:t>
      </w:r>
      <w:r>
        <w:rPr>
          <w:sz w:val="24"/>
          <w:szCs w:val="24"/>
        </w:rPr>
        <w:t>für 14 Stück</w:t>
      </w:r>
      <w:r w:rsidR="005629B3">
        <w:rPr>
          <w:sz w:val="24"/>
          <w:szCs w:val="24"/>
        </w:rPr>
        <w:t>):</w:t>
      </w:r>
    </w:p>
    <w:p w14:paraId="16408D41" w14:textId="67E695CD" w:rsidR="00EE1A0E" w:rsidRDefault="00EE1A0E" w:rsidP="00EE1A0E">
      <w:pPr>
        <w:rPr>
          <w:sz w:val="24"/>
          <w:szCs w:val="24"/>
        </w:rPr>
      </w:pPr>
      <w:r>
        <w:rPr>
          <w:sz w:val="24"/>
          <w:szCs w:val="24"/>
        </w:rPr>
        <w:t>500 g Mehl</w:t>
      </w:r>
    </w:p>
    <w:p w14:paraId="7216F702" w14:textId="0BCA6D71" w:rsidR="00EE1A0E" w:rsidRDefault="00EE1A0E" w:rsidP="00EE1A0E">
      <w:pPr>
        <w:rPr>
          <w:sz w:val="24"/>
          <w:szCs w:val="24"/>
        </w:rPr>
      </w:pPr>
      <w:r>
        <w:rPr>
          <w:sz w:val="24"/>
          <w:szCs w:val="24"/>
        </w:rPr>
        <w:t xml:space="preserve">30 g </w:t>
      </w:r>
      <w:r w:rsidR="0094559C">
        <w:rPr>
          <w:sz w:val="24"/>
          <w:szCs w:val="24"/>
        </w:rPr>
        <w:t>Hefe</w:t>
      </w:r>
    </w:p>
    <w:p w14:paraId="0D96730F" w14:textId="6DDD884A" w:rsidR="00EE1A0E" w:rsidRDefault="00EE1A0E" w:rsidP="00EE1A0E">
      <w:pPr>
        <w:rPr>
          <w:sz w:val="24"/>
          <w:szCs w:val="24"/>
        </w:rPr>
      </w:pPr>
      <w:r>
        <w:rPr>
          <w:sz w:val="24"/>
          <w:szCs w:val="24"/>
        </w:rPr>
        <w:t>¼ lauwarme Milch</w:t>
      </w:r>
    </w:p>
    <w:p w14:paraId="4EFC9BE1" w14:textId="017ADDD6" w:rsidR="00EE1A0E" w:rsidRDefault="00EE1A0E" w:rsidP="00EE1A0E">
      <w:pPr>
        <w:rPr>
          <w:sz w:val="24"/>
          <w:szCs w:val="24"/>
        </w:rPr>
      </w:pPr>
      <w:r>
        <w:rPr>
          <w:sz w:val="24"/>
          <w:szCs w:val="24"/>
        </w:rPr>
        <w:t>100 g Zucker</w:t>
      </w:r>
    </w:p>
    <w:p w14:paraId="626DBE0C" w14:textId="60A20E64" w:rsidR="00EE1A0E" w:rsidRPr="00AB1146" w:rsidRDefault="00EE1A0E" w:rsidP="00EE1A0E">
      <w:pPr>
        <w:rPr>
          <w:sz w:val="24"/>
          <w:szCs w:val="24"/>
          <w:lang w:val="en-US"/>
        </w:rPr>
      </w:pPr>
      <w:r w:rsidRPr="00AB1146">
        <w:rPr>
          <w:sz w:val="24"/>
          <w:szCs w:val="24"/>
          <w:lang w:val="en-US"/>
        </w:rPr>
        <w:t>125 g Butter</w:t>
      </w:r>
    </w:p>
    <w:p w14:paraId="0D6429D4" w14:textId="305339F2" w:rsidR="00EE1A0E" w:rsidRPr="003D2ED3" w:rsidRDefault="00EE1A0E" w:rsidP="00EE1A0E">
      <w:pPr>
        <w:rPr>
          <w:sz w:val="24"/>
          <w:szCs w:val="24"/>
          <w:lang w:val="en-US"/>
        </w:rPr>
      </w:pPr>
      <w:r w:rsidRPr="003D2ED3">
        <w:rPr>
          <w:sz w:val="24"/>
          <w:szCs w:val="24"/>
          <w:lang w:val="en-US"/>
        </w:rPr>
        <w:t xml:space="preserve">1 </w:t>
      </w:r>
      <w:proofErr w:type="spellStart"/>
      <w:r w:rsidRPr="003D2ED3">
        <w:rPr>
          <w:sz w:val="24"/>
          <w:szCs w:val="24"/>
          <w:lang w:val="en-US"/>
        </w:rPr>
        <w:t>Prise</w:t>
      </w:r>
      <w:proofErr w:type="spellEnd"/>
      <w:r w:rsidRPr="003D2ED3">
        <w:rPr>
          <w:sz w:val="24"/>
          <w:szCs w:val="24"/>
          <w:lang w:val="en-US"/>
        </w:rPr>
        <w:t xml:space="preserve"> Salz</w:t>
      </w:r>
    </w:p>
    <w:p w14:paraId="2C74AD8D" w14:textId="52AB6986" w:rsidR="00EE1A0E" w:rsidRPr="00AB1146" w:rsidRDefault="00EE1A0E" w:rsidP="00EE1A0E">
      <w:pPr>
        <w:rPr>
          <w:sz w:val="24"/>
          <w:szCs w:val="24"/>
        </w:rPr>
      </w:pPr>
      <w:r w:rsidRPr="003D2ED3">
        <w:rPr>
          <w:sz w:val="24"/>
          <w:szCs w:val="24"/>
          <w:lang w:val="en-US"/>
        </w:rPr>
        <w:t xml:space="preserve">1 </w:t>
      </w:r>
      <w:proofErr w:type="spellStart"/>
      <w:r w:rsidRPr="003D2ED3">
        <w:rPr>
          <w:sz w:val="24"/>
          <w:szCs w:val="24"/>
          <w:lang w:val="en-US"/>
        </w:rPr>
        <w:t>Msp</w:t>
      </w:r>
      <w:proofErr w:type="spellEnd"/>
      <w:r w:rsidRPr="003D2ED3">
        <w:rPr>
          <w:sz w:val="24"/>
          <w:szCs w:val="24"/>
          <w:lang w:val="en-US"/>
        </w:rPr>
        <w:t xml:space="preserve">. </w:t>
      </w:r>
      <w:r w:rsidRPr="00AB1146">
        <w:rPr>
          <w:sz w:val="24"/>
          <w:szCs w:val="24"/>
        </w:rPr>
        <w:t>Piment</w:t>
      </w:r>
    </w:p>
    <w:p w14:paraId="26EFD6B2" w14:textId="4B1476C1" w:rsidR="00EE1A0E" w:rsidRPr="00AB1146" w:rsidRDefault="00EE1A0E" w:rsidP="00EE1A0E">
      <w:pPr>
        <w:rPr>
          <w:sz w:val="24"/>
          <w:szCs w:val="24"/>
        </w:rPr>
      </w:pPr>
      <w:r w:rsidRPr="00AB1146">
        <w:rPr>
          <w:sz w:val="24"/>
          <w:szCs w:val="24"/>
        </w:rPr>
        <w:t>100g Rosinen</w:t>
      </w:r>
    </w:p>
    <w:p w14:paraId="46CA424B" w14:textId="523403B0" w:rsidR="00EE1A0E" w:rsidRDefault="00412263" w:rsidP="00EE1A0E">
      <w:pPr>
        <w:rPr>
          <w:sz w:val="24"/>
          <w:szCs w:val="24"/>
        </w:rPr>
      </w:pPr>
      <w:r>
        <w:rPr>
          <w:sz w:val="24"/>
          <w:szCs w:val="24"/>
        </w:rPr>
        <w:t>50 g Mandelblättchen</w:t>
      </w:r>
    </w:p>
    <w:p w14:paraId="79D0C9BF" w14:textId="77777777" w:rsidR="00412263" w:rsidRDefault="00412263" w:rsidP="00795CE0">
      <w:pPr>
        <w:jc w:val="both"/>
        <w:rPr>
          <w:sz w:val="24"/>
          <w:szCs w:val="24"/>
        </w:rPr>
      </w:pPr>
    </w:p>
    <w:p w14:paraId="5DE2B3D7" w14:textId="79245205" w:rsidR="005629B3" w:rsidRDefault="005629B3" w:rsidP="00795CE0">
      <w:pPr>
        <w:jc w:val="both"/>
        <w:rPr>
          <w:sz w:val="24"/>
          <w:szCs w:val="24"/>
        </w:rPr>
      </w:pPr>
      <w:r>
        <w:rPr>
          <w:sz w:val="24"/>
          <w:szCs w:val="24"/>
        </w:rPr>
        <w:t>Zubereitung:</w:t>
      </w:r>
    </w:p>
    <w:p w14:paraId="64520781" w14:textId="2AD4CE4E" w:rsidR="00412263" w:rsidRPr="00795CE0" w:rsidRDefault="00412263" w:rsidP="00B40E8C">
      <w:pPr>
        <w:pStyle w:val="ListParagraph"/>
        <w:numPr>
          <w:ilvl w:val="0"/>
          <w:numId w:val="999"/>
        </w:numPr>
        <w:spacing w:after="120"/>
        <w:ind w:left="714" w:hanging="357"/>
        <w:contextualSpacing w:val="0"/>
        <w:jc w:val="both"/>
        <w:rPr>
          <w:sz w:val="24"/>
          <w:szCs w:val="24"/>
        </w:rPr>
      </w:pPr>
      <w:r w:rsidRPr="00795CE0">
        <w:rPr>
          <w:sz w:val="24"/>
          <w:szCs w:val="24"/>
        </w:rPr>
        <w:t xml:space="preserve">Ein Backblech mit Backpapier belegen. Das Mehl in eine Schüssel sieben, eine Mulde hineindrücken du die Hefe hineinbröckeln. Mit etwas Milch, Zucker </w:t>
      </w:r>
      <w:r w:rsidR="00795CE0" w:rsidRPr="00795CE0">
        <w:rPr>
          <w:sz w:val="24"/>
          <w:szCs w:val="24"/>
        </w:rPr>
        <w:t>und</w:t>
      </w:r>
      <w:r w:rsidRPr="00795CE0">
        <w:rPr>
          <w:sz w:val="24"/>
          <w:szCs w:val="24"/>
        </w:rPr>
        <w:t xml:space="preserve"> etwas Mehl verrühren und zugedeckt 15 Minuten gehen lassen.</w:t>
      </w:r>
    </w:p>
    <w:p w14:paraId="79013E82" w14:textId="198E36BE" w:rsidR="00412263" w:rsidRPr="00795CE0" w:rsidRDefault="00412263" w:rsidP="00B40E8C">
      <w:pPr>
        <w:pStyle w:val="ListParagraph"/>
        <w:numPr>
          <w:ilvl w:val="0"/>
          <w:numId w:val="999"/>
        </w:numPr>
        <w:spacing w:after="120"/>
        <w:ind w:left="714" w:hanging="357"/>
        <w:contextualSpacing w:val="0"/>
        <w:jc w:val="both"/>
        <w:rPr>
          <w:sz w:val="24"/>
          <w:szCs w:val="24"/>
        </w:rPr>
      </w:pPr>
      <w:r w:rsidRPr="00795CE0">
        <w:rPr>
          <w:sz w:val="24"/>
          <w:szCs w:val="24"/>
        </w:rPr>
        <w:t>80 g Butter zerlassen, mit 50 g Zucker, der restlichen Milch, dem Salz, dem Piment, dem Vorteig du dem gesamten Mehl zu einem Hefeteig verarbeiten</w:t>
      </w:r>
      <w:r w:rsidR="00795CE0" w:rsidRPr="00795CE0">
        <w:rPr>
          <w:sz w:val="24"/>
          <w:szCs w:val="24"/>
        </w:rPr>
        <w:t xml:space="preserve"> und </w:t>
      </w:r>
      <w:r w:rsidRPr="00795CE0">
        <w:rPr>
          <w:sz w:val="24"/>
          <w:szCs w:val="24"/>
        </w:rPr>
        <w:t xml:space="preserve">40 Minuten gehen lassen. Die heiß gewaschenen Rosinen mit den Mandelblättchen </w:t>
      </w:r>
      <w:r w:rsidR="00795CE0" w:rsidRPr="00795CE0">
        <w:rPr>
          <w:sz w:val="24"/>
          <w:szCs w:val="24"/>
        </w:rPr>
        <w:t>mischen.</w:t>
      </w:r>
    </w:p>
    <w:p w14:paraId="6F2BD645" w14:textId="14BBD995" w:rsidR="00795CE0" w:rsidRPr="00795CE0" w:rsidRDefault="00795CE0" w:rsidP="00B40E8C">
      <w:pPr>
        <w:pStyle w:val="ListParagraph"/>
        <w:numPr>
          <w:ilvl w:val="0"/>
          <w:numId w:val="999"/>
        </w:numPr>
        <w:spacing w:after="120"/>
        <w:ind w:left="714" w:hanging="357"/>
        <w:contextualSpacing w:val="0"/>
        <w:jc w:val="both"/>
        <w:rPr>
          <w:sz w:val="24"/>
          <w:szCs w:val="24"/>
        </w:rPr>
      </w:pPr>
      <w:r w:rsidRPr="00795CE0">
        <w:rPr>
          <w:sz w:val="24"/>
          <w:szCs w:val="24"/>
        </w:rPr>
        <w:t>Den Hefeteig zu einem Quadrat ausrollen, mit der restlichen zerlassenen Butter besteichen und mit der Füllung belegen, Den Teig aufrollen, in etwa 3 cm dicke Scheiben abschneiden. Die Schnecken auf ein Backblech legen, mit dem restlichen Zucker bestreuen und 10 Minuten gehen lassen.</w:t>
      </w:r>
    </w:p>
    <w:p w14:paraId="4C116734" w14:textId="3D3FDEEA" w:rsidR="00795CE0" w:rsidRPr="00795CE0" w:rsidRDefault="00795CE0" w:rsidP="00B40E8C">
      <w:pPr>
        <w:pStyle w:val="ListParagraph"/>
        <w:numPr>
          <w:ilvl w:val="0"/>
          <w:numId w:val="999"/>
        </w:numPr>
        <w:spacing w:after="120"/>
        <w:ind w:left="714" w:hanging="357"/>
        <w:contextualSpacing w:val="0"/>
        <w:jc w:val="both"/>
        <w:rPr>
          <w:sz w:val="24"/>
          <w:szCs w:val="24"/>
        </w:rPr>
      </w:pPr>
      <w:r w:rsidRPr="00795CE0">
        <w:rPr>
          <w:sz w:val="24"/>
          <w:szCs w:val="24"/>
        </w:rPr>
        <w:t>Den Backofen auf 200 Grad (180 Grad Umluft) vorheizen. Due Schnecken auf der mittleren Schiene in etwa 25 Minuten goldgelb backen.</w:t>
      </w:r>
    </w:p>
    <w:p w14:paraId="406A5A79" w14:textId="6469F431" w:rsidR="00EE1A0E" w:rsidRPr="00A66C1A" w:rsidRDefault="00EE1A0E" w:rsidP="00A66C1A">
      <w:pPr>
        <w:ind w:left="1416" w:hanging="1416"/>
        <w:jc w:val="both"/>
        <w:rPr>
          <w:sz w:val="24"/>
          <w:szCs w:val="24"/>
        </w:rPr>
      </w:pPr>
    </w:p>
    <w:p w14:paraId="7B805BA7" w14:textId="77777777" w:rsidR="00A66C1A" w:rsidRDefault="00A66C1A" w:rsidP="002161FF">
      <w:pPr>
        <w:rPr>
          <w:sz w:val="24"/>
          <w:szCs w:val="24"/>
        </w:rPr>
      </w:pPr>
    </w:p>
    <w:p w14:paraId="5B0142B7" w14:textId="14DB7CAB" w:rsidR="002161FF" w:rsidRDefault="002161FF" w:rsidP="000D47FB">
      <w:pPr>
        <w:rPr>
          <w:sz w:val="24"/>
          <w:szCs w:val="24"/>
        </w:rPr>
      </w:pPr>
    </w:p>
    <w:p w14:paraId="0B709478" w14:textId="3DF4C5DE" w:rsidR="0063519A" w:rsidRPr="000D47FB" w:rsidRDefault="0063519A" w:rsidP="000D47FB">
      <w:pPr>
        <w:rPr>
          <w:sz w:val="24"/>
          <w:szCs w:val="24"/>
        </w:rPr>
      </w:pPr>
    </w:p>
    <w:p w14:paraId="6BD99AAC" w14:textId="77777777" w:rsidR="000D47FB" w:rsidRPr="000D47FB" w:rsidRDefault="000D47FB" w:rsidP="000D47FB">
      <w:pPr>
        <w:jc w:val="both"/>
        <w:rPr>
          <w:sz w:val="24"/>
          <w:szCs w:val="24"/>
        </w:rPr>
      </w:pPr>
    </w:p>
    <w:p w14:paraId="7BCE34F1" w14:textId="77777777" w:rsidR="00433BCD" w:rsidRDefault="00433BCD" w:rsidP="00D37342">
      <w:pPr>
        <w:rPr>
          <w:sz w:val="24"/>
          <w:szCs w:val="24"/>
        </w:rPr>
      </w:pPr>
    </w:p>
    <w:p w14:paraId="62F13646" w14:textId="6AD527CD" w:rsidR="009665B6" w:rsidRDefault="009665B6" w:rsidP="005629B3">
      <w:pPr>
        <w:pStyle w:val="Heading2"/>
        <w:spacing w:after="240"/>
      </w:pPr>
      <w:r>
        <w:lastRenderedPageBreak/>
        <w:t>Honigkuchen vom Blech</w:t>
      </w:r>
      <w:r w:rsidR="005341E2">
        <w:rPr>
          <w:rStyle w:val="FootnoteReference"/>
        </w:rPr>
        <w:footnoteReference w:id="1697"/>
      </w:r>
      <w:r>
        <w:t xml:space="preserve"> </w:t>
      </w:r>
    </w:p>
    <w:p w14:paraId="040674AA" w14:textId="58686E4D" w:rsidR="00F67267" w:rsidRDefault="009665B6">
      <w:pPr>
        <w:rPr>
          <w:sz w:val="24"/>
          <w:szCs w:val="24"/>
        </w:rPr>
      </w:pPr>
      <w:r w:rsidRPr="005629B3">
        <w:rPr>
          <w:sz w:val="24"/>
          <w:szCs w:val="24"/>
          <w:u w:val="single"/>
        </w:rPr>
        <w:t>Zutaten</w:t>
      </w:r>
      <w:r>
        <w:rPr>
          <w:sz w:val="24"/>
          <w:szCs w:val="24"/>
        </w:rPr>
        <w:t xml:space="preserve"> </w:t>
      </w:r>
      <w:r w:rsidR="005629B3">
        <w:rPr>
          <w:sz w:val="24"/>
          <w:szCs w:val="24"/>
        </w:rPr>
        <w:t>(</w:t>
      </w:r>
      <w:r>
        <w:rPr>
          <w:sz w:val="24"/>
          <w:szCs w:val="24"/>
        </w:rPr>
        <w:t>f</w:t>
      </w:r>
      <w:r w:rsidR="00F67267">
        <w:rPr>
          <w:sz w:val="24"/>
          <w:szCs w:val="24"/>
        </w:rPr>
        <w:t>ür 40 Stück</w:t>
      </w:r>
      <w:r w:rsidR="005629B3">
        <w:rPr>
          <w:sz w:val="24"/>
          <w:szCs w:val="24"/>
        </w:rPr>
        <w:t>):</w:t>
      </w:r>
    </w:p>
    <w:p w14:paraId="4FB265ED" w14:textId="77777777" w:rsidR="00F67267" w:rsidRDefault="00F67267">
      <w:pPr>
        <w:rPr>
          <w:sz w:val="24"/>
          <w:szCs w:val="24"/>
        </w:rPr>
      </w:pPr>
      <w:r>
        <w:rPr>
          <w:sz w:val="24"/>
          <w:szCs w:val="24"/>
        </w:rPr>
        <w:t>500 g Honig</w:t>
      </w:r>
    </w:p>
    <w:p w14:paraId="095BDDBC" w14:textId="77777777" w:rsidR="00F67267" w:rsidRDefault="00F67267">
      <w:pPr>
        <w:rPr>
          <w:sz w:val="24"/>
          <w:szCs w:val="24"/>
        </w:rPr>
      </w:pPr>
      <w:r>
        <w:rPr>
          <w:sz w:val="24"/>
          <w:szCs w:val="24"/>
        </w:rPr>
        <w:t>1/8 l Öl</w:t>
      </w:r>
    </w:p>
    <w:p w14:paraId="41F9F0C7" w14:textId="77777777" w:rsidR="00F67267" w:rsidRDefault="00F67267">
      <w:pPr>
        <w:rPr>
          <w:sz w:val="24"/>
          <w:szCs w:val="24"/>
        </w:rPr>
      </w:pPr>
      <w:r>
        <w:rPr>
          <w:sz w:val="24"/>
          <w:szCs w:val="24"/>
        </w:rPr>
        <w:t>250 Zucker</w:t>
      </w:r>
    </w:p>
    <w:p w14:paraId="060C5186" w14:textId="77777777" w:rsidR="00F67267" w:rsidRDefault="00F67267">
      <w:pPr>
        <w:rPr>
          <w:sz w:val="24"/>
          <w:szCs w:val="24"/>
        </w:rPr>
      </w:pPr>
      <w:r>
        <w:rPr>
          <w:sz w:val="24"/>
          <w:szCs w:val="24"/>
        </w:rPr>
        <w:t>700 g Mehl</w:t>
      </w:r>
    </w:p>
    <w:p w14:paraId="3019544C" w14:textId="77777777" w:rsidR="00F67267" w:rsidRDefault="00F67267">
      <w:pPr>
        <w:rPr>
          <w:sz w:val="24"/>
          <w:szCs w:val="24"/>
        </w:rPr>
      </w:pPr>
      <w:r>
        <w:rPr>
          <w:sz w:val="24"/>
          <w:szCs w:val="24"/>
        </w:rPr>
        <w:t>1 Päckchen Backpulver</w:t>
      </w:r>
    </w:p>
    <w:p w14:paraId="6E626B13" w14:textId="6E8AEC63" w:rsidR="00F67267" w:rsidRDefault="00F67267">
      <w:pPr>
        <w:rPr>
          <w:sz w:val="24"/>
          <w:szCs w:val="24"/>
        </w:rPr>
      </w:pPr>
      <w:r>
        <w:rPr>
          <w:sz w:val="24"/>
          <w:szCs w:val="24"/>
        </w:rPr>
        <w:t>250 g abgezogene gemahlene Mandeln</w:t>
      </w:r>
    </w:p>
    <w:p w14:paraId="145B3E89" w14:textId="77777777" w:rsidR="00F67267" w:rsidRDefault="00F67267">
      <w:pPr>
        <w:rPr>
          <w:sz w:val="24"/>
          <w:szCs w:val="24"/>
        </w:rPr>
      </w:pPr>
      <w:r>
        <w:rPr>
          <w:sz w:val="24"/>
          <w:szCs w:val="24"/>
        </w:rPr>
        <w:t>2 TL Zimt</w:t>
      </w:r>
    </w:p>
    <w:p w14:paraId="0FE565A1" w14:textId="77777777" w:rsidR="00F67267" w:rsidRDefault="00F67267">
      <w:pPr>
        <w:rPr>
          <w:sz w:val="24"/>
          <w:szCs w:val="24"/>
        </w:rPr>
      </w:pPr>
      <w:r>
        <w:rPr>
          <w:sz w:val="24"/>
          <w:szCs w:val="24"/>
        </w:rPr>
        <w:t>1 Msp. Gemahlene Nelken</w:t>
      </w:r>
    </w:p>
    <w:p w14:paraId="00AF5D92" w14:textId="77777777" w:rsidR="00F67267" w:rsidRDefault="00F67267">
      <w:pPr>
        <w:rPr>
          <w:sz w:val="24"/>
          <w:szCs w:val="24"/>
        </w:rPr>
      </w:pPr>
      <w:r>
        <w:rPr>
          <w:sz w:val="24"/>
          <w:szCs w:val="24"/>
        </w:rPr>
        <w:t>½ TL Piment</w:t>
      </w:r>
    </w:p>
    <w:p w14:paraId="47CC4C64" w14:textId="77777777" w:rsidR="00F67267" w:rsidRDefault="00F67267">
      <w:pPr>
        <w:rPr>
          <w:sz w:val="24"/>
          <w:szCs w:val="24"/>
        </w:rPr>
      </w:pPr>
      <w:r>
        <w:rPr>
          <w:sz w:val="24"/>
          <w:szCs w:val="24"/>
        </w:rPr>
        <w:t>1 Prise Salz</w:t>
      </w:r>
    </w:p>
    <w:p w14:paraId="69DF381A" w14:textId="77777777" w:rsidR="00F67267" w:rsidRDefault="00F67267">
      <w:pPr>
        <w:rPr>
          <w:sz w:val="24"/>
          <w:szCs w:val="24"/>
        </w:rPr>
      </w:pPr>
      <w:r>
        <w:rPr>
          <w:sz w:val="24"/>
          <w:szCs w:val="24"/>
        </w:rPr>
        <w:t>3 Eier</w:t>
      </w:r>
    </w:p>
    <w:p w14:paraId="1D6C0D79" w14:textId="5401313A" w:rsidR="00F35736" w:rsidRDefault="00F67267">
      <w:pPr>
        <w:rPr>
          <w:sz w:val="24"/>
          <w:szCs w:val="24"/>
        </w:rPr>
      </w:pPr>
      <w:r>
        <w:rPr>
          <w:sz w:val="24"/>
          <w:szCs w:val="24"/>
        </w:rPr>
        <w:t xml:space="preserve">Je 100 g </w:t>
      </w:r>
      <w:r w:rsidR="00F35736">
        <w:rPr>
          <w:sz w:val="24"/>
          <w:szCs w:val="24"/>
        </w:rPr>
        <w:t>gehackte Zitronat und Orang</w:t>
      </w:r>
      <w:r w:rsidR="00B9395A">
        <w:rPr>
          <w:sz w:val="24"/>
          <w:szCs w:val="24"/>
        </w:rPr>
        <w:t>ea</w:t>
      </w:r>
      <w:r w:rsidR="00F35736">
        <w:rPr>
          <w:sz w:val="24"/>
          <w:szCs w:val="24"/>
        </w:rPr>
        <w:t>t</w:t>
      </w:r>
    </w:p>
    <w:p w14:paraId="33B7F3AB" w14:textId="77777777" w:rsidR="00F35736" w:rsidRDefault="00F35736">
      <w:pPr>
        <w:rPr>
          <w:sz w:val="24"/>
          <w:szCs w:val="24"/>
        </w:rPr>
      </w:pPr>
      <w:r>
        <w:rPr>
          <w:sz w:val="24"/>
          <w:szCs w:val="24"/>
        </w:rPr>
        <w:t>3 EL Dosenmilch</w:t>
      </w:r>
    </w:p>
    <w:p w14:paraId="5867E9B7" w14:textId="77777777" w:rsidR="00F35736" w:rsidRDefault="00F35736">
      <w:pPr>
        <w:rPr>
          <w:sz w:val="24"/>
          <w:szCs w:val="24"/>
        </w:rPr>
      </w:pPr>
      <w:r>
        <w:rPr>
          <w:sz w:val="24"/>
          <w:szCs w:val="24"/>
        </w:rPr>
        <w:t>Je 100 g abgezogene Mandeln, Zitronat und kandierte Kirschen</w:t>
      </w:r>
    </w:p>
    <w:p w14:paraId="6EAD4CF0" w14:textId="77777777" w:rsidR="00F35736" w:rsidRDefault="00F35736">
      <w:pPr>
        <w:rPr>
          <w:sz w:val="24"/>
          <w:szCs w:val="24"/>
        </w:rPr>
      </w:pPr>
    </w:p>
    <w:p w14:paraId="28E83B7A" w14:textId="35073E51" w:rsidR="005629B3" w:rsidRDefault="005629B3">
      <w:pPr>
        <w:rPr>
          <w:sz w:val="24"/>
          <w:szCs w:val="24"/>
        </w:rPr>
      </w:pPr>
      <w:r>
        <w:rPr>
          <w:sz w:val="24"/>
          <w:szCs w:val="24"/>
        </w:rPr>
        <w:t>Zubereitung:</w:t>
      </w:r>
    </w:p>
    <w:p w14:paraId="554658DF" w14:textId="06C74633" w:rsidR="00BA60B7" w:rsidRPr="00B9395A" w:rsidRDefault="00F35736" w:rsidP="00B40E8C">
      <w:pPr>
        <w:pStyle w:val="ListParagraph"/>
        <w:numPr>
          <w:ilvl w:val="0"/>
          <w:numId w:val="988"/>
        </w:numPr>
        <w:spacing w:after="120"/>
        <w:ind w:left="714" w:hanging="357"/>
        <w:contextualSpacing w:val="0"/>
        <w:jc w:val="both"/>
        <w:rPr>
          <w:sz w:val="24"/>
          <w:szCs w:val="24"/>
        </w:rPr>
      </w:pPr>
      <w:r w:rsidRPr="00B9395A">
        <w:rPr>
          <w:sz w:val="24"/>
          <w:szCs w:val="24"/>
        </w:rPr>
        <w:t xml:space="preserve">Den Honig </w:t>
      </w:r>
      <w:r w:rsidR="00EF6390" w:rsidRPr="00B9395A">
        <w:rPr>
          <w:sz w:val="24"/>
          <w:szCs w:val="24"/>
        </w:rPr>
        <w:t xml:space="preserve">mit dem Öl und dem Zucker unter Rühren aufkochen und wieder abkühlen lassen. Das Mehl mit dem Backpulver sieben und mit den Mandeln, allen Gewürzen, den </w:t>
      </w:r>
      <w:r w:rsidR="00B9395A" w:rsidRPr="00B9395A">
        <w:rPr>
          <w:sz w:val="24"/>
          <w:szCs w:val="24"/>
        </w:rPr>
        <w:t>E</w:t>
      </w:r>
      <w:r w:rsidR="00EF6390" w:rsidRPr="00B9395A">
        <w:rPr>
          <w:sz w:val="24"/>
          <w:szCs w:val="24"/>
        </w:rPr>
        <w:t xml:space="preserve">iern, dem Zitronat du dem Orangeat </w:t>
      </w:r>
      <w:r w:rsidR="00BA60B7" w:rsidRPr="00B9395A">
        <w:rPr>
          <w:sz w:val="24"/>
          <w:szCs w:val="24"/>
        </w:rPr>
        <w:t>m</w:t>
      </w:r>
      <w:r w:rsidR="00B9395A" w:rsidRPr="00B9395A">
        <w:rPr>
          <w:sz w:val="24"/>
          <w:szCs w:val="24"/>
        </w:rPr>
        <w:t>isc</w:t>
      </w:r>
      <w:r w:rsidR="00BA60B7" w:rsidRPr="00B9395A">
        <w:rPr>
          <w:sz w:val="24"/>
          <w:szCs w:val="24"/>
        </w:rPr>
        <w:t>hen.</w:t>
      </w:r>
    </w:p>
    <w:p w14:paraId="3C0479BD" w14:textId="1F911DF6" w:rsidR="004541FA" w:rsidRPr="00B9395A" w:rsidRDefault="00BA60B7" w:rsidP="00B40E8C">
      <w:pPr>
        <w:pStyle w:val="ListParagraph"/>
        <w:numPr>
          <w:ilvl w:val="0"/>
          <w:numId w:val="988"/>
        </w:numPr>
        <w:spacing w:after="120"/>
        <w:ind w:left="714" w:hanging="357"/>
        <w:contextualSpacing w:val="0"/>
        <w:jc w:val="both"/>
        <w:rPr>
          <w:sz w:val="24"/>
          <w:szCs w:val="24"/>
        </w:rPr>
      </w:pPr>
      <w:r w:rsidRPr="00B9395A">
        <w:rPr>
          <w:sz w:val="24"/>
          <w:szCs w:val="24"/>
        </w:rPr>
        <w:t>Die Honig-Öl-Masse zu dem Mehlgemisch geben und alles gut verkneten. Sollte der Teig zu weich sein</w:t>
      </w:r>
      <w:r w:rsidR="004541FA" w:rsidRPr="00B9395A">
        <w:rPr>
          <w:sz w:val="24"/>
          <w:szCs w:val="24"/>
        </w:rPr>
        <w:t xml:space="preserve">, noch etwas Mehl zufügen. Den </w:t>
      </w:r>
      <w:r w:rsidR="00B9395A" w:rsidRPr="00B9395A">
        <w:rPr>
          <w:sz w:val="24"/>
          <w:szCs w:val="24"/>
        </w:rPr>
        <w:t>T</w:t>
      </w:r>
      <w:r w:rsidR="004541FA" w:rsidRPr="00B9395A">
        <w:rPr>
          <w:sz w:val="24"/>
          <w:szCs w:val="24"/>
        </w:rPr>
        <w:t>eig zugedeckt 1 Stunde im Kühlschrank ruhen lassen.</w:t>
      </w:r>
    </w:p>
    <w:p w14:paraId="53F912FD" w14:textId="77777777" w:rsidR="004541FA" w:rsidRPr="00B9395A" w:rsidRDefault="004541FA" w:rsidP="00B40E8C">
      <w:pPr>
        <w:pStyle w:val="ListParagraph"/>
        <w:numPr>
          <w:ilvl w:val="0"/>
          <w:numId w:val="988"/>
        </w:numPr>
        <w:spacing w:after="120"/>
        <w:ind w:left="714" w:hanging="357"/>
        <w:contextualSpacing w:val="0"/>
        <w:jc w:val="both"/>
        <w:rPr>
          <w:sz w:val="24"/>
          <w:szCs w:val="24"/>
        </w:rPr>
      </w:pPr>
      <w:r w:rsidRPr="00B9395A">
        <w:rPr>
          <w:sz w:val="24"/>
          <w:szCs w:val="24"/>
        </w:rPr>
        <w:t xml:space="preserve">Ein Backblech mit Backpapier auslegen. Den Teig mit bemehlten Händen auf das Backblech drücken, glattstreichen und mit Dosenmilch bepinseln. </w:t>
      </w:r>
    </w:p>
    <w:p w14:paraId="4BAC7175" w14:textId="6BA0B93F" w:rsidR="006E1C47" w:rsidRPr="00B9395A" w:rsidRDefault="004541FA" w:rsidP="00B40E8C">
      <w:pPr>
        <w:pStyle w:val="ListParagraph"/>
        <w:numPr>
          <w:ilvl w:val="0"/>
          <w:numId w:val="988"/>
        </w:numPr>
        <w:spacing w:after="120"/>
        <w:ind w:left="714" w:hanging="357"/>
        <w:contextualSpacing w:val="0"/>
        <w:jc w:val="both"/>
        <w:rPr>
          <w:sz w:val="24"/>
          <w:szCs w:val="24"/>
        </w:rPr>
      </w:pPr>
      <w:r w:rsidRPr="00B9395A">
        <w:rPr>
          <w:sz w:val="24"/>
          <w:szCs w:val="24"/>
        </w:rPr>
        <w:t>In das Tei</w:t>
      </w:r>
      <w:r w:rsidR="00B9395A" w:rsidRPr="00B9395A">
        <w:rPr>
          <w:sz w:val="24"/>
          <w:szCs w:val="24"/>
        </w:rPr>
        <w:t>g</w:t>
      </w:r>
      <w:r w:rsidR="006E1C47" w:rsidRPr="00B9395A">
        <w:rPr>
          <w:sz w:val="24"/>
          <w:szCs w:val="24"/>
        </w:rPr>
        <w:t>blatt 6x6 cm große Quadrate leicht einschneiden. Jedes Quadrat mit Mandeln, Kirschhälften und Orangeat verzieren.</w:t>
      </w:r>
    </w:p>
    <w:p w14:paraId="7219276B" w14:textId="77777777" w:rsidR="00C43F8F" w:rsidRDefault="006E1C47" w:rsidP="00B40E8C">
      <w:pPr>
        <w:pStyle w:val="ListParagraph"/>
        <w:numPr>
          <w:ilvl w:val="0"/>
          <w:numId w:val="988"/>
        </w:numPr>
        <w:spacing w:after="120"/>
        <w:ind w:left="714" w:hanging="357"/>
        <w:contextualSpacing w:val="0"/>
        <w:jc w:val="both"/>
        <w:rPr>
          <w:sz w:val="24"/>
          <w:szCs w:val="24"/>
        </w:rPr>
      </w:pPr>
      <w:r w:rsidRPr="00B9395A">
        <w:rPr>
          <w:sz w:val="24"/>
          <w:szCs w:val="24"/>
        </w:rPr>
        <w:t xml:space="preserve">Die Honigkuchen auf der mittleren Schiene in 35 bis 45 Minuten hellbraun </w:t>
      </w:r>
      <w:r w:rsidR="00B9395A" w:rsidRPr="00B9395A">
        <w:rPr>
          <w:sz w:val="24"/>
          <w:szCs w:val="24"/>
        </w:rPr>
        <w:t>backen. Die Honigkuchen etwas abkühlen lassen, dann vom Backblech nehmen und die markierten Quadrate teilen.</w:t>
      </w:r>
    </w:p>
    <w:p w14:paraId="4B60D74B" w14:textId="5F67C7CF" w:rsidR="00C43F8F" w:rsidRDefault="00C43F8F" w:rsidP="005629B3">
      <w:pPr>
        <w:pStyle w:val="Heading2"/>
        <w:spacing w:after="240"/>
      </w:pPr>
      <w:r>
        <w:lastRenderedPageBreak/>
        <w:t>Silvesterkrapfen – Berliner Pfannkuchen</w:t>
      </w:r>
      <w:r w:rsidR="005B7E8F">
        <w:rPr>
          <w:rStyle w:val="FootnoteReference"/>
        </w:rPr>
        <w:footnoteReference w:id="1698"/>
      </w:r>
      <w:r>
        <w:t xml:space="preserve"> </w:t>
      </w:r>
    </w:p>
    <w:p w14:paraId="435170BE" w14:textId="618C9559" w:rsidR="00C43F8F" w:rsidRDefault="00C43F8F" w:rsidP="00C43F8F">
      <w:pPr>
        <w:rPr>
          <w:sz w:val="24"/>
          <w:szCs w:val="24"/>
        </w:rPr>
      </w:pPr>
      <w:r w:rsidRPr="005629B3">
        <w:rPr>
          <w:sz w:val="24"/>
          <w:szCs w:val="24"/>
          <w:u w:val="single"/>
        </w:rPr>
        <w:t>Zutaten</w:t>
      </w:r>
      <w:r>
        <w:rPr>
          <w:sz w:val="24"/>
          <w:szCs w:val="24"/>
        </w:rPr>
        <w:t xml:space="preserve"> </w:t>
      </w:r>
      <w:r w:rsidR="005629B3">
        <w:rPr>
          <w:sz w:val="24"/>
          <w:szCs w:val="24"/>
        </w:rPr>
        <w:t>(</w:t>
      </w:r>
      <w:r>
        <w:rPr>
          <w:sz w:val="24"/>
          <w:szCs w:val="24"/>
        </w:rPr>
        <w:t>für 20 Stück</w:t>
      </w:r>
      <w:r w:rsidR="005629B3">
        <w:rPr>
          <w:sz w:val="24"/>
          <w:szCs w:val="24"/>
        </w:rPr>
        <w:t>)</w:t>
      </w:r>
    </w:p>
    <w:p w14:paraId="1F95F390" w14:textId="0E0F7E98" w:rsidR="00C43F8F" w:rsidRDefault="00C43F8F" w:rsidP="00C43F8F">
      <w:pPr>
        <w:rPr>
          <w:sz w:val="24"/>
          <w:szCs w:val="24"/>
        </w:rPr>
      </w:pPr>
      <w:r>
        <w:rPr>
          <w:sz w:val="24"/>
          <w:szCs w:val="24"/>
        </w:rPr>
        <w:t>500 g Mehl</w:t>
      </w:r>
    </w:p>
    <w:p w14:paraId="36374B45" w14:textId="624FCD89" w:rsidR="00C43F8F" w:rsidRDefault="00C43F8F" w:rsidP="00C43F8F">
      <w:pPr>
        <w:rPr>
          <w:sz w:val="24"/>
          <w:szCs w:val="24"/>
        </w:rPr>
      </w:pPr>
      <w:r>
        <w:rPr>
          <w:sz w:val="24"/>
          <w:szCs w:val="24"/>
        </w:rPr>
        <w:t>40 g Hefe</w:t>
      </w:r>
    </w:p>
    <w:p w14:paraId="7CC77502" w14:textId="64AE08E4" w:rsidR="00C43F8F" w:rsidRDefault="00C43F8F" w:rsidP="00C43F8F">
      <w:pPr>
        <w:rPr>
          <w:sz w:val="24"/>
          <w:szCs w:val="24"/>
        </w:rPr>
      </w:pPr>
      <w:r>
        <w:rPr>
          <w:sz w:val="24"/>
          <w:szCs w:val="24"/>
        </w:rPr>
        <w:t>Gut ¼ l lauwarme Milch</w:t>
      </w:r>
    </w:p>
    <w:p w14:paraId="78B512E4" w14:textId="56972027" w:rsidR="00C43F8F" w:rsidRDefault="00C43F8F" w:rsidP="00C43F8F">
      <w:pPr>
        <w:rPr>
          <w:sz w:val="24"/>
          <w:szCs w:val="24"/>
        </w:rPr>
      </w:pPr>
      <w:r>
        <w:rPr>
          <w:sz w:val="24"/>
          <w:szCs w:val="24"/>
        </w:rPr>
        <w:t>50 g Zucker</w:t>
      </w:r>
    </w:p>
    <w:p w14:paraId="27523F7A" w14:textId="4A99B7E3" w:rsidR="00C43F8F" w:rsidRDefault="00C43F8F" w:rsidP="00C43F8F">
      <w:pPr>
        <w:rPr>
          <w:sz w:val="24"/>
          <w:szCs w:val="24"/>
        </w:rPr>
      </w:pPr>
      <w:r>
        <w:rPr>
          <w:sz w:val="24"/>
          <w:szCs w:val="24"/>
        </w:rPr>
        <w:t>2 EL Öl</w:t>
      </w:r>
    </w:p>
    <w:p w14:paraId="07E1B6E2" w14:textId="2BF5C672" w:rsidR="00C43F8F" w:rsidRDefault="00C43F8F" w:rsidP="00C43F8F">
      <w:pPr>
        <w:rPr>
          <w:sz w:val="24"/>
          <w:szCs w:val="24"/>
        </w:rPr>
      </w:pPr>
      <w:r>
        <w:rPr>
          <w:sz w:val="24"/>
          <w:szCs w:val="24"/>
        </w:rPr>
        <w:t>2 Eigelbe</w:t>
      </w:r>
    </w:p>
    <w:p w14:paraId="18155299" w14:textId="79BD8C5B" w:rsidR="00C43F8F" w:rsidRDefault="00C43F8F" w:rsidP="00C43F8F">
      <w:pPr>
        <w:rPr>
          <w:sz w:val="24"/>
          <w:szCs w:val="24"/>
        </w:rPr>
      </w:pPr>
      <w:r>
        <w:rPr>
          <w:sz w:val="24"/>
          <w:szCs w:val="24"/>
        </w:rPr>
        <w:t>½ TL Salz</w:t>
      </w:r>
    </w:p>
    <w:p w14:paraId="63589152" w14:textId="62C5EA69" w:rsidR="00C43F8F" w:rsidRDefault="00C43F8F" w:rsidP="00C43F8F">
      <w:pPr>
        <w:rPr>
          <w:sz w:val="24"/>
          <w:szCs w:val="24"/>
        </w:rPr>
      </w:pPr>
      <w:r>
        <w:rPr>
          <w:sz w:val="24"/>
          <w:szCs w:val="24"/>
        </w:rPr>
        <w:t>1 Schnapsglas Rum</w:t>
      </w:r>
    </w:p>
    <w:p w14:paraId="773AA94A" w14:textId="765AE6F3" w:rsidR="00C43F8F" w:rsidRDefault="00C43F8F" w:rsidP="00C43F8F">
      <w:pPr>
        <w:rPr>
          <w:sz w:val="24"/>
          <w:szCs w:val="24"/>
        </w:rPr>
      </w:pPr>
      <w:r>
        <w:rPr>
          <w:sz w:val="24"/>
          <w:szCs w:val="24"/>
        </w:rPr>
        <w:t>1 Tasse Marmelade oder Pflaumenmus</w:t>
      </w:r>
    </w:p>
    <w:p w14:paraId="75F84D0C" w14:textId="53459618" w:rsidR="00C43F8F" w:rsidRDefault="00C43F8F" w:rsidP="00C43F8F">
      <w:pPr>
        <w:rPr>
          <w:sz w:val="24"/>
          <w:szCs w:val="24"/>
        </w:rPr>
      </w:pPr>
      <w:r>
        <w:rPr>
          <w:sz w:val="24"/>
          <w:szCs w:val="24"/>
        </w:rPr>
        <w:t>½ Tasse Puderzucker</w:t>
      </w:r>
    </w:p>
    <w:p w14:paraId="0F1A5096" w14:textId="77777777" w:rsidR="00C43F8F" w:rsidRDefault="00C43F8F" w:rsidP="00C43F8F">
      <w:pPr>
        <w:rPr>
          <w:sz w:val="24"/>
          <w:szCs w:val="24"/>
        </w:rPr>
      </w:pPr>
    </w:p>
    <w:p w14:paraId="653DDDF4" w14:textId="2A25E276" w:rsidR="005629B3" w:rsidRDefault="005629B3" w:rsidP="00C43F8F">
      <w:pPr>
        <w:rPr>
          <w:sz w:val="24"/>
          <w:szCs w:val="24"/>
        </w:rPr>
      </w:pPr>
      <w:r>
        <w:rPr>
          <w:sz w:val="24"/>
          <w:szCs w:val="24"/>
        </w:rPr>
        <w:t>Zubereitung:</w:t>
      </w:r>
    </w:p>
    <w:p w14:paraId="2990D70F" w14:textId="6BAE011E" w:rsidR="00C43F8F" w:rsidRPr="00FE319C" w:rsidRDefault="00C43F8F" w:rsidP="00B40E8C">
      <w:pPr>
        <w:pStyle w:val="ListParagraph"/>
        <w:numPr>
          <w:ilvl w:val="0"/>
          <w:numId w:val="989"/>
        </w:numPr>
        <w:spacing w:after="120"/>
        <w:ind w:left="714" w:hanging="357"/>
        <w:contextualSpacing w:val="0"/>
        <w:jc w:val="both"/>
        <w:rPr>
          <w:sz w:val="24"/>
          <w:szCs w:val="24"/>
        </w:rPr>
      </w:pPr>
      <w:r w:rsidRPr="00FE319C">
        <w:rPr>
          <w:sz w:val="24"/>
          <w:szCs w:val="24"/>
        </w:rPr>
        <w:t xml:space="preserve">Das Mehl in eine Schüssel sieben du in die Mitte eine Mulde drücken. Die </w:t>
      </w:r>
      <w:r w:rsidR="00FE319C" w:rsidRPr="00FE319C">
        <w:rPr>
          <w:sz w:val="24"/>
          <w:szCs w:val="24"/>
        </w:rPr>
        <w:t>H</w:t>
      </w:r>
      <w:r w:rsidRPr="00FE319C">
        <w:rPr>
          <w:sz w:val="24"/>
          <w:szCs w:val="24"/>
        </w:rPr>
        <w:t xml:space="preserve">efe hineinbröckeln </w:t>
      </w:r>
      <w:r w:rsidR="00FE319C" w:rsidRPr="00FE319C">
        <w:rPr>
          <w:sz w:val="24"/>
          <w:szCs w:val="24"/>
        </w:rPr>
        <w:t>und</w:t>
      </w:r>
      <w:r w:rsidRPr="00FE319C">
        <w:rPr>
          <w:sz w:val="24"/>
          <w:szCs w:val="24"/>
        </w:rPr>
        <w:t xml:space="preserve"> mit der Milch und etwas Zucker und etwas Mehl zu einem Vorteig verrühren. Den Hefevorteig 15 Minuten zugedeckt an einem warmen Ort gehen lassen.</w:t>
      </w:r>
    </w:p>
    <w:p w14:paraId="55C025AF" w14:textId="0105D714" w:rsidR="00C43F8F" w:rsidRPr="00FE319C" w:rsidRDefault="00C43F8F" w:rsidP="00B40E8C">
      <w:pPr>
        <w:pStyle w:val="ListParagraph"/>
        <w:numPr>
          <w:ilvl w:val="0"/>
          <w:numId w:val="989"/>
        </w:numPr>
        <w:spacing w:after="120"/>
        <w:ind w:left="714" w:hanging="357"/>
        <w:contextualSpacing w:val="0"/>
        <w:jc w:val="both"/>
        <w:rPr>
          <w:sz w:val="24"/>
          <w:szCs w:val="24"/>
        </w:rPr>
      </w:pPr>
      <w:r w:rsidRPr="00FE319C">
        <w:rPr>
          <w:sz w:val="24"/>
          <w:szCs w:val="24"/>
        </w:rPr>
        <w:t xml:space="preserve">Den restlichen Zucker, das Öl, die </w:t>
      </w:r>
      <w:r w:rsidR="00FE319C" w:rsidRPr="00FE319C">
        <w:rPr>
          <w:sz w:val="24"/>
          <w:szCs w:val="24"/>
        </w:rPr>
        <w:t>E</w:t>
      </w:r>
      <w:r w:rsidRPr="00FE319C">
        <w:rPr>
          <w:sz w:val="24"/>
          <w:szCs w:val="24"/>
        </w:rPr>
        <w:t>igelbe, das Salz und den Rum mit dem Vorteig und dem gesamten Mehl verarbeiten und nochmals 30 Minuten gehen lassen.</w:t>
      </w:r>
    </w:p>
    <w:p w14:paraId="6D1F19EE" w14:textId="25DE7FF4" w:rsidR="00C43F8F" w:rsidRPr="00FE319C" w:rsidRDefault="00C43F8F" w:rsidP="00B40E8C">
      <w:pPr>
        <w:pStyle w:val="ListParagraph"/>
        <w:numPr>
          <w:ilvl w:val="0"/>
          <w:numId w:val="989"/>
        </w:numPr>
        <w:spacing w:after="120"/>
        <w:ind w:left="714" w:hanging="357"/>
        <w:contextualSpacing w:val="0"/>
        <w:jc w:val="both"/>
        <w:rPr>
          <w:sz w:val="24"/>
          <w:szCs w:val="24"/>
        </w:rPr>
      </w:pPr>
      <w:r w:rsidRPr="00FE319C">
        <w:rPr>
          <w:sz w:val="24"/>
          <w:szCs w:val="24"/>
        </w:rPr>
        <w:t xml:space="preserve">Den </w:t>
      </w:r>
      <w:r w:rsidR="007C3C87" w:rsidRPr="00FE319C">
        <w:rPr>
          <w:sz w:val="24"/>
          <w:szCs w:val="24"/>
        </w:rPr>
        <w:t>Teig</w:t>
      </w:r>
      <w:r w:rsidRPr="00FE319C">
        <w:rPr>
          <w:sz w:val="24"/>
          <w:szCs w:val="24"/>
        </w:rPr>
        <w:t xml:space="preserve"> 2 cm dick ausrollen</w:t>
      </w:r>
      <w:r w:rsidR="00916ED5" w:rsidRPr="00FE319C">
        <w:rPr>
          <w:sz w:val="24"/>
          <w:szCs w:val="24"/>
        </w:rPr>
        <w:t xml:space="preserve"> und tassengroße Plätzchen ausstechen. </w:t>
      </w:r>
    </w:p>
    <w:p w14:paraId="159AB946" w14:textId="35E9F052" w:rsidR="00916ED5" w:rsidRPr="00FE319C" w:rsidRDefault="00916ED5" w:rsidP="00B40E8C">
      <w:pPr>
        <w:pStyle w:val="ListParagraph"/>
        <w:numPr>
          <w:ilvl w:val="0"/>
          <w:numId w:val="989"/>
        </w:numPr>
        <w:spacing w:after="120"/>
        <w:ind w:left="714" w:hanging="357"/>
        <w:contextualSpacing w:val="0"/>
        <w:jc w:val="both"/>
        <w:rPr>
          <w:sz w:val="24"/>
          <w:szCs w:val="24"/>
        </w:rPr>
      </w:pPr>
      <w:r w:rsidRPr="00FE319C">
        <w:rPr>
          <w:sz w:val="24"/>
          <w:szCs w:val="24"/>
        </w:rPr>
        <w:t>Jeweils 1 Löffel Marmelade auf ein Pl</w:t>
      </w:r>
      <w:r w:rsidR="00FE319C" w:rsidRPr="00FE319C">
        <w:rPr>
          <w:sz w:val="24"/>
          <w:szCs w:val="24"/>
        </w:rPr>
        <w:t>ä</w:t>
      </w:r>
      <w:r w:rsidRPr="00FE319C">
        <w:rPr>
          <w:sz w:val="24"/>
          <w:szCs w:val="24"/>
        </w:rPr>
        <w:t>tzchen geben, den Teig über der Marmelade sehr sorgfältig zusammendrücken du noch einmal</w:t>
      </w:r>
      <w:r w:rsidR="00D64985" w:rsidRPr="00FE319C">
        <w:rPr>
          <w:sz w:val="24"/>
          <w:szCs w:val="24"/>
        </w:rPr>
        <w:t xml:space="preserve"> 15 Minuten gehen lassen</w:t>
      </w:r>
      <w:r w:rsidR="00FE319C" w:rsidRPr="00FE319C">
        <w:rPr>
          <w:sz w:val="24"/>
          <w:szCs w:val="24"/>
        </w:rPr>
        <w:t>.</w:t>
      </w:r>
      <w:r w:rsidR="00D64985" w:rsidRPr="00FE319C">
        <w:rPr>
          <w:sz w:val="24"/>
          <w:szCs w:val="24"/>
        </w:rPr>
        <w:t xml:space="preserve"> Das Öl auf 175 </w:t>
      </w:r>
      <w:r w:rsidR="00FE319C" w:rsidRPr="00FE319C">
        <w:rPr>
          <w:sz w:val="24"/>
          <w:szCs w:val="24"/>
        </w:rPr>
        <w:t>G</w:t>
      </w:r>
      <w:r w:rsidR="00D64985" w:rsidRPr="00FE319C">
        <w:rPr>
          <w:sz w:val="24"/>
          <w:szCs w:val="24"/>
        </w:rPr>
        <w:t>rad erhitzen.</w:t>
      </w:r>
    </w:p>
    <w:p w14:paraId="27A683B4" w14:textId="4C2389E0" w:rsidR="00D64985" w:rsidRPr="00FE319C" w:rsidRDefault="00D64985" w:rsidP="00B40E8C">
      <w:pPr>
        <w:pStyle w:val="ListParagraph"/>
        <w:numPr>
          <w:ilvl w:val="0"/>
          <w:numId w:val="989"/>
        </w:numPr>
        <w:spacing w:after="120"/>
        <w:ind w:left="714" w:hanging="357"/>
        <w:contextualSpacing w:val="0"/>
        <w:jc w:val="both"/>
        <w:rPr>
          <w:sz w:val="24"/>
          <w:szCs w:val="24"/>
        </w:rPr>
      </w:pPr>
      <w:r w:rsidRPr="00FE319C">
        <w:rPr>
          <w:sz w:val="24"/>
          <w:szCs w:val="24"/>
        </w:rPr>
        <w:t xml:space="preserve">Die Krapfen </w:t>
      </w:r>
      <w:r w:rsidR="00FE319C" w:rsidRPr="00FE319C">
        <w:rPr>
          <w:sz w:val="24"/>
          <w:szCs w:val="24"/>
        </w:rPr>
        <w:t>ins heiße Öl legen und zugedeckt 3 Minuten backen. Dann mit einem Schaumlöffel umdrehen und in der offenen Fritteuse weiter 3 Minuten backen (oder irgendwie anders).</w:t>
      </w:r>
    </w:p>
    <w:p w14:paraId="713C439F" w14:textId="2AE45B67" w:rsidR="00FE319C" w:rsidRPr="00FE319C" w:rsidRDefault="00FE319C" w:rsidP="00B40E8C">
      <w:pPr>
        <w:pStyle w:val="ListParagraph"/>
        <w:numPr>
          <w:ilvl w:val="0"/>
          <w:numId w:val="989"/>
        </w:numPr>
        <w:spacing w:after="120"/>
        <w:ind w:left="714" w:hanging="357"/>
        <w:contextualSpacing w:val="0"/>
        <w:jc w:val="both"/>
        <w:rPr>
          <w:sz w:val="24"/>
          <w:szCs w:val="24"/>
        </w:rPr>
      </w:pPr>
      <w:r w:rsidRPr="00FE319C">
        <w:rPr>
          <w:sz w:val="24"/>
          <w:szCs w:val="24"/>
        </w:rPr>
        <w:t>Die Krapfen mit Puderzucker bestreuen.</w:t>
      </w:r>
    </w:p>
    <w:p w14:paraId="7A01634D" w14:textId="508B2BB1" w:rsidR="00684368" w:rsidRDefault="009665B6" w:rsidP="005629B3">
      <w:pPr>
        <w:pStyle w:val="Heading2"/>
        <w:spacing w:after="240"/>
      </w:pPr>
      <w:r w:rsidRPr="00C43F8F">
        <w:br w:type="page"/>
      </w:r>
      <w:r w:rsidR="00684368">
        <w:lastRenderedPageBreak/>
        <w:t>Ballhäuschen</w:t>
      </w:r>
      <w:r w:rsidR="00AD5CF7">
        <w:rPr>
          <w:rStyle w:val="FootnoteReference"/>
        </w:rPr>
        <w:footnoteReference w:id="1699"/>
      </w:r>
      <w:r w:rsidR="00684368">
        <w:t xml:space="preserve"> </w:t>
      </w:r>
    </w:p>
    <w:p w14:paraId="420F56AD" w14:textId="567FFF7C" w:rsidR="00684368" w:rsidRDefault="00684368">
      <w:pPr>
        <w:rPr>
          <w:sz w:val="24"/>
          <w:szCs w:val="24"/>
        </w:rPr>
      </w:pPr>
      <w:r w:rsidRPr="005629B3">
        <w:rPr>
          <w:sz w:val="24"/>
          <w:szCs w:val="24"/>
          <w:u w:val="single"/>
        </w:rPr>
        <w:t>Zutaten</w:t>
      </w:r>
      <w:r>
        <w:rPr>
          <w:sz w:val="24"/>
          <w:szCs w:val="24"/>
        </w:rPr>
        <w:t xml:space="preserve"> </w:t>
      </w:r>
      <w:r w:rsidR="005629B3">
        <w:rPr>
          <w:sz w:val="24"/>
          <w:szCs w:val="24"/>
        </w:rPr>
        <w:t>(</w:t>
      </w:r>
      <w:r>
        <w:rPr>
          <w:sz w:val="24"/>
          <w:szCs w:val="24"/>
        </w:rPr>
        <w:t>für 80 Stück</w:t>
      </w:r>
      <w:r w:rsidR="005629B3">
        <w:rPr>
          <w:sz w:val="24"/>
          <w:szCs w:val="24"/>
        </w:rPr>
        <w:t>):</w:t>
      </w:r>
    </w:p>
    <w:p w14:paraId="7037AF90" w14:textId="77777777" w:rsidR="00684368" w:rsidRDefault="00684368">
      <w:pPr>
        <w:rPr>
          <w:sz w:val="24"/>
          <w:szCs w:val="24"/>
        </w:rPr>
      </w:pPr>
      <w:r>
        <w:rPr>
          <w:sz w:val="24"/>
          <w:szCs w:val="24"/>
        </w:rPr>
        <w:t>80 g Butter</w:t>
      </w:r>
    </w:p>
    <w:p w14:paraId="0DE7D8B9" w14:textId="77777777" w:rsidR="00684368" w:rsidRDefault="00684368">
      <w:pPr>
        <w:rPr>
          <w:sz w:val="24"/>
          <w:szCs w:val="24"/>
        </w:rPr>
      </w:pPr>
      <w:r>
        <w:rPr>
          <w:sz w:val="24"/>
          <w:szCs w:val="24"/>
        </w:rPr>
        <w:t>75 g Zucker</w:t>
      </w:r>
    </w:p>
    <w:p w14:paraId="526E0C75" w14:textId="0CA4E956" w:rsidR="00684368" w:rsidRDefault="00684368">
      <w:pPr>
        <w:rPr>
          <w:sz w:val="24"/>
          <w:szCs w:val="24"/>
        </w:rPr>
      </w:pPr>
      <w:r>
        <w:rPr>
          <w:sz w:val="24"/>
          <w:szCs w:val="24"/>
        </w:rPr>
        <w:t xml:space="preserve">Abgerieben </w:t>
      </w:r>
      <w:r w:rsidR="007C3C87">
        <w:rPr>
          <w:sz w:val="24"/>
          <w:szCs w:val="24"/>
        </w:rPr>
        <w:t>Schale ½</w:t>
      </w:r>
      <w:r>
        <w:rPr>
          <w:sz w:val="24"/>
          <w:szCs w:val="24"/>
        </w:rPr>
        <w:t xml:space="preserve"> unbehandelten Zitrone</w:t>
      </w:r>
    </w:p>
    <w:p w14:paraId="657B341E" w14:textId="77777777" w:rsidR="00684368" w:rsidRDefault="00684368">
      <w:pPr>
        <w:rPr>
          <w:sz w:val="24"/>
          <w:szCs w:val="24"/>
        </w:rPr>
      </w:pPr>
      <w:r>
        <w:rPr>
          <w:sz w:val="24"/>
          <w:szCs w:val="24"/>
        </w:rPr>
        <w:t>1 Prise Salz</w:t>
      </w:r>
    </w:p>
    <w:p w14:paraId="2EC8B349" w14:textId="77777777" w:rsidR="00684368" w:rsidRDefault="00684368">
      <w:pPr>
        <w:rPr>
          <w:sz w:val="24"/>
          <w:szCs w:val="24"/>
        </w:rPr>
      </w:pPr>
      <w:r>
        <w:rPr>
          <w:sz w:val="24"/>
          <w:szCs w:val="24"/>
        </w:rPr>
        <w:t>4 Eier</w:t>
      </w:r>
    </w:p>
    <w:p w14:paraId="4B4E1C16" w14:textId="77777777" w:rsidR="00684368" w:rsidRDefault="00684368">
      <w:pPr>
        <w:rPr>
          <w:sz w:val="24"/>
          <w:szCs w:val="24"/>
        </w:rPr>
      </w:pPr>
      <w:r>
        <w:rPr>
          <w:sz w:val="24"/>
          <w:szCs w:val="24"/>
        </w:rPr>
        <w:t>400 g Mehl</w:t>
      </w:r>
    </w:p>
    <w:p w14:paraId="3EFC2E6C" w14:textId="38132BA3" w:rsidR="00684368" w:rsidRDefault="00684368">
      <w:pPr>
        <w:rPr>
          <w:sz w:val="24"/>
          <w:szCs w:val="24"/>
        </w:rPr>
      </w:pPr>
      <w:r>
        <w:rPr>
          <w:sz w:val="24"/>
          <w:szCs w:val="24"/>
        </w:rPr>
        <w:t>1 TL Backpulver</w:t>
      </w:r>
    </w:p>
    <w:p w14:paraId="3F5D61E2" w14:textId="77777777" w:rsidR="00684368" w:rsidRDefault="00684368">
      <w:pPr>
        <w:rPr>
          <w:sz w:val="24"/>
          <w:szCs w:val="24"/>
        </w:rPr>
      </w:pPr>
    </w:p>
    <w:p w14:paraId="6F1C64BE" w14:textId="77777777" w:rsidR="00684368" w:rsidRDefault="00684368">
      <w:pPr>
        <w:rPr>
          <w:sz w:val="24"/>
          <w:szCs w:val="24"/>
        </w:rPr>
      </w:pPr>
      <w:r>
        <w:rPr>
          <w:sz w:val="24"/>
          <w:szCs w:val="24"/>
        </w:rPr>
        <w:t>100 g Zucker</w:t>
      </w:r>
    </w:p>
    <w:p w14:paraId="21CF194C" w14:textId="77777777" w:rsidR="00684368" w:rsidRDefault="00684368">
      <w:pPr>
        <w:rPr>
          <w:sz w:val="24"/>
          <w:szCs w:val="24"/>
        </w:rPr>
      </w:pPr>
      <w:r>
        <w:rPr>
          <w:sz w:val="24"/>
          <w:szCs w:val="24"/>
        </w:rPr>
        <w:t>2 TL Zimt</w:t>
      </w:r>
    </w:p>
    <w:p w14:paraId="21C81172" w14:textId="77777777" w:rsidR="00684368" w:rsidRDefault="00684368">
      <w:pPr>
        <w:rPr>
          <w:sz w:val="24"/>
          <w:szCs w:val="24"/>
        </w:rPr>
      </w:pPr>
    </w:p>
    <w:p w14:paraId="4D7BC2EF" w14:textId="4C90EFF2" w:rsidR="005629B3" w:rsidRDefault="005629B3">
      <w:pPr>
        <w:rPr>
          <w:sz w:val="24"/>
          <w:szCs w:val="24"/>
        </w:rPr>
      </w:pPr>
      <w:r>
        <w:rPr>
          <w:sz w:val="24"/>
          <w:szCs w:val="24"/>
        </w:rPr>
        <w:t>Zubereitung:</w:t>
      </w:r>
    </w:p>
    <w:p w14:paraId="19320219" w14:textId="3A73FA8C" w:rsidR="00684368" w:rsidRPr="0007295E" w:rsidRDefault="00684368" w:rsidP="00B40E8C">
      <w:pPr>
        <w:pStyle w:val="ListParagraph"/>
        <w:numPr>
          <w:ilvl w:val="0"/>
          <w:numId w:val="990"/>
        </w:numPr>
        <w:spacing w:after="120"/>
        <w:ind w:left="714" w:hanging="357"/>
        <w:contextualSpacing w:val="0"/>
        <w:jc w:val="both"/>
        <w:rPr>
          <w:sz w:val="24"/>
          <w:szCs w:val="24"/>
        </w:rPr>
      </w:pPr>
      <w:r w:rsidRPr="0007295E">
        <w:rPr>
          <w:sz w:val="24"/>
          <w:szCs w:val="24"/>
        </w:rPr>
        <w:t>Die Butter mit dem Zucker schaumig rühren. Die Zitronenschale, das Salz und nacheinander die Eier unter das Butter-Zucker-gemisch rühren. Das Mehl mit dem Backpulver sieben und löffelweise unter den Teig rühren</w:t>
      </w:r>
    </w:p>
    <w:p w14:paraId="3FBF4870" w14:textId="46D87541" w:rsidR="0007295E" w:rsidRPr="0007295E" w:rsidRDefault="00684368" w:rsidP="00B40E8C">
      <w:pPr>
        <w:pStyle w:val="ListParagraph"/>
        <w:numPr>
          <w:ilvl w:val="0"/>
          <w:numId w:val="990"/>
        </w:numPr>
        <w:spacing w:after="120"/>
        <w:ind w:left="714" w:hanging="357"/>
        <w:contextualSpacing w:val="0"/>
        <w:jc w:val="both"/>
        <w:rPr>
          <w:sz w:val="24"/>
          <w:szCs w:val="24"/>
        </w:rPr>
      </w:pPr>
      <w:r w:rsidRPr="0007295E">
        <w:rPr>
          <w:sz w:val="24"/>
          <w:szCs w:val="24"/>
        </w:rPr>
        <w:t xml:space="preserve">Das Öl </w:t>
      </w:r>
      <w:r w:rsidR="00487914" w:rsidRPr="0007295E">
        <w:rPr>
          <w:sz w:val="24"/>
          <w:szCs w:val="24"/>
        </w:rPr>
        <w:t xml:space="preserve">in einer Fritteuse auf 180 Grad erhitzen. Vom </w:t>
      </w:r>
      <w:r w:rsidR="007C3C87" w:rsidRPr="0007295E">
        <w:rPr>
          <w:sz w:val="24"/>
          <w:szCs w:val="24"/>
        </w:rPr>
        <w:t>Teig</w:t>
      </w:r>
      <w:r w:rsidR="00487914" w:rsidRPr="0007295E">
        <w:rPr>
          <w:sz w:val="24"/>
          <w:szCs w:val="24"/>
        </w:rPr>
        <w:t xml:space="preserve"> mit zwei bemehlten Teelöffeln </w:t>
      </w:r>
      <w:r w:rsidR="0007295E" w:rsidRPr="0007295E">
        <w:rPr>
          <w:sz w:val="24"/>
          <w:szCs w:val="24"/>
        </w:rPr>
        <w:t>kleine</w:t>
      </w:r>
      <w:r w:rsidR="00487914" w:rsidRPr="0007295E">
        <w:rPr>
          <w:sz w:val="24"/>
          <w:szCs w:val="24"/>
        </w:rPr>
        <w:t xml:space="preserve"> Bällchen abstechen und jeweils etwa 8 Stück auf einmal im heißen Öl goldbraun backen. Das dauert etwa 5 bis 6 Minuten</w:t>
      </w:r>
      <w:r w:rsidR="0007295E" w:rsidRPr="0007295E">
        <w:rPr>
          <w:sz w:val="24"/>
          <w:szCs w:val="24"/>
        </w:rPr>
        <w:t>; die Ballbäuschen nach der halben Backzeit mit einem Schaumlöffel im Fett wenden.</w:t>
      </w:r>
    </w:p>
    <w:p w14:paraId="0D8FDB72" w14:textId="77777777" w:rsidR="00BC5ADE" w:rsidRDefault="0007295E" w:rsidP="00B40E8C">
      <w:pPr>
        <w:pStyle w:val="ListParagraph"/>
        <w:numPr>
          <w:ilvl w:val="0"/>
          <w:numId w:val="990"/>
        </w:numPr>
        <w:spacing w:after="120"/>
        <w:ind w:left="714" w:hanging="357"/>
        <w:contextualSpacing w:val="0"/>
        <w:jc w:val="both"/>
        <w:rPr>
          <w:sz w:val="24"/>
          <w:szCs w:val="24"/>
        </w:rPr>
      </w:pPr>
      <w:r w:rsidRPr="0007295E">
        <w:rPr>
          <w:sz w:val="24"/>
          <w:szCs w:val="24"/>
        </w:rPr>
        <w:t xml:space="preserve">Die fertigen Ballbäuschen herausnehmen und auf Zewa abtropfen lassen. </w:t>
      </w:r>
    </w:p>
    <w:p w14:paraId="1EB4AA20" w14:textId="77777777" w:rsidR="00BC5ADE" w:rsidRDefault="00BC5ADE">
      <w:pPr>
        <w:rPr>
          <w:sz w:val="24"/>
          <w:szCs w:val="24"/>
        </w:rPr>
      </w:pPr>
      <w:r>
        <w:rPr>
          <w:sz w:val="24"/>
          <w:szCs w:val="24"/>
        </w:rPr>
        <w:br w:type="page"/>
      </w:r>
    </w:p>
    <w:p w14:paraId="2BE72A5D" w14:textId="45616E6F" w:rsidR="00BC5ADE" w:rsidRDefault="00BC5ADE" w:rsidP="005629B3">
      <w:pPr>
        <w:pStyle w:val="Heading2"/>
        <w:spacing w:after="240"/>
      </w:pPr>
      <w:r>
        <w:lastRenderedPageBreak/>
        <w:t>Neujahrsbrezel</w:t>
      </w:r>
      <w:r w:rsidR="00BB133A">
        <w:rPr>
          <w:rStyle w:val="FootnoteReference"/>
        </w:rPr>
        <w:footnoteReference w:id="1700"/>
      </w:r>
      <w:r>
        <w:t xml:space="preserve"> </w:t>
      </w:r>
    </w:p>
    <w:p w14:paraId="5E50EE53" w14:textId="6D9CC287" w:rsidR="00BC5ADE" w:rsidRDefault="00BC5ADE" w:rsidP="00BC5ADE">
      <w:pPr>
        <w:rPr>
          <w:sz w:val="24"/>
          <w:szCs w:val="24"/>
        </w:rPr>
      </w:pPr>
      <w:r w:rsidRPr="005629B3">
        <w:rPr>
          <w:sz w:val="24"/>
          <w:szCs w:val="24"/>
          <w:u w:val="single"/>
        </w:rPr>
        <w:t>Zutaten</w:t>
      </w:r>
      <w:r>
        <w:rPr>
          <w:sz w:val="24"/>
          <w:szCs w:val="24"/>
        </w:rPr>
        <w:t xml:space="preserve"> </w:t>
      </w:r>
      <w:r w:rsidR="005629B3">
        <w:rPr>
          <w:sz w:val="24"/>
          <w:szCs w:val="24"/>
        </w:rPr>
        <w:t>(</w:t>
      </w:r>
      <w:r>
        <w:rPr>
          <w:sz w:val="24"/>
          <w:szCs w:val="24"/>
        </w:rPr>
        <w:t>für 1 Brezel</w:t>
      </w:r>
      <w:r w:rsidR="005629B3">
        <w:rPr>
          <w:sz w:val="24"/>
          <w:szCs w:val="24"/>
        </w:rPr>
        <w:t>):</w:t>
      </w:r>
    </w:p>
    <w:p w14:paraId="12780ABD" w14:textId="1E5F328C" w:rsidR="00BC5ADE" w:rsidRDefault="005826A2" w:rsidP="00BC5ADE">
      <w:pPr>
        <w:rPr>
          <w:sz w:val="24"/>
          <w:szCs w:val="24"/>
        </w:rPr>
      </w:pPr>
      <w:r>
        <w:rPr>
          <w:sz w:val="24"/>
          <w:szCs w:val="24"/>
        </w:rPr>
        <w:t>500 g Mehl</w:t>
      </w:r>
    </w:p>
    <w:p w14:paraId="699AB5D2" w14:textId="69F34508" w:rsidR="005826A2" w:rsidRDefault="005826A2" w:rsidP="00BC5ADE">
      <w:pPr>
        <w:rPr>
          <w:sz w:val="24"/>
          <w:szCs w:val="24"/>
        </w:rPr>
      </w:pPr>
      <w:r>
        <w:rPr>
          <w:sz w:val="24"/>
          <w:szCs w:val="24"/>
        </w:rPr>
        <w:t>30 g Hefe</w:t>
      </w:r>
    </w:p>
    <w:p w14:paraId="4FD796AE" w14:textId="47E659AB" w:rsidR="005826A2" w:rsidRDefault="005826A2" w:rsidP="00BC5ADE">
      <w:pPr>
        <w:rPr>
          <w:sz w:val="24"/>
          <w:szCs w:val="24"/>
        </w:rPr>
      </w:pPr>
      <w:r>
        <w:rPr>
          <w:sz w:val="24"/>
          <w:szCs w:val="24"/>
        </w:rPr>
        <w:t>60 g Zucker</w:t>
      </w:r>
    </w:p>
    <w:p w14:paraId="1B41E78E" w14:textId="73A4088F" w:rsidR="005826A2" w:rsidRDefault="005826A2" w:rsidP="00BC5ADE">
      <w:pPr>
        <w:rPr>
          <w:sz w:val="24"/>
          <w:szCs w:val="24"/>
        </w:rPr>
      </w:pPr>
      <w:r>
        <w:rPr>
          <w:sz w:val="24"/>
          <w:szCs w:val="24"/>
        </w:rPr>
        <w:t>¼ lauwarme Milch</w:t>
      </w:r>
    </w:p>
    <w:p w14:paraId="6E50824B" w14:textId="5BA9621E" w:rsidR="005826A2" w:rsidRDefault="005826A2" w:rsidP="00BC5ADE">
      <w:pPr>
        <w:rPr>
          <w:sz w:val="24"/>
          <w:szCs w:val="24"/>
        </w:rPr>
      </w:pPr>
      <w:r>
        <w:rPr>
          <w:sz w:val="24"/>
          <w:szCs w:val="24"/>
        </w:rPr>
        <w:t>60 g Butter</w:t>
      </w:r>
    </w:p>
    <w:p w14:paraId="29BB0D5B" w14:textId="12131F46" w:rsidR="005826A2" w:rsidRDefault="005826A2" w:rsidP="00BC5ADE">
      <w:pPr>
        <w:rPr>
          <w:sz w:val="24"/>
          <w:szCs w:val="24"/>
        </w:rPr>
      </w:pPr>
      <w:r>
        <w:rPr>
          <w:sz w:val="24"/>
          <w:szCs w:val="24"/>
        </w:rPr>
        <w:t>1 Ei</w:t>
      </w:r>
    </w:p>
    <w:p w14:paraId="539F7D15" w14:textId="5C12C7EC" w:rsidR="005826A2" w:rsidRDefault="005826A2" w:rsidP="00BC5ADE">
      <w:pPr>
        <w:rPr>
          <w:sz w:val="24"/>
          <w:szCs w:val="24"/>
        </w:rPr>
      </w:pPr>
      <w:r>
        <w:rPr>
          <w:sz w:val="24"/>
          <w:szCs w:val="24"/>
        </w:rPr>
        <w:t>1 Prise Salz</w:t>
      </w:r>
    </w:p>
    <w:p w14:paraId="4773D0CD" w14:textId="64E2670B" w:rsidR="005826A2" w:rsidRDefault="005826A2" w:rsidP="00BC5ADE">
      <w:pPr>
        <w:rPr>
          <w:sz w:val="24"/>
          <w:szCs w:val="24"/>
        </w:rPr>
      </w:pPr>
      <w:r>
        <w:rPr>
          <w:sz w:val="24"/>
          <w:szCs w:val="24"/>
        </w:rPr>
        <w:t>Abgerieben Schale von 1 unbehandelten Zitrone</w:t>
      </w:r>
    </w:p>
    <w:p w14:paraId="675B4040" w14:textId="4C46EFE8" w:rsidR="005826A2" w:rsidRDefault="005826A2" w:rsidP="00BC5ADE">
      <w:pPr>
        <w:rPr>
          <w:sz w:val="24"/>
          <w:szCs w:val="24"/>
        </w:rPr>
      </w:pPr>
      <w:r>
        <w:rPr>
          <w:sz w:val="24"/>
          <w:szCs w:val="24"/>
        </w:rPr>
        <w:t>1 Eigelb zum Bestreichen</w:t>
      </w:r>
    </w:p>
    <w:p w14:paraId="1E66F5EA" w14:textId="77777777" w:rsidR="005826A2" w:rsidRDefault="005826A2" w:rsidP="00BC5ADE">
      <w:pPr>
        <w:rPr>
          <w:sz w:val="24"/>
          <w:szCs w:val="24"/>
        </w:rPr>
      </w:pPr>
    </w:p>
    <w:p w14:paraId="6C6A43EB" w14:textId="4C4293BB" w:rsidR="005629B3" w:rsidRDefault="005629B3" w:rsidP="00BC5ADE">
      <w:pPr>
        <w:rPr>
          <w:sz w:val="24"/>
          <w:szCs w:val="24"/>
        </w:rPr>
      </w:pPr>
      <w:r>
        <w:rPr>
          <w:sz w:val="24"/>
          <w:szCs w:val="24"/>
        </w:rPr>
        <w:t>Zubereitung:</w:t>
      </w:r>
    </w:p>
    <w:p w14:paraId="3ED31D05" w14:textId="03DBC3D6" w:rsidR="005826A2" w:rsidRPr="00445DB6" w:rsidRDefault="005826A2" w:rsidP="00B40E8C">
      <w:pPr>
        <w:pStyle w:val="ListParagraph"/>
        <w:numPr>
          <w:ilvl w:val="0"/>
          <w:numId w:val="991"/>
        </w:numPr>
        <w:spacing w:after="120"/>
        <w:ind w:left="714" w:hanging="357"/>
        <w:contextualSpacing w:val="0"/>
        <w:jc w:val="both"/>
        <w:rPr>
          <w:sz w:val="24"/>
          <w:szCs w:val="24"/>
        </w:rPr>
      </w:pPr>
      <w:r w:rsidRPr="00445DB6">
        <w:rPr>
          <w:sz w:val="24"/>
          <w:szCs w:val="24"/>
        </w:rPr>
        <w:t>Ein Backblech mit Backpapier auslegen. Das Mehl in ei</w:t>
      </w:r>
      <w:r w:rsidR="00445DB6" w:rsidRPr="00445DB6">
        <w:rPr>
          <w:sz w:val="24"/>
          <w:szCs w:val="24"/>
        </w:rPr>
        <w:t>ne</w:t>
      </w:r>
      <w:r w:rsidRPr="00445DB6">
        <w:rPr>
          <w:sz w:val="24"/>
          <w:szCs w:val="24"/>
        </w:rPr>
        <w:t xml:space="preserve"> Schüssel sieben, eine Mulde in die Mitte drücken und die zerbröckelte Hefe darin mit etwas Zucker, Mehl und der Milch zu einem Vorteig verrü</w:t>
      </w:r>
      <w:r w:rsidR="00445DB6" w:rsidRPr="00445DB6">
        <w:rPr>
          <w:sz w:val="24"/>
          <w:szCs w:val="24"/>
        </w:rPr>
        <w:t>h</w:t>
      </w:r>
      <w:r w:rsidRPr="00445DB6">
        <w:rPr>
          <w:sz w:val="24"/>
          <w:szCs w:val="24"/>
        </w:rPr>
        <w:t xml:space="preserve">ren. Zugedeckt an einem warmen Ort 15 Minuten gehen lassen. </w:t>
      </w:r>
    </w:p>
    <w:p w14:paraId="39B5ABBA" w14:textId="608D5F5F" w:rsidR="005826A2" w:rsidRPr="00445DB6" w:rsidRDefault="005826A2" w:rsidP="00B40E8C">
      <w:pPr>
        <w:pStyle w:val="ListParagraph"/>
        <w:numPr>
          <w:ilvl w:val="0"/>
          <w:numId w:val="991"/>
        </w:numPr>
        <w:spacing w:after="120"/>
        <w:ind w:left="714" w:hanging="357"/>
        <w:contextualSpacing w:val="0"/>
        <w:jc w:val="both"/>
        <w:rPr>
          <w:sz w:val="24"/>
          <w:szCs w:val="24"/>
        </w:rPr>
      </w:pPr>
      <w:r w:rsidRPr="00445DB6">
        <w:rPr>
          <w:sz w:val="24"/>
          <w:szCs w:val="24"/>
        </w:rPr>
        <w:t>Den restlichen Zucker, die geschmolzene Butter, das Ei</w:t>
      </w:r>
      <w:r w:rsidR="00CC6AE0" w:rsidRPr="00445DB6">
        <w:rPr>
          <w:sz w:val="24"/>
          <w:szCs w:val="24"/>
        </w:rPr>
        <w:t>, das Salz und die Zitronenschale m</w:t>
      </w:r>
      <w:r w:rsidR="00445DB6" w:rsidRPr="00445DB6">
        <w:rPr>
          <w:sz w:val="24"/>
          <w:szCs w:val="24"/>
        </w:rPr>
        <w:t>i</w:t>
      </w:r>
      <w:r w:rsidR="00CC6AE0" w:rsidRPr="00445DB6">
        <w:rPr>
          <w:sz w:val="24"/>
          <w:szCs w:val="24"/>
        </w:rPr>
        <w:t>t den Hefevorteig verkneten du den Teig 30 Minuten gehen lassen.</w:t>
      </w:r>
    </w:p>
    <w:p w14:paraId="1637A82F" w14:textId="692023F4" w:rsidR="00CC6AE0" w:rsidRPr="00445DB6" w:rsidRDefault="00CC6AE0" w:rsidP="00B40E8C">
      <w:pPr>
        <w:pStyle w:val="ListParagraph"/>
        <w:numPr>
          <w:ilvl w:val="0"/>
          <w:numId w:val="991"/>
        </w:numPr>
        <w:spacing w:after="120"/>
        <w:ind w:left="714" w:hanging="357"/>
        <w:contextualSpacing w:val="0"/>
        <w:jc w:val="both"/>
        <w:rPr>
          <w:sz w:val="24"/>
          <w:szCs w:val="24"/>
        </w:rPr>
      </w:pPr>
      <w:r w:rsidRPr="00445DB6">
        <w:rPr>
          <w:sz w:val="24"/>
          <w:szCs w:val="24"/>
        </w:rPr>
        <w:t xml:space="preserve">Den Backofen auf 220 </w:t>
      </w:r>
      <w:r w:rsidR="00445DB6" w:rsidRPr="00445DB6">
        <w:rPr>
          <w:sz w:val="24"/>
          <w:szCs w:val="24"/>
        </w:rPr>
        <w:t>G</w:t>
      </w:r>
      <w:r w:rsidRPr="00445DB6">
        <w:rPr>
          <w:sz w:val="24"/>
          <w:szCs w:val="24"/>
        </w:rPr>
        <w:t xml:space="preserve">rad (Umluft 200 Grad) vorheizen. Aus dem teig 3 Stränge von 60 cm </w:t>
      </w:r>
      <w:r w:rsidR="00160A16" w:rsidRPr="00445DB6">
        <w:rPr>
          <w:sz w:val="24"/>
          <w:szCs w:val="24"/>
        </w:rPr>
        <w:t>Länge rollen</w:t>
      </w:r>
      <w:r w:rsidR="00445DB6" w:rsidRPr="00445DB6">
        <w:rPr>
          <w:sz w:val="24"/>
          <w:szCs w:val="24"/>
        </w:rPr>
        <w:t xml:space="preserve">, </w:t>
      </w:r>
      <w:r w:rsidR="00160A16" w:rsidRPr="00445DB6">
        <w:rPr>
          <w:sz w:val="24"/>
          <w:szCs w:val="24"/>
        </w:rPr>
        <w:t>deren Enden sich verjüngen. Einen Zopf flechten u</w:t>
      </w:r>
      <w:r w:rsidR="00445DB6" w:rsidRPr="00445DB6">
        <w:rPr>
          <w:sz w:val="24"/>
          <w:szCs w:val="24"/>
        </w:rPr>
        <w:t>nd</w:t>
      </w:r>
      <w:r w:rsidR="00160A16" w:rsidRPr="00445DB6">
        <w:rPr>
          <w:sz w:val="24"/>
          <w:szCs w:val="24"/>
        </w:rPr>
        <w:t xml:space="preserve"> daraus eine Brezel formen.</w:t>
      </w:r>
    </w:p>
    <w:p w14:paraId="3EF83C7C" w14:textId="3551014B" w:rsidR="00160A16" w:rsidRDefault="00160A16" w:rsidP="00B40E8C">
      <w:pPr>
        <w:pStyle w:val="ListParagraph"/>
        <w:numPr>
          <w:ilvl w:val="0"/>
          <w:numId w:val="991"/>
        </w:numPr>
        <w:spacing w:after="120"/>
        <w:ind w:left="714" w:hanging="357"/>
        <w:contextualSpacing w:val="0"/>
        <w:jc w:val="both"/>
        <w:rPr>
          <w:sz w:val="24"/>
          <w:szCs w:val="24"/>
        </w:rPr>
      </w:pPr>
      <w:r w:rsidRPr="00445DB6">
        <w:rPr>
          <w:sz w:val="24"/>
          <w:szCs w:val="24"/>
        </w:rPr>
        <w:t xml:space="preserve">Die Brezel auf das Backblech legen, mit verquirltem </w:t>
      </w:r>
      <w:r w:rsidR="00445DB6" w:rsidRPr="00445DB6">
        <w:rPr>
          <w:sz w:val="24"/>
          <w:szCs w:val="24"/>
        </w:rPr>
        <w:t>E</w:t>
      </w:r>
      <w:r w:rsidRPr="00445DB6">
        <w:rPr>
          <w:sz w:val="24"/>
          <w:szCs w:val="24"/>
        </w:rPr>
        <w:t>i bestreichen, 15 Minuten gehen lassen und 30 Minuten backen</w:t>
      </w:r>
      <w:r w:rsidR="00445DB6" w:rsidRPr="00445DB6">
        <w:rPr>
          <w:sz w:val="24"/>
          <w:szCs w:val="24"/>
        </w:rPr>
        <w:t>.</w:t>
      </w:r>
    </w:p>
    <w:p w14:paraId="73564E1F" w14:textId="77777777" w:rsidR="00445DB6" w:rsidRDefault="00445DB6" w:rsidP="00445DB6">
      <w:pPr>
        <w:jc w:val="both"/>
        <w:rPr>
          <w:sz w:val="24"/>
          <w:szCs w:val="24"/>
        </w:rPr>
      </w:pPr>
    </w:p>
    <w:p w14:paraId="2B90403A" w14:textId="1A9B94B8" w:rsidR="00445DB6" w:rsidRPr="00445DB6" w:rsidRDefault="00445DB6" w:rsidP="00445DB6">
      <w:pPr>
        <w:ind w:left="708" w:hanging="708"/>
        <w:jc w:val="both"/>
        <w:rPr>
          <w:sz w:val="24"/>
          <w:szCs w:val="24"/>
        </w:rPr>
      </w:pPr>
      <w:r>
        <w:rPr>
          <w:sz w:val="24"/>
          <w:szCs w:val="24"/>
        </w:rPr>
        <w:t>Tipp:</w:t>
      </w:r>
      <w:r>
        <w:rPr>
          <w:sz w:val="24"/>
          <w:szCs w:val="24"/>
        </w:rPr>
        <w:tab/>
        <w:t>Man kann einen Pfennig in Alufolie gewickelt in der Brezel mitbacken. Wer ihn findet, dessen Wünsche gehen im neuen Jahr in Erfüllung.</w:t>
      </w:r>
    </w:p>
    <w:p w14:paraId="58BD7BDD" w14:textId="61D3DD5D" w:rsidR="00684368" w:rsidRPr="00BC5ADE" w:rsidRDefault="00684368" w:rsidP="00BC5ADE">
      <w:pPr>
        <w:jc w:val="both"/>
        <w:rPr>
          <w:sz w:val="24"/>
          <w:szCs w:val="24"/>
        </w:rPr>
      </w:pPr>
      <w:r w:rsidRPr="00BC5ADE">
        <w:rPr>
          <w:sz w:val="24"/>
          <w:szCs w:val="24"/>
        </w:rPr>
        <w:br w:type="page"/>
      </w:r>
    </w:p>
    <w:p w14:paraId="130CC08D" w14:textId="7608EB26" w:rsidR="00F43608" w:rsidRDefault="00AC4E7A" w:rsidP="005629B3">
      <w:pPr>
        <w:pStyle w:val="Heading2"/>
        <w:spacing w:after="240"/>
      </w:pPr>
      <w:r>
        <w:lastRenderedPageBreak/>
        <w:t>Zwetschgenkuchen</w:t>
      </w:r>
      <w:r w:rsidR="00B868C4">
        <w:rPr>
          <w:rStyle w:val="FootnoteReference"/>
        </w:rPr>
        <w:footnoteReference w:id="1701"/>
      </w:r>
      <w:r>
        <w:t xml:space="preserve"> </w:t>
      </w:r>
    </w:p>
    <w:p w14:paraId="533FBA8C" w14:textId="4F23E5B8" w:rsidR="00C55E99" w:rsidRDefault="00F43608">
      <w:pPr>
        <w:rPr>
          <w:sz w:val="24"/>
          <w:szCs w:val="24"/>
        </w:rPr>
      </w:pPr>
      <w:r w:rsidRPr="005629B3">
        <w:rPr>
          <w:sz w:val="24"/>
          <w:szCs w:val="24"/>
          <w:u w:val="single"/>
        </w:rPr>
        <w:t>Zutaten</w:t>
      </w:r>
      <w:r>
        <w:rPr>
          <w:sz w:val="24"/>
          <w:szCs w:val="24"/>
        </w:rPr>
        <w:t xml:space="preserve"> für 1 Springform</w:t>
      </w:r>
      <w:r w:rsidR="00C55E99">
        <w:rPr>
          <w:sz w:val="24"/>
          <w:szCs w:val="24"/>
        </w:rPr>
        <w:t xml:space="preserve"> (Durchmesser 26 cm)</w:t>
      </w:r>
    </w:p>
    <w:p w14:paraId="0F771E92" w14:textId="77777777" w:rsidR="00C55E99" w:rsidRDefault="00C55E99">
      <w:pPr>
        <w:rPr>
          <w:sz w:val="24"/>
          <w:szCs w:val="24"/>
        </w:rPr>
      </w:pPr>
      <w:r>
        <w:rPr>
          <w:sz w:val="24"/>
          <w:szCs w:val="24"/>
        </w:rPr>
        <w:t>300 g Mehl</w:t>
      </w:r>
    </w:p>
    <w:p w14:paraId="2659742B" w14:textId="77777777" w:rsidR="00C55E99" w:rsidRDefault="00C55E99">
      <w:pPr>
        <w:rPr>
          <w:sz w:val="24"/>
          <w:szCs w:val="24"/>
        </w:rPr>
      </w:pPr>
      <w:r>
        <w:rPr>
          <w:sz w:val="24"/>
          <w:szCs w:val="24"/>
        </w:rPr>
        <w:t>200 g Butter</w:t>
      </w:r>
    </w:p>
    <w:p w14:paraId="270C5984" w14:textId="77777777" w:rsidR="00C55E99" w:rsidRDefault="00C55E99">
      <w:pPr>
        <w:rPr>
          <w:sz w:val="24"/>
          <w:szCs w:val="24"/>
        </w:rPr>
      </w:pPr>
      <w:r>
        <w:rPr>
          <w:sz w:val="24"/>
          <w:szCs w:val="24"/>
        </w:rPr>
        <w:t>100 g Zucker</w:t>
      </w:r>
    </w:p>
    <w:p w14:paraId="71C3BE53" w14:textId="77777777" w:rsidR="00C55E99" w:rsidRDefault="00C55E99">
      <w:pPr>
        <w:rPr>
          <w:sz w:val="24"/>
          <w:szCs w:val="24"/>
        </w:rPr>
      </w:pPr>
      <w:r>
        <w:rPr>
          <w:sz w:val="24"/>
          <w:szCs w:val="24"/>
        </w:rPr>
        <w:t>1 Ei</w:t>
      </w:r>
    </w:p>
    <w:p w14:paraId="0AC3481A" w14:textId="77777777" w:rsidR="00C55E99" w:rsidRDefault="00C55E99">
      <w:pPr>
        <w:rPr>
          <w:sz w:val="24"/>
          <w:szCs w:val="24"/>
        </w:rPr>
      </w:pPr>
      <w:r>
        <w:rPr>
          <w:sz w:val="24"/>
          <w:szCs w:val="24"/>
        </w:rPr>
        <w:t>1 kg Zwetschgen</w:t>
      </w:r>
    </w:p>
    <w:p w14:paraId="25E9DD44" w14:textId="288289B2" w:rsidR="00C55E99" w:rsidRDefault="00C55E99">
      <w:pPr>
        <w:rPr>
          <w:sz w:val="24"/>
          <w:szCs w:val="24"/>
        </w:rPr>
      </w:pPr>
      <w:r>
        <w:rPr>
          <w:sz w:val="24"/>
          <w:szCs w:val="24"/>
        </w:rPr>
        <w:t>2 EL Hagelzucker</w:t>
      </w:r>
    </w:p>
    <w:p w14:paraId="005D107A" w14:textId="77777777" w:rsidR="00C55E99" w:rsidRDefault="00C55E99">
      <w:pPr>
        <w:rPr>
          <w:sz w:val="24"/>
          <w:szCs w:val="24"/>
        </w:rPr>
      </w:pPr>
    </w:p>
    <w:p w14:paraId="79EF93C8" w14:textId="6D757B3F" w:rsidR="005629B3" w:rsidRDefault="005629B3">
      <w:pPr>
        <w:rPr>
          <w:sz w:val="24"/>
          <w:szCs w:val="24"/>
        </w:rPr>
      </w:pPr>
      <w:r>
        <w:rPr>
          <w:sz w:val="24"/>
          <w:szCs w:val="24"/>
        </w:rPr>
        <w:t>Zubereitung:</w:t>
      </w:r>
    </w:p>
    <w:p w14:paraId="3613A0C0" w14:textId="77777777" w:rsidR="0012244A" w:rsidRPr="00FA2EFD" w:rsidRDefault="00C55E99" w:rsidP="00B40E8C">
      <w:pPr>
        <w:pStyle w:val="ListParagraph"/>
        <w:numPr>
          <w:ilvl w:val="0"/>
          <w:numId w:val="985"/>
        </w:numPr>
        <w:spacing w:after="120"/>
        <w:ind w:left="714" w:hanging="357"/>
        <w:contextualSpacing w:val="0"/>
        <w:jc w:val="both"/>
        <w:rPr>
          <w:sz w:val="24"/>
          <w:szCs w:val="24"/>
        </w:rPr>
      </w:pPr>
      <w:r w:rsidRPr="00FA2EFD">
        <w:rPr>
          <w:sz w:val="24"/>
          <w:szCs w:val="24"/>
        </w:rPr>
        <w:t>Das Mehl auf ei</w:t>
      </w:r>
      <w:r w:rsidR="00B408CA" w:rsidRPr="00FA2EFD">
        <w:rPr>
          <w:sz w:val="24"/>
          <w:szCs w:val="24"/>
        </w:rPr>
        <w:t xml:space="preserve">n Backbrett sieben und die Butter in Flöckchen darauf verteilen. Den Zucker über das Mehl streuen und das Ei in die Mitte geben. Mit möglichst kühlen Händen alle Zutaten rasch zu einem </w:t>
      </w:r>
      <w:r w:rsidR="0012244A" w:rsidRPr="00FA2EFD">
        <w:rPr>
          <w:sz w:val="24"/>
          <w:szCs w:val="24"/>
        </w:rPr>
        <w:t>Mürbeteig verkneten. Den Teig in Folie eingewickelt 2 Stunden im Kühlschrank ruhen lassen.</w:t>
      </w:r>
    </w:p>
    <w:p w14:paraId="270E7952" w14:textId="1ADD20BB" w:rsidR="000C0BAC" w:rsidRPr="00FA2EFD" w:rsidRDefault="0012244A" w:rsidP="00B40E8C">
      <w:pPr>
        <w:pStyle w:val="ListParagraph"/>
        <w:numPr>
          <w:ilvl w:val="0"/>
          <w:numId w:val="985"/>
        </w:numPr>
        <w:spacing w:after="120"/>
        <w:ind w:left="714" w:hanging="357"/>
        <w:contextualSpacing w:val="0"/>
        <w:jc w:val="both"/>
        <w:rPr>
          <w:sz w:val="24"/>
          <w:szCs w:val="24"/>
        </w:rPr>
      </w:pPr>
      <w:r w:rsidRPr="00FA2EFD">
        <w:rPr>
          <w:sz w:val="24"/>
          <w:szCs w:val="24"/>
        </w:rPr>
        <w:t xml:space="preserve">Die Zwetschgen waschen, entsteinen </w:t>
      </w:r>
      <w:r w:rsidR="000C0BAC" w:rsidRPr="00FA2EFD">
        <w:rPr>
          <w:sz w:val="24"/>
          <w:szCs w:val="24"/>
        </w:rPr>
        <w:t xml:space="preserve">und so einschneiden, dass sie unten noch zusammenhängen. Den Backofen auf 200 </w:t>
      </w:r>
      <w:r w:rsidR="00FA2EFD" w:rsidRPr="00FA2EFD">
        <w:rPr>
          <w:sz w:val="24"/>
          <w:szCs w:val="24"/>
        </w:rPr>
        <w:t>G</w:t>
      </w:r>
      <w:r w:rsidR="000C0BAC" w:rsidRPr="00FA2EFD">
        <w:rPr>
          <w:sz w:val="24"/>
          <w:szCs w:val="24"/>
        </w:rPr>
        <w:t>rad (Umluft 180 Grad) vorheizen.</w:t>
      </w:r>
    </w:p>
    <w:p w14:paraId="769203B1" w14:textId="709BBE47" w:rsidR="00FA2EFD" w:rsidRPr="00FA2EFD" w:rsidRDefault="000C0BAC" w:rsidP="00B40E8C">
      <w:pPr>
        <w:pStyle w:val="ListParagraph"/>
        <w:numPr>
          <w:ilvl w:val="0"/>
          <w:numId w:val="985"/>
        </w:numPr>
        <w:spacing w:after="120"/>
        <w:ind w:left="714" w:hanging="357"/>
        <w:contextualSpacing w:val="0"/>
        <w:jc w:val="both"/>
        <w:rPr>
          <w:sz w:val="24"/>
          <w:szCs w:val="24"/>
        </w:rPr>
      </w:pPr>
      <w:r w:rsidRPr="00FA2EFD">
        <w:rPr>
          <w:sz w:val="24"/>
          <w:szCs w:val="24"/>
        </w:rPr>
        <w:t xml:space="preserve">Den Teig auf einer bemehlten Fläche ausrollen und Boden und Rand einer Springform damit auslegen. Den Teigboden mehrmals mit </w:t>
      </w:r>
      <w:r w:rsidR="00FA2EFD" w:rsidRPr="00FA2EFD">
        <w:rPr>
          <w:sz w:val="24"/>
          <w:szCs w:val="24"/>
        </w:rPr>
        <w:t>einer</w:t>
      </w:r>
      <w:r w:rsidRPr="00FA2EFD">
        <w:rPr>
          <w:sz w:val="24"/>
          <w:szCs w:val="24"/>
        </w:rPr>
        <w:t xml:space="preserve"> Gabel einstechen und mit den Zwetschgen rosettenförmig belegen</w:t>
      </w:r>
      <w:r w:rsidR="00FA2EFD" w:rsidRPr="00FA2EFD">
        <w:rPr>
          <w:sz w:val="24"/>
          <w:szCs w:val="24"/>
        </w:rPr>
        <w:t>.</w:t>
      </w:r>
    </w:p>
    <w:p w14:paraId="50DA1086" w14:textId="77777777" w:rsidR="00503F8B" w:rsidRDefault="00FA2EFD" w:rsidP="00B40E8C">
      <w:pPr>
        <w:pStyle w:val="ListParagraph"/>
        <w:numPr>
          <w:ilvl w:val="0"/>
          <w:numId w:val="985"/>
        </w:numPr>
        <w:spacing w:after="120"/>
        <w:ind w:left="714" w:hanging="357"/>
        <w:contextualSpacing w:val="0"/>
        <w:jc w:val="both"/>
        <w:rPr>
          <w:sz w:val="24"/>
          <w:szCs w:val="24"/>
        </w:rPr>
      </w:pPr>
      <w:r w:rsidRPr="00FA2EFD">
        <w:rPr>
          <w:sz w:val="24"/>
          <w:szCs w:val="24"/>
        </w:rPr>
        <w:t>Den Kuchen auf der zweiten Schiene von unten ca. 20 – 30 Minuten backen, dann auf einem Kuchengitter auskühlen lassen. Den Hagelzucker über die Zwetschgen streuen.</w:t>
      </w:r>
    </w:p>
    <w:p w14:paraId="417BDCA1" w14:textId="77777777" w:rsidR="00503F8B" w:rsidRDefault="00503F8B">
      <w:pPr>
        <w:rPr>
          <w:sz w:val="24"/>
          <w:szCs w:val="24"/>
        </w:rPr>
      </w:pPr>
      <w:r>
        <w:rPr>
          <w:sz w:val="24"/>
          <w:szCs w:val="24"/>
        </w:rPr>
        <w:br w:type="page"/>
      </w:r>
    </w:p>
    <w:p w14:paraId="47CBE0B5" w14:textId="68437DFA" w:rsidR="00503F8B" w:rsidRDefault="00503F8B" w:rsidP="005629B3">
      <w:pPr>
        <w:pStyle w:val="Heading2"/>
        <w:spacing w:after="240"/>
      </w:pPr>
      <w:r>
        <w:lastRenderedPageBreak/>
        <w:t>Käsesahne-Torte</w:t>
      </w:r>
      <w:r w:rsidR="006D5126">
        <w:rPr>
          <w:rStyle w:val="FootnoteReference"/>
        </w:rPr>
        <w:footnoteReference w:id="1702"/>
      </w:r>
      <w:r>
        <w:t xml:space="preserve"> </w:t>
      </w:r>
    </w:p>
    <w:p w14:paraId="73785FE2" w14:textId="77777777" w:rsidR="00503F8B" w:rsidRDefault="00503F8B" w:rsidP="00503F8B">
      <w:pPr>
        <w:rPr>
          <w:sz w:val="24"/>
          <w:szCs w:val="24"/>
        </w:rPr>
      </w:pPr>
      <w:r w:rsidRPr="005629B3">
        <w:rPr>
          <w:sz w:val="24"/>
          <w:szCs w:val="24"/>
          <w:u w:val="single"/>
        </w:rPr>
        <w:t>Zutaten</w:t>
      </w:r>
      <w:r>
        <w:rPr>
          <w:sz w:val="24"/>
          <w:szCs w:val="24"/>
        </w:rPr>
        <w:t xml:space="preserve"> für 1 Springform (Durchmesser 26 cm)</w:t>
      </w:r>
    </w:p>
    <w:p w14:paraId="44728B46" w14:textId="25A13AC0" w:rsidR="00503F8B" w:rsidRDefault="004D0A5F" w:rsidP="00503F8B">
      <w:pPr>
        <w:rPr>
          <w:sz w:val="24"/>
          <w:szCs w:val="24"/>
        </w:rPr>
      </w:pPr>
      <w:r>
        <w:rPr>
          <w:sz w:val="24"/>
          <w:szCs w:val="24"/>
        </w:rPr>
        <w:t>200 g Mehl</w:t>
      </w:r>
    </w:p>
    <w:p w14:paraId="7FDD442E" w14:textId="1727C5FE" w:rsidR="004D0A5F" w:rsidRDefault="004D0A5F" w:rsidP="00503F8B">
      <w:pPr>
        <w:rPr>
          <w:sz w:val="24"/>
          <w:szCs w:val="24"/>
        </w:rPr>
      </w:pPr>
      <w:r>
        <w:rPr>
          <w:sz w:val="24"/>
          <w:szCs w:val="24"/>
        </w:rPr>
        <w:t>120 g Butter</w:t>
      </w:r>
    </w:p>
    <w:p w14:paraId="0D1725D4" w14:textId="6E60D25A" w:rsidR="004D0A5F" w:rsidRDefault="004D0A5F" w:rsidP="00503F8B">
      <w:pPr>
        <w:rPr>
          <w:sz w:val="24"/>
          <w:szCs w:val="24"/>
        </w:rPr>
      </w:pPr>
      <w:r>
        <w:rPr>
          <w:sz w:val="24"/>
          <w:szCs w:val="24"/>
        </w:rPr>
        <w:t>70 g Zucker</w:t>
      </w:r>
    </w:p>
    <w:p w14:paraId="7B2907C9" w14:textId="0BA37D8F" w:rsidR="004D0A5F" w:rsidRDefault="00572E2D" w:rsidP="00503F8B">
      <w:pPr>
        <w:rPr>
          <w:sz w:val="24"/>
          <w:szCs w:val="24"/>
        </w:rPr>
      </w:pPr>
      <w:r>
        <w:rPr>
          <w:sz w:val="24"/>
          <w:szCs w:val="24"/>
        </w:rPr>
        <w:t>5</w:t>
      </w:r>
      <w:r w:rsidR="004D0A5F">
        <w:rPr>
          <w:sz w:val="24"/>
          <w:szCs w:val="24"/>
        </w:rPr>
        <w:t xml:space="preserve"> Eigelb</w:t>
      </w:r>
    </w:p>
    <w:p w14:paraId="663E5E25" w14:textId="613E4061" w:rsidR="004D0A5F" w:rsidRDefault="004D0A5F" w:rsidP="00503F8B">
      <w:pPr>
        <w:rPr>
          <w:sz w:val="24"/>
          <w:szCs w:val="24"/>
        </w:rPr>
      </w:pPr>
      <w:r>
        <w:rPr>
          <w:sz w:val="24"/>
          <w:szCs w:val="24"/>
        </w:rPr>
        <w:t>1 Msp. Salz</w:t>
      </w:r>
    </w:p>
    <w:p w14:paraId="16A0C7BD" w14:textId="77A35F38" w:rsidR="004D0A5F" w:rsidRDefault="004D0A5F" w:rsidP="00503F8B">
      <w:pPr>
        <w:rPr>
          <w:sz w:val="24"/>
          <w:szCs w:val="24"/>
        </w:rPr>
      </w:pPr>
      <w:r>
        <w:rPr>
          <w:sz w:val="24"/>
          <w:szCs w:val="24"/>
        </w:rPr>
        <w:t xml:space="preserve">Abgerieben Schale </w:t>
      </w:r>
      <w:r w:rsidR="006456FF">
        <w:rPr>
          <w:sz w:val="24"/>
          <w:szCs w:val="24"/>
        </w:rPr>
        <w:t xml:space="preserve">von </w:t>
      </w:r>
      <w:r w:rsidR="00572E2D">
        <w:rPr>
          <w:sz w:val="24"/>
          <w:szCs w:val="24"/>
        </w:rPr>
        <w:t>1</w:t>
      </w:r>
      <w:r w:rsidR="006456FF">
        <w:rPr>
          <w:sz w:val="24"/>
          <w:szCs w:val="24"/>
        </w:rPr>
        <w:t xml:space="preserve">½ </w:t>
      </w:r>
      <w:r>
        <w:rPr>
          <w:sz w:val="24"/>
          <w:szCs w:val="24"/>
        </w:rPr>
        <w:t>unbehandelten Zitrone</w:t>
      </w:r>
      <w:r w:rsidR="00572E2D">
        <w:rPr>
          <w:sz w:val="24"/>
          <w:szCs w:val="24"/>
        </w:rPr>
        <w:t>n</w:t>
      </w:r>
    </w:p>
    <w:p w14:paraId="33624D07" w14:textId="6AC8DA9F" w:rsidR="006456FF" w:rsidRDefault="006456FF" w:rsidP="00503F8B">
      <w:pPr>
        <w:rPr>
          <w:sz w:val="24"/>
          <w:szCs w:val="24"/>
        </w:rPr>
      </w:pPr>
      <w:r>
        <w:rPr>
          <w:sz w:val="24"/>
          <w:szCs w:val="24"/>
        </w:rPr>
        <w:t>8 Blätter weiße Gelatine</w:t>
      </w:r>
    </w:p>
    <w:p w14:paraId="34E00E09" w14:textId="039C9476" w:rsidR="006456FF" w:rsidRDefault="006456FF" w:rsidP="00503F8B">
      <w:pPr>
        <w:rPr>
          <w:sz w:val="24"/>
          <w:szCs w:val="24"/>
        </w:rPr>
      </w:pPr>
      <w:r>
        <w:rPr>
          <w:sz w:val="24"/>
          <w:szCs w:val="24"/>
        </w:rPr>
        <w:t>¼ l Milch</w:t>
      </w:r>
    </w:p>
    <w:p w14:paraId="507F8B30" w14:textId="2CE6823A" w:rsidR="006456FF" w:rsidRDefault="006456FF" w:rsidP="00503F8B">
      <w:pPr>
        <w:rPr>
          <w:sz w:val="24"/>
          <w:szCs w:val="24"/>
        </w:rPr>
      </w:pPr>
      <w:r>
        <w:rPr>
          <w:sz w:val="24"/>
          <w:szCs w:val="24"/>
        </w:rPr>
        <w:t>200 g Zucker</w:t>
      </w:r>
    </w:p>
    <w:p w14:paraId="1160D13A" w14:textId="4DFCA143" w:rsidR="006456FF" w:rsidRDefault="006456FF" w:rsidP="00503F8B">
      <w:pPr>
        <w:rPr>
          <w:sz w:val="24"/>
          <w:szCs w:val="24"/>
        </w:rPr>
      </w:pPr>
      <w:r>
        <w:rPr>
          <w:sz w:val="24"/>
          <w:szCs w:val="24"/>
        </w:rPr>
        <w:t>1 Prise Salz</w:t>
      </w:r>
    </w:p>
    <w:p w14:paraId="21B321E6" w14:textId="2E79E121" w:rsidR="00572E2D" w:rsidRDefault="00572E2D" w:rsidP="00503F8B">
      <w:pPr>
        <w:rPr>
          <w:sz w:val="24"/>
          <w:szCs w:val="24"/>
        </w:rPr>
      </w:pPr>
      <w:r>
        <w:rPr>
          <w:sz w:val="24"/>
          <w:szCs w:val="24"/>
        </w:rPr>
        <w:t>½ l Sahne</w:t>
      </w:r>
    </w:p>
    <w:p w14:paraId="6B82EAF9" w14:textId="70D332AA" w:rsidR="00572E2D" w:rsidRDefault="00572E2D" w:rsidP="00503F8B">
      <w:pPr>
        <w:rPr>
          <w:sz w:val="24"/>
          <w:szCs w:val="24"/>
        </w:rPr>
      </w:pPr>
      <w:r>
        <w:rPr>
          <w:sz w:val="24"/>
          <w:szCs w:val="24"/>
        </w:rPr>
        <w:t>500 g Magerquark</w:t>
      </w:r>
    </w:p>
    <w:p w14:paraId="2C0AB825" w14:textId="3EEF8890" w:rsidR="00572E2D" w:rsidRDefault="00572E2D" w:rsidP="00503F8B">
      <w:pPr>
        <w:rPr>
          <w:sz w:val="24"/>
          <w:szCs w:val="24"/>
        </w:rPr>
      </w:pPr>
      <w:r>
        <w:rPr>
          <w:sz w:val="24"/>
          <w:szCs w:val="24"/>
        </w:rPr>
        <w:t>½ Tasse Puderzucker</w:t>
      </w:r>
    </w:p>
    <w:p w14:paraId="4AAA9BA0" w14:textId="77777777" w:rsidR="00572E2D" w:rsidRDefault="00572E2D" w:rsidP="00503F8B">
      <w:pPr>
        <w:rPr>
          <w:sz w:val="24"/>
          <w:szCs w:val="24"/>
        </w:rPr>
      </w:pPr>
    </w:p>
    <w:p w14:paraId="092C414E" w14:textId="7FBFA0E9" w:rsidR="005629B3" w:rsidRDefault="005629B3" w:rsidP="00503F8B">
      <w:pPr>
        <w:rPr>
          <w:sz w:val="24"/>
          <w:szCs w:val="24"/>
        </w:rPr>
      </w:pPr>
      <w:r>
        <w:rPr>
          <w:sz w:val="24"/>
          <w:szCs w:val="24"/>
        </w:rPr>
        <w:t>Zubereitung:</w:t>
      </w:r>
    </w:p>
    <w:p w14:paraId="7D5B2EB2" w14:textId="64DC4738" w:rsidR="00A431E9" w:rsidRPr="00065B9E" w:rsidRDefault="00111B6E" w:rsidP="00B40E8C">
      <w:pPr>
        <w:pStyle w:val="ListParagraph"/>
        <w:numPr>
          <w:ilvl w:val="0"/>
          <w:numId w:val="986"/>
        </w:numPr>
        <w:spacing w:after="120"/>
        <w:ind w:left="714" w:hanging="357"/>
        <w:contextualSpacing w:val="0"/>
        <w:jc w:val="both"/>
        <w:rPr>
          <w:sz w:val="24"/>
          <w:szCs w:val="24"/>
        </w:rPr>
      </w:pPr>
      <w:r w:rsidRPr="00065B9E">
        <w:rPr>
          <w:sz w:val="24"/>
          <w:szCs w:val="24"/>
        </w:rPr>
        <w:t xml:space="preserve">Das </w:t>
      </w:r>
      <w:r w:rsidR="00A431E9" w:rsidRPr="00065B9E">
        <w:rPr>
          <w:sz w:val="24"/>
          <w:szCs w:val="24"/>
        </w:rPr>
        <w:t xml:space="preserve">Mehl auf ein Backbrett sieben und die Butter in Flöckchen darüber verteilen. In die Mitte des Mehls eine Vertiefung drücken du den Zucker, das Eigelb, das Salz und die </w:t>
      </w:r>
      <w:r w:rsidR="00361D03" w:rsidRPr="00065B9E">
        <w:rPr>
          <w:sz w:val="24"/>
          <w:szCs w:val="24"/>
        </w:rPr>
        <w:t>abgeriebe</w:t>
      </w:r>
      <w:r w:rsidR="00ED0B52" w:rsidRPr="00065B9E">
        <w:rPr>
          <w:sz w:val="24"/>
          <w:szCs w:val="24"/>
        </w:rPr>
        <w:t>ne</w:t>
      </w:r>
      <w:r w:rsidR="00361D03" w:rsidRPr="00065B9E">
        <w:rPr>
          <w:sz w:val="24"/>
          <w:szCs w:val="24"/>
        </w:rPr>
        <w:t xml:space="preserve"> Schale ½ </w:t>
      </w:r>
      <w:r w:rsidR="00A431E9" w:rsidRPr="00065B9E">
        <w:rPr>
          <w:sz w:val="24"/>
          <w:szCs w:val="24"/>
        </w:rPr>
        <w:t>Zitron</w:t>
      </w:r>
      <w:r w:rsidR="00361D03" w:rsidRPr="00065B9E">
        <w:rPr>
          <w:sz w:val="24"/>
          <w:szCs w:val="24"/>
        </w:rPr>
        <w:t>e</w:t>
      </w:r>
      <w:r w:rsidR="00A431E9" w:rsidRPr="00065B9E">
        <w:rPr>
          <w:sz w:val="24"/>
          <w:szCs w:val="24"/>
        </w:rPr>
        <w:t xml:space="preserve"> hineingeben. </w:t>
      </w:r>
    </w:p>
    <w:p w14:paraId="2401B573" w14:textId="08E8E0A2" w:rsidR="00A431E9" w:rsidRPr="00065B9E" w:rsidRDefault="00A431E9" w:rsidP="00B40E8C">
      <w:pPr>
        <w:pStyle w:val="ListParagraph"/>
        <w:numPr>
          <w:ilvl w:val="0"/>
          <w:numId w:val="986"/>
        </w:numPr>
        <w:spacing w:after="120"/>
        <w:ind w:left="714" w:hanging="357"/>
        <w:contextualSpacing w:val="0"/>
        <w:jc w:val="both"/>
        <w:rPr>
          <w:sz w:val="24"/>
          <w:szCs w:val="24"/>
        </w:rPr>
      </w:pPr>
      <w:r w:rsidRPr="00065B9E">
        <w:rPr>
          <w:sz w:val="24"/>
          <w:szCs w:val="24"/>
        </w:rPr>
        <w:t>Von de</w:t>
      </w:r>
      <w:r w:rsidR="00361D03" w:rsidRPr="00065B9E">
        <w:rPr>
          <w:sz w:val="24"/>
          <w:szCs w:val="24"/>
        </w:rPr>
        <w:t xml:space="preserve">r </w:t>
      </w:r>
      <w:r w:rsidRPr="00065B9E">
        <w:rPr>
          <w:sz w:val="24"/>
          <w:szCs w:val="24"/>
        </w:rPr>
        <w:t>Mitte</w:t>
      </w:r>
      <w:r w:rsidR="00361D03" w:rsidRPr="00065B9E">
        <w:rPr>
          <w:sz w:val="24"/>
          <w:szCs w:val="24"/>
        </w:rPr>
        <w:t xml:space="preserve"> aus alle Zutaten rasch zu einem geschmeidigen Teig verkneten. Den Mürbeteig zu einer Kugel formen und in Folie gewickelt 2 Stunden im Kühlschrank ruhen lassen.</w:t>
      </w:r>
    </w:p>
    <w:p w14:paraId="6826AAA7" w14:textId="346F8C7C" w:rsidR="00ED0B52" w:rsidRPr="00065B9E" w:rsidRDefault="00ED0B52" w:rsidP="00B40E8C">
      <w:pPr>
        <w:pStyle w:val="ListParagraph"/>
        <w:numPr>
          <w:ilvl w:val="0"/>
          <w:numId w:val="986"/>
        </w:numPr>
        <w:spacing w:after="120"/>
        <w:ind w:left="714" w:hanging="357"/>
        <w:contextualSpacing w:val="0"/>
        <w:jc w:val="both"/>
        <w:rPr>
          <w:sz w:val="24"/>
          <w:szCs w:val="24"/>
        </w:rPr>
      </w:pPr>
      <w:r w:rsidRPr="00065B9E">
        <w:rPr>
          <w:sz w:val="24"/>
          <w:szCs w:val="24"/>
        </w:rPr>
        <w:t xml:space="preserve">Den Backofen auf 200 Grad (Umluft 180 Grad) vorheizen. Den Teig auf einer bemehlten </w:t>
      </w:r>
      <w:r w:rsidR="00FC3030" w:rsidRPr="00065B9E">
        <w:rPr>
          <w:sz w:val="24"/>
          <w:szCs w:val="24"/>
        </w:rPr>
        <w:t>Arbeitsfläche zu 2 Tortenböden von je 26 cm Durchmesser ausrollen und auf einem Backblech auf der mittleren Schiene in 8-10 Minuten hellbraun backen.</w:t>
      </w:r>
    </w:p>
    <w:p w14:paraId="17693476" w14:textId="73AF335B" w:rsidR="00FC3030" w:rsidRPr="00065B9E" w:rsidRDefault="00FC3030" w:rsidP="00B40E8C">
      <w:pPr>
        <w:pStyle w:val="ListParagraph"/>
        <w:numPr>
          <w:ilvl w:val="0"/>
          <w:numId w:val="986"/>
        </w:numPr>
        <w:spacing w:after="120"/>
        <w:ind w:left="714" w:hanging="357"/>
        <w:contextualSpacing w:val="0"/>
        <w:jc w:val="both"/>
        <w:rPr>
          <w:sz w:val="24"/>
          <w:szCs w:val="24"/>
        </w:rPr>
      </w:pPr>
      <w:r w:rsidRPr="00065B9E">
        <w:rPr>
          <w:sz w:val="24"/>
          <w:szCs w:val="24"/>
        </w:rPr>
        <w:t xml:space="preserve">Einen der Böden noch heiß in 12 </w:t>
      </w:r>
      <w:r w:rsidR="00065B9E" w:rsidRPr="00065B9E">
        <w:rPr>
          <w:sz w:val="24"/>
          <w:szCs w:val="24"/>
        </w:rPr>
        <w:t>gleich</w:t>
      </w:r>
      <w:r w:rsidRPr="00065B9E">
        <w:rPr>
          <w:sz w:val="24"/>
          <w:szCs w:val="24"/>
        </w:rPr>
        <w:t xml:space="preserve"> große Tortenstücke schneiden, zusammen mit dem ganzen Boden auf einem Kuchengitter abkühlen lassen.</w:t>
      </w:r>
    </w:p>
    <w:p w14:paraId="4CC81406" w14:textId="3E293C99" w:rsidR="00FC3030" w:rsidRPr="00065B9E" w:rsidRDefault="00FC3030" w:rsidP="00B40E8C">
      <w:pPr>
        <w:pStyle w:val="ListParagraph"/>
        <w:numPr>
          <w:ilvl w:val="0"/>
          <w:numId w:val="986"/>
        </w:numPr>
        <w:spacing w:after="120"/>
        <w:ind w:left="714" w:hanging="357"/>
        <w:contextualSpacing w:val="0"/>
        <w:jc w:val="both"/>
        <w:rPr>
          <w:sz w:val="24"/>
          <w:szCs w:val="24"/>
        </w:rPr>
      </w:pPr>
      <w:r w:rsidRPr="00065B9E">
        <w:rPr>
          <w:sz w:val="24"/>
          <w:szCs w:val="24"/>
        </w:rPr>
        <w:t xml:space="preserve">Für die Käsesahne die </w:t>
      </w:r>
      <w:r w:rsidR="00065B9E" w:rsidRPr="00065B9E">
        <w:rPr>
          <w:sz w:val="24"/>
          <w:szCs w:val="24"/>
        </w:rPr>
        <w:t>G</w:t>
      </w:r>
      <w:r w:rsidRPr="00065B9E">
        <w:rPr>
          <w:sz w:val="24"/>
          <w:szCs w:val="24"/>
        </w:rPr>
        <w:t xml:space="preserve">elatine in kaltem Wasser einweichen. Die Milch </w:t>
      </w:r>
      <w:r w:rsidR="00666914" w:rsidRPr="00065B9E">
        <w:rPr>
          <w:sz w:val="24"/>
          <w:szCs w:val="24"/>
        </w:rPr>
        <w:t>mit dem Zucker, dem Salz un</w:t>
      </w:r>
      <w:r w:rsidR="00065B9E" w:rsidRPr="00065B9E">
        <w:rPr>
          <w:sz w:val="24"/>
          <w:szCs w:val="24"/>
        </w:rPr>
        <w:t>d</w:t>
      </w:r>
      <w:r w:rsidR="00666914" w:rsidRPr="00065B9E">
        <w:rPr>
          <w:sz w:val="24"/>
          <w:szCs w:val="24"/>
        </w:rPr>
        <w:t xml:space="preserve"> der abgerieben Schale einer Zitrone und den 4 Eigelben unter ständigem Rühren aufkochen lassen,</w:t>
      </w:r>
      <w:r w:rsidR="00065B9E" w:rsidRPr="00065B9E">
        <w:rPr>
          <w:sz w:val="24"/>
          <w:szCs w:val="24"/>
        </w:rPr>
        <w:t xml:space="preserve"> d</w:t>
      </w:r>
      <w:r w:rsidR="00666914" w:rsidRPr="00065B9E">
        <w:rPr>
          <w:sz w:val="24"/>
          <w:szCs w:val="24"/>
        </w:rPr>
        <w:t>ann vom Herd nehmen. Die Gelatine gut ausdrücken du in die Milch rühren. Die Milch kühl stellen</w:t>
      </w:r>
      <w:r w:rsidR="00DA17BE" w:rsidRPr="00065B9E">
        <w:rPr>
          <w:sz w:val="24"/>
          <w:szCs w:val="24"/>
        </w:rPr>
        <w:t>.</w:t>
      </w:r>
    </w:p>
    <w:p w14:paraId="46880BBF" w14:textId="2E36DC83" w:rsidR="00DA17BE" w:rsidRPr="00065B9E" w:rsidRDefault="00DA17BE" w:rsidP="00B40E8C">
      <w:pPr>
        <w:pStyle w:val="ListParagraph"/>
        <w:numPr>
          <w:ilvl w:val="0"/>
          <w:numId w:val="986"/>
        </w:numPr>
        <w:spacing w:after="120"/>
        <w:ind w:left="714" w:hanging="357"/>
        <w:contextualSpacing w:val="0"/>
        <w:jc w:val="both"/>
        <w:rPr>
          <w:sz w:val="24"/>
          <w:szCs w:val="24"/>
        </w:rPr>
      </w:pPr>
      <w:r w:rsidRPr="00065B9E">
        <w:rPr>
          <w:sz w:val="24"/>
          <w:szCs w:val="24"/>
        </w:rPr>
        <w:lastRenderedPageBreak/>
        <w:t>Die Sahne steif schlagen. Wenn die Milch zu erstatten beginnt, den Quark und die Schlagsahne unterrühren. Den ungeteilten Tortenboden in eine Springform legen und den Rand der Form mit einem Streifen Pergamentpapier auslegen. Die Quarkcreme</w:t>
      </w:r>
      <w:r w:rsidR="008452A2" w:rsidRPr="00065B9E">
        <w:rPr>
          <w:sz w:val="24"/>
          <w:szCs w:val="24"/>
        </w:rPr>
        <w:t xml:space="preserve"> auf den Tortenboden füllen und die Oberfläche glattstreichen. </w:t>
      </w:r>
    </w:p>
    <w:p w14:paraId="36545101" w14:textId="4F0694D8" w:rsidR="008452A2" w:rsidRPr="00065B9E" w:rsidRDefault="008452A2" w:rsidP="00B40E8C">
      <w:pPr>
        <w:pStyle w:val="ListParagraph"/>
        <w:numPr>
          <w:ilvl w:val="0"/>
          <w:numId w:val="986"/>
        </w:numPr>
        <w:spacing w:after="120"/>
        <w:ind w:left="714" w:hanging="357"/>
        <w:contextualSpacing w:val="0"/>
        <w:jc w:val="both"/>
        <w:rPr>
          <w:sz w:val="24"/>
          <w:szCs w:val="24"/>
        </w:rPr>
      </w:pPr>
      <w:r w:rsidRPr="00065B9E">
        <w:rPr>
          <w:sz w:val="24"/>
          <w:szCs w:val="24"/>
        </w:rPr>
        <w:t>Die Cr</w:t>
      </w:r>
      <w:r w:rsidR="00065B9E" w:rsidRPr="00065B9E">
        <w:rPr>
          <w:sz w:val="24"/>
          <w:szCs w:val="24"/>
        </w:rPr>
        <w:t>e</w:t>
      </w:r>
      <w:r w:rsidRPr="00065B9E">
        <w:rPr>
          <w:sz w:val="24"/>
          <w:szCs w:val="24"/>
        </w:rPr>
        <w:t>me im Kühlschrank fest werden lassen. Die Torte aus der Form lösen, das Pergamentpapier vom Rand abziehen du den geteilten Tortenboden obenauf legen. Die Torte mit Puderzucker bestreuen.</w:t>
      </w:r>
    </w:p>
    <w:p w14:paraId="1F8E81BC" w14:textId="77777777" w:rsidR="008452A2" w:rsidRDefault="008452A2" w:rsidP="00503F8B">
      <w:pPr>
        <w:rPr>
          <w:sz w:val="24"/>
          <w:szCs w:val="24"/>
        </w:rPr>
      </w:pPr>
    </w:p>
    <w:p w14:paraId="484BA66D" w14:textId="2C1180CF" w:rsidR="008452A2" w:rsidRDefault="008452A2" w:rsidP="00065B9E">
      <w:pPr>
        <w:ind w:left="708" w:hanging="708"/>
        <w:jc w:val="both"/>
        <w:rPr>
          <w:sz w:val="24"/>
          <w:szCs w:val="24"/>
        </w:rPr>
      </w:pPr>
      <w:r>
        <w:rPr>
          <w:sz w:val="24"/>
          <w:szCs w:val="24"/>
        </w:rPr>
        <w:t>Tipp:</w:t>
      </w:r>
      <w:r w:rsidR="00065B9E">
        <w:rPr>
          <w:sz w:val="24"/>
          <w:szCs w:val="24"/>
        </w:rPr>
        <w:tab/>
      </w:r>
      <w:r>
        <w:rPr>
          <w:sz w:val="24"/>
          <w:szCs w:val="24"/>
        </w:rPr>
        <w:t xml:space="preserve">Man kann jederzeit unter die Quarkcreme auch </w:t>
      </w:r>
      <w:r w:rsidR="00065B9E">
        <w:rPr>
          <w:sz w:val="24"/>
          <w:szCs w:val="24"/>
        </w:rPr>
        <w:t>Himbeeren, Heidelbeeren, Aprikosen legen. TK-Beeren nur antauen lassen, frische Früchte waschen, trocken tupfen und einige Minuten mit Zucker bestreut stehen lassen, bevor man sie locker unter die Quarkcreme hebt.</w:t>
      </w:r>
    </w:p>
    <w:p w14:paraId="33A80813" w14:textId="5BB4F630" w:rsidR="006456FF" w:rsidRDefault="006456FF" w:rsidP="00503F8B">
      <w:pPr>
        <w:rPr>
          <w:sz w:val="24"/>
          <w:szCs w:val="24"/>
        </w:rPr>
      </w:pPr>
    </w:p>
    <w:p w14:paraId="58CA0C21" w14:textId="77777777" w:rsidR="006456FF" w:rsidRDefault="006456FF" w:rsidP="00503F8B">
      <w:pPr>
        <w:rPr>
          <w:sz w:val="24"/>
          <w:szCs w:val="24"/>
        </w:rPr>
      </w:pPr>
    </w:p>
    <w:p w14:paraId="649E4855" w14:textId="3AC20D0F" w:rsidR="00AC4E7A" w:rsidRPr="00503F8B" w:rsidRDefault="00AC4E7A" w:rsidP="00503F8B">
      <w:pPr>
        <w:jc w:val="both"/>
        <w:rPr>
          <w:sz w:val="24"/>
          <w:szCs w:val="24"/>
        </w:rPr>
      </w:pPr>
      <w:r w:rsidRPr="00503F8B">
        <w:rPr>
          <w:sz w:val="24"/>
          <w:szCs w:val="24"/>
        </w:rPr>
        <w:br w:type="page"/>
      </w:r>
    </w:p>
    <w:p w14:paraId="4BB860B2" w14:textId="082AF522" w:rsidR="00EE2C32" w:rsidRDefault="00344C8A" w:rsidP="005629B3">
      <w:pPr>
        <w:pStyle w:val="Heading2"/>
        <w:spacing w:after="240"/>
      </w:pPr>
      <w:r>
        <w:lastRenderedPageBreak/>
        <w:t>Heidelbeer-Joghurt-Muffins</w:t>
      </w:r>
      <w:r w:rsidR="00C84FA3">
        <w:rPr>
          <w:rStyle w:val="FootnoteReference"/>
        </w:rPr>
        <w:footnoteReference w:id="1703"/>
      </w:r>
      <w:r>
        <w:t xml:space="preserve"> </w:t>
      </w:r>
    </w:p>
    <w:p w14:paraId="7DEABD65" w14:textId="7E8CB5D4" w:rsidR="00B914E0" w:rsidRDefault="00B914E0">
      <w:pPr>
        <w:rPr>
          <w:sz w:val="24"/>
          <w:szCs w:val="24"/>
        </w:rPr>
      </w:pPr>
      <w:r w:rsidRPr="005629B3">
        <w:rPr>
          <w:sz w:val="24"/>
          <w:szCs w:val="24"/>
          <w:u w:val="single"/>
        </w:rPr>
        <w:t>Zutaten</w:t>
      </w:r>
      <w:r>
        <w:rPr>
          <w:sz w:val="24"/>
          <w:szCs w:val="24"/>
        </w:rPr>
        <w:t xml:space="preserve"> </w:t>
      </w:r>
      <w:r w:rsidR="005629B3">
        <w:rPr>
          <w:sz w:val="24"/>
          <w:szCs w:val="24"/>
        </w:rPr>
        <w:t>(</w:t>
      </w:r>
      <w:r>
        <w:rPr>
          <w:sz w:val="24"/>
          <w:szCs w:val="24"/>
        </w:rPr>
        <w:t>für 1 Muffinblech</w:t>
      </w:r>
      <w:r w:rsidR="005629B3">
        <w:rPr>
          <w:sz w:val="24"/>
          <w:szCs w:val="24"/>
        </w:rPr>
        <w:t>)</w:t>
      </w:r>
    </w:p>
    <w:p w14:paraId="12F1233C" w14:textId="77777777" w:rsidR="00C24CCD" w:rsidRDefault="00B914E0">
      <w:pPr>
        <w:rPr>
          <w:sz w:val="24"/>
          <w:szCs w:val="24"/>
        </w:rPr>
      </w:pPr>
      <w:r>
        <w:rPr>
          <w:sz w:val="24"/>
          <w:szCs w:val="24"/>
        </w:rPr>
        <w:t>180 g Heidelbeeren</w:t>
      </w:r>
    </w:p>
    <w:p w14:paraId="3E944AB7" w14:textId="77777777" w:rsidR="00C24CCD" w:rsidRDefault="00C24CCD">
      <w:pPr>
        <w:rPr>
          <w:sz w:val="24"/>
          <w:szCs w:val="24"/>
        </w:rPr>
      </w:pPr>
      <w:r>
        <w:rPr>
          <w:sz w:val="24"/>
          <w:szCs w:val="24"/>
        </w:rPr>
        <w:t>240 g Mehl</w:t>
      </w:r>
    </w:p>
    <w:p w14:paraId="0A5B50AD" w14:textId="77777777" w:rsidR="00C24CCD" w:rsidRPr="00AB1146" w:rsidRDefault="00C24CCD">
      <w:pPr>
        <w:rPr>
          <w:sz w:val="24"/>
          <w:szCs w:val="24"/>
        </w:rPr>
      </w:pPr>
      <w:r w:rsidRPr="00AB1146">
        <w:rPr>
          <w:sz w:val="24"/>
          <w:szCs w:val="24"/>
        </w:rPr>
        <w:t>½ TL Backpulver</w:t>
      </w:r>
    </w:p>
    <w:p w14:paraId="7B8C2A63" w14:textId="69BDA773" w:rsidR="00E55C97" w:rsidRPr="00AB1146" w:rsidRDefault="00E55C97">
      <w:pPr>
        <w:rPr>
          <w:sz w:val="24"/>
          <w:szCs w:val="24"/>
        </w:rPr>
      </w:pPr>
      <w:r w:rsidRPr="00AB1146">
        <w:rPr>
          <w:sz w:val="24"/>
          <w:szCs w:val="24"/>
        </w:rPr>
        <w:t>1 TL Natron</w:t>
      </w:r>
    </w:p>
    <w:p w14:paraId="693CC480" w14:textId="77777777" w:rsidR="00E55C97" w:rsidRDefault="00E55C97">
      <w:pPr>
        <w:rPr>
          <w:sz w:val="24"/>
          <w:szCs w:val="24"/>
        </w:rPr>
      </w:pPr>
      <w:r w:rsidRPr="00AB1146">
        <w:rPr>
          <w:sz w:val="24"/>
          <w:szCs w:val="24"/>
        </w:rPr>
        <w:t xml:space="preserve">1 Msp. </w:t>
      </w:r>
      <w:r>
        <w:rPr>
          <w:sz w:val="24"/>
          <w:szCs w:val="24"/>
        </w:rPr>
        <w:t>Zimt</w:t>
      </w:r>
    </w:p>
    <w:p w14:paraId="2C248FF9" w14:textId="77777777" w:rsidR="00E55C97" w:rsidRDefault="00E55C97">
      <w:pPr>
        <w:rPr>
          <w:sz w:val="24"/>
          <w:szCs w:val="24"/>
        </w:rPr>
      </w:pPr>
      <w:r>
        <w:rPr>
          <w:sz w:val="24"/>
          <w:szCs w:val="24"/>
        </w:rPr>
        <w:t>30 g gemahlene Haselnüsse</w:t>
      </w:r>
    </w:p>
    <w:p w14:paraId="6B48CB32" w14:textId="77777777" w:rsidR="00E55C97" w:rsidRDefault="00E55C97">
      <w:pPr>
        <w:rPr>
          <w:sz w:val="24"/>
          <w:szCs w:val="24"/>
        </w:rPr>
      </w:pPr>
      <w:r>
        <w:rPr>
          <w:sz w:val="24"/>
          <w:szCs w:val="24"/>
        </w:rPr>
        <w:t>1 Ei</w:t>
      </w:r>
    </w:p>
    <w:p w14:paraId="14700F40" w14:textId="77777777" w:rsidR="00DE12C7" w:rsidRDefault="00DE12C7">
      <w:pPr>
        <w:rPr>
          <w:sz w:val="24"/>
          <w:szCs w:val="24"/>
        </w:rPr>
      </w:pPr>
      <w:r>
        <w:rPr>
          <w:sz w:val="24"/>
          <w:szCs w:val="24"/>
        </w:rPr>
        <w:t>120 g Zucker</w:t>
      </w:r>
    </w:p>
    <w:p w14:paraId="7843DB11" w14:textId="77777777" w:rsidR="00DE12C7" w:rsidRDefault="00DE12C7">
      <w:pPr>
        <w:rPr>
          <w:sz w:val="24"/>
          <w:szCs w:val="24"/>
        </w:rPr>
      </w:pPr>
      <w:r>
        <w:rPr>
          <w:sz w:val="24"/>
          <w:szCs w:val="24"/>
        </w:rPr>
        <w:t>60 ml neutrales Pflanzenöl</w:t>
      </w:r>
    </w:p>
    <w:p w14:paraId="36225ABB" w14:textId="77777777" w:rsidR="00DE12C7" w:rsidRDefault="00DE12C7">
      <w:pPr>
        <w:rPr>
          <w:sz w:val="24"/>
          <w:szCs w:val="24"/>
        </w:rPr>
      </w:pPr>
      <w:r>
        <w:rPr>
          <w:sz w:val="24"/>
          <w:szCs w:val="24"/>
        </w:rPr>
        <w:t>200 g Naturjoghurt</w:t>
      </w:r>
    </w:p>
    <w:p w14:paraId="0B85A1C1" w14:textId="77777777" w:rsidR="00DE12C7" w:rsidRDefault="00DE12C7">
      <w:pPr>
        <w:rPr>
          <w:sz w:val="24"/>
          <w:szCs w:val="24"/>
        </w:rPr>
      </w:pPr>
    </w:p>
    <w:p w14:paraId="30B43512" w14:textId="666C50B8" w:rsidR="00DE12C7" w:rsidRDefault="00DE12C7">
      <w:pPr>
        <w:rPr>
          <w:sz w:val="24"/>
          <w:szCs w:val="24"/>
        </w:rPr>
      </w:pPr>
      <w:r>
        <w:rPr>
          <w:sz w:val="24"/>
          <w:szCs w:val="24"/>
        </w:rPr>
        <w:t>Zubereitungszeit: 15 Minuten plus 25 Minuten Backzeit</w:t>
      </w:r>
    </w:p>
    <w:p w14:paraId="546E9486" w14:textId="77777777" w:rsidR="00DE12C7" w:rsidRPr="00AB7A58" w:rsidRDefault="00DE12C7" w:rsidP="00B40E8C">
      <w:pPr>
        <w:pStyle w:val="ListParagraph"/>
        <w:numPr>
          <w:ilvl w:val="0"/>
          <w:numId w:val="970"/>
        </w:numPr>
        <w:spacing w:after="120"/>
        <w:ind w:left="714" w:hanging="357"/>
        <w:contextualSpacing w:val="0"/>
        <w:jc w:val="both"/>
        <w:rPr>
          <w:sz w:val="24"/>
          <w:szCs w:val="24"/>
        </w:rPr>
      </w:pPr>
      <w:r w:rsidRPr="00AB7A58">
        <w:rPr>
          <w:sz w:val="24"/>
          <w:szCs w:val="24"/>
        </w:rPr>
        <w:t>Den Backofen auf 200 Grad (Umluft 180 Grad) vorheizen.</w:t>
      </w:r>
    </w:p>
    <w:p w14:paraId="1C903543" w14:textId="774CD8D2" w:rsidR="007B2EDE" w:rsidRPr="00AB7A58" w:rsidRDefault="00DE12C7" w:rsidP="00B40E8C">
      <w:pPr>
        <w:pStyle w:val="ListParagraph"/>
        <w:numPr>
          <w:ilvl w:val="0"/>
          <w:numId w:val="970"/>
        </w:numPr>
        <w:spacing w:after="120"/>
        <w:ind w:left="714" w:hanging="357"/>
        <w:contextualSpacing w:val="0"/>
        <w:jc w:val="both"/>
        <w:rPr>
          <w:sz w:val="24"/>
          <w:szCs w:val="24"/>
        </w:rPr>
      </w:pPr>
      <w:r w:rsidRPr="00AB7A58">
        <w:rPr>
          <w:sz w:val="24"/>
          <w:szCs w:val="24"/>
        </w:rPr>
        <w:t xml:space="preserve">Heidelbeeren waschen und verlesen. TK-Heidelbeeren </w:t>
      </w:r>
      <w:r w:rsidR="007B2EDE" w:rsidRPr="00AB7A58">
        <w:rPr>
          <w:sz w:val="24"/>
          <w:szCs w:val="24"/>
        </w:rPr>
        <w:t>kurz antauen lassen. Mehl, Backpulver und Natron sieben. Mit Zimt und Nüssen mischen.</w:t>
      </w:r>
    </w:p>
    <w:p w14:paraId="2A062F99" w14:textId="3D85C8CD" w:rsidR="00322D8A" w:rsidRPr="00AB7A58" w:rsidRDefault="007B2EDE" w:rsidP="00B40E8C">
      <w:pPr>
        <w:pStyle w:val="ListParagraph"/>
        <w:numPr>
          <w:ilvl w:val="0"/>
          <w:numId w:val="970"/>
        </w:numPr>
        <w:spacing w:after="120"/>
        <w:ind w:left="714" w:hanging="357"/>
        <w:contextualSpacing w:val="0"/>
        <w:jc w:val="both"/>
        <w:rPr>
          <w:sz w:val="24"/>
          <w:szCs w:val="24"/>
        </w:rPr>
      </w:pPr>
      <w:r w:rsidRPr="00AB7A58">
        <w:rPr>
          <w:sz w:val="24"/>
          <w:szCs w:val="24"/>
        </w:rPr>
        <w:t>Ei schaumig schlagen. Mit Zucker, Öl und Joghurt</w:t>
      </w:r>
      <w:r w:rsidR="00322D8A" w:rsidRPr="00AB7A58">
        <w:rPr>
          <w:sz w:val="24"/>
          <w:szCs w:val="24"/>
        </w:rPr>
        <w:t xml:space="preserve"> </w:t>
      </w:r>
      <w:r w:rsidR="00F9634D" w:rsidRPr="00AB7A58">
        <w:rPr>
          <w:sz w:val="24"/>
          <w:szCs w:val="24"/>
        </w:rPr>
        <w:t>glattrühren</w:t>
      </w:r>
      <w:r w:rsidR="00322D8A" w:rsidRPr="00AB7A58">
        <w:rPr>
          <w:sz w:val="24"/>
          <w:szCs w:val="24"/>
        </w:rPr>
        <w:t>. Mehlmischung so unterheben, dass der Teig feucht ist und Klumpen hat. Die Heidelbeeren unterziehen.</w:t>
      </w:r>
    </w:p>
    <w:p w14:paraId="4F43CE44" w14:textId="77777777" w:rsidR="00AB7A58" w:rsidRDefault="00322D8A" w:rsidP="00B40E8C">
      <w:pPr>
        <w:pStyle w:val="ListParagraph"/>
        <w:numPr>
          <w:ilvl w:val="0"/>
          <w:numId w:val="970"/>
        </w:numPr>
        <w:spacing w:after="120"/>
        <w:ind w:left="714" w:hanging="357"/>
        <w:contextualSpacing w:val="0"/>
        <w:jc w:val="both"/>
        <w:rPr>
          <w:sz w:val="24"/>
          <w:szCs w:val="24"/>
        </w:rPr>
      </w:pPr>
      <w:r w:rsidRPr="00AB7A58">
        <w:rPr>
          <w:sz w:val="24"/>
          <w:szCs w:val="24"/>
        </w:rPr>
        <w:t xml:space="preserve">Die Vertiefungen der Form zu 2/3 </w:t>
      </w:r>
      <w:r w:rsidR="00AB7A58" w:rsidRPr="00AB7A58">
        <w:rPr>
          <w:sz w:val="24"/>
          <w:szCs w:val="24"/>
        </w:rPr>
        <w:t>ihrer Höhe füllen. Die Muffins 20 bis 25 Minuten backen.</w:t>
      </w:r>
    </w:p>
    <w:p w14:paraId="77F45263" w14:textId="0A9724B0" w:rsidR="00AB7A58" w:rsidRDefault="00AB7A58">
      <w:pPr>
        <w:rPr>
          <w:sz w:val="24"/>
          <w:szCs w:val="24"/>
        </w:rPr>
      </w:pPr>
      <w:r>
        <w:rPr>
          <w:sz w:val="24"/>
          <w:szCs w:val="24"/>
        </w:rPr>
        <w:br w:type="page"/>
      </w:r>
    </w:p>
    <w:p w14:paraId="636718BA" w14:textId="6379856C" w:rsidR="00AB7A58" w:rsidRDefault="00B67196" w:rsidP="005629B3">
      <w:pPr>
        <w:pStyle w:val="Heading2"/>
        <w:spacing w:after="240"/>
      </w:pPr>
      <w:r>
        <w:lastRenderedPageBreak/>
        <w:t>Apfel</w:t>
      </w:r>
      <w:r w:rsidR="005D4A4A">
        <w:t>-Haselnuss-Muffins</w:t>
      </w:r>
      <w:r w:rsidR="00FE39A7">
        <w:rPr>
          <w:rStyle w:val="FootnoteReference"/>
        </w:rPr>
        <w:footnoteReference w:id="1704"/>
      </w:r>
      <w:r w:rsidR="005D4A4A">
        <w:t xml:space="preserve"> </w:t>
      </w:r>
    </w:p>
    <w:p w14:paraId="41CC82FF" w14:textId="56C4DBC8" w:rsidR="005D4A4A" w:rsidRDefault="005D4A4A" w:rsidP="005629B3">
      <w:pPr>
        <w:jc w:val="both"/>
        <w:rPr>
          <w:sz w:val="24"/>
          <w:szCs w:val="24"/>
        </w:rPr>
      </w:pPr>
      <w:r w:rsidRPr="005629B3">
        <w:rPr>
          <w:sz w:val="24"/>
          <w:szCs w:val="24"/>
          <w:u w:val="single"/>
        </w:rPr>
        <w:t>Zutaten</w:t>
      </w:r>
      <w:r>
        <w:rPr>
          <w:sz w:val="24"/>
          <w:szCs w:val="24"/>
        </w:rPr>
        <w:t xml:space="preserve"> </w:t>
      </w:r>
      <w:r w:rsidR="005629B3">
        <w:rPr>
          <w:sz w:val="24"/>
          <w:szCs w:val="24"/>
        </w:rPr>
        <w:t>(</w:t>
      </w:r>
      <w:r>
        <w:rPr>
          <w:sz w:val="24"/>
          <w:szCs w:val="24"/>
        </w:rPr>
        <w:t>für 1 Muffinblech</w:t>
      </w:r>
      <w:r w:rsidR="005629B3">
        <w:rPr>
          <w:sz w:val="24"/>
          <w:szCs w:val="24"/>
        </w:rPr>
        <w:t>)</w:t>
      </w:r>
    </w:p>
    <w:p w14:paraId="71E37502" w14:textId="3F2DFE3C" w:rsidR="005D4A4A" w:rsidRDefault="005D4A4A" w:rsidP="005629B3">
      <w:pPr>
        <w:jc w:val="both"/>
        <w:rPr>
          <w:sz w:val="24"/>
          <w:szCs w:val="24"/>
        </w:rPr>
      </w:pPr>
      <w:r>
        <w:rPr>
          <w:sz w:val="24"/>
          <w:szCs w:val="24"/>
        </w:rPr>
        <w:t>1 großer Apfel</w:t>
      </w:r>
    </w:p>
    <w:p w14:paraId="4358941A" w14:textId="2185A3BD" w:rsidR="005D4A4A" w:rsidRDefault="005D4A4A" w:rsidP="005629B3">
      <w:pPr>
        <w:jc w:val="both"/>
        <w:rPr>
          <w:sz w:val="24"/>
          <w:szCs w:val="24"/>
        </w:rPr>
      </w:pPr>
      <w:r>
        <w:rPr>
          <w:sz w:val="24"/>
          <w:szCs w:val="24"/>
        </w:rPr>
        <w:t>240 g Mehl</w:t>
      </w:r>
    </w:p>
    <w:p w14:paraId="2BF84D29" w14:textId="7B7D5916" w:rsidR="005D4A4A" w:rsidRDefault="005D4A4A" w:rsidP="005629B3">
      <w:pPr>
        <w:jc w:val="both"/>
        <w:rPr>
          <w:sz w:val="24"/>
          <w:szCs w:val="24"/>
        </w:rPr>
      </w:pPr>
      <w:r>
        <w:rPr>
          <w:sz w:val="24"/>
          <w:szCs w:val="24"/>
        </w:rPr>
        <w:t>2 TL Backpulver</w:t>
      </w:r>
    </w:p>
    <w:p w14:paraId="3FEF695D" w14:textId="17311C26" w:rsidR="005D4A4A" w:rsidRDefault="005D4A4A" w:rsidP="005629B3">
      <w:pPr>
        <w:jc w:val="both"/>
        <w:rPr>
          <w:sz w:val="24"/>
          <w:szCs w:val="24"/>
        </w:rPr>
      </w:pPr>
      <w:r>
        <w:rPr>
          <w:sz w:val="24"/>
          <w:szCs w:val="24"/>
        </w:rPr>
        <w:t>½ TL Natron</w:t>
      </w:r>
    </w:p>
    <w:p w14:paraId="22A98BD0" w14:textId="36175C4A" w:rsidR="005D4A4A" w:rsidRDefault="005D4A4A" w:rsidP="005629B3">
      <w:pPr>
        <w:jc w:val="both"/>
        <w:rPr>
          <w:sz w:val="24"/>
          <w:szCs w:val="24"/>
        </w:rPr>
      </w:pPr>
      <w:r>
        <w:rPr>
          <w:sz w:val="24"/>
          <w:szCs w:val="24"/>
        </w:rPr>
        <w:t>2 TL gemahlener Zimt</w:t>
      </w:r>
    </w:p>
    <w:p w14:paraId="5B8D1913" w14:textId="3ADE265D" w:rsidR="005D4A4A" w:rsidRDefault="00CF07C4" w:rsidP="005629B3">
      <w:pPr>
        <w:jc w:val="both"/>
        <w:rPr>
          <w:sz w:val="24"/>
          <w:szCs w:val="24"/>
        </w:rPr>
      </w:pPr>
      <w:r>
        <w:rPr>
          <w:sz w:val="24"/>
          <w:szCs w:val="24"/>
        </w:rPr>
        <w:t>80 g Haselnüsse</w:t>
      </w:r>
    </w:p>
    <w:p w14:paraId="03017D5C" w14:textId="2FA33C1D" w:rsidR="00CF07C4" w:rsidRDefault="00CF07C4" w:rsidP="005629B3">
      <w:pPr>
        <w:jc w:val="both"/>
        <w:rPr>
          <w:sz w:val="24"/>
          <w:szCs w:val="24"/>
        </w:rPr>
      </w:pPr>
      <w:r>
        <w:rPr>
          <w:sz w:val="24"/>
          <w:szCs w:val="24"/>
        </w:rPr>
        <w:t>1 E</w:t>
      </w:r>
      <w:r w:rsidR="005629B3">
        <w:rPr>
          <w:sz w:val="24"/>
          <w:szCs w:val="24"/>
        </w:rPr>
        <w:t>i</w:t>
      </w:r>
    </w:p>
    <w:p w14:paraId="1AD00E5A" w14:textId="31D9A8FB" w:rsidR="00CF07C4" w:rsidRDefault="00CF07C4" w:rsidP="005629B3">
      <w:pPr>
        <w:jc w:val="both"/>
        <w:rPr>
          <w:sz w:val="24"/>
          <w:szCs w:val="24"/>
        </w:rPr>
      </w:pPr>
      <w:r>
        <w:rPr>
          <w:sz w:val="24"/>
          <w:szCs w:val="24"/>
        </w:rPr>
        <w:t>120 g Zucker</w:t>
      </w:r>
    </w:p>
    <w:p w14:paraId="2362043D" w14:textId="15D6255A" w:rsidR="00CF07C4" w:rsidRDefault="00CF07C4" w:rsidP="005629B3">
      <w:pPr>
        <w:jc w:val="both"/>
        <w:rPr>
          <w:sz w:val="24"/>
          <w:szCs w:val="24"/>
        </w:rPr>
      </w:pPr>
      <w:r>
        <w:rPr>
          <w:sz w:val="24"/>
          <w:szCs w:val="24"/>
        </w:rPr>
        <w:t>1 Päckchen Vanillezucker</w:t>
      </w:r>
    </w:p>
    <w:p w14:paraId="31C3144B" w14:textId="23032564" w:rsidR="00CF07C4" w:rsidRDefault="00CF07C4" w:rsidP="005629B3">
      <w:pPr>
        <w:jc w:val="both"/>
        <w:rPr>
          <w:sz w:val="24"/>
          <w:szCs w:val="24"/>
        </w:rPr>
      </w:pPr>
      <w:r>
        <w:rPr>
          <w:sz w:val="24"/>
          <w:szCs w:val="24"/>
        </w:rPr>
        <w:t>80 ml neutrales Pflanzenöl</w:t>
      </w:r>
    </w:p>
    <w:p w14:paraId="7C8CDE87" w14:textId="6DFBF6A1" w:rsidR="00CF07C4" w:rsidRDefault="00CF07C4" w:rsidP="005629B3">
      <w:pPr>
        <w:jc w:val="both"/>
        <w:rPr>
          <w:sz w:val="24"/>
          <w:szCs w:val="24"/>
        </w:rPr>
      </w:pPr>
      <w:r>
        <w:rPr>
          <w:sz w:val="24"/>
          <w:szCs w:val="24"/>
        </w:rPr>
        <w:t>280 g Butter</w:t>
      </w:r>
      <w:r w:rsidR="00DA3F01">
        <w:rPr>
          <w:sz w:val="24"/>
          <w:szCs w:val="24"/>
        </w:rPr>
        <w:t>milch</w:t>
      </w:r>
    </w:p>
    <w:p w14:paraId="61C535D7" w14:textId="77777777" w:rsidR="00DA3F01" w:rsidRDefault="00DA3F01" w:rsidP="00AB7A58">
      <w:pPr>
        <w:ind w:left="360"/>
        <w:jc w:val="both"/>
        <w:rPr>
          <w:sz w:val="24"/>
          <w:szCs w:val="24"/>
        </w:rPr>
      </w:pPr>
    </w:p>
    <w:p w14:paraId="1771A183" w14:textId="5A78CB41" w:rsidR="00DA3F01" w:rsidRDefault="00DA3F01" w:rsidP="005629B3">
      <w:pPr>
        <w:jc w:val="both"/>
        <w:rPr>
          <w:sz w:val="24"/>
          <w:szCs w:val="24"/>
        </w:rPr>
      </w:pPr>
      <w:r>
        <w:rPr>
          <w:sz w:val="24"/>
          <w:szCs w:val="24"/>
        </w:rPr>
        <w:t>Zubereitungszeit: 15 Minuten plus 25 Minuten Backzeit</w:t>
      </w:r>
    </w:p>
    <w:p w14:paraId="7948283D" w14:textId="6FA12B57" w:rsidR="00DA3F01" w:rsidRPr="005629B3" w:rsidRDefault="00DA3F01" w:rsidP="00B40E8C">
      <w:pPr>
        <w:pStyle w:val="ListParagraph"/>
        <w:numPr>
          <w:ilvl w:val="0"/>
          <w:numId w:val="1656"/>
        </w:numPr>
        <w:spacing w:after="120"/>
        <w:ind w:left="714" w:hanging="357"/>
        <w:contextualSpacing w:val="0"/>
        <w:jc w:val="both"/>
        <w:rPr>
          <w:sz w:val="24"/>
          <w:szCs w:val="24"/>
        </w:rPr>
      </w:pPr>
      <w:r w:rsidRPr="005629B3">
        <w:rPr>
          <w:sz w:val="24"/>
          <w:szCs w:val="24"/>
        </w:rPr>
        <w:t>Den Backofen auf 200 Grad (Umluft 180 Grad) vorheizen.</w:t>
      </w:r>
    </w:p>
    <w:p w14:paraId="08EA7765" w14:textId="2885B127" w:rsidR="00DA3F01" w:rsidRPr="005629B3" w:rsidRDefault="00DA3F01" w:rsidP="00B40E8C">
      <w:pPr>
        <w:pStyle w:val="ListParagraph"/>
        <w:numPr>
          <w:ilvl w:val="0"/>
          <w:numId w:val="1656"/>
        </w:numPr>
        <w:spacing w:after="120"/>
        <w:ind w:left="714" w:hanging="357"/>
        <w:contextualSpacing w:val="0"/>
        <w:jc w:val="both"/>
        <w:rPr>
          <w:sz w:val="24"/>
          <w:szCs w:val="24"/>
        </w:rPr>
      </w:pPr>
      <w:r w:rsidRPr="005629B3">
        <w:rPr>
          <w:sz w:val="24"/>
          <w:szCs w:val="24"/>
        </w:rPr>
        <w:t>Apfel waschen, Kerngehäuse entfernen und das Fruchtfleisch mit der Schale klein schneiden.</w:t>
      </w:r>
    </w:p>
    <w:p w14:paraId="47BE25DE" w14:textId="266964AD" w:rsidR="00DA3F01" w:rsidRPr="005629B3" w:rsidRDefault="00DA3F01" w:rsidP="00B40E8C">
      <w:pPr>
        <w:pStyle w:val="ListParagraph"/>
        <w:numPr>
          <w:ilvl w:val="0"/>
          <w:numId w:val="1656"/>
        </w:numPr>
        <w:spacing w:after="120"/>
        <w:ind w:left="714" w:hanging="357"/>
        <w:contextualSpacing w:val="0"/>
        <w:jc w:val="both"/>
        <w:rPr>
          <w:sz w:val="24"/>
          <w:szCs w:val="24"/>
        </w:rPr>
      </w:pPr>
      <w:r w:rsidRPr="005629B3">
        <w:rPr>
          <w:sz w:val="24"/>
          <w:szCs w:val="24"/>
        </w:rPr>
        <w:t>Mehl, Backpulver und Natron sieben. Mit Zimt, Haselnüssen und Apfelstücken vermischen.</w:t>
      </w:r>
    </w:p>
    <w:p w14:paraId="480A5F19" w14:textId="3D125006" w:rsidR="00DA3F01" w:rsidRPr="005629B3" w:rsidRDefault="00DA3F01" w:rsidP="00B40E8C">
      <w:pPr>
        <w:pStyle w:val="ListParagraph"/>
        <w:numPr>
          <w:ilvl w:val="0"/>
          <w:numId w:val="1656"/>
        </w:numPr>
        <w:spacing w:after="120"/>
        <w:ind w:left="714" w:hanging="357"/>
        <w:contextualSpacing w:val="0"/>
        <w:jc w:val="both"/>
        <w:rPr>
          <w:sz w:val="24"/>
          <w:szCs w:val="24"/>
        </w:rPr>
      </w:pPr>
      <w:r w:rsidRPr="005629B3">
        <w:rPr>
          <w:sz w:val="24"/>
          <w:szCs w:val="24"/>
        </w:rPr>
        <w:t>Ei schaumig schlagen. Zucker, Vanille</w:t>
      </w:r>
      <w:r w:rsidR="00B93443" w:rsidRPr="005629B3">
        <w:rPr>
          <w:sz w:val="24"/>
          <w:szCs w:val="24"/>
        </w:rPr>
        <w:t>zucker, Öl und Buttermilch einrühren. Die Mehlmischung so unter die Eimasse heben, dass der Teig feucht ist und Klumpen hat.</w:t>
      </w:r>
    </w:p>
    <w:p w14:paraId="1FD25A73" w14:textId="51FEFB81" w:rsidR="00B93443" w:rsidRPr="005629B3" w:rsidRDefault="00B93443" w:rsidP="00B40E8C">
      <w:pPr>
        <w:pStyle w:val="ListParagraph"/>
        <w:numPr>
          <w:ilvl w:val="0"/>
          <w:numId w:val="1656"/>
        </w:numPr>
        <w:spacing w:after="120"/>
        <w:ind w:left="714" w:hanging="357"/>
        <w:contextualSpacing w:val="0"/>
        <w:jc w:val="both"/>
        <w:rPr>
          <w:sz w:val="24"/>
          <w:szCs w:val="24"/>
        </w:rPr>
      </w:pPr>
      <w:r w:rsidRPr="005629B3">
        <w:rPr>
          <w:sz w:val="24"/>
          <w:szCs w:val="24"/>
        </w:rPr>
        <w:t xml:space="preserve">Die Vertiefungen der Form zu 2/3 ihrer Höhe mit </w:t>
      </w:r>
      <w:r w:rsidR="00B441D7" w:rsidRPr="005629B3">
        <w:rPr>
          <w:sz w:val="24"/>
          <w:szCs w:val="24"/>
        </w:rPr>
        <w:t>T</w:t>
      </w:r>
      <w:r w:rsidRPr="005629B3">
        <w:rPr>
          <w:sz w:val="24"/>
          <w:szCs w:val="24"/>
        </w:rPr>
        <w:t>eig füllen</w:t>
      </w:r>
      <w:r w:rsidR="00B441D7" w:rsidRPr="005629B3">
        <w:rPr>
          <w:sz w:val="24"/>
          <w:szCs w:val="24"/>
        </w:rPr>
        <w:t>. Die Muffins 20 bis 25 Minuten backen. Die Form 10 Minuten abkühlen lassen. Muffins herausheben.</w:t>
      </w:r>
    </w:p>
    <w:p w14:paraId="7D9EFE06" w14:textId="3E0356E2" w:rsidR="00474A26" w:rsidRDefault="00474A26">
      <w:pPr>
        <w:rPr>
          <w:sz w:val="24"/>
          <w:szCs w:val="24"/>
        </w:rPr>
      </w:pPr>
      <w:r>
        <w:rPr>
          <w:sz w:val="24"/>
          <w:szCs w:val="24"/>
        </w:rPr>
        <w:br w:type="page"/>
      </w:r>
    </w:p>
    <w:p w14:paraId="2128FFD5" w14:textId="59E85607" w:rsidR="00B441D7" w:rsidRDefault="00474A26" w:rsidP="004464A3">
      <w:pPr>
        <w:pStyle w:val="Heading2"/>
        <w:spacing w:after="240"/>
      </w:pPr>
      <w:r>
        <w:lastRenderedPageBreak/>
        <w:t>Johannisbeerenmuffins</w:t>
      </w:r>
      <w:r w:rsidR="00B31D26">
        <w:rPr>
          <w:rStyle w:val="FootnoteReference"/>
        </w:rPr>
        <w:footnoteReference w:id="1705"/>
      </w:r>
      <w:r>
        <w:t xml:space="preserve"> </w:t>
      </w:r>
    </w:p>
    <w:p w14:paraId="34688C59" w14:textId="0E95D650" w:rsidR="00474A26" w:rsidRDefault="00170DF7" w:rsidP="004464A3">
      <w:pPr>
        <w:jc w:val="both"/>
        <w:rPr>
          <w:sz w:val="24"/>
          <w:szCs w:val="24"/>
        </w:rPr>
      </w:pPr>
      <w:r w:rsidRPr="004464A3">
        <w:rPr>
          <w:sz w:val="24"/>
          <w:szCs w:val="24"/>
          <w:u w:val="single"/>
        </w:rPr>
        <w:t>Zutaten</w:t>
      </w:r>
      <w:r>
        <w:rPr>
          <w:sz w:val="24"/>
          <w:szCs w:val="24"/>
        </w:rPr>
        <w:t xml:space="preserve"> </w:t>
      </w:r>
      <w:r w:rsidR="004464A3">
        <w:rPr>
          <w:sz w:val="24"/>
          <w:szCs w:val="24"/>
        </w:rPr>
        <w:t>(</w:t>
      </w:r>
      <w:r>
        <w:rPr>
          <w:sz w:val="24"/>
          <w:szCs w:val="24"/>
        </w:rPr>
        <w:t>für 1 Muffinblech</w:t>
      </w:r>
      <w:r w:rsidR="004464A3">
        <w:rPr>
          <w:sz w:val="24"/>
          <w:szCs w:val="24"/>
        </w:rPr>
        <w:t>)</w:t>
      </w:r>
    </w:p>
    <w:p w14:paraId="49B6C69A" w14:textId="4ADED69F" w:rsidR="00170DF7" w:rsidRDefault="00170DF7" w:rsidP="004464A3">
      <w:pPr>
        <w:jc w:val="both"/>
        <w:rPr>
          <w:sz w:val="24"/>
          <w:szCs w:val="24"/>
        </w:rPr>
      </w:pPr>
      <w:r>
        <w:rPr>
          <w:sz w:val="24"/>
          <w:szCs w:val="24"/>
        </w:rPr>
        <w:t>200 g rote oder schwarze Johann</w:t>
      </w:r>
      <w:r w:rsidR="007F02CD">
        <w:rPr>
          <w:sz w:val="24"/>
          <w:szCs w:val="24"/>
        </w:rPr>
        <w:t>i</w:t>
      </w:r>
      <w:r>
        <w:rPr>
          <w:sz w:val="24"/>
          <w:szCs w:val="24"/>
        </w:rPr>
        <w:t>s</w:t>
      </w:r>
      <w:r w:rsidR="00AC0594">
        <w:rPr>
          <w:sz w:val="24"/>
          <w:szCs w:val="24"/>
        </w:rPr>
        <w:t>beeren</w:t>
      </w:r>
    </w:p>
    <w:p w14:paraId="7A1E5B90" w14:textId="0EDFD549" w:rsidR="00BD3A20" w:rsidRDefault="00BD3A20" w:rsidP="004464A3">
      <w:pPr>
        <w:jc w:val="both"/>
        <w:rPr>
          <w:sz w:val="24"/>
          <w:szCs w:val="24"/>
        </w:rPr>
      </w:pPr>
      <w:r>
        <w:rPr>
          <w:sz w:val="24"/>
          <w:szCs w:val="24"/>
        </w:rPr>
        <w:t>1 Ei</w:t>
      </w:r>
    </w:p>
    <w:p w14:paraId="4CAD0B4F" w14:textId="135C3BE4" w:rsidR="00BD3A20" w:rsidRDefault="00BD3A20" w:rsidP="004464A3">
      <w:pPr>
        <w:jc w:val="both"/>
        <w:rPr>
          <w:sz w:val="24"/>
          <w:szCs w:val="24"/>
        </w:rPr>
      </w:pPr>
      <w:r>
        <w:rPr>
          <w:sz w:val="24"/>
          <w:szCs w:val="24"/>
        </w:rPr>
        <w:t>125 g Zucker</w:t>
      </w:r>
    </w:p>
    <w:p w14:paraId="409C348B" w14:textId="684D4A22" w:rsidR="00BD3A20" w:rsidRDefault="00BD3A20" w:rsidP="004464A3">
      <w:pPr>
        <w:jc w:val="both"/>
        <w:rPr>
          <w:sz w:val="24"/>
          <w:szCs w:val="24"/>
        </w:rPr>
      </w:pPr>
      <w:r>
        <w:rPr>
          <w:sz w:val="24"/>
          <w:szCs w:val="24"/>
        </w:rPr>
        <w:t>½ Päckchen Vanillezucker</w:t>
      </w:r>
    </w:p>
    <w:p w14:paraId="49AA35DD" w14:textId="46F06BFB" w:rsidR="00BD3A20" w:rsidRDefault="00BD3A20" w:rsidP="004464A3">
      <w:pPr>
        <w:jc w:val="both"/>
        <w:rPr>
          <w:sz w:val="24"/>
          <w:szCs w:val="24"/>
        </w:rPr>
      </w:pPr>
      <w:r>
        <w:rPr>
          <w:sz w:val="24"/>
          <w:szCs w:val="24"/>
        </w:rPr>
        <w:t>1 Prise Salz</w:t>
      </w:r>
    </w:p>
    <w:p w14:paraId="7FC781BF" w14:textId="3DED6D04" w:rsidR="00BD3A20" w:rsidRDefault="00BD3A20" w:rsidP="004464A3">
      <w:pPr>
        <w:jc w:val="both"/>
        <w:rPr>
          <w:sz w:val="24"/>
          <w:szCs w:val="24"/>
        </w:rPr>
      </w:pPr>
      <w:r>
        <w:rPr>
          <w:sz w:val="24"/>
          <w:szCs w:val="24"/>
        </w:rPr>
        <w:t>125 g Buttermilch</w:t>
      </w:r>
    </w:p>
    <w:p w14:paraId="29F34ACA" w14:textId="3299C366" w:rsidR="00BD3A20" w:rsidRDefault="00BD3A20" w:rsidP="004464A3">
      <w:pPr>
        <w:jc w:val="both"/>
        <w:rPr>
          <w:sz w:val="24"/>
          <w:szCs w:val="24"/>
        </w:rPr>
      </w:pPr>
      <w:r>
        <w:rPr>
          <w:sz w:val="24"/>
          <w:szCs w:val="24"/>
        </w:rPr>
        <w:t xml:space="preserve">6 </w:t>
      </w:r>
      <w:r w:rsidR="004A138C">
        <w:rPr>
          <w:sz w:val="24"/>
          <w:szCs w:val="24"/>
        </w:rPr>
        <w:t>EL neutrales Pflanzenöl</w:t>
      </w:r>
    </w:p>
    <w:p w14:paraId="0690F21E" w14:textId="4B25E4D9" w:rsidR="00A76358" w:rsidRDefault="000E7D1C" w:rsidP="004464A3">
      <w:pPr>
        <w:jc w:val="both"/>
        <w:rPr>
          <w:sz w:val="24"/>
          <w:szCs w:val="24"/>
        </w:rPr>
      </w:pPr>
      <w:r>
        <w:rPr>
          <w:sz w:val="24"/>
          <w:szCs w:val="24"/>
        </w:rPr>
        <w:t>250 g Mehl</w:t>
      </w:r>
    </w:p>
    <w:p w14:paraId="4BC6AC5F" w14:textId="238E0E90" w:rsidR="000E7D1C" w:rsidRDefault="000E7D1C" w:rsidP="004464A3">
      <w:pPr>
        <w:jc w:val="both"/>
        <w:rPr>
          <w:sz w:val="24"/>
          <w:szCs w:val="24"/>
        </w:rPr>
      </w:pPr>
      <w:r>
        <w:rPr>
          <w:sz w:val="24"/>
          <w:szCs w:val="24"/>
        </w:rPr>
        <w:t>1,5 TL Backpulver</w:t>
      </w:r>
    </w:p>
    <w:p w14:paraId="4CC8205F" w14:textId="77777777" w:rsidR="000E7D1C" w:rsidRDefault="000E7D1C" w:rsidP="004464A3">
      <w:pPr>
        <w:jc w:val="both"/>
        <w:rPr>
          <w:sz w:val="24"/>
          <w:szCs w:val="24"/>
        </w:rPr>
      </w:pPr>
    </w:p>
    <w:p w14:paraId="3248A24F" w14:textId="18E84600" w:rsidR="000E7D1C" w:rsidRDefault="000E7D1C" w:rsidP="004464A3">
      <w:pPr>
        <w:jc w:val="both"/>
        <w:rPr>
          <w:sz w:val="24"/>
          <w:szCs w:val="24"/>
        </w:rPr>
      </w:pPr>
      <w:r>
        <w:rPr>
          <w:sz w:val="24"/>
          <w:szCs w:val="24"/>
        </w:rPr>
        <w:t>Zubereitungszeit: 15 Minuten plus 25 Minuten Backzeit</w:t>
      </w:r>
    </w:p>
    <w:p w14:paraId="16E8D5A7" w14:textId="06CABC02" w:rsidR="000E7D1C" w:rsidRPr="004464A3" w:rsidRDefault="000E7D1C" w:rsidP="00B40E8C">
      <w:pPr>
        <w:pStyle w:val="ListParagraph"/>
        <w:numPr>
          <w:ilvl w:val="0"/>
          <w:numId w:val="1657"/>
        </w:numPr>
        <w:spacing w:after="120"/>
        <w:ind w:left="714" w:hanging="357"/>
        <w:contextualSpacing w:val="0"/>
        <w:jc w:val="both"/>
        <w:rPr>
          <w:sz w:val="24"/>
          <w:szCs w:val="24"/>
        </w:rPr>
      </w:pPr>
      <w:r w:rsidRPr="004464A3">
        <w:rPr>
          <w:sz w:val="24"/>
          <w:szCs w:val="24"/>
        </w:rPr>
        <w:t>Muffinform mit Förmchen auslegen</w:t>
      </w:r>
      <w:r w:rsidR="000B7D08" w:rsidRPr="004464A3">
        <w:rPr>
          <w:sz w:val="24"/>
          <w:szCs w:val="24"/>
        </w:rPr>
        <w:t>. Backofen auf 200 Grad (Um</w:t>
      </w:r>
      <w:r w:rsidR="00C17BAA" w:rsidRPr="004464A3">
        <w:rPr>
          <w:sz w:val="24"/>
          <w:szCs w:val="24"/>
        </w:rPr>
        <w:t>luf</w:t>
      </w:r>
      <w:r w:rsidR="000B7D08" w:rsidRPr="004464A3">
        <w:rPr>
          <w:sz w:val="24"/>
          <w:szCs w:val="24"/>
        </w:rPr>
        <w:t>t 180 Grad) vorheizen.</w:t>
      </w:r>
    </w:p>
    <w:p w14:paraId="59DDB759" w14:textId="57356666" w:rsidR="000B7D08" w:rsidRPr="004464A3" w:rsidRDefault="000B7D08" w:rsidP="00B40E8C">
      <w:pPr>
        <w:pStyle w:val="ListParagraph"/>
        <w:numPr>
          <w:ilvl w:val="0"/>
          <w:numId w:val="1657"/>
        </w:numPr>
        <w:spacing w:after="120"/>
        <w:ind w:left="714" w:hanging="357"/>
        <w:contextualSpacing w:val="0"/>
        <w:jc w:val="both"/>
        <w:rPr>
          <w:sz w:val="24"/>
          <w:szCs w:val="24"/>
        </w:rPr>
      </w:pPr>
      <w:r w:rsidRPr="004464A3">
        <w:rPr>
          <w:sz w:val="24"/>
          <w:szCs w:val="24"/>
        </w:rPr>
        <w:t>Die Beeren von den Rispen streichen, waschen und abtropfen lassen.</w:t>
      </w:r>
    </w:p>
    <w:p w14:paraId="23D92E65" w14:textId="35D4B7D6" w:rsidR="000B7D08" w:rsidRPr="004464A3" w:rsidRDefault="000B7D08" w:rsidP="00B40E8C">
      <w:pPr>
        <w:pStyle w:val="ListParagraph"/>
        <w:numPr>
          <w:ilvl w:val="0"/>
          <w:numId w:val="1657"/>
        </w:numPr>
        <w:spacing w:after="120"/>
        <w:ind w:left="714" w:hanging="357"/>
        <w:contextualSpacing w:val="0"/>
        <w:jc w:val="both"/>
        <w:rPr>
          <w:sz w:val="24"/>
          <w:szCs w:val="24"/>
        </w:rPr>
      </w:pPr>
      <w:r w:rsidRPr="004464A3">
        <w:rPr>
          <w:sz w:val="24"/>
          <w:szCs w:val="24"/>
        </w:rPr>
        <w:t xml:space="preserve">Das Ei schaumig schlagen. Mit Zucker, Vanillezucker, Salz, Buttermilch </w:t>
      </w:r>
      <w:r w:rsidR="00860E49" w:rsidRPr="004464A3">
        <w:rPr>
          <w:sz w:val="24"/>
          <w:szCs w:val="24"/>
        </w:rPr>
        <w:t xml:space="preserve">und </w:t>
      </w:r>
      <w:r w:rsidR="008619BD" w:rsidRPr="004464A3">
        <w:rPr>
          <w:sz w:val="24"/>
          <w:szCs w:val="24"/>
        </w:rPr>
        <w:t xml:space="preserve">Öl </w:t>
      </w:r>
      <w:r w:rsidR="003F5754" w:rsidRPr="004464A3">
        <w:rPr>
          <w:sz w:val="24"/>
          <w:szCs w:val="24"/>
        </w:rPr>
        <w:t>glattrühren</w:t>
      </w:r>
      <w:r w:rsidR="008619BD" w:rsidRPr="004464A3">
        <w:rPr>
          <w:sz w:val="24"/>
          <w:szCs w:val="24"/>
        </w:rPr>
        <w:t>. Mehl und Backpulver darauf sieben und 2/3 der Beeren untermischen.</w:t>
      </w:r>
    </w:p>
    <w:p w14:paraId="218DCC7D" w14:textId="7AB09CFE" w:rsidR="008619BD" w:rsidRPr="004464A3" w:rsidRDefault="008619BD" w:rsidP="00B40E8C">
      <w:pPr>
        <w:pStyle w:val="ListParagraph"/>
        <w:numPr>
          <w:ilvl w:val="0"/>
          <w:numId w:val="1657"/>
        </w:numPr>
        <w:spacing w:after="120"/>
        <w:ind w:left="714" w:hanging="357"/>
        <w:contextualSpacing w:val="0"/>
        <w:jc w:val="both"/>
        <w:rPr>
          <w:sz w:val="24"/>
          <w:szCs w:val="24"/>
        </w:rPr>
      </w:pPr>
      <w:r w:rsidRPr="004464A3">
        <w:rPr>
          <w:sz w:val="24"/>
          <w:szCs w:val="24"/>
        </w:rPr>
        <w:t>Die Vertiefungen zu 2/3 ihrer Höhe mit Teig füllen. Die restlichen Johannisbeeren darauf verteilen und leicht andrücken</w:t>
      </w:r>
      <w:r w:rsidR="00CE5E71" w:rsidRPr="004464A3">
        <w:rPr>
          <w:sz w:val="24"/>
          <w:szCs w:val="24"/>
        </w:rPr>
        <w:t xml:space="preserve">. Die Muffins 20 bis 25 </w:t>
      </w:r>
      <w:r w:rsidR="00C17BAA" w:rsidRPr="004464A3">
        <w:rPr>
          <w:sz w:val="24"/>
          <w:szCs w:val="24"/>
        </w:rPr>
        <w:t>Minuten backen.</w:t>
      </w:r>
    </w:p>
    <w:p w14:paraId="253C242F" w14:textId="21F9F041" w:rsidR="00C17BAA" w:rsidRDefault="00C17BAA">
      <w:pPr>
        <w:rPr>
          <w:sz w:val="24"/>
          <w:szCs w:val="24"/>
        </w:rPr>
      </w:pPr>
      <w:r>
        <w:rPr>
          <w:sz w:val="24"/>
          <w:szCs w:val="24"/>
        </w:rPr>
        <w:br w:type="page"/>
      </w:r>
    </w:p>
    <w:p w14:paraId="0C82B566" w14:textId="2F895DBD" w:rsidR="00C17BAA" w:rsidRDefault="00C17BAA" w:rsidP="00F668C2">
      <w:pPr>
        <w:pStyle w:val="Heading2"/>
        <w:spacing w:after="240"/>
      </w:pPr>
      <w:r>
        <w:lastRenderedPageBreak/>
        <w:t>Eierlikörmuffins</w:t>
      </w:r>
      <w:r w:rsidR="007F02CD">
        <w:rPr>
          <w:rStyle w:val="FootnoteReference"/>
        </w:rPr>
        <w:footnoteReference w:id="1706"/>
      </w:r>
      <w:r>
        <w:t xml:space="preserve"> </w:t>
      </w:r>
    </w:p>
    <w:p w14:paraId="28FE7E19" w14:textId="36972BCA" w:rsidR="00C17BAA" w:rsidRDefault="00C17BAA" w:rsidP="00C17BAA">
      <w:pPr>
        <w:jc w:val="both"/>
        <w:rPr>
          <w:sz w:val="24"/>
          <w:szCs w:val="24"/>
        </w:rPr>
      </w:pPr>
      <w:r w:rsidRPr="00F668C2">
        <w:rPr>
          <w:sz w:val="24"/>
          <w:szCs w:val="24"/>
          <w:u w:val="single"/>
        </w:rPr>
        <w:t>Zutaten</w:t>
      </w:r>
      <w:r>
        <w:rPr>
          <w:sz w:val="24"/>
          <w:szCs w:val="24"/>
        </w:rPr>
        <w:t xml:space="preserve"> </w:t>
      </w:r>
      <w:r w:rsidR="00F668C2">
        <w:rPr>
          <w:sz w:val="24"/>
          <w:szCs w:val="24"/>
        </w:rPr>
        <w:t>(</w:t>
      </w:r>
      <w:r>
        <w:rPr>
          <w:sz w:val="24"/>
          <w:szCs w:val="24"/>
        </w:rPr>
        <w:t>für 1 Muffinblech</w:t>
      </w:r>
      <w:r w:rsidR="00F668C2">
        <w:rPr>
          <w:sz w:val="24"/>
          <w:szCs w:val="24"/>
        </w:rPr>
        <w:t>)</w:t>
      </w:r>
    </w:p>
    <w:p w14:paraId="51BB4A05" w14:textId="44DDF7A5" w:rsidR="00C17BAA" w:rsidRDefault="00C17BAA" w:rsidP="00C17BAA">
      <w:pPr>
        <w:jc w:val="both"/>
        <w:rPr>
          <w:sz w:val="24"/>
          <w:szCs w:val="24"/>
        </w:rPr>
      </w:pPr>
      <w:r>
        <w:rPr>
          <w:sz w:val="24"/>
          <w:szCs w:val="24"/>
        </w:rPr>
        <w:t>3 Eier</w:t>
      </w:r>
    </w:p>
    <w:p w14:paraId="44063A31" w14:textId="7F11B8A7" w:rsidR="00C17BAA" w:rsidRDefault="00C17BAA" w:rsidP="00C17BAA">
      <w:pPr>
        <w:jc w:val="both"/>
        <w:rPr>
          <w:sz w:val="24"/>
          <w:szCs w:val="24"/>
        </w:rPr>
      </w:pPr>
      <w:r>
        <w:rPr>
          <w:sz w:val="24"/>
          <w:szCs w:val="24"/>
        </w:rPr>
        <w:t xml:space="preserve">125 g </w:t>
      </w:r>
      <w:r w:rsidR="003653F2">
        <w:rPr>
          <w:sz w:val="24"/>
          <w:szCs w:val="24"/>
        </w:rPr>
        <w:t>Zucker</w:t>
      </w:r>
    </w:p>
    <w:p w14:paraId="3F2DDC8D" w14:textId="2FB50824" w:rsidR="003653F2" w:rsidRDefault="003653F2" w:rsidP="00C17BAA">
      <w:pPr>
        <w:jc w:val="both"/>
        <w:rPr>
          <w:sz w:val="24"/>
          <w:szCs w:val="24"/>
        </w:rPr>
      </w:pPr>
      <w:r>
        <w:rPr>
          <w:sz w:val="24"/>
          <w:szCs w:val="24"/>
        </w:rPr>
        <w:t>½ Päckchen Vanillezucker</w:t>
      </w:r>
    </w:p>
    <w:p w14:paraId="4EDFAD76" w14:textId="4667E611" w:rsidR="003653F2" w:rsidRDefault="003653F2" w:rsidP="00C17BAA">
      <w:pPr>
        <w:jc w:val="both"/>
        <w:rPr>
          <w:sz w:val="24"/>
          <w:szCs w:val="24"/>
        </w:rPr>
      </w:pPr>
      <w:r>
        <w:rPr>
          <w:sz w:val="24"/>
          <w:szCs w:val="24"/>
        </w:rPr>
        <w:t>100 ml neutrales Pflanzenöl</w:t>
      </w:r>
    </w:p>
    <w:p w14:paraId="3760D5F4" w14:textId="7ABA43EE" w:rsidR="003653F2" w:rsidRDefault="00A7621E" w:rsidP="00C17BAA">
      <w:pPr>
        <w:jc w:val="both"/>
        <w:rPr>
          <w:sz w:val="24"/>
          <w:szCs w:val="24"/>
        </w:rPr>
      </w:pPr>
      <w:r>
        <w:rPr>
          <w:sz w:val="24"/>
          <w:szCs w:val="24"/>
        </w:rPr>
        <w:t>200 ml Eierlikör</w:t>
      </w:r>
    </w:p>
    <w:p w14:paraId="0DFFD3F6" w14:textId="1ABC8D46" w:rsidR="00A7621E" w:rsidRDefault="00A7621E" w:rsidP="00C17BAA">
      <w:pPr>
        <w:jc w:val="both"/>
        <w:rPr>
          <w:sz w:val="24"/>
          <w:szCs w:val="24"/>
        </w:rPr>
      </w:pPr>
      <w:r>
        <w:rPr>
          <w:sz w:val="24"/>
          <w:szCs w:val="24"/>
        </w:rPr>
        <w:t>125 g Mehl</w:t>
      </w:r>
    </w:p>
    <w:p w14:paraId="4A63C97E" w14:textId="4859903E" w:rsidR="00A7621E" w:rsidRDefault="00A7621E" w:rsidP="00C17BAA">
      <w:pPr>
        <w:jc w:val="both"/>
        <w:rPr>
          <w:sz w:val="24"/>
          <w:szCs w:val="24"/>
        </w:rPr>
      </w:pPr>
      <w:r>
        <w:rPr>
          <w:sz w:val="24"/>
          <w:szCs w:val="24"/>
        </w:rPr>
        <w:t>½ Päckchen Backpulver</w:t>
      </w:r>
    </w:p>
    <w:p w14:paraId="18AA0AC3" w14:textId="6EFFD8F3" w:rsidR="00A7621E" w:rsidRDefault="00A7621E" w:rsidP="00C17BAA">
      <w:pPr>
        <w:jc w:val="both"/>
        <w:rPr>
          <w:sz w:val="24"/>
          <w:szCs w:val="24"/>
        </w:rPr>
      </w:pPr>
      <w:r>
        <w:rPr>
          <w:sz w:val="24"/>
          <w:szCs w:val="24"/>
        </w:rPr>
        <w:t>4 EL Speisestärke</w:t>
      </w:r>
    </w:p>
    <w:p w14:paraId="00BA765E" w14:textId="77777777" w:rsidR="00A7621E" w:rsidRDefault="00A7621E" w:rsidP="00C17BAA">
      <w:pPr>
        <w:jc w:val="both"/>
        <w:rPr>
          <w:sz w:val="24"/>
          <w:szCs w:val="24"/>
        </w:rPr>
      </w:pPr>
    </w:p>
    <w:p w14:paraId="355F7E19" w14:textId="734EAB8E" w:rsidR="00A7621E" w:rsidRDefault="00A7621E" w:rsidP="00C17BAA">
      <w:pPr>
        <w:jc w:val="both"/>
        <w:rPr>
          <w:sz w:val="24"/>
          <w:szCs w:val="24"/>
        </w:rPr>
      </w:pPr>
      <w:r>
        <w:rPr>
          <w:sz w:val="24"/>
          <w:szCs w:val="24"/>
        </w:rPr>
        <w:t xml:space="preserve">Zubereitungszeit: </w:t>
      </w:r>
      <w:r>
        <w:rPr>
          <w:sz w:val="24"/>
          <w:szCs w:val="24"/>
        </w:rPr>
        <w:tab/>
        <w:t>10 Minuten plus 20 Minuten Backzeit</w:t>
      </w:r>
    </w:p>
    <w:p w14:paraId="39107DDA" w14:textId="30A0AB1F" w:rsidR="00A7621E" w:rsidRPr="00EC07E1" w:rsidRDefault="00A7621E" w:rsidP="00B40E8C">
      <w:pPr>
        <w:pStyle w:val="ListParagraph"/>
        <w:numPr>
          <w:ilvl w:val="0"/>
          <w:numId w:val="971"/>
        </w:numPr>
        <w:spacing w:after="120"/>
        <w:ind w:left="714" w:hanging="357"/>
        <w:contextualSpacing w:val="0"/>
        <w:jc w:val="both"/>
        <w:rPr>
          <w:sz w:val="24"/>
          <w:szCs w:val="24"/>
        </w:rPr>
      </w:pPr>
      <w:r w:rsidRPr="00EC07E1">
        <w:rPr>
          <w:sz w:val="24"/>
          <w:szCs w:val="24"/>
        </w:rPr>
        <w:t>Muffinform mit Förmchen auslegen. Backofen auf 200 Grad (Umluft 180 Grad) vorheizen.</w:t>
      </w:r>
    </w:p>
    <w:p w14:paraId="21058625" w14:textId="7E49EA3A" w:rsidR="00A7621E" w:rsidRPr="00EC07E1" w:rsidRDefault="00A7621E" w:rsidP="00B40E8C">
      <w:pPr>
        <w:pStyle w:val="ListParagraph"/>
        <w:numPr>
          <w:ilvl w:val="0"/>
          <w:numId w:val="971"/>
        </w:numPr>
        <w:spacing w:after="120"/>
        <w:ind w:left="714" w:hanging="357"/>
        <w:contextualSpacing w:val="0"/>
        <w:jc w:val="both"/>
        <w:rPr>
          <w:sz w:val="24"/>
          <w:szCs w:val="24"/>
        </w:rPr>
      </w:pPr>
      <w:r w:rsidRPr="00EC07E1">
        <w:rPr>
          <w:sz w:val="24"/>
          <w:szCs w:val="24"/>
        </w:rPr>
        <w:t xml:space="preserve">Eier schaumig schlagen. Mit Zucker, Vanillezucker, Öl und Liköre </w:t>
      </w:r>
      <w:r w:rsidR="003F5754" w:rsidRPr="00EC07E1">
        <w:rPr>
          <w:sz w:val="24"/>
          <w:szCs w:val="24"/>
        </w:rPr>
        <w:t>glattrühren</w:t>
      </w:r>
      <w:r w:rsidRPr="00EC07E1">
        <w:rPr>
          <w:sz w:val="24"/>
          <w:szCs w:val="24"/>
        </w:rPr>
        <w:t>. Mehl, Backpulver und Speisestärke darauf sieben und schnell unterheben.</w:t>
      </w:r>
    </w:p>
    <w:p w14:paraId="6A43A1C5" w14:textId="12DF1D57" w:rsidR="00A7621E" w:rsidRDefault="00A7621E" w:rsidP="00B40E8C">
      <w:pPr>
        <w:pStyle w:val="ListParagraph"/>
        <w:numPr>
          <w:ilvl w:val="0"/>
          <w:numId w:val="971"/>
        </w:numPr>
        <w:spacing w:after="120"/>
        <w:ind w:left="714" w:hanging="357"/>
        <w:contextualSpacing w:val="0"/>
        <w:jc w:val="both"/>
        <w:rPr>
          <w:sz w:val="24"/>
          <w:szCs w:val="24"/>
        </w:rPr>
      </w:pPr>
      <w:r w:rsidRPr="00EC07E1">
        <w:rPr>
          <w:sz w:val="24"/>
          <w:szCs w:val="24"/>
        </w:rPr>
        <w:t xml:space="preserve">Die Vertiefungen zu 2/3 ihrer </w:t>
      </w:r>
      <w:r w:rsidR="00EC07E1" w:rsidRPr="00EC07E1">
        <w:rPr>
          <w:sz w:val="24"/>
          <w:szCs w:val="24"/>
        </w:rPr>
        <w:t>Höhe mit teig füllen. Die Muffins 15 bis 20 Minuten backen</w:t>
      </w:r>
      <w:r w:rsidR="00EC07E1">
        <w:rPr>
          <w:sz w:val="24"/>
          <w:szCs w:val="24"/>
        </w:rPr>
        <w:t>.</w:t>
      </w:r>
    </w:p>
    <w:p w14:paraId="52A5E7D9" w14:textId="59E6FB45" w:rsidR="00451819" w:rsidRDefault="00451819">
      <w:pPr>
        <w:rPr>
          <w:sz w:val="24"/>
          <w:szCs w:val="24"/>
        </w:rPr>
      </w:pPr>
      <w:r>
        <w:rPr>
          <w:sz w:val="24"/>
          <w:szCs w:val="24"/>
        </w:rPr>
        <w:br w:type="page"/>
      </w:r>
    </w:p>
    <w:p w14:paraId="0D426D2C" w14:textId="74D4ADC4" w:rsidR="00451819" w:rsidRDefault="00451819" w:rsidP="00F668C2">
      <w:pPr>
        <w:pStyle w:val="Heading2"/>
        <w:spacing w:after="240"/>
      </w:pPr>
      <w:r>
        <w:lastRenderedPageBreak/>
        <w:t>Schoko-Bananen-Muffins</w:t>
      </w:r>
      <w:r w:rsidR="00F663DC">
        <w:rPr>
          <w:rStyle w:val="FootnoteReference"/>
        </w:rPr>
        <w:footnoteReference w:id="1707"/>
      </w:r>
      <w:r>
        <w:t xml:space="preserve"> </w:t>
      </w:r>
    </w:p>
    <w:p w14:paraId="7ACEC0C0" w14:textId="4642E8E5" w:rsidR="00451819" w:rsidRDefault="00451819" w:rsidP="00451819">
      <w:pPr>
        <w:jc w:val="both"/>
        <w:rPr>
          <w:sz w:val="24"/>
          <w:szCs w:val="24"/>
        </w:rPr>
      </w:pPr>
      <w:r w:rsidRPr="00F668C2">
        <w:rPr>
          <w:sz w:val="24"/>
          <w:szCs w:val="24"/>
          <w:u w:val="single"/>
        </w:rPr>
        <w:t>Zutaten</w:t>
      </w:r>
      <w:r>
        <w:rPr>
          <w:sz w:val="24"/>
          <w:szCs w:val="24"/>
        </w:rPr>
        <w:t xml:space="preserve"> </w:t>
      </w:r>
      <w:r w:rsidR="00F668C2">
        <w:rPr>
          <w:sz w:val="24"/>
          <w:szCs w:val="24"/>
        </w:rPr>
        <w:t>(</w:t>
      </w:r>
      <w:r>
        <w:rPr>
          <w:sz w:val="24"/>
          <w:szCs w:val="24"/>
        </w:rPr>
        <w:t>für 1 Muffinblech</w:t>
      </w:r>
      <w:r w:rsidR="00F668C2">
        <w:rPr>
          <w:sz w:val="24"/>
          <w:szCs w:val="24"/>
        </w:rPr>
        <w:t>)</w:t>
      </w:r>
    </w:p>
    <w:p w14:paraId="34894D2D" w14:textId="1ACFA7EC" w:rsidR="00451819" w:rsidRDefault="00451819" w:rsidP="00451819">
      <w:pPr>
        <w:jc w:val="both"/>
        <w:rPr>
          <w:sz w:val="24"/>
          <w:szCs w:val="24"/>
        </w:rPr>
      </w:pPr>
      <w:r>
        <w:rPr>
          <w:sz w:val="24"/>
          <w:szCs w:val="24"/>
        </w:rPr>
        <w:t>2 Eier</w:t>
      </w:r>
    </w:p>
    <w:p w14:paraId="147FBD1C" w14:textId="4BACF4B1" w:rsidR="00451819" w:rsidRDefault="00451819" w:rsidP="00451819">
      <w:pPr>
        <w:jc w:val="both"/>
        <w:rPr>
          <w:sz w:val="24"/>
          <w:szCs w:val="24"/>
        </w:rPr>
      </w:pPr>
      <w:r>
        <w:rPr>
          <w:sz w:val="24"/>
          <w:szCs w:val="24"/>
        </w:rPr>
        <w:t xml:space="preserve">50 g </w:t>
      </w:r>
      <w:r w:rsidR="00213BE8">
        <w:rPr>
          <w:sz w:val="24"/>
          <w:szCs w:val="24"/>
        </w:rPr>
        <w:t>weiche Butter</w:t>
      </w:r>
    </w:p>
    <w:p w14:paraId="792AB841" w14:textId="6F23A00C" w:rsidR="00213BE8" w:rsidRDefault="00213BE8" w:rsidP="00451819">
      <w:pPr>
        <w:jc w:val="both"/>
        <w:rPr>
          <w:sz w:val="24"/>
          <w:szCs w:val="24"/>
        </w:rPr>
      </w:pPr>
      <w:r>
        <w:rPr>
          <w:sz w:val="24"/>
          <w:szCs w:val="24"/>
        </w:rPr>
        <w:t>50 g Puderzucker</w:t>
      </w:r>
    </w:p>
    <w:p w14:paraId="3442F489" w14:textId="17B30D84" w:rsidR="00213BE8" w:rsidRDefault="00213BE8" w:rsidP="00451819">
      <w:pPr>
        <w:jc w:val="both"/>
        <w:rPr>
          <w:sz w:val="24"/>
          <w:szCs w:val="24"/>
        </w:rPr>
      </w:pPr>
      <w:r>
        <w:rPr>
          <w:sz w:val="24"/>
          <w:szCs w:val="24"/>
        </w:rPr>
        <w:t>30 g Honig</w:t>
      </w:r>
    </w:p>
    <w:p w14:paraId="49CFC0D0" w14:textId="003DB7CE" w:rsidR="00213BE8" w:rsidRDefault="00213BE8" w:rsidP="00451819">
      <w:pPr>
        <w:jc w:val="both"/>
        <w:rPr>
          <w:sz w:val="24"/>
          <w:szCs w:val="24"/>
        </w:rPr>
      </w:pPr>
      <w:r>
        <w:rPr>
          <w:sz w:val="24"/>
          <w:szCs w:val="24"/>
        </w:rPr>
        <w:t>6 EL Buttermilch</w:t>
      </w:r>
    </w:p>
    <w:p w14:paraId="39BB7829" w14:textId="5864442D" w:rsidR="00213BE8" w:rsidRDefault="00213BE8" w:rsidP="00451819">
      <w:pPr>
        <w:jc w:val="both"/>
        <w:rPr>
          <w:sz w:val="24"/>
          <w:szCs w:val="24"/>
        </w:rPr>
      </w:pPr>
      <w:r>
        <w:rPr>
          <w:sz w:val="24"/>
          <w:szCs w:val="24"/>
        </w:rPr>
        <w:t>220 g Mehl</w:t>
      </w:r>
    </w:p>
    <w:p w14:paraId="03E33147" w14:textId="663270D3" w:rsidR="00213BE8" w:rsidRDefault="00213BE8" w:rsidP="00451819">
      <w:pPr>
        <w:jc w:val="both"/>
        <w:rPr>
          <w:sz w:val="24"/>
          <w:szCs w:val="24"/>
        </w:rPr>
      </w:pPr>
      <w:r>
        <w:rPr>
          <w:sz w:val="24"/>
          <w:szCs w:val="24"/>
        </w:rPr>
        <w:t>½ Päckchen Backpulver</w:t>
      </w:r>
    </w:p>
    <w:p w14:paraId="1142294E" w14:textId="56CEED8D" w:rsidR="00213BE8" w:rsidRDefault="00E458AC" w:rsidP="00451819">
      <w:pPr>
        <w:jc w:val="both"/>
        <w:rPr>
          <w:sz w:val="24"/>
          <w:szCs w:val="24"/>
        </w:rPr>
      </w:pPr>
      <w:r>
        <w:rPr>
          <w:sz w:val="24"/>
          <w:szCs w:val="24"/>
        </w:rPr>
        <w:t>1 Msp. Gemahlener Zimt</w:t>
      </w:r>
    </w:p>
    <w:p w14:paraId="45DA904A" w14:textId="3B261E85" w:rsidR="00E458AC" w:rsidRDefault="00E458AC" w:rsidP="00451819">
      <w:pPr>
        <w:jc w:val="both"/>
        <w:rPr>
          <w:sz w:val="24"/>
          <w:szCs w:val="24"/>
        </w:rPr>
      </w:pPr>
      <w:r>
        <w:rPr>
          <w:sz w:val="24"/>
          <w:szCs w:val="24"/>
        </w:rPr>
        <w:t>1 reife Banane</w:t>
      </w:r>
    </w:p>
    <w:p w14:paraId="4812E4FC" w14:textId="31B3B9D4" w:rsidR="00E458AC" w:rsidRDefault="00E458AC" w:rsidP="00451819">
      <w:pPr>
        <w:jc w:val="both"/>
        <w:rPr>
          <w:sz w:val="24"/>
          <w:szCs w:val="24"/>
        </w:rPr>
      </w:pPr>
      <w:r>
        <w:rPr>
          <w:sz w:val="24"/>
          <w:szCs w:val="24"/>
        </w:rPr>
        <w:t>50 g Schokoraspeln</w:t>
      </w:r>
    </w:p>
    <w:p w14:paraId="52F0739D" w14:textId="77777777" w:rsidR="00E458AC" w:rsidRDefault="00E458AC" w:rsidP="00451819">
      <w:pPr>
        <w:jc w:val="both"/>
        <w:rPr>
          <w:sz w:val="24"/>
          <w:szCs w:val="24"/>
        </w:rPr>
      </w:pPr>
    </w:p>
    <w:p w14:paraId="0A4A578B" w14:textId="77777777" w:rsidR="00AA1362" w:rsidRPr="00F668C2" w:rsidRDefault="00E458AC" w:rsidP="00451819">
      <w:pPr>
        <w:jc w:val="both"/>
        <w:rPr>
          <w:i/>
          <w:iCs/>
          <w:sz w:val="24"/>
          <w:szCs w:val="24"/>
        </w:rPr>
      </w:pPr>
      <w:r w:rsidRPr="00F668C2">
        <w:rPr>
          <w:i/>
          <w:iCs/>
          <w:sz w:val="24"/>
          <w:szCs w:val="24"/>
        </w:rPr>
        <w:t>Für die Glasur:</w:t>
      </w:r>
    </w:p>
    <w:p w14:paraId="506D35FE" w14:textId="54BDA406" w:rsidR="00E458AC" w:rsidRDefault="00E458AC" w:rsidP="00451819">
      <w:pPr>
        <w:jc w:val="both"/>
        <w:rPr>
          <w:sz w:val="24"/>
          <w:szCs w:val="24"/>
        </w:rPr>
      </w:pPr>
      <w:r>
        <w:rPr>
          <w:sz w:val="24"/>
          <w:szCs w:val="24"/>
        </w:rPr>
        <w:t>100 g Puderzucker</w:t>
      </w:r>
    </w:p>
    <w:p w14:paraId="51FBF32C" w14:textId="21787420" w:rsidR="00AA1362" w:rsidRDefault="00AA1362" w:rsidP="00451819">
      <w:pPr>
        <w:jc w:val="both"/>
        <w:rPr>
          <w:sz w:val="24"/>
          <w:szCs w:val="24"/>
        </w:rPr>
      </w:pPr>
      <w:r>
        <w:rPr>
          <w:sz w:val="24"/>
          <w:szCs w:val="24"/>
        </w:rPr>
        <w:t>2 EL Rum</w:t>
      </w:r>
    </w:p>
    <w:p w14:paraId="4CC193FE" w14:textId="736CB35D" w:rsidR="00AA1362" w:rsidRDefault="00AA1362" w:rsidP="00451819">
      <w:pPr>
        <w:jc w:val="both"/>
        <w:rPr>
          <w:sz w:val="24"/>
          <w:szCs w:val="24"/>
        </w:rPr>
      </w:pPr>
      <w:r>
        <w:rPr>
          <w:sz w:val="24"/>
          <w:szCs w:val="24"/>
        </w:rPr>
        <w:t>1 EL Kokosraspeln</w:t>
      </w:r>
    </w:p>
    <w:p w14:paraId="5D7721CD" w14:textId="77777777" w:rsidR="00AA1362" w:rsidRDefault="00AA1362" w:rsidP="00451819">
      <w:pPr>
        <w:jc w:val="both"/>
        <w:rPr>
          <w:sz w:val="24"/>
          <w:szCs w:val="24"/>
        </w:rPr>
      </w:pPr>
    </w:p>
    <w:p w14:paraId="68C6477B" w14:textId="10193324" w:rsidR="00AA1362" w:rsidRDefault="00AA1362" w:rsidP="00451819">
      <w:pPr>
        <w:jc w:val="both"/>
        <w:rPr>
          <w:sz w:val="24"/>
          <w:szCs w:val="24"/>
        </w:rPr>
      </w:pPr>
      <w:r>
        <w:rPr>
          <w:sz w:val="24"/>
          <w:szCs w:val="24"/>
        </w:rPr>
        <w:t>Zubereitungszeit:</w:t>
      </w:r>
      <w:r>
        <w:rPr>
          <w:sz w:val="24"/>
          <w:szCs w:val="24"/>
        </w:rPr>
        <w:tab/>
        <w:t>15 Minuten plus 25 Minuten Backzeit</w:t>
      </w:r>
    </w:p>
    <w:p w14:paraId="6BCBDB39" w14:textId="15E59455" w:rsidR="00AA1362" w:rsidRPr="001C5158" w:rsidRDefault="00AA1362" w:rsidP="00B40E8C">
      <w:pPr>
        <w:pStyle w:val="ListParagraph"/>
        <w:numPr>
          <w:ilvl w:val="0"/>
          <w:numId w:val="972"/>
        </w:numPr>
        <w:spacing w:after="120"/>
        <w:ind w:left="714" w:hanging="357"/>
        <w:contextualSpacing w:val="0"/>
        <w:jc w:val="both"/>
        <w:rPr>
          <w:sz w:val="24"/>
          <w:szCs w:val="24"/>
        </w:rPr>
      </w:pPr>
      <w:r w:rsidRPr="001C5158">
        <w:rPr>
          <w:sz w:val="24"/>
          <w:szCs w:val="24"/>
        </w:rPr>
        <w:t>Die Muffinform mit Förmchen auslegen. Den Backofen auf 200 Grad (Umluft 180 Grad) vorheizen.</w:t>
      </w:r>
    </w:p>
    <w:p w14:paraId="710761C9" w14:textId="3320E0F4" w:rsidR="001C5158" w:rsidRPr="00F668C2" w:rsidRDefault="00AA1362" w:rsidP="00B40E8C">
      <w:pPr>
        <w:pStyle w:val="ListParagraph"/>
        <w:numPr>
          <w:ilvl w:val="0"/>
          <w:numId w:val="972"/>
        </w:numPr>
        <w:spacing w:after="120"/>
        <w:ind w:left="714" w:hanging="357"/>
        <w:contextualSpacing w:val="0"/>
        <w:jc w:val="both"/>
        <w:rPr>
          <w:sz w:val="24"/>
          <w:szCs w:val="24"/>
        </w:rPr>
      </w:pPr>
      <w:r w:rsidRPr="00F668C2">
        <w:rPr>
          <w:sz w:val="24"/>
          <w:szCs w:val="24"/>
        </w:rPr>
        <w:t>Eier und Butter mit dem Mixer schaumig schlagen. Puderzucker, Honig und Buttermilch einrühren.</w:t>
      </w:r>
      <w:r w:rsidR="00F668C2" w:rsidRPr="00F668C2">
        <w:rPr>
          <w:sz w:val="24"/>
          <w:szCs w:val="24"/>
        </w:rPr>
        <w:t xml:space="preserve"> </w:t>
      </w:r>
      <w:r w:rsidRPr="00F668C2">
        <w:rPr>
          <w:sz w:val="24"/>
          <w:szCs w:val="24"/>
        </w:rPr>
        <w:t>Mehl und Backpulver auf die Eimasse siebe</w:t>
      </w:r>
      <w:r w:rsidR="001C5158" w:rsidRPr="00F668C2">
        <w:rPr>
          <w:sz w:val="24"/>
          <w:szCs w:val="24"/>
        </w:rPr>
        <w:t>n. Den Zimt darüber stauben und alles zusammen miteinander verrühren.</w:t>
      </w:r>
      <w:r w:rsidR="00F668C2" w:rsidRPr="00F668C2">
        <w:rPr>
          <w:sz w:val="24"/>
          <w:szCs w:val="24"/>
        </w:rPr>
        <w:t xml:space="preserve"> </w:t>
      </w:r>
      <w:r w:rsidR="001C5158" w:rsidRPr="00F668C2">
        <w:rPr>
          <w:sz w:val="24"/>
          <w:szCs w:val="24"/>
        </w:rPr>
        <w:t xml:space="preserve">Banane schälen und mit einer Gabel zerdrücken. Mit den Schokoraspeln unter den Teig heben. </w:t>
      </w:r>
    </w:p>
    <w:p w14:paraId="33DC35DE" w14:textId="5ABF90B6" w:rsidR="001C5158" w:rsidRPr="001C5158" w:rsidRDefault="001C5158" w:rsidP="00B40E8C">
      <w:pPr>
        <w:pStyle w:val="ListParagraph"/>
        <w:numPr>
          <w:ilvl w:val="0"/>
          <w:numId w:val="972"/>
        </w:numPr>
        <w:spacing w:after="120"/>
        <w:ind w:left="714" w:hanging="357"/>
        <w:contextualSpacing w:val="0"/>
        <w:jc w:val="both"/>
        <w:rPr>
          <w:sz w:val="24"/>
          <w:szCs w:val="24"/>
        </w:rPr>
      </w:pPr>
      <w:r w:rsidRPr="001C5158">
        <w:rPr>
          <w:sz w:val="24"/>
          <w:szCs w:val="24"/>
        </w:rPr>
        <w:t>Die Vertiefungen der Form zu 2/3 ihrer Höhe mit teig füllen. Die Muffins 20 bis 25 Minuten backen.</w:t>
      </w:r>
      <w:r w:rsidR="00F668C2">
        <w:rPr>
          <w:sz w:val="24"/>
          <w:szCs w:val="24"/>
        </w:rPr>
        <w:t xml:space="preserve"> </w:t>
      </w:r>
      <w:r w:rsidRPr="001C5158">
        <w:rPr>
          <w:sz w:val="24"/>
          <w:szCs w:val="24"/>
        </w:rPr>
        <w:t>Die Form aus dem Backofen nehmen, 3 bis 4 Minuten abkühlen lassen. Die Muffins herausheben.</w:t>
      </w:r>
    </w:p>
    <w:p w14:paraId="54F07388" w14:textId="7062ED14" w:rsidR="001C5158" w:rsidRPr="001C5158" w:rsidRDefault="001C5158" w:rsidP="00B40E8C">
      <w:pPr>
        <w:pStyle w:val="ListParagraph"/>
        <w:numPr>
          <w:ilvl w:val="0"/>
          <w:numId w:val="972"/>
        </w:numPr>
        <w:spacing w:after="120"/>
        <w:ind w:left="714" w:hanging="357"/>
        <w:contextualSpacing w:val="0"/>
        <w:jc w:val="both"/>
        <w:rPr>
          <w:sz w:val="24"/>
          <w:szCs w:val="24"/>
        </w:rPr>
      </w:pPr>
      <w:r w:rsidRPr="001C5158">
        <w:rPr>
          <w:sz w:val="24"/>
          <w:szCs w:val="24"/>
        </w:rPr>
        <w:t>Den Puderzucker mit dem Rum in einer Tasse verrühren und die Muffins damit glasieren. Auf die noch feuchte Glasur die Kokosraspeln streuen.</w:t>
      </w:r>
    </w:p>
    <w:p w14:paraId="7F088DA0" w14:textId="49118893" w:rsidR="006C27AD" w:rsidRDefault="006C27AD">
      <w:pPr>
        <w:rPr>
          <w:sz w:val="24"/>
          <w:szCs w:val="24"/>
        </w:rPr>
      </w:pPr>
      <w:r>
        <w:rPr>
          <w:sz w:val="24"/>
          <w:szCs w:val="24"/>
        </w:rPr>
        <w:br w:type="page"/>
      </w:r>
    </w:p>
    <w:p w14:paraId="40B14B31" w14:textId="115765EC" w:rsidR="001C5158" w:rsidRDefault="006C27AD" w:rsidP="00F668C2">
      <w:pPr>
        <w:pStyle w:val="Heading2"/>
        <w:spacing w:after="240"/>
      </w:pPr>
      <w:r>
        <w:lastRenderedPageBreak/>
        <w:t>Ananas-Muffins</w:t>
      </w:r>
      <w:r w:rsidR="00682C40">
        <w:rPr>
          <w:rStyle w:val="FootnoteReference"/>
        </w:rPr>
        <w:footnoteReference w:id="1708"/>
      </w:r>
      <w:r>
        <w:t xml:space="preserve"> </w:t>
      </w:r>
    </w:p>
    <w:p w14:paraId="56CB9C3E" w14:textId="2C001875" w:rsidR="006C27AD" w:rsidRDefault="006C27AD" w:rsidP="00451819">
      <w:pPr>
        <w:jc w:val="both"/>
        <w:rPr>
          <w:sz w:val="24"/>
          <w:szCs w:val="24"/>
        </w:rPr>
      </w:pPr>
      <w:r w:rsidRPr="00F668C2">
        <w:rPr>
          <w:sz w:val="24"/>
          <w:szCs w:val="24"/>
          <w:u w:val="single"/>
        </w:rPr>
        <w:t>Zutaten</w:t>
      </w:r>
      <w:r>
        <w:rPr>
          <w:sz w:val="24"/>
          <w:szCs w:val="24"/>
        </w:rPr>
        <w:t xml:space="preserve"> </w:t>
      </w:r>
      <w:r w:rsidR="00F668C2">
        <w:rPr>
          <w:sz w:val="24"/>
          <w:szCs w:val="24"/>
        </w:rPr>
        <w:t>(</w:t>
      </w:r>
      <w:r>
        <w:rPr>
          <w:sz w:val="24"/>
          <w:szCs w:val="24"/>
        </w:rPr>
        <w:t>für 1 Muffinblech</w:t>
      </w:r>
      <w:r w:rsidR="00F668C2">
        <w:rPr>
          <w:sz w:val="24"/>
          <w:szCs w:val="24"/>
        </w:rPr>
        <w:t>):</w:t>
      </w:r>
    </w:p>
    <w:p w14:paraId="672DC5A7" w14:textId="74EADEF1" w:rsidR="006C27AD" w:rsidRDefault="00FA5C36" w:rsidP="00451819">
      <w:pPr>
        <w:jc w:val="both"/>
        <w:rPr>
          <w:sz w:val="24"/>
          <w:szCs w:val="24"/>
        </w:rPr>
      </w:pPr>
      <w:r>
        <w:rPr>
          <w:sz w:val="24"/>
          <w:szCs w:val="24"/>
        </w:rPr>
        <w:t>200 g Ananastücke aus der Dose</w:t>
      </w:r>
    </w:p>
    <w:p w14:paraId="17E0346B" w14:textId="5434C7C8" w:rsidR="00FA5C36" w:rsidRPr="00AC4E7A" w:rsidRDefault="00FA5C36" w:rsidP="00451819">
      <w:pPr>
        <w:jc w:val="both"/>
        <w:rPr>
          <w:sz w:val="24"/>
          <w:szCs w:val="24"/>
          <w:lang w:val="en-US"/>
        </w:rPr>
      </w:pPr>
      <w:r w:rsidRPr="00AC4E7A">
        <w:rPr>
          <w:sz w:val="24"/>
          <w:szCs w:val="24"/>
          <w:lang w:val="en-US"/>
        </w:rPr>
        <w:t>220 g Mehl</w:t>
      </w:r>
    </w:p>
    <w:p w14:paraId="659C5B9F" w14:textId="417FF6BC" w:rsidR="00FA5C36" w:rsidRPr="00FA5C36" w:rsidRDefault="00FA5C36" w:rsidP="00451819">
      <w:pPr>
        <w:jc w:val="both"/>
        <w:rPr>
          <w:sz w:val="24"/>
          <w:szCs w:val="24"/>
          <w:lang w:val="en-US"/>
        </w:rPr>
      </w:pPr>
      <w:r w:rsidRPr="00FA5C36">
        <w:rPr>
          <w:sz w:val="24"/>
          <w:szCs w:val="24"/>
          <w:lang w:val="en-US"/>
        </w:rPr>
        <w:t xml:space="preserve">1 EL </w:t>
      </w:r>
      <w:proofErr w:type="spellStart"/>
      <w:r w:rsidRPr="00FA5C36">
        <w:rPr>
          <w:sz w:val="24"/>
          <w:szCs w:val="24"/>
          <w:lang w:val="en-US"/>
        </w:rPr>
        <w:t>Backpulver</w:t>
      </w:r>
      <w:proofErr w:type="spellEnd"/>
    </w:p>
    <w:p w14:paraId="78749747" w14:textId="482AD2C4" w:rsidR="00FA5C36" w:rsidRPr="00FA5C36" w:rsidRDefault="00FA5C36" w:rsidP="00451819">
      <w:pPr>
        <w:jc w:val="both"/>
        <w:rPr>
          <w:sz w:val="24"/>
          <w:szCs w:val="24"/>
          <w:lang w:val="en-US"/>
        </w:rPr>
      </w:pPr>
      <w:r w:rsidRPr="00FA5C36">
        <w:rPr>
          <w:sz w:val="24"/>
          <w:szCs w:val="24"/>
          <w:lang w:val="en-US"/>
        </w:rPr>
        <w:t>1 TL Natron</w:t>
      </w:r>
    </w:p>
    <w:p w14:paraId="325CE6A6" w14:textId="42033707" w:rsidR="00FA5C36" w:rsidRPr="00AC4E7A" w:rsidRDefault="00FA5C36" w:rsidP="00451819">
      <w:pPr>
        <w:jc w:val="both"/>
        <w:rPr>
          <w:sz w:val="24"/>
          <w:szCs w:val="24"/>
        </w:rPr>
      </w:pPr>
      <w:r w:rsidRPr="00AC4E7A">
        <w:rPr>
          <w:sz w:val="24"/>
          <w:szCs w:val="24"/>
        </w:rPr>
        <w:t>1 Prise Salz</w:t>
      </w:r>
    </w:p>
    <w:p w14:paraId="3EBA83C3" w14:textId="14BE392D" w:rsidR="00FA5C36" w:rsidRPr="00AC4E7A" w:rsidRDefault="00FA5C36" w:rsidP="00451819">
      <w:pPr>
        <w:jc w:val="both"/>
        <w:rPr>
          <w:sz w:val="24"/>
          <w:szCs w:val="24"/>
        </w:rPr>
      </w:pPr>
      <w:r w:rsidRPr="00AC4E7A">
        <w:rPr>
          <w:sz w:val="24"/>
          <w:szCs w:val="24"/>
        </w:rPr>
        <w:t>30 g Kokosraspeln</w:t>
      </w:r>
    </w:p>
    <w:p w14:paraId="12F3EF87" w14:textId="3B2017CA" w:rsidR="00FA5C36" w:rsidRPr="00AC4E7A" w:rsidRDefault="00FA5C36" w:rsidP="00451819">
      <w:pPr>
        <w:jc w:val="both"/>
        <w:rPr>
          <w:sz w:val="24"/>
          <w:szCs w:val="24"/>
        </w:rPr>
      </w:pPr>
      <w:r w:rsidRPr="00AC4E7A">
        <w:rPr>
          <w:sz w:val="24"/>
          <w:szCs w:val="24"/>
        </w:rPr>
        <w:t>1 Ei</w:t>
      </w:r>
    </w:p>
    <w:p w14:paraId="24BDA2F2" w14:textId="2FB9B056" w:rsidR="00FA5C36" w:rsidRPr="00AC4E7A" w:rsidRDefault="00FA5C36" w:rsidP="00451819">
      <w:pPr>
        <w:jc w:val="both"/>
        <w:rPr>
          <w:sz w:val="24"/>
          <w:szCs w:val="24"/>
        </w:rPr>
      </w:pPr>
      <w:r w:rsidRPr="00AC4E7A">
        <w:rPr>
          <w:sz w:val="24"/>
          <w:szCs w:val="24"/>
        </w:rPr>
        <w:t>90 g Rohrzucker</w:t>
      </w:r>
    </w:p>
    <w:p w14:paraId="2087061A" w14:textId="2B4EDD36" w:rsidR="00FA5C36" w:rsidRPr="00AC4E7A" w:rsidRDefault="00FA5C36" w:rsidP="00451819">
      <w:pPr>
        <w:jc w:val="both"/>
        <w:rPr>
          <w:sz w:val="24"/>
          <w:szCs w:val="24"/>
        </w:rPr>
      </w:pPr>
      <w:r w:rsidRPr="00AC4E7A">
        <w:rPr>
          <w:sz w:val="24"/>
          <w:szCs w:val="24"/>
        </w:rPr>
        <w:t xml:space="preserve">60 ml </w:t>
      </w:r>
      <w:r w:rsidR="001700D1" w:rsidRPr="00AC4E7A">
        <w:rPr>
          <w:sz w:val="24"/>
          <w:szCs w:val="24"/>
        </w:rPr>
        <w:t>neutrales</w:t>
      </w:r>
      <w:r w:rsidRPr="00AC4E7A">
        <w:rPr>
          <w:sz w:val="24"/>
          <w:szCs w:val="24"/>
        </w:rPr>
        <w:t xml:space="preserve"> Pflanzenöl</w:t>
      </w:r>
    </w:p>
    <w:p w14:paraId="1FC2C9F5" w14:textId="5DD8A6D4" w:rsidR="00FA5C36" w:rsidRPr="00AC4E7A" w:rsidRDefault="00FA5C36" w:rsidP="00451819">
      <w:pPr>
        <w:jc w:val="both"/>
        <w:rPr>
          <w:sz w:val="24"/>
          <w:szCs w:val="24"/>
        </w:rPr>
      </w:pPr>
      <w:r w:rsidRPr="00AC4E7A">
        <w:rPr>
          <w:sz w:val="24"/>
          <w:szCs w:val="24"/>
        </w:rPr>
        <w:t>200 g Naturjoghurt</w:t>
      </w:r>
    </w:p>
    <w:p w14:paraId="1742AAEE" w14:textId="77777777" w:rsidR="00FA5C36" w:rsidRPr="00AC4E7A" w:rsidRDefault="00FA5C36" w:rsidP="00451819">
      <w:pPr>
        <w:jc w:val="both"/>
        <w:rPr>
          <w:sz w:val="24"/>
          <w:szCs w:val="24"/>
        </w:rPr>
      </w:pPr>
    </w:p>
    <w:p w14:paraId="7B1F23B5" w14:textId="7529BD6F" w:rsidR="00FA5C36" w:rsidRDefault="00FA5C36" w:rsidP="00451819">
      <w:pPr>
        <w:jc w:val="both"/>
        <w:rPr>
          <w:sz w:val="24"/>
          <w:szCs w:val="24"/>
        </w:rPr>
      </w:pPr>
      <w:r w:rsidRPr="00FA5C36">
        <w:rPr>
          <w:sz w:val="24"/>
          <w:szCs w:val="24"/>
        </w:rPr>
        <w:t>Zubereitungszeit:</w:t>
      </w:r>
      <w:r w:rsidRPr="00FA5C36">
        <w:rPr>
          <w:sz w:val="24"/>
          <w:szCs w:val="24"/>
        </w:rPr>
        <w:tab/>
        <w:t>15 Minuten plus 25 Minuten B</w:t>
      </w:r>
      <w:r>
        <w:rPr>
          <w:sz w:val="24"/>
          <w:szCs w:val="24"/>
        </w:rPr>
        <w:t>ackzeit</w:t>
      </w:r>
    </w:p>
    <w:p w14:paraId="27FAFCEF" w14:textId="1AB71015" w:rsidR="00FA5C36" w:rsidRPr="007830FE" w:rsidRDefault="00FA5C36" w:rsidP="00B40E8C">
      <w:pPr>
        <w:pStyle w:val="ListParagraph"/>
        <w:numPr>
          <w:ilvl w:val="0"/>
          <w:numId w:val="973"/>
        </w:numPr>
        <w:spacing w:after="120"/>
        <w:ind w:left="714" w:hanging="357"/>
        <w:contextualSpacing w:val="0"/>
        <w:jc w:val="both"/>
        <w:rPr>
          <w:sz w:val="24"/>
          <w:szCs w:val="24"/>
        </w:rPr>
      </w:pPr>
      <w:r w:rsidRPr="007830FE">
        <w:rPr>
          <w:sz w:val="24"/>
          <w:szCs w:val="24"/>
        </w:rPr>
        <w:t>Backofen auf 200 Grad (Umluft 180 Grad) vorheizen.</w:t>
      </w:r>
    </w:p>
    <w:p w14:paraId="47ECF054" w14:textId="1C98C914" w:rsidR="00FA5C36" w:rsidRPr="007830FE" w:rsidRDefault="00FA5C36" w:rsidP="00B40E8C">
      <w:pPr>
        <w:pStyle w:val="ListParagraph"/>
        <w:numPr>
          <w:ilvl w:val="0"/>
          <w:numId w:val="973"/>
        </w:numPr>
        <w:spacing w:after="120"/>
        <w:ind w:left="714" w:hanging="357"/>
        <w:contextualSpacing w:val="0"/>
        <w:jc w:val="both"/>
        <w:rPr>
          <w:sz w:val="24"/>
          <w:szCs w:val="24"/>
        </w:rPr>
      </w:pPr>
      <w:r w:rsidRPr="007830FE">
        <w:rPr>
          <w:sz w:val="24"/>
          <w:szCs w:val="24"/>
        </w:rPr>
        <w:t xml:space="preserve">Die Ananas abtropfen </w:t>
      </w:r>
      <w:r w:rsidR="0068481F" w:rsidRPr="007830FE">
        <w:rPr>
          <w:sz w:val="24"/>
          <w:szCs w:val="24"/>
        </w:rPr>
        <w:t>lassen. Mehl, Backpulver und Natron sieben. Mit Salz, Kokosraspeln und den Ananasstücken vermischen.</w:t>
      </w:r>
    </w:p>
    <w:p w14:paraId="7CDFF777" w14:textId="2901777F" w:rsidR="0068481F" w:rsidRPr="007830FE" w:rsidRDefault="0068481F" w:rsidP="00B40E8C">
      <w:pPr>
        <w:pStyle w:val="ListParagraph"/>
        <w:numPr>
          <w:ilvl w:val="0"/>
          <w:numId w:val="973"/>
        </w:numPr>
        <w:spacing w:after="120"/>
        <w:ind w:left="714" w:hanging="357"/>
        <w:contextualSpacing w:val="0"/>
        <w:jc w:val="both"/>
        <w:rPr>
          <w:sz w:val="24"/>
          <w:szCs w:val="24"/>
        </w:rPr>
      </w:pPr>
      <w:r w:rsidRPr="007830FE">
        <w:rPr>
          <w:sz w:val="24"/>
          <w:szCs w:val="24"/>
        </w:rPr>
        <w:t>Ei schaumig schlagen. Mit Zucker, Öl und Joghurt</w:t>
      </w:r>
      <w:r w:rsidR="00893FD6" w:rsidRPr="007830FE">
        <w:rPr>
          <w:sz w:val="24"/>
          <w:szCs w:val="24"/>
        </w:rPr>
        <w:t xml:space="preserve"> </w:t>
      </w:r>
      <w:r w:rsidR="009F68F1" w:rsidRPr="007830FE">
        <w:rPr>
          <w:sz w:val="24"/>
          <w:szCs w:val="24"/>
        </w:rPr>
        <w:t>glattrühren</w:t>
      </w:r>
      <w:r w:rsidR="00893FD6" w:rsidRPr="007830FE">
        <w:rPr>
          <w:sz w:val="24"/>
          <w:szCs w:val="24"/>
        </w:rPr>
        <w:t>. Mehl so unterheben, dass der Teig feucht ist und Klumpen hat.</w:t>
      </w:r>
    </w:p>
    <w:p w14:paraId="6EA222A5" w14:textId="06136710" w:rsidR="00893FD6" w:rsidRPr="007830FE" w:rsidRDefault="00893FD6" w:rsidP="00B40E8C">
      <w:pPr>
        <w:pStyle w:val="ListParagraph"/>
        <w:numPr>
          <w:ilvl w:val="0"/>
          <w:numId w:val="973"/>
        </w:numPr>
        <w:spacing w:after="120"/>
        <w:ind w:left="714" w:hanging="357"/>
        <w:contextualSpacing w:val="0"/>
        <w:jc w:val="both"/>
        <w:rPr>
          <w:sz w:val="24"/>
          <w:szCs w:val="24"/>
        </w:rPr>
      </w:pPr>
      <w:r w:rsidRPr="007830FE">
        <w:rPr>
          <w:sz w:val="24"/>
          <w:szCs w:val="24"/>
        </w:rPr>
        <w:t xml:space="preserve">Die Vertiefungen der Form zu 2/3 ihrer Höhe mit </w:t>
      </w:r>
      <w:r w:rsidR="007830FE">
        <w:rPr>
          <w:sz w:val="24"/>
          <w:szCs w:val="24"/>
        </w:rPr>
        <w:t>T</w:t>
      </w:r>
      <w:r w:rsidRPr="007830FE">
        <w:rPr>
          <w:sz w:val="24"/>
          <w:szCs w:val="24"/>
        </w:rPr>
        <w:t>eig füllen. Je ein Anan</w:t>
      </w:r>
      <w:r w:rsidR="007830FE" w:rsidRPr="007830FE">
        <w:rPr>
          <w:sz w:val="24"/>
          <w:szCs w:val="24"/>
        </w:rPr>
        <w:t>a</w:t>
      </w:r>
      <w:r w:rsidRPr="007830FE">
        <w:rPr>
          <w:sz w:val="24"/>
          <w:szCs w:val="24"/>
        </w:rPr>
        <w:t>sstück auflegen. Muffins</w:t>
      </w:r>
      <w:r w:rsidR="007830FE" w:rsidRPr="007830FE">
        <w:rPr>
          <w:sz w:val="24"/>
          <w:szCs w:val="24"/>
        </w:rPr>
        <w:t xml:space="preserve"> 20 bis 25 Minuten backen. 10 Minuten in der Form auskühlen lassen.</w:t>
      </w:r>
    </w:p>
    <w:p w14:paraId="1B28E98B" w14:textId="77777777" w:rsidR="00AA1362" w:rsidRPr="00FA5C36" w:rsidRDefault="00AA1362" w:rsidP="00451819">
      <w:pPr>
        <w:jc w:val="both"/>
        <w:rPr>
          <w:sz w:val="24"/>
          <w:szCs w:val="24"/>
        </w:rPr>
      </w:pPr>
    </w:p>
    <w:p w14:paraId="220D3128" w14:textId="2454F0B4" w:rsidR="004D4B12" w:rsidRDefault="004D4B12">
      <w:pPr>
        <w:rPr>
          <w:sz w:val="24"/>
          <w:szCs w:val="24"/>
        </w:rPr>
      </w:pPr>
      <w:r>
        <w:rPr>
          <w:sz w:val="24"/>
          <w:szCs w:val="24"/>
        </w:rPr>
        <w:br w:type="page"/>
      </w:r>
    </w:p>
    <w:p w14:paraId="69A2DDD7" w14:textId="28FD0E43" w:rsidR="00213BE8" w:rsidRDefault="007E771A" w:rsidP="0098107E">
      <w:pPr>
        <w:pStyle w:val="Heading2"/>
        <w:spacing w:after="240"/>
      </w:pPr>
      <w:r>
        <w:lastRenderedPageBreak/>
        <w:t>Kirsch-Mandel-Schoko-Muffins</w:t>
      </w:r>
      <w:r w:rsidR="00F260C4">
        <w:rPr>
          <w:rStyle w:val="FootnoteReference"/>
        </w:rPr>
        <w:footnoteReference w:id="1709"/>
      </w:r>
      <w:r>
        <w:t xml:space="preserve"> </w:t>
      </w:r>
    </w:p>
    <w:p w14:paraId="31522B9A" w14:textId="731A2746" w:rsidR="007E771A" w:rsidRDefault="007E771A" w:rsidP="00451819">
      <w:pPr>
        <w:jc w:val="both"/>
        <w:rPr>
          <w:sz w:val="24"/>
          <w:szCs w:val="24"/>
        </w:rPr>
      </w:pPr>
      <w:r w:rsidRPr="0098107E">
        <w:rPr>
          <w:sz w:val="24"/>
          <w:szCs w:val="24"/>
          <w:u w:val="single"/>
        </w:rPr>
        <w:t>Zutaten</w:t>
      </w:r>
      <w:r>
        <w:rPr>
          <w:sz w:val="24"/>
          <w:szCs w:val="24"/>
        </w:rPr>
        <w:t xml:space="preserve"> </w:t>
      </w:r>
      <w:r w:rsidR="0098107E">
        <w:rPr>
          <w:sz w:val="24"/>
          <w:szCs w:val="24"/>
        </w:rPr>
        <w:t>(</w:t>
      </w:r>
      <w:r>
        <w:rPr>
          <w:sz w:val="24"/>
          <w:szCs w:val="24"/>
        </w:rPr>
        <w:t>für 1 Muffinblech</w:t>
      </w:r>
      <w:r w:rsidR="0098107E">
        <w:rPr>
          <w:sz w:val="24"/>
          <w:szCs w:val="24"/>
        </w:rPr>
        <w:t>)</w:t>
      </w:r>
    </w:p>
    <w:p w14:paraId="17BD69AD" w14:textId="6FFB0ADF" w:rsidR="007E771A" w:rsidRDefault="007E771A" w:rsidP="00451819">
      <w:pPr>
        <w:jc w:val="both"/>
        <w:rPr>
          <w:sz w:val="24"/>
          <w:szCs w:val="24"/>
        </w:rPr>
      </w:pPr>
      <w:r>
        <w:rPr>
          <w:sz w:val="24"/>
          <w:szCs w:val="24"/>
        </w:rPr>
        <w:t>½ Glas Sauerkirschen (200 g)</w:t>
      </w:r>
    </w:p>
    <w:p w14:paraId="17E36236" w14:textId="73EF2F4D" w:rsidR="007E771A" w:rsidRDefault="007E771A" w:rsidP="00451819">
      <w:pPr>
        <w:jc w:val="both"/>
        <w:rPr>
          <w:sz w:val="24"/>
          <w:szCs w:val="24"/>
        </w:rPr>
      </w:pPr>
      <w:r>
        <w:rPr>
          <w:sz w:val="24"/>
          <w:szCs w:val="24"/>
        </w:rPr>
        <w:t>3 Eier</w:t>
      </w:r>
    </w:p>
    <w:p w14:paraId="4506F85F" w14:textId="3F309485" w:rsidR="007E771A" w:rsidRDefault="007E771A" w:rsidP="00451819">
      <w:pPr>
        <w:jc w:val="both"/>
        <w:rPr>
          <w:sz w:val="24"/>
          <w:szCs w:val="24"/>
        </w:rPr>
      </w:pPr>
      <w:r>
        <w:rPr>
          <w:sz w:val="24"/>
          <w:szCs w:val="24"/>
        </w:rPr>
        <w:t>150 g Butter</w:t>
      </w:r>
    </w:p>
    <w:p w14:paraId="380E437C" w14:textId="234F9C82" w:rsidR="007E771A" w:rsidRDefault="007E771A" w:rsidP="00451819">
      <w:pPr>
        <w:jc w:val="both"/>
        <w:rPr>
          <w:sz w:val="24"/>
          <w:szCs w:val="24"/>
        </w:rPr>
      </w:pPr>
      <w:r>
        <w:rPr>
          <w:sz w:val="24"/>
          <w:szCs w:val="24"/>
        </w:rPr>
        <w:t>150 g Zucker</w:t>
      </w:r>
    </w:p>
    <w:p w14:paraId="21769043" w14:textId="5502E896" w:rsidR="007E771A" w:rsidRDefault="007E771A" w:rsidP="00451819">
      <w:pPr>
        <w:jc w:val="both"/>
        <w:rPr>
          <w:sz w:val="24"/>
          <w:szCs w:val="24"/>
        </w:rPr>
      </w:pPr>
      <w:r>
        <w:rPr>
          <w:sz w:val="24"/>
          <w:szCs w:val="24"/>
        </w:rPr>
        <w:t xml:space="preserve">½ Päckchen </w:t>
      </w:r>
      <w:r w:rsidR="006D3B21">
        <w:rPr>
          <w:sz w:val="24"/>
          <w:szCs w:val="24"/>
        </w:rPr>
        <w:t>V</w:t>
      </w:r>
      <w:r>
        <w:rPr>
          <w:sz w:val="24"/>
          <w:szCs w:val="24"/>
        </w:rPr>
        <w:t>anillezucker</w:t>
      </w:r>
    </w:p>
    <w:p w14:paraId="43103D5E" w14:textId="797F7D4B" w:rsidR="007E771A" w:rsidRDefault="007E771A" w:rsidP="00451819">
      <w:pPr>
        <w:jc w:val="both"/>
        <w:rPr>
          <w:sz w:val="24"/>
          <w:szCs w:val="24"/>
        </w:rPr>
      </w:pPr>
      <w:r>
        <w:rPr>
          <w:sz w:val="24"/>
          <w:szCs w:val="24"/>
        </w:rPr>
        <w:t>15</w:t>
      </w:r>
      <w:r w:rsidR="006D3B21">
        <w:rPr>
          <w:sz w:val="24"/>
          <w:szCs w:val="24"/>
        </w:rPr>
        <w:t>0 g Mehl</w:t>
      </w:r>
    </w:p>
    <w:p w14:paraId="3530356F" w14:textId="4379975B" w:rsidR="006D3B21" w:rsidRDefault="006D3B21" w:rsidP="00451819">
      <w:pPr>
        <w:jc w:val="both"/>
        <w:rPr>
          <w:sz w:val="24"/>
          <w:szCs w:val="24"/>
        </w:rPr>
      </w:pPr>
      <w:r>
        <w:rPr>
          <w:sz w:val="24"/>
          <w:szCs w:val="24"/>
        </w:rPr>
        <w:t>1,5 TL Backpulver</w:t>
      </w:r>
    </w:p>
    <w:p w14:paraId="7C1C2503" w14:textId="794DC613" w:rsidR="006D3B21" w:rsidRDefault="006D3B21" w:rsidP="00451819">
      <w:pPr>
        <w:jc w:val="both"/>
        <w:rPr>
          <w:sz w:val="24"/>
          <w:szCs w:val="24"/>
        </w:rPr>
      </w:pPr>
      <w:r>
        <w:rPr>
          <w:sz w:val="24"/>
          <w:szCs w:val="24"/>
        </w:rPr>
        <w:t>1 TL gemahlener Zimt</w:t>
      </w:r>
    </w:p>
    <w:p w14:paraId="29BAD16D" w14:textId="26A9731C" w:rsidR="006D3B21" w:rsidRDefault="006D3B21" w:rsidP="00451819">
      <w:pPr>
        <w:jc w:val="both"/>
        <w:rPr>
          <w:sz w:val="24"/>
          <w:szCs w:val="24"/>
        </w:rPr>
      </w:pPr>
      <w:r>
        <w:rPr>
          <w:sz w:val="24"/>
          <w:szCs w:val="24"/>
        </w:rPr>
        <w:t>125 g gehackte Mandeln</w:t>
      </w:r>
    </w:p>
    <w:p w14:paraId="1531D4BC" w14:textId="0CDAD0A0" w:rsidR="006D3B21" w:rsidRDefault="006D3B21" w:rsidP="00451819">
      <w:pPr>
        <w:jc w:val="both"/>
        <w:rPr>
          <w:sz w:val="24"/>
          <w:szCs w:val="24"/>
        </w:rPr>
      </w:pPr>
      <w:r>
        <w:rPr>
          <w:sz w:val="24"/>
          <w:szCs w:val="24"/>
        </w:rPr>
        <w:t>100 g Schokoraspeln</w:t>
      </w:r>
    </w:p>
    <w:p w14:paraId="72B36925" w14:textId="77777777" w:rsidR="006D3B21" w:rsidRDefault="006D3B21" w:rsidP="00451819">
      <w:pPr>
        <w:jc w:val="both"/>
        <w:rPr>
          <w:sz w:val="24"/>
          <w:szCs w:val="24"/>
        </w:rPr>
      </w:pPr>
    </w:p>
    <w:p w14:paraId="3BB0380F" w14:textId="23A095F3" w:rsidR="006D3B21" w:rsidRPr="0098107E" w:rsidRDefault="006D3B21" w:rsidP="00451819">
      <w:pPr>
        <w:jc w:val="both"/>
        <w:rPr>
          <w:i/>
          <w:iCs/>
          <w:sz w:val="24"/>
          <w:szCs w:val="24"/>
        </w:rPr>
      </w:pPr>
      <w:r w:rsidRPr="0098107E">
        <w:rPr>
          <w:i/>
          <w:iCs/>
          <w:sz w:val="24"/>
          <w:szCs w:val="24"/>
        </w:rPr>
        <w:t>Für die Glasur:</w:t>
      </w:r>
    </w:p>
    <w:p w14:paraId="7D366C4D" w14:textId="481D6FA5" w:rsidR="006D3B21" w:rsidRDefault="006D3B21" w:rsidP="00451819">
      <w:pPr>
        <w:jc w:val="both"/>
        <w:rPr>
          <w:sz w:val="24"/>
          <w:szCs w:val="24"/>
        </w:rPr>
      </w:pPr>
      <w:r>
        <w:rPr>
          <w:sz w:val="24"/>
          <w:szCs w:val="24"/>
        </w:rPr>
        <w:t>100 g Kuvertüre</w:t>
      </w:r>
    </w:p>
    <w:p w14:paraId="354B087F" w14:textId="7E9E7B89" w:rsidR="006D3B21" w:rsidRDefault="006D3B21" w:rsidP="00451819">
      <w:pPr>
        <w:jc w:val="both"/>
        <w:rPr>
          <w:sz w:val="24"/>
          <w:szCs w:val="24"/>
        </w:rPr>
      </w:pPr>
      <w:r>
        <w:rPr>
          <w:sz w:val="24"/>
          <w:szCs w:val="24"/>
        </w:rPr>
        <w:t>40 g Butter</w:t>
      </w:r>
    </w:p>
    <w:p w14:paraId="20E6FD5C" w14:textId="77777777" w:rsidR="006D3B21" w:rsidRDefault="006D3B21" w:rsidP="00451819">
      <w:pPr>
        <w:jc w:val="both"/>
        <w:rPr>
          <w:sz w:val="24"/>
          <w:szCs w:val="24"/>
        </w:rPr>
      </w:pPr>
    </w:p>
    <w:p w14:paraId="07FF24D2" w14:textId="65235DA0" w:rsidR="006D3B21" w:rsidRDefault="006D3B21" w:rsidP="00451819">
      <w:pPr>
        <w:jc w:val="both"/>
        <w:rPr>
          <w:sz w:val="24"/>
          <w:szCs w:val="24"/>
        </w:rPr>
      </w:pPr>
      <w:r>
        <w:rPr>
          <w:sz w:val="24"/>
          <w:szCs w:val="24"/>
        </w:rPr>
        <w:t>Zubereitungszeit: 20 Minuten plus 25 Minuten Backzeit</w:t>
      </w:r>
    </w:p>
    <w:p w14:paraId="4F78E5A3" w14:textId="6B5B457B" w:rsidR="006D3B21" w:rsidRPr="0098107E" w:rsidRDefault="006D3B21" w:rsidP="00B40E8C">
      <w:pPr>
        <w:pStyle w:val="ListParagraph"/>
        <w:numPr>
          <w:ilvl w:val="0"/>
          <w:numId w:val="974"/>
        </w:numPr>
        <w:spacing w:after="120"/>
        <w:ind w:left="714" w:hanging="357"/>
        <w:contextualSpacing w:val="0"/>
        <w:jc w:val="both"/>
        <w:rPr>
          <w:sz w:val="24"/>
          <w:szCs w:val="24"/>
        </w:rPr>
      </w:pPr>
      <w:r w:rsidRPr="0098107E">
        <w:rPr>
          <w:sz w:val="24"/>
          <w:szCs w:val="24"/>
        </w:rPr>
        <w:t>Die Kirschen in einem Sieb abtropfen lassen, 12 Stück zum Garnieren beiseitelegen.</w:t>
      </w:r>
      <w:r w:rsidR="0098107E">
        <w:rPr>
          <w:sz w:val="24"/>
          <w:szCs w:val="24"/>
        </w:rPr>
        <w:t xml:space="preserve"> </w:t>
      </w:r>
      <w:r w:rsidRPr="0098107E">
        <w:rPr>
          <w:sz w:val="24"/>
          <w:szCs w:val="24"/>
        </w:rPr>
        <w:t>Die Muffinform mit Förmchen auslegen</w:t>
      </w:r>
      <w:r w:rsidR="00690D34" w:rsidRPr="0098107E">
        <w:rPr>
          <w:sz w:val="24"/>
          <w:szCs w:val="24"/>
        </w:rPr>
        <w:t>. Den Backofen auf 200 Grad (Umluft 180 Grad) vorheizen.</w:t>
      </w:r>
    </w:p>
    <w:p w14:paraId="674C724D" w14:textId="3FC444CA" w:rsidR="00690D34" w:rsidRPr="007B1B05" w:rsidRDefault="00690D34" w:rsidP="00B40E8C">
      <w:pPr>
        <w:pStyle w:val="ListParagraph"/>
        <w:numPr>
          <w:ilvl w:val="0"/>
          <w:numId w:val="974"/>
        </w:numPr>
        <w:spacing w:after="120"/>
        <w:ind w:left="714" w:hanging="357"/>
        <w:contextualSpacing w:val="0"/>
        <w:jc w:val="both"/>
        <w:rPr>
          <w:sz w:val="24"/>
          <w:szCs w:val="24"/>
        </w:rPr>
      </w:pPr>
      <w:r w:rsidRPr="007B1B05">
        <w:rPr>
          <w:sz w:val="24"/>
          <w:szCs w:val="24"/>
        </w:rPr>
        <w:t xml:space="preserve">Die Eier mit einem Schneebesen schaumig schlagen. Mit Butter, Zucker und Vanillezucker </w:t>
      </w:r>
      <w:r w:rsidR="009F68F1" w:rsidRPr="007B1B05">
        <w:rPr>
          <w:sz w:val="24"/>
          <w:szCs w:val="24"/>
        </w:rPr>
        <w:t>glattrühren</w:t>
      </w:r>
      <w:r w:rsidRPr="007B1B05">
        <w:rPr>
          <w:sz w:val="24"/>
          <w:szCs w:val="24"/>
        </w:rPr>
        <w:t>.</w:t>
      </w:r>
    </w:p>
    <w:p w14:paraId="7E059A8A" w14:textId="4BFB4052" w:rsidR="00690D34" w:rsidRPr="007B1B05" w:rsidRDefault="00690D34" w:rsidP="00B40E8C">
      <w:pPr>
        <w:pStyle w:val="ListParagraph"/>
        <w:numPr>
          <w:ilvl w:val="0"/>
          <w:numId w:val="974"/>
        </w:numPr>
        <w:spacing w:after="120"/>
        <w:ind w:left="714" w:hanging="357"/>
        <w:contextualSpacing w:val="0"/>
        <w:jc w:val="both"/>
        <w:rPr>
          <w:sz w:val="24"/>
          <w:szCs w:val="24"/>
        </w:rPr>
      </w:pPr>
      <w:r w:rsidRPr="007B1B05">
        <w:rPr>
          <w:sz w:val="24"/>
          <w:szCs w:val="24"/>
        </w:rPr>
        <w:t>Mehl, Backpulver und Zimt auf die Eimasse sieben und mit einem Holzlöffel so unterrühren, dass ein glatter Teig entsteht.</w:t>
      </w:r>
    </w:p>
    <w:p w14:paraId="155FA4C4" w14:textId="0B604C36" w:rsidR="00690D34" w:rsidRPr="007B1B05" w:rsidRDefault="00690D34" w:rsidP="00B40E8C">
      <w:pPr>
        <w:pStyle w:val="ListParagraph"/>
        <w:numPr>
          <w:ilvl w:val="0"/>
          <w:numId w:val="974"/>
        </w:numPr>
        <w:spacing w:after="120"/>
        <w:ind w:left="714" w:hanging="357"/>
        <w:contextualSpacing w:val="0"/>
        <w:jc w:val="both"/>
        <w:rPr>
          <w:sz w:val="24"/>
          <w:szCs w:val="24"/>
        </w:rPr>
      </w:pPr>
      <w:r w:rsidRPr="007B1B05">
        <w:rPr>
          <w:sz w:val="24"/>
          <w:szCs w:val="24"/>
        </w:rPr>
        <w:t>Mandeln, S</w:t>
      </w:r>
      <w:r w:rsidR="00145B0A" w:rsidRPr="007B1B05">
        <w:rPr>
          <w:sz w:val="24"/>
          <w:szCs w:val="24"/>
        </w:rPr>
        <w:t>chokoraspeln und Kirschen miteinander vermischen und unter den Teig heben.</w:t>
      </w:r>
    </w:p>
    <w:p w14:paraId="16B144D7" w14:textId="77F1B1CA" w:rsidR="00145B0A" w:rsidRPr="0098107E" w:rsidRDefault="00145B0A" w:rsidP="00B40E8C">
      <w:pPr>
        <w:pStyle w:val="ListParagraph"/>
        <w:numPr>
          <w:ilvl w:val="0"/>
          <w:numId w:val="974"/>
        </w:numPr>
        <w:spacing w:after="120"/>
        <w:ind w:left="714" w:hanging="357"/>
        <w:contextualSpacing w:val="0"/>
        <w:jc w:val="both"/>
        <w:rPr>
          <w:sz w:val="24"/>
          <w:szCs w:val="24"/>
        </w:rPr>
      </w:pPr>
      <w:r w:rsidRPr="0098107E">
        <w:rPr>
          <w:sz w:val="24"/>
          <w:szCs w:val="24"/>
        </w:rPr>
        <w:t>Die Vertiefungen der Form zu 2/3 ihrer Höhe mit Teig füllen. Die Muffins 20 bis 25 Minuten backen.</w:t>
      </w:r>
      <w:r w:rsidR="0098107E">
        <w:rPr>
          <w:sz w:val="24"/>
          <w:szCs w:val="24"/>
        </w:rPr>
        <w:t xml:space="preserve">  </w:t>
      </w:r>
      <w:r w:rsidRPr="0098107E">
        <w:rPr>
          <w:sz w:val="24"/>
          <w:szCs w:val="24"/>
        </w:rPr>
        <w:t xml:space="preserve">Die Form aus dem Backofen </w:t>
      </w:r>
      <w:r w:rsidR="00073A1F" w:rsidRPr="0098107E">
        <w:rPr>
          <w:sz w:val="24"/>
          <w:szCs w:val="24"/>
        </w:rPr>
        <w:t>nehmen, 5 bis 10 Minuten abkühlen lassen. Die Muffins herausheben.</w:t>
      </w:r>
    </w:p>
    <w:p w14:paraId="60F9C354" w14:textId="7AA1AF50" w:rsidR="00073A1F" w:rsidRPr="007B1B05" w:rsidRDefault="00073A1F" w:rsidP="00B40E8C">
      <w:pPr>
        <w:pStyle w:val="ListParagraph"/>
        <w:numPr>
          <w:ilvl w:val="0"/>
          <w:numId w:val="974"/>
        </w:numPr>
        <w:spacing w:after="120"/>
        <w:ind w:left="714" w:hanging="357"/>
        <w:contextualSpacing w:val="0"/>
        <w:jc w:val="both"/>
        <w:rPr>
          <w:sz w:val="24"/>
          <w:szCs w:val="24"/>
        </w:rPr>
      </w:pPr>
      <w:r w:rsidRPr="007B1B05">
        <w:rPr>
          <w:sz w:val="24"/>
          <w:szCs w:val="24"/>
        </w:rPr>
        <w:lastRenderedPageBreak/>
        <w:t>Kuvertüre und Fett im Wasserbad schmelzen. Die obere Hälfte der Muffins in die Glasur tauchen</w:t>
      </w:r>
      <w:r w:rsidR="007B1B05" w:rsidRPr="007B1B05">
        <w:rPr>
          <w:sz w:val="24"/>
          <w:szCs w:val="24"/>
        </w:rPr>
        <w:t>. Je eine Kirsche auf die Muffins setzen.</w:t>
      </w:r>
    </w:p>
    <w:p w14:paraId="49B04600" w14:textId="77777777" w:rsidR="005E4F65" w:rsidRDefault="005E4F65">
      <w:pPr>
        <w:rPr>
          <w:rFonts w:asciiTheme="majorHAnsi" w:eastAsiaTheme="majorEastAsia" w:hAnsiTheme="majorHAnsi" w:cstheme="majorBidi"/>
          <w:color w:val="2F5496" w:themeColor="accent1" w:themeShade="BF"/>
          <w:sz w:val="26"/>
          <w:szCs w:val="26"/>
        </w:rPr>
      </w:pPr>
      <w:r>
        <w:br w:type="page"/>
      </w:r>
    </w:p>
    <w:p w14:paraId="0FBDFEF9" w14:textId="430756C8" w:rsidR="00145B0A" w:rsidRDefault="00667EE2" w:rsidP="00FA2265">
      <w:pPr>
        <w:pStyle w:val="Heading2"/>
        <w:spacing w:after="240"/>
      </w:pPr>
      <w:r>
        <w:lastRenderedPageBreak/>
        <w:t>Schwarz-Weiß-Muffins</w:t>
      </w:r>
      <w:r w:rsidR="005E4F65">
        <w:rPr>
          <w:rStyle w:val="FootnoteReference"/>
        </w:rPr>
        <w:footnoteReference w:id="1710"/>
      </w:r>
      <w:r>
        <w:t xml:space="preserve"> </w:t>
      </w:r>
    </w:p>
    <w:p w14:paraId="0C2D34CE" w14:textId="6E75631E" w:rsidR="00667EE2" w:rsidRDefault="00667EE2" w:rsidP="00451819">
      <w:pPr>
        <w:jc w:val="both"/>
        <w:rPr>
          <w:sz w:val="24"/>
          <w:szCs w:val="24"/>
        </w:rPr>
      </w:pPr>
      <w:r w:rsidRPr="00FA2265">
        <w:rPr>
          <w:sz w:val="24"/>
          <w:szCs w:val="24"/>
          <w:u w:val="single"/>
        </w:rPr>
        <w:t>Zutaten</w:t>
      </w:r>
      <w:r>
        <w:rPr>
          <w:sz w:val="24"/>
          <w:szCs w:val="24"/>
        </w:rPr>
        <w:t xml:space="preserve"> </w:t>
      </w:r>
      <w:r w:rsidR="00FA2265">
        <w:rPr>
          <w:sz w:val="24"/>
          <w:szCs w:val="24"/>
        </w:rPr>
        <w:t>(</w:t>
      </w:r>
      <w:r>
        <w:rPr>
          <w:sz w:val="24"/>
          <w:szCs w:val="24"/>
        </w:rPr>
        <w:t>für 1 Muffinblech</w:t>
      </w:r>
      <w:r w:rsidR="00FA2265">
        <w:rPr>
          <w:sz w:val="24"/>
          <w:szCs w:val="24"/>
        </w:rPr>
        <w:t>)</w:t>
      </w:r>
    </w:p>
    <w:p w14:paraId="7B17ECB1" w14:textId="6698147C" w:rsidR="00667EE2" w:rsidRDefault="00667EE2" w:rsidP="00451819">
      <w:pPr>
        <w:jc w:val="both"/>
        <w:rPr>
          <w:sz w:val="24"/>
          <w:szCs w:val="24"/>
        </w:rPr>
      </w:pPr>
      <w:r>
        <w:rPr>
          <w:sz w:val="24"/>
          <w:szCs w:val="24"/>
        </w:rPr>
        <w:t>2 Eier</w:t>
      </w:r>
    </w:p>
    <w:p w14:paraId="62C8813A" w14:textId="54BC8E9E" w:rsidR="00667EE2" w:rsidRDefault="00667EE2" w:rsidP="00451819">
      <w:pPr>
        <w:jc w:val="both"/>
        <w:rPr>
          <w:sz w:val="24"/>
          <w:szCs w:val="24"/>
        </w:rPr>
      </w:pPr>
      <w:r>
        <w:rPr>
          <w:sz w:val="24"/>
          <w:szCs w:val="24"/>
        </w:rPr>
        <w:t>6 EL Milch</w:t>
      </w:r>
    </w:p>
    <w:p w14:paraId="10F34E18" w14:textId="433AC890" w:rsidR="00667EE2" w:rsidRDefault="00667EE2" w:rsidP="00451819">
      <w:pPr>
        <w:jc w:val="both"/>
        <w:rPr>
          <w:sz w:val="24"/>
          <w:szCs w:val="24"/>
        </w:rPr>
      </w:pPr>
      <w:r>
        <w:rPr>
          <w:sz w:val="24"/>
          <w:szCs w:val="24"/>
        </w:rPr>
        <w:t>125 g Butter</w:t>
      </w:r>
    </w:p>
    <w:p w14:paraId="796CEB33" w14:textId="757853D9" w:rsidR="00667EE2" w:rsidRDefault="00667EE2" w:rsidP="00451819">
      <w:pPr>
        <w:jc w:val="both"/>
        <w:rPr>
          <w:sz w:val="24"/>
          <w:szCs w:val="24"/>
        </w:rPr>
      </w:pPr>
      <w:r>
        <w:rPr>
          <w:sz w:val="24"/>
          <w:szCs w:val="24"/>
        </w:rPr>
        <w:t>125 g Zucker</w:t>
      </w:r>
    </w:p>
    <w:p w14:paraId="37F09FA5" w14:textId="350CD11E" w:rsidR="00667EE2" w:rsidRDefault="00667EE2" w:rsidP="00451819">
      <w:pPr>
        <w:jc w:val="both"/>
        <w:rPr>
          <w:sz w:val="24"/>
          <w:szCs w:val="24"/>
        </w:rPr>
      </w:pPr>
      <w:r>
        <w:rPr>
          <w:sz w:val="24"/>
          <w:szCs w:val="24"/>
        </w:rPr>
        <w:t>½ Päckchen Vanillezucker</w:t>
      </w:r>
    </w:p>
    <w:p w14:paraId="0CAFFA31" w14:textId="3E17F678" w:rsidR="00667EE2" w:rsidRDefault="00667EE2" w:rsidP="00451819">
      <w:pPr>
        <w:jc w:val="both"/>
        <w:rPr>
          <w:sz w:val="24"/>
          <w:szCs w:val="24"/>
        </w:rPr>
      </w:pPr>
      <w:r>
        <w:rPr>
          <w:sz w:val="24"/>
          <w:szCs w:val="24"/>
        </w:rPr>
        <w:t>1 TL Rum</w:t>
      </w:r>
    </w:p>
    <w:p w14:paraId="04B3371F" w14:textId="08D496EA" w:rsidR="00667EE2" w:rsidRDefault="00667EE2" w:rsidP="00451819">
      <w:pPr>
        <w:jc w:val="both"/>
        <w:rPr>
          <w:sz w:val="24"/>
          <w:szCs w:val="24"/>
        </w:rPr>
      </w:pPr>
      <w:r>
        <w:rPr>
          <w:sz w:val="24"/>
          <w:szCs w:val="24"/>
        </w:rPr>
        <w:t>250 g Mehl</w:t>
      </w:r>
    </w:p>
    <w:p w14:paraId="607E0698" w14:textId="708AC823" w:rsidR="00667EE2" w:rsidRDefault="00667EE2" w:rsidP="00451819">
      <w:pPr>
        <w:jc w:val="both"/>
        <w:rPr>
          <w:sz w:val="24"/>
          <w:szCs w:val="24"/>
        </w:rPr>
      </w:pPr>
      <w:r>
        <w:rPr>
          <w:sz w:val="24"/>
          <w:szCs w:val="24"/>
        </w:rPr>
        <w:t>½ Päckchen Backpulver</w:t>
      </w:r>
    </w:p>
    <w:p w14:paraId="76919AF9" w14:textId="4C684444" w:rsidR="00667EE2" w:rsidRDefault="00667EE2" w:rsidP="00451819">
      <w:pPr>
        <w:jc w:val="both"/>
        <w:rPr>
          <w:sz w:val="24"/>
          <w:szCs w:val="24"/>
        </w:rPr>
      </w:pPr>
      <w:r>
        <w:rPr>
          <w:sz w:val="24"/>
          <w:szCs w:val="24"/>
        </w:rPr>
        <w:t>1 Prise Salz</w:t>
      </w:r>
    </w:p>
    <w:p w14:paraId="14079569" w14:textId="77777777" w:rsidR="00667EE2" w:rsidRDefault="00667EE2" w:rsidP="00451819">
      <w:pPr>
        <w:jc w:val="both"/>
        <w:rPr>
          <w:sz w:val="24"/>
          <w:szCs w:val="24"/>
        </w:rPr>
      </w:pPr>
    </w:p>
    <w:p w14:paraId="2B60B001" w14:textId="6D95DD70" w:rsidR="00667EE2" w:rsidRPr="00FA2265" w:rsidRDefault="00667EE2" w:rsidP="00451819">
      <w:pPr>
        <w:jc w:val="both"/>
        <w:rPr>
          <w:i/>
          <w:iCs/>
          <w:sz w:val="24"/>
          <w:szCs w:val="24"/>
        </w:rPr>
      </w:pPr>
      <w:r w:rsidRPr="00FA2265">
        <w:rPr>
          <w:i/>
          <w:iCs/>
          <w:sz w:val="24"/>
          <w:szCs w:val="24"/>
        </w:rPr>
        <w:t>Für die Kakaoschicht:</w:t>
      </w:r>
    </w:p>
    <w:p w14:paraId="7202CF77" w14:textId="3BD868DD" w:rsidR="00667EE2" w:rsidRDefault="00717523" w:rsidP="00451819">
      <w:pPr>
        <w:jc w:val="both"/>
        <w:rPr>
          <w:sz w:val="24"/>
          <w:szCs w:val="24"/>
        </w:rPr>
      </w:pPr>
      <w:r>
        <w:rPr>
          <w:sz w:val="24"/>
          <w:szCs w:val="24"/>
        </w:rPr>
        <w:t>4 EL Kakao</w:t>
      </w:r>
    </w:p>
    <w:p w14:paraId="24525FA5" w14:textId="61F48244" w:rsidR="00717523" w:rsidRDefault="00717523" w:rsidP="00451819">
      <w:pPr>
        <w:jc w:val="both"/>
        <w:rPr>
          <w:sz w:val="24"/>
          <w:szCs w:val="24"/>
        </w:rPr>
      </w:pPr>
      <w:r>
        <w:rPr>
          <w:sz w:val="24"/>
          <w:szCs w:val="24"/>
        </w:rPr>
        <w:t>2 EL Milch</w:t>
      </w:r>
    </w:p>
    <w:p w14:paraId="4D62A6F4" w14:textId="5F0BAFE9" w:rsidR="00717523" w:rsidRDefault="00717523" w:rsidP="00451819">
      <w:pPr>
        <w:jc w:val="both"/>
        <w:rPr>
          <w:sz w:val="24"/>
          <w:szCs w:val="24"/>
        </w:rPr>
      </w:pPr>
      <w:r>
        <w:rPr>
          <w:sz w:val="24"/>
          <w:szCs w:val="24"/>
        </w:rPr>
        <w:t>2 EL Zucker</w:t>
      </w:r>
    </w:p>
    <w:p w14:paraId="68B3CAE2" w14:textId="77777777" w:rsidR="00717523" w:rsidRDefault="00717523" w:rsidP="00451819">
      <w:pPr>
        <w:jc w:val="both"/>
        <w:rPr>
          <w:sz w:val="24"/>
          <w:szCs w:val="24"/>
        </w:rPr>
      </w:pPr>
    </w:p>
    <w:p w14:paraId="1428A6FF" w14:textId="02CECAFF" w:rsidR="00717523" w:rsidRPr="00FA2265" w:rsidRDefault="00717523" w:rsidP="00451819">
      <w:pPr>
        <w:jc w:val="both"/>
        <w:rPr>
          <w:i/>
          <w:iCs/>
          <w:sz w:val="24"/>
          <w:szCs w:val="24"/>
        </w:rPr>
      </w:pPr>
      <w:r w:rsidRPr="00FA2265">
        <w:rPr>
          <w:i/>
          <w:iCs/>
          <w:sz w:val="24"/>
          <w:szCs w:val="24"/>
        </w:rPr>
        <w:t>Für die Garnitur</w:t>
      </w:r>
    </w:p>
    <w:p w14:paraId="1F637661" w14:textId="17B93B66" w:rsidR="00717523" w:rsidRDefault="00717523" w:rsidP="00451819">
      <w:pPr>
        <w:jc w:val="both"/>
        <w:rPr>
          <w:sz w:val="24"/>
          <w:szCs w:val="24"/>
        </w:rPr>
      </w:pPr>
      <w:r>
        <w:rPr>
          <w:sz w:val="24"/>
          <w:szCs w:val="24"/>
        </w:rPr>
        <w:t>75 g Zartbitterkuvertüre</w:t>
      </w:r>
    </w:p>
    <w:p w14:paraId="3FDDA248" w14:textId="49598BEF" w:rsidR="00717523" w:rsidRDefault="00717523" w:rsidP="00451819">
      <w:pPr>
        <w:jc w:val="both"/>
        <w:rPr>
          <w:sz w:val="24"/>
          <w:szCs w:val="24"/>
        </w:rPr>
      </w:pPr>
      <w:r>
        <w:rPr>
          <w:sz w:val="24"/>
          <w:szCs w:val="24"/>
        </w:rPr>
        <w:t>25 g weiße Kuvertüre</w:t>
      </w:r>
    </w:p>
    <w:p w14:paraId="1F5035A9" w14:textId="77777777" w:rsidR="00717523" w:rsidRDefault="00717523" w:rsidP="00451819">
      <w:pPr>
        <w:jc w:val="both"/>
        <w:rPr>
          <w:sz w:val="24"/>
          <w:szCs w:val="24"/>
        </w:rPr>
      </w:pPr>
    </w:p>
    <w:p w14:paraId="794FB5E4" w14:textId="0C0153E5" w:rsidR="00717523" w:rsidRDefault="00717523" w:rsidP="00451819">
      <w:pPr>
        <w:jc w:val="both"/>
        <w:rPr>
          <w:sz w:val="24"/>
          <w:szCs w:val="24"/>
        </w:rPr>
      </w:pPr>
      <w:r>
        <w:rPr>
          <w:sz w:val="24"/>
          <w:szCs w:val="24"/>
        </w:rPr>
        <w:t xml:space="preserve">Zubereitungszeit: </w:t>
      </w:r>
      <w:r w:rsidR="00F2434D">
        <w:rPr>
          <w:sz w:val="24"/>
          <w:szCs w:val="24"/>
        </w:rPr>
        <w:t>30 Minuten plus 20 Minuten Backzeit</w:t>
      </w:r>
    </w:p>
    <w:p w14:paraId="0996AAC6" w14:textId="10E9A2F0" w:rsidR="00F2434D" w:rsidRPr="00E17CDE" w:rsidRDefault="00F2434D" w:rsidP="00B40E8C">
      <w:pPr>
        <w:pStyle w:val="ListParagraph"/>
        <w:numPr>
          <w:ilvl w:val="0"/>
          <w:numId w:val="975"/>
        </w:numPr>
        <w:spacing w:after="120"/>
        <w:ind w:left="714" w:hanging="357"/>
        <w:contextualSpacing w:val="0"/>
        <w:jc w:val="both"/>
        <w:rPr>
          <w:sz w:val="24"/>
          <w:szCs w:val="24"/>
        </w:rPr>
      </w:pPr>
      <w:r w:rsidRPr="00E17CDE">
        <w:rPr>
          <w:sz w:val="24"/>
          <w:szCs w:val="24"/>
        </w:rPr>
        <w:t xml:space="preserve">Die Muffinform mit Förmchen auslegen. Den Backofen auf 200 </w:t>
      </w:r>
      <w:r w:rsidR="009F68F1" w:rsidRPr="00E17CDE">
        <w:rPr>
          <w:sz w:val="24"/>
          <w:szCs w:val="24"/>
        </w:rPr>
        <w:t>Grad</w:t>
      </w:r>
      <w:r w:rsidRPr="00E17CDE">
        <w:rPr>
          <w:sz w:val="24"/>
          <w:szCs w:val="24"/>
        </w:rPr>
        <w:t xml:space="preserve"> (Umluft 180 Grad) vorheizen.</w:t>
      </w:r>
    </w:p>
    <w:p w14:paraId="5F8ECF8C" w14:textId="088ADD4E" w:rsidR="00586A4C" w:rsidRPr="00F11866" w:rsidRDefault="00F2434D" w:rsidP="00B40E8C">
      <w:pPr>
        <w:pStyle w:val="ListParagraph"/>
        <w:numPr>
          <w:ilvl w:val="0"/>
          <w:numId w:val="975"/>
        </w:numPr>
        <w:spacing w:after="120"/>
        <w:ind w:left="714" w:hanging="357"/>
        <w:contextualSpacing w:val="0"/>
        <w:jc w:val="both"/>
        <w:rPr>
          <w:sz w:val="24"/>
          <w:szCs w:val="24"/>
        </w:rPr>
      </w:pPr>
      <w:r w:rsidRPr="00F11866">
        <w:rPr>
          <w:sz w:val="24"/>
          <w:szCs w:val="24"/>
        </w:rPr>
        <w:t>Die Eier mit den Quirlen des Mixers schaumig schlagen. Mi</w:t>
      </w:r>
      <w:r w:rsidR="00586A4C" w:rsidRPr="00F11866">
        <w:rPr>
          <w:sz w:val="24"/>
          <w:szCs w:val="24"/>
        </w:rPr>
        <w:t>lch, Butter, Zucker, Vanillezucker und Rum in die Eimasse rühren.</w:t>
      </w:r>
      <w:r w:rsidR="00FA2265" w:rsidRPr="00F11866">
        <w:rPr>
          <w:sz w:val="24"/>
          <w:szCs w:val="24"/>
        </w:rPr>
        <w:t xml:space="preserve"> </w:t>
      </w:r>
      <w:r w:rsidR="00586A4C" w:rsidRPr="00F11866">
        <w:rPr>
          <w:sz w:val="24"/>
          <w:szCs w:val="24"/>
        </w:rPr>
        <w:t>Mehl, Backpulver und Salz auf die Eimasse sieben und alles zu einem glatten Teig verrühren.</w:t>
      </w:r>
      <w:r w:rsidR="00F11866" w:rsidRPr="00F11866">
        <w:rPr>
          <w:sz w:val="24"/>
          <w:szCs w:val="24"/>
        </w:rPr>
        <w:t xml:space="preserve"> </w:t>
      </w:r>
      <w:r w:rsidR="00586A4C" w:rsidRPr="00F11866">
        <w:rPr>
          <w:sz w:val="24"/>
          <w:szCs w:val="24"/>
        </w:rPr>
        <w:t>Kakao, Milch und Zucker verrühren und 1/3 des hellen Teiges damit dunkel färben.</w:t>
      </w:r>
    </w:p>
    <w:p w14:paraId="46568FFD" w14:textId="2153817B" w:rsidR="00586A4C" w:rsidRPr="00F11866" w:rsidRDefault="00586A4C" w:rsidP="00B40E8C">
      <w:pPr>
        <w:pStyle w:val="ListParagraph"/>
        <w:numPr>
          <w:ilvl w:val="0"/>
          <w:numId w:val="975"/>
        </w:numPr>
        <w:spacing w:after="120"/>
        <w:ind w:left="714" w:hanging="357"/>
        <w:contextualSpacing w:val="0"/>
        <w:jc w:val="both"/>
        <w:rPr>
          <w:sz w:val="24"/>
          <w:szCs w:val="24"/>
        </w:rPr>
      </w:pPr>
      <w:r w:rsidRPr="00F11866">
        <w:rPr>
          <w:sz w:val="24"/>
          <w:szCs w:val="24"/>
        </w:rPr>
        <w:t xml:space="preserve">In die Vertiefungen der Form je ½ EL hellen </w:t>
      </w:r>
      <w:r w:rsidR="00E17CDE" w:rsidRPr="00F11866">
        <w:rPr>
          <w:sz w:val="24"/>
          <w:szCs w:val="24"/>
        </w:rPr>
        <w:t>T</w:t>
      </w:r>
      <w:r w:rsidRPr="00F11866">
        <w:rPr>
          <w:sz w:val="24"/>
          <w:szCs w:val="24"/>
        </w:rPr>
        <w:t>eig füllen, ½ EL dunklen Teig darüber geben und mit einem ½ EL hellen Teig abdecken.</w:t>
      </w:r>
      <w:r w:rsidR="00F11866" w:rsidRPr="00F11866">
        <w:rPr>
          <w:sz w:val="24"/>
          <w:szCs w:val="24"/>
        </w:rPr>
        <w:t xml:space="preserve"> </w:t>
      </w:r>
      <w:r w:rsidRPr="00F11866">
        <w:rPr>
          <w:sz w:val="24"/>
          <w:szCs w:val="24"/>
        </w:rPr>
        <w:t xml:space="preserve">Die Muffins 15 bis 20 Minuten backen. </w:t>
      </w:r>
      <w:r w:rsidRPr="00F11866">
        <w:rPr>
          <w:sz w:val="24"/>
          <w:szCs w:val="24"/>
        </w:rPr>
        <w:lastRenderedPageBreak/>
        <w:t>Die Form aus dem Backofen nehmen, 5 bis 10 Minuten abkühlen lassen. Die Muffins herausheben.</w:t>
      </w:r>
    </w:p>
    <w:p w14:paraId="75518E37" w14:textId="1A8208CD" w:rsidR="00586A4C" w:rsidRDefault="002E3CF0" w:rsidP="00B40E8C">
      <w:pPr>
        <w:pStyle w:val="ListParagraph"/>
        <w:numPr>
          <w:ilvl w:val="0"/>
          <w:numId w:val="975"/>
        </w:numPr>
        <w:spacing w:after="120"/>
        <w:contextualSpacing w:val="0"/>
        <w:jc w:val="both"/>
        <w:rPr>
          <w:sz w:val="24"/>
          <w:szCs w:val="24"/>
        </w:rPr>
      </w:pPr>
      <w:r w:rsidRPr="00E17CDE">
        <w:rPr>
          <w:sz w:val="24"/>
          <w:szCs w:val="24"/>
        </w:rPr>
        <w:t>Kuvertüren getrennt voneinander über dem Wasserbad schmelzen. Die Muffins zuerst mit der Zartbitterkuvertüre überziehen</w:t>
      </w:r>
      <w:r w:rsidR="00E17CDE" w:rsidRPr="00E17CDE">
        <w:rPr>
          <w:sz w:val="24"/>
          <w:szCs w:val="24"/>
        </w:rPr>
        <w:t xml:space="preserve"> und etwas antrocknen lassen. Anschließend mit einem Esslöffel die weiße Kuvertüre in dünnen Fäden darüber ziehen.</w:t>
      </w:r>
    </w:p>
    <w:p w14:paraId="43CD6EEC" w14:textId="692EA5E9" w:rsidR="001028F6" w:rsidRDefault="001028F6">
      <w:pPr>
        <w:rPr>
          <w:sz w:val="24"/>
          <w:szCs w:val="24"/>
        </w:rPr>
      </w:pPr>
      <w:r>
        <w:rPr>
          <w:sz w:val="24"/>
          <w:szCs w:val="24"/>
        </w:rPr>
        <w:br w:type="page"/>
      </w:r>
    </w:p>
    <w:p w14:paraId="3D9FC54B" w14:textId="4F60403D" w:rsidR="001028F6" w:rsidRDefault="001028F6" w:rsidP="00C53B38">
      <w:pPr>
        <w:pStyle w:val="Heading2"/>
        <w:spacing w:after="240"/>
      </w:pPr>
      <w:r>
        <w:lastRenderedPageBreak/>
        <w:t>Nutellamuffins</w:t>
      </w:r>
      <w:r w:rsidR="004167CE">
        <w:rPr>
          <w:rStyle w:val="FootnoteReference"/>
        </w:rPr>
        <w:footnoteReference w:id="1711"/>
      </w:r>
      <w:r>
        <w:t xml:space="preserve"> </w:t>
      </w:r>
    </w:p>
    <w:p w14:paraId="4E41D616" w14:textId="230FE52D" w:rsidR="001028F6" w:rsidRDefault="001028F6" w:rsidP="001028F6">
      <w:pPr>
        <w:rPr>
          <w:sz w:val="24"/>
          <w:szCs w:val="24"/>
        </w:rPr>
      </w:pPr>
      <w:r w:rsidRPr="00C53B38">
        <w:rPr>
          <w:sz w:val="24"/>
          <w:szCs w:val="24"/>
          <w:u w:val="single"/>
        </w:rPr>
        <w:t>Zutaten</w:t>
      </w:r>
      <w:r>
        <w:rPr>
          <w:sz w:val="24"/>
          <w:szCs w:val="24"/>
        </w:rPr>
        <w:t xml:space="preserve"> </w:t>
      </w:r>
      <w:r w:rsidR="00C53B38">
        <w:rPr>
          <w:sz w:val="24"/>
          <w:szCs w:val="24"/>
        </w:rPr>
        <w:t>(</w:t>
      </w:r>
      <w:r>
        <w:rPr>
          <w:sz w:val="24"/>
          <w:szCs w:val="24"/>
        </w:rPr>
        <w:t>für 1 Muffinblech</w:t>
      </w:r>
      <w:r w:rsidR="00C53B38">
        <w:rPr>
          <w:sz w:val="24"/>
          <w:szCs w:val="24"/>
        </w:rPr>
        <w:t>)</w:t>
      </w:r>
    </w:p>
    <w:p w14:paraId="064580A9" w14:textId="35AF21BD" w:rsidR="001028F6" w:rsidRDefault="001028F6" w:rsidP="001028F6">
      <w:pPr>
        <w:rPr>
          <w:sz w:val="24"/>
          <w:szCs w:val="24"/>
        </w:rPr>
      </w:pPr>
      <w:r>
        <w:rPr>
          <w:sz w:val="24"/>
          <w:szCs w:val="24"/>
        </w:rPr>
        <w:t>3 Eier</w:t>
      </w:r>
    </w:p>
    <w:p w14:paraId="256F9133" w14:textId="27602E8A" w:rsidR="001028F6" w:rsidRDefault="001028F6" w:rsidP="001028F6">
      <w:pPr>
        <w:rPr>
          <w:sz w:val="24"/>
          <w:szCs w:val="24"/>
        </w:rPr>
      </w:pPr>
      <w:r>
        <w:rPr>
          <w:sz w:val="24"/>
          <w:szCs w:val="24"/>
        </w:rPr>
        <w:t>180 g Butter</w:t>
      </w:r>
    </w:p>
    <w:p w14:paraId="29C2A63C" w14:textId="2087A104" w:rsidR="001028F6" w:rsidRDefault="001028F6" w:rsidP="001028F6">
      <w:pPr>
        <w:rPr>
          <w:sz w:val="24"/>
          <w:szCs w:val="24"/>
        </w:rPr>
      </w:pPr>
      <w:r>
        <w:rPr>
          <w:sz w:val="24"/>
          <w:szCs w:val="24"/>
        </w:rPr>
        <w:t>½ Päckchen Vanillezucker</w:t>
      </w:r>
    </w:p>
    <w:p w14:paraId="35708C92" w14:textId="2129EE11" w:rsidR="001028F6" w:rsidRDefault="001028F6" w:rsidP="001028F6">
      <w:pPr>
        <w:rPr>
          <w:sz w:val="24"/>
          <w:szCs w:val="24"/>
        </w:rPr>
      </w:pPr>
      <w:r>
        <w:rPr>
          <w:sz w:val="24"/>
          <w:szCs w:val="24"/>
        </w:rPr>
        <w:t>150 g Mehl</w:t>
      </w:r>
    </w:p>
    <w:p w14:paraId="4806E729" w14:textId="6232AF53" w:rsidR="001028F6" w:rsidRDefault="001028F6" w:rsidP="001028F6">
      <w:pPr>
        <w:rPr>
          <w:sz w:val="24"/>
          <w:szCs w:val="24"/>
        </w:rPr>
      </w:pPr>
      <w:r>
        <w:rPr>
          <w:sz w:val="24"/>
          <w:szCs w:val="24"/>
        </w:rPr>
        <w:t>1 ½ TL Backpulver</w:t>
      </w:r>
    </w:p>
    <w:p w14:paraId="38DEE290" w14:textId="0AE33A51" w:rsidR="001028F6" w:rsidRDefault="000A0E6D" w:rsidP="001028F6">
      <w:pPr>
        <w:rPr>
          <w:sz w:val="24"/>
          <w:szCs w:val="24"/>
        </w:rPr>
      </w:pPr>
      <w:r>
        <w:rPr>
          <w:sz w:val="24"/>
          <w:szCs w:val="24"/>
        </w:rPr>
        <w:t>30 g Speisestärke</w:t>
      </w:r>
    </w:p>
    <w:p w14:paraId="373C62B4" w14:textId="77777777" w:rsidR="000A0E6D" w:rsidRDefault="000A0E6D" w:rsidP="001028F6">
      <w:pPr>
        <w:rPr>
          <w:sz w:val="24"/>
          <w:szCs w:val="24"/>
        </w:rPr>
      </w:pPr>
    </w:p>
    <w:p w14:paraId="72EA1EDF" w14:textId="342E9C24" w:rsidR="000A0E6D" w:rsidRPr="00C53B38" w:rsidRDefault="000A0E6D" w:rsidP="001028F6">
      <w:pPr>
        <w:rPr>
          <w:i/>
          <w:iCs/>
          <w:sz w:val="24"/>
          <w:szCs w:val="24"/>
        </w:rPr>
      </w:pPr>
      <w:r w:rsidRPr="00C53B38">
        <w:rPr>
          <w:i/>
          <w:iCs/>
          <w:sz w:val="24"/>
          <w:szCs w:val="24"/>
        </w:rPr>
        <w:t>Für die Füllung:</w:t>
      </w:r>
    </w:p>
    <w:p w14:paraId="68175597" w14:textId="5F73BD38" w:rsidR="000A0E6D" w:rsidRDefault="000A0E6D" w:rsidP="001028F6">
      <w:pPr>
        <w:rPr>
          <w:sz w:val="24"/>
          <w:szCs w:val="24"/>
        </w:rPr>
      </w:pPr>
      <w:r>
        <w:rPr>
          <w:sz w:val="24"/>
          <w:szCs w:val="24"/>
        </w:rPr>
        <w:t>12 TL Nutella</w:t>
      </w:r>
    </w:p>
    <w:p w14:paraId="0455DA7C" w14:textId="77777777" w:rsidR="000A0E6D" w:rsidRDefault="000A0E6D" w:rsidP="001028F6">
      <w:pPr>
        <w:rPr>
          <w:sz w:val="24"/>
          <w:szCs w:val="24"/>
        </w:rPr>
      </w:pPr>
    </w:p>
    <w:p w14:paraId="0BC71E7D" w14:textId="16F8CE5C" w:rsidR="000A0E6D" w:rsidRDefault="000A0E6D" w:rsidP="001028F6">
      <w:pPr>
        <w:rPr>
          <w:sz w:val="24"/>
          <w:szCs w:val="24"/>
        </w:rPr>
      </w:pPr>
      <w:r>
        <w:rPr>
          <w:sz w:val="24"/>
          <w:szCs w:val="24"/>
        </w:rPr>
        <w:t>Zubereitungszeit:</w:t>
      </w:r>
      <w:r>
        <w:rPr>
          <w:sz w:val="24"/>
          <w:szCs w:val="24"/>
        </w:rPr>
        <w:tab/>
        <w:t>15 Minuten plus 20 Minuten Backzeit</w:t>
      </w:r>
    </w:p>
    <w:p w14:paraId="503B357B" w14:textId="395C96EC" w:rsidR="000A0E6D" w:rsidRPr="00181BE0" w:rsidRDefault="000A0E6D" w:rsidP="00B40E8C">
      <w:pPr>
        <w:pStyle w:val="ListParagraph"/>
        <w:numPr>
          <w:ilvl w:val="0"/>
          <w:numId w:val="976"/>
        </w:numPr>
        <w:spacing w:after="120"/>
        <w:ind w:left="714" w:hanging="357"/>
        <w:contextualSpacing w:val="0"/>
        <w:jc w:val="both"/>
        <w:rPr>
          <w:sz w:val="24"/>
          <w:szCs w:val="24"/>
        </w:rPr>
      </w:pPr>
      <w:r w:rsidRPr="00181BE0">
        <w:rPr>
          <w:sz w:val="24"/>
          <w:szCs w:val="24"/>
        </w:rPr>
        <w:t xml:space="preserve">Muffinform mit Papierförmchen auslegen. Backofen auf 200 </w:t>
      </w:r>
      <w:r w:rsidR="00A04E07" w:rsidRPr="00181BE0">
        <w:rPr>
          <w:sz w:val="24"/>
          <w:szCs w:val="24"/>
        </w:rPr>
        <w:t>G</w:t>
      </w:r>
      <w:r w:rsidRPr="00181BE0">
        <w:rPr>
          <w:sz w:val="24"/>
          <w:szCs w:val="24"/>
        </w:rPr>
        <w:t>rad (</w:t>
      </w:r>
      <w:r w:rsidR="00A04E07" w:rsidRPr="00181BE0">
        <w:rPr>
          <w:sz w:val="24"/>
          <w:szCs w:val="24"/>
        </w:rPr>
        <w:t>U</w:t>
      </w:r>
      <w:r w:rsidRPr="00181BE0">
        <w:rPr>
          <w:sz w:val="24"/>
          <w:szCs w:val="24"/>
        </w:rPr>
        <w:t xml:space="preserve">mluft 180 Grad) </w:t>
      </w:r>
      <w:r w:rsidR="00A04E07" w:rsidRPr="00181BE0">
        <w:rPr>
          <w:sz w:val="24"/>
          <w:szCs w:val="24"/>
        </w:rPr>
        <w:t>vorheizen.</w:t>
      </w:r>
    </w:p>
    <w:p w14:paraId="6FC83686" w14:textId="583F723D" w:rsidR="00A04E07" w:rsidRPr="00181BE0" w:rsidRDefault="00A04E07" w:rsidP="00B40E8C">
      <w:pPr>
        <w:pStyle w:val="ListParagraph"/>
        <w:numPr>
          <w:ilvl w:val="0"/>
          <w:numId w:val="976"/>
        </w:numPr>
        <w:spacing w:after="120"/>
        <w:ind w:left="714" w:hanging="357"/>
        <w:contextualSpacing w:val="0"/>
        <w:jc w:val="both"/>
        <w:rPr>
          <w:sz w:val="24"/>
          <w:szCs w:val="24"/>
        </w:rPr>
      </w:pPr>
      <w:r w:rsidRPr="00181BE0">
        <w:rPr>
          <w:sz w:val="24"/>
          <w:szCs w:val="24"/>
        </w:rPr>
        <w:t>Eier schaumig schlagen. Mit Butter, Zucker und Vanillezuck</w:t>
      </w:r>
      <w:r w:rsidR="00A41EE4" w:rsidRPr="00181BE0">
        <w:rPr>
          <w:sz w:val="24"/>
          <w:szCs w:val="24"/>
        </w:rPr>
        <w:t xml:space="preserve">er </w:t>
      </w:r>
      <w:r w:rsidR="009F68F1" w:rsidRPr="00181BE0">
        <w:rPr>
          <w:sz w:val="24"/>
          <w:szCs w:val="24"/>
        </w:rPr>
        <w:t>glattrühren</w:t>
      </w:r>
      <w:r w:rsidR="00A41EE4" w:rsidRPr="00181BE0">
        <w:rPr>
          <w:sz w:val="24"/>
          <w:szCs w:val="24"/>
        </w:rPr>
        <w:t>.</w:t>
      </w:r>
      <w:r w:rsidR="00181BE0" w:rsidRPr="00181BE0">
        <w:rPr>
          <w:sz w:val="24"/>
          <w:szCs w:val="24"/>
        </w:rPr>
        <w:t xml:space="preserve"> </w:t>
      </w:r>
      <w:r w:rsidR="00A41EE4" w:rsidRPr="00181BE0">
        <w:rPr>
          <w:sz w:val="24"/>
          <w:szCs w:val="24"/>
        </w:rPr>
        <w:t>Mehl, Backpulver und Speisestärke auf die Eimasse sieben und unterrühren.</w:t>
      </w:r>
    </w:p>
    <w:p w14:paraId="4C5D36DF" w14:textId="64E6979A" w:rsidR="00A41EE4" w:rsidRPr="00181BE0" w:rsidRDefault="00A41EE4" w:rsidP="00B40E8C">
      <w:pPr>
        <w:pStyle w:val="ListParagraph"/>
        <w:numPr>
          <w:ilvl w:val="0"/>
          <w:numId w:val="976"/>
        </w:numPr>
        <w:spacing w:after="120"/>
        <w:ind w:left="714" w:hanging="357"/>
        <w:contextualSpacing w:val="0"/>
        <w:jc w:val="both"/>
        <w:rPr>
          <w:sz w:val="24"/>
          <w:szCs w:val="24"/>
        </w:rPr>
      </w:pPr>
      <w:r w:rsidRPr="00181BE0">
        <w:rPr>
          <w:sz w:val="24"/>
          <w:szCs w:val="24"/>
        </w:rPr>
        <w:t xml:space="preserve">In die Vertiefungen der Form je 1 EL Teig füllen, 1 TL Nutella </w:t>
      </w:r>
      <w:r w:rsidR="009F68F1" w:rsidRPr="00181BE0">
        <w:rPr>
          <w:sz w:val="24"/>
          <w:szCs w:val="24"/>
        </w:rPr>
        <w:t>daraufsetzen</w:t>
      </w:r>
      <w:r w:rsidRPr="00181BE0">
        <w:rPr>
          <w:sz w:val="24"/>
          <w:szCs w:val="24"/>
        </w:rPr>
        <w:t xml:space="preserve"> und mit ½ EL </w:t>
      </w:r>
      <w:r w:rsidR="00181BE0" w:rsidRPr="00181BE0">
        <w:rPr>
          <w:sz w:val="24"/>
          <w:szCs w:val="24"/>
        </w:rPr>
        <w:t>T</w:t>
      </w:r>
      <w:r w:rsidRPr="00181BE0">
        <w:rPr>
          <w:sz w:val="24"/>
          <w:szCs w:val="24"/>
        </w:rPr>
        <w:t>eig abschließen.</w:t>
      </w:r>
    </w:p>
    <w:p w14:paraId="0A4E4FCB" w14:textId="1C43853E" w:rsidR="00A6615A" w:rsidRDefault="00A41EE4" w:rsidP="00B40E8C">
      <w:pPr>
        <w:pStyle w:val="ListParagraph"/>
        <w:numPr>
          <w:ilvl w:val="0"/>
          <w:numId w:val="976"/>
        </w:numPr>
        <w:spacing w:after="120"/>
        <w:ind w:left="714" w:hanging="357"/>
        <w:contextualSpacing w:val="0"/>
        <w:jc w:val="both"/>
        <w:rPr>
          <w:sz w:val="24"/>
          <w:szCs w:val="24"/>
        </w:rPr>
      </w:pPr>
      <w:r w:rsidRPr="00181BE0">
        <w:rPr>
          <w:sz w:val="24"/>
          <w:szCs w:val="24"/>
        </w:rPr>
        <w:t>Die Muffins 15 bis 20 Minuten backen, dann 5 bis 10 Minuten abkühlen lassen und herausnehmen</w:t>
      </w:r>
      <w:r w:rsidR="00181BE0" w:rsidRPr="00181BE0">
        <w:rPr>
          <w:sz w:val="24"/>
          <w:szCs w:val="24"/>
        </w:rPr>
        <w:t>.</w:t>
      </w:r>
    </w:p>
    <w:p w14:paraId="655B66C0" w14:textId="77777777" w:rsidR="00A6615A" w:rsidRDefault="00A6615A">
      <w:pPr>
        <w:rPr>
          <w:sz w:val="24"/>
          <w:szCs w:val="24"/>
        </w:rPr>
      </w:pPr>
      <w:r>
        <w:rPr>
          <w:sz w:val="24"/>
          <w:szCs w:val="24"/>
        </w:rPr>
        <w:br w:type="page"/>
      </w:r>
    </w:p>
    <w:p w14:paraId="15BA044C" w14:textId="4D58C57A" w:rsidR="00A41EE4" w:rsidRDefault="00A6615A" w:rsidP="003465BE">
      <w:pPr>
        <w:pStyle w:val="Heading2"/>
        <w:spacing w:after="240"/>
      </w:pPr>
      <w:r>
        <w:lastRenderedPageBreak/>
        <w:t>Schwarzwälder-Kirsch-Muffins</w:t>
      </w:r>
      <w:r w:rsidR="006425E7">
        <w:rPr>
          <w:rStyle w:val="FootnoteReference"/>
        </w:rPr>
        <w:footnoteReference w:id="1712"/>
      </w:r>
      <w:r>
        <w:t xml:space="preserve"> </w:t>
      </w:r>
    </w:p>
    <w:p w14:paraId="2AAE541E" w14:textId="5BC4D243" w:rsidR="00A6615A" w:rsidRDefault="00A6615A" w:rsidP="00A6615A">
      <w:pPr>
        <w:jc w:val="both"/>
        <w:rPr>
          <w:sz w:val="24"/>
          <w:szCs w:val="24"/>
        </w:rPr>
      </w:pPr>
      <w:r w:rsidRPr="003465BE">
        <w:rPr>
          <w:sz w:val="24"/>
          <w:szCs w:val="24"/>
          <w:u w:val="single"/>
        </w:rPr>
        <w:t xml:space="preserve">Zutaten </w:t>
      </w:r>
      <w:r w:rsidR="003465BE">
        <w:t>(</w:t>
      </w:r>
      <w:r>
        <w:rPr>
          <w:sz w:val="24"/>
          <w:szCs w:val="24"/>
        </w:rPr>
        <w:t>für 1 Muffinblech</w:t>
      </w:r>
      <w:r w:rsidR="003465BE">
        <w:rPr>
          <w:sz w:val="24"/>
          <w:szCs w:val="24"/>
        </w:rPr>
        <w:t>)</w:t>
      </w:r>
    </w:p>
    <w:p w14:paraId="1A1ADA2D" w14:textId="3F6BF21A" w:rsidR="00A6615A" w:rsidRDefault="00A6615A" w:rsidP="00A6615A">
      <w:pPr>
        <w:jc w:val="both"/>
        <w:rPr>
          <w:sz w:val="24"/>
          <w:szCs w:val="24"/>
        </w:rPr>
      </w:pPr>
      <w:r>
        <w:rPr>
          <w:sz w:val="24"/>
          <w:szCs w:val="24"/>
        </w:rPr>
        <w:t>½ Glas Sauerkirschen (200 g)</w:t>
      </w:r>
    </w:p>
    <w:p w14:paraId="772050A1" w14:textId="447527E1" w:rsidR="00A6615A" w:rsidRDefault="00A6615A" w:rsidP="00A6615A">
      <w:pPr>
        <w:jc w:val="both"/>
        <w:rPr>
          <w:sz w:val="24"/>
          <w:szCs w:val="24"/>
        </w:rPr>
      </w:pPr>
      <w:r>
        <w:rPr>
          <w:sz w:val="24"/>
          <w:szCs w:val="24"/>
        </w:rPr>
        <w:t>3 Eier</w:t>
      </w:r>
    </w:p>
    <w:p w14:paraId="3A5D56D2" w14:textId="4168187D" w:rsidR="00A6615A" w:rsidRDefault="00A6615A" w:rsidP="00A6615A">
      <w:pPr>
        <w:jc w:val="both"/>
        <w:rPr>
          <w:sz w:val="24"/>
          <w:szCs w:val="24"/>
        </w:rPr>
      </w:pPr>
      <w:r>
        <w:rPr>
          <w:sz w:val="24"/>
          <w:szCs w:val="24"/>
        </w:rPr>
        <w:t>160 g Butter</w:t>
      </w:r>
    </w:p>
    <w:p w14:paraId="4200C358" w14:textId="4C21A2E0" w:rsidR="00A6615A" w:rsidRDefault="00A6615A" w:rsidP="00A6615A">
      <w:pPr>
        <w:jc w:val="both"/>
        <w:rPr>
          <w:sz w:val="24"/>
          <w:szCs w:val="24"/>
        </w:rPr>
      </w:pPr>
      <w:r>
        <w:rPr>
          <w:sz w:val="24"/>
          <w:szCs w:val="24"/>
        </w:rPr>
        <w:t>120 g Zucker</w:t>
      </w:r>
    </w:p>
    <w:p w14:paraId="588298E4" w14:textId="101E1FBE" w:rsidR="00A6615A" w:rsidRDefault="00A6615A" w:rsidP="00A6615A">
      <w:pPr>
        <w:jc w:val="both"/>
        <w:rPr>
          <w:sz w:val="24"/>
          <w:szCs w:val="24"/>
        </w:rPr>
      </w:pPr>
      <w:r>
        <w:rPr>
          <w:sz w:val="24"/>
          <w:szCs w:val="24"/>
        </w:rPr>
        <w:t>100 g Mehl</w:t>
      </w:r>
    </w:p>
    <w:p w14:paraId="1AA4F8FE" w14:textId="7788B4F6" w:rsidR="00A6615A" w:rsidRDefault="00A6615A" w:rsidP="00A6615A">
      <w:pPr>
        <w:jc w:val="both"/>
        <w:rPr>
          <w:sz w:val="24"/>
          <w:szCs w:val="24"/>
        </w:rPr>
      </w:pPr>
      <w:r>
        <w:rPr>
          <w:sz w:val="24"/>
          <w:szCs w:val="24"/>
        </w:rPr>
        <w:t>2 TL Backpulver</w:t>
      </w:r>
    </w:p>
    <w:p w14:paraId="465576BE" w14:textId="49511187" w:rsidR="00A6615A" w:rsidRDefault="00A6615A" w:rsidP="00A6615A">
      <w:pPr>
        <w:jc w:val="both"/>
        <w:rPr>
          <w:sz w:val="24"/>
          <w:szCs w:val="24"/>
        </w:rPr>
      </w:pPr>
      <w:r>
        <w:rPr>
          <w:sz w:val="24"/>
          <w:szCs w:val="24"/>
        </w:rPr>
        <w:t>60 g Speisestärke</w:t>
      </w:r>
    </w:p>
    <w:p w14:paraId="7A74F4B7" w14:textId="56C736CE" w:rsidR="00A6615A" w:rsidRDefault="00A6615A" w:rsidP="00A6615A">
      <w:pPr>
        <w:jc w:val="both"/>
        <w:rPr>
          <w:sz w:val="24"/>
          <w:szCs w:val="24"/>
        </w:rPr>
      </w:pPr>
      <w:r>
        <w:rPr>
          <w:sz w:val="24"/>
          <w:szCs w:val="24"/>
        </w:rPr>
        <w:t>25 g Kakao</w:t>
      </w:r>
    </w:p>
    <w:p w14:paraId="669540ED" w14:textId="77777777" w:rsidR="003465BE" w:rsidRDefault="003465BE" w:rsidP="0088317B">
      <w:pPr>
        <w:jc w:val="both"/>
        <w:rPr>
          <w:sz w:val="24"/>
          <w:szCs w:val="24"/>
        </w:rPr>
      </w:pPr>
    </w:p>
    <w:p w14:paraId="258921DC" w14:textId="28C3475B" w:rsidR="00A04E07" w:rsidRDefault="0088317B" w:rsidP="0088317B">
      <w:pPr>
        <w:jc w:val="both"/>
        <w:rPr>
          <w:sz w:val="24"/>
          <w:szCs w:val="24"/>
        </w:rPr>
      </w:pPr>
      <w:r>
        <w:rPr>
          <w:sz w:val="24"/>
          <w:szCs w:val="24"/>
        </w:rPr>
        <w:t>Zubereitungszeit:</w:t>
      </w:r>
      <w:r>
        <w:rPr>
          <w:sz w:val="24"/>
          <w:szCs w:val="24"/>
        </w:rPr>
        <w:tab/>
        <w:t>30 Minuten plus 20 Minuten Backzeit</w:t>
      </w:r>
    </w:p>
    <w:p w14:paraId="7A74FEDE" w14:textId="43363470" w:rsidR="0088317B" w:rsidRPr="00770CCF" w:rsidRDefault="002B2809" w:rsidP="00B40E8C">
      <w:pPr>
        <w:pStyle w:val="ListParagraph"/>
        <w:numPr>
          <w:ilvl w:val="0"/>
          <w:numId w:val="977"/>
        </w:numPr>
        <w:spacing w:after="120"/>
        <w:ind w:left="714" w:hanging="357"/>
        <w:contextualSpacing w:val="0"/>
        <w:jc w:val="both"/>
        <w:rPr>
          <w:sz w:val="24"/>
          <w:szCs w:val="24"/>
        </w:rPr>
      </w:pPr>
      <w:r w:rsidRPr="00770CCF">
        <w:rPr>
          <w:sz w:val="24"/>
          <w:szCs w:val="24"/>
        </w:rPr>
        <w:t xml:space="preserve">Muffinform mit Papierförmchen auslegen. </w:t>
      </w:r>
      <w:r w:rsidR="00707CB0" w:rsidRPr="00770CCF">
        <w:rPr>
          <w:sz w:val="24"/>
          <w:szCs w:val="24"/>
        </w:rPr>
        <w:t>Backofen</w:t>
      </w:r>
      <w:r w:rsidRPr="00770CCF">
        <w:rPr>
          <w:sz w:val="24"/>
          <w:szCs w:val="24"/>
        </w:rPr>
        <w:t xml:space="preserve"> auf 200 Grad (Umluft 180 Grad) vorheizen.</w:t>
      </w:r>
    </w:p>
    <w:p w14:paraId="73565E85" w14:textId="6D7A46D8" w:rsidR="00707CB0" w:rsidRPr="00770CCF" w:rsidRDefault="002B2809" w:rsidP="00B40E8C">
      <w:pPr>
        <w:pStyle w:val="ListParagraph"/>
        <w:numPr>
          <w:ilvl w:val="0"/>
          <w:numId w:val="977"/>
        </w:numPr>
        <w:spacing w:after="120"/>
        <w:ind w:left="714" w:hanging="357"/>
        <w:contextualSpacing w:val="0"/>
        <w:jc w:val="both"/>
        <w:rPr>
          <w:sz w:val="24"/>
          <w:szCs w:val="24"/>
        </w:rPr>
      </w:pPr>
      <w:r w:rsidRPr="00770CCF">
        <w:rPr>
          <w:sz w:val="24"/>
          <w:szCs w:val="24"/>
        </w:rPr>
        <w:t xml:space="preserve">Die Kirschen abtropfen lassen und 12 Stück </w:t>
      </w:r>
      <w:r w:rsidR="009F68F1" w:rsidRPr="00770CCF">
        <w:rPr>
          <w:sz w:val="24"/>
          <w:szCs w:val="24"/>
        </w:rPr>
        <w:t>beiseitestellen</w:t>
      </w:r>
      <w:r w:rsidRPr="00770CCF">
        <w:rPr>
          <w:sz w:val="24"/>
          <w:szCs w:val="24"/>
        </w:rPr>
        <w:t>.</w:t>
      </w:r>
      <w:r w:rsidR="00707CB0" w:rsidRPr="00770CCF">
        <w:rPr>
          <w:sz w:val="24"/>
          <w:szCs w:val="24"/>
        </w:rPr>
        <w:t xml:space="preserve"> Eier schaumig schlagen. Fett und Zucker einrühren.</w:t>
      </w:r>
    </w:p>
    <w:p w14:paraId="338F9C94" w14:textId="6142893B" w:rsidR="00707CB0" w:rsidRPr="00770CCF" w:rsidRDefault="00707CB0" w:rsidP="00B40E8C">
      <w:pPr>
        <w:pStyle w:val="ListParagraph"/>
        <w:numPr>
          <w:ilvl w:val="0"/>
          <w:numId w:val="977"/>
        </w:numPr>
        <w:spacing w:after="120"/>
        <w:ind w:left="714" w:hanging="357"/>
        <w:contextualSpacing w:val="0"/>
        <w:jc w:val="both"/>
        <w:rPr>
          <w:sz w:val="24"/>
          <w:szCs w:val="24"/>
        </w:rPr>
      </w:pPr>
      <w:r w:rsidRPr="00770CCF">
        <w:rPr>
          <w:sz w:val="24"/>
          <w:szCs w:val="24"/>
        </w:rPr>
        <w:t>Mehl, Backpulver, Speisestärke und Kakao auf die Eimasse sieben und unterrühren.</w:t>
      </w:r>
      <w:r w:rsidR="006823CE" w:rsidRPr="00770CCF">
        <w:rPr>
          <w:sz w:val="24"/>
          <w:szCs w:val="24"/>
        </w:rPr>
        <w:t xml:space="preserve"> Die abgetropf</w:t>
      </w:r>
      <w:r w:rsidR="00770CCF" w:rsidRPr="00770CCF">
        <w:rPr>
          <w:sz w:val="24"/>
          <w:szCs w:val="24"/>
        </w:rPr>
        <w:t>t</w:t>
      </w:r>
      <w:r w:rsidR="006823CE" w:rsidRPr="00770CCF">
        <w:rPr>
          <w:sz w:val="24"/>
          <w:szCs w:val="24"/>
        </w:rPr>
        <w:t>en Kirschen unterheben.</w:t>
      </w:r>
    </w:p>
    <w:p w14:paraId="31D9C059" w14:textId="43E581A2" w:rsidR="006823CE" w:rsidRPr="00770CCF" w:rsidRDefault="006823CE" w:rsidP="00B40E8C">
      <w:pPr>
        <w:pStyle w:val="ListParagraph"/>
        <w:numPr>
          <w:ilvl w:val="0"/>
          <w:numId w:val="977"/>
        </w:numPr>
        <w:spacing w:after="120"/>
        <w:ind w:left="714" w:hanging="357"/>
        <w:contextualSpacing w:val="0"/>
        <w:jc w:val="both"/>
        <w:rPr>
          <w:sz w:val="24"/>
          <w:szCs w:val="24"/>
        </w:rPr>
      </w:pPr>
      <w:r w:rsidRPr="00770CCF">
        <w:rPr>
          <w:sz w:val="24"/>
          <w:szCs w:val="24"/>
        </w:rPr>
        <w:t xml:space="preserve">Die Vertiefungen der Form zu 2/3 ihrer Höhe mit Teig füllen. Die Muffins </w:t>
      </w:r>
      <w:r w:rsidR="00897989" w:rsidRPr="00770CCF">
        <w:rPr>
          <w:sz w:val="24"/>
          <w:szCs w:val="24"/>
        </w:rPr>
        <w:t>20 bis 25 Minuten backen. Die Form aus dem Backofen nehmen, 3 bis 4 Minuten abkühlen lassen. Die Muffins herausheben</w:t>
      </w:r>
      <w:r w:rsidR="00A16378" w:rsidRPr="00770CCF">
        <w:rPr>
          <w:sz w:val="24"/>
          <w:szCs w:val="24"/>
        </w:rPr>
        <w:t>.</w:t>
      </w:r>
    </w:p>
    <w:p w14:paraId="78D340F8" w14:textId="3729FFAE" w:rsidR="00A16378" w:rsidRPr="00770CCF" w:rsidRDefault="00A16378" w:rsidP="00B40E8C">
      <w:pPr>
        <w:pStyle w:val="ListParagraph"/>
        <w:numPr>
          <w:ilvl w:val="0"/>
          <w:numId w:val="977"/>
        </w:numPr>
        <w:spacing w:after="120"/>
        <w:ind w:left="714" w:hanging="357"/>
        <w:contextualSpacing w:val="0"/>
        <w:jc w:val="both"/>
        <w:rPr>
          <w:sz w:val="24"/>
          <w:szCs w:val="24"/>
        </w:rPr>
      </w:pPr>
      <w:r w:rsidRPr="00770CCF">
        <w:rPr>
          <w:sz w:val="24"/>
          <w:szCs w:val="24"/>
        </w:rPr>
        <w:t>Die Sc</w:t>
      </w:r>
      <w:r w:rsidR="00770CCF" w:rsidRPr="00770CCF">
        <w:rPr>
          <w:sz w:val="24"/>
          <w:szCs w:val="24"/>
        </w:rPr>
        <w:t>h</w:t>
      </w:r>
      <w:r w:rsidRPr="00770CCF">
        <w:rPr>
          <w:sz w:val="24"/>
          <w:szCs w:val="24"/>
        </w:rPr>
        <w:t>okoladenglasur im Wasserbad schmelzen. Die Muffins mit Kirschwasser beträufeln und die Hälfte</w:t>
      </w:r>
      <w:r w:rsidR="00770CCF" w:rsidRPr="00770CCF">
        <w:rPr>
          <w:sz w:val="24"/>
          <w:szCs w:val="24"/>
        </w:rPr>
        <w:t xml:space="preserve"> der Schokoladenglasur in dünnen Fäden über die Muffins ziehen.</w:t>
      </w:r>
    </w:p>
    <w:p w14:paraId="52FC9BDF" w14:textId="2B0888ED" w:rsidR="00770CCF" w:rsidRDefault="00770CCF" w:rsidP="00B40E8C">
      <w:pPr>
        <w:pStyle w:val="ListParagraph"/>
        <w:numPr>
          <w:ilvl w:val="0"/>
          <w:numId w:val="977"/>
        </w:numPr>
        <w:spacing w:after="120"/>
        <w:ind w:left="714" w:hanging="357"/>
        <w:contextualSpacing w:val="0"/>
        <w:jc w:val="both"/>
        <w:rPr>
          <w:sz w:val="24"/>
          <w:szCs w:val="24"/>
        </w:rPr>
      </w:pPr>
      <w:r w:rsidRPr="00770CCF">
        <w:rPr>
          <w:sz w:val="24"/>
          <w:szCs w:val="24"/>
        </w:rPr>
        <w:t>Sahne, Sahnesteif und Vanillezucker steif schlagen. In einen Spritzbeutel füllen und auf die Muffins spritzen. Die restliche Glasur in dünnen Fäden über die Sahne ziehen. Je eine Kirsche aufsetzen.</w:t>
      </w:r>
    </w:p>
    <w:p w14:paraId="749A3529" w14:textId="1303D02A" w:rsidR="00770CCF" w:rsidRDefault="00770CCF">
      <w:pPr>
        <w:rPr>
          <w:sz w:val="24"/>
          <w:szCs w:val="24"/>
        </w:rPr>
      </w:pPr>
      <w:r>
        <w:rPr>
          <w:sz w:val="24"/>
          <w:szCs w:val="24"/>
        </w:rPr>
        <w:br w:type="page"/>
      </w:r>
    </w:p>
    <w:p w14:paraId="1455A30B" w14:textId="7C9B31A6" w:rsidR="00770CCF" w:rsidRDefault="00B70DAE" w:rsidP="003465BE">
      <w:pPr>
        <w:pStyle w:val="Heading2"/>
        <w:spacing w:after="240"/>
      </w:pPr>
      <w:r>
        <w:lastRenderedPageBreak/>
        <w:t>Briochemuffins</w:t>
      </w:r>
      <w:r w:rsidR="0011715E">
        <w:rPr>
          <w:rStyle w:val="FootnoteReference"/>
        </w:rPr>
        <w:footnoteReference w:id="1713"/>
      </w:r>
      <w:r>
        <w:t xml:space="preserve"> </w:t>
      </w:r>
    </w:p>
    <w:p w14:paraId="514604D1" w14:textId="6F232BB5" w:rsidR="00B70DAE" w:rsidRDefault="00B70DAE" w:rsidP="003465BE">
      <w:pPr>
        <w:jc w:val="both"/>
        <w:rPr>
          <w:sz w:val="24"/>
          <w:szCs w:val="24"/>
        </w:rPr>
      </w:pPr>
      <w:r w:rsidRPr="003465BE">
        <w:rPr>
          <w:sz w:val="24"/>
          <w:szCs w:val="24"/>
          <w:u w:val="single"/>
        </w:rPr>
        <w:t>Zutaten</w:t>
      </w:r>
      <w:r>
        <w:rPr>
          <w:sz w:val="24"/>
          <w:szCs w:val="24"/>
        </w:rPr>
        <w:t xml:space="preserve"> für 1 Muffinblech</w:t>
      </w:r>
    </w:p>
    <w:p w14:paraId="37736019" w14:textId="05A9EDBB" w:rsidR="00B70DAE" w:rsidRDefault="00B70DAE" w:rsidP="003465BE">
      <w:pPr>
        <w:jc w:val="both"/>
        <w:rPr>
          <w:sz w:val="24"/>
          <w:szCs w:val="24"/>
        </w:rPr>
      </w:pPr>
      <w:r>
        <w:rPr>
          <w:sz w:val="24"/>
          <w:szCs w:val="24"/>
        </w:rPr>
        <w:t>1 Würfel Hef</w:t>
      </w:r>
      <w:r w:rsidR="00B72C66">
        <w:rPr>
          <w:sz w:val="24"/>
          <w:szCs w:val="24"/>
        </w:rPr>
        <w:t>e oder 2 Päckchen Trockenhefe</w:t>
      </w:r>
    </w:p>
    <w:p w14:paraId="3B8011D0" w14:textId="4E147BD4" w:rsidR="00B72C66" w:rsidRDefault="00B72C66" w:rsidP="003465BE">
      <w:pPr>
        <w:jc w:val="both"/>
        <w:rPr>
          <w:sz w:val="24"/>
          <w:szCs w:val="24"/>
        </w:rPr>
      </w:pPr>
      <w:r>
        <w:rPr>
          <w:sz w:val="24"/>
          <w:szCs w:val="24"/>
        </w:rPr>
        <w:t>1 EL Zucker</w:t>
      </w:r>
    </w:p>
    <w:p w14:paraId="49C0B2FE" w14:textId="233D980E" w:rsidR="00B72C66" w:rsidRDefault="00B72C66" w:rsidP="003465BE">
      <w:pPr>
        <w:jc w:val="both"/>
        <w:rPr>
          <w:sz w:val="24"/>
          <w:szCs w:val="24"/>
        </w:rPr>
      </w:pPr>
      <w:r>
        <w:rPr>
          <w:sz w:val="24"/>
          <w:szCs w:val="24"/>
        </w:rPr>
        <w:t>8 EL Milch</w:t>
      </w:r>
    </w:p>
    <w:p w14:paraId="31D71206" w14:textId="00F49334" w:rsidR="00B72C66" w:rsidRDefault="00B72C66" w:rsidP="003465BE">
      <w:pPr>
        <w:jc w:val="both"/>
        <w:rPr>
          <w:sz w:val="24"/>
          <w:szCs w:val="24"/>
        </w:rPr>
      </w:pPr>
      <w:r>
        <w:rPr>
          <w:sz w:val="24"/>
          <w:szCs w:val="24"/>
        </w:rPr>
        <w:t>300 g Mehl</w:t>
      </w:r>
    </w:p>
    <w:p w14:paraId="79A3FAC2" w14:textId="6BFEF86F" w:rsidR="00B72C66" w:rsidRDefault="00B72C66" w:rsidP="003465BE">
      <w:pPr>
        <w:jc w:val="both"/>
        <w:rPr>
          <w:sz w:val="24"/>
          <w:szCs w:val="24"/>
        </w:rPr>
      </w:pPr>
      <w:r>
        <w:rPr>
          <w:sz w:val="24"/>
          <w:szCs w:val="24"/>
        </w:rPr>
        <w:t>2 Msp. Salz</w:t>
      </w:r>
    </w:p>
    <w:p w14:paraId="6714EE95" w14:textId="2431632A" w:rsidR="00B72C66" w:rsidRDefault="00B72C66" w:rsidP="003465BE">
      <w:pPr>
        <w:jc w:val="both"/>
        <w:rPr>
          <w:sz w:val="24"/>
          <w:szCs w:val="24"/>
        </w:rPr>
      </w:pPr>
      <w:r>
        <w:rPr>
          <w:sz w:val="24"/>
          <w:szCs w:val="24"/>
        </w:rPr>
        <w:t>3 Eier</w:t>
      </w:r>
    </w:p>
    <w:p w14:paraId="0607A0C4" w14:textId="32FF13BE" w:rsidR="00B72C66" w:rsidRDefault="00B72C66" w:rsidP="003465BE">
      <w:pPr>
        <w:jc w:val="both"/>
        <w:rPr>
          <w:sz w:val="24"/>
          <w:szCs w:val="24"/>
        </w:rPr>
      </w:pPr>
      <w:r>
        <w:rPr>
          <w:sz w:val="24"/>
          <w:szCs w:val="24"/>
        </w:rPr>
        <w:t>150 g zimmerwarme Butter</w:t>
      </w:r>
    </w:p>
    <w:p w14:paraId="226D732F" w14:textId="4DF3F14A" w:rsidR="00B72C66" w:rsidRDefault="00B72C66" w:rsidP="003465BE">
      <w:pPr>
        <w:jc w:val="both"/>
        <w:rPr>
          <w:sz w:val="24"/>
          <w:szCs w:val="24"/>
        </w:rPr>
      </w:pPr>
      <w:r>
        <w:rPr>
          <w:sz w:val="24"/>
          <w:szCs w:val="24"/>
        </w:rPr>
        <w:t>1 Eigelb</w:t>
      </w:r>
    </w:p>
    <w:p w14:paraId="1F7F5665" w14:textId="77777777" w:rsidR="00B72C66" w:rsidRDefault="00B72C66" w:rsidP="00770CCF">
      <w:pPr>
        <w:ind w:left="360"/>
        <w:jc w:val="both"/>
        <w:rPr>
          <w:sz w:val="24"/>
          <w:szCs w:val="24"/>
        </w:rPr>
      </w:pPr>
    </w:p>
    <w:p w14:paraId="0046A673" w14:textId="75552016" w:rsidR="00B72C66" w:rsidRDefault="00B72C66" w:rsidP="003465BE">
      <w:pPr>
        <w:jc w:val="both"/>
        <w:rPr>
          <w:sz w:val="24"/>
          <w:szCs w:val="24"/>
        </w:rPr>
      </w:pPr>
      <w:r>
        <w:rPr>
          <w:sz w:val="24"/>
          <w:szCs w:val="24"/>
        </w:rPr>
        <w:t>Zubereitungszeit: 65 Minuten plus 20 Minuten Backzeit</w:t>
      </w:r>
    </w:p>
    <w:p w14:paraId="7CBFB3E9" w14:textId="47A7669E" w:rsidR="00B72C66" w:rsidRPr="00346354" w:rsidRDefault="00B72C66" w:rsidP="00B40E8C">
      <w:pPr>
        <w:pStyle w:val="ListParagraph"/>
        <w:numPr>
          <w:ilvl w:val="0"/>
          <w:numId w:val="1658"/>
        </w:numPr>
        <w:spacing w:after="120"/>
        <w:ind w:left="714" w:hanging="357"/>
        <w:contextualSpacing w:val="0"/>
        <w:jc w:val="both"/>
        <w:rPr>
          <w:sz w:val="24"/>
          <w:szCs w:val="24"/>
        </w:rPr>
      </w:pPr>
      <w:r w:rsidRPr="00346354">
        <w:rPr>
          <w:sz w:val="24"/>
          <w:szCs w:val="24"/>
        </w:rPr>
        <w:t xml:space="preserve">In </w:t>
      </w:r>
      <w:r w:rsidR="00B32E4C" w:rsidRPr="00346354">
        <w:rPr>
          <w:sz w:val="24"/>
          <w:szCs w:val="24"/>
        </w:rPr>
        <w:t>einer</w:t>
      </w:r>
      <w:r w:rsidRPr="00346354">
        <w:rPr>
          <w:sz w:val="24"/>
          <w:szCs w:val="24"/>
        </w:rPr>
        <w:t xml:space="preserve"> Schüssel die Hefe und den Zucker in 6 EL Milch unter Rühren auflösen. Mehl, Salz</w:t>
      </w:r>
      <w:r w:rsidR="00B32E4C" w:rsidRPr="00346354">
        <w:rPr>
          <w:sz w:val="24"/>
          <w:szCs w:val="24"/>
        </w:rPr>
        <w:t>, Eier und Butter hinzufügen. Alles mit dem Mixer zu einem geschmeidigen Teig kneten. Zudecken und etwa 40 Minuten gehen lassen.</w:t>
      </w:r>
    </w:p>
    <w:p w14:paraId="5558DFE2" w14:textId="1C92F46A" w:rsidR="00B32E4C" w:rsidRPr="00346354" w:rsidRDefault="00B32E4C" w:rsidP="00B40E8C">
      <w:pPr>
        <w:pStyle w:val="ListParagraph"/>
        <w:numPr>
          <w:ilvl w:val="0"/>
          <w:numId w:val="1658"/>
        </w:numPr>
        <w:spacing w:after="120"/>
        <w:ind w:left="714" w:hanging="357"/>
        <w:contextualSpacing w:val="0"/>
        <w:jc w:val="both"/>
        <w:rPr>
          <w:sz w:val="24"/>
          <w:szCs w:val="24"/>
        </w:rPr>
      </w:pPr>
      <w:r w:rsidRPr="00346354">
        <w:rPr>
          <w:sz w:val="24"/>
          <w:szCs w:val="24"/>
        </w:rPr>
        <w:t xml:space="preserve">Muffinform mit Papierförmchen auslegen. Backofen auf 200 Grad (Umluft 180 Grad) vorheizen. </w:t>
      </w:r>
    </w:p>
    <w:p w14:paraId="2E0CD524" w14:textId="26766B96" w:rsidR="00B32E4C" w:rsidRPr="00346354" w:rsidRDefault="00B32E4C" w:rsidP="00B40E8C">
      <w:pPr>
        <w:pStyle w:val="ListParagraph"/>
        <w:numPr>
          <w:ilvl w:val="0"/>
          <w:numId w:val="1658"/>
        </w:numPr>
        <w:spacing w:after="120"/>
        <w:ind w:left="714" w:hanging="357"/>
        <w:contextualSpacing w:val="0"/>
        <w:jc w:val="both"/>
        <w:rPr>
          <w:sz w:val="24"/>
          <w:szCs w:val="24"/>
        </w:rPr>
      </w:pPr>
      <w:r w:rsidRPr="00346354">
        <w:rPr>
          <w:sz w:val="24"/>
          <w:szCs w:val="24"/>
        </w:rPr>
        <w:t>Den Teig auf einer bemeh</w:t>
      </w:r>
      <w:r w:rsidR="00FE2544" w:rsidRPr="00346354">
        <w:rPr>
          <w:sz w:val="24"/>
          <w:szCs w:val="24"/>
        </w:rPr>
        <w:t>lten Arbeitsfläche kräftig durchkneten. 12 große und 12 kleine Kugeln formen. Die Großen in die Vertiefunge</w:t>
      </w:r>
      <w:r w:rsidR="00A3722F" w:rsidRPr="00346354">
        <w:rPr>
          <w:sz w:val="24"/>
          <w:szCs w:val="24"/>
        </w:rPr>
        <w:t xml:space="preserve">n der Form geben und die kleinen </w:t>
      </w:r>
      <w:r w:rsidR="009F68F1" w:rsidRPr="00346354">
        <w:rPr>
          <w:sz w:val="24"/>
          <w:szCs w:val="24"/>
        </w:rPr>
        <w:t>daraufsetzen</w:t>
      </w:r>
      <w:r w:rsidR="00A3722F" w:rsidRPr="00346354">
        <w:rPr>
          <w:sz w:val="24"/>
          <w:szCs w:val="24"/>
        </w:rPr>
        <w:t>.</w:t>
      </w:r>
    </w:p>
    <w:p w14:paraId="4754BCE6" w14:textId="0791951E" w:rsidR="00A3722F" w:rsidRPr="00346354" w:rsidRDefault="00A3722F" w:rsidP="00B40E8C">
      <w:pPr>
        <w:pStyle w:val="ListParagraph"/>
        <w:numPr>
          <w:ilvl w:val="0"/>
          <w:numId w:val="1658"/>
        </w:numPr>
        <w:spacing w:after="120"/>
        <w:ind w:left="714" w:hanging="357"/>
        <w:contextualSpacing w:val="0"/>
        <w:jc w:val="both"/>
        <w:rPr>
          <w:sz w:val="24"/>
          <w:szCs w:val="24"/>
        </w:rPr>
      </w:pPr>
      <w:r w:rsidRPr="00346354">
        <w:rPr>
          <w:sz w:val="24"/>
          <w:szCs w:val="24"/>
        </w:rPr>
        <w:t>Das Eigelb mit der restlichen Milch verquirlen. Die Muffins damit bestreichen und nochmals 10 Minuten gehen lassen.</w:t>
      </w:r>
    </w:p>
    <w:p w14:paraId="15C79388" w14:textId="5B5AD403" w:rsidR="00A3722F" w:rsidRPr="00346354" w:rsidRDefault="00A3722F" w:rsidP="00B40E8C">
      <w:pPr>
        <w:pStyle w:val="ListParagraph"/>
        <w:numPr>
          <w:ilvl w:val="0"/>
          <w:numId w:val="1658"/>
        </w:numPr>
        <w:spacing w:after="120"/>
        <w:ind w:left="714" w:hanging="357"/>
        <w:contextualSpacing w:val="0"/>
        <w:jc w:val="both"/>
        <w:rPr>
          <w:sz w:val="24"/>
          <w:szCs w:val="24"/>
        </w:rPr>
      </w:pPr>
      <w:r w:rsidRPr="00346354">
        <w:rPr>
          <w:sz w:val="24"/>
          <w:szCs w:val="24"/>
        </w:rPr>
        <w:t>Die Muffins 15 bis 20 Minuten backen. Die Form aus dem Backofen nehmen, 3 bis 4 Minuten abkühlen lassen. Die Muffins herausheben.</w:t>
      </w:r>
    </w:p>
    <w:p w14:paraId="4CB902F5" w14:textId="378A7227" w:rsidR="00282EA2" w:rsidRDefault="00282EA2">
      <w:pPr>
        <w:rPr>
          <w:sz w:val="24"/>
          <w:szCs w:val="24"/>
        </w:rPr>
      </w:pPr>
      <w:r>
        <w:rPr>
          <w:sz w:val="24"/>
          <w:szCs w:val="24"/>
        </w:rPr>
        <w:br w:type="page"/>
      </w:r>
    </w:p>
    <w:p w14:paraId="554A21DA" w14:textId="3384E7AA" w:rsidR="006823CE" w:rsidRDefault="00282EA2" w:rsidP="00346354">
      <w:pPr>
        <w:pStyle w:val="Heading2"/>
        <w:spacing w:after="240"/>
      </w:pPr>
      <w:r>
        <w:lastRenderedPageBreak/>
        <w:t>Hefe-Muffins</w:t>
      </w:r>
      <w:r w:rsidR="008D2956">
        <w:rPr>
          <w:rStyle w:val="FootnoteReference"/>
        </w:rPr>
        <w:footnoteReference w:id="1714"/>
      </w:r>
      <w:r>
        <w:t xml:space="preserve"> </w:t>
      </w:r>
    </w:p>
    <w:p w14:paraId="524A3954" w14:textId="2D21141B" w:rsidR="00444BF6" w:rsidRDefault="00444BF6" w:rsidP="0088317B">
      <w:pPr>
        <w:jc w:val="both"/>
        <w:rPr>
          <w:sz w:val="24"/>
          <w:szCs w:val="24"/>
        </w:rPr>
      </w:pPr>
      <w:r w:rsidRPr="00346354">
        <w:rPr>
          <w:sz w:val="24"/>
          <w:szCs w:val="24"/>
          <w:u w:val="single"/>
        </w:rPr>
        <w:t>Zutaten</w:t>
      </w:r>
      <w:r>
        <w:rPr>
          <w:sz w:val="24"/>
          <w:szCs w:val="24"/>
        </w:rPr>
        <w:t xml:space="preserve"> </w:t>
      </w:r>
      <w:r w:rsidR="00346354">
        <w:rPr>
          <w:sz w:val="24"/>
          <w:szCs w:val="24"/>
        </w:rPr>
        <w:t>(</w:t>
      </w:r>
      <w:r>
        <w:rPr>
          <w:sz w:val="24"/>
          <w:szCs w:val="24"/>
        </w:rPr>
        <w:t>für 1 Muffinblech</w:t>
      </w:r>
      <w:r w:rsidR="00346354">
        <w:rPr>
          <w:sz w:val="24"/>
          <w:szCs w:val="24"/>
        </w:rPr>
        <w:t>)</w:t>
      </w:r>
    </w:p>
    <w:p w14:paraId="2010906F" w14:textId="4B223C98" w:rsidR="00444BF6" w:rsidRDefault="00444BF6" w:rsidP="0088317B">
      <w:pPr>
        <w:jc w:val="both"/>
        <w:rPr>
          <w:sz w:val="24"/>
          <w:szCs w:val="24"/>
        </w:rPr>
      </w:pPr>
      <w:r>
        <w:rPr>
          <w:sz w:val="24"/>
          <w:szCs w:val="24"/>
        </w:rPr>
        <w:t>260 g Mehl</w:t>
      </w:r>
    </w:p>
    <w:p w14:paraId="486CF19F" w14:textId="374F8B1B" w:rsidR="00444BF6" w:rsidRDefault="00444BF6" w:rsidP="0088317B">
      <w:pPr>
        <w:jc w:val="both"/>
        <w:rPr>
          <w:sz w:val="24"/>
          <w:szCs w:val="24"/>
        </w:rPr>
      </w:pPr>
      <w:r>
        <w:rPr>
          <w:sz w:val="24"/>
          <w:szCs w:val="24"/>
        </w:rPr>
        <w:t>1 Päckchen Trockenhefe</w:t>
      </w:r>
    </w:p>
    <w:p w14:paraId="4F84F887" w14:textId="3F52E8E9" w:rsidR="00444BF6" w:rsidRPr="00AC4E7A" w:rsidRDefault="00444BF6" w:rsidP="0088317B">
      <w:pPr>
        <w:jc w:val="both"/>
        <w:rPr>
          <w:sz w:val="24"/>
          <w:szCs w:val="24"/>
          <w:lang w:val="en-US"/>
        </w:rPr>
      </w:pPr>
      <w:r w:rsidRPr="00AC4E7A">
        <w:rPr>
          <w:sz w:val="24"/>
          <w:szCs w:val="24"/>
          <w:lang w:val="en-US"/>
        </w:rPr>
        <w:t xml:space="preserve">125 g </w:t>
      </w:r>
      <w:proofErr w:type="spellStart"/>
      <w:r w:rsidRPr="00AC4E7A">
        <w:rPr>
          <w:sz w:val="24"/>
          <w:szCs w:val="24"/>
          <w:lang w:val="en-US"/>
        </w:rPr>
        <w:t>Magerquark</w:t>
      </w:r>
      <w:proofErr w:type="spellEnd"/>
    </w:p>
    <w:p w14:paraId="17ACC5D3" w14:textId="797D4719" w:rsidR="00444BF6" w:rsidRPr="00AC4E7A" w:rsidRDefault="00444BF6" w:rsidP="0088317B">
      <w:pPr>
        <w:jc w:val="both"/>
        <w:rPr>
          <w:sz w:val="24"/>
          <w:szCs w:val="24"/>
          <w:lang w:val="en-US"/>
        </w:rPr>
      </w:pPr>
      <w:r w:rsidRPr="00AC4E7A">
        <w:rPr>
          <w:sz w:val="24"/>
          <w:szCs w:val="24"/>
          <w:lang w:val="en-US"/>
        </w:rPr>
        <w:t>20 g Butter</w:t>
      </w:r>
    </w:p>
    <w:p w14:paraId="439A2382" w14:textId="05221DBB" w:rsidR="00444BF6" w:rsidRPr="00AC4E7A" w:rsidRDefault="00D01855" w:rsidP="0088317B">
      <w:pPr>
        <w:jc w:val="both"/>
        <w:rPr>
          <w:sz w:val="24"/>
          <w:szCs w:val="24"/>
          <w:lang w:val="en-US"/>
        </w:rPr>
      </w:pPr>
      <w:r w:rsidRPr="00AC4E7A">
        <w:rPr>
          <w:sz w:val="24"/>
          <w:szCs w:val="24"/>
          <w:lang w:val="en-US"/>
        </w:rPr>
        <w:t xml:space="preserve">1 </w:t>
      </w:r>
      <w:proofErr w:type="spellStart"/>
      <w:r w:rsidRPr="00AC4E7A">
        <w:rPr>
          <w:sz w:val="24"/>
          <w:szCs w:val="24"/>
          <w:lang w:val="en-US"/>
        </w:rPr>
        <w:t>Prise</w:t>
      </w:r>
      <w:proofErr w:type="spellEnd"/>
      <w:r w:rsidRPr="00AC4E7A">
        <w:rPr>
          <w:sz w:val="24"/>
          <w:szCs w:val="24"/>
          <w:lang w:val="en-US"/>
        </w:rPr>
        <w:t xml:space="preserve"> Salz</w:t>
      </w:r>
    </w:p>
    <w:p w14:paraId="5D2DF7B9" w14:textId="51C61229" w:rsidR="00D01855" w:rsidRDefault="00D01855" w:rsidP="0088317B">
      <w:pPr>
        <w:jc w:val="both"/>
        <w:rPr>
          <w:sz w:val="24"/>
          <w:szCs w:val="24"/>
        </w:rPr>
      </w:pPr>
      <w:r>
        <w:rPr>
          <w:sz w:val="24"/>
          <w:szCs w:val="24"/>
        </w:rPr>
        <w:t>1/8 l lauwarmes Wasser</w:t>
      </w:r>
    </w:p>
    <w:p w14:paraId="1ED6B9E3" w14:textId="7299B3BF" w:rsidR="00D01855" w:rsidRDefault="00D01855" w:rsidP="0088317B">
      <w:pPr>
        <w:jc w:val="both"/>
        <w:rPr>
          <w:sz w:val="24"/>
          <w:szCs w:val="24"/>
        </w:rPr>
      </w:pPr>
      <w:r>
        <w:rPr>
          <w:sz w:val="24"/>
          <w:szCs w:val="24"/>
        </w:rPr>
        <w:t>3 EL Buchweizenschrot</w:t>
      </w:r>
    </w:p>
    <w:p w14:paraId="36491667" w14:textId="77777777" w:rsidR="00346354" w:rsidRDefault="00346354" w:rsidP="0088317B">
      <w:pPr>
        <w:jc w:val="both"/>
        <w:rPr>
          <w:sz w:val="24"/>
          <w:szCs w:val="24"/>
        </w:rPr>
      </w:pPr>
    </w:p>
    <w:p w14:paraId="2512FED0" w14:textId="690D1770" w:rsidR="00D01855" w:rsidRDefault="00D01855" w:rsidP="0088317B">
      <w:pPr>
        <w:jc w:val="both"/>
        <w:rPr>
          <w:sz w:val="24"/>
          <w:szCs w:val="24"/>
        </w:rPr>
      </w:pPr>
      <w:r>
        <w:rPr>
          <w:sz w:val="24"/>
          <w:szCs w:val="24"/>
        </w:rPr>
        <w:t>Zubereitungszeit:</w:t>
      </w:r>
      <w:r>
        <w:rPr>
          <w:sz w:val="24"/>
          <w:szCs w:val="24"/>
        </w:rPr>
        <w:tab/>
        <w:t>25 Minuten plus 30 Minuten Backzeit</w:t>
      </w:r>
    </w:p>
    <w:p w14:paraId="4104460E" w14:textId="6545B78A" w:rsidR="00D01855" w:rsidRPr="00BF7937" w:rsidRDefault="00D01855" w:rsidP="00B40E8C">
      <w:pPr>
        <w:pStyle w:val="ListParagraph"/>
        <w:numPr>
          <w:ilvl w:val="0"/>
          <w:numId w:val="978"/>
        </w:numPr>
        <w:spacing w:after="120"/>
        <w:ind w:left="714" w:hanging="357"/>
        <w:contextualSpacing w:val="0"/>
        <w:jc w:val="both"/>
        <w:rPr>
          <w:sz w:val="24"/>
          <w:szCs w:val="24"/>
        </w:rPr>
      </w:pPr>
      <w:r w:rsidRPr="00BF7937">
        <w:rPr>
          <w:sz w:val="24"/>
          <w:szCs w:val="24"/>
        </w:rPr>
        <w:t>Die Muffinform mit Papierförmchen auslegen.</w:t>
      </w:r>
    </w:p>
    <w:p w14:paraId="40C210DB" w14:textId="16BDE70F" w:rsidR="008E2FBE" w:rsidRPr="00BF7937" w:rsidRDefault="00D01855" w:rsidP="00B40E8C">
      <w:pPr>
        <w:pStyle w:val="ListParagraph"/>
        <w:numPr>
          <w:ilvl w:val="0"/>
          <w:numId w:val="978"/>
        </w:numPr>
        <w:spacing w:after="120"/>
        <w:ind w:left="714" w:hanging="357"/>
        <w:contextualSpacing w:val="0"/>
        <w:jc w:val="both"/>
        <w:rPr>
          <w:sz w:val="24"/>
          <w:szCs w:val="24"/>
        </w:rPr>
      </w:pPr>
      <w:r w:rsidRPr="00BF7937">
        <w:rPr>
          <w:sz w:val="24"/>
          <w:szCs w:val="24"/>
        </w:rPr>
        <w:t xml:space="preserve">In einer Schüssel Mehl und Hefe vermischen. Quark, Butter, Salz, Wasser und Schrot </w:t>
      </w:r>
      <w:r w:rsidR="008E2FBE" w:rsidRPr="00BF7937">
        <w:rPr>
          <w:sz w:val="24"/>
          <w:szCs w:val="24"/>
        </w:rPr>
        <w:t>zufügen. Alles mit dem Rührgerät zu einem glatten Teig kneten.</w:t>
      </w:r>
    </w:p>
    <w:p w14:paraId="11BC216A" w14:textId="4A58797D" w:rsidR="008E2FBE" w:rsidRPr="00BF7937" w:rsidRDefault="008E2FBE" w:rsidP="00B40E8C">
      <w:pPr>
        <w:pStyle w:val="ListParagraph"/>
        <w:numPr>
          <w:ilvl w:val="0"/>
          <w:numId w:val="978"/>
        </w:numPr>
        <w:spacing w:after="120"/>
        <w:ind w:left="714" w:hanging="357"/>
        <w:contextualSpacing w:val="0"/>
        <w:jc w:val="both"/>
        <w:rPr>
          <w:sz w:val="24"/>
          <w:szCs w:val="24"/>
        </w:rPr>
      </w:pPr>
      <w:r w:rsidRPr="00BF7937">
        <w:rPr>
          <w:sz w:val="24"/>
          <w:szCs w:val="24"/>
        </w:rPr>
        <w:t>Den Teig etwa 5 Minuten durchkneten. 12 Kugeln formen und in die Vertiefungen der Form setzen. Oberflächen kreuzweise einschneiden.</w:t>
      </w:r>
    </w:p>
    <w:p w14:paraId="1E20436C" w14:textId="2577EE11" w:rsidR="008E2FBE" w:rsidRPr="00BF7937" w:rsidRDefault="008E2FBE" w:rsidP="00B40E8C">
      <w:pPr>
        <w:pStyle w:val="ListParagraph"/>
        <w:numPr>
          <w:ilvl w:val="0"/>
          <w:numId w:val="978"/>
        </w:numPr>
        <w:spacing w:after="120"/>
        <w:ind w:left="714" w:hanging="357"/>
        <w:contextualSpacing w:val="0"/>
        <w:jc w:val="both"/>
        <w:rPr>
          <w:sz w:val="24"/>
          <w:szCs w:val="24"/>
        </w:rPr>
      </w:pPr>
      <w:r w:rsidRPr="00BF7937">
        <w:rPr>
          <w:sz w:val="24"/>
          <w:szCs w:val="24"/>
        </w:rPr>
        <w:t>Den Backofen auf 75 Grad (Umluft 60 Grad) vorheizen. Die Muffinform in den warmen Backofen stellen und die Teigkugeln etwa 10 Minuten gehen lassen.‘</w:t>
      </w:r>
      <w:r w:rsidRPr="00BF7937">
        <w:rPr>
          <w:sz w:val="24"/>
          <w:szCs w:val="24"/>
        </w:rPr>
        <w:br/>
        <w:t xml:space="preserve">Die Temperatur auf 200 </w:t>
      </w:r>
      <w:r w:rsidR="009F68F1" w:rsidRPr="00BF7937">
        <w:rPr>
          <w:sz w:val="24"/>
          <w:szCs w:val="24"/>
        </w:rPr>
        <w:t>Grad</w:t>
      </w:r>
      <w:r w:rsidR="007D6581" w:rsidRPr="00BF7937">
        <w:rPr>
          <w:sz w:val="24"/>
          <w:szCs w:val="24"/>
        </w:rPr>
        <w:t xml:space="preserve"> (Umluft 180 Grad) hochschalten du die Muffins 25 bis 30 Minuten backen.</w:t>
      </w:r>
    </w:p>
    <w:p w14:paraId="4D17D604" w14:textId="07CDE90E" w:rsidR="00BF7937" w:rsidRPr="00BF7937" w:rsidRDefault="007D6581" w:rsidP="00B40E8C">
      <w:pPr>
        <w:pStyle w:val="ListParagraph"/>
        <w:numPr>
          <w:ilvl w:val="0"/>
          <w:numId w:val="978"/>
        </w:numPr>
        <w:spacing w:after="120"/>
        <w:ind w:left="714" w:hanging="357"/>
        <w:contextualSpacing w:val="0"/>
        <w:jc w:val="both"/>
        <w:rPr>
          <w:sz w:val="24"/>
          <w:szCs w:val="24"/>
        </w:rPr>
      </w:pPr>
      <w:r w:rsidRPr="00BF7937">
        <w:rPr>
          <w:sz w:val="24"/>
          <w:szCs w:val="24"/>
        </w:rPr>
        <w:t>Die Form aus dem Backofen nehmen, 3 bis 4 Minuten abkühlen lassen. Die Muffins herausnehmen</w:t>
      </w:r>
      <w:r w:rsidR="00BF7937" w:rsidRPr="00BF7937">
        <w:rPr>
          <w:sz w:val="24"/>
          <w:szCs w:val="24"/>
        </w:rPr>
        <w:t xml:space="preserve"> und am selben Tag verputzen.</w:t>
      </w:r>
    </w:p>
    <w:p w14:paraId="4CFA8858" w14:textId="77777777" w:rsidR="003653F2" w:rsidRPr="00FA5C36" w:rsidRDefault="003653F2" w:rsidP="00C17BAA">
      <w:pPr>
        <w:jc w:val="both"/>
        <w:rPr>
          <w:sz w:val="24"/>
          <w:szCs w:val="24"/>
        </w:rPr>
      </w:pPr>
    </w:p>
    <w:p w14:paraId="4281DA68" w14:textId="77777777" w:rsidR="00170DF7" w:rsidRPr="00FA5C36" w:rsidRDefault="00170DF7" w:rsidP="00B441D7">
      <w:pPr>
        <w:ind w:left="720"/>
        <w:jc w:val="both"/>
        <w:rPr>
          <w:sz w:val="24"/>
          <w:szCs w:val="24"/>
        </w:rPr>
      </w:pPr>
    </w:p>
    <w:p w14:paraId="792D4568" w14:textId="6EBE43C1" w:rsidR="00CB4511" w:rsidRDefault="00CB4511">
      <w:pPr>
        <w:rPr>
          <w:sz w:val="24"/>
          <w:szCs w:val="24"/>
        </w:rPr>
      </w:pPr>
      <w:r>
        <w:rPr>
          <w:sz w:val="24"/>
          <w:szCs w:val="24"/>
        </w:rPr>
        <w:br w:type="page"/>
      </w:r>
    </w:p>
    <w:p w14:paraId="143A2A5E" w14:textId="254EAC57" w:rsidR="00B93443" w:rsidRDefault="00CB4511" w:rsidP="00583611">
      <w:pPr>
        <w:pStyle w:val="Heading2"/>
        <w:spacing w:after="240"/>
      </w:pPr>
      <w:r>
        <w:lastRenderedPageBreak/>
        <w:t>Dattelmuffins</w:t>
      </w:r>
      <w:r w:rsidR="003011CF">
        <w:rPr>
          <w:rStyle w:val="FootnoteReference"/>
        </w:rPr>
        <w:footnoteReference w:id="1715"/>
      </w:r>
      <w:r>
        <w:t xml:space="preserve"> </w:t>
      </w:r>
    </w:p>
    <w:p w14:paraId="7D8C4709" w14:textId="52E2921F" w:rsidR="00CB4511" w:rsidRDefault="00CB4511" w:rsidP="00583611">
      <w:pPr>
        <w:jc w:val="both"/>
        <w:rPr>
          <w:sz w:val="24"/>
          <w:szCs w:val="24"/>
        </w:rPr>
      </w:pPr>
      <w:r w:rsidRPr="00583611">
        <w:rPr>
          <w:sz w:val="24"/>
          <w:szCs w:val="24"/>
          <w:u w:val="single"/>
        </w:rPr>
        <w:t>Zutaten</w:t>
      </w:r>
      <w:r>
        <w:rPr>
          <w:sz w:val="24"/>
          <w:szCs w:val="24"/>
        </w:rPr>
        <w:t xml:space="preserve"> </w:t>
      </w:r>
      <w:r w:rsidR="00583611">
        <w:rPr>
          <w:sz w:val="24"/>
          <w:szCs w:val="24"/>
        </w:rPr>
        <w:t>(</w:t>
      </w:r>
      <w:r>
        <w:rPr>
          <w:sz w:val="24"/>
          <w:szCs w:val="24"/>
        </w:rPr>
        <w:t xml:space="preserve">für </w:t>
      </w:r>
      <w:r w:rsidR="002C6DB2">
        <w:rPr>
          <w:sz w:val="24"/>
          <w:szCs w:val="24"/>
        </w:rPr>
        <w:t>1 Muffinblech</w:t>
      </w:r>
      <w:r w:rsidR="00583611">
        <w:rPr>
          <w:sz w:val="24"/>
          <w:szCs w:val="24"/>
        </w:rPr>
        <w:t>)</w:t>
      </w:r>
    </w:p>
    <w:p w14:paraId="3D4B3E9E" w14:textId="62D84646" w:rsidR="002C6DB2" w:rsidRDefault="002C6DB2" w:rsidP="00583611">
      <w:pPr>
        <w:jc w:val="both"/>
        <w:rPr>
          <w:sz w:val="24"/>
          <w:szCs w:val="24"/>
        </w:rPr>
      </w:pPr>
      <w:r>
        <w:rPr>
          <w:sz w:val="24"/>
          <w:szCs w:val="24"/>
        </w:rPr>
        <w:t>220 g Datteln</w:t>
      </w:r>
    </w:p>
    <w:p w14:paraId="6D5CFE30" w14:textId="77676229" w:rsidR="002C6DB2" w:rsidRDefault="002C6DB2" w:rsidP="00583611">
      <w:pPr>
        <w:jc w:val="both"/>
        <w:rPr>
          <w:sz w:val="24"/>
          <w:szCs w:val="24"/>
        </w:rPr>
      </w:pPr>
      <w:r>
        <w:rPr>
          <w:sz w:val="24"/>
          <w:szCs w:val="24"/>
        </w:rPr>
        <w:t>125 g Hasel- oder Walnüsse</w:t>
      </w:r>
    </w:p>
    <w:p w14:paraId="77D2AD61" w14:textId="2D878E86" w:rsidR="002C6DB2" w:rsidRDefault="002C6DB2" w:rsidP="00583611">
      <w:pPr>
        <w:jc w:val="both"/>
        <w:rPr>
          <w:sz w:val="24"/>
          <w:szCs w:val="24"/>
        </w:rPr>
      </w:pPr>
      <w:r>
        <w:rPr>
          <w:sz w:val="24"/>
          <w:szCs w:val="24"/>
        </w:rPr>
        <w:t>2 Eier</w:t>
      </w:r>
    </w:p>
    <w:p w14:paraId="1DC9BE56" w14:textId="5BF73732" w:rsidR="002C6DB2" w:rsidRDefault="002C6DB2" w:rsidP="00583611">
      <w:pPr>
        <w:jc w:val="both"/>
        <w:rPr>
          <w:sz w:val="24"/>
          <w:szCs w:val="24"/>
        </w:rPr>
      </w:pPr>
      <w:r>
        <w:rPr>
          <w:sz w:val="24"/>
          <w:szCs w:val="24"/>
        </w:rPr>
        <w:t>2 EL Honig</w:t>
      </w:r>
    </w:p>
    <w:p w14:paraId="3786C6ED" w14:textId="1273727F" w:rsidR="002C6DB2" w:rsidRDefault="002C6DB2" w:rsidP="00583611">
      <w:pPr>
        <w:jc w:val="both"/>
        <w:rPr>
          <w:sz w:val="24"/>
          <w:szCs w:val="24"/>
        </w:rPr>
      </w:pPr>
      <w:r>
        <w:rPr>
          <w:sz w:val="24"/>
          <w:szCs w:val="24"/>
        </w:rPr>
        <w:t>125 g Butter</w:t>
      </w:r>
    </w:p>
    <w:p w14:paraId="7410291D" w14:textId="5BA06775" w:rsidR="002C6DB2" w:rsidRDefault="002C6DB2" w:rsidP="00583611">
      <w:pPr>
        <w:jc w:val="both"/>
        <w:rPr>
          <w:sz w:val="24"/>
          <w:szCs w:val="24"/>
        </w:rPr>
      </w:pPr>
      <w:r>
        <w:rPr>
          <w:sz w:val="24"/>
          <w:szCs w:val="24"/>
        </w:rPr>
        <w:t>1 Msp. Meersalz</w:t>
      </w:r>
    </w:p>
    <w:p w14:paraId="2D2D0055" w14:textId="5D342F22" w:rsidR="002C6DB2" w:rsidRDefault="002C6DB2" w:rsidP="00583611">
      <w:pPr>
        <w:jc w:val="both"/>
        <w:rPr>
          <w:sz w:val="24"/>
          <w:szCs w:val="24"/>
        </w:rPr>
      </w:pPr>
      <w:r>
        <w:rPr>
          <w:sz w:val="24"/>
          <w:szCs w:val="24"/>
        </w:rPr>
        <w:t>220 g Mehl</w:t>
      </w:r>
    </w:p>
    <w:p w14:paraId="630B199F" w14:textId="6CB90BF7" w:rsidR="002C6DB2" w:rsidRDefault="002C6DB2" w:rsidP="00583611">
      <w:pPr>
        <w:jc w:val="both"/>
        <w:rPr>
          <w:sz w:val="24"/>
          <w:szCs w:val="24"/>
        </w:rPr>
      </w:pPr>
      <w:r>
        <w:rPr>
          <w:sz w:val="24"/>
          <w:szCs w:val="24"/>
        </w:rPr>
        <w:t>2 TL Weinsteinbackpulver</w:t>
      </w:r>
    </w:p>
    <w:p w14:paraId="158FFB18" w14:textId="77777777" w:rsidR="002C6DB2" w:rsidRDefault="002C6DB2" w:rsidP="00AB7A58">
      <w:pPr>
        <w:ind w:left="360"/>
        <w:jc w:val="both"/>
        <w:rPr>
          <w:sz w:val="24"/>
          <w:szCs w:val="24"/>
        </w:rPr>
      </w:pPr>
    </w:p>
    <w:p w14:paraId="72EBAFB5" w14:textId="32348E1D" w:rsidR="002C6DB2" w:rsidRDefault="002C6DB2" w:rsidP="00583611">
      <w:pPr>
        <w:jc w:val="both"/>
        <w:rPr>
          <w:sz w:val="24"/>
          <w:szCs w:val="24"/>
        </w:rPr>
      </w:pPr>
      <w:r>
        <w:rPr>
          <w:sz w:val="24"/>
          <w:szCs w:val="24"/>
        </w:rPr>
        <w:t>Zubereitungszeit:</w:t>
      </w:r>
      <w:r>
        <w:rPr>
          <w:sz w:val="24"/>
          <w:szCs w:val="24"/>
        </w:rPr>
        <w:tab/>
        <w:t>15 Minuten plus 25 Minuten Backzeit</w:t>
      </w:r>
    </w:p>
    <w:p w14:paraId="11EF10E1" w14:textId="243EEB55" w:rsidR="002C6DB2" w:rsidRPr="00583611" w:rsidRDefault="002C6DB2" w:rsidP="00B40E8C">
      <w:pPr>
        <w:pStyle w:val="ListParagraph"/>
        <w:numPr>
          <w:ilvl w:val="0"/>
          <w:numId w:val="1659"/>
        </w:numPr>
        <w:spacing w:after="120"/>
        <w:ind w:left="714" w:hanging="357"/>
        <w:contextualSpacing w:val="0"/>
        <w:jc w:val="both"/>
        <w:rPr>
          <w:sz w:val="24"/>
          <w:szCs w:val="24"/>
        </w:rPr>
      </w:pPr>
      <w:r w:rsidRPr="00583611">
        <w:rPr>
          <w:sz w:val="24"/>
          <w:szCs w:val="24"/>
        </w:rPr>
        <w:t>Die Muffinform m</w:t>
      </w:r>
      <w:r w:rsidR="0087628E" w:rsidRPr="00583611">
        <w:rPr>
          <w:sz w:val="24"/>
          <w:szCs w:val="24"/>
        </w:rPr>
        <w:t>i</w:t>
      </w:r>
      <w:r w:rsidRPr="00583611">
        <w:rPr>
          <w:sz w:val="24"/>
          <w:szCs w:val="24"/>
        </w:rPr>
        <w:t>t Pap</w:t>
      </w:r>
      <w:r w:rsidR="00902047" w:rsidRPr="00583611">
        <w:rPr>
          <w:sz w:val="24"/>
          <w:szCs w:val="24"/>
        </w:rPr>
        <w:t xml:space="preserve">ierförmchen auslegen. </w:t>
      </w:r>
      <w:r w:rsidR="009B7E10" w:rsidRPr="00583611">
        <w:rPr>
          <w:sz w:val="24"/>
          <w:szCs w:val="24"/>
        </w:rPr>
        <w:t xml:space="preserve">Den Backofen auf 200 Grad </w:t>
      </w:r>
      <w:r w:rsidR="0087628E" w:rsidRPr="00583611">
        <w:rPr>
          <w:sz w:val="24"/>
          <w:szCs w:val="24"/>
        </w:rPr>
        <w:t xml:space="preserve">(Umluft 180 Grad) vorheizen. </w:t>
      </w:r>
    </w:p>
    <w:p w14:paraId="7BCE9A55" w14:textId="26CB9699" w:rsidR="0087628E" w:rsidRPr="00583611" w:rsidRDefault="0087628E" w:rsidP="00B40E8C">
      <w:pPr>
        <w:pStyle w:val="ListParagraph"/>
        <w:numPr>
          <w:ilvl w:val="0"/>
          <w:numId w:val="1659"/>
        </w:numPr>
        <w:spacing w:after="120"/>
        <w:ind w:left="714" w:hanging="357"/>
        <w:contextualSpacing w:val="0"/>
        <w:jc w:val="both"/>
        <w:rPr>
          <w:sz w:val="24"/>
          <w:szCs w:val="24"/>
        </w:rPr>
      </w:pPr>
      <w:r w:rsidRPr="00583611">
        <w:rPr>
          <w:sz w:val="24"/>
          <w:szCs w:val="24"/>
        </w:rPr>
        <w:t>Die Datteln entkernen u</w:t>
      </w:r>
      <w:r w:rsidR="00323CEC" w:rsidRPr="00583611">
        <w:rPr>
          <w:sz w:val="24"/>
          <w:szCs w:val="24"/>
        </w:rPr>
        <w:t>nd d</w:t>
      </w:r>
      <w:r w:rsidRPr="00583611">
        <w:rPr>
          <w:sz w:val="24"/>
          <w:szCs w:val="24"/>
        </w:rPr>
        <w:t>as Fruchtfleisch klein hacken. Die Nüsse fein reiben oder mahlen.</w:t>
      </w:r>
    </w:p>
    <w:p w14:paraId="549B343E" w14:textId="4044BBA7" w:rsidR="0087628E" w:rsidRPr="00583611" w:rsidRDefault="0087628E" w:rsidP="00B40E8C">
      <w:pPr>
        <w:pStyle w:val="ListParagraph"/>
        <w:numPr>
          <w:ilvl w:val="0"/>
          <w:numId w:val="1659"/>
        </w:numPr>
        <w:spacing w:after="120"/>
        <w:ind w:left="714" w:hanging="357"/>
        <w:contextualSpacing w:val="0"/>
        <w:jc w:val="both"/>
        <w:rPr>
          <w:sz w:val="24"/>
          <w:szCs w:val="24"/>
        </w:rPr>
      </w:pPr>
      <w:r w:rsidRPr="00583611">
        <w:rPr>
          <w:sz w:val="24"/>
          <w:szCs w:val="24"/>
        </w:rPr>
        <w:t xml:space="preserve">Die Eier schaumig schlagen. Mit Honig, Butter und Salz </w:t>
      </w:r>
      <w:r w:rsidR="009F68F1" w:rsidRPr="00583611">
        <w:rPr>
          <w:sz w:val="24"/>
          <w:szCs w:val="24"/>
        </w:rPr>
        <w:t>glattrühren</w:t>
      </w:r>
      <w:r w:rsidRPr="00583611">
        <w:rPr>
          <w:sz w:val="24"/>
          <w:szCs w:val="24"/>
        </w:rPr>
        <w:t>. Mehl und Backpulver dar</w:t>
      </w:r>
      <w:r w:rsidR="00323CEC" w:rsidRPr="00583611">
        <w:rPr>
          <w:sz w:val="24"/>
          <w:szCs w:val="24"/>
        </w:rPr>
        <w:t>a</w:t>
      </w:r>
      <w:r w:rsidRPr="00583611">
        <w:rPr>
          <w:sz w:val="24"/>
          <w:szCs w:val="24"/>
        </w:rPr>
        <w:t>uf sieben und unterrühren. Nüsse und Datteln unterheben.</w:t>
      </w:r>
    </w:p>
    <w:p w14:paraId="0DE63BD1" w14:textId="06839697" w:rsidR="0087628E" w:rsidRPr="00583611" w:rsidRDefault="0087628E" w:rsidP="00B40E8C">
      <w:pPr>
        <w:pStyle w:val="ListParagraph"/>
        <w:numPr>
          <w:ilvl w:val="0"/>
          <w:numId w:val="1659"/>
        </w:numPr>
        <w:spacing w:after="120"/>
        <w:ind w:left="714" w:hanging="357"/>
        <w:contextualSpacing w:val="0"/>
        <w:jc w:val="both"/>
        <w:rPr>
          <w:sz w:val="24"/>
          <w:szCs w:val="24"/>
        </w:rPr>
      </w:pPr>
      <w:r w:rsidRPr="00583611">
        <w:rPr>
          <w:sz w:val="24"/>
          <w:szCs w:val="24"/>
        </w:rPr>
        <w:t xml:space="preserve">Die Vertiefungen der Form zu 2/3 ihrer Höhe mit </w:t>
      </w:r>
      <w:r w:rsidR="00583611">
        <w:rPr>
          <w:sz w:val="24"/>
          <w:szCs w:val="24"/>
        </w:rPr>
        <w:t>T</w:t>
      </w:r>
      <w:r w:rsidRPr="00583611">
        <w:rPr>
          <w:sz w:val="24"/>
          <w:szCs w:val="24"/>
        </w:rPr>
        <w:t>eig füllen. Die Muffins 20 bis 25 Minuten backen</w:t>
      </w:r>
      <w:r w:rsidR="00323CEC" w:rsidRPr="00583611">
        <w:rPr>
          <w:sz w:val="24"/>
          <w:szCs w:val="24"/>
        </w:rPr>
        <w:t>.</w:t>
      </w:r>
    </w:p>
    <w:p w14:paraId="04F0CBD5" w14:textId="6762AAEA" w:rsidR="00344C8A" w:rsidRPr="00FA5C36" w:rsidRDefault="00344C8A">
      <w:pPr>
        <w:rPr>
          <w:sz w:val="24"/>
          <w:szCs w:val="24"/>
        </w:rPr>
      </w:pPr>
      <w:r w:rsidRPr="00FA5C36">
        <w:rPr>
          <w:sz w:val="24"/>
          <w:szCs w:val="24"/>
        </w:rPr>
        <w:br w:type="page"/>
      </w:r>
    </w:p>
    <w:p w14:paraId="70A44433" w14:textId="3AE9CA97" w:rsidR="00BF753A" w:rsidRDefault="00BF753A" w:rsidP="00CB1344">
      <w:pPr>
        <w:pStyle w:val="Heading2"/>
        <w:spacing w:after="240"/>
      </w:pPr>
      <w:r>
        <w:lastRenderedPageBreak/>
        <w:t>Pumpkin Pie</w:t>
      </w:r>
      <w:r w:rsidR="008854CD">
        <w:rPr>
          <w:rStyle w:val="FootnoteReference"/>
        </w:rPr>
        <w:footnoteReference w:id="1716"/>
      </w:r>
      <w:r>
        <w:t xml:space="preserve"> </w:t>
      </w:r>
    </w:p>
    <w:p w14:paraId="03F378C2" w14:textId="648106E2" w:rsidR="000D0B85" w:rsidRDefault="000D0B85">
      <w:pPr>
        <w:rPr>
          <w:sz w:val="24"/>
          <w:szCs w:val="24"/>
        </w:rPr>
      </w:pPr>
      <w:r w:rsidRPr="00CB1344">
        <w:rPr>
          <w:sz w:val="24"/>
          <w:szCs w:val="24"/>
          <w:u w:val="single"/>
        </w:rPr>
        <w:t>Zutaten</w:t>
      </w:r>
      <w:r>
        <w:rPr>
          <w:sz w:val="24"/>
          <w:szCs w:val="24"/>
        </w:rPr>
        <w:t xml:space="preserve"> </w:t>
      </w:r>
      <w:r w:rsidR="00CB1344">
        <w:rPr>
          <w:sz w:val="24"/>
          <w:szCs w:val="24"/>
        </w:rPr>
        <w:t>(</w:t>
      </w:r>
      <w:r>
        <w:rPr>
          <w:sz w:val="24"/>
          <w:szCs w:val="24"/>
        </w:rPr>
        <w:t>für 1 Tarte- oder Springform (Durchmesser 24 cm)</w:t>
      </w:r>
    </w:p>
    <w:p w14:paraId="36D0FADB" w14:textId="77777777" w:rsidR="000D0B85" w:rsidRPr="00CB1344" w:rsidRDefault="000D0B85">
      <w:pPr>
        <w:rPr>
          <w:i/>
          <w:iCs/>
          <w:sz w:val="24"/>
          <w:szCs w:val="24"/>
        </w:rPr>
      </w:pPr>
      <w:r w:rsidRPr="00CB1344">
        <w:rPr>
          <w:i/>
          <w:iCs/>
          <w:sz w:val="24"/>
          <w:szCs w:val="24"/>
        </w:rPr>
        <w:t>Für die Füllung:</w:t>
      </w:r>
    </w:p>
    <w:p w14:paraId="38A9CEDB" w14:textId="77777777" w:rsidR="000D0B85" w:rsidRDefault="000D0B85">
      <w:pPr>
        <w:rPr>
          <w:sz w:val="24"/>
          <w:szCs w:val="24"/>
        </w:rPr>
      </w:pPr>
      <w:r>
        <w:rPr>
          <w:sz w:val="24"/>
          <w:szCs w:val="24"/>
        </w:rPr>
        <w:t>1 mittelgroßer Hokkaido- oder Butternut-Kürbis (1,5 kg)</w:t>
      </w:r>
    </w:p>
    <w:p w14:paraId="7D83BA86" w14:textId="77777777" w:rsidR="009B7BB0" w:rsidRDefault="009B7BB0">
      <w:pPr>
        <w:rPr>
          <w:sz w:val="24"/>
          <w:szCs w:val="24"/>
        </w:rPr>
      </w:pPr>
      <w:r>
        <w:rPr>
          <w:sz w:val="24"/>
          <w:szCs w:val="24"/>
        </w:rPr>
        <w:t>80 ml Kokoscreme (nicht Kokosmilch)</w:t>
      </w:r>
    </w:p>
    <w:p w14:paraId="3FE4E23E" w14:textId="77777777" w:rsidR="009B7BB0" w:rsidRDefault="009B7BB0">
      <w:pPr>
        <w:rPr>
          <w:sz w:val="24"/>
          <w:szCs w:val="24"/>
        </w:rPr>
      </w:pPr>
      <w:r>
        <w:rPr>
          <w:sz w:val="24"/>
          <w:szCs w:val="24"/>
        </w:rPr>
        <w:t>3 EL vegane Butter</w:t>
      </w:r>
    </w:p>
    <w:p w14:paraId="400B7B8E" w14:textId="77777777" w:rsidR="009B7BB0" w:rsidRDefault="009B7BB0">
      <w:pPr>
        <w:rPr>
          <w:sz w:val="24"/>
          <w:szCs w:val="24"/>
        </w:rPr>
      </w:pPr>
      <w:r>
        <w:rPr>
          <w:sz w:val="24"/>
          <w:szCs w:val="24"/>
        </w:rPr>
        <w:t>3 EL Maisstärke</w:t>
      </w:r>
    </w:p>
    <w:p w14:paraId="1A8003D0" w14:textId="77777777" w:rsidR="009B7BB0" w:rsidRDefault="009B7BB0">
      <w:pPr>
        <w:rPr>
          <w:sz w:val="24"/>
          <w:szCs w:val="24"/>
        </w:rPr>
      </w:pPr>
      <w:r>
        <w:rPr>
          <w:sz w:val="24"/>
          <w:szCs w:val="24"/>
        </w:rPr>
        <w:t>60 ml Ahornsirup</w:t>
      </w:r>
    </w:p>
    <w:p w14:paraId="4AE31002" w14:textId="77777777" w:rsidR="009B7BB0" w:rsidRDefault="009B7BB0">
      <w:pPr>
        <w:rPr>
          <w:sz w:val="24"/>
          <w:szCs w:val="24"/>
        </w:rPr>
      </w:pPr>
      <w:r>
        <w:rPr>
          <w:sz w:val="24"/>
          <w:szCs w:val="24"/>
        </w:rPr>
        <w:t>Saft von ½ Zitrone</w:t>
      </w:r>
    </w:p>
    <w:p w14:paraId="6EDF922F" w14:textId="77777777" w:rsidR="00CC7AA5" w:rsidRDefault="009B7BB0">
      <w:pPr>
        <w:rPr>
          <w:sz w:val="24"/>
          <w:szCs w:val="24"/>
        </w:rPr>
      </w:pPr>
      <w:r>
        <w:rPr>
          <w:sz w:val="24"/>
          <w:szCs w:val="24"/>
        </w:rPr>
        <w:t xml:space="preserve">2 </w:t>
      </w:r>
      <w:r w:rsidR="00CC7AA5">
        <w:rPr>
          <w:sz w:val="24"/>
          <w:szCs w:val="24"/>
        </w:rPr>
        <w:t>TL gemahlener Zimt</w:t>
      </w:r>
    </w:p>
    <w:p w14:paraId="5692B230" w14:textId="77777777" w:rsidR="00CC7AA5" w:rsidRDefault="00CC7AA5">
      <w:pPr>
        <w:rPr>
          <w:sz w:val="24"/>
          <w:szCs w:val="24"/>
        </w:rPr>
      </w:pPr>
      <w:r>
        <w:rPr>
          <w:sz w:val="24"/>
          <w:szCs w:val="24"/>
        </w:rPr>
        <w:t>2 TL gemahlener Ingwer</w:t>
      </w:r>
    </w:p>
    <w:p w14:paraId="7789F93A" w14:textId="77777777" w:rsidR="00CC7AA5" w:rsidRDefault="00CC7AA5">
      <w:pPr>
        <w:rPr>
          <w:sz w:val="24"/>
          <w:szCs w:val="24"/>
        </w:rPr>
      </w:pPr>
      <w:r>
        <w:rPr>
          <w:sz w:val="24"/>
          <w:szCs w:val="24"/>
        </w:rPr>
        <w:t>1 TL Vanillepulver</w:t>
      </w:r>
    </w:p>
    <w:p w14:paraId="02C7071A" w14:textId="77777777" w:rsidR="00CC7AA5" w:rsidRDefault="00CC7AA5">
      <w:pPr>
        <w:rPr>
          <w:sz w:val="24"/>
          <w:szCs w:val="24"/>
        </w:rPr>
      </w:pPr>
      <w:r>
        <w:rPr>
          <w:sz w:val="24"/>
          <w:szCs w:val="24"/>
        </w:rPr>
        <w:t>1 TL Meersalz</w:t>
      </w:r>
    </w:p>
    <w:p w14:paraId="3A1CE049" w14:textId="77777777" w:rsidR="00CC7AA5" w:rsidRDefault="00CC7AA5">
      <w:pPr>
        <w:rPr>
          <w:sz w:val="24"/>
          <w:szCs w:val="24"/>
        </w:rPr>
      </w:pPr>
      <w:r>
        <w:rPr>
          <w:sz w:val="24"/>
          <w:szCs w:val="24"/>
        </w:rPr>
        <w:t>½ TL frisch geriebene Muskatnuss</w:t>
      </w:r>
    </w:p>
    <w:p w14:paraId="2009FFD6" w14:textId="77777777" w:rsidR="00CC7AA5" w:rsidRDefault="00CC7AA5">
      <w:pPr>
        <w:rPr>
          <w:sz w:val="24"/>
          <w:szCs w:val="24"/>
        </w:rPr>
      </w:pPr>
      <w:r>
        <w:rPr>
          <w:sz w:val="24"/>
          <w:szCs w:val="24"/>
        </w:rPr>
        <w:t>1 Msp. Gemahlene Gewürznelke</w:t>
      </w:r>
    </w:p>
    <w:p w14:paraId="6D3C7547" w14:textId="77777777" w:rsidR="00CC7AA5" w:rsidRDefault="00CC7AA5">
      <w:pPr>
        <w:rPr>
          <w:sz w:val="24"/>
          <w:szCs w:val="24"/>
        </w:rPr>
      </w:pPr>
    </w:p>
    <w:p w14:paraId="23CE492A" w14:textId="77777777" w:rsidR="00CC7AA5" w:rsidRPr="00CB1344" w:rsidRDefault="00CC7AA5">
      <w:pPr>
        <w:rPr>
          <w:i/>
          <w:iCs/>
          <w:sz w:val="24"/>
          <w:szCs w:val="24"/>
        </w:rPr>
      </w:pPr>
      <w:r w:rsidRPr="00CB1344">
        <w:rPr>
          <w:i/>
          <w:iCs/>
          <w:sz w:val="24"/>
          <w:szCs w:val="24"/>
        </w:rPr>
        <w:t>Für den Teig:</w:t>
      </w:r>
    </w:p>
    <w:p w14:paraId="2501485E" w14:textId="77777777" w:rsidR="00CC7AA5" w:rsidRDefault="00CC7AA5">
      <w:pPr>
        <w:rPr>
          <w:sz w:val="24"/>
          <w:szCs w:val="24"/>
        </w:rPr>
      </w:pPr>
      <w:r>
        <w:rPr>
          <w:sz w:val="24"/>
          <w:szCs w:val="24"/>
        </w:rPr>
        <w:t>220 g Mehl</w:t>
      </w:r>
    </w:p>
    <w:p w14:paraId="6EC3CF5A" w14:textId="77777777" w:rsidR="00CC7AA5" w:rsidRDefault="00CC7AA5">
      <w:pPr>
        <w:rPr>
          <w:sz w:val="24"/>
          <w:szCs w:val="24"/>
        </w:rPr>
      </w:pPr>
      <w:r>
        <w:rPr>
          <w:sz w:val="24"/>
          <w:szCs w:val="24"/>
        </w:rPr>
        <w:t>30 g Kokosblütenzucker</w:t>
      </w:r>
    </w:p>
    <w:p w14:paraId="2970BA74" w14:textId="77777777" w:rsidR="00CC7AA5" w:rsidRDefault="00CC7AA5">
      <w:pPr>
        <w:rPr>
          <w:sz w:val="24"/>
          <w:szCs w:val="24"/>
        </w:rPr>
      </w:pPr>
      <w:r>
        <w:rPr>
          <w:sz w:val="24"/>
          <w:szCs w:val="24"/>
        </w:rPr>
        <w:t>1 EL Leinsamenschrot</w:t>
      </w:r>
    </w:p>
    <w:p w14:paraId="1B828D03" w14:textId="77777777" w:rsidR="00CC7AA5" w:rsidRDefault="00CC7AA5">
      <w:pPr>
        <w:rPr>
          <w:sz w:val="24"/>
          <w:szCs w:val="24"/>
        </w:rPr>
      </w:pPr>
      <w:r>
        <w:rPr>
          <w:sz w:val="24"/>
          <w:szCs w:val="24"/>
        </w:rPr>
        <w:t>1 TL Zimt</w:t>
      </w:r>
    </w:p>
    <w:p w14:paraId="711D3925" w14:textId="77777777" w:rsidR="006A1D0A" w:rsidRDefault="00CC7AA5">
      <w:pPr>
        <w:rPr>
          <w:sz w:val="24"/>
          <w:szCs w:val="24"/>
        </w:rPr>
      </w:pPr>
      <w:r>
        <w:rPr>
          <w:sz w:val="24"/>
          <w:szCs w:val="24"/>
        </w:rPr>
        <w:t>½ TL Meersalz</w:t>
      </w:r>
    </w:p>
    <w:p w14:paraId="41278453" w14:textId="77777777" w:rsidR="006A1D0A" w:rsidRDefault="006A1D0A">
      <w:pPr>
        <w:rPr>
          <w:sz w:val="24"/>
          <w:szCs w:val="24"/>
        </w:rPr>
      </w:pPr>
      <w:r>
        <w:rPr>
          <w:sz w:val="24"/>
          <w:szCs w:val="24"/>
        </w:rPr>
        <w:t>110 g vegane Butter, in kleine Stücke geschnitten</w:t>
      </w:r>
    </w:p>
    <w:p w14:paraId="67A57C86" w14:textId="6DCE107E" w:rsidR="006A1D0A" w:rsidRDefault="006A1D0A">
      <w:pPr>
        <w:rPr>
          <w:sz w:val="24"/>
          <w:szCs w:val="24"/>
        </w:rPr>
      </w:pPr>
      <w:r>
        <w:rPr>
          <w:sz w:val="24"/>
          <w:szCs w:val="24"/>
        </w:rPr>
        <w:t>3 -4 EL kalte Mandelmilch</w:t>
      </w:r>
    </w:p>
    <w:p w14:paraId="37A01CD3" w14:textId="77777777" w:rsidR="006A1D0A" w:rsidRDefault="006A1D0A">
      <w:pPr>
        <w:rPr>
          <w:sz w:val="24"/>
          <w:szCs w:val="24"/>
        </w:rPr>
      </w:pPr>
      <w:r>
        <w:rPr>
          <w:sz w:val="24"/>
          <w:szCs w:val="24"/>
        </w:rPr>
        <w:t>80 g Haselnüsse, grob gemahlen</w:t>
      </w:r>
    </w:p>
    <w:p w14:paraId="5579F57C" w14:textId="77777777" w:rsidR="006A1D0A" w:rsidRDefault="006A1D0A">
      <w:pPr>
        <w:rPr>
          <w:sz w:val="24"/>
          <w:szCs w:val="24"/>
        </w:rPr>
      </w:pPr>
    </w:p>
    <w:p w14:paraId="596D83B5" w14:textId="5848A76F" w:rsidR="002D74C6" w:rsidRDefault="006A1D0A">
      <w:pPr>
        <w:rPr>
          <w:sz w:val="24"/>
          <w:szCs w:val="24"/>
        </w:rPr>
      </w:pPr>
      <w:r>
        <w:rPr>
          <w:sz w:val="24"/>
          <w:szCs w:val="24"/>
        </w:rPr>
        <w:t>Zubereitungszeit:</w:t>
      </w:r>
      <w:r>
        <w:rPr>
          <w:sz w:val="24"/>
          <w:szCs w:val="24"/>
        </w:rPr>
        <w:tab/>
      </w:r>
      <w:r w:rsidR="002D74C6">
        <w:rPr>
          <w:sz w:val="24"/>
          <w:szCs w:val="24"/>
        </w:rPr>
        <w:t>30 Minuten plus 4 Stunden Ruhezeit plus 70 Minuten Backzeit</w:t>
      </w:r>
    </w:p>
    <w:p w14:paraId="625C29DE" w14:textId="0F35E33B" w:rsidR="002D74C6" w:rsidRPr="00C92086" w:rsidRDefault="002D74C6" w:rsidP="00B40E8C">
      <w:pPr>
        <w:pStyle w:val="ListParagraph"/>
        <w:numPr>
          <w:ilvl w:val="0"/>
          <w:numId w:val="968"/>
        </w:numPr>
        <w:spacing w:after="120"/>
        <w:ind w:left="714" w:hanging="357"/>
        <w:contextualSpacing w:val="0"/>
        <w:jc w:val="both"/>
        <w:rPr>
          <w:sz w:val="24"/>
          <w:szCs w:val="24"/>
        </w:rPr>
      </w:pPr>
      <w:r w:rsidRPr="00C92086">
        <w:rPr>
          <w:sz w:val="24"/>
          <w:szCs w:val="24"/>
        </w:rPr>
        <w:t>Den Backofen auf 180 Grad (Umluft 160 Grad) vorheizen. Butternut-Kürbis schälen</w:t>
      </w:r>
      <w:r w:rsidR="00C07AE4" w:rsidRPr="00C92086">
        <w:rPr>
          <w:sz w:val="24"/>
          <w:szCs w:val="24"/>
        </w:rPr>
        <w:t xml:space="preserve">, Hokkaidokürbis ungeschält verwenden. Den Kürbis entkernen, in große Stücke </w:t>
      </w:r>
      <w:r w:rsidR="00C07AE4" w:rsidRPr="00C92086">
        <w:rPr>
          <w:sz w:val="24"/>
          <w:szCs w:val="24"/>
        </w:rPr>
        <w:lastRenderedPageBreak/>
        <w:t>schneiden und 20 Minuten im Backofen weich garen, dann pürieren. Dann 550 g Kürbis</w:t>
      </w:r>
      <w:r w:rsidR="00FB6163" w:rsidRPr="00C92086">
        <w:rPr>
          <w:sz w:val="24"/>
          <w:szCs w:val="24"/>
        </w:rPr>
        <w:t>püree abmessen.</w:t>
      </w:r>
    </w:p>
    <w:p w14:paraId="3CDAC881" w14:textId="0BF7B1C0" w:rsidR="00FB6163" w:rsidRPr="00C92086" w:rsidRDefault="00FB6163" w:rsidP="00B40E8C">
      <w:pPr>
        <w:pStyle w:val="ListParagraph"/>
        <w:numPr>
          <w:ilvl w:val="0"/>
          <w:numId w:val="968"/>
        </w:numPr>
        <w:spacing w:after="120"/>
        <w:ind w:left="714" w:hanging="357"/>
        <w:contextualSpacing w:val="0"/>
        <w:jc w:val="both"/>
        <w:rPr>
          <w:sz w:val="24"/>
          <w:szCs w:val="24"/>
        </w:rPr>
      </w:pPr>
      <w:r w:rsidRPr="00C92086">
        <w:rPr>
          <w:sz w:val="24"/>
          <w:szCs w:val="24"/>
        </w:rPr>
        <w:t>In der Zwischenzeit für den Teig das Mehl, den Zucker, den Leinsamenschrot, den Zimt und das Salz vermischen und alles mit der Butter zu ein</w:t>
      </w:r>
      <w:r w:rsidR="00C92086" w:rsidRPr="00C92086">
        <w:rPr>
          <w:sz w:val="24"/>
          <w:szCs w:val="24"/>
        </w:rPr>
        <w:t>e</w:t>
      </w:r>
      <w:r w:rsidRPr="00C92086">
        <w:rPr>
          <w:sz w:val="24"/>
          <w:szCs w:val="24"/>
        </w:rPr>
        <w:t>m krümeligen Teig verkneten. So viel Mandelmilch einarbeiten, dass sich der Teig gut formen lässt. Drei Viertel des Teigs zu einem Kreis von etwa 28 cm Durchmesser ausrollen und diese</w:t>
      </w:r>
      <w:r w:rsidR="00A2087F" w:rsidRPr="00C92086">
        <w:rPr>
          <w:sz w:val="24"/>
          <w:szCs w:val="24"/>
        </w:rPr>
        <w:t>n in die gefettete Form drücken. Den restlichen Teig in Frischhaltefolie gewickelt beiseitelegen. Den Teigboden mehrmals mit einer Gabel einstechen, dann im Ofen 15 Minuten vorbacken. Herausnehmen und die Haselnussstücke auf dem Teigboden verteilen.</w:t>
      </w:r>
    </w:p>
    <w:p w14:paraId="1B69FC0C" w14:textId="30CD1AE4" w:rsidR="00A2087F" w:rsidRPr="00C92086" w:rsidRDefault="00A2087F" w:rsidP="00B40E8C">
      <w:pPr>
        <w:pStyle w:val="ListParagraph"/>
        <w:numPr>
          <w:ilvl w:val="0"/>
          <w:numId w:val="968"/>
        </w:numPr>
        <w:spacing w:after="120"/>
        <w:ind w:left="714" w:hanging="357"/>
        <w:contextualSpacing w:val="0"/>
        <w:jc w:val="both"/>
        <w:rPr>
          <w:sz w:val="24"/>
          <w:szCs w:val="24"/>
        </w:rPr>
      </w:pPr>
      <w:r w:rsidRPr="00C92086">
        <w:rPr>
          <w:sz w:val="24"/>
          <w:szCs w:val="24"/>
        </w:rPr>
        <w:t xml:space="preserve">Das Kürbispüree bei niedriger Temperatur erwärmen. In einem kleinen Topf die Kokoscreme und die Butter schmelzen, aber nicht braun werden </w:t>
      </w:r>
      <w:r w:rsidR="00EC281E" w:rsidRPr="00C92086">
        <w:rPr>
          <w:sz w:val="24"/>
          <w:szCs w:val="24"/>
        </w:rPr>
        <w:t>lassen. Die Mischung zu dem Kürbispüree geben. Die Mausstärke in dem Ahornsirup auflösen. Die Mischung mit dem Kürbispüree, der Kokoscrememischung sowie allen anderen Zutat</w:t>
      </w:r>
      <w:r w:rsidR="00C92086" w:rsidRPr="00C92086">
        <w:rPr>
          <w:sz w:val="24"/>
          <w:szCs w:val="24"/>
        </w:rPr>
        <w:t>en glatt pürieren. Diese auf dem Teigboden in der Form verteilen.</w:t>
      </w:r>
    </w:p>
    <w:p w14:paraId="0760B773" w14:textId="19534CB1" w:rsidR="00C92086" w:rsidRPr="00C92086" w:rsidRDefault="00C92086" w:rsidP="00B40E8C">
      <w:pPr>
        <w:pStyle w:val="ListParagraph"/>
        <w:numPr>
          <w:ilvl w:val="0"/>
          <w:numId w:val="968"/>
        </w:numPr>
        <w:spacing w:after="120"/>
        <w:ind w:left="714" w:hanging="357"/>
        <w:contextualSpacing w:val="0"/>
        <w:jc w:val="both"/>
        <w:rPr>
          <w:sz w:val="24"/>
          <w:szCs w:val="24"/>
        </w:rPr>
      </w:pPr>
      <w:r w:rsidRPr="00C92086">
        <w:rPr>
          <w:sz w:val="24"/>
          <w:szCs w:val="24"/>
        </w:rPr>
        <w:t>Den restlichen Teig auf einer bemehlten Fläche ausrollen und Formen ausstechen. Diese auf der Kürbismasse anordnen. Den Kuchen im Ofen 35 Minuten backen.</w:t>
      </w:r>
    </w:p>
    <w:p w14:paraId="449F8C3C" w14:textId="47852E29" w:rsidR="00C92086" w:rsidRPr="00C92086" w:rsidRDefault="00C92086" w:rsidP="00B40E8C">
      <w:pPr>
        <w:pStyle w:val="ListParagraph"/>
        <w:numPr>
          <w:ilvl w:val="0"/>
          <w:numId w:val="968"/>
        </w:numPr>
        <w:spacing w:after="120"/>
        <w:ind w:left="714" w:hanging="357"/>
        <w:contextualSpacing w:val="0"/>
        <w:jc w:val="both"/>
        <w:rPr>
          <w:sz w:val="24"/>
          <w:szCs w:val="24"/>
        </w:rPr>
      </w:pPr>
      <w:r w:rsidRPr="00C92086">
        <w:rPr>
          <w:sz w:val="24"/>
          <w:szCs w:val="24"/>
        </w:rPr>
        <w:t>Abkühlen lassen und dann mindestens 4 Stunden, am besten über Nacht im Kühlschrank fest werden lassen.</w:t>
      </w:r>
    </w:p>
    <w:p w14:paraId="1A9992F9" w14:textId="5D13BE04" w:rsidR="00BF753A" w:rsidRDefault="00BF753A">
      <w:pPr>
        <w:rPr>
          <w:sz w:val="24"/>
          <w:szCs w:val="24"/>
        </w:rPr>
      </w:pPr>
      <w:r>
        <w:rPr>
          <w:sz w:val="24"/>
          <w:szCs w:val="24"/>
        </w:rPr>
        <w:br w:type="page"/>
      </w:r>
    </w:p>
    <w:p w14:paraId="74A97389" w14:textId="0A0DE553" w:rsidR="0038519C" w:rsidRDefault="0038519C" w:rsidP="00CB1344">
      <w:pPr>
        <w:pStyle w:val="Heading2"/>
        <w:spacing w:after="240"/>
      </w:pPr>
      <w:r>
        <w:lastRenderedPageBreak/>
        <w:t>Schwedische Zimtschnecken</w:t>
      </w:r>
      <w:r w:rsidR="008D2675">
        <w:rPr>
          <w:rStyle w:val="FootnoteReference"/>
        </w:rPr>
        <w:footnoteReference w:id="1717"/>
      </w:r>
      <w:r>
        <w:t xml:space="preserve"> </w:t>
      </w:r>
    </w:p>
    <w:p w14:paraId="6E3ABB52" w14:textId="77777777" w:rsidR="00E952FB" w:rsidRPr="00CB1344" w:rsidRDefault="0038519C">
      <w:pPr>
        <w:rPr>
          <w:sz w:val="24"/>
          <w:szCs w:val="24"/>
          <w:u w:val="single"/>
        </w:rPr>
      </w:pPr>
      <w:r w:rsidRPr="00CB1344">
        <w:rPr>
          <w:sz w:val="24"/>
          <w:szCs w:val="24"/>
          <w:u w:val="single"/>
        </w:rPr>
        <w:t>Zutaten</w:t>
      </w:r>
    </w:p>
    <w:p w14:paraId="238FF411" w14:textId="77777777" w:rsidR="00E952FB" w:rsidRPr="00CB1344" w:rsidRDefault="00E952FB">
      <w:pPr>
        <w:rPr>
          <w:i/>
          <w:iCs/>
          <w:sz w:val="24"/>
          <w:szCs w:val="24"/>
        </w:rPr>
      </w:pPr>
      <w:r w:rsidRPr="00CB1344">
        <w:rPr>
          <w:i/>
          <w:iCs/>
          <w:sz w:val="24"/>
          <w:szCs w:val="24"/>
        </w:rPr>
        <w:t>Für den Hefeteig:</w:t>
      </w:r>
    </w:p>
    <w:p w14:paraId="6B91BEC5" w14:textId="77777777" w:rsidR="00E952FB" w:rsidRDefault="00E952FB">
      <w:pPr>
        <w:rPr>
          <w:sz w:val="24"/>
          <w:szCs w:val="24"/>
        </w:rPr>
      </w:pPr>
      <w:r>
        <w:rPr>
          <w:sz w:val="24"/>
          <w:szCs w:val="24"/>
        </w:rPr>
        <w:t>½ Würfel frische Hefe</w:t>
      </w:r>
    </w:p>
    <w:p w14:paraId="1BACDE1E" w14:textId="77777777" w:rsidR="00E952FB" w:rsidRDefault="00E952FB">
      <w:pPr>
        <w:rPr>
          <w:sz w:val="24"/>
          <w:szCs w:val="24"/>
        </w:rPr>
      </w:pPr>
      <w:r>
        <w:rPr>
          <w:sz w:val="24"/>
          <w:szCs w:val="24"/>
        </w:rPr>
        <w:t>300 g Weizenmehl</w:t>
      </w:r>
    </w:p>
    <w:p w14:paraId="73FFBAEC" w14:textId="77777777" w:rsidR="00E952FB" w:rsidRDefault="00E952FB">
      <w:pPr>
        <w:rPr>
          <w:sz w:val="24"/>
          <w:szCs w:val="24"/>
        </w:rPr>
      </w:pPr>
      <w:r>
        <w:rPr>
          <w:sz w:val="24"/>
          <w:szCs w:val="24"/>
        </w:rPr>
        <w:t>50 g Zucker</w:t>
      </w:r>
    </w:p>
    <w:p w14:paraId="442B5B51" w14:textId="77777777" w:rsidR="00E952FB" w:rsidRDefault="00E952FB">
      <w:pPr>
        <w:rPr>
          <w:sz w:val="24"/>
          <w:szCs w:val="24"/>
        </w:rPr>
      </w:pPr>
      <w:r>
        <w:rPr>
          <w:sz w:val="24"/>
          <w:szCs w:val="24"/>
        </w:rPr>
        <w:t>75 g Butter</w:t>
      </w:r>
    </w:p>
    <w:p w14:paraId="171B04EF" w14:textId="160AC8E3" w:rsidR="00E952FB" w:rsidRDefault="00E952FB">
      <w:pPr>
        <w:rPr>
          <w:sz w:val="24"/>
          <w:szCs w:val="24"/>
        </w:rPr>
      </w:pPr>
      <w:r>
        <w:rPr>
          <w:sz w:val="24"/>
          <w:szCs w:val="24"/>
        </w:rPr>
        <w:t xml:space="preserve">150 ml </w:t>
      </w:r>
      <w:r w:rsidR="00870EC7">
        <w:rPr>
          <w:sz w:val="24"/>
          <w:szCs w:val="24"/>
        </w:rPr>
        <w:t>Haferm</w:t>
      </w:r>
      <w:r>
        <w:rPr>
          <w:sz w:val="24"/>
          <w:szCs w:val="24"/>
        </w:rPr>
        <w:t>ilch</w:t>
      </w:r>
    </w:p>
    <w:p w14:paraId="20DB7F7C" w14:textId="77777777" w:rsidR="00E952FB" w:rsidRDefault="00E952FB">
      <w:pPr>
        <w:rPr>
          <w:sz w:val="24"/>
          <w:szCs w:val="24"/>
        </w:rPr>
      </w:pPr>
      <w:r>
        <w:rPr>
          <w:sz w:val="24"/>
          <w:szCs w:val="24"/>
        </w:rPr>
        <w:t>1 Prise Meersalz</w:t>
      </w:r>
    </w:p>
    <w:p w14:paraId="065DD09F" w14:textId="77777777" w:rsidR="00870EC7" w:rsidRDefault="00E952FB">
      <w:pPr>
        <w:rPr>
          <w:sz w:val="24"/>
          <w:szCs w:val="24"/>
        </w:rPr>
      </w:pPr>
      <w:r>
        <w:rPr>
          <w:sz w:val="24"/>
          <w:szCs w:val="24"/>
        </w:rPr>
        <w:t>1 Msp. Kardamo</w:t>
      </w:r>
      <w:r w:rsidR="00870EC7">
        <w:rPr>
          <w:sz w:val="24"/>
          <w:szCs w:val="24"/>
        </w:rPr>
        <w:t>m</w:t>
      </w:r>
    </w:p>
    <w:p w14:paraId="53B94FFE" w14:textId="5B26ACBA" w:rsidR="00870EC7" w:rsidRPr="00CB1344" w:rsidRDefault="00870EC7">
      <w:pPr>
        <w:rPr>
          <w:i/>
          <w:iCs/>
          <w:sz w:val="24"/>
          <w:szCs w:val="24"/>
        </w:rPr>
      </w:pPr>
      <w:r w:rsidRPr="00CB1344">
        <w:rPr>
          <w:i/>
          <w:iCs/>
          <w:sz w:val="24"/>
          <w:szCs w:val="24"/>
        </w:rPr>
        <w:t>Für die Füllung:</w:t>
      </w:r>
    </w:p>
    <w:p w14:paraId="59EFF27E" w14:textId="77777777" w:rsidR="00870EC7" w:rsidRDefault="00870EC7">
      <w:pPr>
        <w:rPr>
          <w:sz w:val="24"/>
          <w:szCs w:val="24"/>
        </w:rPr>
      </w:pPr>
      <w:r>
        <w:rPr>
          <w:sz w:val="24"/>
          <w:szCs w:val="24"/>
        </w:rPr>
        <w:t>100 g Mandelmus</w:t>
      </w:r>
    </w:p>
    <w:p w14:paraId="44D27EE4" w14:textId="77777777" w:rsidR="00870EC7" w:rsidRDefault="00870EC7">
      <w:pPr>
        <w:rPr>
          <w:sz w:val="24"/>
          <w:szCs w:val="24"/>
        </w:rPr>
      </w:pPr>
      <w:r>
        <w:rPr>
          <w:sz w:val="24"/>
          <w:szCs w:val="24"/>
        </w:rPr>
        <w:t>4 EL Agavendicksaft</w:t>
      </w:r>
    </w:p>
    <w:p w14:paraId="758E6189" w14:textId="77777777" w:rsidR="00870EC7" w:rsidRDefault="00870EC7">
      <w:pPr>
        <w:rPr>
          <w:sz w:val="24"/>
          <w:szCs w:val="24"/>
        </w:rPr>
      </w:pPr>
      <w:r>
        <w:rPr>
          <w:sz w:val="24"/>
          <w:szCs w:val="24"/>
        </w:rPr>
        <w:t>1 Msp. Gemahlene Vanille</w:t>
      </w:r>
    </w:p>
    <w:p w14:paraId="1558C6C1" w14:textId="77777777" w:rsidR="00D67F7B" w:rsidRDefault="00D67F7B">
      <w:pPr>
        <w:rPr>
          <w:sz w:val="24"/>
          <w:szCs w:val="24"/>
        </w:rPr>
      </w:pPr>
      <w:r>
        <w:rPr>
          <w:sz w:val="24"/>
          <w:szCs w:val="24"/>
        </w:rPr>
        <w:t>2 TL gemahlener Zimt</w:t>
      </w:r>
    </w:p>
    <w:p w14:paraId="3191DF6E" w14:textId="77777777" w:rsidR="00D67F7B" w:rsidRDefault="00D67F7B">
      <w:pPr>
        <w:rPr>
          <w:sz w:val="24"/>
          <w:szCs w:val="24"/>
        </w:rPr>
      </w:pPr>
    </w:p>
    <w:p w14:paraId="6D6BF578" w14:textId="7672C57B" w:rsidR="00D67F7B" w:rsidRDefault="00D67F7B">
      <w:pPr>
        <w:rPr>
          <w:sz w:val="24"/>
          <w:szCs w:val="24"/>
        </w:rPr>
      </w:pPr>
      <w:r>
        <w:rPr>
          <w:sz w:val="24"/>
          <w:szCs w:val="24"/>
        </w:rPr>
        <w:t>Zubereitungszeit: 20 Minuten plus 2, 5 Stunden Gehzeit plus 20 Minuten Backzeit</w:t>
      </w:r>
    </w:p>
    <w:p w14:paraId="32CB01E2" w14:textId="38E35392" w:rsidR="009034F1" w:rsidRPr="00D14EAD" w:rsidRDefault="00D67F7B" w:rsidP="00B40E8C">
      <w:pPr>
        <w:pStyle w:val="ListParagraph"/>
        <w:numPr>
          <w:ilvl w:val="0"/>
          <w:numId w:val="964"/>
        </w:numPr>
        <w:spacing w:after="120"/>
        <w:ind w:left="714" w:hanging="357"/>
        <w:contextualSpacing w:val="0"/>
        <w:jc w:val="both"/>
        <w:rPr>
          <w:sz w:val="24"/>
          <w:szCs w:val="24"/>
        </w:rPr>
      </w:pPr>
      <w:r w:rsidRPr="00D14EAD">
        <w:rPr>
          <w:sz w:val="24"/>
          <w:szCs w:val="24"/>
        </w:rPr>
        <w:t xml:space="preserve">Den Backofen </w:t>
      </w:r>
      <w:r w:rsidR="009034F1" w:rsidRPr="00D14EAD">
        <w:rPr>
          <w:sz w:val="24"/>
          <w:szCs w:val="24"/>
        </w:rPr>
        <w:t xml:space="preserve">auf 50 Grad vorheizen, dann ausschalten. Die Hefe zusammen </w:t>
      </w:r>
      <w:r w:rsidR="00AE01C1" w:rsidRPr="00D14EAD">
        <w:rPr>
          <w:sz w:val="24"/>
          <w:szCs w:val="24"/>
        </w:rPr>
        <w:t xml:space="preserve">mit 1 EL Mehl und 1 EL Zucker in der lauwarmen Milch auflösen und die Mischung 15 Minuten an einem warmen Ort gehen lassen. Anschließend die restlichen Zutaten für den Hefeteig dazugeben und alles </w:t>
      </w:r>
      <w:r w:rsidR="00040AA9" w:rsidRPr="00D14EAD">
        <w:rPr>
          <w:sz w:val="24"/>
          <w:szCs w:val="24"/>
        </w:rPr>
        <w:t xml:space="preserve">in 10 Minuten zu einem elastischen, seidigen Teig verarbeiten. Den Teig in der Schüssel zudecken und im warmen </w:t>
      </w:r>
      <w:r w:rsidR="00A6187B" w:rsidRPr="00D14EAD">
        <w:rPr>
          <w:sz w:val="24"/>
          <w:szCs w:val="24"/>
        </w:rPr>
        <w:t xml:space="preserve">Backofen ca. 1 </w:t>
      </w:r>
      <w:r w:rsidR="00D14EAD" w:rsidRPr="00D14EAD">
        <w:rPr>
          <w:sz w:val="24"/>
          <w:szCs w:val="24"/>
        </w:rPr>
        <w:t>S</w:t>
      </w:r>
      <w:r w:rsidR="00A6187B" w:rsidRPr="00D14EAD">
        <w:rPr>
          <w:sz w:val="24"/>
          <w:szCs w:val="24"/>
        </w:rPr>
        <w:t>tunde gehen lassen, bis er sein Volumen verdoppelt hat.</w:t>
      </w:r>
    </w:p>
    <w:p w14:paraId="4871D2BB" w14:textId="13886082" w:rsidR="00A6187B" w:rsidRPr="00D14EAD" w:rsidRDefault="00A6187B" w:rsidP="00B40E8C">
      <w:pPr>
        <w:pStyle w:val="ListParagraph"/>
        <w:numPr>
          <w:ilvl w:val="0"/>
          <w:numId w:val="964"/>
        </w:numPr>
        <w:spacing w:after="120"/>
        <w:ind w:left="714" w:hanging="357"/>
        <w:contextualSpacing w:val="0"/>
        <w:jc w:val="both"/>
        <w:rPr>
          <w:sz w:val="24"/>
          <w:szCs w:val="24"/>
        </w:rPr>
      </w:pPr>
      <w:r w:rsidRPr="00D14EAD">
        <w:rPr>
          <w:sz w:val="24"/>
          <w:szCs w:val="24"/>
        </w:rPr>
        <w:t xml:space="preserve">Den Teig aus dem Ofen nehmen. Den Ofen wieder auf 50 Grad vorheizen und dann ausschalten. Für die Füllung das Mandelmus, den Agavendicksaft, das Vanillepulver und den </w:t>
      </w:r>
      <w:r w:rsidR="00D14EAD" w:rsidRPr="00D14EAD">
        <w:rPr>
          <w:sz w:val="24"/>
          <w:szCs w:val="24"/>
        </w:rPr>
        <w:t>Zimt miteinander verrühren. Den Teig kurz durchkneten und auf einer bemehlten Arbeitsfläche zu einem Rechteck mit etwa 25 cm Seitenlänge ausrollen. Die Zimtfüllung gleichmäßig bis an die Ränder auf der Teigplatte verstreichen, dann den Teig locker aufrollen. Die Rolle in acht bis zehn gleich dicke Scheibe schneiden und diese mit den Schnittflächen nach oben in die eingefettete Springform legen. Im warmen Ofen weitere 30 Minuten gehen lassen.</w:t>
      </w:r>
    </w:p>
    <w:p w14:paraId="3BCABAEC" w14:textId="40830887" w:rsidR="00D14EAD" w:rsidRPr="00D14EAD" w:rsidRDefault="00D14EAD" w:rsidP="00B40E8C">
      <w:pPr>
        <w:pStyle w:val="ListParagraph"/>
        <w:numPr>
          <w:ilvl w:val="0"/>
          <w:numId w:val="964"/>
        </w:numPr>
        <w:spacing w:after="120"/>
        <w:ind w:left="714" w:hanging="357"/>
        <w:contextualSpacing w:val="0"/>
        <w:jc w:val="both"/>
        <w:rPr>
          <w:sz w:val="24"/>
          <w:szCs w:val="24"/>
        </w:rPr>
      </w:pPr>
      <w:r w:rsidRPr="00D14EAD">
        <w:rPr>
          <w:sz w:val="24"/>
          <w:szCs w:val="24"/>
        </w:rPr>
        <w:lastRenderedPageBreak/>
        <w:t xml:space="preserve">Die Springform aus dem Ofen nehmen. Den Ofen auf 175 Grad aufheizen. Die Oberseite der Zimtschnecke mit Hafermilch bestreichen und mit Hagelzucker bestreuen. Das Gebäck im vorgeheizten Backofen 20 Minuten goldbraun backen. </w:t>
      </w:r>
    </w:p>
    <w:p w14:paraId="338612BA" w14:textId="77777777" w:rsidR="0050050B" w:rsidRDefault="0050050B">
      <w:pPr>
        <w:rPr>
          <w:rFonts w:asciiTheme="majorHAnsi" w:eastAsiaTheme="majorEastAsia" w:hAnsiTheme="majorHAnsi" w:cstheme="majorBidi"/>
          <w:color w:val="2F5496" w:themeColor="accent1" w:themeShade="BF"/>
          <w:sz w:val="26"/>
          <w:szCs w:val="26"/>
        </w:rPr>
      </w:pPr>
      <w:r>
        <w:br w:type="page"/>
      </w:r>
    </w:p>
    <w:p w14:paraId="4CD9F95A" w14:textId="59AD92E2" w:rsidR="00CA0F06" w:rsidRDefault="00553D08" w:rsidP="004D5EAA">
      <w:pPr>
        <w:pStyle w:val="Heading2"/>
        <w:spacing w:after="240"/>
      </w:pPr>
      <w:r>
        <w:lastRenderedPageBreak/>
        <w:t>Nuss-Eierlikör-Torte</w:t>
      </w:r>
      <w:r w:rsidR="0050050B">
        <w:rPr>
          <w:rStyle w:val="FootnoteReference"/>
        </w:rPr>
        <w:footnoteReference w:id="1718"/>
      </w:r>
      <w:r>
        <w:t xml:space="preserve"> </w:t>
      </w:r>
    </w:p>
    <w:p w14:paraId="7F48ED54" w14:textId="6D7333EB" w:rsidR="00CA0F06" w:rsidRDefault="004D5EAA">
      <w:pPr>
        <w:rPr>
          <w:sz w:val="24"/>
          <w:szCs w:val="24"/>
        </w:rPr>
      </w:pPr>
      <w:r w:rsidRPr="004D5EAA">
        <w:rPr>
          <w:sz w:val="24"/>
          <w:szCs w:val="24"/>
          <w:u w:val="single"/>
        </w:rPr>
        <w:t>Zutaten</w:t>
      </w:r>
      <w:r>
        <w:rPr>
          <w:sz w:val="24"/>
          <w:szCs w:val="24"/>
        </w:rPr>
        <w:t xml:space="preserve"> (für </w:t>
      </w:r>
      <w:r w:rsidR="00CA0F06">
        <w:rPr>
          <w:sz w:val="24"/>
          <w:szCs w:val="24"/>
        </w:rPr>
        <w:t>12 Stücke</w:t>
      </w:r>
      <w:r>
        <w:rPr>
          <w:sz w:val="24"/>
          <w:szCs w:val="24"/>
        </w:rPr>
        <w:t>):</w:t>
      </w:r>
    </w:p>
    <w:p w14:paraId="1658B6DC" w14:textId="346B2C88" w:rsidR="00CA0F06" w:rsidRPr="004D5EAA" w:rsidRDefault="004D5EAA">
      <w:pPr>
        <w:rPr>
          <w:i/>
          <w:iCs/>
          <w:sz w:val="24"/>
          <w:szCs w:val="24"/>
        </w:rPr>
      </w:pPr>
      <w:r w:rsidRPr="004D5EAA">
        <w:rPr>
          <w:i/>
          <w:iCs/>
          <w:sz w:val="24"/>
          <w:szCs w:val="24"/>
        </w:rPr>
        <w:t xml:space="preserve">Für den </w:t>
      </w:r>
      <w:r w:rsidR="00CA0F06" w:rsidRPr="004D5EAA">
        <w:rPr>
          <w:i/>
          <w:iCs/>
          <w:sz w:val="24"/>
          <w:szCs w:val="24"/>
        </w:rPr>
        <w:t>Teig</w:t>
      </w:r>
      <w:r>
        <w:rPr>
          <w:i/>
          <w:iCs/>
          <w:sz w:val="24"/>
          <w:szCs w:val="24"/>
        </w:rPr>
        <w:t>:</w:t>
      </w:r>
    </w:p>
    <w:p w14:paraId="129AE39B" w14:textId="77777777" w:rsidR="00CA0F06" w:rsidRDefault="00CA0F06">
      <w:pPr>
        <w:rPr>
          <w:sz w:val="24"/>
          <w:szCs w:val="24"/>
        </w:rPr>
      </w:pPr>
      <w:r>
        <w:rPr>
          <w:sz w:val="24"/>
          <w:szCs w:val="24"/>
        </w:rPr>
        <w:t>50 Madacamianüsse</w:t>
      </w:r>
    </w:p>
    <w:p w14:paraId="3B7A2797" w14:textId="77777777" w:rsidR="00CA0F06" w:rsidRDefault="00CA0F06">
      <w:pPr>
        <w:rPr>
          <w:sz w:val="24"/>
          <w:szCs w:val="24"/>
        </w:rPr>
      </w:pPr>
      <w:r>
        <w:rPr>
          <w:sz w:val="24"/>
          <w:szCs w:val="24"/>
        </w:rPr>
        <w:t>50 g geschälte Haselnüsse</w:t>
      </w:r>
    </w:p>
    <w:p w14:paraId="093167ED" w14:textId="77777777" w:rsidR="00CA0F06" w:rsidRDefault="00CA0F06">
      <w:pPr>
        <w:rPr>
          <w:sz w:val="24"/>
          <w:szCs w:val="24"/>
        </w:rPr>
      </w:pPr>
      <w:r>
        <w:rPr>
          <w:sz w:val="24"/>
          <w:szCs w:val="24"/>
        </w:rPr>
        <w:t>5 Eier</w:t>
      </w:r>
    </w:p>
    <w:p w14:paraId="4181ACE5" w14:textId="77777777" w:rsidR="00A96D93" w:rsidRDefault="00A96D93">
      <w:pPr>
        <w:rPr>
          <w:sz w:val="24"/>
          <w:szCs w:val="24"/>
        </w:rPr>
      </w:pPr>
      <w:r>
        <w:rPr>
          <w:sz w:val="24"/>
          <w:szCs w:val="24"/>
        </w:rPr>
        <w:t>190 g Butter</w:t>
      </w:r>
    </w:p>
    <w:p w14:paraId="6A8BC17C" w14:textId="77777777" w:rsidR="00A96D93" w:rsidRDefault="00A96D93">
      <w:pPr>
        <w:rPr>
          <w:sz w:val="24"/>
          <w:szCs w:val="24"/>
        </w:rPr>
      </w:pPr>
      <w:r>
        <w:rPr>
          <w:sz w:val="24"/>
          <w:szCs w:val="24"/>
        </w:rPr>
        <w:t>225 g Zucker</w:t>
      </w:r>
    </w:p>
    <w:p w14:paraId="5E5D3C93" w14:textId="77777777" w:rsidR="00A96D93" w:rsidRDefault="00A96D93">
      <w:pPr>
        <w:rPr>
          <w:sz w:val="24"/>
          <w:szCs w:val="24"/>
        </w:rPr>
      </w:pPr>
      <w:r>
        <w:rPr>
          <w:sz w:val="24"/>
          <w:szCs w:val="24"/>
        </w:rPr>
        <w:t>1 Prise Salz</w:t>
      </w:r>
    </w:p>
    <w:p w14:paraId="38D682FF" w14:textId="77777777" w:rsidR="00A96D93" w:rsidRDefault="00A96D93">
      <w:pPr>
        <w:rPr>
          <w:sz w:val="24"/>
          <w:szCs w:val="24"/>
        </w:rPr>
      </w:pPr>
      <w:r>
        <w:rPr>
          <w:sz w:val="24"/>
          <w:szCs w:val="24"/>
        </w:rPr>
        <w:t>225 g Mehl</w:t>
      </w:r>
    </w:p>
    <w:p w14:paraId="09ACA823" w14:textId="77777777" w:rsidR="00A96D93" w:rsidRDefault="00A96D93">
      <w:pPr>
        <w:rPr>
          <w:sz w:val="24"/>
          <w:szCs w:val="24"/>
        </w:rPr>
      </w:pPr>
      <w:r>
        <w:rPr>
          <w:sz w:val="24"/>
          <w:szCs w:val="24"/>
        </w:rPr>
        <w:t>2 cl Rum</w:t>
      </w:r>
    </w:p>
    <w:p w14:paraId="429C23E6" w14:textId="77777777" w:rsidR="00A96D93" w:rsidRDefault="00A96D93">
      <w:pPr>
        <w:rPr>
          <w:sz w:val="24"/>
          <w:szCs w:val="24"/>
        </w:rPr>
      </w:pPr>
      <w:r>
        <w:rPr>
          <w:sz w:val="24"/>
          <w:szCs w:val="24"/>
        </w:rPr>
        <w:t>20 ml Sahne</w:t>
      </w:r>
    </w:p>
    <w:p w14:paraId="47874701" w14:textId="77777777" w:rsidR="00A96D93" w:rsidRDefault="00A96D93">
      <w:pPr>
        <w:rPr>
          <w:sz w:val="24"/>
          <w:szCs w:val="24"/>
        </w:rPr>
      </w:pPr>
      <w:r>
        <w:rPr>
          <w:sz w:val="24"/>
          <w:szCs w:val="24"/>
        </w:rPr>
        <w:t>Butter und Semmelbrösel</w:t>
      </w:r>
    </w:p>
    <w:p w14:paraId="184A72AB" w14:textId="2FDB86C2" w:rsidR="00A96D93" w:rsidRPr="004D5EAA" w:rsidRDefault="004D5EAA">
      <w:pPr>
        <w:rPr>
          <w:i/>
          <w:iCs/>
          <w:sz w:val="24"/>
          <w:szCs w:val="24"/>
        </w:rPr>
      </w:pPr>
      <w:r w:rsidRPr="004D5EAA">
        <w:rPr>
          <w:i/>
          <w:iCs/>
          <w:sz w:val="24"/>
          <w:szCs w:val="24"/>
        </w:rPr>
        <w:t xml:space="preserve">Für den </w:t>
      </w:r>
      <w:r w:rsidR="00A96D93" w:rsidRPr="004D5EAA">
        <w:rPr>
          <w:i/>
          <w:iCs/>
          <w:sz w:val="24"/>
          <w:szCs w:val="24"/>
        </w:rPr>
        <w:t>Belag:</w:t>
      </w:r>
    </w:p>
    <w:p w14:paraId="41495198" w14:textId="77777777" w:rsidR="00A96D93" w:rsidRDefault="00A96D93">
      <w:pPr>
        <w:rPr>
          <w:sz w:val="24"/>
          <w:szCs w:val="24"/>
        </w:rPr>
      </w:pPr>
      <w:r>
        <w:rPr>
          <w:sz w:val="24"/>
          <w:szCs w:val="24"/>
        </w:rPr>
        <w:t>400 ml Sahne</w:t>
      </w:r>
    </w:p>
    <w:p w14:paraId="529986A9" w14:textId="77777777" w:rsidR="00A96D93" w:rsidRDefault="00A96D93">
      <w:pPr>
        <w:rPr>
          <w:sz w:val="24"/>
          <w:szCs w:val="24"/>
        </w:rPr>
      </w:pPr>
      <w:r>
        <w:rPr>
          <w:sz w:val="24"/>
          <w:szCs w:val="24"/>
        </w:rPr>
        <w:t>2 Päckchen Sahnesteif</w:t>
      </w:r>
    </w:p>
    <w:p w14:paraId="56A09602" w14:textId="77777777" w:rsidR="00A96D93" w:rsidRDefault="00A96D93">
      <w:pPr>
        <w:rPr>
          <w:sz w:val="24"/>
          <w:szCs w:val="24"/>
        </w:rPr>
      </w:pPr>
      <w:r>
        <w:rPr>
          <w:sz w:val="24"/>
          <w:szCs w:val="24"/>
        </w:rPr>
        <w:t>200 ml Eierlikör</w:t>
      </w:r>
    </w:p>
    <w:p w14:paraId="620A61B2" w14:textId="77777777" w:rsidR="00A96D93" w:rsidRDefault="00A96D93">
      <w:pPr>
        <w:rPr>
          <w:sz w:val="24"/>
          <w:szCs w:val="24"/>
        </w:rPr>
      </w:pPr>
    </w:p>
    <w:p w14:paraId="4FDFBB88" w14:textId="00A7F124" w:rsidR="004D5EAA" w:rsidRDefault="004D5EAA">
      <w:pPr>
        <w:rPr>
          <w:sz w:val="24"/>
          <w:szCs w:val="24"/>
        </w:rPr>
      </w:pPr>
      <w:r>
        <w:rPr>
          <w:sz w:val="24"/>
          <w:szCs w:val="24"/>
        </w:rPr>
        <w:t>Zubereitung:</w:t>
      </w:r>
    </w:p>
    <w:p w14:paraId="3321FC42" w14:textId="4EB5B095" w:rsidR="00547C1A" w:rsidRPr="002D7A62" w:rsidRDefault="00A96D93" w:rsidP="00B40E8C">
      <w:pPr>
        <w:pStyle w:val="ListParagraph"/>
        <w:numPr>
          <w:ilvl w:val="0"/>
          <w:numId w:val="935"/>
        </w:numPr>
        <w:spacing w:after="120"/>
        <w:ind w:left="714" w:hanging="357"/>
        <w:contextualSpacing w:val="0"/>
        <w:jc w:val="both"/>
        <w:rPr>
          <w:sz w:val="24"/>
          <w:szCs w:val="24"/>
        </w:rPr>
      </w:pPr>
      <w:r w:rsidRPr="002D7A62">
        <w:rPr>
          <w:sz w:val="24"/>
          <w:szCs w:val="24"/>
        </w:rPr>
        <w:t xml:space="preserve">Den Backofen auf </w:t>
      </w:r>
      <w:r w:rsidR="00DC0513" w:rsidRPr="002D7A62">
        <w:rPr>
          <w:sz w:val="24"/>
          <w:szCs w:val="24"/>
        </w:rPr>
        <w:t xml:space="preserve">175 Grad (Umluft 155 Grad) </w:t>
      </w:r>
      <w:r w:rsidR="00FA7FD7" w:rsidRPr="002D7A62">
        <w:rPr>
          <w:sz w:val="24"/>
          <w:szCs w:val="24"/>
        </w:rPr>
        <w:t>vorheizen. Eine Springform einfetten und mit Semmelbröseln ausstreuen. Macadamia- und Haselnüsse fein mahlen und mischen. Die Eier trennen und das Eiweiß steif schlagen. Bis zur weiteren Verwendung</w:t>
      </w:r>
      <w:r w:rsidR="00547C1A" w:rsidRPr="002D7A62">
        <w:rPr>
          <w:sz w:val="24"/>
          <w:szCs w:val="24"/>
        </w:rPr>
        <w:t xml:space="preserve"> </w:t>
      </w:r>
      <w:r w:rsidR="009F68F1" w:rsidRPr="002D7A62">
        <w:rPr>
          <w:sz w:val="24"/>
          <w:szCs w:val="24"/>
        </w:rPr>
        <w:t>kaltstellen</w:t>
      </w:r>
      <w:r w:rsidR="00547C1A" w:rsidRPr="002D7A62">
        <w:rPr>
          <w:sz w:val="24"/>
          <w:szCs w:val="24"/>
        </w:rPr>
        <w:t>.</w:t>
      </w:r>
    </w:p>
    <w:p w14:paraId="28E07D6A" w14:textId="77777777" w:rsidR="005361A7" w:rsidRPr="002D7A62" w:rsidRDefault="00547C1A" w:rsidP="00B40E8C">
      <w:pPr>
        <w:pStyle w:val="ListParagraph"/>
        <w:numPr>
          <w:ilvl w:val="0"/>
          <w:numId w:val="935"/>
        </w:numPr>
        <w:spacing w:after="120"/>
        <w:ind w:left="714" w:hanging="357"/>
        <w:contextualSpacing w:val="0"/>
        <w:jc w:val="both"/>
        <w:rPr>
          <w:sz w:val="24"/>
          <w:szCs w:val="24"/>
        </w:rPr>
      </w:pPr>
      <w:r w:rsidRPr="002D7A62">
        <w:rPr>
          <w:sz w:val="24"/>
          <w:szCs w:val="24"/>
        </w:rPr>
        <w:t>Die Butter in einem flachen Topf schmelzen</w:t>
      </w:r>
      <w:r w:rsidR="00464B3A" w:rsidRPr="002D7A62">
        <w:rPr>
          <w:sz w:val="24"/>
          <w:szCs w:val="24"/>
        </w:rPr>
        <w:t xml:space="preserve"> und etwas abkühlen lassen. Eigelb mit Zucker und Salz cremig rühren. Das Mehl </w:t>
      </w:r>
      <w:r w:rsidR="009C7CC7" w:rsidRPr="002D7A62">
        <w:rPr>
          <w:sz w:val="24"/>
          <w:szCs w:val="24"/>
        </w:rPr>
        <w:t>unterrühren</w:t>
      </w:r>
      <w:r w:rsidR="00E26677" w:rsidRPr="002D7A62">
        <w:rPr>
          <w:sz w:val="24"/>
          <w:szCs w:val="24"/>
        </w:rPr>
        <w:t>, ansch</w:t>
      </w:r>
      <w:r w:rsidR="000E6AA1" w:rsidRPr="002D7A62">
        <w:rPr>
          <w:sz w:val="24"/>
          <w:szCs w:val="24"/>
        </w:rPr>
        <w:t>ließend die flüssige Butter</w:t>
      </w:r>
      <w:r w:rsidR="00A07139" w:rsidRPr="002D7A62">
        <w:rPr>
          <w:sz w:val="24"/>
          <w:szCs w:val="24"/>
        </w:rPr>
        <w:t xml:space="preserve">, Rum und Sahne einrühren. Den Eischnee und die gemahlene Nussmischung </w:t>
      </w:r>
      <w:r w:rsidR="005361A7" w:rsidRPr="002D7A62">
        <w:rPr>
          <w:sz w:val="24"/>
          <w:szCs w:val="24"/>
        </w:rPr>
        <w:t>auf den Teig geben und gut unterheben.</w:t>
      </w:r>
    </w:p>
    <w:p w14:paraId="70EC927C" w14:textId="77777777" w:rsidR="005361A7" w:rsidRPr="002D7A62" w:rsidRDefault="005361A7" w:rsidP="00B40E8C">
      <w:pPr>
        <w:pStyle w:val="ListParagraph"/>
        <w:numPr>
          <w:ilvl w:val="0"/>
          <w:numId w:val="935"/>
        </w:numPr>
        <w:spacing w:after="120"/>
        <w:ind w:left="714" w:hanging="357"/>
        <w:contextualSpacing w:val="0"/>
        <w:jc w:val="both"/>
        <w:rPr>
          <w:sz w:val="24"/>
          <w:szCs w:val="24"/>
        </w:rPr>
      </w:pPr>
      <w:r w:rsidRPr="002D7A62">
        <w:rPr>
          <w:sz w:val="24"/>
          <w:szCs w:val="24"/>
        </w:rPr>
        <w:t>Den Teig in die Form geben und auf der mittleren Schiene ca. 50 Minuten backen. Dann auf ein Kuchengitter stürzen und auskühlen lassen.</w:t>
      </w:r>
    </w:p>
    <w:p w14:paraId="7981271A" w14:textId="10BC7F29" w:rsidR="002D7A62" w:rsidRPr="00FE4DF1" w:rsidRDefault="00A33CB7" w:rsidP="00B40E8C">
      <w:pPr>
        <w:pStyle w:val="ListParagraph"/>
        <w:numPr>
          <w:ilvl w:val="0"/>
          <w:numId w:val="935"/>
        </w:numPr>
        <w:spacing w:after="120"/>
        <w:contextualSpacing w:val="0"/>
        <w:jc w:val="both"/>
        <w:rPr>
          <w:sz w:val="24"/>
          <w:szCs w:val="24"/>
        </w:rPr>
      </w:pPr>
      <w:r w:rsidRPr="00FE4DF1">
        <w:rPr>
          <w:sz w:val="24"/>
          <w:szCs w:val="24"/>
        </w:rPr>
        <w:t>Für den Belag die Sahne mit dem Sahnesteif steif schlagen. Den Kuchen auf eine Tortenplatte legen und 2/3 der Sahne auf den Deckel und den Rand streichen. Den Rest der Sahne in einen Spritzbeutel geben und Tupfen auf den Rand spritzen.</w:t>
      </w:r>
      <w:r w:rsidR="003C71E8">
        <w:rPr>
          <w:sz w:val="24"/>
          <w:szCs w:val="24"/>
        </w:rPr>
        <w:t xml:space="preserve"> </w:t>
      </w:r>
      <w:r w:rsidRPr="00FE4DF1">
        <w:rPr>
          <w:sz w:val="24"/>
          <w:szCs w:val="24"/>
        </w:rPr>
        <w:t xml:space="preserve">Den </w:t>
      </w:r>
      <w:r w:rsidRPr="00FE4DF1">
        <w:rPr>
          <w:sz w:val="24"/>
          <w:szCs w:val="24"/>
        </w:rPr>
        <w:lastRenderedPageBreak/>
        <w:t xml:space="preserve">Eierlikör komplett auf die Sahne geben und </w:t>
      </w:r>
      <w:r w:rsidR="009F68F1" w:rsidRPr="00FE4DF1">
        <w:rPr>
          <w:sz w:val="24"/>
          <w:szCs w:val="24"/>
        </w:rPr>
        <w:t>glattstreichen</w:t>
      </w:r>
      <w:r w:rsidRPr="00FE4DF1">
        <w:rPr>
          <w:sz w:val="24"/>
          <w:szCs w:val="24"/>
        </w:rPr>
        <w:t>. Torte mit Schokoraspel</w:t>
      </w:r>
      <w:r w:rsidR="002D7A62" w:rsidRPr="00FE4DF1">
        <w:rPr>
          <w:sz w:val="24"/>
          <w:szCs w:val="24"/>
        </w:rPr>
        <w:t xml:space="preserve">n verzieren und ca. 1 Stunde </w:t>
      </w:r>
      <w:r w:rsidR="009F68F1" w:rsidRPr="00FE4DF1">
        <w:rPr>
          <w:sz w:val="24"/>
          <w:szCs w:val="24"/>
        </w:rPr>
        <w:t>kaltstellen</w:t>
      </w:r>
      <w:r w:rsidR="002D7A62" w:rsidRPr="00FE4DF1">
        <w:rPr>
          <w:sz w:val="24"/>
          <w:szCs w:val="24"/>
        </w:rPr>
        <w:t>.</w:t>
      </w:r>
    </w:p>
    <w:p w14:paraId="072541C4" w14:textId="77777777" w:rsidR="004D5EAA" w:rsidRDefault="0083754B" w:rsidP="0083754B">
      <w:pPr>
        <w:rPr>
          <w:sz w:val="24"/>
          <w:szCs w:val="24"/>
        </w:rPr>
      </w:pPr>
      <w:r>
        <w:rPr>
          <w:sz w:val="24"/>
          <w:szCs w:val="24"/>
        </w:rPr>
        <w:br/>
      </w:r>
    </w:p>
    <w:p w14:paraId="56388249" w14:textId="77777777" w:rsidR="004D5EAA" w:rsidRDefault="004D5EAA">
      <w:pPr>
        <w:rPr>
          <w:sz w:val="24"/>
          <w:szCs w:val="24"/>
        </w:rPr>
      </w:pPr>
      <w:r>
        <w:rPr>
          <w:sz w:val="24"/>
          <w:szCs w:val="24"/>
        </w:rPr>
        <w:br w:type="page"/>
      </w:r>
    </w:p>
    <w:p w14:paraId="33DFAF7C" w14:textId="78727FC7" w:rsidR="0083754B" w:rsidRDefault="0083754B" w:rsidP="00043F15">
      <w:pPr>
        <w:pStyle w:val="Heading2"/>
        <w:spacing w:after="240"/>
      </w:pPr>
      <w:r>
        <w:lastRenderedPageBreak/>
        <w:t>Limettentorte</w:t>
      </w:r>
      <w:r w:rsidR="00C15BCF">
        <w:rPr>
          <w:rStyle w:val="FootnoteReference"/>
        </w:rPr>
        <w:footnoteReference w:id="1719"/>
      </w:r>
      <w:r>
        <w:t xml:space="preserve"> </w:t>
      </w:r>
    </w:p>
    <w:p w14:paraId="5B443D1F" w14:textId="63A00A62" w:rsidR="007F1152" w:rsidRDefault="007F1152" w:rsidP="0083754B">
      <w:pPr>
        <w:rPr>
          <w:sz w:val="24"/>
          <w:szCs w:val="24"/>
        </w:rPr>
      </w:pPr>
      <w:r w:rsidRPr="00043F15">
        <w:rPr>
          <w:sz w:val="24"/>
          <w:szCs w:val="24"/>
          <w:u w:val="single"/>
        </w:rPr>
        <w:t>Zutaten</w:t>
      </w:r>
      <w:r>
        <w:rPr>
          <w:sz w:val="24"/>
          <w:szCs w:val="24"/>
        </w:rPr>
        <w:t xml:space="preserve"> </w:t>
      </w:r>
      <w:r w:rsidR="00043F15">
        <w:rPr>
          <w:sz w:val="24"/>
          <w:szCs w:val="24"/>
        </w:rPr>
        <w:t>(</w:t>
      </w:r>
      <w:r>
        <w:rPr>
          <w:sz w:val="24"/>
          <w:szCs w:val="24"/>
        </w:rPr>
        <w:t>für 12 Stück</w:t>
      </w:r>
      <w:r w:rsidR="00043F15">
        <w:rPr>
          <w:sz w:val="24"/>
          <w:szCs w:val="24"/>
        </w:rPr>
        <w:t>)</w:t>
      </w:r>
    </w:p>
    <w:p w14:paraId="7982A7E0" w14:textId="740C0BEF" w:rsidR="007F1152" w:rsidRPr="00043F15" w:rsidRDefault="00043F15" w:rsidP="0083754B">
      <w:pPr>
        <w:rPr>
          <w:i/>
          <w:iCs/>
          <w:sz w:val="24"/>
          <w:szCs w:val="24"/>
        </w:rPr>
      </w:pPr>
      <w:r w:rsidRPr="00043F15">
        <w:rPr>
          <w:i/>
          <w:iCs/>
          <w:sz w:val="24"/>
          <w:szCs w:val="24"/>
        </w:rPr>
        <w:t xml:space="preserve">Für den </w:t>
      </w:r>
      <w:r w:rsidR="007F1152" w:rsidRPr="00043F15">
        <w:rPr>
          <w:i/>
          <w:iCs/>
          <w:sz w:val="24"/>
          <w:szCs w:val="24"/>
        </w:rPr>
        <w:t>Teig:</w:t>
      </w:r>
    </w:p>
    <w:p w14:paraId="3B1EF91B" w14:textId="64C0D713" w:rsidR="007F1152" w:rsidRDefault="007F1152" w:rsidP="0083754B">
      <w:pPr>
        <w:rPr>
          <w:sz w:val="24"/>
          <w:szCs w:val="24"/>
        </w:rPr>
      </w:pPr>
      <w:r>
        <w:rPr>
          <w:sz w:val="24"/>
          <w:szCs w:val="24"/>
        </w:rPr>
        <w:t>2 Eier</w:t>
      </w:r>
    </w:p>
    <w:p w14:paraId="285B58F7" w14:textId="0F54BDB2" w:rsidR="007F1152" w:rsidRDefault="007F1152" w:rsidP="0083754B">
      <w:pPr>
        <w:rPr>
          <w:sz w:val="24"/>
          <w:szCs w:val="24"/>
        </w:rPr>
      </w:pPr>
      <w:r>
        <w:rPr>
          <w:sz w:val="24"/>
          <w:szCs w:val="24"/>
        </w:rPr>
        <w:t>75 g Zucker</w:t>
      </w:r>
    </w:p>
    <w:p w14:paraId="6E9D05A2" w14:textId="09B96A1F" w:rsidR="007F1152" w:rsidRDefault="007F1152" w:rsidP="0083754B">
      <w:pPr>
        <w:rPr>
          <w:sz w:val="24"/>
          <w:szCs w:val="24"/>
        </w:rPr>
      </w:pPr>
      <w:r>
        <w:rPr>
          <w:sz w:val="24"/>
          <w:szCs w:val="24"/>
        </w:rPr>
        <w:t>90 g Zucker</w:t>
      </w:r>
    </w:p>
    <w:p w14:paraId="207EA946" w14:textId="4589E2AB" w:rsidR="007F1152" w:rsidRDefault="002031A8" w:rsidP="0083754B">
      <w:pPr>
        <w:rPr>
          <w:sz w:val="24"/>
          <w:szCs w:val="24"/>
        </w:rPr>
      </w:pPr>
      <w:r>
        <w:rPr>
          <w:sz w:val="24"/>
          <w:szCs w:val="24"/>
        </w:rPr>
        <w:t>1 Prise Salz</w:t>
      </w:r>
    </w:p>
    <w:p w14:paraId="2E8C3514" w14:textId="0B492CA8" w:rsidR="002031A8" w:rsidRDefault="002031A8" w:rsidP="0083754B">
      <w:pPr>
        <w:rPr>
          <w:sz w:val="24"/>
          <w:szCs w:val="24"/>
        </w:rPr>
      </w:pPr>
      <w:r>
        <w:rPr>
          <w:sz w:val="24"/>
          <w:szCs w:val="24"/>
        </w:rPr>
        <w:t>90 g Mehl</w:t>
      </w:r>
    </w:p>
    <w:p w14:paraId="4CAABD8E" w14:textId="19E07F8B" w:rsidR="002031A8" w:rsidRDefault="002031A8" w:rsidP="0083754B">
      <w:pPr>
        <w:rPr>
          <w:sz w:val="24"/>
          <w:szCs w:val="24"/>
        </w:rPr>
      </w:pPr>
      <w:r>
        <w:rPr>
          <w:sz w:val="24"/>
          <w:szCs w:val="24"/>
        </w:rPr>
        <w:t>Butter und Semmelbrösel für die Form</w:t>
      </w:r>
    </w:p>
    <w:p w14:paraId="4467967A" w14:textId="77777777" w:rsidR="002031A8" w:rsidRDefault="002031A8" w:rsidP="0083754B">
      <w:pPr>
        <w:rPr>
          <w:sz w:val="24"/>
          <w:szCs w:val="24"/>
        </w:rPr>
      </w:pPr>
    </w:p>
    <w:p w14:paraId="2DE5B20B" w14:textId="5F5EF720" w:rsidR="002031A8" w:rsidRDefault="00043F15" w:rsidP="0083754B">
      <w:pPr>
        <w:rPr>
          <w:sz w:val="24"/>
          <w:szCs w:val="24"/>
        </w:rPr>
      </w:pPr>
      <w:r>
        <w:rPr>
          <w:sz w:val="24"/>
          <w:szCs w:val="24"/>
        </w:rPr>
        <w:t xml:space="preserve">Für den </w:t>
      </w:r>
      <w:r w:rsidR="002031A8">
        <w:rPr>
          <w:sz w:val="24"/>
          <w:szCs w:val="24"/>
        </w:rPr>
        <w:t>Belag und Guss</w:t>
      </w:r>
    </w:p>
    <w:p w14:paraId="26B99536" w14:textId="378779CF" w:rsidR="002031A8" w:rsidRDefault="002031A8" w:rsidP="0083754B">
      <w:pPr>
        <w:rPr>
          <w:sz w:val="24"/>
          <w:szCs w:val="24"/>
        </w:rPr>
      </w:pPr>
      <w:r>
        <w:rPr>
          <w:sz w:val="24"/>
          <w:szCs w:val="24"/>
        </w:rPr>
        <w:t>3 – 4 Limetten (ungespritzt)</w:t>
      </w:r>
    </w:p>
    <w:p w14:paraId="5847FB9A" w14:textId="75038877" w:rsidR="002031A8" w:rsidRDefault="002031A8" w:rsidP="0083754B">
      <w:pPr>
        <w:rPr>
          <w:sz w:val="24"/>
          <w:szCs w:val="24"/>
        </w:rPr>
      </w:pPr>
      <w:r>
        <w:rPr>
          <w:sz w:val="24"/>
          <w:szCs w:val="24"/>
        </w:rPr>
        <w:t>2 Eier</w:t>
      </w:r>
    </w:p>
    <w:p w14:paraId="79877AD0" w14:textId="379B1B11" w:rsidR="002031A8" w:rsidRDefault="002031A8" w:rsidP="0083754B">
      <w:pPr>
        <w:rPr>
          <w:sz w:val="24"/>
          <w:szCs w:val="24"/>
        </w:rPr>
      </w:pPr>
      <w:r>
        <w:rPr>
          <w:sz w:val="24"/>
          <w:szCs w:val="24"/>
        </w:rPr>
        <w:t>2 Eigelb</w:t>
      </w:r>
    </w:p>
    <w:p w14:paraId="09894BBE" w14:textId="01DF9814" w:rsidR="002031A8" w:rsidRDefault="002031A8" w:rsidP="0083754B">
      <w:pPr>
        <w:rPr>
          <w:sz w:val="24"/>
          <w:szCs w:val="24"/>
        </w:rPr>
      </w:pPr>
      <w:r>
        <w:rPr>
          <w:sz w:val="24"/>
          <w:szCs w:val="24"/>
        </w:rPr>
        <w:t>125 g Zucker</w:t>
      </w:r>
    </w:p>
    <w:p w14:paraId="368E1E07" w14:textId="49BB9628" w:rsidR="002031A8" w:rsidRDefault="002031A8" w:rsidP="0083754B">
      <w:pPr>
        <w:rPr>
          <w:sz w:val="24"/>
          <w:szCs w:val="24"/>
        </w:rPr>
      </w:pPr>
      <w:r>
        <w:rPr>
          <w:sz w:val="24"/>
          <w:szCs w:val="24"/>
        </w:rPr>
        <w:t>150 g Crème fraîche</w:t>
      </w:r>
    </w:p>
    <w:p w14:paraId="0BC4CCC3" w14:textId="5EE19BCA" w:rsidR="002031A8" w:rsidRDefault="002031A8" w:rsidP="0083754B">
      <w:pPr>
        <w:rPr>
          <w:sz w:val="24"/>
          <w:szCs w:val="24"/>
        </w:rPr>
      </w:pPr>
      <w:r>
        <w:rPr>
          <w:sz w:val="24"/>
          <w:szCs w:val="24"/>
        </w:rPr>
        <w:t>4 EL Zucker</w:t>
      </w:r>
    </w:p>
    <w:p w14:paraId="18B99B08" w14:textId="77777777" w:rsidR="002031A8" w:rsidRDefault="002031A8" w:rsidP="0083754B">
      <w:pPr>
        <w:rPr>
          <w:sz w:val="24"/>
          <w:szCs w:val="24"/>
        </w:rPr>
      </w:pPr>
    </w:p>
    <w:p w14:paraId="58CD85EC" w14:textId="7F464198" w:rsidR="00043F15" w:rsidRDefault="00043F15" w:rsidP="0083754B">
      <w:pPr>
        <w:rPr>
          <w:sz w:val="24"/>
          <w:szCs w:val="24"/>
        </w:rPr>
      </w:pPr>
      <w:r>
        <w:rPr>
          <w:sz w:val="24"/>
          <w:szCs w:val="24"/>
        </w:rPr>
        <w:t>Zubereitung:</w:t>
      </w:r>
    </w:p>
    <w:p w14:paraId="15870180" w14:textId="4CFC01C5" w:rsidR="002031A8" w:rsidRPr="008D1EF1" w:rsidRDefault="002031A8" w:rsidP="00B40E8C">
      <w:pPr>
        <w:pStyle w:val="ListParagraph"/>
        <w:numPr>
          <w:ilvl w:val="0"/>
          <w:numId w:val="936"/>
        </w:numPr>
        <w:spacing w:after="120"/>
        <w:ind w:left="714" w:hanging="357"/>
        <w:contextualSpacing w:val="0"/>
        <w:jc w:val="both"/>
        <w:rPr>
          <w:sz w:val="24"/>
          <w:szCs w:val="24"/>
        </w:rPr>
      </w:pPr>
      <w:r w:rsidRPr="008D1EF1">
        <w:rPr>
          <w:sz w:val="24"/>
          <w:szCs w:val="24"/>
        </w:rPr>
        <w:t xml:space="preserve">Die Limetten für den Belag heiß waschen, </w:t>
      </w:r>
      <w:r w:rsidR="009F68F1" w:rsidRPr="008D1EF1">
        <w:rPr>
          <w:sz w:val="24"/>
          <w:szCs w:val="24"/>
        </w:rPr>
        <w:t>trockenreiben</w:t>
      </w:r>
      <w:r w:rsidRPr="008D1EF1">
        <w:rPr>
          <w:sz w:val="24"/>
          <w:szCs w:val="24"/>
        </w:rPr>
        <w:t xml:space="preserve"> und die Schale als Zesten fein abschälen. Beiseitestellen. Den Saft auspressen.</w:t>
      </w:r>
    </w:p>
    <w:p w14:paraId="65FC1DDD" w14:textId="03317C91" w:rsidR="002031A8" w:rsidRPr="008D1EF1" w:rsidRDefault="002031A8" w:rsidP="00B40E8C">
      <w:pPr>
        <w:pStyle w:val="ListParagraph"/>
        <w:numPr>
          <w:ilvl w:val="0"/>
          <w:numId w:val="936"/>
        </w:numPr>
        <w:spacing w:after="120"/>
        <w:ind w:left="714" w:hanging="357"/>
        <w:contextualSpacing w:val="0"/>
        <w:jc w:val="both"/>
        <w:rPr>
          <w:sz w:val="24"/>
          <w:szCs w:val="24"/>
        </w:rPr>
      </w:pPr>
      <w:r w:rsidRPr="008D1EF1">
        <w:rPr>
          <w:sz w:val="24"/>
          <w:szCs w:val="24"/>
        </w:rPr>
        <w:t>Den Backofen auf 175 Grad (Umluft 155 Grad) vorhei</w:t>
      </w:r>
      <w:r w:rsidR="00AC7D7D" w:rsidRPr="008D1EF1">
        <w:rPr>
          <w:sz w:val="24"/>
          <w:szCs w:val="24"/>
        </w:rPr>
        <w:t>zen. Eine Springform einfetten und mit Semmelbröseln ausstreuen</w:t>
      </w:r>
      <w:r w:rsidR="008F6D69" w:rsidRPr="008D1EF1">
        <w:rPr>
          <w:sz w:val="24"/>
          <w:szCs w:val="24"/>
        </w:rPr>
        <w:t xml:space="preserve">. Für den Teig die Eier trennen und das Eiweiß steif schlagen. Bis zur weiteren Verwendung </w:t>
      </w:r>
      <w:r w:rsidR="009F68F1" w:rsidRPr="008D1EF1">
        <w:rPr>
          <w:sz w:val="24"/>
          <w:szCs w:val="24"/>
        </w:rPr>
        <w:t>kaltstellen</w:t>
      </w:r>
      <w:r w:rsidR="008F6D69" w:rsidRPr="008D1EF1">
        <w:rPr>
          <w:sz w:val="24"/>
          <w:szCs w:val="24"/>
        </w:rPr>
        <w:t>. Die Butter in einem flachen Topf schmelzen und etwas abkühlen lassen. Eigelb mit Zucker und Salz cremig rühren. Das Mehl unterrühren, anschließend die flüssige Butter einrühren.</w:t>
      </w:r>
      <w:r w:rsidR="00554AF2" w:rsidRPr="008D1EF1">
        <w:rPr>
          <w:sz w:val="24"/>
          <w:szCs w:val="24"/>
        </w:rPr>
        <w:t xml:space="preserve"> Den Eischnee unterheben.</w:t>
      </w:r>
    </w:p>
    <w:p w14:paraId="54D010AE" w14:textId="2A3D314B" w:rsidR="00554AF2" w:rsidRPr="008D1EF1" w:rsidRDefault="00554AF2" w:rsidP="00B40E8C">
      <w:pPr>
        <w:pStyle w:val="ListParagraph"/>
        <w:numPr>
          <w:ilvl w:val="0"/>
          <w:numId w:val="936"/>
        </w:numPr>
        <w:spacing w:after="120"/>
        <w:ind w:left="714" w:hanging="357"/>
        <w:contextualSpacing w:val="0"/>
        <w:jc w:val="both"/>
        <w:rPr>
          <w:sz w:val="24"/>
          <w:szCs w:val="24"/>
        </w:rPr>
      </w:pPr>
      <w:r w:rsidRPr="008D1EF1">
        <w:rPr>
          <w:sz w:val="24"/>
          <w:szCs w:val="24"/>
        </w:rPr>
        <w:t>Den Teig in die Form geben und auf der mittleren Schiene ca. 10 Minuten vorbacken. In</w:t>
      </w:r>
      <w:r w:rsidR="003D29AF" w:rsidRPr="008D1EF1">
        <w:rPr>
          <w:sz w:val="24"/>
          <w:szCs w:val="24"/>
        </w:rPr>
        <w:t xml:space="preserve"> </w:t>
      </w:r>
      <w:r w:rsidRPr="008D1EF1">
        <w:rPr>
          <w:sz w:val="24"/>
          <w:szCs w:val="24"/>
        </w:rPr>
        <w:t>der Zwischenzeit</w:t>
      </w:r>
      <w:r w:rsidR="008F7DC4" w:rsidRPr="008D1EF1">
        <w:rPr>
          <w:sz w:val="24"/>
          <w:szCs w:val="24"/>
        </w:rPr>
        <w:t xml:space="preserve"> für den Belag Eier, Eigelb, Zucker und Crème</w:t>
      </w:r>
      <w:r w:rsidR="00937205" w:rsidRPr="008D1EF1">
        <w:rPr>
          <w:sz w:val="24"/>
          <w:szCs w:val="24"/>
        </w:rPr>
        <w:t xml:space="preserve"> fraîche cremig rühren, dann den Limettensaft einrühren. Die Creme auf den vorgebackenen Teigboden geben. Im Backofen ca. 30 Minuten </w:t>
      </w:r>
      <w:r w:rsidR="003D29AF" w:rsidRPr="008D1EF1">
        <w:rPr>
          <w:sz w:val="24"/>
          <w:szCs w:val="24"/>
        </w:rPr>
        <w:t>weiterbacken. In der Form abkühlen lassen.</w:t>
      </w:r>
    </w:p>
    <w:p w14:paraId="68739FB4" w14:textId="212C7D65" w:rsidR="000C1F74" w:rsidRDefault="003D29AF" w:rsidP="00B40E8C">
      <w:pPr>
        <w:pStyle w:val="ListParagraph"/>
        <w:numPr>
          <w:ilvl w:val="0"/>
          <w:numId w:val="936"/>
        </w:numPr>
        <w:spacing w:after="120"/>
        <w:ind w:left="714" w:hanging="357"/>
        <w:contextualSpacing w:val="0"/>
        <w:jc w:val="both"/>
        <w:rPr>
          <w:sz w:val="24"/>
          <w:szCs w:val="24"/>
        </w:rPr>
      </w:pPr>
      <w:r w:rsidRPr="008D1EF1">
        <w:rPr>
          <w:sz w:val="24"/>
          <w:szCs w:val="24"/>
        </w:rPr>
        <w:lastRenderedPageBreak/>
        <w:t xml:space="preserve">Inzwischen für den Guss die Limettenzesten mit 125 </w:t>
      </w:r>
      <w:r w:rsidR="00673683" w:rsidRPr="008D1EF1">
        <w:rPr>
          <w:sz w:val="24"/>
          <w:szCs w:val="24"/>
        </w:rPr>
        <w:t>ml Wasser und dem Zucker in einem flachen Topf zu einem dicken Sirup</w:t>
      </w:r>
      <w:r w:rsidR="00273920" w:rsidRPr="008D1EF1">
        <w:rPr>
          <w:sz w:val="24"/>
          <w:szCs w:val="24"/>
        </w:rPr>
        <w:t xml:space="preserve"> einköcheln lassen. Die torte aus der Form lösen und mit </w:t>
      </w:r>
      <w:r w:rsidR="00C83542" w:rsidRPr="008D1EF1">
        <w:rPr>
          <w:sz w:val="24"/>
          <w:szCs w:val="24"/>
        </w:rPr>
        <w:t xml:space="preserve">dem Sirup </w:t>
      </w:r>
      <w:r w:rsidR="008D1EF1" w:rsidRPr="008D1EF1">
        <w:rPr>
          <w:sz w:val="24"/>
          <w:szCs w:val="24"/>
        </w:rPr>
        <w:t xml:space="preserve">überziehen. Mindestens 2 Stunden </w:t>
      </w:r>
      <w:r w:rsidR="009F68F1" w:rsidRPr="008D1EF1">
        <w:rPr>
          <w:sz w:val="24"/>
          <w:szCs w:val="24"/>
        </w:rPr>
        <w:t>kaltstellen</w:t>
      </w:r>
      <w:r w:rsidR="008D1EF1" w:rsidRPr="008D1EF1">
        <w:rPr>
          <w:sz w:val="24"/>
          <w:szCs w:val="24"/>
        </w:rPr>
        <w:t>.</w:t>
      </w:r>
    </w:p>
    <w:p w14:paraId="00735B33" w14:textId="77777777" w:rsidR="000C1F74" w:rsidRDefault="000C1F74">
      <w:pPr>
        <w:rPr>
          <w:sz w:val="24"/>
          <w:szCs w:val="24"/>
        </w:rPr>
      </w:pPr>
      <w:r>
        <w:rPr>
          <w:sz w:val="24"/>
          <w:szCs w:val="24"/>
        </w:rPr>
        <w:br w:type="page"/>
      </w:r>
    </w:p>
    <w:p w14:paraId="4FEC6D87" w14:textId="748D3260" w:rsidR="003D29AF" w:rsidRDefault="000C1F74" w:rsidP="00F46F27">
      <w:pPr>
        <w:pStyle w:val="Heading2"/>
        <w:spacing w:after="240"/>
      </w:pPr>
      <w:r>
        <w:lastRenderedPageBreak/>
        <w:t>Ricotta-Limonen-Torte</w:t>
      </w:r>
      <w:r w:rsidR="006049DE">
        <w:rPr>
          <w:rStyle w:val="FootnoteReference"/>
        </w:rPr>
        <w:footnoteReference w:id="1720"/>
      </w:r>
      <w:r>
        <w:t xml:space="preserve"> </w:t>
      </w:r>
    </w:p>
    <w:p w14:paraId="28495CC3" w14:textId="4C4073CD" w:rsidR="00883015" w:rsidRDefault="00883015" w:rsidP="000C1F74">
      <w:pPr>
        <w:rPr>
          <w:sz w:val="24"/>
          <w:szCs w:val="24"/>
        </w:rPr>
      </w:pPr>
      <w:r w:rsidRPr="00F46F27">
        <w:rPr>
          <w:sz w:val="24"/>
          <w:szCs w:val="24"/>
          <w:u w:val="single"/>
        </w:rPr>
        <w:t>Zutaten</w:t>
      </w:r>
      <w:r>
        <w:rPr>
          <w:sz w:val="24"/>
          <w:szCs w:val="24"/>
        </w:rPr>
        <w:t xml:space="preserve"> </w:t>
      </w:r>
      <w:r w:rsidR="00F46F27">
        <w:rPr>
          <w:sz w:val="24"/>
          <w:szCs w:val="24"/>
        </w:rPr>
        <w:t>(</w:t>
      </w:r>
      <w:r>
        <w:rPr>
          <w:sz w:val="24"/>
          <w:szCs w:val="24"/>
        </w:rPr>
        <w:t>für 12 Stück</w:t>
      </w:r>
      <w:r w:rsidR="00F46F27">
        <w:rPr>
          <w:sz w:val="24"/>
          <w:szCs w:val="24"/>
        </w:rPr>
        <w:t>)</w:t>
      </w:r>
    </w:p>
    <w:p w14:paraId="3FA96778" w14:textId="48258037" w:rsidR="00883015" w:rsidRPr="00F46F27" w:rsidRDefault="00F46F27" w:rsidP="000C1F74">
      <w:pPr>
        <w:rPr>
          <w:i/>
          <w:iCs/>
          <w:sz w:val="24"/>
          <w:szCs w:val="24"/>
        </w:rPr>
      </w:pPr>
      <w:r w:rsidRPr="00F46F27">
        <w:rPr>
          <w:i/>
          <w:iCs/>
          <w:sz w:val="24"/>
          <w:szCs w:val="24"/>
        </w:rPr>
        <w:t xml:space="preserve">Für den </w:t>
      </w:r>
      <w:r w:rsidR="00883015" w:rsidRPr="00F46F27">
        <w:rPr>
          <w:i/>
          <w:iCs/>
          <w:sz w:val="24"/>
          <w:szCs w:val="24"/>
        </w:rPr>
        <w:t>Teig:</w:t>
      </w:r>
    </w:p>
    <w:p w14:paraId="0F7ED4D2" w14:textId="1F0A07AA" w:rsidR="00883015" w:rsidRDefault="00883015" w:rsidP="000C1F74">
      <w:pPr>
        <w:rPr>
          <w:sz w:val="24"/>
          <w:szCs w:val="24"/>
        </w:rPr>
      </w:pPr>
      <w:r>
        <w:rPr>
          <w:sz w:val="24"/>
          <w:szCs w:val="24"/>
        </w:rPr>
        <w:t>5 Eier</w:t>
      </w:r>
    </w:p>
    <w:p w14:paraId="219E481E" w14:textId="3C93D15F" w:rsidR="00883015" w:rsidRDefault="00883015" w:rsidP="000C1F74">
      <w:pPr>
        <w:rPr>
          <w:sz w:val="24"/>
          <w:szCs w:val="24"/>
        </w:rPr>
      </w:pPr>
      <w:r>
        <w:rPr>
          <w:sz w:val="24"/>
          <w:szCs w:val="24"/>
        </w:rPr>
        <w:t>190 g Butter</w:t>
      </w:r>
    </w:p>
    <w:p w14:paraId="16EB03E4" w14:textId="689C4097" w:rsidR="00883015" w:rsidRDefault="00883015" w:rsidP="000C1F74">
      <w:pPr>
        <w:rPr>
          <w:sz w:val="24"/>
          <w:szCs w:val="24"/>
        </w:rPr>
      </w:pPr>
      <w:r>
        <w:rPr>
          <w:sz w:val="24"/>
          <w:szCs w:val="24"/>
        </w:rPr>
        <w:t>225 g Zucker</w:t>
      </w:r>
    </w:p>
    <w:p w14:paraId="79880B29" w14:textId="13D5439E" w:rsidR="00883015" w:rsidRDefault="00883015" w:rsidP="000C1F74">
      <w:pPr>
        <w:rPr>
          <w:sz w:val="24"/>
          <w:szCs w:val="24"/>
        </w:rPr>
      </w:pPr>
      <w:r>
        <w:rPr>
          <w:sz w:val="24"/>
          <w:szCs w:val="24"/>
        </w:rPr>
        <w:t>1 Prise Salz</w:t>
      </w:r>
    </w:p>
    <w:p w14:paraId="60B5F0BA" w14:textId="11294AE2" w:rsidR="00883015" w:rsidRDefault="00883015" w:rsidP="000C1F74">
      <w:pPr>
        <w:rPr>
          <w:sz w:val="24"/>
          <w:szCs w:val="24"/>
        </w:rPr>
      </w:pPr>
      <w:r>
        <w:rPr>
          <w:sz w:val="24"/>
          <w:szCs w:val="24"/>
        </w:rPr>
        <w:t>225 g Mehl</w:t>
      </w:r>
    </w:p>
    <w:p w14:paraId="10D73879" w14:textId="72E31BA9" w:rsidR="00883015" w:rsidRDefault="00883015" w:rsidP="000C1F74">
      <w:pPr>
        <w:rPr>
          <w:sz w:val="24"/>
          <w:szCs w:val="24"/>
        </w:rPr>
      </w:pPr>
      <w:r>
        <w:rPr>
          <w:sz w:val="24"/>
          <w:szCs w:val="24"/>
        </w:rPr>
        <w:t>Butter für die Form</w:t>
      </w:r>
    </w:p>
    <w:p w14:paraId="2C229F05" w14:textId="5D9D1A88" w:rsidR="00883015" w:rsidRDefault="00883015" w:rsidP="000C1F74">
      <w:pPr>
        <w:rPr>
          <w:sz w:val="24"/>
          <w:szCs w:val="24"/>
        </w:rPr>
      </w:pPr>
      <w:r>
        <w:rPr>
          <w:sz w:val="24"/>
          <w:szCs w:val="24"/>
        </w:rPr>
        <w:t>Puderzucker zum Bestäuben</w:t>
      </w:r>
    </w:p>
    <w:p w14:paraId="475C3CB9" w14:textId="77777777" w:rsidR="00883015" w:rsidRDefault="00883015" w:rsidP="000C1F74">
      <w:pPr>
        <w:rPr>
          <w:sz w:val="24"/>
          <w:szCs w:val="24"/>
        </w:rPr>
      </w:pPr>
    </w:p>
    <w:p w14:paraId="6215E3E0" w14:textId="1D6D9E2D" w:rsidR="00883015" w:rsidRPr="00F46F27" w:rsidRDefault="00F46F27" w:rsidP="000C1F74">
      <w:pPr>
        <w:rPr>
          <w:i/>
          <w:iCs/>
          <w:sz w:val="24"/>
          <w:szCs w:val="24"/>
        </w:rPr>
      </w:pPr>
      <w:r w:rsidRPr="00F46F27">
        <w:rPr>
          <w:i/>
          <w:iCs/>
          <w:sz w:val="24"/>
          <w:szCs w:val="24"/>
        </w:rPr>
        <w:t xml:space="preserve">Für die </w:t>
      </w:r>
      <w:r w:rsidR="00883015" w:rsidRPr="00F46F27">
        <w:rPr>
          <w:i/>
          <w:iCs/>
          <w:sz w:val="24"/>
          <w:szCs w:val="24"/>
        </w:rPr>
        <w:t>Füllung:</w:t>
      </w:r>
    </w:p>
    <w:p w14:paraId="5D3250B1" w14:textId="06BA642C" w:rsidR="00883015" w:rsidRDefault="00883015" w:rsidP="000C1F74">
      <w:pPr>
        <w:rPr>
          <w:sz w:val="24"/>
          <w:szCs w:val="24"/>
        </w:rPr>
      </w:pPr>
      <w:r>
        <w:rPr>
          <w:sz w:val="24"/>
          <w:szCs w:val="24"/>
        </w:rPr>
        <w:t>2 Eier</w:t>
      </w:r>
    </w:p>
    <w:p w14:paraId="4FFBF1B1" w14:textId="481E6145" w:rsidR="00883015" w:rsidRDefault="00883015" w:rsidP="000C1F74">
      <w:pPr>
        <w:rPr>
          <w:sz w:val="24"/>
          <w:szCs w:val="24"/>
        </w:rPr>
      </w:pPr>
      <w:r>
        <w:rPr>
          <w:sz w:val="24"/>
          <w:szCs w:val="24"/>
        </w:rPr>
        <w:t>350 g Ricotta</w:t>
      </w:r>
    </w:p>
    <w:p w14:paraId="4EAF2069" w14:textId="4FB31F5A" w:rsidR="00883015" w:rsidRDefault="00883015" w:rsidP="000C1F74">
      <w:pPr>
        <w:rPr>
          <w:sz w:val="24"/>
          <w:szCs w:val="24"/>
        </w:rPr>
      </w:pPr>
      <w:r>
        <w:rPr>
          <w:sz w:val="24"/>
          <w:szCs w:val="24"/>
        </w:rPr>
        <w:t>100 g Zucker</w:t>
      </w:r>
    </w:p>
    <w:p w14:paraId="4E33B77E" w14:textId="342B01CF" w:rsidR="00883015" w:rsidRDefault="00883015" w:rsidP="000C1F74">
      <w:pPr>
        <w:rPr>
          <w:sz w:val="24"/>
          <w:szCs w:val="24"/>
        </w:rPr>
      </w:pPr>
      <w:r>
        <w:rPr>
          <w:sz w:val="24"/>
          <w:szCs w:val="24"/>
        </w:rPr>
        <w:t>Abgerieben Schale von 1 ½ unbehandelten Zitronen</w:t>
      </w:r>
    </w:p>
    <w:p w14:paraId="7284D2B2" w14:textId="47ECD3F4" w:rsidR="00883015" w:rsidRDefault="00883015" w:rsidP="000C1F74">
      <w:pPr>
        <w:rPr>
          <w:sz w:val="24"/>
          <w:szCs w:val="24"/>
        </w:rPr>
      </w:pPr>
      <w:r>
        <w:rPr>
          <w:sz w:val="24"/>
          <w:szCs w:val="24"/>
        </w:rPr>
        <w:t>1 Prise Salz</w:t>
      </w:r>
    </w:p>
    <w:p w14:paraId="0F706E65" w14:textId="77777777" w:rsidR="00883015" w:rsidRDefault="00883015" w:rsidP="000C1F74">
      <w:pPr>
        <w:rPr>
          <w:sz w:val="24"/>
          <w:szCs w:val="24"/>
        </w:rPr>
      </w:pPr>
    </w:p>
    <w:p w14:paraId="410840BF" w14:textId="0E52EBBF" w:rsidR="00F46F27" w:rsidRDefault="00F46F27" w:rsidP="000C1F74">
      <w:pPr>
        <w:rPr>
          <w:sz w:val="24"/>
          <w:szCs w:val="24"/>
        </w:rPr>
      </w:pPr>
      <w:r>
        <w:rPr>
          <w:sz w:val="24"/>
          <w:szCs w:val="24"/>
        </w:rPr>
        <w:t>Zubereitung:</w:t>
      </w:r>
    </w:p>
    <w:p w14:paraId="7193C6CA" w14:textId="5B97C64F" w:rsidR="00FF4E9D" w:rsidRPr="00FF4E9D" w:rsidRDefault="00883015" w:rsidP="00B40E8C">
      <w:pPr>
        <w:pStyle w:val="ListParagraph"/>
        <w:numPr>
          <w:ilvl w:val="0"/>
          <w:numId w:val="937"/>
        </w:numPr>
        <w:spacing w:after="120"/>
        <w:ind w:left="714" w:hanging="357"/>
        <w:contextualSpacing w:val="0"/>
        <w:jc w:val="both"/>
        <w:rPr>
          <w:sz w:val="24"/>
          <w:szCs w:val="24"/>
        </w:rPr>
      </w:pPr>
      <w:r w:rsidRPr="00FF4E9D">
        <w:rPr>
          <w:sz w:val="24"/>
          <w:szCs w:val="24"/>
        </w:rPr>
        <w:t xml:space="preserve">Den Backofen auf 175 Grad (Umluft 155 Grad) vorheizen. Eine Springform einfetten. </w:t>
      </w:r>
      <w:r w:rsidR="00FA3DC3" w:rsidRPr="00FF4E9D">
        <w:rPr>
          <w:sz w:val="24"/>
          <w:szCs w:val="24"/>
        </w:rPr>
        <w:t xml:space="preserve">Die Eier trennen und das Eiweiß steif schlagen. Bis zur weiteren Verwendung </w:t>
      </w:r>
      <w:r w:rsidR="007B08A8" w:rsidRPr="00FF4E9D">
        <w:rPr>
          <w:sz w:val="24"/>
          <w:szCs w:val="24"/>
        </w:rPr>
        <w:t>kaltstellen</w:t>
      </w:r>
      <w:r w:rsidR="00FA3DC3" w:rsidRPr="00FF4E9D">
        <w:rPr>
          <w:sz w:val="24"/>
          <w:szCs w:val="24"/>
        </w:rPr>
        <w:t>. Die Butter</w:t>
      </w:r>
      <w:r w:rsidR="00FF4E9D" w:rsidRPr="00FF4E9D">
        <w:rPr>
          <w:sz w:val="24"/>
          <w:szCs w:val="24"/>
        </w:rPr>
        <w:t xml:space="preserve"> in einem flachen Topf schmelzen und etwas abkühlen lassen. Eigelb mit Zucker du Salz cremig rühren. Das Mehl unterrühren, anschließend die flüssige Butter einrühren. Eischnee darauf geben, unterheben und die Hälfte des Teiges in die Springform geben.</w:t>
      </w:r>
    </w:p>
    <w:p w14:paraId="47902961" w14:textId="7BDEF595" w:rsidR="006B4983" w:rsidRDefault="00FF4E9D" w:rsidP="00B40E8C">
      <w:pPr>
        <w:pStyle w:val="ListParagraph"/>
        <w:numPr>
          <w:ilvl w:val="0"/>
          <w:numId w:val="937"/>
        </w:numPr>
        <w:spacing w:after="120"/>
        <w:ind w:left="714" w:hanging="357"/>
        <w:contextualSpacing w:val="0"/>
        <w:jc w:val="both"/>
        <w:rPr>
          <w:sz w:val="24"/>
          <w:szCs w:val="24"/>
        </w:rPr>
      </w:pPr>
      <w:r w:rsidRPr="00FF4E9D">
        <w:rPr>
          <w:sz w:val="24"/>
          <w:szCs w:val="24"/>
        </w:rPr>
        <w:t xml:space="preserve">Für die Füllung Eier mit Ricotta, Zucker, Zitronenschale und Salz cremig rühren. Die Creme gleichmäßig auf dem teig verstreichen und </w:t>
      </w:r>
      <w:r w:rsidR="00F46F27">
        <w:rPr>
          <w:sz w:val="24"/>
          <w:szCs w:val="24"/>
        </w:rPr>
        <w:t>d</w:t>
      </w:r>
      <w:r w:rsidRPr="00FF4E9D">
        <w:rPr>
          <w:sz w:val="24"/>
          <w:szCs w:val="24"/>
        </w:rPr>
        <w:t>en Kuchen ca. 10 Minuten vorbacken. Den restlichen Teig vorsichtig darüberstreichen und die Torte in ca. 40 Minuten fertig backen. Die Torte herausnehmen und auf einem Kuchengitter vollständig abkühlen lassen. Mit Puderzucker bestreuen.</w:t>
      </w:r>
    </w:p>
    <w:p w14:paraId="35F3B831" w14:textId="77777777" w:rsidR="006B4983" w:rsidRDefault="006B4983">
      <w:pPr>
        <w:rPr>
          <w:sz w:val="24"/>
          <w:szCs w:val="24"/>
        </w:rPr>
      </w:pPr>
      <w:r>
        <w:rPr>
          <w:sz w:val="24"/>
          <w:szCs w:val="24"/>
        </w:rPr>
        <w:br w:type="page"/>
      </w:r>
    </w:p>
    <w:p w14:paraId="4F64C2AE" w14:textId="523EA784" w:rsidR="00883015" w:rsidRDefault="006B4983" w:rsidP="00F46F27">
      <w:pPr>
        <w:pStyle w:val="Heading2"/>
        <w:spacing w:after="240"/>
      </w:pPr>
      <w:r>
        <w:lastRenderedPageBreak/>
        <w:t>Mandarinentorte</w:t>
      </w:r>
      <w:r w:rsidR="004B0F81">
        <w:rPr>
          <w:rStyle w:val="FootnoteReference"/>
        </w:rPr>
        <w:footnoteReference w:id="1721"/>
      </w:r>
      <w:r>
        <w:t xml:space="preserve"> </w:t>
      </w:r>
    </w:p>
    <w:p w14:paraId="7CE98AA7" w14:textId="58DD5DD0" w:rsidR="006B4983" w:rsidRDefault="006B4983" w:rsidP="006B4983">
      <w:pPr>
        <w:rPr>
          <w:sz w:val="24"/>
          <w:szCs w:val="24"/>
        </w:rPr>
      </w:pPr>
      <w:r w:rsidRPr="00F46F27">
        <w:rPr>
          <w:sz w:val="24"/>
          <w:szCs w:val="24"/>
          <w:u w:val="single"/>
        </w:rPr>
        <w:t>Zutaten</w:t>
      </w:r>
      <w:r>
        <w:rPr>
          <w:sz w:val="24"/>
          <w:szCs w:val="24"/>
        </w:rPr>
        <w:t xml:space="preserve"> </w:t>
      </w:r>
      <w:r w:rsidR="00F46F27">
        <w:rPr>
          <w:sz w:val="24"/>
          <w:szCs w:val="24"/>
        </w:rPr>
        <w:t>(</w:t>
      </w:r>
      <w:r>
        <w:rPr>
          <w:sz w:val="24"/>
          <w:szCs w:val="24"/>
        </w:rPr>
        <w:t>für 12 Stück</w:t>
      </w:r>
      <w:r w:rsidR="00F46F27">
        <w:rPr>
          <w:sz w:val="24"/>
          <w:szCs w:val="24"/>
        </w:rPr>
        <w:t>):</w:t>
      </w:r>
    </w:p>
    <w:p w14:paraId="3B0153D9" w14:textId="2BE7A9C8" w:rsidR="006B4983" w:rsidRDefault="00F77D46" w:rsidP="006B4983">
      <w:pPr>
        <w:rPr>
          <w:sz w:val="24"/>
          <w:szCs w:val="24"/>
        </w:rPr>
      </w:pPr>
      <w:r>
        <w:rPr>
          <w:sz w:val="24"/>
          <w:szCs w:val="24"/>
        </w:rPr>
        <w:t>100 g Butter</w:t>
      </w:r>
    </w:p>
    <w:p w14:paraId="67E849D4" w14:textId="466721E4" w:rsidR="00F77D46" w:rsidRDefault="00F77D46" w:rsidP="006B4983">
      <w:pPr>
        <w:rPr>
          <w:sz w:val="24"/>
          <w:szCs w:val="24"/>
        </w:rPr>
      </w:pPr>
      <w:r>
        <w:rPr>
          <w:sz w:val="24"/>
          <w:szCs w:val="24"/>
        </w:rPr>
        <w:t>160 g Zucker</w:t>
      </w:r>
    </w:p>
    <w:p w14:paraId="0145367C" w14:textId="5553ADE5" w:rsidR="00F77D46" w:rsidRDefault="00F77D46" w:rsidP="006B4983">
      <w:pPr>
        <w:rPr>
          <w:sz w:val="24"/>
          <w:szCs w:val="24"/>
        </w:rPr>
      </w:pPr>
      <w:r>
        <w:rPr>
          <w:sz w:val="24"/>
          <w:szCs w:val="24"/>
        </w:rPr>
        <w:t>2 Päckchen Vanillezucker</w:t>
      </w:r>
    </w:p>
    <w:p w14:paraId="52916900" w14:textId="74973A68" w:rsidR="00F77D46" w:rsidRDefault="00F77D46" w:rsidP="006B4983">
      <w:pPr>
        <w:rPr>
          <w:sz w:val="24"/>
          <w:szCs w:val="24"/>
        </w:rPr>
      </w:pPr>
      <w:r>
        <w:rPr>
          <w:sz w:val="24"/>
          <w:szCs w:val="24"/>
        </w:rPr>
        <w:t>5 tropfen Zitronenaroma</w:t>
      </w:r>
    </w:p>
    <w:p w14:paraId="29301800" w14:textId="2D211AF5" w:rsidR="00F77D46" w:rsidRDefault="00F77D46" w:rsidP="006B4983">
      <w:pPr>
        <w:rPr>
          <w:sz w:val="24"/>
          <w:szCs w:val="24"/>
        </w:rPr>
      </w:pPr>
      <w:r>
        <w:rPr>
          <w:sz w:val="24"/>
          <w:szCs w:val="24"/>
        </w:rPr>
        <w:t>2 Eier</w:t>
      </w:r>
    </w:p>
    <w:p w14:paraId="1D4DA3AD" w14:textId="45F583DD" w:rsidR="00F77D46" w:rsidRDefault="00F77D46" w:rsidP="006B4983">
      <w:pPr>
        <w:rPr>
          <w:sz w:val="24"/>
          <w:szCs w:val="24"/>
        </w:rPr>
      </w:pPr>
      <w:r>
        <w:rPr>
          <w:sz w:val="24"/>
          <w:szCs w:val="24"/>
        </w:rPr>
        <w:t>25 g Speisestärke</w:t>
      </w:r>
    </w:p>
    <w:p w14:paraId="37C57C2F" w14:textId="4F35B17D" w:rsidR="00797C03" w:rsidRDefault="00797C03" w:rsidP="006B4983">
      <w:pPr>
        <w:rPr>
          <w:sz w:val="24"/>
          <w:szCs w:val="24"/>
        </w:rPr>
      </w:pPr>
      <w:r>
        <w:rPr>
          <w:sz w:val="24"/>
          <w:szCs w:val="24"/>
        </w:rPr>
        <w:t>100 g Mehl</w:t>
      </w:r>
    </w:p>
    <w:p w14:paraId="09A7E13F" w14:textId="3AD7620F" w:rsidR="00797C03" w:rsidRDefault="00797C03" w:rsidP="006B4983">
      <w:pPr>
        <w:rPr>
          <w:sz w:val="24"/>
          <w:szCs w:val="24"/>
        </w:rPr>
      </w:pPr>
      <w:r>
        <w:rPr>
          <w:sz w:val="24"/>
          <w:szCs w:val="24"/>
        </w:rPr>
        <w:t>1 TL Backpulver</w:t>
      </w:r>
    </w:p>
    <w:p w14:paraId="36873057" w14:textId="065E1FB3" w:rsidR="00797C03" w:rsidRDefault="00797C03" w:rsidP="006B4983">
      <w:pPr>
        <w:rPr>
          <w:sz w:val="24"/>
          <w:szCs w:val="24"/>
        </w:rPr>
      </w:pPr>
      <w:r>
        <w:rPr>
          <w:sz w:val="24"/>
          <w:szCs w:val="24"/>
        </w:rPr>
        <w:t xml:space="preserve">8 Blatt weiße </w:t>
      </w:r>
      <w:r w:rsidR="00B20864">
        <w:rPr>
          <w:sz w:val="24"/>
          <w:szCs w:val="24"/>
        </w:rPr>
        <w:t>G</w:t>
      </w:r>
      <w:r>
        <w:rPr>
          <w:sz w:val="24"/>
          <w:szCs w:val="24"/>
        </w:rPr>
        <w:t>elatine</w:t>
      </w:r>
    </w:p>
    <w:p w14:paraId="549ACBAC" w14:textId="1EA33225" w:rsidR="00797C03" w:rsidRDefault="00797C03" w:rsidP="006B4983">
      <w:pPr>
        <w:rPr>
          <w:sz w:val="24"/>
          <w:szCs w:val="24"/>
        </w:rPr>
      </w:pPr>
      <w:r>
        <w:rPr>
          <w:sz w:val="24"/>
          <w:szCs w:val="24"/>
        </w:rPr>
        <w:t>2 Dosen Mandarinen</w:t>
      </w:r>
    </w:p>
    <w:p w14:paraId="114342EE" w14:textId="68DA4ACC" w:rsidR="00797C03" w:rsidRDefault="00797C03" w:rsidP="006B4983">
      <w:pPr>
        <w:rPr>
          <w:sz w:val="24"/>
          <w:szCs w:val="24"/>
        </w:rPr>
      </w:pPr>
      <w:r>
        <w:rPr>
          <w:sz w:val="24"/>
          <w:szCs w:val="24"/>
        </w:rPr>
        <w:t>300 g Kefir</w:t>
      </w:r>
    </w:p>
    <w:p w14:paraId="1F54E424" w14:textId="6F181C8F" w:rsidR="00797C03" w:rsidRDefault="00797C03" w:rsidP="006B4983">
      <w:pPr>
        <w:rPr>
          <w:sz w:val="24"/>
          <w:szCs w:val="24"/>
        </w:rPr>
      </w:pPr>
      <w:r>
        <w:rPr>
          <w:sz w:val="24"/>
          <w:szCs w:val="24"/>
        </w:rPr>
        <w:t>400 ml Sahne</w:t>
      </w:r>
    </w:p>
    <w:p w14:paraId="7B40D5FB" w14:textId="33565AA2" w:rsidR="00797C03" w:rsidRDefault="00797C03" w:rsidP="006B4983">
      <w:pPr>
        <w:rPr>
          <w:sz w:val="24"/>
          <w:szCs w:val="24"/>
        </w:rPr>
      </w:pPr>
      <w:r>
        <w:rPr>
          <w:sz w:val="24"/>
          <w:szCs w:val="24"/>
        </w:rPr>
        <w:t>1 Päckchen M</w:t>
      </w:r>
      <w:r w:rsidR="00DB1717">
        <w:rPr>
          <w:sz w:val="24"/>
          <w:szCs w:val="24"/>
        </w:rPr>
        <w:t>a</w:t>
      </w:r>
      <w:r>
        <w:rPr>
          <w:sz w:val="24"/>
          <w:szCs w:val="24"/>
        </w:rPr>
        <w:t>ndarinen</w:t>
      </w:r>
      <w:r w:rsidR="00DB1717">
        <w:rPr>
          <w:sz w:val="24"/>
          <w:szCs w:val="24"/>
        </w:rPr>
        <w:t>-Dessertpulver ohne Kochen</w:t>
      </w:r>
    </w:p>
    <w:p w14:paraId="2D247EAF" w14:textId="77777777" w:rsidR="00DB1717" w:rsidRDefault="00DB1717" w:rsidP="006B4983">
      <w:pPr>
        <w:rPr>
          <w:sz w:val="24"/>
          <w:szCs w:val="24"/>
        </w:rPr>
      </w:pPr>
    </w:p>
    <w:p w14:paraId="1D2BEA9B" w14:textId="45BCCFFF" w:rsidR="00F46F27" w:rsidRDefault="00F46F27" w:rsidP="006B4983">
      <w:pPr>
        <w:rPr>
          <w:sz w:val="24"/>
          <w:szCs w:val="24"/>
        </w:rPr>
      </w:pPr>
      <w:r>
        <w:rPr>
          <w:sz w:val="24"/>
          <w:szCs w:val="24"/>
        </w:rPr>
        <w:t>Zubereitung:</w:t>
      </w:r>
    </w:p>
    <w:p w14:paraId="28DC140B" w14:textId="6E4C1D38" w:rsidR="00DB1717" w:rsidRPr="00B20864" w:rsidRDefault="00DB1717" w:rsidP="00B40E8C">
      <w:pPr>
        <w:pStyle w:val="ListParagraph"/>
        <w:numPr>
          <w:ilvl w:val="0"/>
          <w:numId w:val="938"/>
        </w:numPr>
        <w:spacing w:after="120"/>
        <w:ind w:left="714" w:hanging="357"/>
        <w:contextualSpacing w:val="0"/>
        <w:jc w:val="both"/>
        <w:rPr>
          <w:sz w:val="24"/>
          <w:szCs w:val="24"/>
        </w:rPr>
      </w:pPr>
      <w:r w:rsidRPr="00B20864">
        <w:rPr>
          <w:sz w:val="24"/>
          <w:szCs w:val="24"/>
        </w:rPr>
        <w:t xml:space="preserve">Den Backofen auf 180 Grad (Umluft 160 Grad) vorheizen. Die Butter mit 80 g </w:t>
      </w:r>
      <w:r w:rsidR="005868B3" w:rsidRPr="00B20864">
        <w:rPr>
          <w:sz w:val="24"/>
          <w:szCs w:val="24"/>
        </w:rPr>
        <w:t>Zucker, 1 Päckchen Vanillezucker und Zitronen-Aroma schaumig s</w:t>
      </w:r>
      <w:r w:rsidR="00B20864" w:rsidRPr="00B20864">
        <w:rPr>
          <w:sz w:val="24"/>
          <w:szCs w:val="24"/>
        </w:rPr>
        <w:t>ch</w:t>
      </w:r>
      <w:r w:rsidR="005868B3" w:rsidRPr="00B20864">
        <w:rPr>
          <w:sz w:val="24"/>
          <w:szCs w:val="24"/>
        </w:rPr>
        <w:t>lagen. Nach und nach die Eier unterrühren. Das Mehl mit Speisestärke und Backpulver mischen, in die Creme sieben und unterheben. Den Teig in eine gefettete Spring</w:t>
      </w:r>
      <w:r w:rsidR="00921736" w:rsidRPr="00B20864">
        <w:rPr>
          <w:sz w:val="24"/>
          <w:szCs w:val="24"/>
        </w:rPr>
        <w:t>form (24 cm Durchmesser) füllen und im Ofen auf der mittleren Schiene 25 Minuten backen.</w:t>
      </w:r>
    </w:p>
    <w:p w14:paraId="487B33F5" w14:textId="7E9F39D9" w:rsidR="00921736" w:rsidRPr="00B20864" w:rsidRDefault="00921736" w:rsidP="00B40E8C">
      <w:pPr>
        <w:pStyle w:val="ListParagraph"/>
        <w:numPr>
          <w:ilvl w:val="0"/>
          <w:numId w:val="938"/>
        </w:numPr>
        <w:spacing w:after="120"/>
        <w:ind w:left="714" w:hanging="357"/>
        <w:contextualSpacing w:val="0"/>
        <w:jc w:val="both"/>
        <w:rPr>
          <w:sz w:val="24"/>
          <w:szCs w:val="24"/>
        </w:rPr>
      </w:pPr>
      <w:r w:rsidRPr="00B20864">
        <w:rPr>
          <w:sz w:val="24"/>
          <w:szCs w:val="24"/>
        </w:rPr>
        <w:t xml:space="preserve">Den Biden aus der Form lösen, auf ein </w:t>
      </w:r>
      <w:r w:rsidR="00AC1CED" w:rsidRPr="00B20864">
        <w:rPr>
          <w:sz w:val="24"/>
          <w:szCs w:val="24"/>
        </w:rPr>
        <w:t>mit Backpapier ausgelegtes Kuchengitter stürzen und erkalten lassen. Das Backpapier vom Teig abz</w:t>
      </w:r>
      <w:r w:rsidR="00B20864" w:rsidRPr="00B20864">
        <w:rPr>
          <w:sz w:val="24"/>
          <w:szCs w:val="24"/>
        </w:rPr>
        <w:t>ie</w:t>
      </w:r>
      <w:r w:rsidR="00AC1CED" w:rsidRPr="00B20864">
        <w:rPr>
          <w:sz w:val="24"/>
          <w:szCs w:val="24"/>
        </w:rPr>
        <w:t>h</w:t>
      </w:r>
      <w:r w:rsidR="00B20864" w:rsidRPr="00B20864">
        <w:rPr>
          <w:sz w:val="24"/>
          <w:szCs w:val="24"/>
        </w:rPr>
        <w:t>e</w:t>
      </w:r>
      <w:r w:rsidR="00AC1CED" w:rsidRPr="00B20864">
        <w:rPr>
          <w:sz w:val="24"/>
          <w:szCs w:val="24"/>
        </w:rPr>
        <w:t>n. Den</w:t>
      </w:r>
      <w:r w:rsidR="00B20864" w:rsidRPr="00B20864">
        <w:rPr>
          <w:sz w:val="24"/>
          <w:szCs w:val="24"/>
        </w:rPr>
        <w:t xml:space="preserve"> </w:t>
      </w:r>
      <w:r w:rsidR="00AC1CED" w:rsidRPr="00B20864">
        <w:rPr>
          <w:sz w:val="24"/>
          <w:szCs w:val="24"/>
        </w:rPr>
        <w:t>B</w:t>
      </w:r>
      <w:r w:rsidR="00B20864" w:rsidRPr="00B20864">
        <w:rPr>
          <w:sz w:val="24"/>
          <w:szCs w:val="24"/>
        </w:rPr>
        <w:t>o</w:t>
      </w:r>
      <w:r w:rsidR="00AC1CED" w:rsidRPr="00B20864">
        <w:rPr>
          <w:sz w:val="24"/>
          <w:szCs w:val="24"/>
        </w:rPr>
        <w:t>den auf eine Tortenplatte legen und einen Tortenring darumlegen.</w:t>
      </w:r>
    </w:p>
    <w:p w14:paraId="1EC0568B" w14:textId="3AEB86C0" w:rsidR="0032781C" w:rsidRPr="00B20864" w:rsidRDefault="00AC1CED" w:rsidP="00B40E8C">
      <w:pPr>
        <w:pStyle w:val="ListParagraph"/>
        <w:numPr>
          <w:ilvl w:val="0"/>
          <w:numId w:val="938"/>
        </w:numPr>
        <w:spacing w:after="120"/>
        <w:ind w:left="714" w:hanging="357"/>
        <w:contextualSpacing w:val="0"/>
        <w:jc w:val="both"/>
        <w:rPr>
          <w:sz w:val="24"/>
          <w:szCs w:val="24"/>
        </w:rPr>
      </w:pPr>
      <w:r w:rsidRPr="00B20864">
        <w:rPr>
          <w:sz w:val="24"/>
          <w:szCs w:val="24"/>
        </w:rPr>
        <w:t>Die Gelatine nach Packungsanleitung einweichen. Den Inhalt einer Mandarinend</w:t>
      </w:r>
      <w:r w:rsidR="00B20864" w:rsidRPr="00B20864">
        <w:rPr>
          <w:sz w:val="24"/>
          <w:szCs w:val="24"/>
        </w:rPr>
        <w:t>o</w:t>
      </w:r>
      <w:r w:rsidRPr="00B20864">
        <w:rPr>
          <w:sz w:val="24"/>
          <w:szCs w:val="24"/>
        </w:rPr>
        <w:t>se</w:t>
      </w:r>
      <w:r w:rsidR="0032364B" w:rsidRPr="00B20864">
        <w:rPr>
          <w:sz w:val="24"/>
          <w:szCs w:val="24"/>
        </w:rPr>
        <w:t xml:space="preserve"> abtropfen lassen und den Saft dabei auffangen. Den Kefir mit dem restlichen Zucker verrühren. Die </w:t>
      </w:r>
      <w:r w:rsidR="00B20864" w:rsidRPr="00B20864">
        <w:rPr>
          <w:sz w:val="24"/>
          <w:szCs w:val="24"/>
        </w:rPr>
        <w:t>Ge</w:t>
      </w:r>
      <w:r w:rsidR="0032364B" w:rsidRPr="00B20864">
        <w:rPr>
          <w:sz w:val="24"/>
          <w:szCs w:val="24"/>
        </w:rPr>
        <w:t xml:space="preserve">latine leicht </w:t>
      </w:r>
      <w:r w:rsidR="00B20864" w:rsidRPr="00B20864">
        <w:rPr>
          <w:sz w:val="24"/>
          <w:szCs w:val="24"/>
        </w:rPr>
        <w:t>aus</w:t>
      </w:r>
      <w:r w:rsidR="0032364B" w:rsidRPr="00B20864">
        <w:rPr>
          <w:sz w:val="24"/>
          <w:szCs w:val="24"/>
        </w:rPr>
        <w:t>drücken</w:t>
      </w:r>
      <w:r w:rsidR="0032781C" w:rsidRPr="00B20864">
        <w:rPr>
          <w:sz w:val="24"/>
          <w:szCs w:val="24"/>
        </w:rPr>
        <w:t xml:space="preserve"> und ein einem kleinen Topf bei schwacher Hitze auflösen (nicht kochen).</w:t>
      </w:r>
    </w:p>
    <w:p w14:paraId="385A0CA8" w14:textId="4EAEA483" w:rsidR="0032781C" w:rsidRPr="00B20864" w:rsidRDefault="0032781C" w:rsidP="00B40E8C">
      <w:pPr>
        <w:pStyle w:val="ListParagraph"/>
        <w:numPr>
          <w:ilvl w:val="0"/>
          <w:numId w:val="938"/>
        </w:numPr>
        <w:spacing w:after="120"/>
        <w:ind w:left="714" w:hanging="357"/>
        <w:contextualSpacing w:val="0"/>
        <w:jc w:val="both"/>
        <w:rPr>
          <w:sz w:val="24"/>
          <w:szCs w:val="24"/>
        </w:rPr>
      </w:pPr>
      <w:r w:rsidRPr="00B20864">
        <w:rPr>
          <w:sz w:val="24"/>
          <w:szCs w:val="24"/>
        </w:rPr>
        <w:t xml:space="preserve">4 EL der Kefirmasse in die aufgelöste Gelatine rühren, dann die Kefir-gelatine-Mischung mit dem restlichen Kefir verrühren und </w:t>
      </w:r>
      <w:r w:rsidR="007B08A8" w:rsidRPr="00B20864">
        <w:rPr>
          <w:sz w:val="24"/>
          <w:szCs w:val="24"/>
        </w:rPr>
        <w:t>kaltstellen</w:t>
      </w:r>
      <w:r w:rsidRPr="00B20864">
        <w:rPr>
          <w:sz w:val="24"/>
          <w:szCs w:val="24"/>
        </w:rPr>
        <w:t>.</w:t>
      </w:r>
    </w:p>
    <w:p w14:paraId="411F1986" w14:textId="0EA6CC68" w:rsidR="0032781C" w:rsidRPr="00B20864" w:rsidRDefault="0032781C" w:rsidP="00B40E8C">
      <w:pPr>
        <w:pStyle w:val="ListParagraph"/>
        <w:numPr>
          <w:ilvl w:val="0"/>
          <w:numId w:val="938"/>
        </w:numPr>
        <w:spacing w:after="120"/>
        <w:ind w:left="714" w:hanging="357"/>
        <w:contextualSpacing w:val="0"/>
        <w:jc w:val="both"/>
        <w:rPr>
          <w:sz w:val="24"/>
          <w:szCs w:val="24"/>
        </w:rPr>
      </w:pPr>
      <w:r w:rsidRPr="00B20864">
        <w:rPr>
          <w:sz w:val="24"/>
          <w:szCs w:val="24"/>
        </w:rPr>
        <w:lastRenderedPageBreak/>
        <w:t xml:space="preserve">Wenn die Masse beginnt zu gelieren, die Sahne mit dem restlichen Vanillezucker steif </w:t>
      </w:r>
      <w:r w:rsidR="00B20864" w:rsidRPr="00B20864">
        <w:rPr>
          <w:sz w:val="24"/>
          <w:szCs w:val="24"/>
        </w:rPr>
        <w:t>sch</w:t>
      </w:r>
      <w:r w:rsidRPr="00B20864">
        <w:rPr>
          <w:sz w:val="24"/>
          <w:szCs w:val="24"/>
        </w:rPr>
        <w:t>lagen und mit den Mandarinen unter die Kefirmasse heben. Die Mandarinencreme auf dem Boden verstreichen.</w:t>
      </w:r>
    </w:p>
    <w:p w14:paraId="03780523" w14:textId="5444E525" w:rsidR="0032781C" w:rsidRPr="00B20864" w:rsidRDefault="0032781C" w:rsidP="00B40E8C">
      <w:pPr>
        <w:pStyle w:val="ListParagraph"/>
        <w:numPr>
          <w:ilvl w:val="0"/>
          <w:numId w:val="938"/>
        </w:numPr>
        <w:spacing w:after="120"/>
        <w:ind w:left="714" w:hanging="357"/>
        <w:contextualSpacing w:val="0"/>
        <w:jc w:val="both"/>
        <w:rPr>
          <w:sz w:val="24"/>
          <w:szCs w:val="24"/>
        </w:rPr>
      </w:pPr>
      <w:r w:rsidRPr="00B20864">
        <w:rPr>
          <w:sz w:val="24"/>
          <w:szCs w:val="24"/>
        </w:rPr>
        <w:t xml:space="preserve">Die Mandarinen aus der </w:t>
      </w:r>
      <w:r w:rsidR="002F55DC" w:rsidRPr="00B20864">
        <w:rPr>
          <w:sz w:val="24"/>
          <w:szCs w:val="24"/>
        </w:rPr>
        <w:t>zweiten Dose in einem Sieb abtropfen lassen, den Saft dabei auffangen und ein</w:t>
      </w:r>
      <w:r w:rsidR="00B20864" w:rsidRPr="00B20864">
        <w:rPr>
          <w:sz w:val="24"/>
          <w:szCs w:val="24"/>
        </w:rPr>
        <w:t>i</w:t>
      </w:r>
      <w:r w:rsidR="002F55DC" w:rsidRPr="00B20864">
        <w:rPr>
          <w:sz w:val="24"/>
          <w:szCs w:val="24"/>
        </w:rPr>
        <w:t xml:space="preserve">ge </w:t>
      </w:r>
      <w:r w:rsidR="00B20864" w:rsidRPr="00B20864">
        <w:rPr>
          <w:sz w:val="24"/>
          <w:szCs w:val="24"/>
        </w:rPr>
        <w:t>Ma</w:t>
      </w:r>
      <w:r w:rsidR="002F55DC" w:rsidRPr="00B20864">
        <w:rPr>
          <w:sz w:val="24"/>
          <w:szCs w:val="24"/>
        </w:rPr>
        <w:t>ndarinenfilets zum Garnieren beiseitelegen. Restliche Früchte pürieren und mit dem Sagt auf 250 g auffüllen.</w:t>
      </w:r>
    </w:p>
    <w:p w14:paraId="72F95DA4" w14:textId="59E04652" w:rsidR="002F55DC" w:rsidRPr="00B20864" w:rsidRDefault="002F55DC" w:rsidP="00B40E8C">
      <w:pPr>
        <w:pStyle w:val="ListParagraph"/>
        <w:numPr>
          <w:ilvl w:val="0"/>
          <w:numId w:val="938"/>
        </w:numPr>
        <w:spacing w:after="120"/>
        <w:ind w:left="714" w:hanging="357"/>
        <w:contextualSpacing w:val="0"/>
        <w:jc w:val="both"/>
        <w:rPr>
          <w:sz w:val="24"/>
          <w:szCs w:val="24"/>
        </w:rPr>
      </w:pPr>
      <w:r w:rsidRPr="00B20864">
        <w:rPr>
          <w:sz w:val="24"/>
          <w:szCs w:val="24"/>
        </w:rPr>
        <w:t>Das Mandarinen-Dessertpulver nach Packungsanweisung mit der Fruchtpüreemischung zubereiten. Den Guss auf die</w:t>
      </w:r>
      <w:r w:rsidR="00B20864" w:rsidRPr="00B20864">
        <w:rPr>
          <w:sz w:val="24"/>
          <w:szCs w:val="24"/>
        </w:rPr>
        <w:t xml:space="preserve"> </w:t>
      </w:r>
      <w:r w:rsidRPr="00B20864">
        <w:rPr>
          <w:sz w:val="24"/>
          <w:szCs w:val="24"/>
        </w:rPr>
        <w:t>M</w:t>
      </w:r>
      <w:r w:rsidR="00B20864" w:rsidRPr="00B20864">
        <w:rPr>
          <w:sz w:val="24"/>
          <w:szCs w:val="24"/>
        </w:rPr>
        <w:t>a</w:t>
      </w:r>
      <w:r w:rsidRPr="00B20864">
        <w:rPr>
          <w:sz w:val="24"/>
          <w:szCs w:val="24"/>
        </w:rPr>
        <w:t>ndarine</w:t>
      </w:r>
      <w:r w:rsidR="00B20864" w:rsidRPr="00B20864">
        <w:rPr>
          <w:sz w:val="24"/>
          <w:szCs w:val="24"/>
        </w:rPr>
        <w:t>n</w:t>
      </w:r>
      <w:r w:rsidRPr="00B20864">
        <w:rPr>
          <w:sz w:val="24"/>
          <w:szCs w:val="24"/>
        </w:rPr>
        <w:t xml:space="preserve">creme streichen, die Torte mit den beiseitegestellten Mandarinen </w:t>
      </w:r>
      <w:r w:rsidR="00B20864" w:rsidRPr="00B20864">
        <w:rPr>
          <w:sz w:val="24"/>
          <w:szCs w:val="24"/>
        </w:rPr>
        <w:t xml:space="preserve">garnieren und mindestens 2 Stunden </w:t>
      </w:r>
      <w:r w:rsidR="007B08A8" w:rsidRPr="00B20864">
        <w:rPr>
          <w:sz w:val="24"/>
          <w:szCs w:val="24"/>
        </w:rPr>
        <w:t>kaltstellen</w:t>
      </w:r>
      <w:r w:rsidR="00B20864" w:rsidRPr="00B20864">
        <w:rPr>
          <w:sz w:val="24"/>
          <w:szCs w:val="24"/>
        </w:rPr>
        <w:t>. Anschließend Tortenring entfernen.</w:t>
      </w:r>
    </w:p>
    <w:p w14:paraId="3E1E0B27" w14:textId="275C03B0" w:rsidR="0083754B" w:rsidRDefault="0083754B" w:rsidP="00B20864">
      <w:pPr>
        <w:jc w:val="both"/>
        <w:rPr>
          <w:sz w:val="24"/>
          <w:szCs w:val="24"/>
        </w:rPr>
      </w:pPr>
    </w:p>
    <w:p w14:paraId="1EBBD559" w14:textId="219EA58C" w:rsidR="00B70298" w:rsidRPr="00B20864" w:rsidRDefault="00B70298" w:rsidP="00B20864">
      <w:pPr>
        <w:jc w:val="both"/>
        <w:rPr>
          <w:sz w:val="24"/>
          <w:szCs w:val="24"/>
        </w:rPr>
      </w:pPr>
      <w:r w:rsidRPr="00B20864">
        <w:rPr>
          <w:sz w:val="24"/>
          <w:szCs w:val="24"/>
        </w:rPr>
        <w:br/>
      </w:r>
    </w:p>
    <w:p w14:paraId="0CEB53C2" w14:textId="77777777" w:rsidR="00B70298" w:rsidRPr="00B20864" w:rsidRDefault="00B70298" w:rsidP="00B40E8C">
      <w:pPr>
        <w:pStyle w:val="ListParagraph"/>
        <w:numPr>
          <w:ilvl w:val="0"/>
          <w:numId w:val="938"/>
        </w:numPr>
        <w:jc w:val="both"/>
        <w:rPr>
          <w:sz w:val="24"/>
          <w:szCs w:val="24"/>
        </w:rPr>
      </w:pPr>
      <w:r w:rsidRPr="00B20864">
        <w:rPr>
          <w:sz w:val="24"/>
          <w:szCs w:val="24"/>
        </w:rPr>
        <w:br w:type="page"/>
      </w:r>
    </w:p>
    <w:p w14:paraId="7524C2EA" w14:textId="53A4081A" w:rsidR="007D492E" w:rsidRDefault="007D492E" w:rsidP="00F46F27">
      <w:pPr>
        <w:pStyle w:val="Heading2"/>
        <w:spacing w:after="240"/>
      </w:pPr>
      <w:r>
        <w:lastRenderedPageBreak/>
        <w:t>Mohnbeugel</w:t>
      </w:r>
      <w:r w:rsidR="003F274C">
        <w:rPr>
          <w:rStyle w:val="FootnoteReference"/>
        </w:rPr>
        <w:footnoteReference w:id="1722"/>
      </w:r>
      <w:r>
        <w:t xml:space="preserve"> </w:t>
      </w:r>
    </w:p>
    <w:p w14:paraId="7C86FD91" w14:textId="6C922EE4" w:rsidR="00A9558A" w:rsidRDefault="00686A20">
      <w:pPr>
        <w:rPr>
          <w:sz w:val="24"/>
          <w:szCs w:val="24"/>
        </w:rPr>
      </w:pPr>
      <w:r w:rsidRPr="00BE5A63">
        <w:rPr>
          <w:sz w:val="24"/>
          <w:szCs w:val="24"/>
          <w:u w:val="single"/>
        </w:rPr>
        <w:t>Zutate</w:t>
      </w:r>
      <w:r w:rsidR="00A9558A" w:rsidRPr="00BE5A63">
        <w:rPr>
          <w:sz w:val="24"/>
          <w:szCs w:val="24"/>
          <w:u w:val="single"/>
        </w:rPr>
        <w:t>n</w:t>
      </w:r>
      <w:r w:rsidR="00A9558A">
        <w:rPr>
          <w:sz w:val="24"/>
          <w:szCs w:val="24"/>
        </w:rPr>
        <w:t xml:space="preserve"> </w:t>
      </w:r>
      <w:r w:rsidR="00BE5A63">
        <w:rPr>
          <w:sz w:val="24"/>
          <w:szCs w:val="24"/>
        </w:rPr>
        <w:t>(</w:t>
      </w:r>
      <w:r w:rsidR="00A9558A">
        <w:rPr>
          <w:sz w:val="24"/>
          <w:szCs w:val="24"/>
        </w:rPr>
        <w:t>für 10 Stück</w:t>
      </w:r>
      <w:r w:rsidR="00BE5A63">
        <w:rPr>
          <w:sz w:val="24"/>
          <w:szCs w:val="24"/>
        </w:rPr>
        <w:t>)</w:t>
      </w:r>
    </w:p>
    <w:p w14:paraId="361987C1" w14:textId="77777777" w:rsidR="00A9558A" w:rsidRPr="00BE5A63" w:rsidRDefault="00A9558A">
      <w:pPr>
        <w:rPr>
          <w:i/>
          <w:iCs/>
          <w:sz w:val="24"/>
          <w:szCs w:val="24"/>
        </w:rPr>
      </w:pPr>
      <w:r w:rsidRPr="00BE5A63">
        <w:rPr>
          <w:i/>
          <w:iCs/>
          <w:sz w:val="24"/>
          <w:szCs w:val="24"/>
        </w:rPr>
        <w:t>Für den Teig:</w:t>
      </w:r>
    </w:p>
    <w:p w14:paraId="26677419" w14:textId="77777777" w:rsidR="00961E3A" w:rsidRDefault="00A9558A">
      <w:pPr>
        <w:rPr>
          <w:sz w:val="24"/>
          <w:szCs w:val="24"/>
        </w:rPr>
      </w:pPr>
      <w:r>
        <w:rPr>
          <w:sz w:val="24"/>
          <w:szCs w:val="24"/>
        </w:rPr>
        <w:t xml:space="preserve">½ Würfel </w:t>
      </w:r>
      <w:r w:rsidR="00961E3A">
        <w:rPr>
          <w:sz w:val="24"/>
          <w:szCs w:val="24"/>
        </w:rPr>
        <w:t xml:space="preserve">Hefe </w:t>
      </w:r>
    </w:p>
    <w:p w14:paraId="2C7633F5" w14:textId="77777777" w:rsidR="00F970A9" w:rsidRDefault="00F970A9">
      <w:pPr>
        <w:rPr>
          <w:sz w:val="24"/>
          <w:szCs w:val="24"/>
        </w:rPr>
      </w:pPr>
      <w:r>
        <w:rPr>
          <w:sz w:val="24"/>
          <w:szCs w:val="24"/>
        </w:rPr>
        <w:t>100 ml Milch</w:t>
      </w:r>
    </w:p>
    <w:p w14:paraId="3CA1B214" w14:textId="77777777" w:rsidR="00F970A9" w:rsidRDefault="00F970A9">
      <w:pPr>
        <w:rPr>
          <w:sz w:val="24"/>
          <w:szCs w:val="24"/>
        </w:rPr>
      </w:pPr>
      <w:r>
        <w:rPr>
          <w:sz w:val="24"/>
          <w:szCs w:val="24"/>
        </w:rPr>
        <w:t>3 EL Zucker</w:t>
      </w:r>
    </w:p>
    <w:p w14:paraId="4BC51D7D" w14:textId="77777777" w:rsidR="003146BA" w:rsidRDefault="003A095C">
      <w:pPr>
        <w:rPr>
          <w:sz w:val="24"/>
          <w:szCs w:val="24"/>
        </w:rPr>
      </w:pPr>
      <w:r>
        <w:rPr>
          <w:sz w:val="24"/>
          <w:szCs w:val="24"/>
        </w:rPr>
        <w:t>250</w:t>
      </w:r>
      <w:r w:rsidR="003146BA">
        <w:rPr>
          <w:sz w:val="24"/>
          <w:szCs w:val="24"/>
        </w:rPr>
        <w:t xml:space="preserve"> g Mehl</w:t>
      </w:r>
    </w:p>
    <w:p w14:paraId="1545DE36" w14:textId="77777777" w:rsidR="003146BA" w:rsidRDefault="003146BA">
      <w:pPr>
        <w:rPr>
          <w:sz w:val="24"/>
          <w:szCs w:val="24"/>
        </w:rPr>
      </w:pPr>
      <w:r>
        <w:rPr>
          <w:sz w:val="24"/>
          <w:szCs w:val="24"/>
        </w:rPr>
        <w:t>1 Eigelb</w:t>
      </w:r>
    </w:p>
    <w:p w14:paraId="0E97DA18" w14:textId="77777777" w:rsidR="003146BA" w:rsidRDefault="003146BA">
      <w:pPr>
        <w:rPr>
          <w:sz w:val="24"/>
          <w:szCs w:val="24"/>
        </w:rPr>
      </w:pPr>
      <w:r>
        <w:rPr>
          <w:sz w:val="24"/>
          <w:szCs w:val="24"/>
        </w:rPr>
        <w:t>100 g Butter</w:t>
      </w:r>
    </w:p>
    <w:p w14:paraId="571DFEB9" w14:textId="77777777" w:rsidR="003C0C93" w:rsidRDefault="003146BA">
      <w:pPr>
        <w:rPr>
          <w:sz w:val="24"/>
          <w:szCs w:val="24"/>
        </w:rPr>
      </w:pPr>
      <w:r>
        <w:rPr>
          <w:sz w:val="24"/>
          <w:szCs w:val="24"/>
        </w:rPr>
        <w:t>1 Ei zum Bestreiche</w:t>
      </w:r>
      <w:r w:rsidR="003C0C93">
        <w:rPr>
          <w:sz w:val="24"/>
          <w:szCs w:val="24"/>
        </w:rPr>
        <w:t>n</w:t>
      </w:r>
    </w:p>
    <w:p w14:paraId="0DDE19F2" w14:textId="77777777" w:rsidR="003C0C93" w:rsidRDefault="003C0C93">
      <w:pPr>
        <w:rPr>
          <w:sz w:val="24"/>
          <w:szCs w:val="24"/>
        </w:rPr>
      </w:pPr>
    </w:p>
    <w:p w14:paraId="3F27E7C5" w14:textId="34C1E795" w:rsidR="003146BA" w:rsidRPr="00BE5A63" w:rsidRDefault="003146BA">
      <w:pPr>
        <w:rPr>
          <w:i/>
          <w:iCs/>
          <w:sz w:val="24"/>
          <w:szCs w:val="24"/>
        </w:rPr>
      </w:pPr>
      <w:r w:rsidRPr="00BE5A63">
        <w:rPr>
          <w:i/>
          <w:iCs/>
          <w:sz w:val="24"/>
          <w:szCs w:val="24"/>
        </w:rPr>
        <w:t>Für die Füllung</w:t>
      </w:r>
    </w:p>
    <w:p w14:paraId="7E4D8B14" w14:textId="77777777" w:rsidR="003C0C93" w:rsidRDefault="003146BA">
      <w:pPr>
        <w:rPr>
          <w:sz w:val="24"/>
          <w:szCs w:val="24"/>
        </w:rPr>
      </w:pPr>
      <w:r>
        <w:rPr>
          <w:sz w:val="24"/>
          <w:szCs w:val="24"/>
        </w:rPr>
        <w:t>50 g Zitronat</w:t>
      </w:r>
    </w:p>
    <w:p w14:paraId="7425919A" w14:textId="4440A02C" w:rsidR="003146BA" w:rsidRDefault="003146BA">
      <w:pPr>
        <w:rPr>
          <w:sz w:val="24"/>
          <w:szCs w:val="24"/>
        </w:rPr>
      </w:pPr>
      <w:r>
        <w:rPr>
          <w:sz w:val="24"/>
          <w:szCs w:val="24"/>
        </w:rPr>
        <w:t>250 g Mohnback</w:t>
      </w:r>
    </w:p>
    <w:p w14:paraId="4E311117" w14:textId="77777777" w:rsidR="008C584E" w:rsidRDefault="003146BA">
      <w:pPr>
        <w:rPr>
          <w:sz w:val="24"/>
          <w:szCs w:val="24"/>
        </w:rPr>
      </w:pPr>
      <w:r>
        <w:rPr>
          <w:sz w:val="24"/>
          <w:szCs w:val="24"/>
        </w:rPr>
        <w:t>2 EL Crème fraîche</w:t>
      </w:r>
    </w:p>
    <w:p w14:paraId="4B2DCB3D" w14:textId="77777777" w:rsidR="008C584E" w:rsidRDefault="008C584E">
      <w:pPr>
        <w:rPr>
          <w:sz w:val="24"/>
          <w:szCs w:val="24"/>
        </w:rPr>
      </w:pPr>
      <w:r>
        <w:rPr>
          <w:sz w:val="24"/>
          <w:szCs w:val="24"/>
        </w:rPr>
        <w:t>½ TL Zimt</w:t>
      </w:r>
    </w:p>
    <w:p w14:paraId="3C4BB22C" w14:textId="77777777" w:rsidR="008C584E" w:rsidRDefault="008C584E">
      <w:pPr>
        <w:rPr>
          <w:sz w:val="24"/>
          <w:szCs w:val="24"/>
        </w:rPr>
      </w:pPr>
      <w:r>
        <w:rPr>
          <w:sz w:val="24"/>
          <w:szCs w:val="24"/>
        </w:rPr>
        <w:t>3 EL Rum</w:t>
      </w:r>
    </w:p>
    <w:p w14:paraId="2E6628C7" w14:textId="77777777" w:rsidR="008C584E" w:rsidRDefault="008C584E">
      <w:pPr>
        <w:rPr>
          <w:sz w:val="24"/>
          <w:szCs w:val="24"/>
        </w:rPr>
      </w:pPr>
      <w:r>
        <w:rPr>
          <w:sz w:val="24"/>
          <w:szCs w:val="24"/>
        </w:rPr>
        <w:t>3 EL Paniermehl</w:t>
      </w:r>
    </w:p>
    <w:p w14:paraId="7DC15D16" w14:textId="77777777" w:rsidR="008C584E" w:rsidRDefault="008C584E">
      <w:pPr>
        <w:rPr>
          <w:sz w:val="24"/>
          <w:szCs w:val="24"/>
        </w:rPr>
      </w:pPr>
    </w:p>
    <w:p w14:paraId="6991FD99" w14:textId="77777777" w:rsidR="00AC23E4" w:rsidRDefault="008C584E">
      <w:pPr>
        <w:rPr>
          <w:sz w:val="24"/>
          <w:szCs w:val="24"/>
        </w:rPr>
      </w:pPr>
      <w:r>
        <w:rPr>
          <w:sz w:val="24"/>
          <w:szCs w:val="24"/>
        </w:rPr>
        <w:t>Zub</w:t>
      </w:r>
      <w:r w:rsidR="00AC23E4">
        <w:rPr>
          <w:sz w:val="24"/>
          <w:szCs w:val="24"/>
        </w:rPr>
        <w:t>ereitung: 50 Minuten plus 1 Stunde Ruhezeit und 30 Minuten Backzeit</w:t>
      </w:r>
    </w:p>
    <w:p w14:paraId="2AC57F5D" w14:textId="77777777" w:rsidR="00435B5D" w:rsidRPr="00280A17" w:rsidRDefault="00640B4B" w:rsidP="00B40E8C">
      <w:pPr>
        <w:pStyle w:val="ListParagraph"/>
        <w:numPr>
          <w:ilvl w:val="0"/>
          <w:numId w:val="929"/>
        </w:numPr>
        <w:spacing w:after="120"/>
        <w:ind w:left="714" w:hanging="357"/>
        <w:contextualSpacing w:val="0"/>
        <w:jc w:val="both"/>
        <w:rPr>
          <w:sz w:val="24"/>
          <w:szCs w:val="24"/>
        </w:rPr>
      </w:pPr>
      <w:r w:rsidRPr="00280A17">
        <w:rPr>
          <w:sz w:val="24"/>
          <w:szCs w:val="24"/>
        </w:rPr>
        <w:t>Die Hefe zerbröckeln und mit zimmerwarmer Milch und 1 EL Zucker verrühren</w:t>
      </w:r>
      <w:r w:rsidR="005A69FE" w:rsidRPr="00280A17">
        <w:rPr>
          <w:sz w:val="24"/>
          <w:szCs w:val="24"/>
        </w:rPr>
        <w:t>. Mehl und restlichen Zucker in einer Schüssel mischen</w:t>
      </w:r>
      <w:r w:rsidR="00B47735" w:rsidRPr="00280A17">
        <w:rPr>
          <w:sz w:val="24"/>
          <w:szCs w:val="24"/>
        </w:rPr>
        <w:t xml:space="preserve">. In die </w:t>
      </w:r>
      <w:r w:rsidR="009B4E79" w:rsidRPr="00280A17">
        <w:rPr>
          <w:sz w:val="24"/>
          <w:szCs w:val="24"/>
        </w:rPr>
        <w:t xml:space="preserve">Mitte eine Mulde drücken und das </w:t>
      </w:r>
      <w:r w:rsidR="00435B5D" w:rsidRPr="00280A17">
        <w:rPr>
          <w:sz w:val="24"/>
          <w:szCs w:val="24"/>
        </w:rPr>
        <w:t>Eigelb hineingeben, die zimmerwarme Butter in Flöckchen schneiden und am Rand verteilen.</w:t>
      </w:r>
    </w:p>
    <w:p w14:paraId="53601FFB" w14:textId="77777777" w:rsidR="00A76621" w:rsidRPr="00280A17" w:rsidRDefault="00435B5D" w:rsidP="00B40E8C">
      <w:pPr>
        <w:pStyle w:val="ListParagraph"/>
        <w:numPr>
          <w:ilvl w:val="0"/>
          <w:numId w:val="929"/>
        </w:numPr>
        <w:spacing w:after="120"/>
        <w:ind w:left="714" w:hanging="357"/>
        <w:contextualSpacing w:val="0"/>
        <w:jc w:val="both"/>
        <w:rPr>
          <w:sz w:val="24"/>
          <w:szCs w:val="24"/>
        </w:rPr>
      </w:pPr>
      <w:r w:rsidRPr="00280A17">
        <w:rPr>
          <w:sz w:val="24"/>
          <w:szCs w:val="24"/>
        </w:rPr>
        <w:t>Den Hefe</w:t>
      </w:r>
      <w:r w:rsidR="008C2348" w:rsidRPr="00280A17">
        <w:rPr>
          <w:sz w:val="24"/>
          <w:szCs w:val="24"/>
        </w:rPr>
        <w:t>an</w:t>
      </w:r>
      <w:r w:rsidRPr="00280A17">
        <w:rPr>
          <w:sz w:val="24"/>
          <w:szCs w:val="24"/>
        </w:rPr>
        <w:t>satz zum Mehl geben und alles zügig zu einem glatten Teig verkneten</w:t>
      </w:r>
      <w:r w:rsidR="008C2348" w:rsidRPr="00280A17">
        <w:rPr>
          <w:sz w:val="24"/>
          <w:szCs w:val="24"/>
        </w:rPr>
        <w:t>. In eine bemehlte Schüssel legen und 30 Minute</w:t>
      </w:r>
      <w:r w:rsidR="00A76621" w:rsidRPr="00280A17">
        <w:rPr>
          <w:sz w:val="24"/>
          <w:szCs w:val="24"/>
        </w:rPr>
        <w:t>n abgedeckt im Kühlschrank ruhen lassen.</w:t>
      </w:r>
    </w:p>
    <w:p w14:paraId="08C0F0C0" w14:textId="77777777" w:rsidR="0079088E" w:rsidRPr="00280A17" w:rsidRDefault="00A76621" w:rsidP="00B40E8C">
      <w:pPr>
        <w:pStyle w:val="ListParagraph"/>
        <w:numPr>
          <w:ilvl w:val="0"/>
          <w:numId w:val="929"/>
        </w:numPr>
        <w:spacing w:after="120"/>
        <w:ind w:left="714" w:hanging="357"/>
        <w:contextualSpacing w:val="0"/>
        <w:jc w:val="both"/>
        <w:rPr>
          <w:sz w:val="24"/>
          <w:szCs w:val="24"/>
        </w:rPr>
      </w:pPr>
      <w:r w:rsidRPr="00280A17">
        <w:rPr>
          <w:sz w:val="24"/>
          <w:szCs w:val="24"/>
        </w:rPr>
        <w:t>Das Zitronat fein würfeln und mit Mohnmasse, Crème fraîche</w:t>
      </w:r>
      <w:r w:rsidR="0079088E" w:rsidRPr="00280A17">
        <w:rPr>
          <w:sz w:val="24"/>
          <w:szCs w:val="24"/>
        </w:rPr>
        <w:t>, Zimt, Rum und Paniermehl vermengen.</w:t>
      </w:r>
    </w:p>
    <w:p w14:paraId="13C54126" w14:textId="0AA15AF0" w:rsidR="007248F0" w:rsidRPr="00280A17" w:rsidRDefault="0079088E" w:rsidP="00B40E8C">
      <w:pPr>
        <w:pStyle w:val="ListParagraph"/>
        <w:numPr>
          <w:ilvl w:val="0"/>
          <w:numId w:val="929"/>
        </w:numPr>
        <w:spacing w:after="120"/>
        <w:ind w:left="714" w:hanging="357"/>
        <w:contextualSpacing w:val="0"/>
        <w:jc w:val="both"/>
        <w:rPr>
          <w:sz w:val="24"/>
          <w:szCs w:val="24"/>
        </w:rPr>
      </w:pPr>
      <w:r w:rsidRPr="00280A17">
        <w:rPr>
          <w:sz w:val="24"/>
          <w:szCs w:val="24"/>
        </w:rPr>
        <w:t xml:space="preserve">Den Backofen auf 180 Grad vorheizen. Den Teig auf einer bemehlten Arbeitsfläche gut durchkneten, dann in 10 Portionen teilen. Die </w:t>
      </w:r>
      <w:r w:rsidR="00280A17" w:rsidRPr="00280A17">
        <w:rPr>
          <w:sz w:val="24"/>
          <w:szCs w:val="24"/>
        </w:rPr>
        <w:t>Te</w:t>
      </w:r>
      <w:r w:rsidRPr="00280A17">
        <w:rPr>
          <w:sz w:val="24"/>
          <w:szCs w:val="24"/>
        </w:rPr>
        <w:t>igstücke zu Fladen von ca. 12 cm Länge aus</w:t>
      </w:r>
      <w:r w:rsidR="007248F0" w:rsidRPr="00280A17">
        <w:rPr>
          <w:sz w:val="24"/>
          <w:szCs w:val="24"/>
        </w:rPr>
        <w:t xml:space="preserve">rollen. Die Füllung portionsweise längs in die Mitte des Fladens geben und den </w:t>
      </w:r>
      <w:r w:rsidR="007248F0" w:rsidRPr="00280A17">
        <w:rPr>
          <w:sz w:val="24"/>
          <w:szCs w:val="24"/>
        </w:rPr>
        <w:lastRenderedPageBreak/>
        <w:t xml:space="preserve">Fladen von der Längsseite her zu einem Hörnchen aufrollen. </w:t>
      </w:r>
      <w:r w:rsidR="00280A17" w:rsidRPr="00280A17">
        <w:rPr>
          <w:sz w:val="24"/>
          <w:szCs w:val="24"/>
        </w:rPr>
        <w:t>Di</w:t>
      </w:r>
      <w:r w:rsidR="007248F0" w:rsidRPr="00280A17">
        <w:rPr>
          <w:sz w:val="24"/>
          <w:szCs w:val="24"/>
        </w:rPr>
        <w:t>e Enden gut zusammendrücken. Die Beugel auf ein mit B</w:t>
      </w:r>
      <w:r w:rsidR="00280A17" w:rsidRPr="00280A17">
        <w:rPr>
          <w:sz w:val="24"/>
          <w:szCs w:val="24"/>
        </w:rPr>
        <w:t>a</w:t>
      </w:r>
      <w:r w:rsidR="007248F0" w:rsidRPr="00280A17">
        <w:rPr>
          <w:sz w:val="24"/>
          <w:szCs w:val="24"/>
        </w:rPr>
        <w:t>ckpapier belegtes Blech legen.</w:t>
      </w:r>
    </w:p>
    <w:p w14:paraId="3D1BA512" w14:textId="77777777" w:rsidR="001365D0" w:rsidRDefault="007248F0" w:rsidP="00B40E8C">
      <w:pPr>
        <w:pStyle w:val="ListParagraph"/>
        <w:numPr>
          <w:ilvl w:val="0"/>
          <w:numId w:val="929"/>
        </w:numPr>
        <w:spacing w:after="120"/>
        <w:ind w:left="714" w:hanging="357"/>
        <w:contextualSpacing w:val="0"/>
        <w:jc w:val="both"/>
        <w:rPr>
          <w:sz w:val="24"/>
          <w:szCs w:val="24"/>
        </w:rPr>
      </w:pPr>
      <w:r w:rsidRPr="00280A17">
        <w:rPr>
          <w:sz w:val="24"/>
          <w:szCs w:val="24"/>
        </w:rPr>
        <w:t xml:space="preserve">Das Ei verquirlen und die Beugel damit bestreichen, ca. 15 Minuten antrocknen lassen, nochmals </w:t>
      </w:r>
      <w:r w:rsidR="00FE162A" w:rsidRPr="00280A17">
        <w:rPr>
          <w:sz w:val="24"/>
          <w:szCs w:val="24"/>
        </w:rPr>
        <w:t>mit Ei bestreichen</w:t>
      </w:r>
      <w:r w:rsidR="00280A17" w:rsidRPr="00280A17">
        <w:rPr>
          <w:sz w:val="24"/>
          <w:szCs w:val="24"/>
        </w:rPr>
        <w:t xml:space="preserve"> und</w:t>
      </w:r>
      <w:r w:rsidR="00FE162A" w:rsidRPr="00280A17">
        <w:rPr>
          <w:sz w:val="24"/>
          <w:szCs w:val="24"/>
        </w:rPr>
        <w:t xml:space="preserve"> weitere 15 Minuten trocknen lassen. Die Beugel im vorgeh</w:t>
      </w:r>
      <w:r w:rsidR="00280A17" w:rsidRPr="00280A17">
        <w:rPr>
          <w:sz w:val="24"/>
          <w:szCs w:val="24"/>
        </w:rPr>
        <w:t>e</w:t>
      </w:r>
      <w:r w:rsidR="00FE162A" w:rsidRPr="00280A17">
        <w:rPr>
          <w:sz w:val="24"/>
          <w:szCs w:val="24"/>
        </w:rPr>
        <w:t>izten Ofen (Mitte, Umluft 160 Grad)</w:t>
      </w:r>
      <w:r w:rsidR="00280A17" w:rsidRPr="00280A17">
        <w:rPr>
          <w:sz w:val="24"/>
          <w:szCs w:val="24"/>
        </w:rPr>
        <w:t xml:space="preserve"> in 25 – 30 Minuten goldbraun backen.</w:t>
      </w:r>
    </w:p>
    <w:p w14:paraId="01427D73" w14:textId="34FB47A2" w:rsidR="003B232D" w:rsidRPr="003B232D" w:rsidRDefault="001365D0">
      <w:pPr>
        <w:rPr>
          <w:sz w:val="24"/>
          <w:szCs w:val="24"/>
        </w:rPr>
      </w:pPr>
      <w:r>
        <w:rPr>
          <w:sz w:val="24"/>
          <w:szCs w:val="24"/>
        </w:rPr>
        <w:br w:type="page"/>
      </w:r>
    </w:p>
    <w:p w14:paraId="5FE29338" w14:textId="24290407" w:rsidR="003B232D" w:rsidRPr="00991CFF" w:rsidRDefault="003B232D" w:rsidP="00991CFF">
      <w:pPr>
        <w:pStyle w:val="Heading2"/>
        <w:spacing w:after="240"/>
      </w:pPr>
      <w:r w:rsidRPr="00991CFF">
        <w:lastRenderedPageBreak/>
        <w:t>Apfel-Whiskey-Kuchen</w:t>
      </w:r>
      <w:r w:rsidR="008F4D31">
        <w:rPr>
          <w:rStyle w:val="FootnoteReference"/>
        </w:rPr>
        <w:footnoteReference w:id="1723"/>
      </w:r>
    </w:p>
    <w:p w14:paraId="3EC123F3" w14:textId="16D818FB" w:rsidR="003B232D" w:rsidRPr="00991CFF" w:rsidRDefault="003B232D">
      <w:pPr>
        <w:rPr>
          <w:sz w:val="24"/>
          <w:szCs w:val="24"/>
        </w:rPr>
      </w:pPr>
      <w:r w:rsidRPr="00991CFF">
        <w:rPr>
          <w:sz w:val="24"/>
          <w:szCs w:val="24"/>
          <w:u w:val="single"/>
        </w:rPr>
        <w:t>Zutaten</w:t>
      </w:r>
      <w:r w:rsidRPr="00991CFF">
        <w:rPr>
          <w:sz w:val="24"/>
          <w:szCs w:val="24"/>
        </w:rPr>
        <w:t xml:space="preserve"> </w:t>
      </w:r>
      <w:r w:rsidR="00991CFF">
        <w:rPr>
          <w:sz w:val="24"/>
          <w:szCs w:val="24"/>
        </w:rPr>
        <w:t>(</w:t>
      </w:r>
      <w:r w:rsidRPr="00991CFF">
        <w:rPr>
          <w:sz w:val="24"/>
          <w:szCs w:val="24"/>
        </w:rPr>
        <w:t>für eine Kastenform</w:t>
      </w:r>
      <w:r w:rsidR="00991CFF">
        <w:rPr>
          <w:sz w:val="24"/>
          <w:szCs w:val="24"/>
        </w:rPr>
        <w:t>)</w:t>
      </w:r>
      <w:r w:rsidRPr="00991CFF">
        <w:rPr>
          <w:sz w:val="24"/>
          <w:szCs w:val="24"/>
        </w:rPr>
        <w:t>:</w:t>
      </w:r>
    </w:p>
    <w:p w14:paraId="55F3AAC3" w14:textId="77777777" w:rsidR="0008571B" w:rsidRPr="00991CFF" w:rsidRDefault="0008571B">
      <w:pPr>
        <w:rPr>
          <w:sz w:val="24"/>
          <w:szCs w:val="24"/>
        </w:rPr>
      </w:pPr>
      <w:r w:rsidRPr="00991CFF">
        <w:rPr>
          <w:sz w:val="24"/>
          <w:szCs w:val="24"/>
        </w:rPr>
        <w:t>2 Äpfel</w:t>
      </w:r>
    </w:p>
    <w:p w14:paraId="2042B1E2" w14:textId="77777777" w:rsidR="0008571B" w:rsidRPr="00991CFF" w:rsidRDefault="0008571B">
      <w:pPr>
        <w:rPr>
          <w:sz w:val="24"/>
          <w:szCs w:val="24"/>
        </w:rPr>
      </w:pPr>
      <w:r w:rsidRPr="00991CFF">
        <w:rPr>
          <w:sz w:val="24"/>
          <w:szCs w:val="24"/>
        </w:rPr>
        <w:t>230 g Butter plus etwas mehr zum Fetten der Form</w:t>
      </w:r>
    </w:p>
    <w:p w14:paraId="10A1E45D" w14:textId="77777777" w:rsidR="0008571B" w:rsidRPr="00991CFF" w:rsidRDefault="0008571B">
      <w:pPr>
        <w:rPr>
          <w:sz w:val="24"/>
          <w:szCs w:val="24"/>
        </w:rPr>
      </w:pPr>
      <w:r w:rsidRPr="00991CFF">
        <w:rPr>
          <w:sz w:val="24"/>
          <w:szCs w:val="24"/>
        </w:rPr>
        <w:t>400 g Zucker</w:t>
      </w:r>
    </w:p>
    <w:p w14:paraId="4D2D4D6E" w14:textId="77777777" w:rsidR="0008571B" w:rsidRPr="00991CFF" w:rsidRDefault="0008571B">
      <w:pPr>
        <w:rPr>
          <w:sz w:val="24"/>
          <w:szCs w:val="24"/>
        </w:rPr>
      </w:pPr>
      <w:r w:rsidRPr="00991CFF">
        <w:rPr>
          <w:sz w:val="24"/>
          <w:szCs w:val="24"/>
        </w:rPr>
        <w:t>4 Eier</w:t>
      </w:r>
    </w:p>
    <w:p w14:paraId="75A14227" w14:textId="77777777" w:rsidR="0008571B" w:rsidRPr="00991CFF" w:rsidRDefault="0008571B">
      <w:pPr>
        <w:rPr>
          <w:sz w:val="24"/>
          <w:szCs w:val="24"/>
        </w:rPr>
      </w:pPr>
      <w:r w:rsidRPr="00991CFF">
        <w:rPr>
          <w:sz w:val="24"/>
          <w:szCs w:val="24"/>
        </w:rPr>
        <w:t>320 g Mehl</w:t>
      </w:r>
    </w:p>
    <w:p w14:paraId="635D279B" w14:textId="3A67002E" w:rsidR="0008571B" w:rsidRPr="00991CFF" w:rsidRDefault="0008571B">
      <w:pPr>
        <w:rPr>
          <w:sz w:val="24"/>
          <w:szCs w:val="24"/>
        </w:rPr>
      </w:pPr>
      <w:r w:rsidRPr="00991CFF">
        <w:rPr>
          <w:sz w:val="24"/>
          <w:szCs w:val="24"/>
        </w:rPr>
        <w:t>2 TL Backpulver</w:t>
      </w:r>
    </w:p>
    <w:p w14:paraId="369F5DCB" w14:textId="77777777" w:rsidR="0008571B" w:rsidRPr="00991CFF" w:rsidRDefault="0008571B">
      <w:pPr>
        <w:rPr>
          <w:sz w:val="24"/>
          <w:szCs w:val="24"/>
        </w:rPr>
      </w:pPr>
      <w:r w:rsidRPr="00991CFF">
        <w:rPr>
          <w:sz w:val="24"/>
          <w:szCs w:val="24"/>
        </w:rPr>
        <w:t>½ TL Salz</w:t>
      </w:r>
    </w:p>
    <w:p w14:paraId="5D603183" w14:textId="77777777" w:rsidR="0008571B" w:rsidRPr="00991CFF" w:rsidRDefault="0008571B">
      <w:pPr>
        <w:rPr>
          <w:sz w:val="24"/>
          <w:szCs w:val="24"/>
        </w:rPr>
      </w:pPr>
      <w:r w:rsidRPr="00991CFF">
        <w:rPr>
          <w:sz w:val="24"/>
          <w:szCs w:val="24"/>
        </w:rPr>
        <w:t>120 ml Milch</w:t>
      </w:r>
    </w:p>
    <w:p w14:paraId="1F50D02B" w14:textId="77777777" w:rsidR="0008571B" w:rsidRPr="00991CFF" w:rsidRDefault="0008571B">
      <w:pPr>
        <w:rPr>
          <w:sz w:val="24"/>
          <w:szCs w:val="24"/>
        </w:rPr>
      </w:pPr>
      <w:r w:rsidRPr="00991CFF">
        <w:rPr>
          <w:sz w:val="24"/>
          <w:szCs w:val="24"/>
        </w:rPr>
        <w:t>150 ml Bourbon</w:t>
      </w:r>
    </w:p>
    <w:p w14:paraId="3B6BF063" w14:textId="77777777" w:rsidR="0008571B" w:rsidRPr="00991CFF" w:rsidRDefault="0008571B">
      <w:pPr>
        <w:rPr>
          <w:sz w:val="24"/>
          <w:szCs w:val="24"/>
        </w:rPr>
      </w:pPr>
    </w:p>
    <w:p w14:paraId="1396A7DA" w14:textId="77777777" w:rsidR="0008571B" w:rsidRPr="00991CFF" w:rsidRDefault="0008571B">
      <w:pPr>
        <w:rPr>
          <w:sz w:val="24"/>
          <w:szCs w:val="24"/>
        </w:rPr>
      </w:pPr>
      <w:r w:rsidRPr="00991CFF">
        <w:rPr>
          <w:sz w:val="24"/>
          <w:szCs w:val="24"/>
        </w:rPr>
        <w:t>Zubereitung:</w:t>
      </w:r>
    </w:p>
    <w:p w14:paraId="36BF85AD" w14:textId="77777777" w:rsidR="0008571B" w:rsidRPr="00991CFF" w:rsidRDefault="0008571B" w:rsidP="00B40E8C">
      <w:pPr>
        <w:pStyle w:val="ListParagraph"/>
        <w:numPr>
          <w:ilvl w:val="0"/>
          <w:numId w:val="1726"/>
        </w:numPr>
        <w:spacing w:after="120"/>
        <w:ind w:left="714" w:hanging="357"/>
        <w:contextualSpacing w:val="0"/>
        <w:jc w:val="both"/>
        <w:rPr>
          <w:sz w:val="24"/>
          <w:szCs w:val="24"/>
        </w:rPr>
      </w:pPr>
      <w:r w:rsidRPr="00991CFF">
        <w:rPr>
          <w:sz w:val="24"/>
          <w:szCs w:val="24"/>
        </w:rPr>
        <w:t xml:space="preserve">Den Ofen auf 160 Grad Umluft vorheizen. Äpfel schälen und achteln, das Gehäuseentfernen. Die Schnitze mit dem Pürierstab zerkleinern und beiseitestellen. </w:t>
      </w:r>
    </w:p>
    <w:p w14:paraId="6E9CAC3B" w14:textId="108CB486" w:rsidR="0008571B" w:rsidRPr="00991CFF" w:rsidRDefault="0008571B" w:rsidP="00B40E8C">
      <w:pPr>
        <w:pStyle w:val="ListParagraph"/>
        <w:numPr>
          <w:ilvl w:val="0"/>
          <w:numId w:val="1726"/>
        </w:numPr>
        <w:spacing w:after="120"/>
        <w:ind w:left="714" w:hanging="357"/>
        <w:contextualSpacing w:val="0"/>
        <w:jc w:val="both"/>
        <w:rPr>
          <w:sz w:val="24"/>
          <w:szCs w:val="24"/>
        </w:rPr>
      </w:pPr>
      <w:r w:rsidRPr="00991CFF">
        <w:rPr>
          <w:sz w:val="24"/>
          <w:szCs w:val="24"/>
        </w:rPr>
        <w:t>180 g weiche Butter, in Würfel geschnitten, und 300 g Zucker in ei</w:t>
      </w:r>
      <w:r w:rsidR="00991CFF" w:rsidRPr="00991CFF">
        <w:rPr>
          <w:sz w:val="24"/>
          <w:szCs w:val="24"/>
        </w:rPr>
        <w:t>ner</w:t>
      </w:r>
      <w:r w:rsidRPr="00991CFF">
        <w:rPr>
          <w:sz w:val="24"/>
          <w:szCs w:val="24"/>
        </w:rPr>
        <w:t xml:space="preserve"> Schüssel mit den Fingern zu einer krümeligen Masse vermengen. Dann die Eier hineinrühren sowie das Apfelpüree. </w:t>
      </w:r>
    </w:p>
    <w:p w14:paraId="50E7CDA3" w14:textId="77777777" w:rsidR="00991CFF" w:rsidRPr="00991CFF" w:rsidRDefault="0008571B" w:rsidP="00B40E8C">
      <w:pPr>
        <w:pStyle w:val="ListParagraph"/>
        <w:numPr>
          <w:ilvl w:val="0"/>
          <w:numId w:val="1726"/>
        </w:numPr>
        <w:spacing w:after="120"/>
        <w:ind w:left="714" w:hanging="357"/>
        <w:contextualSpacing w:val="0"/>
        <w:jc w:val="both"/>
        <w:rPr>
          <w:sz w:val="24"/>
          <w:szCs w:val="24"/>
        </w:rPr>
      </w:pPr>
      <w:r w:rsidRPr="00991CFF">
        <w:rPr>
          <w:sz w:val="24"/>
          <w:szCs w:val="24"/>
        </w:rPr>
        <w:t xml:space="preserve">In eine andere Schüssel Mehl, Backpulver und Salz sieben, alles vermengen und zur Butter-Zucker-Mischung geben, und zwar in drei Schritten, zwischen denen man </w:t>
      </w:r>
      <w:r w:rsidR="00991CFF" w:rsidRPr="00991CFF">
        <w:rPr>
          <w:sz w:val="24"/>
          <w:szCs w:val="24"/>
        </w:rPr>
        <w:t>jeweils umrührt und erst die eine, dann die andere Hälfte der Milch hinzugießt. Die Kastenform mit Backpapier auslegen und mit etwas Butter einfetten. Den Teig hineingeben. Ungefähr 45 Minuten backen</w:t>
      </w:r>
    </w:p>
    <w:p w14:paraId="5659E829" w14:textId="77777777" w:rsidR="007975D1" w:rsidRPr="007975D1" w:rsidRDefault="00991CFF" w:rsidP="00B40E8C">
      <w:pPr>
        <w:pStyle w:val="ListParagraph"/>
        <w:numPr>
          <w:ilvl w:val="0"/>
          <w:numId w:val="1726"/>
        </w:numPr>
        <w:spacing w:after="120"/>
        <w:ind w:left="714" w:hanging="357"/>
        <w:contextualSpacing w:val="0"/>
        <w:jc w:val="both"/>
        <w:rPr>
          <w:rFonts w:asciiTheme="majorHAnsi" w:eastAsiaTheme="majorEastAsia" w:hAnsiTheme="majorHAnsi" w:cstheme="majorBidi"/>
          <w:color w:val="2F5496" w:themeColor="accent1" w:themeShade="BF"/>
          <w:sz w:val="26"/>
          <w:szCs w:val="26"/>
        </w:rPr>
      </w:pPr>
      <w:r w:rsidRPr="00991CFF">
        <w:rPr>
          <w:sz w:val="24"/>
          <w:szCs w:val="24"/>
        </w:rPr>
        <w:t>Gegen Ende der Garzeit Bourbon, restliche Butter und restlichen Zucker in einem kleinen Topf aufkochen, bis Butter und Zucker sich aufgelöst haben. Kurz abkühlen lassen, über den Kuchen gießen. Vor dem Servieren nach Möglichkeit eine Stunde ziehen lassen.</w:t>
      </w:r>
    </w:p>
    <w:p w14:paraId="40DB088C" w14:textId="77777777" w:rsidR="007975D1" w:rsidRPr="007975D1" w:rsidRDefault="007975D1" w:rsidP="007975D1">
      <w:pPr>
        <w:spacing w:after="120"/>
        <w:jc w:val="both"/>
        <w:rPr>
          <w:sz w:val="24"/>
          <w:szCs w:val="24"/>
        </w:rPr>
      </w:pPr>
    </w:p>
    <w:p w14:paraId="112DAA8F" w14:textId="678A3C14" w:rsidR="003B232D" w:rsidRPr="007975D1" w:rsidRDefault="007975D1" w:rsidP="007975D1">
      <w:pPr>
        <w:spacing w:after="120"/>
        <w:jc w:val="both"/>
        <w:rPr>
          <w:rFonts w:asciiTheme="majorHAnsi" w:eastAsiaTheme="majorEastAsia" w:hAnsiTheme="majorHAnsi" w:cstheme="majorBidi"/>
          <w:color w:val="2F5496" w:themeColor="accent1" w:themeShade="BF"/>
          <w:sz w:val="24"/>
          <w:szCs w:val="24"/>
        </w:rPr>
      </w:pPr>
      <w:r w:rsidRPr="007975D1">
        <w:rPr>
          <w:sz w:val="24"/>
          <w:szCs w:val="24"/>
        </w:rPr>
        <w:t>Kommentar:</w:t>
      </w:r>
      <w:r w:rsidRPr="007975D1">
        <w:rPr>
          <w:sz w:val="24"/>
          <w:szCs w:val="24"/>
        </w:rPr>
        <w:tab/>
        <w:t xml:space="preserve">Wieder einmal ein recht alkoholisches Rezept </w:t>
      </w:r>
      <w:r w:rsidRPr="007975D1">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sidR="003B232D" w:rsidRPr="007975D1">
        <w:rPr>
          <w:sz w:val="24"/>
          <w:szCs w:val="24"/>
        </w:rPr>
        <w:br w:type="page"/>
      </w:r>
    </w:p>
    <w:p w14:paraId="10E6A1EE" w14:textId="20E67091" w:rsidR="00215C53" w:rsidRDefault="00413B6E" w:rsidP="000631F7">
      <w:pPr>
        <w:pStyle w:val="Heading2"/>
        <w:spacing w:after="240"/>
      </w:pPr>
      <w:r>
        <w:lastRenderedPageBreak/>
        <w:t>Pina-Colada-Torte</w:t>
      </w:r>
      <w:r w:rsidR="00754762">
        <w:rPr>
          <w:rStyle w:val="FootnoteReference"/>
        </w:rPr>
        <w:footnoteReference w:id="1724"/>
      </w:r>
      <w:r>
        <w:t xml:space="preserve"> </w:t>
      </w:r>
    </w:p>
    <w:p w14:paraId="6A7AFF3D" w14:textId="3A893E08" w:rsidR="00215C53" w:rsidRDefault="00215C53">
      <w:pPr>
        <w:rPr>
          <w:sz w:val="24"/>
          <w:szCs w:val="24"/>
        </w:rPr>
      </w:pPr>
      <w:r w:rsidRPr="000631F7">
        <w:rPr>
          <w:sz w:val="24"/>
          <w:szCs w:val="24"/>
          <w:u w:val="single"/>
        </w:rPr>
        <w:t>Zutaten</w:t>
      </w:r>
      <w:r>
        <w:rPr>
          <w:sz w:val="24"/>
          <w:szCs w:val="24"/>
        </w:rPr>
        <w:t xml:space="preserve"> </w:t>
      </w:r>
      <w:r w:rsidR="000631F7">
        <w:rPr>
          <w:sz w:val="24"/>
          <w:szCs w:val="24"/>
        </w:rPr>
        <w:t>(</w:t>
      </w:r>
      <w:r>
        <w:rPr>
          <w:sz w:val="24"/>
          <w:szCs w:val="24"/>
        </w:rPr>
        <w:t>für 12 Stücke</w:t>
      </w:r>
      <w:r w:rsidR="000631F7">
        <w:rPr>
          <w:sz w:val="24"/>
          <w:szCs w:val="24"/>
        </w:rPr>
        <w:t>)</w:t>
      </w:r>
    </w:p>
    <w:p w14:paraId="6A6156AA" w14:textId="77777777" w:rsidR="00215C53" w:rsidRPr="00CB75AA" w:rsidRDefault="00215C53">
      <w:pPr>
        <w:rPr>
          <w:i/>
          <w:iCs/>
          <w:sz w:val="24"/>
          <w:szCs w:val="24"/>
        </w:rPr>
      </w:pPr>
      <w:r w:rsidRPr="00CB75AA">
        <w:rPr>
          <w:i/>
          <w:iCs/>
          <w:sz w:val="24"/>
          <w:szCs w:val="24"/>
        </w:rPr>
        <w:t>Für den Teig:</w:t>
      </w:r>
    </w:p>
    <w:p w14:paraId="4B8610DA" w14:textId="77777777" w:rsidR="00215C53" w:rsidRDefault="00215C53">
      <w:pPr>
        <w:rPr>
          <w:sz w:val="24"/>
          <w:szCs w:val="24"/>
        </w:rPr>
      </w:pPr>
      <w:r>
        <w:rPr>
          <w:sz w:val="24"/>
          <w:szCs w:val="24"/>
        </w:rPr>
        <w:t>60 g Kokosraspeln</w:t>
      </w:r>
    </w:p>
    <w:p w14:paraId="7E8BFA76" w14:textId="632D3537" w:rsidR="00215C53" w:rsidRDefault="00215C53">
      <w:pPr>
        <w:rPr>
          <w:sz w:val="24"/>
          <w:szCs w:val="24"/>
        </w:rPr>
      </w:pPr>
      <w:r>
        <w:rPr>
          <w:sz w:val="24"/>
          <w:szCs w:val="24"/>
        </w:rPr>
        <w:t>5 Eier</w:t>
      </w:r>
    </w:p>
    <w:p w14:paraId="5B92AF63" w14:textId="77777777" w:rsidR="00215C53" w:rsidRDefault="00215C53">
      <w:pPr>
        <w:rPr>
          <w:sz w:val="24"/>
          <w:szCs w:val="24"/>
        </w:rPr>
      </w:pPr>
      <w:r>
        <w:rPr>
          <w:sz w:val="24"/>
          <w:szCs w:val="24"/>
        </w:rPr>
        <w:t>190 g Butter</w:t>
      </w:r>
    </w:p>
    <w:p w14:paraId="2B2B717E" w14:textId="77777777" w:rsidR="00215C53" w:rsidRDefault="00215C53">
      <w:pPr>
        <w:rPr>
          <w:sz w:val="24"/>
          <w:szCs w:val="24"/>
        </w:rPr>
      </w:pPr>
      <w:r>
        <w:rPr>
          <w:sz w:val="24"/>
          <w:szCs w:val="24"/>
        </w:rPr>
        <w:t>225 g Zucker</w:t>
      </w:r>
    </w:p>
    <w:p w14:paraId="61712D53" w14:textId="77777777" w:rsidR="00215C53" w:rsidRDefault="00215C53">
      <w:pPr>
        <w:rPr>
          <w:sz w:val="24"/>
          <w:szCs w:val="24"/>
        </w:rPr>
      </w:pPr>
      <w:r>
        <w:rPr>
          <w:sz w:val="24"/>
          <w:szCs w:val="24"/>
        </w:rPr>
        <w:t>1 Prise Salz</w:t>
      </w:r>
    </w:p>
    <w:p w14:paraId="7769AAB4" w14:textId="77777777" w:rsidR="007A6857" w:rsidRDefault="00215C53">
      <w:pPr>
        <w:rPr>
          <w:sz w:val="24"/>
          <w:szCs w:val="24"/>
        </w:rPr>
      </w:pPr>
      <w:r>
        <w:rPr>
          <w:sz w:val="24"/>
          <w:szCs w:val="24"/>
        </w:rPr>
        <w:t>22</w:t>
      </w:r>
      <w:r w:rsidR="007A6857">
        <w:rPr>
          <w:sz w:val="24"/>
          <w:szCs w:val="24"/>
        </w:rPr>
        <w:t>5 g Mehl</w:t>
      </w:r>
    </w:p>
    <w:p w14:paraId="14BE4301" w14:textId="141419F4" w:rsidR="007A6857" w:rsidRDefault="007A6857">
      <w:pPr>
        <w:rPr>
          <w:sz w:val="24"/>
          <w:szCs w:val="24"/>
        </w:rPr>
      </w:pPr>
      <w:r>
        <w:rPr>
          <w:sz w:val="24"/>
          <w:szCs w:val="24"/>
        </w:rPr>
        <w:t>Butter, Semmelbrösel</w:t>
      </w:r>
    </w:p>
    <w:p w14:paraId="1620CBAF" w14:textId="77777777" w:rsidR="007A6857" w:rsidRDefault="007A6857">
      <w:pPr>
        <w:rPr>
          <w:sz w:val="24"/>
          <w:szCs w:val="24"/>
        </w:rPr>
      </w:pPr>
    </w:p>
    <w:p w14:paraId="48128600" w14:textId="3C09893E" w:rsidR="007A6857" w:rsidRPr="00CB75AA" w:rsidRDefault="00CB75AA">
      <w:pPr>
        <w:rPr>
          <w:i/>
          <w:iCs/>
          <w:sz w:val="24"/>
          <w:szCs w:val="24"/>
        </w:rPr>
      </w:pPr>
      <w:r>
        <w:rPr>
          <w:i/>
          <w:iCs/>
          <w:sz w:val="24"/>
          <w:szCs w:val="24"/>
        </w:rPr>
        <w:t xml:space="preserve">Für die </w:t>
      </w:r>
      <w:r w:rsidR="007A6857" w:rsidRPr="00CB75AA">
        <w:rPr>
          <w:i/>
          <w:iCs/>
          <w:sz w:val="24"/>
          <w:szCs w:val="24"/>
        </w:rPr>
        <w:t>Füllung:</w:t>
      </w:r>
    </w:p>
    <w:p w14:paraId="0EEF52B1" w14:textId="55EA899E" w:rsidR="007A6857" w:rsidRDefault="007A6857">
      <w:pPr>
        <w:rPr>
          <w:sz w:val="24"/>
          <w:szCs w:val="24"/>
        </w:rPr>
      </w:pPr>
      <w:r>
        <w:rPr>
          <w:sz w:val="24"/>
          <w:szCs w:val="24"/>
        </w:rPr>
        <w:t xml:space="preserve">1 Dose Ananasscheiben </w:t>
      </w:r>
    </w:p>
    <w:p w14:paraId="36D21048" w14:textId="4BCE8331" w:rsidR="007A6857" w:rsidRDefault="007A6857">
      <w:pPr>
        <w:rPr>
          <w:sz w:val="24"/>
          <w:szCs w:val="24"/>
        </w:rPr>
      </w:pPr>
      <w:r>
        <w:rPr>
          <w:sz w:val="24"/>
          <w:szCs w:val="24"/>
        </w:rPr>
        <w:t>200 ml Sahne</w:t>
      </w:r>
    </w:p>
    <w:p w14:paraId="2BFE71D6" w14:textId="220EE6EB" w:rsidR="007A6857" w:rsidRDefault="007A6857">
      <w:pPr>
        <w:rPr>
          <w:sz w:val="24"/>
          <w:szCs w:val="24"/>
        </w:rPr>
      </w:pPr>
      <w:r>
        <w:rPr>
          <w:sz w:val="24"/>
          <w:szCs w:val="24"/>
        </w:rPr>
        <w:t>2 EL Zucker</w:t>
      </w:r>
    </w:p>
    <w:p w14:paraId="706767C7" w14:textId="6AB12456" w:rsidR="007A6857" w:rsidRDefault="007A6857">
      <w:pPr>
        <w:rPr>
          <w:sz w:val="24"/>
          <w:szCs w:val="24"/>
        </w:rPr>
      </w:pPr>
      <w:r>
        <w:rPr>
          <w:sz w:val="24"/>
          <w:szCs w:val="24"/>
        </w:rPr>
        <w:t>250 Magerquark</w:t>
      </w:r>
    </w:p>
    <w:p w14:paraId="2ED00C4F" w14:textId="5A6898E7" w:rsidR="007A6857" w:rsidRDefault="007A6857">
      <w:pPr>
        <w:rPr>
          <w:sz w:val="24"/>
          <w:szCs w:val="24"/>
        </w:rPr>
      </w:pPr>
      <w:r>
        <w:rPr>
          <w:sz w:val="24"/>
          <w:szCs w:val="24"/>
        </w:rPr>
        <w:t>2 EL Kokosraspeln</w:t>
      </w:r>
    </w:p>
    <w:p w14:paraId="27B0A5E1" w14:textId="560D0322" w:rsidR="007A6857" w:rsidRDefault="007A6857">
      <w:pPr>
        <w:rPr>
          <w:sz w:val="24"/>
          <w:szCs w:val="24"/>
        </w:rPr>
      </w:pPr>
      <w:r>
        <w:rPr>
          <w:sz w:val="24"/>
          <w:szCs w:val="24"/>
        </w:rPr>
        <w:t>2 EL Kokoschips</w:t>
      </w:r>
    </w:p>
    <w:p w14:paraId="023E56A0" w14:textId="77777777" w:rsidR="007A6857" w:rsidRDefault="007A6857">
      <w:pPr>
        <w:rPr>
          <w:sz w:val="24"/>
          <w:szCs w:val="24"/>
        </w:rPr>
      </w:pPr>
    </w:p>
    <w:p w14:paraId="1DCC613B" w14:textId="3420F357" w:rsidR="00CB75AA" w:rsidRDefault="00CB75AA">
      <w:pPr>
        <w:rPr>
          <w:sz w:val="24"/>
          <w:szCs w:val="24"/>
        </w:rPr>
      </w:pPr>
      <w:r>
        <w:rPr>
          <w:sz w:val="24"/>
          <w:szCs w:val="24"/>
        </w:rPr>
        <w:t>Zubereitung:</w:t>
      </w:r>
    </w:p>
    <w:p w14:paraId="5A2CF4C9" w14:textId="1159AFD4" w:rsidR="007A6857" w:rsidRPr="000620C3" w:rsidRDefault="007A6857" w:rsidP="00B40E8C">
      <w:pPr>
        <w:pStyle w:val="ListParagraph"/>
        <w:numPr>
          <w:ilvl w:val="0"/>
          <w:numId w:val="939"/>
        </w:numPr>
        <w:spacing w:after="120"/>
        <w:ind w:left="714" w:hanging="357"/>
        <w:contextualSpacing w:val="0"/>
        <w:jc w:val="both"/>
        <w:rPr>
          <w:sz w:val="24"/>
          <w:szCs w:val="24"/>
        </w:rPr>
      </w:pPr>
      <w:r w:rsidRPr="000620C3">
        <w:rPr>
          <w:sz w:val="24"/>
          <w:szCs w:val="24"/>
        </w:rPr>
        <w:t xml:space="preserve">Die </w:t>
      </w:r>
      <w:r w:rsidR="006B3916" w:rsidRPr="000620C3">
        <w:rPr>
          <w:sz w:val="24"/>
          <w:szCs w:val="24"/>
        </w:rPr>
        <w:t>Kokosraspeln in einer Pfanne ohne Fett goldbraun rösten und in einem Schälchen beiseitestellen. Den Backofen auf 175 Grad (Umluft 155 Grad) vorheizen. Eine Springfor</w:t>
      </w:r>
      <w:r w:rsidR="0036131E" w:rsidRPr="000620C3">
        <w:rPr>
          <w:sz w:val="24"/>
          <w:szCs w:val="24"/>
        </w:rPr>
        <w:t xml:space="preserve">m einfetten und mit Semmelbröseln ausstreuen. Für den Teig die Eier trennen und das Eiweiß </w:t>
      </w:r>
      <w:r w:rsidR="00973EFA" w:rsidRPr="000620C3">
        <w:rPr>
          <w:sz w:val="24"/>
          <w:szCs w:val="24"/>
        </w:rPr>
        <w:t xml:space="preserve">steif schlagen. Bis zur weiteren Verwendung </w:t>
      </w:r>
      <w:r w:rsidR="007B08A8" w:rsidRPr="000620C3">
        <w:rPr>
          <w:sz w:val="24"/>
          <w:szCs w:val="24"/>
        </w:rPr>
        <w:t>kaltstellen</w:t>
      </w:r>
      <w:r w:rsidR="00973EFA" w:rsidRPr="000620C3">
        <w:rPr>
          <w:sz w:val="24"/>
          <w:szCs w:val="24"/>
        </w:rPr>
        <w:t>. Die Butter in einem flachen Topf</w:t>
      </w:r>
      <w:r w:rsidR="00C62E29" w:rsidRPr="000620C3">
        <w:rPr>
          <w:sz w:val="24"/>
          <w:szCs w:val="24"/>
        </w:rPr>
        <w:t xml:space="preserve"> schmelzen und etwas abkühlen lassen. Eigelb mit Zucker und Salz cremig rühren. Mehl und Kokosraspeln unterrühren, anschließend die flüssige Bitter einrühren. Den Eischnee daraufgeben und unterheben.</w:t>
      </w:r>
    </w:p>
    <w:p w14:paraId="5DA76F3F" w14:textId="5816CEBA" w:rsidR="00006A2B" w:rsidRPr="000620C3" w:rsidRDefault="00006A2B" w:rsidP="00B40E8C">
      <w:pPr>
        <w:pStyle w:val="ListParagraph"/>
        <w:numPr>
          <w:ilvl w:val="0"/>
          <w:numId w:val="939"/>
        </w:numPr>
        <w:spacing w:after="120"/>
        <w:ind w:left="714" w:hanging="357"/>
        <w:contextualSpacing w:val="0"/>
        <w:jc w:val="both"/>
        <w:rPr>
          <w:sz w:val="24"/>
          <w:szCs w:val="24"/>
        </w:rPr>
      </w:pPr>
      <w:r w:rsidRPr="000620C3">
        <w:rPr>
          <w:sz w:val="24"/>
          <w:szCs w:val="24"/>
        </w:rPr>
        <w:t>Den Teig in die Form geben und auf der mittleren Schiene ca. 50 Minuten backen, Den Kuchen auf ein Kuchengitter stürzen und auskühlen lassen. In der Zwischenzeit die Ananasscheiben für die Füllung in ein Sieb gießen und abtropfen lassen. Die Sahne steif schlagen. Zucker und Quark unterheben.</w:t>
      </w:r>
    </w:p>
    <w:p w14:paraId="38EAE355" w14:textId="7E9185F4" w:rsidR="00006A2B" w:rsidRPr="000620C3" w:rsidRDefault="00006A2B" w:rsidP="00B40E8C">
      <w:pPr>
        <w:pStyle w:val="ListParagraph"/>
        <w:numPr>
          <w:ilvl w:val="0"/>
          <w:numId w:val="939"/>
        </w:numPr>
        <w:spacing w:after="120"/>
        <w:ind w:left="714" w:hanging="357"/>
        <w:contextualSpacing w:val="0"/>
        <w:jc w:val="both"/>
        <w:rPr>
          <w:sz w:val="24"/>
          <w:szCs w:val="24"/>
        </w:rPr>
      </w:pPr>
      <w:r w:rsidRPr="000620C3">
        <w:rPr>
          <w:sz w:val="24"/>
          <w:szCs w:val="24"/>
        </w:rPr>
        <w:lastRenderedPageBreak/>
        <w:t xml:space="preserve">Den Tortenboden </w:t>
      </w:r>
      <w:r w:rsidR="007B08A8" w:rsidRPr="000620C3">
        <w:rPr>
          <w:sz w:val="24"/>
          <w:szCs w:val="24"/>
        </w:rPr>
        <w:t>einmal</w:t>
      </w:r>
      <w:r w:rsidRPr="000620C3">
        <w:rPr>
          <w:sz w:val="24"/>
          <w:szCs w:val="24"/>
        </w:rPr>
        <w:t xml:space="preserve"> horizontal durchschneiden und den unteren</w:t>
      </w:r>
      <w:r w:rsidR="00D314A0" w:rsidRPr="000620C3">
        <w:rPr>
          <w:sz w:val="24"/>
          <w:szCs w:val="24"/>
        </w:rPr>
        <w:t xml:space="preserve"> Boden auf eine Tortenplatte legen. 3 Ananasscheiben zum Dekorieren beiseitelegen, die übrigen auf dem Boden verteilen</w:t>
      </w:r>
      <w:r w:rsidR="009D16B8" w:rsidRPr="000620C3">
        <w:rPr>
          <w:sz w:val="24"/>
          <w:szCs w:val="24"/>
        </w:rPr>
        <w:t>. 2/3 der Quarkcreme darauf verstreichen.</w:t>
      </w:r>
    </w:p>
    <w:p w14:paraId="1773605A" w14:textId="6234AAE3" w:rsidR="009D16B8" w:rsidRPr="000620C3" w:rsidRDefault="009D16B8" w:rsidP="00B40E8C">
      <w:pPr>
        <w:pStyle w:val="ListParagraph"/>
        <w:numPr>
          <w:ilvl w:val="0"/>
          <w:numId w:val="939"/>
        </w:numPr>
        <w:spacing w:after="120"/>
        <w:ind w:left="714" w:hanging="357"/>
        <w:contextualSpacing w:val="0"/>
        <w:jc w:val="both"/>
        <w:rPr>
          <w:sz w:val="24"/>
          <w:szCs w:val="24"/>
        </w:rPr>
      </w:pPr>
      <w:r w:rsidRPr="000620C3">
        <w:rPr>
          <w:sz w:val="24"/>
          <w:szCs w:val="24"/>
        </w:rPr>
        <w:t xml:space="preserve">Tortendeckel auflegen und Torte mit der restlichen Quarkcreme bestreichen. Die Kokosraspeln </w:t>
      </w:r>
      <w:r w:rsidR="000620C3" w:rsidRPr="000620C3">
        <w:rPr>
          <w:sz w:val="24"/>
          <w:szCs w:val="24"/>
        </w:rPr>
        <w:t xml:space="preserve">in einer Pfanne ohne Fett goldbraun rösten und den Tortenrand damit dekorieren. Die Ananasscheiben in Stückchen schneiden und den oberen Rand damit verzieren. Tortenmitte mit den Kokoschips bestreuen. 2 Stunden </w:t>
      </w:r>
      <w:r w:rsidR="007B08A8" w:rsidRPr="000620C3">
        <w:rPr>
          <w:sz w:val="24"/>
          <w:szCs w:val="24"/>
        </w:rPr>
        <w:t>kaltstellen</w:t>
      </w:r>
      <w:r w:rsidR="000620C3" w:rsidRPr="000620C3">
        <w:rPr>
          <w:sz w:val="24"/>
          <w:szCs w:val="24"/>
        </w:rPr>
        <w:t>.</w:t>
      </w:r>
    </w:p>
    <w:p w14:paraId="722D8455" w14:textId="77777777" w:rsidR="00006A2B" w:rsidRDefault="00006A2B">
      <w:pPr>
        <w:rPr>
          <w:sz w:val="24"/>
          <w:szCs w:val="24"/>
        </w:rPr>
      </w:pPr>
    </w:p>
    <w:p w14:paraId="763BC0FF" w14:textId="77777777" w:rsidR="008B68BF" w:rsidRDefault="008B68BF">
      <w:pPr>
        <w:rPr>
          <w:sz w:val="24"/>
          <w:szCs w:val="24"/>
        </w:rPr>
      </w:pPr>
      <w:r>
        <w:rPr>
          <w:sz w:val="24"/>
          <w:szCs w:val="24"/>
        </w:rPr>
        <w:br w:type="page"/>
      </w:r>
    </w:p>
    <w:p w14:paraId="5EE6CA0B" w14:textId="242DDFA7" w:rsidR="008B68BF" w:rsidRDefault="008B68BF" w:rsidP="00CB75AA">
      <w:pPr>
        <w:pStyle w:val="Heading2"/>
        <w:spacing w:after="240"/>
      </w:pPr>
      <w:r>
        <w:lastRenderedPageBreak/>
        <w:t>Weiße Schokoladen-Torte</w:t>
      </w:r>
      <w:r w:rsidR="009155AA">
        <w:rPr>
          <w:rStyle w:val="FootnoteReference"/>
        </w:rPr>
        <w:footnoteReference w:id="1725"/>
      </w:r>
      <w:r>
        <w:t xml:space="preserve"> </w:t>
      </w:r>
    </w:p>
    <w:p w14:paraId="3DED019D" w14:textId="4A936DFD" w:rsidR="006B099C" w:rsidRDefault="008B68BF">
      <w:pPr>
        <w:rPr>
          <w:sz w:val="24"/>
          <w:szCs w:val="24"/>
        </w:rPr>
      </w:pPr>
      <w:r w:rsidRPr="00CB75AA">
        <w:rPr>
          <w:sz w:val="24"/>
          <w:szCs w:val="24"/>
          <w:u w:val="single"/>
        </w:rPr>
        <w:t>Zutaten</w:t>
      </w:r>
      <w:r>
        <w:rPr>
          <w:sz w:val="24"/>
          <w:szCs w:val="24"/>
        </w:rPr>
        <w:t xml:space="preserve"> </w:t>
      </w:r>
      <w:r w:rsidR="00CB75AA">
        <w:rPr>
          <w:sz w:val="24"/>
          <w:szCs w:val="24"/>
        </w:rPr>
        <w:t>(</w:t>
      </w:r>
      <w:r w:rsidR="006B099C">
        <w:rPr>
          <w:sz w:val="24"/>
          <w:szCs w:val="24"/>
        </w:rPr>
        <w:t>für 12 Stück</w:t>
      </w:r>
      <w:r w:rsidR="00CB75AA">
        <w:rPr>
          <w:sz w:val="24"/>
          <w:szCs w:val="24"/>
        </w:rPr>
        <w:t>)</w:t>
      </w:r>
    </w:p>
    <w:p w14:paraId="61A994DC" w14:textId="77777777" w:rsidR="006B099C" w:rsidRPr="00CB75AA" w:rsidRDefault="006B099C">
      <w:pPr>
        <w:rPr>
          <w:i/>
          <w:iCs/>
          <w:sz w:val="24"/>
          <w:szCs w:val="24"/>
        </w:rPr>
      </w:pPr>
      <w:r w:rsidRPr="00CB75AA">
        <w:rPr>
          <w:i/>
          <w:iCs/>
          <w:sz w:val="24"/>
          <w:szCs w:val="24"/>
        </w:rPr>
        <w:t>Für den Teig:</w:t>
      </w:r>
    </w:p>
    <w:p w14:paraId="12EA0388" w14:textId="77777777" w:rsidR="006B099C" w:rsidRDefault="006B099C">
      <w:pPr>
        <w:rPr>
          <w:sz w:val="24"/>
          <w:szCs w:val="24"/>
        </w:rPr>
      </w:pPr>
      <w:r>
        <w:rPr>
          <w:sz w:val="24"/>
          <w:szCs w:val="24"/>
        </w:rPr>
        <w:t>5 Eier</w:t>
      </w:r>
    </w:p>
    <w:p w14:paraId="7F73F3AC" w14:textId="77777777" w:rsidR="006B099C" w:rsidRDefault="006B099C">
      <w:pPr>
        <w:rPr>
          <w:sz w:val="24"/>
          <w:szCs w:val="24"/>
        </w:rPr>
      </w:pPr>
      <w:r>
        <w:rPr>
          <w:sz w:val="24"/>
          <w:szCs w:val="24"/>
        </w:rPr>
        <w:t>190 g Butter</w:t>
      </w:r>
    </w:p>
    <w:p w14:paraId="4355C087" w14:textId="77777777" w:rsidR="006B099C" w:rsidRDefault="006B099C">
      <w:pPr>
        <w:rPr>
          <w:sz w:val="24"/>
          <w:szCs w:val="24"/>
        </w:rPr>
      </w:pPr>
      <w:r>
        <w:rPr>
          <w:sz w:val="24"/>
          <w:szCs w:val="24"/>
        </w:rPr>
        <w:t>225 g Zucker</w:t>
      </w:r>
    </w:p>
    <w:p w14:paraId="510A5197" w14:textId="77777777" w:rsidR="006B099C" w:rsidRDefault="006B099C">
      <w:pPr>
        <w:rPr>
          <w:sz w:val="24"/>
          <w:szCs w:val="24"/>
        </w:rPr>
      </w:pPr>
      <w:r>
        <w:rPr>
          <w:sz w:val="24"/>
          <w:szCs w:val="24"/>
        </w:rPr>
        <w:t>1 Prise Salz</w:t>
      </w:r>
    </w:p>
    <w:p w14:paraId="5CB1570A" w14:textId="77777777" w:rsidR="006B099C" w:rsidRDefault="006B099C">
      <w:pPr>
        <w:rPr>
          <w:sz w:val="24"/>
          <w:szCs w:val="24"/>
        </w:rPr>
      </w:pPr>
      <w:r>
        <w:rPr>
          <w:sz w:val="24"/>
          <w:szCs w:val="24"/>
        </w:rPr>
        <w:t>225 g Mehl</w:t>
      </w:r>
    </w:p>
    <w:p w14:paraId="0D4DE94F" w14:textId="77777777" w:rsidR="006B099C" w:rsidRDefault="006B099C">
      <w:pPr>
        <w:rPr>
          <w:sz w:val="24"/>
          <w:szCs w:val="24"/>
        </w:rPr>
      </w:pPr>
      <w:r>
        <w:rPr>
          <w:sz w:val="24"/>
          <w:szCs w:val="24"/>
        </w:rPr>
        <w:t>Kandierte Rosenblätter zur Deko</w:t>
      </w:r>
    </w:p>
    <w:p w14:paraId="235AF088" w14:textId="77777777" w:rsidR="006B099C" w:rsidRDefault="006B099C">
      <w:pPr>
        <w:rPr>
          <w:sz w:val="24"/>
          <w:szCs w:val="24"/>
        </w:rPr>
      </w:pPr>
      <w:r>
        <w:rPr>
          <w:sz w:val="24"/>
          <w:szCs w:val="24"/>
        </w:rPr>
        <w:t>Kakaopulver zum Bestäuben</w:t>
      </w:r>
    </w:p>
    <w:p w14:paraId="0C10076D" w14:textId="699C79D8" w:rsidR="006B099C" w:rsidRPr="00CB75AA" w:rsidRDefault="00CB75AA">
      <w:pPr>
        <w:rPr>
          <w:i/>
          <w:iCs/>
          <w:sz w:val="24"/>
          <w:szCs w:val="24"/>
        </w:rPr>
      </w:pPr>
      <w:r w:rsidRPr="00CB75AA">
        <w:rPr>
          <w:i/>
          <w:iCs/>
          <w:sz w:val="24"/>
          <w:szCs w:val="24"/>
        </w:rPr>
        <w:t xml:space="preserve">Für die </w:t>
      </w:r>
      <w:r w:rsidR="006B099C" w:rsidRPr="00CB75AA">
        <w:rPr>
          <w:i/>
          <w:iCs/>
          <w:sz w:val="24"/>
          <w:szCs w:val="24"/>
        </w:rPr>
        <w:t>Creme</w:t>
      </w:r>
      <w:r w:rsidRPr="00CB75AA">
        <w:rPr>
          <w:i/>
          <w:iCs/>
          <w:sz w:val="24"/>
          <w:szCs w:val="24"/>
        </w:rPr>
        <w:t>:</w:t>
      </w:r>
    </w:p>
    <w:p w14:paraId="375B4290" w14:textId="77777777" w:rsidR="006B099C" w:rsidRDefault="006B099C">
      <w:pPr>
        <w:rPr>
          <w:sz w:val="24"/>
          <w:szCs w:val="24"/>
        </w:rPr>
      </w:pPr>
      <w:r>
        <w:rPr>
          <w:sz w:val="24"/>
          <w:szCs w:val="24"/>
        </w:rPr>
        <w:t>200 g weiße Schokolade</w:t>
      </w:r>
    </w:p>
    <w:p w14:paraId="5BA11DFA" w14:textId="77777777" w:rsidR="00F47909" w:rsidRDefault="006B099C">
      <w:pPr>
        <w:rPr>
          <w:sz w:val="24"/>
          <w:szCs w:val="24"/>
        </w:rPr>
      </w:pPr>
      <w:r>
        <w:rPr>
          <w:sz w:val="24"/>
          <w:szCs w:val="24"/>
        </w:rPr>
        <w:t>200 g Crème fraîche</w:t>
      </w:r>
    </w:p>
    <w:p w14:paraId="5B346696" w14:textId="77777777" w:rsidR="00F47909" w:rsidRDefault="00F47909">
      <w:pPr>
        <w:rPr>
          <w:sz w:val="24"/>
          <w:szCs w:val="24"/>
        </w:rPr>
      </w:pPr>
      <w:r>
        <w:rPr>
          <w:sz w:val="24"/>
          <w:szCs w:val="24"/>
        </w:rPr>
        <w:t>3 EL Puderzucker</w:t>
      </w:r>
    </w:p>
    <w:p w14:paraId="1CE79957" w14:textId="77777777" w:rsidR="00F47909" w:rsidRDefault="00F47909">
      <w:pPr>
        <w:rPr>
          <w:sz w:val="24"/>
          <w:szCs w:val="24"/>
        </w:rPr>
      </w:pPr>
      <w:r>
        <w:rPr>
          <w:sz w:val="24"/>
          <w:szCs w:val="24"/>
        </w:rPr>
        <w:t>500 ml Sahne</w:t>
      </w:r>
    </w:p>
    <w:p w14:paraId="1E1DB4F2" w14:textId="77777777" w:rsidR="00F47909" w:rsidRDefault="00F47909">
      <w:pPr>
        <w:rPr>
          <w:sz w:val="24"/>
          <w:szCs w:val="24"/>
        </w:rPr>
      </w:pPr>
    </w:p>
    <w:p w14:paraId="6C3C1C62" w14:textId="23DC98C3" w:rsidR="00CB75AA" w:rsidRDefault="00CB75AA">
      <w:pPr>
        <w:rPr>
          <w:sz w:val="24"/>
          <w:szCs w:val="24"/>
        </w:rPr>
      </w:pPr>
      <w:r>
        <w:rPr>
          <w:sz w:val="24"/>
          <w:szCs w:val="24"/>
        </w:rPr>
        <w:t>Zubereitung:</w:t>
      </w:r>
    </w:p>
    <w:p w14:paraId="3F0B8FEE" w14:textId="77777777" w:rsidR="00F47909" w:rsidRPr="005F5CDC" w:rsidRDefault="00F47909" w:rsidP="00B40E8C">
      <w:pPr>
        <w:pStyle w:val="ListParagraph"/>
        <w:numPr>
          <w:ilvl w:val="0"/>
          <w:numId w:val="940"/>
        </w:numPr>
        <w:spacing w:after="120"/>
        <w:ind w:left="714" w:hanging="357"/>
        <w:contextualSpacing w:val="0"/>
        <w:jc w:val="both"/>
        <w:rPr>
          <w:sz w:val="24"/>
          <w:szCs w:val="24"/>
        </w:rPr>
      </w:pPr>
      <w:r w:rsidRPr="005F5CDC">
        <w:rPr>
          <w:sz w:val="24"/>
          <w:szCs w:val="24"/>
        </w:rPr>
        <w:t>Für die Creme die Schokolade in Stück brechen. Crème fraîche mit Puderzucker erhitzen. Die Schokolade darin unter Rühren schmelzen lassen. Ca. 1 Stunde abkühlen lassen.</w:t>
      </w:r>
    </w:p>
    <w:p w14:paraId="102E4639" w14:textId="444A725C" w:rsidR="007054D1" w:rsidRPr="005F5CDC" w:rsidRDefault="00F47909" w:rsidP="00B40E8C">
      <w:pPr>
        <w:pStyle w:val="ListParagraph"/>
        <w:numPr>
          <w:ilvl w:val="0"/>
          <w:numId w:val="940"/>
        </w:numPr>
        <w:spacing w:after="120"/>
        <w:ind w:left="714" w:hanging="357"/>
        <w:contextualSpacing w:val="0"/>
        <w:jc w:val="both"/>
        <w:rPr>
          <w:sz w:val="24"/>
          <w:szCs w:val="24"/>
        </w:rPr>
      </w:pPr>
      <w:r w:rsidRPr="005F5CDC">
        <w:rPr>
          <w:sz w:val="24"/>
          <w:szCs w:val="24"/>
        </w:rPr>
        <w:t>Den Backofen auf 175 Grad (Umluft 155 Grad) vorheizen</w:t>
      </w:r>
      <w:r w:rsidR="00AD18FB" w:rsidRPr="005F5CDC">
        <w:rPr>
          <w:sz w:val="24"/>
          <w:szCs w:val="24"/>
        </w:rPr>
        <w:t xml:space="preserve">. Eine Springform (24 cm Durchmesser) einfetten. Für den Teig die Eier trennen und das Eiweiß steif schlagen. Bis zur weiteren Verwendung </w:t>
      </w:r>
      <w:r w:rsidR="007B08A8" w:rsidRPr="005F5CDC">
        <w:rPr>
          <w:sz w:val="24"/>
          <w:szCs w:val="24"/>
        </w:rPr>
        <w:t>kaltstellen</w:t>
      </w:r>
      <w:r w:rsidR="00AD18FB" w:rsidRPr="005F5CDC">
        <w:rPr>
          <w:sz w:val="24"/>
          <w:szCs w:val="24"/>
        </w:rPr>
        <w:t>. Die Butter in einem flachen Topf schmelzen</w:t>
      </w:r>
      <w:r w:rsidR="007054D1" w:rsidRPr="005F5CDC">
        <w:rPr>
          <w:sz w:val="24"/>
          <w:szCs w:val="24"/>
        </w:rPr>
        <w:t xml:space="preserve"> und etwas abkühlen lassen. Eigelb mit Zucker und Salz cremig rühren. Das Mehl unterrühren, anschließend die flüssige Butter einrühren. Den Eischnee daraufgeben und unterheben.</w:t>
      </w:r>
    </w:p>
    <w:p w14:paraId="5A3D2C5E" w14:textId="77777777" w:rsidR="000E246D" w:rsidRPr="005F5CDC" w:rsidRDefault="007054D1" w:rsidP="00B40E8C">
      <w:pPr>
        <w:pStyle w:val="ListParagraph"/>
        <w:numPr>
          <w:ilvl w:val="0"/>
          <w:numId w:val="940"/>
        </w:numPr>
        <w:spacing w:after="120"/>
        <w:ind w:left="714" w:hanging="357"/>
        <w:contextualSpacing w:val="0"/>
        <w:jc w:val="both"/>
        <w:rPr>
          <w:sz w:val="24"/>
          <w:szCs w:val="24"/>
        </w:rPr>
      </w:pPr>
      <w:r w:rsidRPr="005F5CDC">
        <w:rPr>
          <w:sz w:val="24"/>
          <w:szCs w:val="24"/>
        </w:rPr>
        <w:t>Den Teig in die Form geben und auf der mittleren Schiene ca. 50 Minuten backen. Den Kuchen auf ein Kuchengitter stürzen und aus</w:t>
      </w:r>
      <w:r w:rsidR="000E246D" w:rsidRPr="005F5CDC">
        <w:rPr>
          <w:sz w:val="24"/>
          <w:szCs w:val="24"/>
        </w:rPr>
        <w:t>k</w:t>
      </w:r>
      <w:r w:rsidRPr="005F5CDC">
        <w:rPr>
          <w:sz w:val="24"/>
          <w:szCs w:val="24"/>
        </w:rPr>
        <w:t>ühlen lassen, dann ein Ma</w:t>
      </w:r>
      <w:r w:rsidR="000E246D" w:rsidRPr="005F5CDC">
        <w:rPr>
          <w:sz w:val="24"/>
          <w:szCs w:val="24"/>
        </w:rPr>
        <w:t>l horizontal durchschneiden.</w:t>
      </w:r>
    </w:p>
    <w:p w14:paraId="74F19DF2" w14:textId="77777777" w:rsidR="00AD3FA0" w:rsidRDefault="000E246D" w:rsidP="00B40E8C">
      <w:pPr>
        <w:pStyle w:val="ListParagraph"/>
        <w:numPr>
          <w:ilvl w:val="0"/>
          <w:numId w:val="940"/>
        </w:numPr>
        <w:spacing w:after="120"/>
        <w:ind w:left="714" w:hanging="357"/>
        <w:contextualSpacing w:val="0"/>
        <w:jc w:val="both"/>
        <w:rPr>
          <w:sz w:val="24"/>
          <w:szCs w:val="24"/>
        </w:rPr>
      </w:pPr>
      <w:r w:rsidRPr="005F5CDC">
        <w:rPr>
          <w:sz w:val="24"/>
          <w:szCs w:val="24"/>
        </w:rPr>
        <w:t>Die Sahne steif schlagen und die gekühlte Schokoladencreme löffelweise einrühren. D</w:t>
      </w:r>
      <w:r w:rsidR="005F5CDC" w:rsidRPr="005F5CDC">
        <w:rPr>
          <w:sz w:val="24"/>
          <w:szCs w:val="24"/>
        </w:rPr>
        <w:t>en</w:t>
      </w:r>
      <w:r w:rsidRPr="005F5CDC">
        <w:rPr>
          <w:sz w:val="24"/>
          <w:szCs w:val="24"/>
        </w:rPr>
        <w:t xml:space="preserve"> unteren Boden auf eine Tortenplatte legen und mit knapp der Hälfte der </w:t>
      </w:r>
      <w:r w:rsidR="005F5CDC" w:rsidRPr="005F5CDC">
        <w:rPr>
          <w:sz w:val="24"/>
          <w:szCs w:val="24"/>
        </w:rPr>
        <w:t>Sc</w:t>
      </w:r>
      <w:r w:rsidRPr="005F5CDC">
        <w:rPr>
          <w:sz w:val="24"/>
          <w:szCs w:val="24"/>
        </w:rPr>
        <w:t xml:space="preserve">hokoladensahne bestreichen. Den zweiten Boden aufsetzen und rundherum mit der </w:t>
      </w:r>
      <w:r w:rsidRPr="005F5CDC">
        <w:rPr>
          <w:sz w:val="24"/>
          <w:szCs w:val="24"/>
        </w:rPr>
        <w:lastRenderedPageBreak/>
        <w:t>restlichen Schokoladensahne bestreichen, Mit den kandierten Rosenblättern dekorieren</w:t>
      </w:r>
      <w:r w:rsidR="005F5CDC" w:rsidRPr="005F5CDC">
        <w:rPr>
          <w:sz w:val="24"/>
          <w:szCs w:val="24"/>
        </w:rPr>
        <w:t>. Rand mit Kakaopulver bestreuen.</w:t>
      </w:r>
    </w:p>
    <w:p w14:paraId="3BB8DBB2" w14:textId="77777777" w:rsidR="00223676" w:rsidRDefault="00223676">
      <w:pPr>
        <w:rPr>
          <w:rFonts w:asciiTheme="majorHAnsi" w:eastAsiaTheme="majorEastAsia" w:hAnsiTheme="majorHAnsi" w:cstheme="majorBidi"/>
          <w:color w:val="2F5496" w:themeColor="accent1" w:themeShade="BF"/>
          <w:sz w:val="26"/>
          <w:szCs w:val="26"/>
        </w:rPr>
      </w:pPr>
      <w:r>
        <w:br w:type="page"/>
      </w:r>
    </w:p>
    <w:p w14:paraId="5DD944F1" w14:textId="5CA46DAF" w:rsidR="00BD4DC1" w:rsidRDefault="00AD3FA0" w:rsidP="00CB75AA">
      <w:pPr>
        <w:pStyle w:val="Heading2"/>
        <w:spacing w:after="240"/>
      </w:pPr>
      <w:r>
        <w:lastRenderedPageBreak/>
        <w:t>Alexandertorte</w:t>
      </w:r>
      <w:r w:rsidR="009E0D6C">
        <w:rPr>
          <w:rStyle w:val="FootnoteReference"/>
        </w:rPr>
        <w:footnoteReference w:id="1726"/>
      </w:r>
      <w:r>
        <w:t xml:space="preserve"> </w:t>
      </w:r>
    </w:p>
    <w:p w14:paraId="5AF9FB22" w14:textId="0FB8FCA3" w:rsidR="00BD4DC1" w:rsidRDefault="00BD4DC1" w:rsidP="00AD3FA0">
      <w:pPr>
        <w:rPr>
          <w:sz w:val="24"/>
          <w:szCs w:val="24"/>
        </w:rPr>
      </w:pPr>
      <w:r w:rsidRPr="00CB75AA">
        <w:rPr>
          <w:sz w:val="24"/>
          <w:szCs w:val="24"/>
          <w:u w:val="single"/>
        </w:rPr>
        <w:t>Zutaten</w:t>
      </w:r>
      <w:r>
        <w:rPr>
          <w:sz w:val="24"/>
          <w:szCs w:val="24"/>
        </w:rPr>
        <w:t xml:space="preserve"> </w:t>
      </w:r>
      <w:r w:rsidR="00CB75AA">
        <w:rPr>
          <w:sz w:val="24"/>
          <w:szCs w:val="24"/>
        </w:rPr>
        <w:t>(</w:t>
      </w:r>
      <w:r>
        <w:rPr>
          <w:sz w:val="24"/>
          <w:szCs w:val="24"/>
        </w:rPr>
        <w:t>für 18 Stücke</w:t>
      </w:r>
      <w:r w:rsidR="00CB75AA">
        <w:rPr>
          <w:sz w:val="24"/>
          <w:szCs w:val="24"/>
        </w:rPr>
        <w:t>)</w:t>
      </w:r>
    </w:p>
    <w:p w14:paraId="1255B4DB" w14:textId="77777777" w:rsidR="00BD4DC1" w:rsidRPr="00CB75AA" w:rsidRDefault="00BD4DC1" w:rsidP="00AD3FA0">
      <w:pPr>
        <w:rPr>
          <w:i/>
          <w:iCs/>
          <w:sz w:val="24"/>
          <w:szCs w:val="24"/>
        </w:rPr>
      </w:pPr>
      <w:r w:rsidRPr="00CB75AA">
        <w:rPr>
          <w:i/>
          <w:iCs/>
          <w:sz w:val="24"/>
          <w:szCs w:val="24"/>
        </w:rPr>
        <w:t>Für den Teig:</w:t>
      </w:r>
    </w:p>
    <w:p w14:paraId="0516F14F" w14:textId="77777777" w:rsidR="00BD4DC1" w:rsidRDefault="00BD4DC1" w:rsidP="00AD3FA0">
      <w:pPr>
        <w:rPr>
          <w:sz w:val="24"/>
          <w:szCs w:val="24"/>
        </w:rPr>
      </w:pPr>
      <w:r>
        <w:rPr>
          <w:sz w:val="24"/>
          <w:szCs w:val="24"/>
        </w:rPr>
        <w:t>250 g kalte Butter</w:t>
      </w:r>
    </w:p>
    <w:p w14:paraId="398A3FDF" w14:textId="77777777" w:rsidR="00BD4DC1" w:rsidRDefault="00BD4DC1" w:rsidP="00AD3FA0">
      <w:pPr>
        <w:rPr>
          <w:sz w:val="24"/>
          <w:szCs w:val="24"/>
        </w:rPr>
      </w:pPr>
      <w:r>
        <w:rPr>
          <w:sz w:val="24"/>
          <w:szCs w:val="24"/>
        </w:rPr>
        <w:t>450 g Mehl</w:t>
      </w:r>
    </w:p>
    <w:p w14:paraId="12639528" w14:textId="77777777" w:rsidR="00BD4DC1" w:rsidRDefault="00BD4DC1" w:rsidP="00AD3FA0">
      <w:pPr>
        <w:rPr>
          <w:sz w:val="24"/>
          <w:szCs w:val="24"/>
        </w:rPr>
      </w:pPr>
      <w:r>
        <w:rPr>
          <w:sz w:val="24"/>
          <w:szCs w:val="24"/>
        </w:rPr>
        <w:t>50 g Zucker</w:t>
      </w:r>
    </w:p>
    <w:p w14:paraId="28CF892D" w14:textId="77777777" w:rsidR="00BD4DC1" w:rsidRDefault="00BD4DC1" w:rsidP="00AD3FA0">
      <w:pPr>
        <w:rPr>
          <w:sz w:val="24"/>
          <w:szCs w:val="24"/>
        </w:rPr>
      </w:pPr>
      <w:r>
        <w:rPr>
          <w:sz w:val="24"/>
          <w:szCs w:val="24"/>
        </w:rPr>
        <w:t>1 Ei</w:t>
      </w:r>
    </w:p>
    <w:p w14:paraId="124D6997" w14:textId="77777777" w:rsidR="00BD4DC1" w:rsidRDefault="00BD4DC1" w:rsidP="00AD3FA0">
      <w:pPr>
        <w:rPr>
          <w:sz w:val="24"/>
          <w:szCs w:val="24"/>
        </w:rPr>
      </w:pPr>
      <w:r>
        <w:rPr>
          <w:sz w:val="24"/>
          <w:szCs w:val="24"/>
        </w:rPr>
        <w:t>350 g Himbeermarmelade</w:t>
      </w:r>
    </w:p>
    <w:p w14:paraId="6D4DBFEC" w14:textId="77777777" w:rsidR="00BD4DC1" w:rsidRDefault="00BD4DC1" w:rsidP="00AD3FA0">
      <w:pPr>
        <w:rPr>
          <w:sz w:val="24"/>
          <w:szCs w:val="24"/>
        </w:rPr>
      </w:pPr>
      <w:r>
        <w:rPr>
          <w:sz w:val="24"/>
          <w:szCs w:val="24"/>
        </w:rPr>
        <w:t>Mehl zum Bestäuben</w:t>
      </w:r>
    </w:p>
    <w:p w14:paraId="6159B79F" w14:textId="77777777" w:rsidR="00BD4DC1" w:rsidRDefault="00BD4DC1" w:rsidP="00AD3FA0">
      <w:pPr>
        <w:rPr>
          <w:sz w:val="24"/>
          <w:szCs w:val="24"/>
        </w:rPr>
      </w:pPr>
    </w:p>
    <w:p w14:paraId="7F1F68D5" w14:textId="2A354BED" w:rsidR="00BD4DC1" w:rsidRPr="00CB75AA" w:rsidRDefault="00CB75AA" w:rsidP="00AD3FA0">
      <w:pPr>
        <w:rPr>
          <w:i/>
          <w:iCs/>
          <w:sz w:val="24"/>
          <w:szCs w:val="24"/>
        </w:rPr>
      </w:pPr>
      <w:r w:rsidRPr="00CB75AA">
        <w:rPr>
          <w:i/>
          <w:iCs/>
          <w:sz w:val="24"/>
          <w:szCs w:val="24"/>
        </w:rPr>
        <w:t xml:space="preserve">Für die </w:t>
      </w:r>
      <w:r w:rsidR="00BD4DC1" w:rsidRPr="00CB75AA">
        <w:rPr>
          <w:i/>
          <w:iCs/>
          <w:sz w:val="24"/>
          <w:szCs w:val="24"/>
        </w:rPr>
        <w:t>Glasur:</w:t>
      </w:r>
    </w:p>
    <w:p w14:paraId="5CCCFE95" w14:textId="77777777" w:rsidR="00BD4DC1" w:rsidRDefault="00BD4DC1" w:rsidP="00AD3FA0">
      <w:pPr>
        <w:rPr>
          <w:sz w:val="24"/>
          <w:szCs w:val="24"/>
        </w:rPr>
      </w:pPr>
      <w:r>
        <w:rPr>
          <w:sz w:val="24"/>
          <w:szCs w:val="24"/>
        </w:rPr>
        <w:t>250 g Puderzucker</w:t>
      </w:r>
    </w:p>
    <w:p w14:paraId="2A55A42D" w14:textId="77777777" w:rsidR="00BD4DC1" w:rsidRDefault="00BD4DC1" w:rsidP="00AD3FA0">
      <w:pPr>
        <w:rPr>
          <w:sz w:val="24"/>
          <w:szCs w:val="24"/>
        </w:rPr>
      </w:pPr>
      <w:r>
        <w:rPr>
          <w:sz w:val="24"/>
          <w:szCs w:val="24"/>
        </w:rPr>
        <w:t>2 TL Zitronensaft</w:t>
      </w:r>
    </w:p>
    <w:p w14:paraId="2B67B261" w14:textId="77777777" w:rsidR="00BD4DC1" w:rsidRDefault="00BD4DC1" w:rsidP="00AD3FA0">
      <w:pPr>
        <w:rPr>
          <w:sz w:val="24"/>
          <w:szCs w:val="24"/>
        </w:rPr>
      </w:pPr>
    </w:p>
    <w:p w14:paraId="15BCCEEE" w14:textId="5BF249E3" w:rsidR="00CB75AA" w:rsidRDefault="00CB75AA" w:rsidP="00AD3FA0">
      <w:pPr>
        <w:rPr>
          <w:sz w:val="24"/>
          <w:szCs w:val="24"/>
        </w:rPr>
      </w:pPr>
      <w:r>
        <w:rPr>
          <w:sz w:val="24"/>
          <w:szCs w:val="24"/>
        </w:rPr>
        <w:t>Zubereitung:</w:t>
      </w:r>
    </w:p>
    <w:p w14:paraId="09E97C0E" w14:textId="77777777" w:rsidR="00836624" w:rsidRPr="003D5B2F" w:rsidRDefault="00BD4DC1" w:rsidP="00B40E8C">
      <w:pPr>
        <w:pStyle w:val="ListParagraph"/>
        <w:numPr>
          <w:ilvl w:val="0"/>
          <w:numId w:val="941"/>
        </w:numPr>
        <w:spacing w:after="120"/>
        <w:ind w:left="714" w:hanging="357"/>
        <w:contextualSpacing w:val="0"/>
        <w:jc w:val="both"/>
        <w:rPr>
          <w:sz w:val="24"/>
          <w:szCs w:val="24"/>
        </w:rPr>
      </w:pPr>
      <w:r w:rsidRPr="003D5B2F">
        <w:rPr>
          <w:sz w:val="24"/>
          <w:szCs w:val="24"/>
        </w:rPr>
        <w:t>Die kalte Butter mit dem Mehl und dem Zucker in eine große Schüssel geben</w:t>
      </w:r>
      <w:r w:rsidR="00836624" w:rsidRPr="003D5B2F">
        <w:rPr>
          <w:sz w:val="24"/>
          <w:szCs w:val="24"/>
        </w:rPr>
        <w:t xml:space="preserve"> und alles zusammen mit den Fingern verreiben, bis eine streuselartige Masse entsteht. Das Ei dazugeben und alles zu einem glatten Teig kneten. Teig in Folie gewickelt 1 Stunde in den Kühlschrank legen.</w:t>
      </w:r>
    </w:p>
    <w:p w14:paraId="0D70383A" w14:textId="77777777" w:rsidR="00836624" w:rsidRPr="003D5B2F" w:rsidRDefault="00836624" w:rsidP="00B40E8C">
      <w:pPr>
        <w:pStyle w:val="ListParagraph"/>
        <w:numPr>
          <w:ilvl w:val="0"/>
          <w:numId w:val="941"/>
        </w:numPr>
        <w:spacing w:after="120"/>
        <w:ind w:left="714" w:hanging="357"/>
        <w:contextualSpacing w:val="0"/>
        <w:jc w:val="both"/>
        <w:rPr>
          <w:sz w:val="24"/>
          <w:szCs w:val="24"/>
        </w:rPr>
      </w:pPr>
      <w:r w:rsidRPr="003D5B2F">
        <w:rPr>
          <w:sz w:val="24"/>
          <w:szCs w:val="24"/>
        </w:rPr>
        <w:t>Die Himbeerkonfitüre durch ein feines Sieb streichen und unter Rühren etwa 3 Minuten köcheln lassen, bis sie streichfähig ist.</w:t>
      </w:r>
    </w:p>
    <w:p w14:paraId="00837F04" w14:textId="1A8AE4FF" w:rsidR="00B91E4A" w:rsidRPr="003D5B2F" w:rsidRDefault="00836624" w:rsidP="00B40E8C">
      <w:pPr>
        <w:pStyle w:val="ListParagraph"/>
        <w:numPr>
          <w:ilvl w:val="0"/>
          <w:numId w:val="941"/>
        </w:numPr>
        <w:spacing w:after="120"/>
        <w:ind w:left="714" w:hanging="357"/>
        <w:contextualSpacing w:val="0"/>
        <w:jc w:val="both"/>
        <w:rPr>
          <w:sz w:val="24"/>
          <w:szCs w:val="24"/>
        </w:rPr>
      </w:pPr>
      <w:r w:rsidRPr="003D5B2F">
        <w:rPr>
          <w:sz w:val="24"/>
          <w:szCs w:val="24"/>
        </w:rPr>
        <w:t xml:space="preserve">Den gekühlten teig halbieren, jede Hälfte zu einem Rechteck ausrollen und auf je </w:t>
      </w:r>
      <w:r w:rsidR="0012740B" w:rsidRPr="003D5B2F">
        <w:rPr>
          <w:sz w:val="24"/>
          <w:szCs w:val="24"/>
        </w:rPr>
        <w:t xml:space="preserve">ein </w:t>
      </w:r>
      <w:r w:rsidR="003D5B2F" w:rsidRPr="003D5B2F">
        <w:rPr>
          <w:sz w:val="24"/>
          <w:szCs w:val="24"/>
        </w:rPr>
        <w:t xml:space="preserve">mit Backpapier belegtes </w:t>
      </w:r>
      <w:r w:rsidR="0012740B" w:rsidRPr="003D5B2F">
        <w:rPr>
          <w:sz w:val="24"/>
          <w:szCs w:val="24"/>
        </w:rPr>
        <w:t>Backblech legen. Im Backofen bei 125 Grad (Umluft 105 Grad) je 40 Minuten backen.</w:t>
      </w:r>
    </w:p>
    <w:p w14:paraId="3906AB57" w14:textId="0A8535A9" w:rsidR="00B91E4A" w:rsidRPr="003D5B2F" w:rsidRDefault="00B91E4A" w:rsidP="00B40E8C">
      <w:pPr>
        <w:pStyle w:val="ListParagraph"/>
        <w:numPr>
          <w:ilvl w:val="0"/>
          <w:numId w:val="941"/>
        </w:numPr>
        <w:spacing w:after="120"/>
        <w:ind w:left="714" w:hanging="357"/>
        <w:contextualSpacing w:val="0"/>
        <w:jc w:val="both"/>
        <w:rPr>
          <w:sz w:val="24"/>
          <w:szCs w:val="24"/>
        </w:rPr>
      </w:pPr>
      <w:r w:rsidRPr="003D5B2F">
        <w:rPr>
          <w:sz w:val="24"/>
          <w:szCs w:val="24"/>
        </w:rPr>
        <w:t xml:space="preserve">Anschließend das Himbeerpüree auf der noch warmen </w:t>
      </w:r>
      <w:r w:rsidR="009B2C80">
        <w:rPr>
          <w:sz w:val="24"/>
          <w:szCs w:val="24"/>
        </w:rPr>
        <w:t>T</w:t>
      </w:r>
      <w:r w:rsidRPr="003D5B2F">
        <w:rPr>
          <w:sz w:val="24"/>
          <w:szCs w:val="24"/>
        </w:rPr>
        <w:t xml:space="preserve">eigplatte gleichmäßig verstreichen und die zweite Teigplatte </w:t>
      </w:r>
      <w:r w:rsidR="007B08A8" w:rsidRPr="003D5B2F">
        <w:rPr>
          <w:sz w:val="24"/>
          <w:szCs w:val="24"/>
        </w:rPr>
        <w:t>darauflegen</w:t>
      </w:r>
      <w:r w:rsidRPr="003D5B2F">
        <w:rPr>
          <w:sz w:val="24"/>
          <w:szCs w:val="24"/>
        </w:rPr>
        <w:t xml:space="preserve"> und andrücken.</w:t>
      </w:r>
    </w:p>
    <w:p w14:paraId="7C8ABA40" w14:textId="77777777" w:rsidR="009B2C80" w:rsidRDefault="00B91E4A" w:rsidP="00B40E8C">
      <w:pPr>
        <w:pStyle w:val="ListParagraph"/>
        <w:numPr>
          <w:ilvl w:val="0"/>
          <w:numId w:val="941"/>
        </w:numPr>
        <w:spacing w:after="120"/>
        <w:ind w:left="714" w:hanging="357"/>
        <w:contextualSpacing w:val="0"/>
        <w:jc w:val="both"/>
        <w:rPr>
          <w:sz w:val="24"/>
          <w:szCs w:val="24"/>
        </w:rPr>
      </w:pPr>
      <w:r w:rsidRPr="003D5B2F">
        <w:rPr>
          <w:sz w:val="24"/>
          <w:szCs w:val="24"/>
        </w:rPr>
        <w:t xml:space="preserve">Den Puderzucker mit Zitronensaft und etwa 4 EL Wasser glatt verrühren. Die Glasur </w:t>
      </w:r>
      <w:r w:rsidR="003D5B2F" w:rsidRPr="003D5B2F">
        <w:rPr>
          <w:sz w:val="24"/>
          <w:szCs w:val="24"/>
        </w:rPr>
        <w:t>auf den noch leicht warmen Kuchen verstreichen.</w:t>
      </w:r>
    </w:p>
    <w:p w14:paraId="48B5C4F9" w14:textId="77777777" w:rsidR="009B2C80" w:rsidRDefault="009B2C80">
      <w:pPr>
        <w:rPr>
          <w:sz w:val="24"/>
          <w:szCs w:val="24"/>
        </w:rPr>
      </w:pPr>
      <w:r>
        <w:rPr>
          <w:sz w:val="24"/>
          <w:szCs w:val="24"/>
        </w:rPr>
        <w:br w:type="page"/>
      </w:r>
    </w:p>
    <w:p w14:paraId="241F2E5E" w14:textId="35E68E3F" w:rsidR="007E3005" w:rsidRDefault="009B2C80" w:rsidP="00CB75AA">
      <w:pPr>
        <w:pStyle w:val="Heading2"/>
        <w:spacing w:after="240"/>
      </w:pPr>
      <w:r>
        <w:lastRenderedPageBreak/>
        <w:t>Gefüllte Bienenstichtorte</w:t>
      </w:r>
      <w:r w:rsidR="001A2F7B">
        <w:rPr>
          <w:rStyle w:val="FootnoteReference"/>
        </w:rPr>
        <w:footnoteReference w:id="1727"/>
      </w:r>
      <w:r>
        <w:t xml:space="preserve"> </w:t>
      </w:r>
    </w:p>
    <w:p w14:paraId="75F58E54" w14:textId="094B1445" w:rsidR="007E3005" w:rsidRDefault="007E3005" w:rsidP="009B2C80">
      <w:pPr>
        <w:rPr>
          <w:sz w:val="24"/>
          <w:szCs w:val="24"/>
        </w:rPr>
      </w:pPr>
      <w:r w:rsidRPr="00CB75AA">
        <w:rPr>
          <w:sz w:val="24"/>
          <w:szCs w:val="24"/>
          <w:u w:val="single"/>
        </w:rPr>
        <w:t>Zutaten</w:t>
      </w:r>
      <w:r>
        <w:rPr>
          <w:sz w:val="24"/>
          <w:szCs w:val="24"/>
        </w:rPr>
        <w:t xml:space="preserve"> </w:t>
      </w:r>
      <w:r w:rsidR="00CB75AA">
        <w:rPr>
          <w:sz w:val="24"/>
          <w:szCs w:val="24"/>
        </w:rPr>
        <w:t>(</w:t>
      </w:r>
      <w:r>
        <w:rPr>
          <w:sz w:val="24"/>
          <w:szCs w:val="24"/>
        </w:rPr>
        <w:t>für 20 Stück</w:t>
      </w:r>
      <w:r w:rsidR="00CB75AA">
        <w:rPr>
          <w:sz w:val="24"/>
          <w:szCs w:val="24"/>
        </w:rPr>
        <w:t>)</w:t>
      </w:r>
    </w:p>
    <w:p w14:paraId="3383B301" w14:textId="77777777" w:rsidR="007E3005" w:rsidRDefault="007E3005" w:rsidP="009B2C80">
      <w:pPr>
        <w:rPr>
          <w:sz w:val="24"/>
          <w:szCs w:val="24"/>
        </w:rPr>
      </w:pPr>
      <w:r>
        <w:rPr>
          <w:sz w:val="24"/>
          <w:szCs w:val="24"/>
        </w:rPr>
        <w:t>250 g Mehl</w:t>
      </w:r>
    </w:p>
    <w:p w14:paraId="3D816019" w14:textId="77777777" w:rsidR="007E3005" w:rsidRDefault="007E3005" w:rsidP="009B2C80">
      <w:pPr>
        <w:rPr>
          <w:sz w:val="24"/>
          <w:szCs w:val="24"/>
        </w:rPr>
      </w:pPr>
      <w:r>
        <w:rPr>
          <w:sz w:val="24"/>
          <w:szCs w:val="24"/>
        </w:rPr>
        <w:t>1 TL Salz</w:t>
      </w:r>
    </w:p>
    <w:p w14:paraId="3FB304B7" w14:textId="77777777" w:rsidR="007E3005" w:rsidRDefault="007E3005" w:rsidP="009B2C80">
      <w:pPr>
        <w:rPr>
          <w:sz w:val="24"/>
          <w:szCs w:val="24"/>
        </w:rPr>
      </w:pPr>
      <w:r>
        <w:rPr>
          <w:sz w:val="24"/>
          <w:szCs w:val="24"/>
        </w:rPr>
        <w:t>20 g Hefe</w:t>
      </w:r>
    </w:p>
    <w:p w14:paraId="2E901758" w14:textId="77777777" w:rsidR="007E3005" w:rsidRDefault="007E3005" w:rsidP="009B2C80">
      <w:pPr>
        <w:rPr>
          <w:sz w:val="24"/>
          <w:szCs w:val="24"/>
        </w:rPr>
      </w:pPr>
      <w:r>
        <w:rPr>
          <w:sz w:val="24"/>
          <w:szCs w:val="24"/>
        </w:rPr>
        <w:t>425 ml Milch</w:t>
      </w:r>
    </w:p>
    <w:p w14:paraId="55A9F518" w14:textId="77777777" w:rsidR="007E3005" w:rsidRDefault="007E3005" w:rsidP="009B2C80">
      <w:pPr>
        <w:rPr>
          <w:sz w:val="24"/>
          <w:szCs w:val="24"/>
        </w:rPr>
      </w:pPr>
      <w:r>
        <w:rPr>
          <w:sz w:val="24"/>
          <w:szCs w:val="24"/>
        </w:rPr>
        <w:t>210 g Butter</w:t>
      </w:r>
    </w:p>
    <w:p w14:paraId="4ED3AA60" w14:textId="77777777" w:rsidR="007E3005" w:rsidRDefault="007E3005" w:rsidP="009B2C80">
      <w:pPr>
        <w:rPr>
          <w:sz w:val="24"/>
          <w:szCs w:val="24"/>
        </w:rPr>
      </w:pPr>
      <w:r>
        <w:rPr>
          <w:sz w:val="24"/>
          <w:szCs w:val="24"/>
        </w:rPr>
        <w:t>220 g Zucker</w:t>
      </w:r>
    </w:p>
    <w:p w14:paraId="3F7ABB5B" w14:textId="5E2EBC61" w:rsidR="007E3005" w:rsidRDefault="007E3005" w:rsidP="009B2C80">
      <w:pPr>
        <w:rPr>
          <w:sz w:val="24"/>
          <w:szCs w:val="24"/>
        </w:rPr>
      </w:pPr>
      <w:r>
        <w:rPr>
          <w:sz w:val="24"/>
          <w:szCs w:val="24"/>
        </w:rPr>
        <w:t>1 E</w:t>
      </w:r>
      <w:r w:rsidR="00CB75AA">
        <w:rPr>
          <w:sz w:val="24"/>
          <w:szCs w:val="24"/>
        </w:rPr>
        <w:t>i</w:t>
      </w:r>
    </w:p>
    <w:p w14:paraId="774C6E75" w14:textId="77777777" w:rsidR="004E2305" w:rsidRDefault="007E3005" w:rsidP="009B2C80">
      <w:pPr>
        <w:rPr>
          <w:sz w:val="24"/>
          <w:szCs w:val="24"/>
        </w:rPr>
      </w:pPr>
      <w:r>
        <w:rPr>
          <w:sz w:val="24"/>
          <w:szCs w:val="24"/>
        </w:rPr>
        <w:t>Abgerieben Schale ½ unbehandelten Zitrone</w:t>
      </w:r>
    </w:p>
    <w:p w14:paraId="520E1BE6" w14:textId="77777777" w:rsidR="004E2305" w:rsidRDefault="004E2305" w:rsidP="009B2C80">
      <w:pPr>
        <w:rPr>
          <w:sz w:val="24"/>
          <w:szCs w:val="24"/>
        </w:rPr>
      </w:pPr>
      <w:r>
        <w:rPr>
          <w:sz w:val="24"/>
          <w:szCs w:val="24"/>
        </w:rPr>
        <w:t>200 ml Sahne</w:t>
      </w:r>
    </w:p>
    <w:p w14:paraId="1CDB2CD1" w14:textId="51A298F9" w:rsidR="004E2305" w:rsidRDefault="004E2305" w:rsidP="009B2C80">
      <w:pPr>
        <w:rPr>
          <w:sz w:val="24"/>
          <w:szCs w:val="24"/>
        </w:rPr>
      </w:pPr>
      <w:r>
        <w:rPr>
          <w:sz w:val="24"/>
          <w:szCs w:val="24"/>
        </w:rPr>
        <w:t>200 g gehobelte Mandeln</w:t>
      </w:r>
    </w:p>
    <w:p w14:paraId="246A7B16" w14:textId="77777777" w:rsidR="004E2305" w:rsidRDefault="004E2305" w:rsidP="009B2C80">
      <w:pPr>
        <w:rPr>
          <w:sz w:val="24"/>
          <w:szCs w:val="24"/>
        </w:rPr>
      </w:pPr>
      <w:r>
        <w:rPr>
          <w:sz w:val="24"/>
          <w:szCs w:val="24"/>
        </w:rPr>
        <w:t>1 Stück aufgeschnittene Vanilleschote</w:t>
      </w:r>
    </w:p>
    <w:p w14:paraId="2616E5F8" w14:textId="77777777" w:rsidR="004E2305" w:rsidRDefault="004E2305" w:rsidP="009B2C80">
      <w:pPr>
        <w:rPr>
          <w:sz w:val="24"/>
          <w:szCs w:val="24"/>
        </w:rPr>
      </w:pPr>
      <w:r>
        <w:rPr>
          <w:sz w:val="24"/>
          <w:szCs w:val="24"/>
        </w:rPr>
        <w:t>25 g Stärkemehl</w:t>
      </w:r>
    </w:p>
    <w:p w14:paraId="18ECE713" w14:textId="77777777" w:rsidR="004E2305" w:rsidRDefault="004E2305" w:rsidP="009B2C80">
      <w:pPr>
        <w:rPr>
          <w:sz w:val="24"/>
          <w:szCs w:val="24"/>
        </w:rPr>
      </w:pPr>
      <w:r>
        <w:rPr>
          <w:sz w:val="24"/>
          <w:szCs w:val="24"/>
        </w:rPr>
        <w:t>2 Eigelb</w:t>
      </w:r>
    </w:p>
    <w:p w14:paraId="1220BE60" w14:textId="77777777" w:rsidR="004E2305" w:rsidRDefault="004E2305" w:rsidP="0049137A">
      <w:pPr>
        <w:jc w:val="both"/>
        <w:rPr>
          <w:sz w:val="24"/>
          <w:szCs w:val="24"/>
        </w:rPr>
      </w:pPr>
    </w:p>
    <w:p w14:paraId="02BBC74B" w14:textId="780D9252" w:rsidR="00CB75AA" w:rsidRDefault="00CB75AA" w:rsidP="0049137A">
      <w:pPr>
        <w:jc w:val="both"/>
        <w:rPr>
          <w:sz w:val="24"/>
          <w:szCs w:val="24"/>
        </w:rPr>
      </w:pPr>
      <w:r>
        <w:rPr>
          <w:sz w:val="24"/>
          <w:szCs w:val="24"/>
        </w:rPr>
        <w:t>Zubereitung:</w:t>
      </w:r>
    </w:p>
    <w:p w14:paraId="2E1FBE3F" w14:textId="761D77A5" w:rsidR="00D61BD8" w:rsidRPr="009465E5" w:rsidRDefault="00086A14" w:rsidP="00B40E8C">
      <w:pPr>
        <w:pStyle w:val="ListParagraph"/>
        <w:numPr>
          <w:ilvl w:val="0"/>
          <w:numId w:val="942"/>
        </w:numPr>
        <w:spacing w:after="120"/>
        <w:ind w:left="714" w:hanging="357"/>
        <w:contextualSpacing w:val="0"/>
        <w:jc w:val="both"/>
        <w:rPr>
          <w:sz w:val="24"/>
          <w:szCs w:val="24"/>
        </w:rPr>
      </w:pPr>
      <w:r w:rsidRPr="009465E5">
        <w:rPr>
          <w:sz w:val="24"/>
          <w:szCs w:val="24"/>
        </w:rPr>
        <w:t>Für dem Teig Mehl in einer Schüssel mit Salz vermischen und in die Mitte eine Vertiefung drücken. Hefe hinein</w:t>
      </w:r>
      <w:r w:rsidR="00D61BD8" w:rsidRPr="009465E5">
        <w:rPr>
          <w:sz w:val="24"/>
          <w:szCs w:val="24"/>
        </w:rPr>
        <w:t>bröckeln und mit 125 ml lauwarmer Milch verrühren. 20 Minuten gehen lassen.</w:t>
      </w:r>
      <w:r w:rsidR="009465E5" w:rsidRPr="009465E5">
        <w:rPr>
          <w:sz w:val="24"/>
          <w:szCs w:val="24"/>
        </w:rPr>
        <w:t xml:space="preserve"> </w:t>
      </w:r>
      <w:r w:rsidR="00D61BD8" w:rsidRPr="009465E5">
        <w:rPr>
          <w:sz w:val="24"/>
          <w:szCs w:val="24"/>
        </w:rPr>
        <w:t xml:space="preserve">60 g Butter zerlassen und mit 40 g Zucker, </w:t>
      </w:r>
      <w:r w:rsidR="009465E5" w:rsidRPr="009465E5">
        <w:rPr>
          <w:sz w:val="24"/>
          <w:szCs w:val="24"/>
        </w:rPr>
        <w:t>E</w:t>
      </w:r>
      <w:r w:rsidR="00D61BD8" w:rsidRPr="009465E5">
        <w:rPr>
          <w:sz w:val="24"/>
          <w:szCs w:val="24"/>
        </w:rPr>
        <w:t>i und Zitronenschale an den Vorteig geben. Den Teig gut durchkneten und zugedeckt an einem warmen Ort eine Stunde gehen lassen.</w:t>
      </w:r>
    </w:p>
    <w:p w14:paraId="129E06E0" w14:textId="69B9AF88" w:rsidR="00A77242" w:rsidRPr="009465E5" w:rsidRDefault="00D61BD8" w:rsidP="00B40E8C">
      <w:pPr>
        <w:pStyle w:val="ListParagraph"/>
        <w:numPr>
          <w:ilvl w:val="0"/>
          <w:numId w:val="942"/>
        </w:numPr>
        <w:spacing w:after="120"/>
        <w:ind w:left="714" w:hanging="357"/>
        <w:contextualSpacing w:val="0"/>
        <w:jc w:val="both"/>
        <w:rPr>
          <w:sz w:val="24"/>
          <w:szCs w:val="24"/>
        </w:rPr>
      </w:pPr>
      <w:r w:rsidRPr="009465E5">
        <w:rPr>
          <w:sz w:val="24"/>
          <w:szCs w:val="24"/>
        </w:rPr>
        <w:t xml:space="preserve">Den Teig </w:t>
      </w:r>
      <w:r w:rsidR="00CC54E7" w:rsidRPr="009465E5">
        <w:rPr>
          <w:sz w:val="24"/>
          <w:szCs w:val="24"/>
        </w:rPr>
        <w:t>in eine gefettete Springform (Durchmesser 26 cm) füllen. Für den Belag 150 g Butter schmelzen, 75</w:t>
      </w:r>
      <w:r w:rsidR="00F128F5" w:rsidRPr="009465E5">
        <w:rPr>
          <w:sz w:val="24"/>
          <w:szCs w:val="24"/>
        </w:rPr>
        <w:t xml:space="preserve"> ml Sahne, 150 g Zucker und Mandeln hinzufügen. Unter Rühren bei leichter Hitze so lange kochen, bis die Mandeln glasig sind. Abkühlen lassen und auf den </w:t>
      </w:r>
      <w:r w:rsidR="007B08A8" w:rsidRPr="009465E5">
        <w:rPr>
          <w:sz w:val="24"/>
          <w:szCs w:val="24"/>
        </w:rPr>
        <w:t>Teig</w:t>
      </w:r>
      <w:r w:rsidR="00F128F5" w:rsidRPr="009465E5">
        <w:rPr>
          <w:sz w:val="24"/>
          <w:szCs w:val="24"/>
        </w:rPr>
        <w:t xml:space="preserve"> in der Form streichen. Den Kuchen noch einmal gehen lassen</w:t>
      </w:r>
      <w:r w:rsidR="00A77242" w:rsidRPr="009465E5">
        <w:rPr>
          <w:sz w:val="24"/>
          <w:szCs w:val="24"/>
        </w:rPr>
        <w:t>.</w:t>
      </w:r>
      <w:r w:rsidR="009465E5" w:rsidRPr="009465E5">
        <w:rPr>
          <w:sz w:val="24"/>
          <w:szCs w:val="24"/>
        </w:rPr>
        <w:t xml:space="preserve"> </w:t>
      </w:r>
      <w:r w:rsidR="00A77242" w:rsidRPr="009465E5">
        <w:rPr>
          <w:sz w:val="24"/>
          <w:szCs w:val="24"/>
        </w:rPr>
        <w:t>Im vorgeheizten Backofen bei 200 Grad (Umluft 180 Grad) etwa 20 Minuten backen. Kuchen abkühlen lassen.</w:t>
      </w:r>
      <w:r w:rsidR="009465E5" w:rsidRPr="009465E5">
        <w:rPr>
          <w:sz w:val="24"/>
          <w:szCs w:val="24"/>
        </w:rPr>
        <w:t xml:space="preserve"> </w:t>
      </w:r>
    </w:p>
    <w:p w14:paraId="2DED2DAA" w14:textId="77777777" w:rsidR="00380BB8" w:rsidRDefault="00A77242" w:rsidP="00B40E8C">
      <w:pPr>
        <w:pStyle w:val="ListParagraph"/>
        <w:numPr>
          <w:ilvl w:val="0"/>
          <w:numId w:val="942"/>
        </w:numPr>
        <w:spacing w:after="120"/>
        <w:ind w:left="714" w:hanging="357"/>
        <w:contextualSpacing w:val="0"/>
        <w:jc w:val="both"/>
        <w:rPr>
          <w:sz w:val="24"/>
          <w:szCs w:val="24"/>
        </w:rPr>
      </w:pPr>
      <w:r w:rsidRPr="0049137A">
        <w:rPr>
          <w:sz w:val="24"/>
          <w:szCs w:val="24"/>
        </w:rPr>
        <w:t xml:space="preserve">Für die Füllung 250 ml Milch mit Vanilleschote zum Kochen bringen. 30 g Zucker, Stärkemehl, Eigelb und restliche Milch verrühren. Die Milch von der Kochstelle nehmen und unter Rühren mit dem Schneebesen das angerührte Stärkemehl hinzugeben. Füllung </w:t>
      </w:r>
      <w:r w:rsidR="0049137A" w:rsidRPr="0049137A">
        <w:rPr>
          <w:sz w:val="24"/>
          <w:szCs w:val="24"/>
        </w:rPr>
        <w:t xml:space="preserve">aufkochen lassen. Unter Rühren erkalten lassen und mit 125 ml </w:t>
      </w:r>
      <w:r w:rsidR="0049137A" w:rsidRPr="0049137A">
        <w:rPr>
          <w:sz w:val="24"/>
          <w:szCs w:val="24"/>
        </w:rPr>
        <w:lastRenderedPageBreak/>
        <w:t>geschlagener Sahne vermischen. Die kalte Bienenstichtorte einmal waagrecht durchschneiden, mit der Creme füllen und wieder zusammensetzen.</w:t>
      </w:r>
    </w:p>
    <w:p w14:paraId="3A9DA250" w14:textId="77777777" w:rsidR="00A82F5D" w:rsidRDefault="00A82F5D">
      <w:pPr>
        <w:rPr>
          <w:rFonts w:asciiTheme="majorHAnsi" w:eastAsiaTheme="majorEastAsia" w:hAnsiTheme="majorHAnsi" w:cstheme="majorBidi"/>
          <w:color w:val="2F5496" w:themeColor="accent1" w:themeShade="BF"/>
          <w:sz w:val="26"/>
          <w:szCs w:val="26"/>
        </w:rPr>
      </w:pPr>
      <w:r>
        <w:br w:type="page"/>
      </w:r>
    </w:p>
    <w:p w14:paraId="30E3C112" w14:textId="46987A34" w:rsidR="007362C1" w:rsidRDefault="007362C1" w:rsidP="009465E5">
      <w:pPr>
        <w:pStyle w:val="Heading2"/>
        <w:spacing w:after="240"/>
      </w:pPr>
      <w:r>
        <w:lastRenderedPageBreak/>
        <w:t>Charlotte</w:t>
      </w:r>
      <w:r w:rsidR="000C4872">
        <w:rPr>
          <w:rStyle w:val="FootnoteReference"/>
        </w:rPr>
        <w:footnoteReference w:id="1728"/>
      </w:r>
      <w:r>
        <w:t xml:space="preserve"> </w:t>
      </w:r>
    </w:p>
    <w:p w14:paraId="75586842" w14:textId="2B1CE43B" w:rsidR="00965FDD" w:rsidRDefault="00965FDD" w:rsidP="007362C1">
      <w:pPr>
        <w:rPr>
          <w:sz w:val="24"/>
          <w:szCs w:val="24"/>
        </w:rPr>
      </w:pPr>
      <w:r w:rsidRPr="009465E5">
        <w:rPr>
          <w:sz w:val="24"/>
          <w:szCs w:val="24"/>
          <w:u w:val="single"/>
        </w:rPr>
        <w:t>Zutaten</w:t>
      </w:r>
      <w:r>
        <w:rPr>
          <w:sz w:val="24"/>
          <w:szCs w:val="24"/>
        </w:rPr>
        <w:t xml:space="preserve"> </w:t>
      </w:r>
      <w:r w:rsidR="009465E5">
        <w:rPr>
          <w:sz w:val="24"/>
          <w:szCs w:val="24"/>
        </w:rPr>
        <w:t>(</w:t>
      </w:r>
      <w:r>
        <w:rPr>
          <w:sz w:val="24"/>
          <w:szCs w:val="24"/>
        </w:rPr>
        <w:t>für 8 Stücke</w:t>
      </w:r>
      <w:r w:rsidR="009465E5">
        <w:rPr>
          <w:sz w:val="24"/>
          <w:szCs w:val="24"/>
        </w:rPr>
        <w:t>):</w:t>
      </w:r>
    </w:p>
    <w:p w14:paraId="506DA2B3" w14:textId="77777777" w:rsidR="00965FDD" w:rsidRPr="009465E5" w:rsidRDefault="00965FDD" w:rsidP="007362C1">
      <w:pPr>
        <w:rPr>
          <w:i/>
          <w:iCs/>
          <w:sz w:val="24"/>
          <w:szCs w:val="24"/>
        </w:rPr>
      </w:pPr>
      <w:r w:rsidRPr="009465E5">
        <w:rPr>
          <w:i/>
          <w:iCs/>
          <w:sz w:val="24"/>
          <w:szCs w:val="24"/>
        </w:rPr>
        <w:t>Für den Teig:</w:t>
      </w:r>
    </w:p>
    <w:p w14:paraId="5066749E" w14:textId="77777777" w:rsidR="00965FDD" w:rsidRDefault="00965FDD" w:rsidP="007362C1">
      <w:pPr>
        <w:rPr>
          <w:sz w:val="24"/>
          <w:szCs w:val="24"/>
        </w:rPr>
      </w:pPr>
      <w:r>
        <w:rPr>
          <w:sz w:val="24"/>
          <w:szCs w:val="24"/>
        </w:rPr>
        <w:t>4 Eier</w:t>
      </w:r>
    </w:p>
    <w:p w14:paraId="426894F2" w14:textId="77777777" w:rsidR="00965FDD" w:rsidRDefault="00965FDD" w:rsidP="007362C1">
      <w:pPr>
        <w:rPr>
          <w:sz w:val="24"/>
          <w:szCs w:val="24"/>
        </w:rPr>
      </w:pPr>
      <w:r>
        <w:rPr>
          <w:sz w:val="24"/>
          <w:szCs w:val="24"/>
        </w:rPr>
        <w:t>200 g Zucker</w:t>
      </w:r>
    </w:p>
    <w:p w14:paraId="7284AB15" w14:textId="77777777" w:rsidR="00965FDD" w:rsidRDefault="00965FDD" w:rsidP="007362C1">
      <w:pPr>
        <w:rPr>
          <w:sz w:val="24"/>
          <w:szCs w:val="24"/>
        </w:rPr>
      </w:pPr>
      <w:r>
        <w:rPr>
          <w:sz w:val="24"/>
          <w:szCs w:val="24"/>
        </w:rPr>
        <w:t>1 Prise Salz</w:t>
      </w:r>
    </w:p>
    <w:p w14:paraId="128F19DD" w14:textId="77777777" w:rsidR="00965FDD" w:rsidRDefault="00965FDD" w:rsidP="007362C1">
      <w:pPr>
        <w:rPr>
          <w:sz w:val="24"/>
          <w:szCs w:val="24"/>
        </w:rPr>
      </w:pPr>
      <w:r>
        <w:rPr>
          <w:sz w:val="24"/>
          <w:szCs w:val="24"/>
        </w:rPr>
        <w:t>1 Päckchen Vanillinzucker</w:t>
      </w:r>
    </w:p>
    <w:p w14:paraId="0AD695F1" w14:textId="77777777" w:rsidR="0055291F" w:rsidRDefault="00965FDD" w:rsidP="007362C1">
      <w:pPr>
        <w:rPr>
          <w:sz w:val="24"/>
          <w:szCs w:val="24"/>
        </w:rPr>
      </w:pPr>
      <w:r>
        <w:rPr>
          <w:sz w:val="24"/>
          <w:szCs w:val="24"/>
        </w:rPr>
        <w:t xml:space="preserve">80 </w:t>
      </w:r>
      <w:r w:rsidR="0055291F">
        <w:rPr>
          <w:sz w:val="24"/>
          <w:szCs w:val="24"/>
        </w:rPr>
        <w:t>g Mehl</w:t>
      </w:r>
    </w:p>
    <w:p w14:paraId="26120010" w14:textId="77777777" w:rsidR="0055291F" w:rsidRDefault="0055291F" w:rsidP="007362C1">
      <w:pPr>
        <w:rPr>
          <w:sz w:val="24"/>
          <w:szCs w:val="24"/>
        </w:rPr>
      </w:pPr>
      <w:r>
        <w:rPr>
          <w:sz w:val="24"/>
          <w:szCs w:val="24"/>
        </w:rPr>
        <w:t>80 g Speisestärke</w:t>
      </w:r>
    </w:p>
    <w:p w14:paraId="2DB0C27B" w14:textId="35D49000" w:rsidR="0055291F" w:rsidRDefault="0055291F" w:rsidP="007362C1">
      <w:pPr>
        <w:rPr>
          <w:sz w:val="24"/>
          <w:szCs w:val="24"/>
        </w:rPr>
      </w:pPr>
      <w:r>
        <w:rPr>
          <w:sz w:val="24"/>
          <w:szCs w:val="24"/>
        </w:rPr>
        <w:t>1 TL Backpulver</w:t>
      </w:r>
    </w:p>
    <w:p w14:paraId="54E95D32" w14:textId="77777777" w:rsidR="008B77EA" w:rsidRDefault="0055291F" w:rsidP="007362C1">
      <w:pPr>
        <w:rPr>
          <w:sz w:val="24"/>
          <w:szCs w:val="24"/>
        </w:rPr>
      </w:pPr>
      <w:r>
        <w:rPr>
          <w:sz w:val="24"/>
          <w:szCs w:val="24"/>
        </w:rPr>
        <w:t>Zucker zum Bes</w:t>
      </w:r>
      <w:r w:rsidR="008B77EA">
        <w:rPr>
          <w:sz w:val="24"/>
          <w:szCs w:val="24"/>
        </w:rPr>
        <w:t>treuen</w:t>
      </w:r>
    </w:p>
    <w:p w14:paraId="510A5683" w14:textId="77777777" w:rsidR="008B77EA" w:rsidRDefault="008B77EA" w:rsidP="007362C1">
      <w:pPr>
        <w:rPr>
          <w:sz w:val="24"/>
          <w:szCs w:val="24"/>
        </w:rPr>
      </w:pPr>
    </w:p>
    <w:p w14:paraId="5B43925F" w14:textId="4AD1AB33" w:rsidR="008B77EA" w:rsidRPr="009465E5" w:rsidRDefault="009465E5" w:rsidP="007362C1">
      <w:pPr>
        <w:rPr>
          <w:i/>
          <w:iCs/>
          <w:sz w:val="24"/>
          <w:szCs w:val="24"/>
        </w:rPr>
      </w:pPr>
      <w:r w:rsidRPr="009465E5">
        <w:rPr>
          <w:i/>
          <w:iCs/>
          <w:sz w:val="24"/>
          <w:szCs w:val="24"/>
        </w:rPr>
        <w:t xml:space="preserve">Für die </w:t>
      </w:r>
      <w:r w:rsidR="008B77EA" w:rsidRPr="009465E5">
        <w:rPr>
          <w:i/>
          <w:iCs/>
          <w:sz w:val="24"/>
          <w:szCs w:val="24"/>
        </w:rPr>
        <w:t>Füllung:</w:t>
      </w:r>
    </w:p>
    <w:p w14:paraId="33077A42" w14:textId="77777777" w:rsidR="008B77EA" w:rsidRDefault="008B77EA" w:rsidP="007362C1">
      <w:pPr>
        <w:rPr>
          <w:sz w:val="24"/>
          <w:szCs w:val="24"/>
        </w:rPr>
      </w:pPr>
      <w:r>
        <w:rPr>
          <w:sz w:val="24"/>
          <w:szCs w:val="24"/>
        </w:rPr>
        <w:t>400 g Himbeermarmelade</w:t>
      </w:r>
    </w:p>
    <w:p w14:paraId="169FE639" w14:textId="66FB0E04" w:rsidR="008B77EA" w:rsidRDefault="008B77EA" w:rsidP="007362C1">
      <w:pPr>
        <w:rPr>
          <w:sz w:val="24"/>
          <w:szCs w:val="24"/>
        </w:rPr>
      </w:pPr>
      <w:r>
        <w:rPr>
          <w:sz w:val="24"/>
          <w:szCs w:val="24"/>
        </w:rPr>
        <w:t xml:space="preserve">9 Blatt weiße </w:t>
      </w:r>
      <w:r w:rsidR="00A6568B">
        <w:rPr>
          <w:sz w:val="24"/>
          <w:szCs w:val="24"/>
        </w:rPr>
        <w:t>G</w:t>
      </w:r>
      <w:r>
        <w:rPr>
          <w:sz w:val="24"/>
          <w:szCs w:val="24"/>
        </w:rPr>
        <w:t>elatine</w:t>
      </w:r>
    </w:p>
    <w:p w14:paraId="1C3356E3" w14:textId="77777777" w:rsidR="008B77EA" w:rsidRDefault="008B77EA" w:rsidP="007362C1">
      <w:pPr>
        <w:rPr>
          <w:sz w:val="24"/>
          <w:szCs w:val="24"/>
        </w:rPr>
      </w:pPr>
      <w:r>
        <w:rPr>
          <w:sz w:val="24"/>
          <w:szCs w:val="24"/>
        </w:rPr>
        <w:t>3 Eier</w:t>
      </w:r>
    </w:p>
    <w:p w14:paraId="2AA2A445" w14:textId="77777777" w:rsidR="00A6568B" w:rsidRDefault="00A6568B" w:rsidP="007362C1">
      <w:pPr>
        <w:rPr>
          <w:sz w:val="24"/>
          <w:szCs w:val="24"/>
        </w:rPr>
      </w:pPr>
      <w:r>
        <w:rPr>
          <w:sz w:val="24"/>
          <w:szCs w:val="24"/>
        </w:rPr>
        <w:t>100 g Zucker</w:t>
      </w:r>
    </w:p>
    <w:p w14:paraId="14C4B6B1" w14:textId="77777777" w:rsidR="00A6568B" w:rsidRDefault="00A6568B" w:rsidP="007362C1">
      <w:pPr>
        <w:rPr>
          <w:sz w:val="24"/>
          <w:szCs w:val="24"/>
        </w:rPr>
      </w:pPr>
      <w:r>
        <w:rPr>
          <w:sz w:val="24"/>
          <w:szCs w:val="24"/>
        </w:rPr>
        <w:t>Saft von 5 Orangen</w:t>
      </w:r>
    </w:p>
    <w:p w14:paraId="19353DBC" w14:textId="77777777" w:rsidR="00A6568B" w:rsidRDefault="00A6568B" w:rsidP="007362C1">
      <w:pPr>
        <w:rPr>
          <w:sz w:val="24"/>
          <w:szCs w:val="24"/>
        </w:rPr>
      </w:pPr>
      <w:r>
        <w:rPr>
          <w:sz w:val="24"/>
          <w:szCs w:val="24"/>
        </w:rPr>
        <w:t>Saft 1 Zitronen</w:t>
      </w:r>
    </w:p>
    <w:p w14:paraId="1B84B12C" w14:textId="77777777" w:rsidR="00865BC4" w:rsidRDefault="00865BC4" w:rsidP="007362C1">
      <w:pPr>
        <w:rPr>
          <w:sz w:val="24"/>
          <w:szCs w:val="24"/>
        </w:rPr>
      </w:pPr>
    </w:p>
    <w:p w14:paraId="1D43F81F" w14:textId="68F72320" w:rsidR="009465E5" w:rsidRDefault="009465E5" w:rsidP="007362C1">
      <w:pPr>
        <w:rPr>
          <w:sz w:val="24"/>
          <w:szCs w:val="24"/>
        </w:rPr>
      </w:pPr>
      <w:r>
        <w:rPr>
          <w:sz w:val="24"/>
          <w:szCs w:val="24"/>
        </w:rPr>
        <w:t>Zubereitung:</w:t>
      </w:r>
    </w:p>
    <w:p w14:paraId="05C5BC73" w14:textId="77777777" w:rsidR="006B45A7" w:rsidRPr="00823119" w:rsidRDefault="00865BC4" w:rsidP="00B40E8C">
      <w:pPr>
        <w:pStyle w:val="ListParagraph"/>
        <w:numPr>
          <w:ilvl w:val="0"/>
          <w:numId w:val="943"/>
        </w:numPr>
        <w:spacing w:after="120"/>
        <w:ind w:left="714" w:hanging="357"/>
        <w:contextualSpacing w:val="0"/>
        <w:jc w:val="both"/>
        <w:rPr>
          <w:sz w:val="24"/>
          <w:szCs w:val="24"/>
        </w:rPr>
      </w:pPr>
      <w:r w:rsidRPr="00823119">
        <w:rPr>
          <w:sz w:val="24"/>
          <w:szCs w:val="24"/>
        </w:rPr>
        <w:t xml:space="preserve">Den Backofen auf 225 Grad (Umluft 200 Grad) vorheizen. Die Eier schaumig schlagen. </w:t>
      </w:r>
      <w:r w:rsidR="006B45A7" w:rsidRPr="00823119">
        <w:rPr>
          <w:sz w:val="24"/>
          <w:szCs w:val="24"/>
        </w:rPr>
        <w:t>4 EL Wasser hinzufügen und luftig aufschlagen. Zucker, Salz und Vanillezucker hinzufügen. Alles zu einer cremigen Masse schlagen, bis der Zucker aufgelöst ist.</w:t>
      </w:r>
    </w:p>
    <w:p w14:paraId="7F5CF43E" w14:textId="77777777" w:rsidR="00AA4486" w:rsidRPr="00823119" w:rsidRDefault="006B45A7" w:rsidP="00B40E8C">
      <w:pPr>
        <w:pStyle w:val="ListParagraph"/>
        <w:numPr>
          <w:ilvl w:val="0"/>
          <w:numId w:val="943"/>
        </w:numPr>
        <w:spacing w:after="120"/>
        <w:ind w:left="714" w:hanging="357"/>
        <w:contextualSpacing w:val="0"/>
        <w:jc w:val="both"/>
        <w:rPr>
          <w:sz w:val="24"/>
          <w:szCs w:val="24"/>
        </w:rPr>
      </w:pPr>
      <w:r w:rsidRPr="00823119">
        <w:rPr>
          <w:sz w:val="24"/>
          <w:szCs w:val="24"/>
        </w:rPr>
        <w:t xml:space="preserve">Das Mehl, Speisestärke und Backpulver mischen, auf die Eimasse sieben und unterheben. Den Teig auf ein </w:t>
      </w:r>
      <w:r w:rsidR="00BA7974" w:rsidRPr="00823119">
        <w:rPr>
          <w:sz w:val="24"/>
          <w:szCs w:val="24"/>
        </w:rPr>
        <w:t xml:space="preserve">mit Backpapier belegtes </w:t>
      </w:r>
      <w:r w:rsidRPr="00823119">
        <w:rPr>
          <w:sz w:val="24"/>
          <w:szCs w:val="24"/>
        </w:rPr>
        <w:t xml:space="preserve">Backblech streichen und ca. 12 Minuten backen. Anschließend mit einem Messer vom Rand </w:t>
      </w:r>
      <w:r w:rsidR="00BD341D" w:rsidRPr="00823119">
        <w:rPr>
          <w:sz w:val="24"/>
          <w:szCs w:val="24"/>
        </w:rPr>
        <w:t>lösen und auf ein mit Zucker bestreutes Handtuch stürzen</w:t>
      </w:r>
      <w:r w:rsidR="00D65465" w:rsidRPr="00823119">
        <w:rPr>
          <w:sz w:val="24"/>
          <w:szCs w:val="24"/>
        </w:rPr>
        <w:t>. Das Backpapier ab</w:t>
      </w:r>
      <w:r w:rsidR="00BA7974" w:rsidRPr="00823119">
        <w:rPr>
          <w:sz w:val="24"/>
          <w:szCs w:val="24"/>
        </w:rPr>
        <w:t>ziehen.</w:t>
      </w:r>
    </w:p>
    <w:p w14:paraId="2BCADA7F" w14:textId="77777777" w:rsidR="00E011E8" w:rsidRPr="00823119" w:rsidRDefault="00AA4486" w:rsidP="00B40E8C">
      <w:pPr>
        <w:pStyle w:val="ListParagraph"/>
        <w:numPr>
          <w:ilvl w:val="0"/>
          <w:numId w:val="943"/>
        </w:numPr>
        <w:spacing w:after="120"/>
        <w:ind w:left="714" w:hanging="357"/>
        <w:contextualSpacing w:val="0"/>
        <w:jc w:val="both"/>
        <w:rPr>
          <w:sz w:val="24"/>
          <w:szCs w:val="24"/>
        </w:rPr>
      </w:pPr>
      <w:r w:rsidRPr="00823119">
        <w:rPr>
          <w:sz w:val="24"/>
          <w:szCs w:val="24"/>
        </w:rPr>
        <w:t xml:space="preserve">Den Teig mit der Marmelade bestreichen und </w:t>
      </w:r>
      <w:r w:rsidR="00E011E8" w:rsidRPr="00823119">
        <w:rPr>
          <w:sz w:val="24"/>
          <w:szCs w:val="24"/>
        </w:rPr>
        <w:t>von der breiten Seite her aufrollen. Anschließend auskühlen lassen und in Scheiben schneiden. Die Gelatine in Wasser einweichen. Die Eier trennen.</w:t>
      </w:r>
    </w:p>
    <w:p w14:paraId="20F4EFEB" w14:textId="77777777" w:rsidR="00F45407" w:rsidRPr="00823119" w:rsidRDefault="00E011E8" w:rsidP="00B40E8C">
      <w:pPr>
        <w:pStyle w:val="ListParagraph"/>
        <w:numPr>
          <w:ilvl w:val="0"/>
          <w:numId w:val="943"/>
        </w:numPr>
        <w:spacing w:after="120"/>
        <w:ind w:left="714" w:hanging="357"/>
        <w:contextualSpacing w:val="0"/>
        <w:jc w:val="both"/>
        <w:rPr>
          <w:sz w:val="24"/>
          <w:szCs w:val="24"/>
        </w:rPr>
      </w:pPr>
      <w:r w:rsidRPr="00823119">
        <w:rPr>
          <w:sz w:val="24"/>
          <w:szCs w:val="24"/>
        </w:rPr>
        <w:lastRenderedPageBreak/>
        <w:t>Das Eigelb und 4 EL Wasser schaumig schlagen</w:t>
      </w:r>
      <w:r w:rsidR="00420DDF" w:rsidRPr="00823119">
        <w:rPr>
          <w:sz w:val="24"/>
          <w:szCs w:val="24"/>
        </w:rPr>
        <w:t>. Den Zucker einrieseln lassen. Die Hälfte des Orangen- und Zitronensaftes zugießen</w:t>
      </w:r>
      <w:r w:rsidR="00F45407" w:rsidRPr="00823119">
        <w:rPr>
          <w:sz w:val="24"/>
          <w:szCs w:val="24"/>
        </w:rPr>
        <w:t>. Gelatine in dem restlichen Saft auflösen und dazugeben. Alles kalt stellen.</w:t>
      </w:r>
    </w:p>
    <w:p w14:paraId="4E7973B9" w14:textId="77777777" w:rsidR="00823119" w:rsidRPr="00823119" w:rsidRDefault="00F45407" w:rsidP="00B40E8C">
      <w:pPr>
        <w:pStyle w:val="ListParagraph"/>
        <w:numPr>
          <w:ilvl w:val="0"/>
          <w:numId w:val="943"/>
        </w:numPr>
        <w:spacing w:after="120"/>
        <w:ind w:left="714" w:hanging="357"/>
        <w:contextualSpacing w:val="0"/>
        <w:jc w:val="both"/>
        <w:rPr>
          <w:sz w:val="24"/>
          <w:szCs w:val="24"/>
        </w:rPr>
      </w:pPr>
      <w:r w:rsidRPr="00823119">
        <w:rPr>
          <w:sz w:val="24"/>
          <w:szCs w:val="24"/>
        </w:rPr>
        <w:t>Das Eiweiß steif schlagen und unter die Eigelbmasse heben. Eine gewölbte Schüssel mit den Biskuits</w:t>
      </w:r>
      <w:r w:rsidR="00823119" w:rsidRPr="00823119">
        <w:rPr>
          <w:sz w:val="24"/>
          <w:szCs w:val="24"/>
        </w:rPr>
        <w:t>cheiben auslegen und die Orangencreme einfüllen.</w:t>
      </w:r>
    </w:p>
    <w:p w14:paraId="3E099BE6" w14:textId="77777777" w:rsidR="00156440" w:rsidRDefault="00823119" w:rsidP="00B40E8C">
      <w:pPr>
        <w:pStyle w:val="ListParagraph"/>
        <w:numPr>
          <w:ilvl w:val="0"/>
          <w:numId w:val="943"/>
        </w:numPr>
        <w:spacing w:after="120"/>
        <w:ind w:left="714" w:hanging="357"/>
        <w:contextualSpacing w:val="0"/>
        <w:jc w:val="both"/>
        <w:rPr>
          <w:sz w:val="24"/>
          <w:szCs w:val="24"/>
        </w:rPr>
      </w:pPr>
      <w:r w:rsidRPr="00823119">
        <w:rPr>
          <w:sz w:val="24"/>
          <w:szCs w:val="24"/>
        </w:rPr>
        <w:t>Alles im Kühlschrank fest werden lassen. Vor dem Servieren die Schüssel stürzen.</w:t>
      </w:r>
    </w:p>
    <w:p w14:paraId="7545FD99" w14:textId="77777777" w:rsidR="00156440" w:rsidRDefault="00156440">
      <w:pPr>
        <w:rPr>
          <w:sz w:val="24"/>
          <w:szCs w:val="24"/>
        </w:rPr>
      </w:pPr>
      <w:r>
        <w:rPr>
          <w:sz w:val="24"/>
          <w:szCs w:val="24"/>
        </w:rPr>
        <w:br w:type="page"/>
      </w:r>
    </w:p>
    <w:p w14:paraId="096E8A0D" w14:textId="192D6CB7" w:rsidR="00762D2B" w:rsidRDefault="00156440" w:rsidP="00477713">
      <w:pPr>
        <w:pStyle w:val="Heading2"/>
        <w:spacing w:after="240"/>
      </w:pPr>
      <w:r>
        <w:lastRenderedPageBreak/>
        <w:t>Zimt-Sahne-Torte</w:t>
      </w:r>
      <w:r w:rsidR="000B33A2">
        <w:rPr>
          <w:rStyle w:val="FootnoteReference"/>
        </w:rPr>
        <w:footnoteReference w:id="1729"/>
      </w:r>
      <w:r>
        <w:t xml:space="preserve"> </w:t>
      </w:r>
    </w:p>
    <w:p w14:paraId="6030B032" w14:textId="50BC2D6E" w:rsidR="00762D2B" w:rsidRDefault="00762D2B" w:rsidP="00156440">
      <w:pPr>
        <w:rPr>
          <w:sz w:val="24"/>
          <w:szCs w:val="24"/>
        </w:rPr>
      </w:pPr>
      <w:r w:rsidRPr="00477713">
        <w:rPr>
          <w:sz w:val="24"/>
          <w:szCs w:val="24"/>
          <w:u w:val="single"/>
        </w:rPr>
        <w:t>Zutaten</w:t>
      </w:r>
      <w:r>
        <w:rPr>
          <w:sz w:val="24"/>
          <w:szCs w:val="24"/>
        </w:rPr>
        <w:t xml:space="preserve"> </w:t>
      </w:r>
      <w:r w:rsidR="00477713">
        <w:rPr>
          <w:sz w:val="24"/>
          <w:szCs w:val="24"/>
        </w:rPr>
        <w:t>(</w:t>
      </w:r>
      <w:r>
        <w:rPr>
          <w:sz w:val="24"/>
          <w:szCs w:val="24"/>
        </w:rPr>
        <w:t>für 12 Stücke</w:t>
      </w:r>
      <w:r w:rsidR="00477713">
        <w:rPr>
          <w:sz w:val="24"/>
          <w:szCs w:val="24"/>
        </w:rPr>
        <w:t>)</w:t>
      </w:r>
    </w:p>
    <w:p w14:paraId="1A579E09" w14:textId="77777777" w:rsidR="00762D2B" w:rsidRPr="00477713" w:rsidRDefault="00762D2B" w:rsidP="00156440">
      <w:pPr>
        <w:rPr>
          <w:i/>
          <w:iCs/>
          <w:sz w:val="24"/>
          <w:szCs w:val="24"/>
        </w:rPr>
      </w:pPr>
      <w:r w:rsidRPr="00477713">
        <w:rPr>
          <w:i/>
          <w:iCs/>
          <w:sz w:val="24"/>
          <w:szCs w:val="24"/>
        </w:rPr>
        <w:t>Für den Teig:</w:t>
      </w:r>
    </w:p>
    <w:p w14:paraId="703362C6" w14:textId="77777777" w:rsidR="00762D2B" w:rsidRDefault="00762D2B" w:rsidP="00156440">
      <w:pPr>
        <w:rPr>
          <w:sz w:val="24"/>
          <w:szCs w:val="24"/>
        </w:rPr>
      </w:pPr>
      <w:r>
        <w:rPr>
          <w:sz w:val="24"/>
          <w:szCs w:val="24"/>
        </w:rPr>
        <w:t>50 g dunkle Kuvertüre (70% Kakaoanteil)</w:t>
      </w:r>
    </w:p>
    <w:p w14:paraId="00D8FF08" w14:textId="77777777" w:rsidR="00762D2B" w:rsidRDefault="00762D2B" w:rsidP="00156440">
      <w:pPr>
        <w:rPr>
          <w:sz w:val="24"/>
          <w:szCs w:val="24"/>
        </w:rPr>
      </w:pPr>
      <w:r>
        <w:rPr>
          <w:sz w:val="24"/>
          <w:szCs w:val="24"/>
        </w:rPr>
        <w:t>100 ml frisch gebrühter Espresso</w:t>
      </w:r>
    </w:p>
    <w:p w14:paraId="7AFAEE45" w14:textId="32E923A3" w:rsidR="008E0A6F" w:rsidRDefault="00762D2B" w:rsidP="00156440">
      <w:pPr>
        <w:rPr>
          <w:sz w:val="24"/>
          <w:szCs w:val="24"/>
        </w:rPr>
      </w:pPr>
      <w:r>
        <w:rPr>
          <w:sz w:val="24"/>
          <w:szCs w:val="24"/>
        </w:rPr>
        <w:t xml:space="preserve">50 g </w:t>
      </w:r>
      <w:r w:rsidR="008E0A6F">
        <w:rPr>
          <w:sz w:val="24"/>
          <w:szCs w:val="24"/>
        </w:rPr>
        <w:t>gehackte Mandeln</w:t>
      </w:r>
    </w:p>
    <w:p w14:paraId="31021F0F" w14:textId="47278415" w:rsidR="008E0A6F" w:rsidRDefault="008E0A6F" w:rsidP="00156440">
      <w:pPr>
        <w:rPr>
          <w:sz w:val="24"/>
          <w:szCs w:val="24"/>
        </w:rPr>
      </w:pPr>
      <w:r>
        <w:rPr>
          <w:sz w:val="24"/>
          <w:szCs w:val="24"/>
        </w:rPr>
        <w:t>5 Eier</w:t>
      </w:r>
    </w:p>
    <w:p w14:paraId="5814BF50" w14:textId="6584E928" w:rsidR="008E0A6F" w:rsidRDefault="008E0A6F" w:rsidP="00156440">
      <w:pPr>
        <w:rPr>
          <w:sz w:val="24"/>
          <w:szCs w:val="24"/>
        </w:rPr>
      </w:pPr>
      <w:r>
        <w:rPr>
          <w:sz w:val="24"/>
          <w:szCs w:val="24"/>
        </w:rPr>
        <w:t>190 g Butter</w:t>
      </w:r>
    </w:p>
    <w:p w14:paraId="6B57B7AE" w14:textId="6FD068C1" w:rsidR="008E0A6F" w:rsidRDefault="008E0A6F" w:rsidP="00156440">
      <w:pPr>
        <w:rPr>
          <w:sz w:val="24"/>
          <w:szCs w:val="24"/>
        </w:rPr>
      </w:pPr>
      <w:r>
        <w:rPr>
          <w:sz w:val="24"/>
          <w:szCs w:val="24"/>
        </w:rPr>
        <w:t>225 g Zucker</w:t>
      </w:r>
    </w:p>
    <w:p w14:paraId="6F8F12B9" w14:textId="20E897A6" w:rsidR="008E0A6F" w:rsidRDefault="008E0A6F" w:rsidP="00156440">
      <w:pPr>
        <w:rPr>
          <w:sz w:val="24"/>
          <w:szCs w:val="24"/>
        </w:rPr>
      </w:pPr>
      <w:r>
        <w:rPr>
          <w:sz w:val="24"/>
          <w:szCs w:val="24"/>
        </w:rPr>
        <w:t>1 EL Zimt</w:t>
      </w:r>
    </w:p>
    <w:p w14:paraId="4557A253" w14:textId="4AA4F175" w:rsidR="008E0A6F" w:rsidRDefault="008E0A6F" w:rsidP="00156440">
      <w:pPr>
        <w:rPr>
          <w:sz w:val="24"/>
          <w:szCs w:val="24"/>
        </w:rPr>
      </w:pPr>
      <w:r>
        <w:rPr>
          <w:sz w:val="24"/>
          <w:szCs w:val="24"/>
        </w:rPr>
        <w:t>1 Prise Salz</w:t>
      </w:r>
    </w:p>
    <w:p w14:paraId="27042151" w14:textId="7AC99221" w:rsidR="008E0A6F" w:rsidRDefault="008E0A6F" w:rsidP="00156440">
      <w:pPr>
        <w:rPr>
          <w:sz w:val="24"/>
          <w:szCs w:val="24"/>
        </w:rPr>
      </w:pPr>
      <w:r>
        <w:rPr>
          <w:sz w:val="24"/>
          <w:szCs w:val="24"/>
        </w:rPr>
        <w:t>225 g Mehl</w:t>
      </w:r>
    </w:p>
    <w:p w14:paraId="3FC3EA72" w14:textId="146EA15A" w:rsidR="008E0A6F" w:rsidRDefault="008E0A6F" w:rsidP="00156440">
      <w:pPr>
        <w:rPr>
          <w:sz w:val="24"/>
          <w:szCs w:val="24"/>
        </w:rPr>
      </w:pPr>
      <w:r>
        <w:rPr>
          <w:sz w:val="24"/>
          <w:szCs w:val="24"/>
        </w:rPr>
        <w:t>Butter und Semmelbrösel für die Form</w:t>
      </w:r>
    </w:p>
    <w:p w14:paraId="2D5383F3" w14:textId="320E9203" w:rsidR="008E0A6F" w:rsidRDefault="008E0A6F" w:rsidP="00156440">
      <w:pPr>
        <w:rPr>
          <w:sz w:val="24"/>
          <w:szCs w:val="24"/>
        </w:rPr>
      </w:pPr>
      <w:r>
        <w:rPr>
          <w:sz w:val="24"/>
          <w:szCs w:val="24"/>
        </w:rPr>
        <w:t>60 g Schokospäne zum Bestreuen</w:t>
      </w:r>
    </w:p>
    <w:p w14:paraId="60F8AEA3" w14:textId="34793F5E" w:rsidR="008E0A6F" w:rsidRDefault="008E0A6F" w:rsidP="00156440">
      <w:pPr>
        <w:rPr>
          <w:sz w:val="24"/>
          <w:szCs w:val="24"/>
        </w:rPr>
      </w:pPr>
      <w:r>
        <w:rPr>
          <w:sz w:val="24"/>
          <w:szCs w:val="24"/>
        </w:rPr>
        <w:t>Zimt zum Bestäuben</w:t>
      </w:r>
    </w:p>
    <w:p w14:paraId="2BA97FE5" w14:textId="77777777" w:rsidR="008E0A6F" w:rsidRDefault="008E0A6F" w:rsidP="00156440">
      <w:pPr>
        <w:rPr>
          <w:sz w:val="24"/>
          <w:szCs w:val="24"/>
        </w:rPr>
      </w:pPr>
    </w:p>
    <w:p w14:paraId="232BCB77" w14:textId="31A97BB1" w:rsidR="008E0A6F" w:rsidRPr="00477713" w:rsidRDefault="008E0A6F" w:rsidP="00156440">
      <w:pPr>
        <w:rPr>
          <w:i/>
          <w:iCs/>
          <w:sz w:val="24"/>
          <w:szCs w:val="24"/>
        </w:rPr>
      </w:pPr>
      <w:r w:rsidRPr="00477713">
        <w:rPr>
          <w:i/>
          <w:iCs/>
          <w:sz w:val="24"/>
          <w:szCs w:val="24"/>
        </w:rPr>
        <w:t>Für die Füllung:</w:t>
      </w:r>
    </w:p>
    <w:p w14:paraId="3338CCFC" w14:textId="78C2BBE6" w:rsidR="008E0A6F" w:rsidRDefault="008E0A6F" w:rsidP="00156440">
      <w:pPr>
        <w:rPr>
          <w:sz w:val="24"/>
          <w:szCs w:val="24"/>
        </w:rPr>
      </w:pPr>
      <w:r>
        <w:rPr>
          <w:sz w:val="24"/>
          <w:szCs w:val="24"/>
        </w:rPr>
        <w:t>100 g Quittengelee</w:t>
      </w:r>
    </w:p>
    <w:p w14:paraId="1D515CE7" w14:textId="15F8791A" w:rsidR="008E0A6F" w:rsidRDefault="008E0A6F" w:rsidP="00156440">
      <w:pPr>
        <w:rPr>
          <w:sz w:val="24"/>
          <w:szCs w:val="24"/>
        </w:rPr>
      </w:pPr>
      <w:r>
        <w:rPr>
          <w:sz w:val="24"/>
          <w:szCs w:val="24"/>
        </w:rPr>
        <w:t>75 g Butter</w:t>
      </w:r>
    </w:p>
    <w:p w14:paraId="6277E2C5" w14:textId="2BBB1643" w:rsidR="008E0A6F" w:rsidRDefault="008E0A6F" w:rsidP="00156440">
      <w:pPr>
        <w:rPr>
          <w:sz w:val="24"/>
          <w:szCs w:val="24"/>
        </w:rPr>
      </w:pPr>
      <w:r>
        <w:rPr>
          <w:sz w:val="24"/>
          <w:szCs w:val="24"/>
        </w:rPr>
        <w:t>3 TL Milch</w:t>
      </w:r>
    </w:p>
    <w:p w14:paraId="35A9E40B" w14:textId="35FA15C0" w:rsidR="008E0A6F" w:rsidRDefault="008E0A6F" w:rsidP="00156440">
      <w:pPr>
        <w:rPr>
          <w:sz w:val="24"/>
          <w:szCs w:val="24"/>
        </w:rPr>
      </w:pPr>
      <w:r>
        <w:rPr>
          <w:sz w:val="24"/>
          <w:szCs w:val="24"/>
        </w:rPr>
        <w:t>1 gehäufter EL Zimt</w:t>
      </w:r>
    </w:p>
    <w:p w14:paraId="5356226F" w14:textId="4C61DB51" w:rsidR="008E0A6F" w:rsidRDefault="008E0A6F" w:rsidP="00156440">
      <w:pPr>
        <w:rPr>
          <w:sz w:val="24"/>
          <w:szCs w:val="24"/>
        </w:rPr>
      </w:pPr>
      <w:r>
        <w:rPr>
          <w:sz w:val="24"/>
          <w:szCs w:val="24"/>
        </w:rPr>
        <w:t>250 g Puderzucker</w:t>
      </w:r>
    </w:p>
    <w:p w14:paraId="43D2AEAC" w14:textId="46934502" w:rsidR="008E0A6F" w:rsidRDefault="008E0A6F" w:rsidP="00156440">
      <w:pPr>
        <w:rPr>
          <w:sz w:val="24"/>
          <w:szCs w:val="24"/>
        </w:rPr>
      </w:pPr>
      <w:r>
        <w:rPr>
          <w:sz w:val="24"/>
          <w:szCs w:val="24"/>
        </w:rPr>
        <w:t>400 ml Sahne</w:t>
      </w:r>
    </w:p>
    <w:p w14:paraId="01B7E07F" w14:textId="7B606F44" w:rsidR="008E0A6F" w:rsidRDefault="008E0A6F" w:rsidP="00156440">
      <w:pPr>
        <w:rPr>
          <w:sz w:val="24"/>
          <w:szCs w:val="24"/>
        </w:rPr>
      </w:pPr>
      <w:r>
        <w:rPr>
          <w:sz w:val="24"/>
          <w:szCs w:val="24"/>
        </w:rPr>
        <w:t>2 Päckchen Sahnesteif</w:t>
      </w:r>
    </w:p>
    <w:p w14:paraId="45E1C78B" w14:textId="007FE54A" w:rsidR="008E0A6F" w:rsidRDefault="008E0A6F" w:rsidP="00156440">
      <w:pPr>
        <w:rPr>
          <w:sz w:val="24"/>
          <w:szCs w:val="24"/>
        </w:rPr>
      </w:pPr>
      <w:r>
        <w:rPr>
          <w:sz w:val="24"/>
          <w:szCs w:val="24"/>
        </w:rPr>
        <w:t>2 Päckchen Vanillinzucker</w:t>
      </w:r>
    </w:p>
    <w:p w14:paraId="254DF492" w14:textId="77777777" w:rsidR="008E0A6F" w:rsidRDefault="008E0A6F" w:rsidP="00156440">
      <w:pPr>
        <w:rPr>
          <w:sz w:val="24"/>
          <w:szCs w:val="24"/>
        </w:rPr>
      </w:pPr>
    </w:p>
    <w:p w14:paraId="335E40AA" w14:textId="2C90CAEB" w:rsidR="00477713" w:rsidRDefault="00477713" w:rsidP="00156440">
      <w:pPr>
        <w:rPr>
          <w:sz w:val="24"/>
          <w:szCs w:val="24"/>
        </w:rPr>
      </w:pPr>
      <w:r>
        <w:rPr>
          <w:sz w:val="24"/>
          <w:szCs w:val="24"/>
        </w:rPr>
        <w:t>Zubereitung:</w:t>
      </w:r>
    </w:p>
    <w:p w14:paraId="01AF7031" w14:textId="7AA671B3" w:rsidR="008E0A6F" w:rsidRPr="00787685" w:rsidRDefault="00B775A9" w:rsidP="00B40E8C">
      <w:pPr>
        <w:pStyle w:val="ListParagraph"/>
        <w:numPr>
          <w:ilvl w:val="0"/>
          <w:numId w:val="944"/>
        </w:numPr>
        <w:spacing w:after="120"/>
        <w:ind w:left="714" w:hanging="357"/>
        <w:contextualSpacing w:val="0"/>
        <w:jc w:val="both"/>
        <w:rPr>
          <w:sz w:val="24"/>
          <w:szCs w:val="24"/>
        </w:rPr>
      </w:pPr>
      <w:r w:rsidRPr="00787685">
        <w:rPr>
          <w:sz w:val="24"/>
          <w:szCs w:val="24"/>
        </w:rPr>
        <w:t xml:space="preserve">Für den Teig die Kuvertüre im heißen Espresso schmelzen und abkühlen lassen. Die Mandeln in einer beschichteten Pfanne ohne Fett rösten. Den Backofen auf 175 Grad </w:t>
      </w:r>
      <w:r w:rsidRPr="00787685">
        <w:rPr>
          <w:sz w:val="24"/>
          <w:szCs w:val="24"/>
        </w:rPr>
        <w:lastRenderedPageBreak/>
        <w:t>(Umluft 15</w:t>
      </w:r>
      <w:r w:rsidR="009B5D13" w:rsidRPr="00787685">
        <w:rPr>
          <w:sz w:val="24"/>
          <w:szCs w:val="24"/>
        </w:rPr>
        <w:t>5</w:t>
      </w:r>
      <w:r w:rsidRPr="00787685">
        <w:rPr>
          <w:sz w:val="24"/>
          <w:szCs w:val="24"/>
        </w:rPr>
        <w:t xml:space="preserve"> Grad)</w:t>
      </w:r>
      <w:r w:rsidR="009B5D13" w:rsidRPr="00787685">
        <w:rPr>
          <w:sz w:val="24"/>
          <w:szCs w:val="24"/>
        </w:rPr>
        <w:t xml:space="preserve"> vorheizen. Eine Springform (Durchmesser 26 cm) einfetten</w:t>
      </w:r>
      <w:r w:rsidR="00516CD9" w:rsidRPr="00787685">
        <w:rPr>
          <w:sz w:val="24"/>
          <w:szCs w:val="24"/>
        </w:rPr>
        <w:t xml:space="preserve"> und mit Semmelbröseln ausstreuen. Die Eier trennen und das Eiweiß steif schlagen. </w:t>
      </w:r>
      <w:r w:rsidR="00386281" w:rsidRPr="00787685">
        <w:rPr>
          <w:sz w:val="24"/>
          <w:szCs w:val="24"/>
        </w:rPr>
        <w:t xml:space="preserve">Bis zur weiteren Verwendung </w:t>
      </w:r>
      <w:r w:rsidR="007B08A8" w:rsidRPr="00787685">
        <w:rPr>
          <w:sz w:val="24"/>
          <w:szCs w:val="24"/>
        </w:rPr>
        <w:t>kaltstellen</w:t>
      </w:r>
      <w:r w:rsidR="00386281" w:rsidRPr="00787685">
        <w:rPr>
          <w:sz w:val="24"/>
          <w:szCs w:val="24"/>
        </w:rPr>
        <w:t>. Die Butter in einem flachen Topf schmelzen und etwas abkühlen lassen. Eigelb</w:t>
      </w:r>
      <w:r w:rsidR="008B2CD2" w:rsidRPr="00787685">
        <w:rPr>
          <w:sz w:val="24"/>
          <w:szCs w:val="24"/>
        </w:rPr>
        <w:t xml:space="preserve"> mit Zucker, Zimt und Salz cremig rühren. Das Mehl, den Schoko-Espresso und die Mandeln unterrühren, anschließend die flüssige Butter einrühren. Den Eischnee auf den Teig geben und unterheben.</w:t>
      </w:r>
    </w:p>
    <w:p w14:paraId="12F4FD08" w14:textId="0B3CAB90" w:rsidR="00461458" w:rsidRPr="00787685" w:rsidRDefault="00461458" w:rsidP="00B40E8C">
      <w:pPr>
        <w:pStyle w:val="ListParagraph"/>
        <w:numPr>
          <w:ilvl w:val="0"/>
          <w:numId w:val="944"/>
        </w:numPr>
        <w:spacing w:after="120"/>
        <w:ind w:left="714" w:hanging="357"/>
        <w:contextualSpacing w:val="0"/>
        <w:jc w:val="both"/>
        <w:rPr>
          <w:sz w:val="24"/>
          <w:szCs w:val="24"/>
        </w:rPr>
      </w:pPr>
      <w:r w:rsidRPr="00787685">
        <w:rPr>
          <w:sz w:val="24"/>
          <w:szCs w:val="24"/>
        </w:rPr>
        <w:t>Den Teig in die Form geben und auf der mittleren Schiene ca. 50 Minuten backen. Den Kuchen in der Form auskühlen lassen, dann ein Mal horizontal halbieren.</w:t>
      </w:r>
    </w:p>
    <w:p w14:paraId="3D4C991A" w14:textId="4ABAE701" w:rsidR="00461458" w:rsidRPr="00787685" w:rsidRDefault="00461458" w:rsidP="00B40E8C">
      <w:pPr>
        <w:pStyle w:val="ListParagraph"/>
        <w:numPr>
          <w:ilvl w:val="0"/>
          <w:numId w:val="944"/>
        </w:numPr>
        <w:spacing w:after="120"/>
        <w:ind w:left="714" w:hanging="357"/>
        <w:contextualSpacing w:val="0"/>
        <w:jc w:val="both"/>
        <w:rPr>
          <w:sz w:val="24"/>
          <w:szCs w:val="24"/>
        </w:rPr>
      </w:pPr>
      <w:r w:rsidRPr="00787685">
        <w:rPr>
          <w:sz w:val="24"/>
          <w:szCs w:val="24"/>
        </w:rPr>
        <w:t>Den unteren Boden auf eine Tortenplatte legen. Das Quittengelee leicht erwärmen und den unteren Boden mit der Hälfte des Gelees bestreichen. Die Butter schmelzen</w:t>
      </w:r>
      <w:r w:rsidR="00477324" w:rsidRPr="00787685">
        <w:rPr>
          <w:sz w:val="24"/>
          <w:szCs w:val="24"/>
        </w:rPr>
        <w:t>, mit Milch, Kakao, Zimt und Puderzucker verrühren und die Hälfte davon auf dem Quittengelee verstreichen. Mit der anderen Hälfte die Innenseite des oberen Bodens bestreichen und beide Böden 10 Minuten durchziehen lassen.</w:t>
      </w:r>
    </w:p>
    <w:p w14:paraId="606E0C2C" w14:textId="59936ED3" w:rsidR="00477324" w:rsidRPr="00787685" w:rsidRDefault="00477324" w:rsidP="00B40E8C">
      <w:pPr>
        <w:pStyle w:val="ListParagraph"/>
        <w:numPr>
          <w:ilvl w:val="0"/>
          <w:numId w:val="944"/>
        </w:numPr>
        <w:spacing w:after="120"/>
        <w:ind w:left="714" w:hanging="357"/>
        <w:contextualSpacing w:val="0"/>
        <w:jc w:val="both"/>
        <w:rPr>
          <w:sz w:val="24"/>
          <w:szCs w:val="24"/>
        </w:rPr>
      </w:pPr>
      <w:r w:rsidRPr="00787685">
        <w:rPr>
          <w:sz w:val="24"/>
          <w:szCs w:val="24"/>
        </w:rPr>
        <w:t>In der Zwischenzeit die Sahne mit Sahnesteif und Vanillinzucker steif schlagen</w:t>
      </w:r>
      <w:r w:rsidR="00787685" w:rsidRPr="00787685">
        <w:rPr>
          <w:sz w:val="24"/>
          <w:szCs w:val="24"/>
        </w:rPr>
        <w:t>. 1/3 der Sahne auf dem unteren Boden verteilen. Den oberen Boden auflegen und die Tortenoberfläche mit dem restlichen Quittengelee bestreichen. Die Torte rundherum mit der restlichen Sahne bestreichen. Gleichmäßig mit Schokospänen bestreuen und hauchdünn mit Zimt bestäuben.</w:t>
      </w:r>
    </w:p>
    <w:p w14:paraId="37E76913" w14:textId="50D7227A" w:rsidR="00787438" w:rsidRDefault="00EA2704" w:rsidP="00D2665A">
      <w:pPr>
        <w:pStyle w:val="Heading2"/>
        <w:spacing w:after="240"/>
      </w:pPr>
      <w:r w:rsidRPr="00156440">
        <w:br w:type="page"/>
      </w:r>
      <w:r w:rsidR="00787438">
        <w:lastRenderedPageBreak/>
        <w:t>Schokokuss-Torte</w:t>
      </w:r>
      <w:r w:rsidR="006502FA">
        <w:rPr>
          <w:rStyle w:val="FootnoteReference"/>
        </w:rPr>
        <w:footnoteReference w:id="1730"/>
      </w:r>
      <w:r w:rsidR="00787438">
        <w:t xml:space="preserve"> </w:t>
      </w:r>
    </w:p>
    <w:p w14:paraId="6D3ED1B5" w14:textId="616A7157" w:rsidR="00787438" w:rsidRDefault="00787438">
      <w:pPr>
        <w:rPr>
          <w:sz w:val="24"/>
          <w:szCs w:val="24"/>
        </w:rPr>
      </w:pPr>
      <w:r w:rsidRPr="00D2665A">
        <w:rPr>
          <w:sz w:val="24"/>
          <w:szCs w:val="24"/>
          <w:u w:val="single"/>
        </w:rPr>
        <w:t>Zutaten</w:t>
      </w:r>
      <w:r>
        <w:rPr>
          <w:sz w:val="24"/>
          <w:szCs w:val="24"/>
        </w:rPr>
        <w:t xml:space="preserve"> </w:t>
      </w:r>
      <w:r w:rsidR="00D2665A">
        <w:rPr>
          <w:sz w:val="24"/>
          <w:szCs w:val="24"/>
        </w:rPr>
        <w:t>(</w:t>
      </w:r>
      <w:r>
        <w:rPr>
          <w:sz w:val="24"/>
          <w:szCs w:val="24"/>
        </w:rPr>
        <w:t>für 12 Stück</w:t>
      </w:r>
      <w:r w:rsidR="00D2665A">
        <w:rPr>
          <w:sz w:val="24"/>
          <w:szCs w:val="24"/>
        </w:rPr>
        <w:t>)</w:t>
      </w:r>
    </w:p>
    <w:p w14:paraId="682104C0" w14:textId="77777777" w:rsidR="00787438" w:rsidRDefault="00787438">
      <w:pPr>
        <w:rPr>
          <w:sz w:val="24"/>
          <w:szCs w:val="24"/>
        </w:rPr>
      </w:pPr>
      <w:r>
        <w:rPr>
          <w:sz w:val="24"/>
          <w:szCs w:val="24"/>
        </w:rPr>
        <w:t>6 Eier</w:t>
      </w:r>
    </w:p>
    <w:p w14:paraId="18AC3546" w14:textId="77777777" w:rsidR="00787438" w:rsidRDefault="00787438">
      <w:pPr>
        <w:rPr>
          <w:sz w:val="24"/>
          <w:szCs w:val="24"/>
        </w:rPr>
      </w:pPr>
      <w:r>
        <w:rPr>
          <w:sz w:val="24"/>
          <w:szCs w:val="24"/>
        </w:rPr>
        <w:t>120 g Zucker</w:t>
      </w:r>
    </w:p>
    <w:p w14:paraId="03AA5879" w14:textId="77777777" w:rsidR="00787438" w:rsidRDefault="00787438">
      <w:pPr>
        <w:rPr>
          <w:sz w:val="24"/>
          <w:szCs w:val="24"/>
        </w:rPr>
      </w:pPr>
      <w:r>
        <w:rPr>
          <w:sz w:val="24"/>
          <w:szCs w:val="24"/>
        </w:rPr>
        <w:t>80 g Mehl</w:t>
      </w:r>
    </w:p>
    <w:p w14:paraId="10914C21" w14:textId="77777777" w:rsidR="00787438" w:rsidRDefault="00787438">
      <w:pPr>
        <w:rPr>
          <w:sz w:val="24"/>
          <w:szCs w:val="24"/>
        </w:rPr>
      </w:pPr>
      <w:r>
        <w:rPr>
          <w:sz w:val="24"/>
          <w:szCs w:val="24"/>
        </w:rPr>
        <w:t>60 g Speisestärke</w:t>
      </w:r>
    </w:p>
    <w:p w14:paraId="73BD9A1E" w14:textId="46326E18" w:rsidR="00787438" w:rsidRDefault="00787438">
      <w:pPr>
        <w:rPr>
          <w:sz w:val="24"/>
          <w:szCs w:val="24"/>
        </w:rPr>
      </w:pPr>
      <w:r>
        <w:rPr>
          <w:sz w:val="24"/>
          <w:szCs w:val="24"/>
        </w:rPr>
        <w:t>1 TL Backpulver</w:t>
      </w:r>
    </w:p>
    <w:p w14:paraId="0F72CA09" w14:textId="77777777" w:rsidR="000865D8" w:rsidRDefault="000865D8">
      <w:pPr>
        <w:rPr>
          <w:sz w:val="24"/>
          <w:szCs w:val="24"/>
        </w:rPr>
      </w:pPr>
      <w:r>
        <w:rPr>
          <w:sz w:val="24"/>
          <w:szCs w:val="24"/>
        </w:rPr>
        <w:t>12 Schokoküsse</w:t>
      </w:r>
    </w:p>
    <w:p w14:paraId="350D445A" w14:textId="77777777" w:rsidR="000865D8" w:rsidRDefault="000865D8">
      <w:pPr>
        <w:rPr>
          <w:sz w:val="24"/>
          <w:szCs w:val="24"/>
        </w:rPr>
      </w:pPr>
      <w:r>
        <w:rPr>
          <w:sz w:val="24"/>
          <w:szCs w:val="24"/>
        </w:rPr>
        <w:t>500 g Quark</w:t>
      </w:r>
    </w:p>
    <w:p w14:paraId="305CB69C" w14:textId="77777777" w:rsidR="000865D8" w:rsidRDefault="000865D8">
      <w:pPr>
        <w:rPr>
          <w:sz w:val="24"/>
          <w:szCs w:val="24"/>
        </w:rPr>
      </w:pPr>
      <w:r>
        <w:rPr>
          <w:sz w:val="24"/>
          <w:szCs w:val="24"/>
        </w:rPr>
        <w:t>400 ml Sahne</w:t>
      </w:r>
    </w:p>
    <w:p w14:paraId="087C7FE7" w14:textId="77777777" w:rsidR="000865D8" w:rsidRDefault="000865D8" w:rsidP="00783456">
      <w:pPr>
        <w:jc w:val="both"/>
        <w:rPr>
          <w:sz w:val="24"/>
          <w:szCs w:val="24"/>
        </w:rPr>
      </w:pPr>
    </w:p>
    <w:p w14:paraId="2DE083F2" w14:textId="547FA91E" w:rsidR="00D2665A" w:rsidRDefault="00D2665A" w:rsidP="00783456">
      <w:pPr>
        <w:jc w:val="both"/>
        <w:rPr>
          <w:sz w:val="24"/>
          <w:szCs w:val="24"/>
        </w:rPr>
      </w:pPr>
      <w:r>
        <w:rPr>
          <w:sz w:val="24"/>
          <w:szCs w:val="24"/>
        </w:rPr>
        <w:t>Zubereitung:</w:t>
      </w:r>
    </w:p>
    <w:p w14:paraId="14B9C346" w14:textId="77777777" w:rsidR="00BA5175" w:rsidRPr="00783456" w:rsidRDefault="000865D8" w:rsidP="00B40E8C">
      <w:pPr>
        <w:pStyle w:val="ListParagraph"/>
        <w:numPr>
          <w:ilvl w:val="0"/>
          <w:numId w:val="945"/>
        </w:numPr>
        <w:spacing w:after="120"/>
        <w:ind w:left="1077" w:hanging="357"/>
        <w:contextualSpacing w:val="0"/>
        <w:jc w:val="both"/>
        <w:rPr>
          <w:sz w:val="24"/>
          <w:szCs w:val="24"/>
        </w:rPr>
      </w:pPr>
      <w:r w:rsidRPr="00783456">
        <w:rPr>
          <w:sz w:val="24"/>
          <w:szCs w:val="24"/>
        </w:rPr>
        <w:t>Den Backofen auf 180 Grad (Umluft 160 Grad) vorheizen. Die Eier mit dem Zucker schaumig schlagen. Das Mehl mit der Speisestärke und dem Backpulver mischen, darübersieben und unterrühren. Eine Springform (Durchmesser 26 cm)</w:t>
      </w:r>
      <w:r w:rsidR="00BA5175" w:rsidRPr="00783456">
        <w:rPr>
          <w:sz w:val="24"/>
          <w:szCs w:val="24"/>
        </w:rPr>
        <w:t xml:space="preserve"> mit Backpapier auslegen und den Teig hineinfüllen. Im Ofen etwa 45 Minuten backen. Dann herausnehmen und auf ein Kuchengitter stürzen. Das Backpapier vorsichtig abziehe und den Boden abkühlen lassen.</w:t>
      </w:r>
    </w:p>
    <w:p w14:paraId="19DABC87" w14:textId="77777777" w:rsidR="00783456" w:rsidRPr="00783456" w:rsidRDefault="00783456" w:rsidP="00B40E8C">
      <w:pPr>
        <w:pStyle w:val="ListParagraph"/>
        <w:numPr>
          <w:ilvl w:val="0"/>
          <w:numId w:val="945"/>
        </w:numPr>
        <w:spacing w:after="120"/>
        <w:ind w:left="1077" w:hanging="357"/>
        <w:contextualSpacing w:val="0"/>
        <w:jc w:val="both"/>
        <w:rPr>
          <w:sz w:val="24"/>
          <w:szCs w:val="24"/>
        </w:rPr>
      </w:pPr>
      <w:r w:rsidRPr="00783456">
        <w:rPr>
          <w:sz w:val="24"/>
          <w:szCs w:val="24"/>
        </w:rPr>
        <w:t>6 Schokoküsse von den Waffelböden trennen und die Masse mit dem Quark verrühren. 400 ml Sahne steif schlagen und mit der Creme mischen.</w:t>
      </w:r>
    </w:p>
    <w:p w14:paraId="250B26B0" w14:textId="46009A03" w:rsidR="00783456" w:rsidRPr="00783456" w:rsidRDefault="00783456" w:rsidP="00B40E8C">
      <w:pPr>
        <w:pStyle w:val="ListParagraph"/>
        <w:numPr>
          <w:ilvl w:val="0"/>
          <w:numId w:val="945"/>
        </w:numPr>
        <w:spacing w:after="120"/>
        <w:ind w:left="1077" w:hanging="357"/>
        <w:contextualSpacing w:val="0"/>
        <w:jc w:val="both"/>
        <w:rPr>
          <w:sz w:val="24"/>
          <w:szCs w:val="24"/>
        </w:rPr>
      </w:pPr>
      <w:r w:rsidRPr="00783456">
        <w:rPr>
          <w:sz w:val="24"/>
          <w:szCs w:val="24"/>
        </w:rPr>
        <w:t>Den Biskuitboden auf eine Torte</w:t>
      </w:r>
      <w:r w:rsidR="006D6DDF">
        <w:rPr>
          <w:sz w:val="24"/>
          <w:szCs w:val="24"/>
        </w:rPr>
        <w:t>n</w:t>
      </w:r>
      <w:r w:rsidRPr="00783456">
        <w:rPr>
          <w:sz w:val="24"/>
          <w:szCs w:val="24"/>
        </w:rPr>
        <w:t xml:space="preserve">platte legen. Die restlichen Schokoküsse halbieren und auf dem Tortenboden am Rand im Kreis verteilen. In die Mitte die Quark-Sahne-Masse geben und </w:t>
      </w:r>
      <w:r w:rsidR="000B32D9" w:rsidRPr="00783456">
        <w:rPr>
          <w:sz w:val="24"/>
          <w:szCs w:val="24"/>
        </w:rPr>
        <w:t>glattstreichen</w:t>
      </w:r>
      <w:r w:rsidRPr="00783456">
        <w:rPr>
          <w:sz w:val="24"/>
          <w:szCs w:val="24"/>
        </w:rPr>
        <w:t xml:space="preserve">. Die übrig gebliebenen Waffelböden halbieren und die Torte damit verzieren. Die Torte bis zum Servieren </w:t>
      </w:r>
      <w:r w:rsidR="000B32D9" w:rsidRPr="00783456">
        <w:rPr>
          <w:sz w:val="24"/>
          <w:szCs w:val="24"/>
        </w:rPr>
        <w:t>kaltstellen</w:t>
      </w:r>
      <w:r w:rsidRPr="00783456">
        <w:rPr>
          <w:sz w:val="24"/>
          <w:szCs w:val="24"/>
        </w:rPr>
        <w:t>.</w:t>
      </w:r>
    </w:p>
    <w:p w14:paraId="73A9C63E" w14:textId="77777777" w:rsidR="00783456" w:rsidRDefault="00783456" w:rsidP="00783456">
      <w:pPr>
        <w:ind w:left="359"/>
        <w:jc w:val="both"/>
        <w:rPr>
          <w:sz w:val="24"/>
          <w:szCs w:val="24"/>
        </w:rPr>
      </w:pPr>
    </w:p>
    <w:p w14:paraId="45033113" w14:textId="77777777" w:rsidR="00D97FDE" w:rsidRDefault="00783456" w:rsidP="00783456">
      <w:pPr>
        <w:ind w:left="359"/>
        <w:jc w:val="both"/>
        <w:rPr>
          <w:sz w:val="24"/>
          <w:szCs w:val="24"/>
        </w:rPr>
      </w:pPr>
      <w:r>
        <w:rPr>
          <w:sz w:val="24"/>
          <w:szCs w:val="24"/>
        </w:rPr>
        <w:t>Info:</w:t>
      </w:r>
      <w:r>
        <w:rPr>
          <w:sz w:val="24"/>
          <w:szCs w:val="24"/>
        </w:rPr>
        <w:tab/>
        <w:t>Das war übrigens die Torte, die ich Markus zum 50. Geburtstag gemacht habe.</w:t>
      </w:r>
    </w:p>
    <w:p w14:paraId="5E33CAFA" w14:textId="77777777" w:rsidR="00D97FDE" w:rsidRDefault="00D97FDE">
      <w:pPr>
        <w:rPr>
          <w:sz w:val="24"/>
          <w:szCs w:val="24"/>
        </w:rPr>
      </w:pPr>
      <w:r>
        <w:rPr>
          <w:sz w:val="24"/>
          <w:szCs w:val="24"/>
        </w:rPr>
        <w:br w:type="page"/>
      </w:r>
    </w:p>
    <w:p w14:paraId="2A23B782" w14:textId="7509D3C4" w:rsidR="00D97FDE" w:rsidRDefault="00D97FDE" w:rsidP="00D2665A">
      <w:pPr>
        <w:pStyle w:val="Heading2"/>
        <w:spacing w:after="240"/>
      </w:pPr>
      <w:r>
        <w:lastRenderedPageBreak/>
        <w:t>Marzipan-Torte</w:t>
      </w:r>
      <w:r w:rsidR="004324B0">
        <w:rPr>
          <w:rStyle w:val="FootnoteReference"/>
        </w:rPr>
        <w:footnoteReference w:id="1731"/>
      </w:r>
      <w:r>
        <w:t xml:space="preserve"> </w:t>
      </w:r>
    </w:p>
    <w:p w14:paraId="6515FB73" w14:textId="38D96A9A" w:rsidR="00D97FDE" w:rsidRDefault="00D97FDE" w:rsidP="00D97FDE">
      <w:pPr>
        <w:rPr>
          <w:sz w:val="24"/>
          <w:szCs w:val="24"/>
        </w:rPr>
      </w:pPr>
      <w:r w:rsidRPr="00D2665A">
        <w:rPr>
          <w:sz w:val="24"/>
          <w:szCs w:val="24"/>
          <w:u w:val="single"/>
        </w:rPr>
        <w:t>Zutaten</w:t>
      </w:r>
      <w:r>
        <w:rPr>
          <w:sz w:val="24"/>
          <w:szCs w:val="24"/>
        </w:rPr>
        <w:t xml:space="preserve"> </w:t>
      </w:r>
      <w:r w:rsidR="00D2665A">
        <w:rPr>
          <w:sz w:val="24"/>
          <w:szCs w:val="24"/>
        </w:rPr>
        <w:t>(</w:t>
      </w:r>
      <w:r>
        <w:rPr>
          <w:sz w:val="24"/>
          <w:szCs w:val="24"/>
        </w:rPr>
        <w:t>für 16 Stück</w:t>
      </w:r>
      <w:r w:rsidR="00D2665A">
        <w:rPr>
          <w:sz w:val="24"/>
          <w:szCs w:val="24"/>
        </w:rPr>
        <w:t>)</w:t>
      </w:r>
    </w:p>
    <w:p w14:paraId="112EF0DC" w14:textId="77777777" w:rsidR="00D97FDE" w:rsidRDefault="00D97FDE" w:rsidP="00D97FDE">
      <w:pPr>
        <w:rPr>
          <w:sz w:val="24"/>
          <w:szCs w:val="24"/>
        </w:rPr>
      </w:pPr>
      <w:r>
        <w:rPr>
          <w:sz w:val="24"/>
          <w:szCs w:val="24"/>
        </w:rPr>
        <w:t>4 Eier</w:t>
      </w:r>
    </w:p>
    <w:p w14:paraId="6757325C" w14:textId="77777777" w:rsidR="00D97FDE" w:rsidRDefault="00D97FDE" w:rsidP="00D97FDE">
      <w:pPr>
        <w:rPr>
          <w:sz w:val="24"/>
          <w:szCs w:val="24"/>
        </w:rPr>
      </w:pPr>
      <w:r>
        <w:rPr>
          <w:sz w:val="24"/>
          <w:szCs w:val="24"/>
        </w:rPr>
        <w:t>170 g Zucker</w:t>
      </w:r>
    </w:p>
    <w:p w14:paraId="56C6F585" w14:textId="77777777" w:rsidR="00D97FDE" w:rsidRDefault="00D97FDE" w:rsidP="00D97FDE">
      <w:pPr>
        <w:rPr>
          <w:sz w:val="24"/>
          <w:szCs w:val="24"/>
        </w:rPr>
      </w:pPr>
      <w:r>
        <w:rPr>
          <w:sz w:val="24"/>
          <w:szCs w:val="24"/>
        </w:rPr>
        <w:t>1 Prise Salz</w:t>
      </w:r>
    </w:p>
    <w:p w14:paraId="68E7C60C" w14:textId="77777777" w:rsidR="00D97FDE" w:rsidRDefault="00D97FDE" w:rsidP="00D97FDE">
      <w:pPr>
        <w:rPr>
          <w:sz w:val="24"/>
          <w:szCs w:val="24"/>
        </w:rPr>
      </w:pPr>
      <w:r>
        <w:rPr>
          <w:sz w:val="24"/>
          <w:szCs w:val="24"/>
        </w:rPr>
        <w:t>80 g Mehl</w:t>
      </w:r>
    </w:p>
    <w:p w14:paraId="4B4A5D88" w14:textId="77777777" w:rsidR="00D97FDE" w:rsidRDefault="00D97FDE" w:rsidP="00D97FDE">
      <w:pPr>
        <w:rPr>
          <w:sz w:val="24"/>
          <w:szCs w:val="24"/>
        </w:rPr>
      </w:pPr>
      <w:r>
        <w:rPr>
          <w:sz w:val="24"/>
          <w:szCs w:val="24"/>
        </w:rPr>
        <w:t>80 g Speisestärke</w:t>
      </w:r>
    </w:p>
    <w:p w14:paraId="560B3CB4" w14:textId="03560592" w:rsidR="00D97FDE" w:rsidRDefault="00D97FDE" w:rsidP="00D97FDE">
      <w:pPr>
        <w:rPr>
          <w:sz w:val="24"/>
          <w:szCs w:val="24"/>
        </w:rPr>
      </w:pPr>
      <w:r>
        <w:rPr>
          <w:sz w:val="24"/>
          <w:szCs w:val="24"/>
        </w:rPr>
        <w:t>½ TL Backpulver</w:t>
      </w:r>
    </w:p>
    <w:p w14:paraId="4E6C9A95" w14:textId="77777777" w:rsidR="00C338FD" w:rsidRDefault="00C338FD" w:rsidP="00D97FDE">
      <w:pPr>
        <w:rPr>
          <w:sz w:val="24"/>
          <w:szCs w:val="24"/>
        </w:rPr>
      </w:pPr>
      <w:r>
        <w:rPr>
          <w:sz w:val="24"/>
          <w:szCs w:val="24"/>
        </w:rPr>
        <w:t>400 ml Milch</w:t>
      </w:r>
    </w:p>
    <w:p w14:paraId="758BAA67" w14:textId="77777777" w:rsidR="00C338FD" w:rsidRDefault="00C338FD" w:rsidP="00D97FDE">
      <w:pPr>
        <w:rPr>
          <w:sz w:val="24"/>
          <w:szCs w:val="24"/>
        </w:rPr>
      </w:pPr>
      <w:r>
        <w:rPr>
          <w:sz w:val="24"/>
          <w:szCs w:val="24"/>
        </w:rPr>
        <w:t>1 Päckchen Vanillepuddingpulver</w:t>
      </w:r>
    </w:p>
    <w:p w14:paraId="69FEFDB3" w14:textId="77777777" w:rsidR="00C338FD" w:rsidRDefault="00C338FD" w:rsidP="00D97FDE">
      <w:pPr>
        <w:rPr>
          <w:sz w:val="24"/>
          <w:szCs w:val="24"/>
        </w:rPr>
      </w:pPr>
      <w:r>
        <w:rPr>
          <w:sz w:val="24"/>
          <w:szCs w:val="24"/>
        </w:rPr>
        <w:t>1 Päckchen Vanillezucker</w:t>
      </w:r>
    </w:p>
    <w:p w14:paraId="0C0CA531" w14:textId="77777777" w:rsidR="00C338FD" w:rsidRDefault="00C338FD" w:rsidP="00D97FDE">
      <w:pPr>
        <w:rPr>
          <w:sz w:val="24"/>
          <w:szCs w:val="24"/>
        </w:rPr>
      </w:pPr>
      <w:r>
        <w:rPr>
          <w:sz w:val="24"/>
          <w:szCs w:val="24"/>
        </w:rPr>
        <w:t>100 g Butter</w:t>
      </w:r>
    </w:p>
    <w:p w14:paraId="40BC0355" w14:textId="1BAA7EC1" w:rsidR="00C338FD" w:rsidRDefault="00C338FD" w:rsidP="00D97FDE">
      <w:pPr>
        <w:rPr>
          <w:sz w:val="24"/>
          <w:szCs w:val="24"/>
        </w:rPr>
      </w:pPr>
      <w:r>
        <w:rPr>
          <w:sz w:val="24"/>
          <w:szCs w:val="24"/>
        </w:rPr>
        <w:t>650 g Marzipanrohmasse</w:t>
      </w:r>
    </w:p>
    <w:p w14:paraId="193417E3" w14:textId="77777777" w:rsidR="00C338FD" w:rsidRDefault="00C338FD" w:rsidP="00D97FDE">
      <w:pPr>
        <w:rPr>
          <w:sz w:val="24"/>
          <w:szCs w:val="24"/>
        </w:rPr>
      </w:pPr>
      <w:r>
        <w:rPr>
          <w:sz w:val="24"/>
          <w:szCs w:val="24"/>
        </w:rPr>
        <w:t>100 ml Orangensaft</w:t>
      </w:r>
    </w:p>
    <w:p w14:paraId="545D838A" w14:textId="77777777" w:rsidR="001C17F3" w:rsidRDefault="00C338FD" w:rsidP="00D97FDE">
      <w:pPr>
        <w:rPr>
          <w:sz w:val="24"/>
          <w:szCs w:val="24"/>
        </w:rPr>
      </w:pPr>
      <w:r>
        <w:rPr>
          <w:sz w:val="24"/>
          <w:szCs w:val="24"/>
        </w:rPr>
        <w:t>40 g Zartbitter</w:t>
      </w:r>
      <w:r w:rsidR="001C17F3">
        <w:rPr>
          <w:sz w:val="24"/>
          <w:szCs w:val="24"/>
        </w:rPr>
        <w:t>-Kuvertüre</w:t>
      </w:r>
    </w:p>
    <w:p w14:paraId="41BBFC66" w14:textId="77777777" w:rsidR="001C17F3" w:rsidRDefault="001C17F3" w:rsidP="00D97FDE">
      <w:pPr>
        <w:rPr>
          <w:sz w:val="24"/>
          <w:szCs w:val="24"/>
        </w:rPr>
      </w:pPr>
      <w:r>
        <w:rPr>
          <w:sz w:val="24"/>
          <w:szCs w:val="24"/>
        </w:rPr>
        <w:t>8 Belegkirschen</w:t>
      </w:r>
    </w:p>
    <w:p w14:paraId="67E232D2" w14:textId="77777777" w:rsidR="001C17F3" w:rsidRDefault="001C17F3" w:rsidP="00D97FDE">
      <w:pPr>
        <w:rPr>
          <w:sz w:val="24"/>
          <w:szCs w:val="24"/>
        </w:rPr>
      </w:pPr>
      <w:r>
        <w:rPr>
          <w:sz w:val="24"/>
          <w:szCs w:val="24"/>
        </w:rPr>
        <w:t>1 EL Aprikosenmarmelade</w:t>
      </w:r>
    </w:p>
    <w:p w14:paraId="28F08D96" w14:textId="0C1242D8" w:rsidR="001C17F3" w:rsidRDefault="001C17F3" w:rsidP="00D97FDE">
      <w:pPr>
        <w:rPr>
          <w:sz w:val="24"/>
          <w:szCs w:val="24"/>
        </w:rPr>
      </w:pPr>
      <w:r>
        <w:rPr>
          <w:sz w:val="24"/>
          <w:szCs w:val="24"/>
        </w:rPr>
        <w:t>3 EL gehackte Pistazien</w:t>
      </w:r>
    </w:p>
    <w:p w14:paraId="3C270363" w14:textId="5188E6FC" w:rsidR="001C17F3" w:rsidRDefault="001C17F3" w:rsidP="00D97FDE">
      <w:pPr>
        <w:rPr>
          <w:sz w:val="24"/>
          <w:szCs w:val="24"/>
        </w:rPr>
      </w:pPr>
      <w:r>
        <w:rPr>
          <w:sz w:val="24"/>
          <w:szCs w:val="24"/>
        </w:rPr>
        <w:t>Puderzucker zum Ausrollen</w:t>
      </w:r>
    </w:p>
    <w:p w14:paraId="5C152C61" w14:textId="77777777" w:rsidR="001C17F3" w:rsidRDefault="001C17F3" w:rsidP="00D97FDE">
      <w:pPr>
        <w:rPr>
          <w:sz w:val="24"/>
          <w:szCs w:val="24"/>
        </w:rPr>
      </w:pPr>
    </w:p>
    <w:p w14:paraId="071D320D" w14:textId="31B90A5A" w:rsidR="00D2665A" w:rsidRDefault="00D2665A" w:rsidP="00D97FDE">
      <w:pPr>
        <w:rPr>
          <w:sz w:val="24"/>
          <w:szCs w:val="24"/>
        </w:rPr>
      </w:pPr>
      <w:r>
        <w:rPr>
          <w:sz w:val="24"/>
          <w:szCs w:val="24"/>
        </w:rPr>
        <w:t>Zubereitung:</w:t>
      </w:r>
    </w:p>
    <w:p w14:paraId="4B25E204" w14:textId="20213A6F" w:rsidR="001C17F3" w:rsidRPr="006569A7" w:rsidRDefault="001C17F3" w:rsidP="00B40E8C">
      <w:pPr>
        <w:pStyle w:val="ListParagraph"/>
        <w:numPr>
          <w:ilvl w:val="0"/>
          <w:numId w:val="946"/>
        </w:numPr>
        <w:spacing w:after="120"/>
        <w:ind w:left="714" w:hanging="357"/>
        <w:contextualSpacing w:val="0"/>
        <w:jc w:val="both"/>
        <w:rPr>
          <w:sz w:val="24"/>
          <w:szCs w:val="24"/>
        </w:rPr>
      </w:pPr>
      <w:r w:rsidRPr="006569A7">
        <w:rPr>
          <w:sz w:val="24"/>
          <w:szCs w:val="24"/>
        </w:rPr>
        <w:t xml:space="preserve">Den Backofen auf 190 Grad (Umluft 170 Grad) vorheizen. Die Eier trennen. Eiweiß mit 40 g Zucker und dem Salz steif schlagen. Eigelb und 110 g Zucker schaumig schlagen und auf </w:t>
      </w:r>
      <w:r w:rsidR="006D6DDF">
        <w:rPr>
          <w:sz w:val="24"/>
          <w:szCs w:val="24"/>
        </w:rPr>
        <w:t>d</w:t>
      </w:r>
      <w:r w:rsidRPr="006569A7">
        <w:rPr>
          <w:sz w:val="24"/>
          <w:szCs w:val="24"/>
        </w:rPr>
        <w:t>en Eischnee geben, Mehl, Speisestärke und Backpulver mischen, darübersieben und mit einem Schneebesen vorsichtig unterheben.</w:t>
      </w:r>
    </w:p>
    <w:p w14:paraId="0C1A2025" w14:textId="454586EE" w:rsidR="001C17F3" w:rsidRPr="006569A7" w:rsidRDefault="001C17F3" w:rsidP="00B40E8C">
      <w:pPr>
        <w:pStyle w:val="ListParagraph"/>
        <w:numPr>
          <w:ilvl w:val="0"/>
          <w:numId w:val="946"/>
        </w:numPr>
        <w:spacing w:after="120"/>
        <w:ind w:left="714" w:hanging="357"/>
        <w:contextualSpacing w:val="0"/>
        <w:jc w:val="both"/>
        <w:rPr>
          <w:sz w:val="24"/>
          <w:szCs w:val="24"/>
        </w:rPr>
      </w:pPr>
      <w:r w:rsidRPr="006569A7">
        <w:rPr>
          <w:sz w:val="24"/>
          <w:szCs w:val="24"/>
        </w:rPr>
        <w:t>Den Boden einer Springform (Durchmesser 26 cm) mit Backpapier auslegen. Den Teig einfüllen und im Backofen etwa 25 Minuten goldgelb backen.</w:t>
      </w:r>
    </w:p>
    <w:p w14:paraId="16D40070" w14:textId="04DB4D00" w:rsidR="001C17F3" w:rsidRPr="006569A7" w:rsidRDefault="001C17F3" w:rsidP="00B40E8C">
      <w:pPr>
        <w:pStyle w:val="ListParagraph"/>
        <w:numPr>
          <w:ilvl w:val="0"/>
          <w:numId w:val="946"/>
        </w:numPr>
        <w:spacing w:after="120"/>
        <w:ind w:left="714" w:hanging="357"/>
        <w:contextualSpacing w:val="0"/>
        <w:jc w:val="both"/>
        <w:rPr>
          <w:sz w:val="24"/>
          <w:szCs w:val="24"/>
        </w:rPr>
      </w:pPr>
      <w:r w:rsidRPr="006569A7">
        <w:rPr>
          <w:sz w:val="24"/>
          <w:szCs w:val="24"/>
        </w:rPr>
        <w:t>Für die Buttercreme aus Milch, Vanillepuddingpulver, Vanillezucker und restlichem Zucker nach Packungsanweisung einen Pudding kochen. Abkühlen lassen und durch ein Sieb streichen.</w:t>
      </w:r>
    </w:p>
    <w:p w14:paraId="21F21FFA" w14:textId="548D38DB" w:rsidR="001C17F3" w:rsidRPr="006569A7" w:rsidRDefault="001C17F3" w:rsidP="00B40E8C">
      <w:pPr>
        <w:pStyle w:val="ListParagraph"/>
        <w:numPr>
          <w:ilvl w:val="0"/>
          <w:numId w:val="946"/>
        </w:numPr>
        <w:spacing w:after="120"/>
        <w:ind w:left="714" w:hanging="357"/>
        <w:contextualSpacing w:val="0"/>
        <w:jc w:val="both"/>
        <w:rPr>
          <w:sz w:val="24"/>
          <w:szCs w:val="24"/>
        </w:rPr>
      </w:pPr>
      <w:r w:rsidRPr="006569A7">
        <w:rPr>
          <w:sz w:val="24"/>
          <w:szCs w:val="24"/>
        </w:rPr>
        <w:lastRenderedPageBreak/>
        <w:t>Die weiche Butter mindestens 20 Minuten schaumig schlagen und nach und nach den Pudding unterrühren (Achtung: Pudding und Butter müssen die gleiche Temperatur haben)</w:t>
      </w:r>
      <w:r w:rsidR="00190667">
        <w:rPr>
          <w:sz w:val="24"/>
          <w:szCs w:val="24"/>
        </w:rPr>
        <w:t>.</w:t>
      </w:r>
    </w:p>
    <w:p w14:paraId="4BC8F906" w14:textId="26A53C06" w:rsidR="001C17F3" w:rsidRPr="006569A7" w:rsidRDefault="001C17F3" w:rsidP="00B40E8C">
      <w:pPr>
        <w:pStyle w:val="ListParagraph"/>
        <w:numPr>
          <w:ilvl w:val="0"/>
          <w:numId w:val="946"/>
        </w:numPr>
        <w:spacing w:after="120"/>
        <w:ind w:left="714" w:hanging="357"/>
        <w:contextualSpacing w:val="0"/>
        <w:jc w:val="both"/>
        <w:rPr>
          <w:sz w:val="24"/>
          <w:szCs w:val="24"/>
        </w:rPr>
      </w:pPr>
      <w:r w:rsidRPr="006569A7">
        <w:rPr>
          <w:sz w:val="24"/>
          <w:szCs w:val="24"/>
        </w:rPr>
        <w:t xml:space="preserve">Für die Füllung 350 g Marzipan mit dem Orangensaft </w:t>
      </w:r>
      <w:r w:rsidR="000B32D9" w:rsidRPr="006569A7">
        <w:rPr>
          <w:sz w:val="24"/>
          <w:szCs w:val="24"/>
        </w:rPr>
        <w:t>glattrühren</w:t>
      </w:r>
      <w:r w:rsidRPr="006569A7">
        <w:rPr>
          <w:sz w:val="24"/>
          <w:szCs w:val="24"/>
        </w:rPr>
        <w:t>. Den abgekühlten Kuchen waagrecht in drei dünne Böden teilen. Jeden Boden mit der Marzipancreme besteichen und die Böden aufein</w:t>
      </w:r>
      <w:r w:rsidR="006569A7">
        <w:rPr>
          <w:sz w:val="24"/>
          <w:szCs w:val="24"/>
        </w:rPr>
        <w:t>a</w:t>
      </w:r>
      <w:r w:rsidRPr="006569A7">
        <w:rPr>
          <w:sz w:val="24"/>
          <w:szCs w:val="24"/>
        </w:rPr>
        <w:t>ndersetzen.</w:t>
      </w:r>
    </w:p>
    <w:p w14:paraId="7F6C8468" w14:textId="52931EDD" w:rsidR="001C17F3" w:rsidRPr="006569A7" w:rsidRDefault="001C17F3" w:rsidP="00B40E8C">
      <w:pPr>
        <w:pStyle w:val="ListParagraph"/>
        <w:numPr>
          <w:ilvl w:val="0"/>
          <w:numId w:val="946"/>
        </w:numPr>
        <w:spacing w:after="120"/>
        <w:ind w:left="714" w:hanging="357"/>
        <w:contextualSpacing w:val="0"/>
        <w:jc w:val="both"/>
        <w:rPr>
          <w:sz w:val="24"/>
          <w:szCs w:val="24"/>
        </w:rPr>
      </w:pPr>
      <w:r w:rsidRPr="006569A7">
        <w:rPr>
          <w:sz w:val="24"/>
          <w:szCs w:val="24"/>
        </w:rPr>
        <w:t>Die Tortenoberfläche und -seiten mit 2/3 der Buttercreme bestreichen. Die Arbeitsfläche mit Puderzucker bestäuben, darauf 150 g Marzipan ausrollen und in Streifen schneiden. Den Tortenrand mit Marzipanstreifen verzieren. Restliches Marzipan rund ausrollen und auf die Tortenoberfläche setzen.</w:t>
      </w:r>
    </w:p>
    <w:p w14:paraId="0C98354C" w14:textId="77777777" w:rsidR="0068247D" w:rsidRDefault="0068247D">
      <w:pPr>
        <w:rPr>
          <w:sz w:val="24"/>
          <w:szCs w:val="24"/>
        </w:rPr>
      </w:pPr>
      <w:r>
        <w:rPr>
          <w:sz w:val="24"/>
          <w:szCs w:val="24"/>
        </w:rPr>
        <w:br w:type="page"/>
      </w:r>
    </w:p>
    <w:p w14:paraId="37751DC9" w14:textId="230B3BD6" w:rsidR="0068247D" w:rsidRDefault="0068247D" w:rsidP="00190667">
      <w:pPr>
        <w:pStyle w:val="Heading2"/>
        <w:spacing w:after="240"/>
      </w:pPr>
      <w:r>
        <w:lastRenderedPageBreak/>
        <w:t>Sachertorte</w:t>
      </w:r>
      <w:r w:rsidR="00B144E7">
        <w:rPr>
          <w:rStyle w:val="FootnoteReference"/>
        </w:rPr>
        <w:footnoteReference w:id="1732"/>
      </w:r>
      <w:r>
        <w:t xml:space="preserve"> </w:t>
      </w:r>
    </w:p>
    <w:p w14:paraId="78629FD0" w14:textId="215804F6" w:rsidR="0068247D" w:rsidRDefault="0068247D" w:rsidP="0068247D">
      <w:pPr>
        <w:rPr>
          <w:sz w:val="24"/>
          <w:szCs w:val="24"/>
        </w:rPr>
      </w:pPr>
      <w:r w:rsidRPr="00190667">
        <w:rPr>
          <w:sz w:val="24"/>
          <w:szCs w:val="24"/>
          <w:u w:val="single"/>
        </w:rPr>
        <w:t>Zutaten</w:t>
      </w:r>
      <w:r>
        <w:rPr>
          <w:sz w:val="24"/>
          <w:szCs w:val="24"/>
        </w:rPr>
        <w:t xml:space="preserve"> </w:t>
      </w:r>
      <w:r w:rsidR="00190667">
        <w:rPr>
          <w:sz w:val="24"/>
          <w:szCs w:val="24"/>
        </w:rPr>
        <w:t>(</w:t>
      </w:r>
      <w:r>
        <w:rPr>
          <w:sz w:val="24"/>
          <w:szCs w:val="24"/>
        </w:rPr>
        <w:t>für 1 Springform</w:t>
      </w:r>
      <w:r w:rsidR="00190667">
        <w:rPr>
          <w:sz w:val="24"/>
          <w:szCs w:val="24"/>
        </w:rPr>
        <w:t>):</w:t>
      </w:r>
    </w:p>
    <w:p w14:paraId="721C593C" w14:textId="77777777" w:rsidR="0068247D" w:rsidRDefault="0068247D" w:rsidP="0068247D">
      <w:pPr>
        <w:rPr>
          <w:sz w:val="24"/>
          <w:szCs w:val="24"/>
        </w:rPr>
      </w:pPr>
      <w:r>
        <w:rPr>
          <w:sz w:val="24"/>
          <w:szCs w:val="24"/>
        </w:rPr>
        <w:t>175 g Schokolade (70% Kakaoanteil)</w:t>
      </w:r>
    </w:p>
    <w:p w14:paraId="7CD2932C" w14:textId="77777777" w:rsidR="0068247D" w:rsidRDefault="0068247D" w:rsidP="0068247D">
      <w:pPr>
        <w:rPr>
          <w:sz w:val="24"/>
          <w:szCs w:val="24"/>
        </w:rPr>
      </w:pPr>
      <w:r>
        <w:rPr>
          <w:sz w:val="24"/>
          <w:szCs w:val="24"/>
        </w:rPr>
        <w:t>6 Eier</w:t>
      </w:r>
    </w:p>
    <w:p w14:paraId="08469E3A" w14:textId="77777777" w:rsidR="0068247D" w:rsidRDefault="0068247D" w:rsidP="0068247D">
      <w:pPr>
        <w:rPr>
          <w:sz w:val="24"/>
          <w:szCs w:val="24"/>
        </w:rPr>
      </w:pPr>
      <w:r>
        <w:rPr>
          <w:sz w:val="24"/>
          <w:szCs w:val="24"/>
        </w:rPr>
        <w:t>125 g Butter</w:t>
      </w:r>
    </w:p>
    <w:p w14:paraId="7B527F55" w14:textId="77777777" w:rsidR="0068247D" w:rsidRDefault="0068247D" w:rsidP="0068247D">
      <w:pPr>
        <w:rPr>
          <w:sz w:val="24"/>
          <w:szCs w:val="24"/>
        </w:rPr>
      </w:pPr>
      <w:r>
        <w:rPr>
          <w:sz w:val="24"/>
          <w:szCs w:val="24"/>
        </w:rPr>
        <w:t>60 g Puderzucker</w:t>
      </w:r>
    </w:p>
    <w:p w14:paraId="38ED640E" w14:textId="77777777" w:rsidR="0068247D" w:rsidRDefault="0068247D" w:rsidP="0068247D">
      <w:pPr>
        <w:rPr>
          <w:sz w:val="24"/>
          <w:szCs w:val="24"/>
        </w:rPr>
      </w:pPr>
      <w:r>
        <w:rPr>
          <w:sz w:val="24"/>
          <w:szCs w:val="24"/>
        </w:rPr>
        <w:t>1 Prise Salz</w:t>
      </w:r>
    </w:p>
    <w:p w14:paraId="484FF39C" w14:textId="77777777" w:rsidR="0068247D" w:rsidRDefault="0068247D" w:rsidP="0068247D">
      <w:pPr>
        <w:rPr>
          <w:sz w:val="24"/>
          <w:szCs w:val="24"/>
        </w:rPr>
      </w:pPr>
      <w:r>
        <w:rPr>
          <w:sz w:val="24"/>
          <w:szCs w:val="24"/>
        </w:rPr>
        <w:t>Mark von 1 Vanilleschote</w:t>
      </w:r>
    </w:p>
    <w:p w14:paraId="3EC028AB" w14:textId="77777777" w:rsidR="0068247D" w:rsidRDefault="0068247D" w:rsidP="0068247D">
      <w:pPr>
        <w:rPr>
          <w:sz w:val="24"/>
          <w:szCs w:val="24"/>
        </w:rPr>
      </w:pPr>
      <w:r>
        <w:rPr>
          <w:sz w:val="24"/>
          <w:szCs w:val="24"/>
        </w:rPr>
        <w:t>125 g Mehl</w:t>
      </w:r>
    </w:p>
    <w:p w14:paraId="00826118" w14:textId="77777777" w:rsidR="0068247D" w:rsidRDefault="0068247D" w:rsidP="0068247D">
      <w:pPr>
        <w:rPr>
          <w:sz w:val="24"/>
          <w:szCs w:val="24"/>
        </w:rPr>
      </w:pPr>
      <w:r>
        <w:rPr>
          <w:sz w:val="24"/>
          <w:szCs w:val="24"/>
        </w:rPr>
        <w:t>Fett für die Form</w:t>
      </w:r>
    </w:p>
    <w:p w14:paraId="515841EF" w14:textId="77777777" w:rsidR="0068247D" w:rsidRDefault="0068247D" w:rsidP="0068247D">
      <w:pPr>
        <w:rPr>
          <w:sz w:val="24"/>
          <w:szCs w:val="24"/>
        </w:rPr>
      </w:pPr>
      <w:r>
        <w:rPr>
          <w:sz w:val="24"/>
          <w:szCs w:val="24"/>
        </w:rPr>
        <w:t>150 g Aprikosenkonfitüre (Original: Marillenkonfitüre)</w:t>
      </w:r>
    </w:p>
    <w:p w14:paraId="71C79169" w14:textId="77777777" w:rsidR="0068247D" w:rsidRDefault="0068247D" w:rsidP="0068247D">
      <w:pPr>
        <w:rPr>
          <w:sz w:val="24"/>
          <w:szCs w:val="24"/>
        </w:rPr>
      </w:pPr>
      <w:r>
        <w:rPr>
          <w:sz w:val="24"/>
          <w:szCs w:val="24"/>
        </w:rPr>
        <w:t>80 g dunkle Kuvertüre</w:t>
      </w:r>
    </w:p>
    <w:p w14:paraId="134A2BD8" w14:textId="77777777" w:rsidR="0068247D" w:rsidRDefault="0068247D" w:rsidP="0068247D">
      <w:pPr>
        <w:rPr>
          <w:sz w:val="24"/>
          <w:szCs w:val="24"/>
        </w:rPr>
      </w:pPr>
    </w:p>
    <w:p w14:paraId="7D109EF7" w14:textId="2A629699" w:rsidR="00190667" w:rsidRDefault="00190667" w:rsidP="0068247D">
      <w:pPr>
        <w:rPr>
          <w:sz w:val="24"/>
          <w:szCs w:val="24"/>
        </w:rPr>
      </w:pPr>
      <w:r>
        <w:rPr>
          <w:sz w:val="24"/>
          <w:szCs w:val="24"/>
        </w:rPr>
        <w:t>Zubereitung:</w:t>
      </w:r>
    </w:p>
    <w:p w14:paraId="14EF9219" w14:textId="4DF80227" w:rsidR="000513EF" w:rsidRPr="000513EF" w:rsidRDefault="0068247D" w:rsidP="00B40E8C">
      <w:pPr>
        <w:pStyle w:val="ListParagraph"/>
        <w:numPr>
          <w:ilvl w:val="0"/>
          <w:numId w:val="947"/>
        </w:numPr>
        <w:spacing w:after="120"/>
        <w:ind w:left="714" w:hanging="357"/>
        <w:contextualSpacing w:val="0"/>
        <w:jc w:val="both"/>
        <w:rPr>
          <w:sz w:val="24"/>
          <w:szCs w:val="24"/>
        </w:rPr>
      </w:pPr>
      <w:r w:rsidRPr="000513EF">
        <w:rPr>
          <w:sz w:val="24"/>
          <w:szCs w:val="24"/>
        </w:rPr>
        <w:t>30 g Kuvertüre grob zerkleinern und im warmen Wasserbad schmelzen. Die Eier trennen. Den Backofen auf 175 Grad (Umluft nicht empfehlenswert) vorheizen. Die Butter mit 60 g Puderzucker, Salz</w:t>
      </w:r>
      <w:r w:rsidR="000513EF" w:rsidRPr="000513EF">
        <w:rPr>
          <w:sz w:val="24"/>
          <w:szCs w:val="24"/>
        </w:rPr>
        <w:t xml:space="preserve"> und Vanillemark in einer Schüssel schaumig schlagen, dann das Eigelb und die geschmolzene Kuvertüre unterrühren. Das Eiweiß steif schlagen und auf die Eigelbmasse geben. Nun das Mehl darübersieben du alles zu einem glatten Teig verarbeiten.</w:t>
      </w:r>
    </w:p>
    <w:p w14:paraId="218A2522" w14:textId="67093E36" w:rsidR="000513EF" w:rsidRPr="000513EF" w:rsidRDefault="000513EF" w:rsidP="00B40E8C">
      <w:pPr>
        <w:pStyle w:val="ListParagraph"/>
        <w:numPr>
          <w:ilvl w:val="0"/>
          <w:numId w:val="947"/>
        </w:numPr>
        <w:spacing w:after="120"/>
        <w:ind w:left="714" w:hanging="357"/>
        <w:contextualSpacing w:val="0"/>
        <w:jc w:val="both"/>
        <w:rPr>
          <w:sz w:val="24"/>
          <w:szCs w:val="24"/>
        </w:rPr>
      </w:pPr>
      <w:r w:rsidRPr="000513EF">
        <w:rPr>
          <w:sz w:val="24"/>
          <w:szCs w:val="24"/>
        </w:rPr>
        <w:t>Eine Springform (Durchmesser 19 cm) nur am Boden einfetten. Die Teigmasse hineinfüllen und im Ofen etwa 1 Stunde backen. Auf einem Kuchengitter auskühlen lassen, dann aus der Form nehmen. Den Tortenboden zweimal durchschneiden. Die Konfitüre unter Rühren leicht erwärmen und je 1 EL auf den unteren und mittleren Tortenboden streichen. Nun die drei Tortenteile zusammensetzen.</w:t>
      </w:r>
    </w:p>
    <w:p w14:paraId="67D41191" w14:textId="77777777" w:rsidR="00161E03" w:rsidRDefault="000513EF" w:rsidP="00B40E8C">
      <w:pPr>
        <w:pStyle w:val="ListParagraph"/>
        <w:numPr>
          <w:ilvl w:val="0"/>
          <w:numId w:val="947"/>
        </w:numPr>
        <w:spacing w:after="120"/>
        <w:ind w:left="714" w:hanging="357"/>
        <w:contextualSpacing w:val="0"/>
        <w:jc w:val="both"/>
        <w:rPr>
          <w:sz w:val="24"/>
          <w:szCs w:val="24"/>
        </w:rPr>
      </w:pPr>
      <w:r w:rsidRPr="000513EF">
        <w:rPr>
          <w:sz w:val="24"/>
          <w:szCs w:val="24"/>
        </w:rPr>
        <w:t>Die restliche Kuvertüre und die Kuchenglasur schmelzen und die Torte damit einstreichen. Torte vor dem Servieren auskühlen lassen.</w:t>
      </w:r>
    </w:p>
    <w:p w14:paraId="3D8D5748" w14:textId="77777777" w:rsidR="00190667" w:rsidRDefault="00190667" w:rsidP="00190667">
      <w:pPr>
        <w:jc w:val="both"/>
        <w:rPr>
          <w:sz w:val="24"/>
          <w:szCs w:val="24"/>
        </w:rPr>
      </w:pPr>
    </w:p>
    <w:p w14:paraId="4B4EF924" w14:textId="345D1BD4" w:rsidR="00190667" w:rsidRPr="00190667" w:rsidRDefault="00190667" w:rsidP="004C2355">
      <w:pPr>
        <w:ind w:left="1416" w:hanging="1416"/>
        <w:jc w:val="both"/>
        <w:rPr>
          <w:sz w:val="24"/>
          <w:szCs w:val="24"/>
        </w:rPr>
      </w:pPr>
      <w:r>
        <w:rPr>
          <w:sz w:val="24"/>
          <w:szCs w:val="24"/>
        </w:rPr>
        <w:t>Kommentar:</w:t>
      </w:r>
      <w:r>
        <w:rPr>
          <w:sz w:val="24"/>
          <w:szCs w:val="24"/>
        </w:rPr>
        <w:tab/>
        <w:t>Ich habe diese Torte auch mal gemacht. War schon ganz gut. Das Original ist natürlich besser.</w:t>
      </w:r>
      <w:r w:rsidR="00701936">
        <w:rPr>
          <w:sz w:val="24"/>
          <w:szCs w:val="24"/>
        </w:rPr>
        <w:t xml:space="preserve"> </w:t>
      </w:r>
      <w:r w:rsidR="004C2355">
        <w:rPr>
          <w:sz w:val="24"/>
          <w:szCs w:val="24"/>
        </w:rPr>
        <w:t xml:space="preserve">An sich aber, finde ich, wird etwas zu viel Zinnober um diese Torte gemacht. Allerdings </w:t>
      </w:r>
      <w:r w:rsidR="00701936">
        <w:rPr>
          <w:sz w:val="24"/>
          <w:szCs w:val="24"/>
        </w:rPr>
        <w:t xml:space="preserve">habe </w:t>
      </w:r>
      <w:r w:rsidR="004C2355">
        <w:rPr>
          <w:sz w:val="24"/>
          <w:szCs w:val="24"/>
        </w:rPr>
        <w:t xml:space="preserve">ich auch </w:t>
      </w:r>
      <w:r w:rsidR="00701936">
        <w:rPr>
          <w:sz w:val="24"/>
          <w:szCs w:val="24"/>
        </w:rPr>
        <w:t xml:space="preserve">mal mit Oma und Micki im Hotel Sacher die Sachertorte gegessen. Aber weil sie so gehaltvoll ist, haben wir uns ein Stück zu dritt geteilt </w:t>
      </w:r>
      <w:r w:rsidR="00701936" w:rsidRPr="00701936">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0AA2DAA4" w14:textId="67F1D2F9" w:rsidR="00161E03" w:rsidRDefault="00161E03" w:rsidP="00AF3D28">
      <w:pPr>
        <w:pStyle w:val="Heading2"/>
        <w:spacing w:after="240"/>
      </w:pPr>
      <w:r>
        <w:lastRenderedPageBreak/>
        <w:t>Frankfurter Kranz</w:t>
      </w:r>
      <w:r w:rsidR="007D3682">
        <w:rPr>
          <w:rStyle w:val="FootnoteReference"/>
        </w:rPr>
        <w:footnoteReference w:id="1733"/>
      </w:r>
      <w:r>
        <w:t xml:space="preserve"> </w:t>
      </w:r>
    </w:p>
    <w:p w14:paraId="70815728" w14:textId="09887D30" w:rsidR="00161E03" w:rsidRDefault="00161E03" w:rsidP="00161E03">
      <w:pPr>
        <w:rPr>
          <w:sz w:val="24"/>
          <w:szCs w:val="24"/>
        </w:rPr>
      </w:pPr>
      <w:r w:rsidRPr="00AF3D28">
        <w:rPr>
          <w:sz w:val="24"/>
          <w:szCs w:val="24"/>
          <w:u w:val="single"/>
        </w:rPr>
        <w:t>Zutaten</w:t>
      </w:r>
      <w:r>
        <w:rPr>
          <w:sz w:val="24"/>
          <w:szCs w:val="24"/>
        </w:rPr>
        <w:t xml:space="preserve"> </w:t>
      </w:r>
      <w:r w:rsidR="00AF3D28">
        <w:rPr>
          <w:sz w:val="24"/>
          <w:szCs w:val="24"/>
        </w:rPr>
        <w:t>(</w:t>
      </w:r>
      <w:r>
        <w:rPr>
          <w:sz w:val="24"/>
          <w:szCs w:val="24"/>
        </w:rPr>
        <w:t>für 12 Stück</w:t>
      </w:r>
      <w:r w:rsidR="00AF3D28">
        <w:rPr>
          <w:sz w:val="24"/>
          <w:szCs w:val="24"/>
        </w:rPr>
        <w:t>)</w:t>
      </w:r>
    </w:p>
    <w:p w14:paraId="0B2514A2" w14:textId="77777777" w:rsidR="00F040E2" w:rsidRPr="00AF3D28" w:rsidRDefault="00F040E2" w:rsidP="00161E03">
      <w:pPr>
        <w:rPr>
          <w:i/>
          <w:iCs/>
          <w:sz w:val="24"/>
          <w:szCs w:val="24"/>
        </w:rPr>
      </w:pPr>
      <w:r w:rsidRPr="00AF3D28">
        <w:rPr>
          <w:i/>
          <w:iCs/>
          <w:sz w:val="24"/>
          <w:szCs w:val="24"/>
        </w:rPr>
        <w:t>Für den Teig:</w:t>
      </w:r>
    </w:p>
    <w:p w14:paraId="6FD78BD4" w14:textId="77777777" w:rsidR="00F040E2" w:rsidRDefault="00F040E2" w:rsidP="00161E03">
      <w:pPr>
        <w:rPr>
          <w:sz w:val="24"/>
          <w:szCs w:val="24"/>
        </w:rPr>
      </w:pPr>
      <w:r>
        <w:rPr>
          <w:sz w:val="24"/>
          <w:szCs w:val="24"/>
        </w:rPr>
        <w:t>5 Eier</w:t>
      </w:r>
    </w:p>
    <w:p w14:paraId="4A91A079" w14:textId="77777777" w:rsidR="00F040E2" w:rsidRDefault="00F040E2" w:rsidP="00161E03">
      <w:pPr>
        <w:rPr>
          <w:sz w:val="24"/>
          <w:szCs w:val="24"/>
        </w:rPr>
      </w:pPr>
      <w:r>
        <w:rPr>
          <w:sz w:val="24"/>
          <w:szCs w:val="24"/>
        </w:rPr>
        <w:t>190 g Butter</w:t>
      </w:r>
    </w:p>
    <w:p w14:paraId="57D23639" w14:textId="77777777" w:rsidR="00F040E2" w:rsidRDefault="00F040E2" w:rsidP="00161E03">
      <w:pPr>
        <w:rPr>
          <w:sz w:val="24"/>
          <w:szCs w:val="24"/>
        </w:rPr>
      </w:pPr>
      <w:r>
        <w:rPr>
          <w:sz w:val="24"/>
          <w:szCs w:val="24"/>
        </w:rPr>
        <w:t>225 g Zucker</w:t>
      </w:r>
    </w:p>
    <w:p w14:paraId="778BD942" w14:textId="77777777" w:rsidR="00F040E2" w:rsidRDefault="00F040E2" w:rsidP="00161E03">
      <w:pPr>
        <w:rPr>
          <w:sz w:val="24"/>
          <w:szCs w:val="24"/>
        </w:rPr>
      </w:pPr>
      <w:r>
        <w:rPr>
          <w:sz w:val="24"/>
          <w:szCs w:val="24"/>
        </w:rPr>
        <w:t>1 Prise Salz</w:t>
      </w:r>
    </w:p>
    <w:p w14:paraId="2DF5CF83" w14:textId="77777777" w:rsidR="00F040E2" w:rsidRDefault="00F040E2" w:rsidP="00161E03">
      <w:pPr>
        <w:rPr>
          <w:sz w:val="24"/>
          <w:szCs w:val="24"/>
        </w:rPr>
      </w:pPr>
      <w:r>
        <w:rPr>
          <w:sz w:val="24"/>
          <w:szCs w:val="24"/>
        </w:rPr>
        <w:t>225 g Mehl</w:t>
      </w:r>
    </w:p>
    <w:p w14:paraId="1FA771B7" w14:textId="77777777" w:rsidR="00F040E2" w:rsidRDefault="00F040E2" w:rsidP="00161E03">
      <w:pPr>
        <w:rPr>
          <w:sz w:val="24"/>
          <w:szCs w:val="24"/>
        </w:rPr>
      </w:pPr>
      <w:r>
        <w:rPr>
          <w:sz w:val="24"/>
          <w:szCs w:val="24"/>
        </w:rPr>
        <w:t>Butter und Semmelbrösel für die Form</w:t>
      </w:r>
    </w:p>
    <w:p w14:paraId="2EE1BCD1" w14:textId="77777777" w:rsidR="00F040E2" w:rsidRDefault="00F040E2" w:rsidP="00161E03">
      <w:pPr>
        <w:rPr>
          <w:sz w:val="24"/>
          <w:szCs w:val="24"/>
        </w:rPr>
      </w:pPr>
      <w:r>
        <w:rPr>
          <w:sz w:val="24"/>
          <w:szCs w:val="24"/>
        </w:rPr>
        <w:t>Cocktailkirschen zum Verzieren</w:t>
      </w:r>
    </w:p>
    <w:p w14:paraId="427E18F0" w14:textId="77777777" w:rsidR="00F040E2" w:rsidRDefault="00F040E2" w:rsidP="00161E03">
      <w:pPr>
        <w:rPr>
          <w:sz w:val="24"/>
          <w:szCs w:val="24"/>
        </w:rPr>
      </w:pPr>
    </w:p>
    <w:p w14:paraId="5D5E5711" w14:textId="543756D4" w:rsidR="00F040E2" w:rsidRDefault="00F040E2" w:rsidP="00161E03">
      <w:pPr>
        <w:rPr>
          <w:sz w:val="24"/>
          <w:szCs w:val="24"/>
        </w:rPr>
      </w:pPr>
      <w:r w:rsidRPr="00AF3D28">
        <w:rPr>
          <w:i/>
          <w:iCs/>
          <w:sz w:val="24"/>
          <w:szCs w:val="24"/>
        </w:rPr>
        <w:t>Für die Füllung</w:t>
      </w:r>
      <w:r w:rsidR="00AF3D28">
        <w:rPr>
          <w:sz w:val="24"/>
          <w:szCs w:val="24"/>
        </w:rPr>
        <w:t>:</w:t>
      </w:r>
      <w:r w:rsidRPr="00AF3D28">
        <w:rPr>
          <w:sz w:val="24"/>
          <w:szCs w:val="24"/>
        </w:rPr>
        <w:br/>
      </w:r>
      <w:r>
        <w:rPr>
          <w:sz w:val="24"/>
          <w:szCs w:val="24"/>
        </w:rPr>
        <w:t>750 ml Milch</w:t>
      </w:r>
    </w:p>
    <w:p w14:paraId="55F82F13" w14:textId="77777777" w:rsidR="00F040E2" w:rsidRDefault="00F040E2" w:rsidP="00161E03">
      <w:pPr>
        <w:rPr>
          <w:sz w:val="24"/>
          <w:szCs w:val="24"/>
        </w:rPr>
      </w:pPr>
      <w:r>
        <w:rPr>
          <w:sz w:val="24"/>
          <w:szCs w:val="24"/>
        </w:rPr>
        <w:t>100 g Akazienhonig</w:t>
      </w:r>
    </w:p>
    <w:p w14:paraId="43FCAEB4" w14:textId="77777777" w:rsidR="00F040E2" w:rsidRDefault="00F040E2" w:rsidP="00161E03">
      <w:pPr>
        <w:rPr>
          <w:sz w:val="24"/>
          <w:szCs w:val="24"/>
        </w:rPr>
      </w:pPr>
      <w:r>
        <w:rPr>
          <w:sz w:val="24"/>
          <w:szCs w:val="24"/>
        </w:rPr>
        <w:t>2 Päckchen Vanillezucker</w:t>
      </w:r>
    </w:p>
    <w:p w14:paraId="663456F4" w14:textId="77777777" w:rsidR="00F040E2" w:rsidRDefault="00F040E2" w:rsidP="00161E03">
      <w:pPr>
        <w:rPr>
          <w:sz w:val="24"/>
          <w:szCs w:val="24"/>
        </w:rPr>
      </w:pPr>
      <w:r>
        <w:rPr>
          <w:sz w:val="24"/>
          <w:szCs w:val="24"/>
        </w:rPr>
        <w:t>75 g Speisestärke</w:t>
      </w:r>
    </w:p>
    <w:p w14:paraId="2ECFF481" w14:textId="77777777" w:rsidR="00F040E2" w:rsidRDefault="00F040E2" w:rsidP="00161E03">
      <w:pPr>
        <w:rPr>
          <w:sz w:val="24"/>
          <w:szCs w:val="24"/>
        </w:rPr>
      </w:pPr>
      <w:r>
        <w:rPr>
          <w:sz w:val="24"/>
          <w:szCs w:val="24"/>
        </w:rPr>
        <w:t>2 Eigelb</w:t>
      </w:r>
    </w:p>
    <w:p w14:paraId="0772A681" w14:textId="77777777" w:rsidR="00F040E2" w:rsidRDefault="00F040E2" w:rsidP="00161E03">
      <w:pPr>
        <w:rPr>
          <w:sz w:val="24"/>
          <w:szCs w:val="24"/>
        </w:rPr>
      </w:pPr>
      <w:r>
        <w:rPr>
          <w:sz w:val="24"/>
          <w:szCs w:val="24"/>
        </w:rPr>
        <w:t>300 g Butter</w:t>
      </w:r>
    </w:p>
    <w:p w14:paraId="69AEF348" w14:textId="5A1D46A1" w:rsidR="00F040E2" w:rsidRDefault="00F040E2" w:rsidP="00161E03">
      <w:pPr>
        <w:rPr>
          <w:sz w:val="24"/>
          <w:szCs w:val="24"/>
        </w:rPr>
      </w:pPr>
      <w:r>
        <w:rPr>
          <w:sz w:val="24"/>
          <w:szCs w:val="24"/>
        </w:rPr>
        <w:t>200 g Preiselbeermarmelade</w:t>
      </w:r>
    </w:p>
    <w:p w14:paraId="0EA4154B" w14:textId="77777777" w:rsidR="00F040E2" w:rsidRDefault="00F040E2" w:rsidP="00161E03">
      <w:pPr>
        <w:rPr>
          <w:sz w:val="24"/>
          <w:szCs w:val="24"/>
        </w:rPr>
      </w:pPr>
      <w:r>
        <w:rPr>
          <w:sz w:val="24"/>
          <w:szCs w:val="24"/>
        </w:rPr>
        <w:t>75 g Haselnusskrokant</w:t>
      </w:r>
    </w:p>
    <w:p w14:paraId="4BC50F6A" w14:textId="77777777" w:rsidR="00F040E2" w:rsidRDefault="00F040E2" w:rsidP="00161E03">
      <w:pPr>
        <w:rPr>
          <w:sz w:val="24"/>
          <w:szCs w:val="24"/>
        </w:rPr>
      </w:pPr>
    </w:p>
    <w:p w14:paraId="4017B497" w14:textId="20F1FA64" w:rsidR="00AF3D28" w:rsidRDefault="00AF3D28" w:rsidP="00161E03">
      <w:pPr>
        <w:rPr>
          <w:sz w:val="24"/>
          <w:szCs w:val="24"/>
        </w:rPr>
      </w:pPr>
      <w:r>
        <w:rPr>
          <w:sz w:val="24"/>
          <w:szCs w:val="24"/>
        </w:rPr>
        <w:t>Zubereitung:</w:t>
      </w:r>
    </w:p>
    <w:p w14:paraId="55B8D652" w14:textId="0E729D15" w:rsidR="00D045D2" w:rsidRPr="00860B0E" w:rsidRDefault="00F040E2" w:rsidP="00B40E8C">
      <w:pPr>
        <w:pStyle w:val="ListParagraph"/>
        <w:numPr>
          <w:ilvl w:val="0"/>
          <w:numId w:val="948"/>
        </w:numPr>
        <w:spacing w:after="120"/>
        <w:ind w:left="714" w:hanging="357"/>
        <w:contextualSpacing w:val="0"/>
        <w:jc w:val="both"/>
        <w:rPr>
          <w:sz w:val="24"/>
          <w:szCs w:val="24"/>
        </w:rPr>
      </w:pPr>
      <w:r w:rsidRPr="00860B0E">
        <w:rPr>
          <w:sz w:val="24"/>
          <w:szCs w:val="24"/>
        </w:rPr>
        <w:t>Den Backofen auf 175 Grad (</w:t>
      </w:r>
      <w:r w:rsidR="00860B0E" w:rsidRPr="00860B0E">
        <w:rPr>
          <w:sz w:val="24"/>
          <w:szCs w:val="24"/>
        </w:rPr>
        <w:t>U</w:t>
      </w:r>
      <w:r w:rsidRPr="00860B0E">
        <w:rPr>
          <w:sz w:val="24"/>
          <w:szCs w:val="24"/>
        </w:rPr>
        <w:t xml:space="preserve">mluft 155 Grad) vorheizen. Eine Frankfurter-Kranz-Form einfetten und mit Semmelbröseln ausstreuen. Für den </w:t>
      </w:r>
      <w:r w:rsidR="00860B0E" w:rsidRPr="00860B0E">
        <w:rPr>
          <w:sz w:val="24"/>
          <w:szCs w:val="24"/>
        </w:rPr>
        <w:t>T</w:t>
      </w:r>
      <w:r w:rsidRPr="00860B0E">
        <w:rPr>
          <w:sz w:val="24"/>
          <w:szCs w:val="24"/>
        </w:rPr>
        <w:t xml:space="preserve">eig die Eier trennen </w:t>
      </w:r>
      <w:r w:rsidR="00860B0E" w:rsidRPr="00860B0E">
        <w:rPr>
          <w:sz w:val="24"/>
          <w:szCs w:val="24"/>
        </w:rPr>
        <w:t xml:space="preserve">und </w:t>
      </w:r>
      <w:r w:rsidRPr="00860B0E">
        <w:rPr>
          <w:sz w:val="24"/>
          <w:szCs w:val="24"/>
        </w:rPr>
        <w:t xml:space="preserve">das </w:t>
      </w:r>
      <w:r w:rsidR="00860B0E" w:rsidRPr="00860B0E">
        <w:rPr>
          <w:sz w:val="24"/>
          <w:szCs w:val="24"/>
        </w:rPr>
        <w:t>E</w:t>
      </w:r>
      <w:r w:rsidRPr="00860B0E">
        <w:rPr>
          <w:sz w:val="24"/>
          <w:szCs w:val="24"/>
        </w:rPr>
        <w:t xml:space="preserve">iweiß steif schlagen. Bis zur weiteren Verwendung </w:t>
      </w:r>
      <w:r w:rsidR="000B32D9" w:rsidRPr="00860B0E">
        <w:rPr>
          <w:sz w:val="24"/>
          <w:szCs w:val="24"/>
        </w:rPr>
        <w:t>kaltstellen</w:t>
      </w:r>
      <w:r w:rsidRPr="00860B0E">
        <w:rPr>
          <w:sz w:val="24"/>
          <w:szCs w:val="24"/>
        </w:rPr>
        <w:t>. Die Butter in einem flachen Topf schmelzen und etwas abkühlen lassen. Eigelb mit Zucker und Salz cremig rühren. Das Mehl unterrühren, anschließend</w:t>
      </w:r>
      <w:r w:rsidR="00D045D2" w:rsidRPr="00860B0E">
        <w:rPr>
          <w:sz w:val="24"/>
          <w:szCs w:val="24"/>
        </w:rPr>
        <w:t xml:space="preserve"> die flüssige Butter einrühren. Den </w:t>
      </w:r>
      <w:r w:rsidR="00860B0E" w:rsidRPr="00860B0E">
        <w:rPr>
          <w:sz w:val="24"/>
          <w:szCs w:val="24"/>
        </w:rPr>
        <w:t>E</w:t>
      </w:r>
      <w:r w:rsidR="00D045D2" w:rsidRPr="00860B0E">
        <w:rPr>
          <w:sz w:val="24"/>
          <w:szCs w:val="24"/>
        </w:rPr>
        <w:t>ischnee daraufgeben u</w:t>
      </w:r>
      <w:r w:rsidR="00860B0E" w:rsidRPr="00860B0E">
        <w:rPr>
          <w:sz w:val="24"/>
          <w:szCs w:val="24"/>
        </w:rPr>
        <w:t xml:space="preserve">nd </w:t>
      </w:r>
      <w:r w:rsidR="00D045D2" w:rsidRPr="00860B0E">
        <w:rPr>
          <w:sz w:val="24"/>
          <w:szCs w:val="24"/>
        </w:rPr>
        <w:t>unterheben.</w:t>
      </w:r>
    </w:p>
    <w:p w14:paraId="1EEDE423" w14:textId="4031B53E" w:rsidR="00F41D8B" w:rsidRPr="00860B0E" w:rsidRDefault="00D045D2" w:rsidP="00B40E8C">
      <w:pPr>
        <w:pStyle w:val="ListParagraph"/>
        <w:numPr>
          <w:ilvl w:val="0"/>
          <w:numId w:val="948"/>
        </w:numPr>
        <w:spacing w:after="120"/>
        <w:ind w:left="714" w:hanging="357"/>
        <w:contextualSpacing w:val="0"/>
        <w:jc w:val="both"/>
        <w:rPr>
          <w:sz w:val="24"/>
          <w:szCs w:val="24"/>
        </w:rPr>
      </w:pPr>
      <w:r w:rsidRPr="00860B0E">
        <w:rPr>
          <w:sz w:val="24"/>
          <w:szCs w:val="24"/>
        </w:rPr>
        <w:t xml:space="preserve">Den </w:t>
      </w:r>
      <w:r w:rsidR="00860B0E" w:rsidRPr="00860B0E">
        <w:rPr>
          <w:sz w:val="24"/>
          <w:szCs w:val="24"/>
        </w:rPr>
        <w:t>T</w:t>
      </w:r>
      <w:r w:rsidRPr="00860B0E">
        <w:rPr>
          <w:sz w:val="24"/>
          <w:szCs w:val="24"/>
        </w:rPr>
        <w:t xml:space="preserve">eig in die Form geben und auf der mittleren Schiene ca. </w:t>
      </w:r>
      <w:r w:rsidR="00F41D8B" w:rsidRPr="00860B0E">
        <w:rPr>
          <w:sz w:val="24"/>
          <w:szCs w:val="24"/>
        </w:rPr>
        <w:t>50 Minuten backen. Den Kuchen auf ein Kuchengitter stürzen und auskühlen lassen.</w:t>
      </w:r>
    </w:p>
    <w:p w14:paraId="2794AC92" w14:textId="2E54A892" w:rsidR="00C72B27" w:rsidRPr="00860B0E" w:rsidRDefault="00F41D8B" w:rsidP="00B40E8C">
      <w:pPr>
        <w:pStyle w:val="ListParagraph"/>
        <w:numPr>
          <w:ilvl w:val="0"/>
          <w:numId w:val="948"/>
        </w:numPr>
        <w:spacing w:after="120"/>
        <w:ind w:left="714" w:hanging="357"/>
        <w:contextualSpacing w:val="0"/>
        <w:jc w:val="both"/>
        <w:rPr>
          <w:sz w:val="24"/>
          <w:szCs w:val="24"/>
        </w:rPr>
      </w:pPr>
      <w:r w:rsidRPr="00860B0E">
        <w:rPr>
          <w:sz w:val="24"/>
          <w:szCs w:val="24"/>
        </w:rPr>
        <w:lastRenderedPageBreak/>
        <w:t>Für die Füllung 500 ml Milch mit dem Akazienhonig und dem Vanillezucker in einen Topf geben und unter Rühren zum Kochen bringen. 2 Minuten köcheln lassen. Die Speisestärke mit der restlichen Milch verrühren und die Honigmilch damit abbinden. Die Masse vom Herd nehmen, Eigelb unterziehen</w:t>
      </w:r>
      <w:r w:rsidR="00C72B27" w:rsidRPr="00860B0E">
        <w:rPr>
          <w:sz w:val="24"/>
          <w:szCs w:val="24"/>
        </w:rPr>
        <w:t xml:space="preserve"> </w:t>
      </w:r>
      <w:r w:rsidR="00860B0E" w:rsidRPr="00860B0E">
        <w:rPr>
          <w:sz w:val="24"/>
          <w:szCs w:val="24"/>
        </w:rPr>
        <w:t>und</w:t>
      </w:r>
      <w:r w:rsidR="00C72B27" w:rsidRPr="00860B0E">
        <w:rPr>
          <w:sz w:val="24"/>
          <w:szCs w:val="24"/>
        </w:rPr>
        <w:t xml:space="preserve"> die C</w:t>
      </w:r>
      <w:r w:rsidR="00860B0E" w:rsidRPr="00860B0E">
        <w:rPr>
          <w:sz w:val="24"/>
          <w:szCs w:val="24"/>
        </w:rPr>
        <w:t>r</w:t>
      </w:r>
      <w:r w:rsidR="00C72B27" w:rsidRPr="00860B0E">
        <w:rPr>
          <w:sz w:val="24"/>
          <w:szCs w:val="24"/>
        </w:rPr>
        <w:t>eme erkalten lassen, dabe</w:t>
      </w:r>
      <w:r w:rsidR="00860B0E" w:rsidRPr="00860B0E">
        <w:rPr>
          <w:sz w:val="24"/>
          <w:szCs w:val="24"/>
        </w:rPr>
        <w:t>i</w:t>
      </w:r>
      <w:r w:rsidR="00C72B27" w:rsidRPr="00860B0E">
        <w:rPr>
          <w:sz w:val="24"/>
          <w:szCs w:val="24"/>
        </w:rPr>
        <w:t xml:space="preserve"> öfters umrühren, damit sich keine Haut b</w:t>
      </w:r>
      <w:r w:rsidR="00860B0E" w:rsidRPr="00860B0E">
        <w:rPr>
          <w:sz w:val="24"/>
          <w:szCs w:val="24"/>
        </w:rPr>
        <w:t>ild</w:t>
      </w:r>
      <w:r w:rsidR="00C72B27" w:rsidRPr="00860B0E">
        <w:rPr>
          <w:sz w:val="24"/>
          <w:szCs w:val="24"/>
        </w:rPr>
        <w:t>et. Die Butter in eine Schüssel geben und schaumig schlagen, anschließend die Creme esslöffelweise unterrühren.</w:t>
      </w:r>
    </w:p>
    <w:p w14:paraId="054D9434" w14:textId="19C309FE" w:rsidR="0062611A" w:rsidRDefault="00C72B27" w:rsidP="00B40E8C">
      <w:pPr>
        <w:pStyle w:val="ListParagraph"/>
        <w:numPr>
          <w:ilvl w:val="0"/>
          <w:numId w:val="948"/>
        </w:numPr>
        <w:spacing w:after="120"/>
        <w:ind w:left="714" w:hanging="357"/>
        <w:contextualSpacing w:val="0"/>
        <w:jc w:val="both"/>
        <w:rPr>
          <w:sz w:val="24"/>
          <w:szCs w:val="24"/>
        </w:rPr>
      </w:pPr>
      <w:r w:rsidRPr="00860B0E">
        <w:rPr>
          <w:sz w:val="24"/>
          <w:szCs w:val="24"/>
        </w:rPr>
        <w:t>Den Kuchen zwei Mal horizontal dur</w:t>
      </w:r>
      <w:r w:rsidR="00860B0E" w:rsidRPr="00860B0E">
        <w:rPr>
          <w:sz w:val="24"/>
          <w:szCs w:val="24"/>
        </w:rPr>
        <w:t>ch</w:t>
      </w:r>
      <w:r w:rsidRPr="00860B0E">
        <w:rPr>
          <w:sz w:val="24"/>
          <w:szCs w:val="24"/>
        </w:rPr>
        <w:t>schneiden. Die beiden unteren Böden mit Preiselbeermarmelade best</w:t>
      </w:r>
      <w:r w:rsidR="00860B0E" w:rsidRPr="00860B0E">
        <w:rPr>
          <w:sz w:val="24"/>
          <w:szCs w:val="24"/>
        </w:rPr>
        <w:t>r</w:t>
      </w:r>
      <w:r w:rsidRPr="00860B0E">
        <w:rPr>
          <w:sz w:val="24"/>
          <w:szCs w:val="24"/>
        </w:rPr>
        <w:t>eichen, dann eine dünne Schicht der Creme darauf verteile</w:t>
      </w:r>
      <w:r w:rsidR="00860B0E" w:rsidRPr="00860B0E">
        <w:rPr>
          <w:sz w:val="24"/>
          <w:szCs w:val="24"/>
        </w:rPr>
        <w:t>n</w:t>
      </w:r>
      <w:r w:rsidRPr="00860B0E">
        <w:rPr>
          <w:sz w:val="24"/>
          <w:szCs w:val="24"/>
        </w:rPr>
        <w:t xml:space="preserve">. Den Kranz zusammensetzen, dann rundherum mit der restlichen Creme </w:t>
      </w:r>
      <w:r w:rsidR="00860B0E" w:rsidRPr="00860B0E">
        <w:rPr>
          <w:sz w:val="24"/>
          <w:szCs w:val="24"/>
        </w:rPr>
        <w:t xml:space="preserve">besteichen; dabei etwas Creme für die Dekoration zurückbehalten. Den Kranz mit dem Haselnusskrokant bestreuen. Die restliche Creme in einen Spritzbeutel füllen und Tupfen auf en Tortenrand spritzen. Mit Cocktailkirschen verzieren. Die Torte ca. 2 stunden </w:t>
      </w:r>
      <w:r w:rsidR="000B32D9" w:rsidRPr="00860B0E">
        <w:rPr>
          <w:sz w:val="24"/>
          <w:szCs w:val="24"/>
        </w:rPr>
        <w:t>kaltstellen</w:t>
      </w:r>
      <w:r w:rsidR="00860B0E" w:rsidRPr="00860B0E">
        <w:rPr>
          <w:sz w:val="24"/>
          <w:szCs w:val="24"/>
        </w:rPr>
        <w:t>.</w:t>
      </w:r>
    </w:p>
    <w:p w14:paraId="0E8E0B2A" w14:textId="77777777" w:rsidR="00AF3D28" w:rsidRDefault="00AF3D28" w:rsidP="00AF3D28">
      <w:pPr>
        <w:spacing w:after="120"/>
        <w:jc w:val="both"/>
        <w:rPr>
          <w:sz w:val="24"/>
          <w:szCs w:val="24"/>
        </w:rPr>
      </w:pPr>
    </w:p>
    <w:p w14:paraId="5D7A4FE7" w14:textId="2CDE3A78" w:rsidR="00AF3D28" w:rsidRPr="00AF3D28" w:rsidRDefault="00AF3D28" w:rsidP="00AF3D28">
      <w:pPr>
        <w:spacing w:after="120"/>
        <w:ind w:left="1416" w:hanging="1416"/>
        <w:jc w:val="both"/>
        <w:rPr>
          <w:sz w:val="24"/>
          <w:szCs w:val="24"/>
        </w:rPr>
      </w:pPr>
      <w:r>
        <w:rPr>
          <w:sz w:val="24"/>
          <w:szCs w:val="24"/>
        </w:rPr>
        <w:t>Kommentar:</w:t>
      </w:r>
      <w:r>
        <w:rPr>
          <w:sz w:val="24"/>
          <w:szCs w:val="24"/>
        </w:rPr>
        <w:tab/>
        <w:t xml:space="preserve">In den siebziger Jahren gab es diese Torte bei jedem Bäcker. Aber heutzutage ist sie fast überall verschwunden. </w:t>
      </w:r>
    </w:p>
    <w:p w14:paraId="5A004FB7" w14:textId="77777777" w:rsidR="0062611A" w:rsidRDefault="0062611A">
      <w:pPr>
        <w:rPr>
          <w:sz w:val="24"/>
          <w:szCs w:val="24"/>
        </w:rPr>
      </w:pPr>
      <w:r>
        <w:rPr>
          <w:sz w:val="24"/>
          <w:szCs w:val="24"/>
        </w:rPr>
        <w:br w:type="page"/>
      </w:r>
    </w:p>
    <w:p w14:paraId="6EFC4843" w14:textId="44CF7AE8" w:rsidR="005424AF" w:rsidRDefault="0062611A" w:rsidP="00AF3D28">
      <w:pPr>
        <w:pStyle w:val="Heading2"/>
        <w:spacing w:after="240"/>
      </w:pPr>
      <w:r>
        <w:lastRenderedPageBreak/>
        <w:t>Trüffeltorte</w:t>
      </w:r>
      <w:r w:rsidR="009C1C53">
        <w:rPr>
          <w:rStyle w:val="FootnoteReference"/>
        </w:rPr>
        <w:footnoteReference w:id="1734"/>
      </w:r>
      <w:r>
        <w:t xml:space="preserve"> </w:t>
      </w:r>
    </w:p>
    <w:p w14:paraId="4FEF9450" w14:textId="0FFC1214" w:rsidR="005424AF" w:rsidRDefault="005424AF" w:rsidP="0062611A">
      <w:pPr>
        <w:rPr>
          <w:sz w:val="24"/>
          <w:szCs w:val="24"/>
        </w:rPr>
      </w:pPr>
      <w:r w:rsidRPr="00AF3D28">
        <w:rPr>
          <w:sz w:val="24"/>
          <w:szCs w:val="24"/>
          <w:u w:val="single"/>
        </w:rPr>
        <w:t>Zutaten</w:t>
      </w:r>
      <w:r>
        <w:rPr>
          <w:sz w:val="24"/>
          <w:szCs w:val="24"/>
        </w:rPr>
        <w:t xml:space="preserve"> </w:t>
      </w:r>
      <w:r w:rsidR="00AF3D28">
        <w:rPr>
          <w:sz w:val="24"/>
          <w:szCs w:val="24"/>
        </w:rPr>
        <w:t>(</w:t>
      </w:r>
      <w:r>
        <w:rPr>
          <w:sz w:val="24"/>
          <w:szCs w:val="24"/>
        </w:rPr>
        <w:t>für 12 Stück</w:t>
      </w:r>
      <w:r w:rsidR="00AF3D28">
        <w:rPr>
          <w:sz w:val="24"/>
          <w:szCs w:val="24"/>
        </w:rPr>
        <w:t>)</w:t>
      </w:r>
    </w:p>
    <w:p w14:paraId="429005E6" w14:textId="77777777" w:rsidR="005424AF" w:rsidRDefault="005424AF" w:rsidP="0062611A">
      <w:pPr>
        <w:rPr>
          <w:sz w:val="24"/>
          <w:szCs w:val="24"/>
        </w:rPr>
      </w:pPr>
      <w:r>
        <w:rPr>
          <w:sz w:val="24"/>
          <w:szCs w:val="24"/>
        </w:rPr>
        <w:t>150 g Zartbitterschokolade</w:t>
      </w:r>
    </w:p>
    <w:p w14:paraId="0476CD59" w14:textId="77777777" w:rsidR="005424AF" w:rsidRDefault="005424AF" w:rsidP="0062611A">
      <w:pPr>
        <w:rPr>
          <w:sz w:val="24"/>
          <w:szCs w:val="24"/>
        </w:rPr>
      </w:pPr>
      <w:r>
        <w:rPr>
          <w:sz w:val="24"/>
          <w:szCs w:val="24"/>
        </w:rPr>
        <w:t>5 Eier</w:t>
      </w:r>
    </w:p>
    <w:p w14:paraId="0D2F7F58" w14:textId="77777777" w:rsidR="005424AF" w:rsidRDefault="005424AF" w:rsidP="0062611A">
      <w:pPr>
        <w:rPr>
          <w:sz w:val="24"/>
          <w:szCs w:val="24"/>
        </w:rPr>
      </w:pPr>
      <w:r>
        <w:rPr>
          <w:sz w:val="24"/>
          <w:szCs w:val="24"/>
        </w:rPr>
        <w:t>150 g Zucker</w:t>
      </w:r>
    </w:p>
    <w:p w14:paraId="57777656" w14:textId="6E1DF783" w:rsidR="005424AF" w:rsidRDefault="005424AF" w:rsidP="0062611A">
      <w:pPr>
        <w:rPr>
          <w:sz w:val="24"/>
          <w:szCs w:val="24"/>
        </w:rPr>
      </w:pPr>
      <w:r>
        <w:rPr>
          <w:sz w:val="24"/>
          <w:szCs w:val="24"/>
        </w:rPr>
        <w:t>1 Päckchen Vanillezucker</w:t>
      </w:r>
    </w:p>
    <w:p w14:paraId="2C1E25E0" w14:textId="77777777" w:rsidR="005424AF" w:rsidRDefault="005424AF" w:rsidP="0062611A">
      <w:pPr>
        <w:rPr>
          <w:sz w:val="24"/>
          <w:szCs w:val="24"/>
        </w:rPr>
      </w:pPr>
      <w:r>
        <w:rPr>
          <w:sz w:val="24"/>
          <w:szCs w:val="24"/>
        </w:rPr>
        <w:t>170 g Mehl</w:t>
      </w:r>
    </w:p>
    <w:p w14:paraId="09AC96EF" w14:textId="1ED4BB86" w:rsidR="005424AF" w:rsidRDefault="005424AF" w:rsidP="0062611A">
      <w:pPr>
        <w:rPr>
          <w:sz w:val="24"/>
          <w:szCs w:val="24"/>
        </w:rPr>
      </w:pPr>
      <w:r>
        <w:rPr>
          <w:sz w:val="24"/>
          <w:szCs w:val="24"/>
        </w:rPr>
        <w:t>3 TL Backpulver</w:t>
      </w:r>
    </w:p>
    <w:p w14:paraId="2E0B6E3D" w14:textId="77777777" w:rsidR="005424AF" w:rsidRDefault="005424AF" w:rsidP="0062611A">
      <w:pPr>
        <w:rPr>
          <w:sz w:val="24"/>
          <w:szCs w:val="24"/>
        </w:rPr>
      </w:pPr>
      <w:r>
        <w:rPr>
          <w:sz w:val="24"/>
          <w:szCs w:val="24"/>
        </w:rPr>
        <w:t>500 ml Sahne</w:t>
      </w:r>
    </w:p>
    <w:p w14:paraId="75A7FD4D" w14:textId="77777777" w:rsidR="005424AF" w:rsidRDefault="005424AF" w:rsidP="0062611A">
      <w:pPr>
        <w:rPr>
          <w:sz w:val="24"/>
          <w:szCs w:val="24"/>
        </w:rPr>
      </w:pPr>
      <w:r>
        <w:rPr>
          <w:sz w:val="24"/>
          <w:szCs w:val="24"/>
        </w:rPr>
        <w:t>2 Päckchen Sahnesteif</w:t>
      </w:r>
    </w:p>
    <w:p w14:paraId="78759478" w14:textId="77777777" w:rsidR="005424AF" w:rsidRDefault="005424AF" w:rsidP="0062611A">
      <w:pPr>
        <w:rPr>
          <w:sz w:val="24"/>
          <w:szCs w:val="24"/>
        </w:rPr>
      </w:pPr>
      <w:r>
        <w:rPr>
          <w:sz w:val="24"/>
          <w:szCs w:val="24"/>
        </w:rPr>
        <w:t>2 EL Rum</w:t>
      </w:r>
    </w:p>
    <w:p w14:paraId="4E9FCA20" w14:textId="77777777" w:rsidR="005424AF" w:rsidRDefault="005424AF" w:rsidP="0062611A">
      <w:pPr>
        <w:rPr>
          <w:sz w:val="24"/>
          <w:szCs w:val="24"/>
        </w:rPr>
      </w:pPr>
      <w:r>
        <w:rPr>
          <w:sz w:val="24"/>
          <w:szCs w:val="24"/>
        </w:rPr>
        <w:t>Kakao und Kaffeebohnen zum Verzieren</w:t>
      </w:r>
    </w:p>
    <w:p w14:paraId="787D9352" w14:textId="77777777" w:rsidR="005424AF" w:rsidRDefault="005424AF" w:rsidP="0062611A">
      <w:pPr>
        <w:rPr>
          <w:sz w:val="24"/>
          <w:szCs w:val="24"/>
        </w:rPr>
      </w:pPr>
    </w:p>
    <w:p w14:paraId="59B66899" w14:textId="42794E88" w:rsidR="00AF3D28" w:rsidRDefault="00AF3D28" w:rsidP="0062611A">
      <w:pPr>
        <w:rPr>
          <w:sz w:val="24"/>
          <w:szCs w:val="24"/>
        </w:rPr>
      </w:pPr>
      <w:r>
        <w:rPr>
          <w:sz w:val="24"/>
          <w:szCs w:val="24"/>
        </w:rPr>
        <w:t>Zubereitung:</w:t>
      </w:r>
    </w:p>
    <w:p w14:paraId="52B6165D" w14:textId="2B47A872" w:rsidR="00384D79" w:rsidRPr="00E93101" w:rsidRDefault="005424AF" w:rsidP="00B40E8C">
      <w:pPr>
        <w:pStyle w:val="ListParagraph"/>
        <w:numPr>
          <w:ilvl w:val="0"/>
          <w:numId w:val="949"/>
        </w:numPr>
        <w:spacing w:after="120"/>
        <w:ind w:left="714" w:hanging="357"/>
        <w:contextualSpacing w:val="0"/>
        <w:jc w:val="both"/>
        <w:rPr>
          <w:sz w:val="24"/>
          <w:szCs w:val="24"/>
        </w:rPr>
      </w:pPr>
      <w:r w:rsidRPr="00E93101">
        <w:rPr>
          <w:sz w:val="24"/>
          <w:szCs w:val="24"/>
        </w:rPr>
        <w:t xml:space="preserve">50 g Schokolade fein hacken und in einem Topf schmelzen. Die </w:t>
      </w:r>
      <w:r w:rsidR="00E93101" w:rsidRPr="00E93101">
        <w:rPr>
          <w:sz w:val="24"/>
          <w:szCs w:val="24"/>
        </w:rPr>
        <w:t>E</w:t>
      </w:r>
      <w:r w:rsidRPr="00E93101">
        <w:rPr>
          <w:sz w:val="24"/>
          <w:szCs w:val="24"/>
        </w:rPr>
        <w:t>ier trenne</w:t>
      </w:r>
      <w:r w:rsidR="00E93101" w:rsidRPr="00E93101">
        <w:rPr>
          <w:sz w:val="24"/>
          <w:szCs w:val="24"/>
        </w:rPr>
        <w:t>n</w:t>
      </w:r>
      <w:r w:rsidRPr="00E93101">
        <w:rPr>
          <w:sz w:val="24"/>
          <w:szCs w:val="24"/>
        </w:rPr>
        <w:t>. Das Eigelb mit 100 g Zucker und Vanillezucker schaumig rühren. Die flüssige Schokolade</w:t>
      </w:r>
      <w:r w:rsidR="00384D79" w:rsidRPr="00E93101">
        <w:rPr>
          <w:sz w:val="24"/>
          <w:szCs w:val="24"/>
        </w:rPr>
        <w:t xml:space="preserve"> zugeben </w:t>
      </w:r>
      <w:r w:rsidR="00E93101" w:rsidRPr="00E93101">
        <w:rPr>
          <w:sz w:val="24"/>
          <w:szCs w:val="24"/>
        </w:rPr>
        <w:t>und</w:t>
      </w:r>
      <w:r w:rsidR="00384D79" w:rsidRPr="00E93101">
        <w:rPr>
          <w:sz w:val="24"/>
          <w:szCs w:val="24"/>
        </w:rPr>
        <w:t xml:space="preserve"> cremig rühren. Das Eiweiß steif schlagen, restlichen Zucker zugeben und den Eischnee mit der </w:t>
      </w:r>
      <w:r w:rsidR="00E93101" w:rsidRPr="00E93101">
        <w:rPr>
          <w:sz w:val="24"/>
          <w:szCs w:val="24"/>
        </w:rPr>
        <w:t>E</w:t>
      </w:r>
      <w:r w:rsidR="00384D79" w:rsidRPr="00E93101">
        <w:rPr>
          <w:sz w:val="24"/>
          <w:szCs w:val="24"/>
        </w:rPr>
        <w:t>igelbmasse mischen.</w:t>
      </w:r>
    </w:p>
    <w:p w14:paraId="45AEACD3" w14:textId="7569507B" w:rsidR="00384D79" w:rsidRPr="00E93101" w:rsidRDefault="00384D79" w:rsidP="00B40E8C">
      <w:pPr>
        <w:pStyle w:val="ListParagraph"/>
        <w:numPr>
          <w:ilvl w:val="0"/>
          <w:numId w:val="949"/>
        </w:numPr>
        <w:spacing w:after="120"/>
        <w:ind w:left="714" w:hanging="357"/>
        <w:contextualSpacing w:val="0"/>
        <w:jc w:val="both"/>
        <w:rPr>
          <w:sz w:val="24"/>
          <w:szCs w:val="24"/>
        </w:rPr>
      </w:pPr>
      <w:r w:rsidRPr="00E93101">
        <w:rPr>
          <w:sz w:val="24"/>
          <w:szCs w:val="24"/>
        </w:rPr>
        <w:t>Den Backofen auf 180</w:t>
      </w:r>
      <w:r w:rsidR="00E93101" w:rsidRPr="00E93101">
        <w:rPr>
          <w:sz w:val="24"/>
          <w:szCs w:val="24"/>
        </w:rPr>
        <w:t xml:space="preserve"> G</w:t>
      </w:r>
      <w:r w:rsidRPr="00E93101">
        <w:rPr>
          <w:sz w:val="24"/>
          <w:szCs w:val="24"/>
        </w:rPr>
        <w:t>rad (Umluft 160 Grad) vorheizen. Das Mehl mit dem</w:t>
      </w:r>
      <w:r w:rsidR="00E93101" w:rsidRPr="00E93101">
        <w:rPr>
          <w:sz w:val="24"/>
          <w:szCs w:val="24"/>
        </w:rPr>
        <w:t xml:space="preserve"> Bac</w:t>
      </w:r>
      <w:r w:rsidRPr="00E93101">
        <w:rPr>
          <w:sz w:val="24"/>
          <w:szCs w:val="24"/>
        </w:rPr>
        <w:t>kpulver mischen</w:t>
      </w:r>
      <w:r w:rsidR="00E93101" w:rsidRPr="00E93101">
        <w:rPr>
          <w:sz w:val="24"/>
          <w:szCs w:val="24"/>
        </w:rPr>
        <w:t xml:space="preserve"> und</w:t>
      </w:r>
      <w:r w:rsidRPr="00E93101">
        <w:rPr>
          <w:sz w:val="24"/>
          <w:szCs w:val="24"/>
        </w:rPr>
        <w:t xml:space="preserve"> unter die Eicreme ziehen. Den Teig in eine gefettete Spring</w:t>
      </w:r>
      <w:r w:rsidR="00E93101" w:rsidRPr="00E93101">
        <w:rPr>
          <w:sz w:val="24"/>
          <w:szCs w:val="24"/>
        </w:rPr>
        <w:t>f</w:t>
      </w:r>
      <w:r w:rsidRPr="00E93101">
        <w:rPr>
          <w:sz w:val="24"/>
          <w:szCs w:val="24"/>
        </w:rPr>
        <w:t>orm (Durchmesser 26 cm) füllen und im Ofen 40 Minuten backen.</w:t>
      </w:r>
    </w:p>
    <w:p w14:paraId="7A143010" w14:textId="0802FEED" w:rsidR="004A134F" w:rsidRPr="00E93101" w:rsidRDefault="00384D79" w:rsidP="00B40E8C">
      <w:pPr>
        <w:pStyle w:val="ListParagraph"/>
        <w:numPr>
          <w:ilvl w:val="0"/>
          <w:numId w:val="949"/>
        </w:numPr>
        <w:spacing w:after="120"/>
        <w:ind w:left="714" w:hanging="357"/>
        <w:contextualSpacing w:val="0"/>
        <w:jc w:val="both"/>
        <w:rPr>
          <w:sz w:val="24"/>
          <w:szCs w:val="24"/>
        </w:rPr>
      </w:pPr>
      <w:r w:rsidRPr="00E93101">
        <w:rPr>
          <w:sz w:val="24"/>
          <w:szCs w:val="24"/>
        </w:rPr>
        <w:t>Den Boden aus</w:t>
      </w:r>
      <w:r w:rsidR="00E93101" w:rsidRPr="00E93101">
        <w:rPr>
          <w:sz w:val="24"/>
          <w:szCs w:val="24"/>
        </w:rPr>
        <w:t xml:space="preserve"> de</w:t>
      </w:r>
      <w:r w:rsidRPr="00E93101">
        <w:rPr>
          <w:sz w:val="24"/>
          <w:szCs w:val="24"/>
        </w:rPr>
        <w:t>r Form stürzen, auf einem Kuchengitter</w:t>
      </w:r>
      <w:r w:rsidR="004A134F" w:rsidRPr="00E93101">
        <w:rPr>
          <w:sz w:val="24"/>
          <w:szCs w:val="24"/>
        </w:rPr>
        <w:t xml:space="preserve"> erkalten lassen. Das Backpapier abziehen, den Boden einmal waagrecht durchschneiden.</w:t>
      </w:r>
    </w:p>
    <w:p w14:paraId="3A58D47C" w14:textId="7135B5F7" w:rsidR="001826A1" w:rsidRPr="00E93101" w:rsidRDefault="004A134F" w:rsidP="00B40E8C">
      <w:pPr>
        <w:pStyle w:val="ListParagraph"/>
        <w:numPr>
          <w:ilvl w:val="0"/>
          <w:numId w:val="949"/>
        </w:numPr>
        <w:spacing w:after="120"/>
        <w:ind w:left="714" w:hanging="357"/>
        <w:contextualSpacing w:val="0"/>
        <w:jc w:val="both"/>
        <w:rPr>
          <w:sz w:val="24"/>
          <w:szCs w:val="24"/>
        </w:rPr>
      </w:pPr>
      <w:r w:rsidRPr="00E93101">
        <w:rPr>
          <w:sz w:val="24"/>
          <w:szCs w:val="24"/>
        </w:rPr>
        <w:t>Die restliche Schokolade hacke</w:t>
      </w:r>
      <w:r w:rsidR="00E93101" w:rsidRPr="00E93101">
        <w:rPr>
          <w:sz w:val="24"/>
          <w:szCs w:val="24"/>
        </w:rPr>
        <w:t xml:space="preserve">n </w:t>
      </w:r>
      <w:r w:rsidRPr="00E93101">
        <w:rPr>
          <w:sz w:val="24"/>
          <w:szCs w:val="24"/>
        </w:rPr>
        <w:t>u</w:t>
      </w:r>
      <w:r w:rsidR="00E93101" w:rsidRPr="00E93101">
        <w:rPr>
          <w:sz w:val="24"/>
          <w:szCs w:val="24"/>
        </w:rPr>
        <w:t xml:space="preserve">nd </w:t>
      </w:r>
      <w:r w:rsidRPr="00E93101">
        <w:rPr>
          <w:sz w:val="24"/>
          <w:szCs w:val="24"/>
        </w:rPr>
        <w:t xml:space="preserve">mit 250 ml Sahne in einem </w:t>
      </w:r>
      <w:r w:rsidR="000B32D9" w:rsidRPr="00E93101">
        <w:rPr>
          <w:sz w:val="24"/>
          <w:szCs w:val="24"/>
        </w:rPr>
        <w:t>Topf</w:t>
      </w:r>
      <w:r w:rsidRPr="00E93101">
        <w:rPr>
          <w:sz w:val="24"/>
          <w:szCs w:val="24"/>
        </w:rPr>
        <w:t xml:space="preserve"> aufkochen. Dann </w:t>
      </w:r>
      <w:r w:rsidR="000B32D9" w:rsidRPr="00E93101">
        <w:rPr>
          <w:sz w:val="24"/>
          <w:szCs w:val="24"/>
        </w:rPr>
        <w:t>kaltstellen</w:t>
      </w:r>
      <w:r w:rsidRPr="00E93101">
        <w:rPr>
          <w:sz w:val="24"/>
          <w:szCs w:val="24"/>
        </w:rPr>
        <w:t>. Die restl</w:t>
      </w:r>
      <w:r w:rsidR="00E93101" w:rsidRPr="00E93101">
        <w:rPr>
          <w:sz w:val="24"/>
          <w:szCs w:val="24"/>
        </w:rPr>
        <w:t>i</w:t>
      </w:r>
      <w:r w:rsidRPr="00E93101">
        <w:rPr>
          <w:sz w:val="24"/>
          <w:szCs w:val="24"/>
        </w:rPr>
        <w:t>che Sahne zur Schokoladensahne geben. 30 Sekunden schlagen</w:t>
      </w:r>
      <w:r w:rsidR="001826A1" w:rsidRPr="00E93101">
        <w:rPr>
          <w:sz w:val="24"/>
          <w:szCs w:val="24"/>
        </w:rPr>
        <w:t>. Sahnesteif und Rum</w:t>
      </w:r>
      <w:r w:rsidR="00E93101" w:rsidRPr="00E93101">
        <w:rPr>
          <w:sz w:val="24"/>
          <w:szCs w:val="24"/>
        </w:rPr>
        <w:t xml:space="preserve"> </w:t>
      </w:r>
      <w:r w:rsidR="001826A1" w:rsidRPr="00E93101">
        <w:rPr>
          <w:sz w:val="24"/>
          <w:szCs w:val="24"/>
        </w:rPr>
        <w:t>zugeben und steif schlagen.</w:t>
      </w:r>
    </w:p>
    <w:p w14:paraId="4F9B604E" w14:textId="7C4985C6" w:rsidR="00210765" w:rsidRPr="00E93101" w:rsidRDefault="001826A1" w:rsidP="00B40E8C">
      <w:pPr>
        <w:pStyle w:val="ListParagraph"/>
        <w:numPr>
          <w:ilvl w:val="0"/>
          <w:numId w:val="949"/>
        </w:numPr>
        <w:spacing w:after="120"/>
        <w:ind w:left="714" w:hanging="357"/>
        <w:contextualSpacing w:val="0"/>
        <w:jc w:val="both"/>
        <w:rPr>
          <w:sz w:val="24"/>
          <w:szCs w:val="24"/>
        </w:rPr>
      </w:pPr>
      <w:r w:rsidRPr="00E93101">
        <w:rPr>
          <w:sz w:val="24"/>
          <w:szCs w:val="24"/>
        </w:rPr>
        <w:t>Den unteren Biskuitboden mit 2/3 der trüffelsahne besteichen, mit dem oberen Boden bedecken</w:t>
      </w:r>
      <w:r w:rsidR="00210765" w:rsidRPr="00E93101">
        <w:rPr>
          <w:sz w:val="24"/>
          <w:szCs w:val="24"/>
        </w:rPr>
        <w:t xml:space="preserve">. Den </w:t>
      </w:r>
      <w:r w:rsidR="00E93101" w:rsidRPr="00E93101">
        <w:rPr>
          <w:sz w:val="24"/>
          <w:szCs w:val="24"/>
        </w:rPr>
        <w:t>To</w:t>
      </w:r>
      <w:r w:rsidR="00210765" w:rsidRPr="00E93101">
        <w:rPr>
          <w:sz w:val="24"/>
          <w:szCs w:val="24"/>
        </w:rPr>
        <w:t xml:space="preserve">rtenrand und die Oberfläche mit der restlichen Trüffelsahne besteichen und verzieren. </w:t>
      </w:r>
      <w:r w:rsidR="000B32D9" w:rsidRPr="00E93101">
        <w:rPr>
          <w:sz w:val="24"/>
          <w:szCs w:val="24"/>
        </w:rPr>
        <w:t>Kaltstellen</w:t>
      </w:r>
      <w:r w:rsidR="00210765" w:rsidRPr="00E93101">
        <w:rPr>
          <w:sz w:val="24"/>
          <w:szCs w:val="24"/>
        </w:rPr>
        <w:t>.</w:t>
      </w:r>
    </w:p>
    <w:p w14:paraId="5F92556C" w14:textId="048E489F" w:rsidR="003C2F9F" w:rsidRPr="00E93101" w:rsidRDefault="00E93101" w:rsidP="00B40E8C">
      <w:pPr>
        <w:pStyle w:val="ListParagraph"/>
        <w:numPr>
          <w:ilvl w:val="0"/>
          <w:numId w:val="949"/>
        </w:numPr>
        <w:spacing w:after="120"/>
        <w:ind w:left="714" w:hanging="357"/>
        <w:contextualSpacing w:val="0"/>
        <w:jc w:val="both"/>
        <w:rPr>
          <w:sz w:val="24"/>
          <w:szCs w:val="24"/>
        </w:rPr>
      </w:pPr>
      <w:r w:rsidRPr="00E93101">
        <w:rPr>
          <w:sz w:val="24"/>
          <w:szCs w:val="24"/>
        </w:rPr>
        <w:t>D</w:t>
      </w:r>
      <w:r w:rsidR="00210765" w:rsidRPr="00E93101">
        <w:rPr>
          <w:sz w:val="24"/>
          <w:szCs w:val="24"/>
        </w:rPr>
        <w:t xml:space="preserve">ie Tortenoberfläche mit </w:t>
      </w:r>
      <w:r w:rsidRPr="00E93101">
        <w:rPr>
          <w:sz w:val="24"/>
          <w:szCs w:val="24"/>
        </w:rPr>
        <w:t>K</w:t>
      </w:r>
      <w:r w:rsidR="00210765" w:rsidRPr="00E93101">
        <w:rPr>
          <w:sz w:val="24"/>
          <w:szCs w:val="24"/>
        </w:rPr>
        <w:t>akao bestreuen u</w:t>
      </w:r>
      <w:r w:rsidRPr="00E93101">
        <w:rPr>
          <w:sz w:val="24"/>
          <w:szCs w:val="24"/>
        </w:rPr>
        <w:t xml:space="preserve">nd </w:t>
      </w:r>
      <w:r w:rsidR="00210765" w:rsidRPr="00E93101">
        <w:rPr>
          <w:sz w:val="24"/>
          <w:szCs w:val="24"/>
        </w:rPr>
        <w:t>mit Kaffeebohnen verzieren.</w:t>
      </w:r>
      <w:r w:rsidR="003C2F9F" w:rsidRPr="00E93101">
        <w:rPr>
          <w:sz w:val="24"/>
          <w:szCs w:val="24"/>
        </w:rPr>
        <w:br w:type="page"/>
      </w:r>
    </w:p>
    <w:p w14:paraId="60FFB2C9" w14:textId="6CC4378D" w:rsidR="001365D0" w:rsidRDefault="001365D0" w:rsidP="00AF3D28">
      <w:pPr>
        <w:pStyle w:val="Heading2"/>
        <w:spacing w:after="240"/>
      </w:pPr>
      <w:r w:rsidRPr="001365D0">
        <w:lastRenderedPageBreak/>
        <w:t>Brioche</w:t>
      </w:r>
      <w:r w:rsidR="00CE0B03">
        <w:rPr>
          <w:rStyle w:val="FootnoteReference"/>
        </w:rPr>
        <w:footnoteReference w:id="1735"/>
      </w:r>
      <w:r>
        <w:t xml:space="preserve"> </w:t>
      </w:r>
    </w:p>
    <w:p w14:paraId="19F42927" w14:textId="093822B8" w:rsidR="001365D0" w:rsidRDefault="001365D0" w:rsidP="001365D0">
      <w:pPr>
        <w:rPr>
          <w:sz w:val="24"/>
          <w:szCs w:val="24"/>
        </w:rPr>
      </w:pPr>
      <w:r w:rsidRPr="00AF3D28">
        <w:rPr>
          <w:sz w:val="24"/>
          <w:szCs w:val="24"/>
          <w:u w:val="single"/>
        </w:rPr>
        <w:t>Zutaten</w:t>
      </w:r>
      <w:r>
        <w:rPr>
          <w:sz w:val="24"/>
          <w:szCs w:val="24"/>
        </w:rPr>
        <w:t xml:space="preserve"> </w:t>
      </w:r>
      <w:r w:rsidR="00AF3D28">
        <w:rPr>
          <w:sz w:val="24"/>
          <w:szCs w:val="24"/>
        </w:rPr>
        <w:t>(</w:t>
      </w:r>
      <w:r>
        <w:rPr>
          <w:sz w:val="24"/>
          <w:szCs w:val="24"/>
        </w:rPr>
        <w:t>für 16 Stück</w:t>
      </w:r>
      <w:r w:rsidR="00AF3D28">
        <w:rPr>
          <w:sz w:val="24"/>
          <w:szCs w:val="24"/>
        </w:rPr>
        <w:t>)</w:t>
      </w:r>
    </w:p>
    <w:p w14:paraId="1B7F0DF9" w14:textId="4568855A" w:rsidR="001365D0" w:rsidRDefault="001365D0" w:rsidP="001365D0">
      <w:pPr>
        <w:rPr>
          <w:sz w:val="24"/>
          <w:szCs w:val="24"/>
        </w:rPr>
      </w:pPr>
      <w:r>
        <w:rPr>
          <w:sz w:val="24"/>
          <w:szCs w:val="24"/>
        </w:rPr>
        <w:t>½ Würfel Hefe</w:t>
      </w:r>
    </w:p>
    <w:p w14:paraId="3EA15C7F" w14:textId="1C24547C" w:rsidR="001365D0" w:rsidRDefault="001365D0" w:rsidP="001365D0">
      <w:pPr>
        <w:rPr>
          <w:sz w:val="24"/>
          <w:szCs w:val="24"/>
        </w:rPr>
      </w:pPr>
      <w:r>
        <w:rPr>
          <w:sz w:val="24"/>
          <w:szCs w:val="24"/>
        </w:rPr>
        <w:t>3 EL Zucker</w:t>
      </w:r>
    </w:p>
    <w:p w14:paraId="302848D2" w14:textId="07F092DC" w:rsidR="001365D0" w:rsidRDefault="001365D0" w:rsidP="001365D0">
      <w:pPr>
        <w:rPr>
          <w:sz w:val="24"/>
          <w:szCs w:val="24"/>
        </w:rPr>
      </w:pPr>
      <w:r>
        <w:rPr>
          <w:sz w:val="24"/>
          <w:szCs w:val="24"/>
        </w:rPr>
        <w:t>500 g Mehl</w:t>
      </w:r>
    </w:p>
    <w:p w14:paraId="0640AD0F" w14:textId="15584BBA" w:rsidR="001365D0" w:rsidRDefault="001365D0" w:rsidP="001365D0">
      <w:pPr>
        <w:rPr>
          <w:sz w:val="24"/>
          <w:szCs w:val="24"/>
        </w:rPr>
      </w:pPr>
      <w:r>
        <w:rPr>
          <w:sz w:val="24"/>
          <w:szCs w:val="24"/>
        </w:rPr>
        <w:t>100 ml Milch</w:t>
      </w:r>
    </w:p>
    <w:p w14:paraId="65DB51C2" w14:textId="7086BE6A" w:rsidR="001365D0" w:rsidRDefault="001365D0" w:rsidP="001365D0">
      <w:pPr>
        <w:rPr>
          <w:sz w:val="24"/>
          <w:szCs w:val="24"/>
        </w:rPr>
      </w:pPr>
      <w:r>
        <w:rPr>
          <w:sz w:val="24"/>
          <w:szCs w:val="24"/>
        </w:rPr>
        <w:t>½ TL Salz</w:t>
      </w:r>
    </w:p>
    <w:p w14:paraId="5399C76B" w14:textId="57FC1649" w:rsidR="001365D0" w:rsidRDefault="001365D0" w:rsidP="001365D0">
      <w:pPr>
        <w:rPr>
          <w:sz w:val="24"/>
          <w:szCs w:val="24"/>
        </w:rPr>
      </w:pPr>
      <w:r>
        <w:rPr>
          <w:sz w:val="24"/>
          <w:szCs w:val="24"/>
        </w:rPr>
        <w:t>1 TL abgeriebene Schale einer unbehandelten Zitrone</w:t>
      </w:r>
    </w:p>
    <w:p w14:paraId="1A2D71D3" w14:textId="6F710973" w:rsidR="001365D0" w:rsidRDefault="001365D0" w:rsidP="001365D0">
      <w:pPr>
        <w:rPr>
          <w:sz w:val="24"/>
          <w:szCs w:val="24"/>
        </w:rPr>
      </w:pPr>
      <w:r>
        <w:rPr>
          <w:sz w:val="24"/>
          <w:szCs w:val="24"/>
        </w:rPr>
        <w:t>4 Eier</w:t>
      </w:r>
    </w:p>
    <w:p w14:paraId="1AED9F2C" w14:textId="3C09C9FF" w:rsidR="001365D0" w:rsidRDefault="001365D0" w:rsidP="001365D0">
      <w:pPr>
        <w:rPr>
          <w:sz w:val="24"/>
          <w:szCs w:val="24"/>
        </w:rPr>
      </w:pPr>
      <w:r>
        <w:rPr>
          <w:sz w:val="24"/>
          <w:szCs w:val="24"/>
        </w:rPr>
        <w:t>250 g Butter</w:t>
      </w:r>
    </w:p>
    <w:p w14:paraId="642B65FC" w14:textId="77777777" w:rsidR="001365D0" w:rsidRDefault="001365D0" w:rsidP="001365D0">
      <w:pPr>
        <w:rPr>
          <w:sz w:val="24"/>
          <w:szCs w:val="24"/>
        </w:rPr>
      </w:pPr>
    </w:p>
    <w:p w14:paraId="0B1F55C0" w14:textId="7A9017BA" w:rsidR="001365D0" w:rsidRPr="00AF3D28" w:rsidRDefault="001365D0" w:rsidP="001365D0">
      <w:pPr>
        <w:rPr>
          <w:i/>
          <w:iCs/>
          <w:sz w:val="24"/>
          <w:szCs w:val="24"/>
        </w:rPr>
      </w:pPr>
      <w:r w:rsidRPr="00AF3D28">
        <w:rPr>
          <w:i/>
          <w:iCs/>
          <w:sz w:val="24"/>
          <w:szCs w:val="24"/>
        </w:rPr>
        <w:t>Zum Bestreichen:</w:t>
      </w:r>
    </w:p>
    <w:p w14:paraId="4DFE5DE7" w14:textId="6456D58D" w:rsidR="001365D0" w:rsidRDefault="001365D0" w:rsidP="001365D0">
      <w:pPr>
        <w:rPr>
          <w:sz w:val="24"/>
          <w:szCs w:val="24"/>
        </w:rPr>
      </w:pPr>
      <w:r>
        <w:rPr>
          <w:sz w:val="24"/>
          <w:szCs w:val="24"/>
        </w:rPr>
        <w:t>2 Eigelbe</w:t>
      </w:r>
    </w:p>
    <w:p w14:paraId="502BC294" w14:textId="7783D719" w:rsidR="001365D0" w:rsidRDefault="001365D0" w:rsidP="001365D0">
      <w:pPr>
        <w:rPr>
          <w:sz w:val="24"/>
          <w:szCs w:val="24"/>
        </w:rPr>
      </w:pPr>
      <w:r>
        <w:rPr>
          <w:sz w:val="24"/>
          <w:szCs w:val="24"/>
        </w:rPr>
        <w:t>4 EL Sahne</w:t>
      </w:r>
    </w:p>
    <w:p w14:paraId="00AC40F2" w14:textId="77777777" w:rsidR="001365D0" w:rsidRDefault="001365D0" w:rsidP="001365D0">
      <w:pPr>
        <w:rPr>
          <w:sz w:val="24"/>
          <w:szCs w:val="24"/>
        </w:rPr>
      </w:pPr>
    </w:p>
    <w:p w14:paraId="31503D0C" w14:textId="23D0EA31" w:rsidR="001365D0" w:rsidRDefault="001365D0" w:rsidP="00AF3D28">
      <w:pPr>
        <w:ind w:left="2120" w:hanging="2120"/>
        <w:rPr>
          <w:sz w:val="24"/>
          <w:szCs w:val="24"/>
        </w:rPr>
      </w:pPr>
      <w:r>
        <w:rPr>
          <w:sz w:val="24"/>
          <w:szCs w:val="24"/>
        </w:rPr>
        <w:t>Zubereitungszeit:</w:t>
      </w:r>
      <w:r>
        <w:rPr>
          <w:sz w:val="24"/>
          <w:szCs w:val="24"/>
        </w:rPr>
        <w:tab/>
        <w:t>20 Minuten plus Ruhezeit 2 Stunden 35 Minuten plus Backzeit 25 Minuten</w:t>
      </w:r>
    </w:p>
    <w:p w14:paraId="03435A7D" w14:textId="25FD5AF3" w:rsidR="001365D0" w:rsidRPr="009579F1" w:rsidRDefault="001365D0" w:rsidP="00B40E8C">
      <w:pPr>
        <w:pStyle w:val="ListParagraph"/>
        <w:numPr>
          <w:ilvl w:val="0"/>
          <w:numId w:val="930"/>
        </w:numPr>
        <w:spacing w:after="120"/>
        <w:ind w:left="714" w:hanging="357"/>
        <w:contextualSpacing w:val="0"/>
        <w:jc w:val="both"/>
        <w:rPr>
          <w:sz w:val="24"/>
          <w:szCs w:val="24"/>
        </w:rPr>
      </w:pPr>
      <w:r w:rsidRPr="009579F1">
        <w:rPr>
          <w:sz w:val="24"/>
          <w:szCs w:val="24"/>
        </w:rPr>
        <w:t xml:space="preserve">Die Hefe zerbröckeln und mit dem Zucker, 100 g Mehl und 50 ml lauwarmer Milch mischen. Zugedeckt 20 </w:t>
      </w:r>
      <w:r w:rsidR="00406B80" w:rsidRPr="009579F1">
        <w:rPr>
          <w:sz w:val="24"/>
          <w:szCs w:val="24"/>
        </w:rPr>
        <w:t>Minuten gehen lassen.</w:t>
      </w:r>
    </w:p>
    <w:p w14:paraId="4DB25982" w14:textId="5F1EB40B" w:rsidR="00406B80" w:rsidRPr="009579F1" w:rsidRDefault="00406B80" w:rsidP="00B40E8C">
      <w:pPr>
        <w:pStyle w:val="ListParagraph"/>
        <w:numPr>
          <w:ilvl w:val="0"/>
          <w:numId w:val="930"/>
        </w:numPr>
        <w:spacing w:after="120"/>
        <w:ind w:left="714" w:hanging="357"/>
        <w:contextualSpacing w:val="0"/>
        <w:jc w:val="both"/>
        <w:rPr>
          <w:sz w:val="24"/>
          <w:szCs w:val="24"/>
        </w:rPr>
      </w:pPr>
      <w:r w:rsidRPr="009579F1">
        <w:rPr>
          <w:sz w:val="24"/>
          <w:szCs w:val="24"/>
        </w:rPr>
        <w:t xml:space="preserve">Restliches Mehl </w:t>
      </w:r>
      <w:r w:rsidR="00B24646" w:rsidRPr="009579F1">
        <w:rPr>
          <w:sz w:val="24"/>
          <w:szCs w:val="24"/>
        </w:rPr>
        <w:t xml:space="preserve">mit Salz und Zitronenschale </w:t>
      </w:r>
      <w:r w:rsidR="008564AB" w:rsidRPr="009579F1">
        <w:rPr>
          <w:sz w:val="24"/>
          <w:szCs w:val="24"/>
        </w:rPr>
        <w:t>in einer Schüssel mischen. Eine Mulde in die Mitte drücken, die Eier hineingeben, Butter in Flöckchen auf den Rand verteilen. Den Hefe</w:t>
      </w:r>
      <w:r w:rsidR="001C7C6A" w:rsidRPr="009579F1">
        <w:rPr>
          <w:sz w:val="24"/>
          <w:szCs w:val="24"/>
        </w:rPr>
        <w:t>vorteig restliche lauwarme Milch zugeben und alles ca. 8 Minuten durchkneten. Den Teig in eine bemehlte Schüssel geben und an einem warmen Ort zugedeckt 2 Stunden gehen lassen.</w:t>
      </w:r>
    </w:p>
    <w:p w14:paraId="3BE2DF12" w14:textId="6B9342C5" w:rsidR="001C7C6A" w:rsidRPr="009579F1" w:rsidRDefault="001C7C6A" w:rsidP="00B40E8C">
      <w:pPr>
        <w:pStyle w:val="ListParagraph"/>
        <w:numPr>
          <w:ilvl w:val="0"/>
          <w:numId w:val="930"/>
        </w:numPr>
        <w:spacing w:after="120"/>
        <w:ind w:left="714" w:hanging="357"/>
        <w:contextualSpacing w:val="0"/>
        <w:jc w:val="both"/>
        <w:rPr>
          <w:sz w:val="24"/>
          <w:szCs w:val="24"/>
        </w:rPr>
      </w:pPr>
      <w:r w:rsidRPr="009579F1">
        <w:rPr>
          <w:sz w:val="24"/>
          <w:szCs w:val="24"/>
        </w:rPr>
        <w:t xml:space="preserve">Den Backofen auf 200 Grad vorheizen. Den </w:t>
      </w:r>
      <w:r w:rsidR="00197CDE" w:rsidRPr="009579F1">
        <w:rPr>
          <w:sz w:val="24"/>
          <w:szCs w:val="24"/>
        </w:rPr>
        <w:t>Teig in 16 Stücke teilen. Von jedem Teigstück je 2/3 zu einer Kugel formen, in ein Briocheförmchen (oder Muffinblech) geben und eine Mulde hinein</w:t>
      </w:r>
      <w:r w:rsidR="009579F1" w:rsidRPr="009579F1">
        <w:rPr>
          <w:sz w:val="24"/>
          <w:szCs w:val="24"/>
        </w:rPr>
        <w:t>d</w:t>
      </w:r>
      <w:r w:rsidR="00197CDE" w:rsidRPr="009579F1">
        <w:rPr>
          <w:sz w:val="24"/>
          <w:szCs w:val="24"/>
        </w:rPr>
        <w:t>rücken. Ei</w:t>
      </w:r>
      <w:r w:rsidR="009579F1" w:rsidRPr="009579F1">
        <w:rPr>
          <w:sz w:val="24"/>
          <w:szCs w:val="24"/>
        </w:rPr>
        <w:t>gelbe mit Sahne verquirlen und die Brioches damit bestreichen. Im vorgeheizten Ofen (Mitte, Umluft 180 Grad) 20 – 25 Minuten backen.</w:t>
      </w:r>
    </w:p>
    <w:p w14:paraId="1BCBEB01" w14:textId="04B17DEB" w:rsidR="005D6440" w:rsidRDefault="00BF4F7A" w:rsidP="00AF3D28">
      <w:pPr>
        <w:pStyle w:val="Heading2"/>
        <w:spacing w:after="240"/>
      </w:pPr>
      <w:r w:rsidRPr="001365D0">
        <w:br w:type="page"/>
      </w:r>
      <w:r w:rsidR="008A5D85">
        <w:lastRenderedPageBreak/>
        <w:t>Brownies</w:t>
      </w:r>
      <w:r w:rsidR="00402CA5">
        <w:t xml:space="preserve"> Nr. 2</w:t>
      </w:r>
      <w:r w:rsidR="00AE68A6">
        <w:rPr>
          <w:rStyle w:val="FootnoteReference"/>
        </w:rPr>
        <w:footnoteReference w:id="1736"/>
      </w:r>
      <w:r w:rsidR="008A5D85">
        <w:t xml:space="preserve"> </w:t>
      </w:r>
    </w:p>
    <w:p w14:paraId="56390193" w14:textId="33E3BCB8" w:rsidR="005D6440" w:rsidRDefault="005D6440">
      <w:pPr>
        <w:rPr>
          <w:sz w:val="24"/>
          <w:szCs w:val="24"/>
        </w:rPr>
      </w:pPr>
      <w:r w:rsidRPr="00AF3D28">
        <w:rPr>
          <w:sz w:val="24"/>
          <w:szCs w:val="24"/>
          <w:u w:val="single"/>
        </w:rPr>
        <w:t>Zutaten</w:t>
      </w:r>
      <w:r>
        <w:rPr>
          <w:sz w:val="24"/>
          <w:szCs w:val="24"/>
        </w:rPr>
        <w:t xml:space="preserve"> </w:t>
      </w:r>
      <w:r w:rsidR="00AF3D28">
        <w:rPr>
          <w:sz w:val="24"/>
          <w:szCs w:val="24"/>
        </w:rPr>
        <w:t>(</w:t>
      </w:r>
      <w:r>
        <w:rPr>
          <w:sz w:val="24"/>
          <w:szCs w:val="24"/>
        </w:rPr>
        <w:t>für 16 Stück (eine Brownieform)</w:t>
      </w:r>
      <w:r w:rsidR="00AF3D28">
        <w:rPr>
          <w:sz w:val="24"/>
          <w:szCs w:val="24"/>
        </w:rPr>
        <w:t>:</w:t>
      </w:r>
    </w:p>
    <w:p w14:paraId="7C53764A" w14:textId="77777777" w:rsidR="00586782" w:rsidRDefault="005D6440">
      <w:pPr>
        <w:rPr>
          <w:sz w:val="24"/>
          <w:szCs w:val="24"/>
        </w:rPr>
      </w:pPr>
      <w:r>
        <w:rPr>
          <w:sz w:val="24"/>
          <w:szCs w:val="24"/>
        </w:rPr>
        <w:t>100</w:t>
      </w:r>
      <w:r w:rsidR="00586782">
        <w:rPr>
          <w:sz w:val="24"/>
          <w:szCs w:val="24"/>
        </w:rPr>
        <w:t xml:space="preserve"> g Pekannusskerne</w:t>
      </w:r>
    </w:p>
    <w:p w14:paraId="1E4DCDA6" w14:textId="77777777" w:rsidR="0095381B" w:rsidRDefault="00586782">
      <w:pPr>
        <w:rPr>
          <w:sz w:val="24"/>
          <w:szCs w:val="24"/>
        </w:rPr>
      </w:pPr>
      <w:r>
        <w:rPr>
          <w:sz w:val="24"/>
          <w:szCs w:val="24"/>
        </w:rPr>
        <w:t xml:space="preserve">125 g </w:t>
      </w:r>
      <w:r w:rsidR="0095381B">
        <w:rPr>
          <w:sz w:val="24"/>
          <w:szCs w:val="24"/>
        </w:rPr>
        <w:t>Zartbitterschokolade</w:t>
      </w:r>
    </w:p>
    <w:p w14:paraId="75EBDE69" w14:textId="77777777" w:rsidR="0095381B" w:rsidRDefault="0095381B">
      <w:pPr>
        <w:rPr>
          <w:sz w:val="24"/>
          <w:szCs w:val="24"/>
        </w:rPr>
      </w:pPr>
      <w:r>
        <w:rPr>
          <w:sz w:val="24"/>
          <w:szCs w:val="24"/>
        </w:rPr>
        <w:t>70 g Butter</w:t>
      </w:r>
    </w:p>
    <w:p w14:paraId="116CBA3C" w14:textId="77777777" w:rsidR="0095381B" w:rsidRDefault="0095381B">
      <w:pPr>
        <w:rPr>
          <w:sz w:val="24"/>
          <w:szCs w:val="24"/>
        </w:rPr>
      </w:pPr>
      <w:r>
        <w:rPr>
          <w:sz w:val="24"/>
          <w:szCs w:val="24"/>
        </w:rPr>
        <w:t>150 g Mehl</w:t>
      </w:r>
    </w:p>
    <w:p w14:paraId="7CCBAA25" w14:textId="77777777" w:rsidR="0095381B" w:rsidRDefault="0095381B">
      <w:pPr>
        <w:rPr>
          <w:sz w:val="24"/>
          <w:szCs w:val="24"/>
        </w:rPr>
      </w:pPr>
      <w:r>
        <w:rPr>
          <w:sz w:val="24"/>
          <w:szCs w:val="24"/>
        </w:rPr>
        <w:t>1,5 TL Backpulver</w:t>
      </w:r>
    </w:p>
    <w:p w14:paraId="2EC560C7" w14:textId="77777777" w:rsidR="0095381B" w:rsidRDefault="0095381B">
      <w:pPr>
        <w:rPr>
          <w:sz w:val="24"/>
          <w:szCs w:val="24"/>
        </w:rPr>
      </w:pPr>
      <w:r>
        <w:rPr>
          <w:sz w:val="24"/>
          <w:szCs w:val="24"/>
        </w:rPr>
        <w:t>1 TL Lebkuchengewürz</w:t>
      </w:r>
    </w:p>
    <w:p w14:paraId="57645D07" w14:textId="77777777" w:rsidR="0095381B" w:rsidRDefault="0095381B">
      <w:pPr>
        <w:rPr>
          <w:sz w:val="24"/>
          <w:szCs w:val="24"/>
        </w:rPr>
      </w:pPr>
      <w:r>
        <w:rPr>
          <w:sz w:val="24"/>
          <w:szCs w:val="24"/>
        </w:rPr>
        <w:t>60 g Zucker</w:t>
      </w:r>
    </w:p>
    <w:p w14:paraId="291D9B35" w14:textId="77777777" w:rsidR="000B4558" w:rsidRDefault="000B4558">
      <w:pPr>
        <w:rPr>
          <w:sz w:val="24"/>
          <w:szCs w:val="24"/>
        </w:rPr>
      </w:pPr>
      <w:r>
        <w:rPr>
          <w:sz w:val="24"/>
          <w:szCs w:val="24"/>
        </w:rPr>
        <w:t>2 EL Zuckerrübensirup</w:t>
      </w:r>
    </w:p>
    <w:p w14:paraId="666CFA75" w14:textId="77777777" w:rsidR="000B4558" w:rsidRDefault="000B4558">
      <w:pPr>
        <w:rPr>
          <w:sz w:val="24"/>
          <w:szCs w:val="24"/>
        </w:rPr>
      </w:pPr>
      <w:r>
        <w:rPr>
          <w:sz w:val="24"/>
          <w:szCs w:val="24"/>
        </w:rPr>
        <w:t>2 EL Milch</w:t>
      </w:r>
    </w:p>
    <w:p w14:paraId="4D9740A9" w14:textId="77777777" w:rsidR="000B4558" w:rsidRDefault="000B4558">
      <w:pPr>
        <w:rPr>
          <w:sz w:val="24"/>
          <w:szCs w:val="24"/>
        </w:rPr>
      </w:pPr>
      <w:r>
        <w:rPr>
          <w:sz w:val="24"/>
          <w:szCs w:val="24"/>
        </w:rPr>
        <w:t>1 EL flüssiges Vanillearoma</w:t>
      </w:r>
    </w:p>
    <w:p w14:paraId="5820F813" w14:textId="77777777" w:rsidR="000B4558" w:rsidRDefault="000B4558">
      <w:pPr>
        <w:rPr>
          <w:sz w:val="24"/>
          <w:szCs w:val="24"/>
        </w:rPr>
      </w:pPr>
      <w:r>
        <w:rPr>
          <w:sz w:val="24"/>
          <w:szCs w:val="24"/>
        </w:rPr>
        <w:t>1 Ei</w:t>
      </w:r>
    </w:p>
    <w:p w14:paraId="54FBCFED" w14:textId="77777777" w:rsidR="000B4558" w:rsidRDefault="000B4558">
      <w:pPr>
        <w:rPr>
          <w:sz w:val="24"/>
          <w:szCs w:val="24"/>
        </w:rPr>
      </w:pPr>
    </w:p>
    <w:p w14:paraId="12BBFFE5" w14:textId="47FF5E8A" w:rsidR="000B4558" w:rsidRDefault="000B4558">
      <w:pPr>
        <w:rPr>
          <w:sz w:val="24"/>
          <w:szCs w:val="24"/>
        </w:rPr>
      </w:pPr>
      <w:r>
        <w:rPr>
          <w:sz w:val="24"/>
          <w:szCs w:val="24"/>
        </w:rPr>
        <w:t xml:space="preserve">Zubereitung: 25 Minuten plus 30 Minuten </w:t>
      </w:r>
      <w:r w:rsidR="006856F3">
        <w:rPr>
          <w:sz w:val="24"/>
          <w:szCs w:val="24"/>
        </w:rPr>
        <w:t>B</w:t>
      </w:r>
      <w:r w:rsidR="00823FF7">
        <w:rPr>
          <w:sz w:val="24"/>
          <w:szCs w:val="24"/>
        </w:rPr>
        <w:t>a</w:t>
      </w:r>
      <w:r>
        <w:rPr>
          <w:sz w:val="24"/>
          <w:szCs w:val="24"/>
        </w:rPr>
        <w:t>ckzeit</w:t>
      </w:r>
    </w:p>
    <w:p w14:paraId="2F11C041" w14:textId="742253A6" w:rsidR="008D4377" w:rsidRPr="00823FF7" w:rsidRDefault="000B4558" w:rsidP="00B40E8C">
      <w:pPr>
        <w:pStyle w:val="ListParagraph"/>
        <w:numPr>
          <w:ilvl w:val="0"/>
          <w:numId w:val="931"/>
        </w:numPr>
        <w:spacing w:after="120"/>
        <w:ind w:left="714" w:hanging="357"/>
        <w:contextualSpacing w:val="0"/>
        <w:jc w:val="both"/>
        <w:rPr>
          <w:sz w:val="24"/>
          <w:szCs w:val="24"/>
        </w:rPr>
      </w:pPr>
      <w:r w:rsidRPr="00823FF7">
        <w:rPr>
          <w:sz w:val="24"/>
          <w:szCs w:val="24"/>
        </w:rPr>
        <w:t xml:space="preserve">Backofen auf 180 Grad vorheizen. Nüsse grob </w:t>
      </w:r>
      <w:r w:rsidR="008D4377" w:rsidRPr="00823FF7">
        <w:rPr>
          <w:sz w:val="24"/>
          <w:szCs w:val="24"/>
        </w:rPr>
        <w:t>hacken. Die Schokolade zerbröckeln und mit der Butter im Wasserbad schmelzen, dabei ab und zu umrühren. Mehl, Backpulver, Lebkuchengewürz und Nüsse mischen.</w:t>
      </w:r>
    </w:p>
    <w:p w14:paraId="55EA8AAA" w14:textId="77777777" w:rsidR="00F0684C" w:rsidRPr="00823FF7" w:rsidRDefault="00F0684C" w:rsidP="00B40E8C">
      <w:pPr>
        <w:pStyle w:val="ListParagraph"/>
        <w:numPr>
          <w:ilvl w:val="0"/>
          <w:numId w:val="931"/>
        </w:numPr>
        <w:spacing w:after="120"/>
        <w:ind w:left="714" w:hanging="357"/>
        <w:contextualSpacing w:val="0"/>
        <w:jc w:val="both"/>
        <w:rPr>
          <w:sz w:val="24"/>
          <w:szCs w:val="24"/>
        </w:rPr>
      </w:pPr>
      <w:r w:rsidRPr="00823FF7">
        <w:rPr>
          <w:sz w:val="24"/>
          <w:szCs w:val="24"/>
        </w:rPr>
        <w:t>Den Zucker, Zuckerrübensirup, Milch und Vanillearoma nacheinander unter die leicht abgekühlte Schokoladenmasse rühren. Zuletzt das Ei unterrühren. Die Mehlmischung löffelweise zugeben und gut verrühren.</w:t>
      </w:r>
    </w:p>
    <w:p w14:paraId="7957FBCB" w14:textId="668EF879" w:rsidR="005C5ACA" w:rsidRDefault="00F0684C" w:rsidP="00B40E8C">
      <w:pPr>
        <w:pStyle w:val="ListParagraph"/>
        <w:numPr>
          <w:ilvl w:val="0"/>
          <w:numId w:val="931"/>
        </w:numPr>
        <w:spacing w:after="120"/>
        <w:ind w:left="714" w:hanging="357"/>
        <w:contextualSpacing w:val="0"/>
        <w:jc w:val="both"/>
        <w:rPr>
          <w:sz w:val="24"/>
          <w:szCs w:val="24"/>
        </w:rPr>
      </w:pPr>
      <w:r w:rsidRPr="00823FF7">
        <w:rPr>
          <w:sz w:val="24"/>
          <w:szCs w:val="24"/>
        </w:rPr>
        <w:t>Die F</w:t>
      </w:r>
      <w:r w:rsidR="00A95651" w:rsidRPr="00823FF7">
        <w:rPr>
          <w:sz w:val="24"/>
          <w:szCs w:val="24"/>
        </w:rPr>
        <w:t>orm</w:t>
      </w:r>
      <w:r w:rsidR="006856F3" w:rsidRPr="00823FF7">
        <w:rPr>
          <w:sz w:val="24"/>
          <w:szCs w:val="24"/>
        </w:rPr>
        <w:t xml:space="preserve"> (20x20 </w:t>
      </w:r>
      <w:r w:rsidR="00823FF7" w:rsidRPr="00823FF7">
        <w:rPr>
          <w:sz w:val="24"/>
          <w:szCs w:val="24"/>
        </w:rPr>
        <w:t>cm)</w:t>
      </w:r>
      <w:r w:rsidR="00A95651" w:rsidRPr="00823FF7">
        <w:rPr>
          <w:sz w:val="24"/>
          <w:szCs w:val="24"/>
        </w:rPr>
        <w:t xml:space="preserve"> mit Backpapier auslegen, </w:t>
      </w:r>
      <w:r w:rsidR="00823FF7" w:rsidRPr="00823FF7">
        <w:rPr>
          <w:sz w:val="24"/>
          <w:szCs w:val="24"/>
        </w:rPr>
        <w:t>T</w:t>
      </w:r>
      <w:r w:rsidR="00A95651" w:rsidRPr="00823FF7">
        <w:rPr>
          <w:sz w:val="24"/>
          <w:szCs w:val="24"/>
        </w:rPr>
        <w:t xml:space="preserve">eig einfüllen </w:t>
      </w:r>
      <w:r w:rsidR="00823FF7" w:rsidRPr="00823FF7">
        <w:rPr>
          <w:sz w:val="24"/>
          <w:szCs w:val="24"/>
        </w:rPr>
        <w:t>und</w:t>
      </w:r>
      <w:r w:rsidR="00A95651" w:rsidRPr="00823FF7">
        <w:rPr>
          <w:sz w:val="24"/>
          <w:szCs w:val="24"/>
        </w:rPr>
        <w:t xml:space="preserve"> </w:t>
      </w:r>
      <w:r w:rsidR="000B32D9" w:rsidRPr="00823FF7">
        <w:rPr>
          <w:sz w:val="24"/>
          <w:szCs w:val="24"/>
        </w:rPr>
        <w:t>glattstreichen</w:t>
      </w:r>
      <w:r w:rsidR="00A95651" w:rsidRPr="00823FF7">
        <w:rPr>
          <w:sz w:val="24"/>
          <w:szCs w:val="24"/>
        </w:rPr>
        <w:t xml:space="preserve">. Im vorgeheizten </w:t>
      </w:r>
      <w:r w:rsidR="00823FF7" w:rsidRPr="00823FF7">
        <w:rPr>
          <w:sz w:val="24"/>
          <w:szCs w:val="24"/>
        </w:rPr>
        <w:t>O</w:t>
      </w:r>
      <w:r w:rsidR="00A95651" w:rsidRPr="00823FF7">
        <w:rPr>
          <w:sz w:val="24"/>
          <w:szCs w:val="24"/>
        </w:rPr>
        <w:t xml:space="preserve">fen (Mitte, Umluft 160 Grad) </w:t>
      </w:r>
      <w:r w:rsidR="006856F3" w:rsidRPr="00823FF7">
        <w:rPr>
          <w:sz w:val="24"/>
          <w:szCs w:val="24"/>
        </w:rPr>
        <w:t>25- 30 Minuten backen. In er Form auskühlen lassen, dann in 5x5 cm große Quadrate schneiden.</w:t>
      </w:r>
    </w:p>
    <w:p w14:paraId="15AEC028" w14:textId="77777777" w:rsidR="00AF3D28" w:rsidRDefault="00AF3D28" w:rsidP="00AF3D28">
      <w:pPr>
        <w:spacing w:after="120"/>
        <w:jc w:val="both"/>
        <w:rPr>
          <w:sz w:val="24"/>
          <w:szCs w:val="24"/>
        </w:rPr>
      </w:pPr>
    </w:p>
    <w:p w14:paraId="4672645C" w14:textId="27DAE7C3" w:rsidR="00AF3D28" w:rsidRPr="00AF3D28" w:rsidRDefault="00AF3D28" w:rsidP="00AF3D28">
      <w:pPr>
        <w:spacing w:after="120"/>
        <w:jc w:val="both"/>
        <w:rPr>
          <w:sz w:val="24"/>
          <w:szCs w:val="24"/>
        </w:rPr>
      </w:pPr>
      <w:r>
        <w:rPr>
          <w:sz w:val="24"/>
          <w:szCs w:val="24"/>
        </w:rPr>
        <w:t>Kommentar:</w:t>
      </w:r>
      <w:r>
        <w:rPr>
          <w:sz w:val="24"/>
          <w:szCs w:val="24"/>
        </w:rPr>
        <w:tab/>
        <w:t xml:space="preserve">Man könnte auch eine Backmischung nehmen </w:t>
      </w:r>
      <w:r w:rsidRPr="00AF3D28">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Pr>
          <w:sz w:val="24"/>
          <w:szCs w:val="24"/>
        </w:rPr>
        <w:t xml:space="preserve"> Natürlich nur eine gute, wie z.B. Betty Crocer.</w:t>
      </w:r>
    </w:p>
    <w:p w14:paraId="1268CF5B" w14:textId="77777777" w:rsidR="00402CA5" w:rsidRDefault="00402CA5">
      <w:pPr>
        <w:rPr>
          <w:sz w:val="24"/>
          <w:szCs w:val="24"/>
        </w:rPr>
      </w:pPr>
      <w:r>
        <w:rPr>
          <w:sz w:val="24"/>
          <w:szCs w:val="24"/>
        </w:rPr>
        <w:br w:type="page"/>
      </w:r>
    </w:p>
    <w:p w14:paraId="4E85FAC5" w14:textId="033A2D67" w:rsidR="00402CA5" w:rsidRDefault="00402CA5" w:rsidP="00480A60">
      <w:pPr>
        <w:pStyle w:val="Heading2"/>
        <w:spacing w:after="240"/>
      </w:pPr>
      <w:r>
        <w:lastRenderedPageBreak/>
        <w:t>Brownies mit Tahin</w:t>
      </w:r>
      <w:r w:rsidR="00582A9A">
        <w:rPr>
          <w:rStyle w:val="FootnoteReference"/>
        </w:rPr>
        <w:footnoteReference w:id="1737"/>
      </w:r>
    </w:p>
    <w:p w14:paraId="4434ED7C" w14:textId="77777777" w:rsidR="00402CA5" w:rsidRDefault="00402CA5">
      <w:pPr>
        <w:rPr>
          <w:sz w:val="24"/>
          <w:szCs w:val="24"/>
        </w:rPr>
      </w:pPr>
      <w:r w:rsidRPr="00480A60">
        <w:rPr>
          <w:sz w:val="24"/>
          <w:szCs w:val="24"/>
          <w:u w:val="single"/>
        </w:rPr>
        <w:t xml:space="preserve">Zutaten </w:t>
      </w:r>
      <w:r>
        <w:rPr>
          <w:sz w:val="24"/>
          <w:szCs w:val="24"/>
        </w:rPr>
        <w:t>für eine Brownieform</w:t>
      </w:r>
    </w:p>
    <w:p w14:paraId="64D5D072" w14:textId="77777777" w:rsidR="00402CA5" w:rsidRDefault="00402CA5">
      <w:pPr>
        <w:rPr>
          <w:sz w:val="24"/>
          <w:szCs w:val="24"/>
        </w:rPr>
      </w:pPr>
      <w:r>
        <w:rPr>
          <w:sz w:val="24"/>
          <w:szCs w:val="24"/>
        </w:rPr>
        <w:t>250 g dunkle Schokolade</w:t>
      </w:r>
    </w:p>
    <w:p w14:paraId="16169B8B" w14:textId="77777777" w:rsidR="00402CA5" w:rsidRDefault="00402CA5">
      <w:pPr>
        <w:rPr>
          <w:sz w:val="24"/>
          <w:szCs w:val="24"/>
        </w:rPr>
      </w:pPr>
      <w:r>
        <w:rPr>
          <w:sz w:val="24"/>
          <w:szCs w:val="24"/>
        </w:rPr>
        <w:t>250 g gesalzene Butter</w:t>
      </w:r>
    </w:p>
    <w:p w14:paraId="0D63A719" w14:textId="77777777" w:rsidR="00402CA5" w:rsidRDefault="00402CA5">
      <w:pPr>
        <w:rPr>
          <w:sz w:val="24"/>
          <w:szCs w:val="24"/>
        </w:rPr>
      </w:pPr>
      <w:r>
        <w:rPr>
          <w:sz w:val="24"/>
          <w:szCs w:val="24"/>
        </w:rPr>
        <w:t>250 g Zucker</w:t>
      </w:r>
    </w:p>
    <w:p w14:paraId="3A80461B" w14:textId="77777777" w:rsidR="00402CA5" w:rsidRDefault="00402CA5">
      <w:pPr>
        <w:rPr>
          <w:sz w:val="24"/>
          <w:szCs w:val="24"/>
        </w:rPr>
      </w:pPr>
      <w:r>
        <w:rPr>
          <w:sz w:val="24"/>
          <w:szCs w:val="24"/>
        </w:rPr>
        <w:t>80 g Mehl</w:t>
      </w:r>
    </w:p>
    <w:p w14:paraId="7C9E97B5" w14:textId="77777777" w:rsidR="00402CA5" w:rsidRDefault="00402CA5">
      <w:pPr>
        <w:rPr>
          <w:sz w:val="24"/>
          <w:szCs w:val="24"/>
        </w:rPr>
      </w:pPr>
      <w:r>
        <w:rPr>
          <w:sz w:val="24"/>
          <w:szCs w:val="24"/>
        </w:rPr>
        <w:t>6 Eier</w:t>
      </w:r>
    </w:p>
    <w:p w14:paraId="34A7B015" w14:textId="77777777" w:rsidR="00402CA5" w:rsidRDefault="00402CA5">
      <w:pPr>
        <w:rPr>
          <w:sz w:val="24"/>
          <w:szCs w:val="24"/>
        </w:rPr>
      </w:pPr>
      <w:r>
        <w:rPr>
          <w:sz w:val="24"/>
          <w:szCs w:val="24"/>
        </w:rPr>
        <w:t>5 EL Tahin</w:t>
      </w:r>
    </w:p>
    <w:p w14:paraId="42CC5280" w14:textId="77777777" w:rsidR="00402CA5" w:rsidRDefault="00402CA5">
      <w:pPr>
        <w:rPr>
          <w:sz w:val="24"/>
          <w:szCs w:val="24"/>
        </w:rPr>
      </w:pPr>
    </w:p>
    <w:p w14:paraId="5504ED38" w14:textId="77777777" w:rsidR="00402CA5" w:rsidRDefault="00402CA5">
      <w:pPr>
        <w:rPr>
          <w:sz w:val="24"/>
          <w:szCs w:val="24"/>
        </w:rPr>
      </w:pPr>
      <w:r>
        <w:rPr>
          <w:sz w:val="24"/>
          <w:szCs w:val="24"/>
        </w:rPr>
        <w:t>Zubereitung:</w:t>
      </w:r>
    </w:p>
    <w:p w14:paraId="6D4CD8CE" w14:textId="77777777" w:rsidR="00E77364" w:rsidRPr="00B423E0" w:rsidRDefault="00E77364" w:rsidP="00B40E8C">
      <w:pPr>
        <w:pStyle w:val="ListParagraph"/>
        <w:numPr>
          <w:ilvl w:val="0"/>
          <w:numId w:val="1913"/>
        </w:numPr>
        <w:spacing w:after="120"/>
        <w:ind w:left="714" w:hanging="357"/>
        <w:contextualSpacing w:val="0"/>
        <w:jc w:val="both"/>
        <w:rPr>
          <w:sz w:val="24"/>
          <w:szCs w:val="24"/>
        </w:rPr>
      </w:pPr>
      <w:r w:rsidRPr="00B423E0">
        <w:rPr>
          <w:sz w:val="24"/>
          <w:szCs w:val="24"/>
        </w:rPr>
        <w:t xml:space="preserve">Den Ofen auf 160 Grad Umluft vorheizen. Eine Backform mit Backpapier auslegen. </w:t>
      </w:r>
    </w:p>
    <w:p w14:paraId="0E6A4D8A" w14:textId="77777777" w:rsidR="0018168C" w:rsidRPr="00B423E0" w:rsidRDefault="00E77364" w:rsidP="00B40E8C">
      <w:pPr>
        <w:pStyle w:val="ListParagraph"/>
        <w:numPr>
          <w:ilvl w:val="0"/>
          <w:numId w:val="1913"/>
        </w:numPr>
        <w:spacing w:after="120"/>
        <w:ind w:left="714" w:hanging="357"/>
        <w:contextualSpacing w:val="0"/>
        <w:jc w:val="both"/>
        <w:rPr>
          <w:sz w:val="24"/>
          <w:szCs w:val="24"/>
        </w:rPr>
      </w:pPr>
      <w:r w:rsidRPr="00B423E0">
        <w:rPr>
          <w:sz w:val="24"/>
          <w:szCs w:val="24"/>
        </w:rPr>
        <w:t>Schokolade und Butter in einem kleinen Topf im Ofen langsam zergehen lassen oder bei sehr schwacher Hitze auf dem Herd. Wenn beides geschmolzen ist</w:t>
      </w:r>
      <w:r w:rsidR="0018168C" w:rsidRPr="00B423E0">
        <w:rPr>
          <w:sz w:val="24"/>
          <w:szCs w:val="24"/>
        </w:rPr>
        <w:t>, gibt man die Masse zusammen mit dem Zucker in eine Schüssel und vermengt alles gut.</w:t>
      </w:r>
    </w:p>
    <w:p w14:paraId="414EFC5D" w14:textId="77777777" w:rsidR="00EA161F" w:rsidRPr="00B423E0" w:rsidRDefault="0018168C" w:rsidP="00B40E8C">
      <w:pPr>
        <w:pStyle w:val="ListParagraph"/>
        <w:numPr>
          <w:ilvl w:val="0"/>
          <w:numId w:val="1913"/>
        </w:numPr>
        <w:spacing w:after="120"/>
        <w:ind w:left="714" w:hanging="357"/>
        <w:contextualSpacing w:val="0"/>
        <w:jc w:val="both"/>
        <w:rPr>
          <w:sz w:val="24"/>
          <w:szCs w:val="24"/>
        </w:rPr>
      </w:pPr>
      <w:r w:rsidRPr="00B423E0">
        <w:rPr>
          <w:sz w:val="24"/>
          <w:szCs w:val="24"/>
        </w:rPr>
        <w:t>Dann das Mehl dazufügen. Schließlich die Eier in den Teig</w:t>
      </w:r>
      <w:r w:rsidR="00EA161F" w:rsidRPr="00B423E0">
        <w:rPr>
          <w:sz w:val="24"/>
          <w:szCs w:val="24"/>
        </w:rPr>
        <w:t xml:space="preserve"> aufschlagen und den Schüsselinhalt gut verrühren.</w:t>
      </w:r>
    </w:p>
    <w:p w14:paraId="2DCC0F86" w14:textId="4420B1B2" w:rsidR="0047379C" w:rsidRPr="00B423E0" w:rsidRDefault="00EA161F" w:rsidP="00B40E8C">
      <w:pPr>
        <w:pStyle w:val="ListParagraph"/>
        <w:numPr>
          <w:ilvl w:val="0"/>
          <w:numId w:val="1913"/>
        </w:numPr>
        <w:spacing w:after="120"/>
        <w:ind w:left="714" w:hanging="357"/>
        <w:contextualSpacing w:val="0"/>
        <w:jc w:val="both"/>
        <w:rPr>
          <w:sz w:val="24"/>
          <w:szCs w:val="24"/>
        </w:rPr>
      </w:pPr>
      <w:r w:rsidRPr="00B423E0">
        <w:rPr>
          <w:sz w:val="24"/>
          <w:szCs w:val="24"/>
        </w:rPr>
        <w:t>Teigmasse in die Backform gießen</w:t>
      </w:r>
      <w:r w:rsidR="00BD3880" w:rsidRPr="00B423E0">
        <w:rPr>
          <w:sz w:val="24"/>
          <w:szCs w:val="24"/>
        </w:rPr>
        <w:t>, mit einem Löffel die Oberfläche glatt streichen. Man kann die Backform jetzt ein paarmal sanft auf eine Arbeitsfläche schlagen, sodass sich mögliche Luftblasen im Teig auflösen.</w:t>
      </w:r>
      <w:r w:rsidR="008318E5" w:rsidRPr="00B423E0">
        <w:rPr>
          <w:sz w:val="24"/>
          <w:szCs w:val="24"/>
        </w:rPr>
        <w:t xml:space="preserve"> Tahin gleichmäßig auf die </w:t>
      </w:r>
      <w:r w:rsidR="00B423E0" w:rsidRPr="00B423E0">
        <w:rPr>
          <w:sz w:val="24"/>
          <w:szCs w:val="24"/>
        </w:rPr>
        <w:t>T</w:t>
      </w:r>
      <w:r w:rsidR="008318E5" w:rsidRPr="00B423E0">
        <w:rPr>
          <w:sz w:val="24"/>
          <w:szCs w:val="24"/>
        </w:rPr>
        <w:t>eigoberfläche klecksen und mit ei</w:t>
      </w:r>
      <w:r w:rsidR="00480A60">
        <w:rPr>
          <w:sz w:val="24"/>
          <w:szCs w:val="24"/>
        </w:rPr>
        <w:t>ne</w:t>
      </w:r>
      <w:r w:rsidR="008318E5" w:rsidRPr="00B423E0">
        <w:rPr>
          <w:sz w:val="24"/>
          <w:szCs w:val="24"/>
        </w:rPr>
        <w:t xml:space="preserve">r Messerspitze oder einem Zahnstocher so in den </w:t>
      </w:r>
      <w:r w:rsidR="00B423E0" w:rsidRPr="00B423E0">
        <w:rPr>
          <w:sz w:val="24"/>
          <w:szCs w:val="24"/>
        </w:rPr>
        <w:t>T</w:t>
      </w:r>
      <w:r w:rsidR="008318E5" w:rsidRPr="00B423E0">
        <w:rPr>
          <w:sz w:val="24"/>
          <w:szCs w:val="24"/>
        </w:rPr>
        <w:t>eig einarbeiten</w:t>
      </w:r>
      <w:r w:rsidR="0047379C" w:rsidRPr="00B423E0">
        <w:rPr>
          <w:sz w:val="24"/>
          <w:szCs w:val="24"/>
        </w:rPr>
        <w:t>, dass eine Marmorierung entsteht.</w:t>
      </w:r>
    </w:p>
    <w:p w14:paraId="67A1779C" w14:textId="53E48E2E" w:rsidR="005C5ACA" w:rsidRPr="00B423E0" w:rsidRDefault="0047379C" w:rsidP="00B40E8C">
      <w:pPr>
        <w:pStyle w:val="ListParagraph"/>
        <w:numPr>
          <w:ilvl w:val="0"/>
          <w:numId w:val="1913"/>
        </w:numPr>
        <w:spacing w:after="120"/>
        <w:ind w:left="714" w:hanging="357"/>
        <w:contextualSpacing w:val="0"/>
        <w:jc w:val="both"/>
        <w:rPr>
          <w:sz w:val="24"/>
          <w:szCs w:val="24"/>
        </w:rPr>
      </w:pPr>
      <w:r w:rsidRPr="00B423E0">
        <w:rPr>
          <w:sz w:val="24"/>
          <w:szCs w:val="24"/>
        </w:rPr>
        <w:t>Brownies im heißen Ofen 40 Minuten lang backen. Währenddessen immer wieder nachschauen, ob die Brownies doch schon früher aus dem Ofen müssen</w:t>
      </w:r>
      <w:r w:rsidR="00B423E0" w:rsidRPr="00B423E0">
        <w:rPr>
          <w:sz w:val="24"/>
          <w:szCs w:val="24"/>
        </w:rPr>
        <w:t xml:space="preserve"> – sie dürfen nicht zu trocken werden und sollen sich bis zum Schluss etwas leicht Wabbeliges bewahren. Fertige Brownieplatte auskühlen lassen, in Würfel schneiden</w:t>
      </w:r>
      <w:r w:rsidR="005C5ACA" w:rsidRPr="00B423E0">
        <w:rPr>
          <w:sz w:val="24"/>
          <w:szCs w:val="24"/>
        </w:rPr>
        <w:br w:type="page"/>
      </w:r>
    </w:p>
    <w:p w14:paraId="13257293" w14:textId="79323204" w:rsidR="005C5ACA" w:rsidRDefault="005C5ACA" w:rsidP="00AF3D28">
      <w:pPr>
        <w:pStyle w:val="Heading2"/>
        <w:spacing w:after="240"/>
      </w:pPr>
      <w:r>
        <w:lastRenderedPageBreak/>
        <w:t>Cherry-Pie</w:t>
      </w:r>
      <w:r w:rsidR="00F716EA">
        <w:rPr>
          <w:rStyle w:val="FootnoteReference"/>
        </w:rPr>
        <w:footnoteReference w:id="1738"/>
      </w:r>
      <w:r>
        <w:t xml:space="preserve"> </w:t>
      </w:r>
    </w:p>
    <w:p w14:paraId="3D76E992" w14:textId="43389208" w:rsidR="005C5ACA" w:rsidRDefault="005C5ACA" w:rsidP="005C5ACA">
      <w:pPr>
        <w:rPr>
          <w:sz w:val="24"/>
          <w:szCs w:val="24"/>
        </w:rPr>
      </w:pPr>
      <w:r>
        <w:rPr>
          <w:sz w:val="24"/>
          <w:szCs w:val="24"/>
        </w:rPr>
        <w:t>Zutaten für eine Springform ca. 24 cm Durchmesser (8 Stück)</w:t>
      </w:r>
    </w:p>
    <w:p w14:paraId="21A6A96E" w14:textId="77777777" w:rsidR="005C5ACA" w:rsidRDefault="005C5ACA" w:rsidP="005C5ACA">
      <w:pPr>
        <w:rPr>
          <w:sz w:val="24"/>
          <w:szCs w:val="24"/>
        </w:rPr>
      </w:pPr>
      <w:r>
        <w:rPr>
          <w:sz w:val="24"/>
          <w:szCs w:val="24"/>
        </w:rPr>
        <w:t>300 g Mehl</w:t>
      </w:r>
    </w:p>
    <w:p w14:paraId="7E6E6CFC" w14:textId="77777777" w:rsidR="005C5ACA" w:rsidRDefault="005C5ACA" w:rsidP="005C5ACA">
      <w:pPr>
        <w:rPr>
          <w:sz w:val="24"/>
          <w:szCs w:val="24"/>
        </w:rPr>
      </w:pPr>
      <w:r>
        <w:rPr>
          <w:sz w:val="24"/>
          <w:szCs w:val="24"/>
        </w:rPr>
        <w:t>1 Prise Salz</w:t>
      </w:r>
    </w:p>
    <w:p w14:paraId="4FCD5A5B" w14:textId="77777777" w:rsidR="005C5ACA" w:rsidRDefault="005C5ACA" w:rsidP="005C5ACA">
      <w:pPr>
        <w:rPr>
          <w:sz w:val="24"/>
          <w:szCs w:val="24"/>
        </w:rPr>
      </w:pPr>
      <w:r>
        <w:rPr>
          <w:sz w:val="24"/>
          <w:szCs w:val="24"/>
        </w:rPr>
        <w:t>75 g Puderzucker</w:t>
      </w:r>
    </w:p>
    <w:p w14:paraId="675E481C" w14:textId="77777777" w:rsidR="005C5ACA" w:rsidRDefault="005C5ACA" w:rsidP="005C5ACA">
      <w:pPr>
        <w:rPr>
          <w:sz w:val="24"/>
          <w:szCs w:val="24"/>
        </w:rPr>
      </w:pPr>
      <w:r>
        <w:rPr>
          <w:sz w:val="24"/>
          <w:szCs w:val="24"/>
        </w:rPr>
        <w:t>175 kalte Butter</w:t>
      </w:r>
    </w:p>
    <w:p w14:paraId="79D941D4" w14:textId="77777777" w:rsidR="005C5ACA" w:rsidRDefault="005C5ACA" w:rsidP="005C5ACA">
      <w:pPr>
        <w:rPr>
          <w:sz w:val="24"/>
          <w:szCs w:val="24"/>
        </w:rPr>
      </w:pPr>
      <w:r>
        <w:rPr>
          <w:sz w:val="24"/>
          <w:szCs w:val="24"/>
        </w:rPr>
        <w:t>2 Eigelbe</w:t>
      </w:r>
    </w:p>
    <w:p w14:paraId="36EDAC4E" w14:textId="77777777" w:rsidR="00B50657" w:rsidRDefault="005C5ACA" w:rsidP="005C5ACA">
      <w:pPr>
        <w:rPr>
          <w:sz w:val="24"/>
          <w:szCs w:val="24"/>
        </w:rPr>
      </w:pPr>
      <w:r>
        <w:rPr>
          <w:sz w:val="24"/>
          <w:szCs w:val="24"/>
        </w:rPr>
        <w:t>2 Gläser Schattenmorelle</w:t>
      </w:r>
      <w:r w:rsidR="00B50657">
        <w:rPr>
          <w:sz w:val="24"/>
          <w:szCs w:val="24"/>
        </w:rPr>
        <w:t>n</w:t>
      </w:r>
    </w:p>
    <w:p w14:paraId="05B05665" w14:textId="61BB975D" w:rsidR="00B50657" w:rsidRDefault="00B50657" w:rsidP="005C5ACA">
      <w:pPr>
        <w:rPr>
          <w:sz w:val="24"/>
          <w:szCs w:val="24"/>
        </w:rPr>
      </w:pPr>
      <w:r>
        <w:rPr>
          <w:sz w:val="24"/>
          <w:szCs w:val="24"/>
        </w:rPr>
        <w:t>1 EL Vanillepuddingpulver</w:t>
      </w:r>
    </w:p>
    <w:p w14:paraId="52A83238" w14:textId="77777777" w:rsidR="00B50657" w:rsidRDefault="00B50657" w:rsidP="005C5ACA">
      <w:pPr>
        <w:rPr>
          <w:sz w:val="24"/>
          <w:szCs w:val="24"/>
        </w:rPr>
      </w:pPr>
      <w:r>
        <w:rPr>
          <w:sz w:val="24"/>
          <w:szCs w:val="24"/>
        </w:rPr>
        <w:t>7 EL Zucker</w:t>
      </w:r>
    </w:p>
    <w:p w14:paraId="54748488" w14:textId="368C8D8B" w:rsidR="00B50657" w:rsidRDefault="00B50657" w:rsidP="005C5ACA">
      <w:pPr>
        <w:rPr>
          <w:sz w:val="24"/>
          <w:szCs w:val="24"/>
        </w:rPr>
      </w:pPr>
      <w:r>
        <w:rPr>
          <w:sz w:val="24"/>
          <w:szCs w:val="24"/>
        </w:rPr>
        <w:t>100 g Mandelstifte</w:t>
      </w:r>
    </w:p>
    <w:p w14:paraId="3DC0CC67" w14:textId="77777777" w:rsidR="00B50657" w:rsidRDefault="00B50657" w:rsidP="005C5ACA">
      <w:pPr>
        <w:rPr>
          <w:sz w:val="24"/>
          <w:szCs w:val="24"/>
        </w:rPr>
      </w:pPr>
    </w:p>
    <w:p w14:paraId="0FD7B39C" w14:textId="77777777" w:rsidR="00A12D74" w:rsidRDefault="00B50657" w:rsidP="005C5ACA">
      <w:pPr>
        <w:rPr>
          <w:sz w:val="24"/>
          <w:szCs w:val="24"/>
        </w:rPr>
      </w:pPr>
      <w:r>
        <w:rPr>
          <w:sz w:val="24"/>
          <w:szCs w:val="24"/>
        </w:rPr>
        <w:t xml:space="preserve">Zubereitung: </w:t>
      </w:r>
      <w:r w:rsidR="00A12D74">
        <w:rPr>
          <w:sz w:val="24"/>
          <w:szCs w:val="24"/>
        </w:rPr>
        <w:t>30 Minuten plus Kühlzeit 1 Stunde plus Backzeit 30 Minuten</w:t>
      </w:r>
    </w:p>
    <w:p w14:paraId="786AF7F0" w14:textId="77777777" w:rsidR="007F1FA6" w:rsidRPr="00FF587F" w:rsidRDefault="00A12D74" w:rsidP="00B40E8C">
      <w:pPr>
        <w:pStyle w:val="ListParagraph"/>
        <w:numPr>
          <w:ilvl w:val="0"/>
          <w:numId w:val="932"/>
        </w:numPr>
        <w:spacing w:after="120"/>
        <w:ind w:left="714" w:hanging="357"/>
        <w:contextualSpacing w:val="0"/>
        <w:jc w:val="both"/>
        <w:rPr>
          <w:sz w:val="24"/>
          <w:szCs w:val="24"/>
        </w:rPr>
      </w:pPr>
      <w:r w:rsidRPr="00FF587F">
        <w:rPr>
          <w:sz w:val="24"/>
          <w:szCs w:val="24"/>
        </w:rPr>
        <w:t xml:space="preserve">Das Mehl mit Salz und Puderzucker mischen. Butter in Flöckchen dazugeben und zu Bröseln zerreiben. Nacheinander Eigelbe und 4 – 6 EL Eiswasser </w:t>
      </w:r>
      <w:r w:rsidR="007F1FA6" w:rsidRPr="00FF587F">
        <w:rPr>
          <w:sz w:val="24"/>
          <w:szCs w:val="24"/>
        </w:rPr>
        <w:t>zugeben und zu einem geschmeidigen Teig kneten. 1 Stunde kühl stellen.</w:t>
      </w:r>
    </w:p>
    <w:p w14:paraId="36286997" w14:textId="77777777" w:rsidR="00214C74" w:rsidRPr="00FF587F" w:rsidRDefault="007F1FA6" w:rsidP="00B40E8C">
      <w:pPr>
        <w:pStyle w:val="ListParagraph"/>
        <w:numPr>
          <w:ilvl w:val="0"/>
          <w:numId w:val="932"/>
        </w:numPr>
        <w:spacing w:after="120"/>
        <w:ind w:left="714" w:hanging="357"/>
        <w:contextualSpacing w:val="0"/>
        <w:jc w:val="both"/>
        <w:rPr>
          <w:sz w:val="24"/>
          <w:szCs w:val="24"/>
        </w:rPr>
      </w:pPr>
      <w:r w:rsidRPr="00FF587F">
        <w:rPr>
          <w:sz w:val="24"/>
          <w:szCs w:val="24"/>
        </w:rPr>
        <w:t>Die Kirschen in ein Sieb gießen, dabei Saft auffangen</w:t>
      </w:r>
      <w:r w:rsidR="002F7B1E" w:rsidRPr="00FF587F">
        <w:rPr>
          <w:sz w:val="24"/>
          <w:szCs w:val="24"/>
        </w:rPr>
        <w:t xml:space="preserve">. Puddingpulver, 5 EL Zucker und 5 EL Kirschsaft verrühren. ½ l Kirschsaft aufkochen, Puddinggemisch dazugeben und 1 Minute </w:t>
      </w:r>
      <w:r w:rsidR="00214C74" w:rsidRPr="00FF587F">
        <w:rPr>
          <w:sz w:val="24"/>
          <w:szCs w:val="24"/>
        </w:rPr>
        <w:t>kochen. Vom Herd nehmen, Mandeln und Kirschen unterrühren.</w:t>
      </w:r>
    </w:p>
    <w:p w14:paraId="6D128B88" w14:textId="2E5FB8BC" w:rsidR="006427E5" w:rsidRDefault="00214C74" w:rsidP="00B40E8C">
      <w:pPr>
        <w:pStyle w:val="ListParagraph"/>
        <w:numPr>
          <w:ilvl w:val="0"/>
          <w:numId w:val="932"/>
        </w:numPr>
        <w:spacing w:after="120"/>
        <w:ind w:left="714" w:hanging="357"/>
        <w:contextualSpacing w:val="0"/>
        <w:jc w:val="both"/>
        <w:rPr>
          <w:sz w:val="24"/>
          <w:szCs w:val="24"/>
        </w:rPr>
      </w:pPr>
      <w:r w:rsidRPr="00FF587F">
        <w:rPr>
          <w:sz w:val="24"/>
          <w:szCs w:val="24"/>
        </w:rPr>
        <w:t>Backofen auf 200 Grad vorheizen. Die Form fetten. Ca. 3/5 des Teiges auf einer bemehlten Arbeitsfläche ausrollen, in die Form legen, Kirschfüllung darauf</w:t>
      </w:r>
      <w:r w:rsidR="00FF587F" w:rsidRPr="00FF587F">
        <w:rPr>
          <w:sz w:val="24"/>
          <w:szCs w:val="24"/>
        </w:rPr>
        <w:t xml:space="preserve"> geben. Restlichen Teig ausrollen, als Deckel </w:t>
      </w:r>
      <w:r w:rsidR="000B32D9" w:rsidRPr="00FF587F">
        <w:rPr>
          <w:sz w:val="24"/>
          <w:szCs w:val="24"/>
        </w:rPr>
        <w:t>darauflegen</w:t>
      </w:r>
      <w:r w:rsidR="00FF587F" w:rsidRPr="00FF587F">
        <w:rPr>
          <w:sz w:val="24"/>
          <w:szCs w:val="24"/>
        </w:rPr>
        <w:t xml:space="preserve"> und an den Rändern festdrücken. Deckel 8-mal sternförmig einschneiden und mit restlichem Zucker bestreuen. Den Pie im vorgeheizten Backofen (Mitte, Umluft 180 Grad) 25 – 30 Minuten backen.</w:t>
      </w:r>
    </w:p>
    <w:p w14:paraId="716E8E25" w14:textId="77777777" w:rsidR="006427E5" w:rsidRDefault="006427E5" w:rsidP="00AF3D28">
      <w:pPr>
        <w:spacing w:after="100" w:afterAutospacing="1"/>
        <w:rPr>
          <w:sz w:val="24"/>
          <w:szCs w:val="24"/>
        </w:rPr>
      </w:pPr>
      <w:r>
        <w:rPr>
          <w:sz w:val="24"/>
          <w:szCs w:val="24"/>
        </w:rPr>
        <w:br w:type="page"/>
      </w:r>
    </w:p>
    <w:p w14:paraId="0DAEC71C" w14:textId="1B1EAD03" w:rsidR="00D35796" w:rsidRDefault="006427E5" w:rsidP="00AF3D28">
      <w:pPr>
        <w:pStyle w:val="Heading2"/>
        <w:spacing w:after="240"/>
      </w:pPr>
      <w:r>
        <w:lastRenderedPageBreak/>
        <w:t>Amarettini</w:t>
      </w:r>
      <w:r w:rsidR="008650FB">
        <w:rPr>
          <w:rStyle w:val="FootnoteReference"/>
        </w:rPr>
        <w:footnoteReference w:id="1739"/>
      </w:r>
      <w:r w:rsidR="00D35796">
        <w:t xml:space="preserve"> </w:t>
      </w:r>
    </w:p>
    <w:p w14:paraId="61A97833" w14:textId="6484BF37" w:rsidR="00D35796" w:rsidRDefault="00D35796" w:rsidP="00D35796">
      <w:pPr>
        <w:rPr>
          <w:sz w:val="24"/>
          <w:szCs w:val="24"/>
        </w:rPr>
      </w:pPr>
      <w:r w:rsidRPr="00AF3D28">
        <w:rPr>
          <w:sz w:val="24"/>
          <w:szCs w:val="24"/>
          <w:u w:val="single"/>
        </w:rPr>
        <w:t>Zutaten</w:t>
      </w:r>
      <w:r>
        <w:rPr>
          <w:sz w:val="24"/>
          <w:szCs w:val="24"/>
        </w:rPr>
        <w:t xml:space="preserve"> </w:t>
      </w:r>
      <w:r w:rsidR="00AF3D28">
        <w:rPr>
          <w:sz w:val="24"/>
          <w:szCs w:val="24"/>
        </w:rPr>
        <w:t>(</w:t>
      </w:r>
      <w:r>
        <w:rPr>
          <w:sz w:val="24"/>
          <w:szCs w:val="24"/>
        </w:rPr>
        <w:t>für 25 Stück</w:t>
      </w:r>
      <w:r w:rsidR="00AF3D28">
        <w:rPr>
          <w:sz w:val="24"/>
          <w:szCs w:val="24"/>
        </w:rPr>
        <w:t>):</w:t>
      </w:r>
    </w:p>
    <w:p w14:paraId="4A5656AE" w14:textId="0754849E" w:rsidR="00D35796" w:rsidRDefault="00D35796" w:rsidP="00D35796">
      <w:pPr>
        <w:rPr>
          <w:sz w:val="24"/>
          <w:szCs w:val="24"/>
        </w:rPr>
      </w:pPr>
      <w:r>
        <w:rPr>
          <w:sz w:val="24"/>
          <w:szCs w:val="24"/>
        </w:rPr>
        <w:t>200 g blanchierte, gemahlene Mandeln</w:t>
      </w:r>
    </w:p>
    <w:p w14:paraId="421AA489" w14:textId="77777777" w:rsidR="00CE5837" w:rsidRDefault="00CE5837" w:rsidP="00D35796">
      <w:pPr>
        <w:rPr>
          <w:sz w:val="24"/>
          <w:szCs w:val="24"/>
        </w:rPr>
      </w:pPr>
      <w:r>
        <w:rPr>
          <w:sz w:val="24"/>
          <w:szCs w:val="24"/>
        </w:rPr>
        <w:t>60 g Zucker</w:t>
      </w:r>
    </w:p>
    <w:p w14:paraId="01901059" w14:textId="77777777" w:rsidR="00CE5837" w:rsidRDefault="00CE5837" w:rsidP="00D35796">
      <w:pPr>
        <w:rPr>
          <w:sz w:val="24"/>
          <w:szCs w:val="24"/>
        </w:rPr>
      </w:pPr>
      <w:r>
        <w:rPr>
          <w:sz w:val="24"/>
          <w:szCs w:val="24"/>
        </w:rPr>
        <w:t>2 Eiweiß</w:t>
      </w:r>
    </w:p>
    <w:p w14:paraId="487697A3" w14:textId="6E906556" w:rsidR="00CE5837" w:rsidRDefault="00CE5837" w:rsidP="00D35796">
      <w:pPr>
        <w:rPr>
          <w:sz w:val="24"/>
          <w:szCs w:val="24"/>
        </w:rPr>
      </w:pPr>
      <w:r>
        <w:rPr>
          <w:sz w:val="24"/>
          <w:szCs w:val="24"/>
        </w:rPr>
        <w:t>1 EL Bittermandelaroma (gibt’s im Zweifel im Reformhaus)</w:t>
      </w:r>
    </w:p>
    <w:p w14:paraId="0C1CD9B9" w14:textId="77777777" w:rsidR="00CE5837" w:rsidRDefault="00CE5837" w:rsidP="00D35796">
      <w:pPr>
        <w:rPr>
          <w:sz w:val="24"/>
          <w:szCs w:val="24"/>
        </w:rPr>
      </w:pPr>
      <w:r>
        <w:rPr>
          <w:sz w:val="24"/>
          <w:szCs w:val="24"/>
        </w:rPr>
        <w:t>60 g Puderzucker</w:t>
      </w:r>
    </w:p>
    <w:p w14:paraId="2DD0D2B9" w14:textId="77777777" w:rsidR="00CE5837" w:rsidRDefault="00CE5837" w:rsidP="00D35796">
      <w:pPr>
        <w:rPr>
          <w:sz w:val="24"/>
          <w:szCs w:val="24"/>
        </w:rPr>
      </w:pPr>
    </w:p>
    <w:p w14:paraId="540BA25D" w14:textId="5F7D8247" w:rsidR="00034E0B" w:rsidRDefault="00CE5837" w:rsidP="00D35796">
      <w:pPr>
        <w:rPr>
          <w:sz w:val="24"/>
          <w:szCs w:val="24"/>
        </w:rPr>
      </w:pPr>
      <w:r>
        <w:rPr>
          <w:sz w:val="24"/>
          <w:szCs w:val="24"/>
        </w:rPr>
        <w:t>Zubereitungszeit:</w:t>
      </w:r>
      <w:r>
        <w:rPr>
          <w:sz w:val="24"/>
          <w:szCs w:val="24"/>
        </w:rPr>
        <w:tab/>
      </w:r>
      <w:r w:rsidR="00034E0B">
        <w:rPr>
          <w:sz w:val="24"/>
          <w:szCs w:val="24"/>
        </w:rPr>
        <w:t>40 Minuten plus 12 Stunden Kühlzeit plus 5 Minuten Backzeit</w:t>
      </w:r>
    </w:p>
    <w:p w14:paraId="0232466B" w14:textId="77777777" w:rsidR="00034E0B" w:rsidRPr="009A4B28" w:rsidRDefault="00034E0B" w:rsidP="00B40E8C">
      <w:pPr>
        <w:pStyle w:val="ListParagraph"/>
        <w:numPr>
          <w:ilvl w:val="0"/>
          <w:numId w:val="933"/>
        </w:numPr>
        <w:spacing w:after="100" w:afterAutospacing="1"/>
        <w:ind w:left="714" w:hanging="357"/>
        <w:contextualSpacing w:val="0"/>
        <w:jc w:val="both"/>
        <w:rPr>
          <w:sz w:val="24"/>
          <w:szCs w:val="24"/>
        </w:rPr>
      </w:pPr>
      <w:r w:rsidRPr="009A4B28">
        <w:rPr>
          <w:sz w:val="24"/>
          <w:szCs w:val="24"/>
        </w:rPr>
        <w:t>Die Mandeln mit dem Zucker mischen. 1 Eiweiß mit dem Bittermandelaroma verquirlen und zu den Mandeln geben. Alles mit den Händen zu einer Marzipan-ähnlichen Masse kneten.</w:t>
      </w:r>
    </w:p>
    <w:p w14:paraId="52EA54C6" w14:textId="77777777" w:rsidR="00DD18CD" w:rsidRPr="009A4B28" w:rsidRDefault="00034E0B" w:rsidP="00B40E8C">
      <w:pPr>
        <w:pStyle w:val="ListParagraph"/>
        <w:numPr>
          <w:ilvl w:val="0"/>
          <w:numId w:val="933"/>
        </w:numPr>
        <w:spacing w:after="100" w:afterAutospacing="1"/>
        <w:ind w:left="714" w:hanging="357"/>
        <w:contextualSpacing w:val="0"/>
        <w:jc w:val="both"/>
        <w:rPr>
          <w:sz w:val="24"/>
          <w:szCs w:val="24"/>
        </w:rPr>
      </w:pPr>
      <w:r w:rsidRPr="009A4B28">
        <w:rPr>
          <w:sz w:val="24"/>
          <w:szCs w:val="24"/>
        </w:rPr>
        <w:t>Das übrige Eiweiß und den Puderzucker mit dem Mixer cremig schlagen und unter die Mandelmasse heben.</w:t>
      </w:r>
      <w:r w:rsidR="00DB6780" w:rsidRPr="009A4B28">
        <w:rPr>
          <w:sz w:val="24"/>
          <w:szCs w:val="24"/>
        </w:rPr>
        <w:t xml:space="preserve"> Die Masse in eine Spritztülle geben und walnussgroße Häufchen auf ein mit Backpapier </w:t>
      </w:r>
      <w:r w:rsidR="00DD18CD" w:rsidRPr="009A4B28">
        <w:rPr>
          <w:sz w:val="24"/>
          <w:szCs w:val="24"/>
        </w:rPr>
        <w:t>belegtes Blech spritzen. Mit einem Küchenhandtuch abgedeckt 12 Stunden trocknen lassen.</w:t>
      </w:r>
    </w:p>
    <w:p w14:paraId="680A4113" w14:textId="77777777" w:rsidR="00DD18CD" w:rsidRPr="009A4B28" w:rsidRDefault="00DD18CD" w:rsidP="00B40E8C">
      <w:pPr>
        <w:pStyle w:val="ListParagraph"/>
        <w:numPr>
          <w:ilvl w:val="0"/>
          <w:numId w:val="933"/>
        </w:numPr>
        <w:spacing w:after="100" w:afterAutospacing="1"/>
        <w:ind w:left="714" w:hanging="357"/>
        <w:contextualSpacing w:val="0"/>
        <w:jc w:val="both"/>
        <w:rPr>
          <w:sz w:val="24"/>
          <w:szCs w:val="24"/>
        </w:rPr>
      </w:pPr>
      <w:r w:rsidRPr="009A4B28">
        <w:rPr>
          <w:sz w:val="24"/>
          <w:szCs w:val="24"/>
        </w:rPr>
        <w:t>Den Ofen auf 225 Grad (Umluft nicht geeignet) vorheizen. Die Amarettini im vorgeheizten Backofen (Mitte) 5 Minuten leicht bräunen.</w:t>
      </w:r>
    </w:p>
    <w:p w14:paraId="2763B33A" w14:textId="77777777" w:rsidR="009A4B28" w:rsidRDefault="009A4B28" w:rsidP="009A4B28">
      <w:pPr>
        <w:jc w:val="both"/>
        <w:rPr>
          <w:sz w:val="24"/>
          <w:szCs w:val="24"/>
        </w:rPr>
      </w:pPr>
    </w:p>
    <w:p w14:paraId="41A60B68" w14:textId="12AD0DAC" w:rsidR="009A54AF" w:rsidRDefault="00AF3D28" w:rsidP="009A4B28">
      <w:pPr>
        <w:jc w:val="both"/>
        <w:rPr>
          <w:sz w:val="24"/>
          <w:szCs w:val="24"/>
        </w:rPr>
      </w:pPr>
      <w:r>
        <w:rPr>
          <w:sz w:val="24"/>
          <w:szCs w:val="24"/>
        </w:rPr>
        <w:t>Kommentar:</w:t>
      </w:r>
      <w:r>
        <w:rPr>
          <w:sz w:val="24"/>
          <w:szCs w:val="24"/>
        </w:rPr>
        <w:tab/>
      </w:r>
      <w:r w:rsidR="009A4B28" w:rsidRPr="009A4B28">
        <w:rPr>
          <w:sz w:val="24"/>
          <w:szCs w:val="24"/>
        </w:rPr>
        <w:t>Oder einfach kaufen</w:t>
      </w:r>
      <w:r w:rsidR="009A4B28">
        <w:rPr>
          <w:sz w:val="24"/>
          <w:szCs w:val="24"/>
        </w:rPr>
        <w:t xml:space="preserve"> </w:t>
      </w:r>
      <w:r w:rsidR="009A4B28" w:rsidRPr="009A4B28">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0103B75F" w14:textId="77777777" w:rsidR="009A54AF" w:rsidRDefault="009A54AF">
      <w:pPr>
        <w:rPr>
          <w:sz w:val="24"/>
          <w:szCs w:val="24"/>
        </w:rPr>
      </w:pPr>
      <w:r>
        <w:rPr>
          <w:sz w:val="24"/>
          <w:szCs w:val="24"/>
        </w:rPr>
        <w:br w:type="page"/>
      </w:r>
    </w:p>
    <w:p w14:paraId="7C1DFB6A" w14:textId="43C1F767" w:rsidR="004E2AC9" w:rsidRDefault="009A54AF" w:rsidP="00AF3D28">
      <w:pPr>
        <w:pStyle w:val="Heading2"/>
        <w:spacing w:after="240"/>
      </w:pPr>
      <w:r>
        <w:lastRenderedPageBreak/>
        <w:t>Minihexenhaus</w:t>
      </w:r>
      <w:r w:rsidR="00E23A87">
        <w:rPr>
          <w:rStyle w:val="FootnoteReference"/>
        </w:rPr>
        <w:footnoteReference w:id="1740"/>
      </w:r>
      <w:r>
        <w:t xml:space="preserve"> </w:t>
      </w:r>
    </w:p>
    <w:p w14:paraId="7D02A34B" w14:textId="284CA7A6" w:rsidR="004E2AC9" w:rsidRDefault="004E2AC9" w:rsidP="009A4B28">
      <w:pPr>
        <w:jc w:val="both"/>
        <w:rPr>
          <w:sz w:val="24"/>
          <w:szCs w:val="24"/>
        </w:rPr>
      </w:pPr>
      <w:r w:rsidRPr="00AF3D28">
        <w:rPr>
          <w:sz w:val="24"/>
          <w:szCs w:val="24"/>
          <w:u w:val="single"/>
        </w:rPr>
        <w:t>Zutaten</w:t>
      </w:r>
      <w:r>
        <w:rPr>
          <w:sz w:val="24"/>
          <w:szCs w:val="24"/>
        </w:rPr>
        <w:t xml:space="preserve"> </w:t>
      </w:r>
      <w:r w:rsidR="00AF3D28">
        <w:rPr>
          <w:sz w:val="24"/>
          <w:szCs w:val="24"/>
        </w:rPr>
        <w:t>(</w:t>
      </w:r>
      <w:r>
        <w:rPr>
          <w:sz w:val="24"/>
          <w:szCs w:val="24"/>
        </w:rPr>
        <w:t>für 1 Hexenhaus</w:t>
      </w:r>
      <w:r w:rsidR="00AF3D28">
        <w:rPr>
          <w:sz w:val="24"/>
          <w:szCs w:val="24"/>
        </w:rPr>
        <w:t>):</w:t>
      </w:r>
    </w:p>
    <w:p w14:paraId="31997739" w14:textId="77777777" w:rsidR="004E2AC9" w:rsidRDefault="004E2AC9" w:rsidP="009A4B28">
      <w:pPr>
        <w:jc w:val="both"/>
        <w:rPr>
          <w:sz w:val="24"/>
          <w:szCs w:val="24"/>
        </w:rPr>
      </w:pPr>
      <w:r>
        <w:rPr>
          <w:sz w:val="24"/>
          <w:szCs w:val="24"/>
        </w:rPr>
        <w:t>1 Ei</w:t>
      </w:r>
    </w:p>
    <w:p w14:paraId="141BF459" w14:textId="77777777" w:rsidR="004E2AC9" w:rsidRDefault="004E2AC9" w:rsidP="009A4B28">
      <w:pPr>
        <w:jc w:val="both"/>
        <w:rPr>
          <w:sz w:val="24"/>
          <w:szCs w:val="24"/>
        </w:rPr>
      </w:pPr>
      <w:r>
        <w:rPr>
          <w:sz w:val="24"/>
          <w:szCs w:val="24"/>
        </w:rPr>
        <w:t>225 g Zucker</w:t>
      </w:r>
    </w:p>
    <w:p w14:paraId="79437A3C" w14:textId="77777777" w:rsidR="004E2AC9" w:rsidRDefault="004E2AC9" w:rsidP="009A4B28">
      <w:pPr>
        <w:jc w:val="both"/>
        <w:rPr>
          <w:sz w:val="24"/>
          <w:szCs w:val="24"/>
        </w:rPr>
      </w:pPr>
      <w:r>
        <w:rPr>
          <w:sz w:val="24"/>
          <w:szCs w:val="24"/>
        </w:rPr>
        <w:t>300 g flüssiger Honig</w:t>
      </w:r>
    </w:p>
    <w:p w14:paraId="352055E9" w14:textId="77777777" w:rsidR="004E2AC9" w:rsidRDefault="004E2AC9" w:rsidP="009A4B28">
      <w:pPr>
        <w:jc w:val="both"/>
        <w:rPr>
          <w:sz w:val="24"/>
          <w:szCs w:val="24"/>
        </w:rPr>
      </w:pPr>
      <w:r>
        <w:rPr>
          <w:sz w:val="24"/>
          <w:szCs w:val="24"/>
        </w:rPr>
        <w:t>2 TL Lebkuchengewürz</w:t>
      </w:r>
    </w:p>
    <w:p w14:paraId="63579BE6" w14:textId="77777777" w:rsidR="00C1701F" w:rsidRDefault="004E2AC9" w:rsidP="009A4B28">
      <w:pPr>
        <w:jc w:val="both"/>
        <w:rPr>
          <w:sz w:val="24"/>
          <w:szCs w:val="24"/>
        </w:rPr>
      </w:pPr>
      <w:r>
        <w:rPr>
          <w:sz w:val="24"/>
          <w:szCs w:val="24"/>
        </w:rPr>
        <w:t>8 g Hirsch</w:t>
      </w:r>
      <w:r w:rsidR="00DB3797">
        <w:rPr>
          <w:sz w:val="24"/>
          <w:szCs w:val="24"/>
        </w:rPr>
        <w:t>hornsalz</w:t>
      </w:r>
    </w:p>
    <w:p w14:paraId="3A90F339" w14:textId="77777777" w:rsidR="00C1701F" w:rsidRDefault="00C1701F" w:rsidP="009A4B28">
      <w:pPr>
        <w:jc w:val="both"/>
        <w:rPr>
          <w:sz w:val="24"/>
          <w:szCs w:val="24"/>
        </w:rPr>
      </w:pPr>
      <w:r>
        <w:rPr>
          <w:sz w:val="24"/>
          <w:szCs w:val="24"/>
        </w:rPr>
        <w:t>300 g Roggenmehl (Typ 997)</w:t>
      </w:r>
    </w:p>
    <w:p w14:paraId="2FB27E31" w14:textId="77777777" w:rsidR="00C1701F" w:rsidRDefault="00C1701F" w:rsidP="009A4B28">
      <w:pPr>
        <w:jc w:val="both"/>
        <w:rPr>
          <w:sz w:val="24"/>
          <w:szCs w:val="24"/>
        </w:rPr>
      </w:pPr>
      <w:r>
        <w:rPr>
          <w:sz w:val="24"/>
          <w:szCs w:val="24"/>
        </w:rPr>
        <w:t>350 g Mehl (Typ 550)</w:t>
      </w:r>
    </w:p>
    <w:p w14:paraId="70F63180" w14:textId="3E6562BA" w:rsidR="00591362" w:rsidRPr="001A7A66" w:rsidRDefault="00C1701F" w:rsidP="009A4B28">
      <w:pPr>
        <w:jc w:val="both"/>
        <w:rPr>
          <w:sz w:val="24"/>
          <w:szCs w:val="24"/>
        </w:rPr>
      </w:pPr>
      <w:r w:rsidRPr="001A7A66">
        <w:rPr>
          <w:sz w:val="24"/>
          <w:szCs w:val="24"/>
        </w:rPr>
        <w:t xml:space="preserve">2 gestr. </w:t>
      </w:r>
      <w:r w:rsidR="00591362" w:rsidRPr="001A7A66">
        <w:rPr>
          <w:sz w:val="24"/>
          <w:szCs w:val="24"/>
        </w:rPr>
        <w:t>TL Natron</w:t>
      </w:r>
    </w:p>
    <w:p w14:paraId="605B4CD2" w14:textId="77777777" w:rsidR="00591362" w:rsidRPr="001A7A66" w:rsidRDefault="00591362" w:rsidP="009A4B28">
      <w:pPr>
        <w:jc w:val="both"/>
        <w:rPr>
          <w:sz w:val="24"/>
          <w:szCs w:val="24"/>
        </w:rPr>
      </w:pPr>
      <w:r w:rsidRPr="001A7A66">
        <w:rPr>
          <w:sz w:val="24"/>
          <w:szCs w:val="24"/>
        </w:rPr>
        <w:t>100 g Puderzucker</w:t>
      </w:r>
    </w:p>
    <w:p w14:paraId="3C061F36" w14:textId="77777777" w:rsidR="00591362" w:rsidRPr="001A7A66" w:rsidRDefault="00591362" w:rsidP="009A4B28">
      <w:pPr>
        <w:jc w:val="both"/>
        <w:rPr>
          <w:sz w:val="24"/>
          <w:szCs w:val="24"/>
        </w:rPr>
      </w:pPr>
      <w:r w:rsidRPr="001A7A66">
        <w:rPr>
          <w:sz w:val="24"/>
          <w:szCs w:val="24"/>
        </w:rPr>
        <w:t>1 Eiweiß</w:t>
      </w:r>
    </w:p>
    <w:p w14:paraId="3F88A2E9" w14:textId="77777777" w:rsidR="00591362" w:rsidRPr="001A7A66" w:rsidRDefault="00591362" w:rsidP="009A4B28">
      <w:pPr>
        <w:jc w:val="both"/>
        <w:rPr>
          <w:sz w:val="24"/>
          <w:szCs w:val="24"/>
        </w:rPr>
      </w:pPr>
      <w:r w:rsidRPr="001A7A66">
        <w:rPr>
          <w:sz w:val="24"/>
          <w:szCs w:val="24"/>
        </w:rPr>
        <w:t>1 TL Zitronensaft</w:t>
      </w:r>
    </w:p>
    <w:p w14:paraId="2F6F7935" w14:textId="03FC5236" w:rsidR="00591362" w:rsidRPr="00443CA5" w:rsidRDefault="00591362" w:rsidP="009A4B28">
      <w:pPr>
        <w:jc w:val="both"/>
        <w:rPr>
          <w:sz w:val="24"/>
          <w:szCs w:val="24"/>
        </w:rPr>
      </w:pPr>
      <w:r w:rsidRPr="00443CA5">
        <w:rPr>
          <w:sz w:val="24"/>
          <w:szCs w:val="24"/>
        </w:rPr>
        <w:t>Bunte Zuckerperlen und Zuckerblüten</w:t>
      </w:r>
      <w:r w:rsidR="00443CA5" w:rsidRPr="00443CA5">
        <w:rPr>
          <w:sz w:val="24"/>
          <w:szCs w:val="24"/>
        </w:rPr>
        <w:t xml:space="preserve">, </w:t>
      </w:r>
      <w:r w:rsidR="00443CA5">
        <w:rPr>
          <w:sz w:val="24"/>
          <w:szCs w:val="24"/>
        </w:rPr>
        <w:t>Gummibären…</w:t>
      </w:r>
    </w:p>
    <w:p w14:paraId="6259ABBE" w14:textId="77777777" w:rsidR="00591362" w:rsidRPr="00443CA5" w:rsidRDefault="00591362" w:rsidP="009A4B28">
      <w:pPr>
        <w:jc w:val="both"/>
        <w:rPr>
          <w:sz w:val="24"/>
          <w:szCs w:val="24"/>
        </w:rPr>
      </w:pPr>
      <w:r w:rsidRPr="00443CA5">
        <w:rPr>
          <w:sz w:val="24"/>
          <w:szCs w:val="24"/>
        </w:rPr>
        <w:t>Bunte Zuckerschrift</w:t>
      </w:r>
    </w:p>
    <w:p w14:paraId="20CE65BD" w14:textId="77777777" w:rsidR="00591362" w:rsidRPr="00443CA5" w:rsidRDefault="00591362" w:rsidP="009A4B28">
      <w:pPr>
        <w:jc w:val="both"/>
        <w:rPr>
          <w:sz w:val="24"/>
          <w:szCs w:val="24"/>
        </w:rPr>
      </w:pPr>
    </w:p>
    <w:p w14:paraId="2D8B430D" w14:textId="77777777" w:rsidR="00022154" w:rsidRPr="001A7A66" w:rsidRDefault="00591362" w:rsidP="009A4B28">
      <w:pPr>
        <w:jc w:val="both"/>
        <w:rPr>
          <w:sz w:val="24"/>
          <w:szCs w:val="24"/>
        </w:rPr>
      </w:pPr>
      <w:r w:rsidRPr="001A7A66">
        <w:rPr>
          <w:sz w:val="24"/>
          <w:szCs w:val="24"/>
        </w:rPr>
        <w:t>Zubereitung</w:t>
      </w:r>
      <w:r w:rsidR="00022154" w:rsidRPr="001A7A66">
        <w:rPr>
          <w:sz w:val="24"/>
          <w:szCs w:val="24"/>
        </w:rPr>
        <w:t>szeit:</w:t>
      </w:r>
      <w:r w:rsidR="00022154" w:rsidRPr="001A7A66">
        <w:rPr>
          <w:sz w:val="24"/>
          <w:szCs w:val="24"/>
        </w:rPr>
        <w:tab/>
      </w:r>
      <w:r w:rsidRPr="001A7A66">
        <w:rPr>
          <w:sz w:val="24"/>
          <w:szCs w:val="24"/>
        </w:rPr>
        <w:t>1,5 Stunden, B</w:t>
      </w:r>
      <w:r w:rsidR="00022154" w:rsidRPr="001A7A66">
        <w:rPr>
          <w:sz w:val="24"/>
          <w:szCs w:val="24"/>
        </w:rPr>
        <w:t>ac</w:t>
      </w:r>
      <w:r w:rsidRPr="001A7A66">
        <w:rPr>
          <w:sz w:val="24"/>
          <w:szCs w:val="24"/>
        </w:rPr>
        <w:t xml:space="preserve">kzeit </w:t>
      </w:r>
      <w:r w:rsidR="00022154" w:rsidRPr="001A7A66">
        <w:rPr>
          <w:sz w:val="24"/>
          <w:szCs w:val="24"/>
        </w:rPr>
        <w:t>20 Minuten</w:t>
      </w:r>
    </w:p>
    <w:p w14:paraId="65E4A455" w14:textId="77777777" w:rsidR="00F443A9" w:rsidRPr="00EF1A6D" w:rsidRDefault="00022154" w:rsidP="00B40E8C">
      <w:pPr>
        <w:pStyle w:val="ListParagraph"/>
        <w:numPr>
          <w:ilvl w:val="0"/>
          <w:numId w:val="934"/>
        </w:numPr>
        <w:spacing w:after="120"/>
        <w:ind w:left="714" w:hanging="357"/>
        <w:contextualSpacing w:val="0"/>
        <w:jc w:val="both"/>
        <w:rPr>
          <w:sz w:val="24"/>
          <w:szCs w:val="24"/>
        </w:rPr>
      </w:pPr>
      <w:r w:rsidRPr="00EF1A6D">
        <w:rPr>
          <w:sz w:val="24"/>
          <w:szCs w:val="24"/>
        </w:rPr>
        <w:t>Ei, Zucker, Honig und Lebkuchengewürz schaumig schlagen.</w:t>
      </w:r>
      <w:r w:rsidR="00F443A9" w:rsidRPr="00EF1A6D">
        <w:rPr>
          <w:sz w:val="24"/>
          <w:szCs w:val="24"/>
        </w:rPr>
        <w:t xml:space="preserve"> Hirschhornsalz in 50 ml heißem Wasser auflösen.</w:t>
      </w:r>
    </w:p>
    <w:p w14:paraId="4EA4CE0D" w14:textId="77777777" w:rsidR="00EB2576" w:rsidRPr="00EF1A6D" w:rsidRDefault="00F443A9" w:rsidP="00B40E8C">
      <w:pPr>
        <w:pStyle w:val="ListParagraph"/>
        <w:numPr>
          <w:ilvl w:val="0"/>
          <w:numId w:val="934"/>
        </w:numPr>
        <w:spacing w:after="120"/>
        <w:ind w:left="714" w:hanging="357"/>
        <w:contextualSpacing w:val="0"/>
        <w:jc w:val="both"/>
        <w:rPr>
          <w:sz w:val="24"/>
          <w:szCs w:val="24"/>
        </w:rPr>
      </w:pPr>
      <w:r w:rsidRPr="00EF1A6D">
        <w:rPr>
          <w:sz w:val="24"/>
          <w:szCs w:val="24"/>
        </w:rPr>
        <w:t>Mehlsorten und Natron mischen, auf die Arbeitsfläche sieben, eine Mulde eindrücken und das Hirschhornsalz mit der Schaummasse hineingeben</w:t>
      </w:r>
      <w:r w:rsidR="00EB2576" w:rsidRPr="00EF1A6D">
        <w:rPr>
          <w:sz w:val="24"/>
          <w:szCs w:val="24"/>
        </w:rPr>
        <w:t>. Alles zu einem geschmeidigen Teig verkneten.</w:t>
      </w:r>
    </w:p>
    <w:p w14:paraId="68B29764" w14:textId="68813D0E" w:rsidR="00BF59CC" w:rsidRPr="00EF1A6D" w:rsidRDefault="00EB2576" w:rsidP="00B40E8C">
      <w:pPr>
        <w:pStyle w:val="ListParagraph"/>
        <w:numPr>
          <w:ilvl w:val="0"/>
          <w:numId w:val="934"/>
        </w:numPr>
        <w:spacing w:after="120"/>
        <w:ind w:left="714" w:hanging="357"/>
        <w:contextualSpacing w:val="0"/>
        <w:jc w:val="both"/>
        <w:rPr>
          <w:sz w:val="24"/>
          <w:szCs w:val="24"/>
        </w:rPr>
      </w:pPr>
      <w:r w:rsidRPr="00EF1A6D">
        <w:rPr>
          <w:sz w:val="24"/>
          <w:szCs w:val="24"/>
        </w:rPr>
        <w:t xml:space="preserve">Backofen auf 200 Grad (Umluft 180 Grad) vorheizen. Zwei Backbleche mit Backpapier auslegen. Den </w:t>
      </w:r>
      <w:r w:rsidR="000B32D9" w:rsidRPr="00EF1A6D">
        <w:rPr>
          <w:sz w:val="24"/>
          <w:szCs w:val="24"/>
        </w:rPr>
        <w:t>Teig</w:t>
      </w:r>
      <w:r w:rsidRPr="00EF1A6D">
        <w:rPr>
          <w:sz w:val="24"/>
          <w:szCs w:val="24"/>
        </w:rPr>
        <w:t xml:space="preserve"> auf der bemehlten </w:t>
      </w:r>
      <w:r w:rsidR="00852567" w:rsidRPr="00EF1A6D">
        <w:rPr>
          <w:sz w:val="24"/>
          <w:szCs w:val="24"/>
        </w:rPr>
        <w:t>Arbeitsfläche 1 cm dick ausrollen. Eine Bodenplatte (20 x 22 cm)</w:t>
      </w:r>
      <w:r w:rsidR="00BF59CC" w:rsidRPr="00EF1A6D">
        <w:rPr>
          <w:sz w:val="24"/>
          <w:szCs w:val="24"/>
        </w:rPr>
        <w:t>, zwei Dachplatten (10 x 19 cm) sowie zwei dreieckige Wände (15 cm breit, 16 cm hoch) ausschneiden. Vier Tannenbäume s</w:t>
      </w:r>
      <w:r w:rsidR="00443CA5" w:rsidRPr="00EF1A6D">
        <w:rPr>
          <w:sz w:val="24"/>
          <w:szCs w:val="24"/>
        </w:rPr>
        <w:t>o</w:t>
      </w:r>
      <w:r w:rsidR="00BF59CC" w:rsidRPr="00EF1A6D">
        <w:rPr>
          <w:sz w:val="24"/>
          <w:szCs w:val="24"/>
        </w:rPr>
        <w:t>wie kleine Blüten, Sterne und Herzen ausstechen.</w:t>
      </w:r>
    </w:p>
    <w:p w14:paraId="23F684F8" w14:textId="77777777" w:rsidR="00562DCB" w:rsidRPr="00EF1A6D" w:rsidRDefault="00BF59CC" w:rsidP="00B40E8C">
      <w:pPr>
        <w:pStyle w:val="ListParagraph"/>
        <w:numPr>
          <w:ilvl w:val="0"/>
          <w:numId w:val="934"/>
        </w:numPr>
        <w:spacing w:after="120"/>
        <w:ind w:left="714" w:hanging="357"/>
        <w:contextualSpacing w:val="0"/>
        <w:jc w:val="both"/>
        <w:rPr>
          <w:sz w:val="24"/>
          <w:szCs w:val="24"/>
        </w:rPr>
      </w:pPr>
      <w:r w:rsidRPr="00EF1A6D">
        <w:rPr>
          <w:sz w:val="24"/>
          <w:szCs w:val="24"/>
        </w:rPr>
        <w:t>Alle Teile</w:t>
      </w:r>
      <w:r w:rsidR="00562DCB" w:rsidRPr="00EF1A6D">
        <w:rPr>
          <w:sz w:val="24"/>
          <w:szCs w:val="24"/>
        </w:rPr>
        <w:t xml:space="preserve"> auf die Bleche legen und im Ofen (Mitte) zusammen bei Umluft oder nacheinander bei Ober- und Unterhitze je 15 Minuten backen. Herausnehmen, auskühlen lassen und, falls nötig, die Ränder glatt schneiden.</w:t>
      </w:r>
    </w:p>
    <w:p w14:paraId="36871D67" w14:textId="6AB36D3C" w:rsidR="00457961" w:rsidRPr="00EF1A6D" w:rsidRDefault="00562DCB" w:rsidP="00B40E8C">
      <w:pPr>
        <w:pStyle w:val="ListParagraph"/>
        <w:numPr>
          <w:ilvl w:val="0"/>
          <w:numId w:val="934"/>
        </w:numPr>
        <w:spacing w:after="120"/>
        <w:ind w:left="714" w:hanging="357"/>
        <w:contextualSpacing w:val="0"/>
        <w:jc w:val="both"/>
        <w:rPr>
          <w:sz w:val="24"/>
          <w:szCs w:val="24"/>
        </w:rPr>
      </w:pPr>
      <w:r w:rsidRPr="00EF1A6D">
        <w:rPr>
          <w:sz w:val="24"/>
          <w:szCs w:val="24"/>
        </w:rPr>
        <w:lastRenderedPageBreak/>
        <w:t xml:space="preserve">Puderzucker sieben und mit Eiweiß und Zitronensaft verrühren. Aus einer dreieckigen Wand Fenster und </w:t>
      </w:r>
      <w:r w:rsidR="00443CA5" w:rsidRPr="00EF1A6D">
        <w:rPr>
          <w:sz w:val="24"/>
          <w:szCs w:val="24"/>
        </w:rPr>
        <w:t>T</w:t>
      </w:r>
      <w:r w:rsidRPr="00EF1A6D">
        <w:rPr>
          <w:sz w:val="24"/>
          <w:szCs w:val="24"/>
        </w:rPr>
        <w:t xml:space="preserve">üren ausschneiden. Zwei </w:t>
      </w:r>
      <w:r w:rsidR="00443CA5" w:rsidRPr="00EF1A6D">
        <w:rPr>
          <w:sz w:val="24"/>
          <w:szCs w:val="24"/>
        </w:rPr>
        <w:t>T</w:t>
      </w:r>
      <w:r w:rsidRPr="00EF1A6D">
        <w:rPr>
          <w:sz w:val="24"/>
          <w:szCs w:val="24"/>
        </w:rPr>
        <w:t>annenbäume längs halbieren und die H</w:t>
      </w:r>
      <w:r w:rsidR="00457961" w:rsidRPr="00EF1A6D">
        <w:rPr>
          <w:sz w:val="24"/>
          <w:szCs w:val="24"/>
        </w:rPr>
        <w:t>älften seitlich auf die ganzen Bäume kleben.</w:t>
      </w:r>
    </w:p>
    <w:p w14:paraId="4E4CE418" w14:textId="22AA3DA9" w:rsidR="006116EE" w:rsidRPr="00EF1A6D" w:rsidRDefault="00457961" w:rsidP="00B40E8C">
      <w:pPr>
        <w:pStyle w:val="ListParagraph"/>
        <w:numPr>
          <w:ilvl w:val="0"/>
          <w:numId w:val="934"/>
        </w:numPr>
        <w:spacing w:after="120"/>
        <w:contextualSpacing w:val="0"/>
        <w:jc w:val="both"/>
        <w:rPr>
          <w:sz w:val="24"/>
          <w:szCs w:val="24"/>
        </w:rPr>
      </w:pPr>
      <w:r w:rsidRPr="00EF1A6D">
        <w:rPr>
          <w:sz w:val="24"/>
          <w:szCs w:val="24"/>
        </w:rPr>
        <w:t>Die Dachplatten mit Puderzuckergu</w:t>
      </w:r>
      <w:r w:rsidR="00EF1A6D" w:rsidRPr="00EF1A6D">
        <w:rPr>
          <w:sz w:val="24"/>
          <w:szCs w:val="24"/>
        </w:rPr>
        <w:t>ss</w:t>
      </w:r>
      <w:r w:rsidRPr="00EF1A6D">
        <w:rPr>
          <w:sz w:val="24"/>
          <w:szCs w:val="24"/>
        </w:rPr>
        <w:t xml:space="preserve"> auf die Wände kleben und das </w:t>
      </w:r>
      <w:r w:rsidR="006116EE" w:rsidRPr="00EF1A6D">
        <w:rPr>
          <w:sz w:val="24"/>
          <w:szCs w:val="24"/>
        </w:rPr>
        <w:t xml:space="preserve">Bauwerk bis zum </w:t>
      </w:r>
      <w:r w:rsidR="000B32D9" w:rsidRPr="00EF1A6D">
        <w:rPr>
          <w:sz w:val="24"/>
          <w:szCs w:val="24"/>
        </w:rPr>
        <w:t>Trocknen</w:t>
      </w:r>
      <w:r w:rsidR="006116EE" w:rsidRPr="00EF1A6D">
        <w:rPr>
          <w:sz w:val="24"/>
          <w:szCs w:val="24"/>
        </w:rPr>
        <w:t xml:space="preserve"> mit Holzspießchen stabilisieren. Das Häuschen und die Bäume mit Puderzuckergu</w:t>
      </w:r>
      <w:r w:rsidR="00EF1A6D" w:rsidRPr="00EF1A6D">
        <w:rPr>
          <w:sz w:val="24"/>
          <w:szCs w:val="24"/>
        </w:rPr>
        <w:t>ss</w:t>
      </w:r>
      <w:r w:rsidR="006116EE" w:rsidRPr="00EF1A6D">
        <w:rPr>
          <w:sz w:val="24"/>
          <w:szCs w:val="24"/>
        </w:rPr>
        <w:t xml:space="preserve"> auf die Bodenplatte kleben.</w:t>
      </w:r>
    </w:p>
    <w:p w14:paraId="5B5DD974" w14:textId="000B9A02" w:rsidR="00A25EE6" w:rsidRPr="00EF1A6D" w:rsidRDefault="006116EE" w:rsidP="00B40E8C">
      <w:pPr>
        <w:pStyle w:val="ListParagraph"/>
        <w:numPr>
          <w:ilvl w:val="0"/>
          <w:numId w:val="934"/>
        </w:numPr>
        <w:spacing w:after="120"/>
        <w:contextualSpacing w:val="0"/>
        <w:jc w:val="both"/>
        <w:rPr>
          <w:sz w:val="24"/>
          <w:szCs w:val="24"/>
        </w:rPr>
      </w:pPr>
      <w:r w:rsidRPr="00EF1A6D">
        <w:rPr>
          <w:sz w:val="24"/>
          <w:szCs w:val="24"/>
        </w:rPr>
        <w:t xml:space="preserve">Die Blüten und Sterne und Herzen auf das Häuschen kleben und dieses mit dem übrigen </w:t>
      </w:r>
      <w:r w:rsidR="00EF1A6D" w:rsidRPr="00EF1A6D">
        <w:rPr>
          <w:sz w:val="24"/>
          <w:szCs w:val="24"/>
        </w:rPr>
        <w:t>Guss</w:t>
      </w:r>
      <w:r w:rsidRPr="00EF1A6D">
        <w:rPr>
          <w:sz w:val="24"/>
          <w:szCs w:val="24"/>
        </w:rPr>
        <w:t xml:space="preserve"> und Zuckerschrift verzieren. Dabei nach Belieben alles Mögliche Zuckerperlen, Gummibären etc. </w:t>
      </w:r>
      <w:r w:rsidR="00A25EE6" w:rsidRPr="00EF1A6D">
        <w:rPr>
          <w:sz w:val="24"/>
          <w:szCs w:val="24"/>
        </w:rPr>
        <w:t>aufkleben. Das Häuschen mindestens 6 Stunden trocknen lassen.</w:t>
      </w:r>
    </w:p>
    <w:p w14:paraId="61C83CD7" w14:textId="77777777" w:rsidR="00A25EE6" w:rsidRDefault="00A25EE6" w:rsidP="00EF1A6D">
      <w:pPr>
        <w:rPr>
          <w:sz w:val="24"/>
          <w:szCs w:val="24"/>
        </w:rPr>
      </w:pPr>
    </w:p>
    <w:p w14:paraId="3D8F341D" w14:textId="2DF06A5B" w:rsidR="008A5D85" w:rsidRPr="00022154" w:rsidRDefault="00A25EE6" w:rsidP="00AF3D28">
      <w:pPr>
        <w:ind w:left="708" w:hanging="708"/>
        <w:jc w:val="both"/>
        <w:rPr>
          <w:sz w:val="24"/>
          <w:szCs w:val="24"/>
        </w:rPr>
      </w:pPr>
      <w:r>
        <w:rPr>
          <w:sz w:val="24"/>
          <w:szCs w:val="24"/>
        </w:rPr>
        <w:t>Tipp:</w:t>
      </w:r>
      <w:r>
        <w:rPr>
          <w:sz w:val="24"/>
          <w:szCs w:val="24"/>
        </w:rPr>
        <w:tab/>
        <w:t>Für das Häuschen Papierschablonen anfertigen, dann geht das A</w:t>
      </w:r>
      <w:r w:rsidR="00EF1A6D">
        <w:rPr>
          <w:sz w:val="24"/>
          <w:szCs w:val="24"/>
        </w:rPr>
        <w:t>us</w:t>
      </w:r>
      <w:r>
        <w:rPr>
          <w:sz w:val="24"/>
          <w:szCs w:val="24"/>
        </w:rPr>
        <w:t xml:space="preserve">schneiden des </w:t>
      </w:r>
      <w:r w:rsidR="00EF1A6D">
        <w:rPr>
          <w:sz w:val="24"/>
          <w:szCs w:val="24"/>
        </w:rPr>
        <w:t>T</w:t>
      </w:r>
      <w:r>
        <w:rPr>
          <w:sz w:val="24"/>
          <w:szCs w:val="24"/>
        </w:rPr>
        <w:t xml:space="preserve">eiges schneller. </w:t>
      </w:r>
      <w:r w:rsidR="00EF1A6D">
        <w:rPr>
          <w:sz w:val="24"/>
          <w:szCs w:val="24"/>
        </w:rPr>
        <w:t>Viel Spaß beim Verzieren</w:t>
      </w:r>
      <w:r w:rsidR="00EF1A6D" w:rsidRPr="00EF1A6D">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sidR="008A5D85" w:rsidRPr="00022154">
        <w:rPr>
          <w:sz w:val="24"/>
          <w:szCs w:val="24"/>
        </w:rPr>
        <w:br w:type="page"/>
      </w:r>
    </w:p>
    <w:p w14:paraId="0A105EC3" w14:textId="04602C7D" w:rsidR="00061072" w:rsidRDefault="00061072" w:rsidP="00AF3D28">
      <w:pPr>
        <w:pStyle w:val="Heading2"/>
        <w:spacing w:after="240"/>
      </w:pPr>
      <w:r>
        <w:lastRenderedPageBreak/>
        <w:t>Vanilletörtchen</w:t>
      </w:r>
      <w:r w:rsidR="006848E2">
        <w:rPr>
          <w:rStyle w:val="FootnoteReference"/>
        </w:rPr>
        <w:footnoteReference w:id="1741"/>
      </w:r>
      <w:r>
        <w:t xml:space="preserve"> </w:t>
      </w:r>
    </w:p>
    <w:p w14:paraId="3110159D" w14:textId="0C5B98AF" w:rsidR="00061072" w:rsidRDefault="00061072" w:rsidP="00061072">
      <w:pPr>
        <w:rPr>
          <w:sz w:val="24"/>
          <w:szCs w:val="24"/>
        </w:rPr>
      </w:pPr>
      <w:r w:rsidRPr="00AF3D28">
        <w:rPr>
          <w:sz w:val="24"/>
          <w:szCs w:val="24"/>
          <w:u w:val="single"/>
        </w:rPr>
        <w:t>Zutaten</w:t>
      </w:r>
      <w:r>
        <w:rPr>
          <w:sz w:val="24"/>
          <w:szCs w:val="24"/>
        </w:rPr>
        <w:t xml:space="preserve"> </w:t>
      </w:r>
      <w:r w:rsidR="00AF3D28">
        <w:rPr>
          <w:sz w:val="24"/>
          <w:szCs w:val="24"/>
        </w:rPr>
        <w:t>(</w:t>
      </w:r>
      <w:r>
        <w:rPr>
          <w:sz w:val="24"/>
          <w:szCs w:val="24"/>
        </w:rPr>
        <w:t>für 12 Törtchen</w:t>
      </w:r>
      <w:r w:rsidR="00AF3D28">
        <w:rPr>
          <w:sz w:val="24"/>
          <w:szCs w:val="24"/>
        </w:rPr>
        <w:t>):</w:t>
      </w:r>
    </w:p>
    <w:p w14:paraId="5119F968" w14:textId="77777777" w:rsidR="00061072" w:rsidRDefault="00061072" w:rsidP="00061072">
      <w:pPr>
        <w:rPr>
          <w:sz w:val="24"/>
          <w:szCs w:val="24"/>
        </w:rPr>
      </w:pPr>
      <w:r>
        <w:rPr>
          <w:sz w:val="24"/>
          <w:szCs w:val="24"/>
        </w:rPr>
        <w:t>6 Scheiben TK Blätterteig</w:t>
      </w:r>
    </w:p>
    <w:p w14:paraId="6C81EEA9" w14:textId="77777777" w:rsidR="00061072" w:rsidRDefault="00061072" w:rsidP="00061072">
      <w:pPr>
        <w:rPr>
          <w:sz w:val="24"/>
          <w:szCs w:val="24"/>
        </w:rPr>
      </w:pPr>
      <w:r>
        <w:rPr>
          <w:sz w:val="24"/>
          <w:szCs w:val="24"/>
        </w:rPr>
        <w:t>200 g Sahne</w:t>
      </w:r>
    </w:p>
    <w:p w14:paraId="4FADA81A" w14:textId="77777777" w:rsidR="00061072" w:rsidRDefault="00061072" w:rsidP="00061072">
      <w:pPr>
        <w:rPr>
          <w:sz w:val="24"/>
          <w:szCs w:val="24"/>
        </w:rPr>
      </w:pPr>
      <w:r>
        <w:rPr>
          <w:sz w:val="24"/>
          <w:szCs w:val="24"/>
        </w:rPr>
        <w:t>2 TL Speisestärke</w:t>
      </w:r>
    </w:p>
    <w:p w14:paraId="5416DE10" w14:textId="77777777" w:rsidR="00061072" w:rsidRDefault="00061072" w:rsidP="00061072">
      <w:pPr>
        <w:rPr>
          <w:sz w:val="24"/>
          <w:szCs w:val="24"/>
        </w:rPr>
      </w:pPr>
      <w:r>
        <w:rPr>
          <w:sz w:val="24"/>
          <w:szCs w:val="24"/>
        </w:rPr>
        <w:t>Ausgekratztes Mark von 1 Vanilleschote</w:t>
      </w:r>
    </w:p>
    <w:p w14:paraId="0C51E5E1" w14:textId="77777777" w:rsidR="00061072" w:rsidRDefault="00061072" w:rsidP="00061072">
      <w:pPr>
        <w:rPr>
          <w:sz w:val="24"/>
          <w:szCs w:val="24"/>
        </w:rPr>
      </w:pPr>
      <w:r>
        <w:rPr>
          <w:sz w:val="24"/>
          <w:szCs w:val="24"/>
        </w:rPr>
        <w:t>6 Eigelb</w:t>
      </w:r>
    </w:p>
    <w:p w14:paraId="3CECA8F4" w14:textId="77777777" w:rsidR="00061072" w:rsidRDefault="00061072" w:rsidP="00061072">
      <w:pPr>
        <w:rPr>
          <w:sz w:val="24"/>
          <w:szCs w:val="24"/>
        </w:rPr>
      </w:pPr>
      <w:r>
        <w:rPr>
          <w:sz w:val="24"/>
          <w:szCs w:val="24"/>
        </w:rPr>
        <w:t>80 g Zucker</w:t>
      </w:r>
    </w:p>
    <w:p w14:paraId="5E1A65AA" w14:textId="77777777" w:rsidR="00061072" w:rsidRDefault="00061072" w:rsidP="00061072">
      <w:pPr>
        <w:rPr>
          <w:sz w:val="24"/>
          <w:szCs w:val="24"/>
        </w:rPr>
      </w:pPr>
      <w:r>
        <w:rPr>
          <w:sz w:val="24"/>
          <w:szCs w:val="24"/>
        </w:rPr>
        <w:t>Abgeriebene Schale von 1 unbehandelter Zitrone</w:t>
      </w:r>
    </w:p>
    <w:p w14:paraId="35BB2079" w14:textId="77777777" w:rsidR="00061072" w:rsidRDefault="00061072" w:rsidP="00061072">
      <w:pPr>
        <w:rPr>
          <w:sz w:val="24"/>
          <w:szCs w:val="24"/>
        </w:rPr>
      </w:pPr>
    </w:p>
    <w:p w14:paraId="66D98325" w14:textId="77777777" w:rsidR="00061072" w:rsidRDefault="00061072" w:rsidP="00061072">
      <w:pPr>
        <w:rPr>
          <w:sz w:val="24"/>
          <w:szCs w:val="24"/>
        </w:rPr>
      </w:pPr>
      <w:r>
        <w:rPr>
          <w:sz w:val="24"/>
          <w:szCs w:val="24"/>
        </w:rPr>
        <w:t>Zubereitungszeit:</w:t>
      </w:r>
      <w:r>
        <w:rPr>
          <w:sz w:val="24"/>
          <w:szCs w:val="24"/>
        </w:rPr>
        <w:tab/>
        <w:t>25 Minuten plus Backzeit 10 Minuten</w:t>
      </w:r>
    </w:p>
    <w:p w14:paraId="3F6B6605" w14:textId="77777777" w:rsidR="00061072" w:rsidRPr="00441F2B" w:rsidRDefault="00061072" w:rsidP="00B40E8C">
      <w:pPr>
        <w:pStyle w:val="ListParagraph"/>
        <w:numPr>
          <w:ilvl w:val="0"/>
          <w:numId w:val="928"/>
        </w:numPr>
        <w:spacing w:after="120"/>
        <w:ind w:left="714" w:hanging="357"/>
        <w:contextualSpacing w:val="0"/>
        <w:jc w:val="both"/>
        <w:rPr>
          <w:sz w:val="24"/>
          <w:szCs w:val="24"/>
        </w:rPr>
      </w:pPr>
      <w:r w:rsidRPr="00441F2B">
        <w:rPr>
          <w:sz w:val="24"/>
          <w:szCs w:val="24"/>
        </w:rPr>
        <w:t>Den Blätterteig auftauen. Backofen auf 225 Grad vorheizen. 4 EL Sahne mit der Stärke verrühren. Restliche Sahne mit Vanillemark, Eigelben, Zucker und Zitronenschale in einem Topf gut verquirlen.</w:t>
      </w:r>
    </w:p>
    <w:p w14:paraId="163593E1" w14:textId="77777777" w:rsidR="00061072" w:rsidRPr="00441F2B" w:rsidRDefault="00061072" w:rsidP="00B40E8C">
      <w:pPr>
        <w:pStyle w:val="ListParagraph"/>
        <w:numPr>
          <w:ilvl w:val="0"/>
          <w:numId w:val="928"/>
        </w:numPr>
        <w:spacing w:after="120"/>
        <w:ind w:left="714" w:hanging="357"/>
        <w:contextualSpacing w:val="0"/>
        <w:jc w:val="both"/>
        <w:rPr>
          <w:sz w:val="24"/>
          <w:szCs w:val="24"/>
        </w:rPr>
      </w:pPr>
      <w:r w:rsidRPr="00441F2B">
        <w:rPr>
          <w:sz w:val="24"/>
          <w:szCs w:val="24"/>
        </w:rPr>
        <w:t>Die Eiersahne bei schwacher Hitze unter Rühren erwärmen. Stärke einrühren, unter Rühren weiter erhitzen, bis die Sahne andickt (nicht kochen oder zu stark erhitzen, sonst gerinnt das Eigelb). Vom Herd nehmen.</w:t>
      </w:r>
    </w:p>
    <w:p w14:paraId="2076CBD9" w14:textId="35CB89E5" w:rsidR="00061072" w:rsidRPr="00441F2B" w:rsidRDefault="00061072" w:rsidP="00B40E8C">
      <w:pPr>
        <w:pStyle w:val="ListParagraph"/>
        <w:numPr>
          <w:ilvl w:val="0"/>
          <w:numId w:val="928"/>
        </w:numPr>
        <w:spacing w:after="120"/>
        <w:ind w:left="714" w:hanging="357"/>
        <w:contextualSpacing w:val="0"/>
        <w:jc w:val="both"/>
        <w:rPr>
          <w:sz w:val="24"/>
          <w:szCs w:val="24"/>
        </w:rPr>
      </w:pPr>
      <w:r w:rsidRPr="00441F2B">
        <w:rPr>
          <w:sz w:val="24"/>
          <w:szCs w:val="24"/>
        </w:rPr>
        <w:t>Die Blätterteigplatten auf einer bemehlten Arbeitsfläche leicht ausrollen, pro Platte 2 Kreise von je 10 cm Durchmesser ausschneiden. Die Muffinform mit kaltem Wasser ausspülen, Teig in die Mulden legen und andrücken. Die Sahnemasse hineingeben und im vorgeheizten Ofen (Mitte, Umluft 200 Grad) ca. 10 Minuten backen. Lauwarm servieren.</w:t>
      </w:r>
    </w:p>
    <w:p w14:paraId="087704A6" w14:textId="77777777" w:rsidR="00061072" w:rsidRDefault="00061072" w:rsidP="00061072">
      <w:pPr>
        <w:jc w:val="both"/>
        <w:rPr>
          <w:sz w:val="24"/>
          <w:szCs w:val="24"/>
        </w:rPr>
      </w:pPr>
    </w:p>
    <w:p w14:paraId="58FA0C5A" w14:textId="77777777" w:rsidR="00061072" w:rsidRDefault="00061072" w:rsidP="00061072">
      <w:pPr>
        <w:ind w:left="708" w:hanging="708"/>
        <w:jc w:val="both"/>
        <w:rPr>
          <w:sz w:val="24"/>
          <w:szCs w:val="24"/>
        </w:rPr>
      </w:pPr>
      <w:r>
        <w:rPr>
          <w:sz w:val="24"/>
          <w:szCs w:val="24"/>
        </w:rPr>
        <w:t>Info:</w:t>
      </w:r>
      <w:r>
        <w:rPr>
          <w:sz w:val="24"/>
          <w:szCs w:val="24"/>
        </w:rPr>
        <w:tab/>
        <w:t xml:space="preserve">Eine klassische portugiesische Süßspeise, die man gerne dort gerne auch schon zum Frühstück ist. </w:t>
      </w:r>
    </w:p>
    <w:p w14:paraId="4FB912BB" w14:textId="77777777" w:rsidR="00061072" w:rsidRDefault="00061072">
      <w:pPr>
        <w:rPr>
          <w:sz w:val="24"/>
          <w:szCs w:val="24"/>
        </w:rPr>
      </w:pPr>
      <w:r>
        <w:rPr>
          <w:sz w:val="24"/>
          <w:szCs w:val="24"/>
        </w:rPr>
        <w:br w:type="page"/>
      </w:r>
    </w:p>
    <w:p w14:paraId="70ADA3C8" w14:textId="4CF4C7DF" w:rsidR="00B64E2D" w:rsidRDefault="00B64E2D" w:rsidP="00AF3D28">
      <w:pPr>
        <w:pStyle w:val="Heading2"/>
        <w:spacing w:after="240"/>
      </w:pPr>
      <w:r>
        <w:lastRenderedPageBreak/>
        <w:t>Mokkasahnetorte</w:t>
      </w:r>
      <w:r w:rsidR="00FB77EA">
        <w:rPr>
          <w:rStyle w:val="FootnoteReference"/>
        </w:rPr>
        <w:footnoteReference w:id="1742"/>
      </w:r>
      <w:r>
        <w:t xml:space="preserve"> </w:t>
      </w:r>
    </w:p>
    <w:p w14:paraId="3642025F" w14:textId="200BCFC1" w:rsidR="00137DE0" w:rsidRDefault="00B64E2D">
      <w:pPr>
        <w:rPr>
          <w:sz w:val="24"/>
          <w:szCs w:val="24"/>
        </w:rPr>
      </w:pPr>
      <w:r w:rsidRPr="00AF3D28">
        <w:rPr>
          <w:sz w:val="24"/>
          <w:szCs w:val="24"/>
          <w:u w:val="single"/>
        </w:rPr>
        <w:t>Zutaten</w:t>
      </w:r>
      <w:r>
        <w:rPr>
          <w:sz w:val="24"/>
          <w:szCs w:val="24"/>
        </w:rPr>
        <w:t xml:space="preserve"> </w:t>
      </w:r>
      <w:r w:rsidR="00AF3D28">
        <w:rPr>
          <w:sz w:val="24"/>
          <w:szCs w:val="24"/>
        </w:rPr>
        <w:t>(</w:t>
      </w:r>
      <w:r>
        <w:rPr>
          <w:sz w:val="24"/>
          <w:szCs w:val="24"/>
        </w:rPr>
        <w:t xml:space="preserve">für eine Springform mit 26 </w:t>
      </w:r>
      <w:r w:rsidR="00137DE0">
        <w:rPr>
          <w:sz w:val="24"/>
          <w:szCs w:val="24"/>
        </w:rPr>
        <w:t>cm Durchmesser</w:t>
      </w:r>
      <w:r w:rsidR="00AF3D28">
        <w:rPr>
          <w:sz w:val="24"/>
          <w:szCs w:val="24"/>
        </w:rPr>
        <w:t>):</w:t>
      </w:r>
    </w:p>
    <w:p w14:paraId="3F7EB5F9" w14:textId="3AAA5FF7" w:rsidR="007E7005" w:rsidRDefault="007E7005">
      <w:pPr>
        <w:rPr>
          <w:sz w:val="24"/>
          <w:szCs w:val="24"/>
        </w:rPr>
      </w:pPr>
      <w:r>
        <w:rPr>
          <w:sz w:val="24"/>
          <w:szCs w:val="24"/>
        </w:rPr>
        <w:t>5 Eier</w:t>
      </w:r>
    </w:p>
    <w:p w14:paraId="6147AB4E" w14:textId="77777777" w:rsidR="00B277CC" w:rsidRDefault="007E7005">
      <w:pPr>
        <w:rPr>
          <w:sz w:val="24"/>
          <w:szCs w:val="24"/>
        </w:rPr>
      </w:pPr>
      <w:r>
        <w:rPr>
          <w:sz w:val="24"/>
          <w:szCs w:val="24"/>
        </w:rPr>
        <w:t xml:space="preserve">200 </w:t>
      </w:r>
      <w:r w:rsidR="00473708">
        <w:rPr>
          <w:sz w:val="24"/>
          <w:szCs w:val="24"/>
        </w:rPr>
        <w:t xml:space="preserve">g </w:t>
      </w:r>
      <w:r w:rsidR="00B277CC">
        <w:rPr>
          <w:sz w:val="24"/>
          <w:szCs w:val="24"/>
        </w:rPr>
        <w:t>Zucker</w:t>
      </w:r>
    </w:p>
    <w:p w14:paraId="6D96D515" w14:textId="238A7558" w:rsidR="00B277CC" w:rsidRDefault="00B277CC">
      <w:pPr>
        <w:rPr>
          <w:sz w:val="24"/>
          <w:szCs w:val="24"/>
        </w:rPr>
      </w:pPr>
      <w:r>
        <w:rPr>
          <w:sz w:val="24"/>
          <w:szCs w:val="24"/>
        </w:rPr>
        <w:t>6 EL lösliches Kaffeepulver</w:t>
      </w:r>
    </w:p>
    <w:p w14:paraId="323CCD71" w14:textId="6E7FFA30" w:rsidR="00B277CC" w:rsidRDefault="00B277CC">
      <w:pPr>
        <w:rPr>
          <w:sz w:val="24"/>
          <w:szCs w:val="24"/>
        </w:rPr>
      </w:pPr>
      <w:r>
        <w:rPr>
          <w:sz w:val="24"/>
          <w:szCs w:val="24"/>
        </w:rPr>
        <w:t>30 g Mehl</w:t>
      </w:r>
    </w:p>
    <w:p w14:paraId="30818DC8" w14:textId="77777777" w:rsidR="00B277CC" w:rsidRDefault="00B277CC">
      <w:pPr>
        <w:rPr>
          <w:sz w:val="24"/>
          <w:szCs w:val="24"/>
        </w:rPr>
      </w:pPr>
      <w:r>
        <w:rPr>
          <w:sz w:val="24"/>
          <w:szCs w:val="24"/>
        </w:rPr>
        <w:t>30 g Speisestärke</w:t>
      </w:r>
    </w:p>
    <w:p w14:paraId="72CCF48E" w14:textId="0AD12660" w:rsidR="00B277CC" w:rsidRDefault="00B277CC">
      <w:pPr>
        <w:rPr>
          <w:sz w:val="24"/>
          <w:szCs w:val="24"/>
        </w:rPr>
      </w:pPr>
      <w:r>
        <w:rPr>
          <w:sz w:val="24"/>
          <w:szCs w:val="24"/>
        </w:rPr>
        <w:t>1 TL Backpulver</w:t>
      </w:r>
    </w:p>
    <w:p w14:paraId="481ADA68" w14:textId="42BAE547" w:rsidR="00F04D34" w:rsidRDefault="00B277CC">
      <w:pPr>
        <w:rPr>
          <w:sz w:val="24"/>
          <w:szCs w:val="24"/>
        </w:rPr>
      </w:pPr>
      <w:r>
        <w:rPr>
          <w:sz w:val="24"/>
          <w:szCs w:val="24"/>
        </w:rPr>
        <w:t xml:space="preserve">200 g gemahlene </w:t>
      </w:r>
      <w:r w:rsidR="00F04D34">
        <w:rPr>
          <w:sz w:val="24"/>
          <w:szCs w:val="24"/>
        </w:rPr>
        <w:t>Mandeln</w:t>
      </w:r>
    </w:p>
    <w:p w14:paraId="44F429A7" w14:textId="77777777" w:rsidR="00820565" w:rsidRDefault="00820565">
      <w:pPr>
        <w:rPr>
          <w:sz w:val="24"/>
          <w:szCs w:val="24"/>
        </w:rPr>
      </w:pPr>
      <w:r>
        <w:rPr>
          <w:sz w:val="24"/>
          <w:szCs w:val="24"/>
        </w:rPr>
        <w:t>9 EL Kaffeelikör oder starker Kaffee</w:t>
      </w:r>
    </w:p>
    <w:p w14:paraId="49F26FA7" w14:textId="77777777" w:rsidR="00820565" w:rsidRDefault="00820565">
      <w:pPr>
        <w:rPr>
          <w:sz w:val="24"/>
          <w:szCs w:val="24"/>
        </w:rPr>
      </w:pPr>
      <w:r>
        <w:rPr>
          <w:sz w:val="24"/>
          <w:szCs w:val="24"/>
        </w:rPr>
        <w:t>800 g Shane</w:t>
      </w:r>
    </w:p>
    <w:p w14:paraId="14E9AC4E" w14:textId="77777777" w:rsidR="00820565" w:rsidRDefault="00820565">
      <w:pPr>
        <w:rPr>
          <w:sz w:val="24"/>
          <w:szCs w:val="24"/>
        </w:rPr>
      </w:pPr>
      <w:r>
        <w:rPr>
          <w:sz w:val="24"/>
          <w:szCs w:val="24"/>
        </w:rPr>
        <w:t>100 g geraspelte Mokkaschokolade</w:t>
      </w:r>
    </w:p>
    <w:p w14:paraId="53C6B066" w14:textId="77777777" w:rsidR="00820565" w:rsidRDefault="00820565">
      <w:pPr>
        <w:rPr>
          <w:sz w:val="24"/>
          <w:szCs w:val="24"/>
        </w:rPr>
      </w:pPr>
    </w:p>
    <w:p w14:paraId="231DBDA8" w14:textId="250463DC" w:rsidR="00B43322" w:rsidRDefault="00E441F6">
      <w:pPr>
        <w:rPr>
          <w:sz w:val="24"/>
          <w:szCs w:val="24"/>
        </w:rPr>
      </w:pPr>
      <w:r>
        <w:rPr>
          <w:sz w:val="24"/>
          <w:szCs w:val="24"/>
        </w:rPr>
        <w:t xml:space="preserve">Zubereitung: 50 </w:t>
      </w:r>
      <w:r w:rsidR="00B43322">
        <w:rPr>
          <w:sz w:val="24"/>
          <w:szCs w:val="24"/>
        </w:rPr>
        <w:t>Minuten plus 35 Minuten Backzeit</w:t>
      </w:r>
    </w:p>
    <w:p w14:paraId="04521F6E" w14:textId="77777777" w:rsidR="00B87790" w:rsidRPr="009C3758" w:rsidRDefault="00B43322" w:rsidP="00B40E8C">
      <w:pPr>
        <w:pStyle w:val="ListParagraph"/>
        <w:numPr>
          <w:ilvl w:val="0"/>
          <w:numId w:val="924"/>
        </w:numPr>
        <w:spacing w:after="120"/>
        <w:ind w:left="714" w:hanging="357"/>
        <w:contextualSpacing w:val="0"/>
        <w:jc w:val="both"/>
        <w:rPr>
          <w:sz w:val="24"/>
          <w:szCs w:val="24"/>
        </w:rPr>
      </w:pPr>
      <w:r w:rsidRPr="009C3758">
        <w:rPr>
          <w:sz w:val="24"/>
          <w:szCs w:val="24"/>
        </w:rPr>
        <w:t>Backofen auf 175 Grad vorheizen. Die Eier trennen. Eiweiße steif schlagen, dabei 150 g Zucker nach und nach zugeben. 2 EL Kaffeepulver in 2 EL heißem Wasser auflösen und mit den Eigelben nach und nach unter den Eischnee rühren. Mehl, Stärke, Backpulver und M</w:t>
      </w:r>
      <w:r w:rsidR="00B87790" w:rsidRPr="009C3758">
        <w:rPr>
          <w:sz w:val="24"/>
          <w:szCs w:val="24"/>
        </w:rPr>
        <w:t>a</w:t>
      </w:r>
      <w:r w:rsidRPr="009C3758">
        <w:rPr>
          <w:sz w:val="24"/>
          <w:szCs w:val="24"/>
        </w:rPr>
        <w:t>ndel</w:t>
      </w:r>
      <w:r w:rsidR="00B87790" w:rsidRPr="009C3758">
        <w:rPr>
          <w:sz w:val="24"/>
          <w:szCs w:val="24"/>
        </w:rPr>
        <w:t xml:space="preserve">n mischen und unter die Eimasse heben. </w:t>
      </w:r>
    </w:p>
    <w:p w14:paraId="2EFF59AB" w14:textId="070B2A63" w:rsidR="00B87790" w:rsidRPr="009C3758" w:rsidRDefault="00B87790" w:rsidP="00B40E8C">
      <w:pPr>
        <w:pStyle w:val="ListParagraph"/>
        <w:numPr>
          <w:ilvl w:val="0"/>
          <w:numId w:val="924"/>
        </w:numPr>
        <w:spacing w:after="120"/>
        <w:ind w:left="714" w:hanging="357"/>
        <w:contextualSpacing w:val="0"/>
        <w:jc w:val="both"/>
        <w:rPr>
          <w:sz w:val="24"/>
          <w:szCs w:val="24"/>
        </w:rPr>
      </w:pPr>
      <w:r w:rsidRPr="009C3758">
        <w:rPr>
          <w:sz w:val="24"/>
          <w:szCs w:val="24"/>
        </w:rPr>
        <w:t xml:space="preserve">Den Teig in die mit Backpapier ausgelegte Form füllen, </w:t>
      </w:r>
      <w:r w:rsidR="000B32D9" w:rsidRPr="009C3758">
        <w:rPr>
          <w:sz w:val="24"/>
          <w:szCs w:val="24"/>
        </w:rPr>
        <w:t>glattstreichen</w:t>
      </w:r>
      <w:r w:rsidRPr="009C3758">
        <w:rPr>
          <w:sz w:val="24"/>
          <w:szCs w:val="24"/>
        </w:rPr>
        <w:t xml:space="preserve"> und im vorgeheizten Ofen (Mitte, Umluft 150 Grad) 30 – 35 Minuten backen. Herausnehmen, abkühlen lassen und aus der Form lösen.</w:t>
      </w:r>
    </w:p>
    <w:p w14:paraId="1CF24F51" w14:textId="77777777" w:rsidR="00F714AF" w:rsidRDefault="00B87790" w:rsidP="00B40E8C">
      <w:pPr>
        <w:pStyle w:val="ListParagraph"/>
        <w:numPr>
          <w:ilvl w:val="0"/>
          <w:numId w:val="924"/>
        </w:numPr>
        <w:spacing w:after="120"/>
        <w:ind w:left="714" w:hanging="357"/>
        <w:contextualSpacing w:val="0"/>
        <w:jc w:val="both"/>
        <w:rPr>
          <w:sz w:val="24"/>
          <w:szCs w:val="24"/>
        </w:rPr>
      </w:pPr>
      <w:r w:rsidRPr="009C3758">
        <w:rPr>
          <w:sz w:val="24"/>
          <w:szCs w:val="24"/>
        </w:rPr>
        <w:t>Die abgekühlte Torte zweimal durchschneiden. Alle drei Schichten mit dem Likör tränken. Restliches Kaffeepulver in 1 EL heißem Wasser auflösen. Die Sahne mit dem restlichen Zucker steif schlagen und aufgelöstes Kaffeepulver unterziehen. Die Hälfte der Sahne gleichmä</w:t>
      </w:r>
      <w:r w:rsidR="00063CF5" w:rsidRPr="009C3758">
        <w:rPr>
          <w:sz w:val="24"/>
          <w:szCs w:val="24"/>
        </w:rPr>
        <w:t>ßig auf dem unteren und mittleren Boden verstreichen, die Böden aufeinandersetzen</w:t>
      </w:r>
      <w:r w:rsidR="009C3758" w:rsidRPr="009C3758">
        <w:rPr>
          <w:sz w:val="24"/>
          <w:szCs w:val="24"/>
        </w:rPr>
        <w:t>. Restliche Sahne auf der Torte verstreichen und mit Mokkaschokolade bestreuen.</w:t>
      </w:r>
    </w:p>
    <w:p w14:paraId="33D6C5B8" w14:textId="77777777" w:rsidR="00F714AF" w:rsidRDefault="00F714AF">
      <w:pPr>
        <w:rPr>
          <w:sz w:val="24"/>
          <w:szCs w:val="24"/>
        </w:rPr>
      </w:pPr>
      <w:r>
        <w:rPr>
          <w:sz w:val="24"/>
          <w:szCs w:val="24"/>
        </w:rPr>
        <w:br w:type="page"/>
      </w:r>
    </w:p>
    <w:p w14:paraId="79B21557" w14:textId="6839533E" w:rsidR="00F714AF" w:rsidRDefault="00F714AF" w:rsidP="00093DDF">
      <w:pPr>
        <w:pStyle w:val="Heading2"/>
        <w:spacing w:after="240"/>
      </w:pPr>
      <w:r>
        <w:lastRenderedPageBreak/>
        <w:t>Apfeltaschen</w:t>
      </w:r>
      <w:r w:rsidR="008A58B3">
        <w:rPr>
          <w:rStyle w:val="FootnoteReference"/>
        </w:rPr>
        <w:footnoteReference w:id="1743"/>
      </w:r>
      <w:r>
        <w:t xml:space="preserve"> </w:t>
      </w:r>
    </w:p>
    <w:p w14:paraId="0745326A" w14:textId="71DFD7BC" w:rsidR="00F714AF" w:rsidRDefault="00F714AF" w:rsidP="00F714AF">
      <w:pPr>
        <w:rPr>
          <w:sz w:val="24"/>
          <w:szCs w:val="24"/>
        </w:rPr>
      </w:pPr>
      <w:r w:rsidRPr="00093DDF">
        <w:rPr>
          <w:sz w:val="24"/>
          <w:szCs w:val="24"/>
          <w:u w:val="single"/>
        </w:rPr>
        <w:t>Zutaten</w:t>
      </w:r>
      <w:r>
        <w:rPr>
          <w:sz w:val="24"/>
          <w:szCs w:val="24"/>
        </w:rPr>
        <w:t xml:space="preserve"> </w:t>
      </w:r>
      <w:r w:rsidR="00093DDF">
        <w:rPr>
          <w:sz w:val="24"/>
          <w:szCs w:val="24"/>
        </w:rPr>
        <w:t>(</w:t>
      </w:r>
      <w:r>
        <w:rPr>
          <w:sz w:val="24"/>
          <w:szCs w:val="24"/>
        </w:rPr>
        <w:t>für 6 Stück</w:t>
      </w:r>
      <w:r w:rsidR="00093DDF">
        <w:rPr>
          <w:sz w:val="24"/>
          <w:szCs w:val="24"/>
        </w:rPr>
        <w:t>):</w:t>
      </w:r>
    </w:p>
    <w:p w14:paraId="27607DD3" w14:textId="77777777" w:rsidR="00DB48A5" w:rsidRDefault="00DB48A5" w:rsidP="00F714AF">
      <w:pPr>
        <w:rPr>
          <w:sz w:val="24"/>
          <w:szCs w:val="24"/>
        </w:rPr>
      </w:pPr>
      <w:r>
        <w:rPr>
          <w:sz w:val="24"/>
          <w:szCs w:val="24"/>
        </w:rPr>
        <w:t>3 Scheiben TK-Blätterteig</w:t>
      </w:r>
    </w:p>
    <w:p w14:paraId="4EF9A89E" w14:textId="77777777" w:rsidR="00DB48A5" w:rsidRDefault="00DB48A5" w:rsidP="00F714AF">
      <w:pPr>
        <w:rPr>
          <w:sz w:val="24"/>
          <w:szCs w:val="24"/>
        </w:rPr>
      </w:pPr>
      <w:r>
        <w:rPr>
          <w:sz w:val="24"/>
          <w:szCs w:val="24"/>
        </w:rPr>
        <w:t>50 g Marzipanrohmasse</w:t>
      </w:r>
    </w:p>
    <w:p w14:paraId="6DF2C261" w14:textId="77777777" w:rsidR="00DB48A5" w:rsidRDefault="00DB48A5" w:rsidP="00F714AF">
      <w:pPr>
        <w:rPr>
          <w:sz w:val="24"/>
          <w:szCs w:val="24"/>
        </w:rPr>
      </w:pPr>
      <w:r>
        <w:rPr>
          <w:sz w:val="24"/>
          <w:szCs w:val="24"/>
        </w:rPr>
        <w:t>3 EL Sahne</w:t>
      </w:r>
    </w:p>
    <w:p w14:paraId="4561252C" w14:textId="1014A857" w:rsidR="00DB48A5" w:rsidRDefault="00DB48A5" w:rsidP="00F714AF">
      <w:pPr>
        <w:rPr>
          <w:sz w:val="24"/>
          <w:szCs w:val="24"/>
        </w:rPr>
      </w:pPr>
      <w:r>
        <w:rPr>
          <w:sz w:val="24"/>
          <w:szCs w:val="24"/>
        </w:rPr>
        <w:t>2 Eigelb</w:t>
      </w:r>
    </w:p>
    <w:p w14:paraId="75FCD18A" w14:textId="2DE0309C" w:rsidR="00DB48A5" w:rsidRDefault="00DB48A5" w:rsidP="00F714AF">
      <w:pPr>
        <w:rPr>
          <w:sz w:val="24"/>
          <w:szCs w:val="24"/>
        </w:rPr>
      </w:pPr>
      <w:r>
        <w:rPr>
          <w:sz w:val="24"/>
          <w:szCs w:val="24"/>
        </w:rPr>
        <w:t>5 EL Magerquark</w:t>
      </w:r>
    </w:p>
    <w:p w14:paraId="7D83576C" w14:textId="77777777" w:rsidR="00DB48A5" w:rsidRDefault="00DB48A5" w:rsidP="00F714AF">
      <w:pPr>
        <w:rPr>
          <w:sz w:val="24"/>
          <w:szCs w:val="24"/>
        </w:rPr>
      </w:pPr>
      <w:r>
        <w:rPr>
          <w:sz w:val="24"/>
          <w:szCs w:val="24"/>
        </w:rPr>
        <w:t>1 EL Zucker</w:t>
      </w:r>
    </w:p>
    <w:p w14:paraId="449E73C8" w14:textId="77777777" w:rsidR="00DB48A5" w:rsidRDefault="00DB48A5" w:rsidP="00F714AF">
      <w:pPr>
        <w:rPr>
          <w:sz w:val="24"/>
          <w:szCs w:val="24"/>
        </w:rPr>
      </w:pPr>
      <w:r>
        <w:rPr>
          <w:sz w:val="24"/>
          <w:szCs w:val="24"/>
        </w:rPr>
        <w:t>½ TL Speisestärke</w:t>
      </w:r>
    </w:p>
    <w:p w14:paraId="1510CAEB" w14:textId="77777777" w:rsidR="00DB48A5" w:rsidRDefault="00DB48A5" w:rsidP="00F714AF">
      <w:pPr>
        <w:rPr>
          <w:sz w:val="24"/>
          <w:szCs w:val="24"/>
        </w:rPr>
      </w:pPr>
      <w:r>
        <w:rPr>
          <w:sz w:val="24"/>
          <w:szCs w:val="24"/>
        </w:rPr>
        <w:t>2 Äpfel</w:t>
      </w:r>
    </w:p>
    <w:p w14:paraId="7E58810E" w14:textId="77777777" w:rsidR="00DB48A5" w:rsidRDefault="00DB48A5" w:rsidP="00F714AF">
      <w:pPr>
        <w:rPr>
          <w:sz w:val="24"/>
          <w:szCs w:val="24"/>
        </w:rPr>
      </w:pPr>
    </w:p>
    <w:p w14:paraId="76DC0870" w14:textId="3EB38E3A" w:rsidR="00DB48A5" w:rsidRDefault="00DB48A5" w:rsidP="00F714AF">
      <w:pPr>
        <w:rPr>
          <w:sz w:val="24"/>
          <w:szCs w:val="24"/>
        </w:rPr>
      </w:pPr>
      <w:r>
        <w:rPr>
          <w:sz w:val="24"/>
          <w:szCs w:val="24"/>
        </w:rPr>
        <w:t>Zubereitungszeit:</w:t>
      </w:r>
      <w:r>
        <w:rPr>
          <w:sz w:val="24"/>
          <w:szCs w:val="24"/>
        </w:rPr>
        <w:tab/>
      </w:r>
    </w:p>
    <w:p w14:paraId="0B831039" w14:textId="23D91B24" w:rsidR="00945A34" w:rsidRPr="00BC6AC2" w:rsidRDefault="00945A34" w:rsidP="00B40E8C">
      <w:pPr>
        <w:pStyle w:val="ListParagraph"/>
        <w:numPr>
          <w:ilvl w:val="0"/>
          <w:numId w:val="925"/>
        </w:numPr>
        <w:spacing w:after="120"/>
        <w:ind w:left="714" w:hanging="357"/>
        <w:contextualSpacing w:val="0"/>
        <w:jc w:val="both"/>
        <w:rPr>
          <w:sz w:val="24"/>
          <w:szCs w:val="24"/>
        </w:rPr>
      </w:pPr>
      <w:r w:rsidRPr="00BC6AC2">
        <w:rPr>
          <w:sz w:val="24"/>
          <w:szCs w:val="24"/>
        </w:rPr>
        <w:t xml:space="preserve">Blätterteig auftauen. Backofen auf 180 Grad vorheizen. Marzipan </w:t>
      </w:r>
      <w:r w:rsidR="009C566F" w:rsidRPr="00BC6AC2">
        <w:rPr>
          <w:sz w:val="24"/>
          <w:szCs w:val="24"/>
        </w:rPr>
        <w:t xml:space="preserve">zerkrümeln und mit Sahne, 1 Eigelb, Quark, Zucker und Stärke </w:t>
      </w:r>
      <w:r w:rsidR="000B32D9" w:rsidRPr="00BC6AC2">
        <w:rPr>
          <w:sz w:val="24"/>
          <w:szCs w:val="24"/>
        </w:rPr>
        <w:t>glattrühren</w:t>
      </w:r>
      <w:r w:rsidR="00C44EB0" w:rsidRPr="00BC6AC2">
        <w:rPr>
          <w:sz w:val="24"/>
          <w:szCs w:val="24"/>
        </w:rPr>
        <w:t>. Äpfel schälen, klein würfeln, dabei das Kerngehäuse entfernen und unter den Quark mischen.</w:t>
      </w:r>
    </w:p>
    <w:p w14:paraId="076A9A66" w14:textId="7034096B" w:rsidR="00C44EB0" w:rsidRPr="00BC6AC2" w:rsidRDefault="00BC6AC2" w:rsidP="00B40E8C">
      <w:pPr>
        <w:pStyle w:val="ListParagraph"/>
        <w:numPr>
          <w:ilvl w:val="0"/>
          <w:numId w:val="925"/>
        </w:numPr>
        <w:spacing w:after="120"/>
        <w:ind w:left="714" w:hanging="357"/>
        <w:contextualSpacing w:val="0"/>
        <w:jc w:val="both"/>
        <w:rPr>
          <w:sz w:val="24"/>
          <w:szCs w:val="24"/>
        </w:rPr>
      </w:pPr>
      <w:r w:rsidRPr="00BC6AC2">
        <w:rPr>
          <w:sz w:val="24"/>
          <w:szCs w:val="24"/>
        </w:rPr>
        <w:t>Teigscheiben halbieren. Quarkmasse auf die Teigquadrate verteilen, diese diagonal zusammenklappen, Ränder gut festdrücken. Restliches Eigelb verquirlen, Taschen damit bestreichen, auf ein mit Backpapier belegtes Blech legen. Im vorgeheizten Backofen (Mitte, Umluft 160 Grad) 20 Minuten backen.</w:t>
      </w:r>
    </w:p>
    <w:p w14:paraId="3FA75B3A" w14:textId="77777777" w:rsidR="00DB48A5" w:rsidRDefault="00DB48A5" w:rsidP="00F714AF">
      <w:pPr>
        <w:rPr>
          <w:sz w:val="24"/>
          <w:szCs w:val="24"/>
        </w:rPr>
      </w:pPr>
    </w:p>
    <w:p w14:paraId="3B62B832" w14:textId="40455A56" w:rsidR="00B64E2D" w:rsidRPr="00F714AF" w:rsidRDefault="00B64E2D" w:rsidP="00F714AF">
      <w:pPr>
        <w:rPr>
          <w:sz w:val="24"/>
          <w:szCs w:val="24"/>
        </w:rPr>
      </w:pPr>
      <w:r w:rsidRPr="00F714AF">
        <w:rPr>
          <w:sz w:val="24"/>
          <w:szCs w:val="24"/>
        </w:rPr>
        <w:br w:type="page"/>
      </w:r>
    </w:p>
    <w:p w14:paraId="73401CF1" w14:textId="0194D736" w:rsidR="00607D1C" w:rsidRDefault="00607D1C" w:rsidP="00093DDF">
      <w:pPr>
        <w:pStyle w:val="Heading2"/>
        <w:spacing w:after="240"/>
      </w:pPr>
      <w:r>
        <w:lastRenderedPageBreak/>
        <w:t>Pinientörtchen</w:t>
      </w:r>
      <w:r w:rsidR="00E661E6">
        <w:rPr>
          <w:rStyle w:val="FootnoteReference"/>
        </w:rPr>
        <w:footnoteReference w:id="1744"/>
      </w:r>
      <w:r>
        <w:t xml:space="preserve"> </w:t>
      </w:r>
    </w:p>
    <w:p w14:paraId="4997E9AA" w14:textId="0D436693" w:rsidR="00607D1C" w:rsidRDefault="00607D1C">
      <w:pPr>
        <w:rPr>
          <w:sz w:val="24"/>
          <w:szCs w:val="24"/>
        </w:rPr>
      </w:pPr>
      <w:r w:rsidRPr="00093DDF">
        <w:rPr>
          <w:sz w:val="24"/>
          <w:szCs w:val="24"/>
          <w:u w:val="single"/>
        </w:rPr>
        <w:t>Zutaten</w:t>
      </w:r>
      <w:r>
        <w:rPr>
          <w:sz w:val="24"/>
          <w:szCs w:val="24"/>
        </w:rPr>
        <w:t xml:space="preserve"> </w:t>
      </w:r>
      <w:r w:rsidR="00093DDF">
        <w:rPr>
          <w:sz w:val="24"/>
          <w:szCs w:val="24"/>
        </w:rPr>
        <w:t>(</w:t>
      </w:r>
      <w:r>
        <w:rPr>
          <w:sz w:val="24"/>
          <w:szCs w:val="24"/>
        </w:rPr>
        <w:t>für 24 Stück</w:t>
      </w:r>
      <w:r w:rsidR="00093DDF">
        <w:rPr>
          <w:sz w:val="24"/>
          <w:szCs w:val="24"/>
        </w:rPr>
        <w:t>)</w:t>
      </w:r>
    </w:p>
    <w:p w14:paraId="2FC4B5C0" w14:textId="77777777" w:rsidR="00607D1C" w:rsidRDefault="00607D1C">
      <w:pPr>
        <w:rPr>
          <w:sz w:val="24"/>
          <w:szCs w:val="24"/>
        </w:rPr>
      </w:pPr>
      <w:r>
        <w:rPr>
          <w:sz w:val="24"/>
          <w:szCs w:val="24"/>
        </w:rPr>
        <w:t>60 g Mehl</w:t>
      </w:r>
    </w:p>
    <w:p w14:paraId="678B17E4" w14:textId="77777777" w:rsidR="00607D1C" w:rsidRDefault="00607D1C">
      <w:pPr>
        <w:rPr>
          <w:sz w:val="24"/>
          <w:szCs w:val="24"/>
        </w:rPr>
      </w:pPr>
      <w:r>
        <w:rPr>
          <w:sz w:val="24"/>
          <w:szCs w:val="24"/>
        </w:rPr>
        <w:t>60 g Butter, zerkleinert</w:t>
      </w:r>
    </w:p>
    <w:p w14:paraId="26BF724D" w14:textId="77777777" w:rsidR="00607D1C" w:rsidRDefault="00607D1C">
      <w:pPr>
        <w:rPr>
          <w:sz w:val="24"/>
          <w:szCs w:val="24"/>
        </w:rPr>
      </w:pPr>
      <w:r>
        <w:rPr>
          <w:sz w:val="24"/>
          <w:szCs w:val="24"/>
        </w:rPr>
        <w:t>40 g Pinienkerne</w:t>
      </w:r>
    </w:p>
    <w:p w14:paraId="3FE7D673" w14:textId="77777777" w:rsidR="00607D1C" w:rsidRDefault="00607D1C">
      <w:pPr>
        <w:rPr>
          <w:sz w:val="24"/>
          <w:szCs w:val="24"/>
        </w:rPr>
      </w:pPr>
      <w:r>
        <w:rPr>
          <w:sz w:val="24"/>
          <w:szCs w:val="24"/>
        </w:rPr>
        <w:t>20 g Butter, zerlassen</w:t>
      </w:r>
    </w:p>
    <w:p w14:paraId="3D271A25" w14:textId="77777777" w:rsidR="00607D1C" w:rsidRDefault="00607D1C">
      <w:pPr>
        <w:rPr>
          <w:sz w:val="24"/>
          <w:szCs w:val="24"/>
        </w:rPr>
      </w:pPr>
      <w:r>
        <w:rPr>
          <w:sz w:val="24"/>
          <w:szCs w:val="24"/>
        </w:rPr>
        <w:t>175 g Rohrzuckersirup</w:t>
      </w:r>
    </w:p>
    <w:p w14:paraId="7CC361B3" w14:textId="77777777" w:rsidR="00607D1C" w:rsidRDefault="00607D1C">
      <w:pPr>
        <w:rPr>
          <w:sz w:val="24"/>
          <w:szCs w:val="24"/>
        </w:rPr>
      </w:pPr>
      <w:r>
        <w:rPr>
          <w:sz w:val="24"/>
          <w:szCs w:val="24"/>
        </w:rPr>
        <w:t>2 EL feiner brauner Zucker</w:t>
      </w:r>
    </w:p>
    <w:p w14:paraId="757612A8" w14:textId="77777777" w:rsidR="00607D1C" w:rsidRDefault="00607D1C">
      <w:pPr>
        <w:rPr>
          <w:sz w:val="24"/>
          <w:szCs w:val="24"/>
        </w:rPr>
      </w:pPr>
    </w:p>
    <w:p w14:paraId="7C862F2D" w14:textId="77777777" w:rsidR="00961205" w:rsidRDefault="00607D1C">
      <w:pPr>
        <w:rPr>
          <w:sz w:val="24"/>
          <w:szCs w:val="24"/>
        </w:rPr>
      </w:pPr>
      <w:r>
        <w:rPr>
          <w:sz w:val="24"/>
          <w:szCs w:val="24"/>
        </w:rPr>
        <w:t>Zubereitungszeit: 25 Minuten</w:t>
      </w:r>
      <w:r w:rsidR="00961205">
        <w:rPr>
          <w:sz w:val="24"/>
          <w:szCs w:val="24"/>
        </w:rPr>
        <w:t xml:space="preserve"> plus 15 Minuten</w:t>
      </w:r>
    </w:p>
    <w:p w14:paraId="4D3F3379" w14:textId="518AFC17" w:rsidR="007B3A7A" w:rsidRPr="00B90B15" w:rsidRDefault="00961205" w:rsidP="00B40E8C">
      <w:pPr>
        <w:pStyle w:val="ListParagraph"/>
        <w:numPr>
          <w:ilvl w:val="0"/>
          <w:numId w:val="865"/>
        </w:numPr>
        <w:spacing w:after="120"/>
        <w:ind w:left="714" w:hanging="357"/>
        <w:contextualSpacing w:val="0"/>
        <w:jc w:val="both"/>
        <w:rPr>
          <w:sz w:val="24"/>
          <w:szCs w:val="24"/>
        </w:rPr>
      </w:pPr>
      <w:r w:rsidRPr="00B90B15">
        <w:rPr>
          <w:sz w:val="24"/>
          <w:szCs w:val="24"/>
        </w:rPr>
        <w:t xml:space="preserve">Den Backofen auf 180 Grad </w:t>
      </w:r>
      <w:r w:rsidR="007B3A7A" w:rsidRPr="00B90B15">
        <w:rPr>
          <w:sz w:val="24"/>
          <w:szCs w:val="24"/>
        </w:rPr>
        <w:t xml:space="preserve">(Gas 2-3) vorheizen. 2 flache Muffinbleche mit je 12 </w:t>
      </w:r>
      <w:r w:rsidR="00B90B15" w:rsidRPr="00B90B15">
        <w:rPr>
          <w:sz w:val="24"/>
          <w:szCs w:val="24"/>
        </w:rPr>
        <w:t>F</w:t>
      </w:r>
      <w:r w:rsidR="007B3A7A" w:rsidRPr="00B90B15">
        <w:rPr>
          <w:sz w:val="24"/>
          <w:szCs w:val="24"/>
        </w:rPr>
        <w:t>örmchen fetten.</w:t>
      </w:r>
    </w:p>
    <w:p w14:paraId="025DFBE8" w14:textId="77777777" w:rsidR="00BC4D0D" w:rsidRPr="00B90B15" w:rsidRDefault="007B3A7A" w:rsidP="00B40E8C">
      <w:pPr>
        <w:pStyle w:val="ListParagraph"/>
        <w:numPr>
          <w:ilvl w:val="0"/>
          <w:numId w:val="865"/>
        </w:numPr>
        <w:spacing w:after="120"/>
        <w:ind w:left="714" w:hanging="357"/>
        <w:contextualSpacing w:val="0"/>
        <w:jc w:val="both"/>
        <w:rPr>
          <w:sz w:val="24"/>
          <w:szCs w:val="24"/>
        </w:rPr>
      </w:pPr>
      <w:r w:rsidRPr="00B90B15">
        <w:rPr>
          <w:sz w:val="24"/>
          <w:szCs w:val="24"/>
        </w:rPr>
        <w:t xml:space="preserve">Das Mehl in eine Schüssel sieben. Butter zugeben; mit den Fingerspitzen verreiben. Auf einer leicht bemehlten Fläche </w:t>
      </w:r>
      <w:r w:rsidR="00BC4D0D" w:rsidRPr="00B90B15">
        <w:rPr>
          <w:sz w:val="24"/>
          <w:szCs w:val="24"/>
        </w:rPr>
        <w:t>zu einem Teig formen.</w:t>
      </w:r>
    </w:p>
    <w:p w14:paraId="2B5CD051" w14:textId="2D1DFC94" w:rsidR="00EA3C7D" w:rsidRPr="00B90B15" w:rsidRDefault="00BC4D0D" w:rsidP="00B40E8C">
      <w:pPr>
        <w:pStyle w:val="ListParagraph"/>
        <w:numPr>
          <w:ilvl w:val="0"/>
          <w:numId w:val="865"/>
        </w:numPr>
        <w:spacing w:after="120"/>
        <w:ind w:left="714" w:hanging="357"/>
        <w:contextualSpacing w:val="0"/>
        <w:jc w:val="both"/>
        <w:rPr>
          <w:sz w:val="24"/>
          <w:szCs w:val="24"/>
        </w:rPr>
      </w:pPr>
      <w:r w:rsidRPr="00B90B15">
        <w:rPr>
          <w:sz w:val="24"/>
          <w:szCs w:val="24"/>
        </w:rPr>
        <w:t xml:space="preserve">Ebenfalls auf einer leicht bemehlten Fläche 3 mm dick ausrollen. Mit einem gewellten Rundausstecher Kreise von 5 cm Durchmesser ausstechen. Mit </w:t>
      </w:r>
      <w:r w:rsidR="00EA3C7D" w:rsidRPr="00B90B15">
        <w:rPr>
          <w:sz w:val="24"/>
          <w:szCs w:val="24"/>
        </w:rPr>
        <w:t>einer</w:t>
      </w:r>
      <w:r w:rsidRPr="00B90B15">
        <w:rPr>
          <w:sz w:val="24"/>
          <w:szCs w:val="24"/>
        </w:rPr>
        <w:t xml:space="preserve"> Palette in die Muffinförmchen legen. Die Pinienkerne auf einem flachen Blec</w:t>
      </w:r>
      <w:r w:rsidR="00EA3C7D" w:rsidRPr="00B90B15">
        <w:rPr>
          <w:sz w:val="24"/>
          <w:szCs w:val="24"/>
        </w:rPr>
        <w:t>h verteilen; 2-3 Minuten goldgelb rösten. Vom Blech nehmen, abkühlen lassen und auf die Teigschalen verteilen.</w:t>
      </w:r>
    </w:p>
    <w:p w14:paraId="1C037498" w14:textId="77777777" w:rsidR="00B30AB4" w:rsidRPr="00B90B15" w:rsidRDefault="00EA3C7D" w:rsidP="00B40E8C">
      <w:pPr>
        <w:pStyle w:val="ListParagraph"/>
        <w:numPr>
          <w:ilvl w:val="0"/>
          <w:numId w:val="865"/>
        </w:numPr>
        <w:spacing w:after="120"/>
        <w:ind w:left="714" w:hanging="357"/>
        <w:contextualSpacing w:val="0"/>
        <w:jc w:val="both"/>
        <w:rPr>
          <w:sz w:val="24"/>
          <w:szCs w:val="24"/>
        </w:rPr>
      </w:pPr>
      <w:r w:rsidRPr="00B90B15">
        <w:rPr>
          <w:sz w:val="24"/>
          <w:szCs w:val="24"/>
        </w:rPr>
        <w:t xml:space="preserve">Butter, Sirup und Zucker mit einer Gabel verrühren. </w:t>
      </w:r>
      <w:r w:rsidR="00A45815" w:rsidRPr="00B90B15">
        <w:rPr>
          <w:sz w:val="24"/>
          <w:szCs w:val="24"/>
        </w:rPr>
        <w:t xml:space="preserve">Über die Pinienkerne gießen. 15 Minuten in den Formen abkühlen lassen, dann zum vollständigen Abkühlen auf ein </w:t>
      </w:r>
      <w:r w:rsidR="00B30AB4" w:rsidRPr="00B90B15">
        <w:rPr>
          <w:sz w:val="24"/>
          <w:szCs w:val="24"/>
        </w:rPr>
        <w:t>Kuchengitter setzen. Vor dem Servieren eventuell mit Puderzucker bestreuen.</w:t>
      </w:r>
    </w:p>
    <w:p w14:paraId="3860A741" w14:textId="16654AF1" w:rsidR="00607D1C" w:rsidRDefault="00B30AB4" w:rsidP="00B90B15">
      <w:pPr>
        <w:jc w:val="both"/>
        <w:rPr>
          <w:sz w:val="24"/>
          <w:szCs w:val="24"/>
        </w:rPr>
      </w:pPr>
      <w:r>
        <w:rPr>
          <w:sz w:val="24"/>
          <w:szCs w:val="24"/>
        </w:rPr>
        <w:br/>
        <w:t>Tipp:</w:t>
      </w:r>
      <w:r>
        <w:rPr>
          <w:sz w:val="24"/>
          <w:szCs w:val="24"/>
        </w:rPr>
        <w:tab/>
        <w:t>Man kann natürlich statt der Pinienkerne auch Walnüsse</w:t>
      </w:r>
      <w:r w:rsidR="00B90B15">
        <w:rPr>
          <w:sz w:val="24"/>
          <w:szCs w:val="24"/>
        </w:rPr>
        <w:t xml:space="preserve"> oder so nehmen.</w:t>
      </w:r>
      <w:r w:rsidR="00607D1C">
        <w:rPr>
          <w:sz w:val="24"/>
          <w:szCs w:val="24"/>
        </w:rPr>
        <w:br w:type="page"/>
      </w:r>
    </w:p>
    <w:p w14:paraId="4D830C30" w14:textId="74F3646D" w:rsidR="00D62FE6" w:rsidRDefault="00D62FE6" w:rsidP="00093DDF">
      <w:pPr>
        <w:pStyle w:val="Heading2"/>
        <w:spacing w:after="240"/>
      </w:pPr>
      <w:r>
        <w:lastRenderedPageBreak/>
        <w:t>Zwiebelkuchen</w:t>
      </w:r>
      <w:r w:rsidR="00BF5E63">
        <w:t xml:space="preserve"> (aus Bietigheim)</w:t>
      </w:r>
    </w:p>
    <w:p w14:paraId="65B2FCDB" w14:textId="77777777" w:rsidR="00D62FE6" w:rsidRPr="00093DDF" w:rsidRDefault="00D62FE6">
      <w:pPr>
        <w:rPr>
          <w:sz w:val="24"/>
          <w:szCs w:val="24"/>
          <w:u w:val="single"/>
        </w:rPr>
      </w:pPr>
      <w:r w:rsidRPr="00093DDF">
        <w:rPr>
          <w:sz w:val="24"/>
          <w:szCs w:val="24"/>
          <w:u w:val="single"/>
        </w:rPr>
        <w:t>Zutaten:</w:t>
      </w:r>
    </w:p>
    <w:p w14:paraId="6A7FDD9D" w14:textId="77777777" w:rsidR="00D62FE6" w:rsidRDefault="00D62FE6">
      <w:pPr>
        <w:rPr>
          <w:sz w:val="24"/>
          <w:szCs w:val="24"/>
        </w:rPr>
      </w:pPr>
      <w:r>
        <w:rPr>
          <w:sz w:val="24"/>
          <w:szCs w:val="24"/>
        </w:rPr>
        <w:t>Öl-Quark-Teig:</w:t>
      </w:r>
    </w:p>
    <w:p w14:paraId="7EDF8EB8" w14:textId="77777777" w:rsidR="00D62FE6" w:rsidRDefault="00D62FE6">
      <w:pPr>
        <w:rPr>
          <w:sz w:val="24"/>
          <w:szCs w:val="24"/>
        </w:rPr>
      </w:pPr>
      <w:r>
        <w:rPr>
          <w:sz w:val="24"/>
          <w:szCs w:val="24"/>
        </w:rPr>
        <w:t>100 g Weizen</w:t>
      </w:r>
    </w:p>
    <w:p w14:paraId="77AFB508" w14:textId="77777777" w:rsidR="00D62FE6" w:rsidRDefault="00D62FE6">
      <w:pPr>
        <w:rPr>
          <w:sz w:val="24"/>
          <w:szCs w:val="24"/>
        </w:rPr>
      </w:pPr>
      <w:r>
        <w:rPr>
          <w:sz w:val="24"/>
          <w:szCs w:val="24"/>
        </w:rPr>
        <w:t>100 g Magerquark</w:t>
      </w:r>
    </w:p>
    <w:p w14:paraId="66B8BB5D" w14:textId="77777777" w:rsidR="00D62FE6" w:rsidRDefault="00D62FE6">
      <w:pPr>
        <w:rPr>
          <w:sz w:val="24"/>
          <w:szCs w:val="24"/>
        </w:rPr>
      </w:pPr>
      <w:r>
        <w:rPr>
          <w:sz w:val="24"/>
          <w:szCs w:val="24"/>
        </w:rPr>
        <w:t>5 EL Sonnenblumenöl</w:t>
      </w:r>
    </w:p>
    <w:p w14:paraId="50DF57A1" w14:textId="77777777" w:rsidR="00D62FE6" w:rsidRDefault="00D62FE6">
      <w:pPr>
        <w:rPr>
          <w:sz w:val="24"/>
          <w:szCs w:val="24"/>
        </w:rPr>
      </w:pPr>
      <w:r>
        <w:rPr>
          <w:sz w:val="24"/>
          <w:szCs w:val="24"/>
        </w:rPr>
        <w:t>1 Ei</w:t>
      </w:r>
    </w:p>
    <w:p w14:paraId="4EFC38C2" w14:textId="77777777" w:rsidR="00D62FE6" w:rsidRDefault="00D62FE6">
      <w:pPr>
        <w:rPr>
          <w:sz w:val="24"/>
          <w:szCs w:val="24"/>
        </w:rPr>
      </w:pPr>
      <w:r>
        <w:rPr>
          <w:sz w:val="24"/>
          <w:szCs w:val="24"/>
        </w:rPr>
        <w:t>1 TL Honig</w:t>
      </w:r>
    </w:p>
    <w:p w14:paraId="59560591" w14:textId="77777777" w:rsidR="00D62FE6" w:rsidRDefault="00D62FE6">
      <w:pPr>
        <w:rPr>
          <w:sz w:val="24"/>
          <w:szCs w:val="24"/>
        </w:rPr>
      </w:pPr>
      <w:r>
        <w:rPr>
          <w:sz w:val="24"/>
          <w:szCs w:val="24"/>
        </w:rPr>
        <w:t>1 Msp. Salz</w:t>
      </w:r>
    </w:p>
    <w:p w14:paraId="35AD24E8" w14:textId="6170FFC5" w:rsidR="00D62FE6" w:rsidRDefault="00D62FE6">
      <w:pPr>
        <w:rPr>
          <w:sz w:val="24"/>
          <w:szCs w:val="24"/>
        </w:rPr>
      </w:pPr>
      <w:r>
        <w:rPr>
          <w:sz w:val="24"/>
          <w:szCs w:val="24"/>
        </w:rPr>
        <w:t>2 TL Backpulver</w:t>
      </w:r>
    </w:p>
    <w:p w14:paraId="72B5C007" w14:textId="77777777" w:rsidR="00D62FE6" w:rsidRDefault="00D62FE6">
      <w:pPr>
        <w:rPr>
          <w:sz w:val="24"/>
          <w:szCs w:val="24"/>
        </w:rPr>
      </w:pPr>
    </w:p>
    <w:p w14:paraId="15C40AB1" w14:textId="67DE7022" w:rsidR="00D62FE6" w:rsidRPr="00093DDF" w:rsidRDefault="00093DDF">
      <w:pPr>
        <w:rPr>
          <w:i/>
          <w:iCs/>
          <w:sz w:val="24"/>
          <w:szCs w:val="24"/>
        </w:rPr>
      </w:pPr>
      <w:r>
        <w:rPr>
          <w:i/>
          <w:iCs/>
          <w:sz w:val="24"/>
          <w:szCs w:val="24"/>
        </w:rPr>
        <w:t xml:space="preserve">Für den </w:t>
      </w:r>
      <w:r w:rsidR="00D62FE6" w:rsidRPr="00093DDF">
        <w:rPr>
          <w:i/>
          <w:iCs/>
          <w:sz w:val="24"/>
          <w:szCs w:val="24"/>
        </w:rPr>
        <w:t>Belag:</w:t>
      </w:r>
    </w:p>
    <w:p w14:paraId="47F5E886" w14:textId="77777777" w:rsidR="00D62FE6" w:rsidRDefault="00D62FE6">
      <w:pPr>
        <w:rPr>
          <w:sz w:val="24"/>
          <w:szCs w:val="24"/>
        </w:rPr>
      </w:pPr>
      <w:r>
        <w:rPr>
          <w:sz w:val="24"/>
          <w:szCs w:val="24"/>
        </w:rPr>
        <w:t>1 kg Zwiebeln</w:t>
      </w:r>
    </w:p>
    <w:p w14:paraId="59B7DCAD" w14:textId="77777777" w:rsidR="00D62FE6" w:rsidRDefault="00D62FE6">
      <w:pPr>
        <w:rPr>
          <w:sz w:val="24"/>
          <w:szCs w:val="24"/>
        </w:rPr>
      </w:pPr>
      <w:r>
        <w:rPr>
          <w:sz w:val="24"/>
          <w:szCs w:val="24"/>
        </w:rPr>
        <w:t>4 EL Sonnenblumenöl</w:t>
      </w:r>
    </w:p>
    <w:p w14:paraId="511A0447" w14:textId="77777777" w:rsidR="00D62FE6" w:rsidRDefault="00D62FE6">
      <w:pPr>
        <w:rPr>
          <w:sz w:val="24"/>
          <w:szCs w:val="24"/>
        </w:rPr>
      </w:pPr>
      <w:r>
        <w:rPr>
          <w:sz w:val="24"/>
          <w:szCs w:val="24"/>
        </w:rPr>
        <w:t>4 Eier</w:t>
      </w:r>
    </w:p>
    <w:p w14:paraId="6503C95C" w14:textId="77777777" w:rsidR="00D62FE6" w:rsidRDefault="00D62FE6">
      <w:pPr>
        <w:rPr>
          <w:sz w:val="24"/>
          <w:szCs w:val="24"/>
        </w:rPr>
      </w:pPr>
      <w:r>
        <w:rPr>
          <w:sz w:val="24"/>
          <w:szCs w:val="24"/>
        </w:rPr>
        <w:t>½ l saure Sahne</w:t>
      </w:r>
    </w:p>
    <w:p w14:paraId="00C0D247" w14:textId="77777777" w:rsidR="00D62FE6" w:rsidRDefault="00D62FE6">
      <w:pPr>
        <w:rPr>
          <w:sz w:val="24"/>
          <w:szCs w:val="24"/>
        </w:rPr>
      </w:pPr>
      <w:r>
        <w:rPr>
          <w:sz w:val="24"/>
          <w:szCs w:val="24"/>
        </w:rPr>
        <w:t>2 TL Kräutersalz</w:t>
      </w:r>
    </w:p>
    <w:p w14:paraId="5530F36C" w14:textId="77777777" w:rsidR="00D62FE6" w:rsidRDefault="00D62FE6">
      <w:pPr>
        <w:rPr>
          <w:sz w:val="24"/>
          <w:szCs w:val="24"/>
        </w:rPr>
      </w:pPr>
      <w:r>
        <w:rPr>
          <w:sz w:val="24"/>
          <w:szCs w:val="24"/>
        </w:rPr>
        <w:t>2 EL Kümmel</w:t>
      </w:r>
    </w:p>
    <w:p w14:paraId="1BB17D78" w14:textId="77777777" w:rsidR="00D62FE6" w:rsidRDefault="00D62FE6">
      <w:pPr>
        <w:rPr>
          <w:sz w:val="24"/>
          <w:szCs w:val="24"/>
        </w:rPr>
      </w:pPr>
    </w:p>
    <w:p w14:paraId="7489D90D" w14:textId="5C9752A2" w:rsidR="00093DDF" w:rsidRDefault="00093DDF">
      <w:pPr>
        <w:rPr>
          <w:sz w:val="24"/>
          <w:szCs w:val="24"/>
        </w:rPr>
      </w:pPr>
      <w:r>
        <w:rPr>
          <w:sz w:val="24"/>
          <w:szCs w:val="24"/>
        </w:rPr>
        <w:t>Zubereitung:</w:t>
      </w:r>
    </w:p>
    <w:p w14:paraId="63FAC00B" w14:textId="2AD2CF70" w:rsidR="00082F31" w:rsidRPr="00BF5E63" w:rsidRDefault="00082F31" w:rsidP="00B40E8C">
      <w:pPr>
        <w:pStyle w:val="ListParagraph"/>
        <w:numPr>
          <w:ilvl w:val="0"/>
          <w:numId w:val="833"/>
        </w:numPr>
        <w:spacing w:after="120"/>
        <w:ind w:left="714" w:hanging="357"/>
        <w:contextualSpacing w:val="0"/>
        <w:jc w:val="both"/>
        <w:rPr>
          <w:sz w:val="24"/>
          <w:szCs w:val="24"/>
        </w:rPr>
      </w:pPr>
      <w:r w:rsidRPr="00BF5E63">
        <w:rPr>
          <w:sz w:val="24"/>
          <w:szCs w:val="24"/>
        </w:rPr>
        <w:t xml:space="preserve">Für den Teig Quark, Öl, Ei, Honig und Salz verrühren. Mehl mit Backpulver vermischen und darunter rühren bzw. kneten. Obstkuchenblech mit dem </w:t>
      </w:r>
      <w:r w:rsidR="003D25E5" w:rsidRPr="00BF5E63">
        <w:rPr>
          <w:sz w:val="24"/>
          <w:szCs w:val="24"/>
        </w:rPr>
        <w:t>T</w:t>
      </w:r>
      <w:r w:rsidRPr="00BF5E63">
        <w:rPr>
          <w:sz w:val="24"/>
          <w:szCs w:val="24"/>
        </w:rPr>
        <w:t>eig auslegen.</w:t>
      </w:r>
    </w:p>
    <w:p w14:paraId="01386512" w14:textId="77777777" w:rsidR="003D25E5" w:rsidRPr="00BF5E63" w:rsidRDefault="00082F31" w:rsidP="00B40E8C">
      <w:pPr>
        <w:pStyle w:val="ListParagraph"/>
        <w:numPr>
          <w:ilvl w:val="0"/>
          <w:numId w:val="833"/>
        </w:numPr>
        <w:spacing w:after="120"/>
        <w:ind w:left="714" w:hanging="357"/>
        <w:contextualSpacing w:val="0"/>
        <w:jc w:val="both"/>
        <w:rPr>
          <w:sz w:val="24"/>
          <w:szCs w:val="24"/>
        </w:rPr>
      </w:pPr>
      <w:r w:rsidRPr="00BF5E63">
        <w:rPr>
          <w:sz w:val="24"/>
          <w:szCs w:val="24"/>
        </w:rPr>
        <w:t>Zwiebeln in feine Streifen schneiden und in Öl glasig dünsten. Eier, saure Sahne, Kräutersalz und Kümmel miteinander verquirlen und Zwiebeln untermischen</w:t>
      </w:r>
      <w:r w:rsidR="003D25E5" w:rsidRPr="00BF5E63">
        <w:rPr>
          <w:sz w:val="24"/>
          <w:szCs w:val="24"/>
        </w:rPr>
        <w:t>. Masse auf dem Teigboden verteilen.</w:t>
      </w:r>
    </w:p>
    <w:p w14:paraId="5F034D5E" w14:textId="77777777" w:rsidR="003D25E5" w:rsidRPr="00BF5E63" w:rsidRDefault="003D25E5" w:rsidP="00B40E8C">
      <w:pPr>
        <w:pStyle w:val="ListParagraph"/>
        <w:numPr>
          <w:ilvl w:val="0"/>
          <w:numId w:val="833"/>
        </w:numPr>
        <w:jc w:val="both"/>
        <w:rPr>
          <w:sz w:val="24"/>
          <w:szCs w:val="24"/>
        </w:rPr>
      </w:pPr>
      <w:r w:rsidRPr="00BF5E63">
        <w:rPr>
          <w:sz w:val="24"/>
          <w:szCs w:val="24"/>
        </w:rPr>
        <w:t>Zwiebelkuchen auf der untersten Schiene bei 200 Grad ca. 30 Minuten backen.</w:t>
      </w:r>
    </w:p>
    <w:p w14:paraId="71531328" w14:textId="77777777" w:rsidR="003D25E5" w:rsidRDefault="003D25E5">
      <w:pPr>
        <w:rPr>
          <w:sz w:val="24"/>
          <w:szCs w:val="24"/>
        </w:rPr>
      </w:pPr>
    </w:p>
    <w:p w14:paraId="1162BD76" w14:textId="6C2DA960" w:rsidR="00D62FE6" w:rsidRDefault="003D25E5" w:rsidP="00BF5E63">
      <w:pPr>
        <w:ind w:left="708" w:hanging="708"/>
        <w:jc w:val="both"/>
        <w:rPr>
          <w:sz w:val="24"/>
          <w:szCs w:val="24"/>
        </w:rPr>
      </w:pPr>
      <w:r>
        <w:rPr>
          <w:sz w:val="24"/>
          <w:szCs w:val="24"/>
        </w:rPr>
        <w:t>Tipp:</w:t>
      </w:r>
      <w:r w:rsidR="00BF5E63">
        <w:rPr>
          <w:sz w:val="24"/>
          <w:szCs w:val="24"/>
        </w:rPr>
        <w:tab/>
        <w:t>Öl-Quark-Teig kann man auch als Obstkuchenboden verwenden. Dann aber bei der Zubereitung 50 g Honig dazufügen.</w:t>
      </w:r>
      <w:r w:rsidR="00D62FE6">
        <w:rPr>
          <w:sz w:val="24"/>
          <w:szCs w:val="24"/>
        </w:rPr>
        <w:br w:type="page"/>
      </w:r>
    </w:p>
    <w:p w14:paraId="35287941" w14:textId="3FA3FE62" w:rsidR="00D106F6" w:rsidRDefault="000B3418" w:rsidP="00093DDF">
      <w:pPr>
        <w:pStyle w:val="Heading2"/>
        <w:spacing w:after="240"/>
      </w:pPr>
      <w:r>
        <w:lastRenderedPageBreak/>
        <w:t>Salzmandel</w:t>
      </w:r>
      <w:r w:rsidR="00D106F6">
        <w:t>-Cookies mit Karamell-Popcorn</w:t>
      </w:r>
    </w:p>
    <w:p w14:paraId="08745ADC" w14:textId="784F9438" w:rsidR="00D106F6" w:rsidRDefault="00D106F6">
      <w:pPr>
        <w:rPr>
          <w:sz w:val="24"/>
          <w:szCs w:val="24"/>
        </w:rPr>
      </w:pPr>
      <w:r w:rsidRPr="00093DDF">
        <w:rPr>
          <w:sz w:val="24"/>
          <w:szCs w:val="24"/>
          <w:u w:val="single"/>
        </w:rPr>
        <w:t>Zutaten</w:t>
      </w:r>
      <w:r>
        <w:rPr>
          <w:sz w:val="24"/>
          <w:szCs w:val="24"/>
        </w:rPr>
        <w:t xml:space="preserve"> </w:t>
      </w:r>
      <w:r w:rsidR="00093DDF">
        <w:rPr>
          <w:sz w:val="24"/>
          <w:szCs w:val="24"/>
        </w:rPr>
        <w:t>(</w:t>
      </w:r>
      <w:r>
        <w:rPr>
          <w:sz w:val="24"/>
          <w:szCs w:val="24"/>
        </w:rPr>
        <w:t>für 16 Stück</w:t>
      </w:r>
      <w:r w:rsidR="00093DDF">
        <w:rPr>
          <w:sz w:val="24"/>
          <w:szCs w:val="24"/>
        </w:rPr>
        <w:t>):</w:t>
      </w:r>
    </w:p>
    <w:p w14:paraId="085C5EA5" w14:textId="77777777" w:rsidR="00D106F6" w:rsidRDefault="00D106F6">
      <w:pPr>
        <w:rPr>
          <w:sz w:val="24"/>
          <w:szCs w:val="24"/>
        </w:rPr>
      </w:pPr>
      <w:r>
        <w:rPr>
          <w:sz w:val="24"/>
          <w:szCs w:val="24"/>
        </w:rPr>
        <w:t>120 g hellbrauner Zucker</w:t>
      </w:r>
    </w:p>
    <w:p w14:paraId="54D5E6EF" w14:textId="30449A15" w:rsidR="00D106F6" w:rsidRDefault="00D106F6">
      <w:pPr>
        <w:rPr>
          <w:sz w:val="24"/>
          <w:szCs w:val="24"/>
        </w:rPr>
      </w:pPr>
      <w:r>
        <w:rPr>
          <w:sz w:val="24"/>
          <w:szCs w:val="24"/>
        </w:rPr>
        <w:t xml:space="preserve">110 g </w:t>
      </w:r>
      <w:r w:rsidR="006D6DDF">
        <w:rPr>
          <w:sz w:val="24"/>
          <w:szCs w:val="24"/>
        </w:rPr>
        <w:t>Kristallzucker</w:t>
      </w:r>
    </w:p>
    <w:p w14:paraId="54ED75EE" w14:textId="77777777" w:rsidR="00D106F6" w:rsidRDefault="00D106F6">
      <w:pPr>
        <w:rPr>
          <w:sz w:val="24"/>
          <w:szCs w:val="24"/>
        </w:rPr>
      </w:pPr>
      <w:r>
        <w:rPr>
          <w:sz w:val="24"/>
          <w:szCs w:val="24"/>
        </w:rPr>
        <w:t>100 g weiche Butter</w:t>
      </w:r>
    </w:p>
    <w:p w14:paraId="037720AD" w14:textId="77777777" w:rsidR="00D106F6" w:rsidRDefault="00D106F6">
      <w:pPr>
        <w:rPr>
          <w:sz w:val="24"/>
          <w:szCs w:val="24"/>
        </w:rPr>
      </w:pPr>
      <w:r>
        <w:rPr>
          <w:sz w:val="24"/>
          <w:szCs w:val="24"/>
        </w:rPr>
        <w:t>1 TL Vanilleextrakt</w:t>
      </w:r>
    </w:p>
    <w:p w14:paraId="2E3360FA" w14:textId="77777777" w:rsidR="00D106F6" w:rsidRDefault="00D106F6">
      <w:pPr>
        <w:rPr>
          <w:sz w:val="24"/>
          <w:szCs w:val="24"/>
        </w:rPr>
      </w:pPr>
      <w:r>
        <w:rPr>
          <w:sz w:val="24"/>
          <w:szCs w:val="24"/>
        </w:rPr>
        <w:t>1 Ei</w:t>
      </w:r>
    </w:p>
    <w:p w14:paraId="0A645C4C" w14:textId="77777777" w:rsidR="00D106F6" w:rsidRDefault="00D106F6">
      <w:pPr>
        <w:rPr>
          <w:sz w:val="24"/>
          <w:szCs w:val="24"/>
        </w:rPr>
      </w:pPr>
      <w:r>
        <w:rPr>
          <w:sz w:val="24"/>
          <w:szCs w:val="24"/>
        </w:rPr>
        <w:t>150 g Mehl</w:t>
      </w:r>
    </w:p>
    <w:p w14:paraId="5684A6AF" w14:textId="7FC5E3C8" w:rsidR="001C06CB" w:rsidRDefault="00D106F6">
      <w:pPr>
        <w:rPr>
          <w:sz w:val="24"/>
          <w:szCs w:val="24"/>
        </w:rPr>
      </w:pPr>
      <w:r>
        <w:rPr>
          <w:sz w:val="24"/>
          <w:szCs w:val="24"/>
        </w:rPr>
        <w:t xml:space="preserve">¼ TL </w:t>
      </w:r>
      <w:r w:rsidR="001C06CB">
        <w:rPr>
          <w:sz w:val="24"/>
          <w:szCs w:val="24"/>
        </w:rPr>
        <w:t>Backpulver</w:t>
      </w:r>
    </w:p>
    <w:p w14:paraId="7CFEFDE5" w14:textId="00C4A699" w:rsidR="001C06CB" w:rsidRDefault="001C06CB">
      <w:pPr>
        <w:rPr>
          <w:sz w:val="24"/>
          <w:szCs w:val="24"/>
        </w:rPr>
      </w:pPr>
      <w:r>
        <w:rPr>
          <w:sz w:val="24"/>
          <w:szCs w:val="24"/>
        </w:rPr>
        <w:t>30 g Ovomaltine</w:t>
      </w:r>
    </w:p>
    <w:p w14:paraId="1A629691" w14:textId="77777777" w:rsidR="001C06CB" w:rsidRDefault="001C06CB">
      <w:pPr>
        <w:rPr>
          <w:sz w:val="24"/>
          <w:szCs w:val="24"/>
        </w:rPr>
      </w:pPr>
      <w:r>
        <w:rPr>
          <w:sz w:val="24"/>
          <w:szCs w:val="24"/>
        </w:rPr>
        <w:t>1 TL Meersalzflocken</w:t>
      </w:r>
    </w:p>
    <w:p w14:paraId="159D7A7D" w14:textId="77777777" w:rsidR="001C06CB" w:rsidRDefault="001C06CB">
      <w:pPr>
        <w:rPr>
          <w:sz w:val="24"/>
          <w:szCs w:val="24"/>
        </w:rPr>
      </w:pPr>
      <w:r>
        <w:rPr>
          <w:sz w:val="24"/>
          <w:szCs w:val="24"/>
        </w:rPr>
        <w:t>75 g fertig gekauftes Karamell-Popcorn</w:t>
      </w:r>
    </w:p>
    <w:p w14:paraId="41C51C20" w14:textId="77777777" w:rsidR="001C06CB" w:rsidRDefault="001C06CB">
      <w:pPr>
        <w:rPr>
          <w:sz w:val="24"/>
          <w:szCs w:val="24"/>
        </w:rPr>
      </w:pPr>
      <w:r>
        <w:rPr>
          <w:sz w:val="24"/>
          <w:szCs w:val="24"/>
        </w:rPr>
        <w:t>160 g geröstete Salzmandeln (gehackt)</w:t>
      </w:r>
    </w:p>
    <w:p w14:paraId="3BFC578E" w14:textId="77777777" w:rsidR="006E6835" w:rsidRDefault="001C06CB">
      <w:pPr>
        <w:rPr>
          <w:sz w:val="24"/>
          <w:szCs w:val="24"/>
        </w:rPr>
      </w:pPr>
      <w:r>
        <w:rPr>
          <w:sz w:val="24"/>
          <w:szCs w:val="24"/>
        </w:rPr>
        <w:t>Dunkle heiße (über dem Wasserbad geschmolzene) Schokolade zum Servieren</w:t>
      </w:r>
    </w:p>
    <w:p w14:paraId="54BEDF0A" w14:textId="77777777" w:rsidR="006E6835" w:rsidRDefault="006E6835">
      <w:pPr>
        <w:rPr>
          <w:sz w:val="24"/>
          <w:szCs w:val="24"/>
        </w:rPr>
      </w:pPr>
    </w:p>
    <w:p w14:paraId="4310C280" w14:textId="14114CC5" w:rsidR="00093DDF" w:rsidRDefault="00093DDF">
      <w:pPr>
        <w:rPr>
          <w:sz w:val="24"/>
          <w:szCs w:val="24"/>
        </w:rPr>
      </w:pPr>
      <w:r>
        <w:rPr>
          <w:sz w:val="24"/>
          <w:szCs w:val="24"/>
        </w:rPr>
        <w:t>Zubereitung:</w:t>
      </w:r>
    </w:p>
    <w:p w14:paraId="4A0C8548" w14:textId="3CF6C862" w:rsidR="006E6835" w:rsidRPr="00B50EF0" w:rsidRDefault="006E6835" w:rsidP="00B40E8C">
      <w:pPr>
        <w:pStyle w:val="ListParagraph"/>
        <w:numPr>
          <w:ilvl w:val="0"/>
          <w:numId w:val="828"/>
        </w:numPr>
        <w:spacing w:after="120"/>
        <w:ind w:left="714" w:hanging="357"/>
        <w:contextualSpacing w:val="0"/>
        <w:jc w:val="both"/>
        <w:rPr>
          <w:sz w:val="24"/>
          <w:szCs w:val="24"/>
        </w:rPr>
      </w:pPr>
      <w:r w:rsidRPr="00B50EF0">
        <w:rPr>
          <w:sz w:val="24"/>
          <w:szCs w:val="24"/>
        </w:rPr>
        <w:t xml:space="preserve">Den Ofen auf 160 </w:t>
      </w:r>
      <w:r w:rsidR="004E05E3" w:rsidRPr="00B50EF0">
        <w:rPr>
          <w:sz w:val="24"/>
          <w:szCs w:val="24"/>
        </w:rPr>
        <w:t>Grad vor</w:t>
      </w:r>
      <w:r w:rsidRPr="00B50EF0">
        <w:rPr>
          <w:sz w:val="24"/>
          <w:szCs w:val="24"/>
        </w:rPr>
        <w:t>heizen. Zwei große Backbleche mit Backpapier belegen. Beide Zuckersorten, Butter und Vanille in ei</w:t>
      </w:r>
      <w:r w:rsidR="004E05E3" w:rsidRPr="00B50EF0">
        <w:rPr>
          <w:sz w:val="24"/>
          <w:szCs w:val="24"/>
        </w:rPr>
        <w:t>ner R</w:t>
      </w:r>
      <w:r w:rsidRPr="00B50EF0">
        <w:rPr>
          <w:sz w:val="24"/>
          <w:szCs w:val="24"/>
        </w:rPr>
        <w:t>ührschüssel mit dem Rührgerät auf hoher Stufe 5 Minuten zu ei</w:t>
      </w:r>
      <w:r w:rsidR="004E05E3" w:rsidRPr="00B50EF0">
        <w:rPr>
          <w:sz w:val="24"/>
          <w:szCs w:val="24"/>
        </w:rPr>
        <w:t>ner</w:t>
      </w:r>
      <w:r w:rsidRPr="00B50EF0">
        <w:rPr>
          <w:sz w:val="24"/>
          <w:szCs w:val="24"/>
        </w:rPr>
        <w:t xml:space="preserve"> hellen, cremigen Masse schlagen. Das </w:t>
      </w:r>
      <w:r w:rsidR="00B90231" w:rsidRPr="00B50EF0">
        <w:rPr>
          <w:sz w:val="24"/>
          <w:szCs w:val="24"/>
        </w:rPr>
        <w:t>Ei</w:t>
      </w:r>
      <w:r w:rsidRPr="00B50EF0">
        <w:rPr>
          <w:sz w:val="24"/>
          <w:szCs w:val="24"/>
        </w:rPr>
        <w:t xml:space="preserve"> hinzufügen und unterrühren.</w:t>
      </w:r>
    </w:p>
    <w:p w14:paraId="5C9E5749" w14:textId="0EA58D11" w:rsidR="006E6835" w:rsidRPr="00B50EF0" w:rsidRDefault="006E6835" w:rsidP="00B40E8C">
      <w:pPr>
        <w:pStyle w:val="ListParagraph"/>
        <w:numPr>
          <w:ilvl w:val="0"/>
          <w:numId w:val="828"/>
        </w:numPr>
        <w:spacing w:after="120"/>
        <w:ind w:left="714" w:hanging="357"/>
        <w:contextualSpacing w:val="0"/>
        <w:jc w:val="both"/>
        <w:rPr>
          <w:sz w:val="24"/>
          <w:szCs w:val="24"/>
        </w:rPr>
      </w:pPr>
      <w:r w:rsidRPr="00B50EF0">
        <w:rPr>
          <w:sz w:val="24"/>
          <w:szCs w:val="24"/>
        </w:rPr>
        <w:t xml:space="preserve">Mehl, Backpulver und </w:t>
      </w:r>
      <w:r w:rsidR="00B50EF0" w:rsidRPr="00B50EF0">
        <w:rPr>
          <w:sz w:val="24"/>
          <w:szCs w:val="24"/>
        </w:rPr>
        <w:t>Ovomaltine</w:t>
      </w:r>
      <w:r w:rsidRPr="00B50EF0">
        <w:rPr>
          <w:sz w:val="24"/>
          <w:szCs w:val="24"/>
        </w:rPr>
        <w:t xml:space="preserve"> beifügen und alles gut verrühren. Das Popcorn und die Salzmandeln unterheben.</w:t>
      </w:r>
    </w:p>
    <w:p w14:paraId="63F84E9A" w14:textId="231D239B" w:rsidR="004E05E3" w:rsidRPr="00B50EF0" w:rsidRDefault="006E6835" w:rsidP="00B40E8C">
      <w:pPr>
        <w:pStyle w:val="ListParagraph"/>
        <w:numPr>
          <w:ilvl w:val="0"/>
          <w:numId w:val="828"/>
        </w:numPr>
        <w:spacing w:after="120"/>
        <w:ind w:left="714" w:hanging="357"/>
        <w:contextualSpacing w:val="0"/>
        <w:jc w:val="both"/>
        <w:rPr>
          <w:sz w:val="24"/>
          <w:szCs w:val="24"/>
        </w:rPr>
      </w:pPr>
      <w:r w:rsidRPr="00B50EF0">
        <w:rPr>
          <w:sz w:val="24"/>
          <w:szCs w:val="24"/>
        </w:rPr>
        <w:t xml:space="preserve">Jeweils 2 Esslöffel der </w:t>
      </w:r>
      <w:r w:rsidR="00B50EF0" w:rsidRPr="00B50EF0">
        <w:rPr>
          <w:sz w:val="24"/>
          <w:szCs w:val="24"/>
        </w:rPr>
        <w:t>T</w:t>
      </w:r>
      <w:r w:rsidRPr="00B50EF0">
        <w:rPr>
          <w:sz w:val="24"/>
          <w:szCs w:val="24"/>
        </w:rPr>
        <w:t>eigmasse zu Kugeln</w:t>
      </w:r>
      <w:r w:rsidR="008A1B5E" w:rsidRPr="00B50EF0">
        <w:rPr>
          <w:sz w:val="24"/>
          <w:szCs w:val="24"/>
        </w:rPr>
        <w:t xml:space="preserve"> formen, mit etwas Abstand zue</w:t>
      </w:r>
      <w:r w:rsidR="004E05E3" w:rsidRPr="00B50EF0">
        <w:rPr>
          <w:sz w:val="24"/>
          <w:szCs w:val="24"/>
        </w:rPr>
        <w:t>inander (der Teig zerläuft nämlich beim Backen) au</w:t>
      </w:r>
      <w:r w:rsidR="00B50EF0" w:rsidRPr="00B50EF0">
        <w:rPr>
          <w:sz w:val="24"/>
          <w:szCs w:val="24"/>
        </w:rPr>
        <w:t>f</w:t>
      </w:r>
      <w:r w:rsidR="004E05E3" w:rsidRPr="00B50EF0">
        <w:rPr>
          <w:sz w:val="24"/>
          <w:szCs w:val="24"/>
        </w:rPr>
        <w:t xml:space="preserve"> die Bleche setzen u</w:t>
      </w:r>
      <w:r w:rsidR="00B50EF0" w:rsidRPr="00B50EF0">
        <w:rPr>
          <w:sz w:val="24"/>
          <w:szCs w:val="24"/>
        </w:rPr>
        <w:t xml:space="preserve">nd </w:t>
      </w:r>
      <w:r w:rsidR="004E05E3" w:rsidRPr="00B50EF0">
        <w:rPr>
          <w:sz w:val="24"/>
          <w:szCs w:val="24"/>
        </w:rPr>
        <w:t>leicht f</w:t>
      </w:r>
      <w:r w:rsidR="00B50EF0" w:rsidRPr="00B50EF0">
        <w:rPr>
          <w:sz w:val="24"/>
          <w:szCs w:val="24"/>
        </w:rPr>
        <w:t>la</w:t>
      </w:r>
      <w:r w:rsidR="004E05E3" w:rsidRPr="00B50EF0">
        <w:rPr>
          <w:sz w:val="24"/>
          <w:szCs w:val="24"/>
        </w:rPr>
        <w:t>chdrücken. 15 bis 18 Minuten goldbraun backen.</w:t>
      </w:r>
    </w:p>
    <w:p w14:paraId="24DE2140" w14:textId="77777777" w:rsidR="00557D9E" w:rsidRDefault="004E05E3" w:rsidP="00B40E8C">
      <w:pPr>
        <w:pStyle w:val="ListParagraph"/>
        <w:numPr>
          <w:ilvl w:val="0"/>
          <w:numId w:val="828"/>
        </w:numPr>
        <w:spacing w:after="120"/>
        <w:ind w:left="714" w:hanging="357"/>
        <w:contextualSpacing w:val="0"/>
        <w:jc w:val="both"/>
        <w:rPr>
          <w:sz w:val="24"/>
          <w:szCs w:val="24"/>
        </w:rPr>
      </w:pPr>
      <w:r w:rsidRPr="00B50EF0">
        <w:rPr>
          <w:sz w:val="24"/>
          <w:szCs w:val="24"/>
        </w:rPr>
        <w:t>Die Cookies auf dem Blech auskühlen lassen und zusammen mit einem Schä</w:t>
      </w:r>
      <w:r w:rsidR="00B50EF0" w:rsidRPr="00B50EF0">
        <w:rPr>
          <w:sz w:val="24"/>
          <w:szCs w:val="24"/>
        </w:rPr>
        <w:t>l</w:t>
      </w:r>
      <w:r w:rsidRPr="00B50EF0">
        <w:rPr>
          <w:sz w:val="24"/>
          <w:szCs w:val="24"/>
        </w:rPr>
        <w:t>chen heißer, überm Wasserbad geschmolzener Schokolade servieren. Wer will, kann die Kekse in die Schokolade dippen.</w:t>
      </w:r>
    </w:p>
    <w:p w14:paraId="55346631" w14:textId="77777777" w:rsidR="00557D9E" w:rsidRDefault="00557D9E">
      <w:pPr>
        <w:rPr>
          <w:sz w:val="24"/>
          <w:szCs w:val="24"/>
        </w:rPr>
      </w:pPr>
      <w:r>
        <w:rPr>
          <w:sz w:val="24"/>
          <w:szCs w:val="24"/>
        </w:rPr>
        <w:br w:type="page"/>
      </w:r>
    </w:p>
    <w:p w14:paraId="6B9051AA" w14:textId="2C85F532" w:rsidR="00557D9E" w:rsidRDefault="00557D9E" w:rsidP="00093DDF">
      <w:pPr>
        <w:pStyle w:val="Heading2"/>
        <w:spacing w:after="240"/>
      </w:pPr>
      <w:r>
        <w:lastRenderedPageBreak/>
        <w:t>Zwetschgendatschi</w:t>
      </w:r>
      <w:r w:rsidR="00044AD2">
        <w:t xml:space="preserve"> (aus Ludwigsburg)</w:t>
      </w:r>
    </w:p>
    <w:p w14:paraId="10D102AB" w14:textId="0812F1AC" w:rsidR="00557D9E" w:rsidRDefault="00557D9E" w:rsidP="00557D9E">
      <w:pPr>
        <w:jc w:val="both"/>
        <w:rPr>
          <w:sz w:val="24"/>
          <w:szCs w:val="24"/>
        </w:rPr>
      </w:pPr>
      <w:r w:rsidRPr="00093DDF">
        <w:rPr>
          <w:sz w:val="24"/>
          <w:szCs w:val="24"/>
          <w:u w:val="single"/>
        </w:rPr>
        <w:t>Zutaten</w:t>
      </w:r>
      <w:r>
        <w:rPr>
          <w:sz w:val="24"/>
          <w:szCs w:val="24"/>
        </w:rPr>
        <w:t xml:space="preserve"> </w:t>
      </w:r>
      <w:r w:rsidR="00093DDF">
        <w:rPr>
          <w:sz w:val="24"/>
          <w:szCs w:val="24"/>
        </w:rPr>
        <w:t>(</w:t>
      </w:r>
      <w:r>
        <w:rPr>
          <w:sz w:val="24"/>
          <w:szCs w:val="24"/>
        </w:rPr>
        <w:t>für 1 Blech</w:t>
      </w:r>
      <w:r w:rsidR="00093DDF">
        <w:rPr>
          <w:sz w:val="24"/>
          <w:szCs w:val="24"/>
        </w:rPr>
        <w:t>):</w:t>
      </w:r>
    </w:p>
    <w:p w14:paraId="39E0502B" w14:textId="59CE1412" w:rsidR="00557D9E" w:rsidRPr="00093DDF" w:rsidRDefault="00557D9E" w:rsidP="00557D9E">
      <w:pPr>
        <w:jc w:val="both"/>
        <w:rPr>
          <w:i/>
          <w:iCs/>
          <w:sz w:val="24"/>
          <w:szCs w:val="24"/>
        </w:rPr>
      </w:pPr>
      <w:r w:rsidRPr="00093DDF">
        <w:rPr>
          <w:i/>
          <w:iCs/>
          <w:sz w:val="24"/>
          <w:szCs w:val="24"/>
        </w:rPr>
        <w:t>Für den Mürbeteig</w:t>
      </w:r>
      <w:r w:rsidR="00093DDF" w:rsidRPr="00093DDF">
        <w:rPr>
          <w:i/>
          <w:iCs/>
          <w:sz w:val="24"/>
          <w:szCs w:val="24"/>
        </w:rPr>
        <w:t>:</w:t>
      </w:r>
    </w:p>
    <w:p w14:paraId="7BBF98A9" w14:textId="77777777" w:rsidR="00557D9E" w:rsidRDefault="00557D9E" w:rsidP="00557D9E">
      <w:pPr>
        <w:jc w:val="both"/>
        <w:rPr>
          <w:sz w:val="24"/>
          <w:szCs w:val="24"/>
        </w:rPr>
      </w:pPr>
      <w:r>
        <w:rPr>
          <w:sz w:val="24"/>
          <w:szCs w:val="24"/>
        </w:rPr>
        <w:t>125 g Zucker</w:t>
      </w:r>
    </w:p>
    <w:p w14:paraId="6593177F" w14:textId="77777777" w:rsidR="00557D9E" w:rsidRDefault="00557D9E" w:rsidP="00557D9E">
      <w:pPr>
        <w:jc w:val="both"/>
        <w:rPr>
          <w:sz w:val="24"/>
          <w:szCs w:val="24"/>
        </w:rPr>
      </w:pPr>
      <w:r>
        <w:rPr>
          <w:sz w:val="24"/>
          <w:szCs w:val="24"/>
        </w:rPr>
        <w:t>250 g Butter</w:t>
      </w:r>
    </w:p>
    <w:p w14:paraId="57E921A7" w14:textId="77777777" w:rsidR="00557D9E" w:rsidRDefault="00557D9E" w:rsidP="00557D9E">
      <w:pPr>
        <w:jc w:val="both"/>
        <w:rPr>
          <w:sz w:val="24"/>
          <w:szCs w:val="24"/>
        </w:rPr>
      </w:pPr>
      <w:r>
        <w:rPr>
          <w:sz w:val="24"/>
          <w:szCs w:val="24"/>
        </w:rPr>
        <w:t>500 g Mehl</w:t>
      </w:r>
    </w:p>
    <w:p w14:paraId="5C19F869" w14:textId="77777777" w:rsidR="00557D9E" w:rsidRDefault="00557D9E" w:rsidP="00557D9E">
      <w:pPr>
        <w:jc w:val="both"/>
        <w:rPr>
          <w:sz w:val="24"/>
          <w:szCs w:val="24"/>
        </w:rPr>
      </w:pPr>
    </w:p>
    <w:p w14:paraId="11A5FEF6" w14:textId="51E4E668" w:rsidR="005A6003" w:rsidRPr="00093DDF" w:rsidRDefault="00557D9E" w:rsidP="00557D9E">
      <w:pPr>
        <w:jc w:val="both"/>
        <w:rPr>
          <w:i/>
          <w:iCs/>
          <w:sz w:val="24"/>
          <w:szCs w:val="24"/>
        </w:rPr>
      </w:pPr>
      <w:r w:rsidRPr="00093DDF">
        <w:rPr>
          <w:i/>
          <w:iCs/>
          <w:sz w:val="24"/>
          <w:szCs w:val="24"/>
        </w:rPr>
        <w:t>Für die Streusel</w:t>
      </w:r>
      <w:r w:rsidR="00093DDF">
        <w:rPr>
          <w:i/>
          <w:iCs/>
          <w:sz w:val="24"/>
          <w:szCs w:val="24"/>
        </w:rPr>
        <w:t>:</w:t>
      </w:r>
    </w:p>
    <w:p w14:paraId="53F2EB88" w14:textId="77777777" w:rsidR="005A6003" w:rsidRDefault="005A6003" w:rsidP="00557D9E">
      <w:pPr>
        <w:jc w:val="both"/>
        <w:rPr>
          <w:sz w:val="24"/>
          <w:szCs w:val="24"/>
        </w:rPr>
      </w:pPr>
      <w:r>
        <w:rPr>
          <w:sz w:val="24"/>
          <w:szCs w:val="24"/>
        </w:rPr>
        <w:t>200 g Zucker</w:t>
      </w:r>
    </w:p>
    <w:p w14:paraId="0CEE5373" w14:textId="77777777" w:rsidR="005A6003" w:rsidRDefault="005A6003" w:rsidP="00557D9E">
      <w:pPr>
        <w:jc w:val="both"/>
        <w:rPr>
          <w:sz w:val="24"/>
          <w:szCs w:val="24"/>
        </w:rPr>
      </w:pPr>
      <w:r>
        <w:rPr>
          <w:sz w:val="24"/>
          <w:szCs w:val="24"/>
        </w:rPr>
        <w:t>200 g kalte Butter</w:t>
      </w:r>
    </w:p>
    <w:p w14:paraId="12E0ABB2" w14:textId="77777777" w:rsidR="005A6003" w:rsidRDefault="005A6003" w:rsidP="00557D9E">
      <w:pPr>
        <w:jc w:val="both"/>
        <w:rPr>
          <w:sz w:val="24"/>
          <w:szCs w:val="24"/>
        </w:rPr>
      </w:pPr>
      <w:r>
        <w:rPr>
          <w:sz w:val="24"/>
          <w:szCs w:val="24"/>
        </w:rPr>
        <w:t>400 g Mehl</w:t>
      </w:r>
    </w:p>
    <w:p w14:paraId="2B22CEAC" w14:textId="77777777" w:rsidR="005A6003" w:rsidRDefault="005A6003" w:rsidP="00557D9E">
      <w:pPr>
        <w:jc w:val="both"/>
        <w:rPr>
          <w:sz w:val="24"/>
          <w:szCs w:val="24"/>
        </w:rPr>
      </w:pPr>
      <w:r>
        <w:rPr>
          <w:sz w:val="24"/>
          <w:szCs w:val="24"/>
        </w:rPr>
        <w:t>1 Prise Salz</w:t>
      </w:r>
    </w:p>
    <w:p w14:paraId="6E1918C9" w14:textId="77777777" w:rsidR="005A6003" w:rsidRDefault="005A6003" w:rsidP="00557D9E">
      <w:pPr>
        <w:jc w:val="both"/>
        <w:rPr>
          <w:sz w:val="24"/>
          <w:szCs w:val="24"/>
        </w:rPr>
      </w:pPr>
      <w:r>
        <w:rPr>
          <w:sz w:val="24"/>
          <w:szCs w:val="24"/>
        </w:rPr>
        <w:t>1 Päckchen Vanillezucker</w:t>
      </w:r>
    </w:p>
    <w:p w14:paraId="67F79524" w14:textId="77777777" w:rsidR="005A6003" w:rsidRDefault="005A6003" w:rsidP="00557D9E">
      <w:pPr>
        <w:jc w:val="both"/>
        <w:rPr>
          <w:sz w:val="24"/>
          <w:szCs w:val="24"/>
        </w:rPr>
      </w:pPr>
      <w:r>
        <w:rPr>
          <w:sz w:val="24"/>
          <w:szCs w:val="24"/>
        </w:rPr>
        <w:t>Etwas Zitronenschalenabrieb</w:t>
      </w:r>
    </w:p>
    <w:p w14:paraId="647A5CFA" w14:textId="57B4F2BB" w:rsidR="005A6003" w:rsidRDefault="005A6003" w:rsidP="00557D9E">
      <w:pPr>
        <w:jc w:val="both"/>
        <w:rPr>
          <w:sz w:val="24"/>
          <w:szCs w:val="24"/>
        </w:rPr>
      </w:pPr>
      <w:r>
        <w:rPr>
          <w:sz w:val="24"/>
          <w:szCs w:val="24"/>
        </w:rPr>
        <w:t>Etwas Marzipan</w:t>
      </w:r>
    </w:p>
    <w:p w14:paraId="0D0FF4A3" w14:textId="77777777" w:rsidR="005A6003" w:rsidRDefault="005A6003" w:rsidP="00557D9E">
      <w:pPr>
        <w:jc w:val="both"/>
        <w:rPr>
          <w:sz w:val="24"/>
          <w:szCs w:val="24"/>
        </w:rPr>
      </w:pPr>
    </w:p>
    <w:p w14:paraId="37EC406B" w14:textId="77777777" w:rsidR="005A6003" w:rsidRPr="00093DDF" w:rsidRDefault="005A6003" w:rsidP="00557D9E">
      <w:pPr>
        <w:jc w:val="both"/>
        <w:rPr>
          <w:i/>
          <w:iCs/>
          <w:sz w:val="24"/>
          <w:szCs w:val="24"/>
        </w:rPr>
      </w:pPr>
      <w:r w:rsidRPr="00093DDF">
        <w:rPr>
          <w:i/>
          <w:iCs/>
          <w:sz w:val="24"/>
          <w:szCs w:val="24"/>
        </w:rPr>
        <w:t>Für den Belag:</w:t>
      </w:r>
    </w:p>
    <w:p w14:paraId="4FDE24C9" w14:textId="77777777" w:rsidR="005A6003" w:rsidRDefault="005A6003" w:rsidP="00557D9E">
      <w:pPr>
        <w:jc w:val="both"/>
        <w:rPr>
          <w:sz w:val="24"/>
          <w:szCs w:val="24"/>
        </w:rPr>
      </w:pPr>
      <w:r>
        <w:rPr>
          <w:sz w:val="24"/>
          <w:szCs w:val="24"/>
        </w:rPr>
        <w:t>1 bis 1,5 kg Zwetschgen</w:t>
      </w:r>
    </w:p>
    <w:p w14:paraId="75C61B63" w14:textId="05AFE078" w:rsidR="005A6003" w:rsidRDefault="005A6003" w:rsidP="00557D9E">
      <w:pPr>
        <w:jc w:val="both"/>
        <w:rPr>
          <w:sz w:val="24"/>
          <w:szCs w:val="24"/>
        </w:rPr>
      </w:pPr>
      <w:r>
        <w:rPr>
          <w:sz w:val="24"/>
          <w:szCs w:val="24"/>
        </w:rPr>
        <w:t>Ein paar Löffel Gelierzucker mit etwas Zimt vermischt</w:t>
      </w:r>
    </w:p>
    <w:p w14:paraId="22C8427D" w14:textId="29092062" w:rsidR="005A6003" w:rsidRDefault="005A6003" w:rsidP="00557D9E">
      <w:pPr>
        <w:jc w:val="both"/>
        <w:rPr>
          <w:sz w:val="24"/>
          <w:szCs w:val="24"/>
        </w:rPr>
      </w:pPr>
      <w:r>
        <w:rPr>
          <w:sz w:val="24"/>
          <w:szCs w:val="24"/>
        </w:rPr>
        <w:t>Biskuit- oder Semmelbrösel</w:t>
      </w:r>
    </w:p>
    <w:p w14:paraId="1AAF42A3" w14:textId="77777777" w:rsidR="00044AD2" w:rsidRDefault="00044AD2" w:rsidP="00557D9E">
      <w:pPr>
        <w:jc w:val="both"/>
        <w:rPr>
          <w:sz w:val="24"/>
          <w:szCs w:val="24"/>
        </w:rPr>
      </w:pPr>
    </w:p>
    <w:p w14:paraId="0F4E6EC3" w14:textId="7F3F16D7" w:rsidR="00044AD2" w:rsidRDefault="00093DDF" w:rsidP="00557D9E">
      <w:pPr>
        <w:jc w:val="both"/>
        <w:rPr>
          <w:sz w:val="24"/>
          <w:szCs w:val="24"/>
        </w:rPr>
      </w:pPr>
      <w:r>
        <w:rPr>
          <w:sz w:val="24"/>
          <w:szCs w:val="24"/>
        </w:rPr>
        <w:t>Zubereitung:</w:t>
      </w:r>
    </w:p>
    <w:p w14:paraId="5B451381" w14:textId="509C17EB" w:rsidR="005A6003" w:rsidRPr="00044AD2" w:rsidRDefault="00FE4567" w:rsidP="00B40E8C">
      <w:pPr>
        <w:pStyle w:val="ListParagraph"/>
        <w:numPr>
          <w:ilvl w:val="0"/>
          <w:numId w:val="829"/>
        </w:numPr>
        <w:spacing w:after="120"/>
        <w:ind w:left="714" w:hanging="357"/>
        <w:contextualSpacing w:val="0"/>
        <w:jc w:val="both"/>
        <w:rPr>
          <w:sz w:val="24"/>
          <w:szCs w:val="24"/>
        </w:rPr>
      </w:pPr>
      <w:r w:rsidRPr="00044AD2">
        <w:rPr>
          <w:sz w:val="24"/>
          <w:szCs w:val="24"/>
        </w:rPr>
        <w:t>Das Blech mit Butter gleichmäßig einfetten und mit dem Teig auskleiden.</w:t>
      </w:r>
      <w:r w:rsidR="003E3623" w:rsidRPr="00044AD2">
        <w:rPr>
          <w:sz w:val="24"/>
          <w:szCs w:val="24"/>
        </w:rPr>
        <w:t xml:space="preserve"> Biskuitbrösel und ein paar Brösel auf dem Boden verteilen. </w:t>
      </w:r>
    </w:p>
    <w:p w14:paraId="55BFA355" w14:textId="3F06495A" w:rsidR="003E688E" w:rsidRPr="00093DDF" w:rsidRDefault="003E3623" w:rsidP="00B40E8C">
      <w:pPr>
        <w:pStyle w:val="ListParagraph"/>
        <w:numPr>
          <w:ilvl w:val="0"/>
          <w:numId w:val="829"/>
        </w:numPr>
        <w:spacing w:after="120"/>
        <w:ind w:left="714" w:hanging="357"/>
        <w:contextualSpacing w:val="0"/>
        <w:jc w:val="both"/>
        <w:rPr>
          <w:sz w:val="24"/>
          <w:szCs w:val="24"/>
        </w:rPr>
      </w:pPr>
      <w:r w:rsidRPr="00093DDF">
        <w:rPr>
          <w:sz w:val="24"/>
          <w:szCs w:val="24"/>
        </w:rPr>
        <w:t>Zwetschge halbi</w:t>
      </w:r>
      <w:r w:rsidR="00044AD2" w:rsidRPr="00093DDF">
        <w:rPr>
          <w:sz w:val="24"/>
          <w:szCs w:val="24"/>
        </w:rPr>
        <w:t>er</w:t>
      </w:r>
      <w:r w:rsidRPr="00093DDF">
        <w:rPr>
          <w:sz w:val="24"/>
          <w:szCs w:val="24"/>
        </w:rPr>
        <w:t xml:space="preserve">en, Kern entfernen und oben etwas einschneiden. Auf </w:t>
      </w:r>
      <w:r w:rsidR="00044AD2" w:rsidRPr="00093DDF">
        <w:rPr>
          <w:sz w:val="24"/>
          <w:szCs w:val="24"/>
        </w:rPr>
        <w:t>d</w:t>
      </w:r>
      <w:r w:rsidRPr="00093DDF">
        <w:rPr>
          <w:sz w:val="24"/>
          <w:szCs w:val="24"/>
        </w:rPr>
        <w:t>em Boden reichlich</w:t>
      </w:r>
      <w:r w:rsidR="003E688E" w:rsidRPr="00093DDF">
        <w:rPr>
          <w:sz w:val="24"/>
          <w:szCs w:val="24"/>
        </w:rPr>
        <w:t xml:space="preserve"> und dicht anordnen. Etwas Gelierzucker mit Zimt vermischt über das Steinobst streuen.</w:t>
      </w:r>
      <w:r w:rsidR="00093DDF" w:rsidRPr="00093DDF">
        <w:rPr>
          <w:sz w:val="24"/>
          <w:szCs w:val="24"/>
        </w:rPr>
        <w:t xml:space="preserve"> </w:t>
      </w:r>
      <w:r w:rsidR="003E688E" w:rsidRPr="00093DDF">
        <w:rPr>
          <w:sz w:val="24"/>
          <w:szCs w:val="24"/>
        </w:rPr>
        <w:t xml:space="preserve">Bei trockenen Zwetschgensorten den </w:t>
      </w:r>
      <w:r w:rsidR="00044AD2" w:rsidRPr="00093DDF">
        <w:rPr>
          <w:sz w:val="24"/>
          <w:szCs w:val="24"/>
        </w:rPr>
        <w:t>Kuchen</w:t>
      </w:r>
      <w:r w:rsidR="003E688E" w:rsidRPr="00093DDF">
        <w:rPr>
          <w:sz w:val="24"/>
          <w:szCs w:val="24"/>
        </w:rPr>
        <w:t xml:space="preserve"> im vorgeheizten Ofen bei 200 Grad Ober- und Unterhitze für 5 Minuten backen.</w:t>
      </w:r>
    </w:p>
    <w:p w14:paraId="299815D6" w14:textId="2941EBA7" w:rsidR="003E688E" w:rsidRPr="00044AD2" w:rsidRDefault="003E688E" w:rsidP="00B40E8C">
      <w:pPr>
        <w:pStyle w:val="ListParagraph"/>
        <w:numPr>
          <w:ilvl w:val="0"/>
          <w:numId w:val="829"/>
        </w:numPr>
        <w:spacing w:after="120"/>
        <w:ind w:left="714" w:hanging="357"/>
        <w:contextualSpacing w:val="0"/>
        <w:jc w:val="both"/>
        <w:rPr>
          <w:sz w:val="24"/>
          <w:szCs w:val="24"/>
        </w:rPr>
      </w:pPr>
      <w:r w:rsidRPr="00044AD2">
        <w:rPr>
          <w:sz w:val="24"/>
          <w:szCs w:val="24"/>
        </w:rPr>
        <w:t xml:space="preserve">Für die Streusel Zutaten rasch verkneten und zu Streuseln zerbröseln. Zusammen mit noch etwas </w:t>
      </w:r>
      <w:r w:rsidR="00044AD2" w:rsidRPr="00044AD2">
        <w:rPr>
          <w:sz w:val="24"/>
          <w:szCs w:val="24"/>
        </w:rPr>
        <w:t>Gelierzucker</w:t>
      </w:r>
      <w:r w:rsidRPr="00044AD2">
        <w:rPr>
          <w:sz w:val="24"/>
          <w:szCs w:val="24"/>
        </w:rPr>
        <w:t xml:space="preserve"> auf </w:t>
      </w:r>
      <w:r w:rsidR="00044AD2" w:rsidRPr="00044AD2">
        <w:rPr>
          <w:sz w:val="24"/>
          <w:szCs w:val="24"/>
        </w:rPr>
        <w:t>dem</w:t>
      </w:r>
      <w:r w:rsidRPr="00044AD2">
        <w:rPr>
          <w:sz w:val="24"/>
          <w:szCs w:val="24"/>
        </w:rPr>
        <w:t xml:space="preserve"> </w:t>
      </w:r>
      <w:r w:rsidR="00044AD2" w:rsidRPr="00044AD2">
        <w:rPr>
          <w:sz w:val="24"/>
          <w:szCs w:val="24"/>
        </w:rPr>
        <w:t>Kuchen</w:t>
      </w:r>
      <w:r w:rsidRPr="00044AD2">
        <w:rPr>
          <w:sz w:val="24"/>
          <w:szCs w:val="24"/>
        </w:rPr>
        <w:t xml:space="preserve"> verteilen.</w:t>
      </w:r>
    </w:p>
    <w:p w14:paraId="54701749" w14:textId="41859F6E" w:rsidR="003E688E" w:rsidRPr="00044AD2" w:rsidRDefault="003E688E" w:rsidP="00B40E8C">
      <w:pPr>
        <w:pStyle w:val="ListParagraph"/>
        <w:numPr>
          <w:ilvl w:val="0"/>
          <w:numId w:val="829"/>
        </w:numPr>
        <w:spacing w:after="120"/>
        <w:ind w:left="714" w:hanging="357"/>
        <w:contextualSpacing w:val="0"/>
        <w:jc w:val="both"/>
        <w:rPr>
          <w:sz w:val="24"/>
          <w:szCs w:val="24"/>
        </w:rPr>
      </w:pPr>
      <w:r w:rsidRPr="00044AD2">
        <w:rPr>
          <w:sz w:val="24"/>
          <w:szCs w:val="24"/>
        </w:rPr>
        <w:t>Für ca. 30 weitere Minuten backen, wenn der Kuchen noch nicht im Ofen war, ca. 40 Minuten backen.</w:t>
      </w:r>
    </w:p>
    <w:p w14:paraId="225C8BC6" w14:textId="2AED838E" w:rsidR="0074438D" w:rsidRDefault="0074438D" w:rsidP="00093DDF">
      <w:pPr>
        <w:pStyle w:val="Heading2"/>
        <w:spacing w:after="240"/>
      </w:pPr>
      <w:r>
        <w:lastRenderedPageBreak/>
        <w:t>Baskischer Käsekuchen</w:t>
      </w:r>
      <w:r w:rsidR="00F444FB">
        <w:rPr>
          <w:rStyle w:val="FootnoteReference"/>
        </w:rPr>
        <w:footnoteReference w:id="1745"/>
      </w:r>
      <w:r>
        <w:t xml:space="preserve"> </w:t>
      </w:r>
    </w:p>
    <w:p w14:paraId="4AB30A17" w14:textId="14C7077A" w:rsidR="0074438D" w:rsidRDefault="0074438D">
      <w:pPr>
        <w:rPr>
          <w:sz w:val="24"/>
          <w:szCs w:val="24"/>
        </w:rPr>
      </w:pPr>
      <w:r w:rsidRPr="00093DDF">
        <w:rPr>
          <w:sz w:val="24"/>
          <w:szCs w:val="24"/>
          <w:u w:val="single"/>
        </w:rPr>
        <w:t>Zutaten</w:t>
      </w:r>
      <w:r>
        <w:rPr>
          <w:sz w:val="24"/>
          <w:szCs w:val="24"/>
        </w:rPr>
        <w:t xml:space="preserve"> </w:t>
      </w:r>
      <w:r w:rsidR="00093DDF">
        <w:rPr>
          <w:sz w:val="24"/>
          <w:szCs w:val="24"/>
        </w:rPr>
        <w:t>(</w:t>
      </w:r>
      <w:r>
        <w:rPr>
          <w:sz w:val="24"/>
          <w:szCs w:val="24"/>
        </w:rPr>
        <w:t>für eine Springform mit ca. 26 cm Durchmesser</w:t>
      </w:r>
      <w:r w:rsidR="00093DDF">
        <w:rPr>
          <w:sz w:val="24"/>
          <w:szCs w:val="24"/>
        </w:rPr>
        <w:t>):</w:t>
      </w:r>
    </w:p>
    <w:p w14:paraId="2D1B0AFC" w14:textId="5C88EE8E" w:rsidR="0074438D" w:rsidRDefault="0074438D">
      <w:pPr>
        <w:rPr>
          <w:sz w:val="24"/>
          <w:szCs w:val="24"/>
        </w:rPr>
      </w:pPr>
      <w:r>
        <w:rPr>
          <w:sz w:val="24"/>
          <w:szCs w:val="24"/>
        </w:rPr>
        <w:t>Etwas Butter zum Einfetten der Form</w:t>
      </w:r>
    </w:p>
    <w:p w14:paraId="7512A5C2" w14:textId="77777777" w:rsidR="0074438D" w:rsidRDefault="0074438D">
      <w:pPr>
        <w:rPr>
          <w:sz w:val="24"/>
          <w:szCs w:val="24"/>
        </w:rPr>
      </w:pPr>
      <w:r>
        <w:rPr>
          <w:sz w:val="24"/>
          <w:szCs w:val="24"/>
        </w:rPr>
        <w:t>500 g Frischkäse (Doppelrahm, ungesalzen)</w:t>
      </w:r>
    </w:p>
    <w:p w14:paraId="489EBC5A" w14:textId="54ADC168" w:rsidR="0074438D" w:rsidRDefault="0074438D">
      <w:pPr>
        <w:rPr>
          <w:sz w:val="24"/>
          <w:szCs w:val="24"/>
        </w:rPr>
      </w:pPr>
      <w:r>
        <w:rPr>
          <w:sz w:val="24"/>
          <w:szCs w:val="24"/>
        </w:rPr>
        <w:t>250 g Mascarpone</w:t>
      </w:r>
    </w:p>
    <w:p w14:paraId="4BE102A4" w14:textId="77777777" w:rsidR="0074438D" w:rsidRDefault="0074438D">
      <w:pPr>
        <w:rPr>
          <w:sz w:val="24"/>
          <w:szCs w:val="24"/>
        </w:rPr>
      </w:pPr>
      <w:r>
        <w:rPr>
          <w:sz w:val="24"/>
          <w:szCs w:val="24"/>
        </w:rPr>
        <w:t>200 g Zucker</w:t>
      </w:r>
    </w:p>
    <w:p w14:paraId="24F0C91C" w14:textId="6F2AB67C" w:rsidR="0074438D" w:rsidRDefault="0074438D">
      <w:pPr>
        <w:rPr>
          <w:sz w:val="24"/>
          <w:szCs w:val="24"/>
        </w:rPr>
      </w:pPr>
      <w:r>
        <w:rPr>
          <w:sz w:val="24"/>
          <w:szCs w:val="24"/>
        </w:rPr>
        <w:t>4 Eier</w:t>
      </w:r>
    </w:p>
    <w:p w14:paraId="3FAB9A8C" w14:textId="77777777" w:rsidR="0074438D" w:rsidRDefault="0074438D">
      <w:pPr>
        <w:rPr>
          <w:sz w:val="24"/>
          <w:szCs w:val="24"/>
        </w:rPr>
      </w:pPr>
      <w:r>
        <w:rPr>
          <w:sz w:val="24"/>
          <w:szCs w:val="24"/>
        </w:rPr>
        <w:t>350 g Sahne</w:t>
      </w:r>
    </w:p>
    <w:p w14:paraId="414A3AB2" w14:textId="77777777" w:rsidR="0074438D" w:rsidRDefault="0074438D">
      <w:pPr>
        <w:rPr>
          <w:sz w:val="24"/>
          <w:szCs w:val="24"/>
        </w:rPr>
      </w:pPr>
      <w:r>
        <w:rPr>
          <w:sz w:val="24"/>
          <w:szCs w:val="24"/>
        </w:rPr>
        <w:t>1 TL Sahne</w:t>
      </w:r>
    </w:p>
    <w:p w14:paraId="64E0EB56" w14:textId="77777777" w:rsidR="0074438D" w:rsidRDefault="0074438D">
      <w:pPr>
        <w:rPr>
          <w:sz w:val="24"/>
          <w:szCs w:val="24"/>
        </w:rPr>
      </w:pPr>
      <w:r>
        <w:rPr>
          <w:sz w:val="24"/>
          <w:szCs w:val="24"/>
        </w:rPr>
        <w:t>Mark von 1 ausgekratzten Vanilleschote</w:t>
      </w:r>
    </w:p>
    <w:p w14:paraId="5D6B7D57" w14:textId="77777777" w:rsidR="0074438D" w:rsidRDefault="0074438D">
      <w:pPr>
        <w:rPr>
          <w:sz w:val="24"/>
          <w:szCs w:val="24"/>
        </w:rPr>
      </w:pPr>
      <w:r>
        <w:rPr>
          <w:sz w:val="24"/>
          <w:szCs w:val="24"/>
        </w:rPr>
        <w:t>2 EL Zitronensaft</w:t>
      </w:r>
    </w:p>
    <w:p w14:paraId="2DDD3D8F" w14:textId="77777777" w:rsidR="0074438D" w:rsidRDefault="0074438D">
      <w:pPr>
        <w:rPr>
          <w:sz w:val="24"/>
          <w:szCs w:val="24"/>
        </w:rPr>
      </w:pPr>
      <w:r>
        <w:rPr>
          <w:sz w:val="24"/>
          <w:szCs w:val="24"/>
        </w:rPr>
        <w:t>Abrieb von ½ Biozitrone</w:t>
      </w:r>
    </w:p>
    <w:p w14:paraId="20F3A192" w14:textId="77777777" w:rsidR="0074438D" w:rsidRDefault="0074438D">
      <w:pPr>
        <w:rPr>
          <w:sz w:val="24"/>
          <w:szCs w:val="24"/>
        </w:rPr>
      </w:pPr>
      <w:r>
        <w:rPr>
          <w:sz w:val="24"/>
          <w:szCs w:val="24"/>
        </w:rPr>
        <w:t>30 g Speisestärke</w:t>
      </w:r>
    </w:p>
    <w:p w14:paraId="77DCA372" w14:textId="77777777" w:rsidR="0074438D" w:rsidRDefault="0074438D">
      <w:pPr>
        <w:rPr>
          <w:sz w:val="24"/>
          <w:szCs w:val="24"/>
        </w:rPr>
      </w:pPr>
    </w:p>
    <w:p w14:paraId="07FB9356" w14:textId="2D3727CC" w:rsidR="00093DDF" w:rsidRDefault="00093DDF">
      <w:pPr>
        <w:rPr>
          <w:sz w:val="24"/>
          <w:szCs w:val="24"/>
        </w:rPr>
      </w:pPr>
      <w:r>
        <w:rPr>
          <w:sz w:val="24"/>
          <w:szCs w:val="24"/>
        </w:rPr>
        <w:t>Zubereitung:</w:t>
      </w:r>
    </w:p>
    <w:p w14:paraId="3D6DD54E" w14:textId="77777777" w:rsidR="004B62A1" w:rsidRPr="00537C47" w:rsidRDefault="00131C7D" w:rsidP="00B40E8C">
      <w:pPr>
        <w:pStyle w:val="ListParagraph"/>
        <w:numPr>
          <w:ilvl w:val="0"/>
          <w:numId w:val="823"/>
        </w:numPr>
        <w:spacing w:after="120"/>
        <w:ind w:left="714" w:hanging="357"/>
        <w:contextualSpacing w:val="0"/>
        <w:jc w:val="both"/>
        <w:rPr>
          <w:sz w:val="24"/>
          <w:szCs w:val="24"/>
        </w:rPr>
      </w:pPr>
      <w:r w:rsidRPr="00537C47">
        <w:rPr>
          <w:sz w:val="24"/>
          <w:szCs w:val="24"/>
        </w:rPr>
        <w:t>Eine Springform mit Backpapier auslegen. Dann zwei Streifen aus Backpapier zurechtschneiden, die etwa doppelt so breit sind, wie die Springform hoch ist. Die Streifen längs innen an den Rand der Form setzen.</w:t>
      </w:r>
      <w:r w:rsidR="004B62A1" w:rsidRPr="00537C47">
        <w:rPr>
          <w:sz w:val="24"/>
          <w:szCs w:val="24"/>
        </w:rPr>
        <w:t xml:space="preserve"> Das Ziel der Übung ist, dass die Form mit dem Papier höher wird, sodass der Kuchen aufgehen kann. Den Backofen auf 200 Grad Ober- und Unterhitze vorheizen.</w:t>
      </w:r>
    </w:p>
    <w:p w14:paraId="1DAF4085" w14:textId="77777777" w:rsidR="00537C47" w:rsidRPr="00537C47" w:rsidRDefault="004B62A1" w:rsidP="00B40E8C">
      <w:pPr>
        <w:pStyle w:val="ListParagraph"/>
        <w:numPr>
          <w:ilvl w:val="0"/>
          <w:numId w:val="823"/>
        </w:numPr>
        <w:spacing w:after="120"/>
        <w:ind w:left="714" w:hanging="357"/>
        <w:contextualSpacing w:val="0"/>
        <w:jc w:val="both"/>
        <w:rPr>
          <w:sz w:val="24"/>
          <w:szCs w:val="24"/>
        </w:rPr>
      </w:pPr>
      <w:r w:rsidRPr="00537C47">
        <w:rPr>
          <w:sz w:val="24"/>
          <w:szCs w:val="24"/>
        </w:rPr>
        <w:t xml:space="preserve">Frischkäse, Mascarpone und Zucker für 3 Minuten </w:t>
      </w:r>
      <w:r w:rsidR="00527F8A" w:rsidRPr="00537C47">
        <w:rPr>
          <w:sz w:val="24"/>
          <w:szCs w:val="24"/>
        </w:rPr>
        <w:t>verrühren, dann ein Ei nach dem anderen hinzufügen und rühren, bis eine cremige Masse entstanden ist</w:t>
      </w:r>
      <w:r w:rsidR="00537C47" w:rsidRPr="00537C47">
        <w:rPr>
          <w:sz w:val="24"/>
          <w:szCs w:val="24"/>
        </w:rPr>
        <w:t xml:space="preserve">, ungefähr 5 Minuten lang. </w:t>
      </w:r>
    </w:p>
    <w:p w14:paraId="338184E5" w14:textId="77777777" w:rsidR="00D32BBC" w:rsidRDefault="00537C47" w:rsidP="00B40E8C">
      <w:pPr>
        <w:pStyle w:val="ListParagraph"/>
        <w:numPr>
          <w:ilvl w:val="0"/>
          <w:numId w:val="823"/>
        </w:numPr>
        <w:spacing w:after="120"/>
        <w:ind w:left="714" w:hanging="357"/>
        <w:contextualSpacing w:val="0"/>
        <w:jc w:val="both"/>
        <w:rPr>
          <w:sz w:val="24"/>
          <w:szCs w:val="24"/>
        </w:rPr>
      </w:pPr>
      <w:r w:rsidRPr="00537C47">
        <w:rPr>
          <w:sz w:val="24"/>
          <w:szCs w:val="24"/>
        </w:rPr>
        <w:t>Nun Sahne, Salz, Vanillemark, Zitronensaft und -abrieb unterrühren. Die Stärke sieben und behutsam unterheben. Die Kuchenmasse in die Form füllen, den Kuchen ungefähr 60 Minuten lang backen, bis er aufgegangen ist und oben dunkelbraun ist. In der Form auf Raumtemperatur abkühlen lassen. Noch besser schmeckt er am nächsten Tag.</w:t>
      </w:r>
    </w:p>
    <w:p w14:paraId="06FC447A" w14:textId="05C8B8FB" w:rsidR="00593F28" w:rsidRDefault="00D32BBC">
      <w:pPr>
        <w:rPr>
          <w:sz w:val="24"/>
          <w:szCs w:val="24"/>
        </w:rPr>
      </w:pPr>
      <w:r>
        <w:rPr>
          <w:sz w:val="24"/>
          <w:szCs w:val="24"/>
        </w:rPr>
        <w:br w:type="page"/>
      </w:r>
    </w:p>
    <w:p w14:paraId="4205D063" w14:textId="74E21B63" w:rsidR="00D32BBC" w:rsidRDefault="00593F28" w:rsidP="00093DDF">
      <w:pPr>
        <w:pStyle w:val="Heading2"/>
        <w:spacing w:after="240"/>
      </w:pPr>
      <w:r>
        <w:lastRenderedPageBreak/>
        <w:t>Apfeltarte mit Haube</w:t>
      </w:r>
      <w:r w:rsidR="005B625A">
        <w:rPr>
          <w:rStyle w:val="FootnoteReference"/>
        </w:rPr>
        <w:footnoteReference w:id="1746"/>
      </w:r>
    </w:p>
    <w:p w14:paraId="4755C244" w14:textId="6418AE19" w:rsidR="00093DDF" w:rsidRPr="00093DDF" w:rsidRDefault="00093DDF">
      <w:pPr>
        <w:rPr>
          <w:sz w:val="24"/>
          <w:szCs w:val="24"/>
        </w:rPr>
      </w:pPr>
      <w:r w:rsidRPr="00093DDF">
        <w:rPr>
          <w:sz w:val="24"/>
          <w:szCs w:val="24"/>
        </w:rPr>
        <w:t>Zutaten:</w:t>
      </w:r>
    </w:p>
    <w:p w14:paraId="072AE026" w14:textId="7DC9F1FF" w:rsidR="00593F28" w:rsidRPr="00093DDF" w:rsidRDefault="00593F28">
      <w:pPr>
        <w:rPr>
          <w:i/>
          <w:iCs/>
          <w:sz w:val="24"/>
          <w:szCs w:val="24"/>
        </w:rPr>
      </w:pPr>
      <w:r w:rsidRPr="00093DDF">
        <w:rPr>
          <w:i/>
          <w:iCs/>
          <w:sz w:val="24"/>
          <w:szCs w:val="24"/>
        </w:rPr>
        <w:t>Für den Teig:</w:t>
      </w:r>
    </w:p>
    <w:p w14:paraId="114B5567" w14:textId="132564F2" w:rsidR="00593F28" w:rsidRDefault="00593F28">
      <w:pPr>
        <w:rPr>
          <w:sz w:val="24"/>
          <w:szCs w:val="24"/>
        </w:rPr>
      </w:pPr>
      <w:r>
        <w:rPr>
          <w:sz w:val="24"/>
          <w:szCs w:val="24"/>
        </w:rPr>
        <w:t>50 g gemahlene Mandeln</w:t>
      </w:r>
    </w:p>
    <w:p w14:paraId="005D25E4" w14:textId="559EB995" w:rsidR="00593F28" w:rsidRDefault="00593F28">
      <w:pPr>
        <w:rPr>
          <w:sz w:val="24"/>
          <w:szCs w:val="24"/>
        </w:rPr>
      </w:pPr>
      <w:r>
        <w:rPr>
          <w:sz w:val="24"/>
          <w:szCs w:val="24"/>
        </w:rPr>
        <w:t>200 g Mehl</w:t>
      </w:r>
    </w:p>
    <w:p w14:paraId="1DD60189" w14:textId="2B498482" w:rsidR="00593F28" w:rsidRDefault="00593F28">
      <w:pPr>
        <w:rPr>
          <w:sz w:val="24"/>
          <w:szCs w:val="24"/>
        </w:rPr>
      </w:pPr>
      <w:r>
        <w:rPr>
          <w:sz w:val="24"/>
          <w:szCs w:val="24"/>
        </w:rPr>
        <w:t>1 Prise Salz</w:t>
      </w:r>
    </w:p>
    <w:p w14:paraId="01FD7E53" w14:textId="45BBB686" w:rsidR="00593F28" w:rsidRDefault="00593F28">
      <w:pPr>
        <w:rPr>
          <w:sz w:val="24"/>
          <w:szCs w:val="24"/>
        </w:rPr>
      </w:pPr>
      <w:r>
        <w:rPr>
          <w:sz w:val="24"/>
          <w:szCs w:val="24"/>
        </w:rPr>
        <w:t>100 g weiche Butter</w:t>
      </w:r>
    </w:p>
    <w:p w14:paraId="76E3963D" w14:textId="6212FDE8" w:rsidR="00593F28" w:rsidRDefault="00593F28">
      <w:pPr>
        <w:rPr>
          <w:sz w:val="24"/>
          <w:szCs w:val="24"/>
        </w:rPr>
      </w:pPr>
      <w:r>
        <w:rPr>
          <w:sz w:val="24"/>
          <w:szCs w:val="24"/>
        </w:rPr>
        <w:t>1 Ei</w:t>
      </w:r>
    </w:p>
    <w:p w14:paraId="5AA246F6" w14:textId="2E343BEE" w:rsidR="00593F28" w:rsidRDefault="00593F28">
      <w:pPr>
        <w:rPr>
          <w:sz w:val="24"/>
          <w:szCs w:val="24"/>
        </w:rPr>
      </w:pPr>
      <w:r>
        <w:rPr>
          <w:sz w:val="24"/>
          <w:szCs w:val="24"/>
        </w:rPr>
        <w:t>100 g Zucker</w:t>
      </w:r>
    </w:p>
    <w:p w14:paraId="24E0E79A" w14:textId="77777777" w:rsidR="00F64F4F" w:rsidRDefault="00F64F4F">
      <w:pPr>
        <w:rPr>
          <w:sz w:val="24"/>
          <w:szCs w:val="24"/>
        </w:rPr>
      </w:pPr>
    </w:p>
    <w:p w14:paraId="21394EB7" w14:textId="278DE33E" w:rsidR="00F64F4F" w:rsidRPr="00093DDF" w:rsidRDefault="00F64F4F">
      <w:pPr>
        <w:rPr>
          <w:i/>
          <w:iCs/>
          <w:sz w:val="24"/>
          <w:szCs w:val="24"/>
        </w:rPr>
      </w:pPr>
      <w:r w:rsidRPr="00093DDF">
        <w:rPr>
          <w:i/>
          <w:iCs/>
          <w:sz w:val="24"/>
          <w:szCs w:val="24"/>
        </w:rPr>
        <w:t>Für den Belag:</w:t>
      </w:r>
    </w:p>
    <w:p w14:paraId="6288697D" w14:textId="53766AB2" w:rsidR="00F64F4F" w:rsidRDefault="00F64F4F">
      <w:pPr>
        <w:rPr>
          <w:sz w:val="24"/>
          <w:szCs w:val="24"/>
        </w:rPr>
      </w:pPr>
      <w:r>
        <w:rPr>
          <w:sz w:val="24"/>
          <w:szCs w:val="24"/>
        </w:rPr>
        <w:t>3 bis 4 Äpfel (saure Sorte)</w:t>
      </w:r>
    </w:p>
    <w:p w14:paraId="642485CC" w14:textId="4957926D" w:rsidR="00F64F4F" w:rsidRDefault="00F64F4F">
      <w:pPr>
        <w:rPr>
          <w:sz w:val="24"/>
          <w:szCs w:val="24"/>
        </w:rPr>
      </w:pPr>
      <w:r>
        <w:rPr>
          <w:sz w:val="24"/>
          <w:szCs w:val="24"/>
        </w:rPr>
        <w:t>2 Eier plus 4 Eiweiß</w:t>
      </w:r>
    </w:p>
    <w:p w14:paraId="73A4F636" w14:textId="2E42E444" w:rsidR="00F64F4F" w:rsidRDefault="00F64F4F">
      <w:pPr>
        <w:rPr>
          <w:sz w:val="24"/>
          <w:szCs w:val="24"/>
        </w:rPr>
      </w:pPr>
      <w:r>
        <w:rPr>
          <w:sz w:val="24"/>
          <w:szCs w:val="24"/>
        </w:rPr>
        <w:t>100 g Zucker</w:t>
      </w:r>
    </w:p>
    <w:p w14:paraId="2ADE99D2" w14:textId="4306B7E8" w:rsidR="00F64F4F" w:rsidRDefault="00F64F4F">
      <w:pPr>
        <w:rPr>
          <w:sz w:val="24"/>
          <w:szCs w:val="24"/>
        </w:rPr>
      </w:pPr>
      <w:r>
        <w:rPr>
          <w:sz w:val="24"/>
          <w:szCs w:val="24"/>
        </w:rPr>
        <w:t>60 g gemahlene Mandeln</w:t>
      </w:r>
    </w:p>
    <w:p w14:paraId="1FE9D568" w14:textId="201E2E2B" w:rsidR="00F64F4F" w:rsidRDefault="00F64F4F">
      <w:pPr>
        <w:rPr>
          <w:sz w:val="24"/>
          <w:szCs w:val="24"/>
        </w:rPr>
      </w:pPr>
      <w:r>
        <w:rPr>
          <w:sz w:val="24"/>
          <w:szCs w:val="24"/>
        </w:rPr>
        <w:t>200 g Crème fraîche</w:t>
      </w:r>
    </w:p>
    <w:p w14:paraId="1B75B0E2" w14:textId="368F42BC" w:rsidR="00F64F4F" w:rsidRDefault="00F64F4F">
      <w:pPr>
        <w:rPr>
          <w:sz w:val="24"/>
          <w:szCs w:val="24"/>
        </w:rPr>
      </w:pPr>
      <w:r>
        <w:rPr>
          <w:sz w:val="24"/>
          <w:szCs w:val="24"/>
        </w:rPr>
        <w:t xml:space="preserve">¼ TL gemahlene Vanille </w:t>
      </w:r>
    </w:p>
    <w:p w14:paraId="67881698" w14:textId="4DD19C74" w:rsidR="00F64F4F" w:rsidRDefault="00F64F4F">
      <w:pPr>
        <w:rPr>
          <w:sz w:val="24"/>
          <w:szCs w:val="24"/>
        </w:rPr>
      </w:pPr>
      <w:r>
        <w:rPr>
          <w:sz w:val="24"/>
          <w:szCs w:val="24"/>
        </w:rPr>
        <w:t>40 g Puderzucker</w:t>
      </w:r>
    </w:p>
    <w:p w14:paraId="30F70B1D" w14:textId="77777777" w:rsidR="00F64F4F" w:rsidRDefault="00F64F4F">
      <w:pPr>
        <w:rPr>
          <w:sz w:val="24"/>
          <w:szCs w:val="24"/>
        </w:rPr>
      </w:pPr>
    </w:p>
    <w:p w14:paraId="0BF3BF00" w14:textId="2898966D" w:rsidR="00093DDF" w:rsidRDefault="00093DDF">
      <w:pPr>
        <w:rPr>
          <w:sz w:val="24"/>
          <w:szCs w:val="24"/>
        </w:rPr>
      </w:pPr>
      <w:r>
        <w:rPr>
          <w:sz w:val="24"/>
          <w:szCs w:val="24"/>
        </w:rPr>
        <w:t>Zubereitung:</w:t>
      </w:r>
    </w:p>
    <w:p w14:paraId="0661929F" w14:textId="794CA9FD" w:rsidR="00F64F4F" w:rsidRPr="005B7857" w:rsidRDefault="00D421F1" w:rsidP="00B40E8C">
      <w:pPr>
        <w:pStyle w:val="ListParagraph"/>
        <w:numPr>
          <w:ilvl w:val="0"/>
          <w:numId w:val="825"/>
        </w:numPr>
        <w:spacing w:after="120"/>
        <w:ind w:left="714" w:hanging="357"/>
        <w:contextualSpacing w:val="0"/>
        <w:jc w:val="both"/>
        <w:rPr>
          <w:sz w:val="24"/>
          <w:szCs w:val="24"/>
        </w:rPr>
      </w:pPr>
      <w:r w:rsidRPr="005B7857">
        <w:rPr>
          <w:sz w:val="24"/>
          <w:szCs w:val="24"/>
        </w:rPr>
        <w:t>Für den Teig Mehl, Mandelmehl und Salz in eine große Schüssel geben. Die Butter in Würfeln hineinschneiden</w:t>
      </w:r>
      <w:r w:rsidR="00782F83" w:rsidRPr="005B7857">
        <w:rPr>
          <w:sz w:val="24"/>
          <w:szCs w:val="24"/>
        </w:rPr>
        <w:t>, mit der Hand zu einem krümeligen Teig kneten.</w:t>
      </w:r>
    </w:p>
    <w:p w14:paraId="2DF04884" w14:textId="489A3CE0" w:rsidR="00782F83" w:rsidRPr="005B7857" w:rsidRDefault="00782F83" w:rsidP="00B40E8C">
      <w:pPr>
        <w:pStyle w:val="ListParagraph"/>
        <w:numPr>
          <w:ilvl w:val="0"/>
          <w:numId w:val="825"/>
        </w:numPr>
        <w:spacing w:after="120"/>
        <w:ind w:left="714" w:hanging="357"/>
        <w:contextualSpacing w:val="0"/>
        <w:jc w:val="both"/>
        <w:rPr>
          <w:sz w:val="24"/>
          <w:szCs w:val="24"/>
        </w:rPr>
      </w:pPr>
      <w:r w:rsidRPr="005B7857">
        <w:rPr>
          <w:sz w:val="24"/>
          <w:szCs w:val="24"/>
        </w:rPr>
        <w:t>In einer anderen Schüssel das Ei mit dem Zucker vermengen. Die Mischung zum Mehl geben. Zu einem glatten Teig kneten, in Folie wickeln und für eine Stunde in den Kühlschrank geben. Eine Tarte- oder Springform mit Backpapier auslegen. Den Teig mit den Fingern in die Form drücken.</w:t>
      </w:r>
    </w:p>
    <w:p w14:paraId="00955D8A" w14:textId="44D7CF27" w:rsidR="00782F83" w:rsidRPr="005B7857" w:rsidRDefault="00950CE3" w:rsidP="00B40E8C">
      <w:pPr>
        <w:pStyle w:val="ListParagraph"/>
        <w:numPr>
          <w:ilvl w:val="0"/>
          <w:numId w:val="825"/>
        </w:numPr>
        <w:spacing w:after="120"/>
        <w:ind w:left="714" w:hanging="357"/>
        <w:contextualSpacing w:val="0"/>
        <w:jc w:val="both"/>
        <w:rPr>
          <w:sz w:val="24"/>
          <w:szCs w:val="24"/>
        </w:rPr>
      </w:pPr>
      <w:r w:rsidRPr="005B7857">
        <w:rPr>
          <w:sz w:val="24"/>
          <w:szCs w:val="24"/>
        </w:rPr>
        <w:t>Äpfel schälen, entkernen, in Viertel schneiden, die Viertel in dünne Schnitze zerteilen, die man kreisförmig auf dem teig anordnet. Eier und Zucker vermengen, Crème fra</w:t>
      </w:r>
      <w:r w:rsidR="0074455A" w:rsidRPr="005B7857">
        <w:rPr>
          <w:sz w:val="24"/>
          <w:szCs w:val="24"/>
        </w:rPr>
        <w:t>îche, Vanille und Mandelmehl dazugeben. Die</w:t>
      </w:r>
      <w:r w:rsidR="0023373C" w:rsidRPr="005B7857">
        <w:rPr>
          <w:sz w:val="24"/>
          <w:szCs w:val="24"/>
        </w:rPr>
        <w:t xml:space="preserve"> </w:t>
      </w:r>
      <w:r w:rsidR="0074455A" w:rsidRPr="005B7857">
        <w:rPr>
          <w:sz w:val="24"/>
          <w:szCs w:val="24"/>
        </w:rPr>
        <w:t>Mischung auf die</w:t>
      </w:r>
      <w:r w:rsidR="0023373C" w:rsidRPr="005B7857">
        <w:rPr>
          <w:sz w:val="24"/>
          <w:szCs w:val="24"/>
        </w:rPr>
        <w:t xml:space="preserve"> </w:t>
      </w:r>
      <w:r w:rsidR="0074455A" w:rsidRPr="005B7857">
        <w:rPr>
          <w:sz w:val="24"/>
          <w:szCs w:val="24"/>
        </w:rPr>
        <w:t>Äpfel gießen.</w:t>
      </w:r>
    </w:p>
    <w:p w14:paraId="1BC598C6" w14:textId="62A2887E" w:rsidR="0074455A" w:rsidRPr="005B7857" w:rsidRDefault="0074455A" w:rsidP="00B40E8C">
      <w:pPr>
        <w:pStyle w:val="ListParagraph"/>
        <w:numPr>
          <w:ilvl w:val="0"/>
          <w:numId w:val="825"/>
        </w:numPr>
        <w:spacing w:after="120"/>
        <w:ind w:left="714" w:hanging="357"/>
        <w:contextualSpacing w:val="0"/>
        <w:jc w:val="both"/>
        <w:rPr>
          <w:sz w:val="24"/>
          <w:szCs w:val="24"/>
        </w:rPr>
      </w:pPr>
      <w:r w:rsidRPr="005B7857">
        <w:rPr>
          <w:sz w:val="24"/>
          <w:szCs w:val="24"/>
        </w:rPr>
        <w:t xml:space="preserve">Die </w:t>
      </w:r>
      <w:r w:rsidR="0023373C" w:rsidRPr="005B7857">
        <w:rPr>
          <w:sz w:val="24"/>
          <w:szCs w:val="24"/>
        </w:rPr>
        <w:t>T</w:t>
      </w:r>
      <w:r w:rsidRPr="005B7857">
        <w:rPr>
          <w:sz w:val="24"/>
          <w:szCs w:val="24"/>
        </w:rPr>
        <w:t xml:space="preserve">arte bei 170 Grad Umluft </w:t>
      </w:r>
      <w:r w:rsidR="00F2043C" w:rsidRPr="005B7857">
        <w:rPr>
          <w:sz w:val="24"/>
          <w:szCs w:val="24"/>
        </w:rPr>
        <w:t xml:space="preserve">in den Ofen geben. Die 4 Eiweiß zu </w:t>
      </w:r>
      <w:r w:rsidR="00B8532B" w:rsidRPr="005B7857">
        <w:rPr>
          <w:sz w:val="24"/>
          <w:szCs w:val="24"/>
        </w:rPr>
        <w:t>Sch</w:t>
      </w:r>
      <w:r w:rsidR="00F2043C" w:rsidRPr="005B7857">
        <w:rPr>
          <w:sz w:val="24"/>
          <w:szCs w:val="24"/>
        </w:rPr>
        <w:t>nee schlagen, 40 g Puderzucker vorsichtig unterheben und weiter</w:t>
      </w:r>
      <w:r w:rsidR="005B7857" w:rsidRPr="005B7857">
        <w:rPr>
          <w:sz w:val="24"/>
          <w:szCs w:val="24"/>
        </w:rPr>
        <w:t xml:space="preserve">rühren. Nachdem die Tarte 20 </w:t>
      </w:r>
      <w:r w:rsidR="005B7857" w:rsidRPr="005B7857">
        <w:rPr>
          <w:sz w:val="24"/>
          <w:szCs w:val="24"/>
        </w:rPr>
        <w:lastRenderedPageBreak/>
        <w:t>Minuten lang gebacken hat, den Eischnee darauf verteilen. In weiteren 10 Minuten fertig backen.</w:t>
      </w:r>
    </w:p>
    <w:p w14:paraId="189B9EB4" w14:textId="2AA0505C" w:rsidR="00E0612D" w:rsidRDefault="001250B3" w:rsidP="00CE0FB7">
      <w:pPr>
        <w:pStyle w:val="Heading2"/>
        <w:spacing w:after="240"/>
      </w:pPr>
      <w:r>
        <w:br w:type="page"/>
      </w:r>
      <w:r w:rsidR="00E0612D">
        <w:lastRenderedPageBreak/>
        <w:t>Mirabellentarte</w:t>
      </w:r>
      <w:r w:rsidR="002A4592">
        <w:rPr>
          <w:rStyle w:val="FootnoteReference"/>
        </w:rPr>
        <w:footnoteReference w:id="1747"/>
      </w:r>
    </w:p>
    <w:p w14:paraId="01E9EE1D" w14:textId="77777777" w:rsidR="00E0612D" w:rsidRDefault="00E0612D">
      <w:r w:rsidRPr="00CE0FB7">
        <w:rPr>
          <w:u w:val="single"/>
        </w:rPr>
        <w:t>Zutaten</w:t>
      </w:r>
      <w:r>
        <w:t xml:space="preserve"> (für 1 Springform mit 27 cm Durchmesser):</w:t>
      </w:r>
    </w:p>
    <w:p w14:paraId="72769365" w14:textId="7844751D" w:rsidR="00E0612D" w:rsidRPr="00CE0FB7" w:rsidRDefault="00E0612D">
      <w:pPr>
        <w:rPr>
          <w:i/>
          <w:iCs/>
        </w:rPr>
      </w:pPr>
      <w:r w:rsidRPr="00CE0FB7">
        <w:rPr>
          <w:i/>
          <w:iCs/>
        </w:rPr>
        <w:t xml:space="preserve">Für den </w:t>
      </w:r>
      <w:r w:rsidR="00CE0FB7" w:rsidRPr="00CE0FB7">
        <w:rPr>
          <w:i/>
          <w:iCs/>
        </w:rPr>
        <w:t>T</w:t>
      </w:r>
      <w:r w:rsidRPr="00CE0FB7">
        <w:rPr>
          <w:i/>
          <w:iCs/>
        </w:rPr>
        <w:t>eig:</w:t>
      </w:r>
    </w:p>
    <w:p w14:paraId="7A43077A" w14:textId="77777777" w:rsidR="00E0612D" w:rsidRDefault="00E0612D">
      <w:r>
        <w:t>250 g Mehl</w:t>
      </w:r>
    </w:p>
    <w:p w14:paraId="4FEE4F5A" w14:textId="77777777" w:rsidR="00E0612D" w:rsidRDefault="00E0612D">
      <w:r>
        <w:t>3 EL Zucker</w:t>
      </w:r>
    </w:p>
    <w:p w14:paraId="495977F5" w14:textId="77777777" w:rsidR="00E0612D" w:rsidRDefault="00E0612D">
      <w:r>
        <w:t>½ TL Salz</w:t>
      </w:r>
    </w:p>
    <w:p w14:paraId="46D2004C" w14:textId="77777777" w:rsidR="00E0612D" w:rsidRDefault="00E0612D">
      <w:r>
        <w:t>125 g weiche Butter</w:t>
      </w:r>
    </w:p>
    <w:p w14:paraId="30C2579D" w14:textId="77777777" w:rsidR="00E0612D" w:rsidRPr="00CE0FB7" w:rsidRDefault="00E0612D">
      <w:pPr>
        <w:rPr>
          <w:i/>
          <w:iCs/>
        </w:rPr>
      </w:pPr>
    </w:p>
    <w:p w14:paraId="125C32F4" w14:textId="77777777" w:rsidR="00E0612D" w:rsidRPr="00CE0FB7" w:rsidRDefault="00E0612D">
      <w:pPr>
        <w:rPr>
          <w:i/>
          <w:iCs/>
        </w:rPr>
      </w:pPr>
      <w:r w:rsidRPr="00CE0FB7">
        <w:rPr>
          <w:i/>
          <w:iCs/>
        </w:rPr>
        <w:t>Für den Belag:</w:t>
      </w:r>
    </w:p>
    <w:p w14:paraId="76921232" w14:textId="77777777" w:rsidR="00E0612D" w:rsidRDefault="00E0612D">
      <w:r>
        <w:t>600 g Mirabellen</w:t>
      </w:r>
    </w:p>
    <w:p w14:paraId="5FFE6C2B" w14:textId="77777777" w:rsidR="00E0612D" w:rsidRDefault="00E0612D">
      <w:r>
        <w:t>80 g gemahlene Mandeln</w:t>
      </w:r>
    </w:p>
    <w:p w14:paraId="0A9EBF2A" w14:textId="77777777" w:rsidR="00E0612D" w:rsidRDefault="00E0612D">
      <w:r>
        <w:t>1 Ei</w:t>
      </w:r>
    </w:p>
    <w:p w14:paraId="0F5CC5C0" w14:textId="77777777" w:rsidR="00E0612D" w:rsidRDefault="00E0612D">
      <w:r>
        <w:t>50 g Zucker</w:t>
      </w:r>
    </w:p>
    <w:p w14:paraId="0D8EB87A" w14:textId="77777777" w:rsidR="00E0612D" w:rsidRDefault="00E0612D">
      <w:r>
        <w:t>50 g Butter</w:t>
      </w:r>
    </w:p>
    <w:p w14:paraId="5D1E820B" w14:textId="77777777" w:rsidR="00E0612D" w:rsidRDefault="00E0612D"/>
    <w:p w14:paraId="35AB7FF2" w14:textId="77777777" w:rsidR="00E0612D" w:rsidRDefault="00E0612D">
      <w:r>
        <w:t>Zubereitung:</w:t>
      </w:r>
    </w:p>
    <w:p w14:paraId="0D86E471" w14:textId="77777777" w:rsidR="009452CF" w:rsidRDefault="0087129B" w:rsidP="00B40E8C">
      <w:pPr>
        <w:pStyle w:val="ListParagraph"/>
        <w:numPr>
          <w:ilvl w:val="0"/>
          <w:numId w:val="1932"/>
        </w:numPr>
        <w:spacing w:after="120"/>
        <w:ind w:left="714" w:hanging="357"/>
        <w:contextualSpacing w:val="0"/>
        <w:jc w:val="both"/>
      </w:pPr>
      <w:r>
        <w:t>Für den Teig Mehl in eine Schüssel geben. In der Mitte eine Mulde bilden und Zucker, Salz, 60 ml Wasser und gewürfelte Butter hinzufügen. Alles zu einem Teig verkneten. Teigkugel für 1 Stunde i</w:t>
      </w:r>
      <w:r w:rsidR="009452CF">
        <w:t>n den Kühlschrank legen.</w:t>
      </w:r>
    </w:p>
    <w:p w14:paraId="7B1417DA" w14:textId="687432F9" w:rsidR="00405220" w:rsidRDefault="009452CF" w:rsidP="00B40E8C">
      <w:pPr>
        <w:pStyle w:val="ListParagraph"/>
        <w:numPr>
          <w:ilvl w:val="0"/>
          <w:numId w:val="1932"/>
        </w:numPr>
        <w:spacing w:after="120"/>
        <w:ind w:left="714" w:hanging="357"/>
        <w:contextualSpacing w:val="0"/>
        <w:jc w:val="both"/>
      </w:pPr>
      <w:r>
        <w:t xml:space="preserve">Währenddessen für den Belag die Mirabellen waschen, halbieren und entsteinen. Mandeln, Ei, </w:t>
      </w:r>
      <w:r w:rsidR="00CE0FB7">
        <w:t>Zu</w:t>
      </w:r>
      <w:r>
        <w:t>cker und Butter zu einer Creme rühre</w:t>
      </w:r>
      <w:r w:rsidR="00405220">
        <w:t>n. Den Teig aus dem Kühlschrank nehmen. Den Backofen auf 180 Grad Ober-/Unterhitze vorheizen.</w:t>
      </w:r>
    </w:p>
    <w:p w14:paraId="35A9B763" w14:textId="7AE39745" w:rsidR="00A53540" w:rsidRDefault="00405220" w:rsidP="00B40E8C">
      <w:pPr>
        <w:pStyle w:val="ListParagraph"/>
        <w:numPr>
          <w:ilvl w:val="0"/>
          <w:numId w:val="1932"/>
        </w:numPr>
        <w:spacing w:after="120"/>
        <w:ind w:left="714" w:hanging="357"/>
        <w:contextualSpacing w:val="0"/>
        <w:jc w:val="both"/>
      </w:pPr>
      <w:r>
        <w:t xml:space="preserve">Sobald der teig weich genug ist, </w:t>
      </w:r>
      <w:r w:rsidR="00995191">
        <w:t xml:space="preserve">in die Springform, die mit Backpapier ausgelegt wurde und deren Ränder eingefettet sind, mit den Fingern zu einem Tarteboden mit einem Rand von 2 cm </w:t>
      </w:r>
      <w:r w:rsidR="00B05D57">
        <w:t>drücken. Teig mit ei</w:t>
      </w:r>
      <w:r w:rsidR="00CE0FB7">
        <w:t>ner</w:t>
      </w:r>
      <w:r w:rsidR="00B05D57">
        <w:t xml:space="preserve"> Gabel ein paarmal einstechen. Mandelcreme darau</w:t>
      </w:r>
      <w:r w:rsidR="00CE0FB7">
        <w:t xml:space="preserve">f </w:t>
      </w:r>
      <w:r w:rsidR="00B05D57">
        <w:t>st</w:t>
      </w:r>
      <w:r w:rsidR="00CE0FB7">
        <w:t>r</w:t>
      </w:r>
      <w:r w:rsidR="00B05D57">
        <w:t xml:space="preserve">eichen. Dann die Mirabellenhälften recht dicht auf den Belag setzen, sie dürfen sich überlappen, da sie recht viel Flüssigkeit abgeben. </w:t>
      </w:r>
      <w:r w:rsidR="00A53540">
        <w:t xml:space="preserve"> Torte im heißen </w:t>
      </w:r>
      <w:r w:rsidR="00CE0FB7">
        <w:t>O</w:t>
      </w:r>
      <w:r w:rsidR="00A53540">
        <w:t>fen 30-35 Minuten backen.</w:t>
      </w:r>
    </w:p>
    <w:p w14:paraId="049914A7" w14:textId="77777777" w:rsidR="00A53540" w:rsidRDefault="00A53540"/>
    <w:p w14:paraId="7565D1EA" w14:textId="0E64F6D5" w:rsidR="00E0612D" w:rsidRDefault="00A53540">
      <w:r>
        <w:t>Kommentar:</w:t>
      </w:r>
      <w:r>
        <w:tab/>
        <w:t>Die Tarte ist schon süß.</w:t>
      </w:r>
      <w:r w:rsidR="00E0612D">
        <w:br w:type="page"/>
      </w:r>
    </w:p>
    <w:p w14:paraId="3AE77CD3" w14:textId="06BEE01C" w:rsidR="008942A1" w:rsidRDefault="008942A1" w:rsidP="00A85ED6">
      <w:pPr>
        <w:pStyle w:val="Heading2"/>
        <w:spacing w:after="240"/>
      </w:pPr>
      <w:r>
        <w:lastRenderedPageBreak/>
        <w:t>Rhabarber-Erdbeer-Tarte</w:t>
      </w:r>
      <w:r w:rsidR="00310965">
        <w:rPr>
          <w:rStyle w:val="FootnoteReference"/>
        </w:rPr>
        <w:footnoteReference w:id="1748"/>
      </w:r>
    </w:p>
    <w:p w14:paraId="048CF1F5" w14:textId="77777777" w:rsidR="008942A1" w:rsidRDefault="008942A1">
      <w:r>
        <w:t>Zutaten für 1 Tarteform mit 28 cm Durchmesser</w:t>
      </w:r>
    </w:p>
    <w:p w14:paraId="5E8A01CF" w14:textId="395EE8BB" w:rsidR="008942A1" w:rsidRPr="007F79B1" w:rsidRDefault="008942A1">
      <w:pPr>
        <w:rPr>
          <w:i/>
          <w:iCs/>
        </w:rPr>
      </w:pPr>
      <w:r w:rsidRPr="007F79B1">
        <w:rPr>
          <w:i/>
          <w:iCs/>
        </w:rPr>
        <w:t xml:space="preserve">Für den </w:t>
      </w:r>
      <w:r w:rsidR="00A85ED6" w:rsidRPr="007F79B1">
        <w:rPr>
          <w:i/>
          <w:iCs/>
        </w:rPr>
        <w:t>T</w:t>
      </w:r>
      <w:r w:rsidRPr="007F79B1">
        <w:rPr>
          <w:i/>
          <w:iCs/>
        </w:rPr>
        <w:t>eig:</w:t>
      </w:r>
    </w:p>
    <w:p w14:paraId="3303D2A8" w14:textId="77777777" w:rsidR="008942A1" w:rsidRDefault="008942A1">
      <w:r>
        <w:t>250 g Mehl</w:t>
      </w:r>
    </w:p>
    <w:p w14:paraId="1E33B5A0" w14:textId="77777777" w:rsidR="008942A1" w:rsidRDefault="008942A1">
      <w:r>
        <w:t>70 g Zucker</w:t>
      </w:r>
    </w:p>
    <w:p w14:paraId="5AA90EE5" w14:textId="77777777" w:rsidR="008942A1" w:rsidRDefault="008942A1">
      <w:r>
        <w:t>1 Prise Salz</w:t>
      </w:r>
    </w:p>
    <w:p w14:paraId="1D8B476E" w14:textId="77777777" w:rsidR="008942A1" w:rsidRDefault="008942A1">
      <w:r>
        <w:t>125 g Butter plus etwas zum Einfetten der Form</w:t>
      </w:r>
    </w:p>
    <w:p w14:paraId="70472CD2" w14:textId="77777777" w:rsidR="008942A1" w:rsidRDefault="008942A1">
      <w:r>
        <w:t>1 EI</w:t>
      </w:r>
    </w:p>
    <w:p w14:paraId="24FF02EC" w14:textId="77777777" w:rsidR="008942A1" w:rsidRDefault="008942A1">
      <w:r>
        <w:t>1 TL Crème fraîche</w:t>
      </w:r>
    </w:p>
    <w:p w14:paraId="6DDD5B9D" w14:textId="77777777" w:rsidR="008942A1" w:rsidRDefault="008942A1"/>
    <w:p w14:paraId="11058CF1" w14:textId="77777777" w:rsidR="008942A1" w:rsidRPr="007F79B1" w:rsidRDefault="008942A1">
      <w:pPr>
        <w:rPr>
          <w:i/>
          <w:iCs/>
        </w:rPr>
      </w:pPr>
      <w:r w:rsidRPr="007F79B1">
        <w:rPr>
          <w:i/>
          <w:iCs/>
        </w:rPr>
        <w:t>Für den Belag:</w:t>
      </w:r>
    </w:p>
    <w:p w14:paraId="7E8917EA" w14:textId="77777777" w:rsidR="008942A1" w:rsidRDefault="008942A1">
      <w:r>
        <w:t>500 g Rhabarber</w:t>
      </w:r>
    </w:p>
    <w:p w14:paraId="1184517A" w14:textId="77777777" w:rsidR="008942A1" w:rsidRDefault="008942A1">
      <w:r>
        <w:t>20 g Butter</w:t>
      </w:r>
    </w:p>
    <w:p w14:paraId="44853368" w14:textId="77777777" w:rsidR="008942A1" w:rsidRDefault="008942A1">
      <w:r>
        <w:t>150 g Zucker</w:t>
      </w:r>
    </w:p>
    <w:p w14:paraId="0DF9A865" w14:textId="77777777" w:rsidR="008942A1" w:rsidRDefault="008942A1">
      <w:r>
        <w:t>200 g Erdbeeren</w:t>
      </w:r>
    </w:p>
    <w:p w14:paraId="5FED8333" w14:textId="77777777" w:rsidR="008942A1" w:rsidRDefault="008942A1">
      <w:r>
        <w:t>150 g Crème fraîche</w:t>
      </w:r>
    </w:p>
    <w:p w14:paraId="4ED3EB29" w14:textId="77777777" w:rsidR="008942A1" w:rsidRDefault="008942A1">
      <w:r>
        <w:t>1 TL Speisestärke</w:t>
      </w:r>
    </w:p>
    <w:p w14:paraId="1E0A3A6F" w14:textId="77777777" w:rsidR="00A85ED6" w:rsidRDefault="008942A1">
      <w:r>
        <w:t xml:space="preserve">6 TL </w:t>
      </w:r>
      <w:r w:rsidR="00A85ED6">
        <w:t>Milch oder Sahne</w:t>
      </w:r>
    </w:p>
    <w:p w14:paraId="71667F33" w14:textId="77777777" w:rsidR="007F79B1" w:rsidRDefault="007F79B1"/>
    <w:p w14:paraId="78941B13" w14:textId="77777777" w:rsidR="007F79B1" w:rsidRDefault="007F79B1">
      <w:r>
        <w:t>Zubereitung:</w:t>
      </w:r>
    </w:p>
    <w:p w14:paraId="0F4B8B3B" w14:textId="748949DB" w:rsidR="00D741E5" w:rsidRDefault="00D02516" w:rsidP="00B40E8C">
      <w:pPr>
        <w:pStyle w:val="ListParagraph"/>
        <w:numPr>
          <w:ilvl w:val="0"/>
          <w:numId w:val="1916"/>
        </w:numPr>
        <w:spacing w:after="120"/>
        <w:ind w:left="714" w:hanging="357"/>
        <w:contextualSpacing w:val="0"/>
        <w:jc w:val="both"/>
      </w:pPr>
      <w:r>
        <w:t>Für den Teig Mehl, Zucker und Salz in ein</w:t>
      </w:r>
      <w:r w:rsidR="005F1D22">
        <w:t>e</w:t>
      </w:r>
      <w:r>
        <w:t>r Schüssel vermengen. Die Butter in Würfel schneiden und mit den Händen hineinkneten, sodass ein krümeliger Teig entsteht. Das Ei hine</w:t>
      </w:r>
      <w:r w:rsidR="005F1D22">
        <w:t>i</w:t>
      </w:r>
      <w:r>
        <w:t>nschlagen, Crème fraîche</w:t>
      </w:r>
      <w:r w:rsidR="00D741E5">
        <w:t xml:space="preserve"> dazugeben und alles mit den Händen zu einer glatten Masse kneten. </w:t>
      </w:r>
    </w:p>
    <w:p w14:paraId="61CE4E82" w14:textId="22ECCA4D" w:rsidR="007D2D7E" w:rsidRDefault="00D741E5" w:rsidP="00B40E8C">
      <w:pPr>
        <w:pStyle w:val="ListParagraph"/>
        <w:numPr>
          <w:ilvl w:val="0"/>
          <w:numId w:val="1916"/>
        </w:numPr>
        <w:spacing w:after="120"/>
        <w:ind w:left="714" w:hanging="357"/>
        <w:contextualSpacing w:val="0"/>
        <w:jc w:val="both"/>
      </w:pPr>
      <w:r>
        <w:t>Den Teig auf Backpapier ausrollen, mit einem Stü</w:t>
      </w:r>
      <w:r w:rsidR="005F1D22">
        <w:t>c</w:t>
      </w:r>
      <w:r>
        <w:t>k Backpapier abdecken</w:t>
      </w:r>
      <w:r w:rsidR="00EB747F">
        <w:t xml:space="preserve"> und 1 Stunde kühl stellen. Den Backofen auf 180 Grad vorheizen. Die </w:t>
      </w:r>
      <w:r w:rsidR="005F1D22">
        <w:t>T</w:t>
      </w:r>
      <w:r w:rsidR="00EB747F">
        <w:t>arteform buttern, den Teig hineingeben und mit ein</w:t>
      </w:r>
      <w:r w:rsidR="005F1D22">
        <w:t>e</w:t>
      </w:r>
      <w:r w:rsidR="00EB747F">
        <w:t>r Gabel häufig einstechen</w:t>
      </w:r>
      <w:r w:rsidR="007D2D7E">
        <w:t xml:space="preserve">. </w:t>
      </w:r>
    </w:p>
    <w:p w14:paraId="5AAD434B" w14:textId="77777777" w:rsidR="005F1D22" w:rsidRDefault="007D2D7E" w:rsidP="00B40E8C">
      <w:pPr>
        <w:pStyle w:val="ListParagraph"/>
        <w:numPr>
          <w:ilvl w:val="0"/>
          <w:numId w:val="1916"/>
        </w:numPr>
        <w:spacing w:after="120"/>
        <w:ind w:left="714" w:hanging="357"/>
        <w:contextualSpacing w:val="0"/>
        <w:jc w:val="both"/>
      </w:pPr>
      <w:r>
        <w:t>Für den Belag die trockenen Enden der Rhabarberstangen abschneiden, die Stangen schälen und in ungefähr 6 cm lange Stücke schneiden. Diese zusammen mit Butter und Zucker aufkochen</w:t>
      </w:r>
      <w:r w:rsidR="00DD0984">
        <w:t>, dann bei schwacher Hitze weiterköcheln lassen, bis der Rhabarber weich ist; meist zerfällt er. Den Topf vom Herd nehmen.</w:t>
      </w:r>
    </w:p>
    <w:p w14:paraId="2D69260C" w14:textId="43FB7C66" w:rsidR="005F1D22" w:rsidRDefault="00DD0984" w:rsidP="00B40E8C">
      <w:pPr>
        <w:pStyle w:val="ListParagraph"/>
        <w:numPr>
          <w:ilvl w:val="0"/>
          <w:numId w:val="1916"/>
        </w:numPr>
        <w:spacing w:after="120"/>
        <w:ind w:left="714" w:hanging="357"/>
        <w:contextualSpacing w:val="0"/>
        <w:jc w:val="both"/>
      </w:pPr>
      <w:r>
        <w:t>Erdbeeren waschen, entkelchen, vierteln oder a</w:t>
      </w:r>
      <w:r w:rsidR="005F1D22">
        <w:t>c</w:t>
      </w:r>
      <w:r>
        <w:t>hteln, wenn sie sehr groß sind, und in das Rhabarberkompott rühren, ebenso die Crème fraîche</w:t>
      </w:r>
      <w:r w:rsidR="005F1D22">
        <w:t xml:space="preserve">. </w:t>
      </w:r>
    </w:p>
    <w:p w14:paraId="0F63B7BC" w14:textId="26BC05E6" w:rsidR="005F1D22" w:rsidRDefault="005F1D22" w:rsidP="00B40E8C">
      <w:pPr>
        <w:pStyle w:val="ListParagraph"/>
        <w:numPr>
          <w:ilvl w:val="0"/>
          <w:numId w:val="1916"/>
        </w:numPr>
        <w:spacing w:after="120"/>
        <w:ind w:left="714" w:hanging="357"/>
        <w:contextualSpacing w:val="0"/>
        <w:jc w:val="both"/>
      </w:pPr>
      <w:r>
        <w:lastRenderedPageBreak/>
        <w:t>Speisestärke mit etwas Milch oder Sahne (oder Wasser) gründlich verrühren, bis sie sich ganz aufgelöst hat. Unter die Fruchtmischung rühren. Dann den Belag auf den Teig in der Form geben und die Tarte im heißen Ofen 40 Minuten backen. Vor dem Servieren abkühlen lassen.</w:t>
      </w:r>
    </w:p>
    <w:p w14:paraId="47E1EB53" w14:textId="77777777" w:rsidR="005F1D22" w:rsidRDefault="005F1D22"/>
    <w:p w14:paraId="4A45DF95" w14:textId="5A32991C" w:rsidR="008B74F7" w:rsidRDefault="005F1D22" w:rsidP="005F1D22">
      <w:pPr>
        <w:ind w:left="1416" w:hanging="1416"/>
      </w:pPr>
      <w:r>
        <w:t>Kommentar:</w:t>
      </w:r>
      <w:r>
        <w:tab/>
        <w:t>Man kocht den Rhabarber erst zu einem Kompott, das so gut schmeckt, dass ich mich oft zurückhalten muss, es nicht sofort aufzuessen, sondern auf dem Teig zu verteilen. Wenn das Kompott nicht so eine seltsame Schlabberkonsistenz hätte, könnte es glatt als eigenes Dessert taugen</w:t>
      </w:r>
      <w:r w:rsidR="008B74F7">
        <w:br w:type="page"/>
      </w:r>
    </w:p>
    <w:p w14:paraId="0A3BC568" w14:textId="31361581" w:rsidR="008B74F7" w:rsidRDefault="008B74F7" w:rsidP="00211C41">
      <w:pPr>
        <w:pStyle w:val="Heading2"/>
        <w:spacing w:after="240"/>
      </w:pPr>
      <w:r>
        <w:lastRenderedPageBreak/>
        <w:t>Noch mal eine Apfel-Karamel</w:t>
      </w:r>
      <w:r w:rsidR="00211C41">
        <w:t>l</w:t>
      </w:r>
      <w:r>
        <w:t>-Tarte</w:t>
      </w:r>
      <w:r w:rsidR="00211C41">
        <w:rPr>
          <w:rStyle w:val="FootnoteReference"/>
        </w:rPr>
        <w:footnoteReference w:id="1749"/>
      </w:r>
    </w:p>
    <w:p w14:paraId="4CE4CCDB" w14:textId="1D443294" w:rsidR="00383D7D" w:rsidRDefault="008B74F7">
      <w:r w:rsidRPr="00211C41">
        <w:rPr>
          <w:u w:val="single"/>
        </w:rPr>
        <w:t>Zutaten</w:t>
      </w:r>
      <w:r>
        <w:t xml:space="preserve"> </w:t>
      </w:r>
      <w:r w:rsidR="00211C41">
        <w:t>(</w:t>
      </w:r>
      <w:r>
        <w:t>für 6-8 Portione</w:t>
      </w:r>
      <w:r w:rsidR="00383D7D">
        <w:t>n</w:t>
      </w:r>
      <w:r w:rsidR="00211C41">
        <w:t>):</w:t>
      </w:r>
    </w:p>
    <w:p w14:paraId="72AC562F" w14:textId="77777777" w:rsidR="00383D7D" w:rsidRPr="00211C41" w:rsidRDefault="00383D7D">
      <w:pPr>
        <w:rPr>
          <w:i/>
          <w:iCs/>
        </w:rPr>
      </w:pPr>
      <w:r w:rsidRPr="00211C41">
        <w:rPr>
          <w:i/>
          <w:iCs/>
        </w:rPr>
        <w:t>Für den Mürbeteig:</w:t>
      </w:r>
    </w:p>
    <w:p w14:paraId="2FBE8B37" w14:textId="77777777" w:rsidR="00383D7D" w:rsidRDefault="00383D7D">
      <w:r>
        <w:t>200 g Mehl plus etwas zum Ausrollen</w:t>
      </w:r>
    </w:p>
    <w:p w14:paraId="76D4D774" w14:textId="77777777" w:rsidR="00383D7D" w:rsidRDefault="00383D7D">
      <w:r>
        <w:t>100 g kalte Butter</w:t>
      </w:r>
    </w:p>
    <w:p w14:paraId="1A60BD76" w14:textId="77777777" w:rsidR="00383D7D" w:rsidRDefault="00383D7D">
      <w:r>
        <w:t>50 g Puderzucker</w:t>
      </w:r>
    </w:p>
    <w:p w14:paraId="669897E8" w14:textId="77777777" w:rsidR="00383D7D" w:rsidRDefault="00383D7D">
      <w:r>
        <w:t>1 Prise Salz</w:t>
      </w:r>
    </w:p>
    <w:p w14:paraId="32F337FE" w14:textId="77777777" w:rsidR="00383D7D" w:rsidRDefault="00383D7D">
      <w:r>
        <w:t>1 Ei</w:t>
      </w:r>
    </w:p>
    <w:p w14:paraId="24F45A2D" w14:textId="77777777" w:rsidR="00383D7D" w:rsidRDefault="00383D7D"/>
    <w:p w14:paraId="471B428C" w14:textId="77777777" w:rsidR="00383D7D" w:rsidRPr="00211C41" w:rsidRDefault="00383D7D">
      <w:pPr>
        <w:rPr>
          <w:i/>
          <w:iCs/>
        </w:rPr>
      </w:pPr>
      <w:r w:rsidRPr="00211C41">
        <w:rPr>
          <w:i/>
          <w:iCs/>
        </w:rPr>
        <w:t>Für den Belag:</w:t>
      </w:r>
    </w:p>
    <w:p w14:paraId="0AD4493A" w14:textId="77777777" w:rsidR="00383D7D" w:rsidRDefault="00383D7D">
      <w:r>
        <w:t>Knapp 1 kg säuerliche Äpfel</w:t>
      </w:r>
    </w:p>
    <w:p w14:paraId="61A07DC2" w14:textId="77777777" w:rsidR="00383D7D" w:rsidRDefault="00383D7D">
      <w:r>
        <w:t>1 Zitrone</w:t>
      </w:r>
    </w:p>
    <w:p w14:paraId="37E2E13C" w14:textId="77777777" w:rsidR="00383D7D" w:rsidRDefault="00383D7D">
      <w:r>
        <w:t>1 EL Butter</w:t>
      </w:r>
    </w:p>
    <w:p w14:paraId="4772FFCF" w14:textId="77777777" w:rsidR="00383D7D" w:rsidRDefault="00383D7D">
      <w:r>
        <w:t>100 g Zucker</w:t>
      </w:r>
    </w:p>
    <w:p w14:paraId="6446FBBE" w14:textId="77777777" w:rsidR="00383D7D" w:rsidRDefault="00383D7D">
      <w:r>
        <w:t>2 cl Apfelsaft</w:t>
      </w:r>
    </w:p>
    <w:p w14:paraId="32CCA263" w14:textId="77777777" w:rsidR="00383D7D" w:rsidRDefault="00383D7D">
      <w:r>
        <w:t>1 TL Puderzucker</w:t>
      </w:r>
    </w:p>
    <w:p w14:paraId="63F81B53" w14:textId="77777777" w:rsidR="00383D7D" w:rsidRDefault="00383D7D"/>
    <w:p w14:paraId="1844D8F3" w14:textId="77777777" w:rsidR="004B10B0" w:rsidRDefault="00383D7D">
      <w:r>
        <w:t>Zubereitungszeit:</w:t>
      </w:r>
      <w:r>
        <w:tab/>
      </w:r>
      <w:r w:rsidR="004B10B0">
        <w:t>1,5 Stunden</w:t>
      </w:r>
    </w:p>
    <w:p w14:paraId="2DB2D9D0" w14:textId="7229CEC7" w:rsidR="007E2949" w:rsidRDefault="004B10B0" w:rsidP="00B40E8C">
      <w:pPr>
        <w:pStyle w:val="ListParagraph"/>
        <w:numPr>
          <w:ilvl w:val="0"/>
          <w:numId w:val="1869"/>
        </w:numPr>
        <w:spacing w:after="120"/>
        <w:ind w:left="714" w:hanging="357"/>
        <w:contextualSpacing w:val="0"/>
        <w:jc w:val="both"/>
      </w:pPr>
      <w:r>
        <w:t xml:space="preserve">Für den Teig das Mehl auf eine kühle Arbeitsfläche geben, eine Mulde formen. Die Butter in kleinen Stückchen in die Mitte geben, den Puderzucker und das Salz darüberstreuen. Das </w:t>
      </w:r>
      <w:r w:rsidR="00F80EDE">
        <w:t>Ei verquirlen, ebenfalls in die Mitte geben und alles so rasch wie möglich mit kühlen Händen zu einem Teig kneten. Den teig zu einer Kugel formen</w:t>
      </w:r>
      <w:r w:rsidR="007E2949">
        <w:t>, in Frischhaltefolie wickeln und im Küh</w:t>
      </w:r>
      <w:r w:rsidR="00211C41">
        <w:t>l</w:t>
      </w:r>
      <w:r w:rsidR="007E2949">
        <w:t>schrank etwa 30 Minuten ruhen lassen.</w:t>
      </w:r>
    </w:p>
    <w:p w14:paraId="4E969A5C" w14:textId="4F0BF9CB" w:rsidR="007E2949" w:rsidRDefault="007E2949" w:rsidP="00B40E8C">
      <w:pPr>
        <w:pStyle w:val="ListParagraph"/>
        <w:numPr>
          <w:ilvl w:val="0"/>
          <w:numId w:val="1869"/>
        </w:numPr>
        <w:spacing w:after="120"/>
        <w:ind w:left="714" w:hanging="357"/>
        <w:contextualSpacing w:val="0"/>
        <w:jc w:val="both"/>
      </w:pPr>
      <w:r>
        <w:t>Den B</w:t>
      </w:r>
      <w:r w:rsidR="00211C41">
        <w:t>ac</w:t>
      </w:r>
      <w:r>
        <w:t>kofen auf 225 Grad vorheizen. Für den Belag die Äpfel schälen, vierteln und die Kerngehäuse entfernen. Die Apfelviertel in schmale Spalten schneiden und mit Zitronensaft beträufeln.</w:t>
      </w:r>
    </w:p>
    <w:p w14:paraId="02FC40CF" w14:textId="1031DA33" w:rsidR="00324651" w:rsidRDefault="007E2949" w:rsidP="00B40E8C">
      <w:pPr>
        <w:pStyle w:val="ListParagraph"/>
        <w:numPr>
          <w:ilvl w:val="0"/>
          <w:numId w:val="1869"/>
        </w:numPr>
        <w:spacing w:after="120"/>
        <w:ind w:left="714" w:hanging="357"/>
        <w:contextualSpacing w:val="0"/>
        <w:jc w:val="both"/>
      </w:pPr>
      <w:r>
        <w:t>Den Teig auf leicht bemehlter Fläche dünn ausrollen. Eine Tatform damit auskleiden, den Teig mit ei</w:t>
      </w:r>
      <w:r w:rsidR="00211C41">
        <w:t xml:space="preserve">ner </w:t>
      </w:r>
      <w:r>
        <w:t>Gabel mehrmals einstechen. Die Apfelspalten dachziegelartig</w:t>
      </w:r>
      <w:r w:rsidR="00324651">
        <w:t xml:space="preserve"> auf dem Teigboden verteilen. Mit de Butter in Flöckchen belegen</w:t>
      </w:r>
      <w:r w:rsidR="00211C41">
        <w:t xml:space="preserve"> und</w:t>
      </w:r>
      <w:r w:rsidR="00324651">
        <w:t xml:space="preserve"> im Backofen auf mittlerer Schiene etwa 20 Minuten backen.</w:t>
      </w:r>
    </w:p>
    <w:p w14:paraId="44BC0259" w14:textId="3E4655A3" w:rsidR="00C21A70" w:rsidRDefault="00324651" w:rsidP="00B40E8C">
      <w:pPr>
        <w:pStyle w:val="ListParagraph"/>
        <w:numPr>
          <w:ilvl w:val="0"/>
          <w:numId w:val="1869"/>
        </w:numPr>
        <w:spacing w:after="120"/>
        <w:ind w:left="714" w:hanging="357"/>
        <w:contextualSpacing w:val="0"/>
        <w:jc w:val="both"/>
      </w:pPr>
      <w:r>
        <w:t>Inzwischen den Zucker in einer Pfanne bei milder Hitze schmelzen lassen, b</w:t>
      </w:r>
      <w:r w:rsidR="00211C41">
        <w:t>i</w:t>
      </w:r>
      <w:r>
        <w:t>s er zart gebräunt ist. D</w:t>
      </w:r>
      <w:r w:rsidR="00211C41">
        <w:t xml:space="preserve">en </w:t>
      </w:r>
      <w:r>
        <w:t>Apfelsaft angießen, unter Rühren eine karame</w:t>
      </w:r>
      <w:r w:rsidR="00211C41">
        <w:t>l</w:t>
      </w:r>
      <w:r>
        <w:t>lartige Sauce köcheln</w:t>
      </w:r>
      <w:r w:rsidR="00C21A70">
        <w:t>.</w:t>
      </w:r>
    </w:p>
    <w:p w14:paraId="5F89096C" w14:textId="77777777" w:rsidR="00772D56" w:rsidRPr="00772D56" w:rsidRDefault="00C21A70" w:rsidP="00B40E8C">
      <w:pPr>
        <w:pStyle w:val="ListParagraph"/>
        <w:numPr>
          <w:ilvl w:val="0"/>
          <w:numId w:val="1869"/>
        </w:numPr>
        <w:spacing w:after="120"/>
        <w:ind w:left="714" w:hanging="357"/>
        <w:contextualSpacing w:val="0"/>
        <w:jc w:val="both"/>
        <w:rPr>
          <w:rFonts w:asciiTheme="majorHAnsi" w:eastAsiaTheme="majorEastAsia" w:hAnsiTheme="majorHAnsi" w:cstheme="majorBidi"/>
          <w:color w:val="2F5496" w:themeColor="accent1" w:themeShade="BF"/>
          <w:sz w:val="26"/>
          <w:szCs w:val="26"/>
        </w:rPr>
      </w:pPr>
      <w:r>
        <w:lastRenderedPageBreak/>
        <w:t>Den Kuchen aus dem Backofen nehmen, die Temperatur auf 250 Grad erhöhen. Die Tarte mit der Karamel</w:t>
      </w:r>
      <w:r w:rsidR="00211C41">
        <w:t>l</w:t>
      </w:r>
      <w:r>
        <w:t>sauce begießen und nochmals für etwa 8 Minuten in</w:t>
      </w:r>
      <w:r w:rsidR="00211C41">
        <w:t xml:space="preserve"> </w:t>
      </w:r>
      <w:r>
        <w:t>den Ofen stellen. Dann ganz fein mit Puderzucker bestäuben und noch warm servieren.</w:t>
      </w:r>
    </w:p>
    <w:p w14:paraId="3D89BD7B" w14:textId="77777777" w:rsidR="00772D56" w:rsidRDefault="00772D56" w:rsidP="00772D56">
      <w:pPr>
        <w:spacing w:after="120"/>
        <w:jc w:val="both"/>
      </w:pPr>
    </w:p>
    <w:p w14:paraId="1DA32173" w14:textId="77777777" w:rsidR="00772D56" w:rsidRDefault="00772D56" w:rsidP="00772D56">
      <w:pPr>
        <w:spacing w:after="120"/>
        <w:jc w:val="both"/>
      </w:pPr>
    </w:p>
    <w:p w14:paraId="5CD7DAC7" w14:textId="1E5CB1CC" w:rsidR="0074415A" w:rsidRDefault="00772D56" w:rsidP="00486768">
      <w:pPr>
        <w:spacing w:after="120"/>
        <w:ind w:left="1416" w:hanging="1416"/>
        <w:jc w:val="both"/>
      </w:pPr>
      <w:r>
        <w:t>Dekotipp:</w:t>
      </w:r>
      <w:r>
        <w:tab/>
        <w:t>Besonders attraktiv und verführerisch wirkt die Tarte</w:t>
      </w:r>
      <w:r w:rsidR="0074415A">
        <w:t xml:space="preserve"> mit einem Dekor aus fein gesponnen Zuckerfäden. D</w:t>
      </w:r>
      <w:r w:rsidR="00486768">
        <w:t>as</w:t>
      </w:r>
      <w:r w:rsidR="0074415A">
        <w:t xml:space="preserve"> ist aber nicht einfach, zumal die Fäden erst unmittelbar vor dem Servier</w:t>
      </w:r>
      <w:r w:rsidR="00486768">
        <w:t>e</w:t>
      </w:r>
      <w:r w:rsidR="0074415A">
        <w:t>n zuzubereiten sind.</w:t>
      </w:r>
      <w:r w:rsidR="00486768">
        <w:t xml:space="preserve"> Aber ich bin sicher, dass Paula diese Herausforderung gelingt. </w:t>
      </w:r>
    </w:p>
    <w:p w14:paraId="4D88BBDD" w14:textId="77777777" w:rsidR="0074415A" w:rsidRDefault="0074415A" w:rsidP="00486768">
      <w:pPr>
        <w:spacing w:after="120"/>
        <w:ind w:left="708" w:firstLine="708"/>
        <w:jc w:val="both"/>
      </w:pPr>
      <w:r>
        <w:t>Also:</w:t>
      </w:r>
    </w:p>
    <w:p w14:paraId="498911E5" w14:textId="77777777" w:rsidR="00486768" w:rsidRDefault="0074415A" w:rsidP="00486768">
      <w:pPr>
        <w:spacing w:after="120"/>
        <w:ind w:left="1416"/>
        <w:jc w:val="both"/>
      </w:pPr>
      <w:r>
        <w:t>Für den Sirup 200 g Zucker in 50 ml Wasser bei milder Hitze auflösen. Diese Misch</w:t>
      </w:r>
      <w:r w:rsidR="00486768">
        <w:t>u</w:t>
      </w:r>
      <w:r>
        <w:t>ng nun langsam zum Kochen bringen</w:t>
      </w:r>
      <w:r w:rsidR="00573A71">
        <w:t xml:space="preserve">, mit einem feuchten Backpinsel immer wieder alle Zuckerkristalle von den Topfwänden wischen. Wenn sich der Sirup bräunlich färbt, ab und zu als Härteprobe einen Tropfen davon in kaltes Wasser fallen lassen. Die Sirupkonsistenz ist perfekt, wenn dieser Tropfen sofort </w:t>
      </w:r>
      <w:r w:rsidR="00486768">
        <w:t>ha</w:t>
      </w:r>
      <w:r w:rsidR="00573A71">
        <w:t>rt wird.</w:t>
      </w:r>
    </w:p>
    <w:p w14:paraId="762D03D4" w14:textId="61A6BDBA" w:rsidR="00604B16" w:rsidRPr="00772D56" w:rsidRDefault="00573A71" w:rsidP="00486768">
      <w:pPr>
        <w:spacing w:after="120"/>
        <w:ind w:left="1416"/>
        <w:jc w:val="both"/>
        <w:rPr>
          <w:rFonts w:asciiTheme="majorHAnsi" w:eastAsiaTheme="majorEastAsia" w:hAnsiTheme="majorHAnsi" w:cstheme="majorBidi"/>
          <w:color w:val="2F5496" w:themeColor="accent1" w:themeShade="BF"/>
          <w:sz w:val="26"/>
          <w:szCs w:val="26"/>
        </w:rPr>
      </w:pPr>
      <w:r>
        <w:t>Nun den Topf mit dem Sirup in kaltes Wasser stellen</w:t>
      </w:r>
      <w:r w:rsidR="004F3A17">
        <w:t>. Die Zinken einer Gabel hineintauchen, wieder hochziehen, mehrmals drehen und wenden, bis sich ein feines Gespinst</w:t>
      </w:r>
      <w:r w:rsidR="006763E3">
        <w:t xml:space="preserve"> aus Zuckerfäden gebildet hat. Dies erfordert etwas Finge</w:t>
      </w:r>
      <w:r w:rsidR="00486768">
        <w:t>r</w:t>
      </w:r>
      <w:r w:rsidR="006763E3">
        <w:t>spitze</w:t>
      </w:r>
      <w:r w:rsidR="00486768">
        <w:t>n</w:t>
      </w:r>
      <w:r w:rsidR="006763E3">
        <w:t>gefühl und gelingt erst dann richtig</w:t>
      </w:r>
      <w:r w:rsidR="00486768">
        <w:t>, wenn der Sirup die richtige Temperatur erreicht hat. Die Fäden auf dem Kuchen verteilen und das Kunstwerk möglichst bald servieren.</w:t>
      </w:r>
      <w:r w:rsidR="00604B16">
        <w:br w:type="page"/>
      </w:r>
    </w:p>
    <w:p w14:paraId="0256260A" w14:textId="2E14FCA5" w:rsidR="00D32BBC" w:rsidRDefault="00D32BBC" w:rsidP="00093DDF">
      <w:pPr>
        <w:pStyle w:val="Heading2"/>
        <w:spacing w:after="240"/>
      </w:pPr>
      <w:r>
        <w:lastRenderedPageBreak/>
        <w:t>Reiskuchen aus Bologna (Torta die Riso)</w:t>
      </w:r>
      <w:r w:rsidR="002E18F5">
        <w:rPr>
          <w:rStyle w:val="FootnoteReference"/>
        </w:rPr>
        <w:footnoteReference w:id="1750"/>
      </w:r>
    </w:p>
    <w:p w14:paraId="7060AE3A" w14:textId="7050FC5E" w:rsidR="00D32BBC" w:rsidRPr="00093DDF" w:rsidRDefault="00D32BBC" w:rsidP="00093DDF">
      <w:pPr>
        <w:jc w:val="both"/>
        <w:rPr>
          <w:sz w:val="24"/>
          <w:szCs w:val="24"/>
        </w:rPr>
      </w:pPr>
      <w:r w:rsidRPr="00093DDF">
        <w:rPr>
          <w:sz w:val="24"/>
          <w:szCs w:val="24"/>
          <w:u w:val="single"/>
        </w:rPr>
        <w:t>Zutaten</w:t>
      </w:r>
      <w:r w:rsidRPr="00093DDF">
        <w:rPr>
          <w:sz w:val="24"/>
          <w:szCs w:val="24"/>
        </w:rPr>
        <w:t xml:space="preserve"> </w:t>
      </w:r>
      <w:r w:rsidR="00093DDF">
        <w:rPr>
          <w:sz w:val="24"/>
          <w:szCs w:val="24"/>
        </w:rPr>
        <w:t>(</w:t>
      </w:r>
      <w:r w:rsidRPr="00093DDF">
        <w:rPr>
          <w:sz w:val="24"/>
          <w:szCs w:val="24"/>
        </w:rPr>
        <w:t>für eine Springform mit 26 cm Durchmesser</w:t>
      </w:r>
      <w:r w:rsidR="00093DDF">
        <w:rPr>
          <w:sz w:val="24"/>
          <w:szCs w:val="24"/>
        </w:rPr>
        <w:t>)</w:t>
      </w:r>
    </w:p>
    <w:p w14:paraId="015EE362" w14:textId="77777777" w:rsidR="00D32BBC" w:rsidRPr="00093DDF" w:rsidRDefault="00D32BBC" w:rsidP="00093DDF">
      <w:pPr>
        <w:jc w:val="both"/>
        <w:rPr>
          <w:sz w:val="24"/>
          <w:szCs w:val="24"/>
        </w:rPr>
      </w:pPr>
      <w:r w:rsidRPr="00093DDF">
        <w:rPr>
          <w:sz w:val="24"/>
          <w:szCs w:val="24"/>
        </w:rPr>
        <w:t>1 l Milch</w:t>
      </w:r>
    </w:p>
    <w:p w14:paraId="47A956B5" w14:textId="77777777" w:rsidR="00D32BBC" w:rsidRPr="00093DDF" w:rsidRDefault="00D32BBC" w:rsidP="00093DDF">
      <w:pPr>
        <w:jc w:val="both"/>
        <w:rPr>
          <w:sz w:val="24"/>
          <w:szCs w:val="24"/>
        </w:rPr>
      </w:pPr>
      <w:r w:rsidRPr="00093DDF">
        <w:rPr>
          <w:sz w:val="24"/>
          <w:szCs w:val="24"/>
        </w:rPr>
        <w:t>200 g Zucker</w:t>
      </w:r>
    </w:p>
    <w:p w14:paraId="2C0980D4" w14:textId="77777777" w:rsidR="00E7587A" w:rsidRPr="00093DDF" w:rsidRDefault="00D32BBC" w:rsidP="00093DDF">
      <w:pPr>
        <w:jc w:val="both"/>
        <w:rPr>
          <w:sz w:val="24"/>
          <w:szCs w:val="24"/>
        </w:rPr>
      </w:pPr>
      <w:r w:rsidRPr="00093DDF">
        <w:rPr>
          <w:sz w:val="24"/>
          <w:szCs w:val="24"/>
        </w:rPr>
        <w:t>Abrieb von 1 Biozitrone</w:t>
      </w:r>
    </w:p>
    <w:p w14:paraId="60E1E23D" w14:textId="77777777" w:rsidR="00E7587A" w:rsidRPr="00093DDF" w:rsidRDefault="00E7587A" w:rsidP="00093DDF">
      <w:pPr>
        <w:jc w:val="both"/>
        <w:rPr>
          <w:sz w:val="24"/>
          <w:szCs w:val="24"/>
        </w:rPr>
      </w:pPr>
      <w:r w:rsidRPr="00093DDF">
        <w:rPr>
          <w:sz w:val="24"/>
          <w:szCs w:val="24"/>
        </w:rPr>
        <w:t>Mark von 1 Vanilleschote</w:t>
      </w:r>
    </w:p>
    <w:p w14:paraId="528A266F" w14:textId="77777777" w:rsidR="00E7587A" w:rsidRPr="00093DDF" w:rsidRDefault="00E7587A" w:rsidP="00093DDF">
      <w:pPr>
        <w:jc w:val="both"/>
        <w:rPr>
          <w:sz w:val="24"/>
          <w:szCs w:val="24"/>
        </w:rPr>
      </w:pPr>
      <w:r w:rsidRPr="00093DDF">
        <w:rPr>
          <w:sz w:val="24"/>
          <w:szCs w:val="24"/>
        </w:rPr>
        <w:t>200 g Risottoreis</w:t>
      </w:r>
    </w:p>
    <w:p w14:paraId="29425505" w14:textId="77777777" w:rsidR="00E7587A" w:rsidRPr="00093DDF" w:rsidRDefault="00E7587A" w:rsidP="00093DDF">
      <w:pPr>
        <w:jc w:val="both"/>
        <w:rPr>
          <w:sz w:val="24"/>
          <w:szCs w:val="24"/>
        </w:rPr>
      </w:pPr>
      <w:r w:rsidRPr="00093DDF">
        <w:rPr>
          <w:sz w:val="24"/>
          <w:szCs w:val="24"/>
        </w:rPr>
        <w:t>5 Eier</w:t>
      </w:r>
    </w:p>
    <w:p w14:paraId="60BCD067" w14:textId="77777777" w:rsidR="00E7587A" w:rsidRPr="00093DDF" w:rsidRDefault="00E7587A" w:rsidP="00093DDF">
      <w:pPr>
        <w:jc w:val="both"/>
        <w:rPr>
          <w:sz w:val="24"/>
          <w:szCs w:val="24"/>
        </w:rPr>
      </w:pPr>
      <w:r w:rsidRPr="00093DDF">
        <w:rPr>
          <w:sz w:val="24"/>
          <w:szCs w:val="24"/>
        </w:rPr>
        <w:t>50 ml Orangenlikör</w:t>
      </w:r>
    </w:p>
    <w:p w14:paraId="7D1D20ED" w14:textId="489294F7" w:rsidR="00E7587A" w:rsidRPr="00093DDF" w:rsidRDefault="00E7587A" w:rsidP="00093DDF">
      <w:pPr>
        <w:jc w:val="both"/>
        <w:rPr>
          <w:sz w:val="24"/>
          <w:szCs w:val="24"/>
        </w:rPr>
      </w:pPr>
      <w:r w:rsidRPr="00093DDF">
        <w:rPr>
          <w:sz w:val="24"/>
          <w:szCs w:val="24"/>
        </w:rPr>
        <w:t>100 g gemahlene Mandeln</w:t>
      </w:r>
    </w:p>
    <w:p w14:paraId="0927FD5C" w14:textId="77777777" w:rsidR="00E7587A" w:rsidRPr="00093DDF" w:rsidRDefault="00E7587A" w:rsidP="00093DDF">
      <w:pPr>
        <w:jc w:val="both"/>
        <w:rPr>
          <w:sz w:val="24"/>
          <w:szCs w:val="24"/>
        </w:rPr>
      </w:pPr>
      <w:r w:rsidRPr="00093DDF">
        <w:rPr>
          <w:sz w:val="24"/>
          <w:szCs w:val="24"/>
        </w:rPr>
        <w:t>Etwas Butter und Grieß für die Form</w:t>
      </w:r>
    </w:p>
    <w:p w14:paraId="593FF2ED" w14:textId="77777777" w:rsidR="00E7587A" w:rsidRDefault="00E7587A" w:rsidP="00093DDF">
      <w:pPr>
        <w:jc w:val="both"/>
        <w:rPr>
          <w:sz w:val="24"/>
          <w:szCs w:val="24"/>
        </w:rPr>
      </w:pPr>
    </w:p>
    <w:p w14:paraId="03AD0839" w14:textId="2B6769A5" w:rsidR="00093DDF" w:rsidRPr="00093DDF" w:rsidRDefault="00093DDF" w:rsidP="00093DDF">
      <w:pPr>
        <w:jc w:val="both"/>
        <w:rPr>
          <w:sz w:val="24"/>
          <w:szCs w:val="24"/>
        </w:rPr>
      </w:pPr>
      <w:r>
        <w:rPr>
          <w:sz w:val="24"/>
          <w:szCs w:val="24"/>
        </w:rPr>
        <w:t>Zubereitung:</w:t>
      </w:r>
    </w:p>
    <w:p w14:paraId="702DEB6E" w14:textId="3EDFF4FB" w:rsidR="000B101F" w:rsidRPr="000B101F" w:rsidRDefault="00AC230A" w:rsidP="00B40E8C">
      <w:pPr>
        <w:pStyle w:val="ListParagraph"/>
        <w:numPr>
          <w:ilvl w:val="0"/>
          <w:numId w:val="824"/>
        </w:numPr>
        <w:spacing w:after="120"/>
        <w:contextualSpacing w:val="0"/>
        <w:jc w:val="both"/>
        <w:rPr>
          <w:sz w:val="24"/>
          <w:szCs w:val="24"/>
        </w:rPr>
      </w:pPr>
      <w:r w:rsidRPr="000B101F">
        <w:rPr>
          <w:sz w:val="24"/>
          <w:szCs w:val="24"/>
        </w:rPr>
        <w:t xml:space="preserve">Milch zusammen mit Zucker, Zitronenabrieb und Vanille aufkochen, den reis zufügen und al dente kochen. Reis abgedeckt auf </w:t>
      </w:r>
      <w:r w:rsidR="000B101F" w:rsidRPr="000B101F">
        <w:rPr>
          <w:sz w:val="24"/>
          <w:szCs w:val="24"/>
        </w:rPr>
        <w:t>Raumtemperatur abkühlen und quellen lassen, bis die Milch komplett aufgesogen ist.</w:t>
      </w:r>
    </w:p>
    <w:p w14:paraId="609F59F3" w14:textId="5291ABBB" w:rsidR="0074438D" w:rsidRPr="000B101F" w:rsidRDefault="000B101F" w:rsidP="00B40E8C">
      <w:pPr>
        <w:pStyle w:val="ListParagraph"/>
        <w:numPr>
          <w:ilvl w:val="0"/>
          <w:numId w:val="824"/>
        </w:numPr>
        <w:spacing w:after="120"/>
        <w:contextualSpacing w:val="0"/>
        <w:jc w:val="both"/>
        <w:rPr>
          <w:sz w:val="24"/>
          <w:szCs w:val="24"/>
        </w:rPr>
      </w:pPr>
      <w:r w:rsidRPr="000B101F">
        <w:rPr>
          <w:sz w:val="24"/>
          <w:szCs w:val="24"/>
        </w:rPr>
        <w:t>Eier, Likör und Mandeln unterrühren. Boden einer Springform mit Backpapier auslegen, die Ränder einfetten und mit ein wenig Grieß bestreuen. Teig in die Springform füllen und den Kuchen 45 bis 55 Minuten bei 170 Grad Ober- und Unterhitze backen.</w:t>
      </w:r>
      <w:r w:rsidR="0074438D" w:rsidRPr="000B101F">
        <w:rPr>
          <w:sz w:val="24"/>
          <w:szCs w:val="24"/>
        </w:rPr>
        <w:br w:type="page"/>
      </w:r>
    </w:p>
    <w:p w14:paraId="68929034" w14:textId="02F625C2" w:rsidR="002036D2" w:rsidRDefault="002036D2" w:rsidP="00093DDF">
      <w:pPr>
        <w:pStyle w:val="Heading2"/>
        <w:spacing w:after="240"/>
      </w:pPr>
      <w:r>
        <w:lastRenderedPageBreak/>
        <w:t>Ingwer-Schokoladen-Plätzchen</w:t>
      </w:r>
      <w:r w:rsidR="00C21602">
        <w:rPr>
          <w:rStyle w:val="FootnoteReference"/>
        </w:rPr>
        <w:footnoteReference w:id="1751"/>
      </w:r>
      <w:r>
        <w:t xml:space="preserve"> </w:t>
      </w:r>
    </w:p>
    <w:p w14:paraId="3BBF19E5" w14:textId="0027564A" w:rsidR="002036D2" w:rsidRDefault="002036D2">
      <w:pPr>
        <w:rPr>
          <w:sz w:val="24"/>
          <w:szCs w:val="24"/>
        </w:rPr>
      </w:pPr>
      <w:r w:rsidRPr="00093DDF">
        <w:rPr>
          <w:sz w:val="24"/>
          <w:szCs w:val="24"/>
          <w:u w:val="single"/>
        </w:rPr>
        <w:t>Zutaten</w:t>
      </w:r>
      <w:r>
        <w:rPr>
          <w:sz w:val="24"/>
          <w:szCs w:val="24"/>
        </w:rPr>
        <w:t xml:space="preserve"> </w:t>
      </w:r>
      <w:r w:rsidR="00093DDF">
        <w:rPr>
          <w:sz w:val="24"/>
          <w:szCs w:val="24"/>
        </w:rPr>
        <w:t>(</w:t>
      </w:r>
      <w:r>
        <w:rPr>
          <w:sz w:val="24"/>
          <w:szCs w:val="24"/>
        </w:rPr>
        <w:t>für 1 Blech</w:t>
      </w:r>
      <w:r w:rsidR="00093DDF">
        <w:rPr>
          <w:sz w:val="24"/>
          <w:szCs w:val="24"/>
        </w:rPr>
        <w:t>):</w:t>
      </w:r>
    </w:p>
    <w:p w14:paraId="753BD99C" w14:textId="77777777" w:rsidR="00DD14CF" w:rsidRDefault="00DD14CF">
      <w:pPr>
        <w:rPr>
          <w:sz w:val="24"/>
          <w:szCs w:val="24"/>
        </w:rPr>
      </w:pPr>
      <w:r>
        <w:rPr>
          <w:sz w:val="24"/>
          <w:szCs w:val="24"/>
        </w:rPr>
        <w:t>70 g weiche Butter</w:t>
      </w:r>
    </w:p>
    <w:p w14:paraId="3387B83B" w14:textId="77777777" w:rsidR="00DD14CF" w:rsidRDefault="00DD14CF">
      <w:pPr>
        <w:rPr>
          <w:sz w:val="24"/>
          <w:szCs w:val="24"/>
        </w:rPr>
      </w:pPr>
      <w:r>
        <w:rPr>
          <w:sz w:val="24"/>
          <w:szCs w:val="24"/>
        </w:rPr>
        <w:t>80 g brauner Zucker</w:t>
      </w:r>
    </w:p>
    <w:p w14:paraId="315E213B" w14:textId="77777777" w:rsidR="00DD14CF" w:rsidRDefault="00DD14CF">
      <w:pPr>
        <w:rPr>
          <w:sz w:val="24"/>
          <w:szCs w:val="24"/>
        </w:rPr>
      </w:pPr>
      <w:r>
        <w:rPr>
          <w:sz w:val="24"/>
          <w:szCs w:val="24"/>
        </w:rPr>
        <w:t>3 EL Zuckerrübensirup</w:t>
      </w:r>
    </w:p>
    <w:p w14:paraId="72E92954" w14:textId="77777777" w:rsidR="00DD14CF" w:rsidRDefault="00DD14CF">
      <w:pPr>
        <w:rPr>
          <w:sz w:val="24"/>
          <w:szCs w:val="24"/>
        </w:rPr>
      </w:pPr>
      <w:r>
        <w:rPr>
          <w:sz w:val="24"/>
          <w:szCs w:val="24"/>
        </w:rPr>
        <w:t>250 g Mehl</w:t>
      </w:r>
    </w:p>
    <w:p w14:paraId="31613A3E" w14:textId="77777777" w:rsidR="00DD14CF" w:rsidRDefault="00DD14CF">
      <w:pPr>
        <w:rPr>
          <w:sz w:val="24"/>
          <w:szCs w:val="24"/>
        </w:rPr>
      </w:pPr>
      <w:r>
        <w:rPr>
          <w:sz w:val="24"/>
          <w:szCs w:val="24"/>
        </w:rPr>
        <w:t>½ TL Backpulver</w:t>
      </w:r>
    </w:p>
    <w:p w14:paraId="715DA624" w14:textId="77777777" w:rsidR="00DD14CF" w:rsidRDefault="00DD14CF">
      <w:pPr>
        <w:rPr>
          <w:sz w:val="24"/>
          <w:szCs w:val="24"/>
        </w:rPr>
      </w:pPr>
      <w:r>
        <w:rPr>
          <w:sz w:val="24"/>
          <w:szCs w:val="24"/>
        </w:rPr>
        <w:t>2 TL Zimt</w:t>
      </w:r>
    </w:p>
    <w:p w14:paraId="08C60666" w14:textId="77777777" w:rsidR="00DD14CF" w:rsidRDefault="00DD14CF">
      <w:pPr>
        <w:rPr>
          <w:sz w:val="24"/>
          <w:szCs w:val="24"/>
        </w:rPr>
      </w:pPr>
      <w:r>
        <w:rPr>
          <w:sz w:val="24"/>
          <w:szCs w:val="24"/>
        </w:rPr>
        <w:t>1 TL gemahlener Ingwer</w:t>
      </w:r>
    </w:p>
    <w:p w14:paraId="2061ACCD" w14:textId="77777777" w:rsidR="00DD14CF" w:rsidRDefault="00DD14CF">
      <w:pPr>
        <w:rPr>
          <w:sz w:val="24"/>
          <w:szCs w:val="24"/>
        </w:rPr>
      </w:pPr>
      <w:r>
        <w:rPr>
          <w:sz w:val="24"/>
          <w:szCs w:val="24"/>
        </w:rPr>
        <w:t>¼ TL gemahlene Muskatnuss</w:t>
      </w:r>
    </w:p>
    <w:p w14:paraId="72F8818C" w14:textId="5E2EEA7F" w:rsidR="00DD14CF" w:rsidRDefault="00DD14CF">
      <w:pPr>
        <w:rPr>
          <w:sz w:val="24"/>
          <w:szCs w:val="24"/>
        </w:rPr>
      </w:pPr>
      <w:r>
        <w:rPr>
          <w:sz w:val="24"/>
          <w:szCs w:val="24"/>
        </w:rPr>
        <w:t>1 Eigelb</w:t>
      </w:r>
    </w:p>
    <w:p w14:paraId="77D8607A" w14:textId="77777777" w:rsidR="00002A5B" w:rsidRDefault="00DD14CF">
      <w:pPr>
        <w:rPr>
          <w:sz w:val="24"/>
          <w:szCs w:val="24"/>
        </w:rPr>
      </w:pPr>
      <w:r>
        <w:rPr>
          <w:sz w:val="24"/>
          <w:szCs w:val="24"/>
        </w:rPr>
        <w:t xml:space="preserve">2 </w:t>
      </w:r>
      <w:r w:rsidR="00002A5B">
        <w:rPr>
          <w:sz w:val="24"/>
          <w:szCs w:val="24"/>
        </w:rPr>
        <w:t>EL Milch</w:t>
      </w:r>
    </w:p>
    <w:p w14:paraId="209F8A92" w14:textId="77777777" w:rsidR="00002A5B" w:rsidRDefault="00002A5B">
      <w:pPr>
        <w:rPr>
          <w:sz w:val="24"/>
          <w:szCs w:val="24"/>
        </w:rPr>
      </w:pPr>
      <w:r>
        <w:rPr>
          <w:sz w:val="24"/>
          <w:szCs w:val="24"/>
        </w:rPr>
        <w:t>150 g dunkle Schokolade (70% Kakaogehalt)</w:t>
      </w:r>
    </w:p>
    <w:p w14:paraId="754C31EF" w14:textId="77777777" w:rsidR="00002A5B" w:rsidRDefault="00002A5B">
      <w:pPr>
        <w:rPr>
          <w:sz w:val="24"/>
          <w:szCs w:val="24"/>
        </w:rPr>
      </w:pPr>
    </w:p>
    <w:p w14:paraId="506BA874" w14:textId="704B3B73" w:rsidR="00093DDF" w:rsidRDefault="00093DDF">
      <w:pPr>
        <w:rPr>
          <w:sz w:val="24"/>
          <w:szCs w:val="24"/>
        </w:rPr>
      </w:pPr>
      <w:r>
        <w:rPr>
          <w:sz w:val="24"/>
          <w:szCs w:val="24"/>
        </w:rPr>
        <w:t>Zubereitung:</w:t>
      </w:r>
    </w:p>
    <w:p w14:paraId="54CC4998" w14:textId="77777777" w:rsidR="00941125" w:rsidRPr="000A532D" w:rsidRDefault="00EB39A3" w:rsidP="00B40E8C">
      <w:pPr>
        <w:pStyle w:val="ListParagraph"/>
        <w:numPr>
          <w:ilvl w:val="0"/>
          <w:numId w:val="817"/>
        </w:numPr>
        <w:spacing w:after="120"/>
        <w:ind w:left="714" w:hanging="357"/>
        <w:contextualSpacing w:val="0"/>
        <w:jc w:val="both"/>
        <w:rPr>
          <w:sz w:val="24"/>
          <w:szCs w:val="24"/>
        </w:rPr>
      </w:pPr>
      <w:r w:rsidRPr="000A532D">
        <w:rPr>
          <w:sz w:val="24"/>
          <w:szCs w:val="24"/>
        </w:rPr>
        <w:t>Den Ofen auf 180 Grad Ober- und Unterhitze vorheizen. Ein Blech mit Backpapier auslegen. Butter und Zucker mit dem Rührgerät gründlich verrühren. Den Sirup hinzufügen</w:t>
      </w:r>
      <w:r w:rsidR="00941125" w:rsidRPr="000A532D">
        <w:rPr>
          <w:sz w:val="24"/>
          <w:szCs w:val="24"/>
        </w:rPr>
        <w:t>.</w:t>
      </w:r>
    </w:p>
    <w:p w14:paraId="733F2EC4" w14:textId="77777777" w:rsidR="00941125" w:rsidRPr="000A532D" w:rsidRDefault="00941125" w:rsidP="00B40E8C">
      <w:pPr>
        <w:pStyle w:val="ListParagraph"/>
        <w:numPr>
          <w:ilvl w:val="0"/>
          <w:numId w:val="817"/>
        </w:numPr>
        <w:spacing w:after="120"/>
        <w:ind w:left="714" w:hanging="357"/>
        <w:contextualSpacing w:val="0"/>
        <w:jc w:val="both"/>
        <w:rPr>
          <w:sz w:val="24"/>
          <w:szCs w:val="24"/>
        </w:rPr>
      </w:pPr>
      <w:r w:rsidRPr="000A532D">
        <w:rPr>
          <w:sz w:val="24"/>
          <w:szCs w:val="24"/>
        </w:rPr>
        <w:t>Mehl, Backpulver, Zimt, Ingwer und Muskatnuss gut vermengen, zur Butter-Zucker-Mischung hinzufügen.</w:t>
      </w:r>
    </w:p>
    <w:p w14:paraId="1BE972E5" w14:textId="77777777" w:rsidR="000A532D" w:rsidRPr="000A532D" w:rsidRDefault="00941125" w:rsidP="00B40E8C">
      <w:pPr>
        <w:pStyle w:val="ListParagraph"/>
        <w:numPr>
          <w:ilvl w:val="0"/>
          <w:numId w:val="817"/>
        </w:numPr>
        <w:spacing w:after="120"/>
        <w:ind w:left="714" w:hanging="357"/>
        <w:contextualSpacing w:val="0"/>
        <w:jc w:val="both"/>
        <w:rPr>
          <w:sz w:val="24"/>
          <w:szCs w:val="24"/>
        </w:rPr>
      </w:pPr>
      <w:r w:rsidRPr="000A532D">
        <w:rPr>
          <w:sz w:val="24"/>
          <w:szCs w:val="24"/>
        </w:rPr>
        <w:t xml:space="preserve">Dann Eigelb und Milch unterrühren und alles zu einem Teig kneten. Den </w:t>
      </w:r>
      <w:r w:rsidR="000A532D" w:rsidRPr="000A532D">
        <w:rPr>
          <w:sz w:val="24"/>
          <w:szCs w:val="24"/>
        </w:rPr>
        <w:t>T</w:t>
      </w:r>
      <w:r w:rsidRPr="000A532D">
        <w:rPr>
          <w:sz w:val="24"/>
          <w:szCs w:val="24"/>
        </w:rPr>
        <w:t>eig ungefähr eine</w:t>
      </w:r>
      <w:r w:rsidR="000A532D" w:rsidRPr="000A532D">
        <w:rPr>
          <w:sz w:val="24"/>
          <w:szCs w:val="24"/>
        </w:rPr>
        <w:t xml:space="preserve">n </w:t>
      </w:r>
      <w:r w:rsidRPr="000A532D">
        <w:rPr>
          <w:sz w:val="24"/>
          <w:szCs w:val="24"/>
        </w:rPr>
        <w:t>halben Zentimeter dick ausrollen. Jetzt Plätzchen ausstechen</w:t>
      </w:r>
      <w:r w:rsidR="000A532D" w:rsidRPr="000A532D">
        <w:rPr>
          <w:sz w:val="24"/>
          <w:szCs w:val="24"/>
        </w:rPr>
        <w:t xml:space="preserve"> (Mit Ausstecherleformen oder einem kleinen Glas – was halt da ist).</w:t>
      </w:r>
    </w:p>
    <w:p w14:paraId="6DB7FE06" w14:textId="035CCC58" w:rsidR="000A532D" w:rsidRPr="000A532D" w:rsidRDefault="000A532D" w:rsidP="00B40E8C">
      <w:pPr>
        <w:pStyle w:val="ListParagraph"/>
        <w:numPr>
          <w:ilvl w:val="0"/>
          <w:numId w:val="817"/>
        </w:numPr>
        <w:spacing w:after="120"/>
        <w:ind w:left="714" w:hanging="357"/>
        <w:contextualSpacing w:val="0"/>
        <w:jc w:val="both"/>
        <w:rPr>
          <w:sz w:val="24"/>
          <w:szCs w:val="24"/>
        </w:rPr>
      </w:pPr>
      <w:r w:rsidRPr="000A532D">
        <w:rPr>
          <w:sz w:val="24"/>
          <w:szCs w:val="24"/>
        </w:rPr>
        <w:t>Die Plätzchen auf dem Blech verteilen. Ungefähr 12 Minuten lang backen. Man sollte den Ofen zum Ende der Backzeit im Auge behalten, da die Kekse leicht verbrennen.</w:t>
      </w:r>
    </w:p>
    <w:p w14:paraId="349350E9" w14:textId="77777777" w:rsidR="0040015A" w:rsidRDefault="000A532D" w:rsidP="00B40E8C">
      <w:pPr>
        <w:pStyle w:val="ListParagraph"/>
        <w:numPr>
          <w:ilvl w:val="0"/>
          <w:numId w:val="817"/>
        </w:numPr>
        <w:spacing w:after="120"/>
        <w:ind w:left="714" w:hanging="357"/>
        <w:contextualSpacing w:val="0"/>
        <w:jc w:val="both"/>
        <w:rPr>
          <w:sz w:val="24"/>
          <w:szCs w:val="24"/>
        </w:rPr>
      </w:pPr>
      <w:r w:rsidRPr="000A532D">
        <w:rPr>
          <w:sz w:val="24"/>
          <w:szCs w:val="24"/>
        </w:rPr>
        <w:t>Für die Glasur Schokolade langsam schmelzen, zum Beispiel in einer Schüssel über heißem Wasser. Sobald die Kekse etwas abgekühlt sind, tunkt man sie zur Hälfte in die weiche Schokolade. Zurück auf das Blech mit Backpapier legen und mehrere Stunden trocknen lassen.</w:t>
      </w:r>
    </w:p>
    <w:p w14:paraId="4D554EC1" w14:textId="77777777" w:rsidR="0040015A" w:rsidRDefault="0040015A">
      <w:pPr>
        <w:rPr>
          <w:sz w:val="24"/>
          <w:szCs w:val="24"/>
        </w:rPr>
      </w:pPr>
      <w:r>
        <w:rPr>
          <w:sz w:val="24"/>
          <w:szCs w:val="24"/>
        </w:rPr>
        <w:br w:type="page"/>
      </w:r>
    </w:p>
    <w:p w14:paraId="5F90A12D" w14:textId="4B6B76CB" w:rsidR="0040015A" w:rsidRDefault="0040015A" w:rsidP="00FB5C2A">
      <w:pPr>
        <w:pStyle w:val="Heading2"/>
        <w:spacing w:after="240"/>
      </w:pPr>
      <w:r>
        <w:lastRenderedPageBreak/>
        <w:t>Schoko-Pistazien-Kekse</w:t>
      </w:r>
      <w:r w:rsidR="00C815DC">
        <w:rPr>
          <w:rStyle w:val="FootnoteReference"/>
        </w:rPr>
        <w:footnoteReference w:id="1752"/>
      </w:r>
    </w:p>
    <w:p w14:paraId="69206075" w14:textId="77777777" w:rsidR="0040015A" w:rsidRDefault="0040015A" w:rsidP="0040015A">
      <w:pPr>
        <w:spacing w:after="120"/>
        <w:jc w:val="both"/>
        <w:rPr>
          <w:sz w:val="24"/>
          <w:szCs w:val="24"/>
        </w:rPr>
      </w:pPr>
      <w:r w:rsidRPr="00FB5C2A">
        <w:rPr>
          <w:sz w:val="24"/>
          <w:szCs w:val="24"/>
          <w:u w:val="single"/>
        </w:rPr>
        <w:t>Zutaten</w:t>
      </w:r>
      <w:r>
        <w:rPr>
          <w:sz w:val="24"/>
          <w:szCs w:val="24"/>
        </w:rPr>
        <w:t xml:space="preserve"> (für 1 bis 2 Bleche)</w:t>
      </w:r>
    </w:p>
    <w:p w14:paraId="547CEE77" w14:textId="77777777" w:rsidR="0040015A" w:rsidRDefault="0040015A" w:rsidP="0040015A">
      <w:pPr>
        <w:spacing w:after="120"/>
        <w:jc w:val="both"/>
        <w:rPr>
          <w:sz w:val="24"/>
          <w:szCs w:val="24"/>
        </w:rPr>
      </w:pPr>
      <w:r>
        <w:rPr>
          <w:sz w:val="24"/>
          <w:szCs w:val="24"/>
        </w:rPr>
        <w:t>300 g Zucker</w:t>
      </w:r>
    </w:p>
    <w:p w14:paraId="0E29B998" w14:textId="77777777" w:rsidR="0040015A" w:rsidRDefault="0040015A" w:rsidP="0040015A">
      <w:pPr>
        <w:spacing w:after="120"/>
        <w:jc w:val="both"/>
        <w:rPr>
          <w:sz w:val="24"/>
          <w:szCs w:val="24"/>
        </w:rPr>
      </w:pPr>
      <w:r>
        <w:rPr>
          <w:sz w:val="24"/>
          <w:szCs w:val="24"/>
        </w:rPr>
        <w:t>150 g weiche Butter</w:t>
      </w:r>
    </w:p>
    <w:p w14:paraId="137C439C" w14:textId="77777777" w:rsidR="0040015A" w:rsidRDefault="0040015A" w:rsidP="0040015A">
      <w:pPr>
        <w:spacing w:after="120"/>
        <w:jc w:val="both"/>
        <w:rPr>
          <w:sz w:val="24"/>
          <w:szCs w:val="24"/>
        </w:rPr>
      </w:pPr>
      <w:r>
        <w:rPr>
          <w:sz w:val="24"/>
          <w:szCs w:val="24"/>
        </w:rPr>
        <w:t>2 Eier</w:t>
      </w:r>
    </w:p>
    <w:p w14:paraId="50B1C4CC" w14:textId="77777777" w:rsidR="0040015A" w:rsidRDefault="0040015A" w:rsidP="0040015A">
      <w:pPr>
        <w:spacing w:after="120"/>
        <w:jc w:val="both"/>
        <w:rPr>
          <w:sz w:val="24"/>
          <w:szCs w:val="24"/>
        </w:rPr>
      </w:pPr>
      <w:r>
        <w:rPr>
          <w:sz w:val="24"/>
          <w:szCs w:val="24"/>
        </w:rPr>
        <w:t>280 g Mehl</w:t>
      </w:r>
    </w:p>
    <w:p w14:paraId="09DD3317" w14:textId="77777777" w:rsidR="0040015A" w:rsidRDefault="0040015A" w:rsidP="0040015A">
      <w:pPr>
        <w:spacing w:after="120"/>
        <w:jc w:val="both"/>
        <w:rPr>
          <w:sz w:val="24"/>
          <w:szCs w:val="24"/>
        </w:rPr>
      </w:pPr>
      <w:r>
        <w:rPr>
          <w:sz w:val="24"/>
          <w:szCs w:val="24"/>
        </w:rPr>
        <w:t>50 g Kakaopulver</w:t>
      </w:r>
    </w:p>
    <w:p w14:paraId="7A564C4D" w14:textId="77777777" w:rsidR="0040015A" w:rsidRDefault="0040015A" w:rsidP="0040015A">
      <w:pPr>
        <w:spacing w:after="120"/>
        <w:jc w:val="both"/>
        <w:rPr>
          <w:sz w:val="24"/>
          <w:szCs w:val="24"/>
        </w:rPr>
      </w:pPr>
      <w:r>
        <w:rPr>
          <w:sz w:val="24"/>
          <w:szCs w:val="24"/>
        </w:rPr>
        <w:t>1 TL Backpulver</w:t>
      </w:r>
    </w:p>
    <w:p w14:paraId="6D6D3F52" w14:textId="77777777" w:rsidR="0040015A" w:rsidRDefault="0040015A" w:rsidP="0040015A">
      <w:pPr>
        <w:spacing w:after="120"/>
        <w:jc w:val="both"/>
        <w:rPr>
          <w:sz w:val="24"/>
          <w:szCs w:val="24"/>
        </w:rPr>
      </w:pPr>
      <w:r>
        <w:rPr>
          <w:sz w:val="24"/>
          <w:szCs w:val="24"/>
        </w:rPr>
        <w:t>150 g ungesalzene, geschälte Pistazien</w:t>
      </w:r>
    </w:p>
    <w:p w14:paraId="2E0858E5" w14:textId="77777777" w:rsidR="0040015A" w:rsidRDefault="0040015A" w:rsidP="0040015A">
      <w:pPr>
        <w:spacing w:after="120"/>
        <w:jc w:val="both"/>
        <w:rPr>
          <w:sz w:val="24"/>
          <w:szCs w:val="24"/>
        </w:rPr>
      </w:pPr>
      <w:r>
        <w:rPr>
          <w:sz w:val="24"/>
          <w:szCs w:val="24"/>
        </w:rPr>
        <w:t>100 g Zartbitter-Schokoladentropfen</w:t>
      </w:r>
    </w:p>
    <w:p w14:paraId="6ECD55F5" w14:textId="77777777" w:rsidR="0040015A" w:rsidRDefault="0040015A" w:rsidP="0040015A">
      <w:pPr>
        <w:spacing w:after="120"/>
        <w:jc w:val="both"/>
        <w:rPr>
          <w:sz w:val="24"/>
          <w:szCs w:val="24"/>
        </w:rPr>
      </w:pPr>
    </w:p>
    <w:p w14:paraId="113F44D7" w14:textId="77777777" w:rsidR="0040015A" w:rsidRDefault="0040015A" w:rsidP="0040015A">
      <w:pPr>
        <w:spacing w:after="120"/>
        <w:jc w:val="both"/>
        <w:rPr>
          <w:sz w:val="24"/>
          <w:szCs w:val="24"/>
        </w:rPr>
      </w:pPr>
      <w:r>
        <w:rPr>
          <w:sz w:val="24"/>
          <w:szCs w:val="24"/>
        </w:rPr>
        <w:t>Zubereitung:</w:t>
      </w:r>
    </w:p>
    <w:p w14:paraId="5533C8D4" w14:textId="77777777" w:rsidR="00E40BA1" w:rsidRPr="00FB5C2A" w:rsidRDefault="00E40BA1" w:rsidP="00B40E8C">
      <w:pPr>
        <w:pStyle w:val="ListParagraph"/>
        <w:numPr>
          <w:ilvl w:val="0"/>
          <w:numId w:val="1939"/>
        </w:numPr>
        <w:spacing w:after="120"/>
        <w:ind w:left="714" w:hanging="357"/>
        <w:contextualSpacing w:val="0"/>
        <w:jc w:val="both"/>
        <w:rPr>
          <w:sz w:val="24"/>
          <w:szCs w:val="24"/>
        </w:rPr>
      </w:pPr>
      <w:r w:rsidRPr="00FB5C2A">
        <w:rPr>
          <w:sz w:val="24"/>
          <w:szCs w:val="24"/>
        </w:rPr>
        <w:t xml:space="preserve">Den Backofen auf 160 Grad Umluft vorheizen. </w:t>
      </w:r>
    </w:p>
    <w:p w14:paraId="56A2978A" w14:textId="77777777" w:rsidR="009F0F44" w:rsidRPr="00FB5C2A" w:rsidRDefault="00E40BA1" w:rsidP="00B40E8C">
      <w:pPr>
        <w:pStyle w:val="ListParagraph"/>
        <w:numPr>
          <w:ilvl w:val="0"/>
          <w:numId w:val="1939"/>
        </w:numPr>
        <w:spacing w:after="120"/>
        <w:ind w:left="714" w:hanging="357"/>
        <w:contextualSpacing w:val="0"/>
        <w:jc w:val="both"/>
        <w:rPr>
          <w:sz w:val="24"/>
          <w:szCs w:val="24"/>
        </w:rPr>
      </w:pPr>
      <w:r w:rsidRPr="00FB5C2A">
        <w:rPr>
          <w:sz w:val="24"/>
          <w:szCs w:val="24"/>
        </w:rPr>
        <w:t>Zucker und Butter mit der Hand verkneten. Eier verquirlen, mit einem Löffel unterrühren. Mehr, Kakao, Backpulver vermengen und unterrühren.</w:t>
      </w:r>
      <w:r w:rsidR="009F0F44" w:rsidRPr="00FB5C2A">
        <w:rPr>
          <w:sz w:val="24"/>
          <w:szCs w:val="24"/>
        </w:rPr>
        <w:t xml:space="preserve"> Alles zu einem Teig kneten.</w:t>
      </w:r>
    </w:p>
    <w:p w14:paraId="7C40EC73" w14:textId="599B38C9" w:rsidR="009F0F44" w:rsidRPr="00FB5C2A" w:rsidRDefault="009F0F44" w:rsidP="00B40E8C">
      <w:pPr>
        <w:pStyle w:val="ListParagraph"/>
        <w:numPr>
          <w:ilvl w:val="0"/>
          <w:numId w:val="1939"/>
        </w:numPr>
        <w:spacing w:after="120"/>
        <w:ind w:left="714" w:hanging="357"/>
        <w:contextualSpacing w:val="0"/>
        <w:jc w:val="both"/>
        <w:rPr>
          <w:sz w:val="24"/>
          <w:szCs w:val="24"/>
        </w:rPr>
      </w:pPr>
      <w:r w:rsidRPr="00FB5C2A">
        <w:rPr>
          <w:sz w:val="24"/>
          <w:szCs w:val="24"/>
        </w:rPr>
        <w:t>Pistazien in einer beschichteten Pfanne ohne Fett rösten, dann grob zerkleinern, entweder m</w:t>
      </w:r>
      <w:r w:rsidR="00CC3DF0" w:rsidRPr="00FB5C2A">
        <w:rPr>
          <w:sz w:val="24"/>
          <w:szCs w:val="24"/>
        </w:rPr>
        <w:t>i</w:t>
      </w:r>
      <w:r w:rsidRPr="00FB5C2A">
        <w:rPr>
          <w:sz w:val="24"/>
          <w:szCs w:val="24"/>
        </w:rPr>
        <w:t>t einem Messer oder im Mörser. In den Teig kneten. Schokoladentropfen in den Teig k</w:t>
      </w:r>
      <w:r w:rsidR="00CC3DF0" w:rsidRPr="00FB5C2A">
        <w:rPr>
          <w:sz w:val="24"/>
          <w:szCs w:val="24"/>
        </w:rPr>
        <w:t>ne</w:t>
      </w:r>
      <w:r w:rsidRPr="00FB5C2A">
        <w:rPr>
          <w:sz w:val="24"/>
          <w:szCs w:val="24"/>
        </w:rPr>
        <w:t>ten.</w:t>
      </w:r>
    </w:p>
    <w:p w14:paraId="4AFB45E6" w14:textId="77777777" w:rsidR="00CC3DF0" w:rsidRPr="00FB5C2A" w:rsidRDefault="009F0F44" w:rsidP="00B40E8C">
      <w:pPr>
        <w:pStyle w:val="ListParagraph"/>
        <w:numPr>
          <w:ilvl w:val="0"/>
          <w:numId w:val="1939"/>
        </w:numPr>
        <w:spacing w:after="120"/>
        <w:ind w:left="714" w:hanging="357"/>
        <w:contextualSpacing w:val="0"/>
        <w:jc w:val="both"/>
        <w:rPr>
          <w:sz w:val="24"/>
          <w:szCs w:val="24"/>
        </w:rPr>
      </w:pPr>
      <w:r w:rsidRPr="00FB5C2A">
        <w:rPr>
          <w:sz w:val="24"/>
          <w:szCs w:val="24"/>
        </w:rPr>
        <w:t>Backblech mit Backpapier auslegen</w:t>
      </w:r>
      <w:r w:rsidR="00CC3DF0" w:rsidRPr="00FB5C2A">
        <w:rPr>
          <w:sz w:val="24"/>
          <w:szCs w:val="24"/>
        </w:rPr>
        <w:t>. Mit den Fingern aus dem Teig aprikosengroße Stücke formen, leicht andrücken und mit mindestens 2 cm Abstand auf das Blech setzen. Wenn ihr nicht zu viel von dem rohen Teig nascht, was sicher schwierig ist, braucht ihr eventuell ein zweites Blech. Kekse ungefähr 15 Minuten lang backen. Auskühlen lassen.</w:t>
      </w:r>
    </w:p>
    <w:p w14:paraId="5C0E3F90" w14:textId="77777777" w:rsidR="00CC3DF0" w:rsidRDefault="00CC3DF0" w:rsidP="0040015A">
      <w:pPr>
        <w:spacing w:after="120"/>
        <w:jc w:val="both"/>
        <w:rPr>
          <w:sz w:val="24"/>
          <w:szCs w:val="24"/>
        </w:rPr>
      </w:pPr>
    </w:p>
    <w:p w14:paraId="038F5156" w14:textId="5F72CC07" w:rsidR="002036D2" w:rsidRPr="0040015A" w:rsidRDefault="00CC3DF0" w:rsidP="00FB5C2A">
      <w:pPr>
        <w:spacing w:after="120"/>
        <w:ind w:left="1416" w:hanging="1416"/>
        <w:jc w:val="both"/>
        <w:rPr>
          <w:sz w:val="24"/>
          <w:szCs w:val="24"/>
        </w:rPr>
      </w:pPr>
      <w:r>
        <w:rPr>
          <w:sz w:val="24"/>
          <w:szCs w:val="24"/>
        </w:rPr>
        <w:t>Kommentar:</w:t>
      </w:r>
      <w:r>
        <w:rPr>
          <w:sz w:val="24"/>
          <w:szCs w:val="24"/>
        </w:rPr>
        <w:tab/>
      </w:r>
      <w:r w:rsidR="000878FD">
        <w:rPr>
          <w:sz w:val="24"/>
          <w:szCs w:val="24"/>
        </w:rPr>
        <w:t>Ich wollte diese Kekse schon lange einmal backen, aber habe es immer wieder hinausgezögert</w:t>
      </w:r>
      <w:r w:rsidR="00145CA0">
        <w:rPr>
          <w:sz w:val="24"/>
          <w:szCs w:val="24"/>
        </w:rPr>
        <w:t>. Wisst ihr, wie teuer Pistazien sind? Insbesondere die geschälten, ungesalzenen?</w:t>
      </w:r>
      <w:r w:rsidR="005F0AA6">
        <w:rPr>
          <w:sz w:val="24"/>
          <w:szCs w:val="24"/>
        </w:rPr>
        <w:t xml:space="preserve"> Warum lässt der Staat zu, dass nur Reiche sich das leisten können </w:t>
      </w:r>
      <w:r w:rsidR="005F0AA6" w:rsidRPr="005F0AA6">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sidR="005F0AA6">
        <w:rPr>
          <w:sz w:val="24"/>
          <w:szCs w:val="24"/>
        </w:rPr>
        <w:t xml:space="preserve">? Ich wäre dann auch noch für </w:t>
      </w:r>
      <w:r w:rsidR="00FB5C2A">
        <w:rPr>
          <w:sz w:val="24"/>
          <w:szCs w:val="24"/>
        </w:rPr>
        <w:t xml:space="preserve">günstigere Macadamianüsse und Champagner </w:t>
      </w:r>
      <w:r w:rsidR="00FB5C2A" w:rsidRPr="00FB5C2A">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sidR="002036D2" w:rsidRPr="0040015A">
        <w:rPr>
          <w:sz w:val="24"/>
          <w:szCs w:val="24"/>
        </w:rPr>
        <w:br w:type="page"/>
      </w:r>
    </w:p>
    <w:p w14:paraId="36259B2E" w14:textId="4EEDBE4F" w:rsidR="009458CE" w:rsidRDefault="00C57E18" w:rsidP="00093DDF">
      <w:pPr>
        <w:pStyle w:val="Heading2"/>
        <w:spacing w:after="240"/>
      </w:pPr>
      <w:r>
        <w:lastRenderedPageBreak/>
        <w:t>Birnen-Schokoladen-Kuchen</w:t>
      </w:r>
      <w:r w:rsidR="00951B98">
        <w:rPr>
          <w:rStyle w:val="FootnoteReference"/>
        </w:rPr>
        <w:footnoteReference w:id="1753"/>
      </w:r>
      <w:r w:rsidR="009458CE">
        <w:t xml:space="preserve"> </w:t>
      </w:r>
    </w:p>
    <w:p w14:paraId="28AC3AEA" w14:textId="6BC10FBA" w:rsidR="00894581" w:rsidRDefault="009458CE">
      <w:pPr>
        <w:rPr>
          <w:sz w:val="24"/>
          <w:szCs w:val="24"/>
        </w:rPr>
      </w:pPr>
      <w:r w:rsidRPr="00093DDF">
        <w:rPr>
          <w:sz w:val="24"/>
          <w:szCs w:val="24"/>
          <w:u w:val="single"/>
        </w:rPr>
        <w:t>Zutaten</w:t>
      </w:r>
      <w:r>
        <w:rPr>
          <w:sz w:val="24"/>
          <w:szCs w:val="24"/>
        </w:rPr>
        <w:t xml:space="preserve"> </w:t>
      </w:r>
      <w:r w:rsidR="00093DDF">
        <w:rPr>
          <w:sz w:val="24"/>
          <w:szCs w:val="24"/>
        </w:rPr>
        <w:t>(</w:t>
      </w:r>
      <w:r>
        <w:rPr>
          <w:sz w:val="24"/>
          <w:szCs w:val="24"/>
        </w:rPr>
        <w:t>für eine Springform mit 24 cm Durchmesser</w:t>
      </w:r>
      <w:r w:rsidR="00093DDF">
        <w:rPr>
          <w:sz w:val="24"/>
          <w:szCs w:val="24"/>
        </w:rPr>
        <w:t>)</w:t>
      </w:r>
      <w:r w:rsidR="00894581">
        <w:rPr>
          <w:sz w:val="24"/>
          <w:szCs w:val="24"/>
        </w:rPr>
        <w:t>:</w:t>
      </w:r>
    </w:p>
    <w:p w14:paraId="02C87D1C" w14:textId="77777777" w:rsidR="00894581" w:rsidRDefault="00894581">
      <w:pPr>
        <w:rPr>
          <w:sz w:val="24"/>
          <w:szCs w:val="24"/>
        </w:rPr>
      </w:pPr>
      <w:r>
        <w:rPr>
          <w:sz w:val="24"/>
          <w:szCs w:val="24"/>
        </w:rPr>
        <w:t>200 g weiche Butter</w:t>
      </w:r>
    </w:p>
    <w:p w14:paraId="101E9770" w14:textId="77777777" w:rsidR="00894581" w:rsidRDefault="00894581">
      <w:pPr>
        <w:rPr>
          <w:sz w:val="24"/>
          <w:szCs w:val="24"/>
        </w:rPr>
      </w:pPr>
      <w:r>
        <w:rPr>
          <w:sz w:val="24"/>
          <w:szCs w:val="24"/>
        </w:rPr>
        <w:t>180 g Zucker</w:t>
      </w:r>
    </w:p>
    <w:p w14:paraId="2AE70F23" w14:textId="77777777" w:rsidR="00894581" w:rsidRDefault="00894581">
      <w:pPr>
        <w:rPr>
          <w:sz w:val="24"/>
          <w:szCs w:val="24"/>
        </w:rPr>
      </w:pPr>
      <w:r>
        <w:rPr>
          <w:sz w:val="24"/>
          <w:szCs w:val="24"/>
        </w:rPr>
        <w:t>4 Eier</w:t>
      </w:r>
    </w:p>
    <w:p w14:paraId="13726DCD" w14:textId="77777777" w:rsidR="00AF0606" w:rsidRDefault="00894581">
      <w:pPr>
        <w:rPr>
          <w:sz w:val="24"/>
          <w:szCs w:val="24"/>
        </w:rPr>
      </w:pPr>
      <w:r>
        <w:rPr>
          <w:sz w:val="24"/>
          <w:szCs w:val="24"/>
        </w:rPr>
        <w:t>100 g dunkle Schokolade</w:t>
      </w:r>
      <w:r w:rsidR="00AF0606">
        <w:rPr>
          <w:sz w:val="24"/>
          <w:szCs w:val="24"/>
        </w:rPr>
        <w:t xml:space="preserve"> (mindestens 70 Prozent Kakaogehalt)</w:t>
      </w:r>
    </w:p>
    <w:p w14:paraId="176761EC" w14:textId="309CB67F" w:rsidR="00AF0606" w:rsidRDefault="00AF0606">
      <w:pPr>
        <w:rPr>
          <w:sz w:val="24"/>
          <w:szCs w:val="24"/>
        </w:rPr>
      </w:pPr>
      <w:r>
        <w:rPr>
          <w:sz w:val="24"/>
          <w:szCs w:val="24"/>
        </w:rPr>
        <w:t>100 g Haselnüsse</w:t>
      </w:r>
    </w:p>
    <w:p w14:paraId="69531641" w14:textId="451F934D" w:rsidR="00AF0606" w:rsidRDefault="00AF0606">
      <w:pPr>
        <w:rPr>
          <w:sz w:val="24"/>
          <w:szCs w:val="24"/>
        </w:rPr>
      </w:pPr>
      <w:r>
        <w:rPr>
          <w:sz w:val="24"/>
          <w:szCs w:val="24"/>
        </w:rPr>
        <w:t>1 gestrichener TL Backpulver</w:t>
      </w:r>
    </w:p>
    <w:p w14:paraId="00B8F4F6" w14:textId="77777777" w:rsidR="00AF0606" w:rsidRDefault="00AF0606">
      <w:pPr>
        <w:rPr>
          <w:sz w:val="24"/>
          <w:szCs w:val="24"/>
        </w:rPr>
      </w:pPr>
      <w:r>
        <w:rPr>
          <w:sz w:val="24"/>
          <w:szCs w:val="24"/>
        </w:rPr>
        <w:t>125 g Mehl</w:t>
      </w:r>
    </w:p>
    <w:p w14:paraId="679DD949" w14:textId="77777777" w:rsidR="00AF0606" w:rsidRDefault="00AF0606">
      <w:pPr>
        <w:rPr>
          <w:sz w:val="24"/>
          <w:szCs w:val="24"/>
        </w:rPr>
      </w:pPr>
      <w:r>
        <w:rPr>
          <w:sz w:val="24"/>
          <w:szCs w:val="24"/>
        </w:rPr>
        <w:t>5 reife Birnen</w:t>
      </w:r>
    </w:p>
    <w:p w14:paraId="47ED666D" w14:textId="77777777" w:rsidR="00AF0606" w:rsidRDefault="00AF0606">
      <w:pPr>
        <w:rPr>
          <w:sz w:val="24"/>
          <w:szCs w:val="24"/>
        </w:rPr>
      </w:pPr>
    </w:p>
    <w:p w14:paraId="5C7D966B" w14:textId="67DB1120" w:rsidR="00093DDF" w:rsidRDefault="00093DDF">
      <w:pPr>
        <w:rPr>
          <w:sz w:val="24"/>
          <w:szCs w:val="24"/>
        </w:rPr>
      </w:pPr>
      <w:r>
        <w:rPr>
          <w:sz w:val="24"/>
          <w:szCs w:val="24"/>
        </w:rPr>
        <w:t>Zubereitung:</w:t>
      </w:r>
    </w:p>
    <w:p w14:paraId="2673BD7B" w14:textId="6E75627F" w:rsidR="00715234" w:rsidRPr="00FC0244" w:rsidRDefault="00FB4669" w:rsidP="00B40E8C">
      <w:pPr>
        <w:pStyle w:val="ListParagraph"/>
        <w:numPr>
          <w:ilvl w:val="0"/>
          <w:numId w:val="813"/>
        </w:numPr>
        <w:spacing w:after="120"/>
        <w:ind w:left="714" w:hanging="357"/>
        <w:contextualSpacing w:val="0"/>
        <w:jc w:val="both"/>
        <w:rPr>
          <w:sz w:val="24"/>
          <w:szCs w:val="24"/>
        </w:rPr>
      </w:pPr>
      <w:r w:rsidRPr="00FC0244">
        <w:rPr>
          <w:sz w:val="24"/>
          <w:szCs w:val="24"/>
        </w:rPr>
        <w:t xml:space="preserve">Für den Teig Butter und Zucker mit dem Handrührgerät vermengen. Eier trennen und die </w:t>
      </w:r>
      <w:r w:rsidR="00715234" w:rsidRPr="00FC0244">
        <w:rPr>
          <w:sz w:val="24"/>
          <w:szCs w:val="24"/>
        </w:rPr>
        <w:t>E</w:t>
      </w:r>
      <w:r w:rsidRPr="00FC0244">
        <w:rPr>
          <w:sz w:val="24"/>
          <w:szCs w:val="24"/>
        </w:rPr>
        <w:t xml:space="preserve">igelbe in die Buttermischung rühren. Das </w:t>
      </w:r>
      <w:r w:rsidR="00CF5124" w:rsidRPr="00FC0244">
        <w:rPr>
          <w:sz w:val="24"/>
          <w:szCs w:val="24"/>
        </w:rPr>
        <w:t>Eiweiß</w:t>
      </w:r>
      <w:r w:rsidRPr="00FC0244">
        <w:rPr>
          <w:sz w:val="24"/>
          <w:szCs w:val="24"/>
        </w:rPr>
        <w:t xml:space="preserve"> </w:t>
      </w:r>
      <w:r w:rsidR="00CF5124" w:rsidRPr="00FC0244">
        <w:rPr>
          <w:sz w:val="24"/>
          <w:szCs w:val="24"/>
        </w:rPr>
        <w:t>steif schlagen.</w:t>
      </w:r>
    </w:p>
    <w:p w14:paraId="498B79C7" w14:textId="77777777" w:rsidR="00FC0244" w:rsidRPr="00FC0244" w:rsidRDefault="002E4C65" w:rsidP="00B40E8C">
      <w:pPr>
        <w:pStyle w:val="ListParagraph"/>
        <w:numPr>
          <w:ilvl w:val="0"/>
          <w:numId w:val="813"/>
        </w:numPr>
        <w:spacing w:after="120"/>
        <w:ind w:left="714" w:hanging="357"/>
        <w:contextualSpacing w:val="0"/>
        <w:jc w:val="both"/>
        <w:rPr>
          <w:sz w:val="24"/>
          <w:szCs w:val="24"/>
        </w:rPr>
      </w:pPr>
      <w:r w:rsidRPr="00FC0244">
        <w:rPr>
          <w:sz w:val="24"/>
          <w:szCs w:val="24"/>
        </w:rPr>
        <w:t xml:space="preserve">Schokolade mit dem Messer grob zerteilen, dann schmelzen. </w:t>
      </w:r>
      <w:r w:rsidR="00715234" w:rsidRPr="00FC0244">
        <w:rPr>
          <w:sz w:val="24"/>
          <w:szCs w:val="24"/>
        </w:rPr>
        <w:t xml:space="preserve">Dafür eine Glas- oder Metallschüssel </w:t>
      </w:r>
      <w:r w:rsidR="00FC0244" w:rsidRPr="00FC0244">
        <w:rPr>
          <w:sz w:val="24"/>
          <w:szCs w:val="24"/>
        </w:rPr>
        <w:t>auf einen Topf</w:t>
      </w:r>
      <w:r w:rsidR="00715234" w:rsidRPr="00FC0244">
        <w:rPr>
          <w:sz w:val="24"/>
          <w:szCs w:val="24"/>
        </w:rPr>
        <w:t xml:space="preserve"> mit Wasser setzen, Wasser erhitzen, aber nicht kochen. Schokolade in der Schüssel über dem heißen Wasser langsam zergehen lassen.</w:t>
      </w:r>
    </w:p>
    <w:p w14:paraId="1B244399" w14:textId="77777777" w:rsidR="00FC0244" w:rsidRPr="00FC0244" w:rsidRDefault="00715234" w:rsidP="00B40E8C">
      <w:pPr>
        <w:pStyle w:val="ListParagraph"/>
        <w:numPr>
          <w:ilvl w:val="0"/>
          <w:numId w:val="813"/>
        </w:numPr>
        <w:spacing w:after="120"/>
        <w:ind w:left="714" w:hanging="357"/>
        <w:contextualSpacing w:val="0"/>
        <w:jc w:val="both"/>
        <w:rPr>
          <w:sz w:val="24"/>
          <w:szCs w:val="24"/>
        </w:rPr>
      </w:pPr>
      <w:r w:rsidRPr="00FC0244">
        <w:rPr>
          <w:sz w:val="24"/>
          <w:szCs w:val="24"/>
        </w:rPr>
        <w:t>Haselnüsse in</w:t>
      </w:r>
      <w:r w:rsidR="00FC0244" w:rsidRPr="00FC0244">
        <w:rPr>
          <w:sz w:val="24"/>
          <w:szCs w:val="24"/>
        </w:rPr>
        <w:t xml:space="preserve"> de</w:t>
      </w:r>
      <w:r w:rsidRPr="00FC0244">
        <w:rPr>
          <w:sz w:val="24"/>
          <w:szCs w:val="24"/>
        </w:rPr>
        <w:t>r Pfanne ohne Fett rösten, ohne dass sie anbrennen, dann mit dem Pürierstab fein zerkleinern. Mehl und Backpulver gut vermengen. Zur Butter-Eigelb-Mischung geben. Schokolade und zerklei</w:t>
      </w:r>
      <w:r w:rsidR="00FC0244" w:rsidRPr="00FC0244">
        <w:rPr>
          <w:sz w:val="24"/>
          <w:szCs w:val="24"/>
        </w:rPr>
        <w:t>ner</w:t>
      </w:r>
      <w:r w:rsidRPr="00FC0244">
        <w:rPr>
          <w:sz w:val="24"/>
          <w:szCs w:val="24"/>
        </w:rPr>
        <w:t xml:space="preserve">te Haselnüsse ebenfalls unterrühren. Zum Schluss das </w:t>
      </w:r>
      <w:r w:rsidR="00FC0244" w:rsidRPr="00FC0244">
        <w:rPr>
          <w:sz w:val="24"/>
          <w:szCs w:val="24"/>
        </w:rPr>
        <w:t>E</w:t>
      </w:r>
      <w:r w:rsidRPr="00FC0244">
        <w:rPr>
          <w:sz w:val="24"/>
          <w:szCs w:val="24"/>
        </w:rPr>
        <w:t>iweiß vorsichtig unterheben.</w:t>
      </w:r>
    </w:p>
    <w:p w14:paraId="7ED5FE2F" w14:textId="1F718939" w:rsidR="00715234" w:rsidRPr="00FC0244" w:rsidRDefault="00715234" w:rsidP="00B40E8C">
      <w:pPr>
        <w:pStyle w:val="ListParagraph"/>
        <w:numPr>
          <w:ilvl w:val="0"/>
          <w:numId w:val="813"/>
        </w:numPr>
        <w:spacing w:after="120"/>
        <w:ind w:left="714" w:hanging="357"/>
        <w:contextualSpacing w:val="0"/>
        <w:jc w:val="both"/>
        <w:rPr>
          <w:sz w:val="24"/>
          <w:szCs w:val="24"/>
        </w:rPr>
      </w:pPr>
      <w:r w:rsidRPr="00FC0244">
        <w:rPr>
          <w:sz w:val="24"/>
          <w:szCs w:val="24"/>
        </w:rPr>
        <w:t>Den</w:t>
      </w:r>
      <w:r w:rsidR="00FC0244" w:rsidRPr="00FC0244">
        <w:rPr>
          <w:sz w:val="24"/>
          <w:szCs w:val="24"/>
        </w:rPr>
        <w:t xml:space="preserve"> </w:t>
      </w:r>
      <w:r w:rsidRPr="00FC0244">
        <w:rPr>
          <w:sz w:val="24"/>
          <w:szCs w:val="24"/>
        </w:rPr>
        <w:t xml:space="preserve">Boden der Springform mit Backpapier auslegen, den Rand mit Butter einfetten. Teig hineingeben. Birnen schälen, Stiel und unteres </w:t>
      </w:r>
      <w:r w:rsidR="00FC0244" w:rsidRPr="00FC0244">
        <w:rPr>
          <w:sz w:val="24"/>
          <w:szCs w:val="24"/>
        </w:rPr>
        <w:t>E</w:t>
      </w:r>
      <w:r w:rsidRPr="00FC0244">
        <w:rPr>
          <w:sz w:val="24"/>
          <w:szCs w:val="24"/>
        </w:rPr>
        <w:t>nde entfernen, halbieren, Gehä</w:t>
      </w:r>
      <w:r w:rsidR="00FC0244" w:rsidRPr="00FC0244">
        <w:rPr>
          <w:sz w:val="24"/>
          <w:szCs w:val="24"/>
        </w:rPr>
        <w:t>u</w:t>
      </w:r>
      <w:r w:rsidRPr="00FC0244">
        <w:rPr>
          <w:sz w:val="24"/>
          <w:szCs w:val="24"/>
        </w:rPr>
        <w:t>se vorsichtig entfernen, sodass die Hälften nicht auseinanderbrechen. Dann die Birnenhälften längs in Scheiben schneiden und dabei so festhalten, dass sie</w:t>
      </w:r>
      <w:r w:rsidR="00FC0244" w:rsidRPr="00FC0244">
        <w:rPr>
          <w:sz w:val="24"/>
          <w:szCs w:val="24"/>
        </w:rPr>
        <w:t xml:space="preserve"> </w:t>
      </w:r>
      <w:r w:rsidRPr="00FC0244">
        <w:rPr>
          <w:sz w:val="24"/>
          <w:szCs w:val="24"/>
        </w:rPr>
        <w:t>in der Form bleibe</w:t>
      </w:r>
      <w:r w:rsidR="00FA42FB" w:rsidRPr="00FC0244">
        <w:rPr>
          <w:sz w:val="24"/>
          <w:szCs w:val="24"/>
        </w:rPr>
        <w:t>n (sie lassen sich dann leichter mit ei</w:t>
      </w:r>
      <w:r w:rsidR="00FC0244" w:rsidRPr="00FC0244">
        <w:rPr>
          <w:sz w:val="24"/>
          <w:szCs w:val="24"/>
        </w:rPr>
        <w:t>ne</w:t>
      </w:r>
      <w:r w:rsidR="00FA42FB" w:rsidRPr="00FC0244">
        <w:rPr>
          <w:sz w:val="24"/>
          <w:szCs w:val="24"/>
        </w:rPr>
        <w:t>r Kuchengabel essen). Birnen in</w:t>
      </w:r>
      <w:r w:rsidR="00FC0244" w:rsidRPr="00FC0244">
        <w:rPr>
          <w:sz w:val="24"/>
          <w:szCs w:val="24"/>
        </w:rPr>
        <w:t xml:space="preserve"> de</w:t>
      </w:r>
      <w:r w:rsidR="00FA42FB" w:rsidRPr="00FC0244">
        <w:rPr>
          <w:sz w:val="24"/>
          <w:szCs w:val="24"/>
        </w:rPr>
        <w:t xml:space="preserve">n </w:t>
      </w:r>
      <w:r w:rsidR="00FC0244" w:rsidRPr="00FC0244">
        <w:rPr>
          <w:sz w:val="24"/>
          <w:szCs w:val="24"/>
        </w:rPr>
        <w:t>T</w:t>
      </w:r>
      <w:r w:rsidR="00FA42FB" w:rsidRPr="00FC0244">
        <w:rPr>
          <w:sz w:val="24"/>
          <w:szCs w:val="24"/>
        </w:rPr>
        <w:t>eig setzen. Den Kuchen</w:t>
      </w:r>
      <w:r w:rsidR="00FC0244" w:rsidRPr="00FC0244">
        <w:rPr>
          <w:sz w:val="24"/>
          <w:szCs w:val="24"/>
        </w:rPr>
        <w:t xml:space="preserve"> </w:t>
      </w:r>
      <w:r w:rsidR="00FA42FB" w:rsidRPr="00FC0244">
        <w:rPr>
          <w:sz w:val="24"/>
          <w:szCs w:val="24"/>
        </w:rPr>
        <w:t>im auf 160 Grad Umluft vorgeheizten Backofen 40 Minuten lang backen.</w:t>
      </w:r>
    </w:p>
    <w:p w14:paraId="6FEB1EB3" w14:textId="5E9114C0" w:rsidR="00C57E18" w:rsidRDefault="00C57E18">
      <w:pPr>
        <w:rPr>
          <w:sz w:val="24"/>
          <w:szCs w:val="24"/>
        </w:rPr>
      </w:pPr>
      <w:r>
        <w:rPr>
          <w:sz w:val="24"/>
          <w:szCs w:val="24"/>
        </w:rPr>
        <w:br w:type="page"/>
      </w:r>
    </w:p>
    <w:p w14:paraId="1717F732" w14:textId="650E47F3" w:rsidR="007C5E3F" w:rsidRDefault="004F08E9" w:rsidP="00093DDF">
      <w:pPr>
        <w:pStyle w:val="Heading2"/>
        <w:spacing w:after="240"/>
      </w:pPr>
      <w:r>
        <w:lastRenderedPageBreak/>
        <w:t xml:space="preserve">Alexanderkuchen (Von der </w:t>
      </w:r>
      <w:r w:rsidR="00447967">
        <w:t>Om</w:t>
      </w:r>
      <w:r>
        <w:t>a</w:t>
      </w:r>
      <w:r w:rsidR="007C5E3F">
        <w:t xml:space="preserve"> von Herbert Grönemeyer)</w:t>
      </w:r>
    </w:p>
    <w:p w14:paraId="168496EB" w14:textId="6AABA498" w:rsidR="007C5E3F" w:rsidRDefault="007C5E3F">
      <w:pPr>
        <w:rPr>
          <w:sz w:val="24"/>
          <w:szCs w:val="24"/>
        </w:rPr>
      </w:pPr>
      <w:r w:rsidRPr="00093DDF">
        <w:rPr>
          <w:sz w:val="24"/>
          <w:szCs w:val="24"/>
          <w:u w:val="single"/>
        </w:rPr>
        <w:t>Zutaten</w:t>
      </w:r>
      <w:r>
        <w:rPr>
          <w:sz w:val="24"/>
          <w:szCs w:val="24"/>
        </w:rPr>
        <w:t xml:space="preserve"> </w:t>
      </w:r>
      <w:r w:rsidR="00093DDF">
        <w:rPr>
          <w:sz w:val="24"/>
          <w:szCs w:val="24"/>
        </w:rPr>
        <w:t>(</w:t>
      </w:r>
      <w:r>
        <w:rPr>
          <w:sz w:val="24"/>
          <w:szCs w:val="24"/>
        </w:rPr>
        <w:t>für eine Springform von ca. 20 cm Durchmesser</w:t>
      </w:r>
      <w:r w:rsidR="00093DDF">
        <w:rPr>
          <w:sz w:val="24"/>
          <w:szCs w:val="24"/>
        </w:rPr>
        <w:t>)</w:t>
      </w:r>
    </w:p>
    <w:p w14:paraId="1AA83D8D" w14:textId="4D92D11B" w:rsidR="007C5E3F" w:rsidRPr="00093DDF" w:rsidRDefault="007C5E3F">
      <w:pPr>
        <w:rPr>
          <w:i/>
          <w:iCs/>
          <w:sz w:val="24"/>
          <w:szCs w:val="24"/>
        </w:rPr>
      </w:pPr>
      <w:r w:rsidRPr="00093DDF">
        <w:rPr>
          <w:i/>
          <w:iCs/>
          <w:sz w:val="24"/>
          <w:szCs w:val="24"/>
        </w:rPr>
        <w:t>Für den Teig:</w:t>
      </w:r>
    </w:p>
    <w:p w14:paraId="278F56CA" w14:textId="77777777" w:rsidR="007C5E3F" w:rsidRDefault="007C5E3F">
      <w:pPr>
        <w:rPr>
          <w:sz w:val="24"/>
          <w:szCs w:val="24"/>
        </w:rPr>
      </w:pPr>
      <w:r>
        <w:rPr>
          <w:sz w:val="24"/>
          <w:szCs w:val="24"/>
        </w:rPr>
        <w:t>250 g Mehl</w:t>
      </w:r>
    </w:p>
    <w:p w14:paraId="1D1EA59A" w14:textId="77777777" w:rsidR="007C5E3F" w:rsidRDefault="007C5E3F">
      <w:pPr>
        <w:rPr>
          <w:sz w:val="24"/>
          <w:szCs w:val="24"/>
        </w:rPr>
      </w:pPr>
      <w:r>
        <w:rPr>
          <w:sz w:val="24"/>
          <w:szCs w:val="24"/>
        </w:rPr>
        <w:t>140 g Butter</w:t>
      </w:r>
    </w:p>
    <w:p w14:paraId="794CFD8E" w14:textId="2BE2F29C" w:rsidR="007C5E3F" w:rsidRDefault="007C5E3F">
      <w:pPr>
        <w:rPr>
          <w:sz w:val="24"/>
          <w:szCs w:val="24"/>
        </w:rPr>
      </w:pPr>
      <w:r>
        <w:rPr>
          <w:sz w:val="24"/>
          <w:szCs w:val="24"/>
        </w:rPr>
        <w:t>1 Eigelb</w:t>
      </w:r>
    </w:p>
    <w:p w14:paraId="4F79A392" w14:textId="77777777" w:rsidR="007C5E3F" w:rsidRDefault="007C5E3F">
      <w:pPr>
        <w:rPr>
          <w:sz w:val="24"/>
          <w:szCs w:val="24"/>
        </w:rPr>
      </w:pPr>
      <w:r>
        <w:rPr>
          <w:sz w:val="24"/>
          <w:szCs w:val="24"/>
        </w:rPr>
        <w:t>1 Prise Salz</w:t>
      </w:r>
    </w:p>
    <w:p w14:paraId="6176D2AF" w14:textId="77777777" w:rsidR="007C5E3F" w:rsidRDefault="007C5E3F">
      <w:pPr>
        <w:rPr>
          <w:sz w:val="24"/>
          <w:szCs w:val="24"/>
        </w:rPr>
      </w:pPr>
      <w:r>
        <w:rPr>
          <w:sz w:val="24"/>
          <w:szCs w:val="24"/>
        </w:rPr>
        <w:t>2 EL Zucker</w:t>
      </w:r>
    </w:p>
    <w:p w14:paraId="35697B2B" w14:textId="77777777" w:rsidR="007C5E3F" w:rsidRDefault="007C5E3F">
      <w:pPr>
        <w:rPr>
          <w:sz w:val="24"/>
          <w:szCs w:val="24"/>
        </w:rPr>
      </w:pPr>
    </w:p>
    <w:p w14:paraId="07C7A9F2" w14:textId="2CE702BB" w:rsidR="007C5E3F" w:rsidRPr="00093DDF" w:rsidRDefault="007C5E3F">
      <w:pPr>
        <w:rPr>
          <w:i/>
          <w:iCs/>
          <w:sz w:val="24"/>
          <w:szCs w:val="24"/>
        </w:rPr>
      </w:pPr>
      <w:r w:rsidRPr="00093DDF">
        <w:rPr>
          <w:i/>
          <w:iCs/>
          <w:sz w:val="24"/>
          <w:szCs w:val="24"/>
        </w:rPr>
        <w:t>Für die Füllung</w:t>
      </w:r>
      <w:r w:rsidR="00093DDF">
        <w:rPr>
          <w:i/>
          <w:iCs/>
          <w:sz w:val="24"/>
          <w:szCs w:val="24"/>
        </w:rPr>
        <w:t>:</w:t>
      </w:r>
    </w:p>
    <w:p w14:paraId="5B74E604" w14:textId="24CBAA1C" w:rsidR="007C5E3F" w:rsidRDefault="007C5E3F">
      <w:pPr>
        <w:rPr>
          <w:sz w:val="24"/>
          <w:szCs w:val="24"/>
        </w:rPr>
      </w:pPr>
      <w:r>
        <w:rPr>
          <w:sz w:val="24"/>
          <w:szCs w:val="24"/>
        </w:rPr>
        <w:t>250 g Magerquark</w:t>
      </w:r>
    </w:p>
    <w:p w14:paraId="152FD6B6" w14:textId="7763553C" w:rsidR="007C5E3F" w:rsidRDefault="007C5E3F">
      <w:pPr>
        <w:rPr>
          <w:sz w:val="24"/>
          <w:szCs w:val="24"/>
        </w:rPr>
      </w:pPr>
      <w:r>
        <w:rPr>
          <w:sz w:val="24"/>
          <w:szCs w:val="24"/>
        </w:rPr>
        <w:t>1 Eigelb</w:t>
      </w:r>
    </w:p>
    <w:p w14:paraId="281663F6" w14:textId="77777777" w:rsidR="007C5E3F" w:rsidRDefault="007C5E3F">
      <w:pPr>
        <w:rPr>
          <w:sz w:val="24"/>
          <w:szCs w:val="24"/>
        </w:rPr>
      </w:pPr>
      <w:r>
        <w:rPr>
          <w:sz w:val="24"/>
          <w:szCs w:val="24"/>
        </w:rPr>
        <w:t>4 EL Zucker</w:t>
      </w:r>
    </w:p>
    <w:p w14:paraId="293454BD" w14:textId="77777777" w:rsidR="007C5E3F" w:rsidRDefault="007C5E3F">
      <w:pPr>
        <w:rPr>
          <w:sz w:val="24"/>
          <w:szCs w:val="24"/>
        </w:rPr>
      </w:pPr>
      <w:r>
        <w:rPr>
          <w:sz w:val="24"/>
          <w:szCs w:val="24"/>
        </w:rPr>
        <w:t>3 bis 4 EL Aprikosenmarmelade</w:t>
      </w:r>
    </w:p>
    <w:p w14:paraId="31A849C1" w14:textId="77777777" w:rsidR="007C5E3F" w:rsidRDefault="007C5E3F">
      <w:pPr>
        <w:rPr>
          <w:sz w:val="24"/>
          <w:szCs w:val="24"/>
        </w:rPr>
      </w:pPr>
      <w:r>
        <w:rPr>
          <w:sz w:val="24"/>
          <w:szCs w:val="24"/>
        </w:rPr>
        <w:t>Puderzucker zum Bestäuben</w:t>
      </w:r>
    </w:p>
    <w:p w14:paraId="5BBF858C" w14:textId="77777777" w:rsidR="007C5E3F" w:rsidRDefault="007C5E3F">
      <w:pPr>
        <w:rPr>
          <w:sz w:val="24"/>
          <w:szCs w:val="24"/>
        </w:rPr>
      </w:pPr>
    </w:p>
    <w:p w14:paraId="54CFFFEC" w14:textId="6CDB7729" w:rsidR="00093DDF" w:rsidRDefault="00093DDF">
      <w:pPr>
        <w:rPr>
          <w:sz w:val="24"/>
          <w:szCs w:val="24"/>
        </w:rPr>
      </w:pPr>
      <w:r>
        <w:rPr>
          <w:sz w:val="24"/>
          <w:szCs w:val="24"/>
        </w:rPr>
        <w:t>Zubereitung:</w:t>
      </w:r>
    </w:p>
    <w:p w14:paraId="02C5D8FB" w14:textId="75E7D3A3" w:rsidR="00A46E21" w:rsidRPr="00812828" w:rsidRDefault="00A46E21" w:rsidP="00B40E8C">
      <w:pPr>
        <w:pStyle w:val="ListParagraph"/>
        <w:numPr>
          <w:ilvl w:val="0"/>
          <w:numId w:val="811"/>
        </w:numPr>
        <w:spacing w:after="120"/>
        <w:ind w:left="714" w:hanging="357"/>
        <w:contextualSpacing w:val="0"/>
        <w:jc w:val="both"/>
        <w:rPr>
          <w:sz w:val="24"/>
          <w:szCs w:val="24"/>
        </w:rPr>
      </w:pPr>
      <w:r w:rsidRPr="00812828">
        <w:rPr>
          <w:sz w:val="24"/>
          <w:szCs w:val="24"/>
        </w:rPr>
        <w:t xml:space="preserve">Für den Teig Mehl mit Butter, Eigelb, Salz und </w:t>
      </w:r>
      <w:r w:rsidR="00812828" w:rsidRPr="00812828">
        <w:rPr>
          <w:sz w:val="24"/>
          <w:szCs w:val="24"/>
        </w:rPr>
        <w:t>Z</w:t>
      </w:r>
      <w:r w:rsidRPr="00812828">
        <w:rPr>
          <w:sz w:val="24"/>
          <w:szCs w:val="24"/>
        </w:rPr>
        <w:t>ucker am besten mit den Händen zu einer festen, homogenen, glatten Masse verkneten. Mit Frischhaltefolie umwickeln und 30 Minuten im Kühlschrank ruhen lassen. Danach in zwei Teile schneiden.</w:t>
      </w:r>
    </w:p>
    <w:p w14:paraId="1CB44A4D" w14:textId="0803441C" w:rsidR="00DC1083" w:rsidRPr="00812828" w:rsidRDefault="00A46E21" w:rsidP="00B40E8C">
      <w:pPr>
        <w:pStyle w:val="ListParagraph"/>
        <w:numPr>
          <w:ilvl w:val="0"/>
          <w:numId w:val="811"/>
        </w:numPr>
        <w:spacing w:after="120"/>
        <w:ind w:left="714" w:hanging="357"/>
        <w:contextualSpacing w:val="0"/>
        <w:jc w:val="both"/>
        <w:rPr>
          <w:sz w:val="24"/>
          <w:szCs w:val="24"/>
        </w:rPr>
      </w:pPr>
      <w:r w:rsidRPr="00812828">
        <w:rPr>
          <w:sz w:val="24"/>
          <w:szCs w:val="24"/>
        </w:rPr>
        <w:t>Einen Teil mit dem Nu</w:t>
      </w:r>
      <w:r w:rsidR="00812828" w:rsidRPr="00812828">
        <w:rPr>
          <w:sz w:val="24"/>
          <w:szCs w:val="24"/>
        </w:rPr>
        <w:t>d</w:t>
      </w:r>
      <w:r w:rsidRPr="00812828">
        <w:rPr>
          <w:sz w:val="24"/>
          <w:szCs w:val="24"/>
        </w:rPr>
        <w:t>elholz auf einem großen mit Mehl bestäubten Stück Frischhaltefolie ausrollen. Dann</w:t>
      </w:r>
      <w:r w:rsidR="00812828" w:rsidRPr="00812828">
        <w:rPr>
          <w:sz w:val="24"/>
          <w:szCs w:val="24"/>
        </w:rPr>
        <w:t xml:space="preserve"> </w:t>
      </w:r>
      <w:r w:rsidRPr="00812828">
        <w:rPr>
          <w:sz w:val="24"/>
          <w:szCs w:val="24"/>
        </w:rPr>
        <w:t xml:space="preserve">die Folie über der Springform umdrehen und den Teig </w:t>
      </w:r>
      <w:r w:rsidR="00DC1083" w:rsidRPr="00812828">
        <w:rPr>
          <w:sz w:val="24"/>
          <w:szCs w:val="24"/>
        </w:rPr>
        <w:t>auf dem Boden der Form platzieren. Folie abziehen, Teig am Rand leicht andrücken. Der Teig sollte am Rand etwa 2 cm überstehen, sodass die Füllung gut aufgefangen wird.</w:t>
      </w:r>
      <w:r w:rsidR="00812828" w:rsidRPr="00812828">
        <w:rPr>
          <w:sz w:val="24"/>
          <w:szCs w:val="24"/>
        </w:rPr>
        <w:t xml:space="preserve"> </w:t>
      </w:r>
      <w:r w:rsidR="00DC1083" w:rsidRPr="00812828">
        <w:rPr>
          <w:sz w:val="24"/>
          <w:szCs w:val="24"/>
        </w:rPr>
        <w:t>Überschüssigen Teig mit dem Messer entfer</w:t>
      </w:r>
      <w:r w:rsidR="00812828" w:rsidRPr="00812828">
        <w:rPr>
          <w:sz w:val="24"/>
          <w:szCs w:val="24"/>
        </w:rPr>
        <w:t>ne</w:t>
      </w:r>
      <w:r w:rsidR="00DC1083" w:rsidRPr="00812828">
        <w:rPr>
          <w:sz w:val="24"/>
          <w:szCs w:val="24"/>
        </w:rPr>
        <w:t>n.</w:t>
      </w:r>
    </w:p>
    <w:p w14:paraId="0286A0E3" w14:textId="7C57472C" w:rsidR="00DC1083" w:rsidRPr="00812828" w:rsidRDefault="00DC1083" w:rsidP="00B40E8C">
      <w:pPr>
        <w:pStyle w:val="ListParagraph"/>
        <w:numPr>
          <w:ilvl w:val="0"/>
          <w:numId w:val="811"/>
        </w:numPr>
        <w:spacing w:after="120"/>
        <w:ind w:left="714" w:hanging="357"/>
        <w:contextualSpacing w:val="0"/>
        <w:jc w:val="both"/>
        <w:rPr>
          <w:sz w:val="24"/>
          <w:szCs w:val="24"/>
        </w:rPr>
      </w:pPr>
      <w:r w:rsidRPr="00812828">
        <w:rPr>
          <w:sz w:val="24"/>
          <w:szCs w:val="24"/>
        </w:rPr>
        <w:t xml:space="preserve">Für die Füllung Magerquark mit </w:t>
      </w:r>
      <w:r w:rsidR="00812828" w:rsidRPr="00812828">
        <w:rPr>
          <w:sz w:val="24"/>
          <w:szCs w:val="24"/>
        </w:rPr>
        <w:t>E</w:t>
      </w:r>
      <w:r w:rsidRPr="00812828">
        <w:rPr>
          <w:sz w:val="24"/>
          <w:szCs w:val="24"/>
        </w:rPr>
        <w:t>igelb und Zucker verrühren. Auf den ausgel</w:t>
      </w:r>
      <w:r w:rsidR="00812828" w:rsidRPr="00812828">
        <w:rPr>
          <w:sz w:val="24"/>
          <w:szCs w:val="24"/>
        </w:rPr>
        <w:t>e</w:t>
      </w:r>
      <w:r w:rsidRPr="00812828">
        <w:rPr>
          <w:sz w:val="24"/>
          <w:szCs w:val="24"/>
        </w:rPr>
        <w:t xml:space="preserve">gten Teig in der Springform zuerst die Marmelade verteilen (wichtig: 2 cm am </w:t>
      </w:r>
      <w:r w:rsidR="00812828" w:rsidRPr="00812828">
        <w:rPr>
          <w:sz w:val="24"/>
          <w:szCs w:val="24"/>
        </w:rPr>
        <w:t>R</w:t>
      </w:r>
      <w:r w:rsidRPr="00812828">
        <w:rPr>
          <w:sz w:val="24"/>
          <w:szCs w:val="24"/>
        </w:rPr>
        <w:t>and freilassen). Darauf die Quarkmasse verteilen.</w:t>
      </w:r>
    </w:p>
    <w:p w14:paraId="41141C8F" w14:textId="32A8803D" w:rsidR="004F08E9" w:rsidRPr="00812828" w:rsidRDefault="00DC1083" w:rsidP="00B40E8C">
      <w:pPr>
        <w:pStyle w:val="ListParagraph"/>
        <w:numPr>
          <w:ilvl w:val="0"/>
          <w:numId w:val="811"/>
        </w:numPr>
        <w:spacing w:after="120"/>
        <w:ind w:left="714" w:hanging="357"/>
        <w:contextualSpacing w:val="0"/>
        <w:jc w:val="both"/>
        <w:rPr>
          <w:sz w:val="24"/>
          <w:szCs w:val="24"/>
        </w:rPr>
      </w:pPr>
      <w:r w:rsidRPr="00812828">
        <w:rPr>
          <w:sz w:val="24"/>
          <w:szCs w:val="24"/>
        </w:rPr>
        <w:t>Nun den zweiten Teigteil auf die gleiche Art ausrollen wie den ersten</w:t>
      </w:r>
      <w:r w:rsidR="007C2FC0" w:rsidRPr="00812828">
        <w:rPr>
          <w:sz w:val="24"/>
          <w:szCs w:val="24"/>
        </w:rPr>
        <w:t xml:space="preserve">, über der Springform umdrehen und die Füllung abdecken. Überschüssigen </w:t>
      </w:r>
      <w:r w:rsidR="00812828" w:rsidRPr="00812828">
        <w:rPr>
          <w:sz w:val="24"/>
          <w:szCs w:val="24"/>
        </w:rPr>
        <w:t>T</w:t>
      </w:r>
      <w:r w:rsidR="007C2FC0" w:rsidRPr="00812828">
        <w:rPr>
          <w:sz w:val="24"/>
          <w:szCs w:val="24"/>
        </w:rPr>
        <w:t>eig am Rand mit einem Messer entfer</w:t>
      </w:r>
      <w:r w:rsidR="00812828" w:rsidRPr="00812828">
        <w:rPr>
          <w:sz w:val="24"/>
          <w:szCs w:val="24"/>
        </w:rPr>
        <w:t>ne</w:t>
      </w:r>
      <w:r w:rsidR="007C2FC0" w:rsidRPr="00812828">
        <w:rPr>
          <w:sz w:val="24"/>
          <w:szCs w:val="24"/>
        </w:rPr>
        <w:t xml:space="preserve">n. Am Rand </w:t>
      </w:r>
      <w:r w:rsidR="00812828" w:rsidRPr="00812828">
        <w:rPr>
          <w:sz w:val="24"/>
          <w:szCs w:val="24"/>
        </w:rPr>
        <w:t>T</w:t>
      </w:r>
      <w:r w:rsidR="007C2FC0" w:rsidRPr="00812828">
        <w:rPr>
          <w:sz w:val="24"/>
          <w:szCs w:val="24"/>
        </w:rPr>
        <w:t xml:space="preserve">eigboden und </w:t>
      </w:r>
      <w:r w:rsidR="00812828" w:rsidRPr="00812828">
        <w:rPr>
          <w:sz w:val="24"/>
          <w:szCs w:val="24"/>
        </w:rPr>
        <w:t>T</w:t>
      </w:r>
      <w:r w:rsidR="007C2FC0" w:rsidRPr="00812828">
        <w:rPr>
          <w:sz w:val="24"/>
          <w:szCs w:val="24"/>
        </w:rPr>
        <w:t>eigdeckel mittels ein</w:t>
      </w:r>
      <w:r w:rsidR="00812828" w:rsidRPr="00812828">
        <w:rPr>
          <w:sz w:val="24"/>
          <w:szCs w:val="24"/>
        </w:rPr>
        <w:t>e</w:t>
      </w:r>
      <w:r w:rsidR="007C2FC0" w:rsidRPr="00812828">
        <w:rPr>
          <w:sz w:val="24"/>
          <w:szCs w:val="24"/>
        </w:rPr>
        <w:t>r Gabel rundherum fest zusammendrücken. Dann mit der Gabel die Teigdecke mehrfach vorsichtig löchern und ihn bei</w:t>
      </w:r>
      <w:r w:rsidR="00812828" w:rsidRPr="00812828">
        <w:rPr>
          <w:sz w:val="24"/>
          <w:szCs w:val="24"/>
        </w:rPr>
        <w:t xml:space="preserve"> 180 Grad 45 bis 50 Minuten backen, bis er goldbraun ist. Rausnehmen, abkühlen lassen, mit Puderzucker bestäuben.</w:t>
      </w:r>
      <w:r w:rsidR="004F08E9" w:rsidRPr="00812828">
        <w:rPr>
          <w:sz w:val="24"/>
          <w:szCs w:val="24"/>
        </w:rPr>
        <w:br w:type="page"/>
      </w:r>
    </w:p>
    <w:p w14:paraId="0E5F424F" w14:textId="57456661" w:rsidR="00B6728B" w:rsidRDefault="00B6728B" w:rsidP="00093DDF">
      <w:pPr>
        <w:pStyle w:val="Heading2"/>
        <w:spacing w:after="240"/>
      </w:pPr>
      <w:r>
        <w:lastRenderedPageBreak/>
        <w:t>Schokoladenkekse mit Kardamo</w:t>
      </w:r>
      <w:r w:rsidR="00C70994">
        <w:t>m</w:t>
      </w:r>
      <w:r>
        <w:t xml:space="preserve"> und Salz</w:t>
      </w:r>
      <w:r w:rsidR="00ED515B">
        <w:rPr>
          <w:rStyle w:val="FootnoteReference"/>
        </w:rPr>
        <w:footnoteReference w:id="1754"/>
      </w:r>
      <w:r>
        <w:t xml:space="preserve"> </w:t>
      </w:r>
    </w:p>
    <w:p w14:paraId="7A38CBB8" w14:textId="0E3B7042" w:rsidR="00B6728B" w:rsidRDefault="00B6728B">
      <w:pPr>
        <w:rPr>
          <w:sz w:val="24"/>
          <w:szCs w:val="24"/>
        </w:rPr>
      </w:pPr>
      <w:r w:rsidRPr="00093DDF">
        <w:rPr>
          <w:sz w:val="24"/>
          <w:szCs w:val="24"/>
          <w:u w:val="single"/>
        </w:rPr>
        <w:t>Zutaten</w:t>
      </w:r>
      <w:r>
        <w:rPr>
          <w:sz w:val="24"/>
          <w:szCs w:val="24"/>
        </w:rPr>
        <w:t xml:space="preserve"> </w:t>
      </w:r>
      <w:r w:rsidR="00093DDF">
        <w:rPr>
          <w:sz w:val="24"/>
          <w:szCs w:val="24"/>
        </w:rPr>
        <w:t>(</w:t>
      </w:r>
      <w:r>
        <w:rPr>
          <w:sz w:val="24"/>
          <w:szCs w:val="24"/>
        </w:rPr>
        <w:t>für 15 Stück</w:t>
      </w:r>
      <w:r w:rsidR="00093DDF">
        <w:rPr>
          <w:sz w:val="24"/>
          <w:szCs w:val="24"/>
        </w:rPr>
        <w:t>):</w:t>
      </w:r>
    </w:p>
    <w:p w14:paraId="0AAF4A68" w14:textId="77777777" w:rsidR="00B6728B" w:rsidRDefault="00B6728B">
      <w:pPr>
        <w:rPr>
          <w:sz w:val="24"/>
          <w:szCs w:val="24"/>
        </w:rPr>
      </w:pPr>
      <w:r>
        <w:rPr>
          <w:sz w:val="24"/>
          <w:szCs w:val="24"/>
        </w:rPr>
        <w:t>100 g dunkle Schokolade (70 Prozent Kakaogehalt)</w:t>
      </w:r>
    </w:p>
    <w:p w14:paraId="5A72B9D8" w14:textId="77777777" w:rsidR="00B6728B" w:rsidRDefault="00B6728B">
      <w:pPr>
        <w:rPr>
          <w:sz w:val="24"/>
          <w:szCs w:val="24"/>
        </w:rPr>
      </w:pPr>
      <w:r>
        <w:rPr>
          <w:sz w:val="24"/>
          <w:szCs w:val="24"/>
        </w:rPr>
        <w:t>100 g Butter</w:t>
      </w:r>
    </w:p>
    <w:p w14:paraId="74C872FC" w14:textId="77777777" w:rsidR="00B6728B" w:rsidRDefault="00B6728B">
      <w:pPr>
        <w:rPr>
          <w:sz w:val="24"/>
          <w:szCs w:val="24"/>
        </w:rPr>
      </w:pPr>
      <w:r>
        <w:rPr>
          <w:sz w:val="24"/>
          <w:szCs w:val="24"/>
        </w:rPr>
        <w:t>100 g brauner Zucker</w:t>
      </w:r>
    </w:p>
    <w:p w14:paraId="693E27E6" w14:textId="77777777" w:rsidR="00B6728B" w:rsidRDefault="00B6728B">
      <w:pPr>
        <w:rPr>
          <w:sz w:val="24"/>
          <w:szCs w:val="24"/>
        </w:rPr>
      </w:pPr>
      <w:r>
        <w:rPr>
          <w:sz w:val="24"/>
          <w:szCs w:val="24"/>
        </w:rPr>
        <w:t>1 Ei</w:t>
      </w:r>
    </w:p>
    <w:p w14:paraId="50275113" w14:textId="42564364" w:rsidR="00B6728B" w:rsidRDefault="00B6728B">
      <w:pPr>
        <w:rPr>
          <w:sz w:val="24"/>
          <w:szCs w:val="24"/>
        </w:rPr>
      </w:pPr>
      <w:r>
        <w:rPr>
          <w:sz w:val="24"/>
          <w:szCs w:val="24"/>
        </w:rPr>
        <w:t>1 TL Kardamo</w:t>
      </w:r>
      <w:r w:rsidR="00C70994">
        <w:rPr>
          <w:sz w:val="24"/>
          <w:szCs w:val="24"/>
        </w:rPr>
        <w:t>m</w:t>
      </w:r>
      <w:r>
        <w:rPr>
          <w:sz w:val="24"/>
          <w:szCs w:val="24"/>
        </w:rPr>
        <w:t>kapseln, grob zerstoßen</w:t>
      </w:r>
    </w:p>
    <w:p w14:paraId="30390980" w14:textId="1EE92A0D" w:rsidR="00B6728B" w:rsidRDefault="00B6728B">
      <w:pPr>
        <w:rPr>
          <w:sz w:val="24"/>
          <w:szCs w:val="24"/>
        </w:rPr>
      </w:pPr>
      <w:r>
        <w:rPr>
          <w:sz w:val="24"/>
          <w:szCs w:val="24"/>
        </w:rPr>
        <w:t>150 g Mehl</w:t>
      </w:r>
    </w:p>
    <w:p w14:paraId="5B35BD2A" w14:textId="6A251F35" w:rsidR="00B6728B" w:rsidRDefault="00B6728B">
      <w:pPr>
        <w:rPr>
          <w:sz w:val="24"/>
          <w:szCs w:val="24"/>
        </w:rPr>
      </w:pPr>
      <w:r>
        <w:rPr>
          <w:sz w:val="24"/>
          <w:szCs w:val="24"/>
        </w:rPr>
        <w:t>15 g Kakao</w:t>
      </w:r>
    </w:p>
    <w:p w14:paraId="6D3D8189" w14:textId="5CC6E4E2" w:rsidR="00B6728B" w:rsidRDefault="00B6728B">
      <w:pPr>
        <w:rPr>
          <w:sz w:val="24"/>
          <w:szCs w:val="24"/>
        </w:rPr>
      </w:pPr>
      <w:r>
        <w:rPr>
          <w:sz w:val="24"/>
          <w:szCs w:val="24"/>
        </w:rPr>
        <w:t>1 TL Backpulver</w:t>
      </w:r>
    </w:p>
    <w:p w14:paraId="5B44B9F9" w14:textId="30EF3A50" w:rsidR="00B6728B" w:rsidRDefault="00B6728B">
      <w:pPr>
        <w:rPr>
          <w:sz w:val="24"/>
          <w:szCs w:val="24"/>
        </w:rPr>
      </w:pPr>
      <w:r>
        <w:rPr>
          <w:sz w:val="24"/>
          <w:szCs w:val="24"/>
        </w:rPr>
        <w:t>1 TL Salzflocken</w:t>
      </w:r>
    </w:p>
    <w:p w14:paraId="72CDB585" w14:textId="1325D4F1" w:rsidR="00B6728B" w:rsidRDefault="00B6728B">
      <w:pPr>
        <w:rPr>
          <w:sz w:val="24"/>
          <w:szCs w:val="24"/>
        </w:rPr>
      </w:pPr>
      <w:r>
        <w:rPr>
          <w:sz w:val="24"/>
          <w:szCs w:val="24"/>
        </w:rPr>
        <w:t>20 g grob gehackte Schokolade</w:t>
      </w:r>
    </w:p>
    <w:p w14:paraId="60D2D380" w14:textId="77777777" w:rsidR="00B6728B" w:rsidRDefault="00B6728B">
      <w:pPr>
        <w:rPr>
          <w:sz w:val="24"/>
          <w:szCs w:val="24"/>
        </w:rPr>
      </w:pPr>
    </w:p>
    <w:p w14:paraId="6A7FA5AA" w14:textId="0D42511E" w:rsidR="00093DDF" w:rsidRDefault="00093DDF">
      <w:pPr>
        <w:rPr>
          <w:sz w:val="24"/>
          <w:szCs w:val="24"/>
        </w:rPr>
      </w:pPr>
      <w:r>
        <w:rPr>
          <w:sz w:val="24"/>
          <w:szCs w:val="24"/>
        </w:rPr>
        <w:t>Zubereitung:</w:t>
      </w:r>
    </w:p>
    <w:p w14:paraId="5323C145" w14:textId="3AC89F98" w:rsidR="00B6728B" w:rsidRPr="00D3701D" w:rsidRDefault="0097115F" w:rsidP="00B40E8C">
      <w:pPr>
        <w:pStyle w:val="ListParagraph"/>
        <w:numPr>
          <w:ilvl w:val="0"/>
          <w:numId w:val="805"/>
        </w:numPr>
        <w:spacing w:after="120"/>
        <w:ind w:left="714" w:hanging="357"/>
        <w:contextualSpacing w:val="0"/>
        <w:jc w:val="both"/>
        <w:rPr>
          <w:sz w:val="24"/>
          <w:szCs w:val="24"/>
        </w:rPr>
      </w:pPr>
      <w:r w:rsidRPr="00D3701D">
        <w:rPr>
          <w:sz w:val="24"/>
          <w:szCs w:val="24"/>
        </w:rPr>
        <w:t>Den Ofen auf 160 Grad vorheizen. Schokolade schmelzen. Butter und Zucker gut aufschlagen, sodass eine cremige Masse entsteht. Ei und K</w:t>
      </w:r>
      <w:r w:rsidR="00D3701D" w:rsidRPr="00D3701D">
        <w:rPr>
          <w:sz w:val="24"/>
          <w:szCs w:val="24"/>
        </w:rPr>
        <w:t>a</w:t>
      </w:r>
      <w:r w:rsidRPr="00D3701D">
        <w:rPr>
          <w:sz w:val="24"/>
          <w:szCs w:val="24"/>
        </w:rPr>
        <w:t xml:space="preserve">rdamon dazugeben. </w:t>
      </w:r>
    </w:p>
    <w:p w14:paraId="4197D3D1" w14:textId="3D9F5B97" w:rsidR="0097115F" w:rsidRPr="00D3701D" w:rsidRDefault="0097115F" w:rsidP="00B40E8C">
      <w:pPr>
        <w:pStyle w:val="ListParagraph"/>
        <w:numPr>
          <w:ilvl w:val="0"/>
          <w:numId w:val="805"/>
        </w:numPr>
        <w:spacing w:after="120"/>
        <w:ind w:left="714" w:hanging="357"/>
        <w:contextualSpacing w:val="0"/>
        <w:jc w:val="both"/>
        <w:rPr>
          <w:sz w:val="24"/>
          <w:szCs w:val="24"/>
        </w:rPr>
      </w:pPr>
      <w:r w:rsidRPr="00D3701D">
        <w:rPr>
          <w:sz w:val="24"/>
          <w:szCs w:val="24"/>
        </w:rPr>
        <w:t>Mehl, Kakao, Backpulver und Salzflockenmischen und mit der geschmolzenen Schokolade einrühren. Grob gehackte Schokolade unterheben.</w:t>
      </w:r>
    </w:p>
    <w:p w14:paraId="54EE73B3" w14:textId="1517F740" w:rsidR="0097115F" w:rsidRPr="00D3701D" w:rsidRDefault="0097115F" w:rsidP="00B40E8C">
      <w:pPr>
        <w:pStyle w:val="ListParagraph"/>
        <w:numPr>
          <w:ilvl w:val="0"/>
          <w:numId w:val="805"/>
        </w:numPr>
        <w:spacing w:after="120"/>
        <w:ind w:left="714" w:hanging="357"/>
        <w:contextualSpacing w:val="0"/>
        <w:jc w:val="both"/>
        <w:rPr>
          <w:sz w:val="24"/>
          <w:szCs w:val="24"/>
        </w:rPr>
      </w:pPr>
      <w:r w:rsidRPr="00D3701D">
        <w:rPr>
          <w:sz w:val="24"/>
          <w:szCs w:val="24"/>
        </w:rPr>
        <w:t>Je 1 EL Masse zu ei</w:t>
      </w:r>
      <w:r w:rsidR="00D3701D" w:rsidRPr="00D3701D">
        <w:rPr>
          <w:sz w:val="24"/>
          <w:szCs w:val="24"/>
        </w:rPr>
        <w:t>ne</w:t>
      </w:r>
      <w:r w:rsidRPr="00D3701D">
        <w:rPr>
          <w:sz w:val="24"/>
          <w:szCs w:val="24"/>
        </w:rPr>
        <w:t xml:space="preserve">r Kugel formen, auf Backpapier </w:t>
      </w:r>
      <w:r w:rsidR="00D3701D" w:rsidRPr="00D3701D">
        <w:rPr>
          <w:sz w:val="24"/>
          <w:szCs w:val="24"/>
        </w:rPr>
        <w:t>setzen und etwas flach drücken. 10 Minuten lang backen</w:t>
      </w:r>
    </w:p>
    <w:p w14:paraId="262AF050" w14:textId="77777777" w:rsidR="00D3701D" w:rsidRDefault="00D3701D">
      <w:pPr>
        <w:rPr>
          <w:sz w:val="24"/>
          <w:szCs w:val="24"/>
        </w:rPr>
      </w:pPr>
    </w:p>
    <w:p w14:paraId="597BB028" w14:textId="77777777" w:rsidR="00D3701D" w:rsidRDefault="00D3701D">
      <w:pPr>
        <w:rPr>
          <w:sz w:val="24"/>
          <w:szCs w:val="24"/>
        </w:rPr>
      </w:pPr>
    </w:p>
    <w:p w14:paraId="350501BB" w14:textId="2305585F" w:rsidR="00B6728B" w:rsidRDefault="00093DDF" w:rsidP="00093DDF">
      <w:pPr>
        <w:ind w:left="1416" w:hanging="1416"/>
        <w:jc w:val="both"/>
        <w:rPr>
          <w:sz w:val="24"/>
          <w:szCs w:val="24"/>
        </w:rPr>
      </w:pPr>
      <w:r>
        <w:rPr>
          <w:sz w:val="24"/>
          <w:szCs w:val="24"/>
        </w:rPr>
        <w:t>Kommentar:</w:t>
      </w:r>
      <w:r>
        <w:rPr>
          <w:sz w:val="24"/>
          <w:szCs w:val="24"/>
        </w:rPr>
        <w:tab/>
        <w:t>S</w:t>
      </w:r>
      <w:r w:rsidR="00D3701D">
        <w:rPr>
          <w:sz w:val="24"/>
          <w:szCs w:val="24"/>
        </w:rPr>
        <w:t xml:space="preserve">ehr leckere Weihnachtskekse. Könnten man </w:t>
      </w:r>
      <w:r>
        <w:rPr>
          <w:sz w:val="24"/>
          <w:szCs w:val="24"/>
        </w:rPr>
        <w:t xml:space="preserve">in die </w:t>
      </w:r>
      <w:r w:rsidR="00D3701D">
        <w:rPr>
          <w:sz w:val="24"/>
          <w:szCs w:val="24"/>
        </w:rPr>
        <w:t xml:space="preserve">Weihnachtsbäckerei </w:t>
      </w:r>
      <w:r>
        <w:rPr>
          <w:sz w:val="24"/>
          <w:szCs w:val="24"/>
        </w:rPr>
        <w:t>mit aufnehmen</w:t>
      </w:r>
      <w:r w:rsidR="00D3701D">
        <w:rPr>
          <w:sz w:val="24"/>
          <w:szCs w:val="24"/>
        </w:rPr>
        <w:t xml:space="preserve">. </w:t>
      </w:r>
      <w:r w:rsidR="00B6728B">
        <w:rPr>
          <w:sz w:val="24"/>
          <w:szCs w:val="24"/>
        </w:rPr>
        <w:br w:type="page"/>
      </w:r>
    </w:p>
    <w:p w14:paraId="63B3ED0C" w14:textId="5252FDC6" w:rsidR="00A6702E" w:rsidRDefault="00A6702E" w:rsidP="00093DDF">
      <w:pPr>
        <w:pStyle w:val="Heading2"/>
        <w:spacing w:after="240"/>
      </w:pPr>
      <w:r>
        <w:lastRenderedPageBreak/>
        <w:t>Rhabarbertarte mit Baiser</w:t>
      </w:r>
      <w:r w:rsidR="000A1068">
        <w:rPr>
          <w:rStyle w:val="FootnoteReference"/>
        </w:rPr>
        <w:footnoteReference w:id="1755"/>
      </w:r>
      <w:r>
        <w:t xml:space="preserve"> </w:t>
      </w:r>
    </w:p>
    <w:p w14:paraId="2E102834" w14:textId="6E715D54" w:rsidR="00A6702E" w:rsidRDefault="00A6702E">
      <w:pPr>
        <w:rPr>
          <w:sz w:val="24"/>
          <w:szCs w:val="24"/>
        </w:rPr>
      </w:pPr>
      <w:r w:rsidRPr="00093DDF">
        <w:rPr>
          <w:sz w:val="24"/>
          <w:szCs w:val="24"/>
          <w:u w:val="single"/>
        </w:rPr>
        <w:t>Zutaten</w:t>
      </w:r>
      <w:r>
        <w:rPr>
          <w:sz w:val="24"/>
          <w:szCs w:val="24"/>
        </w:rPr>
        <w:t xml:space="preserve"> </w:t>
      </w:r>
      <w:r w:rsidR="00093DDF">
        <w:rPr>
          <w:sz w:val="24"/>
          <w:szCs w:val="24"/>
        </w:rPr>
        <w:t>(</w:t>
      </w:r>
      <w:r>
        <w:rPr>
          <w:sz w:val="24"/>
          <w:szCs w:val="24"/>
        </w:rPr>
        <w:t>für eine Springform von 26 cm Durchmesser</w:t>
      </w:r>
      <w:r w:rsidR="00093DDF">
        <w:rPr>
          <w:sz w:val="24"/>
          <w:szCs w:val="24"/>
        </w:rPr>
        <w:t>)</w:t>
      </w:r>
      <w:r>
        <w:rPr>
          <w:sz w:val="24"/>
          <w:szCs w:val="24"/>
        </w:rPr>
        <w:t>:</w:t>
      </w:r>
    </w:p>
    <w:p w14:paraId="5E370C8A" w14:textId="4E95539D" w:rsidR="006C48DA" w:rsidRPr="00093DDF" w:rsidRDefault="006C48DA">
      <w:pPr>
        <w:rPr>
          <w:i/>
          <w:iCs/>
          <w:sz w:val="24"/>
          <w:szCs w:val="24"/>
        </w:rPr>
      </w:pPr>
      <w:r w:rsidRPr="00093DDF">
        <w:rPr>
          <w:i/>
          <w:iCs/>
          <w:sz w:val="24"/>
          <w:szCs w:val="24"/>
        </w:rPr>
        <w:t xml:space="preserve">Für den </w:t>
      </w:r>
      <w:r w:rsidR="00B90231" w:rsidRPr="00093DDF">
        <w:rPr>
          <w:i/>
          <w:iCs/>
          <w:sz w:val="24"/>
          <w:szCs w:val="24"/>
        </w:rPr>
        <w:t>Teig</w:t>
      </w:r>
      <w:r w:rsidRPr="00093DDF">
        <w:rPr>
          <w:i/>
          <w:iCs/>
          <w:sz w:val="24"/>
          <w:szCs w:val="24"/>
        </w:rPr>
        <w:t>:</w:t>
      </w:r>
    </w:p>
    <w:p w14:paraId="2CF4B31C" w14:textId="77777777" w:rsidR="006C48DA" w:rsidRDefault="006C48DA">
      <w:pPr>
        <w:rPr>
          <w:sz w:val="24"/>
          <w:szCs w:val="24"/>
        </w:rPr>
      </w:pPr>
      <w:r>
        <w:rPr>
          <w:sz w:val="24"/>
          <w:szCs w:val="24"/>
        </w:rPr>
        <w:t>125 g Butter</w:t>
      </w:r>
    </w:p>
    <w:p w14:paraId="27CE8F51" w14:textId="77777777" w:rsidR="006C48DA" w:rsidRDefault="006C48DA">
      <w:pPr>
        <w:rPr>
          <w:sz w:val="24"/>
          <w:szCs w:val="24"/>
        </w:rPr>
      </w:pPr>
      <w:r>
        <w:rPr>
          <w:sz w:val="24"/>
          <w:szCs w:val="24"/>
        </w:rPr>
        <w:t>250 g Mehl</w:t>
      </w:r>
    </w:p>
    <w:p w14:paraId="3F41C0D4" w14:textId="77777777" w:rsidR="006C48DA" w:rsidRDefault="006C48DA">
      <w:pPr>
        <w:rPr>
          <w:sz w:val="24"/>
          <w:szCs w:val="24"/>
        </w:rPr>
      </w:pPr>
      <w:r>
        <w:rPr>
          <w:sz w:val="24"/>
          <w:szCs w:val="24"/>
        </w:rPr>
        <w:t>2 Eier</w:t>
      </w:r>
    </w:p>
    <w:p w14:paraId="1AA7BCF6" w14:textId="77777777" w:rsidR="006C48DA" w:rsidRDefault="006C48DA">
      <w:pPr>
        <w:rPr>
          <w:sz w:val="24"/>
          <w:szCs w:val="24"/>
        </w:rPr>
      </w:pPr>
      <w:r>
        <w:rPr>
          <w:sz w:val="24"/>
          <w:szCs w:val="24"/>
        </w:rPr>
        <w:t>60 g Puderzucker</w:t>
      </w:r>
    </w:p>
    <w:p w14:paraId="4D8654BC" w14:textId="77777777" w:rsidR="006C48DA" w:rsidRDefault="006C48DA">
      <w:pPr>
        <w:rPr>
          <w:sz w:val="24"/>
          <w:szCs w:val="24"/>
        </w:rPr>
      </w:pPr>
      <w:r>
        <w:rPr>
          <w:sz w:val="24"/>
          <w:szCs w:val="24"/>
        </w:rPr>
        <w:t>1 Prise Salz</w:t>
      </w:r>
    </w:p>
    <w:p w14:paraId="47A0E3A5" w14:textId="77777777" w:rsidR="006C48DA" w:rsidRDefault="006C48DA">
      <w:pPr>
        <w:rPr>
          <w:sz w:val="24"/>
          <w:szCs w:val="24"/>
        </w:rPr>
      </w:pPr>
    </w:p>
    <w:p w14:paraId="04CAE2BC" w14:textId="77777777" w:rsidR="006C48DA" w:rsidRPr="00093DDF" w:rsidRDefault="006C48DA">
      <w:pPr>
        <w:rPr>
          <w:i/>
          <w:iCs/>
          <w:sz w:val="24"/>
          <w:szCs w:val="24"/>
        </w:rPr>
      </w:pPr>
      <w:r w:rsidRPr="00093DDF">
        <w:rPr>
          <w:i/>
          <w:iCs/>
          <w:sz w:val="24"/>
          <w:szCs w:val="24"/>
        </w:rPr>
        <w:t>Für den Belag:</w:t>
      </w:r>
    </w:p>
    <w:p w14:paraId="49B435D1" w14:textId="77777777" w:rsidR="006C48DA" w:rsidRDefault="006C48DA">
      <w:pPr>
        <w:rPr>
          <w:sz w:val="24"/>
          <w:szCs w:val="24"/>
        </w:rPr>
      </w:pPr>
      <w:r>
        <w:rPr>
          <w:sz w:val="24"/>
          <w:szCs w:val="24"/>
        </w:rPr>
        <w:t>1 kg Rhabarber</w:t>
      </w:r>
    </w:p>
    <w:p w14:paraId="7F900D9A" w14:textId="77777777" w:rsidR="006C48DA" w:rsidRDefault="006C48DA">
      <w:pPr>
        <w:rPr>
          <w:sz w:val="24"/>
          <w:szCs w:val="24"/>
        </w:rPr>
      </w:pPr>
      <w:r>
        <w:rPr>
          <w:sz w:val="24"/>
          <w:szCs w:val="24"/>
        </w:rPr>
        <w:t>100 g Zucker</w:t>
      </w:r>
    </w:p>
    <w:p w14:paraId="292EAF5E" w14:textId="77777777" w:rsidR="006C48DA" w:rsidRDefault="006C48DA">
      <w:pPr>
        <w:rPr>
          <w:sz w:val="24"/>
          <w:szCs w:val="24"/>
        </w:rPr>
      </w:pPr>
      <w:r>
        <w:rPr>
          <w:sz w:val="24"/>
          <w:szCs w:val="24"/>
        </w:rPr>
        <w:t>2 Eiweiß</w:t>
      </w:r>
    </w:p>
    <w:p w14:paraId="0C9CE24E" w14:textId="77777777" w:rsidR="006C48DA" w:rsidRDefault="006C48DA">
      <w:pPr>
        <w:rPr>
          <w:sz w:val="24"/>
          <w:szCs w:val="24"/>
        </w:rPr>
      </w:pPr>
      <w:r>
        <w:rPr>
          <w:sz w:val="24"/>
          <w:szCs w:val="24"/>
        </w:rPr>
        <w:t>80 g Puderzucker</w:t>
      </w:r>
    </w:p>
    <w:p w14:paraId="6B4294E7" w14:textId="77777777" w:rsidR="006C48DA" w:rsidRDefault="006C48DA" w:rsidP="004019F6">
      <w:pPr>
        <w:jc w:val="both"/>
        <w:rPr>
          <w:sz w:val="24"/>
          <w:szCs w:val="24"/>
        </w:rPr>
      </w:pPr>
    </w:p>
    <w:p w14:paraId="0B20CA7E" w14:textId="298988F1" w:rsidR="00093DDF" w:rsidRDefault="00093DDF" w:rsidP="004019F6">
      <w:pPr>
        <w:jc w:val="both"/>
        <w:rPr>
          <w:sz w:val="24"/>
          <w:szCs w:val="24"/>
        </w:rPr>
      </w:pPr>
      <w:r>
        <w:rPr>
          <w:sz w:val="24"/>
          <w:szCs w:val="24"/>
        </w:rPr>
        <w:t>Zubereitung:</w:t>
      </w:r>
    </w:p>
    <w:p w14:paraId="27CC0B0C" w14:textId="77777777" w:rsidR="00C011BC" w:rsidRPr="004019F6" w:rsidRDefault="008E0583" w:rsidP="00B40E8C">
      <w:pPr>
        <w:pStyle w:val="ListParagraph"/>
        <w:numPr>
          <w:ilvl w:val="0"/>
          <w:numId w:val="802"/>
        </w:numPr>
        <w:spacing w:after="120"/>
        <w:ind w:left="714" w:hanging="357"/>
        <w:contextualSpacing w:val="0"/>
        <w:jc w:val="both"/>
        <w:rPr>
          <w:sz w:val="24"/>
          <w:szCs w:val="24"/>
        </w:rPr>
      </w:pPr>
      <w:r w:rsidRPr="004019F6">
        <w:rPr>
          <w:sz w:val="24"/>
          <w:szCs w:val="24"/>
        </w:rPr>
        <w:t>Die Butter würfeln und mit dem Mehl zerkneten, sodass eine krümelige Masse entsteht. Die Eier hineingeben, weiterkneten. Zucker und Salz hinzufügen, alles zu ei</w:t>
      </w:r>
      <w:r w:rsidR="00C011BC" w:rsidRPr="004019F6">
        <w:rPr>
          <w:sz w:val="24"/>
          <w:szCs w:val="24"/>
        </w:rPr>
        <w:t>ne</w:t>
      </w:r>
      <w:r w:rsidRPr="004019F6">
        <w:rPr>
          <w:sz w:val="24"/>
          <w:szCs w:val="24"/>
        </w:rPr>
        <w:t>r glatten Teigkugel formen. In Frischhaltefolie wickeln, ungefähr 1 Stunde im Kühlschrank ruhen lassen.</w:t>
      </w:r>
    </w:p>
    <w:p w14:paraId="54E57ED7" w14:textId="3ED3AF66" w:rsidR="004019F6" w:rsidRPr="004019F6" w:rsidRDefault="008E0583" w:rsidP="00B40E8C">
      <w:pPr>
        <w:pStyle w:val="ListParagraph"/>
        <w:numPr>
          <w:ilvl w:val="0"/>
          <w:numId w:val="802"/>
        </w:numPr>
        <w:spacing w:after="120"/>
        <w:ind w:left="714" w:hanging="357"/>
        <w:contextualSpacing w:val="0"/>
        <w:jc w:val="both"/>
        <w:rPr>
          <w:sz w:val="24"/>
          <w:szCs w:val="24"/>
        </w:rPr>
      </w:pPr>
      <w:r w:rsidRPr="004019F6">
        <w:rPr>
          <w:sz w:val="24"/>
          <w:szCs w:val="24"/>
        </w:rPr>
        <w:t xml:space="preserve">Den Rhabarber schälen, in etwa 2 cm große Stücke schneiden. In eine Schüssel geben, Zucker hinzufügen und 1 Stunde </w:t>
      </w:r>
      <w:r w:rsidR="00B90231" w:rsidRPr="004019F6">
        <w:rPr>
          <w:sz w:val="24"/>
          <w:szCs w:val="24"/>
        </w:rPr>
        <w:t>langziehen</w:t>
      </w:r>
      <w:r w:rsidRPr="004019F6">
        <w:rPr>
          <w:sz w:val="24"/>
          <w:szCs w:val="24"/>
        </w:rPr>
        <w:t xml:space="preserve"> lassen. Dann in einen Topf geben und auf kle</w:t>
      </w:r>
      <w:r w:rsidR="00C011BC" w:rsidRPr="004019F6">
        <w:rPr>
          <w:sz w:val="24"/>
          <w:szCs w:val="24"/>
        </w:rPr>
        <w:t>iner</w:t>
      </w:r>
      <w:r w:rsidRPr="004019F6">
        <w:rPr>
          <w:sz w:val="24"/>
          <w:szCs w:val="24"/>
        </w:rPr>
        <w:t xml:space="preserve"> Flamme 20 Minuten zu Kompott köcheln lassen</w:t>
      </w:r>
      <w:r w:rsidR="00C011BC" w:rsidRPr="004019F6">
        <w:rPr>
          <w:sz w:val="24"/>
          <w:szCs w:val="24"/>
        </w:rPr>
        <w:t>.</w:t>
      </w:r>
      <w:r w:rsidRPr="004019F6">
        <w:rPr>
          <w:sz w:val="24"/>
          <w:szCs w:val="24"/>
        </w:rPr>
        <w:t xml:space="preserve"> Das </w:t>
      </w:r>
      <w:r w:rsidR="004019F6" w:rsidRPr="004019F6">
        <w:rPr>
          <w:sz w:val="24"/>
          <w:szCs w:val="24"/>
        </w:rPr>
        <w:t>E</w:t>
      </w:r>
      <w:r w:rsidRPr="004019F6">
        <w:rPr>
          <w:sz w:val="24"/>
          <w:szCs w:val="24"/>
        </w:rPr>
        <w:t>iweiß steif schlagen, nach und nach vorsichtig den Puderzucker hinzufügen.</w:t>
      </w:r>
    </w:p>
    <w:p w14:paraId="29A4D3D6" w14:textId="77777777" w:rsidR="004019F6" w:rsidRPr="004019F6" w:rsidRDefault="008E0583" w:rsidP="00B40E8C">
      <w:pPr>
        <w:pStyle w:val="ListParagraph"/>
        <w:numPr>
          <w:ilvl w:val="0"/>
          <w:numId w:val="802"/>
        </w:numPr>
        <w:spacing w:after="120"/>
        <w:ind w:left="714" w:hanging="357"/>
        <w:contextualSpacing w:val="0"/>
        <w:jc w:val="both"/>
        <w:rPr>
          <w:sz w:val="24"/>
          <w:szCs w:val="24"/>
        </w:rPr>
      </w:pPr>
      <w:r w:rsidRPr="004019F6">
        <w:rPr>
          <w:sz w:val="24"/>
          <w:szCs w:val="24"/>
        </w:rPr>
        <w:t xml:space="preserve">Den Boden einer Springform mit Backpapier auslegen, die Ränder buttern. Den Tarteboden entweder ausrollen und in die Form legen oder mit den Fingern in die Form drücken. Mit einer Gabel </w:t>
      </w:r>
      <w:r w:rsidR="004019F6" w:rsidRPr="004019F6">
        <w:rPr>
          <w:sz w:val="24"/>
          <w:szCs w:val="24"/>
        </w:rPr>
        <w:t>m</w:t>
      </w:r>
      <w:r w:rsidRPr="004019F6">
        <w:rPr>
          <w:sz w:val="24"/>
          <w:szCs w:val="24"/>
        </w:rPr>
        <w:t>ehrmals einstechen, sodass der Teig sich nicht wölbt beim Backen. In den au</w:t>
      </w:r>
      <w:r w:rsidR="004019F6" w:rsidRPr="004019F6">
        <w:rPr>
          <w:sz w:val="24"/>
          <w:szCs w:val="24"/>
        </w:rPr>
        <w:t>f</w:t>
      </w:r>
      <w:r w:rsidRPr="004019F6">
        <w:rPr>
          <w:sz w:val="24"/>
          <w:szCs w:val="24"/>
        </w:rPr>
        <w:t xml:space="preserve"> 180 Grad Umluft geheizten </w:t>
      </w:r>
      <w:r w:rsidR="00C011BC" w:rsidRPr="004019F6">
        <w:rPr>
          <w:sz w:val="24"/>
          <w:szCs w:val="24"/>
        </w:rPr>
        <w:t>Ofen stellen und 10 Minuten blind backen.</w:t>
      </w:r>
    </w:p>
    <w:p w14:paraId="6D1BC53F" w14:textId="6C9BD4F4" w:rsidR="00A6702E" w:rsidRPr="004019F6" w:rsidRDefault="00987CD5" w:rsidP="00B40E8C">
      <w:pPr>
        <w:pStyle w:val="ListParagraph"/>
        <w:numPr>
          <w:ilvl w:val="0"/>
          <w:numId w:val="802"/>
        </w:numPr>
        <w:spacing w:after="120"/>
        <w:ind w:left="714" w:hanging="357"/>
        <w:contextualSpacing w:val="0"/>
        <w:jc w:val="both"/>
        <w:rPr>
          <w:sz w:val="24"/>
          <w:szCs w:val="24"/>
        </w:rPr>
      </w:pPr>
      <w:r w:rsidRPr="004019F6">
        <w:rPr>
          <w:sz w:val="24"/>
          <w:szCs w:val="24"/>
        </w:rPr>
        <w:t>Rhabarberkompott</w:t>
      </w:r>
      <w:r w:rsidR="00C011BC" w:rsidRPr="004019F6">
        <w:rPr>
          <w:sz w:val="24"/>
          <w:szCs w:val="24"/>
        </w:rPr>
        <w:t xml:space="preserve"> auf den vorgegarten Tarteboden geben, obendrauf den Eischnee. Die Temperatur des Ofens auf 150 G</w:t>
      </w:r>
      <w:r w:rsidR="004019F6" w:rsidRPr="004019F6">
        <w:rPr>
          <w:sz w:val="24"/>
          <w:szCs w:val="24"/>
        </w:rPr>
        <w:t>r</w:t>
      </w:r>
      <w:r w:rsidR="00C011BC" w:rsidRPr="004019F6">
        <w:rPr>
          <w:sz w:val="24"/>
          <w:szCs w:val="24"/>
        </w:rPr>
        <w:t>ad herunterschalten und die Tarte weitere 25 Minute</w:t>
      </w:r>
      <w:r w:rsidR="004019F6" w:rsidRPr="004019F6">
        <w:rPr>
          <w:sz w:val="24"/>
          <w:szCs w:val="24"/>
        </w:rPr>
        <w:t>n</w:t>
      </w:r>
      <w:r w:rsidR="00C011BC" w:rsidRPr="004019F6">
        <w:rPr>
          <w:sz w:val="24"/>
          <w:szCs w:val="24"/>
        </w:rPr>
        <w:t xml:space="preserve"> backen.</w:t>
      </w:r>
      <w:r w:rsidR="00A6702E" w:rsidRPr="004019F6">
        <w:rPr>
          <w:sz w:val="24"/>
          <w:szCs w:val="24"/>
        </w:rPr>
        <w:br w:type="page"/>
      </w:r>
    </w:p>
    <w:p w14:paraId="5D72B6BF" w14:textId="77444C54" w:rsidR="00D64039" w:rsidRDefault="00D64039" w:rsidP="00093DDF">
      <w:pPr>
        <w:pStyle w:val="Heading2"/>
        <w:spacing w:after="240"/>
      </w:pPr>
      <w:r>
        <w:lastRenderedPageBreak/>
        <w:t>Aprikosenkuchen</w:t>
      </w:r>
      <w:r w:rsidR="000A1068">
        <w:rPr>
          <w:rStyle w:val="FootnoteReference"/>
        </w:rPr>
        <w:footnoteReference w:id="1756"/>
      </w:r>
      <w:r w:rsidR="00A6702E">
        <w:t xml:space="preserve"> </w:t>
      </w:r>
    </w:p>
    <w:p w14:paraId="1AF9072B" w14:textId="2A740AFC" w:rsidR="005C171F" w:rsidRDefault="00D64039">
      <w:pPr>
        <w:rPr>
          <w:sz w:val="24"/>
          <w:szCs w:val="24"/>
        </w:rPr>
      </w:pPr>
      <w:r w:rsidRPr="00093DDF">
        <w:rPr>
          <w:sz w:val="24"/>
          <w:szCs w:val="24"/>
          <w:u w:val="single"/>
        </w:rPr>
        <w:t>Zutaten</w:t>
      </w:r>
      <w:r>
        <w:rPr>
          <w:sz w:val="24"/>
          <w:szCs w:val="24"/>
        </w:rPr>
        <w:t xml:space="preserve"> </w:t>
      </w:r>
      <w:r w:rsidR="00093DDF">
        <w:rPr>
          <w:sz w:val="24"/>
          <w:szCs w:val="24"/>
        </w:rPr>
        <w:t>(</w:t>
      </w:r>
      <w:r>
        <w:rPr>
          <w:sz w:val="24"/>
          <w:szCs w:val="24"/>
        </w:rPr>
        <w:t>für ei</w:t>
      </w:r>
      <w:r w:rsidR="005C171F">
        <w:rPr>
          <w:sz w:val="24"/>
          <w:szCs w:val="24"/>
        </w:rPr>
        <w:t>ne 32x33 cm große Form</w:t>
      </w:r>
      <w:r w:rsidR="00093DDF">
        <w:rPr>
          <w:sz w:val="24"/>
          <w:szCs w:val="24"/>
        </w:rPr>
        <w:t>)</w:t>
      </w:r>
    </w:p>
    <w:p w14:paraId="144A2F27" w14:textId="77777777" w:rsidR="005C171F" w:rsidRDefault="005C171F">
      <w:pPr>
        <w:rPr>
          <w:sz w:val="24"/>
          <w:szCs w:val="24"/>
        </w:rPr>
      </w:pPr>
      <w:r>
        <w:rPr>
          <w:sz w:val="24"/>
          <w:szCs w:val="24"/>
        </w:rPr>
        <w:t>300 g Zucker</w:t>
      </w:r>
    </w:p>
    <w:p w14:paraId="00B5F375" w14:textId="77777777" w:rsidR="005C171F" w:rsidRDefault="005C171F">
      <w:pPr>
        <w:rPr>
          <w:sz w:val="24"/>
          <w:szCs w:val="24"/>
        </w:rPr>
      </w:pPr>
      <w:r>
        <w:rPr>
          <w:sz w:val="24"/>
          <w:szCs w:val="24"/>
        </w:rPr>
        <w:t>1 EL Abrieb von einer Bio-Orange</w:t>
      </w:r>
    </w:p>
    <w:p w14:paraId="531BB8C3" w14:textId="77777777" w:rsidR="005C171F" w:rsidRDefault="005C171F">
      <w:pPr>
        <w:rPr>
          <w:sz w:val="24"/>
          <w:szCs w:val="24"/>
        </w:rPr>
      </w:pPr>
      <w:r>
        <w:rPr>
          <w:sz w:val="24"/>
          <w:szCs w:val="24"/>
        </w:rPr>
        <w:t>4 Eier</w:t>
      </w:r>
    </w:p>
    <w:p w14:paraId="1699C95D" w14:textId="77777777" w:rsidR="005C171F" w:rsidRDefault="005C171F">
      <w:pPr>
        <w:rPr>
          <w:sz w:val="24"/>
          <w:szCs w:val="24"/>
        </w:rPr>
      </w:pPr>
      <w:r>
        <w:rPr>
          <w:sz w:val="24"/>
          <w:szCs w:val="24"/>
        </w:rPr>
        <w:t>160 mildes Rapsöl</w:t>
      </w:r>
    </w:p>
    <w:p w14:paraId="5ECD58D8" w14:textId="77777777" w:rsidR="005C171F" w:rsidRDefault="005C171F">
      <w:pPr>
        <w:rPr>
          <w:sz w:val="24"/>
          <w:szCs w:val="24"/>
        </w:rPr>
      </w:pPr>
      <w:r>
        <w:rPr>
          <w:sz w:val="24"/>
          <w:szCs w:val="24"/>
        </w:rPr>
        <w:t>180 g Crème fraîche</w:t>
      </w:r>
    </w:p>
    <w:p w14:paraId="7F4AD5E9" w14:textId="77777777" w:rsidR="005C171F" w:rsidRDefault="005C171F">
      <w:pPr>
        <w:rPr>
          <w:sz w:val="24"/>
          <w:szCs w:val="24"/>
        </w:rPr>
      </w:pPr>
      <w:r>
        <w:rPr>
          <w:sz w:val="24"/>
          <w:szCs w:val="24"/>
        </w:rPr>
        <w:t>120 ml Milch</w:t>
      </w:r>
    </w:p>
    <w:p w14:paraId="6A52E8BB" w14:textId="77777777" w:rsidR="005C171F" w:rsidRDefault="005C171F">
      <w:pPr>
        <w:rPr>
          <w:sz w:val="24"/>
          <w:szCs w:val="24"/>
        </w:rPr>
      </w:pPr>
      <w:r>
        <w:rPr>
          <w:sz w:val="24"/>
          <w:szCs w:val="24"/>
        </w:rPr>
        <w:t>Mark von 1 Vanilleschote</w:t>
      </w:r>
    </w:p>
    <w:p w14:paraId="558E2EF6" w14:textId="78866576" w:rsidR="005C171F" w:rsidRDefault="005C171F">
      <w:pPr>
        <w:rPr>
          <w:sz w:val="24"/>
          <w:szCs w:val="24"/>
        </w:rPr>
      </w:pPr>
      <w:r>
        <w:rPr>
          <w:sz w:val="24"/>
          <w:szCs w:val="24"/>
        </w:rPr>
        <w:t>340 g Mehl</w:t>
      </w:r>
    </w:p>
    <w:p w14:paraId="50D9FAB1" w14:textId="418DA746" w:rsidR="005C171F" w:rsidRDefault="005C171F">
      <w:pPr>
        <w:rPr>
          <w:sz w:val="24"/>
          <w:szCs w:val="24"/>
        </w:rPr>
      </w:pPr>
      <w:r>
        <w:rPr>
          <w:sz w:val="24"/>
          <w:szCs w:val="24"/>
        </w:rPr>
        <w:t>1 TL Backpulver</w:t>
      </w:r>
    </w:p>
    <w:p w14:paraId="3946730B" w14:textId="77777777" w:rsidR="005C171F" w:rsidRDefault="005C171F">
      <w:pPr>
        <w:rPr>
          <w:sz w:val="24"/>
          <w:szCs w:val="24"/>
        </w:rPr>
      </w:pPr>
      <w:r>
        <w:rPr>
          <w:sz w:val="24"/>
          <w:szCs w:val="24"/>
        </w:rPr>
        <w:t>1 Prise Salz</w:t>
      </w:r>
    </w:p>
    <w:p w14:paraId="1948AD73" w14:textId="77777777" w:rsidR="005C171F" w:rsidRDefault="005C171F">
      <w:pPr>
        <w:rPr>
          <w:sz w:val="24"/>
          <w:szCs w:val="24"/>
        </w:rPr>
      </w:pPr>
      <w:r>
        <w:rPr>
          <w:sz w:val="24"/>
          <w:szCs w:val="24"/>
        </w:rPr>
        <w:t>Butter zum Fetten der Form</w:t>
      </w:r>
    </w:p>
    <w:p w14:paraId="13F0E57A" w14:textId="77777777" w:rsidR="005C171F" w:rsidRDefault="005C171F">
      <w:pPr>
        <w:rPr>
          <w:sz w:val="24"/>
          <w:szCs w:val="24"/>
        </w:rPr>
      </w:pPr>
      <w:r>
        <w:rPr>
          <w:sz w:val="24"/>
          <w:szCs w:val="24"/>
        </w:rPr>
        <w:t>10 Aprikosen (oder mehr)</w:t>
      </w:r>
    </w:p>
    <w:p w14:paraId="6C72EDCD" w14:textId="77777777" w:rsidR="005C171F" w:rsidRDefault="005C171F">
      <w:pPr>
        <w:rPr>
          <w:sz w:val="24"/>
          <w:szCs w:val="24"/>
        </w:rPr>
      </w:pPr>
    </w:p>
    <w:p w14:paraId="73174F7E" w14:textId="6E260E13" w:rsidR="00093DDF" w:rsidRDefault="00093DDF">
      <w:pPr>
        <w:rPr>
          <w:sz w:val="24"/>
          <w:szCs w:val="24"/>
        </w:rPr>
      </w:pPr>
      <w:r>
        <w:rPr>
          <w:sz w:val="24"/>
          <w:szCs w:val="24"/>
        </w:rPr>
        <w:t>Zubereitung:</w:t>
      </w:r>
    </w:p>
    <w:p w14:paraId="09EBB322" w14:textId="500667A0" w:rsidR="009C6E53" w:rsidRPr="009C6E53" w:rsidRDefault="005C171F" w:rsidP="00B40E8C">
      <w:pPr>
        <w:pStyle w:val="ListParagraph"/>
        <w:numPr>
          <w:ilvl w:val="0"/>
          <w:numId w:val="800"/>
        </w:numPr>
        <w:spacing w:after="120"/>
        <w:ind w:left="714" w:hanging="357"/>
        <w:contextualSpacing w:val="0"/>
        <w:jc w:val="both"/>
        <w:rPr>
          <w:sz w:val="24"/>
          <w:szCs w:val="24"/>
        </w:rPr>
      </w:pPr>
      <w:r w:rsidRPr="009C6E53">
        <w:rPr>
          <w:sz w:val="24"/>
          <w:szCs w:val="24"/>
        </w:rPr>
        <w:t xml:space="preserve">In einer Schüssel Zucker, Orangenabrieb und </w:t>
      </w:r>
      <w:r w:rsidR="009C6E53" w:rsidRPr="009C6E53">
        <w:rPr>
          <w:sz w:val="24"/>
          <w:szCs w:val="24"/>
        </w:rPr>
        <w:t>E</w:t>
      </w:r>
      <w:r w:rsidRPr="009C6E53">
        <w:rPr>
          <w:sz w:val="24"/>
          <w:szCs w:val="24"/>
        </w:rPr>
        <w:t xml:space="preserve">ier mit dem </w:t>
      </w:r>
      <w:r w:rsidR="009C6E53" w:rsidRPr="009C6E53">
        <w:rPr>
          <w:sz w:val="24"/>
          <w:szCs w:val="24"/>
        </w:rPr>
        <w:t>Rührgerät</w:t>
      </w:r>
      <w:r w:rsidRPr="009C6E53">
        <w:rPr>
          <w:sz w:val="24"/>
          <w:szCs w:val="24"/>
        </w:rPr>
        <w:t xml:space="preserve"> ein paar Minuten lang vermengen, bis die Masse blassgelb ist. Rapsöl, Crème fraîche</w:t>
      </w:r>
      <w:r w:rsidR="009C6E53" w:rsidRPr="009C6E53">
        <w:rPr>
          <w:sz w:val="24"/>
          <w:szCs w:val="24"/>
        </w:rPr>
        <w:t>, Milch und Vanille hinzufügen. Gut verrühren. Mehl, Backpulver, Salz vermengen und hinzufügen.</w:t>
      </w:r>
    </w:p>
    <w:p w14:paraId="0F6FDC9D" w14:textId="22F1C3ED" w:rsidR="00D64039" w:rsidRPr="009C6E53" w:rsidRDefault="009C6E53" w:rsidP="00B40E8C">
      <w:pPr>
        <w:pStyle w:val="ListParagraph"/>
        <w:numPr>
          <w:ilvl w:val="0"/>
          <w:numId w:val="800"/>
        </w:numPr>
        <w:spacing w:after="120"/>
        <w:ind w:left="714" w:hanging="357"/>
        <w:contextualSpacing w:val="0"/>
        <w:jc w:val="both"/>
        <w:rPr>
          <w:sz w:val="24"/>
          <w:szCs w:val="24"/>
        </w:rPr>
      </w:pPr>
      <w:r w:rsidRPr="009C6E53">
        <w:rPr>
          <w:sz w:val="24"/>
          <w:szCs w:val="24"/>
        </w:rPr>
        <w:t xml:space="preserve">Die Form mit Butter fetten, mit etwas Mehl bestäuben. Teig hineingeben. Die Aprikosen halbieren und entkernen, mit der Schnittfläche nach oben in gleichmäßigen Abständen auf </w:t>
      </w:r>
      <w:r>
        <w:rPr>
          <w:sz w:val="24"/>
          <w:szCs w:val="24"/>
        </w:rPr>
        <w:t>den T</w:t>
      </w:r>
      <w:r w:rsidRPr="009C6E53">
        <w:rPr>
          <w:sz w:val="24"/>
          <w:szCs w:val="24"/>
        </w:rPr>
        <w:t>eig setzen. Mit 1 EL Zucker bestreuen. Bei 170 Grad Umluft 45 Minuten lang backen.</w:t>
      </w:r>
      <w:r w:rsidR="00D64039" w:rsidRPr="009C6E53">
        <w:rPr>
          <w:sz w:val="24"/>
          <w:szCs w:val="24"/>
        </w:rPr>
        <w:br w:type="page"/>
      </w:r>
    </w:p>
    <w:p w14:paraId="5352AAD3" w14:textId="25DA7DAC" w:rsidR="00C16E56" w:rsidRDefault="00C16E56" w:rsidP="00093DDF">
      <w:pPr>
        <w:pStyle w:val="Heading2"/>
        <w:spacing w:after="240"/>
      </w:pPr>
      <w:r>
        <w:lastRenderedPageBreak/>
        <w:t>Apfelkuchen aus der Normandie</w:t>
      </w:r>
      <w:r w:rsidR="00E84B5C">
        <w:rPr>
          <w:rStyle w:val="FootnoteReference"/>
        </w:rPr>
        <w:footnoteReference w:id="1757"/>
      </w:r>
      <w:r>
        <w:t xml:space="preserve"> </w:t>
      </w:r>
    </w:p>
    <w:p w14:paraId="0C8EF087" w14:textId="1F175532" w:rsidR="00C16E56" w:rsidRDefault="00C16E56">
      <w:pPr>
        <w:rPr>
          <w:sz w:val="24"/>
          <w:szCs w:val="24"/>
        </w:rPr>
      </w:pPr>
      <w:r w:rsidRPr="00093DDF">
        <w:rPr>
          <w:sz w:val="24"/>
          <w:szCs w:val="24"/>
          <w:u w:val="single"/>
        </w:rPr>
        <w:t>Zutaten</w:t>
      </w:r>
      <w:r>
        <w:rPr>
          <w:sz w:val="24"/>
          <w:szCs w:val="24"/>
        </w:rPr>
        <w:t xml:space="preserve"> </w:t>
      </w:r>
      <w:r w:rsidR="00093DDF">
        <w:rPr>
          <w:sz w:val="24"/>
          <w:szCs w:val="24"/>
        </w:rPr>
        <w:t>(</w:t>
      </w:r>
      <w:r>
        <w:rPr>
          <w:sz w:val="24"/>
          <w:szCs w:val="24"/>
        </w:rPr>
        <w:t>für 1 Springform</w:t>
      </w:r>
      <w:r w:rsidR="00093DDF">
        <w:rPr>
          <w:sz w:val="24"/>
          <w:szCs w:val="24"/>
        </w:rPr>
        <w:t>):</w:t>
      </w:r>
    </w:p>
    <w:p w14:paraId="6989DB84" w14:textId="77777777" w:rsidR="00E210F9" w:rsidRPr="00093DDF" w:rsidRDefault="00E210F9">
      <w:pPr>
        <w:rPr>
          <w:i/>
          <w:iCs/>
          <w:sz w:val="24"/>
          <w:szCs w:val="24"/>
        </w:rPr>
      </w:pPr>
      <w:r w:rsidRPr="00093DDF">
        <w:rPr>
          <w:i/>
          <w:iCs/>
          <w:sz w:val="24"/>
          <w:szCs w:val="24"/>
        </w:rPr>
        <w:t>Für den Teig:</w:t>
      </w:r>
    </w:p>
    <w:p w14:paraId="2DA44E9F" w14:textId="77777777" w:rsidR="00E210F9" w:rsidRDefault="00E210F9">
      <w:pPr>
        <w:rPr>
          <w:sz w:val="24"/>
          <w:szCs w:val="24"/>
        </w:rPr>
      </w:pPr>
      <w:r>
        <w:rPr>
          <w:sz w:val="24"/>
          <w:szCs w:val="24"/>
        </w:rPr>
        <w:t>250 g Mehl</w:t>
      </w:r>
    </w:p>
    <w:p w14:paraId="7966E753" w14:textId="77777777" w:rsidR="00E210F9" w:rsidRDefault="00E210F9">
      <w:pPr>
        <w:rPr>
          <w:sz w:val="24"/>
          <w:szCs w:val="24"/>
        </w:rPr>
      </w:pPr>
      <w:r>
        <w:rPr>
          <w:sz w:val="24"/>
          <w:szCs w:val="24"/>
        </w:rPr>
        <w:t>30 g Puderzucker</w:t>
      </w:r>
    </w:p>
    <w:p w14:paraId="6E4DB67A" w14:textId="77777777" w:rsidR="00E210F9" w:rsidRDefault="00E210F9">
      <w:pPr>
        <w:rPr>
          <w:sz w:val="24"/>
          <w:szCs w:val="24"/>
        </w:rPr>
      </w:pPr>
      <w:r>
        <w:rPr>
          <w:sz w:val="24"/>
          <w:szCs w:val="24"/>
        </w:rPr>
        <w:t>1 Prise Salz</w:t>
      </w:r>
    </w:p>
    <w:p w14:paraId="1255229E" w14:textId="77777777" w:rsidR="00E210F9" w:rsidRDefault="00E210F9">
      <w:pPr>
        <w:rPr>
          <w:sz w:val="24"/>
          <w:szCs w:val="24"/>
        </w:rPr>
      </w:pPr>
      <w:r>
        <w:rPr>
          <w:sz w:val="24"/>
          <w:szCs w:val="24"/>
        </w:rPr>
        <w:t>125 g weiche Butter</w:t>
      </w:r>
    </w:p>
    <w:p w14:paraId="7D6B6C23" w14:textId="77777777" w:rsidR="00E210F9" w:rsidRDefault="00E210F9">
      <w:pPr>
        <w:rPr>
          <w:sz w:val="24"/>
          <w:szCs w:val="24"/>
        </w:rPr>
      </w:pPr>
      <w:r>
        <w:rPr>
          <w:sz w:val="24"/>
          <w:szCs w:val="24"/>
        </w:rPr>
        <w:t>1 Eigelb</w:t>
      </w:r>
    </w:p>
    <w:p w14:paraId="5B414B5A" w14:textId="77777777" w:rsidR="00E210F9" w:rsidRDefault="00E210F9">
      <w:pPr>
        <w:rPr>
          <w:sz w:val="24"/>
          <w:szCs w:val="24"/>
        </w:rPr>
      </w:pPr>
      <w:r>
        <w:rPr>
          <w:sz w:val="24"/>
          <w:szCs w:val="24"/>
        </w:rPr>
        <w:t>50 ml Wasser</w:t>
      </w:r>
    </w:p>
    <w:p w14:paraId="2EB17C92" w14:textId="77777777" w:rsidR="00E210F9" w:rsidRDefault="00E210F9">
      <w:pPr>
        <w:rPr>
          <w:sz w:val="24"/>
          <w:szCs w:val="24"/>
        </w:rPr>
      </w:pPr>
    </w:p>
    <w:p w14:paraId="44B86E9E" w14:textId="77777777" w:rsidR="00E210F9" w:rsidRPr="00093DDF" w:rsidRDefault="00E210F9">
      <w:pPr>
        <w:rPr>
          <w:i/>
          <w:iCs/>
          <w:sz w:val="24"/>
          <w:szCs w:val="24"/>
        </w:rPr>
      </w:pPr>
      <w:r w:rsidRPr="00093DDF">
        <w:rPr>
          <w:i/>
          <w:iCs/>
          <w:sz w:val="24"/>
          <w:szCs w:val="24"/>
        </w:rPr>
        <w:t>Für den Belag:</w:t>
      </w:r>
    </w:p>
    <w:p w14:paraId="79ECDE7B" w14:textId="77777777" w:rsidR="00E210F9" w:rsidRDefault="00E210F9">
      <w:pPr>
        <w:rPr>
          <w:sz w:val="24"/>
          <w:szCs w:val="24"/>
        </w:rPr>
      </w:pPr>
      <w:r>
        <w:rPr>
          <w:sz w:val="24"/>
          <w:szCs w:val="24"/>
        </w:rPr>
        <w:t>250 g Crème fraîche</w:t>
      </w:r>
    </w:p>
    <w:p w14:paraId="013366C5" w14:textId="77777777" w:rsidR="00E210F9" w:rsidRDefault="00E210F9">
      <w:pPr>
        <w:rPr>
          <w:sz w:val="24"/>
          <w:szCs w:val="24"/>
        </w:rPr>
      </w:pPr>
      <w:r>
        <w:rPr>
          <w:sz w:val="24"/>
          <w:szCs w:val="24"/>
        </w:rPr>
        <w:t>4 Eier</w:t>
      </w:r>
    </w:p>
    <w:p w14:paraId="63F8D07E" w14:textId="77777777" w:rsidR="00E210F9" w:rsidRDefault="00E210F9">
      <w:pPr>
        <w:rPr>
          <w:sz w:val="24"/>
          <w:szCs w:val="24"/>
        </w:rPr>
      </w:pPr>
      <w:r>
        <w:rPr>
          <w:sz w:val="24"/>
          <w:szCs w:val="24"/>
        </w:rPr>
        <w:t>90 g Puderzucker plus etwas zum Garnieren</w:t>
      </w:r>
    </w:p>
    <w:p w14:paraId="43FE8397" w14:textId="77777777" w:rsidR="00E210F9" w:rsidRDefault="00E210F9">
      <w:pPr>
        <w:rPr>
          <w:sz w:val="24"/>
          <w:szCs w:val="24"/>
        </w:rPr>
      </w:pPr>
      <w:r>
        <w:rPr>
          <w:sz w:val="24"/>
          <w:szCs w:val="24"/>
        </w:rPr>
        <w:t>½ TL Zimt</w:t>
      </w:r>
    </w:p>
    <w:p w14:paraId="7A9496C0" w14:textId="77777777" w:rsidR="00E210F9" w:rsidRDefault="00E210F9">
      <w:pPr>
        <w:rPr>
          <w:sz w:val="24"/>
          <w:szCs w:val="24"/>
        </w:rPr>
      </w:pPr>
      <w:r>
        <w:rPr>
          <w:sz w:val="24"/>
          <w:szCs w:val="24"/>
        </w:rPr>
        <w:t>4 Äpfel (Boskoop)</w:t>
      </w:r>
    </w:p>
    <w:p w14:paraId="08DE2F90" w14:textId="77777777" w:rsidR="00E210F9" w:rsidRDefault="00E210F9">
      <w:pPr>
        <w:rPr>
          <w:sz w:val="24"/>
          <w:szCs w:val="24"/>
        </w:rPr>
      </w:pPr>
    </w:p>
    <w:p w14:paraId="1AE316B4" w14:textId="77777777" w:rsidR="00E210F9" w:rsidRDefault="00E210F9">
      <w:pPr>
        <w:rPr>
          <w:sz w:val="24"/>
          <w:szCs w:val="24"/>
        </w:rPr>
      </w:pPr>
      <w:r>
        <w:rPr>
          <w:sz w:val="24"/>
          <w:szCs w:val="24"/>
        </w:rPr>
        <w:t>Zubereitung:</w:t>
      </w:r>
    </w:p>
    <w:p w14:paraId="731E2976" w14:textId="77777777" w:rsidR="00B52145" w:rsidRPr="006E60EC" w:rsidRDefault="00B52145" w:rsidP="00B40E8C">
      <w:pPr>
        <w:pStyle w:val="ListParagraph"/>
        <w:numPr>
          <w:ilvl w:val="0"/>
          <w:numId w:val="788"/>
        </w:numPr>
        <w:spacing w:after="120"/>
        <w:ind w:left="714" w:hanging="357"/>
        <w:contextualSpacing w:val="0"/>
        <w:jc w:val="both"/>
        <w:rPr>
          <w:sz w:val="24"/>
          <w:szCs w:val="24"/>
        </w:rPr>
      </w:pPr>
      <w:r w:rsidRPr="006E60EC">
        <w:rPr>
          <w:sz w:val="24"/>
          <w:szCs w:val="24"/>
        </w:rPr>
        <w:t>Mehl, Puderzucker und Salz vermengen, Butter hinzufügen und alles zu einer krümeligen Masse rühren. Eigelb und nach und nach das Wasser hinzufügen, eventuell braucht man etwas weniger als die angegebene Menge. Zu einer Teigkugel kneten. Diese in Frischhaltefolie wickeln und für 1 Stunde im Kühlschrank ruhen lassen.</w:t>
      </w:r>
    </w:p>
    <w:p w14:paraId="2109EA52" w14:textId="77777777" w:rsidR="00AA11DB" w:rsidRPr="006E60EC" w:rsidRDefault="00B52145" w:rsidP="00B40E8C">
      <w:pPr>
        <w:pStyle w:val="ListParagraph"/>
        <w:numPr>
          <w:ilvl w:val="0"/>
          <w:numId w:val="788"/>
        </w:numPr>
        <w:spacing w:after="120"/>
        <w:ind w:left="714" w:hanging="357"/>
        <w:contextualSpacing w:val="0"/>
        <w:jc w:val="both"/>
        <w:rPr>
          <w:sz w:val="24"/>
          <w:szCs w:val="24"/>
        </w:rPr>
      </w:pPr>
      <w:r w:rsidRPr="006E60EC">
        <w:rPr>
          <w:sz w:val="24"/>
          <w:szCs w:val="24"/>
        </w:rPr>
        <w:t>Für den Belag Crème fraîche, Eier, Puderzucker, Zimt (wenn man will, noch ein wenig Calvados, ungefähr 20 ml) vermengen. Die Äpfel schälen, vierteln, das Gehäuse entfernen.</w:t>
      </w:r>
      <w:r w:rsidR="00AE5788" w:rsidRPr="006E60EC">
        <w:rPr>
          <w:sz w:val="24"/>
          <w:szCs w:val="24"/>
        </w:rPr>
        <w:t xml:space="preserve"> Die Viertel noch mal halbieren, dann die Schnitze in drei Stücke schneiden (in richtige</w:t>
      </w:r>
      <w:r w:rsidR="00AA11DB" w:rsidRPr="006E60EC">
        <w:rPr>
          <w:sz w:val="24"/>
          <w:szCs w:val="24"/>
        </w:rPr>
        <w:t>, fast würfelartige, dicke Stücke, nicht in Schnitze).</w:t>
      </w:r>
    </w:p>
    <w:p w14:paraId="407F68A4" w14:textId="1703ACB0" w:rsidR="0065542C" w:rsidRPr="006E60EC" w:rsidRDefault="00AA11DB" w:rsidP="00B40E8C">
      <w:pPr>
        <w:pStyle w:val="ListParagraph"/>
        <w:numPr>
          <w:ilvl w:val="0"/>
          <w:numId w:val="788"/>
        </w:numPr>
        <w:spacing w:after="120"/>
        <w:ind w:left="714" w:hanging="357"/>
        <w:contextualSpacing w:val="0"/>
        <w:jc w:val="both"/>
        <w:rPr>
          <w:sz w:val="24"/>
          <w:szCs w:val="24"/>
        </w:rPr>
      </w:pPr>
      <w:r w:rsidRPr="006E60EC">
        <w:rPr>
          <w:sz w:val="24"/>
          <w:szCs w:val="24"/>
        </w:rPr>
        <w:t xml:space="preserve">Teig in die Form drücken, einen </w:t>
      </w:r>
      <w:r w:rsidR="0065542C" w:rsidRPr="006E60EC">
        <w:rPr>
          <w:sz w:val="24"/>
          <w:szCs w:val="24"/>
        </w:rPr>
        <w:t>R</w:t>
      </w:r>
      <w:r w:rsidRPr="006E60EC">
        <w:rPr>
          <w:sz w:val="24"/>
          <w:szCs w:val="24"/>
        </w:rPr>
        <w:t xml:space="preserve">and stehen lassen. Mit </w:t>
      </w:r>
      <w:r w:rsidR="00A82C7E" w:rsidRPr="006E60EC">
        <w:rPr>
          <w:sz w:val="24"/>
          <w:szCs w:val="24"/>
        </w:rPr>
        <w:t>der Gabel den Boden einige Male einstechen, Äpfel auf dem Teig verteilen. Die Creme darübergießen. Den Kuchen bei 190 Grad</w:t>
      </w:r>
      <w:r w:rsidR="00696313" w:rsidRPr="006E60EC">
        <w:rPr>
          <w:sz w:val="24"/>
          <w:szCs w:val="24"/>
        </w:rPr>
        <w:t xml:space="preserve"> ca. 40 Minuten lang backen. Die Äpfel dürfen dabei ein bis</w:t>
      </w:r>
      <w:r w:rsidR="0065542C" w:rsidRPr="006E60EC">
        <w:rPr>
          <w:sz w:val="24"/>
          <w:szCs w:val="24"/>
        </w:rPr>
        <w:t>s</w:t>
      </w:r>
      <w:r w:rsidR="00696313" w:rsidRPr="006E60EC">
        <w:rPr>
          <w:sz w:val="24"/>
          <w:szCs w:val="24"/>
        </w:rPr>
        <w:t>chen braun werden</w:t>
      </w:r>
      <w:r w:rsidR="00093DDF">
        <w:rPr>
          <w:sz w:val="24"/>
          <w:szCs w:val="24"/>
        </w:rPr>
        <w:t>.</w:t>
      </w:r>
      <w:r w:rsidR="00696313" w:rsidRPr="006E60EC">
        <w:rPr>
          <w:sz w:val="24"/>
          <w:szCs w:val="24"/>
        </w:rPr>
        <w:t xml:space="preserve"> Zum S</w:t>
      </w:r>
      <w:r w:rsidR="0065542C" w:rsidRPr="006E60EC">
        <w:rPr>
          <w:sz w:val="24"/>
          <w:szCs w:val="24"/>
        </w:rPr>
        <w:t>er</w:t>
      </w:r>
      <w:r w:rsidR="00696313" w:rsidRPr="006E60EC">
        <w:rPr>
          <w:sz w:val="24"/>
          <w:szCs w:val="24"/>
        </w:rPr>
        <w:t>vieren mit etwas Puderzucker bestreuen.</w:t>
      </w:r>
    </w:p>
    <w:p w14:paraId="4F21D928" w14:textId="77777777" w:rsidR="0065542C" w:rsidRDefault="0065542C" w:rsidP="006E60EC">
      <w:pPr>
        <w:jc w:val="both"/>
        <w:rPr>
          <w:sz w:val="24"/>
          <w:szCs w:val="24"/>
        </w:rPr>
      </w:pPr>
    </w:p>
    <w:p w14:paraId="262BF6B5" w14:textId="775C5F21" w:rsidR="002968DC" w:rsidRDefault="0065542C" w:rsidP="006E60EC">
      <w:pPr>
        <w:ind w:left="708" w:hanging="708"/>
        <w:jc w:val="both"/>
        <w:rPr>
          <w:sz w:val="24"/>
          <w:szCs w:val="24"/>
        </w:rPr>
      </w:pPr>
      <w:r>
        <w:rPr>
          <w:sz w:val="24"/>
          <w:szCs w:val="24"/>
        </w:rPr>
        <w:lastRenderedPageBreak/>
        <w:t>Info:</w:t>
      </w:r>
      <w:r>
        <w:rPr>
          <w:sz w:val="24"/>
          <w:szCs w:val="24"/>
        </w:rPr>
        <w:tab/>
        <w:t>Crème fraîche he</w:t>
      </w:r>
      <w:r w:rsidR="0070580F">
        <w:rPr>
          <w:sz w:val="24"/>
          <w:szCs w:val="24"/>
        </w:rPr>
        <w:t>i</w:t>
      </w:r>
      <w:r>
        <w:rPr>
          <w:sz w:val="24"/>
          <w:szCs w:val="24"/>
        </w:rPr>
        <w:t>ßt auf Deutsch „festes Sauerrahmerzeugnis“</w:t>
      </w:r>
      <w:r w:rsidR="0070580F">
        <w:rPr>
          <w:sz w:val="24"/>
          <w:szCs w:val="24"/>
        </w:rPr>
        <w:t>, und deshalb sagen wir in Deutschland ebenfalls Crème fraîche. Diese wird für einen Apfelkuchen der normannischen Art benötigt. Die Crème fr</w:t>
      </w:r>
      <w:r w:rsidR="009B41FD">
        <w:rPr>
          <w:sz w:val="24"/>
          <w:szCs w:val="24"/>
        </w:rPr>
        <w:t>aîche aus der Normandie ist natürlich gar nicht zu vergleichen mit unserer, sie ist fetter und nicht weiß, son</w:t>
      </w:r>
      <w:r w:rsidR="006E60EC">
        <w:rPr>
          <w:sz w:val="24"/>
          <w:szCs w:val="24"/>
        </w:rPr>
        <w:t>d</w:t>
      </w:r>
      <w:r w:rsidR="009B41FD">
        <w:rPr>
          <w:sz w:val="24"/>
          <w:szCs w:val="24"/>
        </w:rPr>
        <w:t>ern geht in Richtung Puddinggelb</w:t>
      </w:r>
      <w:r w:rsidR="006E60EC">
        <w:rPr>
          <w:sz w:val="24"/>
          <w:szCs w:val="24"/>
        </w:rPr>
        <w:t xml:space="preserve"> und schmeckt am besten zu Kaviar (hab‘ ich gehört). Aber ich bin ehrlich, auch mit festem deutschen Sauerrahmerzeugnis lässt sich dieser Apfelkuchen backen. Es würde mich wundern, wenn jemand, dem man diesen Kuchen womöglich noch etwas warm direkt aus dem Ofen serviert, aufsteht und </w:t>
      </w:r>
      <w:r w:rsidR="00987CD5">
        <w:rPr>
          <w:sz w:val="24"/>
          <w:szCs w:val="24"/>
        </w:rPr>
        <w:t>sich</w:t>
      </w:r>
      <w:r w:rsidR="006E60EC">
        <w:rPr>
          <w:sz w:val="24"/>
          <w:szCs w:val="24"/>
        </w:rPr>
        <w:t xml:space="preserve"> mit den Worten verabschiedet: Ich esse normannischen Apfelkuchen grundsätzlich nur mit Crème fraîche d’Isigny.</w:t>
      </w:r>
      <w:r w:rsidR="002968DC">
        <w:rPr>
          <w:sz w:val="24"/>
          <w:szCs w:val="24"/>
        </w:rPr>
        <w:br w:type="page"/>
      </w:r>
    </w:p>
    <w:p w14:paraId="59F018CB" w14:textId="6C5A03E8" w:rsidR="00C85120" w:rsidRDefault="00C85120" w:rsidP="00093DDF">
      <w:pPr>
        <w:pStyle w:val="Heading2"/>
        <w:spacing w:after="240"/>
      </w:pPr>
      <w:r>
        <w:lastRenderedPageBreak/>
        <w:t>Birnen-Schoko-Tarte</w:t>
      </w:r>
      <w:r w:rsidR="00530A03">
        <w:rPr>
          <w:rStyle w:val="FootnoteReference"/>
        </w:rPr>
        <w:footnoteReference w:id="1758"/>
      </w:r>
      <w:r>
        <w:t xml:space="preserve"> </w:t>
      </w:r>
    </w:p>
    <w:p w14:paraId="6AF412DD" w14:textId="25300A0C" w:rsidR="00C85120" w:rsidRDefault="00C85120" w:rsidP="00C85120">
      <w:pPr>
        <w:rPr>
          <w:sz w:val="24"/>
          <w:szCs w:val="24"/>
        </w:rPr>
      </w:pPr>
      <w:r w:rsidRPr="00093DDF">
        <w:rPr>
          <w:sz w:val="24"/>
          <w:szCs w:val="24"/>
          <w:u w:val="single"/>
        </w:rPr>
        <w:t>Zutaten</w:t>
      </w:r>
      <w:r>
        <w:rPr>
          <w:sz w:val="24"/>
          <w:szCs w:val="24"/>
        </w:rPr>
        <w:t xml:space="preserve"> </w:t>
      </w:r>
      <w:r w:rsidR="00093DDF">
        <w:rPr>
          <w:sz w:val="24"/>
          <w:szCs w:val="24"/>
        </w:rPr>
        <w:t>(</w:t>
      </w:r>
      <w:r>
        <w:rPr>
          <w:sz w:val="24"/>
          <w:szCs w:val="24"/>
        </w:rPr>
        <w:t>für eine Springform</w:t>
      </w:r>
      <w:r w:rsidR="00093DDF">
        <w:rPr>
          <w:sz w:val="24"/>
          <w:szCs w:val="24"/>
        </w:rPr>
        <w:t>)</w:t>
      </w:r>
    </w:p>
    <w:p w14:paraId="30849070" w14:textId="77777777" w:rsidR="00C85120" w:rsidRPr="00093DDF" w:rsidRDefault="00C85120" w:rsidP="00C85120">
      <w:pPr>
        <w:rPr>
          <w:i/>
          <w:iCs/>
          <w:sz w:val="24"/>
          <w:szCs w:val="24"/>
        </w:rPr>
      </w:pPr>
      <w:r w:rsidRPr="00093DDF">
        <w:rPr>
          <w:i/>
          <w:iCs/>
          <w:sz w:val="24"/>
          <w:szCs w:val="24"/>
        </w:rPr>
        <w:t>Für den Teig:</w:t>
      </w:r>
    </w:p>
    <w:p w14:paraId="68A5DEBE" w14:textId="77777777" w:rsidR="00C85120" w:rsidRDefault="00C85120" w:rsidP="00C85120">
      <w:pPr>
        <w:rPr>
          <w:sz w:val="24"/>
          <w:szCs w:val="24"/>
        </w:rPr>
      </w:pPr>
      <w:r>
        <w:rPr>
          <w:sz w:val="24"/>
          <w:szCs w:val="24"/>
        </w:rPr>
        <w:t>260 g Mehl</w:t>
      </w:r>
    </w:p>
    <w:p w14:paraId="3E5F18DB" w14:textId="77777777" w:rsidR="00C85120" w:rsidRDefault="00C85120" w:rsidP="00C85120">
      <w:pPr>
        <w:rPr>
          <w:sz w:val="24"/>
          <w:szCs w:val="24"/>
        </w:rPr>
      </w:pPr>
      <w:r>
        <w:rPr>
          <w:sz w:val="24"/>
          <w:szCs w:val="24"/>
        </w:rPr>
        <w:t>130 g Mandelmus</w:t>
      </w:r>
    </w:p>
    <w:p w14:paraId="614970BC" w14:textId="77777777" w:rsidR="00C85120" w:rsidRDefault="00C85120" w:rsidP="00C85120">
      <w:pPr>
        <w:rPr>
          <w:sz w:val="24"/>
          <w:szCs w:val="24"/>
        </w:rPr>
      </w:pPr>
      <w:r>
        <w:rPr>
          <w:sz w:val="24"/>
          <w:szCs w:val="24"/>
        </w:rPr>
        <w:t>40 g Zucker</w:t>
      </w:r>
    </w:p>
    <w:p w14:paraId="5976BAB5" w14:textId="77777777" w:rsidR="00C85120" w:rsidRDefault="00C85120" w:rsidP="00C85120">
      <w:pPr>
        <w:rPr>
          <w:sz w:val="24"/>
          <w:szCs w:val="24"/>
        </w:rPr>
      </w:pPr>
      <w:r>
        <w:rPr>
          <w:sz w:val="24"/>
          <w:szCs w:val="24"/>
        </w:rPr>
        <w:t>Etwas Salz</w:t>
      </w:r>
    </w:p>
    <w:p w14:paraId="3AE58680" w14:textId="77777777" w:rsidR="00C85120" w:rsidRDefault="00C85120" w:rsidP="00C85120">
      <w:pPr>
        <w:rPr>
          <w:sz w:val="24"/>
          <w:szCs w:val="24"/>
        </w:rPr>
      </w:pPr>
    </w:p>
    <w:p w14:paraId="1265A0B0" w14:textId="77777777" w:rsidR="00C85120" w:rsidRPr="00093DDF" w:rsidRDefault="00C85120" w:rsidP="00C85120">
      <w:pPr>
        <w:rPr>
          <w:i/>
          <w:iCs/>
          <w:sz w:val="24"/>
          <w:szCs w:val="24"/>
        </w:rPr>
      </w:pPr>
      <w:r w:rsidRPr="00093DDF">
        <w:rPr>
          <w:i/>
          <w:iCs/>
          <w:sz w:val="24"/>
          <w:szCs w:val="24"/>
        </w:rPr>
        <w:t>Für den Belag:</w:t>
      </w:r>
    </w:p>
    <w:p w14:paraId="5FD23EA7" w14:textId="77777777" w:rsidR="00C85120" w:rsidRDefault="00C85120" w:rsidP="00C85120">
      <w:pPr>
        <w:rPr>
          <w:sz w:val="24"/>
          <w:szCs w:val="24"/>
        </w:rPr>
      </w:pPr>
      <w:r>
        <w:rPr>
          <w:sz w:val="24"/>
          <w:szCs w:val="24"/>
        </w:rPr>
        <w:t>100 g Mandelmus</w:t>
      </w:r>
    </w:p>
    <w:p w14:paraId="1FBA67C8" w14:textId="77777777" w:rsidR="00C85120" w:rsidRDefault="00C85120" w:rsidP="00C85120">
      <w:pPr>
        <w:rPr>
          <w:sz w:val="24"/>
          <w:szCs w:val="24"/>
        </w:rPr>
      </w:pPr>
      <w:r>
        <w:rPr>
          <w:sz w:val="24"/>
          <w:szCs w:val="24"/>
        </w:rPr>
        <w:t>75 g Zucker</w:t>
      </w:r>
    </w:p>
    <w:p w14:paraId="4D2C38B3" w14:textId="77777777" w:rsidR="00C85120" w:rsidRDefault="00C85120" w:rsidP="00C85120">
      <w:pPr>
        <w:rPr>
          <w:sz w:val="24"/>
          <w:szCs w:val="24"/>
        </w:rPr>
      </w:pPr>
      <w:r>
        <w:rPr>
          <w:sz w:val="24"/>
          <w:szCs w:val="24"/>
        </w:rPr>
        <w:t>120 g gemahlene Mandeln</w:t>
      </w:r>
    </w:p>
    <w:p w14:paraId="34880B16" w14:textId="77777777" w:rsidR="00C85120" w:rsidRDefault="00C85120" w:rsidP="00C85120">
      <w:pPr>
        <w:rPr>
          <w:sz w:val="24"/>
          <w:szCs w:val="24"/>
        </w:rPr>
      </w:pPr>
      <w:r>
        <w:rPr>
          <w:sz w:val="24"/>
          <w:szCs w:val="24"/>
        </w:rPr>
        <w:t>1 TL Mehl</w:t>
      </w:r>
    </w:p>
    <w:p w14:paraId="621E1F96" w14:textId="77777777" w:rsidR="00C85120" w:rsidRDefault="00C85120" w:rsidP="00C85120">
      <w:pPr>
        <w:rPr>
          <w:sz w:val="24"/>
          <w:szCs w:val="24"/>
        </w:rPr>
      </w:pPr>
      <w:r>
        <w:rPr>
          <w:sz w:val="24"/>
          <w:szCs w:val="24"/>
        </w:rPr>
        <w:t>Etwas Salz</w:t>
      </w:r>
    </w:p>
    <w:p w14:paraId="38AE9A1B" w14:textId="77777777" w:rsidR="00C85120" w:rsidRDefault="00C85120" w:rsidP="00C85120">
      <w:pPr>
        <w:rPr>
          <w:sz w:val="24"/>
          <w:szCs w:val="24"/>
        </w:rPr>
      </w:pPr>
      <w:r>
        <w:rPr>
          <w:sz w:val="24"/>
          <w:szCs w:val="24"/>
        </w:rPr>
        <w:t>Vanillemark (aus 1 Vanilleschote oder 2 TL gemahlene Vanille)</w:t>
      </w:r>
    </w:p>
    <w:p w14:paraId="1D5AC4C5" w14:textId="77777777" w:rsidR="00C85120" w:rsidRDefault="00C85120" w:rsidP="00C85120">
      <w:pPr>
        <w:rPr>
          <w:sz w:val="24"/>
          <w:szCs w:val="24"/>
        </w:rPr>
      </w:pPr>
      <w:r>
        <w:rPr>
          <w:sz w:val="24"/>
          <w:szCs w:val="24"/>
        </w:rPr>
        <w:t>80 g dunkle Schokolade</w:t>
      </w:r>
    </w:p>
    <w:p w14:paraId="3E3B6D91" w14:textId="77777777" w:rsidR="00C85120" w:rsidRDefault="00C85120" w:rsidP="00C85120">
      <w:pPr>
        <w:rPr>
          <w:sz w:val="24"/>
          <w:szCs w:val="24"/>
        </w:rPr>
      </w:pPr>
      <w:r>
        <w:rPr>
          <w:sz w:val="24"/>
          <w:szCs w:val="24"/>
        </w:rPr>
        <w:t>4 Birnen (groß, reif)</w:t>
      </w:r>
    </w:p>
    <w:p w14:paraId="08E72FC4" w14:textId="77777777" w:rsidR="00C85120" w:rsidRDefault="00C85120" w:rsidP="00C85120">
      <w:pPr>
        <w:rPr>
          <w:sz w:val="24"/>
          <w:szCs w:val="24"/>
        </w:rPr>
      </w:pPr>
      <w:r>
        <w:rPr>
          <w:sz w:val="24"/>
          <w:szCs w:val="24"/>
        </w:rPr>
        <w:t>Etwas Sonnenblumenöl</w:t>
      </w:r>
    </w:p>
    <w:p w14:paraId="28202EBF" w14:textId="77777777" w:rsidR="00C85120" w:rsidRDefault="00C85120" w:rsidP="00C85120">
      <w:pPr>
        <w:rPr>
          <w:sz w:val="24"/>
          <w:szCs w:val="24"/>
        </w:rPr>
      </w:pPr>
    </w:p>
    <w:p w14:paraId="3AE2ACAF" w14:textId="6CD5D17C" w:rsidR="00093DDF" w:rsidRDefault="00093DDF" w:rsidP="00C85120">
      <w:pPr>
        <w:rPr>
          <w:sz w:val="24"/>
          <w:szCs w:val="24"/>
        </w:rPr>
      </w:pPr>
      <w:r>
        <w:rPr>
          <w:sz w:val="24"/>
          <w:szCs w:val="24"/>
        </w:rPr>
        <w:t>Zubereitung:</w:t>
      </w:r>
    </w:p>
    <w:p w14:paraId="75AE263B" w14:textId="77777777" w:rsidR="00C85120" w:rsidRPr="00F7648A" w:rsidRDefault="00C85120" w:rsidP="00B40E8C">
      <w:pPr>
        <w:pStyle w:val="ListParagraph"/>
        <w:numPr>
          <w:ilvl w:val="0"/>
          <w:numId w:val="785"/>
        </w:numPr>
        <w:spacing w:after="120"/>
        <w:ind w:left="714" w:hanging="357"/>
        <w:contextualSpacing w:val="0"/>
        <w:jc w:val="both"/>
        <w:rPr>
          <w:sz w:val="24"/>
          <w:szCs w:val="24"/>
        </w:rPr>
      </w:pPr>
      <w:r w:rsidRPr="00F7648A">
        <w:rPr>
          <w:sz w:val="24"/>
          <w:szCs w:val="24"/>
        </w:rPr>
        <w:t>Mehl, Mandelmus, Zucker und eine Prise Salz in eine Schüssel geben und mit den Händen verkneten, bis eine krümelige Masse entsteht. Etwa 2 EL Wasser dazugeben und das Ganz glatt kneten. Erstaunlicherweise schmeckt dieser Teig so gut wie gewöhnlicher roher Kuchenteig. Falls der Teig zu trocken erscheint, esslöffelweise mehr Wasser dazugeben. Zu einer Kugel kneten, in Frischhaltefolie einwickeln und 30 Minuten im Kühlschrank ruhen lassen. Den Ofen auf 180 Grad Umluft vorheizen.</w:t>
      </w:r>
    </w:p>
    <w:p w14:paraId="34FDA543" w14:textId="77777777" w:rsidR="00C85120" w:rsidRPr="00F7648A" w:rsidRDefault="00C85120" w:rsidP="00B40E8C">
      <w:pPr>
        <w:pStyle w:val="ListParagraph"/>
        <w:numPr>
          <w:ilvl w:val="0"/>
          <w:numId w:val="785"/>
        </w:numPr>
        <w:spacing w:after="120"/>
        <w:ind w:left="714" w:hanging="357"/>
        <w:contextualSpacing w:val="0"/>
        <w:jc w:val="both"/>
        <w:rPr>
          <w:sz w:val="24"/>
          <w:szCs w:val="24"/>
        </w:rPr>
      </w:pPr>
      <w:r w:rsidRPr="00F7648A">
        <w:rPr>
          <w:sz w:val="24"/>
          <w:szCs w:val="24"/>
        </w:rPr>
        <w:t>Für den Belag Mandelmus, Zucker, gemahlene Mandeln, Mehl, Salz und Vanille verrühren. Die Schokolade schmelzen und dazugeben. Teig aus dem Kühlschrank nehmen. Den Boden der Springform mit Backpapier auslegen, die Ränder mit etwas Sonnenblumenöl einfetten. Teig hineindrücken, einen Rand von 1,5 cm formen. Die Mandel-Schokoladen-Mischung gleichmäßig darauf verteilen.</w:t>
      </w:r>
    </w:p>
    <w:p w14:paraId="01B9D0B0" w14:textId="77777777" w:rsidR="00C85120" w:rsidRPr="00F7648A" w:rsidRDefault="00C85120" w:rsidP="00B40E8C">
      <w:pPr>
        <w:pStyle w:val="ListParagraph"/>
        <w:numPr>
          <w:ilvl w:val="0"/>
          <w:numId w:val="785"/>
        </w:numPr>
        <w:spacing w:after="120"/>
        <w:ind w:left="714" w:hanging="357"/>
        <w:contextualSpacing w:val="0"/>
        <w:jc w:val="both"/>
        <w:rPr>
          <w:sz w:val="24"/>
          <w:szCs w:val="24"/>
        </w:rPr>
      </w:pPr>
      <w:r w:rsidRPr="00F7648A">
        <w:rPr>
          <w:sz w:val="24"/>
          <w:szCs w:val="24"/>
        </w:rPr>
        <w:lastRenderedPageBreak/>
        <w:t>Jetzt die Birnen vorbereiten: Schälen, in Hälften schneiden und das Gehäuse vorsichtig entfernen, ohne dass die Birnenhälfte auseinanderbricht. Mit der Schnittfläche nach unten auf ein Schneidbrett legen, längs in dünne Streifen schneiden. Birnen auf den Belag setzen, dabei am besten kreisförmig anordnen, mit der dünnen Spitze in die Mitte zeigend. 40 Minuten backen.</w:t>
      </w:r>
    </w:p>
    <w:p w14:paraId="28E245AA" w14:textId="77777777" w:rsidR="00C85120" w:rsidRDefault="00C85120">
      <w:pPr>
        <w:rPr>
          <w:sz w:val="24"/>
          <w:szCs w:val="24"/>
        </w:rPr>
      </w:pPr>
    </w:p>
    <w:p w14:paraId="48AAC263" w14:textId="77777777" w:rsidR="00C85120" w:rsidRDefault="00C85120">
      <w:pPr>
        <w:rPr>
          <w:sz w:val="24"/>
          <w:szCs w:val="24"/>
        </w:rPr>
      </w:pPr>
      <w:r>
        <w:rPr>
          <w:sz w:val="24"/>
          <w:szCs w:val="24"/>
        </w:rPr>
        <w:br w:type="page"/>
      </w:r>
    </w:p>
    <w:p w14:paraId="64EAB8D7" w14:textId="62F34D4A" w:rsidR="003057CE" w:rsidRDefault="003057CE" w:rsidP="00685568">
      <w:pPr>
        <w:pStyle w:val="Heading2"/>
        <w:spacing w:after="240"/>
      </w:pPr>
      <w:r>
        <w:lastRenderedPageBreak/>
        <w:t>Zitronen-Mandel-Torte</w:t>
      </w:r>
      <w:r w:rsidR="000B139F">
        <w:rPr>
          <w:rStyle w:val="FootnoteReference"/>
        </w:rPr>
        <w:footnoteReference w:id="1759"/>
      </w:r>
      <w:r>
        <w:t xml:space="preserve"> </w:t>
      </w:r>
    </w:p>
    <w:p w14:paraId="6818987A" w14:textId="0F623B1E" w:rsidR="003057CE" w:rsidRDefault="003057CE">
      <w:pPr>
        <w:rPr>
          <w:sz w:val="24"/>
          <w:szCs w:val="24"/>
        </w:rPr>
      </w:pPr>
      <w:r w:rsidRPr="00685568">
        <w:rPr>
          <w:sz w:val="24"/>
          <w:szCs w:val="24"/>
          <w:u w:val="single"/>
        </w:rPr>
        <w:t>Zutaten</w:t>
      </w:r>
      <w:r>
        <w:rPr>
          <w:sz w:val="24"/>
          <w:szCs w:val="24"/>
        </w:rPr>
        <w:t xml:space="preserve"> </w:t>
      </w:r>
      <w:r w:rsidR="00685568">
        <w:rPr>
          <w:sz w:val="24"/>
          <w:szCs w:val="24"/>
        </w:rPr>
        <w:t>(</w:t>
      </w:r>
      <w:r>
        <w:rPr>
          <w:sz w:val="24"/>
          <w:szCs w:val="24"/>
        </w:rPr>
        <w:t>für 6-8 Portionen</w:t>
      </w:r>
      <w:r w:rsidR="00685568">
        <w:rPr>
          <w:sz w:val="24"/>
          <w:szCs w:val="24"/>
        </w:rPr>
        <w:t>):</w:t>
      </w:r>
    </w:p>
    <w:p w14:paraId="4C4D47C9" w14:textId="5B66B2EE" w:rsidR="003057CE" w:rsidRDefault="00685568">
      <w:pPr>
        <w:rPr>
          <w:sz w:val="24"/>
          <w:szCs w:val="24"/>
        </w:rPr>
      </w:pPr>
      <w:r>
        <w:rPr>
          <w:sz w:val="24"/>
          <w:szCs w:val="24"/>
        </w:rPr>
        <w:t xml:space="preserve">Für den </w:t>
      </w:r>
      <w:r w:rsidR="003057CE">
        <w:rPr>
          <w:sz w:val="24"/>
          <w:szCs w:val="24"/>
        </w:rPr>
        <w:t>Zitronenteig:</w:t>
      </w:r>
    </w:p>
    <w:p w14:paraId="17D6A34A" w14:textId="77777777" w:rsidR="003057CE" w:rsidRDefault="003057CE">
      <w:pPr>
        <w:rPr>
          <w:sz w:val="24"/>
          <w:szCs w:val="24"/>
        </w:rPr>
      </w:pPr>
      <w:r>
        <w:rPr>
          <w:sz w:val="24"/>
          <w:szCs w:val="24"/>
        </w:rPr>
        <w:t>250 g Mehl</w:t>
      </w:r>
    </w:p>
    <w:p w14:paraId="07FCFF86" w14:textId="77777777" w:rsidR="003057CE" w:rsidRDefault="003057CE">
      <w:pPr>
        <w:rPr>
          <w:sz w:val="24"/>
          <w:szCs w:val="24"/>
        </w:rPr>
      </w:pPr>
      <w:r>
        <w:rPr>
          <w:sz w:val="24"/>
          <w:szCs w:val="24"/>
        </w:rPr>
        <w:t>60 g Zucker</w:t>
      </w:r>
    </w:p>
    <w:p w14:paraId="4D79C93E" w14:textId="77777777" w:rsidR="003057CE" w:rsidRDefault="003057CE">
      <w:pPr>
        <w:rPr>
          <w:sz w:val="24"/>
          <w:szCs w:val="24"/>
        </w:rPr>
      </w:pPr>
      <w:r>
        <w:rPr>
          <w:sz w:val="24"/>
          <w:szCs w:val="24"/>
        </w:rPr>
        <w:t>125 g gekühlte Butter, etwas weich</w:t>
      </w:r>
    </w:p>
    <w:p w14:paraId="3F309E0E" w14:textId="77777777" w:rsidR="003057CE" w:rsidRDefault="003057CE">
      <w:pPr>
        <w:rPr>
          <w:sz w:val="24"/>
          <w:szCs w:val="24"/>
        </w:rPr>
      </w:pPr>
      <w:r>
        <w:rPr>
          <w:sz w:val="24"/>
          <w:szCs w:val="24"/>
        </w:rPr>
        <w:t>1 TL feingeriebene Zitronenschale</w:t>
      </w:r>
    </w:p>
    <w:p w14:paraId="59367A05" w14:textId="77777777" w:rsidR="003057CE" w:rsidRDefault="003057CE">
      <w:pPr>
        <w:rPr>
          <w:sz w:val="24"/>
          <w:szCs w:val="24"/>
        </w:rPr>
      </w:pPr>
      <w:r>
        <w:rPr>
          <w:sz w:val="24"/>
          <w:szCs w:val="24"/>
        </w:rPr>
        <w:t>2 Eigelb</w:t>
      </w:r>
    </w:p>
    <w:p w14:paraId="40649E05" w14:textId="77777777" w:rsidR="003057CE" w:rsidRDefault="003057CE">
      <w:pPr>
        <w:rPr>
          <w:sz w:val="24"/>
          <w:szCs w:val="24"/>
        </w:rPr>
      </w:pPr>
    </w:p>
    <w:p w14:paraId="18033AB2" w14:textId="3943706A" w:rsidR="003057CE" w:rsidRPr="00685568" w:rsidRDefault="00685568">
      <w:pPr>
        <w:rPr>
          <w:i/>
          <w:iCs/>
          <w:sz w:val="24"/>
          <w:szCs w:val="24"/>
        </w:rPr>
      </w:pPr>
      <w:r w:rsidRPr="00685568">
        <w:rPr>
          <w:i/>
          <w:iCs/>
          <w:sz w:val="24"/>
          <w:szCs w:val="24"/>
        </w:rPr>
        <w:t xml:space="preserve">Für die </w:t>
      </w:r>
      <w:r w:rsidR="003057CE" w:rsidRPr="00685568">
        <w:rPr>
          <w:i/>
          <w:iCs/>
          <w:sz w:val="24"/>
          <w:szCs w:val="24"/>
        </w:rPr>
        <w:t>Füllung:</w:t>
      </w:r>
    </w:p>
    <w:p w14:paraId="52F143AF" w14:textId="77777777" w:rsidR="003057CE" w:rsidRDefault="003057CE">
      <w:pPr>
        <w:rPr>
          <w:sz w:val="24"/>
          <w:szCs w:val="24"/>
        </w:rPr>
      </w:pPr>
      <w:r>
        <w:rPr>
          <w:sz w:val="24"/>
          <w:szCs w:val="24"/>
        </w:rPr>
        <w:t>350 g Ricotta, durch ein Sieb passiert</w:t>
      </w:r>
    </w:p>
    <w:p w14:paraId="063CE3EB" w14:textId="77777777" w:rsidR="003057CE" w:rsidRDefault="003057CE">
      <w:pPr>
        <w:rPr>
          <w:sz w:val="24"/>
          <w:szCs w:val="24"/>
        </w:rPr>
      </w:pPr>
      <w:r>
        <w:rPr>
          <w:sz w:val="24"/>
          <w:szCs w:val="24"/>
        </w:rPr>
        <w:t>90 g Zucker</w:t>
      </w:r>
    </w:p>
    <w:p w14:paraId="275474EB" w14:textId="77777777" w:rsidR="003057CE" w:rsidRDefault="003057CE">
      <w:pPr>
        <w:rPr>
          <w:sz w:val="24"/>
          <w:szCs w:val="24"/>
        </w:rPr>
      </w:pPr>
      <w:r>
        <w:rPr>
          <w:sz w:val="24"/>
          <w:szCs w:val="24"/>
        </w:rPr>
        <w:t>3 Eier, gut geschlagen</w:t>
      </w:r>
    </w:p>
    <w:p w14:paraId="41BAB52A" w14:textId="59B3B775" w:rsidR="003057CE" w:rsidRDefault="003057CE">
      <w:pPr>
        <w:rPr>
          <w:sz w:val="24"/>
          <w:szCs w:val="24"/>
        </w:rPr>
      </w:pPr>
      <w:r>
        <w:rPr>
          <w:sz w:val="24"/>
          <w:szCs w:val="24"/>
        </w:rPr>
        <w:t>1 EL feingeriebene Zitronenschale</w:t>
      </w:r>
    </w:p>
    <w:p w14:paraId="1D442660" w14:textId="77777777" w:rsidR="003057CE" w:rsidRDefault="003057CE">
      <w:pPr>
        <w:rPr>
          <w:sz w:val="24"/>
          <w:szCs w:val="24"/>
        </w:rPr>
      </w:pPr>
      <w:r>
        <w:rPr>
          <w:sz w:val="24"/>
          <w:szCs w:val="24"/>
        </w:rPr>
        <w:t>80 g Mandeln, blanchiert und feingehackt</w:t>
      </w:r>
    </w:p>
    <w:p w14:paraId="52D26FBE" w14:textId="77777777" w:rsidR="003057CE" w:rsidRDefault="003057CE">
      <w:pPr>
        <w:rPr>
          <w:sz w:val="24"/>
          <w:szCs w:val="24"/>
        </w:rPr>
      </w:pPr>
      <w:r>
        <w:rPr>
          <w:sz w:val="24"/>
          <w:szCs w:val="24"/>
        </w:rPr>
        <w:t>3 EL Mandeln, gehobelt</w:t>
      </w:r>
    </w:p>
    <w:p w14:paraId="1B4615F1" w14:textId="77777777" w:rsidR="003057CE" w:rsidRDefault="003057CE">
      <w:pPr>
        <w:rPr>
          <w:sz w:val="24"/>
          <w:szCs w:val="24"/>
        </w:rPr>
      </w:pPr>
      <w:r>
        <w:rPr>
          <w:sz w:val="24"/>
          <w:szCs w:val="24"/>
        </w:rPr>
        <w:t>Puderzucker zum Bestäuben</w:t>
      </w:r>
    </w:p>
    <w:p w14:paraId="08EFDA2E" w14:textId="77777777" w:rsidR="00685568" w:rsidRDefault="00685568">
      <w:pPr>
        <w:rPr>
          <w:sz w:val="24"/>
          <w:szCs w:val="24"/>
        </w:rPr>
      </w:pPr>
    </w:p>
    <w:p w14:paraId="7636CEFC" w14:textId="6B3C720A" w:rsidR="003057CE" w:rsidRDefault="003057CE">
      <w:pPr>
        <w:rPr>
          <w:sz w:val="24"/>
          <w:szCs w:val="24"/>
        </w:rPr>
      </w:pPr>
      <w:r>
        <w:rPr>
          <w:sz w:val="24"/>
          <w:szCs w:val="24"/>
        </w:rPr>
        <w:t>Zubereitungszeit: 40 Minuten plus Kühlzeit plus 1 Stunde Backzeit</w:t>
      </w:r>
    </w:p>
    <w:p w14:paraId="6007330F" w14:textId="77777777" w:rsidR="003057CE" w:rsidRPr="006F18EA" w:rsidRDefault="003057CE" w:rsidP="00B40E8C">
      <w:pPr>
        <w:pStyle w:val="ListParagraph"/>
        <w:numPr>
          <w:ilvl w:val="0"/>
          <w:numId w:val="741"/>
        </w:numPr>
        <w:spacing w:after="120"/>
        <w:ind w:left="714" w:hanging="357"/>
        <w:contextualSpacing w:val="0"/>
        <w:jc w:val="both"/>
        <w:rPr>
          <w:sz w:val="24"/>
          <w:szCs w:val="24"/>
        </w:rPr>
      </w:pPr>
      <w:r w:rsidRPr="006F18EA">
        <w:rPr>
          <w:sz w:val="24"/>
          <w:szCs w:val="24"/>
        </w:rPr>
        <w:t>Mehl, Zucker und 1 Prise Salz in einer großen Schüssel mischen. In die Mitte eine Mulde drücken, Butter, Schale und Eigelb hineingeben. Mehl mit den Fingerspitzen in die Mitte ziehen und zu einem glatten Teig verarbeiten. In Frischhaltefolie wickeln, leicht flachdrücken und 20 Minuten in denen Kühlschrank legen.</w:t>
      </w:r>
    </w:p>
    <w:p w14:paraId="409BE11C" w14:textId="558299B5" w:rsidR="006F18EA" w:rsidRPr="006F18EA" w:rsidRDefault="003057CE" w:rsidP="00B40E8C">
      <w:pPr>
        <w:pStyle w:val="ListParagraph"/>
        <w:numPr>
          <w:ilvl w:val="0"/>
          <w:numId w:val="741"/>
        </w:numPr>
        <w:spacing w:after="120"/>
        <w:ind w:left="714" w:hanging="357"/>
        <w:contextualSpacing w:val="0"/>
        <w:jc w:val="both"/>
        <w:rPr>
          <w:sz w:val="24"/>
          <w:szCs w:val="24"/>
        </w:rPr>
      </w:pPr>
      <w:r w:rsidRPr="006F18EA">
        <w:rPr>
          <w:sz w:val="24"/>
          <w:szCs w:val="24"/>
        </w:rPr>
        <w:t xml:space="preserve">Für die Füllung Ricotta und Zucker mit dem Handrührgerät verquirlen. Nacheinander einzeln die Eier zugeben; </w:t>
      </w:r>
      <w:r w:rsidR="00987CD5" w:rsidRPr="006F18EA">
        <w:rPr>
          <w:sz w:val="24"/>
          <w:szCs w:val="24"/>
        </w:rPr>
        <w:t>jedes Mal</w:t>
      </w:r>
      <w:r w:rsidRPr="006F18EA">
        <w:rPr>
          <w:sz w:val="24"/>
          <w:szCs w:val="24"/>
        </w:rPr>
        <w:t xml:space="preserve"> gut unterrühren.</w:t>
      </w:r>
      <w:r w:rsidR="006F18EA" w:rsidRPr="006F18EA">
        <w:rPr>
          <w:sz w:val="24"/>
          <w:szCs w:val="24"/>
        </w:rPr>
        <w:t xml:space="preserve"> Zitronenschale zufügen und kurz untermischen, dann die Mandeln zugeben.</w:t>
      </w:r>
    </w:p>
    <w:p w14:paraId="5653F14A" w14:textId="77777777" w:rsidR="006F18EA" w:rsidRPr="006F18EA" w:rsidRDefault="006F18EA" w:rsidP="00B40E8C">
      <w:pPr>
        <w:pStyle w:val="ListParagraph"/>
        <w:numPr>
          <w:ilvl w:val="0"/>
          <w:numId w:val="741"/>
        </w:numPr>
        <w:spacing w:after="120"/>
        <w:ind w:left="714" w:hanging="357"/>
        <w:contextualSpacing w:val="0"/>
        <w:jc w:val="both"/>
        <w:rPr>
          <w:sz w:val="24"/>
          <w:szCs w:val="24"/>
        </w:rPr>
      </w:pPr>
      <w:r w:rsidRPr="006F18EA">
        <w:rPr>
          <w:sz w:val="24"/>
          <w:szCs w:val="24"/>
        </w:rPr>
        <w:t>Backofen auf 180 Grad (Gas 2-3) vorheizen. Eine Tarteform mit zerlassener Butter einfetten. Teig auf einer leicht bemehlten Arbeitsfläche ausrollen, die Form auslegen und die Ränder abschneiden. Füllung hineingießen und die Oberfläche glätten. Mit gehobelten Mandeln bestreuen und 55-60 Minuten goldbraun backen.</w:t>
      </w:r>
    </w:p>
    <w:p w14:paraId="3CA6747F" w14:textId="77777777" w:rsidR="006F18EA" w:rsidRDefault="006F18EA" w:rsidP="00B40E8C">
      <w:pPr>
        <w:pStyle w:val="ListParagraph"/>
        <w:numPr>
          <w:ilvl w:val="0"/>
          <w:numId w:val="741"/>
        </w:numPr>
        <w:spacing w:after="120"/>
        <w:ind w:left="714" w:hanging="357"/>
        <w:contextualSpacing w:val="0"/>
        <w:jc w:val="both"/>
        <w:rPr>
          <w:sz w:val="24"/>
          <w:szCs w:val="24"/>
        </w:rPr>
      </w:pPr>
      <w:r w:rsidRPr="006F18EA">
        <w:rPr>
          <w:sz w:val="24"/>
          <w:szCs w:val="24"/>
        </w:rPr>
        <w:lastRenderedPageBreak/>
        <w:t>Auf Zimmertemperatur abkühlen lassen, dann vorsichtig den Rand von der Form lösen. Mit Puderzucker bestäuben und zimmerwarm oder gekühlt servieren.</w:t>
      </w:r>
    </w:p>
    <w:p w14:paraId="3D3D739E" w14:textId="77777777" w:rsidR="006F18EA" w:rsidRDefault="006F18EA">
      <w:pPr>
        <w:rPr>
          <w:sz w:val="24"/>
          <w:szCs w:val="24"/>
        </w:rPr>
      </w:pPr>
      <w:r>
        <w:rPr>
          <w:sz w:val="24"/>
          <w:szCs w:val="24"/>
        </w:rPr>
        <w:br w:type="page"/>
      </w:r>
    </w:p>
    <w:p w14:paraId="018BCB63" w14:textId="07B466BE" w:rsidR="006F18EA" w:rsidRDefault="006F18EA" w:rsidP="00685568">
      <w:pPr>
        <w:pStyle w:val="Heading2"/>
        <w:spacing w:after="240"/>
      </w:pPr>
      <w:r>
        <w:lastRenderedPageBreak/>
        <w:t>Banoffie-Pie</w:t>
      </w:r>
      <w:r w:rsidR="00FD791E">
        <w:rPr>
          <w:rStyle w:val="FootnoteReference"/>
        </w:rPr>
        <w:footnoteReference w:id="1760"/>
      </w:r>
      <w:r>
        <w:t xml:space="preserve"> </w:t>
      </w:r>
    </w:p>
    <w:p w14:paraId="1A67D5C7" w14:textId="45CF3BAA" w:rsidR="006F18EA" w:rsidRDefault="006F18EA" w:rsidP="006F18EA">
      <w:pPr>
        <w:jc w:val="both"/>
        <w:rPr>
          <w:sz w:val="24"/>
          <w:szCs w:val="24"/>
        </w:rPr>
      </w:pPr>
      <w:r w:rsidRPr="00685568">
        <w:rPr>
          <w:sz w:val="24"/>
          <w:szCs w:val="24"/>
          <w:u w:val="single"/>
        </w:rPr>
        <w:t>Zutaten</w:t>
      </w:r>
      <w:r>
        <w:rPr>
          <w:sz w:val="24"/>
          <w:szCs w:val="24"/>
        </w:rPr>
        <w:t xml:space="preserve"> </w:t>
      </w:r>
      <w:r w:rsidR="00685568">
        <w:rPr>
          <w:sz w:val="24"/>
          <w:szCs w:val="24"/>
        </w:rPr>
        <w:t>(</w:t>
      </w:r>
      <w:r>
        <w:rPr>
          <w:sz w:val="24"/>
          <w:szCs w:val="24"/>
        </w:rPr>
        <w:t>für 8 Portionen</w:t>
      </w:r>
      <w:r w:rsidR="00685568">
        <w:rPr>
          <w:sz w:val="24"/>
          <w:szCs w:val="24"/>
        </w:rPr>
        <w:t>):</w:t>
      </w:r>
    </w:p>
    <w:p w14:paraId="25CADE39" w14:textId="3E1A9A59" w:rsidR="006F18EA" w:rsidRPr="00685568" w:rsidRDefault="00685568" w:rsidP="006F18EA">
      <w:pPr>
        <w:jc w:val="both"/>
        <w:rPr>
          <w:i/>
          <w:iCs/>
          <w:sz w:val="24"/>
          <w:szCs w:val="24"/>
        </w:rPr>
      </w:pPr>
      <w:r w:rsidRPr="00685568">
        <w:rPr>
          <w:i/>
          <w:iCs/>
          <w:sz w:val="24"/>
          <w:szCs w:val="24"/>
        </w:rPr>
        <w:t xml:space="preserve">Für den </w:t>
      </w:r>
      <w:r w:rsidR="006F18EA" w:rsidRPr="00685568">
        <w:rPr>
          <w:i/>
          <w:iCs/>
          <w:sz w:val="24"/>
          <w:szCs w:val="24"/>
        </w:rPr>
        <w:t>Walnussteig:</w:t>
      </w:r>
    </w:p>
    <w:p w14:paraId="638E6BF0" w14:textId="77777777" w:rsidR="006F18EA" w:rsidRDefault="006F18EA" w:rsidP="006F18EA">
      <w:pPr>
        <w:jc w:val="both"/>
        <w:rPr>
          <w:sz w:val="24"/>
          <w:szCs w:val="24"/>
        </w:rPr>
      </w:pPr>
      <w:r>
        <w:rPr>
          <w:sz w:val="24"/>
          <w:szCs w:val="24"/>
        </w:rPr>
        <w:t>150 g Mehl</w:t>
      </w:r>
    </w:p>
    <w:p w14:paraId="4093AE72" w14:textId="77777777" w:rsidR="006F18EA" w:rsidRDefault="006F18EA" w:rsidP="006F18EA">
      <w:pPr>
        <w:jc w:val="both"/>
        <w:rPr>
          <w:sz w:val="24"/>
          <w:szCs w:val="24"/>
        </w:rPr>
      </w:pPr>
      <w:r>
        <w:rPr>
          <w:sz w:val="24"/>
          <w:szCs w:val="24"/>
        </w:rPr>
        <w:t>2 EL Puderzucker</w:t>
      </w:r>
    </w:p>
    <w:p w14:paraId="41EE5B40" w14:textId="329B6639" w:rsidR="006F18EA" w:rsidRDefault="006F18EA" w:rsidP="006F18EA">
      <w:pPr>
        <w:jc w:val="both"/>
        <w:rPr>
          <w:sz w:val="24"/>
          <w:szCs w:val="24"/>
        </w:rPr>
      </w:pPr>
      <w:r>
        <w:rPr>
          <w:sz w:val="24"/>
          <w:szCs w:val="24"/>
        </w:rPr>
        <w:t>80 g Walnüsse, gemahlen</w:t>
      </w:r>
    </w:p>
    <w:p w14:paraId="0EAD6D61" w14:textId="2D5C98BE" w:rsidR="006F18EA" w:rsidRDefault="006F18EA" w:rsidP="006F18EA">
      <w:pPr>
        <w:jc w:val="both"/>
        <w:rPr>
          <w:sz w:val="24"/>
          <w:szCs w:val="24"/>
        </w:rPr>
      </w:pPr>
      <w:r>
        <w:rPr>
          <w:sz w:val="24"/>
          <w:szCs w:val="24"/>
        </w:rPr>
        <w:t>80 g Butter, in Stücke geschnitten</w:t>
      </w:r>
    </w:p>
    <w:p w14:paraId="545C7834" w14:textId="7A7C5228" w:rsidR="006F18EA" w:rsidRDefault="006F18EA" w:rsidP="006F18EA">
      <w:pPr>
        <w:jc w:val="both"/>
        <w:rPr>
          <w:sz w:val="24"/>
          <w:szCs w:val="24"/>
        </w:rPr>
      </w:pPr>
    </w:p>
    <w:p w14:paraId="0E68BE9F" w14:textId="474E3738" w:rsidR="006F18EA" w:rsidRPr="00685568" w:rsidRDefault="00685568" w:rsidP="006F18EA">
      <w:pPr>
        <w:jc w:val="both"/>
        <w:rPr>
          <w:i/>
          <w:iCs/>
          <w:sz w:val="24"/>
          <w:szCs w:val="24"/>
        </w:rPr>
      </w:pPr>
      <w:r w:rsidRPr="00685568">
        <w:rPr>
          <w:i/>
          <w:iCs/>
          <w:sz w:val="24"/>
          <w:szCs w:val="24"/>
        </w:rPr>
        <w:t xml:space="preserve">Für die </w:t>
      </w:r>
      <w:r w:rsidR="006F18EA" w:rsidRPr="00685568">
        <w:rPr>
          <w:i/>
          <w:iCs/>
          <w:sz w:val="24"/>
          <w:szCs w:val="24"/>
        </w:rPr>
        <w:t>Füllung:</w:t>
      </w:r>
    </w:p>
    <w:p w14:paraId="3630CAB6" w14:textId="6330087E" w:rsidR="006F18EA" w:rsidRDefault="006F18EA" w:rsidP="006F18EA">
      <w:pPr>
        <w:jc w:val="both"/>
        <w:rPr>
          <w:sz w:val="24"/>
          <w:szCs w:val="24"/>
        </w:rPr>
      </w:pPr>
      <w:r>
        <w:rPr>
          <w:sz w:val="24"/>
          <w:szCs w:val="24"/>
        </w:rPr>
        <w:t>400 g Kondensmilch (iiih)</w:t>
      </w:r>
    </w:p>
    <w:p w14:paraId="44C2C687" w14:textId="1A72E759" w:rsidR="006F18EA" w:rsidRDefault="006F18EA" w:rsidP="006F18EA">
      <w:pPr>
        <w:jc w:val="both"/>
        <w:rPr>
          <w:sz w:val="24"/>
          <w:szCs w:val="24"/>
        </w:rPr>
      </w:pPr>
      <w:r>
        <w:rPr>
          <w:sz w:val="24"/>
          <w:szCs w:val="24"/>
        </w:rPr>
        <w:t>30 g Butter</w:t>
      </w:r>
    </w:p>
    <w:p w14:paraId="4521F0B0" w14:textId="58F34C34" w:rsidR="006F18EA" w:rsidRDefault="006F18EA" w:rsidP="006F18EA">
      <w:pPr>
        <w:jc w:val="both"/>
        <w:rPr>
          <w:sz w:val="24"/>
          <w:szCs w:val="24"/>
        </w:rPr>
      </w:pPr>
      <w:r>
        <w:rPr>
          <w:sz w:val="24"/>
          <w:szCs w:val="24"/>
        </w:rPr>
        <w:t>1 EL Rohrzuckersirup</w:t>
      </w:r>
    </w:p>
    <w:p w14:paraId="08BF4F1F" w14:textId="4D09DB36" w:rsidR="006F18EA" w:rsidRDefault="006F18EA" w:rsidP="006F18EA">
      <w:pPr>
        <w:jc w:val="both"/>
        <w:rPr>
          <w:sz w:val="24"/>
          <w:szCs w:val="24"/>
        </w:rPr>
      </w:pPr>
      <w:r>
        <w:rPr>
          <w:sz w:val="24"/>
          <w:szCs w:val="24"/>
        </w:rPr>
        <w:t>4 Bananen, in Scheiben geschnitten</w:t>
      </w:r>
    </w:p>
    <w:p w14:paraId="0E2B8CAC" w14:textId="09FCAC9C" w:rsidR="006F18EA" w:rsidRDefault="006F18EA" w:rsidP="006F18EA">
      <w:pPr>
        <w:jc w:val="both"/>
        <w:rPr>
          <w:sz w:val="24"/>
          <w:szCs w:val="24"/>
        </w:rPr>
      </w:pPr>
      <w:r>
        <w:rPr>
          <w:sz w:val="24"/>
          <w:szCs w:val="24"/>
        </w:rPr>
        <w:t>375 ml Sahne, geschlagen</w:t>
      </w:r>
    </w:p>
    <w:p w14:paraId="591B681F" w14:textId="62885596" w:rsidR="006F18EA" w:rsidRDefault="006F18EA" w:rsidP="006F18EA">
      <w:pPr>
        <w:jc w:val="both"/>
        <w:rPr>
          <w:sz w:val="24"/>
          <w:szCs w:val="24"/>
        </w:rPr>
      </w:pPr>
      <w:r>
        <w:rPr>
          <w:sz w:val="24"/>
          <w:szCs w:val="24"/>
        </w:rPr>
        <w:t>50 g Bitterschokolade, geschmolzen</w:t>
      </w:r>
    </w:p>
    <w:p w14:paraId="23484D4F" w14:textId="27CAA62B" w:rsidR="006F18EA" w:rsidRDefault="006F18EA" w:rsidP="006F18EA">
      <w:pPr>
        <w:jc w:val="both"/>
        <w:rPr>
          <w:sz w:val="24"/>
          <w:szCs w:val="24"/>
        </w:rPr>
      </w:pPr>
    </w:p>
    <w:p w14:paraId="24558AA0" w14:textId="319CC713" w:rsidR="006F18EA" w:rsidRDefault="006F18EA" w:rsidP="006F18EA">
      <w:pPr>
        <w:jc w:val="both"/>
        <w:rPr>
          <w:sz w:val="24"/>
          <w:szCs w:val="24"/>
        </w:rPr>
      </w:pPr>
      <w:r>
        <w:rPr>
          <w:sz w:val="24"/>
          <w:szCs w:val="24"/>
        </w:rPr>
        <w:t>Zubereitungszeit: 35 Minuten plus Kühlzeit plus 30 Minuten Backzeit</w:t>
      </w:r>
    </w:p>
    <w:p w14:paraId="0F07FB9A" w14:textId="747423B0" w:rsidR="006F18EA" w:rsidRPr="00CF1C15" w:rsidRDefault="006F18EA" w:rsidP="00B40E8C">
      <w:pPr>
        <w:pStyle w:val="ListParagraph"/>
        <w:numPr>
          <w:ilvl w:val="0"/>
          <w:numId w:val="742"/>
        </w:numPr>
        <w:spacing w:after="120"/>
        <w:ind w:left="714" w:hanging="357"/>
        <w:contextualSpacing w:val="0"/>
        <w:jc w:val="both"/>
        <w:rPr>
          <w:sz w:val="24"/>
          <w:szCs w:val="24"/>
        </w:rPr>
      </w:pPr>
      <w:r w:rsidRPr="00CF1C15">
        <w:rPr>
          <w:sz w:val="24"/>
          <w:szCs w:val="24"/>
        </w:rPr>
        <w:t>Für den Teig Mehl und Puderzucker in eine große Schüssel geben. Walnüsse und Butter zugeben und zu einer krümelähnlichen Masse verarbeiten. 2-3 EL kaltes Wasser zugießen und mit einem Messer zu einem festen Teig vermengen. Dalls nötig, mehr Wasser zugeben. Auf einer bemehlten Arbeitsfläche zu einer Kugel formen. Eingewickelt 15 Minuten kühlen. Für eine Obstkuchenform ausrollen. 20 Minuten kühlen lassen.</w:t>
      </w:r>
    </w:p>
    <w:p w14:paraId="268A1B6A" w14:textId="4C262308" w:rsidR="006F18EA" w:rsidRPr="00CF1C15" w:rsidRDefault="006F18EA" w:rsidP="00B40E8C">
      <w:pPr>
        <w:pStyle w:val="ListParagraph"/>
        <w:numPr>
          <w:ilvl w:val="0"/>
          <w:numId w:val="742"/>
        </w:numPr>
        <w:spacing w:after="120"/>
        <w:ind w:left="714" w:hanging="357"/>
        <w:contextualSpacing w:val="0"/>
        <w:jc w:val="both"/>
        <w:rPr>
          <w:sz w:val="24"/>
          <w:szCs w:val="24"/>
        </w:rPr>
      </w:pPr>
      <w:r w:rsidRPr="00CF1C15">
        <w:rPr>
          <w:sz w:val="24"/>
          <w:szCs w:val="24"/>
        </w:rPr>
        <w:t xml:space="preserve">Backofen auf 180 Grad (gas 2-3) vorheizen. Den Teig mit zerknittertem Backpapier auslegen, darauf eine Schicht Backperlen (oder getrockneten Erbsen) legen und 15 Minuten backen. </w:t>
      </w:r>
      <w:r w:rsidR="00CF1C15" w:rsidRPr="00CF1C15">
        <w:rPr>
          <w:sz w:val="24"/>
          <w:szCs w:val="24"/>
        </w:rPr>
        <w:t xml:space="preserve">Danach Backperlen entfernen und weitere 10 Minuten hellgolden backen. </w:t>
      </w:r>
      <w:r w:rsidR="00B90231" w:rsidRPr="00CF1C15">
        <w:rPr>
          <w:sz w:val="24"/>
          <w:szCs w:val="24"/>
        </w:rPr>
        <w:t>Beiseitestellen</w:t>
      </w:r>
      <w:r w:rsidR="00CF1C15" w:rsidRPr="00CF1C15">
        <w:rPr>
          <w:sz w:val="24"/>
          <w:szCs w:val="24"/>
        </w:rPr>
        <w:t xml:space="preserve"> und völlig abkühlen lassen.</w:t>
      </w:r>
    </w:p>
    <w:p w14:paraId="049D3AC3" w14:textId="68CFB5F9" w:rsidR="00CF1C15" w:rsidRPr="00CF1C15" w:rsidRDefault="00CF1C15" w:rsidP="00B40E8C">
      <w:pPr>
        <w:pStyle w:val="ListParagraph"/>
        <w:numPr>
          <w:ilvl w:val="0"/>
          <w:numId w:val="742"/>
        </w:numPr>
        <w:spacing w:after="120"/>
        <w:ind w:left="714" w:hanging="357"/>
        <w:contextualSpacing w:val="0"/>
        <w:jc w:val="both"/>
        <w:rPr>
          <w:sz w:val="24"/>
          <w:szCs w:val="24"/>
        </w:rPr>
      </w:pPr>
      <w:r w:rsidRPr="00CF1C15">
        <w:rPr>
          <w:sz w:val="24"/>
          <w:szCs w:val="24"/>
        </w:rPr>
        <w:t>Für die Füllung Milch, Butter und Sirup in einem kleinen topf bei mittlerer Hitze unter Rühren 5 Minuten erwärmen, bis die Masse einkocht, eindickt und leicht karamellfarben ist. Etwas abkühlen lassen. Die Hälfte der Bananen auf dem Teig verteilen, mit dem Karamell begießen und die Oberfläche glätten. 30 Minuten kühlen.</w:t>
      </w:r>
    </w:p>
    <w:p w14:paraId="0384EDFF" w14:textId="24FB879F" w:rsidR="00CF1C15" w:rsidRDefault="00CF1C15" w:rsidP="00B40E8C">
      <w:pPr>
        <w:pStyle w:val="ListParagraph"/>
        <w:numPr>
          <w:ilvl w:val="0"/>
          <w:numId w:val="742"/>
        </w:numPr>
        <w:spacing w:after="120"/>
        <w:ind w:left="714" w:hanging="357"/>
        <w:contextualSpacing w:val="0"/>
        <w:jc w:val="both"/>
        <w:rPr>
          <w:sz w:val="24"/>
          <w:szCs w:val="24"/>
        </w:rPr>
      </w:pPr>
      <w:r w:rsidRPr="00CF1C15">
        <w:rPr>
          <w:sz w:val="24"/>
          <w:szCs w:val="24"/>
        </w:rPr>
        <w:lastRenderedPageBreak/>
        <w:t>Sahne löffelweise auf der Torte verteilen und darauf die restlichen Bananen. Mit geschmolzener Schokolade dekorieren.</w:t>
      </w:r>
    </w:p>
    <w:p w14:paraId="608EA5A4" w14:textId="698C4583" w:rsidR="00CF1C15" w:rsidRDefault="00685568" w:rsidP="00685568">
      <w:pPr>
        <w:pStyle w:val="Heading2"/>
        <w:spacing w:after="240"/>
      </w:pPr>
      <w:r>
        <w:br w:type="page"/>
      </w:r>
      <w:r w:rsidR="00CF1C15">
        <w:lastRenderedPageBreak/>
        <w:t>Tarte au Citron</w:t>
      </w:r>
      <w:r w:rsidR="00E04BC0">
        <w:rPr>
          <w:rStyle w:val="FootnoteReference"/>
        </w:rPr>
        <w:footnoteReference w:id="1761"/>
      </w:r>
      <w:r w:rsidR="00CF1C15">
        <w:t xml:space="preserve"> </w:t>
      </w:r>
    </w:p>
    <w:p w14:paraId="71645E75" w14:textId="72D925E8" w:rsidR="00CF1C15" w:rsidRDefault="00CF1C15" w:rsidP="00685568">
      <w:pPr>
        <w:jc w:val="both"/>
        <w:rPr>
          <w:sz w:val="24"/>
          <w:szCs w:val="24"/>
        </w:rPr>
      </w:pPr>
      <w:r w:rsidRPr="00685568">
        <w:rPr>
          <w:sz w:val="24"/>
          <w:szCs w:val="24"/>
          <w:u w:val="single"/>
        </w:rPr>
        <w:t>Zutaten</w:t>
      </w:r>
      <w:r>
        <w:rPr>
          <w:sz w:val="24"/>
          <w:szCs w:val="24"/>
        </w:rPr>
        <w:t xml:space="preserve"> </w:t>
      </w:r>
      <w:r w:rsidR="00685568">
        <w:rPr>
          <w:sz w:val="24"/>
          <w:szCs w:val="24"/>
        </w:rPr>
        <w:t>(</w:t>
      </w:r>
      <w:r>
        <w:rPr>
          <w:sz w:val="24"/>
          <w:szCs w:val="24"/>
        </w:rPr>
        <w:t>für 6-8 Portionen</w:t>
      </w:r>
      <w:r w:rsidR="00685568">
        <w:rPr>
          <w:sz w:val="24"/>
          <w:szCs w:val="24"/>
        </w:rPr>
        <w:t>)</w:t>
      </w:r>
    </w:p>
    <w:p w14:paraId="59A5F65A" w14:textId="03E7E363" w:rsidR="00CF1C15" w:rsidRDefault="00CF1C15" w:rsidP="00685568">
      <w:pPr>
        <w:jc w:val="both"/>
        <w:rPr>
          <w:sz w:val="24"/>
          <w:szCs w:val="24"/>
        </w:rPr>
      </w:pPr>
      <w:r>
        <w:rPr>
          <w:sz w:val="24"/>
          <w:szCs w:val="24"/>
        </w:rPr>
        <w:t>Für den Teig:</w:t>
      </w:r>
    </w:p>
    <w:p w14:paraId="4FFB4219" w14:textId="0E1D4443" w:rsidR="00CF1C15" w:rsidRDefault="00CF1C15" w:rsidP="00685568">
      <w:pPr>
        <w:jc w:val="both"/>
        <w:rPr>
          <w:sz w:val="24"/>
          <w:szCs w:val="24"/>
        </w:rPr>
      </w:pPr>
      <w:r>
        <w:rPr>
          <w:sz w:val="24"/>
          <w:szCs w:val="24"/>
        </w:rPr>
        <w:t>125 g Mehl</w:t>
      </w:r>
    </w:p>
    <w:p w14:paraId="13D064C8" w14:textId="3E8C3170" w:rsidR="00CF1C15" w:rsidRDefault="00CF1C15" w:rsidP="00685568">
      <w:pPr>
        <w:jc w:val="both"/>
        <w:rPr>
          <w:sz w:val="24"/>
          <w:szCs w:val="24"/>
        </w:rPr>
      </w:pPr>
      <w:r>
        <w:rPr>
          <w:sz w:val="24"/>
          <w:szCs w:val="24"/>
        </w:rPr>
        <w:t>80 g weiche Butter</w:t>
      </w:r>
    </w:p>
    <w:p w14:paraId="23516D95" w14:textId="21D42D3C" w:rsidR="00CF1C15" w:rsidRDefault="00CF1C15" w:rsidP="00685568">
      <w:pPr>
        <w:jc w:val="both"/>
        <w:rPr>
          <w:sz w:val="24"/>
          <w:szCs w:val="24"/>
        </w:rPr>
      </w:pPr>
      <w:r>
        <w:rPr>
          <w:sz w:val="24"/>
          <w:szCs w:val="24"/>
        </w:rPr>
        <w:t>1 Eigelb</w:t>
      </w:r>
    </w:p>
    <w:p w14:paraId="63D8240C" w14:textId="5F8C8A79" w:rsidR="00CF1C15" w:rsidRDefault="00CF1C15" w:rsidP="00685568">
      <w:pPr>
        <w:jc w:val="both"/>
        <w:rPr>
          <w:sz w:val="24"/>
          <w:szCs w:val="24"/>
        </w:rPr>
      </w:pPr>
      <w:r>
        <w:rPr>
          <w:sz w:val="24"/>
          <w:szCs w:val="24"/>
        </w:rPr>
        <w:t>2 EL Puderzucker</w:t>
      </w:r>
    </w:p>
    <w:p w14:paraId="2DA938D9" w14:textId="4FF69E18" w:rsidR="00CF1C15" w:rsidRDefault="00CF1C15" w:rsidP="00CF1C15">
      <w:pPr>
        <w:ind w:left="360"/>
        <w:jc w:val="both"/>
        <w:rPr>
          <w:sz w:val="24"/>
          <w:szCs w:val="24"/>
        </w:rPr>
      </w:pPr>
    </w:p>
    <w:p w14:paraId="431BE093" w14:textId="720AFC8B" w:rsidR="00CF1C15" w:rsidRDefault="00CF1C15" w:rsidP="00685568">
      <w:pPr>
        <w:jc w:val="both"/>
        <w:rPr>
          <w:sz w:val="24"/>
          <w:szCs w:val="24"/>
        </w:rPr>
      </w:pPr>
      <w:r>
        <w:rPr>
          <w:sz w:val="24"/>
          <w:szCs w:val="24"/>
        </w:rPr>
        <w:t>3 Eier</w:t>
      </w:r>
    </w:p>
    <w:p w14:paraId="2A874773" w14:textId="58F57376" w:rsidR="00CF1C15" w:rsidRDefault="00CF1C15" w:rsidP="00685568">
      <w:pPr>
        <w:jc w:val="both"/>
        <w:rPr>
          <w:sz w:val="24"/>
          <w:szCs w:val="24"/>
        </w:rPr>
      </w:pPr>
      <w:r>
        <w:rPr>
          <w:sz w:val="24"/>
          <w:szCs w:val="24"/>
        </w:rPr>
        <w:t>2 Eigelb</w:t>
      </w:r>
    </w:p>
    <w:p w14:paraId="5B5B4B22" w14:textId="5678E324" w:rsidR="00CF1C15" w:rsidRDefault="00CF1C15" w:rsidP="00685568">
      <w:pPr>
        <w:jc w:val="both"/>
        <w:rPr>
          <w:sz w:val="24"/>
          <w:szCs w:val="24"/>
        </w:rPr>
      </w:pPr>
      <w:r>
        <w:rPr>
          <w:sz w:val="24"/>
          <w:szCs w:val="24"/>
        </w:rPr>
        <w:t>180 g Zucker</w:t>
      </w:r>
    </w:p>
    <w:p w14:paraId="76AEB05F" w14:textId="43E905AE" w:rsidR="00CF1C15" w:rsidRDefault="00CF1C15" w:rsidP="00685568">
      <w:pPr>
        <w:jc w:val="both"/>
        <w:rPr>
          <w:sz w:val="24"/>
          <w:szCs w:val="24"/>
        </w:rPr>
      </w:pPr>
      <w:r>
        <w:rPr>
          <w:sz w:val="24"/>
          <w:szCs w:val="24"/>
        </w:rPr>
        <w:t>125 ml Sahne</w:t>
      </w:r>
    </w:p>
    <w:p w14:paraId="5D8BB116" w14:textId="620CB121" w:rsidR="00CF1C15" w:rsidRDefault="00CF1C15" w:rsidP="00685568">
      <w:pPr>
        <w:jc w:val="both"/>
        <w:rPr>
          <w:sz w:val="24"/>
          <w:szCs w:val="24"/>
        </w:rPr>
      </w:pPr>
      <w:r>
        <w:rPr>
          <w:sz w:val="24"/>
          <w:szCs w:val="24"/>
        </w:rPr>
        <w:t>185 ml Zitronensaft</w:t>
      </w:r>
    </w:p>
    <w:p w14:paraId="1BF431C8" w14:textId="581AF1A2" w:rsidR="00CF1C15" w:rsidRDefault="00CF1C15" w:rsidP="00685568">
      <w:pPr>
        <w:jc w:val="both"/>
        <w:rPr>
          <w:sz w:val="24"/>
          <w:szCs w:val="24"/>
        </w:rPr>
      </w:pPr>
      <w:r>
        <w:rPr>
          <w:sz w:val="24"/>
          <w:szCs w:val="24"/>
        </w:rPr>
        <w:t>1 ½ EL fein abgeriebene Zitronenschale</w:t>
      </w:r>
    </w:p>
    <w:p w14:paraId="1CB4C406" w14:textId="1D157EBB" w:rsidR="00CF1C15" w:rsidRDefault="00CF1C15" w:rsidP="00685568">
      <w:pPr>
        <w:jc w:val="both"/>
        <w:rPr>
          <w:sz w:val="24"/>
          <w:szCs w:val="24"/>
        </w:rPr>
      </w:pPr>
      <w:r>
        <w:rPr>
          <w:sz w:val="24"/>
          <w:szCs w:val="24"/>
        </w:rPr>
        <w:t>2 kleine Zitronen</w:t>
      </w:r>
    </w:p>
    <w:p w14:paraId="5CAB7DC2" w14:textId="3F69B85F" w:rsidR="00CF1C15" w:rsidRDefault="00CF1C15" w:rsidP="00685568">
      <w:pPr>
        <w:jc w:val="both"/>
        <w:rPr>
          <w:sz w:val="24"/>
          <w:szCs w:val="24"/>
        </w:rPr>
      </w:pPr>
      <w:r>
        <w:rPr>
          <w:sz w:val="24"/>
          <w:szCs w:val="24"/>
        </w:rPr>
        <w:t>160 g Zucker</w:t>
      </w:r>
    </w:p>
    <w:p w14:paraId="55D2E8F4" w14:textId="173FCDAE" w:rsidR="00CF1C15" w:rsidRDefault="00CF1C15" w:rsidP="00CF1C15">
      <w:pPr>
        <w:ind w:left="360"/>
        <w:jc w:val="both"/>
        <w:rPr>
          <w:sz w:val="24"/>
          <w:szCs w:val="24"/>
        </w:rPr>
      </w:pPr>
    </w:p>
    <w:p w14:paraId="05C25B6A" w14:textId="151F546C" w:rsidR="00CF1C15" w:rsidRDefault="00CF1C15" w:rsidP="00685568">
      <w:pPr>
        <w:jc w:val="both"/>
        <w:rPr>
          <w:sz w:val="24"/>
          <w:szCs w:val="24"/>
        </w:rPr>
      </w:pPr>
      <w:r>
        <w:rPr>
          <w:sz w:val="24"/>
          <w:szCs w:val="24"/>
        </w:rPr>
        <w:t>Zubereitungszeit: 1 Stunde plus Kühlzeit, Backzeit 1 Stunde und 40 Minuten</w:t>
      </w:r>
    </w:p>
    <w:p w14:paraId="302E5397" w14:textId="131F3036" w:rsidR="00CF1C15" w:rsidRPr="00685568" w:rsidRDefault="00CF1C15" w:rsidP="00B40E8C">
      <w:pPr>
        <w:pStyle w:val="ListParagraph"/>
        <w:numPr>
          <w:ilvl w:val="0"/>
          <w:numId w:val="1660"/>
        </w:numPr>
        <w:spacing w:after="120"/>
        <w:ind w:left="714" w:hanging="357"/>
        <w:contextualSpacing w:val="0"/>
        <w:jc w:val="both"/>
        <w:rPr>
          <w:sz w:val="24"/>
          <w:szCs w:val="24"/>
        </w:rPr>
      </w:pPr>
      <w:r w:rsidRPr="00685568">
        <w:rPr>
          <w:sz w:val="24"/>
          <w:szCs w:val="24"/>
        </w:rPr>
        <w:t>Für den Teig das Mehl und 1 Prise Salz in eine Schüssel füllen. In die Mitte eine Mulde drücken. Butter, Eigelb und Puderzucker zugeben und vermischen.</w:t>
      </w:r>
      <w:r w:rsidR="004F71A3" w:rsidRPr="00685568">
        <w:rPr>
          <w:sz w:val="24"/>
          <w:szCs w:val="24"/>
        </w:rPr>
        <w:t xml:space="preserve"> Dann langsam das Mehl einarbeiten. Zu einer Kugel formen; eventuell einige Tropfen kaltes Wasser dazugeben. Etwas flach drücken und in Frischhaltefolie gewickelt 20 Minuten im Kühlschrank </w:t>
      </w:r>
      <w:r w:rsidR="00B90231" w:rsidRPr="00685568">
        <w:rPr>
          <w:sz w:val="24"/>
          <w:szCs w:val="24"/>
        </w:rPr>
        <w:t>kaltstellen</w:t>
      </w:r>
      <w:r w:rsidR="004F71A3" w:rsidRPr="00685568">
        <w:rPr>
          <w:sz w:val="24"/>
          <w:szCs w:val="24"/>
        </w:rPr>
        <w:t>.</w:t>
      </w:r>
    </w:p>
    <w:p w14:paraId="39939753" w14:textId="28D1DB16" w:rsidR="004F71A3" w:rsidRPr="00685568" w:rsidRDefault="004F71A3" w:rsidP="00B40E8C">
      <w:pPr>
        <w:pStyle w:val="ListParagraph"/>
        <w:numPr>
          <w:ilvl w:val="0"/>
          <w:numId w:val="1660"/>
        </w:numPr>
        <w:spacing w:after="120"/>
        <w:ind w:left="714" w:hanging="357"/>
        <w:contextualSpacing w:val="0"/>
        <w:jc w:val="both"/>
        <w:rPr>
          <w:sz w:val="24"/>
          <w:szCs w:val="24"/>
        </w:rPr>
      </w:pPr>
      <w:r w:rsidRPr="00685568">
        <w:rPr>
          <w:sz w:val="24"/>
          <w:szCs w:val="24"/>
        </w:rPr>
        <w:t>Backofen auf 200 Grad vorheizen. Eine flache Obstkuchenform mit herausnehmbaren Boden leicht einfetten.</w:t>
      </w:r>
    </w:p>
    <w:p w14:paraId="15CEB489" w14:textId="6048696D" w:rsidR="004F71A3" w:rsidRPr="00685568" w:rsidRDefault="004F71A3" w:rsidP="00B40E8C">
      <w:pPr>
        <w:pStyle w:val="ListParagraph"/>
        <w:numPr>
          <w:ilvl w:val="0"/>
          <w:numId w:val="1660"/>
        </w:numPr>
        <w:spacing w:after="120"/>
        <w:ind w:left="714" w:hanging="357"/>
        <w:contextualSpacing w:val="0"/>
        <w:jc w:val="both"/>
        <w:rPr>
          <w:sz w:val="24"/>
          <w:szCs w:val="24"/>
        </w:rPr>
      </w:pPr>
      <w:r w:rsidRPr="00685568">
        <w:rPr>
          <w:sz w:val="24"/>
          <w:szCs w:val="24"/>
        </w:rPr>
        <w:t xml:space="preserve">Teig zwischen zwei Blätter Backpapier auf 3 mm Dicke ausrollen; in die Form legen, sodass </w:t>
      </w:r>
      <w:r w:rsidR="00E51F41" w:rsidRPr="00685568">
        <w:rPr>
          <w:sz w:val="24"/>
          <w:szCs w:val="24"/>
        </w:rPr>
        <w:t>d</w:t>
      </w:r>
      <w:r w:rsidRPr="00685568">
        <w:rPr>
          <w:sz w:val="24"/>
          <w:szCs w:val="24"/>
        </w:rPr>
        <w:t xml:space="preserve">er Boden und Seiten bedeckt. Rand abschneiden, 10 Minuten </w:t>
      </w:r>
      <w:r w:rsidR="00B90231" w:rsidRPr="00685568">
        <w:rPr>
          <w:sz w:val="24"/>
          <w:szCs w:val="24"/>
        </w:rPr>
        <w:t>kaltstellen</w:t>
      </w:r>
      <w:r w:rsidRPr="00685568">
        <w:rPr>
          <w:sz w:val="24"/>
          <w:szCs w:val="24"/>
        </w:rPr>
        <w:t>. Mit zerknittertem Backpapier auslegen und Backperlen oder getrocknete Erbsen darauf verteilen. 10 Minuten backen, dann die Backperlen entfernen und nochmals 6-8 Minuten backen, bis der Teig insgesamt trocken wirkt. Abkühlen lassen und die Temperatur auf 150 Grad (Gas 1) reduzieren.</w:t>
      </w:r>
    </w:p>
    <w:p w14:paraId="11031633" w14:textId="21433E8A" w:rsidR="004F71A3" w:rsidRPr="00685568" w:rsidRDefault="004F71A3" w:rsidP="00B40E8C">
      <w:pPr>
        <w:pStyle w:val="ListParagraph"/>
        <w:numPr>
          <w:ilvl w:val="0"/>
          <w:numId w:val="1660"/>
        </w:numPr>
        <w:spacing w:after="120"/>
        <w:ind w:left="714" w:hanging="357"/>
        <w:contextualSpacing w:val="0"/>
        <w:jc w:val="both"/>
        <w:rPr>
          <w:sz w:val="24"/>
          <w:szCs w:val="24"/>
        </w:rPr>
      </w:pPr>
      <w:r w:rsidRPr="00685568">
        <w:rPr>
          <w:sz w:val="24"/>
          <w:szCs w:val="24"/>
        </w:rPr>
        <w:lastRenderedPageBreak/>
        <w:t xml:space="preserve">Eier, Eigelbe und Zucker mit dem Schneebesen verquirlen. Sahne und Saft zugeben, gut mischen. Durch ein Sieb in eine Schüssel gießen und die Zitronenschale dazugeben. Obstkuchenform auf einem Backblech auf mittlerer Schiene in den Backofen stellen und vorsichtig die Füllung bis an den Rand gießen. 40 Minuten backen, bis die Füllung gerade fest ist (sie sollte in der Mitte noch wackeln, wenn man </w:t>
      </w:r>
      <w:r w:rsidR="00E51F41" w:rsidRPr="00685568">
        <w:rPr>
          <w:sz w:val="24"/>
          <w:szCs w:val="24"/>
        </w:rPr>
        <w:t>die Form festklopft). Abkühlen lassen, dann aus der Form lösen).</w:t>
      </w:r>
    </w:p>
    <w:p w14:paraId="2BC2EAC2" w14:textId="28BA1782" w:rsidR="00E51F41" w:rsidRPr="00685568" w:rsidRDefault="00E51F41" w:rsidP="00B40E8C">
      <w:pPr>
        <w:pStyle w:val="ListParagraph"/>
        <w:numPr>
          <w:ilvl w:val="0"/>
          <w:numId w:val="1660"/>
        </w:numPr>
        <w:spacing w:after="120"/>
        <w:ind w:left="714" w:hanging="357"/>
        <w:contextualSpacing w:val="0"/>
        <w:jc w:val="both"/>
        <w:rPr>
          <w:sz w:val="24"/>
          <w:szCs w:val="24"/>
        </w:rPr>
      </w:pPr>
      <w:r w:rsidRPr="00685568">
        <w:rPr>
          <w:sz w:val="24"/>
          <w:szCs w:val="24"/>
        </w:rPr>
        <w:t>Zitronen gut abwaschen und abbürsten und in sehr dünne Scheiben (ca. 2 mm) schneiden. Zucker mit 200 ml Wasser in eine kleine Pfanne geben und bei milder Hitze unter Rühren auflösen. Zitronenscheiben zugeben. Auf niedriger Stufe 40 Minuten köcheln, bis die Schale weich und das Weiße glasig ist. Aus dem Sirup nehmen und auf Backpapier abtropfen lassen. Wird die Tarte sofort serviert, Zitronenscheiben darauf verteilen. Sonst die Scheiben abdecken und erst kurz vor dem Servieren dekorieren. Warm oder kalt servieren.</w:t>
      </w:r>
    </w:p>
    <w:p w14:paraId="39740A2F" w14:textId="77777777" w:rsidR="004F71A3" w:rsidRDefault="004F71A3" w:rsidP="004F71A3">
      <w:pPr>
        <w:ind w:left="360"/>
        <w:jc w:val="both"/>
        <w:rPr>
          <w:sz w:val="24"/>
          <w:szCs w:val="24"/>
        </w:rPr>
      </w:pPr>
    </w:p>
    <w:p w14:paraId="59DAE7A6" w14:textId="77777777" w:rsidR="00CF1C15" w:rsidRDefault="00CF1C15" w:rsidP="00CF1C15">
      <w:pPr>
        <w:ind w:left="360"/>
        <w:jc w:val="both"/>
        <w:rPr>
          <w:sz w:val="24"/>
          <w:szCs w:val="24"/>
        </w:rPr>
      </w:pPr>
    </w:p>
    <w:p w14:paraId="1B9CDCA3" w14:textId="77777777" w:rsidR="00CF1C15" w:rsidRPr="00CF1C15" w:rsidRDefault="00CF1C15" w:rsidP="00CF1C15">
      <w:pPr>
        <w:ind w:left="360"/>
        <w:jc w:val="both"/>
        <w:rPr>
          <w:sz w:val="24"/>
          <w:szCs w:val="24"/>
        </w:rPr>
      </w:pPr>
    </w:p>
    <w:p w14:paraId="51CEDD56" w14:textId="0D794009" w:rsidR="00E51F41" w:rsidRDefault="003057CE" w:rsidP="00685568">
      <w:pPr>
        <w:pStyle w:val="Heading2"/>
        <w:spacing w:after="240"/>
      </w:pPr>
      <w:r w:rsidRPr="006F18EA">
        <w:br w:type="page"/>
      </w:r>
      <w:r w:rsidR="00E51F41">
        <w:lastRenderedPageBreak/>
        <w:t>Zitronenpie</w:t>
      </w:r>
      <w:r w:rsidR="006705ED">
        <w:rPr>
          <w:rStyle w:val="FootnoteReference"/>
        </w:rPr>
        <w:footnoteReference w:id="1762"/>
      </w:r>
      <w:r w:rsidR="00E51F41">
        <w:t xml:space="preserve"> </w:t>
      </w:r>
    </w:p>
    <w:p w14:paraId="55F07DA1" w14:textId="09C51BED" w:rsidR="00E51F41" w:rsidRDefault="00E51F41">
      <w:pPr>
        <w:rPr>
          <w:sz w:val="24"/>
          <w:szCs w:val="24"/>
        </w:rPr>
      </w:pPr>
      <w:r w:rsidRPr="00685568">
        <w:rPr>
          <w:sz w:val="24"/>
          <w:szCs w:val="24"/>
          <w:u w:val="single"/>
        </w:rPr>
        <w:t>Zutaten</w:t>
      </w:r>
      <w:r>
        <w:rPr>
          <w:sz w:val="24"/>
          <w:szCs w:val="24"/>
        </w:rPr>
        <w:t xml:space="preserve"> </w:t>
      </w:r>
      <w:r w:rsidR="00685568">
        <w:rPr>
          <w:sz w:val="24"/>
          <w:szCs w:val="24"/>
        </w:rPr>
        <w:t>(</w:t>
      </w:r>
      <w:r>
        <w:rPr>
          <w:sz w:val="24"/>
          <w:szCs w:val="24"/>
        </w:rPr>
        <w:t>für 8-10 Portionen</w:t>
      </w:r>
      <w:r w:rsidR="00685568">
        <w:rPr>
          <w:sz w:val="24"/>
          <w:szCs w:val="24"/>
        </w:rPr>
        <w:t>):</w:t>
      </w:r>
    </w:p>
    <w:p w14:paraId="4EFEC018" w14:textId="11E155C2" w:rsidR="00E51F41" w:rsidRPr="00685568" w:rsidRDefault="00685568">
      <w:pPr>
        <w:rPr>
          <w:i/>
          <w:iCs/>
          <w:sz w:val="24"/>
          <w:szCs w:val="24"/>
        </w:rPr>
      </w:pPr>
      <w:r w:rsidRPr="00685568">
        <w:rPr>
          <w:i/>
          <w:iCs/>
          <w:sz w:val="24"/>
          <w:szCs w:val="24"/>
        </w:rPr>
        <w:t xml:space="preserve">Für die </w:t>
      </w:r>
      <w:r w:rsidR="00E51F41" w:rsidRPr="00685568">
        <w:rPr>
          <w:i/>
          <w:iCs/>
          <w:sz w:val="24"/>
          <w:szCs w:val="24"/>
        </w:rPr>
        <w:t>Zitronenfüllung:</w:t>
      </w:r>
    </w:p>
    <w:p w14:paraId="469390E0" w14:textId="57BA0B4F" w:rsidR="00E51F41" w:rsidRDefault="00E51F41">
      <w:pPr>
        <w:rPr>
          <w:sz w:val="24"/>
          <w:szCs w:val="24"/>
        </w:rPr>
      </w:pPr>
      <w:r>
        <w:rPr>
          <w:sz w:val="24"/>
          <w:szCs w:val="24"/>
        </w:rPr>
        <w:t>4 Zitronen mit dünner Schale</w:t>
      </w:r>
    </w:p>
    <w:p w14:paraId="1750BD54" w14:textId="2BCEC20D" w:rsidR="00E51F41" w:rsidRDefault="00E51F41">
      <w:pPr>
        <w:rPr>
          <w:sz w:val="24"/>
          <w:szCs w:val="24"/>
        </w:rPr>
      </w:pPr>
      <w:r>
        <w:rPr>
          <w:sz w:val="24"/>
          <w:szCs w:val="24"/>
        </w:rPr>
        <w:t>500 g Zucker</w:t>
      </w:r>
    </w:p>
    <w:p w14:paraId="35F72BE3" w14:textId="1BF247C0" w:rsidR="00E51F41" w:rsidRDefault="00E51F41">
      <w:pPr>
        <w:rPr>
          <w:sz w:val="24"/>
          <w:szCs w:val="24"/>
        </w:rPr>
      </w:pPr>
      <w:r>
        <w:rPr>
          <w:sz w:val="24"/>
          <w:szCs w:val="24"/>
        </w:rPr>
        <w:t>4 Eier</w:t>
      </w:r>
    </w:p>
    <w:p w14:paraId="38B75276" w14:textId="6BE35E2B" w:rsidR="00E51F41" w:rsidRDefault="00E51F41">
      <w:pPr>
        <w:rPr>
          <w:sz w:val="24"/>
          <w:szCs w:val="24"/>
        </w:rPr>
      </w:pPr>
    </w:p>
    <w:p w14:paraId="0CA087A4" w14:textId="29B6C4C7" w:rsidR="00E51F41" w:rsidRPr="00685568" w:rsidRDefault="00685568">
      <w:pPr>
        <w:rPr>
          <w:i/>
          <w:iCs/>
          <w:sz w:val="24"/>
          <w:szCs w:val="24"/>
        </w:rPr>
      </w:pPr>
      <w:r w:rsidRPr="00685568">
        <w:rPr>
          <w:i/>
          <w:iCs/>
          <w:sz w:val="24"/>
          <w:szCs w:val="24"/>
        </w:rPr>
        <w:t xml:space="preserve">Für den </w:t>
      </w:r>
      <w:r w:rsidR="00E51F41" w:rsidRPr="00685568">
        <w:rPr>
          <w:i/>
          <w:iCs/>
          <w:sz w:val="24"/>
          <w:szCs w:val="24"/>
        </w:rPr>
        <w:t>Mürbeteig:</w:t>
      </w:r>
    </w:p>
    <w:p w14:paraId="61CC795E" w14:textId="38B816F0" w:rsidR="00E51F41" w:rsidRDefault="00E51F41">
      <w:pPr>
        <w:rPr>
          <w:sz w:val="24"/>
          <w:szCs w:val="24"/>
        </w:rPr>
      </w:pPr>
      <w:r>
        <w:rPr>
          <w:sz w:val="24"/>
          <w:szCs w:val="24"/>
        </w:rPr>
        <w:t>220 g Mehl</w:t>
      </w:r>
    </w:p>
    <w:p w14:paraId="0954CA4F" w14:textId="77C170EA" w:rsidR="00E51F41" w:rsidRDefault="00E51F41">
      <w:pPr>
        <w:rPr>
          <w:sz w:val="24"/>
          <w:szCs w:val="24"/>
        </w:rPr>
      </w:pPr>
      <w:r>
        <w:rPr>
          <w:sz w:val="24"/>
          <w:szCs w:val="24"/>
        </w:rPr>
        <w:t>150 g kalte Butter, in Stücke geschnitten</w:t>
      </w:r>
    </w:p>
    <w:p w14:paraId="33273313" w14:textId="797A770E" w:rsidR="00E51F41" w:rsidRDefault="00E51F41">
      <w:pPr>
        <w:rPr>
          <w:sz w:val="24"/>
          <w:szCs w:val="24"/>
        </w:rPr>
      </w:pPr>
      <w:r>
        <w:rPr>
          <w:sz w:val="24"/>
          <w:szCs w:val="24"/>
        </w:rPr>
        <w:t>2 EL Zucker</w:t>
      </w:r>
    </w:p>
    <w:p w14:paraId="6A364DB1" w14:textId="20F557E2" w:rsidR="00E51F41" w:rsidRDefault="00E51F41">
      <w:pPr>
        <w:rPr>
          <w:sz w:val="24"/>
          <w:szCs w:val="24"/>
        </w:rPr>
      </w:pPr>
      <w:r>
        <w:rPr>
          <w:sz w:val="24"/>
          <w:szCs w:val="24"/>
        </w:rPr>
        <w:t>Etwas Milch zum Glasieren</w:t>
      </w:r>
    </w:p>
    <w:p w14:paraId="7F392D19" w14:textId="4F841A88" w:rsidR="00E51F41" w:rsidRDefault="00E51F41">
      <w:pPr>
        <w:rPr>
          <w:sz w:val="24"/>
          <w:szCs w:val="24"/>
        </w:rPr>
      </w:pPr>
    </w:p>
    <w:p w14:paraId="359CC015" w14:textId="53E5FA3B" w:rsidR="00685568" w:rsidRDefault="00685568">
      <w:pPr>
        <w:rPr>
          <w:sz w:val="24"/>
          <w:szCs w:val="24"/>
        </w:rPr>
      </w:pPr>
      <w:r>
        <w:rPr>
          <w:sz w:val="24"/>
          <w:szCs w:val="24"/>
        </w:rPr>
        <w:t>Zubereitung:</w:t>
      </w:r>
    </w:p>
    <w:p w14:paraId="19FAB664" w14:textId="7F47B2C3" w:rsidR="00E51F41" w:rsidRPr="0088062C" w:rsidRDefault="00E51F41" w:rsidP="00B40E8C">
      <w:pPr>
        <w:pStyle w:val="ListParagraph"/>
        <w:numPr>
          <w:ilvl w:val="0"/>
          <w:numId w:val="743"/>
        </w:numPr>
        <w:spacing w:after="120"/>
        <w:ind w:left="714" w:hanging="357"/>
        <w:contextualSpacing w:val="0"/>
        <w:jc w:val="both"/>
        <w:rPr>
          <w:sz w:val="24"/>
          <w:szCs w:val="24"/>
        </w:rPr>
      </w:pPr>
      <w:r w:rsidRPr="0088062C">
        <w:rPr>
          <w:sz w:val="24"/>
          <w:szCs w:val="24"/>
        </w:rPr>
        <w:t>Zitronen waschen. Zwei Zitronen in sehr dünne Scheiben schneiden, Kerne entfernen. Die anderen schälen, weiße Haut entfernen und das Fruchtfleisch filetieren. Kerne entfernen. Zitronenscheiben und -filets in einer Schüssel mit dem Zucker bedecken. Zugedeckt über Nacht stehen lassen.</w:t>
      </w:r>
    </w:p>
    <w:p w14:paraId="7CA1F253" w14:textId="30D749ED" w:rsidR="00E51F41" w:rsidRPr="0088062C" w:rsidRDefault="00E51F41" w:rsidP="00B40E8C">
      <w:pPr>
        <w:pStyle w:val="ListParagraph"/>
        <w:numPr>
          <w:ilvl w:val="0"/>
          <w:numId w:val="743"/>
        </w:numPr>
        <w:spacing w:after="120"/>
        <w:ind w:left="714" w:hanging="357"/>
        <w:contextualSpacing w:val="0"/>
        <w:jc w:val="both"/>
        <w:rPr>
          <w:sz w:val="24"/>
          <w:szCs w:val="24"/>
        </w:rPr>
      </w:pPr>
      <w:r w:rsidRPr="0088062C">
        <w:rPr>
          <w:sz w:val="24"/>
          <w:szCs w:val="24"/>
        </w:rPr>
        <w:t xml:space="preserve">Backofen auf 180 Grad (Gas 2-3) vorheizen. Mehl und 1 Prise Salz in eine Schüssel sieben. Die Butter einarbeiten, bis eine krümelige Masse entsteht. Zucker unterrühren. Langsam 1 -2 EL Wasser dazugeben. Mit einem Messer zu einem Teig verarbeiten. Halbieren und jede Hälfte </w:t>
      </w:r>
      <w:r w:rsidR="0088062C" w:rsidRPr="0088062C">
        <w:rPr>
          <w:sz w:val="24"/>
          <w:szCs w:val="24"/>
        </w:rPr>
        <w:t xml:space="preserve">zu einem Kreis (25 cm Durchmesser) ausrollen. Eine Pieform (Tarteform) leicht einfetten und mit Teig auslegen. Abdecken und mit dem zweiten Kreis </w:t>
      </w:r>
      <w:r w:rsidR="00B90231" w:rsidRPr="0088062C">
        <w:rPr>
          <w:sz w:val="24"/>
          <w:szCs w:val="24"/>
        </w:rPr>
        <w:t>kaltstellen</w:t>
      </w:r>
      <w:r w:rsidR="0088062C" w:rsidRPr="0088062C">
        <w:rPr>
          <w:sz w:val="24"/>
          <w:szCs w:val="24"/>
        </w:rPr>
        <w:t xml:space="preserve">. </w:t>
      </w:r>
    </w:p>
    <w:p w14:paraId="30567FC0" w14:textId="4945411A" w:rsidR="0088062C" w:rsidRPr="0088062C" w:rsidRDefault="0088062C" w:rsidP="00B40E8C">
      <w:pPr>
        <w:pStyle w:val="ListParagraph"/>
        <w:numPr>
          <w:ilvl w:val="0"/>
          <w:numId w:val="743"/>
        </w:numPr>
        <w:spacing w:after="120"/>
        <w:ind w:left="714" w:hanging="357"/>
        <w:contextualSpacing w:val="0"/>
        <w:jc w:val="both"/>
        <w:rPr>
          <w:sz w:val="24"/>
          <w:szCs w:val="24"/>
        </w:rPr>
      </w:pPr>
      <w:r w:rsidRPr="0088062C">
        <w:rPr>
          <w:sz w:val="24"/>
          <w:szCs w:val="24"/>
        </w:rPr>
        <w:t xml:space="preserve">Eier verrühren und zu den Zitronenscheiben geben. </w:t>
      </w:r>
      <w:r w:rsidR="00EE4148" w:rsidRPr="0088062C">
        <w:rPr>
          <w:sz w:val="24"/>
          <w:szCs w:val="24"/>
        </w:rPr>
        <w:t>Vorsichtig,</w:t>
      </w:r>
      <w:r w:rsidRPr="0088062C">
        <w:rPr>
          <w:sz w:val="24"/>
          <w:szCs w:val="24"/>
        </w:rPr>
        <w:t xml:space="preserve"> aber gründlich mischen. Auf dem Boden verteilen und mit dem Teigkreis zudecken. Ränder zum Versiegeln wellen. Oberfläche mit Teigresten verzieren und mit Milch einstreichen. 50 -55 Minuten im Backofen goldgelb backen.</w:t>
      </w:r>
    </w:p>
    <w:p w14:paraId="7A76C68E" w14:textId="67C399CF" w:rsidR="00E51F41" w:rsidRDefault="00E51F41">
      <w:pPr>
        <w:rPr>
          <w:sz w:val="24"/>
          <w:szCs w:val="24"/>
        </w:rPr>
      </w:pPr>
      <w:r>
        <w:rPr>
          <w:sz w:val="24"/>
          <w:szCs w:val="24"/>
        </w:rPr>
        <w:br w:type="page"/>
      </w:r>
    </w:p>
    <w:p w14:paraId="4CEAE849" w14:textId="4F49CCEC" w:rsidR="00787528" w:rsidRDefault="00787528" w:rsidP="007E2312">
      <w:pPr>
        <w:pStyle w:val="Heading2"/>
        <w:spacing w:after="240"/>
      </w:pPr>
      <w:r>
        <w:lastRenderedPageBreak/>
        <w:t>Käsekuchen mit Schokoladenmanschette</w:t>
      </w:r>
      <w:r w:rsidR="00CC7FA5">
        <w:rPr>
          <w:rStyle w:val="FootnoteReference"/>
        </w:rPr>
        <w:footnoteReference w:id="1763"/>
      </w:r>
      <w:r>
        <w:t xml:space="preserve"> </w:t>
      </w:r>
    </w:p>
    <w:p w14:paraId="0FBCC641" w14:textId="48F7CC80" w:rsidR="00787528" w:rsidRDefault="00787528">
      <w:pPr>
        <w:rPr>
          <w:sz w:val="24"/>
          <w:szCs w:val="24"/>
        </w:rPr>
      </w:pPr>
      <w:r w:rsidRPr="007E2312">
        <w:rPr>
          <w:sz w:val="24"/>
          <w:szCs w:val="24"/>
          <w:u w:val="single"/>
        </w:rPr>
        <w:t>Zutaten</w:t>
      </w:r>
      <w:r>
        <w:rPr>
          <w:sz w:val="24"/>
          <w:szCs w:val="24"/>
        </w:rPr>
        <w:t xml:space="preserve"> </w:t>
      </w:r>
      <w:r w:rsidR="007E2312">
        <w:rPr>
          <w:sz w:val="24"/>
          <w:szCs w:val="24"/>
        </w:rPr>
        <w:t>(</w:t>
      </w:r>
      <w:r>
        <w:rPr>
          <w:sz w:val="24"/>
          <w:szCs w:val="24"/>
        </w:rPr>
        <w:t>für 1 Springform</w:t>
      </w:r>
      <w:r w:rsidR="007E2312">
        <w:rPr>
          <w:sz w:val="24"/>
          <w:szCs w:val="24"/>
        </w:rPr>
        <w:t>):</w:t>
      </w:r>
    </w:p>
    <w:p w14:paraId="161D2130" w14:textId="77777777" w:rsidR="00787528" w:rsidRDefault="00787528">
      <w:pPr>
        <w:rPr>
          <w:sz w:val="24"/>
          <w:szCs w:val="24"/>
        </w:rPr>
      </w:pPr>
      <w:r>
        <w:rPr>
          <w:sz w:val="24"/>
          <w:szCs w:val="24"/>
        </w:rPr>
        <w:t>200 g einfache Schokoladenkekse, zerkrümelt</w:t>
      </w:r>
    </w:p>
    <w:p w14:paraId="720B1A0C" w14:textId="77777777" w:rsidR="00787528" w:rsidRDefault="00787528">
      <w:pPr>
        <w:rPr>
          <w:sz w:val="24"/>
          <w:szCs w:val="24"/>
        </w:rPr>
      </w:pPr>
      <w:r>
        <w:rPr>
          <w:sz w:val="24"/>
          <w:szCs w:val="24"/>
        </w:rPr>
        <w:t>70 g Butter, zerlassen</w:t>
      </w:r>
    </w:p>
    <w:p w14:paraId="43BCB72E" w14:textId="77777777" w:rsidR="00787528" w:rsidRDefault="00787528">
      <w:pPr>
        <w:rPr>
          <w:sz w:val="24"/>
          <w:szCs w:val="24"/>
        </w:rPr>
      </w:pPr>
    </w:p>
    <w:p w14:paraId="6D6C9631" w14:textId="0B6A6788" w:rsidR="00787528" w:rsidRPr="00AD5BCB" w:rsidRDefault="007E2312">
      <w:pPr>
        <w:rPr>
          <w:i/>
          <w:iCs/>
          <w:sz w:val="24"/>
          <w:szCs w:val="24"/>
        </w:rPr>
      </w:pPr>
      <w:r w:rsidRPr="00AD5BCB">
        <w:rPr>
          <w:i/>
          <w:iCs/>
          <w:sz w:val="24"/>
          <w:szCs w:val="24"/>
        </w:rPr>
        <w:t>F</w:t>
      </w:r>
      <w:r w:rsidR="00AD5BCB" w:rsidRPr="00AD5BCB">
        <w:rPr>
          <w:i/>
          <w:iCs/>
          <w:sz w:val="24"/>
          <w:szCs w:val="24"/>
        </w:rPr>
        <w:t xml:space="preserve">ür die </w:t>
      </w:r>
      <w:r w:rsidR="00787528" w:rsidRPr="00AD5BCB">
        <w:rPr>
          <w:i/>
          <w:iCs/>
          <w:sz w:val="24"/>
          <w:szCs w:val="24"/>
        </w:rPr>
        <w:t>Füllung:</w:t>
      </w:r>
    </w:p>
    <w:p w14:paraId="4AC57136" w14:textId="77777777" w:rsidR="00787528" w:rsidRDefault="00787528">
      <w:pPr>
        <w:rPr>
          <w:sz w:val="24"/>
          <w:szCs w:val="24"/>
        </w:rPr>
      </w:pPr>
      <w:r>
        <w:rPr>
          <w:sz w:val="24"/>
          <w:szCs w:val="24"/>
        </w:rPr>
        <w:t>500 g weicher Doppelrahmfrischkäse</w:t>
      </w:r>
    </w:p>
    <w:p w14:paraId="5C9009C1" w14:textId="77777777" w:rsidR="00787528" w:rsidRDefault="00787528">
      <w:pPr>
        <w:rPr>
          <w:sz w:val="24"/>
          <w:szCs w:val="24"/>
        </w:rPr>
      </w:pPr>
      <w:r>
        <w:rPr>
          <w:sz w:val="24"/>
          <w:szCs w:val="24"/>
        </w:rPr>
        <w:t>90 g Zucker</w:t>
      </w:r>
    </w:p>
    <w:p w14:paraId="2B33B048" w14:textId="77777777" w:rsidR="00787528" w:rsidRDefault="00787528">
      <w:pPr>
        <w:rPr>
          <w:sz w:val="24"/>
          <w:szCs w:val="24"/>
        </w:rPr>
      </w:pPr>
      <w:r>
        <w:rPr>
          <w:sz w:val="24"/>
          <w:szCs w:val="24"/>
        </w:rPr>
        <w:t>2 Eier</w:t>
      </w:r>
    </w:p>
    <w:p w14:paraId="791A4E66" w14:textId="1592D7A2" w:rsidR="00787528" w:rsidRDefault="00787528">
      <w:pPr>
        <w:rPr>
          <w:sz w:val="24"/>
          <w:szCs w:val="24"/>
        </w:rPr>
      </w:pPr>
      <w:r>
        <w:rPr>
          <w:sz w:val="24"/>
          <w:szCs w:val="24"/>
        </w:rPr>
        <w:t>1 EL Kakaopulver</w:t>
      </w:r>
    </w:p>
    <w:p w14:paraId="0C0E03D6" w14:textId="77777777" w:rsidR="00787528" w:rsidRDefault="00787528">
      <w:pPr>
        <w:rPr>
          <w:sz w:val="24"/>
          <w:szCs w:val="24"/>
        </w:rPr>
      </w:pPr>
      <w:r>
        <w:rPr>
          <w:sz w:val="24"/>
          <w:szCs w:val="24"/>
        </w:rPr>
        <w:t>300 g Sauerrahm</w:t>
      </w:r>
    </w:p>
    <w:p w14:paraId="1A4BBE14" w14:textId="77777777" w:rsidR="00787528" w:rsidRDefault="00787528">
      <w:pPr>
        <w:rPr>
          <w:sz w:val="24"/>
          <w:szCs w:val="24"/>
        </w:rPr>
      </w:pPr>
      <w:r>
        <w:rPr>
          <w:sz w:val="24"/>
          <w:szCs w:val="24"/>
        </w:rPr>
        <w:t>250 g gute Bitterschokolade, geschmolzen</w:t>
      </w:r>
    </w:p>
    <w:p w14:paraId="33D2C3D4" w14:textId="77777777" w:rsidR="00787528" w:rsidRPr="00895659" w:rsidRDefault="00787528">
      <w:pPr>
        <w:rPr>
          <w:sz w:val="24"/>
          <w:szCs w:val="24"/>
          <w:lang w:val="en-US"/>
        </w:rPr>
      </w:pPr>
      <w:r w:rsidRPr="00895659">
        <w:rPr>
          <w:sz w:val="24"/>
          <w:szCs w:val="24"/>
          <w:lang w:val="en-US"/>
        </w:rPr>
        <w:t>80 ml Bailey’s Irish Cream</w:t>
      </w:r>
    </w:p>
    <w:p w14:paraId="5E9D0302" w14:textId="77777777" w:rsidR="00787528" w:rsidRPr="00895659" w:rsidRDefault="00787528">
      <w:pPr>
        <w:rPr>
          <w:sz w:val="24"/>
          <w:szCs w:val="24"/>
          <w:lang w:val="en-US"/>
        </w:rPr>
      </w:pPr>
    </w:p>
    <w:p w14:paraId="30BB921E" w14:textId="0114BFFD" w:rsidR="00787528" w:rsidRPr="00895659" w:rsidRDefault="00787528">
      <w:pPr>
        <w:rPr>
          <w:sz w:val="24"/>
          <w:szCs w:val="24"/>
          <w:lang w:val="en-US"/>
        </w:rPr>
      </w:pPr>
      <w:proofErr w:type="spellStart"/>
      <w:r w:rsidRPr="00895659">
        <w:rPr>
          <w:sz w:val="24"/>
          <w:szCs w:val="24"/>
          <w:lang w:val="en-US"/>
        </w:rPr>
        <w:t>Manschette</w:t>
      </w:r>
      <w:proofErr w:type="spellEnd"/>
      <w:r w:rsidR="00AD5BCB" w:rsidRPr="00895659">
        <w:rPr>
          <w:sz w:val="24"/>
          <w:szCs w:val="24"/>
          <w:lang w:val="en-US"/>
        </w:rPr>
        <w:t>:</w:t>
      </w:r>
    </w:p>
    <w:p w14:paraId="251258F5" w14:textId="5B753742" w:rsidR="00787528" w:rsidRDefault="00787528">
      <w:pPr>
        <w:rPr>
          <w:sz w:val="24"/>
          <w:szCs w:val="24"/>
        </w:rPr>
      </w:pPr>
      <w:r>
        <w:rPr>
          <w:sz w:val="24"/>
          <w:szCs w:val="24"/>
        </w:rPr>
        <w:t>50 g weiße Schokolade, geschmolzen</w:t>
      </w:r>
    </w:p>
    <w:p w14:paraId="3744D763" w14:textId="56C631F4" w:rsidR="00787528" w:rsidRDefault="00787528">
      <w:pPr>
        <w:rPr>
          <w:sz w:val="24"/>
          <w:szCs w:val="24"/>
        </w:rPr>
      </w:pPr>
      <w:r>
        <w:rPr>
          <w:sz w:val="24"/>
          <w:szCs w:val="24"/>
        </w:rPr>
        <w:t>150 g gute Bitterschokolade, geschmolzen</w:t>
      </w:r>
    </w:p>
    <w:p w14:paraId="0C773CCE" w14:textId="14E1A448" w:rsidR="00787528" w:rsidRDefault="00787528">
      <w:pPr>
        <w:rPr>
          <w:sz w:val="24"/>
          <w:szCs w:val="24"/>
        </w:rPr>
      </w:pPr>
      <w:r>
        <w:rPr>
          <w:sz w:val="24"/>
          <w:szCs w:val="24"/>
        </w:rPr>
        <w:t>315 ml Sahne</w:t>
      </w:r>
    </w:p>
    <w:p w14:paraId="2F6825F0" w14:textId="7BFE3366" w:rsidR="00787528" w:rsidRDefault="00787528">
      <w:pPr>
        <w:rPr>
          <w:sz w:val="24"/>
          <w:szCs w:val="24"/>
        </w:rPr>
      </w:pPr>
      <w:r>
        <w:rPr>
          <w:sz w:val="24"/>
          <w:szCs w:val="24"/>
        </w:rPr>
        <w:t>Kakaopulver und Puderzucker zum Bestäuben</w:t>
      </w:r>
    </w:p>
    <w:p w14:paraId="3077D875" w14:textId="77777777" w:rsidR="00787528" w:rsidRDefault="00787528">
      <w:pPr>
        <w:rPr>
          <w:sz w:val="24"/>
          <w:szCs w:val="24"/>
        </w:rPr>
      </w:pPr>
    </w:p>
    <w:p w14:paraId="76AED2F1" w14:textId="620A9826" w:rsidR="00787528" w:rsidRDefault="00787528">
      <w:pPr>
        <w:rPr>
          <w:sz w:val="24"/>
          <w:szCs w:val="24"/>
        </w:rPr>
      </w:pPr>
      <w:r>
        <w:rPr>
          <w:sz w:val="24"/>
          <w:szCs w:val="24"/>
        </w:rPr>
        <w:t>Zubereitungszeit: 1, 5 Stunden plus Kühlzeit, Backzeit: 50 Minuten</w:t>
      </w:r>
    </w:p>
    <w:p w14:paraId="3B6CC4C9" w14:textId="7C4A5739" w:rsidR="00787528" w:rsidRPr="003C45E2" w:rsidRDefault="00787528" w:rsidP="00B40E8C">
      <w:pPr>
        <w:pStyle w:val="ListParagraph"/>
        <w:numPr>
          <w:ilvl w:val="0"/>
          <w:numId w:val="731"/>
        </w:numPr>
        <w:spacing w:after="120"/>
        <w:ind w:left="714" w:hanging="357"/>
        <w:contextualSpacing w:val="0"/>
        <w:jc w:val="both"/>
        <w:rPr>
          <w:sz w:val="24"/>
          <w:szCs w:val="24"/>
        </w:rPr>
      </w:pPr>
      <w:r w:rsidRPr="003C45E2">
        <w:rPr>
          <w:sz w:val="24"/>
          <w:szCs w:val="24"/>
        </w:rPr>
        <w:t>Die Springform mit geschmolzener Butter oder Öl einfetten. Boden und Rand mit Backpapier auslegen. Kekse und Butter mischen, fest an den Boden drücken und 10 Minuten kühl stellen. Backofen auf 180 Grad (Gas 2-3) vorheizen.</w:t>
      </w:r>
    </w:p>
    <w:p w14:paraId="4B010F81" w14:textId="14236B59" w:rsidR="00787528" w:rsidRPr="003C45E2" w:rsidRDefault="00787528" w:rsidP="00B40E8C">
      <w:pPr>
        <w:pStyle w:val="ListParagraph"/>
        <w:numPr>
          <w:ilvl w:val="0"/>
          <w:numId w:val="731"/>
        </w:numPr>
        <w:spacing w:after="120"/>
        <w:ind w:left="714" w:hanging="357"/>
        <w:contextualSpacing w:val="0"/>
        <w:jc w:val="both"/>
        <w:rPr>
          <w:sz w:val="24"/>
          <w:szCs w:val="24"/>
        </w:rPr>
      </w:pPr>
      <w:r w:rsidRPr="003C45E2">
        <w:rPr>
          <w:sz w:val="24"/>
          <w:szCs w:val="24"/>
        </w:rPr>
        <w:t>Frischkäse und Zucker glatt und cremig schlagen. Eier einzeln zugeben und j</w:t>
      </w:r>
      <w:r w:rsidR="003C45E2" w:rsidRPr="003C45E2">
        <w:rPr>
          <w:sz w:val="24"/>
          <w:szCs w:val="24"/>
        </w:rPr>
        <w:t>e</w:t>
      </w:r>
      <w:r w:rsidRPr="003C45E2">
        <w:rPr>
          <w:sz w:val="24"/>
          <w:szCs w:val="24"/>
        </w:rPr>
        <w:t xml:space="preserve">weils gut untermischen. Mit Kakao und Sauerrahm zu einer glatten Masse verarbeiten. Abgekühlte, geschmolzene Schokolade unterrühren. </w:t>
      </w:r>
      <w:r w:rsidR="003C45E2" w:rsidRPr="003C45E2">
        <w:rPr>
          <w:sz w:val="24"/>
          <w:szCs w:val="24"/>
        </w:rPr>
        <w:t xml:space="preserve">Bailey´s dazugeben. Die Mischung auf dem Boden der Form verteilen, Oberfläche glattstreichen. 50 Minuten backen. Eventuell wirkt der Käsekuchen noch etwas zu weich, er wird aber noch fest. </w:t>
      </w:r>
      <w:r w:rsidR="00EE4148" w:rsidRPr="003C45E2">
        <w:rPr>
          <w:sz w:val="24"/>
          <w:szCs w:val="24"/>
        </w:rPr>
        <w:t>Kaltstellen</w:t>
      </w:r>
      <w:r w:rsidR="003C45E2" w:rsidRPr="003C45E2">
        <w:rPr>
          <w:sz w:val="24"/>
          <w:szCs w:val="24"/>
        </w:rPr>
        <w:t>, wenn möglich über Nacht.</w:t>
      </w:r>
    </w:p>
    <w:p w14:paraId="2D10C78B" w14:textId="1E04DF95" w:rsidR="003C45E2" w:rsidRPr="003C45E2" w:rsidRDefault="003C45E2" w:rsidP="00B40E8C">
      <w:pPr>
        <w:pStyle w:val="ListParagraph"/>
        <w:numPr>
          <w:ilvl w:val="0"/>
          <w:numId w:val="731"/>
        </w:numPr>
        <w:spacing w:after="120"/>
        <w:ind w:left="714" w:hanging="357"/>
        <w:contextualSpacing w:val="0"/>
        <w:jc w:val="both"/>
        <w:rPr>
          <w:sz w:val="24"/>
          <w:szCs w:val="24"/>
        </w:rPr>
      </w:pPr>
      <w:r w:rsidRPr="003C45E2">
        <w:rPr>
          <w:sz w:val="24"/>
          <w:szCs w:val="24"/>
        </w:rPr>
        <w:lastRenderedPageBreak/>
        <w:t>Kuchen aus der Form nehmen. Auf ein Kuchengitter setzen. Höhe messen und 5 mm addieren. Einen Streifen Backpapier von dieser Breite und 76 cm Länge schneiden. Weiße Schokolade in einem Hexenstichmuster aufspritzen. Sobald sie fest geworden ist, dunkle Schokolade auf dem gesamten Papierstreifen verteilen. Schokolade fest werden lassen; man muss das Papier aber noch biegen können, ohne dass sie bricht.</w:t>
      </w:r>
    </w:p>
    <w:p w14:paraId="3C022102" w14:textId="77C141B2" w:rsidR="003C45E2" w:rsidRPr="003C45E2" w:rsidRDefault="003C45E2" w:rsidP="00B40E8C">
      <w:pPr>
        <w:pStyle w:val="ListParagraph"/>
        <w:numPr>
          <w:ilvl w:val="0"/>
          <w:numId w:val="731"/>
        </w:numPr>
        <w:spacing w:after="120"/>
        <w:ind w:left="714" w:hanging="357"/>
        <w:contextualSpacing w:val="0"/>
        <w:jc w:val="both"/>
        <w:rPr>
          <w:sz w:val="24"/>
          <w:szCs w:val="24"/>
        </w:rPr>
      </w:pPr>
      <w:r w:rsidRPr="003C45E2">
        <w:rPr>
          <w:sz w:val="24"/>
          <w:szCs w:val="24"/>
        </w:rPr>
        <w:t>Papier mit der Schokoladenseite innen liegend um den Kuchen wickeln. Enden verbinden, fixieren, bis die Schokolade völlig erstarrt ist. Papier entfernen. Sahne auf der Oberfläche verteilen. Mit Kakaopulver und Puderzucker bestäuben.</w:t>
      </w:r>
    </w:p>
    <w:p w14:paraId="33CD322C" w14:textId="063E78FD" w:rsidR="003C45E2" w:rsidRDefault="003C45E2">
      <w:pPr>
        <w:rPr>
          <w:sz w:val="24"/>
          <w:szCs w:val="24"/>
        </w:rPr>
      </w:pPr>
      <w:r>
        <w:rPr>
          <w:sz w:val="24"/>
          <w:szCs w:val="24"/>
        </w:rPr>
        <w:br w:type="page"/>
      </w:r>
    </w:p>
    <w:p w14:paraId="25B42BB9" w14:textId="6BC9300E" w:rsidR="00787528" w:rsidRDefault="003C45E2" w:rsidP="00AD5BCB">
      <w:pPr>
        <w:pStyle w:val="Heading2"/>
        <w:spacing w:after="240"/>
      </w:pPr>
      <w:r>
        <w:lastRenderedPageBreak/>
        <w:t>Käsekuchen New York</w:t>
      </w:r>
      <w:r w:rsidR="00415EDE">
        <w:rPr>
          <w:rStyle w:val="FootnoteReference"/>
        </w:rPr>
        <w:footnoteReference w:id="1764"/>
      </w:r>
      <w:r>
        <w:t xml:space="preserve"> </w:t>
      </w:r>
    </w:p>
    <w:p w14:paraId="0FE4B439" w14:textId="28025F41" w:rsidR="003C45E2" w:rsidRDefault="003C45E2">
      <w:pPr>
        <w:rPr>
          <w:sz w:val="24"/>
          <w:szCs w:val="24"/>
        </w:rPr>
      </w:pPr>
      <w:r w:rsidRPr="00AD5BCB">
        <w:rPr>
          <w:sz w:val="24"/>
          <w:szCs w:val="24"/>
          <w:u w:val="single"/>
        </w:rPr>
        <w:t>Zutaten</w:t>
      </w:r>
      <w:r>
        <w:rPr>
          <w:sz w:val="24"/>
          <w:szCs w:val="24"/>
        </w:rPr>
        <w:t xml:space="preserve"> </w:t>
      </w:r>
      <w:r w:rsidR="00AD5BCB">
        <w:rPr>
          <w:sz w:val="24"/>
          <w:szCs w:val="24"/>
        </w:rPr>
        <w:t>(</w:t>
      </w:r>
      <w:r>
        <w:rPr>
          <w:sz w:val="24"/>
          <w:szCs w:val="24"/>
        </w:rPr>
        <w:t>für 1 Springform</w:t>
      </w:r>
      <w:r w:rsidR="00AD5BCB">
        <w:rPr>
          <w:sz w:val="24"/>
          <w:szCs w:val="24"/>
        </w:rPr>
        <w:t>):</w:t>
      </w:r>
    </w:p>
    <w:p w14:paraId="1D5C85DE" w14:textId="29AFC82B" w:rsidR="003C45E2" w:rsidRDefault="003C45E2">
      <w:pPr>
        <w:rPr>
          <w:sz w:val="24"/>
          <w:szCs w:val="24"/>
        </w:rPr>
      </w:pPr>
      <w:r>
        <w:rPr>
          <w:sz w:val="24"/>
          <w:szCs w:val="24"/>
        </w:rPr>
        <w:t>180 g Mehl</w:t>
      </w:r>
    </w:p>
    <w:p w14:paraId="579EE812" w14:textId="6087550F" w:rsidR="003C45E2" w:rsidRDefault="003C45E2">
      <w:pPr>
        <w:rPr>
          <w:sz w:val="24"/>
          <w:szCs w:val="24"/>
        </w:rPr>
      </w:pPr>
      <w:r>
        <w:rPr>
          <w:sz w:val="24"/>
          <w:szCs w:val="24"/>
        </w:rPr>
        <w:t>½ TL Backpulver</w:t>
      </w:r>
    </w:p>
    <w:p w14:paraId="42D6FB56" w14:textId="40F36F07" w:rsidR="003C45E2" w:rsidRDefault="003C45E2">
      <w:pPr>
        <w:rPr>
          <w:sz w:val="24"/>
          <w:szCs w:val="24"/>
        </w:rPr>
      </w:pPr>
      <w:r>
        <w:rPr>
          <w:sz w:val="24"/>
          <w:szCs w:val="24"/>
        </w:rPr>
        <w:t>60 g feiner Zucker</w:t>
      </w:r>
    </w:p>
    <w:p w14:paraId="55F73855" w14:textId="6FBB6067" w:rsidR="003C45E2" w:rsidRDefault="003C45E2">
      <w:pPr>
        <w:rPr>
          <w:sz w:val="24"/>
          <w:szCs w:val="24"/>
        </w:rPr>
      </w:pPr>
      <w:r>
        <w:rPr>
          <w:sz w:val="24"/>
          <w:szCs w:val="24"/>
        </w:rPr>
        <w:t>1 TL geriebene Zitronenschale</w:t>
      </w:r>
    </w:p>
    <w:p w14:paraId="026E3B52" w14:textId="2D46A37F" w:rsidR="003C45E2" w:rsidRDefault="003C45E2">
      <w:pPr>
        <w:rPr>
          <w:sz w:val="24"/>
          <w:szCs w:val="24"/>
        </w:rPr>
      </w:pPr>
      <w:r>
        <w:rPr>
          <w:sz w:val="24"/>
          <w:szCs w:val="24"/>
        </w:rPr>
        <w:t>80 g Butter, in Stücke geschnitten</w:t>
      </w:r>
    </w:p>
    <w:p w14:paraId="09FAF949" w14:textId="30A9F2CF" w:rsidR="003C45E2" w:rsidRDefault="003C45E2">
      <w:pPr>
        <w:rPr>
          <w:sz w:val="24"/>
          <w:szCs w:val="24"/>
        </w:rPr>
      </w:pPr>
      <w:r>
        <w:rPr>
          <w:sz w:val="24"/>
          <w:szCs w:val="24"/>
        </w:rPr>
        <w:t>1 EI</w:t>
      </w:r>
    </w:p>
    <w:p w14:paraId="02D4B7BC" w14:textId="69A0E3FB" w:rsidR="003C45E2" w:rsidRDefault="003C45E2">
      <w:pPr>
        <w:rPr>
          <w:sz w:val="24"/>
          <w:szCs w:val="24"/>
        </w:rPr>
      </w:pPr>
      <w:r>
        <w:rPr>
          <w:sz w:val="24"/>
          <w:szCs w:val="24"/>
        </w:rPr>
        <w:t>375 ml Sahne zum Servieren</w:t>
      </w:r>
    </w:p>
    <w:p w14:paraId="5C570E51" w14:textId="12CD161D" w:rsidR="003C45E2" w:rsidRDefault="003C45E2">
      <w:pPr>
        <w:rPr>
          <w:sz w:val="24"/>
          <w:szCs w:val="24"/>
        </w:rPr>
      </w:pPr>
    </w:p>
    <w:p w14:paraId="60D62475" w14:textId="16476392" w:rsidR="003C45E2" w:rsidRPr="00AD5BCB" w:rsidRDefault="00AD5BCB">
      <w:pPr>
        <w:rPr>
          <w:i/>
          <w:iCs/>
          <w:sz w:val="24"/>
          <w:szCs w:val="24"/>
        </w:rPr>
      </w:pPr>
      <w:r w:rsidRPr="00AD5BCB">
        <w:rPr>
          <w:i/>
          <w:iCs/>
          <w:sz w:val="24"/>
          <w:szCs w:val="24"/>
        </w:rPr>
        <w:t xml:space="preserve">Für die </w:t>
      </w:r>
      <w:r w:rsidR="003C45E2" w:rsidRPr="00AD5BCB">
        <w:rPr>
          <w:i/>
          <w:iCs/>
          <w:sz w:val="24"/>
          <w:szCs w:val="24"/>
        </w:rPr>
        <w:t>Füllung:</w:t>
      </w:r>
    </w:p>
    <w:p w14:paraId="5F98BA63" w14:textId="26AD9585" w:rsidR="003C45E2" w:rsidRDefault="003C45E2">
      <w:pPr>
        <w:rPr>
          <w:sz w:val="24"/>
          <w:szCs w:val="24"/>
        </w:rPr>
      </w:pPr>
      <w:r>
        <w:rPr>
          <w:sz w:val="24"/>
          <w:szCs w:val="24"/>
        </w:rPr>
        <w:t>750 g weicher Doppelrahmfrischkäse</w:t>
      </w:r>
    </w:p>
    <w:p w14:paraId="6C4DC99C" w14:textId="3ADEE263" w:rsidR="003C45E2" w:rsidRDefault="003C45E2">
      <w:pPr>
        <w:rPr>
          <w:sz w:val="24"/>
          <w:szCs w:val="24"/>
        </w:rPr>
      </w:pPr>
      <w:r>
        <w:rPr>
          <w:sz w:val="24"/>
          <w:szCs w:val="24"/>
        </w:rPr>
        <w:t>250 g Zucker</w:t>
      </w:r>
    </w:p>
    <w:p w14:paraId="139FBC19" w14:textId="3377E024" w:rsidR="003C45E2" w:rsidRDefault="003C45E2">
      <w:pPr>
        <w:rPr>
          <w:sz w:val="24"/>
          <w:szCs w:val="24"/>
        </w:rPr>
      </w:pPr>
      <w:r>
        <w:rPr>
          <w:sz w:val="24"/>
          <w:szCs w:val="24"/>
        </w:rPr>
        <w:t>30 g Mehl</w:t>
      </w:r>
    </w:p>
    <w:p w14:paraId="18DE96D4" w14:textId="48BA7BC6" w:rsidR="003C45E2" w:rsidRDefault="003C45E2">
      <w:pPr>
        <w:rPr>
          <w:sz w:val="24"/>
          <w:szCs w:val="24"/>
        </w:rPr>
      </w:pPr>
      <w:r>
        <w:rPr>
          <w:sz w:val="24"/>
          <w:szCs w:val="24"/>
        </w:rPr>
        <w:t>2 TL geriebene Orangenschale</w:t>
      </w:r>
    </w:p>
    <w:p w14:paraId="0EF71106" w14:textId="352B4481" w:rsidR="003C45E2" w:rsidRDefault="003C45E2">
      <w:pPr>
        <w:rPr>
          <w:sz w:val="24"/>
          <w:szCs w:val="24"/>
        </w:rPr>
      </w:pPr>
      <w:r>
        <w:rPr>
          <w:sz w:val="24"/>
          <w:szCs w:val="24"/>
        </w:rPr>
        <w:t>2 TL geriebene Zitronenschale</w:t>
      </w:r>
    </w:p>
    <w:p w14:paraId="57EFE014" w14:textId="026EADDE" w:rsidR="003C45E2" w:rsidRDefault="003C45E2">
      <w:pPr>
        <w:rPr>
          <w:sz w:val="24"/>
          <w:szCs w:val="24"/>
        </w:rPr>
      </w:pPr>
      <w:r>
        <w:rPr>
          <w:sz w:val="24"/>
          <w:szCs w:val="24"/>
        </w:rPr>
        <w:t>4 Eier</w:t>
      </w:r>
    </w:p>
    <w:p w14:paraId="6B10CCB3" w14:textId="1B0FB6BC" w:rsidR="003C45E2" w:rsidRDefault="003C45E2">
      <w:pPr>
        <w:rPr>
          <w:sz w:val="24"/>
          <w:szCs w:val="24"/>
        </w:rPr>
      </w:pPr>
      <w:r>
        <w:rPr>
          <w:sz w:val="24"/>
          <w:szCs w:val="24"/>
        </w:rPr>
        <w:t>170 ml Sahne</w:t>
      </w:r>
    </w:p>
    <w:p w14:paraId="44E20305" w14:textId="2D9A9D8D" w:rsidR="003C45E2" w:rsidRDefault="003C45E2">
      <w:pPr>
        <w:rPr>
          <w:sz w:val="24"/>
          <w:szCs w:val="24"/>
        </w:rPr>
      </w:pPr>
    </w:p>
    <w:p w14:paraId="1F9AEFAF" w14:textId="7AC3F4B2" w:rsidR="003C45E2" w:rsidRPr="00AD5BCB" w:rsidRDefault="00AD5BCB">
      <w:pPr>
        <w:rPr>
          <w:i/>
          <w:iCs/>
          <w:sz w:val="24"/>
          <w:szCs w:val="24"/>
        </w:rPr>
      </w:pPr>
      <w:r w:rsidRPr="00AD5BCB">
        <w:rPr>
          <w:i/>
          <w:iCs/>
          <w:sz w:val="24"/>
          <w:szCs w:val="24"/>
        </w:rPr>
        <w:t>Für die k</w:t>
      </w:r>
      <w:r w:rsidR="003C45E2" w:rsidRPr="00AD5BCB">
        <w:rPr>
          <w:i/>
          <w:iCs/>
          <w:sz w:val="24"/>
          <w:szCs w:val="24"/>
        </w:rPr>
        <w:t>andierte Schale:</w:t>
      </w:r>
    </w:p>
    <w:p w14:paraId="7BAE41C0" w14:textId="75ECE533" w:rsidR="003C45E2" w:rsidRDefault="003C45E2">
      <w:pPr>
        <w:rPr>
          <w:sz w:val="24"/>
          <w:szCs w:val="24"/>
        </w:rPr>
      </w:pPr>
      <w:r>
        <w:rPr>
          <w:sz w:val="24"/>
          <w:szCs w:val="24"/>
        </w:rPr>
        <w:t>Zesten von je 3 Limetten, Zitronen und Orangen</w:t>
      </w:r>
    </w:p>
    <w:p w14:paraId="1C21BE34" w14:textId="4A79305C" w:rsidR="003C45E2" w:rsidRDefault="003C45E2">
      <w:pPr>
        <w:rPr>
          <w:sz w:val="24"/>
          <w:szCs w:val="24"/>
        </w:rPr>
      </w:pPr>
      <w:r>
        <w:rPr>
          <w:sz w:val="24"/>
          <w:szCs w:val="24"/>
        </w:rPr>
        <w:t>250 g feiner Zucker</w:t>
      </w:r>
    </w:p>
    <w:p w14:paraId="26410A92" w14:textId="283F5204" w:rsidR="003C45E2" w:rsidRDefault="003C45E2">
      <w:pPr>
        <w:rPr>
          <w:sz w:val="24"/>
          <w:szCs w:val="24"/>
        </w:rPr>
      </w:pPr>
    </w:p>
    <w:p w14:paraId="203A282A" w14:textId="3D9E6F6E" w:rsidR="003C45E2" w:rsidRDefault="003C45E2">
      <w:pPr>
        <w:rPr>
          <w:sz w:val="24"/>
          <w:szCs w:val="24"/>
        </w:rPr>
      </w:pPr>
      <w:r>
        <w:rPr>
          <w:sz w:val="24"/>
          <w:szCs w:val="24"/>
        </w:rPr>
        <w:t>Zubereitungszeit: 1 Stunde plus Kühlzeit, Backzeit 1 Stunde und 50 Minuten</w:t>
      </w:r>
    </w:p>
    <w:p w14:paraId="7DF2F949" w14:textId="1F5D00FE" w:rsidR="003C45E2" w:rsidRPr="00855BC7" w:rsidRDefault="003C45E2" w:rsidP="00B40E8C">
      <w:pPr>
        <w:pStyle w:val="ListParagraph"/>
        <w:numPr>
          <w:ilvl w:val="0"/>
          <w:numId w:val="732"/>
        </w:numPr>
        <w:spacing w:after="120"/>
        <w:ind w:left="714" w:hanging="357"/>
        <w:contextualSpacing w:val="0"/>
        <w:jc w:val="both"/>
        <w:rPr>
          <w:sz w:val="24"/>
          <w:szCs w:val="24"/>
        </w:rPr>
      </w:pPr>
      <w:r w:rsidRPr="00855BC7">
        <w:rPr>
          <w:sz w:val="24"/>
          <w:szCs w:val="24"/>
        </w:rPr>
        <w:t xml:space="preserve">Mehl und Backpulver mischen und mit dem Zucker, der Zitronenschale und der Butter ca. 30 Sekunden zu einer krümeligen Masse verarbeiten. Das Ei zugeben und kurz unterrühren, sodass man einen einheitlichen Teig erhält. Auf eine mit Mehl bestäubte Fläche geben und zu einer Kugel formen. In Frischhaltefolie verpackt ca. 20 Minuten kühlen, bis der </w:t>
      </w:r>
      <w:r w:rsidR="00EE4148" w:rsidRPr="00855BC7">
        <w:rPr>
          <w:sz w:val="24"/>
          <w:szCs w:val="24"/>
        </w:rPr>
        <w:t>Teig</w:t>
      </w:r>
      <w:r w:rsidRPr="00855BC7">
        <w:rPr>
          <w:sz w:val="24"/>
          <w:szCs w:val="24"/>
        </w:rPr>
        <w:t xml:space="preserve"> fest ist.</w:t>
      </w:r>
    </w:p>
    <w:p w14:paraId="16A68676" w14:textId="10FEE112" w:rsidR="003C45E2" w:rsidRPr="00855BC7" w:rsidRDefault="003C45E2" w:rsidP="00B40E8C">
      <w:pPr>
        <w:pStyle w:val="ListParagraph"/>
        <w:numPr>
          <w:ilvl w:val="0"/>
          <w:numId w:val="732"/>
        </w:numPr>
        <w:spacing w:after="120"/>
        <w:ind w:left="714" w:hanging="357"/>
        <w:contextualSpacing w:val="0"/>
        <w:jc w:val="both"/>
        <w:rPr>
          <w:sz w:val="24"/>
          <w:szCs w:val="24"/>
        </w:rPr>
      </w:pPr>
      <w:r w:rsidRPr="00855BC7">
        <w:rPr>
          <w:sz w:val="24"/>
          <w:szCs w:val="24"/>
        </w:rPr>
        <w:lastRenderedPageBreak/>
        <w:t>Backofen auf 210 Grad vorheizen. Springform leicht einfetten. Teig zwischen 2 Blatt Backpapier ausrollen</w:t>
      </w:r>
      <w:r w:rsidR="009F7FD6" w:rsidRPr="00855BC7">
        <w:rPr>
          <w:sz w:val="24"/>
          <w:szCs w:val="24"/>
        </w:rPr>
        <w:t>, bis er so groß ist, dass er den Boden und den Tand der Form bedeckt. Vorsichtig hineinlegen, den Rand glatt abschneiden. Mit Backpapier bedecken und mit getrockneten Erbsen oder Bohnen füllen. 10 Minuten backen. Backpapier und Erbsen entfernen. Teig leicht mit einem Löffel flachdrücken und nochmals 5 Minuten backen. Abkühlen lassen.</w:t>
      </w:r>
    </w:p>
    <w:p w14:paraId="1D0D3633" w14:textId="0F8839DA" w:rsidR="009F7FD6" w:rsidRPr="00855BC7" w:rsidRDefault="009F7FD6" w:rsidP="00B40E8C">
      <w:pPr>
        <w:pStyle w:val="ListParagraph"/>
        <w:numPr>
          <w:ilvl w:val="0"/>
          <w:numId w:val="732"/>
        </w:numPr>
        <w:spacing w:after="120"/>
        <w:ind w:left="714" w:hanging="357"/>
        <w:contextualSpacing w:val="0"/>
        <w:jc w:val="both"/>
        <w:rPr>
          <w:sz w:val="24"/>
          <w:szCs w:val="24"/>
        </w:rPr>
      </w:pPr>
      <w:r w:rsidRPr="00855BC7">
        <w:rPr>
          <w:sz w:val="24"/>
          <w:szCs w:val="24"/>
        </w:rPr>
        <w:t>Für die Füllung die Temperatur des Backofens auf 150 Grad (Gas 1) reduzieren. Frischkäse, Zucker, Mehl und Zesten zu einer glatten Mischung verarbeiten. Die Eier einzeln zugeben und jeweils gut einrühren. Sahne unterrühren. Die Mischung über den Teig gießen und 1 Stunde und 25-35 Minuten backen, bis die Masse nahezu fest ist. Backofen ausstellen und den Kuchen bei offener Tür abkühlen lassen. Anschließend in den Kühlschrank stellen.</w:t>
      </w:r>
    </w:p>
    <w:p w14:paraId="77F86633" w14:textId="2895F5DD" w:rsidR="00855BC7" w:rsidRDefault="009F7FD6" w:rsidP="00B40E8C">
      <w:pPr>
        <w:pStyle w:val="ListParagraph"/>
        <w:numPr>
          <w:ilvl w:val="0"/>
          <w:numId w:val="732"/>
        </w:numPr>
        <w:spacing w:after="120"/>
        <w:ind w:left="714" w:hanging="357"/>
        <w:contextualSpacing w:val="0"/>
        <w:jc w:val="both"/>
        <w:rPr>
          <w:sz w:val="24"/>
          <w:szCs w:val="24"/>
        </w:rPr>
      </w:pPr>
      <w:r w:rsidRPr="00855BC7">
        <w:rPr>
          <w:sz w:val="24"/>
          <w:szCs w:val="24"/>
        </w:rPr>
        <w:t>Für die kandierte Schale die Zesten mit etwas Wasser in einen Topf geben, aufkochen und 1 Minute köcheln lassen. Zesten abtropfen lassen und den Vorgang mit frischem Wasser wiederholen. Dadurch verlieren die Schalen und der Sirup den bitteren Ges</w:t>
      </w:r>
      <w:r w:rsidR="00855BC7" w:rsidRPr="00855BC7">
        <w:rPr>
          <w:sz w:val="24"/>
          <w:szCs w:val="24"/>
        </w:rPr>
        <w:t>ch</w:t>
      </w:r>
      <w:r w:rsidRPr="00855BC7">
        <w:rPr>
          <w:sz w:val="24"/>
          <w:szCs w:val="24"/>
        </w:rPr>
        <w:t>mack. Zucker mit 60 ml Wasser in einem Topf bei schwacher Hitze unter Rühren auflösen. Schale zufügen, aufkochen, dann die Temperatur reduzieren und 5 – 6 Minuten köcheln lassen, bis die Zesten glasig aussehen. Abkühlen lassen, Schale abtropfen und auf Backpapier trocknen (den Sirup kann man zum Käsekuchen servieren)</w:t>
      </w:r>
      <w:r w:rsidR="00855BC7" w:rsidRPr="00855BC7">
        <w:rPr>
          <w:sz w:val="24"/>
          <w:szCs w:val="24"/>
        </w:rPr>
        <w:t xml:space="preserve">. Sahne schlagen, mit einem Löffel auf </w:t>
      </w:r>
      <w:r w:rsidR="00EE4148" w:rsidRPr="00855BC7">
        <w:rPr>
          <w:sz w:val="24"/>
          <w:szCs w:val="24"/>
        </w:rPr>
        <w:t>dem</w:t>
      </w:r>
      <w:r w:rsidR="00855BC7" w:rsidRPr="00855BC7">
        <w:rPr>
          <w:sz w:val="24"/>
          <w:szCs w:val="24"/>
        </w:rPr>
        <w:t xml:space="preserve"> Kalten Käsekuchen verteilen und mit der kandierten Schale verzieren</w:t>
      </w:r>
      <w:r w:rsidR="00855BC7">
        <w:rPr>
          <w:sz w:val="24"/>
          <w:szCs w:val="24"/>
        </w:rPr>
        <w:t>.</w:t>
      </w:r>
    </w:p>
    <w:p w14:paraId="7D2FCE84" w14:textId="77777777" w:rsidR="00FC23D1" w:rsidRPr="00FC23D1" w:rsidRDefault="00FC23D1" w:rsidP="00FC23D1">
      <w:pPr>
        <w:pStyle w:val="ListParagraph"/>
        <w:rPr>
          <w:sz w:val="24"/>
          <w:szCs w:val="24"/>
        </w:rPr>
      </w:pPr>
    </w:p>
    <w:p w14:paraId="2E128B0D" w14:textId="4E8B7A6B" w:rsidR="00FC23D1" w:rsidRPr="00FC23D1" w:rsidRDefault="00FC23D1" w:rsidP="00FC23D1">
      <w:pPr>
        <w:ind w:left="720" w:hanging="720"/>
        <w:rPr>
          <w:sz w:val="24"/>
          <w:szCs w:val="24"/>
        </w:rPr>
      </w:pPr>
      <w:r w:rsidRPr="00FC23D1">
        <w:rPr>
          <w:sz w:val="24"/>
          <w:szCs w:val="24"/>
        </w:rPr>
        <w:t>Tipp:</w:t>
      </w:r>
      <w:r w:rsidRPr="00FC23D1">
        <w:rPr>
          <w:sz w:val="24"/>
          <w:szCs w:val="24"/>
        </w:rPr>
        <w:tab/>
        <w:t>Damit sich der Käsekuchen leichte schneiden lässt, Schale in kleinen Häufchen mit Zwischenräumen arrangieren.</w:t>
      </w:r>
    </w:p>
    <w:p w14:paraId="2B7B8B73" w14:textId="27B8D5C6" w:rsidR="00855BC7" w:rsidRDefault="00855BC7">
      <w:pPr>
        <w:rPr>
          <w:sz w:val="24"/>
          <w:szCs w:val="24"/>
        </w:rPr>
      </w:pPr>
      <w:r>
        <w:rPr>
          <w:sz w:val="24"/>
          <w:szCs w:val="24"/>
        </w:rPr>
        <w:br w:type="page"/>
      </w:r>
    </w:p>
    <w:p w14:paraId="78EDE57E" w14:textId="6B760389" w:rsidR="00787528" w:rsidRDefault="00855BC7" w:rsidP="00AD5BCB">
      <w:pPr>
        <w:pStyle w:val="Heading2"/>
        <w:spacing w:after="240"/>
      </w:pPr>
      <w:r>
        <w:lastRenderedPageBreak/>
        <w:t>Gefrorener Nougat-Käsekuchen mit Honig</w:t>
      </w:r>
      <w:r w:rsidR="000D6A9C">
        <w:rPr>
          <w:rStyle w:val="FootnoteReference"/>
        </w:rPr>
        <w:footnoteReference w:id="1765"/>
      </w:r>
      <w:r>
        <w:t xml:space="preserve"> </w:t>
      </w:r>
    </w:p>
    <w:p w14:paraId="765D9177" w14:textId="537ABEF3" w:rsidR="00855BC7" w:rsidRDefault="00855BC7" w:rsidP="00855BC7">
      <w:pPr>
        <w:jc w:val="both"/>
        <w:rPr>
          <w:sz w:val="24"/>
          <w:szCs w:val="24"/>
        </w:rPr>
      </w:pPr>
      <w:r w:rsidRPr="00AD5BCB">
        <w:rPr>
          <w:sz w:val="24"/>
          <w:szCs w:val="24"/>
          <w:u w:val="single"/>
        </w:rPr>
        <w:t>Zutaten</w:t>
      </w:r>
      <w:r>
        <w:rPr>
          <w:sz w:val="24"/>
          <w:szCs w:val="24"/>
        </w:rPr>
        <w:t xml:space="preserve"> </w:t>
      </w:r>
      <w:r w:rsidR="00AD5BCB">
        <w:rPr>
          <w:sz w:val="24"/>
          <w:szCs w:val="24"/>
        </w:rPr>
        <w:t>(</w:t>
      </w:r>
      <w:r>
        <w:rPr>
          <w:sz w:val="24"/>
          <w:szCs w:val="24"/>
        </w:rPr>
        <w:t>für 1 Springform</w:t>
      </w:r>
      <w:r w:rsidR="00AD5BCB">
        <w:rPr>
          <w:sz w:val="24"/>
          <w:szCs w:val="24"/>
        </w:rPr>
        <w:t>):</w:t>
      </w:r>
    </w:p>
    <w:p w14:paraId="74F70E96" w14:textId="29B72F89" w:rsidR="00855BC7" w:rsidRDefault="00743032" w:rsidP="00855BC7">
      <w:pPr>
        <w:jc w:val="both"/>
        <w:rPr>
          <w:sz w:val="24"/>
          <w:szCs w:val="24"/>
        </w:rPr>
      </w:pPr>
      <w:r>
        <w:rPr>
          <w:sz w:val="24"/>
          <w:szCs w:val="24"/>
        </w:rPr>
        <w:t>100 g Mandeln, gehobelt</w:t>
      </w:r>
    </w:p>
    <w:p w14:paraId="73A771E9" w14:textId="00AFE08F" w:rsidR="00743032" w:rsidRDefault="00743032" w:rsidP="00855BC7">
      <w:pPr>
        <w:jc w:val="both"/>
        <w:rPr>
          <w:sz w:val="24"/>
          <w:szCs w:val="24"/>
        </w:rPr>
      </w:pPr>
      <w:r>
        <w:rPr>
          <w:sz w:val="24"/>
          <w:szCs w:val="24"/>
        </w:rPr>
        <w:t>180 g Zucker</w:t>
      </w:r>
    </w:p>
    <w:p w14:paraId="120144AF" w14:textId="18AAAF35" w:rsidR="00743032" w:rsidRDefault="00743032" w:rsidP="00855BC7">
      <w:pPr>
        <w:jc w:val="both"/>
        <w:rPr>
          <w:sz w:val="24"/>
          <w:szCs w:val="24"/>
        </w:rPr>
      </w:pPr>
      <w:r>
        <w:rPr>
          <w:sz w:val="24"/>
          <w:szCs w:val="24"/>
        </w:rPr>
        <w:t>225 g einfache süße Kekse</w:t>
      </w:r>
    </w:p>
    <w:p w14:paraId="67104C42" w14:textId="66C18984" w:rsidR="00743032" w:rsidRDefault="00743032" w:rsidP="00855BC7">
      <w:pPr>
        <w:jc w:val="both"/>
        <w:rPr>
          <w:sz w:val="24"/>
          <w:szCs w:val="24"/>
        </w:rPr>
      </w:pPr>
      <w:r>
        <w:rPr>
          <w:sz w:val="24"/>
          <w:szCs w:val="24"/>
        </w:rPr>
        <w:t>100 g Butter, zerlassen</w:t>
      </w:r>
    </w:p>
    <w:p w14:paraId="29C5733B" w14:textId="16E275F4" w:rsidR="00743032" w:rsidRDefault="00743032" w:rsidP="00855BC7">
      <w:pPr>
        <w:jc w:val="both"/>
        <w:rPr>
          <w:sz w:val="24"/>
          <w:szCs w:val="24"/>
        </w:rPr>
      </w:pPr>
    </w:p>
    <w:p w14:paraId="08D3CB1D" w14:textId="28CFC361" w:rsidR="00743032" w:rsidRPr="00AD5BCB" w:rsidRDefault="00AD5BCB" w:rsidP="00855BC7">
      <w:pPr>
        <w:jc w:val="both"/>
        <w:rPr>
          <w:i/>
          <w:iCs/>
          <w:sz w:val="24"/>
          <w:szCs w:val="24"/>
        </w:rPr>
      </w:pPr>
      <w:r w:rsidRPr="00AD5BCB">
        <w:rPr>
          <w:i/>
          <w:iCs/>
          <w:sz w:val="24"/>
          <w:szCs w:val="24"/>
        </w:rPr>
        <w:t xml:space="preserve">Für die </w:t>
      </w:r>
      <w:r w:rsidR="00743032" w:rsidRPr="00AD5BCB">
        <w:rPr>
          <w:i/>
          <w:iCs/>
          <w:sz w:val="24"/>
          <w:szCs w:val="24"/>
        </w:rPr>
        <w:t>Füllung:</w:t>
      </w:r>
    </w:p>
    <w:p w14:paraId="07C16E28" w14:textId="1E31E2C7" w:rsidR="00743032" w:rsidRDefault="00743032" w:rsidP="00855BC7">
      <w:pPr>
        <w:jc w:val="both"/>
        <w:rPr>
          <w:sz w:val="24"/>
          <w:szCs w:val="24"/>
        </w:rPr>
      </w:pPr>
      <w:r>
        <w:rPr>
          <w:sz w:val="24"/>
          <w:szCs w:val="24"/>
        </w:rPr>
        <w:t>250 g Mascarpone</w:t>
      </w:r>
    </w:p>
    <w:p w14:paraId="22A7EBBE" w14:textId="77E3A31D" w:rsidR="00743032" w:rsidRDefault="00743032" w:rsidP="00855BC7">
      <w:pPr>
        <w:jc w:val="both"/>
        <w:rPr>
          <w:sz w:val="24"/>
          <w:szCs w:val="24"/>
        </w:rPr>
      </w:pPr>
      <w:r>
        <w:rPr>
          <w:sz w:val="24"/>
          <w:szCs w:val="24"/>
        </w:rPr>
        <w:t>250 g Doppelrahmfrischkäse, zimmerwarm</w:t>
      </w:r>
    </w:p>
    <w:p w14:paraId="72F57C1A" w14:textId="798DE816" w:rsidR="00743032" w:rsidRDefault="00743032" w:rsidP="00855BC7">
      <w:pPr>
        <w:jc w:val="both"/>
        <w:rPr>
          <w:sz w:val="24"/>
          <w:szCs w:val="24"/>
        </w:rPr>
      </w:pPr>
      <w:r>
        <w:rPr>
          <w:sz w:val="24"/>
          <w:szCs w:val="24"/>
        </w:rPr>
        <w:t xml:space="preserve">400 g Kondensmilch  </w:t>
      </w:r>
    </w:p>
    <w:p w14:paraId="540D8881" w14:textId="23256C09" w:rsidR="00743032" w:rsidRDefault="00743032" w:rsidP="00855BC7">
      <w:pPr>
        <w:jc w:val="both"/>
        <w:rPr>
          <w:sz w:val="24"/>
          <w:szCs w:val="24"/>
        </w:rPr>
      </w:pPr>
      <w:r>
        <w:rPr>
          <w:sz w:val="24"/>
          <w:szCs w:val="24"/>
        </w:rPr>
        <w:t>60 ml Honig</w:t>
      </w:r>
    </w:p>
    <w:p w14:paraId="6DAE5E79" w14:textId="6D6BE955" w:rsidR="00743032" w:rsidRDefault="00743032" w:rsidP="00855BC7">
      <w:pPr>
        <w:jc w:val="both"/>
        <w:rPr>
          <w:sz w:val="24"/>
          <w:szCs w:val="24"/>
        </w:rPr>
      </w:pPr>
      <w:r>
        <w:rPr>
          <w:sz w:val="24"/>
          <w:szCs w:val="24"/>
        </w:rPr>
        <w:t>315 ml Sahne</w:t>
      </w:r>
    </w:p>
    <w:p w14:paraId="5FE365D3" w14:textId="606E2E3D" w:rsidR="00743032" w:rsidRDefault="00743032" w:rsidP="00855BC7">
      <w:pPr>
        <w:jc w:val="both"/>
        <w:rPr>
          <w:sz w:val="24"/>
          <w:szCs w:val="24"/>
        </w:rPr>
      </w:pPr>
      <w:r>
        <w:rPr>
          <w:sz w:val="24"/>
          <w:szCs w:val="24"/>
        </w:rPr>
        <w:t>2 TL Zimt</w:t>
      </w:r>
    </w:p>
    <w:p w14:paraId="6DBAFABB" w14:textId="77777777" w:rsidR="00AD5BCB" w:rsidRDefault="00AD5BCB" w:rsidP="00855BC7">
      <w:pPr>
        <w:jc w:val="both"/>
        <w:rPr>
          <w:sz w:val="24"/>
          <w:szCs w:val="24"/>
        </w:rPr>
      </w:pPr>
    </w:p>
    <w:p w14:paraId="7DF0C0E2" w14:textId="45872C4A" w:rsidR="00743032" w:rsidRDefault="00743032" w:rsidP="00855BC7">
      <w:pPr>
        <w:jc w:val="both"/>
        <w:rPr>
          <w:sz w:val="24"/>
          <w:szCs w:val="24"/>
        </w:rPr>
      </w:pPr>
      <w:r>
        <w:rPr>
          <w:sz w:val="24"/>
          <w:szCs w:val="24"/>
        </w:rPr>
        <w:t>Zubereitungszeit: 1 Stunde plus Gefrierzeit plus 25 Minuten Backzeit</w:t>
      </w:r>
    </w:p>
    <w:p w14:paraId="4DC9244F" w14:textId="367189D8" w:rsidR="00743032" w:rsidRPr="00FC23D1" w:rsidRDefault="00743032" w:rsidP="00B40E8C">
      <w:pPr>
        <w:pStyle w:val="ListParagraph"/>
        <w:numPr>
          <w:ilvl w:val="0"/>
          <w:numId w:val="733"/>
        </w:numPr>
        <w:spacing w:after="120"/>
        <w:ind w:left="714" w:hanging="357"/>
        <w:contextualSpacing w:val="0"/>
        <w:jc w:val="both"/>
        <w:rPr>
          <w:sz w:val="24"/>
          <w:szCs w:val="24"/>
        </w:rPr>
      </w:pPr>
      <w:r w:rsidRPr="00FC23D1">
        <w:rPr>
          <w:sz w:val="24"/>
          <w:szCs w:val="24"/>
        </w:rPr>
        <w:t>Backofen auf 150 Grad (Gas1) vorheizen. Dir das Nougat ein Backblech mit Alufolie auslegen und leicht einfetten. Mandeln darauf verteilen. Zucker mit 125 ml Wasser in einen Topf geben und bei schwacher Hitze unter Rühren auflösen. Aufkochen, dann ohne Rühren köcheln lassen, bis das Karamell goldbraun ist. Über die Mandeln gießen, abkühlen lassen und aushärten lassen, bevor es in Stücke gebrochen wird.</w:t>
      </w:r>
    </w:p>
    <w:p w14:paraId="3CC1F90A" w14:textId="3AE5D6E2" w:rsidR="00743032" w:rsidRPr="00FC23D1" w:rsidRDefault="00743032" w:rsidP="00B40E8C">
      <w:pPr>
        <w:pStyle w:val="ListParagraph"/>
        <w:numPr>
          <w:ilvl w:val="0"/>
          <w:numId w:val="733"/>
        </w:numPr>
        <w:spacing w:after="120"/>
        <w:ind w:left="714" w:hanging="357"/>
        <w:contextualSpacing w:val="0"/>
        <w:jc w:val="both"/>
        <w:rPr>
          <w:sz w:val="24"/>
          <w:szCs w:val="24"/>
        </w:rPr>
      </w:pPr>
      <w:r w:rsidRPr="00FC23D1">
        <w:rPr>
          <w:sz w:val="24"/>
          <w:szCs w:val="24"/>
        </w:rPr>
        <w:t xml:space="preserve">Eine Springform leicht einfetten. Den Boden mit Backpapier auslegen. Die Hälfte des Nougats mit den Keksen fein zerkleinern. Butter unterrühren, in die Backform geben und gut am </w:t>
      </w:r>
      <w:r w:rsidR="00595EA7" w:rsidRPr="00FC23D1">
        <w:rPr>
          <w:sz w:val="24"/>
          <w:szCs w:val="24"/>
        </w:rPr>
        <w:t>Rand</w:t>
      </w:r>
      <w:r w:rsidRPr="00FC23D1">
        <w:rPr>
          <w:sz w:val="24"/>
          <w:szCs w:val="24"/>
        </w:rPr>
        <w:t xml:space="preserve"> festdrücken. 15 Minuten backen, abkühlen lassen.</w:t>
      </w:r>
    </w:p>
    <w:p w14:paraId="4189DF3C" w14:textId="669E52CE" w:rsidR="00743032" w:rsidRPr="00FC23D1" w:rsidRDefault="00743032" w:rsidP="00B40E8C">
      <w:pPr>
        <w:pStyle w:val="ListParagraph"/>
        <w:numPr>
          <w:ilvl w:val="0"/>
          <w:numId w:val="733"/>
        </w:numPr>
        <w:spacing w:after="120"/>
        <w:ind w:left="714" w:hanging="357"/>
        <w:contextualSpacing w:val="0"/>
        <w:jc w:val="both"/>
        <w:rPr>
          <w:sz w:val="24"/>
          <w:szCs w:val="24"/>
        </w:rPr>
      </w:pPr>
      <w:r w:rsidRPr="00FC23D1">
        <w:rPr>
          <w:sz w:val="24"/>
          <w:szCs w:val="24"/>
        </w:rPr>
        <w:t>Für die Füllung Mascarpone und Frischkäse weich und cremig rühren. Kondensmilch und Honig zugeben. Sahne schlagen, bis sich weiche Spitzen bilden</w:t>
      </w:r>
      <w:r w:rsidR="00FC23D1" w:rsidRPr="00FC23D1">
        <w:rPr>
          <w:sz w:val="24"/>
          <w:szCs w:val="24"/>
        </w:rPr>
        <w:t xml:space="preserve"> und unterheben. In der Springform verteilen. Mit Zimt bestreuen und diese vorsichtig mit einem Fleischspieß spiralförmig verziehen. Aber nicht zu stark vermischen. Mehre Stunden tiefkühlen, bis der Kuchen fest ist, dann mit den restlichen Mandeln verzieren.</w:t>
      </w:r>
    </w:p>
    <w:p w14:paraId="20A4BCFE" w14:textId="59850CF9" w:rsidR="00FC23D1" w:rsidRDefault="00855BC7" w:rsidP="00AD5BCB">
      <w:pPr>
        <w:pStyle w:val="Heading2"/>
        <w:spacing w:after="240"/>
      </w:pPr>
      <w:r>
        <w:br w:type="page"/>
      </w:r>
      <w:r w:rsidR="00FC23D1">
        <w:lastRenderedPageBreak/>
        <w:t>Baiserkuchen mit Mousse au Chocolat</w:t>
      </w:r>
      <w:r w:rsidR="001F7814">
        <w:rPr>
          <w:rStyle w:val="FootnoteReference"/>
        </w:rPr>
        <w:footnoteReference w:id="1766"/>
      </w:r>
      <w:r w:rsidR="00FC23D1">
        <w:t xml:space="preserve"> </w:t>
      </w:r>
    </w:p>
    <w:p w14:paraId="15E934A7" w14:textId="2E790FB6" w:rsidR="00FC23D1" w:rsidRDefault="00FC23D1">
      <w:pPr>
        <w:rPr>
          <w:sz w:val="24"/>
          <w:szCs w:val="24"/>
        </w:rPr>
      </w:pPr>
      <w:r w:rsidRPr="00AD5BCB">
        <w:rPr>
          <w:sz w:val="24"/>
          <w:szCs w:val="24"/>
          <w:u w:val="single"/>
        </w:rPr>
        <w:t>Zutaten</w:t>
      </w:r>
      <w:r>
        <w:rPr>
          <w:sz w:val="24"/>
          <w:szCs w:val="24"/>
        </w:rPr>
        <w:t xml:space="preserve"> für </w:t>
      </w:r>
      <w:r w:rsidR="00AD5BCB">
        <w:rPr>
          <w:sz w:val="24"/>
          <w:szCs w:val="24"/>
        </w:rPr>
        <w:t>(</w:t>
      </w:r>
      <w:r>
        <w:rPr>
          <w:sz w:val="24"/>
          <w:szCs w:val="24"/>
        </w:rPr>
        <w:t>1 Springform</w:t>
      </w:r>
      <w:r w:rsidR="00AD5BCB">
        <w:rPr>
          <w:sz w:val="24"/>
          <w:szCs w:val="24"/>
        </w:rPr>
        <w:t>):</w:t>
      </w:r>
    </w:p>
    <w:p w14:paraId="700CA470" w14:textId="77777777" w:rsidR="00FC23D1" w:rsidRDefault="00FC23D1">
      <w:pPr>
        <w:rPr>
          <w:sz w:val="24"/>
          <w:szCs w:val="24"/>
        </w:rPr>
      </w:pPr>
      <w:r>
        <w:rPr>
          <w:sz w:val="24"/>
          <w:szCs w:val="24"/>
        </w:rPr>
        <w:t>6 Eier, getrennt</w:t>
      </w:r>
    </w:p>
    <w:p w14:paraId="71FA1C03" w14:textId="23118884" w:rsidR="00FC23D1" w:rsidRDefault="00FC23D1">
      <w:pPr>
        <w:rPr>
          <w:sz w:val="24"/>
          <w:szCs w:val="24"/>
        </w:rPr>
      </w:pPr>
      <w:r>
        <w:rPr>
          <w:sz w:val="24"/>
          <w:szCs w:val="24"/>
        </w:rPr>
        <w:t>375 g Zucker</w:t>
      </w:r>
    </w:p>
    <w:p w14:paraId="72AEF94E" w14:textId="24B6EEC9" w:rsidR="00FC23D1" w:rsidRDefault="00FC23D1">
      <w:pPr>
        <w:rPr>
          <w:sz w:val="24"/>
          <w:szCs w:val="24"/>
        </w:rPr>
      </w:pPr>
      <w:r>
        <w:rPr>
          <w:sz w:val="24"/>
          <w:szCs w:val="24"/>
        </w:rPr>
        <w:t>2 ½ EL Kakaopulver</w:t>
      </w:r>
    </w:p>
    <w:p w14:paraId="7DD1595B" w14:textId="261D373A" w:rsidR="00FC23D1" w:rsidRDefault="00FC23D1">
      <w:pPr>
        <w:rPr>
          <w:sz w:val="24"/>
          <w:szCs w:val="24"/>
        </w:rPr>
      </w:pPr>
      <w:r>
        <w:rPr>
          <w:sz w:val="24"/>
          <w:szCs w:val="24"/>
        </w:rPr>
        <w:t>200 g dunkle Blockschokolade, geschmolzen</w:t>
      </w:r>
    </w:p>
    <w:p w14:paraId="49DC8336" w14:textId="66B929BC" w:rsidR="00FC23D1" w:rsidRDefault="00FC23D1">
      <w:pPr>
        <w:rPr>
          <w:sz w:val="24"/>
          <w:szCs w:val="24"/>
        </w:rPr>
      </w:pPr>
      <w:r>
        <w:rPr>
          <w:sz w:val="24"/>
          <w:szCs w:val="24"/>
        </w:rPr>
        <w:t>1 EL Instantkaffee</w:t>
      </w:r>
    </w:p>
    <w:p w14:paraId="6882FC5E" w14:textId="49DE8926" w:rsidR="00FC23D1" w:rsidRDefault="00FC23D1">
      <w:pPr>
        <w:rPr>
          <w:sz w:val="24"/>
          <w:szCs w:val="24"/>
        </w:rPr>
      </w:pPr>
      <w:r>
        <w:rPr>
          <w:sz w:val="24"/>
          <w:szCs w:val="24"/>
        </w:rPr>
        <w:t>600 ml Sahne, geschlagen</w:t>
      </w:r>
    </w:p>
    <w:p w14:paraId="7940604D" w14:textId="35BB6096" w:rsidR="00FC23D1" w:rsidRDefault="00FC23D1">
      <w:pPr>
        <w:rPr>
          <w:sz w:val="24"/>
          <w:szCs w:val="24"/>
        </w:rPr>
      </w:pPr>
    </w:p>
    <w:p w14:paraId="707522A5" w14:textId="22848037" w:rsidR="00FC23D1" w:rsidRDefault="00FC23D1">
      <w:pPr>
        <w:rPr>
          <w:sz w:val="24"/>
          <w:szCs w:val="24"/>
        </w:rPr>
      </w:pPr>
      <w:r>
        <w:rPr>
          <w:sz w:val="24"/>
          <w:szCs w:val="24"/>
        </w:rPr>
        <w:t>Zubereitungszeit: 50 Minuten plus 45 Minuten Backzeit</w:t>
      </w:r>
    </w:p>
    <w:p w14:paraId="11FFD006" w14:textId="032274EE" w:rsidR="00FC23D1" w:rsidRPr="00F65D21" w:rsidRDefault="00FC23D1" w:rsidP="00B40E8C">
      <w:pPr>
        <w:pStyle w:val="ListParagraph"/>
        <w:numPr>
          <w:ilvl w:val="0"/>
          <w:numId w:val="734"/>
        </w:numPr>
        <w:spacing w:after="120"/>
        <w:ind w:left="714" w:hanging="357"/>
        <w:contextualSpacing w:val="0"/>
        <w:jc w:val="both"/>
        <w:rPr>
          <w:sz w:val="24"/>
          <w:szCs w:val="24"/>
        </w:rPr>
      </w:pPr>
      <w:r w:rsidRPr="00F65D21">
        <w:rPr>
          <w:sz w:val="24"/>
          <w:szCs w:val="24"/>
        </w:rPr>
        <w:t>Backofen auf 150 Grad (Gas 1) vorheizen. 4 Backbleche mit Backpapier auslegen. Auf drei von ihnen Kreise von 22 cm Durchmesser, auf dem vierten in einem Abstand von 3 cm ge</w:t>
      </w:r>
      <w:r w:rsidR="00F65D21" w:rsidRPr="00F65D21">
        <w:rPr>
          <w:sz w:val="24"/>
          <w:szCs w:val="24"/>
        </w:rPr>
        <w:t>ra</w:t>
      </w:r>
      <w:r w:rsidRPr="00F65D21">
        <w:rPr>
          <w:sz w:val="24"/>
          <w:szCs w:val="24"/>
        </w:rPr>
        <w:t xml:space="preserve">de Linien aufzeichnen. Eiweiß in einer großen, sauberen, trockenen Schüssel zimmerwarm werden lassen. Dann schlagen, bis sich </w:t>
      </w:r>
      <w:r w:rsidR="00F65D21" w:rsidRPr="00F65D21">
        <w:rPr>
          <w:sz w:val="24"/>
          <w:szCs w:val="24"/>
        </w:rPr>
        <w:t>weiche Spitzen bilden. Nach und nach Zucker zugeben, jedes Mal gut einarbeiten. 5 – 10 Minuten schlagen, bis die Masse dick und glänzend ist und sich der Zucker aufgelöst hat, vorsichtig den gesiebten Kakao unterheben.</w:t>
      </w:r>
    </w:p>
    <w:p w14:paraId="72CB6099" w14:textId="6D8F25E0" w:rsidR="00F65D21" w:rsidRPr="00F65D21" w:rsidRDefault="00F65D21" w:rsidP="00B40E8C">
      <w:pPr>
        <w:pStyle w:val="ListParagraph"/>
        <w:numPr>
          <w:ilvl w:val="0"/>
          <w:numId w:val="734"/>
        </w:numPr>
        <w:spacing w:after="120"/>
        <w:ind w:left="714" w:hanging="357"/>
        <w:contextualSpacing w:val="0"/>
        <w:jc w:val="both"/>
        <w:rPr>
          <w:sz w:val="24"/>
          <w:szCs w:val="24"/>
        </w:rPr>
      </w:pPr>
      <w:r w:rsidRPr="00F65D21">
        <w:rPr>
          <w:sz w:val="24"/>
          <w:szCs w:val="24"/>
        </w:rPr>
        <w:t xml:space="preserve">Baisermasse in 4 Portionen aufteilen. Drei Teile in den Kreisen verteilen. Mit der vierten Portion in einem Spritzbeutel mit einfacher 1 cm Tülle die markierten Linien spritzen. 45 Minuten hell und knusprig backen. Baiserstreifen zwischendurch immer wieder prüfen, um sicherzustellen, dass sie nicht zu lange im Ofen sind. Backofen ausstellen und Baisers bei geöffneter Tür abkühlen lassen. </w:t>
      </w:r>
    </w:p>
    <w:p w14:paraId="795EF5CC" w14:textId="1E715DD2" w:rsidR="00F65D21" w:rsidRPr="00F65D21" w:rsidRDefault="00F65D21" w:rsidP="00B40E8C">
      <w:pPr>
        <w:pStyle w:val="ListParagraph"/>
        <w:numPr>
          <w:ilvl w:val="0"/>
          <w:numId w:val="734"/>
        </w:numPr>
        <w:spacing w:after="120"/>
        <w:ind w:left="714" w:hanging="357"/>
        <w:contextualSpacing w:val="0"/>
        <w:jc w:val="both"/>
        <w:rPr>
          <w:sz w:val="24"/>
          <w:szCs w:val="24"/>
        </w:rPr>
      </w:pPr>
      <w:r w:rsidRPr="00F65D21">
        <w:rPr>
          <w:sz w:val="24"/>
          <w:szCs w:val="24"/>
        </w:rPr>
        <w:t>Geschmolzene Schokolade in einer Schüssel mit den Eigelben und den in 1 EL Wasser gelösten Kaffee zu einer glatten Mischung verrühren. Geschlagene Sahne unterheben und gut mischen. Kalt</w:t>
      </w:r>
      <w:r w:rsidR="00EE4148" w:rsidRPr="00F65D21">
        <w:rPr>
          <w:sz w:val="24"/>
          <w:szCs w:val="24"/>
        </w:rPr>
        <w:t>stellen,</w:t>
      </w:r>
      <w:r w:rsidRPr="00F65D21">
        <w:rPr>
          <w:sz w:val="24"/>
          <w:szCs w:val="24"/>
        </w:rPr>
        <w:t xml:space="preserve"> bis die Mousse fest ist.</w:t>
      </w:r>
    </w:p>
    <w:p w14:paraId="6B61F9BE" w14:textId="0C9C0B8D" w:rsidR="00F65D21" w:rsidRPr="00F65D21" w:rsidRDefault="00F65D21" w:rsidP="00B40E8C">
      <w:pPr>
        <w:pStyle w:val="ListParagraph"/>
        <w:numPr>
          <w:ilvl w:val="0"/>
          <w:numId w:val="734"/>
        </w:numPr>
        <w:spacing w:after="120"/>
        <w:ind w:left="714" w:hanging="357"/>
        <w:contextualSpacing w:val="0"/>
        <w:jc w:val="both"/>
        <w:rPr>
          <w:sz w:val="24"/>
          <w:szCs w:val="24"/>
        </w:rPr>
      </w:pPr>
      <w:r w:rsidRPr="00F65D21">
        <w:rPr>
          <w:sz w:val="24"/>
          <w:szCs w:val="24"/>
        </w:rPr>
        <w:t>Für den Kuchen einen Baiserkreis auf einen Teller legen und mit 1/3 der Mousse bestreichen. Einen zweiten Kreis daraufsetzen und mit der Hälfte der restlichen Mousse bestreichen. Mit dem verbleibenden Kreis und Restmousse ebenso verfahren. Mit einem Messer am Rand des Baiserkuchens entlangfahren, damit die Mousse gleichmäßig verteilt wird. Streifen in kleine Stücke schneiden oder brechen. Auf dem Kuchen dekorieren und in einer Reihe senkrecht um den Kuchen in die Mousse pressen. Mit zusätzlichem Kakopulver bestäuben und zum Festwerden in den Kühlschrank stellen.</w:t>
      </w:r>
    </w:p>
    <w:p w14:paraId="44149A10" w14:textId="77777777" w:rsidR="00F65D21" w:rsidRDefault="00F65D21">
      <w:pPr>
        <w:rPr>
          <w:sz w:val="24"/>
          <w:szCs w:val="24"/>
        </w:rPr>
      </w:pPr>
    </w:p>
    <w:p w14:paraId="3A9263A7" w14:textId="77777777" w:rsidR="00F65D21" w:rsidRDefault="00F65D21">
      <w:pPr>
        <w:rPr>
          <w:sz w:val="24"/>
          <w:szCs w:val="24"/>
        </w:rPr>
      </w:pPr>
    </w:p>
    <w:p w14:paraId="631D0F34" w14:textId="1880AA4D" w:rsidR="00A757D3" w:rsidRDefault="00A757D3" w:rsidP="00AF641B">
      <w:pPr>
        <w:pStyle w:val="Heading2"/>
        <w:spacing w:after="240"/>
      </w:pPr>
      <w:r w:rsidRPr="00A757D3">
        <w:lastRenderedPageBreak/>
        <w:t>Himbeer-Zitronen-Eistorte</w:t>
      </w:r>
      <w:r w:rsidR="00C01E37">
        <w:rPr>
          <w:rStyle w:val="FootnoteReference"/>
        </w:rPr>
        <w:footnoteReference w:id="1767"/>
      </w:r>
      <w:r w:rsidRPr="00A757D3">
        <w:t xml:space="preserve"> </w:t>
      </w:r>
    </w:p>
    <w:p w14:paraId="648520E5" w14:textId="330DEE06" w:rsidR="00A757D3" w:rsidRDefault="00A757D3" w:rsidP="00A757D3">
      <w:pPr>
        <w:rPr>
          <w:sz w:val="24"/>
          <w:szCs w:val="24"/>
        </w:rPr>
      </w:pPr>
      <w:r w:rsidRPr="00AF641B">
        <w:rPr>
          <w:sz w:val="24"/>
          <w:szCs w:val="24"/>
          <w:u w:val="single"/>
        </w:rPr>
        <w:t>Zutaten</w:t>
      </w:r>
      <w:r>
        <w:rPr>
          <w:sz w:val="24"/>
          <w:szCs w:val="24"/>
        </w:rPr>
        <w:t xml:space="preserve"> </w:t>
      </w:r>
      <w:r w:rsidR="00AF641B">
        <w:rPr>
          <w:sz w:val="24"/>
          <w:szCs w:val="24"/>
        </w:rPr>
        <w:t>(</w:t>
      </w:r>
      <w:r>
        <w:rPr>
          <w:sz w:val="24"/>
          <w:szCs w:val="24"/>
        </w:rPr>
        <w:t>für 18-20 Stücke</w:t>
      </w:r>
      <w:r w:rsidR="005D362E">
        <w:rPr>
          <w:sz w:val="24"/>
          <w:szCs w:val="24"/>
        </w:rPr>
        <w:t>/1 Springform</w:t>
      </w:r>
      <w:r w:rsidR="00AF641B">
        <w:rPr>
          <w:sz w:val="24"/>
          <w:szCs w:val="24"/>
        </w:rPr>
        <w:t>)</w:t>
      </w:r>
    </w:p>
    <w:p w14:paraId="7C0CD4CC" w14:textId="1CC5889F" w:rsidR="00A757D3" w:rsidRPr="00AF641B" w:rsidRDefault="00AF641B" w:rsidP="00A757D3">
      <w:pPr>
        <w:rPr>
          <w:i/>
          <w:iCs/>
          <w:sz w:val="24"/>
          <w:szCs w:val="24"/>
        </w:rPr>
      </w:pPr>
      <w:r w:rsidRPr="00AF641B">
        <w:rPr>
          <w:i/>
          <w:iCs/>
          <w:sz w:val="24"/>
          <w:szCs w:val="24"/>
        </w:rPr>
        <w:t xml:space="preserve">Für den </w:t>
      </w:r>
      <w:r w:rsidR="00A757D3" w:rsidRPr="00AF641B">
        <w:rPr>
          <w:i/>
          <w:iCs/>
          <w:sz w:val="24"/>
          <w:szCs w:val="24"/>
        </w:rPr>
        <w:t>Pistazienbiskuit:</w:t>
      </w:r>
    </w:p>
    <w:p w14:paraId="7DA4D892" w14:textId="654151D3" w:rsidR="00A757D3" w:rsidRDefault="00A757D3" w:rsidP="00A757D3">
      <w:pPr>
        <w:rPr>
          <w:sz w:val="24"/>
          <w:szCs w:val="24"/>
        </w:rPr>
      </w:pPr>
      <w:r>
        <w:rPr>
          <w:sz w:val="24"/>
          <w:szCs w:val="24"/>
        </w:rPr>
        <w:t>30 g Pistazien</w:t>
      </w:r>
    </w:p>
    <w:p w14:paraId="15ECFB13" w14:textId="7CDF4BAA" w:rsidR="00A757D3" w:rsidRDefault="00A757D3" w:rsidP="00A757D3">
      <w:pPr>
        <w:rPr>
          <w:sz w:val="24"/>
          <w:szCs w:val="24"/>
        </w:rPr>
      </w:pPr>
      <w:r>
        <w:rPr>
          <w:sz w:val="24"/>
          <w:szCs w:val="24"/>
        </w:rPr>
        <w:t xml:space="preserve">3 Eier </w:t>
      </w:r>
    </w:p>
    <w:p w14:paraId="1D66C4F3" w14:textId="790B6104" w:rsidR="00140511" w:rsidRDefault="00140511" w:rsidP="00A757D3">
      <w:pPr>
        <w:rPr>
          <w:sz w:val="24"/>
          <w:szCs w:val="24"/>
        </w:rPr>
      </w:pPr>
      <w:r>
        <w:rPr>
          <w:sz w:val="24"/>
          <w:szCs w:val="24"/>
        </w:rPr>
        <w:t>Salz</w:t>
      </w:r>
    </w:p>
    <w:p w14:paraId="4495BDC7" w14:textId="40A54DF3" w:rsidR="00140511" w:rsidRDefault="00140511" w:rsidP="00A757D3">
      <w:pPr>
        <w:rPr>
          <w:sz w:val="24"/>
          <w:szCs w:val="24"/>
        </w:rPr>
      </w:pPr>
      <w:r>
        <w:rPr>
          <w:sz w:val="24"/>
          <w:szCs w:val="24"/>
        </w:rPr>
        <w:t>90 g Zucker</w:t>
      </w:r>
    </w:p>
    <w:p w14:paraId="20AC2A3D" w14:textId="6EFADD56" w:rsidR="00140511" w:rsidRDefault="00140511" w:rsidP="00A757D3">
      <w:pPr>
        <w:rPr>
          <w:sz w:val="24"/>
          <w:szCs w:val="24"/>
        </w:rPr>
      </w:pPr>
      <w:r>
        <w:rPr>
          <w:sz w:val="24"/>
          <w:szCs w:val="24"/>
        </w:rPr>
        <w:t>60 g Mehl</w:t>
      </w:r>
    </w:p>
    <w:p w14:paraId="290A1405" w14:textId="1C1AC3AD" w:rsidR="00140511" w:rsidRDefault="00140511" w:rsidP="00A757D3">
      <w:pPr>
        <w:rPr>
          <w:sz w:val="24"/>
          <w:szCs w:val="24"/>
        </w:rPr>
      </w:pPr>
      <w:r>
        <w:rPr>
          <w:sz w:val="24"/>
          <w:szCs w:val="24"/>
        </w:rPr>
        <w:t>60 g Speisestärke</w:t>
      </w:r>
    </w:p>
    <w:p w14:paraId="49D1759A" w14:textId="03995FCD" w:rsidR="00140511" w:rsidRDefault="00140511" w:rsidP="00A757D3">
      <w:pPr>
        <w:rPr>
          <w:sz w:val="24"/>
          <w:szCs w:val="24"/>
        </w:rPr>
      </w:pPr>
    </w:p>
    <w:p w14:paraId="2DFD008F" w14:textId="034AA9A7" w:rsidR="00140511" w:rsidRPr="00AF641B" w:rsidRDefault="00AF641B" w:rsidP="00A757D3">
      <w:pPr>
        <w:rPr>
          <w:i/>
          <w:iCs/>
          <w:sz w:val="24"/>
          <w:szCs w:val="24"/>
        </w:rPr>
      </w:pPr>
      <w:r w:rsidRPr="00AF641B">
        <w:rPr>
          <w:i/>
          <w:iCs/>
          <w:sz w:val="24"/>
          <w:szCs w:val="24"/>
        </w:rPr>
        <w:t xml:space="preserve">Für das </w:t>
      </w:r>
      <w:r w:rsidR="00140511" w:rsidRPr="00AF641B">
        <w:rPr>
          <w:i/>
          <w:iCs/>
          <w:sz w:val="24"/>
          <w:szCs w:val="24"/>
        </w:rPr>
        <w:t>Himbeer-Parfait</w:t>
      </w:r>
    </w:p>
    <w:p w14:paraId="35A56BEC" w14:textId="17ECACCC" w:rsidR="00140511" w:rsidRDefault="00140511" w:rsidP="00A757D3">
      <w:pPr>
        <w:rPr>
          <w:sz w:val="24"/>
          <w:szCs w:val="24"/>
        </w:rPr>
      </w:pPr>
      <w:r>
        <w:rPr>
          <w:sz w:val="24"/>
          <w:szCs w:val="24"/>
        </w:rPr>
        <w:t>1 Vanilleschote</w:t>
      </w:r>
    </w:p>
    <w:p w14:paraId="31DA4DF5" w14:textId="6DADCAF3" w:rsidR="00140511" w:rsidRDefault="00140511" w:rsidP="00A757D3">
      <w:pPr>
        <w:rPr>
          <w:sz w:val="24"/>
          <w:szCs w:val="24"/>
        </w:rPr>
      </w:pPr>
      <w:r>
        <w:rPr>
          <w:sz w:val="24"/>
          <w:szCs w:val="24"/>
        </w:rPr>
        <w:t>300 g Himbeeren (TK-Himbeeren)</w:t>
      </w:r>
    </w:p>
    <w:p w14:paraId="3F4FB900" w14:textId="33FEF16D" w:rsidR="00140511" w:rsidRDefault="00140511" w:rsidP="00A757D3">
      <w:pPr>
        <w:rPr>
          <w:sz w:val="24"/>
          <w:szCs w:val="24"/>
        </w:rPr>
      </w:pPr>
      <w:r>
        <w:rPr>
          <w:sz w:val="24"/>
          <w:szCs w:val="24"/>
        </w:rPr>
        <w:t>120 g Zucker</w:t>
      </w:r>
    </w:p>
    <w:p w14:paraId="1A3F9A33" w14:textId="77777777" w:rsidR="005D362E" w:rsidRDefault="00140511" w:rsidP="00A757D3">
      <w:pPr>
        <w:rPr>
          <w:sz w:val="24"/>
          <w:szCs w:val="24"/>
        </w:rPr>
      </w:pPr>
      <w:r>
        <w:rPr>
          <w:sz w:val="24"/>
          <w:szCs w:val="24"/>
        </w:rPr>
        <w:t>2 TL Zitronensaft</w:t>
      </w:r>
    </w:p>
    <w:p w14:paraId="5680A3EF" w14:textId="4C3EA4A8" w:rsidR="00140511" w:rsidRDefault="00140511" w:rsidP="00A757D3">
      <w:pPr>
        <w:rPr>
          <w:sz w:val="24"/>
          <w:szCs w:val="24"/>
        </w:rPr>
      </w:pPr>
      <w:r>
        <w:rPr>
          <w:sz w:val="24"/>
          <w:szCs w:val="24"/>
        </w:rPr>
        <w:t>3 Eigelb</w:t>
      </w:r>
    </w:p>
    <w:p w14:paraId="2379C524" w14:textId="1EC85E73" w:rsidR="00140511" w:rsidRDefault="00140511" w:rsidP="00A757D3">
      <w:pPr>
        <w:rPr>
          <w:sz w:val="24"/>
          <w:szCs w:val="24"/>
        </w:rPr>
      </w:pPr>
      <w:r>
        <w:rPr>
          <w:sz w:val="24"/>
          <w:szCs w:val="24"/>
        </w:rPr>
        <w:t>2 EL Himbeergeist</w:t>
      </w:r>
    </w:p>
    <w:p w14:paraId="07DC32A1" w14:textId="61A81AB2" w:rsidR="00140511" w:rsidRDefault="00140511" w:rsidP="00A757D3">
      <w:pPr>
        <w:rPr>
          <w:sz w:val="24"/>
          <w:szCs w:val="24"/>
        </w:rPr>
      </w:pPr>
      <w:r>
        <w:rPr>
          <w:sz w:val="24"/>
          <w:szCs w:val="24"/>
        </w:rPr>
        <w:t>300 ml Schlagsahne</w:t>
      </w:r>
    </w:p>
    <w:p w14:paraId="0915126F" w14:textId="0870D1CB" w:rsidR="00140511" w:rsidRDefault="00140511" w:rsidP="00A757D3">
      <w:pPr>
        <w:rPr>
          <w:sz w:val="24"/>
          <w:szCs w:val="24"/>
        </w:rPr>
      </w:pPr>
    </w:p>
    <w:p w14:paraId="6B2D0553" w14:textId="322D5B93" w:rsidR="00140511" w:rsidRPr="00AF641B" w:rsidRDefault="00AF641B" w:rsidP="00A757D3">
      <w:pPr>
        <w:rPr>
          <w:i/>
          <w:iCs/>
          <w:sz w:val="24"/>
          <w:szCs w:val="24"/>
        </w:rPr>
      </w:pPr>
      <w:r w:rsidRPr="00AF641B">
        <w:rPr>
          <w:i/>
          <w:iCs/>
          <w:sz w:val="24"/>
          <w:szCs w:val="24"/>
        </w:rPr>
        <w:t xml:space="preserve">Für das </w:t>
      </w:r>
      <w:r w:rsidR="00140511" w:rsidRPr="00AF641B">
        <w:rPr>
          <w:i/>
          <w:iCs/>
          <w:sz w:val="24"/>
          <w:szCs w:val="24"/>
        </w:rPr>
        <w:t>Zitronen-Parfait</w:t>
      </w:r>
      <w:r w:rsidRPr="00AF641B">
        <w:rPr>
          <w:i/>
          <w:iCs/>
          <w:sz w:val="24"/>
          <w:szCs w:val="24"/>
        </w:rPr>
        <w:t>:</w:t>
      </w:r>
    </w:p>
    <w:p w14:paraId="74BB1D5D" w14:textId="747264C4" w:rsidR="00140511" w:rsidRDefault="00140511" w:rsidP="00A757D3">
      <w:pPr>
        <w:rPr>
          <w:sz w:val="24"/>
          <w:szCs w:val="24"/>
        </w:rPr>
      </w:pPr>
      <w:r>
        <w:rPr>
          <w:sz w:val="24"/>
          <w:szCs w:val="24"/>
        </w:rPr>
        <w:t>3 – 4 Zitronen</w:t>
      </w:r>
    </w:p>
    <w:p w14:paraId="6390AC5C" w14:textId="109E3D15" w:rsidR="00140511" w:rsidRDefault="00140511" w:rsidP="00A757D3">
      <w:pPr>
        <w:rPr>
          <w:sz w:val="24"/>
          <w:szCs w:val="24"/>
        </w:rPr>
      </w:pPr>
      <w:r>
        <w:rPr>
          <w:sz w:val="24"/>
          <w:szCs w:val="24"/>
        </w:rPr>
        <w:t>100 g Zucker</w:t>
      </w:r>
    </w:p>
    <w:p w14:paraId="2199FC1D" w14:textId="38B211C3" w:rsidR="00140511" w:rsidRDefault="00140511" w:rsidP="00A757D3">
      <w:pPr>
        <w:rPr>
          <w:sz w:val="24"/>
          <w:szCs w:val="24"/>
        </w:rPr>
      </w:pPr>
      <w:r>
        <w:rPr>
          <w:sz w:val="24"/>
          <w:szCs w:val="24"/>
        </w:rPr>
        <w:t>3 Eigelb</w:t>
      </w:r>
    </w:p>
    <w:p w14:paraId="22602E5F" w14:textId="2F536104" w:rsidR="00140511" w:rsidRDefault="00140511" w:rsidP="00A757D3">
      <w:pPr>
        <w:rPr>
          <w:sz w:val="24"/>
          <w:szCs w:val="24"/>
        </w:rPr>
      </w:pPr>
      <w:r>
        <w:rPr>
          <w:sz w:val="24"/>
          <w:szCs w:val="24"/>
        </w:rPr>
        <w:t>2 EL Zitronenlikör (Limoncello)</w:t>
      </w:r>
    </w:p>
    <w:p w14:paraId="2CBD9326" w14:textId="35496B14" w:rsidR="00140511" w:rsidRDefault="00140511" w:rsidP="00A757D3">
      <w:pPr>
        <w:rPr>
          <w:sz w:val="24"/>
          <w:szCs w:val="24"/>
        </w:rPr>
      </w:pPr>
      <w:r>
        <w:rPr>
          <w:sz w:val="24"/>
          <w:szCs w:val="24"/>
        </w:rPr>
        <w:t>300 ml Sahne</w:t>
      </w:r>
    </w:p>
    <w:p w14:paraId="44727AFC" w14:textId="150B4FDA" w:rsidR="005D362E" w:rsidRDefault="00140511" w:rsidP="00A757D3">
      <w:pPr>
        <w:rPr>
          <w:sz w:val="24"/>
          <w:szCs w:val="24"/>
        </w:rPr>
      </w:pPr>
      <w:r>
        <w:rPr>
          <w:sz w:val="24"/>
          <w:szCs w:val="24"/>
        </w:rPr>
        <w:t xml:space="preserve">150 </w:t>
      </w:r>
      <w:r w:rsidR="005D362E">
        <w:rPr>
          <w:sz w:val="24"/>
          <w:szCs w:val="24"/>
        </w:rPr>
        <w:t>g Himbeerkonfitüre (ohne Stücke9</w:t>
      </w:r>
      <w:r w:rsidR="005D362E">
        <w:rPr>
          <w:sz w:val="24"/>
          <w:szCs w:val="24"/>
        </w:rPr>
        <w:br/>
      </w:r>
    </w:p>
    <w:p w14:paraId="5A2DB564" w14:textId="6E030FF2" w:rsidR="005D362E" w:rsidRPr="00AF641B" w:rsidRDefault="005D362E" w:rsidP="00A757D3">
      <w:pPr>
        <w:rPr>
          <w:i/>
          <w:iCs/>
          <w:sz w:val="24"/>
          <w:szCs w:val="24"/>
        </w:rPr>
      </w:pPr>
      <w:r w:rsidRPr="00AF641B">
        <w:rPr>
          <w:i/>
          <w:iCs/>
          <w:sz w:val="24"/>
          <w:szCs w:val="24"/>
        </w:rPr>
        <w:t>Garnierung:</w:t>
      </w:r>
    </w:p>
    <w:p w14:paraId="68D1E3BD" w14:textId="0687A822" w:rsidR="005D362E" w:rsidRDefault="005D362E" w:rsidP="00A757D3">
      <w:pPr>
        <w:rPr>
          <w:sz w:val="24"/>
          <w:szCs w:val="24"/>
        </w:rPr>
      </w:pPr>
      <w:r>
        <w:rPr>
          <w:sz w:val="24"/>
          <w:szCs w:val="24"/>
        </w:rPr>
        <w:lastRenderedPageBreak/>
        <w:t>100 ml Schlagsahne</w:t>
      </w:r>
    </w:p>
    <w:p w14:paraId="2CC28772" w14:textId="0419DF7B" w:rsidR="005D362E" w:rsidRDefault="005D362E" w:rsidP="00A757D3">
      <w:pPr>
        <w:rPr>
          <w:sz w:val="24"/>
          <w:szCs w:val="24"/>
        </w:rPr>
      </w:pPr>
      <w:r>
        <w:rPr>
          <w:sz w:val="24"/>
          <w:szCs w:val="24"/>
        </w:rPr>
        <w:t>4 TL Puderzucker</w:t>
      </w:r>
    </w:p>
    <w:p w14:paraId="6F9F31BF" w14:textId="43699A64" w:rsidR="005D362E" w:rsidRDefault="005D362E" w:rsidP="00A757D3">
      <w:pPr>
        <w:rPr>
          <w:sz w:val="24"/>
          <w:szCs w:val="24"/>
        </w:rPr>
      </w:pPr>
      <w:r>
        <w:rPr>
          <w:sz w:val="24"/>
          <w:szCs w:val="24"/>
        </w:rPr>
        <w:t>200 g Himbeeren</w:t>
      </w:r>
    </w:p>
    <w:p w14:paraId="46670734" w14:textId="1D49E583" w:rsidR="005D362E" w:rsidRDefault="005D362E" w:rsidP="00A757D3">
      <w:pPr>
        <w:rPr>
          <w:sz w:val="24"/>
          <w:szCs w:val="24"/>
        </w:rPr>
      </w:pPr>
      <w:r>
        <w:rPr>
          <w:sz w:val="24"/>
          <w:szCs w:val="24"/>
        </w:rPr>
        <w:t>10 g Pistazien (fein gehackt)</w:t>
      </w:r>
    </w:p>
    <w:p w14:paraId="36F69F2B" w14:textId="2E450086" w:rsidR="005D362E" w:rsidRDefault="005D362E" w:rsidP="00A757D3">
      <w:pPr>
        <w:rPr>
          <w:sz w:val="24"/>
          <w:szCs w:val="24"/>
        </w:rPr>
      </w:pPr>
    </w:p>
    <w:p w14:paraId="2831EE98" w14:textId="134F7EC3" w:rsidR="005D362E" w:rsidRDefault="005D362E" w:rsidP="00A757D3">
      <w:pPr>
        <w:rPr>
          <w:sz w:val="24"/>
          <w:szCs w:val="24"/>
        </w:rPr>
      </w:pPr>
      <w:r>
        <w:rPr>
          <w:sz w:val="24"/>
          <w:szCs w:val="24"/>
        </w:rPr>
        <w:t>Zubereitungszeit: 1 Stunde 45 Minuten plus Kühl- und Gefrierzeit über Nacht</w:t>
      </w:r>
    </w:p>
    <w:p w14:paraId="01096E40" w14:textId="2E0CB80F" w:rsidR="005D362E" w:rsidRPr="002B6F2F" w:rsidRDefault="005D362E" w:rsidP="00B40E8C">
      <w:pPr>
        <w:pStyle w:val="ListParagraph"/>
        <w:numPr>
          <w:ilvl w:val="0"/>
          <w:numId w:val="724"/>
        </w:numPr>
        <w:spacing w:after="120"/>
        <w:ind w:left="714" w:hanging="357"/>
        <w:contextualSpacing w:val="0"/>
        <w:jc w:val="both"/>
        <w:rPr>
          <w:sz w:val="24"/>
          <w:szCs w:val="24"/>
        </w:rPr>
      </w:pPr>
      <w:r w:rsidRPr="002B6F2F">
        <w:rPr>
          <w:sz w:val="24"/>
          <w:szCs w:val="24"/>
        </w:rPr>
        <w:t>Für den Pistazienbiskuit auf 2 Backpapierbogen je 1 Kreis (à 26 cm Durchmesser) zeichnen. Backpapier wenden und auf je 1 Backblech legen. Pistazien fein hacken, Eier trennen. Eiweiß, 2 EL lauwarmes Wasser und 1 Prise Salz mit dem Quirlen des Handrührgeräts steif schlagen. Zucker einrieseln lassen und weitere 2 Minuten zu einem cremig festen Eischnee schlagen. Eigelbe kurz unterrühren. Mehl und Stärke daraufsieben. Pistazien dazugeben und alles vorsichtig unterheben. Masse in die vorgezeichneten Kreise streichen und nacheinander im vorgeheizten Backofen bei 200 Grad (Gas 3, Umluft 190 Grad) auf der zweiten Schiene von unten je 8 – 9 Minuten backen. Zwei weitere Backpapierbögen mit etwas Zucker bestreuen. Biskuitplatten daraufstürzen. Biskuit abkühlen lassen.</w:t>
      </w:r>
    </w:p>
    <w:p w14:paraId="38FDEE71" w14:textId="39D8419A" w:rsidR="005D362E" w:rsidRPr="002B6F2F" w:rsidRDefault="005D362E" w:rsidP="00B40E8C">
      <w:pPr>
        <w:pStyle w:val="ListParagraph"/>
        <w:numPr>
          <w:ilvl w:val="0"/>
          <w:numId w:val="724"/>
        </w:numPr>
        <w:spacing w:after="120"/>
        <w:ind w:left="714" w:hanging="357"/>
        <w:contextualSpacing w:val="0"/>
        <w:jc w:val="both"/>
        <w:rPr>
          <w:sz w:val="24"/>
          <w:szCs w:val="24"/>
        </w:rPr>
      </w:pPr>
      <w:r w:rsidRPr="002B6F2F">
        <w:rPr>
          <w:sz w:val="24"/>
          <w:szCs w:val="24"/>
        </w:rPr>
        <w:t xml:space="preserve">Für das Himbeer-Parfait Vanilleschote längs einschneiden. Mark herauskratzen, mit Himbeeren, Zucker, Zitronensaft und 50 ml Wasser aufkochen und offen 3 Minuten einkochen. Durch ein feines Sieb streichen. Mit den Eigelben im Schlagkessel verrühren. Über dem heißen, fast kochenden Wasserbad mit dem Schneebesen dicklich-cremig </w:t>
      </w:r>
      <w:r w:rsidR="00EE4148" w:rsidRPr="002B6F2F">
        <w:rPr>
          <w:sz w:val="24"/>
          <w:szCs w:val="24"/>
        </w:rPr>
        <w:t>aufschlagen,</w:t>
      </w:r>
      <w:r w:rsidRPr="002B6F2F">
        <w:rPr>
          <w:sz w:val="24"/>
          <w:szCs w:val="24"/>
        </w:rPr>
        <w:t xml:space="preserve"> bis die Masse heiß ist (sie darf aber nicht kochen, weil sie sonst gerinnt). Himbeergeist unterrühren. Creme in Eiswasser kalt schlagen. Sahne steif schlagen. Die Hälfte mit dem Schneebesen unterrühren, damit sie sich verteilt, den Rest locker mit einem Teigspatel unterrühren.</w:t>
      </w:r>
    </w:p>
    <w:p w14:paraId="166DF87F" w14:textId="72484E40" w:rsidR="005D362E" w:rsidRPr="002B6F2F" w:rsidRDefault="005D362E" w:rsidP="00B40E8C">
      <w:pPr>
        <w:pStyle w:val="ListParagraph"/>
        <w:numPr>
          <w:ilvl w:val="0"/>
          <w:numId w:val="724"/>
        </w:numPr>
        <w:spacing w:after="120"/>
        <w:ind w:left="714" w:hanging="357"/>
        <w:contextualSpacing w:val="0"/>
        <w:jc w:val="both"/>
        <w:rPr>
          <w:sz w:val="24"/>
          <w:szCs w:val="24"/>
        </w:rPr>
      </w:pPr>
      <w:r w:rsidRPr="002B6F2F">
        <w:rPr>
          <w:sz w:val="24"/>
          <w:szCs w:val="24"/>
        </w:rPr>
        <w:t>Den Rand einer Springform mit 2 ca. 10 cm breiten Plastikstreifen auslegen (super eignen sich dafür Klarsicht-Aktenhüllen) 1 Pistazienbiskuit in die Form legen. Himbeerparfait darauf streichen. Mit dem zweiten Boden bedecken und 1 Stunde einfrieren.</w:t>
      </w:r>
    </w:p>
    <w:p w14:paraId="5AEEEB0E" w14:textId="37F56F5D" w:rsidR="005D362E" w:rsidRPr="002B6F2F" w:rsidRDefault="005D362E" w:rsidP="00B40E8C">
      <w:pPr>
        <w:pStyle w:val="ListParagraph"/>
        <w:numPr>
          <w:ilvl w:val="0"/>
          <w:numId w:val="724"/>
        </w:numPr>
        <w:spacing w:after="120"/>
        <w:ind w:left="714" w:hanging="357"/>
        <w:contextualSpacing w:val="0"/>
        <w:jc w:val="both"/>
        <w:rPr>
          <w:sz w:val="24"/>
          <w:szCs w:val="24"/>
        </w:rPr>
      </w:pPr>
      <w:r w:rsidRPr="002B6F2F">
        <w:rPr>
          <w:sz w:val="24"/>
          <w:szCs w:val="24"/>
        </w:rPr>
        <w:t>Für das Zitronen-Parfait von</w:t>
      </w:r>
      <w:r w:rsidR="002B6F2F" w:rsidRPr="002B6F2F">
        <w:rPr>
          <w:sz w:val="24"/>
          <w:szCs w:val="24"/>
        </w:rPr>
        <w:t xml:space="preserve"> </w:t>
      </w:r>
      <w:r w:rsidRPr="002B6F2F">
        <w:rPr>
          <w:sz w:val="24"/>
          <w:szCs w:val="24"/>
        </w:rPr>
        <w:t>der</w:t>
      </w:r>
      <w:r w:rsidR="00AF641B">
        <w:rPr>
          <w:sz w:val="24"/>
          <w:szCs w:val="24"/>
        </w:rPr>
        <w:t xml:space="preserve"> </w:t>
      </w:r>
      <w:r w:rsidRPr="002B6F2F">
        <w:rPr>
          <w:sz w:val="24"/>
          <w:szCs w:val="24"/>
        </w:rPr>
        <w:t>Zitrone 2 TL Schale abreiben. 1 Zitrone in dünne Scheiben schneiden, aus 2 – 3 Zitronen 100 ml Saft auspressen. Saft, 50 ml Wasser und Zucker aufkochen. Zitronenscheiben zugeben und offen 4 Minuten kochen lassen. Durch ein feines Sieb gießen</w:t>
      </w:r>
      <w:r w:rsidR="002B6F2F" w:rsidRPr="002B6F2F">
        <w:rPr>
          <w:sz w:val="24"/>
          <w:szCs w:val="24"/>
        </w:rPr>
        <w:t xml:space="preserve">, Sirup auffangen, Zitronenscheiben für die Garnierung </w:t>
      </w:r>
      <w:r w:rsidR="00EE4148" w:rsidRPr="002B6F2F">
        <w:rPr>
          <w:sz w:val="24"/>
          <w:szCs w:val="24"/>
        </w:rPr>
        <w:t>beiseitelegen</w:t>
      </w:r>
      <w:r w:rsidR="002B6F2F" w:rsidRPr="002B6F2F">
        <w:rPr>
          <w:sz w:val="24"/>
          <w:szCs w:val="24"/>
        </w:rPr>
        <w:t xml:space="preserve">. Sirup mit Zitronenschale und Eigelben im Schlagkessel verrühren. Über dem heißen, fast kochenden Wasserbad mit dem Schneebesen dicklich-cremig </w:t>
      </w:r>
      <w:r w:rsidR="00EE4148" w:rsidRPr="002B6F2F">
        <w:rPr>
          <w:sz w:val="24"/>
          <w:szCs w:val="24"/>
        </w:rPr>
        <w:t>aufschlagen,</w:t>
      </w:r>
      <w:r w:rsidR="002B6F2F" w:rsidRPr="002B6F2F">
        <w:rPr>
          <w:sz w:val="24"/>
          <w:szCs w:val="24"/>
        </w:rPr>
        <w:t xml:space="preserve"> bis die Masse heiß ist (hier gilt auch wieder: sie darf nicht kochen). Zitronenlikör unterrühren. Creme im Eiswasser kalt schlagen.</w:t>
      </w:r>
    </w:p>
    <w:p w14:paraId="74C2D961" w14:textId="657BF868" w:rsidR="002B6F2F" w:rsidRPr="002B6F2F" w:rsidRDefault="002B6F2F" w:rsidP="00B40E8C">
      <w:pPr>
        <w:pStyle w:val="ListParagraph"/>
        <w:numPr>
          <w:ilvl w:val="0"/>
          <w:numId w:val="724"/>
        </w:numPr>
        <w:spacing w:after="120"/>
        <w:ind w:left="714" w:hanging="357"/>
        <w:contextualSpacing w:val="0"/>
        <w:jc w:val="both"/>
        <w:rPr>
          <w:sz w:val="24"/>
          <w:szCs w:val="24"/>
        </w:rPr>
      </w:pPr>
      <w:r w:rsidRPr="002B6F2F">
        <w:rPr>
          <w:sz w:val="24"/>
          <w:szCs w:val="24"/>
        </w:rPr>
        <w:t xml:space="preserve">Sahne steif schlagen und unterheben. Die Hälfte der Masse auf den oberen Biskuit streichen. Konfitüre </w:t>
      </w:r>
      <w:r w:rsidR="00EE4148" w:rsidRPr="002B6F2F">
        <w:rPr>
          <w:sz w:val="24"/>
          <w:szCs w:val="24"/>
        </w:rPr>
        <w:t>glattrühren</w:t>
      </w:r>
      <w:r w:rsidRPr="002B6F2F">
        <w:rPr>
          <w:sz w:val="24"/>
          <w:szCs w:val="24"/>
        </w:rPr>
        <w:t>, in einen Einwegspritzbeutel füllen und eine ca. 1 cm große Spitze abschneiden. Konfitüre in Kreisen auf das Parfait spritzen. Restliches Zitronen-Parfait vorsichtig darauf verteilen und verstreichen. 1 Stunde einfrieren.</w:t>
      </w:r>
    </w:p>
    <w:p w14:paraId="25D75ED4" w14:textId="313B4254" w:rsidR="00A757D3" w:rsidRPr="00AF641B" w:rsidRDefault="002B6F2F" w:rsidP="00B40E8C">
      <w:pPr>
        <w:pStyle w:val="ListParagraph"/>
        <w:numPr>
          <w:ilvl w:val="0"/>
          <w:numId w:val="724"/>
        </w:numPr>
        <w:spacing w:after="120"/>
        <w:contextualSpacing w:val="0"/>
        <w:jc w:val="both"/>
        <w:rPr>
          <w:sz w:val="24"/>
          <w:szCs w:val="24"/>
        </w:rPr>
      </w:pPr>
      <w:r w:rsidRPr="00AF641B">
        <w:rPr>
          <w:sz w:val="24"/>
          <w:szCs w:val="24"/>
        </w:rPr>
        <w:lastRenderedPageBreak/>
        <w:t>Für die Garnierung Sahne und 2 TL Puderzucker steif schlagen und auf das Zitronen-Parfait streichen. Torte über Nacht einfrieren.</w:t>
      </w:r>
      <w:r w:rsidR="00AF641B" w:rsidRPr="00AF641B">
        <w:rPr>
          <w:sz w:val="24"/>
          <w:szCs w:val="24"/>
        </w:rPr>
        <w:t xml:space="preserve"> </w:t>
      </w:r>
      <w:r w:rsidRPr="00AF641B">
        <w:rPr>
          <w:sz w:val="24"/>
          <w:szCs w:val="24"/>
        </w:rPr>
        <w:t>Torte 30 Minuten vor dem Servieren aus dem Tiefkühler nehmen. Torte aus der Form lösen, mit Himbeeren und Zitronenscheiben belegen. Kurz vor dem Servieren mit Pistazien bestreuen und mit restlichem Puderzucker bestäuben.</w:t>
      </w:r>
      <w:r w:rsidR="00A757D3" w:rsidRPr="00AF641B">
        <w:rPr>
          <w:sz w:val="24"/>
          <w:szCs w:val="24"/>
        </w:rPr>
        <w:br w:type="page"/>
      </w:r>
    </w:p>
    <w:p w14:paraId="78109701" w14:textId="0F266B1C" w:rsidR="00747994" w:rsidRPr="00217223" w:rsidRDefault="00747994" w:rsidP="00D42FDB">
      <w:pPr>
        <w:pStyle w:val="Heading2"/>
        <w:spacing w:after="240"/>
      </w:pPr>
      <w:r w:rsidRPr="00217223">
        <w:lastRenderedPageBreak/>
        <w:t>Käsekuchen mit Passionsfruitsauce</w:t>
      </w:r>
      <w:r w:rsidR="00236AEC">
        <w:rPr>
          <w:rStyle w:val="FootnoteReference"/>
        </w:rPr>
        <w:footnoteReference w:id="1768"/>
      </w:r>
      <w:r w:rsidRPr="00217223">
        <w:t xml:space="preserve"> </w:t>
      </w:r>
    </w:p>
    <w:p w14:paraId="008B4B14" w14:textId="1633E20F" w:rsidR="00747994" w:rsidRDefault="00747994">
      <w:pPr>
        <w:rPr>
          <w:sz w:val="24"/>
          <w:szCs w:val="24"/>
        </w:rPr>
      </w:pPr>
      <w:r w:rsidRPr="00D42FDB">
        <w:rPr>
          <w:sz w:val="24"/>
          <w:szCs w:val="24"/>
          <w:u w:val="single"/>
        </w:rPr>
        <w:t>Zutaten</w:t>
      </w:r>
      <w:r>
        <w:rPr>
          <w:sz w:val="24"/>
          <w:szCs w:val="24"/>
        </w:rPr>
        <w:t xml:space="preserve"> </w:t>
      </w:r>
      <w:r w:rsidR="00D42FDB">
        <w:rPr>
          <w:sz w:val="24"/>
          <w:szCs w:val="24"/>
        </w:rPr>
        <w:t>(</w:t>
      </w:r>
      <w:r>
        <w:rPr>
          <w:sz w:val="24"/>
          <w:szCs w:val="24"/>
        </w:rPr>
        <w:t>für 16 Stück/1 Torte</w:t>
      </w:r>
      <w:r w:rsidR="00D42FDB">
        <w:rPr>
          <w:sz w:val="24"/>
          <w:szCs w:val="24"/>
        </w:rPr>
        <w:t>):</w:t>
      </w:r>
    </w:p>
    <w:p w14:paraId="26D03433" w14:textId="77777777" w:rsidR="00747994" w:rsidRDefault="00747994">
      <w:pPr>
        <w:rPr>
          <w:sz w:val="24"/>
          <w:szCs w:val="24"/>
        </w:rPr>
      </w:pPr>
      <w:r>
        <w:rPr>
          <w:sz w:val="24"/>
          <w:szCs w:val="24"/>
        </w:rPr>
        <w:t>125 g Kokoszwieback</w:t>
      </w:r>
    </w:p>
    <w:p w14:paraId="4C01FB0A" w14:textId="77777777" w:rsidR="00747994" w:rsidRDefault="00747994">
      <w:pPr>
        <w:rPr>
          <w:sz w:val="24"/>
          <w:szCs w:val="24"/>
        </w:rPr>
      </w:pPr>
      <w:r>
        <w:rPr>
          <w:sz w:val="24"/>
          <w:szCs w:val="24"/>
        </w:rPr>
        <w:t>75 g Butter (zimmerwarm)</w:t>
      </w:r>
    </w:p>
    <w:p w14:paraId="7A1204DE" w14:textId="77777777" w:rsidR="00747994" w:rsidRDefault="00747994">
      <w:pPr>
        <w:rPr>
          <w:sz w:val="24"/>
          <w:szCs w:val="24"/>
        </w:rPr>
      </w:pPr>
      <w:r>
        <w:rPr>
          <w:sz w:val="24"/>
          <w:szCs w:val="24"/>
        </w:rPr>
        <w:t>325 g weiße Schokolade</w:t>
      </w:r>
    </w:p>
    <w:p w14:paraId="144F065E" w14:textId="77777777" w:rsidR="00747994" w:rsidRDefault="00747994">
      <w:pPr>
        <w:rPr>
          <w:sz w:val="24"/>
          <w:szCs w:val="24"/>
        </w:rPr>
      </w:pPr>
      <w:r>
        <w:rPr>
          <w:sz w:val="24"/>
          <w:szCs w:val="24"/>
        </w:rPr>
        <w:t>150 g Crème fraîche</w:t>
      </w:r>
    </w:p>
    <w:p w14:paraId="327F5295" w14:textId="77777777" w:rsidR="00747994" w:rsidRDefault="00747994">
      <w:pPr>
        <w:rPr>
          <w:sz w:val="24"/>
          <w:szCs w:val="24"/>
        </w:rPr>
      </w:pPr>
      <w:r>
        <w:rPr>
          <w:sz w:val="24"/>
          <w:szCs w:val="24"/>
        </w:rPr>
        <w:t>150 g Frischkäse (fettreduziert)</w:t>
      </w:r>
    </w:p>
    <w:p w14:paraId="2EAC94DA" w14:textId="337379F9" w:rsidR="00747994" w:rsidRDefault="00747994">
      <w:pPr>
        <w:rPr>
          <w:sz w:val="24"/>
          <w:szCs w:val="24"/>
        </w:rPr>
      </w:pPr>
      <w:r>
        <w:rPr>
          <w:sz w:val="24"/>
          <w:szCs w:val="24"/>
        </w:rPr>
        <w:t>150 g Mascarpone</w:t>
      </w:r>
    </w:p>
    <w:p w14:paraId="67DCEF0E" w14:textId="77777777" w:rsidR="00747994" w:rsidRDefault="00747994">
      <w:pPr>
        <w:rPr>
          <w:sz w:val="24"/>
          <w:szCs w:val="24"/>
        </w:rPr>
      </w:pPr>
      <w:r>
        <w:rPr>
          <w:sz w:val="24"/>
          <w:szCs w:val="24"/>
        </w:rPr>
        <w:t>75 g Puderzucker</w:t>
      </w:r>
    </w:p>
    <w:p w14:paraId="2EC3CD0D" w14:textId="77777777" w:rsidR="00747994" w:rsidRDefault="00747994">
      <w:pPr>
        <w:rPr>
          <w:sz w:val="24"/>
          <w:szCs w:val="24"/>
        </w:rPr>
      </w:pPr>
      <w:r>
        <w:rPr>
          <w:sz w:val="24"/>
          <w:szCs w:val="24"/>
        </w:rPr>
        <w:t>Mark von 1 Vanilleschote</w:t>
      </w:r>
    </w:p>
    <w:p w14:paraId="722C2652" w14:textId="65B1B2A1" w:rsidR="00747994" w:rsidRDefault="00747994">
      <w:pPr>
        <w:rPr>
          <w:sz w:val="24"/>
          <w:szCs w:val="24"/>
        </w:rPr>
      </w:pPr>
      <w:r>
        <w:rPr>
          <w:sz w:val="24"/>
          <w:szCs w:val="24"/>
        </w:rPr>
        <w:t xml:space="preserve">8 Passionfruits </w:t>
      </w:r>
    </w:p>
    <w:p w14:paraId="74B0A4A0" w14:textId="5729EC8B" w:rsidR="00747994" w:rsidRDefault="00747994">
      <w:pPr>
        <w:rPr>
          <w:sz w:val="24"/>
          <w:szCs w:val="24"/>
        </w:rPr>
      </w:pPr>
      <w:r>
        <w:rPr>
          <w:sz w:val="24"/>
          <w:szCs w:val="24"/>
        </w:rPr>
        <w:t>100 ml Maracujasaft</w:t>
      </w:r>
    </w:p>
    <w:p w14:paraId="1968F3E7" w14:textId="77777777" w:rsidR="00747994" w:rsidRDefault="00747994">
      <w:pPr>
        <w:rPr>
          <w:sz w:val="24"/>
          <w:szCs w:val="24"/>
        </w:rPr>
      </w:pPr>
      <w:r>
        <w:rPr>
          <w:sz w:val="24"/>
          <w:szCs w:val="24"/>
        </w:rPr>
        <w:t>1 TL Speisestärke</w:t>
      </w:r>
    </w:p>
    <w:p w14:paraId="1AD8DA5C" w14:textId="77777777" w:rsidR="00747994" w:rsidRDefault="00747994">
      <w:pPr>
        <w:rPr>
          <w:sz w:val="24"/>
          <w:szCs w:val="24"/>
        </w:rPr>
      </w:pPr>
      <w:r>
        <w:rPr>
          <w:sz w:val="24"/>
          <w:szCs w:val="24"/>
        </w:rPr>
        <w:t>50 g frisches Kokosnussfleisch</w:t>
      </w:r>
    </w:p>
    <w:p w14:paraId="367C92F1" w14:textId="77777777" w:rsidR="00747994" w:rsidRDefault="00747994">
      <w:pPr>
        <w:rPr>
          <w:sz w:val="24"/>
          <w:szCs w:val="24"/>
        </w:rPr>
      </w:pPr>
    </w:p>
    <w:p w14:paraId="43BEC079" w14:textId="77777777" w:rsidR="00747994" w:rsidRDefault="00747994">
      <w:pPr>
        <w:rPr>
          <w:sz w:val="24"/>
          <w:szCs w:val="24"/>
        </w:rPr>
      </w:pPr>
      <w:r>
        <w:rPr>
          <w:sz w:val="24"/>
          <w:szCs w:val="24"/>
        </w:rPr>
        <w:t>Zubereitungszeit: 40 Minuten plus Kühlzeit</w:t>
      </w:r>
    </w:p>
    <w:p w14:paraId="78D1E27D" w14:textId="634EFC21" w:rsidR="00747994" w:rsidRPr="0065328D" w:rsidRDefault="00747994" w:rsidP="00B40E8C">
      <w:pPr>
        <w:pStyle w:val="ListParagraph"/>
        <w:numPr>
          <w:ilvl w:val="0"/>
          <w:numId w:val="668"/>
        </w:numPr>
        <w:spacing w:after="120"/>
        <w:ind w:left="714" w:hanging="357"/>
        <w:contextualSpacing w:val="0"/>
        <w:jc w:val="both"/>
        <w:rPr>
          <w:sz w:val="24"/>
          <w:szCs w:val="24"/>
        </w:rPr>
      </w:pPr>
      <w:r w:rsidRPr="0065328D">
        <w:rPr>
          <w:sz w:val="24"/>
          <w:szCs w:val="24"/>
        </w:rPr>
        <w:t>Zwieback mit Butter fein zerkrümeln. Auf dem Boden einer Springform verteilen und leicht andrücken.</w:t>
      </w:r>
    </w:p>
    <w:p w14:paraId="682B659D" w14:textId="6DE15C92" w:rsidR="00747994" w:rsidRPr="0065328D" w:rsidRDefault="00747994" w:rsidP="00B40E8C">
      <w:pPr>
        <w:pStyle w:val="ListParagraph"/>
        <w:numPr>
          <w:ilvl w:val="0"/>
          <w:numId w:val="668"/>
        </w:numPr>
        <w:spacing w:after="120"/>
        <w:ind w:left="714" w:hanging="357"/>
        <w:contextualSpacing w:val="0"/>
        <w:jc w:val="both"/>
        <w:rPr>
          <w:sz w:val="24"/>
          <w:szCs w:val="24"/>
        </w:rPr>
      </w:pPr>
      <w:r w:rsidRPr="0065328D">
        <w:rPr>
          <w:sz w:val="24"/>
          <w:szCs w:val="24"/>
        </w:rPr>
        <w:t xml:space="preserve">Schokolade grob zerbröckeln, über dem heißen Wasserbad schmelzen, lauwarm abkühlen lassen. Crème fraîche, Frischkäse, Mascarpone, Puderzucker, Vanillemark und Schokolade mit den Quirlen des Handrührgeräts verrühren. Auf dem Zwiebackboden verteilen. Mindestens 8 Stunden, am besten über Nacht </w:t>
      </w:r>
      <w:r w:rsidR="00EE4148" w:rsidRPr="0065328D">
        <w:rPr>
          <w:sz w:val="24"/>
          <w:szCs w:val="24"/>
        </w:rPr>
        <w:t>kaltstellen</w:t>
      </w:r>
      <w:r w:rsidRPr="0065328D">
        <w:rPr>
          <w:sz w:val="24"/>
          <w:szCs w:val="24"/>
        </w:rPr>
        <w:t>.</w:t>
      </w:r>
    </w:p>
    <w:p w14:paraId="59D4AE05" w14:textId="002B333B" w:rsidR="00747994" w:rsidRPr="0065328D" w:rsidRDefault="00747994" w:rsidP="00B40E8C">
      <w:pPr>
        <w:pStyle w:val="ListParagraph"/>
        <w:numPr>
          <w:ilvl w:val="0"/>
          <w:numId w:val="668"/>
        </w:numPr>
        <w:spacing w:after="120"/>
        <w:ind w:left="714" w:hanging="357"/>
        <w:contextualSpacing w:val="0"/>
        <w:jc w:val="both"/>
        <w:rPr>
          <w:sz w:val="24"/>
          <w:szCs w:val="24"/>
        </w:rPr>
      </w:pPr>
      <w:r w:rsidRPr="0065328D">
        <w:rPr>
          <w:sz w:val="24"/>
          <w:szCs w:val="24"/>
        </w:rPr>
        <w:t xml:space="preserve">Passionsfruits halbieren, Kerne und Saft auslösen. Mit Maracujasaft aufkochen. Stärke mit 1 EL kaltem Wasser </w:t>
      </w:r>
      <w:r w:rsidR="00EE4148" w:rsidRPr="0065328D">
        <w:rPr>
          <w:sz w:val="24"/>
          <w:szCs w:val="24"/>
        </w:rPr>
        <w:t>glattrühren</w:t>
      </w:r>
      <w:r w:rsidRPr="0065328D">
        <w:rPr>
          <w:sz w:val="24"/>
          <w:szCs w:val="24"/>
        </w:rPr>
        <w:t>, einrühren, kurz aufkochen. Braune Haut dünn vom Kokosfleisch schälen, das Fleisch fein hobeln. Kuchen aus Form lösen. Vor dem Servieren mit etwas abgekühlter Fruchtsauce beträufeln, Kokosspäne darauf verteilen. Mit restlicher Sauce servieren</w:t>
      </w:r>
      <w:r w:rsidR="00D42FDB">
        <w:rPr>
          <w:sz w:val="24"/>
          <w:szCs w:val="24"/>
        </w:rPr>
        <w:t>.</w:t>
      </w:r>
    </w:p>
    <w:p w14:paraId="6924242E" w14:textId="27E434FF" w:rsidR="00747994" w:rsidRDefault="00747994">
      <w:pPr>
        <w:rPr>
          <w:sz w:val="24"/>
          <w:szCs w:val="24"/>
        </w:rPr>
      </w:pPr>
      <w:r>
        <w:rPr>
          <w:sz w:val="24"/>
          <w:szCs w:val="24"/>
        </w:rPr>
        <w:br w:type="page"/>
      </w:r>
    </w:p>
    <w:p w14:paraId="1C8044B8" w14:textId="118FE3D0" w:rsidR="00E22A4B" w:rsidRDefault="00E22A4B" w:rsidP="00D42FDB">
      <w:pPr>
        <w:pStyle w:val="Heading2"/>
        <w:spacing w:after="240"/>
      </w:pPr>
      <w:r>
        <w:lastRenderedPageBreak/>
        <w:t>Brombeer-Datschi mit Streuseln</w:t>
      </w:r>
      <w:r w:rsidR="00367672">
        <w:rPr>
          <w:rStyle w:val="FootnoteReference"/>
        </w:rPr>
        <w:footnoteReference w:id="1769"/>
      </w:r>
      <w:r>
        <w:t xml:space="preserve"> </w:t>
      </w:r>
    </w:p>
    <w:p w14:paraId="786EFDA3" w14:textId="4FCB2D6B" w:rsidR="00E22A4B" w:rsidRDefault="00E22A4B">
      <w:pPr>
        <w:rPr>
          <w:sz w:val="24"/>
          <w:szCs w:val="24"/>
        </w:rPr>
      </w:pPr>
      <w:r w:rsidRPr="00D42FDB">
        <w:rPr>
          <w:sz w:val="24"/>
          <w:szCs w:val="24"/>
          <w:u w:val="single"/>
        </w:rPr>
        <w:t>Zutaten</w:t>
      </w:r>
      <w:r>
        <w:rPr>
          <w:sz w:val="24"/>
          <w:szCs w:val="24"/>
        </w:rPr>
        <w:t xml:space="preserve"> </w:t>
      </w:r>
      <w:r w:rsidR="00D42FDB">
        <w:rPr>
          <w:sz w:val="24"/>
          <w:szCs w:val="24"/>
        </w:rPr>
        <w:t>(</w:t>
      </w:r>
      <w:r>
        <w:rPr>
          <w:sz w:val="24"/>
          <w:szCs w:val="24"/>
        </w:rPr>
        <w:t>für 1 Backblech</w:t>
      </w:r>
      <w:r w:rsidR="00D42FDB">
        <w:rPr>
          <w:sz w:val="24"/>
          <w:szCs w:val="24"/>
        </w:rPr>
        <w:t>):</w:t>
      </w:r>
    </w:p>
    <w:p w14:paraId="4033696E" w14:textId="5C59EE50" w:rsidR="00E22A4B" w:rsidRPr="00D42FDB" w:rsidRDefault="00E22A4B">
      <w:pPr>
        <w:rPr>
          <w:i/>
          <w:iCs/>
          <w:sz w:val="24"/>
          <w:szCs w:val="24"/>
        </w:rPr>
      </w:pPr>
      <w:r w:rsidRPr="00D42FDB">
        <w:rPr>
          <w:i/>
          <w:iCs/>
          <w:sz w:val="24"/>
          <w:szCs w:val="24"/>
        </w:rPr>
        <w:t>Für den Teig:</w:t>
      </w:r>
    </w:p>
    <w:p w14:paraId="6BA99096" w14:textId="5F74049F" w:rsidR="00E22A4B" w:rsidRDefault="00E22A4B">
      <w:pPr>
        <w:rPr>
          <w:sz w:val="24"/>
          <w:szCs w:val="24"/>
        </w:rPr>
      </w:pPr>
      <w:r>
        <w:rPr>
          <w:sz w:val="24"/>
          <w:szCs w:val="24"/>
        </w:rPr>
        <w:t>150 g Magerquark</w:t>
      </w:r>
    </w:p>
    <w:p w14:paraId="46B17F82" w14:textId="77777777" w:rsidR="00E22A4B" w:rsidRDefault="00E22A4B">
      <w:pPr>
        <w:rPr>
          <w:sz w:val="24"/>
          <w:szCs w:val="24"/>
        </w:rPr>
      </w:pPr>
      <w:r>
        <w:rPr>
          <w:sz w:val="24"/>
          <w:szCs w:val="24"/>
        </w:rPr>
        <w:t>3 EL Milch</w:t>
      </w:r>
    </w:p>
    <w:p w14:paraId="4907207A" w14:textId="77777777" w:rsidR="00E22A4B" w:rsidRDefault="00E22A4B">
      <w:pPr>
        <w:rPr>
          <w:sz w:val="24"/>
          <w:szCs w:val="24"/>
        </w:rPr>
      </w:pPr>
      <w:r>
        <w:rPr>
          <w:sz w:val="24"/>
          <w:szCs w:val="24"/>
        </w:rPr>
        <w:t>1 Ei</w:t>
      </w:r>
    </w:p>
    <w:p w14:paraId="72265973" w14:textId="77777777" w:rsidR="00E22A4B" w:rsidRDefault="00E22A4B">
      <w:pPr>
        <w:rPr>
          <w:sz w:val="24"/>
          <w:szCs w:val="24"/>
        </w:rPr>
      </w:pPr>
      <w:r>
        <w:rPr>
          <w:sz w:val="24"/>
          <w:szCs w:val="24"/>
        </w:rPr>
        <w:t>6 EL Öl</w:t>
      </w:r>
    </w:p>
    <w:p w14:paraId="24E60351" w14:textId="77777777" w:rsidR="00E22A4B" w:rsidRDefault="00E22A4B">
      <w:pPr>
        <w:rPr>
          <w:sz w:val="24"/>
          <w:szCs w:val="24"/>
        </w:rPr>
      </w:pPr>
      <w:r>
        <w:rPr>
          <w:sz w:val="24"/>
          <w:szCs w:val="24"/>
        </w:rPr>
        <w:t>80 g Zucker</w:t>
      </w:r>
    </w:p>
    <w:p w14:paraId="4CF04FD1" w14:textId="77777777" w:rsidR="00E22A4B" w:rsidRDefault="00E22A4B">
      <w:pPr>
        <w:rPr>
          <w:sz w:val="24"/>
          <w:szCs w:val="24"/>
        </w:rPr>
      </w:pPr>
      <w:r>
        <w:rPr>
          <w:sz w:val="24"/>
          <w:szCs w:val="24"/>
        </w:rPr>
        <w:t>1 Prise Salz</w:t>
      </w:r>
    </w:p>
    <w:p w14:paraId="3B85EEBA" w14:textId="77777777" w:rsidR="00E22A4B" w:rsidRDefault="00E22A4B">
      <w:pPr>
        <w:rPr>
          <w:sz w:val="24"/>
          <w:szCs w:val="24"/>
        </w:rPr>
      </w:pPr>
      <w:r>
        <w:rPr>
          <w:sz w:val="24"/>
          <w:szCs w:val="24"/>
        </w:rPr>
        <w:t>300 g Mehl</w:t>
      </w:r>
    </w:p>
    <w:p w14:paraId="78616217" w14:textId="64CFAA0C" w:rsidR="00E22A4B" w:rsidRDefault="00E22A4B">
      <w:pPr>
        <w:rPr>
          <w:sz w:val="24"/>
          <w:szCs w:val="24"/>
        </w:rPr>
      </w:pPr>
      <w:r>
        <w:rPr>
          <w:sz w:val="24"/>
          <w:szCs w:val="24"/>
        </w:rPr>
        <w:t>3 TL Backpulver</w:t>
      </w:r>
    </w:p>
    <w:p w14:paraId="232E68F7" w14:textId="01186B7A" w:rsidR="00E22A4B" w:rsidRDefault="00E22A4B">
      <w:pPr>
        <w:rPr>
          <w:sz w:val="24"/>
          <w:szCs w:val="24"/>
        </w:rPr>
      </w:pPr>
      <w:r>
        <w:rPr>
          <w:sz w:val="24"/>
          <w:szCs w:val="24"/>
        </w:rPr>
        <w:t>1 EL Vanillezucker</w:t>
      </w:r>
    </w:p>
    <w:p w14:paraId="20DFD6D4" w14:textId="46413CA3" w:rsidR="00E22A4B" w:rsidRDefault="00E22A4B">
      <w:pPr>
        <w:rPr>
          <w:sz w:val="24"/>
          <w:szCs w:val="24"/>
        </w:rPr>
      </w:pPr>
    </w:p>
    <w:p w14:paraId="4FC01257" w14:textId="1115C1A6" w:rsidR="00E22A4B" w:rsidRPr="00D42FDB" w:rsidRDefault="00E22A4B">
      <w:pPr>
        <w:rPr>
          <w:i/>
          <w:iCs/>
          <w:sz w:val="24"/>
          <w:szCs w:val="24"/>
        </w:rPr>
      </w:pPr>
      <w:r w:rsidRPr="00D42FDB">
        <w:rPr>
          <w:i/>
          <w:iCs/>
          <w:sz w:val="24"/>
          <w:szCs w:val="24"/>
        </w:rPr>
        <w:t>Für den Belag:</w:t>
      </w:r>
    </w:p>
    <w:p w14:paraId="0AB2BB46" w14:textId="1AE1DB2B" w:rsidR="00E22A4B" w:rsidRDefault="00E22A4B">
      <w:pPr>
        <w:rPr>
          <w:sz w:val="24"/>
          <w:szCs w:val="24"/>
        </w:rPr>
      </w:pPr>
      <w:r>
        <w:rPr>
          <w:sz w:val="24"/>
          <w:szCs w:val="24"/>
        </w:rPr>
        <w:t>1 ¼ kg Brombeeren</w:t>
      </w:r>
    </w:p>
    <w:p w14:paraId="65A1B4EB" w14:textId="285F4BF0" w:rsidR="00E22A4B" w:rsidRDefault="00E22A4B">
      <w:pPr>
        <w:rPr>
          <w:sz w:val="24"/>
          <w:szCs w:val="24"/>
        </w:rPr>
      </w:pPr>
      <w:r>
        <w:rPr>
          <w:sz w:val="24"/>
          <w:szCs w:val="24"/>
        </w:rPr>
        <w:t>1 Glas Brombeermarmelade</w:t>
      </w:r>
    </w:p>
    <w:p w14:paraId="6AF0F38D" w14:textId="638E2538" w:rsidR="00E22A4B" w:rsidRDefault="00E22A4B">
      <w:pPr>
        <w:rPr>
          <w:sz w:val="24"/>
          <w:szCs w:val="24"/>
        </w:rPr>
      </w:pPr>
      <w:r>
        <w:rPr>
          <w:sz w:val="24"/>
          <w:szCs w:val="24"/>
        </w:rPr>
        <w:t>200 g gehobelte Mandeln</w:t>
      </w:r>
    </w:p>
    <w:p w14:paraId="5F36C4D6" w14:textId="303A3CE4" w:rsidR="00E22A4B" w:rsidRDefault="00E22A4B">
      <w:pPr>
        <w:rPr>
          <w:sz w:val="24"/>
          <w:szCs w:val="24"/>
        </w:rPr>
      </w:pPr>
      <w:r>
        <w:rPr>
          <w:sz w:val="24"/>
          <w:szCs w:val="24"/>
        </w:rPr>
        <w:t>1 EL Zimt</w:t>
      </w:r>
    </w:p>
    <w:p w14:paraId="453EBED6" w14:textId="132BEEF6" w:rsidR="00E22A4B" w:rsidRDefault="00E22A4B">
      <w:pPr>
        <w:rPr>
          <w:sz w:val="24"/>
          <w:szCs w:val="24"/>
        </w:rPr>
      </w:pPr>
    </w:p>
    <w:p w14:paraId="177B1754" w14:textId="58637265" w:rsidR="00E22A4B" w:rsidRPr="00D42FDB" w:rsidRDefault="00E22A4B">
      <w:pPr>
        <w:rPr>
          <w:i/>
          <w:iCs/>
          <w:sz w:val="24"/>
          <w:szCs w:val="24"/>
        </w:rPr>
      </w:pPr>
      <w:r w:rsidRPr="00D42FDB">
        <w:rPr>
          <w:i/>
          <w:iCs/>
          <w:sz w:val="24"/>
          <w:szCs w:val="24"/>
        </w:rPr>
        <w:t>Für die Streusel:</w:t>
      </w:r>
    </w:p>
    <w:p w14:paraId="7A28610F" w14:textId="62F6BE9C" w:rsidR="00E22A4B" w:rsidRDefault="00E22A4B">
      <w:pPr>
        <w:rPr>
          <w:sz w:val="24"/>
          <w:szCs w:val="24"/>
        </w:rPr>
      </w:pPr>
      <w:r>
        <w:rPr>
          <w:sz w:val="24"/>
          <w:szCs w:val="24"/>
        </w:rPr>
        <w:t>400 g Mehl</w:t>
      </w:r>
    </w:p>
    <w:p w14:paraId="2EFB4156" w14:textId="49D7AFD5" w:rsidR="00E22A4B" w:rsidRDefault="00E22A4B">
      <w:pPr>
        <w:rPr>
          <w:sz w:val="24"/>
          <w:szCs w:val="24"/>
        </w:rPr>
      </w:pPr>
      <w:r>
        <w:rPr>
          <w:sz w:val="24"/>
          <w:szCs w:val="24"/>
        </w:rPr>
        <w:t>300 g Zucker</w:t>
      </w:r>
    </w:p>
    <w:p w14:paraId="728161BB" w14:textId="07FD1F38" w:rsidR="00E22A4B" w:rsidRDefault="00E22A4B">
      <w:pPr>
        <w:rPr>
          <w:sz w:val="24"/>
          <w:szCs w:val="24"/>
        </w:rPr>
      </w:pPr>
      <w:r>
        <w:rPr>
          <w:sz w:val="24"/>
          <w:szCs w:val="24"/>
        </w:rPr>
        <w:t>Etwas Rapsöl oder Sonnenblumenöl</w:t>
      </w:r>
    </w:p>
    <w:p w14:paraId="03143C9D" w14:textId="3686EE73" w:rsidR="00E22A4B" w:rsidRDefault="00E22A4B">
      <w:pPr>
        <w:rPr>
          <w:sz w:val="24"/>
          <w:szCs w:val="24"/>
        </w:rPr>
      </w:pPr>
    </w:p>
    <w:p w14:paraId="717678BB" w14:textId="3CFFD294" w:rsidR="00E22A4B" w:rsidRDefault="00E22A4B">
      <w:pPr>
        <w:rPr>
          <w:sz w:val="24"/>
          <w:szCs w:val="24"/>
        </w:rPr>
      </w:pPr>
      <w:r>
        <w:rPr>
          <w:sz w:val="24"/>
          <w:szCs w:val="24"/>
        </w:rPr>
        <w:t>Zubereitungszeit: 25 Minuten, Backzeit: 30 Minuten</w:t>
      </w:r>
    </w:p>
    <w:p w14:paraId="427D07A8" w14:textId="3E39673B" w:rsidR="00E22A4B" w:rsidRPr="00E65E96" w:rsidRDefault="00E22A4B" w:rsidP="00B40E8C">
      <w:pPr>
        <w:pStyle w:val="ListParagraph"/>
        <w:numPr>
          <w:ilvl w:val="0"/>
          <w:numId w:val="611"/>
        </w:numPr>
        <w:spacing w:after="120"/>
        <w:ind w:left="714" w:hanging="357"/>
        <w:contextualSpacing w:val="0"/>
        <w:jc w:val="both"/>
        <w:rPr>
          <w:sz w:val="24"/>
          <w:szCs w:val="24"/>
        </w:rPr>
      </w:pPr>
      <w:r w:rsidRPr="00E65E96">
        <w:rPr>
          <w:sz w:val="24"/>
          <w:szCs w:val="24"/>
        </w:rPr>
        <w:t>Den Backofen auf 200 Grad Ober- und Unterhitze vorheizen. Backblech einfetten.</w:t>
      </w:r>
    </w:p>
    <w:p w14:paraId="3B3A0CFD" w14:textId="74EFBECE" w:rsidR="00E22A4B" w:rsidRPr="00E65E96" w:rsidRDefault="00E22A4B" w:rsidP="00B40E8C">
      <w:pPr>
        <w:pStyle w:val="ListParagraph"/>
        <w:numPr>
          <w:ilvl w:val="0"/>
          <w:numId w:val="611"/>
        </w:numPr>
        <w:spacing w:after="120"/>
        <w:ind w:left="714" w:hanging="357"/>
        <w:contextualSpacing w:val="0"/>
        <w:jc w:val="both"/>
        <w:rPr>
          <w:sz w:val="24"/>
          <w:szCs w:val="24"/>
        </w:rPr>
      </w:pPr>
      <w:r w:rsidRPr="00E65E96">
        <w:rPr>
          <w:sz w:val="24"/>
          <w:szCs w:val="24"/>
        </w:rPr>
        <w:t xml:space="preserve">Den Quark mit der Milch und dem Ei in eine Rührschüssel geben. Öl, Zucker und Salz hinzufügen und alles mit dem Schneebesen verrühren, bis sich der Zucker vollständig aufgelöst hat. Das Mehl mit dem Backpulver mischen und unter die Quarkmischung </w:t>
      </w:r>
      <w:r w:rsidR="008309B8" w:rsidRPr="00E65E96">
        <w:rPr>
          <w:sz w:val="24"/>
          <w:szCs w:val="24"/>
        </w:rPr>
        <w:lastRenderedPageBreak/>
        <w:t>mischen,</w:t>
      </w:r>
      <w:r w:rsidRPr="00E65E96">
        <w:rPr>
          <w:sz w:val="24"/>
          <w:szCs w:val="24"/>
        </w:rPr>
        <w:t xml:space="preserve"> bis ein fester Teig entsteht. Diesen mit den Händen auf einem gefetteten Backblech verteilen.</w:t>
      </w:r>
    </w:p>
    <w:p w14:paraId="3CF9BFBC" w14:textId="3BC32E65" w:rsidR="00E22A4B" w:rsidRPr="00E65E96" w:rsidRDefault="00E22A4B" w:rsidP="00B40E8C">
      <w:pPr>
        <w:pStyle w:val="ListParagraph"/>
        <w:numPr>
          <w:ilvl w:val="0"/>
          <w:numId w:val="611"/>
        </w:numPr>
        <w:spacing w:after="120"/>
        <w:ind w:left="714" w:hanging="357"/>
        <w:contextualSpacing w:val="0"/>
        <w:jc w:val="both"/>
        <w:rPr>
          <w:sz w:val="24"/>
          <w:szCs w:val="24"/>
        </w:rPr>
      </w:pPr>
      <w:r w:rsidRPr="00E65E96">
        <w:rPr>
          <w:sz w:val="24"/>
          <w:szCs w:val="24"/>
        </w:rPr>
        <w:t>Für den Belag die Brombeeren mit der Marmelade, Mandeln und Zimt auf dem Kuchenboden verteilen. Für die Streusel Mehl und Zucker mit den Händen mischen und so viel Rapsöl zugeben, bis krümelige Streusel entstehen. Diese auf dem Kuchen verteilen. Den Datschi im vorgeheizten Backofen etwa 30 Minuten backen, bis die Streusel schön hellbraun sind.</w:t>
      </w:r>
    </w:p>
    <w:p w14:paraId="6B0B5CF7" w14:textId="77777777" w:rsidR="00494D11" w:rsidRDefault="00494D11">
      <w:pPr>
        <w:rPr>
          <w:sz w:val="24"/>
          <w:szCs w:val="24"/>
        </w:rPr>
      </w:pPr>
      <w:r>
        <w:rPr>
          <w:sz w:val="24"/>
          <w:szCs w:val="24"/>
        </w:rPr>
        <w:br w:type="page"/>
      </w:r>
    </w:p>
    <w:p w14:paraId="4071C10C" w14:textId="3BECC3BB" w:rsidR="00494D11" w:rsidRDefault="00494D11" w:rsidP="00D42FDB">
      <w:pPr>
        <w:pStyle w:val="Heading2"/>
        <w:spacing w:after="240"/>
      </w:pPr>
      <w:r>
        <w:lastRenderedPageBreak/>
        <w:t>Pfirsich-Sahne-Torte</w:t>
      </w:r>
      <w:r w:rsidR="000D1F76">
        <w:rPr>
          <w:rStyle w:val="FootnoteReference"/>
        </w:rPr>
        <w:footnoteReference w:id="1770"/>
      </w:r>
      <w:r>
        <w:t xml:space="preserve"> </w:t>
      </w:r>
    </w:p>
    <w:p w14:paraId="5A5E74C2" w14:textId="55A58F09" w:rsidR="00494D11" w:rsidRDefault="00494D11">
      <w:pPr>
        <w:rPr>
          <w:sz w:val="24"/>
          <w:szCs w:val="24"/>
        </w:rPr>
      </w:pPr>
      <w:r w:rsidRPr="00D42FDB">
        <w:rPr>
          <w:sz w:val="24"/>
          <w:szCs w:val="24"/>
          <w:u w:val="single"/>
        </w:rPr>
        <w:t>Zutaten</w:t>
      </w:r>
      <w:r>
        <w:rPr>
          <w:sz w:val="24"/>
          <w:szCs w:val="24"/>
        </w:rPr>
        <w:t xml:space="preserve"> </w:t>
      </w:r>
      <w:r w:rsidR="00D42FDB">
        <w:rPr>
          <w:sz w:val="24"/>
          <w:szCs w:val="24"/>
        </w:rPr>
        <w:t>(</w:t>
      </w:r>
      <w:r>
        <w:rPr>
          <w:sz w:val="24"/>
          <w:szCs w:val="24"/>
        </w:rPr>
        <w:t>für 1 Springform</w:t>
      </w:r>
      <w:r w:rsidR="00D42FDB">
        <w:rPr>
          <w:sz w:val="24"/>
          <w:szCs w:val="24"/>
        </w:rPr>
        <w:t>):</w:t>
      </w:r>
    </w:p>
    <w:p w14:paraId="134E0111" w14:textId="1483884E" w:rsidR="00494D11" w:rsidRDefault="00494D11">
      <w:pPr>
        <w:rPr>
          <w:sz w:val="24"/>
          <w:szCs w:val="24"/>
        </w:rPr>
      </w:pPr>
      <w:r>
        <w:rPr>
          <w:sz w:val="24"/>
          <w:szCs w:val="24"/>
        </w:rPr>
        <w:t>6 Eier</w:t>
      </w:r>
    </w:p>
    <w:p w14:paraId="598F2975" w14:textId="69B1AB00" w:rsidR="00494D11" w:rsidRDefault="00494D11">
      <w:pPr>
        <w:rPr>
          <w:sz w:val="24"/>
          <w:szCs w:val="24"/>
        </w:rPr>
      </w:pPr>
      <w:r>
        <w:rPr>
          <w:sz w:val="24"/>
          <w:szCs w:val="24"/>
        </w:rPr>
        <w:t>200 g Zucker</w:t>
      </w:r>
    </w:p>
    <w:p w14:paraId="5FFA0D25" w14:textId="104F3FCC" w:rsidR="00E65E96" w:rsidRDefault="00E65E96">
      <w:pPr>
        <w:rPr>
          <w:sz w:val="24"/>
          <w:szCs w:val="24"/>
        </w:rPr>
      </w:pPr>
      <w:r>
        <w:rPr>
          <w:sz w:val="24"/>
          <w:szCs w:val="24"/>
        </w:rPr>
        <w:t>1 Päckchen Vanillezucker</w:t>
      </w:r>
    </w:p>
    <w:p w14:paraId="4B4F31CD" w14:textId="3B119213" w:rsidR="00E65E96" w:rsidRDefault="00E65E96">
      <w:pPr>
        <w:rPr>
          <w:sz w:val="24"/>
          <w:szCs w:val="24"/>
        </w:rPr>
      </w:pPr>
      <w:r>
        <w:rPr>
          <w:sz w:val="24"/>
          <w:szCs w:val="24"/>
        </w:rPr>
        <w:t>200 g Butter</w:t>
      </w:r>
    </w:p>
    <w:p w14:paraId="2C1DA571" w14:textId="616E747F" w:rsidR="00E65E96" w:rsidRDefault="00E65E96">
      <w:pPr>
        <w:rPr>
          <w:sz w:val="24"/>
          <w:szCs w:val="24"/>
        </w:rPr>
      </w:pPr>
      <w:r>
        <w:rPr>
          <w:sz w:val="24"/>
          <w:szCs w:val="24"/>
        </w:rPr>
        <w:t>100 g Mehl</w:t>
      </w:r>
    </w:p>
    <w:p w14:paraId="65781735" w14:textId="08B4EE29" w:rsidR="00E65E96" w:rsidRDefault="00E65E96">
      <w:pPr>
        <w:rPr>
          <w:sz w:val="24"/>
          <w:szCs w:val="24"/>
        </w:rPr>
      </w:pPr>
      <w:r>
        <w:rPr>
          <w:sz w:val="24"/>
          <w:szCs w:val="24"/>
        </w:rPr>
        <w:t>50 g Speisestärke</w:t>
      </w:r>
    </w:p>
    <w:p w14:paraId="2021606E" w14:textId="27D6AD27" w:rsidR="00E65E96" w:rsidRDefault="00E65E96">
      <w:pPr>
        <w:rPr>
          <w:sz w:val="24"/>
          <w:szCs w:val="24"/>
        </w:rPr>
      </w:pPr>
      <w:r>
        <w:rPr>
          <w:sz w:val="24"/>
          <w:szCs w:val="24"/>
        </w:rPr>
        <w:t>1 TL Backpulver</w:t>
      </w:r>
    </w:p>
    <w:p w14:paraId="71BD78B9" w14:textId="75C9E8AB" w:rsidR="00E65E96" w:rsidRDefault="00E65E96">
      <w:pPr>
        <w:rPr>
          <w:sz w:val="24"/>
          <w:szCs w:val="24"/>
        </w:rPr>
      </w:pPr>
      <w:r>
        <w:rPr>
          <w:sz w:val="24"/>
          <w:szCs w:val="24"/>
        </w:rPr>
        <w:t>100 g gemahlene Nüsse</w:t>
      </w:r>
    </w:p>
    <w:p w14:paraId="5DEFE76C" w14:textId="7BEE5B8B" w:rsidR="00E65E96" w:rsidRDefault="00E65E96">
      <w:pPr>
        <w:rPr>
          <w:sz w:val="24"/>
          <w:szCs w:val="24"/>
        </w:rPr>
      </w:pPr>
      <w:r>
        <w:rPr>
          <w:sz w:val="24"/>
          <w:szCs w:val="24"/>
        </w:rPr>
        <w:t>100 g geraspelte Zartbitterschokolade</w:t>
      </w:r>
    </w:p>
    <w:p w14:paraId="023AD0D2" w14:textId="555E1572" w:rsidR="00E65E96" w:rsidRDefault="00E65E96">
      <w:pPr>
        <w:rPr>
          <w:sz w:val="24"/>
          <w:szCs w:val="24"/>
        </w:rPr>
      </w:pPr>
      <w:r>
        <w:rPr>
          <w:sz w:val="24"/>
          <w:szCs w:val="24"/>
        </w:rPr>
        <w:t>3 Becher Sahne</w:t>
      </w:r>
    </w:p>
    <w:p w14:paraId="1569882A" w14:textId="24695D0E" w:rsidR="00E65E96" w:rsidRDefault="00E65E96">
      <w:pPr>
        <w:rPr>
          <w:sz w:val="24"/>
          <w:szCs w:val="24"/>
        </w:rPr>
      </w:pPr>
      <w:r>
        <w:rPr>
          <w:sz w:val="24"/>
          <w:szCs w:val="24"/>
        </w:rPr>
        <w:t>1 Dose Pfirsiche</w:t>
      </w:r>
    </w:p>
    <w:p w14:paraId="1A17D42B" w14:textId="433730D7" w:rsidR="00E65E96" w:rsidRDefault="00E65E96">
      <w:pPr>
        <w:rPr>
          <w:sz w:val="24"/>
          <w:szCs w:val="24"/>
        </w:rPr>
      </w:pPr>
    </w:p>
    <w:p w14:paraId="37597AFA" w14:textId="5FE94D92" w:rsidR="00E65E96" w:rsidRDefault="00E65E96">
      <w:pPr>
        <w:rPr>
          <w:sz w:val="24"/>
          <w:szCs w:val="24"/>
        </w:rPr>
      </w:pPr>
      <w:r>
        <w:rPr>
          <w:sz w:val="24"/>
          <w:szCs w:val="24"/>
        </w:rPr>
        <w:t>Zubereitungszeit: 25 Minuten plus 45 – 50 Minuten Backzeit</w:t>
      </w:r>
    </w:p>
    <w:p w14:paraId="5C697640" w14:textId="482DECD5" w:rsidR="00E65E96" w:rsidRPr="00E65E96" w:rsidRDefault="00E65E96" w:rsidP="00B40E8C">
      <w:pPr>
        <w:pStyle w:val="ListParagraph"/>
        <w:numPr>
          <w:ilvl w:val="0"/>
          <w:numId w:val="612"/>
        </w:numPr>
        <w:spacing w:after="120"/>
        <w:ind w:left="714" w:hanging="357"/>
        <w:contextualSpacing w:val="0"/>
        <w:jc w:val="both"/>
        <w:rPr>
          <w:sz w:val="24"/>
          <w:szCs w:val="24"/>
        </w:rPr>
      </w:pPr>
      <w:r w:rsidRPr="00E65E96">
        <w:rPr>
          <w:sz w:val="24"/>
          <w:szCs w:val="24"/>
        </w:rPr>
        <w:t>Die Eier trennen. Die Eiweiß steif schlagen und kalt stellen. Den Ofen auf 180 Grad vorheizen.</w:t>
      </w:r>
    </w:p>
    <w:p w14:paraId="24E3874A" w14:textId="4531F591" w:rsidR="00E65E96" w:rsidRPr="00E65E96" w:rsidRDefault="00E65E96" w:rsidP="00B40E8C">
      <w:pPr>
        <w:pStyle w:val="ListParagraph"/>
        <w:numPr>
          <w:ilvl w:val="0"/>
          <w:numId w:val="612"/>
        </w:numPr>
        <w:spacing w:after="120"/>
        <w:ind w:left="714" w:hanging="357"/>
        <w:contextualSpacing w:val="0"/>
        <w:jc w:val="both"/>
        <w:rPr>
          <w:sz w:val="24"/>
          <w:szCs w:val="24"/>
        </w:rPr>
      </w:pPr>
      <w:r w:rsidRPr="00E65E96">
        <w:rPr>
          <w:sz w:val="24"/>
          <w:szCs w:val="24"/>
        </w:rPr>
        <w:t>Zucker, Vanillezucker und Butter schaumig rühren. Die Eigelbe dazugeben. Mehl, Speisestärke und Backpulver mischen und unterrühren. Die Nüsse, die Schokolade und den Eischnee unterheben. Den Teig in die vorbereitete Form geben und im vorgeheizten Ofen etwa 30 Minuten backen. Den fertigen Kuchen herausnehmen und abkühlen lassen.</w:t>
      </w:r>
    </w:p>
    <w:p w14:paraId="30F86F91" w14:textId="2EEC13AC" w:rsidR="00E65E96" w:rsidRPr="00E65E96" w:rsidRDefault="00E65E96" w:rsidP="00B40E8C">
      <w:pPr>
        <w:pStyle w:val="ListParagraph"/>
        <w:numPr>
          <w:ilvl w:val="0"/>
          <w:numId w:val="612"/>
        </w:numPr>
        <w:spacing w:after="120"/>
        <w:ind w:left="714" w:hanging="357"/>
        <w:contextualSpacing w:val="0"/>
        <w:jc w:val="both"/>
        <w:rPr>
          <w:sz w:val="24"/>
          <w:szCs w:val="24"/>
        </w:rPr>
      </w:pPr>
      <w:r w:rsidRPr="00E65E96">
        <w:rPr>
          <w:sz w:val="24"/>
          <w:szCs w:val="24"/>
        </w:rPr>
        <w:t>Den Kuchen aushöhlen, dabei einen 1 cm hohen Rand stehen lassen. Die Sahne steif schlagen, die herausgelösten Brösel zerkleinern und mit der Sahne vermischen. Die Pfirsiche klein schneiden und auf dem ausgehöhlten Boden verteilen. Die Sahne mit den Bröseln darüber verstreichen.</w:t>
      </w:r>
    </w:p>
    <w:p w14:paraId="7FC49675" w14:textId="382B21E9" w:rsidR="00E65E96" w:rsidRDefault="00E65E96">
      <w:pPr>
        <w:rPr>
          <w:sz w:val="24"/>
          <w:szCs w:val="24"/>
        </w:rPr>
      </w:pPr>
      <w:r>
        <w:rPr>
          <w:sz w:val="24"/>
          <w:szCs w:val="24"/>
        </w:rPr>
        <w:br w:type="page"/>
      </w:r>
    </w:p>
    <w:p w14:paraId="69C0BF3C" w14:textId="6BF48329" w:rsidR="00E65E96" w:rsidRDefault="00E65E96" w:rsidP="00D42FDB">
      <w:pPr>
        <w:pStyle w:val="Heading2"/>
        <w:spacing w:after="240"/>
      </w:pPr>
      <w:r>
        <w:lastRenderedPageBreak/>
        <w:t>Himbeer-Joghurt-Torte</w:t>
      </w:r>
      <w:r w:rsidR="00574B5D">
        <w:rPr>
          <w:rStyle w:val="FootnoteReference"/>
        </w:rPr>
        <w:footnoteReference w:id="1771"/>
      </w:r>
      <w:r>
        <w:t xml:space="preserve"> </w:t>
      </w:r>
    </w:p>
    <w:p w14:paraId="4480C274" w14:textId="442726E1" w:rsidR="00E65E96" w:rsidRDefault="00E65E96">
      <w:pPr>
        <w:rPr>
          <w:sz w:val="24"/>
          <w:szCs w:val="24"/>
        </w:rPr>
      </w:pPr>
      <w:r w:rsidRPr="00D42FDB">
        <w:rPr>
          <w:sz w:val="24"/>
          <w:szCs w:val="24"/>
          <w:u w:val="single"/>
        </w:rPr>
        <w:t>Zutaten</w:t>
      </w:r>
      <w:r>
        <w:rPr>
          <w:sz w:val="24"/>
          <w:szCs w:val="24"/>
        </w:rPr>
        <w:t xml:space="preserve"> </w:t>
      </w:r>
      <w:r w:rsidR="00D42FDB">
        <w:rPr>
          <w:sz w:val="24"/>
          <w:szCs w:val="24"/>
        </w:rPr>
        <w:t>(</w:t>
      </w:r>
      <w:r>
        <w:rPr>
          <w:sz w:val="24"/>
          <w:szCs w:val="24"/>
        </w:rPr>
        <w:t>für 1 Springform</w:t>
      </w:r>
      <w:r w:rsidR="00D42FDB">
        <w:rPr>
          <w:sz w:val="24"/>
          <w:szCs w:val="24"/>
        </w:rPr>
        <w:t>)</w:t>
      </w:r>
    </w:p>
    <w:p w14:paraId="09B3B892" w14:textId="4716E692" w:rsidR="00E65E96" w:rsidRPr="00D42FDB" w:rsidRDefault="00E65E96">
      <w:pPr>
        <w:rPr>
          <w:i/>
          <w:iCs/>
          <w:sz w:val="24"/>
          <w:szCs w:val="24"/>
        </w:rPr>
      </w:pPr>
      <w:r w:rsidRPr="00D42FDB">
        <w:rPr>
          <w:i/>
          <w:iCs/>
          <w:sz w:val="24"/>
          <w:szCs w:val="24"/>
        </w:rPr>
        <w:t xml:space="preserve">Für den Teig: </w:t>
      </w:r>
    </w:p>
    <w:p w14:paraId="54983A0B" w14:textId="3AEF8F54" w:rsidR="00E65E96" w:rsidRDefault="00E65E96">
      <w:pPr>
        <w:rPr>
          <w:sz w:val="24"/>
          <w:szCs w:val="24"/>
        </w:rPr>
      </w:pPr>
      <w:r>
        <w:rPr>
          <w:sz w:val="24"/>
          <w:szCs w:val="24"/>
        </w:rPr>
        <w:t>2 Eier</w:t>
      </w:r>
    </w:p>
    <w:p w14:paraId="135A62C2" w14:textId="38469832" w:rsidR="00E65E96" w:rsidRDefault="00E65E96">
      <w:pPr>
        <w:rPr>
          <w:sz w:val="24"/>
          <w:szCs w:val="24"/>
        </w:rPr>
      </w:pPr>
      <w:r>
        <w:rPr>
          <w:sz w:val="24"/>
          <w:szCs w:val="24"/>
        </w:rPr>
        <w:t>1 Prise Salz</w:t>
      </w:r>
    </w:p>
    <w:p w14:paraId="07497F13" w14:textId="7CDD618B" w:rsidR="00E65E96" w:rsidRDefault="00E65E96">
      <w:pPr>
        <w:rPr>
          <w:sz w:val="24"/>
          <w:szCs w:val="24"/>
        </w:rPr>
      </w:pPr>
      <w:r>
        <w:rPr>
          <w:sz w:val="24"/>
          <w:szCs w:val="24"/>
        </w:rPr>
        <w:t>2 EL heißes Wasser</w:t>
      </w:r>
    </w:p>
    <w:p w14:paraId="53F41E49" w14:textId="2BD4C4A5" w:rsidR="00E65E96" w:rsidRDefault="00E65E96">
      <w:pPr>
        <w:rPr>
          <w:sz w:val="24"/>
          <w:szCs w:val="24"/>
        </w:rPr>
      </w:pPr>
      <w:r>
        <w:rPr>
          <w:sz w:val="24"/>
          <w:szCs w:val="24"/>
        </w:rPr>
        <w:t>100 g Zucker</w:t>
      </w:r>
    </w:p>
    <w:p w14:paraId="1C88B98C" w14:textId="4DCAAE5A" w:rsidR="00E65E96" w:rsidRDefault="00E65E96">
      <w:pPr>
        <w:rPr>
          <w:sz w:val="24"/>
          <w:szCs w:val="24"/>
        </w:rPr>
      </w:pPr>
      <w:r>
        <w:rPr>
          <w:sz w:val="24"/>
          <w:szCs w:val="24"/>
        </w:rPr>
        <w:t>1 Päckchen Vanillezucker</w:t>
      </w:r>
    </w:p>
    <w:p w14:paraId="738F85A3" w14:textId="1BA1C186" w:rsidR="00E65E96" w:rsidRDefault="00E65E96">
      <w:pPr>
        <w:rPr>
          <w:sz w:val="24"/>
          <w:szCs w:val="24"/>
        </w:rPr>
      </w:pPr>
      <w:r>
        <w:rPr>
          <w:sz w:val="24"/>
          <w:szCs w:val="24"/>
        </w:rPr>
        <w:t>100 g Mehl</w:t>
      </w:r>
    </w:p>
    <w:p w14:paraId="2789F50B" w14:textId="5196691E" w:rsidR="00E65E96" w:rsidRDefault="00E65E96">
      <w:pPr>
        <w:rPr>
          <w:sz w:val="24"/>
          <w:szCs w:val="24"/>
        </w:rPr>
      </w:pPr>
      <w:r>
        <w:rPr>
          <w:sz w:val="24"/>
          <w:szCs w:val="24"/>
        </w:rPr>
        <w:t>2 TL Backpulver</w:t>
      </w:r>
    </w:p>
    <w:p w14:paraId="3A297B68" w14:textId="67C14F56" w:rsidR="00E65E96" w:rsidRPr="00D42FDB" w:rsidRDefault="00E65E96">
      <w:pPr>
        <w:rPr>
          <w:i/>
          <w:iCs/>
          <w:sz w:val="24"/>
          <w:szCs w:val="24"/>
        </w:rPr>
      </w:pPr>
      <w:r w:rsidRPr="00D42FDB">
        <w:rPr>
          <w:i/>
          <w:iCs/>
          <w:sz w:val="24"/>
          <w:szCs w:val="24"/>
        </w:rPr>
        <w:t>Für den Belag:</w:t>
      </w:r>
    </w:p>
    <w:p w14:paraId="7E0D8C2D" w14:textId="668CB732" w:rsidR="00E65E96" w:rsidRDefault="00E65E96">
      <w:pPr>
        <w:rPr>
          <w:sz w:val="24"/>
          <w:szCs w:val="24"/>
        </w:rPr>
      </w:pPr>
      <w:r>
        <w:rPr>
          <w:sz w:val="24"/>
          <w:szCs w:val="24"/>
        </w:rPr>
        <w:t>450 g Joghurt</w:t>
      </w:r>
    </w:p>
    <w:p w14:paraId="3F5CEE0D" w14:textId="09039763" w:rsidR="00E65E96" w:rsidRDefault="00E65E96">
      <w:pPr>
        <w:rPr>
          <w:sz w:val="24"/>
          <w:szCs w:val="24"/>
        </w:rPr>
      </w:pPr>
      <w:r>
        <w:rPr>
          <w:sz w:val="24"/>
          <w:szCs w:val="24"/>
        </w:rPr>
        <w:t>3 EL Zucker</w:t>
      </w:r>
    </w:p>
    <w:p w14:paraId="69D35CDF" w14:textId="6A26CB6B" w:rsidR="00E65E96" w:rsidRDefault="00E65E96">
      <w:pPr>
        <w:rPr>
          <w:sz w:val="24"/>
          <w:szCs w:val="24"/>
        </w:rPr>
      </w:pPr>
      <w:r>
        <w:rPr>
          <w:sz w:val="24"/>
          <w:szCs w:val="24"/>
        </w:rPr>
        <w:t>8 Blatt Gelatine</w:t>
      </w:r>
    </w:p>
    <w:p w14:paraId="158F46B4" w14:textId="48036A7C" w:rsidR="00E65E96" w:rsidRDefault="00E65E96">
      <w:pPr>
        <w:rPr>
          <w:sz w:val="24"/>
          <w:szCs w:val="24"/>
        </w:rPr>
      </w:pPr>
      <w:r>
        <w:rPr>
          <w:sz w:val="24"/>
          <w:szCs w:val="24"/>
        </w:rPr>
        <w:t>400 ml Sahne</w:t>
      </w:r>
    </w:p>
    <w:p w14:paraId="4618DF81" w14:textId="5EC78970" w:rsidR="00E65E96" w:rsidRDefault="00E65E96">
      <w:pPr>
        <w:rPr>
          <w:sz w:val="24"/>
          <w:szCs w:val="24"/>
        </w:rPr>
      </w:pPr>
      <w:r>
        <w:rPr>
          <w:sz w:val="24"/>
          <w:szCs w:val="24"/>
        </w:rPr>
        <w:t>500 g frische Himbeeren</w:t>
      </w:r>
    </w:p>
    <w:p w14:paraId="27F08400" w14:textId="76C2EA0E" w:rsidR="00E65E96" w:rsidRDefault="00E65E96">
      <w:pPr>
        <w:rPr>
          <w:sz w:val="24"/>
          <w:szCs w:val="24"/>
        </w:rPr>
      </w:pPr>
      <w:r>
        <w:rPr>
          <w:sz w:val="24"/>
          <w:szCs w:val="24"/>
        </w:rPr>
        <w:t>2 Beutel roter Tortenguss</w:t>
      </w:r>
    </w:p>
    <w:p w14:paraId="3F61A1F8" w14:textId="404410D9" w:rsidR="00E65E96" w:rsidRDefault="00E65E96">
      <w:pPr>
        <w:rPr>
          <w:sz w:val="24"/>
          <w:szCs w:val="24"/>
        </w:rPr>
      </w:pPr>
    </w:p>
    <w:p w14:paraId="0E473CC3" w14:textId="5A369ACB" w:rsidR="00E65E96" w:rsidRDefault="00E65E96">
      <w:pPr>
        <w:rPr>
          <w:sz w:val="24"/>
          <w:szCs w:val="24"/>
        </w:rPr>
      </w:pPr>
      <w:r>
        <w:rPr>
          <w:sz w:val="24"/>
          <w:szCs w:val="24"/>
        </w:rPr>
        <w:t>Zubereitungszeit: 45 Minuten plus Backzeit 20 Minuten plus Kühlzeit 1 – 2 Stunden</w:t>
      </w:r>
    </w:p>
    <w:p w14:paraId="3ECA5C2C" w14:textId="77777777" w:rsidR="00142BD0" w:rsidRPr="00142BD0" w:rsidRDefault="00E65E96" w:rsidP="00B40E8C">
      <w:pPr>
        <w:pStyle w:val="ListParagraph"/>
        <w:numPr>
          <w:ilvl w:val="0"/>
          <w:numId w:val="613"/>
        </w:numPr>
        <w:spacing w:after="120"/>
        <w:ind w:left="714" w:hanging="357"/>
        <w:contextualSpacing w:val="0"/>
        <w:jc w:val="both"/>
        <w:rPr>
          <w:sz w:val="24"/>
          <w:szCs w:val="24"/>
        </w:rPr>
      </w:pPr>
      <w:r w:rsidRPr="00142BD0">
        <w:rPr>
          <w:sz w:val="24"/>
          <w:szCs w:val="24"/>
        </w:rPr>
        <w:t>Den Boden der Springform fetten und mit Backpapier auslegen. Den Backofen auf 180 Grad</w:t>
      </w:r>
      <w:r w:rsidR="00142BD0" w:rsidRPr="00142BD0">
        <w:rPr>
          <w:sz w:val="24"/>
          <w:szCs w:val="24"/>
        </w:rPr>
        <w:t xml:space="preserve"> Ober- und Unterhitze vorheizen.</w:t>
      </w:r>
    </w:p>
    <w:p w14:paraId="5024FB6E" w14:textId="40A24A7F" w:rsidR="00142BD0" w:rsidRPr="00142BD0" w:rsidRDefault="00142BD0" w:rsidP="00B40E8C">
      <w:pPr>
        <w:pStyle w:val="ListParagraph"/>
        <w:numPr>
          <w:ilvl w:val="0"/>
          <w:numId w:val="613"/>
        </w:numPr>
        <w:spacing w:after="120"/>
        <w:ind w:left="714" w:hanging="357"/>
        <w:contextualSpacing w:val="0"/>
        <w:jc w:val="both"/>
        <w:rPr>
          <w:sz w:val="24"/>
          <w:szCs w:val="24"/>
        </w:rPr>
      </w:pPr>
      <w:r w:rsidRPr="00142BD0">
        <w:rPr>
          <w:sz w:val="24"/>
          <w:szCs w:val="24"/>
        </w:rPr>
        <w:t>Für den Biskuitteig die Eier trennen. Die Eiweiße mit dem Salz steif schlagen. Eigelbe, Wasser, Zucker und Vanillezucker schaumig rühren. Den Eischnee unterheben. Mehl und Backpulver darübersieben und untermischen. Den Teig in die Springform füllen und im Ofen 20 Minuten backen. Vollständig abkühlen lassen.</w:t>
      </w:r>
    </w:p>
    <w:p w14:paraId="2D10BDFC" w14:textId="0612430E" w:rsidR="00142BD0" w:rsidRPr="00142BD0" w:rsidRDefault="00142BD0" w:rsidP="00B40E8C">
      <w:pPr>
        <w:pStyle w:val="ListParagraph"/>
        <w:numPr>
          <w:ilvl w:val="0"/>
          <w:numId w:val="613"/>
        </w:numPr>
        <w:spacing w:after="120"/>
        <w:ind w:left="714" w:hanging="357"/>
        <w:contextualSpacing w:val="0"/>
        <w:jc w:val="both"/>
        <w:rPr>
          <w:sz w:val="24"/>
          <w:szCs w:val="24"/>
        </w:rPr>
      </w:pPr>
      <w:r w:rsidRPr="00142BD0">
        <w:rPr>
          <w:sz w:val="24"/>
          <w:szCs w:val="24"/>
        </w:rPr>
        <w:t>Für den Belag Joghurt und Zucker verrühren. Die Gelatine etwa 5 Minuten in kaltem Wasser einweichen, ausdrücken und in einem Topf bei schwacher Hitze auflösen. 2 Esslöffel vom Joghurt dazugeben. Die Gelatine-Mischung mit dem Schneebesen in den Joghurt einrühren.</w:t>
      </w:r>
    </w:p>
    <w:p w14:paraId="1482039B" w14:textId="668BFFB9" w:rsidR="00142BD0" w:rsidRPr="00D42FDB" w:rsidRDefault="00142BD0" w:rsidP="00B40E8C">
      <w:pPr>
        <w:pStyle w:val="ListParagraph"/>
        <w:numPr>
          <w:ilvl w:val="0"/>
          <w:numId w:val="613"/>
        </w:numPr>
        <w:spacing w:after="120"/>
        <w:contextualSpacing w:val="0"/>
        <w:jc w:val="both"/>
        <w:rPr>
          <w:sz w:val="24"/>
          <w:szCs w:val="24"/>
        </w:rPr>
      </w:pPr>
      <w:r w:rsidRPr="00D42FDB">
        <w:rPr>
          <w:sz w:val="24"/>
          <w:szCs w:val="24"/>
        </w:rPr>
        <w:t xml:space="preserve">Die Sahne steif schlagen und unter den Joghurt ziehen. Einen Tortenring um den Biskuitboden legen, die Creme darauf streichen. Die Torte 1 – 2 Stunden in den </w:t>
      </w:r>
      <w:r w:rsidRPr="00D42FDB">
        <w:rPr>
          <w:sz w:val="24"/>
          <w:szCs w:val="24"/>
        </w:rPr>
        <w:lastRenderedPageBreak/>
        <w:t>Kühlschrank stellen.</w:t>
      </w:r>
      <w:r w:rsidR="00D42FDB" w:rsidRPr="00D42FDB">
        <w:rPr>
          <w:sz w:val="24"/>
          <w:szCs w:val="24"/>
        </w:rPr>
        <w:t xml:space="preserve"> </w:t>
      </w:r>
      <w:r w:rsidRPr="00D42FDB">
        <w:rPr>
          <w:sz w:val="24"/>
          <w:szCs w:val="24"/>
        </w:rPr>
        <w:t>Die Himbeeren auf der Torte verteilen. Den Tortenguss zubereiten, vorsichtig über die Himbeeren streichen und abkühlen lassen.</w:t>
      </w:r>
    </w:p>
    <w:p w14:paraId="48A5D156" w14:textId="77777777" w:rsidR="00260C0F" w:rsidRDefault="00260C0F">
      <w:pPr>
        <w:rPr>
          <w:rFonts w:asciiTheme="majorHAnsi" w:eastAsiaTheme="majorEastAsia" w:hAnsiTheme="majorHAnsi" w:cstheme="majorBidi"/>
          <w:color w:val="2F5496" w:themeColor="accent1" w:themeShade="BF"/>
          <w:sz w:val="26"/>
          <w:szCs w:val="26"/>
        </w:rPr>
      </w:pPr>
      <w:r>
        <w:br w:type="page"/>
      </w:r>
    </w:p>
    <w:p w14:paraId="30C97898" w14:textId="1B36ABF5" w:rsidR="00142BD0" w:rsidRDefault="00142BD0" w:rsidP="00D42FDB">
      <w:pPr>
        <w:pStyle w:val="Heading2"/>
        <w:spacing w:after="240"/>
      </w:pPr>
      <w:r>
        <w:lastRenderedPageBreak/>
        <w:t xml:space="preserve">Hähnchen-Jähnchen-Torte (kein echtes Hähnchen! </w:t>
      </w:r>
      <w:r w:rsidRPr="00142BD0">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w:t>
      </w:r>
      <w:r w:rsidR="00260C0F">
        <w:rPr>
          <w:rStyle w:val="FootnoteReference"/>
        </w:rPr>
        <w:footnoteReference w:id="1772"/>
      </w:r>
    </w:p>
    <w:p w14:paraId="460D0E9D" w14:textId="0C4F6CB8" w:rsidR="00142BD0" w:rsidRDefault="00142BD0" w:rsidP="00142BD0">
      <w:pPr>
        <w:jc w:val="both"/>
        <w:rPr>
          <w:sz w:val="24"/>
          <w:szCs w:val="24"/>
        </w:rPr>
      </w:pPr>
      <w:r w:rsidRPr="00D42FDB">
        <w:rPr>
          <w:sz w:val="24"/>
          <w:szCs w:val="24"/>
          <w:u w:val="single"/>
        </w:rPr>
        <w:t>Zutaten</w:t>
      </w:r>
      <w:r>
        <w:rPr>
          <w:sz w:val="24"/>
          <w:szCs w:val="24"/>
        </w:rPr>
        <w:t xml:space="preserve"> </w:t>
      </w:r>
      <w:r w:rsidR="00D42FDB">
        <w:rPr>
          <w:sz w:val="24"/>
          <w:szCs w:val="24"/>
        </w:rPr>
        <w:t>(</w:t>
      </w:r>
      <w:r>
        <w:rPr>
          <w:sz w:val="24"/>
          <w:szCs w:val="24"/>
        </w:rPr>
        <w:t>für 1 Kuchen</w:t>
      </w:r>
      <w:r w:rsidR="00D42FDB">
        <w:rPr>
          <w:sz w:val="24"/>
          <w:szCs w:val="24"/>
        </w:rPr>
        <w:t>):</w:t>
      </w:r>
    </w:p>
    <w:p w14:paraId="56591025" w14:textId="5163EA30" w:rsidR="00142BD0" w:rsidRPr="00D42FDB" w:rsidRDefault="00142BD0" w:rsidP="00142BD0">
      <w:pPr>
        <w:jc w:val="both"/>
        <w:rPr>
          <w:i/>
          <w:iCs/>
          <w:sz w:val="24"/>
          <w:szCs w:val="24"/>
        </w:rPr>
      </w:pPr>
      <w:r w:rsidRPr="00D42FDB">
        <w:rPr>
          <w:i/>
          <w:iCs/>
          <w:sz w:val="24"/>
          <w:szCs w:val="24"/>
        </w:rPr>
        <w:t>Für den Boden:</w:t>
      </w:r>
    </w:p>
    <w:p w14:paraId="011C136D" w14:textId="468639CB" w:rsidR="00142BD0" w:rsidRDefault="00142BD0" w:rsidP="00142BD0">
      <w:pPr>
        <w:jc w:val="both"/>
        <w:rPr>
          <w:sz w:val="24"/>
          <w:szCs w:val="24"/>
        </w:rPr>
      </w:pPr>
      <w:r>
        <w:rPr>
          <w:sz w:val="24"/>
          <w:szCs w:val="24"/>
        </w:rPr>
        <w:t>5 Eier</w:t>
      </w:r>
    </w:p>
    <w:p w14:paraId="02818AB2" w14:textId="4C9B4DE4" w:rsidR="00142BD0" w:rsidRDefault="00142BD0" w:rsidP="00142BD0">
      <w:pPr>
        <w:jc w:val="both"/>
        <w:rPr>
          <w:sz w:val="24"/>
          <w:szCs w:val="24"/>
        </w:rPr>
      </w:pPr>
      <w:r>
        <w:rPr>
          <w:sz w:val="24"/>
          <w:szCs w:val="24"/>
        </w:rPr>
        <w:t>150 g Butter</w:t>
      </w:r>
    </w:p>
    <w:p w14:paraId="7D080D8C" w14:textId="63030B39" w:rsidR="00142BD0" w:rsidRDefault="00142BD0" w:rsidP="00142BD0">
      <w:pPr>
        <w:jc w:val="both"/>
        <w:rPr>
          <w:sz w:val="24"/>
          <w:szCs w:val="24"/>
        </w:rPr>
      </w:pPr>
      <w:r>
        <w:rPr>
          <w:sz w:val="24"/>
          <w:szCs w:val="24"/>
        </w:rPr>
        <w:t>100 g Zucker</w:t>
      </w:r>
    </w:p>
    <w:p w14:paraId="06D276CE" w14:textId="22D9ACFE" w:rsidR="00142BD0" w:rsidRDefault="00142BD0" w:rsidP="00142BD0">
      <w:pPr>
        <w:jc w:val="both"/>
        <w:rPr>
          <w:sz w:val="24"/>
          <w:szCs w:val="24"/>
        </w:rPr>
      </w:pPr>
      <w:r>
        <w:rPr>
          <w:sz w:val="24"/>
          <w:szCs w:val="24"/>
        </w:rPr>
        <w:t>1 Päckchen Vanillezucker</w:t>
      </w:r>
    </w:p>
    <w:p w14:paraId="13CE563B" w14:textId="1E95B391" w:rsidR="00142BD0" w:rsidRDefault="00142BD0" w:rsidP="00142BD0">
      <w:pPr>
        <w:jc w:val="both"/>
        <w:rPr>
          <w:sz w:val="24"/>
          <w:szCs w:val="24"/>
        </w:rPr>
      </w:pPr>
      <w:r>
        <w:rPr>
          <w:sz w:val="24"/>
          <w:szCs w:val="24"/>
        </w:rPr>
        <w:t>1 TL Backpulver</w:t>
      </w:r>
    </w:p>
    <w:p w14:paraId="1BC611B5" w14:textId="2663EA7A" w:rsidR="00142BD0" w:rsidRDefault="00142BD0" w:rsidP="00142BD0">
      <w:pPr>
        <w:jc w:val="both"/>
        <w:rPr>
          <w:sz w:val="24"/>
          <w:szCs w:val="24"/>
        </w:rPr>
      </w:pPr>
      <w:r>
        <w:rPr>
          <w:sz w:val="24"/>
          <w:szCs w:val="24"/>
        </w:rPr>
        <w:t>150 g Mehl</w:t>
      </w:r>
    </w:p>
    <w:p w14:paraId="622719F8" w14:textId="111C1C28" w:rsidR="00142BD0" w:rsidRDefault="00142BD0" w:rsidP="00142BD0">
      <w:pPr>
        <w:jc w:val="both"/>
        <w:rPr>
          <w:sz w:val="24"/>
          <w:szCs w:val="24"/>
        </w:rPr>
      </w:pPr>
    </w:p>
    <w:p w14:paraId="787F0CE1" w14:textId="77777777" w:rsidR="00142BD0" w:rsidRPr="00D42FDB" w:rsidRDefault="00142BD0" w:rsidP="00142BD0">
      <w:pPr>
        <w:jc w:val="both"/>
        <w:rPr>
          <w:i/>
          <w:iCs/>
          <w:sz w:val="24"/>
          <w:szCs w:val="24"/>
        </w:rPr>
      </w:pPr>
      <w:r w:rsidRPr="00D42FDB">
        <w:rPr>
          <w:i/>
          <w:iCs/>
          <w:sz w:val="24"/>
          <w:szCs w:val="24"/>
        </w:rPr>
        <w:t>Für den Belag:</w:t>
      </w:r>
    </w:p>
    <w:p w14:paraId="7E70F4EE" w14:textId="2BB276A9" w:rsidR="00142BD0" w:rsidRDefault="00142BD0" w:rsidP="00142BD0">
      <w:pPr>
        <w:jc w:val="both"/>
        <w:rPr>
          <w:sz w:val="24"/>
          <w:szCs w:val="24"/>
        </w:rPr>
      </w:pPr>
      <w:r>
        <w:rPr>
          <w:sz w:val="24"/>
          <w:szCs w:val="24"/>
        </w:rPr>
        <w:t>150 g Zucker</w:t>
      </w:r>
    </w:p>
    <w:p w14:paraId="44A1AC0A" w14:textId="03A79AC2" w:rsidR="00142BD0" w:rsidRDefault="00142BD0" w:rsidP="00142BD0">
      <w:pPr>
        <w:jc w:val="both"/>
        <w:rPr>
          <w:sz w:val="24"/>
          <w:szCs w:val="24"/>
        </w:rPr>
      </w:pPr>
      <w:r>
        <w:rPr>
          <w:sz w:val="24"/>
          <w:szCs w:val="24"/>
        </w:rPr>
        <w:t>80 g Blattmandeln</w:t>
      </w:r>
    </w:p>
    <w:p w14:paraId="016CABB4" w14:textId="3D1E0BA0" w:rsidR="00142BD0" w:rsidRDefault="00142BD0" w:rsidP="00142BD0">
      <w:pPr>
        <w:jc w:val="both"/>
        <w:rPr>
          <w:sz w:val="24"/>
          <w:szCs w:val="24"/>
        </w:rPr>
      </w:pPr>
    </w:p>
    <w:p w14:paraId="44B0C494" w14:textId="63618570" w:rsidR="00142BD0" w:rsidRPr="00D42FDB" w:rsidRDefault="00142BD0" w:rsidP="00142BD0">
      <w:pPr>
        <w:jc w:val="both"/>
        <w:rPr>
          <w:i/>
          <w:iCs/>
          <w:sz w:val="24"/>
          <w:szCs w:val="24"/>
        </w:rPr>
      </w:pPr>
      <w:r w:rsidRPr="00D42FDB">
        <w:rPr>
          <w:i/>
          <w:iCs/>
          <w:sz w:val="24"/>
          <w:szCs w:val="24"/>
        </w:rPr>
        <w:t>Für die Füllung:</w:t>
      </w:r>
    </w:p>
    <w:p w14:paraId="00EA8E73" w14:textId="36C795D8" w:rsidR="00142BD0" w:rsidRDefault="00142BD0" w:rsidP="00142BD0">
      <w:pPr>
        <w:jc w:val="both"/>
        <w:rPr>
          <w:sz w:val="24"/>
          <w:szCs w:val="24"/>
        </w:rPr>
      </w:pPr>
      <w:r>
        <w:rPr>
          <w:sz w:val="24"/>
          <w:szCs w:val="24"/>
        </w:rPr>
        <w:t>500 g Himbeeren</w:t>
      </w:r>
    </w:p>
    <w:p w14:paraId="21CC3F4F" w14:textId="51AF9E26" w:rsidR="00142BD0" w:rsidRDefault="00142BD0" w:rsidP="00142BD0">
      <w:pPr>
        <w:jc w:val="both"/>
        <w:rPr>
          <w:sz w:val="24"/>
          <w:szCs w:val="24"/>
        </w:rPr>
      </w:pPr>
      <w:r>
        <w:rPr>
          <w:sz w:val="24"/>
          <w:szCs w:val="24"/>
        </w:rPr>
        <w:t>1 Päckchen roter Tortenguss</w:t>
      </w:r>
    </w:p>
    <w:p w14:paraId="5953081F" w14:textId="5815D193" w:rsidR="00142BD0" w:rsidRDefault="00142BD0" w:rsidP="00142BD0">
      <w:pPr>
        <w:jc w:val="both"/>
        <w:rPr>
          <w:sz w:val="24"/>
          <w:szCs w:val="24"/>
        </w:rPr>
      </w:pPr>
      <w:r>
        <w:rPr>
          <w:sz w:val="24"/>
          <w:szCs w:val="24"/>
        </w:rPr>
        <w:t>400 ml Schlagsahne</w:t>
      </w:r>
    </w:p>
    <w:p w14:paraId="5815DB6D" w14:textId="598FDB6F" w:rsidR="00142BD0" w:rsidRDefault="00142BD0" w:rsidP="00142BD0">
      <w:pPr>
        <w:jc w:val="both"/>
        <w:rPr>
          <w:sz w:val="24"/>
          <w:szCs w:val="24"/>
        </w:rPr>
      </w:pPr>
    </w:p>
    <w:p w14:paraId="7EE20E4F" w14:textId="4327A57C" w:rsidR="00142BD0" w:rsidRDefault="00142BD0" w:rsidP="00142BD0">
      <w:pPr>
        <w:jc w:val="both"/>
        <w:rPr>
          <w:sz w:val="24"/>
          <w:szCs w:val="24"/>
        </w:rPr>
      </w:pPr>
      <w:r>
        <w:rPr>
          <w:sz w:val="24"/>
          <w:szCs w:val="24"/>
        </w:rPr>
        <w:t>Zubereitungszeit: 20 Minuten plus Backzeit 25 Minuten</w:t>
      </w:r>
    </w:p>
    <w:p w14:paraId="79502252" w14:textId="60E5FE6E" w:rsidR="00142BD0" w:rsidRPr="00142BD0" w:rsidRDefault="00142BD0" w:rsidP="00B40E8C">
      <w:pPr>
        <w:pStyle w:val="ListParagraph"/>
        <w:numPr>
          <w:ilvl w:val="0"/>
          <w:numId w:val="614"/>
        </w:numPr>
        <w:spacing w:after="120"/>
        <w:ind w:left="714" w:hanging="357"/>
        <w:contextualSpacing w:val="0"/>
        <w:jc w:val="both"/>
        <w:rPr>
          <w:sz w:val="24"/>
          <w:szCs w:val="24"/>
        </w:rPr>
      </w:pPr>
      <w:r w:rsidRPr="00142BD0">
        <w:rPr>
          <w:sz w:val="24"/>
          <w:szCs w:val="24"/>
        </w:rPr>
        <w:t>Den Backofen auf 160 Grad Umluft vorheizen.</w:t>
      </w:r>
    </w:p>
    <w:p w14:paraId="725EBDAA" w14:textId="4FDFA2CB" w:rsidR="00142BD0" w:rsidRPr="00142BD0" w:rsidRDefault="00142BD0" w:rsidP="00B40E8C">
      <w:pPr>
        <w:pStyle w:val="ListParagraph"/>
        <w:numPr>
          <w:ilvl w:val="0"/>
          <w:numId w:val="614"/>
        </w:numPr>
        <w:spacing w:after="120"/>
        <w:ind w:left="714" w:hanging="357"/>
        <w:contextualSpacing w:val="0"/>
        <w:jc w:val="both"/>
        <w:rPr>
          <w:sz w:val="24"/>
          <w:szCs w:val="24"/>
        </w:rPr>
      </w:pPr>
      <w:r w:rsidRPr="00142BD0">
        <w:rPr>
          <w:sz w:val="24"/>
          <w:szCs w:val="24"/>
        </w:rPr>
        <w:t>Die Eier trennen. Die Eigelbe mit Butter, Zucker und Vanillezucker mischen und schaumig rühren. Backpulver und Mehl sieben und vorsichtig unterheben. Den Teig auf zwei Springformen verteilen.</w:t>
      </w:r>
    </w:p>
    <w:p w14:paraId="07A30CBF" w14:textId="7B56DB77" w:rsidR="00142BD0" w:rsidRPr="00142BD0" w:rsidRDefault="00142BD0" w:rsidP="00B40E8C">
      <w:pPr>
        <w:pStyle w:val="ListParagraph"/>
        <w:numPr>
          <w:ilvl w:val="0"/>
          <w:numId w:val="614"/>
        </w:numPr>
        <w:spacing w:after="120"/>
        <w:ind w:left="714" w:hanging="357"/>
        <w:contextualSpacing w:val="0"/>
        <w:jc w:val="both"/>
        <w:rPr>
          <w:sz w:val="24"/>
          <w:szCs w:val="24"/>
        </w:rPr>
      </w:pPr>
      <w:r w:rsidRPr="00142BD0">
        <w:rPr>
          <w:sz w:val="24"/>
          <w:szCs w:val="24"/>
        </w:rPr>
        <w:t>Für den Belag die Eiweiße mit Zucker steif schlagen und auf die Böden verteilen. Im vorgeheizten Backofen etwa 25 Minuten backen. Ganz auskühlen lassen.</w:t>
      </w:r>
    </w:p>
    <w:p w14:paraId="031519AA" w14:textId="1BAA2308" w:rsidR="00142BD0" w:rsidRPr="00142BD0" w:rsidRDefault="00142BD0" w:rsidP="00B40E8C">
      <w:pPr>
        <w:pStyle w:val="ListParagraph"/>
        <w:numPr>
          <w:ilvl w:val="0"/>
          <w:numId w:val="614"/>
        </w:numPr>
        <w:spacing w:after="120"/>
        <w:ind w:left="714" w:hanging="357"/>
        <w:contextualSpacing w:val="0"/>
        <w:jc w:val="both"/>
        <w:rPr>
          <w:sz w:val="24"/>
          <w:szCs w:val="24"/>
        </w:rPr>
      </w:pPr>
      <w:r w:rsidRPr="00142BD0">
        <w:rPr>
          <w:sz w:val="24"/>
          <w:szCs w:val="24"/>
        </w:rPr>
        <w:t>Einen Boden mit den Himbeeren belegen, den Tortenguss nach Anleitung zubereiten und darübergeben. Die Sahne sehr steif schlagen und den Boden damit bestreichen. Mit dem zweiten Boden bedecken.</w:t>
      </w:r>
    </w:p>
    <w:p w14:paraId="7D5F9CF8" w14:textId="77777777" w:rsidR="00142BD0" w:rsidRDefault="00142BD0" w:rsidP="00142BD0">
      <w:pPr>
        <w:jc w:val="both"/>
        <w:rPr>
          <w:sz w:val="24"/>
          <w:szCs w:val="24"/>
        </w:rPr>
      </w:pPr>
    </w:p>
    <w:p w14:paraId="65053AB0" w14:textId="7565EDD5" w:rsidR="00142BD0" w:rsidRDefault="00A407CE" w:rsidP="00D42FDB">
      <w:pPr>
        <w:pStyle w:val="Heading2"/>
        <w:spacing w:after="240"/>
      </w:pPr>
      <w:r>
        <w:lastRenderedPageBreak/>
        <w:t>Passionsfrucht-Torte</w:t>
      </w:r>
      <w:r w:rsidR="00826DA3">
        <w:rPr>
          <w:rStyle w:val="FootnoteReference"/>
        </w:rPr>
        <w:footnoteReference w:id="1773"/>
      </w:r>
      <w:r>
        <w:t xml:space="preserve"> </w:t>
      </w:r>
    </w:p>
    <w:p w14:paraId="75E7F18C" w14:textId="096C9398" w:rsidR="00A407CE" w:rsidRDefault="00A407CE" w:rsidP="00142BD0">
      <w:pPr>
        <w:jc w:val="both"/>
        <w:rPr>
          <w:sz w:val="24"/>
          <w:szCs w:val="24"/>
        </w:rPr>
      </w:pPr>
      <w:r w:rsidRPr="00D42FDB">
        <w:rPr>
          <w:sz w:val="24"/>
          <w:szCs w:val="24"/>
          <w:u w:val="single"/>
        </w:rPr>
        <w:t>Zutaten</w:t>
      </w:r>
      <w:r>
        <w:rPr>
          <w:sz w:val="24"/>
          <w:szCs w:val="24"/>
        </w:rPr>
        <w:t xml:space="preserve"> </w:t>
      </w:r>
      <w:r w:rsidR="00D42FDB">
        <w:rPr>
          <w:sz w:val="24"/>
          <w:szCs w:val="24"/>
        </w:rPr>
        <w:t>(</w:t>
      </w:r>
      <w:r>
        <w:rPr>
          <w:sz w:val="24"/>
          <w:szCs w:val="24"/>
        </w:rPr>
        <w:t>für 1 Springform</w:t>
      </w:r>
      <w:r w:rsidR="00D42FDB">
        <w:rPr>
          <w:sz w:val="24"/>
          <w:szCs w:val="24"/>
        </w:rPr>
        <w:t>):</w:t>
      </w:r>
    </w:p>
    <w:p w14:paraId="2549AA9C" w14:textId="77777777" w:rsidR="00A407CE" w:rsidRPr="00D42FDB" w:rsidRDefault="00A407CE" w:rsidP="00142BD0">
      <w:pPr>
        <w:jc w:val="both"/>
        <w:rPr>
          <w:i/>
          <w:iCs/>
          <w:sz w:val="24"/>
          <w:szCs w:val="24"/>
        </w:rPr>
      </w:pPr>
      <w:r w:rsidRPr="00D42FDB">
        <w:rPr>
          <w:i/>
          <w:iCs/>
          <w:sz w:val="24"/>
          <w:szCs w:val="24"/>
        </w:rPr>
        <w:t>Für den Biskuit:</w:t>
      </w:r>
    </w:p>
    <w:p w14:paraId="5A977936" w14:textId="19CF9723" w:rsidR="00A407CE" w:rsidRDefault="00A407CE" w:rsidP="00142BD0">
      <w:pPr>
        <w:jc w:val="both"/>
        <w:rPr>
          <w:sz w:val="24"/>
          <w:szCs w:val="24"/>
        </w:rPr>
      </w:pPr>
      <w:r>
        <w:rPr>
          <w:sz w:val="24"/>
          <w:szCs w:val="24"/>
        </w:rPr>
        <w:t>4 Eier</w:t>
      </w:r>
    </w:p>
    <w:p w14:paraId="7244B6E7" w14:textId="25DC95CA" w:rsidR="00A407CE" w:rsidRDefault="00A407CE" w:rsidP="00142BD0">
      <w:pPr>
        <w:jc w:val="both"/>
        <w:rPr>
          <w:sz w:val="24"/>
          <w:szCs w:val="24"/>
        </w:rPr>
      </w:pPr>
      <w:r>
        <w:rPr>
          <w:sz w:val="24"/>
          <w:szCs w:val="24"/>
        </w:rPr>
        <w:t>100 g Zucker</w:t>
      </w:r>
    </w:p>
    <w:p w14:paraId="431F501C" w14:textId="1A6B37D5" w:rsidR="00A407CE" w:rsidRDefault="00A407CE" w:rsidP="00142BD0">
      <w:pPr>
        <w:jc w:val="both"/>
        <w:rPr>
          <w:sz w:val="24"/>
          <w:szCs w:val="24"/>
        </w:rPr>
      </w:pPr>
      <w:r>
        <w:rPr>
          <w:sz w:val="24"/>
          <w:szCs w:val="24"/>
        </w:rPr>
        <w:t>140 g Mehl</w:t>
      </w:r>
    </w:p>
    <w:p w14:paraId="1E49AADE" w14:textId="0B2CBAE1" w:rsidR="00A407CE" w:rsidRDefault="00A407CE" w:rsidP="00142BD0">
      <w:pPr>
        <w:jc w:val="both"/>
        <w:rPr>
          <w:sz w:val="24"/>
          <w:szCs w:val="24"/>
        </w:rPr>
      </w:pPr>
    </w:p>
    <w:p w14:paraId="4E09EE01" w14:textId="2566D8B4" w:rsidR="00A407CE" w:rsidRPr="00D42FDB" w:rsidRDefault="00A407CE" w:rsidP="00142BD0">
      <w:pPr>
        <w:jc w:val="both"/>
        <w:rPr>
          <w:i/>
          <w:iCs/>
          <w:sz w:val="24"/>
          <w:szCs w:val="24"/>
        </w:rPr>
      </w:pPr>
      <w:r w:rsidRPr="00D42FDB">
        <w:rPr>
          <w:i/>
          <w:iCs/>
          <w:sz w:val="24"/>
          <w:szCs w:val="24"/>
        </w:rPr>
        <w:t>Für die Schoko-Mousse</w:t>
      </w:r>
      <w:r w:rsidR="00D42FDB">
        <w:rPr>
          <w:i/>
          <w:iCs/>
          <w:sz w:val="24"/>
          <w:szCs w:val="24"/>
        </w:rPr>
        <w:t>:</w:t>
      </w:r>
    </w:p>
    <w:p w14:paraId="3D3890F7" w14:textId="480CE3A7" w:rsidR="00A407CE" w:rsidRDefault="00A407CE" w:rsidP="00142BD0">
      <w:pPr>
        <w:jc w:val="both"/>
        <w:rPr>
          <w:sz w:val="24"/>
          <w:szCs w:val="24"/>
        </w:rPr>
      </w:pPr>
      <w:r>
        <w:rPr>
          <w:sz w:val="24"/>
          <w:szCs w:val="24"/>
        </w:rPr>
        <w:t>3 Blatt Gelatine</w:t>
      </w:r>
    </w:p>
    <w:p w14:paraId="31864F6A" w14:textId="3BB8F530" w:rsidR="00A407CE" w:rsidRDefault="00A407CE" w:rsidP="00142BD0">
      <w:pPr>
        <w:jc w:val="both"/>
        <w:rPr>
          <w:sz w:val="24"/>
          <w:szCs w:val="24"/>
        </w:rPr>
      </w:pPr>
      <w:r>
        <w:rPr>
          <w:sz w:val="24"/>
          <w:szCs w:val="24"/>
        </w:rPr>
        <w:t>2 Eier</w:t>
      </w:r>
    </w:p>
    <w:p w14:paraId="41A2FBCB" w14:textId="4B076329" w:rsidR="00A407CE" w:rsidRDefault="00A407CE" w:rsidP="00142BD0">
      <w:pPr>
        <w:jc w:val="both"/>
        <w:rPr>
          <w:sz w:val="24"/>
          <w:szCs w:val="24"/>
        </w:rPr>
      </w:pPr>
      <w:r>
        <w:rPr>
          <w:sz w:val="24"/>
          <w:szCs w:val="24"/>
        </w:rPr>
        <w:t>2 Eigelb</w:t>
      </w:r>
    </w:p>
    <w:p w14:paraId="7573EA57" w14:textId="2AAE4097" w:rsidR="00A407CE" w:rsidRDefault="00A407CE" w:rsidP="00142BD0">
      <w:pPr>
        <w:jc w:val="both"/>
        <w:rPr>
          <w:sz w:val="24"/>
          <w:szCs w:val="24"/>
        </w:rPr>
      </w:pPr>
      <w:r>
        <w:rPr>
          <w:sz w:val="24"/>
          <w:szCs w:val="24"/>
        </w:rPr>
        <w:t>50 g Zucker</w:t>
      </w:r>
    </w:p>
    <w:p w14:paraId="79F09839" w14:textId="6F255BBB" w:rsidR="00A407CE" w:rsidRDefault="00A407CE" w:rsidP="00142BD0">
      <w:pPr>
        <w:jc w:val="both"/>
        <w:rPr>
          <w:sz w:val="24"/>
          <w:szCs w:val="24"/>
        </w:rPr>
      </w:pPr>
      <w:r>
        <w:rPr>
          <w:sz w:val="24"/>
          <w:szCs w:val="24"/>
        </w:rPr>
        <w:t>200 g Zartbitterkuvertüre</w:t>
      </w:r>
    </w:p>
    <w:p w14:paraId="073D1AC2" w14:textId="5A0AA1DA" w:rsidR="00A407CE" w:rsidRDefault="00A407CE" w:rsidP="00142BD0">
      <w:pPr>
        <w:jc w:val="both"/>
        <w:rPr>
          <w:sz w:val="24"/>
          <w:szCs w:val="24"/>
        </w:rPr>
      </w:pPr>
      <w:r>
        <w:rPr>
          <w:sz w:val="24"/>
          <w:szCs w:val="24"/>
        </w:rPr>
        <w:t>50 g Vollmilchkuvertüre</w:t>
      </w:r>
    </w:p>
    <w:p w14:paraId="64F02088" w14:textId="683A7102" w:rsidR="00A407CE" w:rsidRDefault="00A407CE" w:rsidP="00142BD0">
      <w:pPr>
        <w:jc w:val="both"/>
        <w:rPr>
          <w:sz w:val="24"/>
          <w:szCs w:val="24"/>
        </w:rPr>
      </w:pPr>
      <w:r>
        <w:rPr>
          <w:sz w:val="24"/>
          <w:szCs w:val="24"/>
        </w:rPr>
        <w:t>500 g Sahne</w:t>
      </w:r>
    </w:p>
    <w:p w14:paraId="250E5A61" w14:textId="32AE105C" w:rsidR="00A407CE" w:rsidRDefault="00A407CE" w:rsidP="00142BD0">
      <w:pPr>
        <w:jc w:val="both"/>
        <w:rPr>
          <w:sz w:val="24"/>
          <w:szCs w:val="24"/>
        </w:rPr>
      </w:pPr>
    </w:p>
    <w:p w14:paraId="5AB65A15" w14:textId="75944ADA" w:rsidR="00A407CE" w:rsidRPr="00D42FDB" w:rsidRDefault="00A407CE" w:rsidP="00142BD0">
      <w:pPr>
        <w:jc w:val="both"/>
        <w:rPr>
          <w:i/>
          <w:iCs/>
          <w:sz w:val="24"/>
          <w:szCs w:val="24"/>
        </w:rPr>
      </w:pPr>
      <w:r w:rsidRPr="00D42FDB">
        <w:rPr>
          <w:i/>
          <w:iCs/>
          <w:sz w:val="24"/>
          <w:szCs w:val="24"/>
        </w:rPr>
        <w:t>Für die Passionfruit-Mousse</w:t>
      </w:r>
      <w:r w:rsidR="00D42FDB">
        <w:rPr>
          <w:i/>
          <w:iCs/>
          <w:sz w:val="24"/>
          <w:szCs w:val="24"/>
        </w:rPr>
        <w:t>:</w:t>
      </w:r>
    </w:p>
    <w:p w14:paraId="7314AFBF" w14:textId="238C5E2D" w:rsidR="00A407CE" w:rsidRDefault="00A407CE" w:rsidP="00142BD0">
      <w:pPr>
        <w:jc w:val="both"/>
        <w:rPr>
          <w:sz w:val="24"/>
          <w:szCs w:val="24"/>
        </w:rPr>
      </w:pPr>
      <w:r>
        <w:rPr>
          <w:sz w:val="24"/>
          <w:szCs w:val="24"/>
        </w:rPr>
        <w:t>2 Eigelb</w:t>
      </w:r>
    </w:p>
    <w:p w14:paraId="5B05B9D7" w14:textId="5D8C69CD" w:rsidR="00A407CE" w:rsidRDefault="00A407CE" w:rsidP="00142BD0">
      <w:pPr>
        <w:jc w:val="both"/>
        <w:rPr>
          <w:sz w:val="24"/>
          <w:szCs w:val="24"/>
        </w:rPr>
      </w:pPr>
      <w:r>
        <w:rPr>
          <w:sz w:val="24"/>
          <w:szCs w:val="24"/>
        </w:rPr>
        <w:t>2 Eier</w:t>
      </w:r>
    </w:p>
    <w:p w14:paraId="6EC3D056" w14:textId="16064A1E" w:rsidR="00A407CE" w:rsidRDefault="00A407CE" w:rsidP="00142BD0">
      <w:pPr>
        <w:jc w:val="both"/>
        <w:rPr>
          <w:sz w:val="24"/>
          <w:szCs w:val="24"/>
        </w:rPr>
      </w:pPr>
      <w:r>
        <w:rPr>
          <w:sz w:val="24"/>
          <w:szCs w:val="24"/>
        </w:rPr>
        <w:t>150 g Zucker</w:t>
      </w:r>
    </w:p>
    <w:p w14:paraId="27B1D5E1" w14:textId="083463B6" w:rsidR="00A407CE" w:rsidRDefault="00A407CE" w:rsidP="00142BD0">
      <w:pPr>
        <w:jc w:val="both"/>
        <w:rPr>
          <w:sz w:val="24"/>
          <w:szCs w:val="24"/>
        </w:rPr>
      </w:pPr>
      <w:r>
        <w:rPr>
          <w:sz w:val="24"/>
          <w:szCs w:val="24"/>
        </w:rPr>
        <w:t>15 g Speisestärke</w:t>
      </w:r>
    </w:p>
    <w:p w14:paraId="5CE1FB28" w14:textId="2E08D084" w:rsidR="00A407CE" w:rsidRDefault="00A407CE" w:rsidP="00142BD0">
      <w:pPr>
        <w:jc w:val="both"/>
        <w:rPr>
          <w:sz w:val="24"/>
          <w:szCs w:val="24"/>
        </w:rPr>
      </w:pPr>
      <w:r>
        <w:rPr>
          <w:sz w:val="24"/>
          <w:szCs w:val="24"/>
        </w:rPr>
        <w:t>250 g Passionfruitfruchtmark</w:t>
      </w:r>
    </w:p>
    <w:p w14:paraId="233425A8" w14:textId="22AC004F" w:rsidR="00A407CE" w:rsidRDefault="00A407CE" w:rsidP="00142BD0">
      <w:pPr>
        <w:jc w:val="both"/>
        <w:rPr>
          <w:sz w:val="24"/>
          <w:szCs w:val="24"/>
        </w:rPr>
      </w:pPr>
      <w:r>
        <w:rPr>
          <w:sz w:val="24"/>
          <w:szCs w:val="24"/>
        </w:rPr>
        <w:t>5 Blatt Gelatine</w:t>
      </w:r>
    </w:p>
    <w:p w14:paraId="2FE232D9" w14:textId="3B949ACF" w:rsidR="00A407CE" w:rsidRDefault="00A407CE" w:rsidP="00142BD0">
      <w:pPr>
        <w:jc w:val="both"/>
        <w:rPr>
          <w:sz w:val="24"/>
          <w:szCs w:val="24"/>
        </w:rPr>
      </w:pPr>
      <w:r>
        <w:rPr>
          <w:sz w:val="24"/>
          <w:szCs w:val="24"/>
        </w:rPr>
        <w:t>300 g Sahne</w:t>
      </w:r>
    </w:p>
    <w:p w14:paraId="4F03D54F" w14:textId="611B16EE" w:rsidR="00A407CE" w:rsidRDefault="00A407CE" w:rsidP="00142BD0">
      <w:pPr>
        <w:jc w:val="both"/>
        <w:rPr>
          <w:sz w:val="24"/>
          <w:szCs w:val="24"/>
        </w:rPr>
      </w:pPr>
    </w:p>
    <w:p w14:paraId="674BA37E" w14:textId="550888C0" w:rsidR="00A407CE" w:rsidRPr="00D42FDB" w:rsidRDefault="00A407CE" w:rsidP="00142BD0">
      <w:pPr>
        <w:jc w:val="both"/>
        <w:rPr>
          <w:i/>
          <w:iCs/>
          <w:sz w:val="24"/>
          <w:szCs w:val="24"/>
        </w:rPr>
      </w:pPr>
      <w:r w:rsidRPr="00D42FDB">
        <w:rPr>
          <w:i/>
          <w:iCs/>
          <w:sz w:val="24"/>
          <w:szCs w:val="24"/>
        </w:rPr>
        <w:t>Für das Passionsfruitgelee</w:t>
      </w:r>
      <w:r w:rsidR="00D42FDB">
        <w:rPr>
          <w:i/>
          <w:iCs/>
          <w:sz w:val="24"/>
          <w:szCs w:val="24"/>
        </w:rPr>
        <w:t>:</w:t>
      </w:r>
    </w:p>
    <w:p w14:paraId="63FB866F" w14:textId="202EB4EE" w:rsidR="00A407CE" w:rsidRDefault="00A407CE" w:rsidP="00142BD0">
      <w:pPr>
        <w:jc w:val="both"/>
        <w:rPr>
          <w:sz w:val="24"/>
          <w:szCs w:val="24"/>
        </w:rPr>
      </w:pPr>
      <w:r>
        <w:rPr>
          <w:sz w:val="24"/>
          <w:szCs w:val="24"/>
        </w:rPr>
        <w:t>100 ml Orangensaft</w:t>
      </w:r>
    </w:p>
    <w:p w14:paraId="3ADFBFFD" w14:textId="441D383A" w:rsidR="00A407CE" w:rsidRDefault="00A407CE" w:rsidP="00142BD0">
      <w:pPr>
        <w:jc w:val="both"/>
        <w:rPr>
          <w:sz w:val="24"/>
          <w:szCs w:val="24"/>
        </w:rPr>
      </w:pPr>
      <w:r>
        <w:rPr>
          <w:sz w:val="24"/>
          <w:szCs w:val="24"/>
        </w:rPr>
        <w:t>200 g Passionsfruitfruchtmark</w:t>
      </w:r>
    </w:p>
    <w:p w14:paraId="3002E622" w14:textId="6A24D571" w:rsidR="00A407CE" w:rsidRDefault="00A407CE" w:rsidP="00142BD0">
      <w:pPr>
        <w:jc w:val="both"/>
        <w:rPr>
          <w:sz w:val="24"/>
          <w:szCs w:val="24"/>
        </w:rPr>
      </w:pPr>
      <w:r>
        <w:rPr>
          <w:sz w:val="24"/>
          <w:szCs w:val="24"/>
        </w:rPr>
        <w:lastRenderedPageBreak/>
        <w:t>70 g Zucker</w:t>
      </w:r>
    </w:p>
    <w:p w14:paraId="221D477D" w14:textId="0267FBDC" w:rsidR="00A407CE" w:rsidRDefault="00A407CE" w:rsidP="00142BD0">
      <w:pPr>
        <w:jc w:val="both"/>
        <w:rPr>
          <w:sz w:val="24"/>
          <w:szCs w:val="24"/>
        </w:rPr>
      </w:pPr>
      <w:r>
        <w:rPr>
          <w:sz w:val="24"/>
          <w:szCs w:val="24"/>
        </w:rPr>
        <w:t>3 Blatt Gelatine</w:t>
      </w:r>
    </w:p>
    <w:p w14:paraId="31FF1A9C" w14:textId="77777777" w:rsidR="00D42FDB" w:rsidRDefault="00D42FDB" w:rsidP="00142BD0">
      <w:pPr>
        <w:jc w:val="both"/>
        <w:rPr>
          <w:sz w:val="24"/>
          <w:szCs w:val="24"/>
        </w:rPr>
      </w:pPr>
    </w:p>
    <w:p w14:paraId="0DE73B12" w14:textId="43731BD2" w:rsidR="00A407CE" w:rsidRPr="00D42FDB" w:rsidRDefault="00A407CE" w:rsidP="00142BD0">
      <w:pPr>
        <w:jc w:val="both"/>
        <w:rPr>
          <w:i/>
          <w:iCs/>
          <w:sz w:val="24"/>
          <w:szCs w:val="24"/>
        </w:rPr>
      </w:pPr>
      <w:r w:rsidRPr="00D42FDB">
        <w:rPr>
          <w:i/>
          <w:iCs/>
          <w:sz w:val="24"/>
          <w:szCs w:val="24"/>
        </w:rPr>
        <w:t>Für die Deko:</w:t>
      </w:r>
    </w:p>
    <w:p w14:paraId="6A35CBDC" w14:textId="47E095FF" w:rsidR="00A407CE" w:rsidRDefault="00A407CE" w:rsidP="00142BD0">
      <w:pPr>
        <w:jc w:val="both"/>
        <w:rPr>
          <w:sz w:val="24"/>
          <w:szCs w:val="24"/>
        </w:rPr>
      </w:pPr>
      <w:r>
        <w:rPr>
          <w:sz w:val="24"/>
          <w:szCs w:val="24"/>
        </w:rPr>
        <w:t>Sahne</w:t>
      </w:r>
    </w:p>
    <w:p w14:paraId="6862560E" w14:textId="1448E786" w:rsidR="00A407CE" w:rsidRDefault="00A407CE" w:rsidP="00142BD0">
      <w:pPr>
        <w:jc w:val="both"/>
        <w:rPr>
          <w:sz w:val="24"/>
          <w:szCs w:val="24"/>
        </w:rPr>
      </w:pPr>
      <w:r>
        <w:rPr>
          <w:sz w:val="24"/>
          <w:szCs w:val="24"/>
        </w:rPr>
        <w:t>Mandelblättchen</w:t>
      </w:r>
    </w:p>
    <w:p w14:paraId="4BE6BA7F" w14:textId="7AD1D66F" w:rsidR="00A407CE" w:rsidRDefault="00A407CE" w:rsidP="00142BD0">
      <w:pPr>
        <w:jc w:val="both"/>
        <w:rPr>
          <w:sz w:val="24"/>
          <w:szCs w:val="24"/>
        </w:rPr>
      </w:pPr>
      <w:r>
        <w:rPr>
          <w:sz w:val="24"/>
          <w:szCs w:val="24"/>
        </w:rPr>
        <w:t>Früchte</w:t>
      </w:r>
    </w:p>
    <w:p w14:paraId="5F1C69AB" w14:textId="600E9D03" w:rsidR="00A407CE" w:rsidRDefault="00A407CE" w:rsidP="00142BD0">
      <w:pPr>
        <w:jc w:val="both"/>
        <w:rPr>
          <w:sz w:val="24"/>
          <w:szCs w:val="24"/>
        </w:rPr>
      </w:pPr>
    </w:p>
    <w:p w14:paraId="2BAA5867" w14:textId="4AA12301" w:rsidR="00A407CE" w:rsidRDefault="00A407CE" w:rsidP="00142BD0">
      <w:pPr>
        <w:jc w:val="both"/>
        <w:rPr>
          <w:sz w:val="24"/>
          <w:szCs w:val="24"/>
        </w:rPr>
      </w:pPr>
      <w:r>
        <w:rPr>
          <w:sz w:val="24"/>
          <w:szCs w:val="24"/>
        </w:rPr>
        <w:t>Zubereitungszeit: 80 Minuten plus Backzeit 20 Minuten plus Kühlzeit 1 Stunde</w:t>
      </w:r>
    </w:p>
    <w:p w14:paraId="7AEB520A" w14:textId="5DBE8E66" w:rsidR="00A407CE" w:rsidRPr="00CA1CF6" w:rsidRDefault="00A407CE" w:rsidP="00B40E8C">
      <w:pPr>
        <w:pStyle w:val="ListParagraph"/>
        <w:numPr>
          <w:ilvl w:val="0"/>
          <w:numId w:val="615"/>
        </w:numPr>
        <w:spacing w:after="120"/>
        <w:ind w:left="714" w:hanging="357"/>
        <w:contextualSpacing w:val="0"/>
        <w:jc w:val="both"/>
        <w:rPr>
          <w:sz w:val="24"/>
          <w:szCs w:val="24"/>
        </w:rPr>
      </w:pPr>
      <w:r w:rsidRPr="00CA1CF6">
        <w:rPr>
          <w:sz w:val="24"/>
          <w:szCs w:val="24"/>
        </w:rPr>
        <w:t>Den Backofen auf 175 Grad vorheizen. Die Springform einfetten.</w:t>
      </w:r>
    </w:p>
    <w:p w14:paraId="7269C76D" w14:textId="4A8ECEB6" w:rsidR="00A407CE" w:rsidRPr="00CA1CF6" w:rsidRDefault="00A407CE" w:rsidP="00B40E8C">
      <w:pPr>
        <w:pStyle w:val="ListParagraph"/>
        <w:numPr>
          <w:ilvl w:val="0"/>
          <w:numId w:val="615"/>
        </w:numPr>
        <w:spacing w:after="120"/>
        <w:ind w:left="714" w:hanging="357"/>
        <w:contextualSpacing w:val="0"/>
        <w:jc w:val="both"/>
        <w:rPr>
          <w:sz w:val="24"/>
          <w:szCs w:val="24"/>
        </w:rPr>
      </w:pPr>
      <w:r w:rsidRPr="00CA1CF6">
        <w:rPr>
          <w:sz w:val="24"/>
          <w:szCs w:val="24"/>
        </w:rPr>
        <w:t xml:space="preserve">Für den Biskuit die Eier trennen. Die </w:t>
      </w:r>
      <w:r w:rsidR="00345D94" w:rsidRPr="00CA1CF6">
        <w:rPr>
          <w:sz w:val="24"/>
          <w:szCs w:val="24"/>
        </w:rPr>
        <w:t>E</w:t>
      </w:r>
      <w:r w:rsidRPr="00CA1CF6">
        <w:rPr>
          <w:sz w:val="24"/>
          <w:szCs w:val="24"/>
        </w:rPr>
        <w:t xml:space="preserve">igelbe mit 40 g Zucker schaumig rühren und die </w:t>
      </w:r>
      <w:r w:rsidR="00345D94" w:rsidRPr="00CA1CF6">
        <w:rPr>
          <w:sz w:val="24"/>
          <w:szCs w:val="24"/>
        </w:rPr>
        <w:t>E</w:t>
      </w:r>
      <w:r w:rsidRPr="00CA1CF6">
        <w:rPr>
          <w:sz w:val="24"/>
          <w:szCs w:val="24"/>
        </w:rPr>
        <w:t xml:space="preserve">iweiße mit 60 g </w:t>
      </w:r>
      <w:r w:rsidR="00345D94" w:rsidRPr="00CA1CF6">
        <w:rPr>
          <w:sz w:val="24"/>
          <w:szCs w:val="24"/>
        </w:rPr>
        <w:t>Zucker s</w:t>
      </w:r>
      <w:r w:rsidR="00CA1CF6" w:rsidRPr="00CA1CF6">
        <w:rPr>
          <w:sz w:val="24"/>
          <w:szCs w:val="24"/>
        </w:rPr>
        <w:t>teif schlagen. Das Mehl unter die Eigelb-Zucker-Masse mischen, danach das steig geschlagene Eiweiß vorsichtig unterheben. Den Teig in die Form füllen und etwa 20 Minuten backen. Vollständig auskühlen lassen und einmal horizontal durchschneiden, sodass zwei gleich große Scheiben entstehen.</w:t>
      </w:r>
    </w:p>
    <w:p w14:paraId="639CF91A" w14:textId="012EEBA3" w:rsidR="00CA1CF6" w:rsidRPr="00CA1CF6" w:rsidRDefault="00CA1CF6" w:rsidP="00B40E8C">
      <w:pPr>
        <w:pStyle w:val="ListParagraph"/>
        <w:numPr>
          <w:ilvl w:val="0"/>
          <w:numId w:val="615"/>
        </w:numPr>
        <w:spacing w:after="120"/>
        <w:ind w:left="714" w:hanging="357"/>
        <w:contextualSpacing w:val="0"/>
        <w:jc w:val="both"/>
        <w:rPr>
          <w:sz w:val="24"/>
          <w:szCs w:val="24"/>
        </w:rPr>
      </w:pPr>
      <w:r w:rsidRPr="00CA1CF6">
        <w:rPr>
          <w:sz w:val="24"/>
          <w:szCs w:val="24"/>
        </w:rPr>
        <w:t xml:space="preserve">Für die Schoko-Mousse die Gelatine in kaltem Wasser einweichen. Die Eier und die Eigelbe zusammen mit dem Zucker über dem Wasserbad heiß aufschlagen. Die eingeweichte Gelatine leicht ausdrücken, zu den </w:t>
      </w:r>
      <w:r w:rsidR="008309B8">
        <w:rPr>
          <w:sz w:val="24"/>
          <w:szCs w:val="24"/>
        </w:rPr>
        <w:t>Ei</w:t>
      </w:r>
      <w:r w:rsidRPr="00CA1CF6">
        <w:rPr>
          <w:sz w:val="24"/>
          <w:szCs w:val="24"/>
        </w:rPr>
        <w:t>ern geben und auflösen. Währenddessen die Zartbitter- und die Vollmilchkuvertüre über dem heißen Wasserbad schmelzen, vom Topf nehmen und etwas abkühlen lassen. Dann die flüssige Schokolade in die Eiermasse einrühren und alles etwas abkühlen lassen. Die Sahne steif schlagen und vorsichtig unter die Masse rühren.</w:t>
      </w:r>
    </w:p>
    <w:p w14:paraId="6CC60EBC" w14:textId="62434941" w:rsidR="00CA1CF6" w:rsidRPr="00CA1CF6" w:rsidRDefault="00CA1CF6" w:rsidP="00B40E8C">
      <w:pPr>
        <w:pStyle w:val="ListParagraph"/>
        <w:numPr>
          <w:ilvl w:val="0"/>
          <w:numId w:val="615"/>
        </w:numPr>
        <w:spacing w:after="120"/>
        <w:ind w:left="714" w:hanging="357"/>
        <w:contextualSpacing w:val="0"/>
        <w:jc w:val="both"/>
        <w:rPr>
          <w:sz w:val="24"/>
          <w:szCs w:val="24"/>
        </w:rPr>
      </w:pPr>
      <w:r w:rsidRPr="00CA1CF6">
        <w:rPr>
          <w:sz w:val="24"/>
          <w:szCs w:val="24"/>
        </w:rPr>
        <w:t xml:space="preserve">Den unteren Kuchenboden mit einem Tortenring umlegen und die Schoko-Mousse darauf verteilen. Sofort den zweiten Boden auflegen und leicht andrücken. Den Kuchen </w:t>
      </w:r>
      <w:r w:rsidR="008309B8" w:rsidRPr="00CA1CF6">
        <w:rPr>
          <w:sz w:val="24"/>
          <w:szCs w:val="24"/>
        </w:rPr>
        <w:t>kaltstellen</w:t>
      </w:r>
      <w:r w:rsidRPr="00CA1CF6">
        <w:rPr>
          <w:sz w:val="24"/>
          <w:szCs w:val="24"/>
        </w:rPr>
        <w:t>.</w:t>
      </w:r>
    </w:p>
    <w:p w14:paraId="2C368615" w14:textId="3A1F0323" w:rsidR="00CA1CF6" w:rsidRPr="00CA1CF6" w:rsidRDefault="00CA1CF6" w:rsidP="00B40E8C">
      <w:pPr>
        <w:pStyle w:val="ListParagraph"/>
        <w:numPr>
          <w:ilvl w:val="0"/>
          <w:numId w:val="615"/>
        </w:numPr>
        <w:spacing w:after="120"/>
        <w:ind w:left="714" w:hanging="357"/>
        <w:contextualSpacing w:val="0"/>
        <w:jc w:val="both"/>
        <w:rPr>
          <w:sz w:val="24"/>
          <w:szCs w:val="24"/>
        </w:rPr>
      </w:pPr>
      <w:r w:rsidRPr="00CA1CF6">
        <w:rPr>
          <w:sz w:val="24"/>
          <w:szCs w:val="24"/>
        </w:rPr>
        <w:t>Für die Passionsfruitmousse Eigelbe, Eier, Zucker und Speisestärke schaumig rühren. Das Passionsfruchtmark in einen Topf geben und mit der Eiermasse unter Rühren einmal aufkochen lassen. Gelatine in Wasser einweichen, dann in der Passionsfruits-Mischung auflösen und kalt einrühren. Sahne steif schlagen und vorsichtig unterheben. Die Passionsfruits-Mosse auf der Torte verteilen. Danach gut kühlen, bis alles fest ist.</w:t>
      </w:r>
    </w:p>
    <w:p w14:paraId="52C81661" w14:textId="7D46DD18" w:rsidR="00CA1CF6" w:rsidRPr="00CA1CF6" w:rsidRDefault="00CA1CF6" w:rsidP="00B40E8C">
      <w:pPr>
        <w:pStyle w:val="ListParagraph"/>
        <w:numPr>
          <w:ilvl w:val="0"/>
          <w:numId w:val="615"/>
        </w:numPr>
        <w:spacing w:after="120"/>
        <w:ind w:left="714" w:hanging="357"/>
        <w:contextualSpacing w:val="0"/>
        <w:jc w:val="both"/>
        <w:rPr>
          <w:sz w:val="24"/>
          <w:szCs w:val="24"/>
        </w:rPr>
      </w:pPr>
      <w:r w:rsidRPr="00CA1CF6">
        <w:rPr>
          <w:sz w:val="24"/>
          <w:szCs w:val="24"/>
        </w:rPr>
        <w:t>Für das Passionsfruitsfrucht-Gelee Orangensaft, Passionfruitsfruchtmark und Zucker aufkochen. 3 Blatt Gelatine in Wasser einweichen, dann in dem Gemisch auflösen und abkühlen lassen. Das Gelee sollte aber noch flüssig sein. Anschließend auf er erkalteten Passionsfruits-Mousse verteilen und mit Sahne, Mandelblättchen und Beerenfrüchten garnieren.</w:t>
      </w:r>
    </w:p>
    <w:p w14:paraId="416A3475" w14:textId="0D10B684" w:rsidR="008A09EA" w:rsidRDefault="008A09EA">
      <w:pPr>
        <w:rPr>
          <w:sz w:val="24"/>
          <w:szCs w:val="24"/>
        </w:rPr>
      </w:pPr>
      <w:r>
        <w:rPr>
          <w:sz w:val="24"/>
          <w:szCs w:val="24"/>
        </w:rPr>
        <w:br w:type="page"/>
      </w:r>
    </w:p>
    <w:p w14:paraId="5536AFD2" w14:textId="56ACDC8D" w:rsidR="00CA1CF6" w:rsidRDefault="008A09EA" w:rsidP="00D42FDB">
      <w:pPr>
        <w:pStyle w:val="Heading2"/>
        <w:spacing w:after="240"/>
      </w:pPr>
      <w:r>
        <w:lastRenderedPageBreak/>
        <w:t>Heidelbeerschnitten mit Eierlikör</w:t>
      </w:r>
      <w:r w:rsidR="008052DC">
        <w:rPr>
          <w:rStyle w:val="FootnoteReference"/>
        </w:rPr>
        <w:footnoteReference w:id="1774"/>
      </w:r>
      <w:r>
        <w:t xml:space="preserve"> </w:t>
      </w:r>
    </w:p>
    <w:p w14:paraId="04A33E8E" w14:textId="0A6B8A92" w:rsidR="008A09EA" w:rsidRDefault="008A09EA" w:rsidP="00142BD0">
      <w:pPr>
        <w:jc w:val="both"/>
        <w:rPr>
          <w:sz w:val="24"/>
          <w:szCs w:val="24"/>
        </w:rPr>
      </w:pPr>
      <w:r w:rsidRPr="00D42FDB">
        <w:rPr>
          <w:sz w:val="24"/>
          <w:szCs w:val="24"/>
          <w:u w:val="single"/>
        </w:rPr>
        <w:t>Zutaten</w:t>
      </w:r>
      <w:r>
        <w:rPr>
          <w:sz w:val="24"/>
          <w:szCs w:val="24"/>
        </w:rPr>
        <w:t xml:space="preserve"> </w:t>
      </w:r>
      <w:r w:rsidR="00D42FDB">
        <w:rPr>
          <w:sz w:val="24"/>
          <w:szCs w:val="24"/>
        </w:rPr>
        <w:t>(</w:t>
      </w:r>
      <w:r>
        <w:rPr>
          <w:sz w:val="24"/>
          <w:szCs w:val="24"/>
        </w:rPr>
        <w:t>für 1 Backblech</w:t>
      </w:r>
      <w:r w:rsidR="00D42FDB">
        <w:rPr>
          <w:sz w:val="24"/>
          <w:szCs w:val="24"/>
        </w:rPr>
        <w:t>)</w:t>
      </w:r>
    </w:p>
    <w:p w14:paraId="5BB7D46B" w14:textId="3E249FED" w:rsidR="008A09EA" w:rsidRPr="00D42FDB" w:rsidRDefault="008A09EA" w:rsidP="00142BD0">
      <w:pPr>
        <w:jc w:val="both"/>
        <w:rPr>
          <w:i/>
          <w:iCs/>
          <w:sz w:val="24"/>
          <w:szCs w:val="24"/>
        </w:rPr>
      </w:pPr>
      <w:r w:rsidRPr="00D42FDB">
        <w:rPr>
          <w:i/>
          <w:iCs/>
          <w:sz w:val="24"/>
          <w:szCs w:val="24"/>
        </w:rPr>
        <w:t>Für den Teig:</w:t>
      </w:r>
    </w:p>
    <w:p w14:paraId="1E181088" w14:textId="75AC02EE" w:rsidR="008A09EA" w:rsidRDefault="008A09EA" w:rsidP="00142BD0">
      <w:pPr>
        <w:jc w:val="both"/>
        <w:rPr>
          <w:sz w:val="24"/>
          <w:szCs w:val="24"/>
        </w:rPr>
      </w:pPr>
      <w:r>
        <w:rPr>
          <w:sz w:val="24"/>
          <w:szCs w:val="24"/>
        </w:rPr>
        <w:t>5 Eier</w:t>
      </w:r>
    </w:p>
    <w:p w14:paraId="62F965A3" w14:textId="12B82FEC" w:rsidR="008A09EA" w:rsidRDefault="008A09EA" w:rsidP="00142BD0">
      <w:pPr>
        <w:jc w:val="both"/>
        <w:rPr>
          <w:sz w:val="24"/>
          <w:szCs w:val="24"/>
        </w:rPr>
      </w:pPr>
      <w:r>
        <w:rPr>
          <w:sz w:val="24"/>
          <w:szCs w:val="24"/>
        </w:rPr>
        <w:t>250 g Puderzucker</w:t>
      </w:r>
    </w:p>
    <w:p w14:paraId="3F132AF4" w14:textId="23487DC3" w:rsidR="008A09EA" w:rsidRDefault="008A09EA" w:rsidP="00142BD0">
      <w:pPr>
        <w:jc w:val="both"/>
        <w:rPr>
          <w:sz w:val="24"/>
          <w:szCs w:val="24"/>
        </w:rPr>
      </w:pPr>
      <w:r>
        <w:rPr>
          <w:sz w:val="24"/>
          <w:szCs w:val="24"/>
        </w:rPr>
        <w:t>2 EL Vanillezucker</w:t>
      </w:r>
    </w:p>
    <w:p w14:paraId="2F0D70D1" w14:textId="3B94B37A" w:rsidR="008A09EA" w:rsidRDefault="008A09EA" w:rsidP="00142BD0">
      <w:pPr>
        <w:jc w:val="both"/>
        <w:rPr>
          <w:sz w:val="24"/>
          <w:szCs w:val="24"/>
        </w:rPr>
      </w:pPr>
      <w:r>
        <w:rPr>
          <w:sz w:val="24"/>
          <w:szCs w:val="24"/>
        </w:rPr>
        <w:t>125 g Mehl</w:t>
      </w:r>
    </w:p>
    <w:p w14:paraId="52B6257D" w14:textId="66610B22" w:rsidR="008A09EA" w:rsidRDefault="008A09EA" w:rsidP="00142BD0">
      <w:pPr>
        <w:jc w:val="both"/>
        <w:rPr>
          <w:sz w:val="24"/>
          <w:szCs w:val="24"/>
        </w:rPr>
      </w:pPr>
      <w:r>
        <w:rPr>
          <w:sz w:val="24"/>
          <w:szCs w:val="24"/>
        </w:rPr>
        <w:t>125 g Speisestärke</w:t>
      </w:r>
    </w:p>
    <w:p w14:paraId="33F507AC" w14:textId="2FC074DC" w:rsidR="008A09EA" w:rsidRDefault="008A09EA" w:rsidP="00142BD0">
      <w:pPr>
        <w:jc w:val="both"/>
        <w:rPr>
          <w:sz w:val="24"/>
          <w:szCs w:val="24"/>
        </w:rPr>
      </w:pPr>
      <w:r>
        <w:rPr>
          <w:sz w:val="24"/>
          <w:szCs w:val="24"/>
        </w:rPr>
        <w:t>1 Päckchen Backpulver</w:t>
      </w:r>
    </w:p>
    <w:p w14:paraId="054FD65F" w14:textId="73813FAB" w:rsidR="008A09EA" w:rsidRDefault="008A09EA" w:rsidP="00142BD0">
      <w:pPr>
        <w:jc w:val="both"/>
        <w:rPr>
          <w:sz w:val="24"/>
          <w:szCs w:val="24"/>
        </w:rPr>
      </w:pPr>
      <w:r>
        <w:rPr>
          <w:sz w:val="24"/>
          <w:szCs w:val="24"/>
        </w:rPr>
        <w:t>250 ml Rapsöl (oder Sonnenblumenöl)</w:t>
      </w:r>
    </w:p>
    <w:p w14:paraId="40748007" w14:textId="6740EA20" w:rsidR="008A09EA" w:rsidRDefault="008A09EA" w:rsidP="00142BD0">
      <w:pPr>
        <w:jc w:val="both"/>
        <w:rPr>
          <w:sz w:val="24"/>
          <w:szCs w:val="24"/>
        </w:rPr>
      </w:pPr>
      <w:r>
        <w:rPr>
          <w:sz w:val="24"/>
          <w:szCs w:val="24"/>
        </w:rPr>
        <w:t>250 ml Eierlikör</w:t>
      </w:r>
    </w:p>
    <w:p w14:paraId="51B05C89" w14:textId="586A1559" w:rsidR="008A09EA" w:rsidRPr="00D42FDB" w:rsidRDefault="008A09EA" w:rsidP="00142BD0">
      <w:pPr>
        <w:jc w:val="both"/>
        <w:rPr>
          <w:i/>
          <w:iCs/>
          <w:sz w:val="24"/>
          <w:szCs w:val="24"/>
        </w:rPr>
      </w:pPr>
      <w:r w:rsidRPr="00D42FDB">
        <w:rPr>
          <w:i/>
          <w:iCs/>
          <w:sz w:val="24"/>
          <w:szCs w:val="24"/>
        </w:rPr>
        <w:t>Für die Füllung:</w:t>
      </w:r>
    </w:p>
    <w:p w14:paraId="5D772C28" w14:textId="5413C6D4" w:rsidR="008A09EA" w:rsidRDefault="008A09EA" w:rsidP="00142BD0">
      <w:pPr>
        <w:jc w:val="both"/>
        <w:rPr>
          <w:sz w:val="24"/>
          <w:szCs w:val="24"/>
        </w:rPr>
      </w:pPr>
      <w:r>
        <w:rPr>
          <w:sz w:val="24"/>
          <w:szCs w:val="24"/>
        </w:rPr>
        <w:t>3 Gläser Heidelbeeren (à 540 ml)</w:t>
      </w:r>
    </w:p>
    <w:p w14:paraId="15BFA85B" w14:textId="158133A1" w:rsidR="008A09EA" w:rsidRDefault="008A09EA" w:rsidP="00142BD0">
      <w:pPr>
        <w:jc w:val="both"/>
        <w:rPr>
          <w:sz w:val="24"/>
          <w:szCs w:val="24"/>
        </w:rPr>
      </w:pPr>
      <w:r>
        <w:rPr>
          <w:sz w:val="24"/>
          <w:szCs w:val="24"/>
        </w:rPr>
        <w:t>2 Päckchen Vanillepuddingpulver</w:t>
      </w:r>
    </w:p>
    <w:p w14:paraId="18A66B27" w14:textId="405367A8" w:rsidR="008A09EA" w:rsidRPr="00D42FDB" w:rsidRDefault="008A09EA" w:rsidP="00142BD0">
      <w:pPr>
        <w:jc w:val="both"/>
        <w:rPr>
          <w:i/>
          <w:iCs/>
          <w:sz w:val="24"/>
          <w:szCs w:val="24"/>
        </w:rPr>
      </w:pPr>
      <w:r w:rsidRPr="00D42FDB">
        <w:rPr>
          <w:i/>
          <w:iCs/>
          <w:sz w:val="24"/>
          <w:szCs w:val="24"/>
        </w:rPr>
        <w:t>Für den Belag:</w:t>
      </w:r>
    </w:p>
    <w:p w14:paraId="5ABC6FD9" w14:textId="3B8F1333" w:rsidR="008A09EA" w:rsidRDefault="008A09EA" w:rsidP="00142BD0">
      <w:pPr>
        <w:jc w:val="both"/>
        <w:rPr>
          <w:sz w:val="24"/>
          <w:szCs w:val="24"/>
        </w:rPr>
      </w:pPr>
      <w:r>
        <w:rPr>
          <w:sz w:val="24"/>
          <w:szCs w:val="24"/>
        </w:rPr>
        <w:t>650 ml Sahne</w:t>
      </w:r>
    </w:p>
    <w:p w14:paraId="7AE04FC9" w14:textId="5431AE88" w:rsidR="008A09EA" w:rsidRDefault="008A09EA" w:rsidP="00142BD0">
      <w:pPr>
        <w:jc w:val="both"/>
        <w:rPr>
          <w:sz w:val="24"/>
          <w:szCs w:val="24"/>
        </w:rPr>
      </w:pPr>
      <w:r>
        <w:rPr>
          <w:sz w:val="24"/>
          <w:szCs w:val="24"/>
        </w:rPr>
        <w:t>200 ml Eierlikör</w:t>
      </w:r>
    </w:p>
    <w:p w14:paraId="6C55C2EB" w14:textId="11017DB0" w:rsidR="008A09EA" w:rsidRDefault="008A09EA" w:rsidP="00142BD0">
      <w:pPr>
        <w:jc w:val="both"/>
        <w:rPr>
          <w:sz w:val="24"/>
          <w:szCs w:val="24"/>
        </w:rPr>
      </w:pPr>
      <w:r>
        <w:rPr>
          <w:sz w:val="24"/>
          <w:szCs w:val="24"/>
        </w:rPr>
        <w:t>100 g Zartbitterschokolade</w:t>
      </w:r>
    </w:p>
    <w:p w14:paraId="013F7A18" w14:textId="7B3BA42F" w:rsidR="008A09EA" w:rsidRDefault="008A09EA" w:rsidP="00142BD0">
      <w:pPr>
        <w:jc w:val="both"/>
        <w:rPr>
          <w:sz w:val="24"/>
          <w:szCs w:val="24"/>
        </w:rPr>
      </w:pPr>
    </w:p>
    <w:p w14:paraId="3A16AB7E" w14:textId="651153A0" w:rsidR="008A09EA" w:rsidRDefault="008A09EA" w:rsidP="00142BD0">
      <w:pPr>
        <w:jc w:val="both"/>
        <w:rPr>
          <w:sz w:val="24"/>
          <w:szCs w:val="24"/>
        </w:rPr>
      </w:pPr>
      <w:r>
        <w:rPr>
          <w:sz w:val="24"/>
          <w:szCs w:val="24"/>
        </w:rPr>
        <w:t>Zubereitungszeit: 30 Minuten plus Backzeit 30 Minuten</w:t>
      </w:r>
    </w:p>
    <w:p w14:paraId="64A3932C" w14:textId="2FE1DE7A" w:rsidR="008A09EA" w:rsidRPr="008A09EA" w:rsidRDefault="008A09EA" w:rsidP="00B40E8C">
      <w:pPr>
        <w:pStyle w:val="ListParagraph"/>
        <w:numPr>
          <w:ilvl w:val="0"/>
          <w:numId w:val="616"/>
        </w:numPr>
        <w:spacing w:after="120"/>
        <w:ind w:left="714" w:hanging="357"/>
        <w:contextualSpacing w:val="0"/>
        <w:jc w:val="both"/>
        <w:rPr>
          <w:sz w:val="24"/>
          <w:szCs w:val="24"/>
        </w:rPr>
      </w:pPr>
      <w:r w:rsidRPr="008A09EA">
        <w:rPr>
          <w:sz w:val="24"/>
          <w:szCs w:val="24"/>
        </w:rPr>
        <w:t>Den Backofen auf 175 Grad vorheizen.</w:t>
      </w:r>
    </w:p>
    <w:p w14:paraId="5B61745F" w14:textId="07A3E899" w:rsidR="008A09EA" w:rsidRPr="008A09EA" w:rsidRDefault="008A09EA" w:rsidP="00B40E8C">
      <w:pPr>
        <w:pStyle w:val="ListParagraph"/>
        <w:numPr>
          <w:ilvl w:val="0"/>
          <w:numId w:val="616"/>
        </w:numPr>
        <w:spacing w:after="120"/>
        <w:ind w:left="714" w:hanging="357"/>
        <w:contextualSpacing w:val="0"/>
        <w:jc w:val="both"/>
        <w:rPr>
          <w:sz w:val="24"/>
          <w:szCs w:val="24"/>
        </w:rPr>
      </w:pPr>
      <w:r w:rsidRPr="008A09EA">
        <w:rPr>
          <w:sz w:val="24"/>
          <w:szCs w:val="24"/>
        </w:rPr>
        <w:t>Eier, Puderzucker und Vanillezucker schaumig rühren. Mehl, Speisestärke und Backpulver mit dem Öl und dem Eierlikör mischen und mit dem Rührer auf mittlerer Stufe verrühren. Einen Backrahmen auf ein mit Backpapier belegtes Blech stellen, den Teig einfüllen und 25 – 30 Minuten backen. Den Boden auskühlen lassen.</w:t>
      </w:r>
    </w:p>
    <w:p w14:paraId="361EF160" w14:textId="1C86FA63" w:rsidR="008A09EA" w:rsidRPr="008A09EA" w:rsidRDefault="008A09EA" w:rsidP="00B40E8C">
      <w:pPr>
        <w:pStyle w:val="ListParagraph"/>
        <w:numPr>
          <w:ilvl w:val="0"/>
          <w:numId w:val="616"/>
        </w:numPr>
        <w:spacing w:after="120"/>
        <w:ind w:left="714" w:hanging="357"/>
        <w:contextualSpacing w:val="0"/>
        <w:jc w:val="both"/>
        <w:rPr>
          <w:sz w:val="24"/>
          <w:szCs w:val="24"/>
        </w:rPr>
      </w:pPr>
      <w:r w:rsidRPr="008A09EA">
        <w:rPr>
          <w:sz w:val="24"/>
          <w:szCs w:val="24"/>
        </w:rPr>
        <w:t>Die Heidelbeeren abtropfen lassen und den Saft in einem Topf auffangen. Das Puddingpulver mit 8 EL Saft anrühren. 750 ml Saft zum Kochen bringen. Das angerührte Puddingpulver einrühren, aufkochen lassen und die Heidelbeeren dazugeben. Sofort auf den Boden streichen und auskühlen lassen.</w:t>
      </w:r>
    </w:p>
    <w:p w14:paraId="32E77C6C" w14:textId="1ABF151F" w:rsidR="008A09EA" w:rsidRPr="008A09EA" w:rsidRDefault="008A09EA" w:rsidP="00B40E8C">
      <w:pPr>
        <w:pStyle w:val="ListParagraph"/>
        <w:numPr>
          <w:ilvl w:val="0"/>
          <w:numId w:val="616"/>
        </w:numPr>
        <w:spacing w:after="120"/>
        <w:ind w:left="714" w:hanging="357"/>
        <w:contextualSpacing w:val="0"/>
        <w:jc w:val="both"/>
        <w:rPr>
          <w:sz w:val="24"/>
          <w:szCs w:val="24"/>
        </w:rPr>
      </w:pPr>
      <w:r w:rsidRPr="008A09EA">
        <w:rPr>
          <w:sz w:val="24"/>
          <w:szCs w:val="24"/>
        </w:rPr>
        <w:lastRenderedPageBreak/>
        <w:t xml:space="preserve">600 ml Sahne steif schlagen, auf den Früchten verteilen und </w:t>
      </w:r>
      <w:r w:rsidR="008309B8" w:rsidRPr="008A09EA">
        <w:rPr>
          <w:sz w:val="24"/>
          <w:szCs w:val="24"/>
        </w:rPr>
        <w:t>glattstreichen</w:t>
      </w:r>
      <w:r w:rsidRPr="008A09EA">
        <w:rPr>
          <w:sz w:val="24"/>
          <w:szCs w:val="24"/>
        </w:rPr>
        <w:t>. Den Eierlikör darübergießen. Die Schokolade mit 50 ml Sahne über dem heißen Wasserbad schmelzen, abkühlen lassen und die Schnitten damit verzieren.</w:t>
      </w:r>
    </w:p>
    <w:p w14:paraId="55299BD1" w14:textId="77777777" w:rsidR="00BD7FA5" w:rsidRDefault="00BD7FA5">
      <w:pPr>
        <w:rPr>
          <w:rFonts w:asciiTheme="majorHAnsi" w:eastAsiaTheme="majorEastAsia" w:hAnsiTheme="majorHAnsi" w:cstheme="majorBidi"/>
          <w:color w:val="2F5496" w:themeColor="accent1" w:themeShade="BF"/>
          <w:sz w:val="26"/>
          <w:szCs w:val="26"/>
        </w:rPr>
      </w:pPr>
      <w:r>
        <w:br w:type="page"/>
      </w:r>
    </w:p>
    <w:p w14:paraId="2C8596AB" w14:textId="16D66F4F" w:rsidR="00CA1CF6" w:rsidRDefault="008A09EA" w:rsidP="00D42FDB">
      <w:pPr>
        <w:pStyle w:val="Heading2"/>
        <w:spacing w:after="240"/>
      </w:pPr>
      <w:r>
        <w:lastRenderedPageBreak/>
        <w:t>Giotto-Torte</w:t>
      </w:r>
      <w:r w:rsidR="00BD7FA5">
        <w:rPr>
          <w:rStyle w:val="FootnoteReference"/>
        </w:rPr>
        <w:footnoteReference w:id="1775"/>
      </w:r>
      <w:r>
        <w:t xml:space="preserve"> </w:t>
      </w:r>
    </w:p>
    <w:p w14:paraId="6B5C322A" w14:textId="6F107469" w:rsidR="008A09EA" w:rsidRDefault="008A09EA" w:rsidP="00142BD0">
      <w:pPr>
        <w:jc w:val="both"/>
        <w:rPr>
          <w:sz w:val="24"/>
          <w:szCs w:val="24"/>
        </w:rPr>
      </w:pPr>
      <w:r w:rsidRPr="00D42FDB">
        <w:rPr>
          <w:sz w:val="24"/>
          <w:szCs w:val="24"/>
          <w:u w:val="single"/>
        </w:rPr>
        <w:t>Zutaten</w:t>
      </w:r>
      <w:r>
        <w:rPr>
          <w:sz w:val="24"/>
          <w:szCs w:val="24"/>
        </w:rPr>
        <w:t xml:space="preserve"> </w:t>
      </w:r>
      <w:r w:rsidR="00D42FDB">
        <w:rPr>
          <w:sz w:val="24"/>
          <w:szCs w:val="24"/>
        </w:rPr>
        <w:t>(</w:t>
      </w:r>
      <w:r>
        <w:rPr>
          <w:sz w:val="24"/>
          <w:szCs w:val="24"/>
        </w:rPr>
        <w:t>für 1 Springform</w:t>
      </w:r>
      <w:r w:rsidR="00D42FDB">
        <w:rPr>
          <w:sz w:val="24"/>
          <w:szCs w:val="24"/>
        </w:rPr>
        <w:t>):</w:t>
      </w:r>
    </w:p>
    <w:p w14:paraId="34F16A44" w14:textId="0AD23666" w:rsidR="008A09EA" w:rsidRPr="00D42FDB" w:rsidRDefault="008A09EA" w:rsidP="00142BD0">
      <w:pPr>
        <w:jc w:val="both"/>
        <w:rPr>
          <w:i/>
          <w:iCs/>
          <w:sz w:val="24"/>
          <w:szCs w:val="24"/>
        </w:rPr>
      </w:pPr>
      <w:r w:rsidRPr="00D42FDB">
        <w:rPr>
          <w:i/>
          <w:iCs/>
          <w:sz w:val="24"/>
          <w:szCs w:val="24"/>
        </w:rPr>
        <w:t>Für den Teig:</w:t>
      </w:r>
    </w:p>
    <w:p w14:paraId="1536F08E" w14:textId="178CBA59" w:rsidR="008A09EA" w:rsidRDefault="008A09EA" w:rsidP="00142BD0">
      <w:pPr>
        <w:jc w:val="both"/>
        <w:rPr>
          <w:sz w:val="24"/>
          <w:szCs w:val="24"/>
        </w:rPr>
      </w:pPr>
      <w:r>
        <w:rPr>
          <w:sz w:val="24"/>
          <w:szCs w:val="24"/>
        </w:rPr>
        <w:t>5 Eier</w:t>
      </w:r>
    </w:p>
    <w:p w14:paraId="3261AF99" w14:textId="3A7D5E07" w:rsidR="008A09EA" w:rsidRDefault="008A09EA" w:rsidP="00142BD0">
      <w:pPr>
        <w:jc w:val="both"/>
        <w:rPr>
          <w:sz w:val="24"/>
          <w:szCs w:val="24"/>
        </w:rPr>
      </w:pPr>
      <w:r>
        <w:rPr>
          <w:sz w:val="24"/>
          <w:szCs w:val="24"/>
        </w:rPr>
        <w:t>5 EL kaltes Wasser</w:t>
      </w:r>
    </w:p>
    <w:p w14:paraId="768D1572" w14:textId="161372DC" w:rsidR="008A09EA" w:rsidRDefault="008A09EA" w:rsidP="00142BD0">
      <w:pPr>
        <w:jc w:val="both"/>
        <w:rPr>
          <w:sz w:val="24"/>
          <w:szCs w:val="24"/>
        </w:rPr>
      </w:pPr>
      <w:r>
        <w:rPr>
          <w:sz w:val="24"/>
          <w:szCs w:val="24"/>
        </w:rPr>
        <w:t>250 g Zucker</w:t>
      </w:r>
    </w:p>
    <w:p w14:paraId="032A182D" w14:textId="0C55E7E1" w:rsidR="008A09EA" w:rsidRDefault="008A09EA" w:rsidP="00142BD0">
      <w:pPr>
        <w:jc w:val="both"/>
        <w:rPr>
          <w:sz w:val="24"/>
          <w:szCs w:val="24"/>
        </w:rPr>
      </w:pPr>
      <w:r>
        <w:rPr>
          <w:sz w:val="24"/>
          <w:szCs w:val="24"/>
        </w:rPr>
        <w:t>Etwas Vanillezucker</w:t>
      </w:r>
    </w:p>
    <w:p w14:paraId="0DA2EEA3" w14:textId="558A6D9B" w:rsidR="008A09EA" w:rsidRDefault="008A09EA" w:rsidP="00142BD0">
      <w:pPr>
        <w:jc w:val="both"/>
        <w:rPr>
          <w:sz w:val="24"/>
          <w:szCs w:val="24"/>
        </w:rPr>
      </w:pPr>
      <w:r>
        <w:rPr>
          <w:sz w:val="24"/>
          <w:szCs w:val="24"/>
        </w:rPr>
        <w:t>180 g Mehl</w:t>
      </w:r>
    </w:p>
    <w:p w14:paraId="3A9BB65D" w14:textId="073FB16D" w:rsidR="008A09EA" w:rsidRDefault="008A09EA" w:rsidP="00142BD0">
      <w:pPr>
        <w:jc w:val="both"/>
        <w:rPr>
          <w:sz w:val="24"/>
          <w:szCs w:val="24"/>
        </w:rPr>
      </w:pPr>
      <w:r>
        <w:rPr>
          <w:sz w:val="24"/>
          <w:szCs w:val="24"/>
        </w:rPr>
        <w:t>70 g Speisestärke</w:t>
      </w:r>
    </w:p>
    <w:p w14:paraId="5832035B" w14:textId="77777777" w:rsidR="008A09EA" w:rsidRPr="00D42FDB" w:rsidRDefault="008A09EA" w:rsidP="00142BD0">
      <w:pPr>
        <w:jc w:val="both"/>
        <w:rPr>
          <w:i/>
          <w:iCs/>
          <w:sz w:val="24"/>
          <w:szCs w:val="24"/>
        </w:rPr>
      </w:pPr>
      <w:r w:rsidRPr="00D42FDB">
        <w:rPr>
          <w:i/>
          <w:iCs/>
          <w:sz w:val="24"/>
          <w:szCs w:val="24"/>
        </w:rPr>
        <w:t>Für die Füllung:</w:t>
      </w:r>
    </w:p>
    <w:p w14:paraId="318648AA" w14:textId="7A318115" w:rsidR="008A09EA" w:rsidRDefault="008A09EA" w:rsidP="00142BD0">
      <w:pPr>
        <w:jc w:val="both"/>
        <w:rPr>
          <w:sz w:val="24"/>
          <w:szCs w:val="24"/>
        </w:rPr>
      </w:pPr>
      <w:r>
        <w:rPr>
          <w:sz w:val="24"/>
          <w:szCs w:val="24"/>
        </w:rPr>
        <w:t>6 Stangen Giotto</w:t>
      </w:r>
    </w:p>
    <w:p w14:paraId="57DA5E54" w14:textId="296A503F" w:rsidR="008A09EA" w:rsidRDefault="008A09EA" w:rsidP="00142BD0">
      <w:pPr>
        <w:jc w:val="both"/>
        <w:rPr>
          <w:sz w:val="24"/>
          <w:szCs w:val="24"/>
        </w:rPr>
      </w:pPr>
      <w:r>
        <w:rPr>
          <w:sz w:val="24"/>
          <w:szCs w:val="24"/>
        </w:rPr>
        <w:t>1 l Sahne</w:t>
      </w:r>
    </w:p>
    <w:p w14:paraId="6E953D47" w14:textId="668FB6F5" w:rsidR="008A09EA" w:rsidRDefault="008A09EA" w:rsidP="00142BD0">
      <w:pPr>
        <w:jc w:val="both"/>
        <w:rPr>
          <w:sz w:val="24"/>
          <w:szCs w:val="24"/>
        </w:rPr>
      </w:pPr>
      <w:r>
        <w:rPr>
          <w:sz w:val="24"/>
          <w:szCs w:val="24"/>
        </w:rPr>
        <w:t>6 Päckchen Sahnesteif</w:t>
      </w:r>
    </w:p>
    <w:p w14:paraId="326AD595" w14:textId="360798FF" w:rsidR="008A09EA" w:rsidRPr="00D42FDB" w:rsidRDefault="008A09EA" w:rsidP="00142BD0">
      <w:pPr>
        <w:jc w:val="both"/>
        <w:rPr>
          <w:i/>
          <w:iCs/>
          <w:sz w:val="24"/>
          <w:szCs w:val="24"/>
        </w:rPr>
      </w:pPr>
      <w:r w:rsidRPr="00D42FDB">
        <w:rPr>
          <w:i/>
          <w:iCs/>
          <w:sz w:val="24"/>
          <w:szCs w:val="24"/>
        </w:rPr>
        <w:t>Für die Deko:</w:t>
      </w:r>
    </w:p>
    <w:p w14:paraId="5C853E0F" w14:textId="7373A4AD" w:rsidR="008A09EA" w:rsidRDefault="00A35713" w:rsidP="00142BD0">
      <w:pPr>
        <w:jc w:val="both"/>
        <w:rPr>
          <w:sz w:val="24"/>
          <w:szCs w:val="24"/>
        </w:rPr>
      </w:pPr>
      <w:r>
        <w:rPr>
          <w:sz w:val="24"/>
          <w:szCs w:val="24"/>
        </w:rPr>
        <w:t>4-5 Becher Sahne</w:t>
      </w:r>
    </w:p>
    <w:p w14:paraId="7E9A6D95" w14:textId="77C904C6" w:rsidR="00A35713" w:rsidRDefault="00A35713" w:rsidP="00142BD0">
      <w:pPr>
        <w:jc w:val="both"/>
        <w:rPr>
          <w:sz w:val="24"/>
          <w:szCs w:val="24"/>
        </w:rPr>
      </w:pPr>
      <w:r>
        <w:rPr>
          <w:sz w:val="24"/>
          <w:szCs w:val="24"/>
        </w:rPr>
        <w:t>14 Giotto-Kugeln</w:t>
      </w:r>
    </w:p>
    <w:p w14:paraId="75C91E55" w14:textId="368183F9" w:rsidR="00A35713" w:rsidRDefault="00A35713" w:rsidP="00142BD0">
      <w:pPr>
        <w:jc w:val="both"/>
        <w:rPr>
          <w:sz w:val="24"/>
          <w:szCs w:val="24"/>
        </w:rPr>
      </w:pPr>
      <w:r>
        <w:rPr>
          <w:sz w:val="24"/>
          <w:szCs w:val="24"/>
        </w:rPr>
        <w:t>Haselnusskerne</w:t>
      </w:r>
    </w:p>
    <w:p w14:paraId="21B0BC81" w14:textId="143C5A90" w:rsidR="00A35713" w:rsidRDefault="00A35713" w:rsidP="00142BD0">
      <w:pPr>
        <w:jc w:val="both"/>
        <w:rPr>
          <w:sz w:val="24"/>
          <w:szCs w:val="24"/>
        </w:rPr>
      </w:pPr>
    </w:p>
    <w:p w14:paraId="6A6AF48A" w14:textId="42008F3B" w:rsidR="00A35713" w:rsidRDefault="00A35713" w:rsidP="00142BD0">
      <w:pPr>
        <w:jc w:val="both"/>
        <w:rPr>
          <w:sz w:val="24"/>
          <w:szCs w:val="24"/>
        </w:rPr>
      </w:pPr>
      <w:r>
        <w:rPr>
          <w:sz w:val="24"/>
          <w:szCs w:val="24"/>
        </w:rPr>
        <w:t>Zubereitungszeit: 60 Minuten plus Backzeit 30 Minuten</w:t>
      </w:r>
    </w:p>
    <w:p w14:paraId="0D193E85" w14:textId="0A616D01" w:rsidR="00A35713" w:rsidRPr="00A35713" w:rsidRDefault="00A35713" w:rsidP="00B40E8C">
      <w:pPr>
        <w:pStyle w:val="ListParagraph"/>
        <w:numPr>
          <w:ilvl w:val="0"/>
          <w:numId w:val="617"/>
        </w:numPr>
        <w:spacing w:after="120"/>
        <w:ind w:left="714" w:hanging="357"/>
        <w:contextualSpacing w:val="0"/>
        <w:jc w:val="both"/>
        <w:rPr>
          <w:sz w:val="24"/>
          <w:szCs w:val="24"/>
        </w:rPr>
      </w:pPr>
      <w:r w:rsidRPr="00A35713">
        <w:rPr>
          <w:sz w:val="24"/>
          <w:szCs w:val="24"/>
        </w:rPr>
        <w:t>Backofen auf 180 Grad vorheizen. Springformboden mit Papier auslegen.</w:t>
      </w:r>
    </w:p>
    <w:p w14:paraId="3DECE872" w14:textId="0918FF2F" w:rsidR="00A35713" w:rsidRPr="00A35713" w:rsidRDefault="00A35713" w:rsidP="00B40E8C">
      <w:pPr>
        <w:pStyle w:val="ListParagraph"/>
        <w:numPr>
          <w:ilvl w:val="0"/>
          <w:numId w:val="617"/>
        </w:numPr>
        <w:spacing w:after="120"/>
        <w:ind w:left="714" w:hanging="357"/>
        <w:contextualSpacing w:val="0"/>
        <w:jc w:val="both"/>
        <w:rPr>
          <w:sz w:val="24"/>
          <w:szCs w:val="24"/>
        </w:rPr>
      </w:pPr>
      <w:r w:rsidRPr="00A35713">
        <w:rPr>
          <w:sz w:val="24"/>
          <w:szCs w:val="24"/>
        </w:rPr>
        <w:t>Die Eier trennen. Eiweiße mit Wasser zu Eischnee schlagen. Zucker und Vanillezucker unter die Eigelbe rühren und den Eischnee unterheben. Mehl und Speisestärke sieben und ebenfalls unterheben. Den Teig in die Form füllen, etwa 20 – 30 Minuten backen und vollständig auskühlen lassen.</w:t>
      </w:r>
    </w:p>
    <w:p w14:paraId="1F026200" w14:textId="40F1DAA0" w:rsidR="00A35713" w:rsidRPr="00A35713" w:rsidRDefault="00A35713" w:rsidP="00B40E8C">
      <w:pPr>
        <w:pStyle w:val="ListParagraph"/>
        <w:numPr>
          <w:ilvl w:val="0"/>
          <w:numId w:val="617"/>
        </w:numPr>
        <w:spacing w:after="120"/>
        <w:ind w:left="714" w:hanging="357"/>
        <w:contextualSpacing w:val="0"/>
        <w:jc w:val="both"/>
        <w:rPr>
          <w:sz w:val="24"/>
          <w:szCs w:val="24"/>
        </w:rPr>
      </w:pPr>
      <w:r w:rsidRPr="00A35713">
        <w:rPr>
          <w:sz w:val="24"/>
          <w:szCs w:val="24"/>
        </w:rPr>
        <w:t xml:space="preserve">Für die Füllung die Giotto-Kugeln grob zerkleinern. Die Sahne mit dem Sahnesteif steif schlagen und die zerkleinerten Giotto-Kugeln unterheben. Den Tortenboden horizontal in 3 Scheiben schneiden. Die Hälfte der Nuss-Sahne-mischung auf den untersten Boden streichen, den mittleren Boden auflegen und mit der anderen Hälfte besteichen, dann den Deckel auflegen und die Torte </w:t>
      </w:r>
      <w:r w:rsidR="008309B8" w:rsidRPr="00A35713">
        <w:rPr>
          <w:sz w:val="24"/>
          <w:szCs w:val="24"/>
        </w:rPr>
        <w:t>kaltstellen</w:t>
      </w:r>
      <w:r w:rsidRPr="00A35713">
        <w:rPr>
          <w:sz w:val="24"/>
          <w:szCs w:val="24"/>
        </w:rPr>
        <w:t>.</w:t>
      </w:r>
    </w:p>
    <w:p w14:paraId="5D9BC5E9" w14:textId="004F0FCF" w:rsidR="00A35713" w:rsidRDefault="00A35713" w:rsidP="00B40E8C">
      <w:pPr>
        <w:pStyle w:val="ListParagraph"/>
        <w:numPr>
          <w:ilvl w:val="0"/>
          <w:numId w:val="617"/>
        </w:numPr>
        <w:spacing w:after="120"/>
        <w:ind w:left="714" w:hanging="357"/>
        <w:contextualSpacing w:val="0"/>
        <w:jc w:val="both"/>
        <w:rPr>
          <w:sz w:val="24"/>
          <w:szCs w:val="24"/>
        </w:rPr>
      </w:pPr>
      <w:r w:rsidRPr="00A35713">
        <w:rPr>
          <w:sz w:val="24"/>
          <w:szCs w:val="24"/>
        </w:rPr>
        <w:t>Für die Deko die Sahne schlagen und die Torte damit bestreichen. Mit den Giotto-Kugeln und gehackten Haselnusskernen garnieren.</w:t>
      </w:r>
    </w:p>
    <w:p w14:paraId="25A095D6" w14:textId="21D92361" w:rsidR="00A35713" w:rsidRDefault="00A35713" w:rsidP="00D42FDB">
      <w:pPr>
        <w:pStyle w:val="Heading2"/>
        <w:spacing w:after="240"/>
      </w:pPr>
      <w:r>
        <w:lastRenderedPageBreak/>
        <w:t>Eierlikör-Sahne-Torte</w:t>
      </w:r>
      <w:r w:rsidR="00CB0B4C">
        <w:rPr>
          <w:rStyle w:val="FootnoteReference"/>
        </w:rPr>
        <w:footnoteReference w:id="1776"/>
      </w:r>
      <w:r>
        <w:t xml:space="preserve"> </w:t>
      </w:r>
    </w:p>
    <w:p w14:paraId="7ABC863F" w14:textId="336723EA" w:rsidR="00A35713" w:rsidRPr="00D42FDB" w:rsidRDefault="00D42FDB" w:rsidP="00D42FDB">
      <w:pPr>
        <w:jc w:val="both"/>
        <w:rPr>
          <w:sz w:val="24"/>
          <w:szCs w:val="24"/>
        </w:rPr>
      </w:pPr>
      <w:r w:rsidRPr="00D42FDB">
        <w:rPr>
          <w:sz w:val="24"/>
          <w:szCs w:val="24"/>
          <w:u w:val="single"/>
        </w:rPr>
        <w:t>Zutaten</w:t>
      </w:r>
      <w:r>
        <w:rPr>
          <w:sz w:val="24"/>
          <w:szCs w:val="24"/>
        </w:rPr>
        <w:t xml:space="preserve"> (</w:t>
      </w:r>
      <w:r w:rsidR="00A35713" w:rsidRPr="00D42FDB">
        <w:rPr>
          <w:sz w:val="24"/>
          <w:szCs w:val="24"/>
        </w:rPr>
        <w:t>für 1 Springform</w:t>
      </w:r>
      <w:r>
        <w:rPr>
          <w:sz w:val="24"/>
          <w:szCs w:val="24"/>
        </w:rPr>
        <w:t>)</w:t>
      </w:r>
    </w:p>
    <w:p w14:paraId="7B4DE29C" w14:textId="0DF486F1" w:rsidR="00A35713" w:rsidRPr="00D42FDB" w:rsidRDefault="00A35713" w:rsidP="00D42FDB">
      <w:pPr>
        <w:jc w:val="both"/>
        <w:rPr>
          <w:sz w:val="24"/>
          <w:szCs w:val="24"/>
        </w:rPr>
      </w:pPr>
      <w:r w:rsidRPr="00D42FDB">
        <w:rPr>
          <w:sz w:val="24"/>
          <w:szCs w:val="24"/>
        </w:rPr>
        <w:t>Für den Teig:</w:t>
      </w:r>
    </w:p>
    <w:p w14:paraId="78E99115" w14:textId="67F2DADB" w:rsidR="00A35713" w:rsidRPr="00D42FDB" w:rsidRDefault="00A35713" w:rsidP="00D42FDB">
      <w:pPr>
        <w:jc w:val="both"/>
        <w:rPr>
          <w:sz w:val="24"/>
          <w:szCs w:val="24"/>
        </w:rPr>
      </w:pPr>
      <w:r w:rsidRPr="00D42FDB">
        <w:rPr>
          <w:sz w:val="24"/>
          <w:szCs w:val="24"/>
        </w:rPr>
        <w:t>3 Eier</w:t>
      </w:r>
    </w:p>
    <w:p w14:paraId="6AC2E167" w14:textId="24C0277D" w:rsidR="00A35713" w:rsidRPr="00D42FDB" w:rsidRDefault="00A35713" w:rsidP="00D42FDB">
      <w:pPr>
        <w:jc w:val="both"/>
        <w:rPr>
          <w:sz w:val="24"/>
          <w:szCs w:val="24"/>
        </w:rPr>
      </w:pPr>
      <w:r w:rsidRPr="00D42FDB">
        <w:rPr>
          <w:sz w:val="24"/>
          <w:szCs w:val="24"/>
        </w:rPr>
        <w:t>90 g Zucker</w:t>
      </w:r>
    </w:p>
    <w:p w14:paraId="7AB7B29C" w14:textId="700C4AE4" w:rsidR="00A35713" w:rsidRPr="00D42FDB" w:rsidRDefault="00A35713" w:rsidP="00D42FDB">
      <w:pPr>
        <w:jc w:val="both"/>
        <w:rPr>
          <w:sz w:val="24"/>
          <w:szCs w:val="24"/>
        </w:rPr>
      </w:pPr>
      <w:r w:rsidRPr="00D42FDB">
        <w:rPr>
          <w:sz w:val="24"/>
          <w:szCs w:val="24"/>
        </w:rPr>
        <w:t>70 g Mehl</w:t>
      </w:r>
    </w:p>
    <w:p w14:paraId="22A1F2A8" w14:textId="351F8075" w:rsidR="00A35713" w:rsidRPr="00D42FDB" w:rsidRDefault="00A35713" w:rsidP="00D42FDB">
      <w:pPr>
        <w:jc w:val="both"/>
        <w:rPr>
          <w:sz w:val="24"/>
          <w:szCs w:val="24"/>
        </w:rPr>
      </w:pPr>
      <w:r w:rsidRPr="00D42FDB">
        <w:rPr>
          <w:sz w:val="24"/>
          <w:szCs w:val="24"/>
        </w:rPr>
        <w:t>20 g Kakopulver</w:t>
      </w:r>
    </w:p>
    <w:p w14:paraId="148FEABD" w14:textId="6BC7A0C5" w:rsidR="00A35713" w:rsidRDefault="00A35713" w:rsidP="00A35713">
      <w:pPr>
        <w:pStyle w:val="ListParagraph"/>
        <w:jc w:val="both"/>
        <w:rPr>
          <w:sz w:val="24"/>
          <w:szCs w:val="24"/>
        </w:rPr>
      </w:pPr>
    </w:p>
    <w:p w14:paraId="646F9B0D" w14:textId="39EBFD66" w:rsidR="004229F9" w:rsidRPr="00D42FDB" w:rsidRDefault="004229F9" w:rsidP="00D42FDB">
      <w:pPr>
        <w:jc w:val="both"/>
        <w:rPr>
          <w:i/>
          <w:iCs/>
          <w:sz w:val="24"/>
          <w:szCs w:val="24"/>
        </w:rPr>
      </w:pPr>
      <w:r w:rsidRPr="00D42FDB">
        <w:rPr>
          <w:i/>
          <w:iCs/>
          <w:sz w:val="24"/>
          <w:szCs w:val="24"/>
        </w:rPr>
        <w:t>Für die Füllung und die Deko:</w:t>
      </w:r>
    </w:p>
    <w:p w14:paraId="2D6500BB" w14:textId="10FBEAF2" w:rsidR="004229F9" w:rsidRPr="00D42FDB" w:rsidRDefault="004229F9" w:rsidP="00D42FDB">
      <w:pPr>
        <w:jc w:val="both"/>
        <w:rPr>
          <w:sz w:val="24"/>
          <w:szCs w:val="24"/>
        </w:rPr>
      </w:pPr>
      <w:r w:rsidRPr="00D42FDB">
        <w:rPr>
          <w:sz w:val="24"/>
          <w:szCs w:val="24"/>
        </w:rPr>
        <w:t>9 Blatt Gelatine</w:t>
      </w:r>
    </w:p>
    <w:p w14:paraId="2B710AED" w14:textId="0A2D6789" w:rsidR="004229F9" w:rsidRPr="00D42FDB" w:rsidRDefault="004229F9" w:rsidP="00D42FDB">
      <w:pPr>
        <w:jc w:val="both"/>
        <w:rPr>
          <w:sz w:val="24"/>
          <w:szCs w:val="24"/>
        </w:rPr>
      </w:pPr>
      <w:r w:rsidRPr="00D42FDB">
        <w:rPr>
          <w:sz w:val="24"/>
          <w:szCs w:val="24"/>
        </w:rPr>
        <w:t>100 g weiche Butter</w:t>
      </w:r>
    </w:p>
    <w:p w14:paraId="0AE9A2E1" w14:textId="7705D178" w:rsidR="004229F9" w:rsidRPr="00D42FDB" w:rsidRDefault="004229F9" w:rsidP="00D42FDB">
      <w:pPr>
        <w:jc w:val="both"/>
        <w:rPr>
          <w:sz w:val="24"/>
          <w:szCs w:val="24"/>
        </w:rPr>
      </w:pPr>
      <w:r w:rsidRPr="00D42FDB">
        <w:rPr>
          <w:sz w:val="24"/>
          <w:szCs w:val="24"/>
        </w:rPr>
        <w:t>100 g Puderzucker</w:t>
      </w:r>
    </w:p>
    <w:p w14:paraId="3541DFA8" w14:textId="0100E8A1" w:rsidR="004229F9" w:rsidRPr="00D42FDB" w:rsidRDefault="004229F9" w:rsidP="00D42FDB">
      <w:pPr>
        <w:jc w:val="both"/>
        <w:rPr>
          <w:sz w:val="24"/>
          <w:szCs w:val="24"/>
        </w:rPr>
      </w:pPr>
      <w:r w:rsidRPr="00D42FDB">
        <w:rPr>
          <w:sz w:val="24"/>
          <w:szCs w:val="24"/>
        </w:rPr>
        <w:t>2 Päckchen Vanillezucker</w:t>
      </w:r>
    </w:p>
    <w:p w14:paraId="1AE92063" w14:textId="07D8FDE1" w:rsidR="004229F9" w:rsidRPr="00D42FDB" w:rsidRDefault="004229F9" w:rsidP="00D42FDB">
      <w:pPr>
        <w:jc w:val="both"/>
        <w:rPr>
          <w:sz w:val="24"/>
          <w:szCs w:val="24"/>
        </w:rPr>
      </w:pPr>
      <w:r w:rsidRPr="00D42FDB">
        <w:rPr>
          <w:sz w:val="24"/>
          <w:szCs w:val="24"/>
        </w:rPr>
        <w:t>3 Eier</w:t>
      </w:r>
    </w:p>
    <w:p w14:paraId="2E5FFA53" w14:textId="5D1D10B2" w:rsidR="004229F9" w:rsidRPr="00D42FDB" w:rsidRDefault="004229F9" w:rsidP="00D42FDB">
      <w:pPr>
        <w:jc w:val="both"/>
        <w:rPr>
          <w:sz w:val="24"/>
          <w:szCs w:val="24"/>
        </w:rPr>
      </w:pPr>
      <w:r w:rsidRPr="00D42FDB">
        <w:rPr>
          <w:sz w:val="24"/>
          <w:szCs w:val="24"/>
        </w:rPr>
        <w:t>250 ml Eierlikör</w:t>
      </w:r>
    </w:p>
    <w:p w14:paraId="3F1672AD" w14:textId="163AAB72" w:rsidR="004229F9" w:rsidRPr="00D42FDB" w:rsidRDefault="004229F9" w:rsidP="00D42FDB">
      <w:pPr>
        <w:jc w:val="both"/>
        <w:rPr>
          <w:sz w:val="24"/>
          <w:szCs w:val="24"/>
        </w:rPr>
      </w:pPr>
      <w:r w:rsidRPr="00D42FDB">
        <w:rPr>
          <w:sz w:val="24"/>
          <w:szCs w:val="24"/>
        </w:rPr>
        <w:t>500 g Schlagsahne</w:t>
      </w:r>
    </w:p>
    <w:p w14:paraId="63D00107" w14:textId="624D2DCB" w:rsidR="004229F9" w:rsidRPr="00D42FDB" w:rsidRDefault="004229F9" w:rsidP="00D42FDB">
      <w:pPr>
        <w:jc w:val="both"/>
        <w:rPr>
          <w:sz w:val="24"/>
          <w:szCs w:val="24"/>
        </w:rPr>
      </w:pPr>
      <w:r w:rsidRPr="00D42FDB">
        <w:rPr>
          <w:sz w:val="24"/>
          <w:szCs w:val="24"/>
        </w:rPr>
        <w:t>2 Bäckchen Schokoröllchen</w:t>
      </w:r>
    </w:p>
    <w:p w14:paraId="45E2B5AA" w14:textId="00829959" w:rsidR="004229F9" w:rsidRPr="00D42FDB" w:rsidRDefault="004229F9" w:rsidP="00D42FDB">
      <w:pPr>
        <w:jc w:val="both"/>
        <w:rPr>
          <w:sz w:val="24"/>
          <w:szCs w:val="24"/>
        </w:rPr>
      </w:pPr>
      <w:r w:rsidRPr="00D42FDB">
        <w:rPr>
          <w:sz w:val="24"/>
          <w:szCs w:val="24"/>
        </w:rPr>
        <w:t>2 EL Raspelschokolade Zartbitter</w:t>
      </w:r>
    </w:p>
    <w:p w14:paraId="2D41AA80" w14:textId="4B36A8B2" w:rsidR="004229F9" w:rsidRDefault="004229F9" w:rsidP="004229F9">
      <w:pPr>
        <w:pStyle w:val="ListParagraph"/>
        <w:jc w:val="both"/>
        <w:rPr>
          <w:sz w:val="24"/>
          <w:szCs w:val="24"/>
        </w:rPr>
      </w:pPr>
    </w:p>
    <w:p w14:paraId="6989F2C2" w14:textId="4685C970" w:rsidR="004229F9" w:rsidRPr="00D42FDB" w:rsidRDefault="004229F9" w:rsidP="00D42FDB">
      <w:pPr>
        <w:jc w:val="both"/>
        <w:rPr>
          <w:sz w:val="24"/>
          <w:szCs w:val="24"/>
        </w:rPr>
      </w:pPr>
      <w:r w:rsidRPr="00D42FDB">
        <w:rPr>
          <w:sz w:val="24"/>
          <w:szCs w:val="24"/>
        </w:rPr>
        <w:t>Zubereitungszeit: 50 Minuten plus Backzeit 15 – 20 Minuten plus Kühlzeit 5 Stunden</w:t>
      </w:r>
    </w:p>
    <w:p w14:paraId="04C4FD52" w14:textId="5ED24FD2" w:rsidR="004229F9" w:rsidRPr="006933FE" w:rsidRDefault="004229F9" w:rsidP="00B40E8C">
      <w:pPr>
        <w:pStyle w:val="ListParagraph"/>
        <w:numPr>
          <w:ilvl w:val="0"/>
          <w:numId w:val="618"/>
        </w:numPr>
        <w:spacing w:after="120"/>
        <w:ind w:left="714" w:hanging="357"/>
        <w:contextualSpacing w:val="0"/>
        <w:jc w:val="both"/>
        <w:rPr>
          <w:sz w:val="24"/>
          <w:szCs w:val="24"/>
        </w:rPr>
      </w:pPr>
      <w:r w:rsidRPr="006933FE">
        <w:rPr>
          <w:sz w:val="24"/>
          <w:szCs w:val="24"/>
        </w:rPr>
        <w:t>Den Backofen auf 170 Grad Umluft vorheizen. Die Springform mit Backpapier auslegen.</w:t>
      </w:r>
    </w:p>
    <w:p w14:paraId="454D0846" w14:textId="2116A244" w:rsidR="004229F9" w:rsidRPr="006933FE" w:rsidRDefault="004229F9" w:rsidP="00B40E8C">
      <w:pPr>
        <w:pStyle w:val="ListParagraph"/>
        <w:numPr>
          <w:ilvl w:val="0"/>
          <w:numId w:val="618"/>
        </w:numPr>
        <w:spacing w:after="120"/>
        <w:ind w:left="714" w:hanging="357"/>
        <w:contextualSpacing w:val="0"/>
        <w:jc w:val="both"/>
        <w:rPr>
          <w:sz w:val="24"/>
          <w:szCs w:val="24"/>
        </w:rPr>
      </w:pPr>
      <w:r w:rsidRPr="006933FE">
        <w:rPr>
          <w:sz w:val="24"/>
          <w:szCs w:val="24"/>
        </w:rPr>
        <w:t xml:space="preserve">Für den Teig die Eier mit 3 EL Wasser schaumig schlagen. Den Zucker 3 – 4 Minuten unterschlagen. Mehl und Kakao mischen und zu den </w:t>
      </w:r>
      <w:r w:rsidR="008309B8">
        <w:rPr>
          <w:sz w:val="24"/>
          <w:szCs w:val="24"/>
        </w:rPr>
        <w:t>E</w:t>
      </w:r>
      <w:r w:rsidRPr="006933FE">
        <w:rPr>
          <w:sz w:val="24"/>
          <w:szCs w:val="24"/>
        </w:rPr>
        <w:t>iern sieben. Den Teig in die Springform streichen und im vorgeheizten Backofen 15 – 20 Minuten backen. Anschließend vollständig auskühlen lassen.</w:t>
      </w:r>
    </w:p>
    <w:p w14:paraId="4BBA6CC5" w14:textId="1D4D1281" w:rsidR="004229F9" w:rsidRPr="006933FE" w:rsidRDefault="004229F9" w:rsidP="00B40E8C">
      <w:pPr>
        <w:pStyle w:val="ListParagraph"/>
        <w:numPr>
          <w:ilvl w:val="0"/>
          <w:numId w:val="618"/>
        </w:numPr>
        <w:spacing w:after="120"/>
        <w:ind w:left="714" w:hanging="357"/>
        <w:contextualSpacing w:val="0"/>
        <w:jc w:val="both"/>
        <w:rPr>
          <w:sz w:val="24"/>
          <w:szCs w:val="24"/>
        </w:rPr>
      </w:pPr>
      <w:r w:rsidRPr="006933FE">
        <w:rPr>
          <w:sz w:val="24"/>
          <w:szCs w:val="24"/>
        </w:rPr>
        <w:t xml:space="preserve">Die Gelatine in kaltem Wasser einweichen. Butter, Puderzucker und Vanillezucker cremig rühren. Die Eier trennen. Vom Eierlikör 2 EL abnehmen, den Rest zusammen mit den Eigelben in die Butter rühren. Die Gelatine ausdrücken und in einem kleinen Topf bei milder Hitze auflösen. Danach langsam unter die Butter-Eier-Masse rühren und leicht gelieren lassen. </w:t>
      </w:r>
    </w:p>
    <w:p w14:paraId="30CB9A0F" w14:textId="69C657E9" w:rsidR="004229F9" w:rsidRPr="006933FE" w:rsidRDefault="004229F9" w:rsidP="00B40E8C">
      <w:pPr>
        <w:pStyle w:val="ListParagraph"/>
        <w:numPr>
          <w:ilvl w:val="0"/>
          <w:numId w:val="618"/>
        </w:numPr>
        <w:spacing w:after="120"/>
        <w:ind w:left="714" w:hanging="357"/>
        <w:contextualSpacing w:val="0"/>
        <w:jc w:val="both"/>
        <w:rPr>
          <w:sz w:val="24"/>
          <w:szCs w:val="24"/>
        </w:rPr>
      </w:pPr>
      <w:r w:rsidRPr="006933FE">
        <w:rPr>
          <w:sz w:val="24"/>
          <w:szCs w:val="24"/>
        </w:rPr>
        <w:lastRenderedPageBreak/>
        <w:t xml:space="preserve">Inzwischen die Sahne steif schlagen und etwa ein Viertel davon </w:t>
      </w:r>
      <w:r w:rsidR="008309B8" w:rsidRPr="006933FE">
        <w:rPr>
          <w:sz w:val="24"/>
          <w:szCs w:val="24"/>
        </w:rPr>
        <w:t>beiseitestellen</w:t>
      </w:r>
      <w:r w:rsidRPr="006933FE">
        <w:rPr>
          <w:sz w:val="24"/>
          <w:szCs w:val="24"/>
        </w:rPr>
        <w:t xml:space="preserve">. Die </w:t>
      </w:r>
      <w:r w:rsidR="006933FE" w:rsidRPr="006933FE">
        <w:rPr>
          <w:sz w:val="24"/>
          <w:szCs w:val="24"/>
        </w:rPr>
        <w:t>E</w:t>
      </w:r>
      <w:r w:rsidRPr="006933FE">
        <w:rPr>
          <w:sz w:val="24"/>
          <w:szCs w:val="24"/>
        </w:rPr>
        <w:t xml:space="preserve">iweiße ebenfalls steif schlagen. Erst drei Viertel der Sahne, dann die steif geschlagenen </w:t>
      </w:r>
      <w:r w:rsidR="006933FE" w:rsidRPr="006933FE">
        <w:rPr>
          <w:sz w:val="24"/>
          <w:szCs w:val="24"/>
        </w:rPr>
        <w:t>E</w:t>
      </w:r>
      <w:r w:rsidRPr="006933FE">
        <w:rPr>
          <w:sz w:val="24"/>
          <w:szCs w:val="24"/>
        </w:rPr>
        <w:t>iweiße unter die Butter-Eier-Masse heben.</w:t>
      </w:r>
    </w:p>
    <w:p w14:paraId="6EF61475" w14:textId="7A863BAD" w:rsidR="004229F9" w:rsidRPr="006933FE" w:rsidRDefault="004229F9" w:rsidP="00B40E8C">
      <w:pPr>
        <w:pStyle w:val="ListParagraph"/>
        <w:numPr>
          <w:ilvl w:val="0"/>
          <w:numId w:val="618"/>
        </w:numPr>
        <w:spacing w:after="120"/>
        <w:contextualSpacing w:val="0"/>
        <w:jc w:val="both"/>
        <w:rPr>
          <w:sz w:val="24"/>
          <w:szCs w:val="24"/>
        </w:rPr>
      </w:pPr>
      <w:r w:rsidRPr="006933FE">
        <w:rPr>
          <w:sz w:val="24"/>
          <w:szCs w:val="24"/>
        </w:rPr>
        <w:t>Etwas von der Likör-S</w:t>
      </w:r>
      <w:r w:rsidR="006933FE" w:rsidRPr="006933FE">
        <w:rPr>
          <w:sz w:val="24"/>
          <w:szCs w:val="24"/>
        </w:rPr>
        <w:t>a</w:t>
      </w:r>
      <w:r w:rsidRPr="006933FE">
        <w:rPr>
          <w:sz w:val="24"/>
          <w:szCs w:val="24"/>
        </w:rPr>
        <w:t>hne am Bodenrand verteilen. Die Schokoröllchen dort abwechselnd mit der Schokoseite n</w:t>
      </w:r>
      <w:r w:rsidR="006933FE" w:rsidRPr="006933FE">
        <w:rPr>
          <w:sz w:val="24"/>
          <w:szCs w:val="24"/>
        </w:rPr>
        <w:t>ach</w:t>
      </w:r>
      <w:r w:rsidRPr="006933FE">
        <w:rPr>
          <w:sz w:val="24"/>
          <w:szCs w:val="24"/>
        </w:rPr>
        <w:t xml:space="preserve"> oben und nach unten senkrecht aufstellen. Die restliche Likörsahne einfüllen</w:t>
      </w:r>
      <w:r w:rsidR="006933FE" w:rsidRPr="006933FE">
        <w:rPr>
          <w:sz w:val="24"/>
          <w:szCs w:val="24"/>
        </w:rPr>
        <w:t xml:space="preserve"> und</w:t>
      </w:r>
      <w:r w:rsidRPr="006933FE">
        <w:rPr>
          <w:sz w:val="24"/>
          <w:szCs w:val="24"/>
        </w:rPr>
        <w:t xml:space="preserve"> </w:t>
      </w:r>
      <w:r w:rsidR="008309B8" w:rsidRPr="006933FE">
        <w:rPr>
          <w:sz w:val="24"/>
          <w:szCs w:val="24"/>
        </w:rPr>
        <w:t>glattstreichen</w:t>
      </w:r>
      <w:r w:rsidRPr="006933FE">
        <w:rPr>
          <w:sz w:val="24"/>
          <w:szCs w:val="24"/>
        </w:rPr>
        <w:t>.</w:t>
      </w:r>
    </w:p>
    <w:p w14:paraId="17BDE41B" w14:textId="7205BA07" w:rsidR="004229F9" w:rsidRDefault="004229F9" w:rsidP="00B40E8C">
      <w:pPr>
        <w:pStyle w:val="ListParagraph"/>
        <w:numPr>
          <w:ilvl w:val="0"/>
          <w:numId w:val="618"/>
        </w:numPr>
        <w:spacing w:after="120"/>
        <w:contextualSpacing w:val="0"/>
        <w:jc w:val="both"/>
        <w:rPr>
          <w:sz w:val="24"/>
          <w:szCs w:val="24"/>
        </w:rPr>
      </w:pPr>
      <w:r w:rsidRPr="006933FE">
        <w:rPr>
          <w:sz w:val="24"/>
          <w:szCs w:val="24"/>
        </w:rPr>
        <w:t>Die übrige Sahne mit einem Spritzbeu</w:t>
      </w:r>
      <w:r w:rsidR="006933FE" w:rsidRPr="006933FE">
        <w:rPr>
          <w:sz w:val="24"/>
          <w:szCs w:val="24"/>
        </w:rPr>
        <w:t>tel</w:t>
      </w:r>
      <w:r w:rsidRPr="006933FE">
        <w:rPr>
          <w:sz w:val="24"/>
          <w:szCs w:val="24"/>
        </w:rPr>
        <w:t xml:space="preserve"> in kleinen Tupfen auf die </w:t>
      </w:r>
      <w:r w:rsidR="006933FE" w:rsidRPr="006933FE">
        <w:rPr>
          <w:sz w:val="24"/>
          <w:szCs w:val="24"/>
        </w:rPr>
        <w:t>T</w:t>
      </w:r>
      <w:r w:rsidRPr="006933FE">
        <w:rPr>
          <w:sz w:val="24"/>
          <w:szCs w:val="24"/>
        </w:rPr>
        <w:t>orte setz</w:t>
      </w:r>
      <w:r w:rsidR="006933FE" w:rsidRPr="006933FE">
        <w:rPr>
          <w:sz w:val="24"/>
          <w:szCs w:val="24"/>
        </w:rPr>
        <w:t>e</w:t>
      </w:r>
      <w:r w:rsidRPr="006933FE">
        <w:rPr>
          <w:sz w:val="24"/>
          <w:szCs w:val="24"/>
        </w:rPr>
        <w:t>n</w:t>
      </w:r>
      <w:r w:rsidR="006933FE" w:rsidRPr="006933FE">
        <w:rPr>
          <w:sz w:val="24"/>
          <w:szCs w:val="24"/>
        </w:rPr>
        <w:t>.</w:t>
      </w:r>
      <w:r w:rsidRPr="006933FE">
        <w:rPr>
          <w:sz w:val="24"/>
          <w:szCs w:val="24"/>
        </w:rPr>
        <w:t xml:space="preserve"> Mit dem restlichen </w:t>
      </w:r>
      <w:r w:rsidR="006933FE" w:rsidRPr="006933FE">
        <w:rPr>
          <w:sz w:val="24"/>
          <w:szCs w:val="24"/>
        </w:rPr>
        <w:t>E</w:t>
      </w:r>
      <w:r w:rsidRPr="006933FE">
        <w:rPr>
          <w:sz w:val="24"/>
          <w:szCs w:val="24"/>
        </w:rPr>
        <w:t>ierlikör beträufeln u</w:t>
      </w:r>
      <w:r w:rsidR="006933FE" w:rsidRPr="006933FE">
        <w:rPr>
          <w:sz w:val="24"/>
          <w:szCs w:val="24"/>
        </w:rPr>
        <w:t>nd den</w:t>
      </w:r>
      <w:r w:rsidRPr="006933FE">
        <w:rPr>
          <w:sz w:val="24"/>
          <w:szCs w:val="24"/>
        </w:rPr>
        <w:t xml:space="preserve"> Schokoladenr</w:t>
      </w:r>
      <w:r w:rsidR="006933FE" w:rsidRPr="006933FE">
        <w:rPr>
          <w:sz w:val="24"/>
          <w:szCs w:val="24"/>
        </w:rPr>
        <w:t>a</w:t>
      </w:r>
      <w:r w:rsidRPr="006933FE">
        <w:rPr>
          <w:sz w:val="24"/>
          <w:szCs w:val="24"/>
        </w:rPr>
        <w:t>speln darüberstreuen. Die Torte im Kühlschrank 4 -</w:t>
      </w:r>
      <w:r w:rsidR="006933FE">
        <w:rPr>
          <w:sz w:val="24"/>
          <w:szCs w:val="24"/>
        </w:rPr>
        <w:t xml:space="preserve"> </w:t>
      </w:r>
      <w:r w:rsidRPr="006933FE">
        <w:rPr>
          <w:sz w:val="24"/>
          <w:szCs w:val="24"/>
        </w:rPr>
        <w:t xml:space="preserve">5 Stunden </w:t>
      </w:r>
      <w:r w:rsidR="006933FE" w:rsidRPr="006933FE">
        <w:rPr>
          <w:sz w:val="24"/>
          <w:szCs w:val="24"/>
        </w:rPr>
        <w:t>oder über Nacht fest werden lassen.</w:t>
      </w:r>
    </w:p>
    <w:p w14:paraId="60BE9AB3" w14:textId="0B419E1F" w:rsidR="006933FE" w:rsidRDefault="006933FE">
      <w:pPr>
        <w:rPr>
          <w:sz w:val="24"/>
          <w:szCs w:val="24"/>
        </w:rPr>
      </w:pPr>
      <w:r>
        <w:rPr>
          <w:sz w:val="24"/>
          <w:szCs w:val="24"/>
        </w:rPr>
        <w:br w:type="page"/>
      </w:r>
    </w:p>
    <w:p w14:paraId="6F5BBD9C" w14:textId="7E39E47E" w:rsidR="006933FE" w:rsidRDefault="006933FE" w:rsidP="00D42FDB">
      <w:pPr>
        <w:pStyle w:val="Heading2"/>
        <w:spacing w:after="240"/>
      </w:pPr>
      <w:r>
        <w:lastRenderedPageBreak/>
        <w:t>Frankfurter Kranz</w:t>
      </w:r>
      <w:r w:rsidR="00B770D9">
        <w:rPr>
          <w:rStyle w:val="FootnoteReference"/>
        </w:rPr>
        <w:footnoteReference w:id="1777"/>
      </w:r>
      <w:r>
        <w:t xml:space="preserve"> </w:t>
      </w:r>
    </w:p>
    <w:p w14:paraId="7DFB7AFD" w14:textId="35A9E6C1" w:rsidR="006933FE" w:rsidRPr="00D42FDB" w:rsidRDefault="006933FE" w:rsidP="00D42FDB">
      <w:pPr>
        <w:jc w:val="both"/>
        <w:rPr>
          <w:sz w:val="24"/>
          <w:szCs w:val="24"/>
        </w:rPr>
      </w:pPr>
      <w:r w:rsidRPr="00D42FDB">
        <w:rPr>
          <w:sz w:val="24"/>
          <w:szCs w:val="24"/>
          <w:u w:val="single"/>
        </w:rPr>
        <w:t>Zutaten</w:t>
      </w:r>
      <w:r w:rsidRPr="00D42FDB">
        <w:rPr>
          <w:sz w:val="24"/>
          <w:szCs w:val="24"/>
        </w:rPr>
        <w:t xml:space="preserve"> </w:t>
      </w:r>
      <w:r w:rsidR="00D42FDB">
        <w:rPr>
          <w:sz w:val="24"/>
          <w:szCs w:val="24"/>
        </w:rPr>
        <w:t>(</w:t>
      </w:r>
      <w:r w:rsidRPr="00D42FDB">
        <w:rPr>
          <w:sz w:val="24"/>
          <w:szCs w:val="24"/>
        </w:rPr>
        <w:t>für 1 Kranzform</w:t>
      </w:r>
      <w:r w:rsidR="00D42FDB">
        <w:rPr>
          <w:sz w:val="24"/>
          <w:szCs w:val="24"/>
        </w:rPr>
        <w:t>)</w:t>
      </w:r>
    </w:p>
    <w:p w14:paraId="3ED821B9" w14:textId="0B81A14A" w:rsidR="006933FE" w:rsidRPr="00D42FDB" w:rsidRDefault="006933FE" w:rsidP="00D42FDB">
      <w:pPr>
        <w:jc w:val="both"/>
        <w:rPr>
          <w:i/>
          <w:iCs/>
          <w:sz w:val="24"/>
          <w:szCs w:val="24"/>
        </w:rPr>
      </w:pPr>
      <w:r w:rsidRPr="00D42FDB">
        <w:rPr>
          <w:i/>
          <w:iCs/>
          <w:sz w:val="24"/>
          <w:szCs w:val="24"/>
        </w:rPr>
        <w:t xml:space="preserve">Für den Teig: </w:t>
      </w:r>
    </w:p>
    <w:p w14:paraId="07154138" w14:textId="1D071071" w:rsidR="006933FE" w:rsidRPr="00D42FDB" w:rsidRDefault="006933FE" w:rsidP="00D42FDB">
      <w:pPr>
        <w:jc w:val="both"/>
        <w:rPr>
          <w:sz w:val="24"/>
          <w:szCs w:val="24"/>
        </w:rPr>
      </w:pPr>
      <w:r w:rsidRPr="00D42FDB">
        <w:rPr>
          <w:sz w:val="24"/>
          <w:szCs w:val="24"/>
        </w:rPr>
        <w:t>100 g Butter</w:t>
      </w:r>
    </w:p>
    <w:p w14:paraId="330E91FF" w14:textId="7136D682" w:rsidR="006933FE" w:rsidRPr="00D42FDB" w:rsidRDefault="006933FE" w:rsidP="00D42FDB">
      <w:pPr>
        <w:jc w:val="both"/>
        <w:rPr>
          <w:sz w:val="24"/>
          <w:szCs w:val="24"/>
        </w:rPr>
      </w:pPr>
      <w:r w:rsidRPr="00D42FDB">
        <w:rPr>
          <w:sz w:val="24"/>
          <w:szCs w:val="24"/>
        </w:rPr>
        <w:t>150 g Zucker</w:t>
      </w:r>
    </w:p>
    <w:p w14:paraId="5FD01B02" w14:textId="2B34B034" w:rsidR="006933FE" w:rsidRPr="00D42FDB" w:rsidRDefault="006933FE" w:rsidP="00D42FDB">
      <w:pPr>
        <w:jc w:val="both"/>
        <w:rPr>
          <w:sz w:val="24"/>
          <w:szCs w:val="24"/>
        </w:rPr>
      </w:pPr>
      <w:r w:rsidRPr="00D42FDB">
        <w:rPr>
          <w:sz w:val="24"/>
          <w:szCs w:val="24"/>
        </w:rPr>
        <w:t>3 Eier</w:t>
      </w:r>
    </w:p>
    <w:p w14:paraId="516CED9C" w14:textId="64D2E583" w:rsidR="006933FE" w:rsidRPr="00D42FDB" w:rsidRDefault="006933FE" w:rsidP="00D42FDB">
      <w:pPr>
        <w:jc w:val="both"/>
        <w:rPr>
          <w:sz w:val="24"/>
          <w:szCs w:val="24"/>
        </w:rPr>
      </w:pPr>
      <w:r w:rsidRPr="00D42FDB">
        <w:rPr>
          <w:sz w:val="24"/>
          <w:szCs w:val="24"/>
        </w:rPr>
        <w:t>4 Tropfen Zitronenaroma</w:t>
      </w:r>
    </w:p>
    <w:p w14:paraId="09BBAD1B" w14:textId="3E719B19" w:rsidR="006933FE" w:rsidRPr="00D42FDB" w:rsidRDefault="006933FE" w:rsidP="00D42FDB">
      <w:pPr>
        <w:jc w:val="both"/>
        <w:rPr>
          <w:sz w:val="24"/>
          <w:szCs w:val="24"/>
        </w:rPr>
      </w:pPr>
      <w:r w:rsidRPr="00D42FDB">
        <w:rPr>
          <w:sz w:val="24"/>
          <w:szCs w:val="24"/>
        </w:rPr>
        <w:t>2 EL weißer oder brauner Rum</w:t>
      </w:r>
    </w:p>
    <w:p w14:paraId="2757F616" w14:textId="54EF5755" w:rsidR="006933FE" w:rsidRPr="00D42FDB" w:rsidRDefault="006933FE" w:rsidP="00D42FDB">
      <w:pPr>
        <w:jc w:val="both"/>
        <w:rPr>
          <w:sz w:val="24"/>
          <w:szCs w:val="24"/>
        </w:rPr>
      </w:pPr>
      <w:r w:rsidRPr="00D42FDB">
        <w:rPr>
          <w:sz w:val="24"/>
          <w:szCs w:val="24"/>
        </w:rPr>
        <w:t>150 g Weizenmehl</w:t>
      </w:r>
    </w:p>
    <w:p w14:paraId="7CF64AF7" w14:textId="7FF175CA" w:rsidR="006933FE" w:rsidRPr="00D42FDB" w:rsidRDefault="006933FE" w:rsidP="00D42FDB">
      <w:pPr>
        <w:jc w:val="both"/>
        <w:rPr>
          <w:sz w:val="24"/>
          <w:szCs w:val="24"/>
        </w:rPr>
      </w:pPr>
      <w:r w:rsidRPr="00D42FDB">
        <w:rPr>
          <w:sz w:val="24"/>
          <w:szCs w:val="24"/>
        </w:rPr>
        <w:t>50 g Speisestärke</w:t>
      </w:r>
    </w:p>
    <w:p w14:paraId="6D40C65C" w14:textId="1F5873EA" w:rsidR="006933FE" w:rsidRPr="00D42FDB" w:rsidRDefault="006933FE" w:rsidP="00D42FDB">
      <w:pPr>
        <w:jc w:val="both"/>
        <w:rPr>
          <w:sz w:val="24"/>
          <w:szCs w:val="24"/>
        </w:rPr>
      </w:pPr>
      <w:r w:rsidRPr="00D42FDB">
        <w:rPr>
          <w:sz w:val="24"/>
          <w:szCs w:val="24"/>
        </w:rPr>
        <w:t>1 Päckchen Vanillezucker</w:t>
      </w:r>
    </w:p>
    <w:p w14:paraId="1F639441" w14:textId="4A3B3696" w:rsidR="006933FE" w:rsidRDefault="006933FE" w:rsidP="006933FE">
      <w:pPr>
        <w:pStyle w:val="ListParagraph"/>
        <w:jc w:val="both"/>
        <w:rPr>
          <w:sz w:val="24"/>
          <w:szCs w:val="24"/>
        </w:rPr>
      </w:pPr>
    </w:p>
    <w:p w14:paraId="5CAA0270" w14:textId="62A66627" w:rsidR="006933FE" w:rsidRPr="00D42FDB" w:rsidRDefault="006933FE" w:rsidP="00D42FDB">
      <w:pPr>
        <w:jc w:val="both"/>
        <w:rPr>
          <w:i/>
          <w:iCs/>
          <w:sz w:val="24"/>
          <w:szCs w:val="24"/>
        </w:rPr>
      </w:pPr>
      <w:r w:rsidRPr="00D42FDB">
        <w:rPr>
          <w:i/>
          <w:iCs/>
          <w:sz w:val="24"/>
          <w:szCs w:val="24"/>
        </w:rPr>
        <w:t>Für die Füllung</w:t>
      </w:r>
    </w:p>
    <w:p w14:paraId="24A9CC86" w14:textId="4E658D9A" w:rsidR="006933FE" w:rsidRPr="00D42FDB" w:rsidRDefault="006933FE" w:rsidP="00D42FDB">
      <w:pPr>
        <w:jc w:val="both"/>
        <w:rPr>
          <w:sz w:val="24"/>
          <w:szCs w:val="24"/>
        </w:rPr>
      </w:pPr>
      <w:r w:rsidRPr="00D42FDB">
        <w:rPr>
          <w:sz w:val="24"/>
          <w:szCs w:val="24"/>
        </w:rPr>
        <w:t>1 Päckchen Vanillepuddingpulver</w:t>
      </w:r>
    </w:p>
    <w:p w14:paraId="28F63BFE" w14:textId="7B80588F" w:rsidR="006933FE" w:rsidRPr="00D42FDB" w:rsidRDefault="006933FE" w:rsidP="00D42FDB">
      <w:pPr>
        <w:jc w:val="both"/>
        <w:rPr>
          <w:sz w:val="24"/>
          <w:szCs w:val="24"/>
        </w:rPr>
      </w:pPr>
      <w:r w:rsidRPr="00D42FDB">
        <w:rPr>
          <w:sz w:val="24"/>
          <w:szCs w:val="24"/>
        </w:rPr>
        <w:t>100 g Zucker</w:t>
      </w:r>
    </w:p>
    <w:p w14:paraId="05D27118" w14:textId="3967D431" w:rsidR="006933FE" w:rsidRPr="00D42FDB" w:rsidRDefault="006933FE" w:rsidP="00D42FDB">
      <w:pPr>
        <w:jc w:val="both"/>
        <w:rPr>
          <w:sz w:val="24"/>
          <w:szCs w:val="24"/>
        </w:rPr>
      </w:pPr>
      <w:r w:rsidRPr="00D42FDB">
        <w:rPr>
          <w:sz w:val="24"/>
          <w:szCs w:val="24"/>
        </w:rPr>
        <w:t>½ l Milch</w:t>
      </w:r>
    </w:p>
    <w:p w14:paraId="5F44205C" w14:textId="0AA43BD6" w:rsidR="006933FE" w:rsidRPr="00D42FDB" w:rsidRDefault="006933FE" w:rsidP="00D42FDB">
      <w:pPr>
        <w:jc w:val="both"/>
        <w:rPr>
          <w:sz w:val="24"/>
          <w:szCs w:val="24"/>
        </w:rPr>
      </w:pPr>
      <w:r w:rsidRPr="00D42FDB">
        <w:rPr>
          <w:sz w:val="24"/>
          <w:szCs w:val="24"/>
        </w:rPr>
        <w:t>200 g Butter</w:t>
      </w:r>
    </w:p>
    <w:p w14:paraId="6D0E0F84" w14:textId="6745E978" w:rsidR="006933FE" w:rsidRPr="00D42FDB" w:rsidRDefault="006933FE" w:rsidP="00D42FDB">
      <w:pPr>
        <w:jc w:val="both"/>
        <w:rPr>
          <w:sz w:val="24"/>
          <w:szCs w:val="24"/>
        </w:rPr>
      </w:pPr>
      <w:r w:rsidRPr="00D42FDB">
        <w:rPr>
          <w:sz w:val="24"/>
          <w:szCs w:val="24"/>
        </w:rPr>
        <w:t>1 Glas rote Marmelade (z.B. Erdbeere)</w:t>
      </w:r>
    </w:p>
    <w:p w14:paraId="725B3FE8" w14:textId="77777777" w:rsidR="006933FE" w:rsidRPr="00D42FDB" w:rsidRDefault="006933FE" w:rsidP="00D42FDB">
      <w:pPr>
        <w:jc w:val="both"/>
        <w:rPr>
          <w:sz w:val="24"/>
          <w:szCs w:val="24"/>
        </w:rPr>
      </w:pPr>
    </w:p>
    <w:p w14:paraId="001A95C9" w14:textId="3FBDE086" w:rsidR="006933FE" w:rsidRPr="00D42FDB" w:rsidRDefault="006933FE" w:rsidP="00D42FDB">
      <w:pPr>
        <w:jc w:val="both"/>
        <w:rPr>
          <w:i/>
          <w:iCs/>
          <w:sz w:val="24"/>
          <w:szCs w:val="24"/>
        </w:rPr>
      </w:pPr>
      <w:r w:rsidRPr="00D42FDB">
        <w:rPr>
          <w:i/>
          <w:iCs/>
          <w:sz w:val="24"/>
          <w:szCs w:val="24"/>
        </w:rPr>
        <w:t>Für die Deko:</w:t>
      </w:r>
    </w:p>
    <w:p w14:paraId="3CE88833" w14:textId="37D3EA7C" w:rsidR="006933FE" w:rsidRPr="00D42FDB" w:rsidRDefault="006933FE" w:rsidP="00D42FDB">
      <w:pPr>
        <w:jc w:val="both"/>
        <w:rPr>
          <w:sz w:val="24"/>
          <w:szCs w:val="24"/>
        </w:rPr>
      </w:pPr>
      <w:r w:rsidRPr="00D42FDB">
        <w:rPr>
          <w:sz w:val="24"/>
          <w:szCs w:val="24"/>
        </w:rPr>
        <w:t>1 TL Butter</w:t>
      </w:r>
    </w:p>
    <w:p w14:paraId="57D76AAA" w14:textId="1010C6FD" w:rsidR="006933FE" w:rsidRPr="00D42FDB" w:rsidRDefault="006933FE" w:rsidP="00D42FDB">
      <w:pPr>
        <w:jc w:val="both"/>
        <w:rPr>
          <w:sz w:val="24"/>
          <w:szCs w:val="24"/>
        </w:rPr>
      </w:pPr>
      <w:r w:rsidRPr="00D42FDB">
        <w:rPr>
          <w:sz w:val="24"/>
          <w:szCs w:val="24"/>
        </w:rPr>
        <w:t>60 g Zucker</w:t>
      </w:r>
    </w:p>
    <w:p w14:paraId="6EAE9EB7" w14:textId="6787453D" w:rsidR="006933FE" w:rsidRPr="00D42FDB" w:rsidRDefault="006933FE" w:rsidP="00D42FDB">
      <w:pPr>
        <w:jc w:val="both"/>
        <w:rPr>
          <w:sz w:val="24"/>
          <w:szCs w:val="24"/>
        </w:rPr>
      </w:pPr>
      <w:r w:rsidRPr="00D42FDB">
        <w:rPr>
          <w:sz w:val="24"/>
          <w:szCs w:val="24"/>
        </w:rPr>
        <w:t>125 g gehackte Mandeln</w:t>
      </w:r>
    </w:p>
    <w:p w14:paraId="14DFA52B" w14:textId="74150607" w:rsidR="006933FE" w:rsidRPr="00D42FDB" w:rsidRDefault="006933FE" w:rsidP="00D42FDB">
      <w:pPr>
        <w:jc w:val="both"/>
        <w:rPr>
          <w:sz w:val="24"/>
          <w:szCs w:val="24"/>
        </w:rPr>
      </w:pPr>
      <w:r w:rsidRPr="00D42FDB">
        <w:rPr>
          <w:sz w:val="24"/>
          <w:szCs w:val="24"/>
        </w:rPr>
        <w:t>Frische Himbeeren</w:t>
      </w:r>
    </w:p>
    <w:p w14:paraId="6595375F" w14:textId="287A2908" w:rsidR="006933FE" w:rsidRPr="00D42FDB" w:rsidRDefault="006933FE" w:rsidP="00D42FDB">
      <w:pPr>
        <w:jc w:val="both"/>
        <w:rPr>
          <w:sz w:val="24"/>
          <w:szCs w:val="24"/>
        </w:rPr>
      </w:pPr>
    </w:p>
    <w:p w14:paraId="7184D27F" w14:textId="52194608" w:rsidR="006933FE" w:rsidRPr="00D42FDB" w:rsidRDefault="006933FE" w:rsidP="00D42FDB">
      <w:pPr>
        <w:jc w:val="both"/>
        <w:rPr>
          <w:sz w:val="24"/>
          <w:szCs w:val="24"/>
        </w:rPr>
      </w:pPr>
      <w:r w:rsidRPr="00D42FDB">
        <w:rPr>
          <w:sz w:val="24"/>
          <w:szCs w:val="24"/>
        </w:rPr>
        <w:t>Zubereitungszeit: 45 Minuten plus Backzeit 50 Minuten</w:t>
      </w:r>
    </w:p>
    <w:p w14:paraId="029D0E11" w14:textId="73A7FDDE" w:rsidR="006933FE" w:rsidRPr="004102D6" w:rsidRDefault="006933FE" w:rsidP="00B40E8C">
      <w:pPr>
        <w:pStyle w:val="ListParagraph"/>
        <w:numPr>
          <w:ilvl w:val="0"/>
          <w:numId w:val="619"/>
        </w:numPr>
        <w:spacing w:after="120"/>
        <w:ind w:left="714" w:hanging="357"/>
        <w:contextualSpacing w:val="0"/>
        <w:jc w:val="both"/>
        <w:rPr>
          <w:sz w:val="24"/>
          <w:szCs w:val="24"/>
        </w:rPr>
      </w:pPr>
      <w:r w:rsidRPr="004102D6">
        <w:rPr>
          <w:sz w:val="24"/>
          <w:szCs w:val="24"/>
        </w:rPr>
        <w:t>Den Backofen auf 180 Grad vorheizen. Die Kranzform einfetten.</w:t>
      </w:r>
    </w:p>
    <w:p w14:paraId="0EC315A7" w14:textId="0FE44107" w:rsidR="006933FE" w:rsidRPr="004102D6" w:rsidRDefault="006933FE" w:rsidP="00B40E8C">
      <w:pPr>
        <w:pStyle w:val="ListParagraph"/>
        <w:numPr>
          <w:ilvl w:val="0"/>
          <w:numId w:val="619"/>
        </w:numPr>
        <w:spacing w:after="120"/>
        <w:ind w:left="714" w:hanging="357"/>
        <w:contextualSpacing w:val="0"/>
        <w:jc w:val="both"/>
        <w:rPr>
          <w:sz w:val="24"/>
          <w:szCs w:val="24"/>
        </w:rPr>
      </w:pPr>
      <w:r w:rsidRPr="004102D6">
        <w:rPr>
          <w:sz w:val="24"/>
          <w:szCs w:val="24"/>
        </w:rPr>
        <w:t xml:space="preserve">Für den </w:t>
      </w:r>
      <w:r w:rsidR="008309B8" w:rsidRPr="004102D6">
        <w:rPr>
          <w:sz w:val="24"/>
          <w:szCs w:val="24"/>
        </w:rPr>
        <w:t>Teig</w:t>
      </w:r>
      <w:r w:rsidRPr="004102D6">
        <w:rPr>
          <w:sz w:val="24"/>
          <w:szCs w:val="24"/>
        </w:rPr>
        <w:t xml:space="preserve"> Butter und Zucker schaumig rühren, nach und nach die Eier einrühren. Das Zitronenaroma und den Rum hinzufügen. Mehl, Speisestärke und Backpulver </w:t>
      </w:r>
      <w:r w:rsidRPr="004102D6">
        <w:rPr>
          <w:sz w:val="24"/>
          <w:szCs w:val="24"/>
        </w:rPr>
        <w:lastRenderedPageBreak/>
        <w:t xml:space="preserve">mischen, unter Rühren esslöffelweise dazugeben und so alles zu einem Teig verrühren. Den </w:t>
      </w:r>
      <w:r w:rsidR="004102D6" w:rsidRPr="004102D6">
        <w:rPr>
          <w:sz w:val="24"/>
          <w:szCs w:val="24"/>
        </w:rPr>
        <w:t>T</w:t>
      </w:r>
      <w:r w:rsidRPr="004102D6">
        <w:rPr>
          <w:sz w:val="24"/>
          <w:szCs w:val="24"/>
        </w:rPr>
        <w:t>eig in die Kranzform füllen und im vorgeheizten Backofen etwa 50 Minuten backen. Vollständig auskühlen lassen und danach den Kuchen dreimal waagrecht durchschneiden, sodass vier gleich große Scheiben entstehen.</w:t>
      </w:r>
    </w:p>
    <w:p w14:paraId="6F24A8E8" w14:textId="4D622E37" w:rsidR="006933FE" w:rsidRPr="004102D6" w:rsidRDefault="006933FE" w:rsidP="00B40E8C">
      <w:pPr>
        <w:pStyle w:val="ListParagraph"/>
        <w:numPr>
          <w:ilvl w:val="0"/>
          <w:numId w:val="619"/>
        </w:numPr>
        <w:spacing w:after="120"/>
        <w:ind w:left="714" w:hanging="357"/>
        <w:contextualSpacing w:val="0"/>
        <w:jc w:val="both"/>
        <w:rPr>
          <w:sz w:val="24"/>
          <w:szCs w:val="24"/>
        </w:rPr>
      </w:pPr>
      <w:r w:rsidRPr="004102D6">
        <w:rPr>
          <w:sz w:val="24"/>
          <w:szCs w:val="24"/>
        </w:rPr>
        <w:t>Für die Buttercreme das Puddingpulver und den Zucker mit 6 EL der Milch anrühren. Die übrige Milch erhitzen, das angerührte Puddingpulver einrühren und aufkochen lassen. Den Pudding während des Erkaltens ab und zu umrühren. Die Butter schaumig schlagen und den erkalteten Pudding esslöffelweise unterheben.</w:t>
      </w:r>
    </w:p>
    <w:p w14:paraId="56D73254" w14:textId="2E17B3CE" w:rsidR="004102D6" w:rsidRPr="004102D6" w:rsidRDefault="006933FE" w:rsidP="00B40E8C">
      <w:pPr>
        <w:pStyle w:val="ListParagraph"/>
        <w:numPr>
          <w:ilvl w:val="0"/>
          <w:numId w:val="619"/>
        </w:numPr>
        <w:spacing w:after="120"/>
        <w:ind w:left="714" w:hanging="357"/>
        <w:contextualSpacing w:val="0"/>
        <w:jc w:val="both"/>
        <w:rPr>
          <w:sz w:val="24"/>
          <w:szCs w:val="24"/>
        </w:rPr>
      </w:pPr>
      <w:r w:rsidRPr="004102D6">
        <w:rPr>
          <w:sz w:val="24"/>
          <w:szCs w:val="24"/>
        </w:rPr>
        <w:t>Für den Krokant die Butter zerlassen, den Zucker hinzufügen und unter Rühren</w:t>
      </w:r>
      <w:r w:rsidR="004102D6" w:rsidRPr="004102D6">
        <w:rPr>
          <w:sz w:val="24"/>
          <w:szCs w:val="24"/>
        </w:rPr>
        <w:t xml:space="preserve"> so lange erhitzen, bis der Zucker flüssig und schwach gebräunt ist. Die Mandeln hineingeben und kurz umrühren, bis sie von der Butter-Zucker-Mischung umhüllt sind. Die Masse auf ein eingeöltes oder mit Backpapier belegtes Backblech geben und auskühlen lassen.</w:t>
      </w:r>
    </w:p>
    <w:p w14:paraId="5E59A3F3" w14:textId="49AC85B9" w:rsidR="004102D6" w:rsidRPr="004102D6" w:rsidRDefault="004102D6" w:rsidP="00B40E8C">
      <w:pPr>
        <w:pStyle w:val="ListParagraph"/>
        <w:numPr>
          <w:ilvl w:val="0"/>
          <w:numId w:val="619"/>
        </w:numPr>
        <w:spacing w:after="120"/>
        <w:ind w:left="714" w:hanging="357"/>
        <w:contextualSpacing w:val="0"/>
        <w:jc w:val="both"/>
        <w:rPr>
          <w:sz w:val="24"/>
          <w:szCs w:val="24"/>
        </w:rPr>
      </w:pPr>
      <w:r w:rsidRPr="004102D6">
        <w:rPr>
          <w:sz w:val="24"/>
          <w:szCs w:val="24"/>
        </w:rPr>
        <w:t>Die unteren drei Teigböden mit Marmelade bestreichen und mit zwei Dritteln der Buttercreme bedecken. Den obersten Boden aufsetzen und den Kranz mit der restlichen Buttercreme außen bestreichen. Mit Krokant, Buttercremetupfen und frischen Himbeeren verzieren.</w:t>
      </w:r>
    </w:p>
    <w:p w14:paraId="4A93E3FF" w14:textId="44424F81" w:rsidR="004102D6" w:rsidRDefault="004102D6">
      <w:pPr>
        <w:rPr>
          <w:sz w:val="24"/>
          <w:szCs w:val="24"/>
        </w:rPr>
      </w:pPr>
      <w:r>
        <w:rPr>
          <w:sz w:val="24"/>
          <w:szCs w:val="24"/>
        </w:rPr>
        <w:br w:type="page"/>
      </w:r>
    </w:p>
    <w:p w14:paraId="3EF0F21D" w14:textId="7C52FBF9" w:rsidR="006933FE" w:rsidRDefault="004102D6" w:rsidP="00D42FDB">
      <w:pPr>
        <w:pStyle w:val="Heading2"/>
        <w:spacing w:after="240"/>
      </w:pPr>
      <w:r>
        <w:lastRenderedPageBreak/>
        <w:t>Klassischer Bienenstich</w:t>
      </w:r>
      <w:r w:rsidR="00AB61D1">
        <w:rPr>
          <w:rStyle w:val="FootnoteReference"/>
        </w:rPr>
        <w:footnoteReference w:id="1778"/>
      </w:r>
      <w:r>
        <w:t xml:space="preserve"> </w:t>
      </w:r>
    </w:p>
    <w:p w14:paraId="6235EE40" w14:textId="3F262B3D" w:rsidR="004102D6" w:rsidRPr="00D42FDB" w:rsidRDefault="004102D6" w:rsidP="00D42FDB">
      <w:pPr>
        <w:jc w:val="both"/>
        <w:rPr>
          <w:sz w:val="24"/>
          <w:szCs w:val="24"/>
        </w:rPr>
      </w:pPr>
      <w:r w:rsidRPr="00D42FDB">
        <w:rPr>
          <w:sz w:val="24"/>
          <w:szCs w:val="24"/>
          <w:u w:val="single"/>
        </w:rPr>
        <w:t>Zutaten</w:t>
      </w:r>
      <w:r w:rsidRPr="00D42FDB">
        <w:rPr>
          <w:sz w:val="24"/>
          <w:szCs w:val="24"/>
        </w:rPr>
        <w:t xml:space="preserve"> </w:t>
      </w:r>
      <w:r w:rsidR="00D42FDB">
        <w:rPr>
          <w:sz w:val="24"/>
          <w:szCs w:val="24"/>
        </w:rPr>
        <w:t>(</w:t>
      </w:r>
      <w:r w:rsidRPr="00D42FDB">
        <w:rPr>
          <w:sz w:val="24"/>
          <w:szCs w:val="24"/>
        </w:rPr>
        <w:t>für 1 Springform</w:t>
      </w:r>
      <w:r w:rsidR="00D42FDB">
        <w:rPr>
          <w:sz w:val="24"/>
          <w:szCs w:val="24"/>
        </w:rPr>
        <w:t>)</w:t>
      </w:r>
    </w:p>
    <w:p w14:paraId="62E5910F" w14:textId="3182B421" w:rsidR="004102D6" w:rsidRPr="00D42FDB" w:rsidRDefault="004102D6" w:rsidP="00D42FDB">
      <w:pPr>
        <w:jc w:val="both"/>
        <w:rPr>
          <w:i/>
          <w:iCs/>
          <w:sz w:val="24"/>
          <w:szCs w:val="24"/>
        </w:rPr>
      </w:pPr>
      <w:r w:rsidRPr="00D42FDB">
        <w:rPr>
          <w:i/>
          <w:iCs/>
          <w:sz w:val="24"/>
          <w:szCs w:val="24"/>
        </w:rPr>
        <w:t>Für de</w:t>
      </w:r>
      <w:r w:rsidR="00D42FDB" w:rsidRPr="00D42FDB">
        <w:rPr>
          <w:i/>
          <w:iCs/>
          <w:sz w:val="24"/>
          <w:szCs w:val="24"/>
        </w:rPr>
        <w:t>n</w:t>
      </w:r>
      <w:r w:rsidRPr="00D42FDB">
        <w:rPr>
          <w:i/>
          <w:iCs/>
          <w:sz w:val="24"/>
          <w:szCs w:val="24"/>
        </w:rPr>
        <w:t xml:space="preserve"> Boden:</w:t>
      </w:r>
    </w:p>
    <w:p w14:paraId="0057DC62" w14:textId="615DB21A" w:rsidR="004102D6" w:rsidRPr="00D42FDB" w:rsidRDefault="004102D6" w:rsidP="00D42FDB">
      <w:pPr>
        <w:jc w:val="both"/>
        <w:rPr>
          <w:sz w:val="24"/>
          <w:szCs w:val="24"/>
        </w:rPr>
      </w:pPr>
      <w:r w:rsidRPr="00D42FDB">
        <w:rPr>
          <w:sz w:val="24"/>
          <w:szCs w:val="24"/>
        </w:rPr>
        <w:t>Butter und Semmelbrösel für die Form</w:t>
      </w:r>
    </w:p>
    <w:p w14:paraId="62866EAD" w14:textId="572CB7F2" w:rsidR="004102D6" w:rsidRPr="00D42FDB" w:rsidRDefault="004102D6" w:rsidP="00D42FDB">
      <w:pPr>
        <w:jc w:val="both"/>
        <w:rPr>
          <w:sz w:val="24"/>
          <w:szCs w:val="24"/>
        </w:rPr>
      </w:pPr>
      <w:r w:rsidRPr="00D42FDB">
        <w:rPr>
          <w:sz w:val="24"/>
          <w:szCs w:val="24"/>
        </w:rPr>
        <w:t>130 g Magerquark</w:t>
      </w:r>
    </w:p>
    <w:p w14:paraId="6999A557" w14:textId="4C40979B" w:rsidR="004102D6" w:rsidRPr="00D42FDB" w:rsidRDefault="004102D6" w:rsidP="00D42FDB">
      <w:pPr>
        <w:jc w:val="both"/>
        <w:rPr>
          <w:sz w:val="24"/>
          <w:szCs w:val="24"/>
        </w:rPr>
      </w:pPr>
      <w:r w:rsidRPr="00D42FDB">
        <w:rPr>
          <w:sz w:val="24"/>
          <w:szCs w:val="24"/>
        </w:rPr>
        <w:t>5 EL Milch</w:t>
      </w:r>
    </w:p>
    <w:p w14:paraId="6504E9D3" w14:textId="2004B4D4" w:rsidR="004102D6" w:rsidRPr="00D42FDB" w:rsidRDefault="004102D6" w:rsidP="00D42FDB">
      <w:pPr>
        <w:jc w:val="both"/>
        <w:rPr>
          <w:sz w:val="24"/>
          <w:szCs w:val="24"/>
        </w:rPr>
      </w:pPr>
      <w:r w:rsidRPr="00D42FDB">
        <w:rPr>
          <w:sz w:val="24"/>
          <w:szCs w:val="24"/>
        </w:rPr>
        <w:t>1 Ei</w:t>
      </w:r>
    </w:p>
    <w:p w14:paraId="6F99F7FD" w14:textId="7C9EE6DA" w:rsidR="004102D6" w:rsidRPr="00D42FDB" w:rsidRDefault="004102D6" w:rsidP="00D42FDB">
      <w:pPr>
        <w:jc w:val="both"/>
        <w:rPr>
          <w:sz w:val="24"/>
          <w:szCs w:val="24"/>
        </w:rPr>
      </w:pPr>
      <w:r w:rsidRPr="00D42FDB">
        <w:rPr>
          <w:sz w:val="24"/>
          <w:szCs w:val="24"/>
        </w:rPr>
        <w:t>300 g Mehl</w:t>
      </w:r>
    </w:p>
    <w:p w14:paraId="770B387F" w14:textId="4C6FF159" w:rsidR="004102D6" w:rsidRPr="00D42FDB" w:rsidRDefault="004102D6" w:rsidP="00D42FDB">
      <w:pPr>
        <w:jc w:val="both"/>
        <w:rPr>
          <w:sz w:val="24"/>
          <w:szCs w:val="24"/>
        </w:rPr>
      </w:pPr>
      <w:r w:rsidRPr="00D42FDB">
        <w:rPr>
          <w:sz w:val="24"/>
          <w:szCs w:val="24"/>
        </w:rPr>
        <w:t>1 Päckchen Backpulver</w:t>
      </w:r>
    </w:p>
    <w:p w14:paraId="7D8ACE67" w14:textId="6E132A94" w:rsidR="004102D6" w:rsidRPr="00D42FDB" w:rsidRDefault="004102D6" w:rsidP="00D42FDB">
      <w:pPr>
        <w:jc w:val="both"/>
        <w:rPr>
          <w:sz w:val="24"/>
          <w:szCs w:val="24"/>
        </w:rPr>
      </w:pPr>
      <w:r w:rsidRPr="00D42FDB">
        <w:rPr>
          <w:sz w:val="24"/>
          <w:szCs w:val="24"/>
        </w:rPr>
        <w:t>75 g Zucker</w:t>
      </w:r>
    </w:p>
    <w:p w14:paraId="70555EF5" w14:textId="002F4B51" w:rsidR="004102D6" w:rsidRPr="00D42FDB" w:rsidRDefault="004102D6" w:rsidP="00D42FDB">
      <w:pPr>
        <w:jc w:val="both"/>
        <w:rPr>
          <w:sz w:val="24"/>
          <w:szCs w:val="24"/>
        </w:rPr>
      </w:pPr>
      <w:r w:rsidRPr="00D42FDB">
        <w:rPr>
          <w:sz w:val="24"/>
          <w:szCs w:val="24"/>
        </w:rPr>
        <w:t>5 EL Öl</w:t>
      </w:r>
    </w:p>
    <w:p w14:paraId="316907AB" w14:textId="2557E92A" w:rsidR="004102D6" w:rsidRDefault="004102D6" w:rsidP="004102D6">
      <w:pPr>
        <w:pStyle w:val="ListParagraph"/>
        <w:ind w:left="770"/>
        <w:jc w:val="both"/>
        <w:rPr>
          <w:sz w:val="24"/>
          <w:szCs w:val="24"/>
        </w:rPr>
      </w:pPr>
    </w:p>
    <w:p w14:paraId="3898C168" w14:textId="1CC76ECE" w:rsidR="004102D6" w:rsidRPr="00D42FDB" w:rsidRDefault="004102D6" w:rsidP="00D42FDB">
      <w:pPr>
        <w:jc w:val="both"/>
        <w:rPr>
          <w:i/>
          <w:iCs/>
          <w:sz w:val="24"/>
          <w:szCs w:val="24"/>
        </w:rPr>
      </w:pPr>
      <w:r w:rsidRPr="00D42FDB">
        <w:rPr>
          <w:i/>
          <w:iCs/>
          <w:sz w:val="24"/>
          <w:szCs w:val="24"/>
        </w:rPr>
        <w:t>Für den Belag:</w:t>
      </w:r>
    </w:p>
    <w:p w14:paraId="29F29F77" w14:textId="68BD635C" w:rsidR="004102D6" w:rsidRPr="00D42FDB" w:rsidRDefault="004102D6" w:rsidP="00D42FDB">
      <w:pPr>
        <w:jc w:val="both"/>
        <w:rPr>
          <w:sz w:val="24"/>
          <w:szCs w:val="24"/>
        </w:rPr>
      </w:pPr>
      <w:r w:rsidRPr="00D42FDB">
        <w:rPr>
          <w:sz w:val="24"/>
          <w:szCs w:val="24"/>
        </w:rPr>
        <w:t>50 g Zucker</w:t>
      </w:r>
    </w:p>
    <w:p w14:paraId="4499AE6B" w14:textId="26A47C01" w:rsidR="004102D6" w:rsidRPr="00D42FDB" w:rsidRDefault="004102D6" w:rsidP="00D42FDB">
      <w:pPr>
        <w:jc w:val="both"/>
        <w:rPr>
          <w:sz w:val="24"/>
          <w:szCs w:val="24"/>
        </w:rPr>
      </w:pPr>
      <w:r w:rsidRPr="00D42FDB">
        <w:rPr>
          <w:sz w:val="24"/>
          <w:szCs w:val="24"/>
        </w:rPr>
        <w:t>1 Päckchen Vanillezucker</w:t>
      </w:r>
    </w:p>
    <w:p w14:paraId="0F360B28" w14:textId="6D99AC59" w:rsidR="004102D6" w:rsidRPr="00D42FDB" w:rsidRDefault="004102D6" w:rsidP="00D42FDB">
      <w:pPr>
        <w:jc w:val="both"/>
        <w:rPr>
          <w:sz w:val="24"/>
          <w:szCs w:val="24"/>
        </w:rPr>
      </w:pPr>
      <w:r w:rsidRPr="00D42FDB">
        <w:rPr>
          <w:sz w:val="24"/>
          <w:szCs w:val="24"/>
        </w:rPr>
        <w:t>100 g Butter</w:t>
      </w:r>
    </w:p>
    <w:p w14:paraId="3B75C978" w14:textId="5FF88AF5" w:rsidR="004102D6" w:rsidRPr="00D42FDB" w:rsidRDefault="004102D6" w:rsidP="00D42FDB">
      <w:pPr>
        <w:jc w:val="both"/>
        <w:rPr>
          <w:sz w:val="24"/>
          <w:szCs w:val="24"/>
        </w:rPr>
      </w:pPr>
      <w:r w:rsidRPr="00D42FDB">
        <w:rPr>
          <w:sz w:val="24"/>
          <w:szCs w:val="24"/>
        </w:rPr>
        <w:t>1 EL Aprikosenmarmelade</w:t>
      </w:r>
    </w:p>
    <w:p w14:paraId="5CF7BC6F" w14:textId="3730B8D1" w:rsidR="004102D6" w:rsidRPr="00D42FDB" w:rsidRDefault="004102D6" w:rsidP="00D42FDB">
      <w:pPr>
        <w:jc w:val="both"/>
        <w:rPr>
          <w:sz w:val="24"/>
          <w:szCs w:val="24"/>
        </w:rPr>
      </w:pPr>
      <w:r w:rsidRPr="00D42FDB">
        <w:rPr>
          <w:sz w:val="24"/>
          <w:szCs w:val="24"/>
        </w:rPr>
        <w:t>200 g Mandelblättchen</w:t>
      </w:r>
    </w:p>
    <w:p w14:paraId="273724F6" w14:textId="632F03D7" w:rsidR="004102D6" w:rsidRDefault="004102D6" w:rsidP="004102D6">
      <w:pPr>
        <w:pStyle w:val="ListParagraph"/>
        <w:ind w:left="770"/>
        <w:jc w:val="both"/>
        <w:rPr>
          <w:sz w:val="24"/>
          <w:szCs w:val="24"/>
        </w:rPr>
      </w:pPr>
    </w:p>
    <w:p w14:paraId="1DB327C0" w14:textId="2F98F105" w:rsidR="004102D6" w:rsidRPr="00D42FDB" w:rsidRDefault="004102D6" w:rsidP="00D42FDB">
      <w:pPr>
        <w:jc w:val="both"/>
        <w:rPr>
          <w:i/>
          <w:iCs/>
          <w:sz w:val="24"/>
          <w:szCs w:val="24"/>
        </w:rPr>
      </w:pPr>
      <w:r w:rsidRPr="00D42FDB">
        <w:rPr>
          <w:i/>
          <w:iCs/>
          <w:sz w:val="24"/>
          <w:szCs w:val="24"/>
        </w:rPr>
        <w:t>Für die Füllung:</w:t>
      </w:r>
    </w:p>
    <w:p w14:paraId="19630A43" w14:textId="67AD9FC5" w:rsidR="004102D6" w:rsidRPr="00D42FDB" w:rsidRDefault="004102D6" w:rsidP="00D42FDB">
      <w:pPr>
        <w:jc w:val="both"/>
        <w:rPr>
          <w:sz w:val="24"/>
          <w:szCs w:val="24"/>
        </w:rPr>
      </w:pPr>
      <w:r w:rsidRPr="00D42FDB">
        <w:rPr>
          <w:sz w:val="24"/>
          <w:szCs w:val="24"/>
        </w:rPr>
        <w:t>4 Blatt weiße Gelatine</w:t>
      </w:r>
    </w:p>
    <w:p w14:paraId="0AD72E79" w14:textId="0BAE5C51" w:rsidR="004102D6" w:rsidRPr="00D42FDB" w:rsidRDefault="004102D6" w:rsidP="00D42FDB">
      <w:pPr>
        <w:jc w:val="both"/>
        <w:rPr>
          <w:sz w:val="24"/>
          <w:szCs w:val="24"/>
        </w:rPr>
      </w:pPr>
      <w:r w:rsidRPr="00D42FDB">
        <w:rPr>
          <w:sz w:val="24"/>
          <w:szCs w:val="24"/>
        </w:rPr>
        <w:t>1 Päckchen Vanillepuddingpulver</w:t>
      </w:r>
    </w:p>
    <w:p w14:paraId="3B1855C9" w14:textId="4A73CA41" w:rsidR="004102D6" w:rsidRPr="00D42FDB" w:rsidRDefault="004102D6" w:rsidP="00D42FDB">
      <w:pPr>
        <w:jc w:val="both"/>
        <w:rPr>
          <w:sz w:val="24"/>
          <w:szCs w:val="24"/>
        </w:rPr>
      </w:pPr>
      <w:r w:rsidRPr="00D42FDB">
        <w:rPr>
          <w:sz w:val="24"/>
          <w:szCs w:val="24"/>
        </w:rPr>
        <w:t>½ l Milch</w:t>
      </w:r>
    </w:p>
    <w:p w14:paraId="5722EC0A" w14:textId="2A25B708" w:rsidR="004102D6" w:rsidRPr="00D42FDB" w:rsidRDefault="004102D6" w:rsidP="00D42FDB">
      <w:pPr>
        <w:jc w:val="both"/>
        <w:rPr>
          <w:sz w:val="24"/>
          <w:szCs w:val="24"/>
        </w:rPr>
      </w:pPr>
      <w:r w:rsidRPr="00D42FDB">
        <w:rPr>
          <w:sz w:val="24"/>
          <w:szCs w:val="24"/>
        </w:rPr>
        <w:t>3 EL Zucker</w:t>
      </w:r>
    </w:p>
    <w:p w14:paraId="03EB776A" w14:textId="178029BE" w:rsidR="004102D6" w:rsidRPr="00D42FDB" w:rsidRDefault="004102D6" w:rsidP="00D42FDB">
      <w:pPr>
        <w:jc w:val="both"/>
        <w:rPr>
          <w:sz w:val="24"/>
          <w:szCs w:val="24"/>
        </w:rPr>
      </w:pPr>
      <w:r w:rsidRPr="00D42FDB">
        <w:rPr>
          <w:sz w:val="24"/>
          <w:szCs w:val="24"/>
        </w:rPr>
        <w:t>200 ml Sahne</w:t>
      </w:r>
    </w:p>
    <w:p w14:paraId="2ACE15D9" w14:textId="3F28E5AC" w:rsidR="004102D6" w:rsidRDefault="004102D6" w:rsidP="004102D6">
      <w:pPr>
        <w:pStyle w:val="ListParagraph"/>
        <w:ind w:left="770"/>
        <w:jc w:val="both"/>
        <w:rPr>
          <w:sz w:val="24"/>
          <w:szCs w:val="24"/>
        </w:rPr>
      </w:pPr>
    </w:p>
    <w:p w14:paraId="1EFFC809" w14:textId="68C2AEA9" w:rsidR="004102D6" w:rsidRPr="00D42FDB" w:rsidRDefault="004102D6" w:rsidP="00D42FDB">
      <w:pPr>
        <w:jc w:val="both"/>
        <w:rPr>
          <w:sz w:val="24"/>
          <w:szCs w:val="24"/>
        </w:rPr>
      </w:pPr>
      <w:r w:rsidRPr="00D42FDB">
        <w:rPr>
          <w:sz w:val="24"/>
          <w:szCs w:val="24"/>
        </w:rPr>
        <w:t>Zubereitungszeit: 45 Minuten plus 30 Minuten Backzeit</w:t>
      </w:r>
    </w:p>
    <w:p w14:paraId="76C08304" w14:textId="4B9DBAE1" w:rsidR="004102D6" w:rsidRPr="00D42FDB" w:rsidRDefault="004102D6" w:rsidP="00B40E8C">
      <w:pPr>
        <w:pStyle w:val="ListParagraph"/>
        <w:numPr>
          <w:ilvl w:val="0"/>
          <w:numId w:val="1661"/>
        </w:numPr>
        <w:spacing w:after="120"/>
        <w:ind w:left="714" w:hanging="357"/>
        <w:contextualSpacing w:val="0"/>
        <w:jc w:val="both"/>
        <w:rPr>
          <w:sz w:val="24"/>
          <w:szCs w:val="24"/>
        </w:rPr>
      </w:pPr>
      <w:r w:rsidRPr="00D42FDB">
        <w:rPr>
          <w:sz w:val="24"/>
          <w:szCs w:val="24"/>
        </w:rPr>
        <w:lastRenderedPageBreak/>
        <w:t xml:space="preserve">Den Ofen auf 180 Grad vorheizen. Die Springform fetten und mit Semmelbröseln ausstreuen. </w:t>
      </w:r>
      <w:r w:rsidR="00D42FDB" w:rsidRPr="00D42FDB">
        <w:rPr>
          <w:sz w:val="24"/>
          <w:szCs w:val="24"/>
        </w:rPr>
        <w:t xml:space="preserve"> </w:t>
      </w:r>
      <w:r w:rsidRPr="00D42FDB">
        <w:rPr>
          <w:sz w:val="24"/>
          <w:szCs w:val="24"/>
        </w:rPr>
        <w:t xml:space="preserve">Alle Zutaten für den Boden zu einem glatten Teig verarbeiten und in die Springform geben. </w:t>
      </w:r>
    </w:p>
    <w:p w14:paraId="2AAA2646" w14:textId="614E1FA7" w:rsidR="004102D6" w:rsidRPr="00D42FDB" w:rsidRDefault="004102D6" w:rsidP="00B40E8C">
      <w:pPr>
        <w:pStyle w:val="ListParagraph"/>
        <w:numPr>
          <w:ilvl w:val="0"/>
          <w:numId w:val="1661"/>
        </w:numPr>
        <w:spacing w:after="120"/>
        <w:ind w:left="714" w:hanging="357"/>
        <w:contextualSpacing w:val="0"/>
        <w:jc w:val="both"/>
        <w:rPr>
          <w:sz w:val="24"/>
          <w:szCs w:val="24"/>
        </w:rPr>
      </w:pPr>
      <w:r w:rsidRPr="00D42FDB">
        <w:rPr>
          <w:sz w:val="24"/>
          <w:szCs w:val="24"/>
        </w:rPr>
        <w:t>Für den Belag Zucker, Vanillezucker, Butter und Marmelade kurz aufkochen, dann die Mandelblättchen einrühren. Den Belag etwas abkühlen lassen und danach auf der Teigmasse verteilen. Den Boden im vorgeheizten Backofen 30 Minuten backen. Anschließend ganz auskühlen lassen.</w:t>
      </w:r>
    </w:p>
    <w:p w14:paraId="0D2130FF" w14:textId="10C4067F" w:rsidR="004102D6" w:rsidRPr="00D42FDB" w:rsidRDefault="004102D6" w:rsidP="00B40E8C">
      <w:pPr>
        <w:pStyle w:val="ListParagraph"/>
        <w:numPr>
          <w:ilvl w:val="0"/>
          <w:numId w:val="1661"/>
        </w:numPr>
        <w:spacing w:after="120"/>
        <w:ind w:left="714" w:hanging="357"/>
        <w:contextualSpacing w:val="0"/>
        <w:jc w:val="both"/>
        <w:rPr>
          <w:sz w:val="24"/>
          <w:szCs w:val="24"/>
        </w:rPr>
      </w:pPr>
      <w:r w:rsidRPr="00D42FDB">
        <w:rPr>
          <w:sz w:val="24"/>
          <w:szCs w:val="24"/>
        </w:rPr>
        <w:t>Für die Füllung die Gelatine in kaltem Wasser einweichen. Den Vanillepudding nach Anleitung zubereiten, die Gelatine leicht ausdrücken, in den Pudding rühren und abkühlen lassen, Die Sahne steif schlagen und unter den Pudding heben.</w:t>
      </w:r>
    </w:p>
    <w:p w14:paraId="4B39E5DE" w14:textId="07A5EDB4" w:rsidR="004102D6" w:rsidRPr="00D42FDB" w:rsidRDefault="004102D6" w:rsidP="00B40E8C">
      <w:pPr>
        <w:pStyle w:val="ListParagraph"/>
        <w:numPr>
          <w:ilvl w:val="0"/>
          <w:numId w:val="1661"/>
        </w:numPr>
        <w:spacing w:after="120"/>
        <w:ind w:left="714" w:hanging="357"/>
        <w:contextualSpacing w:val="0"/>
        <w:jc w:val="both"/>
        <w:rPr>
          <w:sz w:val="24"/>
          <w:szCs w:val="24"/>
        </w:rPr>
      </w:pPr>
      <w:r w:rsidRPr="00D42FDB">
        <w:rPr>
          <w:sz w:val="24"/>
          <w:szCs w:val="24"/>
        </w:rPr>
        <w:t>Den erkalteten Boden durchschneiden. Die Füllung auf den unteren Boden geben und verteilen. Den oberen Teil mit der Mandelkruste in 12 Stücke schneiden und auf die Creme setzen.</w:t>
      </w:r>
    </w:p>
    <w:p w14:paraId="039CD528" w14:textId="2FC5E5E6" w:rsidR="00425B47" w:rsidRDefault="00425B47">
      <w:pPr>
        <w:rPr>
          <w:sz w:val="24"/>
          <w:szCs w:val="24"/>
        </w:rPr>
      </w:pPr>
      <w:r>
        <w:rPr>
          <w:sz w:val="24"/>
          <w:szCs w:val="24"/>
        </w:rPr>
        <w:br w:type="page"/>
      </w:r>
    </w:p>
    <w:p w14:paraId="56118324" w14:textId="19CD7AD4" w:rsidR="00425B47" w:rsidRDefault="00425B47" w:rsidP="00D42FDB">
      <w:pPr>
        <w:pStyle w:val="Heading2"/>
        <w:spacing w:after="240"/>
      </w:pPr>
      <w:r>
        <w:lastRenderedPageBreak/>
        <w:t>Cremige Käsesahne</w:t>
      </w:r>
      <w:r w:rsidR="00445CC3">
        <w:rPr>
          <w:rStyle w:val="FootnoteReference"/>
        </w:rPr>
        <w:footnoteReference w:id="1779"/>
      </w:r>
      <w:r>
        <w:t xml:space="preserve"> </w:t>
      </w:r>
    </w:p>
    <w:p w14:paraId="11EA6F94" w14:textId="277B5101" w:rsidR="00425B47" w:rsidRDefault="00425B47" w:rsidP="00425B47">
      <w:pPr>
        <w:jc w:val="both"/>
        <w:rPr>
          <w:sz w:val="24"/>
          <w:szCs w:val="24"/>
        </w:rPr>
      </w:pPr>
      <w:r w:rsidRPr="00D42FDB">
        <w:rPr>
          <w:sz w:val="24"/>
          <w:szCs w:val="24"/>
          <w:u w:val="single"/>
        </w:rPr>
        <w:t>Zutaten</w:t>
      </w:r>
      <w:r>
        <w:rPr>
          <w:sz w:val="24"/>
          <w:szCs w:val="24"/>
        </w:rPr>
        <w:t xml:space="preserve"> </w:t>
      </w:r>
      <w:r w:rsidR="00D42FDB">
        <w:rPr>
          <w:sz w:val="24"/>
          <w:szCs w:val="24"/>
        </w:rPr>
        <w:t>(</w:t>
      </w:r>
      <w:r>
        <w:rPr>
          <w:sz w:val="24"/>
          <w:szCs w:val="24"/>
        </w:rPr>
        <w:t>für 1 Springform</w:t>
      </w:r>
      <w:r w:rsidR="00D42FDB">
        <w:rPr>
          <w:sz w:val="24"/>
          <w:szCs w:val="24"/>
        </w:rPr>
        <w:t>):</w:t>
      </w:r>
    </w:p>
    <w:p w14:paraId="7A843D8A" w14:textId="37F3386F" w:rsidR="00425B47" w:rsidRPr="00D42FDB" w:rsidRDefault="00425B47" w:rsidP="00425B47">
      <w:pPr>
        <w:jc w:val="both"/>
        <w:rPr>
          <w:i/>
          <w:iCs/>
          <w:sz w:val="24"/>
          <w:szCs w:val="24"/>
        </w:rPr>
      </w:pPr>
      <w:r w:rsidRPr="00D42FDB">
        <w:rPr>
          <w:i/>
          <w:iCs/>
          <w:sz w:val="24"/>
          <w:szCs w:val="24"/>
        </w:rPr>
        <w:t>Für den Teig:</w:t>
      </w:r>
    </w:p>
    <w:p w14:paraId="08C8B90B" w14:textId="36B804C3" w:rsidR="00425B47" w:rsidRDefault="00425B47" w:rsidP="00425B47">
      <w:pPr>
        <w:jc w:val="both"/>
        <w:rPr>
          <w:sz w:val="24"/>
          <w:szCs w:val="24"/>
        </w:rPr>
      </w:pPr>
      <w:r>
        <w:rPr>
          <w:sz w:val="24"/>
          <w:szCs w:val="24"/>
        </w:rPr>
        <w:t>3 Eier</w:t>
      </w:r>
    </w:p>
    <w:p w14:paraId="4C9B8FE5" w14:textId="0421DCD9" w:rsidR="00425B47" w:rsidRDefault="00425B47" w:rsidP="00425B47">
      <w:pPr>
        <w:jc w:val="both"/>
        <w:rPr>
          <w:sz w:val="24"/>
          <w:szCs w:val="24"/>
        </w:rPr>
      </w:pPr>
      <w:r>
        <w:rPr>
          <w:sz w:val="24"/>
          <w:szCs w:val="24"/>
        </w:rPr>
        <w:t>150 g Zucker</w:t>
      </w:r>
    </w:p>
    <w:p w14:paraId="22221A32" w14:textId="58C82F70" w:rsidR="00425B47" w:rsidRDefault="00425B47" w:rsidP="00425B47">
      <w:pPr>
        <w:jc w:val="both"/>
        <w:rPr>
          <w:sz w:val="24"/>
          <w:szCs w:val="24"/>
        </w:rPr>
      </w:pPr>
      <w:r>
        <w:rPr>
          <w:sz w:val="24"/>
          <w:szCs w:val="24"/>
        </w:rPr>
        <w:t>3 EL lauwarmes Wasser</w:t>
      </w:r>
    </w:p>
    <w:p w14:paraId="12D0B95A" w14:textId="2F13E852" w:rsidR="00425B47" w:rsidRDefault="00425B47" w:rsidP="00425B47">
      <w:pPr>
        <w:jc w:val="both"/>
        <w:rPr>
          <w:sz w:val="24"/>
          <w:szCs w:val="24"/>
        </w:rPr>
      </w:pPr>
      <w:r>
        <w:rPr>
          <w:sz w:val="24"/>
          <w:szCs w:val="24"/>
        </w:rPr>
        <w:t>150 g Mehl</w:t>
      </w:r>
    </w:p>
    <w:p w14:paraId="29C47033" w14:textId="7F727D49" w:rsidR="00425B47" w:rsidRDefault="00425B47" w:rsidP="00425B47">
      <w:pPr>
        <w:jc w:val="both"/>
        <w:rPr>
          <w:sz w:val="24"/>
          <w:szCs w:val="24"/>
        </w:rPr>
      </w:pPr>
      <w:r>
        <w:rPr>
          <w:sz w:val="24"/>
          <w:szCs w:val="24"/>
        </w:rPr>
        <w:t>2 TL Backpulver</w:t>
      </w:r>
    </w:p>
    <w:p w14:paraId="663D5BE5" w14:textId="5AFB3C21" w:rsidR="00425B47" w:rsidRDefault="00425B47" w:rsidP="00425B47">
      <w:pPr>
        <w:jc w:val="both"/>
        <w:rPr>
          <w:sz w:val="24"/>
          <w:szCs w:val="24"/>
        </w:rPr>
      </w:pPr>
    </w:p>
    <w:p w14:paraId="733E92F4" w14:textId="52A48125" w:rsidR="00425B47" w:rsidRPr="00D42FDB" w:rsidRDefault="00425B47" w:rsidP="00425B47">
      <w:pPr>
        <w:jc w:val="both"/>
        <w:rPr>
          <w:i/>
          <w:iCs/>
          <w:sz w:val="24"/>
          <w:szCs w:val="24"/>
        </w:rPr>
      </w:pPr>
      <w:r w:rsidRPr="00D42FDB">
        <w:rPr>
          <w:i/>
          <w:iCs/>
          <w:sz w:val="24"/>
          <w:szCs w:val="24"/>
        </w:rPr>
        <w:t>Für die Füllung</w:t>
      </w:r>
      <w:r w:rsidR="00D42FDB">
        <w:rPr>
          <w:i/>
          <w:iCs/>
          <w:sz w:val="24"/>
          <w:szCs w:val="24"/>
        </w:rPr>
        <w:t>:</w:t>
      </w:r>
    </w:p>
    <w:p w14:paraId="5F4803F7" w14:textId="03EF98B6" w:rsidR="00425B47" w:rsidRDefault="00425B47" w:rsidP="00425B47">
      <w:pPr>
        <w:jc w:val="both"/>
        <w:rPr>
          <w:sz w:val="24"/>
          <w:szCs w:val="24"/>
        </w:rPr>
      </w:pPr>
      <w:r>
        <w:rPr>
          <w:sz w:val="24"/>
          <w:szCs w:val="24"/>
        </w:rPr>
        <w:t>9 Blätter Gelatine</w:t>
      </w:r>
    </w:p>
    <w:p w14:paraId="19C229F4" w14:textId="1DCAB0B0" w:rsidR="00425B47" w:rsidRDefault="00425B47" w:rsidP="00425B47">
      <w:pPr>
        <w:jc w:val="both"/>
        <w:rPr>
          <w:sz w:val="24"/>
          <w:szCs w:val="24"/>
        </w:rPr>
      </w:pPr>
      <w:r>
        <w:rPr>
          <w:sz w:val="24"/>
          <w:szCs w:val="24"/>
        </w:rPr>
        <w:t>3 Becher Sahne</w:t>
      </w:r>
    </w:p>
    <w:p w14:paraId="03E91DDE" w14:textId="2B8F587B" w:rsidR="00425B47" w:rsidRDefault="00425B47" w:rsidP="00425B47">
      <w:pPr>
        <w:jc w:val="both"/>
        <w:rPr>
          <w:sz w:val="24"/>
          <w:szCs w:val="24"/>
        </w:rPr>
      </w:pPr>
      <w:r>
        <w:rPr>
          <w:sz w:val="24"/>
          <w:szCs w:val="24"/>
        </w:rPr>
        <w:t>750 g Quark</w:t>
      </w:r>
    </w:p>
    <w:p w14:paraId="35423669" w14:textId="2386CF6F" w:rsidR="00425B47" w:rsidRDefault="00425B47" w:rsidP="00425B47">
      <w:pPr>
        <w:jc w:val="both"/>
        <w:rPr>
          <w:sz w:val="24"/>
          <w:szCs w:val="24"/>
        </w:rPr>
      </w:pPr>
      <w:r>
        <w:rPr>
          <w:sz w:val="24"/>
          <w:szCs w:val="24"/>
        </w:rPr>
        <w:t>150 g Zucker</w:t>
      </w:r>
    </w:p>
    <w:p w14:paraId="05D08F53" w14:textId="28006935" w:rsidR="00425B47" w:rsidRDefault="00425B47" w:rsidP="00425B47">
      <w:pPr>
        <w:jc w:val="both"/>
        <w:rPr>
          <w:sz w:val="24"/>
          <w:szCs w:val="24"/>
        </w:rPr>
      </w:pPr>
      <w:r>
        <w:rPr>
          <w:sz w:val="24"/>
          <w:szCs w:val="24"/>
        </w:rPr>
        <w:t>Etwas Zitronensaft</w:t>
      </w:r>
    </w:p>
    <w:p w14:paraId="295DC5B0" w14:textId="42416949" w:rsidR="00425B47" w:rsidRDefault="00425B47" w:rsidP="00425B47">
      <w:pPr>
        <w:jc w:val="both"/>
        <w:rPr>
          <w:sz w:val="24"/>
          <w:szCs w:val="24"/>
        </w:rPr>
      </w:pPr>
      <w:r>
        <w:rPr>
          <w:sz w:val="24"/>
          <w:szCs w:val="24"/>
        </w:rPr>
        <w:t xml:space="preserve">1 kleine </w:t>
      </w:r>
      <w:r w:rsidR="00D42FDB">
        <w:rPr>
          <w:sz w:val="24"/>
          <w:szCs w:val="24"/>
        </w:rPr>
        <w:t>D</w:t>
      </w:r>
      <w:r>
        <w:rPr>
          <w:sz w:val="24"/>
          <w:szCs w:val="24"/>
        </w:rPr>
        <w:t>ose Mandarinen</w:t>
      </w:r>
    </w:p>
    <w:p w14:paraId="40C07A4C" w14:textId="32D0EB13" w:rsidR="00425B47" w:rsidRDefault="00425B47" w:rsidP="00425B47">
      <w:pPr>
        <w:jc w:val="both"/>
        <w:rPr>
          <w:sz w:val="24"/>
          <w:szCs w:val="24"/>
        </w:rPr>
      </w:pPr>
      <w:r>
        <w:rPr>
          <w:sz w:val="24"/>
          <w:szCs w:val="24"/>
        </w:rPr>
        <w:t>Puderzucker zum Bestäuben</w:t>
      </w:r>
    </w:p>
    <w:p w14:paraId="13D7030F" w14:textId="3A9D110B" w:rsidR="00425B47" w:rsidRDefault="00425B47" w:rsidP="00425B47">
      <w:pPr>
        <w:jc w:val="both"/>
        <w:rPr>
          <w:sz w:val="24"/>
          <w:szCs w:val="24"/>
        </w:rPr>
      </w:pPr>
    </w:p>
    <w:p w14:paraId="36A3AE7C" w14:textId="52E6F8A9" w:rsidR="00425B47" w:rsidRDefault="00425B47" w:rsidP="00425B47">
      <w:pPr>
        <w:jc w:val="both"/>
        <w:rPr>
          <w:sz w:val="24"/>
          <w:szCs w:val="24"/>
        </w:rPr>
      </w:pPr>
      <w:r>
        <w:rPr>
          <w:sz w:val="24"/>
          <w:szCs w:val="24"/>
        </w:rPr>
        <w:t>Zubereitungszeit: 50 Minuten plus Backzeit 20 – 30 Minuten plus Kühlzeit 12 Stunden</w:t>
      </w:r>
    </w:p>
    <w:p w14:paraId="16A7EBAA" w14:textId="29E6C746" w:rsidR="00425B47" w:rsidRPr="00BA6360" w:rsidRDefault="00425B47" w:rsidP="00B40E8C">
      <w:pPr>
        <w:pStyle w:val="ListParagraph"/>
        <w:numPr>
          <w:ilvl w:val="0"/>
          <w:numId w:val="620"/>
        </w:numPr>
        <w:spacing w:after="120"/>
        <w:ind w:left="714" w:hanging="357"/>
        <w:contextualSpacing w:val="0"/>
        <w:jc w:val="both"/>
        <w:rPr>
          <w:sz w:val="24"/>
          <w:szCs w:val="24"/>
        </w:rPr>
      </w:pPr>
      <w:r w:rsidRPr="00BA6360">
        <w:rPr>
          <w:sz w:val="24"/>
          <w:szCs w:val="24"/>
        </w:rPr>
        <w:t>Den Boden einer Springform fetten und mit Backpapier auslegen. Den Backofen auf 175 Grad Umluft vorheizen.</w:t>
      </w:r>
    </w:p>
    <w:p w14:paraId="1577A02C" w14:textId="764A7FCA" w:rsidR="00425B47" w:rsidRPr="00BA6360" w:rsidRDefault="00425B47" w:rsidP="00B40E8C">
      <w:pPr>
        <w:pStyle w:val="ListParagraph"/>
        <w:numPr>
          <w:ilvl w:val="0"/>
          <w:numId w:val="620"/>
        </w:numPr>
        <w:spacing w:after="120"/>
        <w:ind w:left="714" w:hanging="357"/>
        <w:contextualSpacing w:val="0"/>
        <w:jc w:val="both"/>
        <w:rPr>
          <w:sz w:val="24"/>
          <w:szCs w:val="24"/>
        </w:rPr>
      </w:pPr>
      <w:r w:rsidRPr="00BA6360">
        <w:rPr>
          <w:sz w:val="24"/>
          <w:szCs w:val="24"/>
        </w:rPr>
        <w:t xml:space="preserve">Für den Teig die Eier mit Zucker und lauwarmen Wasser schaumig rühren. Mehl und Backpulver mischen, zu der Eier-Zucker-Masse sieben und unterheben. Den Teig in die Springform füllen, </w:t>
      </w:r>
      <w:r w:rsidR="008309B8" w:rsidRPr="00BA6360">
        <w:rPr>
          <w:sz w:val="24"/>
          <w:szCs w:val="24"/>
        </w:rPr>
        <w:t>glattstreichen</w:t>
      </w:r>
      <w:r w:rsidRPr="00BA6360">
        <w:rPr>
          <w:sz w:val="24"/>
          <w:szCs w:val="24"/>
        </w:rPr>
        <w:t xml:space="preserve"> und im Ofen 20 – 30 Minuten backen. Auskühlen lassen und in 2 Scheiben schneiden. Einen Tortenring um den unteren Tortenboden legen.</w:t>
      </w:r>
    </w:p>
    <w:p w14:paraId="1E21452D" w14:textId="55840B0C" w:rsidR="00425B47" w:rsidRPr="00BA6360" w:rsidRDefault="00425B47" w:rsidP="00B40E8C">
      <w:pPr>
        <w:pStyle w:val="ListParagraph"/>
        <w:numPr>
          <w:ilvl w:val="0"/>
          <w:numId w:val="620"/>
        </w:numPr>
        <w:spacing w:after="120"/>
        <w:ind w:left="714" w:hanging="357"/>
        <w:contextualSpacing w:val="0"/>
        <w:jc w:val="both"/>
        <w:rPr>
          <w:sz w:val="24"/>
          <w:szCs w:val="24"/>
        </w:rPr>
      </w:pPr>
      <w:r w:rsidRPr="00BA6360">
        <w:rPr>
          <w:sz w:val="24"/>
          <w:szCs w:val="24"/>
        </w:rPr>
        <w:t xml:space="preserve">Für die Füllung die Gelatineblätter etwa 5 Minuten in kaltem Wasser einweichen, herausnehmen und </w:t>
      </w:r>
      <w:r w:rsidR="00BA6360" w:rsidRPr="00BA6360">
        <w:rPr>
          <w:sz w:val="24"/>
          <w:szCs w:val="24"/>
        </w:rPr>
        <w:t>leic</w:t>
      </w:r>
      <w:r w:rsidRPr="00BA6360">
        <w:rPr>
          <w:sz w:val="24"/>
          <w:szCs w:val="24"/>
        </w:rPr>
        <w:t>ht ausdrücken. Die Blätter tropfnass in einem kleinen Topf bei schwacher Hitze auflösen. D</w:t>
      </w:r>
      <w:r w:rsidR="00BA6360" w:rsidRPr="00BA6360">
        <w:rPr>
          <w:sz w:val="24"/>
          <w:szCs w:val="24"/>
        </w:rPr>
        <w:t>i</w:t>
      </w:r>
      <w:r w:rsidRPr="00BA6360">
        <w:rPr>
          <w:sz w:val="24"/>
          <w:szCs w:val="24"/>
        </w:rPr>
        <w:t>e Sahne steif schlagen und mit Quark, Zucker, Zitronensaft und dem Saft der Ma</w:t>
      </w:r>
      <w:r w:rsidR="00BA6360" w:rsidRPr="00BA6360">
        <w:rPr>
          <w:sz w:val="24"/>
          <w:szCs w:val="24"/>
        </w:rPr>
        <w:t>nd</w:t>
      </w:r>
      <w:r w:rsidRPr="00BA6360">
        <w:rPr>
          <w:sz w:val="24"/>
          <w:szCs w:val="24"/>
        </w:rPr>
        <w:t xml:space="preserve">arinen mischen. 2 EL der Quarkfüllung zur </w:t>
      </w:r>
      <w:r w:rsidR="00BA6360" w:rsidRPr="00BA6360">
        <w:rPr>
          <w:sz w:val="24"/>
          <w:szCs w:val="24"/>
        </w:rPr>
        <w:t>G</w:t>
      </w:r>
      <w:r w:rsidRPr="00BA6360">
        <w:rPr>
          <w:sz w:val="24"/>
          <w:szCs w:val="24"/>
        </w:rPr>
        <w:t xml:space="preserve">elatine geben </w:t>
      </w:r>
      <w:r w:rsidR="00BA6360" w:rsidRPr="00BA6360">
        <w:rPr>
          <w:sz w:val="24"/>
          <w:szCs w:val="24"/>
        </w:rPr>
        <w:t>und unt</w:t>
      </w:r>
      <w:r w:rsidRPr="00BA6360">
        <w:rPr>
          <w:sz w:val="24"/>
          <w:szCs w:val="24"/>
        </w:rPr>
        <w:t>ermengen. Die Mischung unter ständigem Rühren mit dem Schneebesen unter die restliche Quarkfüllung rühren.</w:t>
      </w:r>
    </w:p>
    <w:p w14:paraId="7C5C3D10" w14:textId="03DC1C63" w:rsidR="00425B47" w:rsidRPr="00BA6360" w:rsidRDefault="00425B47" w:rsidP="00B40E8C">
      <w:pPr>
        <w:pStyle w:val="ListParagraph"/>
        <w:numPr>
          <w:ilvl w:val="0"/>
          <w:numId w:val="620"/>
        </w:numPr>
        <w:spacing w:after="120"/>
        <w:ind w:left="714" w:hanging="357"/>
        <w:contextualSpacing w:val="0"/>
        <w:jc w:val="both"/>
        <w:rPr>
          <w:sz w:val="24"/>
          <w:szCs w:val="24"/>
        </w:rPr>
      </w:pPr>
      <w:r w:rsidRPr="00BA6360">
        <w:rPr>
          <w:sz w:val="24"/>
          <w:szCs w:val="24"/>
        </w:rPr>
        <w:lastRenderedPageBreak/>
        <w:t xml:space="preserve">Die Füllung auf den unteren Tortenboden geben, </w:t>
      </w:r>
      <w:r w:rsidR="008309B8" w:rsidRPr="00BA6360">
        <w:rPr>
          <w:sz w:val="24"/>
          <w:szCs w:val="24"/>
        </w:rPr>
        <w:t>glattstreichen</w:t>
      </w:r>
      <w:r w:rsidRPr="00BA6360">
        <w:rPr>
          <w:sz w:val="24"/>
          <w:szCs w:val="24"/>
        </w:rPr>
        <w:t xml:space="preserve"> und de Mandarinen darauf verteilen. Den zweiten Tortenboden auflegen und die </w:t>
      </w:r>
      <w:r w:rsidR="00BA6360" w:rsidRPr="00BA6360">
        <w:rPr>
          <w:sz w:val="24"/>
          <w:szCs w:val="24"/>
        </w:rPr>
        <w:t>T</w:t>
      </w:r>
      <w:r w:rsidRPr="00BA6360">
        <w:rPr>
          <w:sz w:val="24"/>
          <w:szCs w:val="24"/>
        </w:rPr>
        <w:t>orte mindestens 12 Stunden in den Kühlschrank stellen. Vor de</w:t>
      </w:r>
      <w:r w:rsidR="00BA6360" w:rsidRPr="00BA6360">
        <w:rPr>
          <w:sz w:val="24"/>
          <w:szCs w:val="24"/>
        </w:rPr>
        <w:t>m</w:t>
      </w:r>
      <w:r w:rsidRPr="00BA6360">
        <w:rPr>
          <w:sz w:val="24"/>
          <w:szCs w:val="24"/>
        </w:rPr>
        <w:t xml:space="preserve"> Servieren mit Puderzu</w:t>
      </w:r>
      <w:r w:rsidR="00BA6360" w:rsidRPr="00BA6360">
        <w:rPr>
          <w:sz w:val="24"/>
          <w:szCs w:val="24"/>
        </w:rPr>
        <w:t>c</w:t>
      </w:r>
      <w:r w:rsidRPr="00BA6360">
        <w:rPr>
          <w:sz w:val="24"/>
          <w:szCs w:val="24"/>
        </w:rPr>
        <w:t xml:space="preserve">ker bestäuben. Wenn man will, kann man dann noch </w:t>
      </w:r>
      <w:r w:rsidR="00BA6360" w:rsidRPr="00BA6360">
        <w:rPr>
          <w:sz w:val="24"/>
          <w:szCs w:val="24"/>
        </w:rPr>
        <w:t xml:space="preserve">die einzelnen Tortenstücke mit je einem </w:t>
      </w:r>
      <w:r w:rsidRPr="00BA6360">
        <w:rPr>
          <w:sz w:val="24"/>
          <w:szCs w:val="24"/>
        </w:rPr>
        <w:t xml:space="preserve">Mandarinenstückchen </w:t>
      </w:r>
      <w:r w:rsidR="00BA6360" w:rsidRPr="00BA6360">
        <w:rPr>
          <w:sz w:val="24"/>
          <w:szCs w:val="24"/>
        </w:rPr>
        <w:t xml:space="preserve">verzieren. </w:t>
      </w:r>
    </w:p>
    <w:p w14:paraId="685ECF94" w14:textId="184E4446" w:rsidR="00BA6360" w:rsidRDefault="00BA6360" w:rsidP="00425B47">
      <w:pPr>
        <w:jc w:val="both"/>
        <w:rPr>
          <w:sz w:val="24"/>
          <w:szCs w:val="24"/>
        </w:rPr>
      </w:pPr>
    </w:p>
    <w:p w14:paraId="0D9DED4D" w14:textId="6963BBAA" w:rsidR="00BA6360" w:rsidRDefault="00BA6360" w:rsidP="00BA6360">
      <w:pPr>
        <w:ind w:left="708" w:hanging="708"/>
        <w:jc w:val="both"/>
        <w:rPr>
          <w:sz w:val="24"/>
          <w:szCs w:val="24"/>
        </w:rPr>
      </w:pPr>
      <w:r>
        <w:rPr>
          <w:sz w:val="24"/>
          <w:szCs w:val="24"/>
        </w:rPr>
        <w:t>Info:</w:t>
      </w:r>
      <w:r>
        <w:rPr>
          <w:sz w:val="24"/>
          <w:szCs w:val="24"/>
        </w:rPr>
        <w:tab/>
        <w:t xml:space="preserve">Diese Torte hat die Oma immer für meine Kuchenverkäufe in der Schule gebacken. Was immer ein großer Erfolg und immer spannend, ob ich die </w:t>
      </w:r>
      <w:r w:rsidR="00D42FDB">
        <w:rPr>
          <w:sz w:val="24"/>
          <w:szCs w:val="24"/>
        </w:rPr>
        <w:t>T</w:t>
      </w:r>
      <w:r>
        <w:rPr>
          <w:sz w:val="24"/>
          <w:szCs w:val="24"/>
        </w:rPr>
        <w:t xml:space="preserve">orte heil in die Schule gekriegt habe </w:t>
      </w:r>
      <w:r w:rsidRPr="00BA6360">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5C32CFDD" w14:textId="77777777" w:rsidR="00425B47" w:rsidRPr="00425B47" w:rsidRDefault="00425B47" w:rsidP="00425B47">
      <w:pPr>
        <w:jc w:val="both"/>
        <w:rPr>
          <w:sz w:val="24"/>
          <w:szCs w:val="24"/>
        </w:rPr>
      </w:pPr>
    </w:p>
    <w:p w14:paraId="512593FD" w14:textId="7BAC953A" w:rsidR="00BA6360" w:rsidRDefault="00BA6360">
      <w:pPr>
        <w:rPr>
          <w:sz w:val="24"/>
          <w:szCs w:val="24"/>
        </w:rPr>
      </w:pPr>
      <w:r>
        <w:rPr>
          <w:sz w:val="24"/>
          <w:szCs w:val="24"/>
        </w:rPr>
        <w:br w:type="page"/>
      </w:r>
    </w:p>
    <w:p w14:paraId="26E5CEE7" w14:textId="561E073F" w:rsidR="004102D6" w:rsidRDefault="00BA6360" w:rsidP="00D42FDB">
      <w:pPr>
        <w:pStyle w:val="Heading2"/>
        <w:spacing w:after="240"/>
      </w:pPr>
      <w:r>
        <w:lastRenderedPageBreak/>
        <w:t>Buttercreme-Torte</w:t>
      </w:r>
      <w:r w:rsidR="00044CA2">
        <w:rPr>
          <w:rStyle w:val="FootnoteReference"/>
        </w:rPr>
        <w:footnoteReference w:id="1780"/>
      </w:r>
      <w:r>
        <w:t xml:space="preserve"> </w:t>
      </w:r>
    </w:p>
    <w:p w14:paraId="463AD213" w14:textId="255FF5BB" w:rsidR="00BA6360" w:rsidRDefault="00BA6360" w:rsidP="004102D6">
      <w:pPr>
        <w:jc w:val="both"/>
        <w:rPr>
          <w:sz w:val="24"/>
          <w:szCs w:val="24"/>
        </w:rPr>
      </w:pPr>
      <w:r w:rsidRPr="00D42FDB">
        <w:rPr>
          <w:sz w:val="24"/>
          <w:szCs w:val="24"/>
          <w:u w:val="single"/>
        </w:rPr>
        <w:t>Zutaten</w:t>
      </w:r>
      <w:r>
        <w:rPr>
          <w:sz w:val="24"/>
          <w:szCs w:val="24"/>
        </w:rPr>
        <w:t xml:space="preserve"> </w:t>
      </w:r>
      <w:r w:rsidR="00D42FDB">
        <w:rPr>
          <w:sz w:val="24"/>
          <w:szCs w:val="24"/>
        </w:rPr>
        <w:t>(</w:t>
      </w:r>
      <w:r>
        <w:rPr>
          <w:sz w:val="24"/>
          <w:szCs w:val="24"/>
        </w:rPr>
        <w:t>für 1 Springform</w:t>
      </w:r>
      <w:r w:rsidR="00D42FDB">
        <w:rPr>
          <w:sz w:val="24"/>
          <w:szCs w:val="24"/>
        </w:rPr>
        <w:t>)</w:t>
      </w:r>
    </w:p>
    <w:p w14:paraId="02CED040" w14:textId="2CF8FDED" w:rsidR="00BA6360" w:rsidRPr="00D42FDB" w:rsidRDefault="00BA6360" w:rsidP="004102D6">
      <w:pPr>
        <w:jc w:val="both"/>
        <w:rPr>
          <w:i/>
          <w:iCs/>
          <w:sz w:val="24"/>
          <w:szCs w:val="24"/>
        </w:rPr>
      </w:pPr>
      <w:r w:rsidRPr="00D42FDB">
        <w:rPr>
          <w:i/>
          <w:iCs/>
          <w:sz w:val="24"/>
          <w:szCs w:val="24"/>
        </w:rPr>
        <w:t>Für den Teig:</w:t>
      </w:r>
    </w:p>
    <w:p w14:paraId="2081F832" w14:textId="67322EE2" w:rsidR="00BA6360" w:rsidRDefault="00BA6360" w:rsidP="004102D6">
      <w:pPr>
        <w:jc w:val="both"/>
        <w:rPr>
          <w:sz w:val="24"/>
          <w:szCs w:val="24"/>
        </w:rPr>
      </w:pPr>
      <w:r>
        <w:rPr>
          <w:sz w:val="24"/>
          <w:szCs w:val="24"/>
        </w:rPr>
        <w:t>5 Eier</w:t>
      </w:r>
    </w:p>
    <w:p w14:paraId="0B3D8060" w14:textId="0844589E" w:rsidR="00BA6360" w:rsidRDefault="00BA6360" w:rsidP="004102D6">
      <w:pPr>
        <w:jc w:val="both"/>
        <w:rPr>
          <w:sz w:val="24"/>
          <w:szCs w:val="24"/>
        </w:rPr>
      </w:pPr>
      <w:r>
        <w:rPr>
          <w:sz w:val="24"/>
          <w:szCs w:val="24"/>
        </w:rPr>
        <w:t>250 g Zucker</w:t>
      </w:r>
    </w:p>
    <w:p w14:paraId="4108502F" w14:textId="0E7158E0" w:rsidR="00BA6360" w:rsidRDefault="00BA6360" w:rsidP="004102D6">
      <w:pPr>
        <w:jc w:val="both"/>
        <w:rPr>
          <w:sz w:val="24"/>
          <w:szCs w:val="24"/>
        </w:rPr>
      </w:pPr>
      <w:r>
        <w:rPr>
          <w:sz w:val="24"/>
          <w:szCs w:val="24"/>
        </w:rPr>
        <w:t>150 g Mehl</w:t>
      </w:r>
    </w:p>
    <w:p w14:paraId="2D6B3463" w14:textId="72AB4376" w:rsidR="00BA6360" w:rsidRDefault="00BA6360" w:rsidP="004102D6">
      <w:pPr>
        <w:jc w:val="both"/>
        <w:rPr>
          <w:sz w:val="24"/>
          <w:szCs w:val="24"/>
        </w:rPr>
      </w:pPr>
      <w:r>
        <w:rPr>
          <w:sz w:val="24"/>
          <w:szCs w:val="24"/>
        </w:rPr>
        <w:t>100 g Speisestärke</w:t>
      </w:r>
    </w:p>
    <w:p w14:paraId="2F4805B2" w14:textId="42EB7FB0" w:rsidR="00BA6360" w:rsidRDefault="00110EA1" w:rsidP="004102D6">
      <w:pPr>
        <w:jc w:val="both"/>
        <w:rPr>
          <w:sz w:val="24"/>
          <w:szCs w:val="24"/>
        </w:rPr>
      </w:pPr>
      <w:r>
        <w:rPr>
          <w:sz w:val="24"/>
          <w:szCs w:val="24"/>
        </w:rPr>
        <w:t>1/2</w:t>
      </w:r>
      <w:r w:rsidR="00BA6360">
        <w:rPr>
          <w:sz w:val="24"/>
          <w:szCs w:val="24"/>
        </w:rPr>
        <w:t xml:space="preserve"> Päckchen Backpulver</w:t>
      </w:r>
    </w:p>
    <w:p w14:paraId="58F5DAA4" w14:textId="50BA627A" w:rsidR="00BA6360" w:rsidRDefault="00BA6360" w:rsidP="004102D6">
      <w:pPr>
        <w:jc w:val="both"/>
        <w:rPr>
          <w:sz w:val="24"/>
          <w:szCs w:val="24"/>
        </w:rPr>
      </w:pPr>
      <w:r>
        <w:rPr>
          <w:sz w:val="24"/>
          <w:szCs w:val="24"/>
        </w:rPr>
        <w:t>2 EL Wasser</w:t>
      </w:r>
    </w:p>
    <w:p w14:paraId="1960CA19" w14:textId="3135EA83" w:rsidR="00BA6360" w:rsidRDefault="00BA6360" w:rsidP="004102D6">
      <w:pPr>
        <w:jc w:val="both"/>
        <w:rPr>
          <w:sz w:val="24"/>
          <w:szCs w:val="24"/>
        </w:rPr>
      </w:pPr>
    </w:p>
    <w:p w14:paraId="7C727DBA" w14:textId="6261B679" w:rsidR="00BA6360" w:rsidRPr="00D42FDB" w:rsidRDefault="00BA6360" w:rsidP="004102D6">
      <w:pPr>
        <w:jc w:val="both"/>
        <w:rPr>
          <w:i/>
          <w:iCs/>
          <w:sz w:val="24"/>
          <w:szCs w:val="24"/>
        </w:rPr>
      </w:pPr>
      <w:r w:rsidRPr="00D42FDB">
        <w:rPr>
          <w:i/>
          <w:iCs/>
          <w:sz w:val="24"/>
          <w:szCs w:val="24"/>
        </w:rPr>
        <w:t>Für die Buttercreme:</w:t>
      </w:r>
    </w:p>
    <w:p w14:paraId="59A22004" w14:textId="0AADE485" w:rsidR="00BA6360" w:rsidRDefault="00BA6360" w:rsidP="004102D6">
      <w:pPr>
        <w:jc w:val="both"/>
        <w:rPr>
          <w:sz w:val="24"/>
          <w:szCs w:val="24"/>
        </w:rPr>
      </w:pPr>
      <w:r>
        <w:rPr>
          <w:sz w:val="24"/>
          <w:szCs w:val="24"/>
        </w:rPr>
        <w:t>1 Päckchen Vanillepuddingpulver</w:t>
      </w:r>
    </w:p>
    <w:p w14:paraId="4C248BE5" w14:textId="4D433E96" w:rsidR="00BA6360" w:rsidRDefault="00BA6360" w:rsidP="004102D6">
      <w:pPr>
        <w:jc w:val="both"/>
        <w:rPr>
          <w:sz w:val="24"/>
          <w:szCs w:val="24"/>
        </w:rPr>
      </w:pPr>
      <w:r>
        <w:rPr>
          <w:sz w:val="24"/>
          <w:szCs w:val="24"/>
        </w:rPr>
        <w:t>40 g Zucker</w:t>
      </w:r>
    </w:p>
    <w:p w14:paraId="27C4D876" w14:textId="62C3C629" w:rsidR="00BA6360" w:rsidRDefault="00BA6360" w:rsidP="004102D6">
      <w:pPr>
        <w:jc w:val="both"/>
        <w:rPr>
          <w:sz w:val="24"/>
          <w:szCs w:val="24"/>
        </w:rPr>
      </w:pPr>
      <w:r>
        <w:rPr>
          <w:sz w:val="24"/>
          <w:szCs w:val="24"/>
        </w:rPr>
        <w:t>500 ml Milch</w:t>
      </w:r>
    </w:p>
    <w:p w14:paraId="0B960FE1" w14:textId="55036A59" w:rsidR="00BA6360" w:rsidRDefault="00BA6360" w:rsidP="004102D6">
      <w:pPr>
        <w:jc w:val="both"/>
        <w:rPr>
          <w:sz w:val="24"/>
          <w:szCs w:val="24"/>
        </w:rPr>
      </w:pPr>
      <w:r>
        <w:rPr>
          <w:sz w:val="24"/>
          <w:szCs w:val="24"/>
        </w:rPr>
        <w:t>250 g weiche Butter</w:t>
      </w:r>
    </w:p>
    <w:p w14:paraId="7F13ABF3" w14:textId="6FFD7676" w:rsidR="00BA6360" w:rsidRDefault="00BA6360" w:rsidP="004102D6">
      <w:pPr>
        <w:jc w:val="both"/>
        <w:rPr>
          <w:sz w:val="24"/>
          <w:szCs w:val="24"/>
        </w:rPr>
      </w:pPr>
      <w:r>
        <w:rPr>
          <w:sz w:val="24"/>
          <w:szCs w:val="24"/>
        </w:rPr>
        <w:t>25 g Kokosfett</w:t>
      </w:r>
    </w:p>
    <w:p w14:paraId="0F6C21A3" w14:textId="42531333" w:rsidR="00BA6360" w:rsidRDefault="00BA6360" w:rsidP="004102D6">
      <w:pPr>
        <w:jc w:val="both"/>
        <w:rPr>
          <w:sz w:val="24"/>
          <w:szCs w:val="24"/>
        </w:rPr>
      </w:pPr>
    </w:p>
    <w:p w14:paraId="08147315" w14:textId="35A5917B" w:rsidR="00BA6360" w:rsidRPr="00D42FDB" w:rsidRDefault="00BA6360" w:rsidP="004102D6">
      <w:pPr>
        <w:jc w:val="both"/>
        <w:rPr>
          <w:i/>
          <w:iCs/>
          <w:sz w:val="24"/>
          <w:szCs w:val="24"/>
        </w:rPr>
      </w:pPr>
      <w:r w:rsidRPr="00D42FDB">
        <w:rPr>
          <w:i/>
          <w:iCs/>
          <w:sz w:val="24"/>
          <w:szCs w:val="24"/>
        </w:rPr>
        <w:t>Für die Deko:</w:t>
      </w:r>
    </w:p>
    <w:p w14:paraId="2BCAE304" w14:textId="3C38FBED" w:rsidR="00BA6360" w:rsidRDefault="00BA6360" w:rsidP="004102D6">
      <w:pPr>
        <w:jc w:val="both"/>
        <w:rPr>
          <w:sz w:val="24"/>
          <w:szCs w:val="24"/>
        </w:rPr>
      </w:pPr>
      <w:r>
        <w:rPr>
          <w:sz w:val="24"/>
          <w:szCs w:val="24"/>
        </w:rPr>
        <w:t>Zartbitter-Schokostreusel</w:t>
      </w:r>
    </w:p>
    <w:p w14:paraId="712591A8" w14:textId="4813C971" w:rsidR="00BA6360" w:rsidRDefault="00BA6360" w:rsidP="004102D6">
      <w:pPr>
        <w:jc w:val="both"/>
        <w:rPr>
          <w:sz w:val="24"/>
          <w:szCs w:val="24"/>
        </w:rPr>
      </w:pPr>
      <w:r>
        <w:rPr>
          <w:sz w:val="24"/>
          <w:szCs w:val="24"/>
        </w:rPr>
        <w:t>Zartbitter-Schokoherzen</w:t>
      </w:r>
    </w:p>
    <w:p w14:paraId="3A23DE26" w14:textId="69B68D5E" w:rsidR="00BA6360" w:rsidRDefault="00BA6360" w:rsidP="004102D6">
      <w:pPr>
        <w:jc w:val="both"/>
        <w:rPr>
          <w:sz w:val="24"/>
          <w:szCs w:val="24"/>
        </w:rPr>
      </w:pPr>
      <w:r>
        <w:rPr>
          <w:sz w:val="24"/>
          <w:szCs w:val="24"/>
        </w:rPr>
        <w:t>Goldene Zuckerperlen</w:t>
      </w:r>
    </w:p>
    <w:p w14:paraId="1B5A3CC5" w14:textId="6FDA2170" w:rsidR="00BA6360" w:rsidRDefault="00BA6360" w:rsidP="004102D6">
      <w:pPr>
        <w:jc w:val="both"/>
        <w:rPr>
          <w:sz w:val="24"/>
          <w:szCs w:val="24"/>
        </w:rPr>
      </w:pPr>
    </w:p>
    <w:p w14:paraId="339FF1ED" w14:textId="00244236" w:rsidR="00BA6360" w:rsidRDefault="00BA6360" w:rsidP="004102D6">
      <w:pPr>
        <w:jc w:val="both"/>
        <w:rPr>
          <w:sz w:val="24"/>
          <w:szCs w:val="24"/>
        </w:rPr>
      </w:pPr>
      <w:r>
        <w:rPr>
          <w:sz w:val="24"/>
          <w:szCs w:val="24"/>
        </w:rPr>
        <w:t>Zubereitungszeit: 60 Minuten plus Backzeit 45 Minuten plus mehrere Stunden Kühlzeit</w:t>
      </w:r>
    </w:p>
    <w:p w14:paraId="0873E0C3" w14:textId="72A3DD91" w:rsidR="00BA6360" w:rsidRPr="0037136D" w:rsidRDefault="00BA6360" w:rsidP="00B40E8C">
      <w:pPr>
        <w:pStyle w:val="ListParagraph"/>
        <w:numPr>
          <w:ilvl w:val="0"/>
          <w:numId w:val="621"/>
        </w:numPr>
        <w:spacing w:after="120"/>
        <w:ind w:left="714" w:hanging="357"/>
        <w:contextualSpacing w:val="0"/>
        <w:jc w:val="both"/>
        <w:rPr>
          <w:sz w:val="24"/>
          <w:szCs w:val="24"/>
        </w:rPr>
      </w:pPr>
      <w:r w:rsidRPr="0037136D">
        <w:rPr>
          <w:sz w:val="24"/>
          <w:szCs w:val="24"/>
        </w:rPr>
        <w:t xml:space="preserve">Den Ofen auf 200 Grad Ober- und Unterhitze vorheizen. Die Springform fetten und mehlen. </w:t>
      </w:r>
    </w:p>
    <w:p w14:paraId="137802C2" w14:textId="5DBE4CF6" w:rsidR="00BA6360" w:rsidRPr="0037136D" w:rsidRDefault="00BA6360" w:rsidP="00B40E8C">
      <w:pPr>
        <w:pStyle w:val="ListParagraph"/>
        <w:numPr>
          <w:ilvl w:val="0"/>
          <w:numId w:val="621"/>
        </w:numPr>
        <w:spacing w:after="120"/>
        <w:ind w:left="714" w:hanging="357"/>
        <w:contextualSpacing w:val="0"/>
        <w:jc w:val="both"/>
        <w:rPr>
          <w:sz w:val="24"/>
          <w:szCs w:val="24"/>
        </w:rPr>
      </w:pPr>
      <w:r w:rsidRPr="0037136D">
        <w:rPr>
          <w:sz w:val="24"/>
          <w:szCs w:val="24"/>
        </w:rPr>
        <w:t>Für den Teig Eier und Zucker schaumig rühren. Mehl, Speisestärke und Backpulver in einer Schüssel vermischen und mit dem Wasser unter die Eier-Zucker-Mischung rühren. Alles zu einem homogenen Teig vermengen. Den Teig in die Springform geben, gleichmäßig verteilen und im vorgeheizten Backofen 40 – 45 Minuten backen.</w:t>
      </w:r>
    </w:p>
    <w:p w14:paraId="689B5394" w14:textId="33A0D1AA" w:rsidR="00BA6360" w:rsidRPr="0037136D" w:rsidRDefault="00BA6360" w:rsidP="00B40E8C">
      <w:pPr>
        <w:pStyle w:val="ListParagraph"/>
        <w:numPr>
          <w:ilvl w:val="0"/>
          <w:numId w:val="621"/>
        </w:numPr>
        <w:spacing w:after="120"/>
        <w:ind w:left="714" w:hanging="357"/>
        <w:contextualSpacing w:val="0"/>
        <w:jc w:val="both"/>
        <w:rPr>
          <w:sz w:val="24"/>
          <w:szCs w:val="24"/>
        </w:rPr>
      </w:pPr>
      <w:r w:rsidRPr="0037136D">
        <w:rPr>
          <w:sz w:val="24"/>
          <w:szCs w:val="24"/>
        </w:rPr>
        <w:lastRenderedPageBreak/>
        <w:t>Für die Buttercreme aus Puddingpulver, Zucker und Milch nach Anleitung einen Pudding zubereiten. Den heißen Pudding in eine Rührschüssel füllen und sofort Frischhaltefolie auf die Oberfläche legen, damit sich keine Haut bi</w:t>
      </w:r>
      <w:r w:rsidR="0037136D" w:rsidRPr="0037136D">
        <w:rPr>
          <w:sz w:val="24"/>
          <w:szCs w:val="24"/>
        </w:rPr>
        <w:t>ld</w:t>
      </w:r>
      <w:r w:rsidRPr="0037136D">
        <w:rPr>
          <w:sz w:val="24"/>
          <w:szCs w:val="24"/>
        </w:rPr>
        <w:t>et. Bei Raumtemperatur vollständig erkalten lassen.</w:t>
      </w:r>
    </w:p>
    <w:p w14:paraId="409345C2" w14:textId="793A0777" w:rsidR="00BA6360" w:rsidRPr="0037136D" w:rsidRDefault="00BA6360" w:rsidP="00B40E8C">
      <w:pPr>
        <w:pStyle w:val="ListParagraph"/>
        <w:numPr>
          <w:ilvl w:val="0"/>
          <w:numId w:val="621"/>
        </w:numPr>
        <w:spacing w:after="120"/>
        <w:ind w:left="714" w:hanging="357"/>
        <w:contextualSpacing w:val="0"/>
        <w:jc w:val="both"/>
        <w:rPr>
          <w:sz w:val="24"/>
          <w:szCs w:val="24"/>
        </w:rPr>
      </w:pPr>
      <w:r w:rsidRPr="0037136D">
        <w:rPr>
          <w:sz w:val="24"/>
          <w:szCs w:val="24"/>
        </w:rPr>
        <w:t xml:space="preserve">Inzwischen die Butter aus dem Kühlschrank holen und weich werden lassen. Pudding und Butter sollten in etwa die gleiche </w:t>
      </w:r>
      <w:r w:rsidR="0037136D" w:rsidRPr="0037136D">
        <w:rPr>
          <w:sz w:val="24"/>
          <w:szCs w:val="24"/>
        </w:rPr>
        <w:t>T</w:t>
      </w:r>
      <w:r w:rsidRPr="0037136D">
        <w:rPr>
          <w:sz w:val="24"/>
          <w:szCs w:val="24"/>
        </w:rPr>
        <w:t>emperatur haben, damit die Buttercreme nicht gerinnt. Die Bitter mit dem Rüh</w:t>
      </w:r>
      <w:r w:rsidR="0037136D" w:rsidRPr="0037136D">
        <w:rPr>
          <w:sz w:val="24"/>
          <w:szCs w:val="24"/>
        </w:rPr>
        <w:t>r</w:t>
      </w:r>
      <w:r w:rsidRPr="0037136D">
        <w:rPr>
          <w:sz w:val="24"/>
          <w:szCs w:val="24"/>
        </w:rPr>
        <w:t xml:space="preserve">er </w:t>
      </w:r>
      <w:r w:rsidR="008309B8" w:rsidRPr="0037136D">
        <w:rPr>
          <w:sz w:val="24"/>
          <w:szCs w:val="24"/>
        </w:rPr>
        <w:t>glattrühren</w:t>
      </w:r>
      <w:r w:rsidRPr="0037136D">
        <w:rPr>
          <w:sz w:val="24"/>
          <w:szCs w:val="24"/>
        </w:rPr>
        <w:t>, dann esslöffelweise den Pudding hinzufügen, bis alles schön cremig ist. Das Kokosfett in einem kleinen Topf schmelzen und u</w:t>
      </w:r>
      <w:r w:rsidR="0037136D" w:rsidRPr="0037136D">
        <w:rPr>
          <w:sz w:val="24"/>
          <w:szCs w:val="24"/>
        </w:rPr>
        <w:t>n</w:t>
      </w:r>
      <w:r w:rsidRPr="0037136D">
        <w:rPr>
          <w:sz w:val="24"/>
          <w:szCs w:val="24"/>
        </w:rPr>
        <w:t>terrühren.</w:t>
      </w:r>
    </w:p>
    <w:p w14:paraId="138C7172" w14:textId="73ECCC8E" w:rsidR="00BA6360" w:rsidRPr="0037136D" w:rsidRDefault="00BA6360" w:rsidP="00B40E8C">
      <w:pPr>
        <w:pStyle w:val="ListParagraph"/>
        <w:numPr>
          <w:ilvl w:val="0"/>
          <w:numId w:val="621"/>
        </w:numPr>
        <w:spacing w:after="120"/>
        <w:ind w:left="714" w:hanging="357"/>
        <w:contextualSpacing w:val="0"/>
        <w:jc w:val="both"/>
        <w:rPr>
          <w:sz w:val="24"/>
          <w:szCs w:val="24"/>
        </w:rPr>
      </w:pPr>
      <w:r w:rsidRPr="0037136D">
        <w:rPr>
          <w:sz w:val="24"/>
          <w:szCs w:val="24"/>
        </w:rPr>
        <w:t>Den Kuchenboden</w:t>
      </w:r>
      <w:r w:rsidR="0037136D" w:rsidRPr="0037136D">
        <w:rPr>
          <w:sz w:val="24"/>
          <w:szCs w:val="24"/>
        </w:rPr>
        <w:t xml:space="preserve"> vorsichtig aus der Form nehmen und zweimal horizontal durchschneiden. Die einzelnen Böden mit Buttercreme bestreichen und die Torte zusammensetzen. Außen ebenfalls mit Buttercreme bestreichen und mit einem Spritzbeutel kleine Tupfen aufsetzen. Den Tand und die Mitte mit Schokostreuseln und die Buttercreme-Tupfen mit Schokoherzen und den Zuckerperlen verzieren. Die Torte mehrere Stunden oder besser über Nacht im Kühlschrank erkalten lassen.</w:t>
      </w:r>
    </w:p>
    <w:p w14:paraId="39A8D68B" w14:textId="5E70662F" w:rsidR="0037136D" w:rsidRPr="0037136D" w:rsidRDefault="0037136D" w:rsidP="00B40E8C">
      <w:pPr>
        <w:pStyle w:val="ListParagraph"/>
        <w:numPr>
          <w:ilvl w:val="0"/>
          <w:numId w:val="621"/>
        </w:numPr>
        <w:rPr>
          <w:sz w:val="24"/>
          <w:szCs w:val="24"/>
        </w:rPr>
      </w:pPr>
      <w:r w:rsidRPr="0037136D">
        <w:rPr>
          <w:sz w:val="24"/>
          <w:szCs w:val="24"/>
        </w:rPr>
        <w:br w:type="page"/>
      </w:r>
    </w:p>
    <w:p w14:paraId="190D09FE" w14:textId="5FB1FEC2" w:rsidR="00BA6360" w:rsidRDefault="0037136D" w:rsidP="00D42FDB">
      <w:pPr>
        <w:pStyle w:val="Heading2"/>
        <w:spacing w:after="240"/>
      </w:pPr>
      <w:r>
        <w:lastRenderedPageBreak/>
        <w:t>Spaghetti-Torte</w:t>
      </w:r>
      <w:r w:rsidR="00844EDD">
        <w:rPr>
          <w:rStyle w:val="FootnoteReference"/>
        </w:rPr>
        <w:footnoteReference w:id="1781"/>
      </w:r>
      <w:r>
        <w:t xml:space="preserve"> </w:t>
      </w:r>
    </w:p>
    <w:p w14:paraId="0FB7326D" w14:textId="7498584F" w:rsidR="0037136D" w:rsidRDefault="0037136D" w:rsidP="004102D6">
      <w:pPr>
        <w:jc w:val="both"/>
        <w:rPr>
          <w:sz w:val="24"/>
          <w:szCs w:val="24"/>
        </w:rPr>
      </w:pPr>
      <w:r w:rsidRPr="00D42FDB">
        <w:rPr>
          <w:sz w:val="24"/>
          <w:szCs w:val="24"/>
          <w:u w:val="single"/>
        </w:rPr>
        <w:t>Zutaten</w:t>
      </w:r>
      <w:r>
        <w:rPr>
          <w:sz w:val="24"/>
          <w:szCs w:val="24"/>
        </w:rPr>
        <w:t xml:space="preserve"> </w:t>
      </w:r>
      <w:r w:rsidR="00D42FDB">
        <w:rPr>
          <w:sz w:val="24"/>
          <w:szCs w:val="24"/>
        </w:rPr>
        <w:t>(</w:t>
      </w:r>
      <w:r>
        <w:rPr>
          <w:sz w:val="24"/>
          <w:szCs w:val="24"/>
        </w:rPr>
        <w:t>für 1 Springform</w:t>
      </w:r>
      <w:r w:rsidR="00D42FDB">
        <w:rPr>
          <w:sz w:val="24"/>
          <w:szCs w:val="24"/>
        </w:rPr>
        <w:t>):</w:t>
      </w:r>
    </w:p>
    <w:p w14:paraId="23662C7F" w14:textId="3AAEB733" w:rsidR="0037136D" w:rsidRPr="00D42FDB" w:rsidRDefault="0037136D" w:rsidP="004102D6">
      <w:pPr>
        <w:jc w:val="both"/>
        <w:rPr>
          <w:i/>
          <w:iCs/>
          <w:sz w:val="24"/>
          <w:szCs w:val="24"/>
        </w:rPr>
      </w:pPr>
      <w:r w:rsidRPr="00D42FDB">
        <w:rPr>
          <w:i/>
          <w:iCs/>
          <w:sz w:val="24"/>
          <w:szCs w:val="24"/>
        </w:rPr>
        <w:t>Für den Teig</w:t>
      </w:r>
    </w:p>
    <w:p w14:paraId="297AEA39" w14:textId="1566DE60" w:rsidR="0037136D" w:rsidRDefault="0037136D" w:rsidP="004102D6">
      <w:pPr>
        <w:jc w:val="both"/>
        <w:rPr>
          <w:sz w:val="24"/>
          <w:szCs w:val="24"/>
        </w:rPr>
      </w:pPr>
      <w:r>
        <w:rPr>
          <w:sz w:val="24"/>
          <w:szCs w:val="24"/>
        </w:rPr>
        <w:t>3 Eier</w:t>
      </w:r>
    </w:p>
    <w:p w14:paraId="4DB74E07" w14:textId="266DC6FE" w:rsidR="0037136D" w:rsidRDefault="0037136D" w:rsidP="004102D6">
      <w:pPr>
        <w:jc w:val="both"/>
        <w:rPr>
          <w:sz w:val="24"/>
          <w:szCs w:val="24"/>
        </w:rPr>
      </w:pPr>
      <w:r>
        <w:rPr>
          <w:sz w:val="24"/>
          <w:szCs w:val="24"/>
        </w:rPr>
        <w:t>1 Prise Salz</w:t>
      </w:r>
    </w:p>
    <w:p w14:paraId="2A5A0502" w14:textId="1BFAB627" w:rsidR="0037136D" w:rsidRDefault="0037136D" w:rsidP="004102D6">
      <w:pPr>
        <w:jc w:val="both"/>
        <w:rPr>
          <w:sz w:val="24"/>
          <w:szCs w:val="24"/>
        </w:rPr>
      </w:pPr>
      <w:r>
        <w:rPr>
          <w:sz w:val="24"/>
          <w:szCs w:val="24"/>
        </w:rPr>
        <w:t>100 g Zucker</w:t>
      </w:r>
    </w:p>
    <w:p w14:paraId="7C2AC0B8" w14:textId="23EEA891" w:rsidR="0037136D" w:rsidRDefault="0037136D" w:rsidP="004102D6">
      <w:pPr>
        <w:jc w:val="both"/>
        <w:rPr>
          <w:sz w:val="24"/>
          <w:szCs w:val="24"/>
        </w:rPr>
      </w:pPr>
      <w:r>
        <w:rPr>
          <w:sz w:val="24"/>
          <w:szCs w:val="24"/>
        </w:rPr>
        <w:t>1 Päckchen Vanillezucker</w:t>
      </w:r>
    </w:p>
    <w:p w14:paraId="15C57E52" w14:textId="548BD9BE" w:rsidR="0037136D" w:rsidRDefault="0037136D" w:rsidP="004102D6">
      <w:pPr>
        <w:jc w:val="both"/>
        <w:rPr>
          <w:sz w:val="24"/>
          <w:szCs w:val="24"/>
        </w:rPr>
      </w:pPr>
    </w:p>
    <w:p w14:paraId="142D3295" w14:textId="1CF9F47A" w:rsidR="0037136D" w:rsidRPr="00D42FDB" w:rsidRDefault="0037136D" w:rsidP="004102D6">
      <w:pPr>
        <w:jc w:val="both"/>
        <w:rPr>
          <w:i/>
          <w:iCs/>
          <w:sz w:val="24"/>
          <w:szCs w:val="24"/>
        </w:rPr>
      </w:pPr>
      <w:r w:rsidRPr="00D42FDB">
        <w:rPr>
          <w:i/>
          <w:iCs/>
          <w:sz w:val="24"/>
          <w:szCs w:val="24"/>
        </w:rPr>
        <w:t>Für die Füllung:</w:t>
      </w:r>
    </w:p>
    <w:p w14:paraId="3C24C051" w14:textId="317095CB" w:rsidR="0037136D" w:rsidRDefault="0037136D" w:rsidP="004102D6">
      <w:pPr>
        <w:jc w:val="both"/>
        <w:rPr>
          <w:sz w:val="24"/>
          <w:szCs w:val="24"/>
        </w:rPr>
      </w:pPr>
      <w:r>
        <w:rPr>
          <w:sz w:val="24"/>
          <w:szCs w:val="24"/>
        </w:rPr>
        <w:t>500 ml Sahne</w:t>
      </w:r>
    </w:p>
    <w:p w14:paraId="472F6576" w14:textId="21D22832" w:rsidR="0037136D" w:rsidRDefault="0037136D" w:rsidP="004102D6">
      <w:pPr>
        <w:jc w:val="both"/>
        <w:rPr>
          <w:sz w:val="24"/>
          <w:szCs w:val="24"/>
        </w:rPr>
      </w:pPr>
      <w:r>
        <w:rPr>
          <w:sz w:val="24"/>
          <w:szCs w:val="24"/>
        </w:rPr>
        <w:t>½ Päckchen Paradiescreme Vanille</w:t>
      </w:r>
    </w:p>
    <w:p w14:paraId="3A7E330B" w14:textId="165CBF90" w:rsidR="0037136D" w:rsidRDefault="0037136D" w:rsidP="004102D6">
      <w:pPr>
        <w:jc w:val="both"/>
        <w:rPr>
          <w:sz w:val="24"/>
          <w:szCs w:val="24"/>
        </w:rPr>
      </w:pPr>
      <w:r>
        <w:rPr>
          <w:sz w:val="24"/>
          <w:szCs w:val="24"/>
        </w:rPr>
        <w:t>250 g Quark</w:t>
      </w:r>
    </w:p>
    <w:p w14:paraId="7F2DB008" w14:textId="412B23F0" w:rsidR="0037136D" w:rsidRDefault="0037136D" w:rsidP="004102D6">
      <w:pPr>
        <w:jc w:val="both"/>
        <w:rPr>
          <w:sz w:val="24"/>
          <w:szCs w:val="24"/>
        </w:rPr>
      </w:pPr>
      <w:r>
        <w:rPr>
          <w:sz w:val="24"/>
          <w:szCs w:val="24"/>
        </w:rPr>
        <w:t>500 g frische Erdbeeren</w:t>
      </w:r>
    </w:p>
    <w:p w14:paraId="2F0E8DA6" w14:textId="4ED08E33" w:rsidR="0037136D" w:rsidRDefault="0037136D" w:rsidP="004102D6">
      <w:pPr>
        <w:jc w:val="both"/>
        <w:rPr>
          <w:sz w:val="24"/>
          <w:szCs w:val="24"/>
        </w:rPr>
      </w:pPr>
      <w:r>
        <w:rPr>
          <w:sz w:val="24"/>
          <w:szCs w:val="24"/>
        </w:rPr>
        <w:t xml:space="preserve">125 ml </w:t>
      </w:r>
      <w:r w:rsidR="00D42FDB">
        <w:rPr>
          <w:sz w:val="24"/>
          <w:szCs w:val="24"/>
        </w:rPr>
        <w:t>E</w:t>
      </w:r>
      <w:r>
        <w:rPr>
          <w:sz w:val="24"/>
          <w:szCs w:val="24"/>
        </w:rPr>
        <w:t>rdbeersoße</w:t>
      </w:r>
    </w:p>
    <w:p w14:paraId="1B70468F" w14:textId="1247375B" w:rsidR="0037136D" w:rsidRDefault="0037136D" w:rsidP="004102D6">
      <w:pPr>
        <w:jc w:val="both"/>
        <w:rPr>
          <w:sz w:val="24"/>
          <w:szCs w:val="24"/>
        </w:rPr>
      </w:pPr>
      <w:r>
        <w:rPr>
          <w:sz w:val="24"/>
          <w:szCs w:val="24"/>
        </w:rPr>
        <w:t>Weiße Schokoraspeln</w:t>
      </w:r>
    </w:p>
    <w:p w14:paraId="51236085" w14:textId="553AAC93" w:rsidR="0037136D" w:rsidRDefault="0037136D" w:rsidP="004102D6">
      <w:pPr>
        <w:jc w:val="both"/>
        <w:rPr>
          <w:sz w:val="24"/>
          <w:szCs w:val="24"/>
        </w:rPr>
      </w:pPr>
    </w:p>
    <w:p w14:paraId="46FB7093" w14:textId="3DF49EB8" w:rsidR="0037136D" w:rsidRDefault="0037136D" w:rsidP="004102D6">
      <w:pPr>
        <w:jc w:val="both"/>
        <w:rPr>
          <w:sz w:val="24"/>
          <w:szCs w:val="24"/>
        </w:rPr>
      </w:pPr>
      <w:r>
        <w:rPr>
          <w:sz w:val="24"/>
          <w:szCs w:val="24"/>
        </w:rPr>
        <w:t>Zubereitungszeit: 30 Minuten plus Backzeit 12 – 15 Minuten</w:t>
      </w:r>
    </w:p>
    <w:p w14:paraId="6DF1C72F" w14:textId="7DCDBC59" w:rsidR="0037136D" w:rsidRPr="0080233C" w:rsidRDefault="0037136D" w:rsidP="00B40E8C">
      <w:pPr>
        <w:pStyle w:val="ListParagraph"/>
        <w:numPr>
          <w:ilvl w:val="0"/>
          <w:numId w:val="622"/>
        </w:numPr>
        <w:spacing w:after="120"/>
        <w:ind w:left="714" w:hanging="357"/>
        <w:contextualSpacing w:val="0"/>
        <w:jc w:val="both"/>
        <w:rPr>
          <w:sz w:val="24"/>
          <w:szCs w:val="24"/>
        </w:rPr>
      </w:pPr>
      <w:r w:rsidRPr="0080233C">
        <w:rPr>
          <w:sz w:val="24"/>
          <w:szCs w:val="24"/>
        </w:rPr>
        <w:t>Den Boden der Springform fetten und mit Backpapier auslegen. Den Ofen auf 180 Grad Ober- und Unterhitze vorheizen.</w:t>
      </w:r>
    </w:p>
    <w:p w14:paraId="58BF926C" w14:textId="6D70A420" w:rsidR="0037136D" w:rsidRPr="0080233C" w:rsidRDefault="0037136D" w:rsidP="00B40E8C">
      <w:pPr>
        <w:pStyle w:val="ListParagraph"/>
        <w:numPr>
          <w:ilvl w:val="0"/>
          <w:numId w:val="622"/>
        </w:numPr>
        <w:spacing w:after="120"/>
        <w:ind w:left="714" w:hanging="357"/>
        <w:contextualSpacing w:val="0"/>
        <w:jc w:val="both"/>
        <w:rPr>
          <w:sz w:val="24"/>
          <w:szCs w:val="24"/>
        </w:rPr>
      </w:pPr>
      <w:r w:rsidRPr="0080233C">
        <w:rPr>
          <w:sz w:val="24"/>
          <w:szCs w:val="24"/>
        </w:rPr>
        <w:t>Für den Teig die Eier trennen und die Eiweiße mit einer Prise Salz steif schlagen. Nach und nach den Zucker einrieseln lassen. So lange weiterschlagen, bis sich der Zucker aufgelöst hat. Die Eigelbe schaumig rühren und zusammen mit dem gesiebten Vanillepuddingpulver unter den Eischnee heben. Den Teig in die Form füllen und im Ofen 12 – 15 Minuten backen. Den Biskuit vollstä</w:t>
      </w:r>
      <w:r w:rsidR="0080233C" w:rsidRPr="0080233C">
        <w:rPr>
          <w:sz w:val="24"/>
          <w:szCs w:val="24"/>
        </w:rPr>
        <w:t>nd</w:t>
      </w:r>
      <w:r w:rsidRPr="0080233C">
        <w:rPr>
          <w:sz w:val="24"/>
          <w:szCs w:val="24"/>
        </w:rPr>
        <w:t>ig a</w:t>
      </w:r>
      <w:r w:rsidR="0080233C" w:rsidRPr="0080233C">
        <w:rPr>
          <w:sz w:val="24"/>
          <w:szCs w:val="24"/>
        </w:rPr>
        <w:t>b</w:t>
      </w:r>
      <w:r w:rsidRPr="0080233C">
        <w:rPr>
          <w:sz w:val="24"/>
          <w:szCs w:val="24"/>
        </w:rPr>
        <w:t>kühlen lassen.</w:t>
      </w:r>
    </w:p>
    <w:p w14:paraId="0B1E447D" w14:textId="47E6FE7C" w:rsidR="0037136D" w:rsidRPr="0080233C" w:rsidRDefault="0037136D" w:rsidP="00B40E8C">
      <w:pPr>
        <w:pStyle w:val="ListParagraph"/>
        <w:numPr>
          <w:ilvl w:val="0"/>
          <w:numId w:val="622"/>
        </w:numPr>
        <w:spacing w:after="120"/>
        <w:ind w:left="714" w:hanging="357"/>
        <w:contextualSpacing w:val="0"/>
        <w:jc w:val="both"/>
        <w:rPr>
          <w:sz w:val="24"/>
          <w:szCs w:val="24"/>
        </w:rPr>
      </w:pPr>
      <w:r w:rsidRPr="0080233C">
        <w:rPr>
          <w:sz w:val="24"/>
          <w:szCs w:val="24"/>
        </w:rPr>
        <w:t>Inzwi</w:t>
      </w:r>
      <w:r w:rsidR="0080233C" w:rsidRPr="0080233C">
        <w:rPr>
          <w:sz w:val="24"/>
          <w:szCs w:val="24"/>
        </w:rPr>
        <w:t>s</w:t>
      </w:r>
      <w:r w:rsidRPr="0080233C">
        <w:rPr>
          <w:sz w:val="24"/>
          <w:szCs w:val="24"/>
        </w:rPr>
        <w:t>chen die Sahne steif schlagen. Das Paradiescremepulver und den Quark unterrühren, bis eine glatte Creme entsteht. Erdbeeren waschen, abtrocknen und halb</w:t>
      </w:r>
      <w:r w:rsidR="0080233C" w:rsidRPr="0080233C">
        <w:rPr>
          <w:sz w:val="24"/>
          <w:szCs w:val="24"/>
        </w:rPr>
        <w:t>ier</w:t>
      </w:r>
      <w:r w:rsidRPr="0080233C">
        <w:rPr>
          <w:sz w:val="24"/>
          <w:szCs w:val="24"/>
        </w:rPr>
        <w:t>en.</w:t>
      </w:r>
    </w:p>
    <w:p w14:paraId="4AEDBF43" w14:textId="7163704A" w:rsidR="0037136D" w:rsidRPr="0080233C" w:rsidRDefault="0037136D" w:rsidP="00B40E8C">
      <w:pPr>
        <w:pStyle w:val="ListParagraph"/>
        <w:numPr>
          <w:ilvl w:val="0"/>
          <w:numId w:val="622"/>
        </w:numPr>
        <w:spacing w:after="120"/>
        <w:ind w:left="714" w:hanging="357"/>
        <w:contextualSpacing w:val="0"/>
        <w:jc w:val="both"/>
        <w:rPr>
          <w:sz w:val="24"/>
          <w:szCs w:val="24"/>
        </w:rPr>
      </w:pPr>
      <w:r w:rsidRPr="0080233C">
        <w:rPr>
          <w:sz w:val="24"/>
          <w:szCs w:val="24"/>
        </w:rPr>
        <w:t xml:space="preserve">Den Biskuit mit etwas Creme bestreichen, die Erdbeeren darauf verteilen </w:t>
      </w:r>
      <w:r w:rsidR="0080233C" w:rsidRPr="0080233C">
        <w:rPr>
          <w:sz w:val="24"/>
          <w:szCs w:val="24"/>
        </w:rPr>
        <w:t>und</w:t>
      </w:r>
      <w:r w:rsidRPr="0080233C">
        <w:rPr>
          <w:sz w:val="24"/>
          <w:szCs w:val="24"/>
        </w:rPr>
        <w:t xml:space="preserve"> mit etwas Creme bedecken. Den Test in eine Spätzlepresse geben un</w:t>
      </w:r>
      <w:r w:rsidR="0080233C" w:rsidRPr="0080233C">
        <w:rPr>
          <w:sz w:val="24"/>
          <w:szCs w:val="24"/>
        </w:rPr>
        <w:t>d</w:t>
      </w:r>
      <w:r w:rsidRPr="0080233C">
        <w:rPr>
          <w:sz w:val="24"/>
          <w:szCs w:val="24"/>
        </w:rPr>
        <w:t xml:space="preserve"> die</w:t>
      </w:r>
      <w:r w:rsidR="0080233C" w:rsidRPr="0080233C">
        <w:rPr>
          <w:sz w:val="24"/>
          <w:szCs w:val="24"/>
        </w:rPr>
        <w:t xml:space="preserve"> </w:t>
      </w:r>
      <w:r w:rsidRPr="0080233C">
        <w:rPr>
          <w:sz w:val="24"/>
          <w:szCs w:val="24"/>
        </w:rPr>
        <w:t>Torte damit bedecken. Die Erdbeersoße in kl</w:t>
      </w:r>
      <w:r w:rsidR="0080233C" w:rsidRPr="0080233C">
        <w:rPr>
          <w:sz w:val="24"/>
          <w:szCs w:val="24"/>
        </w:rPr>
        <w:t>ein</w:t>
      </w:r>
      <w:r w:rsidRPr="0080233C">
        <w:rPr>
          <w:sz w:val="24"/>
          <w:szCs w:val="24"/>
        </w:rPr>
        <w:t>e Pfützen auf der Torte verteilen und mit weißen Schokoraspeln bestreuen. Kühl stellen.</w:t>
      </w:r>
    </w:p>
    <w:p w14:paraId="1B2B54A5" w14:textId="685B0891" w:rsidR="0037136D" w:rsidRDefault="0037136D" w:rsidP="004102D6">
      <w:pPr>
        <w:jc w:val="both"/>
        <w:rPr>
          <w:sz w:val="24"/>
          <w:szCs w:val="24"/>
        </w:rPr>
      </w:pPr>
    </w:p>
    <w:p w14:paraId="07649F96" w14:textId="33A9BED8" w:rsidR="0037136D" w:rsidRDefault="0037136D" w:rsidP="004102D6">
      <w:pPr>
        <w:jc w:val="both"/>
        <w:rPr>
          <w:sz w:val="24"/>
          <w:szCs w:val="24"/>
        </w:rPr>
      </w:pPr>
      <w:r>
        <w:rPr>
          <w:sz w:val="24"/>
          <w:szCs w:val="24"/>
        </w:rPr>
        <w:lastRenderedPageBreak/>
        <w:t>Info:</w:t>
      </w:r>
      <w:r>
        <w:rPr>
          <w:sz w:val="24"/>
          <w:szCs w:val="24"/>
        </w:rPr>
        <w:tab/>
        <w:t xml:space="preserve">Typisch Simon </w:t>
      </w:r>
      <w:r w:rsidRPr="0037136D">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3FF57B59" w14:textId="77777777" w:rsidR="00844EDD" w:rsidRDefault="00844EDD">
      <w:pPr>
        <w:rPr>
          <w:rFonts w:asciiTheme="majorHAnsi" w:eastAsiaTheme="majorEastAsia" w:hAnsiTheme="majorHAnsi" w:cstheme="majorBidi"/>
          <w:color w:val="2F5496" w:themeColor="accent1" w:themeShade="BF"/>
          <w:sz w:val="26"/>
          <w:szCs w:val="26"/>
        </w:rPr>
      </w:pPr>
      <w:r>
        <w:br w:type="page"/>
      </w:r>
    </w:p>
    <w:p w14:paraId="120B262F" w14:textId="7B918FBF" w:rsidR="0080233C" w:rsidRDefault="0080233C" w:rsidP="00D42FDB">
      <w:pPr>
        <w:pStyle w:val="Heading2"/>
        <w:spacing w:after="240"/>
      </w:pPr>
      <w:r>
        <w:lastRenderedPageBreak/>
        <w:t>Schokokuss-Torte</w:t>
      </w:r>
      <w:r w:rsidR="00661357">
        <w:rPr>
          <w:rStyle w:val="FootnoteReference"/>
        </w:rPr>
        <w:footnoteReference w:id="1782"/>
      </w:r>
      <w:r>
        <w:t xml:space="preserve"> </w:t>
      </w:r>
    </w:p>
    <w:p w14:paraId="6C4D9ED0" w14:textId="0D6E263D" w:rsidR="0080233C" w:rsidRDefault="0080233C" w:rsidP="004102D6">
      <w:pPr>
        <w:jc w:val="both"/>
        <w:rPr>
          <w:sz w:val="24"/>
          <w:szCs w:val="24"/>
        </w:rPr>
      </w:pPr>
      <w:r w:rsidRPr="00D42FDB">
        <w:rPr>
          <w:sz w:val="24"/>
          <w:szCs w:val="24"/>
          <w:u w:val="single"/>
        </w:rPr>
        <w:t>Zutaten</w:t>
      </w:r>
      <w:r>
        <w:rPr>
          <w:sz w:val="24"/>
          <w:szCs w:val="24"/>
        </w:rPr>
        <w:t xml:space="preserve"> </w:t>
      </w:r>
      <w:r w:rsidR="00D42FDB">
        <w:rPr>
          <w:sz w:val="24"/>
          <w:szCs w:val="24"/>
        </w:rPr>
        <w:t>(</w:t>
      </w:r>
      <w:r>
        <w:rPr>
          <w:sz w:val="24"/>
          <w:szCs w:val="24"/>
        </w:rPr>
        <w:t>für 1 Springform</w:t>
      </w:r>
      <w:r w:rsidR="00D42FDB">
        <w:rPr>
          <w:sz w:val="24"/>
          <w:szCs w:val="24"/>
        </w:rPr>
        <w:t>):</w:t>
      </w:r>
    </w:p>
    <w:p w14:paraId="56935B4F" w14:textId="56A6FABB" w:rsidR="0080233C" w:rsidRDefault="0080233C" w:rsidP="004102D6">
      <w:pPr>
        <w:jc w:val="both"/>
        <w:rPr>
          <w:sz w:val="24"/>
          <w:szCs w:val="24"/>
        </w:rPr>
      </w:pPr>
      <w:r>
        <w:rPr>
          <w:sz w:val="24"/>
          <w:szCs w:val="24"/>
        </w:rPr>
        <w:t>3 Eier</w:t>
      </w:r>
    </w:p>
    <w:p w14:paraId="5EEDC853" w14:textId="6F04954E" w:rsidR="0080233C" w:rsidRDefault="0080233C" w:rsidP="004102D6">
      <w:pPr>
        <w:jc w:val="both"/>
        <w:rPr>
          <w:sz w:val="24"/>
          <w:szCs w:val="24"/>
        </w:rPr>
      </w:pPr>
      <w:r>
        <w:rPr>
          <w:sz w:val="24"/>
          <w:szCs w:val="24"/>
        </w:rPr>
        <w:t>6 EL Zucker</w:t>
      </w:r>
    </w:p>
    <w:p w14:paraId="1DE0B78A" w14:textId="5A93E99C" w:rsidR="0080233C" w:rsidRDefault="0080233C" w:rsidP="004102D6">
      <w:pPr>
        <w:jc w:val="both"/>
        <w:rPr>
          <w:sz w:val="24"/>
          <w:szCs w:val="24"/>
        </w:rPr>
      </w:pPr>
      <w:r>
        <w:rPr>
          <w:sz w:val="24"/>
          <w:szCs w:val="24"/>
        </w:rPr>
        <w:t>2 Päckchen Vanillezucker</w:t>
      </w:r>
    </w:p>
    <w:p w14:paraId="7775DB76" w14:textId="693AC2E0" w:rsidR="0080233C" w:rsidRDefault="0080233C" w:rsidP="004102D6">
      <w:pPr>
        <w:jc w:val="both"/>
        <w:rPr>
          <w:sz w:val="24"/>
          <w:szCs w:val="24"/>
        </w:rPr>
      </w:pPr>
      <w:r>
        <w:rPr>
          <w:sz w:val="24"/>
          <w:szCs w:val="24"/>
        </w:rPr>
        <w:t>6 EL Sonnenblumenöl</w:t>
      </w:r>
    </w:p>
    <w:p w14:paraId="0E52F541" w14:textId="1ACAEAB6" w:rsidR="0080233C" w:rsidRDefault="0080233C" w:rsidP="004102D6">
      <w:pPr>
        <w:jc w:val="both"/>
        <w:rPr>
          <w:sz w:val="24"/>
          <w:szCs w:val="24"/>
        </w:rPr>
      </w:pPr>
      <w:r>
        <w:rPr>
          <w:sz w:val="24"/>
          <w:szCs w:val="24"/>
        </w:rPr>
        <w:t>6 EL Mehl</w:t>
      </w:r>
    </w:p>
    <w:p w14:paraId="759B1331" w14:textId="26A3A174" w:rsidR="0080233C" w:rsidRDefault="0080233C" w:rsidP="004102D6">
      <w:pPr>
        <w:jc w:val="both"/>
        <w:rPr>
          <w:sz w:val="24"/>
          <w:szCs w:val="24"/>
        </w:rPr>
      </w:pPr>
      <w:r>
        <w:rPr>
          <w:sz w:val="24"/>
          <w:szCs w:val="24"/>
        </w:rPr>
        <w:t>1 TL Backpulver</w:t>
      </w:r>
    </w:p>
    <w:p w14:paraId="6E7594DD" w14:textId="6866B7A3" w:rsidR="0080233C" w:rsidRPr="00D42FDB" w:rsidRDefault="0080233C" w:rsidP="004102D6">
      <w:pPr>
        <w:jc w:val="both"/>
        <w:rPr>
          <w:i/>
          <w:iCs/>
          <w:sz w:val="24"/>
          <w:szCs w:val="24"/>
        </w:rPr>
      </w:pPr>
      <w:r w:rsidRPr="00D42FDB">
        <w:rPr>
          <w:i/>
          <w:iCs/>
          <w:sz w:val="24"/>
          <w:szCs w:val="24"/>
        </w:rPr>
        <w:t>Für den Belag:</w:t>
      </w:r>
    </w:p>
    <w:p w14:paraId="479FE785" w14:textId="5A3BF2B7" w:rsidR="0080233C" w:rsidRDefault="0080233C" w:rsidP="004102D6">
      <w:pPr>
        <w:jc w:val="both"/>
        <w:rPr>
          <w:sz w:val="24"/>
          <w:szCs w:val="24"/>
        </w:rPr>
      </w:pPr>
      <w:r>
        <w:rPr>
          <w:sz w:val="24"/>
          <w:szCs w:val="24"/>
        </w:rPr>
        <w:t>15 Schokoküsse</w:t>
      </w:r>
    </w:p>
    <w:p w14:paraId="48DB3809" w14:textId="4F42AA9A" w:rsidR="0080233C" w:rsidRDefault="0080233C" w:rsidP="004102D6">
      <w:pPr>
        <w:jc w:val="both"/>
        <w:rPr>
          <w:sz w:val="24"/>
          <w:szCs w:val="24"/>
        </w:rPr>
      </w:pPr>
      <w:r>
        <w:rPr>
          <w:sz w:val="24"/>
          <w:szCs w:val="24"/>
        </w:rPr>
        <w:t>500 ml Schlagsahne</w:t>
      </w:r>
    </w:p>
    <w:p w14:paraId="4B97BCF9" w14:textId="58AC6460" w:rsidR="0080233C" w:rsidRDefault="0080233C" w:rsidP="004102D6">
      <w:pPr>
        <w:jc w:val="both"/>
        <w:rPr>
          <w:sz w:val="24"/>
          <w:szCs w:val="24"/>
        </w:rPr>
      </w:pPr>
      <w:r>
        <w:rPr>
          <w:sz w:val="24"/>
          <w:szCs w:val="24"/>
        </w:rPr>
        <w:t>3 Päckchen Sahnesteif</w:t>
      </w:r>
    </w:p>
    <w:p w14:paraId="68939CDA" w14:textId="0D9EAD5D" w:rsidR="0080233C" w:rsidRDefault="0080233C" w:rsidP="004102D6">
      <w:pPr>
        <w:jc w:val="both"/>
        <w:rPr>
          <w:sz w:val="24"/>
          <w:szCs w:val="24"/>
        </w:rPr>
      </w:pPr>
      <w:r>
        <w:rPr>
          <w:sz w:val="24"/>
          <w:szCs w:val="24"/>
        </w:rPr>
        <w:t>2 Päckchen Vanillezucker</w:t>
      </w:r>
    </w:p>
    <w:p w14:paraId="1B6D9238" w14:textId="2F4EB9FE" w:rsidR="0080233C" w:rsidRDefault="0080233C" w:rsidP="004102D6">
      <w:pPr>
        <w:jc w:val="both"/>
        <w:rPr>
          <w:sz w:val="24"/>
          <w:szCs w:val="24"/>
        </w:rPr>
      </w:pPr>
      <w:r>
        <w:rPr>
          <w:sz w:val="24"/>
          <w:szCs w:val="24"/>
        </w:rPr>
        <w:t>500 g Magerquark</w:t>
      </w:r>
    </w:p>
    <w:p w14:paraId="7A4207BB" w14:textId="522F958E" w:rsidR="0080233C" w:rsidRDefault="0080233C" w:rsidP="004102D6">
      <w:pPr>
        <w:jc w:val="both"/>
        <w:rPr>
          <w:sz w:val="24"/>
          <w:szCs w:val="24"/>
        </w:rPr>
      </w:pPr>
    </w:p>
    <w:p w14:paraId="068955E9" w14:textId="4BDBF149" w:rsidR="0080233C" w:rsidRDefault="0080233C" w:rsidP="004102D6">
      <w:pPr>
        <w:jc w:val="both"/>
        <w:rPr>
          <w:sz w:val="24"/>
          <w:szCs w:val="24"/>
        </w:rPr>
      </w:pPr>
      <w:r>
        <w:rPr>
          <w:sz w:val="24"/>
          <w:szCs w:val="24"/>
        </w:rPr>
        <w:t>Zubereitungszeit 25 Minuten plus Backzeit 20 Minuten plus Kühlzeit mindestens 3 Stunden</w:t>
      </w:r>
    </w:p>
    <w:p w14:paraId="43B2E50F" w14:textId="7EC4FBDB" w:rsidR="0080233C" w:rsidRPr="005D0798" w:rsidRDefault="0080233C" w:rsidP="00B40E8C">
      <w:pPr>
        <w:pStyle w:val="ListParagraph"/>
        <w:numPr>
          <w:ilvl w:val="0"/>
          <w:numId w:val="623"/>
        </w:numPr>
        <w:spacing w:after="120"/>
        <w:ind w:left="714" w:hanging="357"/>
        <w:contextualSpacing w:val="0"/>
        <w:jc w:val="both"/>
        <w:rPr>
          <w:sz w:val="24"/>
          <w:szCs w:val="24"/>
        </w:rPr>
      </w:pPr>
      <w:r w:rsidRPr="005D0798">
        <w:rPr>
          <w:sz w:val="24"/>
          <w:szCs w:val="24"/>
        </w:rPr>
        <w:t>Den Backofen auf 180 Grad Umluft vorheizen. Die Springform fetten und mehlen.</w:t>
      </w:r>
    </w:p>
    <w:p w14:paraId="65FEFFDC" w14:textId="10DCE46F" w:rsidR="0080233C" w:rsidRPr="005D0798" w:rsidRDefault="0080233C" w:rsidP="00B40E8C">
      <w:pPr>
        <w:pStyle w:val="ListParagraph"/>
        <w:numPr>
          <w:ilvl w:val="0"/>
          <w:numId w:val="623"/>
        </w:numPr>
        <w:spacing w:after="120"/>
        <w:ind w:left="714" w:hanging="357"/>
        <w:contextualSpacing w:val="0"/>
        <w:jc w:val="both"/>
        <w:rPr>
          <w:sz w:val="24"/>
          <w:szCs w:val="24"/>
        </w:rPr>
      </w:pPr>
      <w:r w:rsidRPr="005D0798">
        <w:rPr>
          <w:sz w:val="24"/>
          <w:szCs w:val="24"/>
        </w:rPr>
        <w:t>Für</w:t>
      </w:r>
      <w:r w:rsidR="005D0798" w:rsidRPr="005D0798">
        <w:rPr>
          <w:sz w:val="24"/>
          <w:szCs w:val="24"/>
        </w:rPr>
        <w:t xml:space="preserve"> </w:t>
      </w:r>
      <w:r w:rsidRPr="005D0798">
        <w:rPr>
          <w:sz w:val="24"/>
          <w:szCs w:val="24"/>
        </w:rPr>
        <w:t>den Teig Eier, Zucker und Vanillezucker zusammen mit dem Öl schaumig rühren. Mehl und B</w:t>
      </w:r>
      <w:r w:rsidR="005D0798" w:rsidRPr="005D0798">
        <w:rPr>
          <w:sz w:val="24"/>
          <w:szCs w:val="24"/>
        </w:rPr>
        <w:t>ac</w:t>
      </w:r>
      <w:r w:rsidRPr="005D0798">
        <w:rPr>
          <w:sz w:val="24"/>
          <w:szCs w:val="24"/>
        </w:rPr>
        <w:t>kp</w:t>
      </w:r>
      <w:r w:rsidR="005D0798" w:rsidRPr="005D0798">
        <w:rPr>
          <w:sz w:val="24"/>
          <w:szCs w:val="24"/>
        </w:rPr>
        <w:t>ul</w:t>
      </w:r>
      <w:r w:rsidRPr="005D0798">
        <w:rPr>
          <w:sz w:val="24"/>
          <w:szCs w:val="24"/>
        </w:rPr>
        <w:t xml:space="preserve">ver mischen und in die eier-Zucker-Mischung sieben. Alles gut vermengen. Den </w:t>
      </w:r>
      <w:r w:rsidR="005D0798" w:rsidRPr="005D0798">
        <w:rPr>
          <w:sz w:val="24"/>
          <w:szCs w:val="24"/>
        </w:rPr>
        <w:t>T</w:t>
      </w:r>
      <w:r w:rsidRPr="005D0798">
        <w:rPr>
          <w:sz w:val="24"/>
          <w:szCs w:val="24"/>
        </w:rPr>
        <w:t xml:space="preserve">eig in die Form einfüllen, verteilen und im vorgeheizten Backofen etwa 20 Minuten backen. Auskühlen lassen und einen </w:t>
      </w:r>
      <w:r w:rsidR="005D0798" w:rsidRPr="005D0798">
        <w:rPr>
          <w:sz w:val="24"/>
          <w:szCs w:val="24"/>
        </w:rPr>
        <w:t>T</w:t>
      </w:r>
      <w:r w:rsidRPr="005D0798">
        <w:rPr>
          <w:sz w:val="24"/>
          <w:szCs w:val="24"/>
        </w:rPr>
        <w:t>ortenring um den Boden legen.</w:t>
      </w:r>
    </w:p>
    <w:p w14:paraId="18C9415F" w14:textId="76ECF89F" w:rsidR="0080233C" w:rsidRPr="005D0798" w:rsidRDefault="0080233C" w:rsidP="00B40E8C">
      <w:pPr>
        <w:pStyle w:val="ListParagraph"/>
        <w:numPr>
          <w:ilvl w:val="0"/>
          <w:numId w:val="623"/>
        </w:numPr>
        <w:spacing w:after="120"/>
        <w:ind w:left="714" w:hanging="357"/>
        <w:contextualSpacing w:val="0"/>
        <w:jc w:val="both"/>
        <w:rPr>
          <w:sz w:val="24"/>
          <w:szCs w:val="24"/>
        </w:rPr>
      </w:pPr>
      <w:r w:rsidRPr="005D0798">
        <w:rPr>
          <w:sz w:val="24"/>
          <w:szCs w:val="24"/>
        </w:rPr>
        <w:t>Dann den Belag zubereiten. Dafür von 14 Schoko</w:t>
      </w:r>
      <w:r w:rsidR="005D0798" w:rsidRPr="005D0798">
        <w:rPr>
          <w:sz w:val="24"/>
          <w:szCs w:val="24"/>
        </w:rPr>
        <w:t>k</w:t>
      </w:r>
      <w:r w:rsidRPr="005D0798">
        <w:rPr>
          <w:sz w:val="24"/>
          <w:szCs w:val="24"/>
        </w:rPr>
        <w:t>üssen die Waffel entfernen und zur Seite legen. Die Sahne mit Sahnesteif</w:t>
      </w:r>
      <w:r w:rsidR="005D0798" w:rsidRPr="005D0798">
        <w:rPr>
          <w:sz w:val="24"/>
          <w:szCs w:val="24"/>
        </w:rPr>
        <w:t xml:space="preserve"> und Vanillezucker steif schlagen. Die Schokoküsse ohne Waffel mit einer Gabel zerdrücken und mit der geschlagenen Sahne und Magerquark vermengen, bis eine cremige Masse entstanden ist. Auf dem Tortenboden verteilen und </w:t>
      </w:r>
      <w:r w:rsidR="008309B8" w:rsidRPr="005D0798">
        <w:rPr>
          <w:sz w:val="24"/>
          <w:szCs w:val="24"/>
        </w:rPr>
        <w:t>glattstreichen</w:t>
      </w:r>
      <w:r w:rsidR="005D0798" w:rsidRPr="005D0798">
        <w:rPr>
          <w:sz w:val="24"/>
          <w:szCs w:val="24"/>
        </w:rPr>
        <w:t xml:space="preserve">. Den Kuchen mindestens 3 Stunden im Kühlschrank </w:t>
      </w:r>
      <w:r w:rsidR="008309B8" w:rsidRPr="005D0798">
        <w:rPr>
          <w:sz w:val="24"/>
          <w:szCs w:val="24"/>
        </w:rPr>
        <w:t>kaltstellen</w:t>
      </w:r>
      <w:r w:rsidR="005D0798" w:rsidRPr="005D0798">
        <w:rPr>
          <w:sz w:val="24"/>
          <w:szCs w:val="24"/>
        </w:rPr>
        <w:t>, damit die Masse fest wird.</w:t>
      </w:r>
    </w:p>
    <w:p w14:paraId="43E2666B" w14:textId="6A8E7CFE" w:rsidR="005D0798" w:rsidRPr="005D0798" w:rsidRDefault="005D0798" w:rsidP="00B40E8C">
      <w:pPr>
        <w:pStyle w:val="ListParagraph"/>
        <w:numPr>
          <w:ilvl w:val="0"/>
          <w:numId w:val="623"/>
        </w:numPr>
        <w:spacing w:after="120"/>
        <w:ind w:left="714" w:hanging="357"/>
        <w:contextualSpacing w:val="0"/>
        <w:jc w:val="both"/>
        <w:rPr>
          <w:sz w:val="24"/>
          <w:szCs w:val="24"/>
        </w:rPr>
      </w:pPr>
      <w:r w:rsidRPr="005D0798">
        <w:rPr>
          <w:sz w:val="24"/>
          <w:szCs w:val="24"/>
        </w:rPr>
        <w:t>Vor dem Servieren den Tortenring entfernen. Die beiseitegelegten Schokokuss-Waffeln vorsichtig in die Masse stecken und den übrigen Schokokuss in die Mitte setzen.</w:t>
      </w:r>
    </w:p>
    <w:p w14:paraId="66590C40" w14:textId="77777777" w:rsidR="0080233C" w:rsidRDefault="0080233C" w:rsidP="004102D6">
      <w:pPr>
        <w:jc w:val="both"/>
        <w:rPr>
          <w:sz w:val="24"/>
          <w:szCs w:val="24"/>
        </w:rPr>
      </w:pPr>
    </w:p>
    <w:p w14:paraId="1B2159FD" w14:textId="77777777" w:rsidR="00BA6360" w:rsidRDefault="00BA6360" w:rsidP="004102D6">
      <w:pPr>
        <w:jc w:val="both"/>
        <w:rPr>
          <w:sz w:val="24"/>
          <w:szCs w:val="24"/>
        </w:rPr>
      </w:pPr>
    </w:p>
    <w:p w14:paraId="1342FD2C" w14:textId="303A5BE9" w:rsidR="00BA6360" w:rsidRDefault="005D0798" w:rsidP="00D42FDB">
      <w:pPr>
        <w:pStyle w:val="Heading2"/>
        <w:spacing w:after="240"/>
      </w:pPr>
      <w:r>
        <w:lastRenderedPageBreak/>
        <w:t>Nuss-Sahne-Torte</w:t>
      </w:r>
      <w:r w:rsidR="004455D8">
        <w:rPr>
          <w:rStyle w:val="FootnoteReference"/>
        </w:rPr>
        <w:footnoteReference w:id="1783"/>
      </w:r>
      <w:r>
        <w:t xml:space="preserve"> </w:t>
      </w:r>
    </w:p>
    <w:p w14:paraId="3A1C0CD4" w14:textId="52E17D6A" w:rsidR="005D0798" w:rsidRDefault="005D0798" w:rsidP="004102D6">
      <w:pPr>
        <w:jc w:val="both"/>
        <w:rPr>
          <w:sz w:val="24"/>
          <w:szCs w:val="24"/>
        </w:rPr>
      </w:pPr>
      <w:r w:rsidRPr="00D42FDB">
        <w:rPr>
          <w:sz w:val="24"/>
          <w:szCs w:val="24"/>
          <w:u w:val="single"/>
        </w:rPr>
        <w:t>Zutaten</w:t>
      </w:r>
      <w:r>
        <w:rPr>
          <w:sz w:val="24"/>
          <w:szCs w:val="24"/>
        </w:rPr>
        <w:t xml:space="preserve"> </w:t>
      </w:r>
      <w:r w:rsidR="00D42FDB">
        <w:rPr>
          <w:sz w:val="24"/>
          <w:szCs w:val="24"/>
        </w:rPr>
        <w:t>(</w:t>
      </w:r>
      <w:r>
        <w:rPr>
          <w:sz w:val="24"/>
          <w:szCs w:val="24"/>
        </w:rPr>
        <w:t>für 1 Springform</w:t>
      </w:r>
      <w:r w:rsidR="00D42FDB">
        <w:rPr>
          <w:sz w:val="24"/>
          <w:szCs w:val="24"/>
        </w:rPr>
        <w:t>)</w:t>
      </w:r>
    </w:p>
    <w:p w14:paraId="00551FC4" w14:textId="091E2242" w:rsidR="005D0798" w:rsidRPr="00D42FDB" w:rsidRDefault="005D0798" w:rsidP="004102D6">
      <w:pPr>
        <w:jc w:val="both"/>
        <w:rPr>
          <w:i/>
          <w:iCs/>
          <w:sz w:val="24"/>
          <w:szCs w:val="24"/>
        </w:rPr>
      </w:pPr>
      <w:r w:rsidRPr="00D42FDB">
        <w:rPr>
          <w:i/>
          <w:iCs/>
          <w:sz w:val="24"/>
          <w:szCs w:val="24"/>
        </w:rPr>
        <w:t>Für den Teig:</w:t>
      </w:r>
    </w:p>
    <w:p w14:paraId="6414E5C3" w14:textId="2F1A3F15" w:rsidR="005D0798" w:rsidRDefault="005D0798" w:rsidP="004102D6">
      <w:pPr>
        <w:jc w:val="both"/>
        <w:rPr>
          <w:sz w:val="24"/>
          <w:szCs w:val="24"/>
        </w:rPr>
      </w:pPr>
      <w:r>
        <w:rPr>
          <w:sz w:val="24"/>
          <w:szCs w:val="24"/>
        </w:rPr>
        <w:t>6 Eier</w:t>
      </w:r>
    </w:p>
    <w:p w14:paraId="1CF2C27A" w14:textId="6AFB5370" w:rsidR="005D0798" w:rsidRDefault="005D0798" w:rsidP="004102D6">
      <w:pPr>
        <w:jc w:val="both"/>
        <w:rPr>
          <w:sz w:val="24"/>
          <w:szCs w:val="24"/>
        </w:rPr>
      </w:pPr>
      <w:r>
        <w:rPr>
          <w:sz w:val="24"/>
          <w:szCs w:val="24"/>
        </w:rPr>
        <w:t>200 g Zucker</w:t>
      </w:r>
    </w:p>
    <w:p w14:paraId="46BCE2ED" w14:textId="20CF894D" w:rsidR="005D0798" w:rsidRDefault="005D0798" w:rsidP="004102D6">
      <w:pPr>
        <w:jc w:val="both"/>
        <w:rPr>
          <w:sz w:val="24"/>
          <w:szCs w:val="24"/>
        </w:rPr>
      </w:pPr>
      <w:r>
        <w:rPr>
          <w:sz w:val="24"/>
          <w:szCs w:val="24"/>
        </w:rPr>
        <w:t>125 g Mehl</w:t>
      </w:r>
    </w:p>
    <w:p w14:paraId="54D31AB9" w14:textId="1C6C0078" w:rsidR="005D0798" w:rsidRDefault="005D0798" w:rsidP="004102D6">
      <w:pPr>
        <w:jc w:val="both"/>
        <w:rPr>
          <w:sz w:val="24"/>
          <w:szCs w:val="24"/>
        </w:rPr>
      </w:pPr>
      <w:r>
        <w:rPr>
          <w:sz w:val="24"/>
          <w:szCs w:val="24"/>
        </w:rPr>
        <w:t>150 g gemahlene Haselnüsse</w:t>
      </w:r>
    </w:p>
    <w:p w14:paraId="765AAC98" w14:textId="29CA84D3" w:rsidR="005D0798" w:rsidRDefault="005D0798" w:rsidP="004102D6">
      <w:pPr>
        <w:jc w:val="both"/>
        <w:rPr>
          <w:sz w:val="24"/>
          <w:szCs w:val="24"/>
        </w:rPr>
      </w:pPr>
      <w:r>
        <w:rPr>
          <w:sz w:val="24"/>
          <w:szCs w:val="24"/>
        </w:rPr>
        <w:t>1 TL Backpulver</w:t>
      </w:r>
    </w:p>
    <w:p w14:paraId="59566B24" w14:textId="414A6973" w:rsidR="005D0798" w:rsidRPr="00D42FDB" w:rsidRDefault="005D0798" w:rsidP="004102D6">
      <w:pPr>
        <w:jc w:val="both"/>
        <w:rPr>
          <w:i/>
          <w:iCs/>
          <w:sz w:val="24"/>
          <w:szCs w:val="24"/>
        </w:rPr>
      </w:pPr>
      <w:r w:rsidRPr="00D42FDB">
        <w:rPr>
          <w:i/>
          <w:iCs/>
          <w:sz w:val="24"/>
          <w:szCs w:val="24"/>
        </w:rPr>
        <w:t>Für die Füllung und die Deko:</w:t>
      </w:r>
    </w:p>
    <w:p w14:paraId="5EBC2556" w14:textId="03236F18" w:rsidR="005D0798" w:rsidRDefault="005D0798" w:rsidP="004102D6">
      <w:pPr>
        <w:jc w:val="both"/>
        <w:rPr>
          <w:sz w:val="24"/>
          <w:szCs w:val="24"/>
        </w:rPr>
      </w:pPr>
      <w:r>
        <w:rPr>
          <w:sz w:val="24"/>
          <w:szCs w:val="24"/>
        </w:rPr>
        <w:t>750 g Schlagsahne</w:t>
      </w:r>
    </w:p>
    <w:p w14:paraId="01699263" w14:textId="0C648757" w:rsidR="005D0798" w:rsidRDefault="005D0798" w:rsidP="004102D6">
      <w:pPr>
        <w:jc w:val="both"/>
        <w:rPr>
          <w:sz w:val="24"/>
          <w:szCs w:val="24"/>
        </w:rPr>
      </w:pPr>
      <w:r>
        <w:rPr>
          <w:sz w:val="24"/>
          <w:szCs w:val="24"/>
        </w:rPr>
        <w:t>3 Päckchen Sahnesteif</w:t>
      </w:r>
    </w:p>
    <w:p w14:paraId="07A8DD11" w14:textId="58BFBDD5" w:rsidR="005D0798" w:rsidRDefault="005D0798" w:rsidP="004102D6">
      <w:pPr>
        <w:jc w:val="both"/>
        <w:rPr>
          <w:sz w:val="24"/>
          <w:szCs w:val="24"/>
        </w:rPr>
      </w:pPr>
      <w:r>
        <w:rPr>
          <w:sz w:val="24"/>
          <w:szCs w:val="24"/>
        </w:rPr>
        <w:t>3 Päckchen Vanillezucker</w:t>
      </w:r>
    </w:p>
    <w:p w14:paraId="4EE27E41" w14:textId="62125057" w:rsidR="005D0798" w:rsidRDefault="005D0798" w:rsidP="004102D6">
      <w:pPr>
        <w:jc w:val="both"/>
        <w:rPr>
          <w:sz w:val="24"/>
          <w:szCs w:val="24"/>
        </w:rPr>
      </w:pPr>
    </w:p>
    <w:p w14:paraId="73A0F371" w14:textId="2AB4A1F6" w:rsidR="005D0798" w:rsidRDefault="005D0798" w:rsidP="004102D6">
      <w:pPr>
        <w:jc w:val="both"/>
        <w:rPr>
          <w:sz w:val="24"/>
          <w:szCs w:val="24"/>
        </w:rPr>
      </w:pPr>
      <w:r>
        <w:rPr>
          <w:sz w:val="24"/>
          <w:szCs w:val="24"/>
        </w:rPr>
        <w:t>Zubereitungszeit: 30 Minuten plus Backzeit 30 Minuten</w:t>
      </w:r>
    </w:p>
    <w:p w14:paraId="7BA8E38F" w14:textId="15C99623" w:rsidR="005D0798" w:rsidRPr="005D0798" w:rsidRDefault="005D0798" w:rsidP="00B40E8C">
      <w:pPr>
        <w:pStyle w:val="ListParagraph"/>
        <w:numPr>
          <w:ilvl w:val="0"/>
          <w:numId w:val="624"/>
        </w:numPr>
        <w:spacing w:after="120"/>
        <w:ind w:left="714" w:hanging="357"/>
        <w:contextualSpacing w:val="0"/>
        <w:jc w:val="both"/>
        <w:rPr>
          <w:sz w:val="24"/>
          <w:szCs w:val="24"/>
        </w:rPr>
      </w:pPr>
      <w:r w:rsidRPr="005D0798">
        <w:rPr>
          <w:sz w:val="24"/>
          <w:szCs w:val="24"/>
        </w:rPr>
        <w:t xml:space="preserve">Die Springform mit Backpapier auslegen und den Backofen auf 175 Grad Umluft vorheizen. </w:t>
      </w:r>
    </w:p>
    <w:p w14:paraId="71917EE0" w14:textId="4A980E11" w:rsidR="005D0798" w:rsidRPr="005D0798" w:rsidRDefault="005D0798" w:rsidP="00B40E8C">
      <w:pPr>
        <w:pStyle w:val="ListParagraph"/>
        <w:numPr>
          <w:ilvl w:val="0"/>
          <w:numId w:val="624"/>
        </w:numPr>
        <w:spacing w:after="120"/>
        <w:ind w:left="714" w:hanging="357"/>
        <w:contextualSpacing w:val="0"/>
        <w:jc w:val="both"/>
        <w:rPr>
          <w:sz w:val="24"/>
          <w:szCs w:val="24"/>
        </w:rPr>
      </w:pPr>
      <w:r w:rsidRPr="005D0798">
        <w:rPr>
          <w:sz w:val="24"/>
          <w:szCs w:val="24"/>
        </w:rPr>
        <w:t xml:space="preserve">Für den Biskuitteig die Eier trennen. Die Eiweiße steif schlagen, dabei den Zucker nach und nach einrieseln lassen, bis eine glänzende Masse entsteht. Die Eigelbe unterrühren. Mehl mit Backpulver mischen, über die Eier-Zucker-Masse sieben und vorsichtig unterheben. Zuletzt die Nüsse unterheben. Ein wenig davon für die Deko aufheben. Den Teig in die Springform füllen und </w:t>
      </w:r>
      <w:r w:rsidR="008309B8" w:rsidRPr="005D0798">
        <w:rPr>
          <w:sz w:val="24"/>
          <w:szCs w:val="24"/>
        </w:rPr>
        <w:t>glattstreichen</w:t>
      </w:r>
      <w:r w:rsidRPr="005D0798">
        <w:rPr>
          <w:sz w:val="24"/>
          <w:szCs w:val="24"/>
        </w:rPr>
        <w:t>. Den Tortenboden im vorgeheizten Backofen etwa 30 Minuten backen. Komplett auskühlen lassen und zweimal waagrecht durchschneiden.</w:t>
      </w:r>
    </w:p>
    <w:p w14:paraId="6B3D3A98" w14:textId="731C9947" w:rsidR="005D0798" w:rsidRPr="005D0798" w:rsidRDefault="005D0798" w:rsidP="00B40E8C">
      <w:pPr>
        <w:pStyle w:val="ListParagraph"/>
        <w:numPr>
          <w:ilvl w:val="0"/>
          <w:numId w:val="624"/>
        </w:numPr>
        <w:spacing w:after="120"/>
        <w:ind w:left="714" w:hanging="357"/>
        <w:contextualSpacing w:val="0"/>
        <w:jc w:val="both"/>
        <w:rPr>
          <w:sz w:val="24"/>
          <w:szCs w:val="24"/>
        </w:rPr>
      </w:pPr>
      <w:r w:rsidRPr="005D0798">
        <w:rPr>
          <w:sz w:val="24"/>
          <w:szCs w:val="24"/>
        </w:rPr>
        <w:t>Für die Füllung die Sahne mit Sahnesteif und Vanillezucker steif schlagen. Zwischen die Böden je ein Drittel der Sahne geben und gleichmäßig verstreichen. Mit dem Rest der Torte rundherum bestreichen. Und mithilfe eines Spritzbeutels und den zur Seite gestellten Nüsse verzieren.</w:t>
      </w:r>
    </w:p>
    <w:p w14:paraId="2FDF8360" w14:textId="788978DE" w:rsidR="0015569C" w:rsidRDefault="0015569C">
      <w:pPr>
        <w:rPr>
          <w:sz w:val="24"/>
          <w:szCs w:val="24"/>
        </w:rPr>
      </w:pPr>
      <w:r>
        <w:rPr>
          <w:sz w:val="24"/>
          <w:szCs w:val="24"/>
        </w:rPr>
        <w:br w:type="page"/>
      </w:r>
    </w:p>
    <w:p w14:paraId="4CEECB18" w14:textId="5B26D117" w:rsidR="005D0798" w:rsidRDefault="0015569C" w:rsidP="00D42FDB">
      <w:pPr>
        <w:pStyle w:val="Heading2"/>
        <w:spacing w:after="240"/>
      </w:pPr>
      <w:r>
        <w:lastRenderedPageBreak/>
        <w:t>Donauwelle</w:t>
      </w:r>
      <w:r w:rsidR="00043A80">
        <w:rPr>
          <w:rStyle w:val="FootnoteReference"/>
        </w:rPr>
        <w:footnoteReference w:id="1784"/>
      </w:r>
      <w:r>
        <w:t xml:space="preserve"> </w:t>
      </w:r>
    </w:p>
    <w:p w14:paraId="4B617CE3" w14:textId="67261B0F" w:rsidR="0015569C" w:rsidRDefault="0015569C" w:rsidP="004102D6">
      <w:pPr>
        <w:jc w:val="both"/>
        <w:rPr>
          <w:sz w:val="24"/>
          <w:szCs w:val="24"/>
        </w:rPr>
      </w:pPr>
      <w:r w:rsidRPr="00D42FDB">
        <w:rPr>
          <w:sz w:val="24"/>
          <w:szCs w:val="24"/>
          <w:u w:val="single"/>
        </w:rPr>
        <w:t>Zutaten</w:t>
      </w:r>
      <w:r>
        <w:rPr>
          <w:sz w:val="24"/>
          <w:szCs w:val="24"/>
        </w:rPr>
        <w:t xml:space="preserve"> </w:t>
      </w:r>
      <w:r w:rsidR="00D42FDB">
        <w:rPr>
          <w:sz w:val="24"/>
          <w:szCs w:val="24"/>
        </w:rPr>
        <w:t>(</w:t>
      </w:r>
      <w:r>
        <w:rPr>
          <w:sz w:val="24"/>
          <w:szCs w:val="24"/>
        </w:rPr>
        <w:t>für 1 Backblech</w:t>
      </w:r>
      <w:r w:rsidR="00D42FDB">
        <w:rPr>
          <w:sz w:val="24"/>
          <w:szCs w:val="24"/>
        </w:rPr>
        <w:t>):</w:t>
      </w:r>
    </w:p>
    <w:p w14:paraId="075B833A" w14:textId="73A91401" w:rsidR="0015569C" w:rsidRPr="00D42FDB" w:rsidRDefault="0015569C" w:rsidP="004102D6">
      <w:pPr>
        <w:jc w:val="both"/>
        <w:rPr>
          <w:i/>
          <w:iCs/>
          <w:sz w:val="24"/>
          <w:szCs w:val="24"/>
        </w:rPr>
      </w:pPr>
      <w:r w:rsidRPr="00D42FDB">
        <w:rPr>
          <w:i/>
          <w:iCs/>
          <w:sz w:val="24"/>
          <w:szCs w:val="24"/>
        </w:rPr>
        <w:t xml:space="preserve">Für den Teig: </w:t>
      </w:r>
    </w:p>
    <w:p w14:paraId="3871694B" w14:textId="7935334D" w:rsidR="0015569C" w:rsidRDefault="0015569C" w:rsidP="004102D6">
      <w:pPr>
        <w:jc w:val="both"/>
        <w:rPr>
          <w:sz w:val="24"/>
          <w:szCs w:val="24"/>
        </w:rPr>
      </w:pPr>
      <w:r>
        <w:rPr>
          <w:sz w:val="24"/>
          <w:szCs w:val="24"/>
        </w:rPr>
        <w:t>250 g Süßrahmbutter</w:t>
      </w:r>
    </w:p>
    <w:p w14:paraId="08FE0471" w14:textId="2E0235FA" w:rsidR="0015569C" w:rsidRDefault="0015569C" w:rsidP="004102D6">
      <w:pPr>
        <w:jc w:val="both"/>
        <w:rPr>
          <w:sz w:val="24"/>
          <w:szCs w:val="24"/>
        </w:rPr>
      </w:pPr>
      <w:r>
        <w:rPr>
          <w:sz w:val="24"/>
          <w:szCs w:val="24"/>
        </w:rPr>
        <w:t>220 g Zucker</w:t>
      </w:r>
    </w:p>
    <w:p w14:paraId="25DD86CC" w14:textId="36AF556C" w:rsidR="0015569C" w:rsidRDefault="0015569C" w:rsidP="004102D6">
      <w:pPr>
        <w:jc w:val="both"/>
        <w:rPr>
          <w:sz w:val="24"/>
          <w:szCs w:val="24"/>
        </w:rPr>
      </w:pPr>
      <w:r>
        <w:rPr>
          <w:sz w:val="24"/>
          <w:szCs w:val="24"/>
        </w:rPr>
        <w:t>6 Eier</w:t>
      </w:r>
    </w:p>
    <w:p w14:paraId="7F6CCF05" w14:textId="21DD2BEE" w:rsidR="0015569C" w:rsidRDefault="0015569C" w:rsidP="004102D6">
      <w:pPr>
        <w:jc w:val="both"/>
        <w:rPr>
          <w:sz w:val="24"/>
          <w:szCs w:val="24"/>
        </w:rPr>
      </w:pPr>
      <w:r>
        <w:rPr>
          <w:sz w:val="24"/>
          <w:szCs w:val="24"/>
        </w:rPr>
        <w:t>350 g Mehl</w:t>
      </w:r>
    </w:p>
    <w:p w14:paraId="3CEB1C2F" w14:textId="62D7BD4A" w:rsidR="0015569C" w:rsidRDefault="0015569C" w:rsidP="004102D6">
      <w:pPr>
        <w:jc w:val="both"/>
        <w:rPr>
          <w:sz w:val="24"/>
          <w:szCs w:val="24"/>
        </w:rPr>
      </w:pPr>
      <w:r>
        <w:rPr>
          <w:sz w:val="24"/>
          <w:szCs w:val="24"/>
        </w:rPr>
        <w:t>1 Päckchen Backpulver</w:t>
      </w:r>
    </w:p>
    <w:p w14:paraId="0985A56A" w14:textId="608CE390" w:rsidR="0015569C" w:rsidRDefault="0015569C" w:rsidP="004102D6">
      <w:pPr>
        <w:jc w:val="both"/>
        <w:rPr>
          <w:sz w:val="24"/>
          <w:szCs w:val="24"/>
        </w:rPr>
      </w:pPr>
      <w:r>
        <w:rPr>
          <w:sz w:val="24"/>
          <w:szCs w:val="24"/>
        </w:rPr>
        <w:t>2 EL Kakaopulver</w:t>
      </w:r>
    </w:p>
    <w:p w14:paraId="1802FFAE" w14:textId="2F6DB9B9" w:rsidR="0015569C" w:rsidRDefault="0015569C" w:rsidP="004102D6">
      <w:pPr>
        <w:jc w:val="both"/>
        <w:rPr>
          <w:sz w:val="24"/>
          <w:szCs w:val="24"/>
        </w:rPr>
      </w:pPr>
      <w:r>
        <w:rPr>
          <w:sz w:val="24"/>
          <w:szCs w:val="24"/>
        </w:rPr>
        <w:t>2 Gläser Schattenmorellen</w:t>
      </w:r>
    </w:p>
    <w:p w14:paraId="1F7ABE75" w14:textId="42E95696" w:rsidR="0015569C" w:rsidRDefault="0015569C" w:rsidP="004102D6">
      <w:pPr>
        <w:jc w:val="both"/>
        <w:rPr>
          <w:sz w:val="24"/>
          <w:szCs w:val="24"/>
        </w:rPr>
      </w:pPr>
    </w:p>
    <w:p w14:paraId="0CAB884B" w14:textId="714E39B4" w:rsidR="0015569C" w:rsidRPr="00D42FDB" w:rsidRDefault="0015569C" w:rsidP="004102D6">
      <w:pPr>
        <w:jc w:val="both"/>
        <w:rPr>
          <w:i/>
          <w:iCs/>
          <w:sz w:val="24"/>
          <w:szCs w:val="24"/>
        </w:rPr>
      </w:pPr>
      <w:r w:rsidRPr="00D42FDB">
        <w:rPr>
          <w:i/>
          <w:iCs/>
          <w:sz w:val="24"/>
          <w:szCs w:val="24"/>
        </w:rPr>
        <w:t>Für die Buttercreme</w:t>
      </w:r>
    </w:p>
    <w:p w14:paraId="6131F587" w14:textId="7D55C6A6" w:rsidR="0015569C" w:rsidRDefault="0015569C" w:rsidP="004102D6">
      <w:pPr>
        <w:jc w:val="both"/>
        <w:rPr>
          <w:sz w:val="24"/>
          <w:szCs w:val="24"/>
        </w:rPr>
      </w:pPr>
      <w:r>
        <w:rPr>
          <w:sz w:val="24"/>
          <w:szCs w:val="24"/>
        </w:rPr>
        <w:t>½ l Milch (1,5% Fett)</w:t>
      </w:r>
    </w:p>
    <w:p w14:paraId="5EB2BA80" w14:textId="51AED271" w:rsidR="0015569C" w:rsidRDefault="0015569C" w:rsidP="004102D6">
      <w:pPr>
        <w:jc w:val="both"/>
        <w:rPr>
          <w:sz w:val="24"/>
          <w:szCs w:val="24"/>
        </w:rPr>
      </w:pPr>
      <w:r>
        <w:rPr>
          <w:sz w:val="24"/>
          <w:szCs w:val="24"/>
        </w:rPr>
        <w:t>1 Päckchen Vanillepuddingpulver</w:t>
      </w:r>
    </w:p>
    <w:p w14:paraId="3ACC1763" w14:textId="1636D620" w:rsidR="0015569C" w:rsidRDefault="0015569C" w:rsidP="004102D6">
      <w:pPr>
        <w:jc w:val="both"/>
        <w:rPr>
          <w:sz w:val="24"/>
          <w:szCs w:val="24"/>
        </w:rPr>
      </w:pPr>
      <w:r>
        <w:rPr>
          <w:sz w:val="24"/>
          <w:szCs w:val="24"/>
        </w:rPr>
        <w:t>70 g Zucker</w:t>
      </w:r>
    </w:p>
    <w:p w14:paraId="50C140C6" w14:textId="3449F4B6" w:rsidR="0015569C" w:rsidRDefault="0015569C" w:rsidP="004102D6">
      <w:pPr>
        <w:jc w:val="both"/>
        <w:rPr>
          <w:sz w:val="24"/>
          <w:szCs w:val="24"/>
        </w:rPr>
      </w:pPr>
      <w:r>
        <w:rPr>
          <w:sz w:val="24"/>
          <w:szCs w:val="24"/>
        </w:rPr>
        <w:t>250 g Margarine</w:t>
      </w:r>
    </w:p>
    <w:p w14:paraId="143DC6A8" w14:textId="20FADB06" w:rsidR="0015569C" w:rsidRDefault="0015569C" w:rsidP="004102D6">
      <w:pPr>
        <w:jc w:val="both"/>
        <w:rPr>
          <w:sz w:val="24"/>
          <w:szCs w:val="24"/>
        </w:rPr>
      </w:pPr>
    </w:p>
    <w:p w14:paraId="52B12D4D" w14:textId="21822419" w:rsidR="0015569C" w:rsidRDefault="0015569C" w:rsidP="004102D6">
      <w:pPr>
        <w:jc w:val="both"/>
        <w:rPr>
          <w:sz w:val="24"/>
          <w:szCs w:val="24"/>
        </w:rPr>
      </w:pPr>
      <w:r w:rsidRPr="00D42FDB">
        <w:rPr>
          <w:i/>
          <w:iCs/>
          <w:sz w:val="24"/>
          <w:szCs w:val="24"/>
        </w:rPr>
        <w:t>Für den Guss:</w:t>
      </w:r>
      <w:r>
        <w:rPr>
          <w:sz w:val="24"/>
          <w:szCs w:val="24"/>
        </w:rPr>
        <w:t xml:space="preserve"> 300 g Nougatschokolade</w:t>
      </w:r>
    </w:p>
    <w:p w14:paraId="60EE189F" w14:textId="29336587" w:rsidR="0015569C" w:rsidRDefault="0015569C" w:rsidP="004102D6">
      <w:pPr>
        <w:jc w:val="both"/>
        <w:rPr>
          <w:sz w:val="24"/>
          <w:szCs w:val="24"/>
        </w:rPr>
      </w:pPr>
    </w:p>
    <w:p w14:paraId="33CAB6BF" w14:textId="4CA32B33" w:rsidR="0015569C" w:rsidRDefault="0015569C" w:rsidP="004102D6">
      <w:pPr>
        <w:jc w:val="both"/>
        <w:rPr>
          <w:sz w:val="24"/>
          <w:szCs w:val="24"/>
        </w:rPr>
      </w:pPr>
      <w:r>
        <w:rPr>
          <w:sz w:val="24"/>
          <w:szCs w:val="24"/>
        </w:rPr>
        <w:t>Zubereitungszeit: 40 Minuten plus Backzeit 30 Minuten plus 12 Stunden Kühlzeit</w:t>
      </w:r>
    </w:p>
    <w:p w14:paraId="401B0082" w14:textId="169F7F1F" w:rsidR="0015569C" w:rsidRPr="0015569C" w:rsidRDefault="0015569C" w:rsidP="00B40E8C">
      <w:pPr>
        <w:pStyle w:val="ListParagraph"/>
        <w:numPr>
          <w:ilvl w:val="0"/>
          <w:numId w:val="625"/>
        </w:numPr>
        <w:spacing w:after="120"/>
        <w:ind w:left="714" w:hanging="357"/>
        <w:contextualSpacing w:val="0"/>
        <w:jc w:val="both"/>
        <w:rPr>
          <w:sz w:val="24"/>
          <w:szCs w:val="24"/>
        </w:rPr>
      </w:pPr>
      <w:r w:rsidRPr="0015569C">
        <w:rPr>
          <w:sz w:val="24"/>
          <w:szCs w:val="24"/>
        </w:rPr>
        <w:t>Für den Teig die Süßrahmbutter mit dem Zucker schaumig rühren. Die Eier dazugeben und weiterrühren, bis eine cremige Masse entstanden ist. Mehl mit Backpulver mischen, über die Masse sieben und unterrühren. Die Hälfte des Teiges mit dem Kakopulver vermengen.</w:t>
      </w:r>
    </w:p>
    <w:p w14:paraId="6E283BE6" w14:textId="03AAC8C1" w:rsidR="0015569C" w:rsidRPr="0015569C" w:rsidRDefault="0015569C" w:rsidP="00B40E8C">
      <w:pPr>
        <w:pStyle w:val="ListParagraph"/>
        <w:numPr>
          <w:ilvl w:val="0"/>
          <w:numId w:val="625"/>
        </w:numPr>
        <w:spacing w:after="120"/>
        <w:ind w:left="714" w:hanging="357"/>
        <w:contextualSpacing w:val="0"/>
        <w:jc w:val="both"/>
        <w:rPr>
          <w:sz w:val="24"/>
          <w:szCs w:val="24"/>
        </w:rPr>
      </w:pPr>
      <w:r w:rsidRPr="0015569C">
        <w:rPr>
          <w:sz w:val="24"/>
          <w:szCs w:val="24"/>
        </w:rPr>
        <w:t>Den Backofen auf 170 Grad Umluft vorheizen.</w:t>
      </w:r>
    </w:p>
    <w:p w14:paraId="49E4378E" w14:textId="7CF0093A" w:rsidR="0015569C" w:rsidRPr="0015569C" w:rsidRDefault="0015569C" w:rsidP="00B40E8C">
      <w:pPr>
        <w:pStyle w:val="ListParagraph"/>
        <w:numPr>
          <w:ilvl w:val="0"/>
          <w:numId w:val="625"/>
        </w:numPr>
        <w:spacing w:after="120"/>
        <w:ind w:left="714" w:hanging="357"/>
        <w:contextualSpacing w:val="0"/>
        <w:jc w:val="both"/>
        <w:rPr>
          <w:sz w:val="24"/>
          <w:szCs w:val="24"/>
        </w:rPr>
      </w:pPr>
      <w:r w:rsidRPr="0015569C">
        <w:rPr>
          <w:sz w:val="24"/>
          <w:szCs w:val="24"/>
        </w:rPr>
        <w:t xml:space="preserve">Ein Backblech mit Backpapier auslegen, den hellen Teig auf das Papier streichen, den dunklen Teig darübergeben und </w:t>
      </w:r>
      <w:r w:rsidR="008309B8" w:rsidRPr="0015569C">
        <w:rPr>
          <w:sz w:val="24"/>
          <w:szCs w:val="24"/>
        </w:rPr>
        <w:t>glattstreichen</w:t>
      </w:r>
      <w:r w:rsidRPr="0015569C">
        <w:rPr>
          <w:sz w:val="24"/>
          <w:szCs w:val="24"/>
        </w:rPr>
        <w:t>. Die Schattenmorellen abtropfen lassen und auf dem Teig verteilen. Im vorgeheizten Ofen 30 Minuten backen, danach vollständig auskühlen lassen.</w:t>
      </w:r>
    </w:p>
    <w:p w14:paraId="729D1C51" w14:textId="71DB1DE1" w:rsidR="0015569C" w:rsidRPr="0015569C" w:rsidRDefault="0015569C" w:rsidP="00B40E8C">
      <w:pPr>
        <w:pStyle w:val="ListParagraph"/>
        <w:numPr>
          <w:ilvl w:val="0"/>
          <w:numId w:val="625"/>
        </w:numPr>
        <w:spacing w:after="120"/>
        <w:ind w:left="714" w:hanging="357"/>
        <w:contextualSpacing w:val="0"/>
        <w:jc w:val="both"/>
        <w:rPr>
          <w:sz w:val="24"/>
          <w:szCs w:val="24"/>
        </w:rPr>
      </w:pPr>
      <w:r w:rsidRPr="0015569C">
        <w:rPr>
          <w:sz w:val="24"/>
          <w:szCs w:val="24"/>
        </w:rPr>
        <w:lastRenderedPageBreak/>
        <w:t xml:space="preserve">Für die Buttercreme 3 EL Milch mit Puddingpulver und Zucker </w:t>
      </w:r>
      <w:r w:rsidR="009E1C89" w:rsidRPr="0015569C">
        <w:rPr>
          <w:sz w:val="24"/>
          <w:szCs w:val="24"/>
        </w:rPr>
        <w:t>glattrühren</w:t>
      </w:r>
      <w:r w:rsidRPr="0015569C">
        <w:rPr>
          <w:sz w:val="24"/>
          <w:szCs w:val="24"/>
        </w:rPr>
        <w:t>. Die restliche Milch zum Kochen bringen, die Puddingmilch einrühren und zusammen nochmals aufkochen. Vollständig abkühlen lassen.</w:t>
      </w:r>
    </w:p>
    <w:p w14:paraId="23F7CA2D" w14:textId="371C6B6B" w:rsidR="0015569C" w:rsidRPr="0015569C" w:rsidRDefault="0015569C" w:rsidP="00B40E8C">
      <w:pPr>
        <w:pStyle w:val="ListParagraph"/>
        <w:numPr>
          <w:ilvl w:val="0"/>
          <w:numId w:val="625"/>
        </w:numPr>
        <w:spacing w:after="120"/>
        <w:ind w:left="714" w:hanging="357"/>
        <w:contextualSpacing w:val="0"/>
        <w:jc w:val="both"/>
        <w:rPr>
          <w:sz w:val="24"/>
          <w:szCs w:val="24"/>
        </w:rPr>
      </w:pPr>
      <w:r w:rsidRPr="0015569C">
        <w:rPr>
          <w:sz w:val="24"/>
          <w:szCs w:val="24"/>
        </w:rPr>
        <w:t xml:space="preserve">Die Margarine cremig schlagen und den fertigen Vanillepudding nach und nach hineinrühren. Dabei darauf achten, dass Pudding und Margarine die gleiche Temperatur haben. Die Buttercreme auf den erkalteten Kuchen streichen. </w:t>
      </w:r>
      <w:r w:rsidRPr="0015569C">
        <w:rPr>
          <w:sz w:val="24"/>
          <w:szCs w:val="24"/>
        </w:rPr>
        <w:br/>
        <w:t xml:space="preserve">Die Nougatschokolade im heißen Wasserbad schmelzen, über die Creme ziehen und </w:t>
      </w:r>
      <w:r w:rsidR="009E1C89" w:rsidRPr="0015569C">
        <w:rPr>
          <w:sz w:val="24"/>
          <w:szCs w:val="24"/>
        </w:rPr>
        <w:t>glattstreichen</w:t>
      </w:r>
      <w:r w:rsidRPr="0015569C">
        <w:rPr>
          <w:sz w:val="24"/>
          <w:szCs w:val="24"/>
        </w:rPr>
        <w:t>. Die Donauwelle danach sofort mit dem Backblech in den Kühlschrank stellen und über Nacht auskühlen lassen.</w:t>
      </w:r>
    </w:p>
    <w:p w14:paraId="53D07CE6" w14:textId="77777777" w:rsidR="005D0798" w:rsidRPr="004102D6" w:rsidRDefault="005D0798" w:rsidP="004102D6">
      <w:pPr>
        <w:jc w:val="both"/>
        <w:rPr>
          <w:sz w:val="24"/>
          <w:szCs w:val="24"/>
        </w:rPr>
      </w:pPr>
    </w:p>
    <w:p w14:paraId="610EF714" w14:textId="7AEDDAEF" w:rsidR="0015569C" w:rsidRDefault="0015569C">
      <w:pPr>
        <w:rPr>
          <w:sz w:val="24"/>
          <w:szCs w:val="24"/>
        </w:rPr>
      </w:pPr>
      <w:r>
        <w:rPr>
          <w:sz w:val="24"/>
          <w:szCs w:val="24"/>
        </w:rPr>
        <w:br w:type="page"/>
      </w:r>
    </w:p>
    <w:p w14:paraId="11F4F05F" w14:textId="49829AEF" w:rsidR="004102D6" w:rsidRDefault="0015569C" w:rsidP="00D42FDB">
      <w:pPr>
        <w:pStyle w:val="Heading2"/>
        <w:spacing w:after="240"/>
      </w:pPr>
      <w:r>
        <w:lastRenderedPageBreak/>
        <w:t>Käsekuchen</w:t>
      </w:r>
      <w:r w:rsidR="00345359">
        <w:rPr>
          <w:rStyle w:val="FootnoteReference"/>
        </w:rPr>
        <w:footnoteReference w:id="1785"/>
      </w:r>
      <w:r>
        <w:t xml:space="preserve"> </w:t>
      </w:r>
    </w:p>
    <w:p w14:paraId="5F2F1C8E" w14:textId="77DC1A42" w:rsidR="0015569C" w:rsidRDefault="0015569C" w:rsidP="0015569C">
      <w:pPr>
        <w:jc w:val="both"/>
        <w:rPr>
          <w:sz w:val="24"/>
          <w:szCs w:val="24"/>
        </w:rPr>
      </w:pPr>
      <w:r w:rsidRPr="00D42FDB">
        <w:rPr>
          <w:sz w:val="24"/>
          <w:szCs w:val="24"/>
          <w:u w:val="single"/>
        </w:rPr>
        <w:t>Zutaten</w:t>
      </w:r>
      <w:r>
        <w:rPr>
          <w:sz w:val="24"/>
          <w:szCs w:val="24"/>
        </w:rPr>
        <w:t xml:space="preserve"> </w:t>
      </w:r>
      <w:r w:rsidR="00D42FDB">
        <w:rPr>
          <w:sz w:val="24"/>
          <w:szCs w:val="24"/>
        </w:rPr>
        <w:t>(</w:t>
      </w:r>
      <w:r>
        <w:rPr>
          <w:sz w:val="24"/>
          <w:szCs w:val="24"/>
        </w:rPr>
        <w:t>für 1 Springform</w:t>
      </w:r>
      <w:r w:rsidR="00D42FDB">
        <w:rPr>
          <w:sz w:val="24"/>
          <w:szCs w:val="24"/>
        </w:rPr>
        <w:t>)</w:t>
      </w:r>
    </w:p>
    <w:p w14:paraId="59F69560" w14:textId="504DD713" w:rsidR="0015569C" w:rsidRDefault="00A31F32" w:rsidP="0015569C">
      <w:pPr>
        <w:jc w:val="both"/>
        <w:rPr>
          <w:sz w:val="24"/>
          <w:szCs w:val="24"/>
        </w:rPr>
      </w:pPr>
      <w:r>
        <w:rPr>
          <w:sz w:val="24"/>
          <w:szCs w:val="24"/>
        </w:rPr>
        <w:t>6 Eier</w:t>
      </w:r>
    </w:p>
    <w:p w14:paraId="5540E126" w14:textId="7C31C8FA" w:rsidR="00A31F32" w:rsidRDefault="00A31F32" w:rsidP="0015569C">
      <w:pPr>
        <w:jc w:val="both"/>
        <w:rPr>
          <w:sz w:val="24"/>
          <w:szCs w:val="24"/>
        </w:rPr>
      </w:pPr>
      <w:r>
        <w:rPr>
          <w:sz w:val="24"/>
          <w:szCs w:val="24"/>
        </w:rPr>
        <w:t>250 g Zucker</w:t>
      </w:r>
    </w:p>
    <w:p w14:paraId="1CF80998" w14:textId="256DF6D0" w:rsidR="00A31F32" w:rsidRDefault="00A31F32" w:rsidP="0015569C">
      <w:pPr>
        <w:jc w:val="both"/>
        <w:rPr>
          <w:sz w:val="24"/>
          <w:szCs w:val="24"/>
        </w:rPr>
      </w:pPr>
      <w:r>
        <w:rPr>
          <w:sz w:val="24"/>
          <w:szCs w:val="24"/>
        </w:rPr>
        <w:t>250 g weiche Butter</w:t>
      </w:r>
    </w:p>
    <w:p w14:paraId="06A25B50" w14:textId="589B23C8" w:rsidR="00A31F32" w:rsidRDefault="00A31F32" w:rsidP="0015569C">
      <w:pPr>
        <w:jc w:val="both"/>
        <w:rPr>
          <w:sz w:val="24"/>
          <w:szCs w:val="24"/>
        </w:rPr>
      </w:pPr>
      <w:r>
        <w:rPr>
          <w:sz w:val="24"/>
          <w:szCs w:val="24"/>
        </w:rPr>
        <w:t>1 Fläsch</w:t>
      </w:r>
      <w:r w:rsidR="00AE276E">
        <w:rPr>
          <w:sz w:val="24"/>
          <w:szCs w:val="24"/>
        </w:rPr>
        <w:t>ch</w:t>
      </w:r>
      <w:r>
        <w:rPr>
          <w:sz w:val="24"/>
          <w:szCs w:val="24"/>
        </w:rPr>
        <w:t>en Backaroma Zitrone</w:t>
      </w:r>
    </w:p>
    <w:p w14:paraId="4BB5B842" w14:textId="076C650C" w:rsidR="00A31F32" w:rsidRDefault="00A31F32" w:rsidP="0015569C">
      <w:pPr>
        <w:jc w:val="both"/>
        <w:rPr>
          <w:sz w:val="24"/>
          <w:szCs w:val="24"/>
        </w:rPr>
      </w:pPr>
      <w:r>
        <w:rPr>
          <w:sz w:val="24"/>
          <w:szCs w:val="24"/>
        </w:rPr>
        <w:t>2 Beutelchen geriebene Zitronenschale</w:t>
      </w:r>
    </w:p>
    <w:p w14:paraId="646D340E" w14:textId="48BB6E99" w:rsidR="00A31F32" w:rsidRDefault="00A31F32" w:rsidP="0015569C">
      <w:pPr>
        <w:jc w:val="both"/>
        <w:rPr>
          <w:sz w:val="24"/>
          <w:szCs w:val="24"/>
        </w:rPr>
      </w:pPr>
      <w:r>
        <w:rPr>
          <w:sz w:val="24"/>
          <w:szCs w:val="24"/>
        </w:rPr>
        <w:t>2 Päckchen Vanillepuddingpulver</w:t>
      </w:r>
    </w:p>
    <w:p w14:paraId="598EB361" w14:textId="3EC20589" w:rsidR="00A31F32" w:rsidRPr="00227897" w:rsidRDefault="00A31F32" w:rsidP="0015569C">
      <w:pPr>
        <w:jc w:val="both"/>
        <w:rPr>
          <w:sz w:val="24"/>
          <w:szCs w:val="24"/>
        </w:rPr>
      </w:pPr>
      <w:r w:rsidRPr="00227897">
        <w:rPr>
          <w:sz w:val="24"/>
          <w:szCs w:val="24"/>
        </w:rPr>
        <w:t>1 TL Backpulver</w:t>
      </w:r>
    </w:p>
    <w:p w14:paraId="5BA36662" w14:textId="7115E27A" w:rsidR="00A31F32" w:rsidRPr="00227897" w:rsidRDefault="00A31F32" w:rsidP="0015569C">
      <w:pPr>
        <w:jc w:val="both"/>
        <w:rPr>
          <w:sz w:val="24"/>
          <w:szCs w:val="24"/>
        </w:rPr>
      </w:pPr>
      <w:r w:rsidRPr="00227897">
        <w:rPr>
          <w:sz w:val="24"/>
          <w:szCs w:val="24"/>
        </w:rPr>
        <w:t>500 g Magerquark</w:t>
      </w:r>
    </w:p>
    <w:p w14:paraId="5098F6C2" w14:textId="3DFEFE80" w:rsidR="00A31F32" w:rsidRPr="00227897" w:rsidRDefault="00A31F32" w:rsidP="0015569C">
      <w:pPr>
        <w:jc w:val="both"/>
        <w:rPr>
          <w:sz w:val="24"/>
          <w:szCs w:val="24"/>
        </w:rPr>
      </w:pPr>
      <w:r w:rsidRPr="00227897">
        <w:rPr>
          <w:sz w:val="24"/>
          <w:szCs w:val="24"/>
        </w:rPr>
        <w:t>300 g Frischkäse</w:t>
      </w:r>
    </w:p>
    <w:p w14:paraId="7A76463E" w14:textId="2671BF3F" w:rsidR="00A31F32" w:rsidRPr="00227897" w:rsidRDefault="00A31F32" w:rsidP="0015569C">
      <w:pPr>
        <w:jc w:val="both"/>
        <w:rPr>
          <w:sz w:val="24"/>
          <w:szCs w:val="24"/>
        </w:rPr>
      </w:pPr>
    </w:p>
    <w:p w14:paraId="74C29E23" w14:textId="710DC500" w:rsidR="00A31F32" w:rsidRDefault="00A31F32" w:rsidP="0015569C">
      <w:pPr>
        <w:jc w:val="both"/>
        <w:rPr>
          <w:sz w:val="24"/>
          <w:szCs w:val="24"/>
        </w:rPr>
      </w:pPr>
      <w:r w:rsidRPr="00A31F32">
        <w:rPr>
          <w:sz w:val="24"/>
          <w:szCs w:val="24"/>
        </w:rPr>
        <w:t>Zubereitungszeit: 30 Minuten plus 1 Stunde B</w:t>
      </w:r>
      <w:r>
        <w:rPr>
          <w:sz w:val="24"/>
          <w:szCs w:val="24"/>
        </w:rPr>
        <w:t>ackzeit</w:t>
      </w:r>
    </w:p>
    <w:p w14:paraId="6ACDF0E7" w14:textId="6484A046" w:rsidR="00A31F32" w:rsidRPr="00A31F32" w:rsidRDefault="00A31F32" w:rsidP="00B40E8C">
      <w:pPr>
        <w:pStyle w:val="ListParagraph"/>
        <w:numPr>
          <w:ilvl w:val="0"/>
          <w:numId w:val="626"/>
        </w:numPr>
        <w:spacing w:after="120"/>
        <w:ind w:left="714" w:hanging="357"/>
        <w:contextualSpacing w:val="0"/>
        <w:jc w:val="both"/>
        <w:rPr>
          <w:sz w:val="24"/>
          <w:szCs w:val="24"/>
        </w:rPr>
      </w:pPr>
      <w:r w:rsidRPr="00A31F32">
        <w:rPr>
          <w:sz w:val="24"/>
          <w:szCs w:val="24"/>
        </w:rPr>
        <w:t>Den Ofen auf 180 Grad Ober- und Unterhitze vorheizen. Den Boden der Springform mit Backpapier belegen.</w:t>
      </w:r>
    </w:p>
    <w:p w14:paraId="448D66E2" w14:textId="427B0B1A" w:rsidR="00A31F32" w:rsidRPr="00A31F32" w:rsidRDefault="00A31F32" w:rsidP="00B40E8C">
      <w:pPr>
        <w:pStyle w:val="ListParagraph"/>
        <w:numPr>
          <w:ilvl w:val="0"/>
          <w:numId w:val="626"/>
        </w:numPr>
        <w:spacing w:after="120"/>
        <w:ind w:left="714" w:hanging="357"/>
        <w:contextualSpacing w:val="0"/>
        <w:jc w:val="both"/>
        <w:rPr>
          <w:sz w:val="24"/>
          <w:szCs w:val="24"/>
        </w:rPr>
      </w:pPr>
      <w:r w:rsidRPr="00A31F32">
        <w:rPr>
          <w:sz w:val="24"/>
          <w:szCs w:val="24"/>
        </w:rPr>
        <w:t>Die Eier trennen. Den Zucker mit der weichen Butter verrühren, bis der Zucker aufgelöst ist. Die Eigelbe nach und nach unterrühren. Backaroma, Zitronenschale, Vanillepudding-Pulver und Backpulver dazugeben und verrühren. Den Magerquark und den Frischkäse dazugeben. Die Eiweiße steif schlagen und unterheben. Den Teig in die Springform füllen und im vorgeheizten Ofen auf mittlerer Schiene 40 Minuten backen, danach 20 Minuten auf 160 Grad Umluft weiterbacken – so fällt er nicht so zusammen. Den Käsekuchen im leicht geöffneten Ofen abkühlen lassen.</w:t>
      </w:r>
    </w:p>
    <w:p w14:paraId="7EEBFABC" w14:textId="77777777" w:rsidR="00A31F32" w:rsidRPr="00A31F32" w:rsidRDefault="00A31F32" w:rsidP="0015569C">
      <w:pPr>
        <w:jc w:val="both"/>
        <w:rPr>
          <w:sz w:val="24"/>
          <w:szCs w:val="24"/>
        </w:rPr>
      </w:pPr>
    </w:p>
    <w:p w14:paraId="512D1B77" w14:textId="0141CC92" w:rsidR="00B77443" w:rsidRDefault="00B77443">
      <w:pPr>
        <w:rPr>
          <w:sz w:val="24"/>
          <w:szCs w:val="24"/>
        </w:rPr>
      </w:pPr>
      <w:r>
        <w:rPr>
          <w:sz w:val="24"/>
          <w:szCs w:val="24"/>
        </w:rPr>
        <w:br w:type="page"/>
      </w:r>
    </w:p>
    <w:p w14:paraId="5451A653" w14:textId="53049597" w:rsidR="006933FE" w:rsidRDefault="00C374CC" w:rsidP="00AE276E">
      <w:pPr>
        <w:pStyle w:val="Heading2"/>
        <w:spacing w:after="240"/>
      </w:pPr>
      <w:r>
        <w:lastRenderedPageBreak/>
        <w:t>Noch einmal</w:t>
      </w:r>
      <w:r w:rsidR="00B77443">
        <w:t xml:space="preserve"> ein Käsekuchen</w:t>
      </w:r>
      <w:r w:rsidR="00C542F5">
        <w:rPr>
          <w:rStyle w:val="FootnoteReference"/>
        </w:rPr>
        <w:footnoteReference w:id="1786"/>
      </w:r>
      <w:r w:rsidR="00B77443">
        <w:t xml:space="preserve"> </w:t>
      </w:r>
    </w:p>
    <w:p w14:paraId="745723DE" w14:textId="1C2FF705" w:rsidR="00B77443" w:rsidRDefault="00B77443" w:rsidP="006933FE">
      <w:pPr>
        <w:jc w:val="both"/>
        <w:rPr>
          <w:sz w:val="24"/>
          <w:szCs w:val="24"/>
        </w:rPr>
      </w:pPr>
      <w:r w:rsidRPr="00AE276E">
        <w:rPr>
          <w:sz w:val="24"/>
          <w:szCs w:val="24"/>
          <w:u w:val="single"/>
        </w:rPr>
        <w:t>Zutaten</w:t>
      </w:r>
      <w:r>
        <w:rPr>
          <w:sz w:val="24"/>
          <w:szCs w:val="24"/>
        </w:rPr>
        <w:t xml:space="preserve"> </w:t>
      </w:r>
      <w:r w:rsidR="00AE276E">
        <w:rPr>
          <w:sz w:val="24"/>
          <w:szCs w:val="24"/>
        </w:rPr>
        <w:t>(</w:t>
      </w:r>
      <w:r>
        <w:rPr>
          <w:sz w:val="24"/>
          <w:szCs w:val="24"/>
        </w:rPr>
        <w:t>für 1 Springform</w:t>
      </w:r>
      <w:r w:rsidR="00AE276E">
        <w:rPr>
          <w:sz w:val="24"/>
          <w:szCs w:val="24"/>
        </w:rPr>
        <w:t>):</w:t>
      </w:r>
    </w:p>
    <w:p w14:paraId="664984CF" w14:textId="267DE8D0" w:rsidR="00B77443" w:rsidRPr="00AE276E" w:rsidRDefault="00B77443" w:rsidP="006933FE">
      <w:pPr>
        <w:jc w:val="both"/>
        <w:rPr>
          <w:i/>
          <w:iCs/>
          <w:sz w:val="24"/>
          <w:szCs w:val="24"/>
        </w:rPr>
      </w:pPr>
      <w:r w:rsidRPr="00AE276E">
        <w:rPr>
          <w:i/>
          <w:iCs/>
          <w:sz w:val="24"/>
          <w:szCs w:val="24"/>
        </w:rPr>
        <w:t>Für den Mürbeteig:</w:t>
      </w:r>
    </w:p>
    <w:p w14:paraId="47593B0B" w14:textId="5033A3F1" w:rsidR="00B77443" w:rsidRDefault="00B77443" w:rsidP="006933FE">
      <w:pPr>
        <w:jc w:val="both"/>
        <w:rPr>
          <w:sz w:val="24"/>
          <w:szCs w:val="24"/>
        </w:rPr>
      </w:pPr>
      <w:r>
        <w:rPr>
          <w:sz w:val="24"/>
          <w:szCs w:val="24"/>
        </w:rPr>
        <w:t>100 g kalte Butter</w:t>
      </w:r>
    </w:p>
    <w:p w14:paraId="682542FE" w14:textId="2AA15814" w:rsidR="00B77443" w:rsidRDefault="00B77443" w:rsidP="006933FE">
      <w:pPr>
        <w:jc w:val="both"/>
        <w:rPr>
          <w:sz w:val="24"/>
          <w:szCs w:val="24"/>
        </w:rPr>
      </w:pPr>
      <w:r>
        <w:rPr>
          <w:sz w:val="24"/>
          <w:szCs w:val="24"/>
        </w:rPr>
        <w:t>100 g Zucker</w:t>
      </w:r>
    </w:p>
    <w:p w14:paraId="0ABCD41B" w14:textId="430DD342" w:rsidR="00B77443" w:rsidRDefault="00B77443" w:rsidP="006933FE">
      <w:pPr>
        <w:jc w:val="both"/>
        <w:rPr>
          <w:sz w:val="24"/>
          <w:szCs w:val="24"/>
        </w:rPr>
      </w:pPr>
      <w:r>
        <w:rPr>
          <w:sz w:val="24"/>
          <w:szCs w:val="24"/>
        </w:rPr>
        <w:t>1 EI</w:t>
      </w:r>
    </w:p>
    <w:p w14:paraId="046E6A11" w14:textId="2D9A54EC" w:rsidR="00B77443" w:rsidRDefault="00B77443" w:rsidP="006933FE">
      <w:pPr>
        <w:jc w:val="both"/>
        <w:rPr>
          <w:sz w:val="24"/>
          <w:szCs w:val="24"/>
        </w:rPr>
      </w:pPr>
      <w:r>
        <w:rPr>
          <w:sz w:val="24"/>
          <w:szCs w:val="24"/>
        </w:rPr>
        <w:t>200 g Mehl</w:t>
      </w:r>
    </w:p>
    <w:p w14:paraId="14B8B283" w14:textId="5C5D2931" w:rsidR="00B77443" w:rsidRDefault="00B77443" w:rsidP="006933FE">
      <w:pPr>
        <w:jc w:val="both"/>
        <w:rPr>
          <w:sz w:val="24"/>
          <w:szCs w:val="24"/>
        </w:rPr>
      </w:pPr>
      <w:r>
        <w:rPr>
          <w:sz w:val="24"/>
          <w:szCs w:val="24"/>
        </w:rPr>
        <w:t>Semmelbrösel für die Form</w:t>
      </w:r>
    </w:p>
    <w:p w14:paraId="77735A37" w14:textId="564AAACE" w:rsidR="00B77443" w:rsidRPr="00AE276E" w:rsidRDefault="00B77443" w:rsidP="006933FE">
      <w:pPr>
        <w:jc w:val="both"/>
        <w:rPr>
          <w:i/>
          <w:iCs/>
          <w:sz w:val="24"/>
          <w:szCs w:val="24"/>
        </w:rPr>
      </w:pPr>
      <w:r>
        <w:rPr>
          <w:sz w:val="24"/>
          <w:szCs w:val="24"/>
        </w:rPr>
        <w:br/>
      </w:r>
      <w:r w:rsidRPr="00AE276E">
        <w:rPr>
          <w:i/>
          <w:iCs/>
          <w:sz w:val="24"/>
          <w:szCs w:val="24"/>
        </w:rPr>
        <w:t>Für die Füllung:</w:t>
      </w:r>
    </w:p>
    <w:p w14:paraId="0987950E" w14:textId="31FC2546" w:rsidR="00B77443" w:rsidRDefault="00B77443" w:rsidP="006933FE">
      <w:pPr>
        <w:jc w:val="both"/>
        <w:rPr>
          <w:sz w:val="24"/>
          <w:szCs w:val="24"/>
        </w:rPr>
      </w:pPr>
      <w:r>
        <w:rPr>
          <w:sz w:val="24"/>
          <w:szCs w:val="24"/>
        </w:rPr>
        <w:t>4 Eier</w:t>
      </w:r>
    </w:p>
    <w:p w14:paraId="312EAFD8" w14:textId="001E16B1" w:rsidR="00B77443" w:rsidRDefault="00B77443" w:rsidP="006933FE">
      <w:pPr>
        <w:jc w:val="both"/>
        <w:rPr>
          <w:sz w:val="24"/>
          <w:szCs w:val="24"/>
        </w:rPr>
      </w:pPr>
      <w:r>
        <w:rPr>
          <w:sz w:val="24"/>
          <w:szCs w:val="24"/>
        </w:rPr>
        <w:t>90 g Butter</w:t>
      </w:r>
    </w:p>
    <w:p w14:paraId="1D593F46" w14:textId="6942FD40" w:rsidR="00B77443" w:rsidRDefault="00B77443" w:rsidP="006933FE">
      <w:pPr>
        <w:jc w:val="both"/>
        <w:rPr>
          <w:sz w:val="24"/>
          <w:szCs w:val="24"/>
        </w:rPr>
      </w:pPr>
      <w:r>
        <w:rPr>
          <w:sz w:val="24"/>
          <w:szCs w:val="24"/>
        </w:rPr>
        <w:t>150 g Zucker</w:t>
      </w:r>
    </w:p>
    <w:p w14:paraId="49FA77C3" w14:textId="7F7E26F0" w:rsidR="00B77443" w:rsidRDefault="00B77443" w:rsidP="006933FE">
      <w:pPr>
        <w:jc w:val="both"/>
        <w:rPr>
          <w:sz w:val="24"/>
          <w:szCs w:val="24"/>
        </w:rPr>
      </w:pPr>
      <w:r>
        <w:rPr>
          <w:sz w:val="24"/>
          <w:szCs w:val="24"/>
        </w:rPr>
        <w:t>75 g Vanillepuddingpulver (2 Päckchen)</w:t>
      </w:r>
    </w:p>
    <w:p w14:paraId="25A8B73B" w14:textId="350BB22C" w:rsidR="00B77443" w:rsidRDefault="00B77443" w:rsidP="006933FE">
      <w:pPr>
        <w:jc w:val="both"/>
        <w:rPr>
          <w:sz w:val="24"/>
          <w:szCs w:val="24"/>
        </w:rPr>
      </w:pPr>
      <w:r>
        <w:rPr>
          <w:sz w:val="24"/>
          <w:szCs w:val="24"/>
        </w:rPr>
        <w:t>660 g Magerquark</w:t>
      </w:r>
    </w:p>
    <w:p w14:paraId="73E42B3B" w14:textId="7DFB898C" w:rsidR="00B77443" w:rsidRDefault="00B77443" w:rsidP="006933FE">
      <w:pPr>
        <w:jc w:val="both"/>
        <w:rPr>
          <w:sz w:val="24"/>
          <w:szCs w:val="24"/>
        </w:rPr>
      </w:pPr>
      <w:r>
        <w:rPr>
          <w:sz w:val="24"/>
          <w:szCs w:val="24"/>
        </w:rPr>
        <w:t>300 g Schmand</w:t>
      </w:r>
    </w:p>
    <w:p w14:paraId="35D8B8CB" w14:textId="2CADD0E6" w:rsidR="00B77443" w:rsidRDefault="00B77443" w:rsidP="006933FE">
      <w:pPr>
        <w:jc w:val="both"/>
        <w:rPr>
          <w:sz w:val="24"/>
          <w:szCs w:val="24"/>
        </w:rPr>
      </w:pPr>
      <w:r>
        <w:rPr>
          <w:sz w:val="24"/>
          <w:szCs w:val="24"/>
        </w:rPr>
        <w:t>200 ml Sahne</w:t>
      </w:r>
    </w:p>
    <w:p w14:paraId="2333D81B" w14:textId="08CC2D90" w:rsidR="00B77443" w:rsidRDefault="00B77443" w:rsidP="006933FE">
      <w:pPr>
        <w:jc w:val="both"/>
        <w:rPr>
          <w:sz w:val="24"/>
          <w:szCs w:val="24"/>
        </w:rPr>
      </w:pPr>
      <w:r>
        <w:rPr>
          <w:sz w:val="24"/>
          <w:szCs w:val="24"/>
        </w:rPr>
        <w:t>Zitronensaft</w:t>
      </w:r>
    </w:p>
    <w:p w14:paraId="1BFC97B9" w14:textId="0F2B80C8" w:rsidR="00B77443" w:rsidRDefault="00B77443" w:rsidP="006933FE">
      <w:pPr>
        <w:jc w:val="both"/>
        <w:rPr>
          <w:sz w:val="24"/>
          <w:szCs w:val="24"/>
        </w:rPr>
      </w:pPr>
      <w:r>
        <w:rPr>
          <w:sz w:val="24"/>
          <w:szCs w:val="24"/>
        </w:rPr>
        <w:t>Rosinen (kann man auch weglassen)</w:t>
      </w:r>
    </w:p>
    <w:p w14:paraId="5F3E01A7" w14:textId="714E7FBC" w:rsidR="00B77443" w:rsidRDefault="00B77443" w:rsidP="006933FE">
      <w:pPr>
        <w:jc w:val="both"/>
        <w:rPr>
          <w:sz w:val="24"/>
          <w:szCs w:val="24"/>
        </w:rPr>
      </w:pPr>
      <w:r>
        <w:rPr>
          <w:sz w:val="24"/>
          <w:szCs w:val="24"/>
        </w:rPr>
        <w:t>Puderzucker (kann man auch weglassen)</w:t>
      </w:r>
    </w:p>
    <w:p w14:paraId="00BB56C1" w14:textId="2DFBD20D" w:rsidR="00B77443" w:rsidRDefault="00B77443" w:rsidP="006933FE">
      <w:pPr>
        <w:jc w:val="both"/>
        <w:rPr>
          <w:sz w:val="24"/>
          <w:szCs w:val="24"/>
        </w:rPr>
      </w:pPr>
    </w:p>
    <w:p w14:paraId="30B60F72" w14:textId="2E467AE8" w:rsidR="00B77443" w:rsidRDefault="00B77443" w:rsidP="006933FE">
      <w:pPr>
        <w:jc w:val="both"/>
        <w:rPr>
          <w:sz w:val="24"/>
          <w:szCs w:val="24"/>
        </w:rPr>
      </w:pPr>
      <w:r>
        <w:rPr>
          <w:sz w:val="24"/>
          <w:szCs w:val="24"/>
        </w:rPr>
        <w:t>Zubereitungszeit: 30 Minuten plus Backzeit 1 Stunde plus Kühlzeit: 30 Minuten</w:t>
      </w:r>
    </w:p>
    <w:p w14:paraId="3E40C9C3" w14:textId="5E98AC90" w:rsidR="00B77443" w:rsidRPr="00B77443" w:rsidRDefault="00B77443" w:rsidP="00B40E8C">
      <w:pPr>
        <w:pStyle w:val="ListParagraph"/>
        <w:numPr>
          <w:ilvl w:val="0"/>
          <w:numId w:val="627"/>
        </w:numPr>
        <w:spacing w:after="120"/>
        <w:ind w:left="714" w:hanging="357"/>
        <w:contextualSpacing w:val="0"/>
        <w:jc w:val="both"/>
        <w:rPr>
          <w:sz w:val="24"/>
          <w:szCs w:val="24"/>
        </w:rPr>
      </w:pPr>
      <w:r w:rsidRPr="00B77443">
        <w:rPr>
          <w:sz w:val="24"/>
          <w:szCs w:val="24"/>
        </w:rPr>
        <w:t>Für den Teig die Butter in Stücke schneiden. Mit Zucker, Ei und Mehl rasch zu einem geschmeidigen Mürbeteig verkneten. In Frischhaltefolie einwickeln und im Kühlschrank etwa 30 Minuten ruhen lassen.</w:t>
      </w:r>
    </w:p>
    <w:p w14:paraId="2220ECED" w14:textId="4BD02660" w:rsidR="00B77443" w:rsidRPr="00B77443" w:rsidRDefault="00B77443" w:rsidP="00B40E8C">
      <w:pPr>
        <w:pStyle w:val="ListParagraph"/>
        <w:numPr>
          <w:ilvl w:val="0"/>
          <w:numId w:val="627"/>
        </w:numPr>
        <w:spacing w:after="120"/>
        <w:ind w:left="714" w:hanging="357"/>
        <w:contextualSpacing w:val="0"/>
        <w:jc w:val="both"/>
        <w:rPr>
          <w:sz w:val="24"/>
          <w:szCs w:val="24"/>
        </w:rPr>
      </w:pPr>
      <w:r w:rsidRPr="00B77443">
        <w:rPr>
          <w:sz w:val="24"/>
          <w:szCs w:val="24"/>
        </w:rPr>
        <w:t>Den Backofen auf 170 Grad Umluft vorheizen. Die Springform einfetten und mit Semmelbröseln ausstreuen.</w:t>
      </w:r>
    </w:p>
    <w:p w14:paraId="0B5D0027" w14:textId="0D273BFA" w:rsidR="00B77443" w:rsidRPr="00B77443" w:rsidRDefault="00B77443" w:rsidP="00B40E8C">
      <w:pPr>
        <w:pStyle w:val="ListParagraph"/>
        <w:numPr>
          <w:ilvl w:val="0"/>
          <w:numId w:val="627"/>
        </w:numPr>
        <w:spacing w:after="120"/>
        <w:ind w:left="714" w:hanging="357"/>
        <w:contextualSpacing w:val="0"/>
        <w:jc w:val="both"/>
        <w:rPr>
          <w:sz w:val="24"/>
          <w:szCs w:val="24"/>
        </w:rPr>
      </w:pPr>
      <w:r w:rsidRPr="00B77443">
        <w:rPr>
          <w:sz w:val="24"/>
          <w:szCs w:val="24"/>
        </w:rPr>
        <w:t>Für die Füllung die Eier trennen. Butter, Zucker, Vanillepudding und Eigelb cremig verrühren. Quark, Schmand, Sahne und etwas Zitronensaft hinzugeben. Das Eiweiß steif schlagen und unter die Käsemasse heben. Die Masse mit etwas Zitronensaft abschmecken.</w:t>
      </w:r>
    </w:p>
    <w:p w14:paraId="3F389FE1" w14:textId="53367827" w:rsidR="00B77443" w:rsidRPr="00B77443" w:rsidRDefault="00B77443" w:rsidP="00B40E8C">
      <w:pPr>
        <w:pStyle w:val="ListParagraph"/>
        <w:numPr>
          <w:ilvl w:val="0"/>
          <w:numId w:val="627"/>
        </w:numPr>
        <w:spacing w:after="120"/>
        <w:ind w:left="714" w:hanging="357"/>
        <w:contextualSpacing w:val="0"/>
        <w:jc w:val="both"/>
        <w:rPr>
          <w:sz w:val="24"/>
          <w:szCs w:val="24"/>
        </w:rPr>
      </w:pPr>
      <w:r w:rsidRPr="00B77443">
        <w:rPr>
          <w:sz w:val="24"/>
          <w:szCs w:val="24"/>
        </w:rPr>
        <w:lastRenderedPageBreak/>
        <w:t xml:space="preserve">Die Springform mit dem Mürbeteig auskleiden. Die Rosinen auf den Teig verteilen, darauf die Käsemasse geben und </w:t>
      </w:r>
      <w:r w:rsidR="009E1C89" w:rsidRPr="00B77443">
        <w:rPr>
          <w:sz w:val="24"/>
          <w:szCs w:val="24"/>
        </w:rPr>
        <w:t>glattstreichen</w:t>
      </w:r>
      <w:r w:rsidRPr="00B77443">
        <w:rPr>
          <w:sz w:val="24"/>
          <w:szCs w:val="24"/>
        </w:rPr>
        <w:t>. Den Kuchen im vorgeheizten Backofen etwa 1 Stunde langsam goldgelb backen. Zum Abkühlen den Springformrand am Kuchen belassen. Wenn dieser abgekühlt ist, mit Puderzucker bestäuben.</w:t>
      </w:r>
    </w:p>
    <w:p w14:paraId="677CC0FE" w14:textId="77777777" w:rsidR="006933FE" w:rsidRPr="00A31F32" w:rsidRDefault="006933FE" w:rsidP="00B77443">
      <w:pPr>
        <w:pStyle w:val="ListParagraph"/>
        <w:jc w:val="both"/>
        <w:rPr>
          <w:sz w:val="24"/>
          <w:szCs w:val="24"/>
        </w:rPr>
      </w:pPr>
    </w:p>
    <w:p w14:paraId="0325C829" w14:textId="77777777" w:rsidR="006933FE" w:rsidRPr="00A31F32" w:rsidRDefault="006933FE" w:rsidP="006933FE">
      <w:pPr>
        <w:pStyle w:val="ListParagraph"/>
        <w:jc w:val="both"/>
        <w:rPr>
          <w:sz w:val="24"/>
          <w:szCs w:val="24"/>
        </w:rPr>
      </w:pPr>
    </w:p>
    <w:p w14:paraId="5DF61696" w14:textId="77777777" w:rsidR="006933FE" w:rsidRPr="00A31F32" w:rsidRDefault="006933FE" w:rsidP="006933FE">
      <w:pPr>
        <w:pStyle w:val="ListParagraph"/>
        <w:jc w:val="both"/>
        <w:rPr>
          <w:sz w:val="24"/>
          <w:szCs w:val="24"/>
        </w:rPr>
      </w:pPr>
    </w:p>
    <w:p w14:paraId="70205983" w14:textId="16BA84CA" w:rsidR="00B77443" w:rsidRDefault="00B77443">
      <w:pPr>
        <w:rPr>
          <w:sz w:val="24"/>
          <w:szCs w:val="24"/>
        </w:rPr>
      </w:pPr>
      <w:r>
        <w:rPr>
          <w:sz w:val="24"/>
          <w:szCs w:val="24"/>
        </w:rPr>
        <w:br w:type="page"/>
      </w:r>
    </w:p>
    <w:p w14:paraId="0C84F148" w14:textId="0952D9D5" w:rsidR="004229F9" w:rsidRDefault="00B77443" w:rsidP="00A91561">
      <w:pPr>
        <w:pStyle w:val="Heading2"/>
        <w:spacing w:after="240"/>
      </w:pPr>
      <w:r>
        <w:lastRenderedPageBreak/>
        <w:t>Pinienseufzer</w:t>
      </w:r>
      <w:r w:rsidR="00C4424B">
        <w:rPr>
          <w:rStyle w:val="FootnoteReference"/>
        </w:rPr>
        <w:footnoteReference w:id="1787"/>
      </w:r>
      <w:r>
        <w:t xml:space="preserve"> </w:t>
      </w:r>
    </w:p>
    <w:p w14:paraId="2792A5B1" w14:textId="261863EB" w:rsidR="00B77443" w:rsidRDefault="00B77443" w:rsidP="00B77443">
      <w:pPr>
        <w:jc w:val="both"/>
        <w:rPr>
          <w:sz w:val="24"/>
          <w:szCs w:val="24"/>
        </w:rPr>
      </w:pPr>
      <w:r w:rsidRPr="00A91561">
        <w:rPr>
          <w:sz w:val="24"/>
          <w:szCs w:val="24"/>
          <w:u w:val="single"/>
        </w:rPr>
        <w:t>Zutaten</w:t>
      </w:r>
      <w:r>
        <w:rPr>
          <w:sz w:val="24"/>
          <w:szCs w:val="24"/>
        </w:rPr>
        <w:t xml:space="preserve"> </w:t>
      </w:r>
      <w:r w:rsidR="00A91561">
        <w:rPr>
          <w:sz w:val="24"/>
          <w:szCs w:val="24"/>
        </w:rPr>
        <w:t>(</w:t>
      </w:r>
      <w:r>
        <w:rPr>
          <w:sz w:val="24"/>
          <w:szCs w:val="24"/>
        </w:rPr>
        <w:t>für ca. 70 Stück</w:t>
      </w:r>
      <w:r w:rsidR="00A91561">
        <w:rPr>
          <w:sz w:val="24"/>
          <w:szCs w:val="24"/>
        </w:rPr>
        <w:t>):</w:t>
      </w:r>
    </w:p>
    <w:p w14:paraId="5C292DFE" w14:textId="5880956A" w:rsidR="00B77443" w:rsidRPr="00A91561" w:rsidRDefault="00B77443" w:rsidP="00B77443">
      <w:pPr>
        <w:jc w:val="both"/>
        <w:rPr>
          <w:i/>
          <w:iCs/>
          <w:sz w:val="24"/>
          <w:szCs w:val="24"/>
        </w:rPr>
      </w:pPr>
      <w:r w:rsidRPr="00A91561">
        <w:rPr>
          <w:i/>
          <w:iCs/>
          <w:sz w:val="24"/>
          <w:szCs w:val="24"/>
        </w:rPr>
        <w:t>Für den Teig:</w:t>
      </w:r>
    </w:p>
    <w:p w14:paraId="57F0D7A7" w14:textId="5F0584AE" w:rsidR="00B77443" w:rsidRDefault="00B77443" w:rsidP="00B77443">
      <w:pPr>
        <w:jc w:val="both"/>
        <w:rPr>
          <w:sz w:val="24"/>
          <w:szCs w:val="24"/>
        </w:rPr>
      </w:pPr>
      <w:r>
        <w:rPr>
          <w:sz w:val="24"/>
          <w:szCs w:val="24"/>
        </w:rPr>
        <w:t>200 g geschälte Mandeln</w:t>
      </w:r>
    </w:p>
    <w:p w14:paraId="780FCCAD" w14:textId="2E19F826" w:rsidR="00B77443" w:rsidRDefault="00B77443" w:rsidP="00B77443">
      <w:pPr>
        <w:jc w:val="both"/>
        <w:rPr>
          <w:sz w:val="24"/>
          <w:szCs w:val="24"/>
        </w:rPr>
      </w:pPr>
      <w:r>
        <w:rPr>
          <w:sz w:val="24"/>
          <w:szCs w:val="24"/>
        </w:rPr>
        <w:t>100 g Pinienkerne</w:t>
      </w:r>
    </w:p>
    <w:p w14:paraId="355195C8" w14:textId="790013B5" w:rsidR="00B77443" w:rsidRDefault="00B77443" w:rsidP="00B77443">
      <w:pPr>
        <w:jc w:val="both"/>
        <w:rPr>
          <w:sz w:val="24"/>
          <w:szCs w:val="24"/>
        </w:rPr>
      </w:pPr>
      <w:r>
        <w:rPr>
          <w:sz w:val="24"/>
          <w:szCs w:val="24"/>
        </w:rPr>
        <w:t>300 g Zucker</w:t>
      </w:r>
    </w:p>
    <w:p w14:paraId="13010F6D" w14:textId="246921D7" w:rsidR="00B77443" w:rsidRDefault="00B77443" w:rsidP="00B77443">
      <w:pPr>
        <w:jc w:val="both"/>
        <w:rPr>
          <w:sz w:val="24"/>
          <w:szCs w:val="24"/>
        </w:rPr>
      </w:pPr>
      <w:r>
        <w:rPr>
          <w:sz w:val="24"/>
          <w:szCs w:val="24"/>
        </w:rPr>
        <w:t>1 Prise Salz</w:t>
      </w:r>
    </w:p>
    <w:p w14:paraId="70440739" w14:textId="0020C928" w:rsidR="00B77443" w:rsidRDefault="00B77443" w:rsidP="00B77443">
      <w:pPr>
        <w:jc w:val="both"/>
        <w:rPr>
          <w:sz w:val="24"/>
          <w:szCs w:val="24"/>
        </w:rPr>
      </w:pPr>
      <w:r>
        <w:rPr>
          <w:sz w:val="24"/>
          <w:szCs w:val="24"/>
        </w:rPr>
        <w:t>2 Eiweiß</w:t>
      </w:r>
    </w:p>
    <w:p w14:paraId="04D1BC8E" w14:textId="0AFBEDAD" w:rsidR="00B77443" w:rsidRDefault="00B77443" w:rsidP="00B77443">
      <w:pPr>
        <w:jc w:val="both"/>
        <w:rPr>
          <w:sz w:val="24"/>
          <w:szCs w:val="24"/>
        </w:rPr>
      </w:pPr>
      <w:r>
        <w:rPr>
          <w:sz w:val="24"/>
          <w:szCs w:val="24"/>
        </w:rPr>
        <w:t>Abgerieben Schale einer Zitrone</w:t>
      </w:r>
    </w:p>
    <w:p w14:paraId="60E1443E" w14:textId="77777777" w:rsidR="00A91561" w:rsidRDefault="00A91561" w:rsidP="00B77443">
      <w:pPr>
        <w:jc w:val="both"/>
        <w:rPr>
          <w:sz w:val="24"/>
          <w:szCs w:val="24"/>
        </w:rPr>
      </w:pPr>
    </w:p>
    <w:p w14:paraId="7DD9CBE7" w14:textId="595C24C3" w:rsidR="00B77443" w:rsidRDefault="00A91561" w:rsidP="00B77443">
      <w:pPr>
        <w:jc w:val="both"/>
        <w:rPr>
          <w:sz w:val="24"/>
          <w:szCs w:val="24"/>
        </w:rPr>
      </w:pPr>
      <w:r>
        <w:rPr>
          <w:sz w:val="24"/>
          <w:szCs w:val="24"/>
        </w:rPr>
        <w:t>Z</w:t>
      </w:r>
      <w:r w:rsidR="00B77443">
        <w:rPr>
          <w:sz w:val="24"/>
          <w:szCs w:val="24"/>
        </w:rPr>
        <w:t xml:space="preserve">ubereitungszeit: </w:t>
      </w:r>
      <w:r w:rsidR="005A69EA">
        <w:rPr>
          <w:sz w:val="24"/>
          <w:szCs w:val="24"/>
        </w:rPr>
        <w:t>30 Minuten plus 10 Minuten Backzeit</w:t>
      </w:r>
    </w:p>
    <w:p w14:paraId="64FD6FD4" w14:textId="6013FD45" w:rsidR="005A69EA" w:rsidRPr="005A69EA" w:rsidRDefault="005A69EA" w:rsidP="00B40E8C">
      <w:pPr>
        <w:pStyle w:val="ListParagraph"/>
        <w:numPr>
          <w:ilvl w:val="0"/>
          <w:numId w:val="628"/>
        </w:numPr>
        <w:spacing w:after="120"/>
        <w:ind w:left="714" w:hanging="357"/>
        <w:contextualSpacing w:val="0"/>
        <w:jc w:val="both"/>
        <w:rPr>
          <w:sz w:val="24"/>
          <w:szCs w:val="24"/>
        </w:rPr>
      </w:pPr>
      <w:r w:rsidRPr="005A69EA">
        <w:rPr>
          <w:sz w:val="24"/>
          <w:szCs w:val="24"/>
        </w:rPr>
        <w:t>Je die Hälfte der Mandeln und Pinienkerne fein mahlen. Die übrigen Mandeln und Pinienkerne grob hacken.</w:t>
      </w:r>
    </w:p>
    <w:p w14:paraId="79E82ECF" w14:textId="2EC147B6" w:rsidR="005A69EA" w:rsidRPr="005A69EA" w:rsidRDefault="005A69EA" w:rsidP="00B40E8C">
      <w:pPr>
        <w:pStyle w:val="ListParagraph"/>
        <w:numPr>
          <w:ilvl w:val="0"/>
          <w:numId w:val="628"/>
        </w:numPr>
        <w:spacing w:after="120"/>
        <w:ind w:left="714" w:hanging="357"/>
        <w:contextualSpacing w:val="0"/>
        <w:jc w:val="both"/>
        <w:rPr>
          <w:sz w:val="24"/>
          <w:szCs w:val="24"/>
        </w:rPr>
      </w:pPr>
      <w:r w:rsidRPr="005A69EA">
        <w:rPr>
          <w:sz w:val="24"/>
          <w:szCs w:val="24"/>
        </w:rPr>
        <w:t>Alle Pinienkerne und Mandeln mit dem Zucker und dem Salz vermischen. Die Eiweiße mit einer Gabel verquirlen und zusammen mit der Zitronenschale untermischen. Den Backofen auf 180 Grad (Gas 3) vorheizen. Das Backblech vorbereiten.</w:t>
      </w:r>
    </w:p>
    <w:p w14:paraId="0FFAFA1D" w14:textId="25FCC239" w:rsidR="005A69EA" w:rsidRPr="005A69EA" w:rsidRDefault="005A69EA" w:rsidP="00B40E8C">
      <w:pPr>
        <w:pStyle w:val="ListParagraph"/>
        <w:numPr>
          <w:ilvl w:val="0"/>
          <w:numId w:val="628"/>
        </w:numPr>
        <w:spacing w:after="120"/>
        <w:ind w:left="714" w:hanging="357"/>
        <w:contextualSpacing w:val="0"/>
        <w:jc w:val="both"/>
        <w:rPr>
          <w:sz w:val="24"/>
          <w:szCs w:val="24"/>
        </w:rPr>
      </w:pPr>
      <w:r w:rsidRPr="005A69EA">
        <w:rPr>
          <w:sz w:val="24"/>
          <w:szCs w:val="24"/>
        </w:rPr>
        <w:t xml:space="preserve">Von dem Teig mit zwei </w:t>
      </w:r>
      <w:r>
        <w:rPr>
          <w:sz w:val="24"/>
          <w:szCs w:val="24"/>
        </w:rPr>
        <w:t>T</w:t>
      </w:r>
      <w:r w:rsidRPr="005A69EA">
        <w:rPr>
          <w:sz w:val="24"/>
          <w:szCs w:val="24"/>
        </w:rPr>
        <w:t>eelöffeln kleine Häufchen auf das Blech setzen. Etwas Abstand lassen, da die Makronen beim Backen auseinanderlaufen.</w:t>
      </w:r>
    </w:p>
    <w:p w14:paraId="29E6926E" w14:textId="47E8E8DC" w:rsidR="005A69EA" w:rsidRPr="005A69EA" w:rsidRDefault="005A69EA" w:rsidP="00B40E8C">
      <w:pPr>
        <w:pStyle w:val="ListParagraph"/>
        <w:numPr>
          <w:ilvl w:val="0"/>
          <w:numId w:val="628"/>
        </w:numPr>
        <w:spacing w:after="120"/>
        <w:ind w:left="714" w:hanging="357"/>
        <w:contextualSpacing w:val="0"/>
        <w:jc w:val="both"/>
        <w:rPr>
          <w:sz w:val="24"/>
          <w:szCs w:val="24"/>
        </w:rPr>
      </w:pPr>
      <w:r w:rsidRPr="005A69EA">
        <w:rPr>
          <w:sz w:val="24"/>
          <w:szCs w:val="24"/>
        </w:rPr>
        <w:t>Die Makronen in den Backofen (Mitte) schieben und in etwa 10 Minuten hell backen. Vorsichtig vom Blech löse und auf einem Kuchengitter auskühlen lassen.</w:t>
      </w:r>
    </w:p>
    <w:p w14:paraId="4C0F7E6D" w14:textId="6CB3DAA6" w:rsidR="005A69EA" w:rsidRDefault="005A69EA">
      <w:pPr>
        <w:rPr>
          <w:sz w:val="24"/>
          <w:szCs w:val="24"/>
        </w:rPr>
      </w:pPr>
      <w:r>
        <w:rPr>
          <w:sz w:val="24"/>
          <w:szCs w:val="24"/>
        </w:rPr>
        <w:br w:type="page"/>
      </w:r>
    </w:p>
    <w:p w14:paraId="4AD7F941" w14:textId="4D712EE1" w:rsidR="005A69EA" w:rsidRDefault="005A69EA" w:rsidP="00A91561">
      <w:pPr>
        <w:pStyle w:val="Heading2"/>
        <w:spacing w:after="240"/>
      </w:pPr>
      <w:r>
        <w:lastRenderedPageBreak/>
        <w:t>Pistazienmakronen</w:t>
      </w:r>
      <w:r w:rsidR="00002014">
        <w:rPr>
          <w:rStyle w:val="FootnoteReference"/>
        </w:rPr>
        <w:footnoteReference w:id="1788"/>
      </w:r>
      <w:r>
        <w:t xml:space="preserve"> </w:t>
      </w:r>
    </w:p>
    <w:p w14:paraId="3A850DEF" w14:textId="7C8BF366" w:rsidR="005A69EA" w:rsidRDefault="005A69EA" w:rsidP="005A69EA">
      <w:pPr>
        <w:jc w:val="both"/>
        <w:rPr>
          <w:sz w:val="24"/>
          <w:szCs w:val="24"/>
        </w:rPr>
      </w:pPr>
      <w:r w:rsidRPr="00A91561">
        <w:rPr>
          <w:sz w:val="24"/>
          <w:szCs w:val="24"/>
          <w:u w:val="single"/>
        </w:rPr>
        <w:t>Zutaten</w:t>
      </w:r>
      <w:r>
        <w:rPr>
          <w:sz w:val="24"/>
          <w:szCs w:val="24"/>
        </w:rPr>
        <w:t xml:space="preserve"> </w:t>
      </w:r>
      <w:r w:rsidR="00A91561">
        <w:rPr>
          <w:sz w:val="24"/>
          <w:szCs w:val="24"/>
        </w:rPr>
        <w:t>(</w:t>
      </w:r>
      <w:r>
        <w:rPr>
          <w:sz w:val="24"/>
          <w:szCs w:val="24"/>
        </w:rPr>
        <w:t>für 50 Stück</w:t>
      </w:r>
      <w:r w:rsidR="00A91561">
        <w:rPr>
          <w:sz w:val="24"/>
          <w:szCs w:val="24"/>
        </w:rPr>
        <w:t>)</w:t>
      </w:r>
    </w:p>
    <w:p w14:paraId="7B904770" w14:textId="4A5E0EE2" w:rsidR="005A69EA" w:rsidRPr="00A91561" w:rsidRDefault="005A69EA" w:rsidP="005A69EA">
      <w:pPr>
        <w:jc w:val="both"/>
        <w:rPr>
          <w:i/>
          <w:iCs/>
          <w:sz w:val="24"/>
          <w:szCs w:val="24"/>
        </w:rPr>
      </w:pPr>
      <w:r w:rsidRPr="00A91561">
        <w:rPr>
          <w:i/>
          <w:iCs/>
          <w:sz w:val="24"/>
          <w:szCs w:val="24"/>
        </w:rPr>
        <w:t xml:space="preserve">Für den </w:t>
      </w:r>
      <w:r w:rsidR="009E1C89" w:rsidRPr="00A91561">
        <w:rPr>
          <w:i/>
          <w:iCs/>
          <w:sz w:val="24"/>
          <w:szCs w:val="24"/>
        </w:rPr>
        <w:t>Teig</w:t>
      </w:r>
      <w:r w:rsidRPr="00A91561">
        <w:rPr>
          <w:i/>
          <w:iCs/>
          <w:sz w:val="24"/>
          <w:szCs w:val="24"/>
        </w:rPr>
        <w:t>:</w:t>
      </w:r>
    </w:p>
    <w:p w14:paraId="1912ABFB" w14:textId="20057C54" w:rsidR="005A69EA" w:rsidRDefault="005A69EA" w:rsidP="005A69EA">
      <w:pPr>
        <w:jc w:val="both"/>
        <w:rPr>
          <w:sz w:val="24"/>
          <w:szCs w:val="24"/>
        </w:rPr>
      </w:pPr>
      <w:r>
        <w:rPr>
          <w:sz w:val="24"/>
          <w:szCs w:val="24"/>
        </w:rPr>
        <w:t>2 Eiweiß</w:t>
      </w:r>
    </w:p>
    <w:p w14:paraId="4CD1A321" w14:textId="56EF01AD" w:rsidR="005A69EA" w:rsidRDefault="005A69EA" w:rsidP="005A69EA">
      <w:pPr>
        <w:jc w:val="both"/>
        <w:rPr>
          <w:sz w:val="24"/>
          <w:szCs w:val="24"/>
        </w:rPr>
      </w:pPr>
      <w:r>
        <w:rPr>
          <w:sz w:val="24"/>
          <w:szCs w:val="24"/>
        </w:rPr>
        <w:t>1 Prise Salz</w:t>
      </w:r>
    </w:p>
    <w:p w14:paraId="2A202650" w14:textId="6808ECD1" w:rsidR="005A69EA" w:rsidRDefault="005A69EA" w:rsidP="005A69EA">
      <w:pPr>
        <w:jc w:val="both"/>
        <w:rPr>
          <w:sz w:val="24"/>
          <w:szCs w:val="24"/>
        </w:rPr>
      </w:pPr>
      <w:r>
        <w:rPr>
          <w:sz w:val="24"/>
          <w:szCs w:val="24"/>
        </w:rPr>
        <w:t>140 g Zucker</w:t>
      </w:r>
    </w:p>
    <w:p w14:paraId="3971F58D" w14:textId="0F086661" w:rsidR="005A69EA" w:rsidRDefault="005A69EA" w:rsidP="005A69EA">
      <w:pPr>
        <w:jc w:val="both"/>
        <w:rPr>
          <w:sz w:val="24"/>
          <w:szCs w:val="24"/>
        </w:rPr>
      </w:pPr>
      <w:r>
        <w:rPr>
          <w:sz w:val="24"/>
          <w:szCs w:val="24"/>
        </w:rPr>
        <w:t>100 g geschälte und gemahlene Mandeln</w:t>
      </w:r>
    </w:p>
    <w:p w14:paraId="504C5BA6" w14:textId="13AAACCD" w:rsidR="005A69EA" w:rsidRDefault="005A69EA" w:rsidP="005A69EA">
      <w:pPr>
        <w:jc w:val="both"/>
        <w:rPr>
          <w:sz w:val="24"/>
          <w:szCs w:val="24"/>
        </w:rPr>
      </w:pPr>
      <w:r>
        <w:rPr>
          <w:sz w:val="24"/>
          <w:szCs w:val="24"/>
        </w:rPr>
        <w:t>60 g gemahlene Pistazien</w:t>
      </w:r>
    </w:p>
    <w:p w14:paraId="15B3F42A" w14:textId="0DF33523" w:rsidR="005A69EA" w:rsidRDefault="005A69EA" w:rsidP="005A69EA">
      <w:pPr>
        <w:jc w:val="both"/>
        <w:rPr>
          <w:sz w:val="24"/>
          <w:szCs w:val="24"/>
        </w:rPr>
      </w:pPr>
      <w:r>
        <w:rPr>
          <w:sz w:val="24"/>
          <w:szCs w:val="24"/>
        </w:rPr>
        <w:t>1 TL Zitronensaft</w:t>
      </w:r>
    </w:p>
    <w:p w14:paraId="464A4313" w14:textId="29FC150F" w:rsidR="005A69EA" w:rsidRDefault="005A69EA" w:rsidP="005A69EA">
      <w:pPr>
        <w:jc w:val="both"/>
        <w:rPr>
          <w:sz w:val="24"/>
          <w:szCs w:val="24"/>
        </w:rPr>
      </w:pPr>
    </w:p>
    <w:p w14:paraId="46C09C2B" w14:textId="4B8A5C18" w:rsidR="005A69EA" w:rsidRPr="00A91561" w:rsidRDefault="005A69EA" w:rsidP="005A69EA">
      <w:pPr>
        <w:jc w:val="both"/>
        <w:rPr>
          <w:i/>
          <w:iCs/>
          <w:sz w:val="24"/>
          <w:szCs w:val="24"/>
        </w:rPr>
      </w:pPr>
      <w:r w:rsidRPr="00A91561">
        <w:rPr>
          <w:i/>
          <w:iCs/>
          <w:sz w:val="24"/>
          <w:szCs w:val="24"/>
        </w:rPr>
        <w:t>Zum Verzieren:</w:t>
      </w:r>
    </w:p>
    <w:p w14:paraId="15FBD2B9" w14:textId="73E514B9" w:rsidR="005A69EA" w:rsidRDefault="005A69EA" w:rsidP="005A69EA">
      <w:pPr>
        <w:jc w:val="both"/>
        <w:rPr>
          <w:sz w:val="24"/>
          <w:szCs w:val="24"/>
        </w:rPr>
      </w:pPr>
      <w:r>
        <w:rPr>
          <w:sz w:val="24"/>
          <w:szCs w:val="24"/>
        </w:rPr>
        <w:t>100 g dunkle Kuvertüre</w:t>
      </w:r>
    </w:p>
    <w:p w14:paraId="3658FCBC" w14:textId="62013D1B" w:rsidR="005A69EA" w:rsidRDefault="005A69EA" w:rsidP="005A69EA">
      <w:pPr>
        <w:jc w:val="both"/>
        <w:rPr>
          <w:sz w:val="24"/>
          <w:szCs w:val="24"/>
        </w:rPr>
      </w:pPr>
      <w:r>
        <w:rPr>
          <w:sz w:val="24"/>
          <w:szCs w:val="24"/>
        </w:rPr>
        <w:t>40 g gehackte Pistazien</w:t>
      </w:r>
    </w:p>
    <w:p w14:paraId="64921C22" w14:textId="544E30B2" w:rsidR="005A69EA" w:rsidRDefault="005A69EA" w:rsidP="005A69EA">
      <w:pPr>
        <w:jc w:val="both"/>
        <w:rPr>
          <w:sz w:val="24"/>
          <w:szCs w:val="24"/>
        </w:rPr>
      </w:pPr>
    </w:p>
    <w:p w14:paraId="56AF0F87" w14:textId="14FD96E4" w:rsidR="005A69EA" w:rsidRDefault="005A69EA" w:rsidP="005A69EA">
      <w:pPr>
        <w:jc w:val="both"/>
        <w:rPr>
          <w:sz w:val="24"/>
          <w:szCs w:val="24"/>
        </w:rPr>
      </w:pPr>
      <w:r>
        <w:rPr>
          <w:sz w:val="24"/>
          <w:szCs w:val="24"/>
        </w:rPr>
        <w:t>Zubereitungszeit: 55 Minuten plus Backzeit pro Blech 15 Minuten</w:t>
      </w:r>
    </w:p>
    <w:p w14:paraId="24856A0C" w14:textId="668AA940" w:rsidR="005A69EA" w:rsidRPr="005A69EA" w:rsidRDefault="005A69EA" w:rsidP="00B40E8C">
      <w:pPr>
        <w:pStyle w:val="ListParagraph"/>
        <w:numPr>
          <w:ilvl w:val="0"/>
          <w:numId w:val="629"/>
        </w:numPr>
        <w:spacing w:after="120"/>
        <w:ind w:left="714" w:hanging="357"/>
        <w:contextualSpacing w:val="0"/>
        <w:jc w:val="both"/>
        <w:rPr>
          <w:sz w:val="24"/>
          <w:szCs w:val="24"/>
        </w:rPr>
      </w:pPr>
      <w:r w:rsidRPr="005A69EA">
        <w:rPr>
          <w:sz w:val="24"/>
          <w:szCs w:val="24"/>
        </w:rPr>
        <w:t>Die Eiweiße mit dem Salz in einer Schüssel mit den Schneebesen des Handrührers steif schlagen. Zwischendurch den Zucker einrieseln lassen.</w:t>
      </w:r>
    </w:p>
    <w:p w14:paraId="708BFBDA" w14:textId="2E530E4F" w:rsidR="005A69EA" w:rsidRPr="005A69EA" w:rsidRDefault="005A69EA" w:rsidP="00B40E8C">
      <w:pPr>
        <w:pStyle w:val="ListParagraph"/>
        <w:numPr>
          <w:ilvl w:val="0"/>
          <w:numId w:val="629"/>
        </w:numPr>
        <w:spacing w:after="120"/>
        <w:ind w:left="714" w:hanging="357"/>
        <w:contextualSpacing w:val="0"/>
        <w:jc w:val="both"/>
        <w:rPr>
          <w:sz w:val="24"/>
          <w:szCs w:val="24"/>
        </w:rPr>
      </w:pPr>
      <w:r w:rsidRPr="005A69EA">
        <w:rPr>
          <w:sz w:val="24"/>
          <w:szCs w:val="24"/>
        </w:rPr>
        <w:t>Die Mandeln mit den Pistazien vermischen und mit dem Zitronensaft unter die Schneemasse heben.</w:t>
      </w:r>
    </w:p>
    <w:p w14:paraId="4358C677" w14:textId="74DAC863" w:rsidR="005A69EA" w:rsidRPr="005A69EA" w:rsidRDefault="005A69EA" w:rsidP="00B40E8C">
      <w:pPr>
        <w:pStyle w:val="ListParagraph"/>
        <w:numPr>
          <w:ilvl w:val="0"/>
          <w:numId w:val="629"/>
        </w:numPr>
        <w:spacing w:after="120"/>
        <w:ind w:left="714" w:hanging="357"/>
        <w:contextualSpacing w:val="0"/>
        <w:jc w:val="both"/>
        <w:rPr>
          <w:sz w:val="24"/>
          <w:szCs w:val="24"/>
        </w:rPr>
      </w:pPr>
      <w:r w:rsidRPr="005A69EA">
        <w:rPr>
          <w:sz w:val="24"/>
          <w:szCs w:val="24"/>
        </w:rPr>
        <w:t>Den Backofen auf 150 Grad (Gas 2) vorheizen. Das Backblech vorbereiten. Von dem Teig mit zwei Teelöffeln kleinen Häufchen auf das Blech setzen. Etwas Abstand lassen, denn die Makronen laufen beim Backen auseinander.</w:t>
      </w:r>
    </w:p>
    <w:p w14:paraId="041C3ED4" w14:textId="08468032" w:rsidR="005A69EA" w:rsidRPr="005A69EA" w:rsidRDefault="005A69EA" w:rsidP="00B40E8C">
      <w:pPr>
        <w:pStyle w:val="ListParagraph"/>
        <w:numPr>
          <w:ilvl w:val="0"/>
          <w:numId w:val="629"/>
        </w:numPr>
        <w:spacing w:after="120"/>
        <w:ind w:left="714" w:hanging="357"/>
        <w:contextualSpacing w:val="0"/>
        <w:jc w:val="both"/>
        <w:rPr>
          <w:sz w:val="24"/>
          <w:szCs w:val="24"/>
        </w:rPr>
      </w:pPr>
      <w:r w:rsidRPr="005A69EA">
        <w:rPr>
          <w:sz w:val="24"/>
          <w:szCs w:val="24"/>
        </w:rPr>
        <w:t>Die Makronen in den Backofen schieben und in etwa 15 Minuten hell backen. Auf ein Kuchengitter setzen und abkühlen lassen.</w:t>
      </w:r>
    </w:p>
    <w:p w14:paraId="7BEC583C" w14:textId="0BD27E52" w:rsidR="005A69EA" w:rsidRPr="005A69EA" w:rsidRDefault="005A69EA" w:rsidP="00B40E8C">
      <w:pPr>
        <w:pStyle w:val="ListParagraph"/>
        <w:numPr>
          <w:ilvl w:val="0"/>
          <w:numId w:val="629"/>
        </w:numPr>
        <w:spacing w:after="120"/>
        <w:ind w:left="714" w:hanging="357"/>
        <w:contextualSpacing w:val="0"/>
        <w:jc w:val="both"/>
        <w:rPr>
          <w:sz w:val="24"/>
          <w:szCs w:val="24"/>
        </w:rPr>
      </w:pPr>
      <w:r w:rsidRPr="005A69EA">
        <w:rPr>
          <w:sz w:val="24"/>
          <w:szCs w:val="24"/>
        </w:rPr>
        <w:t>Die Kuvertüre zerbröckeln und im Wasserbad schmelzen. Die Makronen zur Hälfte eintauchen und mit den gehackten Pistazien bestreuen. Trocknen lassen</w:t>
      </w:r>
    </w:p>
    <w:p w14:paraId="218AA41B" w14:textId="77777777" w:rsidR="005A69EA" w:rsidRDefault="005A69EA" w:rsidP="005A69EA">
      <w:pPr>
        <w:jc w:val="both"/>
        <w:rPr>
          <w:sz w:val="24"/>
          <w:szCs w:val="24"/>
        </w:rPr>
      </w:pPr>
    </w:p>
    <w:p w14:paraId="06E305BA" w14:textId="77777777" w:rsidR="005A69EA" w:rsidRDefault="005A69EA" w:rsidP="005A69EA">
      <w:pPr>
        <w:jc w:val="both"/>
        <w:rPr>
          <w:sz w:val="24"/>
          <w:szCs w:val="24"/>
        </w:rPr>
      </w:pPr>
    </w:p>
    <w:p w14:paraId="41EA1745" w14:textId="74EB5C3B" w:rsidR="005A69EA" w:rsidRDefault="005A69EA">
      <w:pPr>
        <w:rPr>
          <w:sz w:val="24"/>
          <w:szCs w:val="24"/>
        </w:rPr>
      </w:pPr>
      <w:r>
        <w:rPr>
          <w:sz w:val="24"/>
          <w:szCs w:val="24"/>
        </w:rPr>
        <w:br w:type="page"/>
      </w:r>
    </w:p>
    <w:p w14:paraId="043E38DA" w14:textId="05972D39" w:rsidR="008A0A33" w:rsidRDefault="005A69EA" w:rsidP="00DF6391">
      <w:pPr>
        <w:pStyle w:val="Heading2"/>
        <w:spacing w:after="240"/>
      </w:pPr>
      <w:r>
        <w:lastRenderedPageBreak/>
        <w:t>Dattelmakronen</w:t>
      </w:r>
      <w:r w:rsidR="00451297">
        <w:rPr>
          <w:rStyle w:val="FootnoteReference"/>
        </w:rPr>
        <w:footnoteReference w:id="1789"/>
      </w:r>
    </w:p>
    <w:p w14:paraId="205FA72D" w14:textId="219F69B1" w:rsidR="005A69EA" w:rsidRDefault="005A69EA" w:rsidP="00B77443">
      <w:pPr>
        <w:jc w:val="both"/>
        <w:rPr>
          <w:sz w:val="24"/>
          <w:szCs w:val="24"/>
        </w:rPr>
      </w:pPr>
      <w:r w:rsidRPr="00DF6391">
        <w:rPr>
          <w:sz w:val="24"/>
          <w:szCs w:val="24"/>
          <w:u w:val="single"/>
        </w:rPr>
        <w:t>Zutaten</w:t>
      </w:r>
      <w:r>
        <w:rPr>
          <w:sz w:val="24"/>
          <w:szCs w:val="24"/>
        </w:rPr>
        <w:t xml:space="preserve"> </w:t>
      </w:r>
      <w:r w:rsidR="00DF6391">
        <w:rPr>
          <w:sz w:val="24"/>
          <w:szCs w:val="24"/>
        </w:rPr>
        <w:t>(</w:t>
      </w:r>
      <w:r>
        <w:rPr>
          <w:sz w:val="24"/>
          <w:szCs w:val="24"/>
        </w:rPr>
        <w:t>für 40 Stück</w:t>
      </w:r>
      <w:r w:rsidR="00DF6391">
        <w:rPr>
          <w:sz w:val="24"/>
          <w:szCs w:val="24"/>
        </w:rPr>
        <w:t>):</w:t>
      </w:r>
    </w:p>
    <w:p w14:paraId="27EBE71A" w14:textId="50FD79DA" w:rsidR="005A69EA" w:rsidRPr="00DF6391" w:rsidRDefault="005A69EA" w:rsidP="00B77443">
      <w:pPr>
        <w:jc w:val="both"/>
        <w:rPr>
          <w:i/>
          <w:iCs/>
          <w:sz w:val="24"/>
          <w:szCs w:val="24"/>
        </w:rPr>
      </w:pPr>
      <w:r w:rsidRPr="00DF6391">
        <w:rPr>
          <w:i/>
          <w:iCs/>
          <w:sz w:val="24"/>
          <w:szCs w:val="24"/>
        </w:rPr>
        <w:t>Für den Teig:</w:t>
      </w:r>
    </w:p>
    <w:p w14:paraId="43E5CFC1" w14:textId="2738922A" w:rsidR="005A69EA" w:rsidRDefault="005A69EA" w:rsidP="00B77443">
      <w:pPr>
        <w:jc w:val="both"/>
        <w:rPr>
          <w:sz w:val="24"/>
          <w:szCs w:val="24"/>
        </w:rPr>
      </w:pPr>
      <w:r>
        <w:rPr>
          <w:sz w:val="24"/>
          <w:szCs w:val="24"/>
        </w:rPr>
        <w:t>100 g getrocknete und entkernte Datteln</w:t>
      </w:r>
    </w:p>
    <w:p w14:paraId="404C134C" w14:textId="44DE27B5" w:rsidR="005A69EA" w:rsidRDefault="005A69EA" w:rsidP="00B77443">
      <w:pPr>
        <w:jc w:val="both"/>
        <w:rPr>
          <w:sz w:val="24"/>
          <w:szCs w:val="24"/>
        </w:rPr>
      </w:pPr>
      <w:r>
        <w:rPr>
          <w:sz w:val="24"/>
          <w:szCs w:val="24"/>
        </w:rPr>
        <w:t>2 Eiweiß</w:t>
      </w:r>
    </w:p>
    <w:p w14:paraId="19A6312F" w14:textId="138334A4" w:rsidR="005A69EA" w:rsidRDefault="005A69EA" w:rsidP="00B77443">
      <w:pPr>
        <w:jc w:val="both"/>
        <w:rPr>
          <w:sz w:val="24"/>
          <w:szCs w:val="24"/>
        </w:rPr>
      </w:pPr>
      <w:r>
        <w:rPr>
          <w:sz w:val="24"/>
          <w:szCs w:val="24"/>
        </w:rPr>
        <w:t>150 g Puderzucker</w:t>
      </w:r>
    </w:p>
    <w:p w14:paraId="2B874488" w14:textId="743902B7" w:rsidR="005A69EA" w:rsidRDefault="005A69EA" w:rsidP="00B77443">
      <w:pPr>
        <w:jc w:val="both"/>
        <w:rPr>
          <w:sz w:val="24"/>
          <w:szCs w:val="24"/>
        </w:rPr>
      </w:pPr>
      <w:r>
        <w:rPr>
          <w:sz w:val="24"/>
          <w:szCs w:val="24"/>
        </w:rPr>
        <w:t>150 g Mandelstifte</w:t>
      </w:r>
    </w:p>
    <w:p w14:paraId="3252008D" w14:textId="57F96F8E" w:rsidR="005A69EA" w:rsidRDefault="005A69EA" w:rsidP="00B77443">
      <w:pPr>
        <w:jc w:val="both"/>
        <w:rPr>
          <w:sz w:val="24"/>
          <w:szCs w:val="24"/>
        </w:rPr>
      </w:pPr>
      <w:r>
        <w:rPr>
          <w:sz w:val="24"/>
          <w:szCs w:val="24"/>
        </w:rPr>
        <w:t>Abgeriebene Schale einer halben Zitrone</w:t>
      </w:r>
    </w:p>
    <w:p w14:paraId="173991A7" w14:textId="13C18DB6" w:rsidR="005A69EA" w:rsidRDefault="005A69EA" w:rsidP="00B77443">
      <w:pPr>
        <w:jc w:val="both"/>
        <w:rPr>
          <w:sz w:val="24"/>
          <w:szCs w:val="24"/>
        </w:rPr>
      </w:pPr>
      <w:r>
        <w:rPr>
          <w:sz w:val="24"/>
          <w:szCs w:val="24"/>
        </w:rPr>
        <w:t>50 Backoblaten mit 4 cm Durchmesser</w:t>
      </w:r>
    </w:p>
    <w:p w14:paraId="036643FB" w14:textId="054AA4E4" w:rsidR="005A69EA" w:rsidRDefault="005A69EA" w:rsidP="00B77443">
      <w:pPr>
        <w:jc w:val="both"/>
        <w:rPr>
          <w:sz w:val="24"/>
          <w:szCs w:val="24"/>
        </w:rPr>
      </w:pPr>
    </w:p>
    <w:p w14:paraId="1BA474DB" w14:textId="0D72285D" w:rsidR="005A69EA" w:rsidRDefault="005A69EA" w:rsidP="00B77443">
      <w:pPr>
        <w:jc w:val="both"/>
        <w:rPr>
          <w:sz w:val="24"/>
          <w:szCs w:val="24"/>
        </w:rPr>
      </w:pPr>
      <w:r>
        <w:rPr>
          <w:sz w:val="24"/>
          <w:szCs w:val="24"/>
        </w:rPr>
        <w:t>Zubereitungszeit: 40 Minuten plus 20 Minuten Backzeit pro Blech</w:t>
      </w:r>
    </w:p>
    <w:p w14:paraId="5A416FF2" w14:textId="57516971" w:rsidR="005A69EA" w:rsidRPr="004C1B94" w:rsidRDefault="005A69EA" w:rsidP="00B40E8C">
      <w:pPr>
        <w:pStyle w:val="ListParagraph"/>
        <w:numPr>
          <w:ilvl w:val="0"/>
          <w:numId w:val="630"/>
        </w:numPr>
        <w:spacing w:after="120"/>
        <w:ind w:left="714" w:hanging="357"/>
        <w:contextualSpacing w:val="0"/>
        <w:jc w:val="both"/>
        <w:rPr>
          <w:sz w:val="24"/>
          <w:szCs w:val="24"/>
        </w:rPr>
      </w:pPr>
      <w:r w:rsidRPr="004C1B94">
        <w:rPr>
          <w:sz w:val="24"/>
          <w:szCs w:val="24"/>
        </w:rPr>
        <w:t>Die Datteln in möglichst feine Streifen schneiden. Die Eiweiße mit den Schneebesen des Rühre</w:t>
      </w:r>
      <w:r w:rsidR="004C1B94" w:rsidRPr="004C1B94">
        <w:rPr>
          <w:sz w:val="24"/>
          <w:szCs w:val="24"/>
        </w:rPr>
        <w:t>r</w:t>
      </w:r>
      <w:r w:rsidRPr="004C1B94">
        <w:rPr>
          <w:sz w:val="24"/>
          <w:szCs w:val="24"/>
        </w:rPr>
        <w:t>s steif schlagen.</w:t>
      </w:r>
    </w:p>
    <w:p w14:paraId="4DF2AD9A" w14:textId="646B4F9B" w:rsidR="005A69EA" w:rsidRPr="004C1B94" w:rsidRDefault="005A69EA" w:rsidP="00B40E8C">
      <w:pPr>
        <w:pStyle w:val="ListParagraph"/>
        <w:numPr>
          <w:ilvl w:val="0"/>
          <w:numId w:val="630"/>
        </w:numPr>
        <w:spacing w:after="120"/>
        <w:ind w:left="714" w:hanging="357"/>
        <w:contextualSpacing w:val="0"/>
        <w:jc w:val="both"/>
        <w:rPr>
          <w:sz w:val="24"/>
          <w:szCs w:val="24"/>
        </w:rPr>
      </w:pPr>
      <w:r w:rsidRPr="004C1B94">
        <w:rPr>
          <w:sz w:val="24"/>
          <w:szCs w:val="24"/>
        </w:rPr>
        <w:t>Den Puderzucker esslöffelweise dazu</w:t>
      </w:r>
      <w:r w:rsidR="004C1B94" w:rsidRPr="004C1B94">
        <w:rPr>
          <w:sz w:val="24"/>
          <w:szCs w:val="24"/>
        </w:rPr>
        <w:t xml:space="preserve"> </w:t>
      </w:r>
      <w:r w:rsidRPr="004C1B94">
        <w:rPr>
          <w:sz w:val="24"/>
          <w:szCs w:val="24"/>
        </w:rPr>
        <w:t>sieben</w:t>
      </w:r>
      <w:r w:rsidR="004C1B94" w:rsidRPr="004C1B94">
        <w:rPr>
          <w:sz w:val="24"/>
          <w:szCs w:val="24"/>
        </w:rPr>
        <w:t xml:space="preserve"> und mit einem Teigspatel oder einem breiten Rührlöffel unterziehen. Die Datteln mit den Mandeln vermischen und mit der Zitronenschale unter die Schneemasse heben.</w:t>
      </w:r>
    </w:p>
    <w:p w14:paraId="03D9DADC" w14:textId="4D9F0223" w:rsidR="004C1B94" w:rsidRDefault="004C1B94" w:rsidP="00B40E8C">
      <w:pPr>
        <w:pStyle w:val="ListParagraph"/>
        <w:numPr>
          <w:ilvl w:val="0"/>
          <w:numId w:val="630"/>
        </w:numPr>
        <w:spacing w:after="120"/>
        <w:ind w:left="714" w:hanging="357"/>
        <w:contextualSpacing w:val="0"/>
        <w:jc w:val="both"/>
        <w:rPr>
          <w:sz w:val="24"/>
          <w:szCs w:val="24"/>
        </w:rPr>
      </w:pPr>
      <w:r w:rsidRPr="004C1B94">
        <w:rPr>
          <w:sz w:val="24"/>
          <w:szCs w:val="24"/>
        </w:rPr>
        <w:t>Den Backofen auf 120 Grad (Gas 1) vorheizen. Das Backblech mit den Oblaten belegen. Mit zwei Teelöffeln kleine Häufchen von dem Teig auf die Oblaten setzen. In den Backofen (Mitte) Schieben und in etwa 20 Minuten backen.</w:t>
      </w:r>
    </w:p>
    <w:p w14:paraId="6821C5D0" w14:textId="77777777" w:rsidR="004C1B94" w:rsidRDefault="004C1B94">
      <w:pPr>
        <w:rPr>
          <w:sz w:val="24"/>
          <w:szCs w:val="24"/>
        </w:rPr>
      </w:pPr>
      <w:r>
        <w:rPr>
          <w:sz w:val="24"/>
          <w:szCs w:val="24"/>
        </w:rPr>
        <w:br w:type="page"/>
      </w:r>
    </w:p>
    <w:p w14:paraId="4077C3CA" w14:textId="3D7B1180" w:rsidR="004C1B94" w:rsidRPr="00DF6391" w:rsidRDefault="004C1B94" w:rsidP="00DF6391">
      <w:pPr>
        <w:pStyle w:val="Heading2"/>
        <w:spacing w:after="240"/>
      </w:pPr>
      <w:r w:rsidRPr="00DF6391">
        <w:lastRenderedPageBreak/>
        <w:t>Rosinenplätzchen</w:t>
      </w:r>
      <w:r w:rsidR="00C56776">
        <w:rPr>
          <w:rStyle w:val="FootnoteReference"/>
        </w:rPr>
        <w:footnoteReference w:id="1790"/>
      </w:r>
      <w:r w:rsidRPr="00DF6391">
        <w:t xml:space="preserve"> </w:t>
      </w:r>
    </w:p>
    <w:p w14:paraId="0DC4B55A" w14:textId="7A9C8032" w:rsidR="004C1B94" w:rsidRDefault="004C1B94" w:rsidP="004C1B94">
      <w:pPr>
        <w:jc w:val="both"/>
        <w:rPr>
          <w:sz w:val="24"/>
          <w:szCs w:val="24"/>
        </w:rPr>
      </w:pPr>
      <w:r w:rsidRPr="00DF6391">
        <w:rPr>
          <w:sz w:val="24"/>
          <w:szCs w:val="24"/>
          <w:u w:val="single"/>
        </w:rPr>
        <w:t>Zutaten</w:t>
      </w:r>
      <w:r>
        <w:rPr>
          <w:sz w:val="24"/>
          <w:szCs w:val="24"/>
        </w:rPr>
        <w:t xml:space="preserve"> </w:t>
      </w:r>
      <w:r w:rsidR="00DF6391">
        <w:rPr>
          <w:sz w:val="24"/>
          <w:szCs w:val="24"/>
        </w:rPr>
        <w:t>(</w:t>
      </w:r>
      <w:r>
        <w:rPr>
          <w:sz w:val="24"/>
          <w:szCs w:val="24"/>
        </w:rPr>
        <w:t>für etwa 50 Stück</w:t>
      </w:r>
      <w:r w:rsidR="00DF6391">
        <w:rPr>
          <w:sz w:val="24"/>
          <w:szCs w:val="24"/>
        </w:rPr>
        <w:t>):</w:t>
      </w:r>
    </w:p>
    <w:p w14:paraId="14C9E4CE" w14:textId="21148B23" w:rsidR="004C1B94" w:rsidRPr="00DF6391" w:rsidRDefault="004C1B94" w:rsidP="004C1B94">
      <w:pPr>
        <w:jc w:val="both"/>
        <w:rPr>
          <w:i/>
          <w:iCs/>
          <w:sz w:val="24"/>
          <w:szCs w:val="24"/>
        </w:rPr>
      </w:pPr>
      <w:r w:rsidRPr="00DF6391">
        <w:rPr>
          <w:i/>
          <w:iCs/>
          <w:sz w:val="24"/>
          <w:szCs w:val="24"/>
        </w:rPr>
        <w:t>Für den Teig:</w:t>
      </w:r>
    </w:p>
    <w:p w14:paraId="2C2A8127" w14:textId="0DD46F77" w:rsidR="004C1B94" w:rsidRDefault="004C1B94" w:rsidP="004C1B94">
      <w:pPr>
        <w:jc w:val="both"/>
        <w:rPr>
          <w:sz w:val="24"/>
          <w:szCs w:val="24"/>
        </w:rPr>
      </w:pPr>
      <w:r>
        <w:rPr>
          <w:sz w:val="24"/>
          <w:szCs w:val="24"/>
        </w:rPr>
        <w:t>100 g Rosinen</w:t>
      </w:r>
    </w:p>
    <w:p w14:paraId="29C4EF6A" w14:textId="14E03D9D" w:rsidR="004C1B94" w:rsidRDefault="004C1B94" w:rsidP="004C1B94">
      <w:pPr>
        <w:jc w:val="both"/>
        <w:rPr>
          <w:sz w:val="24"/>
          <w:szCs w:val="24"/>
        </w:rPr>
      </w:pPr>
      <w:r>
        <w:rPr>
          <w:sz w:val="24"/>
          <w:szCs w:val="24"/>
        </w:rPr>
        <w:t>3 EL Rum oder 2 EL heißes Wasser</w:t>
      </w:r>
    </w:p>
    <w:p w14:paraId="79A86BF9" w14:textId="33768F1A" w:rsidR="004C1B94" w:rsidRDefault="004C1B94" w:rsidP="004C1B94">
      <w:pPr>
        <w:jc w:val="both"/>
        <w:rPr>
          <w:sz w:val="24"/>
          <w:szCs w:val="24"/>
        </w:rPr>
      </w:pPr>
      <w:r>
        <w:rPr>
          <w:sz w:val="24"/>
          <w:szCs w:val="24"/>
        </w:rPr>
        <w:t>125 g weiche Butter</w:t>
      </w:r>
    </w:p>
    <w:p w14:paraId="665CABFD" w14:textId="27912596" w:rsidR="004C1B94" w:rsidRDefault="004C1B94" w:rsidP="004C1B94">
      <w:pPr>
        <w:jc w:val="both"/>
        <w:rPr>
          <w:sz w:val="24"/>
          <w:szCs w:val="24"/>
        </w:rPr>
      </w:pPr>
      <w:r>
        <w:rPr>
          <w:sz w:val="24"/>
          <w:szCs w:val="24"/>
        </w:rPr>
        <w:t>125 g Zucker</w:t>
      </w:r>
    </w:p>
    <w:p w14:paraId="065BA9C3" w14:textId="79DCDF41" w:rsidR="004C1B94" w:rsidRDefault="004C1B94" w:rsidP="004C1B94">
      <w:pPr>
        <w:jc w:val="both"/>
        <w:rPr>
          <w:sz w:val="24"/>
          <w:szCs w:val="24"/>
        </w:rPr>
      </w:pPr>
      <w:r>
        <w:rPr>
          <w:sz w:val="24"/>
          <w:szCs w:val="24"/>
        </w:rPr>
        <w:t>Abgeriebene Schale einer halben Zitrone</w:t>
      </w:r>
    </w:p>
    <w:p w14:paraId="296DBD4C" w14:textId="470FF8DC" w:rsidR="004C1B94" w:rsidRDefault="004C1B94" w:rsidP="004C1B94">
      <w:pPr>
        <w:jc w:val="both"/>
        <w:rPr>
          <w:sz w:val="24"/>
          <w:szCs w:val="24"/>
        </w:rPr>
      </w:pPr>
      <w:r>
        <w:rPr>
          <w:sz w:val="24"/>
          <w:szCs w:val="24"/>
        </w:rPr>
        <w:t>2 Eier</w:t>
      </w:r>
    </w:p>
    <w:p w14:paraId="4ACAE93A" w14:textId="56C3F8C5" w:rsidR="004C1B94" w:rsidRDefault="004C1B94" w:rsidP="004C1B94">
      <w:pPr>
        <w:jc w:val="both"/>
        <w:rPr>
          <w:sz w:val="24"/>
          <w:szCs w:val="24"/>
        </w:rPr>
      </w:pPr>
      <w:r>
        <w:rPr>
          <w:sz w:val="24"/>
          <w:szCs w:val="24"/>
        </w:rPr>
        <w:t>200 g Mehl</w:t>
      </w:r>
    </w:p>
    <w:p w14:paraId="372B8A10" w14:textId="31E330BC" w:rsidR="004C1B94" w:rsidRDefault="004C1B94" w:rsidP="004C1B94">
      <w:pPr>
        <w:jc w:val="both"/>
        <w:rPr>
          <w:sz w:val="24"/>
          <w:szCs w:val="24"/>
        </w:rPr>
      </w:pPr>
      <w:r>
        <w:rPr>
          <w:sz w:val="24"/>
          <w:szCs w:val="24"/>
        </w:rPr>
        <w:t>½ TL Backpulver</w:t>
      </w:r>
    </w:p>
    <w:p w14:paraId="73D17C34" w14:textId="5470FC24" w:rsidR="004C1B94" w:rsidRDefault="004C1B94" w:rsidP="004C1B94">
      <w:pPr>
        <w:jc w:val="both"/>
        <w:rPr>
          <w:sz w:val="24"/>
          <w:szCs w:val="24"/>
        </w:rPr>
      </w:pPr>
      <w:r>
        <w:rPr>
          <w:sz w:val="24"/>
          <w:szCs w:val="24"/>
        </w:rPr>
        <w:t>50 g gemahlene Mandeln oder Haselnüsse</w:t>
      </w:r>
    </w:p>
    <w:p w14:paraId="4C94DDCB" w14:textId="0D85DA81" w:rsidR="004C1B94" w:rsidRDefault="004C1B94" w:rsidP="004C1B94">
      <w:pPr>
        <w:jc w:val="both"/>
        <w:rPr>
          <w:sz w:val="24"/>
          <w:szCs w:val="24"/>
        </w:rPr>
      </w:pPr>
    </w:p>
    <w:p w14:paraId="631C5024" w14:textId="551AF160" w:rsidR="004C1B94" w:rsidRDefault="004C1B94" w:rsidP="004C1B94">
      <w:pPr>
        <w:jc w:val="both"/>
        <w:rPr>
          <w:sz w:val="24"/>
          <w:szCs w:val="24"/>
        </w:rPr>
      </w:pPr>
      <w:r>
        <w:rPr>
          <w:sz w:val="24"/>
          <w:szCs w:val="24"/>
        </w:rPr>
        <w:t>Zubereitungszeit: 30 Minuten plus 10 Minuten Backzeit pro Blech</w:t>
      </w:r>
    </w:p>
    <w:p w14:paraId="1D8FE224" w14:textId="3F57D52A" w:rsidR="004C1B94" w:rsidRPr="004C1B94" w:rsidRDefault="004C1B94" w:rsidP="00B40E8C">
      <w:pPr>
        <w:pStyle w:val="ListParagraph"/>
        <w:numPr>
          <w:ilvl w:val="0"/>
          <w:numId w:val="631"/>
        </w:numPr>
        <w:spacing w:after="120"/>
        <w:ind w:left="714" w:hanging="357"/>
        <w:contextualSpacing w:val="0"/>
        <w:jc w:val="both"/>
        <w:rPr>
          <w:sz w:val="24"/>
          <w:szCs w:val="24"/>
        </w:rPr>
      </w:pPr>
      <w:r w:rsidRPr="004C1B94">
        <w:rPr>
          <w:sz w:val="24"/>
          <w:szCs w:val="24"/>
        </w:rPr>
        <w:t>Die Rosinen 10 – 15 Minuten in der Flüssigkeit ziehen lassen.</w:t>
      </w:r>
    </w:p>
    <w:p w14:paraId="279982BA" w14:textId="11670ADA" w:rsidR="004C1B94" w:rsidRPr="004C1B94" w:rsidRDefault="004C1B94" w:rsidP="00B40E8C">
      <w:pPr>
        <w:pStyle w:val="ListParagraph"/>
        <w:numPr>
          <w:ilvl w:val="0"/>
          <w:numId w:val="631"/>
        </w:numPr>
        <w:spacing w:after="120"/>
        <w:ind w:left="714" w:hanging="357"/>
        <w:contextualSpacing w:val="0"/>
        <w:jc w:val="both"/>
        <w:rPr>
          <w:sz w:val="24"/>
          <w:szCs w:val="24"/>
        </w:rPr>
      </w:pPr>
      <w:r w:rsidRPr="004C1B94">
        <w:rPr>
          <w:sz w:val="24"/>
          <w:szCs w:val="24"/>
        </w:rPr>
        <w:t>Das Fett schaumig schlagen. Den Zucker, die Zitronenschale und die Eier zufügen und weiterschlagen, bis die Creme schaumig ist.</w:t>
      </w:r>
    </w:p>
    <w:p w14:paraId="261D03BD" w14:textId="106E5A4D" w:rsidR="004C1B94" w:rsidRPr="004C1B94" w:rsidRDefault="004C1B94" w:rsidP="00B40E8C">
      <w:pPr>
        <w:pStyle w:val="ListParagraph"/>
        <w:numPr>
          <w:ilvl w:val="0"/>
          <w:numId w:val="631"/>
        </w:numPr>
        <w:spacing w:after="120"/>
        <w:ind w:left="714" w:hanging="357"/>
        <w:contextualSpacing w:val="0"/>
        <w:jc w:val="both"/>
        <w:rPr>
          <w:sz w:val="24"/>
          <w:szCs w:val="24"/>
        </w:rPr>
      </w:pPr>
      <w:r w:rsidRPr="004C1B94">
        <w:rPr>
          <w:sz w:val="24"/>
          <w:szCs w:val="24"/>
        </w:rPr>
        <w:t>Das Mehl mit dem Backpulver mischen und mit einem Rührlöffel unter die Creme heben. Dann die Mandeln oder Haselnüsse und die Rosinen dazugeben.</w:t>
      </w:r>
    </w:p>
    <w:p w14:paraId="16832ED9" w14:textId="08C4EFBD" w:rsidR="004C1B94" w:rsidRPr="004C1B94" w:rsidRDefault="004C1B94" w:rsidP="00B40E8C">
      <w:pPr>
        <w:pStyle w:val="ListParagraph"/>
        <w:numPr>
          <w:ilvl w:val="0"/>
          <w:numId w:val="631"/>
        </w:numPr>
        <w:spacing w:after="120"/>
        <w:ind w:left="714" w:hanging="357"/>
        <w:contextualSpacing w:val="0"/>
        <w:jc w:val="both"/>
        <w:rPr>
          <w:sz w:val="24"/>
          <w:szCs w:val="24"/>
        </w:rPr>
      </w:pPr>
      <w:r w:rsidRPr="004C1B94">
        <w:rPr>
          <w:sz w:val="24"/>
          <w:szCs w:val="24"/>
        </w:rPr>
        <w:t xml:space="preserve">Den Backofen auf 180 Grad (Gas 3) vorheizen. Mit zwei Teelöffeln knapp </w:t>
      </w:r>
      <w:r w:rsidR="00C374CC" w:rsidRPr="004C1B94">
        <w:rPr>
          <w:sz w:val="24"/>
          <w:szCs w:val="24"/>
        </w:rPr>
        <w:t>walnussgroße</w:t>
      </w:r>
      <w:r w:rsidRPr="004C1B94">
        <w:rPr>
          <w:sz w:val="24"/>
          <w:szCs w:val="24"/>
        </w:rPr>
        <w:t xml:space="preserve"> Häufchen auf das vorbereitete Blech setzen. Dabei etwas Abstand lassen.</w:t>
      </w:r>
    </w:p>
    <w:p w14:paraId="13B23746" w14:textId="1DC470A8" w:rsidR="004C1B94" w:rsidRPr="004C1B94" w:rsidRDefault="004C1B94" w:rsidP="00B40E8C">
      <w:pPr>
        <w:pStyle w:val="ListParagraph"/>
        <w:numPr>
          <w:ilvl w:val="0"/>
          <w:numId w:val="631"/>
        </w:numPr>
        <w:spacing w:after="120"/>
        <w:ind w:left="714" w:hanging="357"/>
        <w:contextualSpacing w:val="0"/>
        <w:jc w:val="both"/>
        <w:rPr>
          <w:sz w:val="24"/>
          <w:szCs w:val="24"/>
        </w:rPr>
      </w:pPr>
      <w:r w:rsidRPr="004C1B94">
        <w:rPr>
          <w:sz w:val="24"/>
          <w:szCs w:val="24"/>
        </w:rPr>
        <w:t>Die Rosinenplätzchen im Backofen (Mitte) in etwa 10 Minuten goldgelb backen.</w:t>
      </w:r>
    </w:p>
    <w:p w14:paraId="397C7BDB" w14:textId="7CF3BD0E" w:rsidR="004C1B94" w:rsidRDefault="004C1B94">
      <w:pPr>
        <w:rPr>
          <w:sz w:val="24"/>
          <w:szCs w:val="24"/>
        </w:rPr>
      </w:pPr>
      <w:r>
        <w:rPr>
          <w:sz w:val="24"/>
          <w:szCs w:val="24"/>
        </w:rPr>
        <w:br w:type="page"/>
      </w:r>
    </w:p>
    <w:p w14:paraId="2DA8C463" w14:textId="5EDF9219" w:rsidR="004C1B94" w:rsidRDefault="004C1B94" w:rsidP="00000F8D">
      <w:pPr>
        <w:pStyle w:val="Heading2"/>
        <w:spacing w:after="240"/>
      </w:pPr>
      <w:r>
        <w:lastRenderedPageBreak/>
        <w:t>Zimtplätzchen</w:t>
      </w:r>
      <w:r w:rsidR="00932E82">
        <w:rPr>
          <w:rStyle w:val="FootnoteReference"/>
        </w:rPr>
        <w:footnoteReference w:id="1791"/>
      </w:r>
      <w:r>
        <w:t xml:space="preserve"> </w:t>
      </w:r>
    </w:p>
    <w:p w14:paraId="2202B3D9" w14:textId="25E3AF4A" w:rsidR="004C1B94" w:rsidRDefault="004C1B94" w:rsidP="004C1B94">
      <w:pPr>
        <w:jc w:val="both"/>
        <w:rPr>
          <w:sz w:val="24"/>
          <w:szCs w:val="24"/>
        </w:rPr>
      </w:pPr>
      <w:r w:rsidRPr="00227518">
        <w:rPr>
          <w:sz w:val="24"/>
          <w:szCs w:val="24"/>
          <w:u w:val="single"/>
        </w:rPr>
        <w:t>Zutaten</w:t>
      </w:r>
      <w:r>
        <w:rPr>
          <w:sz w:val="24"/>
          <w:szCs w:val="24"/>
        </w:rPr>
        <w:t xml:space="preserve"> </w:t>
      </w:r>
      <w:r w:rsidR="00227518">
        <w:rPr>
          <w:sz w:val="24"/>
          <w:szCs w:val="24"/>
        </w:rPr>
        <w:t>(</w:t>
      </w:r>
      <w:r>
        <w:rPr>
          <w:sz w:val="24"/>
          <w:szCs w:val="24"/>
        </w:rPr>
        <w:t>für etwa 100 Stück</w:t>
      </w:r>
      <w:r w:rsidR="00227518">
        <w:rPr>
          <w:sz w:val="24"/>
          <w:szCs w:val="24"/>
        </w:rPr>
        <w:t>):</w:t>
      </w:r>
    </w:p>
    <w:p w14:paraId="717762E2" w14:textId="0C5B7BAB" w:rsidR="004C1B94" w:rsidRPr="00227518" w:rsidRDefault="004C1B94" w:rsidP="004C1B94">
      <w:pPr>
        <w:jc w:val="both"/>
        <w:rPr>
          <w:i/>
          <w:iCs/>
          <w:sz w:val="24"/>
          <w:szCs w:val="24"/>
        </w:rPr>
      </w:pPr>
      <w:r w:rsidRPr="00227518">
        <w:rPr>
          <w:i/>
          <w:iCs/>
          <w:sz w:val="24"/>
          <w:szCs w:val="24"/>
        </w:rPr>
        <w:t>Für den Teig:</w:t>
      </w:r>
    </w:p>
    <w:p w14:paraId="2CA4072B" w14:textId="3D008DD7" w:rsidR="004C1B94" w:rsidRDefault="004C1B94" w:rsidP="004C1B94">
      <w:pPr>
        <w:jc w:val="both"/>
        <w:rPr>
          <w:sz w:val="24"/>
          <w:szCs w:val="24"/>
        </w:rPr>
      </w:pPr>
      <w:r>
        <w:rPr>
          <w:sz w:val="24"/>
          <w:szCs w:val="24"/>
        </w:rPr>
        <w:t>250 g Mehl</w:t>
      </w:r>
    </w:p>
    <w:p w14:paraId="594E5249" w14:textId="0F9736D7" w:rsidR="004C1B94" w:rsidRDefault="004C1B94" w:rsidP="004C1B94">
      <w:pPr>
        <w:jc w:val="both"/>
        <w:rPr>
          <w:sz w:val="24"/>
          <w:szCs w:val="24"/>
        </w:rPr>
      </w:pPr>
      <w:r>
        <w:rPr>
          <w:sz w:val="24"/>
          <w:szCs w:val="24"/>
        </w:rPr>
        <w:t>125 g Puderzucker</w:t>
      </w:r>
    </w:p>
    <w:p w14:paraId="371F957F" w14:textId="7C9C23B5" w:rsidR="004C1B94" w:rsidRDefault="004C1B94" w:rsidP="004C1B94">
      <w:pPr>
        <w:jc w:val="both"/>
        <w:rPr>
          <w:sz w:val="24"/>
          <w:szCs w:val="24"/>
        </w:rPr>
      </w:pPr>
      <w:r>
        <w:rPr>
          <w:sz w:val="24"/>
          <w:szCs w:val="24"/>
        </w:rPr>
        <w:t>1 Prise Salz</w:t>
      </w:r>
    </w:p>
    <w:p w14:paraId="0D12E45F" w14:textId="107ED961" w:rsidR="004C1B94" w:rsidRDefault="004C1B94" w:rsidP="004C1B94">
      <w:pPr>
        <w:jc w:val="both"/>
        <w:rPr>
          <w:sz w:val="24"/>
          <w:szCs w:val="24"/>
        </w:rPr>
      </w:pPr>
      <w:r>
        <w:rPr>
          <w:sz w:val="24"/>
          <w:szCs w:val="24"/>
        </w:rPr>
        <w:t>1 TL Zimt</w:t>
      </w:r>
    </w:p>
    <w:p w14:paraId="6D661190" w14:textId="78B8A37F" w:rsidR="004C1B94" w:rsidRDefault="004C1B94" w:rsidP="004C1B94">
      <w:pPr>
        <w:jc w:val="both"/>
        <w:rPr>
          <w:sz w:val="24"/>
          <w:szCs w:val="24"/>
        </w:rPr>
      </w:pPr>
      <w:r>
        <w:rPr>
          <w:sz w:val="24"/>
          <w:szCs w:val="24"/>
        </w:rPr>
        <w:t>1 Ei</w:t>
      </w:r>
    </w:p>
    <w:p w14:paraId="5E654302" w14:textId="51CF068B" w:rsidR="004C1B94" w:rsidRDefault="004C1B94" w:rsidP="004C1B94">
      <w:pPr>
        <w:jc w:val="both"/>
        <w:rPr>
          <w:sz w:val="24"/>
          <w:szCs w:val="24"/>
        </w:rPr>
      </w:pPr>
      <w:r>
        <w:rPr>
          <w:sz w:val="24"/>
          <w:szCs w:val="24"/>
        </w:rPr>
        <w:t>2 EL Milch</w:t>
      </w:r>
    </w:p>
    <w:p w14:paraId="0E3AEF5F" w14:textId="476BC8F3" w:rsidR="004C1B94" w:rsidRDefault="004C1B94" w:rsidP="004C1B94">
      <w:pPr>
        <w:jc w:val="both"/>
        <w:rPr>
          <w:sz w:val="24"/>
          <w:szCs w:val="24"/>
        </w:rPr>
      </w:pPr>
      <w:r>
        <w:rPr>
          <w:sz w:val="24"/>
          <w:szCs w:val="24"/>
        </w:rPr>
        <w:t>150 g kalte Butter</w:t>
      </w:r>
    </w:p>
    <w:p w14:paraId="0D08E3E1" w14:textId="291ADACC" w:rsidR="004C1B94" w:rsidRDefault="004C1B94" w:rsidP="004C1B94">
      <w:pPr>
        <w:jc w:val="both"/>
        <w:rPr>
          <w:sz w:val="24"/>
          <w:szCs w:val="24"/>
        </w:rPr>
      </w:pPr>
    </w:p>
    <w:p w14:paraId="06489676" w14:textId="2EE70EE8" w:rsidR="004C1B94" w:rsidRPr="00227518" w:rsidRDefault="004C1B94" w:rsidP="004C1B94">
      <w:pPr>
        <w:jc w:val="both"/>
        <w:rPr>
          <w:i/>
          <w:iCs/>
          <w:sz w:val="24"/>
          <w:szCs w:val="24"/>
        </w:rPr>
      </w:pPr>
      <w:r w:rsidRPr="00227518">
        <w:rPr>
          <w:i/>
          <w:iCs/>
          <w:sz w:val="24"/>
          <w:szCs w:val="24"/>
        </w:rPr>
        <w:t xml:space="preserve">Für den Belag: </w:t>
      </w:r>
    </w:p>
    <w:p w14:paraId="3049EFBD" w14:textId="4DF6552B" w:rsidR="004C1B94" w:rsidRDefault="004C1B94" w:rsidP="004C1B94">
      <w:pPr>
        <w:jc w:val="both"/>
        <w:rPr>
          <w:sz w:val="24"/>
          <w:szCs w:val="24"/>
        </w:rPr>
      </w:pPr>
      <w:r>
        <w:rPr>
          <w:sz w:val="24"/>
          <w:szCs w:val="24"/>
        </w:rPr>
        <w:t>1 Eigelb</w:t>
      </w:r>
    </w:p>
    <w:p w14:paraId="7E2E2530" w14:textId="27B34ED0" w:rsidR="004C1B94" w:rsidRDefault="004C1B94" w:rsidP="004C1B94">
      <w:pPr>
        <w:jc w:val="both"/>
        <w:rPr>
          <w:sz w:val="24"/>
          <w:szCs w:val="24"/>
        </w:rPr>
      </w:pPr>
      <w:r>
        <w:rPr>
          <w:sz w:val="24"/>
          <w:szCs w:val="24"/>
        </w:rPr>
        <w:t>2 EL Milch</w:t>
      </w:r>
    </w:p>
    <w:p w14:paraId="24E33BEF" w14:textId="1B3C1214" w:rsidR="004C1B94" w:rsidRDefault="004C1B94" w:rsidP="004C1B94">
      <w:pPr>
        <w:jc w:val="both"/>
        <w:rPr>
          <w:sz w:val="24"/>
          <w:szCs w:val="24"/>
        </w:rPr>
      </w:pPr>
      <w:r>
        <w:rPr>
          <w:sz w:val="24"/>
          <w:szCs w:val="24"/>
        </w:rPr>
        <w:t>40 g Mandelblättchen</w:t>
      </w:r>
    </w:p>
    <w:p w14:paraId="6A8E50E5" w14:textId="70C253E7" w:rsidR="004C1B94" w:rsidRDefault="004C1B94" w:rsidP="004C1B94">
      <w:pPr>
        <w:jc w:val="both"/>
        <w:rPr>
          <w:sz w:val="24"/>
          <w:szCs w:val="24"/>
        </w:rPr>
      </w:pPr>
    </w:p>
    <w:p w14:paraId="6A19C8A4" w14:textId="01BA70FF" w:rsidR="004C1B94" w:rsidRDefault="004C1B94" w:rsidP="004C1B94">
      <w:pPr>
        <w:jc w:val="both"/>
        <w:rPr>
          <w:sz w:val="24"/>
          <w:szCs w:val="24"/>
        </w:rPr>
      </w:pPr>
      <w:r>
        <w:rPr>
          <w:sz w:val="24"/>
          <w:szCs w:val="24"/>
        </w:rPr>
        <w:t xml:space="preserve">Zubereitungszeit: </w:t>
      </w:r>
      <w:r w:rsidR="0088096F">
        <w:rPr>
          <w:sz w:val="24"/>
          <w:szCs w:val="24"/>
        </w:rPr>
        <w:t>45 Minuten plus Ruhezeit 1 Stunde plus 15 Backzeit pro Blech</w:t>
      </w:r>
    </w:p>
    <w:p w14:paraId="08B74A35" w14:textId="75509394" w:rsidR="0088096F" w:rsidRPr="0088096F" w:rsidRDefault="0088096F" w:rsidP="00B40E8C">
      <w:pPr>
        <w:pStyle w:val="ListParagraph"/>
        <w:numPr>
          <w:ilvl w:val="0"/>
          <w:numId w:val="632"/>
        </w:numPr>
        <w:spacing w:after="120"/>
        <w:ind w:left="714" w:hanging="357"/>
        <w:contextualSpacing w:val="0"/>
        <w:jc w:val="both"/>
        <w:rPr>
          <w:sz w:val="24"/>
          <w:szCs w:val="24"/>
        </w:rPr>
      </w:pPr>
      <w:r w:rsidRPr="0088096F">
        <w:rPr>
          <w:sz w:val="24"/>
          <w:szCs w:val="24"/>
        </w:rPr>
        <w:t>Das Mehl, den Puderzucker und die Gewürze auf die Arbeitsfläche geben. Das Ei und die Milch in die Mitte geben. Das Fett rundherum setzen.</w:t>
      </w:r>
    </w:p>
    <w:p w14:paraId="2F3A7CFE" w14:textId="30A4E6AC" w:rsidR="0088096F" w:rsidRPr="0088096F" w:rsidRDefault="0088096F" w:rsidP="00B40E8C">
      <w:pPr>
        <w:pStyle w:val="ListParagraph"/>
        <w:numPr>
          <w:ilvl w:val="0"/>
          <w:numId w:val="632"/>
        </w:numPr>
        <w:spacing w:after="120"/>
        <w:ind w:left="714" w:hanging="357"/>
        <w:contextualSpacing w:val="0"/>
        <w:jc w:val="both"/>
        <w:rPr>
          <w:sz w:val="24"/>
          <w:szCs w:val="24"/>
        </w:rPr>
      </w:pPr>
      <w:r w:rsidRPr="0088096F">
        <w:rPr>
          <w:sz w:val="24"/>
          <w:szCs w:val="24"/>
        </w:rPr>
        <w:t xml:space="preserve">Alle Zutaten mit einem großen Messer durchhacken, dann mit den Händen rasch verkneten. Den Teig in Folie wickeln und mindestens 1 Stunde </w:t>
      </w:r>
      <w:r w:rsidR="009E1C89" w:rsidRPr="0088096F">
        <w:rPr>
          <w:sz w:val="24"/>
          <w:szCs w:val="24"/>
        </w:rPr>
        <w:t>kaltstellen</w:t>
      </w:r>
      <w:r w:rsidRPr="0088096F">
        <w:rPr>
          <w:sz w:val="24"/>
          <w:szCs w:val="24"/>
        </w:rPr>
        <w:t>.</w:t>
      </w:r>
    </w:p>
    <w:p w14:paraId="034C5E35" w14:textId="53B31CFC" w:rsidR="0088096F" w:rsidRPr="0088096F" w:rsidRDefault="0088096F" w:rsidP="00B40E8C">
      <w:pPr>
        <w:pStyle w:val="ListParagraph"/>
        <w:numPr>
          <w:ilvl w:val="0"/>
          <w:numId w:val="632"/>
        </w:numPr>
        <w:spacing w:after="120"/>
        <w:ind w:left="714" w:hanging="357"/>
        <w:contextualSpacing w:val="0"/>
        <w:jc w:val="both"/>
        <w:rPr>
          <w:sz w:val="24"/>
          <w:szCs w:val="24"/>
        </w:rPr>
      </w:pPr>
      <w:r w:rsidRPr="0088096F">
        <w:rPr>
          <w:sz w:val="24"/>
          <w:szCs w:val="24"/>
        </w:rPr>
        <w:t>Den Backofen auf 180 Grad (Gas 3) vorheizen. Das Backblech vorbereiten. Den Teig auf etwa Mehl 3 – 4 mm dick ausrollen.</w:t>
      </w:r>
    </w:p>
    <w:p w14:paraId="196BD082" w14:textId="59D739D9" w:rsidR="0088096F" w:rsidRPr="0088096F" w:rsidRDefault="0088096F" w:rsidP="00B40E8C">
      <w:pPr>
        <w:pStyle w:val="ListParagraph"/>
        <w:numPr>
          <w:ilvl w:val="0"/>
          <w:numId w:val="632"/>
        </w:numPr>
        <w:spacing w:after="120"/>
        <w:ind w:left="714" w:hanging="357"/>
        <w:contextualSpacing w:val="0"/>
        <w:jc w:val="both"/>
        <w:rPr>
          <w:sz w:val="24"/>
          <w:szCs w:val="24"/>
        </w:rPr>
      </w:pPr>
      <w:r w:rsidRPr="0088096F">
        <w:rPr>
          <w:sz w:val="24"/>
          <w:szCs w:val="24"/>
        </w:rPr>
        <w:t>Das Eigelb mit der Milch verquirlen. Die Teigplatte damit bestreichen und mit den Mandelblättchen bestreuen.</w:t>
      </w:r>
    </w:p>
    <w:p w14:paraId="30D3141F" w14:textId="7DD8B91E" w:rsidR="0088096F" w:rsidRPr="0088096F" w:rsidRDefault="0088096F" w:rsidP="00B40E8C">
      <w:pPr>
        <w:pStyle w:val="ListParagraph"/>
        <w:numPr>
          <w:ilvl w:val="0"/>
          <w:numId w:val="632"/>
        </w:numPr>
        <w:spacing w:after="120"/>
        <w:ind w:left="714" w:hanging="357"/>
        <w:contextualSpacing w:val="0"/>
        <w:jc w:val="both"/>
        <w:rPr>
          <w:sz w:val="24"/>
          <w:szCs w:val="24"/>
        </w:rPr>
      </w:pPr>
      <w:r w:rsidRPr="0088096F">
        <w:rPr>
          <w:sz w:val="24"/>
          <w:szCs w:val="24"/>
        </w:rPr>
        <w:t>Den Teig in etwa 2 cm große Rauten schneiden. Die Plätzchen auf das Blech legen. Im Backofen (Mitte) in etwa 15 Minuten goldbraun backen.</w:t>
      </w:r>
    </w:p>
    <w:p w14:paraId="11C49555" w14:textId="77777777" w:rsidR="0088096F" w:rsidRPr="004C1B94" w:rsidRDefault="0088096F" w:rsidP="004C1B94">
      <w:pPr>
        <w:jc w:val="both"/>
        <w:rPr>
          <w:sz w:val="24"/>
          <w:szCs w:val="24"/>
        </w:rPr>
      </w:pPr>
    </w:p>
    <w:p w14:paraId="4E613576" w14:textId="52371ED9" w:rsidR="0088096F" w:rsidRDefault="0088096F">
      <w:pPr>
        <w:rPr>
          <w:sz w:val="24"/>
          <w:szCs w:val="24"/>
        </w:rPr>
      </w:pPr>
      <w:r>
        <w:rPr>
          <w:sz w:val="24"/>
          <w:szCs w:val="24"/>
        </w:rPr>
        <w:br w:type="page"/>
      </w:r>
    </w:p>
    <w:p w14:paraId="27A75276" w14:textId="23BFAD74" w:rsidR="004C1B94" w:rsidRDefault="0088096F" w:rsidP="00227518">
      <w:pPr>
        <w:pStyle w:val="Heading2"/>
        <w:spacing w:after="240"/>
      </w:pPr>
      <w:r>
        <w:lastRenderedPageBreak/>
        <w:t>Witwenküsse</w:t>
      </w:r>
      <w:r w:rsidR="00D8605C">
        <w:rPr>
          <w:rStyle w:val="FootnoteReference"/>
        </w:rPr>
        <w:footnoteReference w:id="1792"/>
      </w:r>
      <w:r>
        <w:t xml:space="preserve"> </w:t>
      </w:r>
    </w:p>
    <w:p w14:paraId="3ACDD939" w14:textId="28B5FC35" w:rsidR="0088096F" w:rsidRDefault="0088096F" w:rsidP="00B77443">
      <w:pPr>
        <w:jc w:val="both"/>
        <w:rPr>
          <w:sz w:val="24"/>
          <w:szCs w:val="24"/>
        </w:rPr>
      </w:pPr>
      <w:r w:rsidRPr="00227518">
        <w:rPr>
          <w:sz w:val="24"/>
          <w:szCs w:val="24"/>
          <w:u w:val="single"/>
        </w:rPr>
        <w:t>Zutaten</w:t>
      </w:r>
      <w:r>
        <w:rPr>
          <w:sz w:val="24"/>
          <w:szCs w:val="24"/>
        </w:rPr>
        <w:t xml:space="preserve"> </w:t>
      </w:r>
      <w:r w:rsidR="00227518">
        <w:rPr>
          <w:sz w:val="24"/>
          <w:szCs w:val="24"/>
        </w:rPr>
        <w:t>(</w:t>
      </w:r>
      <w:r>
        <w:rPr>
          <w:sz w:val="24"/>
          <w:szCs w:val="24"/>
        </w:rPr>
        <w:t>für etwa 60 Stück</w:t>
      </w:r>
      <w:r w:rsidR="00227518">
        <w:rPr>
          <w:sz w:val="24"/>
          <w:szCs w:val="24"/>
        </w:rPr>
        <w:t>):</w:t>
      </w:r>
    </w:p>
    <w:p w14:paraId="658A0BDE" w14:textId="6093FB96" w:rsidR="0088096F" w:rsidRPr="00227518" w:rsidRDefault="0088096F" w:rsidP="00B77443">
      <w:pPr>
        <w:jc w:val="both"/>
        <w:rPr>
          <w:i/>
          <w:iCs/>
          <w:sz w:val="24"/>
          <w:szCs w:val="24"/>
        </w:rPr>
      </w:pPr>
      <w:r w:rsidRPr="00227518">
        <w:rPr>
          <w:i/>
          <w:iCs/>
          <w:sz w:val="24"/>
          <w:szCs w:val="24"/>
        </w:rPr>
        <w:t>Für den Teig:</w:t>
      </w:r>
    </w:p>
    <w:p w14:paraId="28278116" w14:textId="0B4F60D0" w:rsidR="0088096F" w:rsidRDefault="0088096F" w:rsidP="00B77443">
      <w:pPr>
        <w:jc w:val="both"/>
        <w:rPr>
          <w:sz w:val="24"/>
          <w:szCs w:val="24"/>
        </w:rPr>
      </w:pPr>
      <w:r>
        <w:rPr>
          <w:sz w:val="24"/>
          <w:szCs w:val="24"/>
        </w:rPr>
        <w:t>2 Eiweiß</w:t>
      </w:r>
    </w:p>
    <w:p w14:paraId="7F41B9B7" w14:textId="04E33343" w:rsidR="0088096F" w:rsidRDefault="0088096F" w:rsidP="00B77443">
      <w:pPr>
        <w:jc w:val="both"/>
        <w:rPr>
          <w:sz w:val="24"/>
          <w:szCs w:val="24"/>
        </w:rPr>
      </w:pPr>
      <w:r>
        <w:rPr>
          <w:sz w:val="24"/>
          <w:szCs w:val="24"/>
        </w:rPr>
        <w:t>150 g Zucker</w:t>
      </w:r>
    </w:p>
    <w:p w14:paraId="1B324258" w14:textId="308A592F" w:rsidR="0088096F" w:rsidRDefault="0088096F" w:rsidP="00B77443">
      <w:pPr>
        <w:jc w:val="both"/>
        <w:rPr>
          <w:sz w:val="24"/>
          <w:szCs w:val="24"/>
        </w:rPr>
      </w:pPr>
      <w:r>
        <w:rPr>
          <w:sz w:val="24"/>
          <w:szCs w:val="24"/>
        </w:rPr>
        <w:t>125 g Mandelstifte</w:t>
      </w:r>
    </w:p>
    <w:p w14:paraId="468C2A4A" w14:textId="76C685AB" w:rsidR="0088096F" w:rsidRDefault="0088096F" w:rsidP="00B77443">
      <w:pPr>
        <w:jc w:val="both"/>
        <w:rPr>
          <w:sz w:val="24"/>
          <w:szCs w:val="24"/>
        </w:rPr>
      </w:pPr>
      <w:r>
        <w:rPr>
          <w:sz w:val="24"/>
          <w:szCs w:val="24"/>
        </w:rPr>
        <w:t>125 g Bitterschokolade</w:t>
      </w:r>
    </w:p>
    <w:p w14:paraId="3902D6E0" w14:textId="3CFA1CA0" w:rsidR="0088096F" w:rsidRDefault="0088096F" w:rsidP="00B77443">
      <w:pPr>
        <w:jc w:val="both"/>
        <w:rPr>
          <w:sz w:val="24"/>
          <w:szCs w:val="24"/>
        </w:rPr>
      </w:pPr>
    </w:p>
    <w:p w14:paraId="62290A61" w14:textId="7AB85D8B" w:rsidR="0088096F" w:rsidRDefault="0088096F" w:rsidP="00B77443">
      <w:pPr>
        <w:jc w:val="both"/>
        <w:rPr>
          <w:sz w:val="24"/>
          <w:szCs w:val="24"/>
        </w:rPr>
      </w:pPr>
      <w:r>
        <w:rPr>
          <w:sz w:val="24"/>
          <w:szCs w:val="24"/>
        </w:rPr>
        <w:t>Zubereitungszeit: 50 Minuten plus Backzeit 15 Minuten pro Blech</w:t>
      </w:r>
    </w:p>
    <w:p w14:paraId="08B4B2CF" w14:textId="104C6A75" w:rsidR="0088096F" w:rsidRPr="008F59BC" w:rsidRDefault="0088096F" w:rsidP="00B40E8C">
      <w:pPr>
        <w:pStyle w:val="ListParagraph"/>
        <w:numPr>
          <w:ilvl w:val="0"/>
          <w:numId w:val="633"/>
        </w:numPr>
        <w:spacing w:after="120"/>
        <w:ind w:left="714" w:hanging="357"/>
        <w:contextualSpacing w:val="0"/>
        <w:jc w:val="both"/>
        <w:rPr>
          <w:sz w:val="24"/>
          <w:szCs w:val="24"/>
        </w:rPr>
      </w:pPr>
      <w:r w:rsidRPr="008F59BC">
        <w:rPr>
          <w:sz w:val="24"/>
          <w:szCs w:val="24"/>
        </w:rPr>
        <w:t xml:space="preserve">Für die Zubereitung am besten eine Metallschüssel mit rundem Boden verwenden; darin kann nichts an den Kanten ansetzen, du sie leitet Hitze gut. Die Schüssel zuerst auf einem </w:t>
      </w:r>
      <w:r w:rsidR="008F59BC" w:rsidRPr="008F59BC">
        <w:rPr>
          <w:sz w:val="24"/>
          <w:szCs w:val="24"/>
        </w:rPr>
        <w:t>G</w:t>
      </w:r>
      <w:r w:rsidRPr="008F59BC">
        <w:rPr>
          <w:sz w:val="24"/>
          <w:szCs w:val="24"/>
        </w:rPr>
        <w:t xml:space="preserve">ummiring </w:t>
      </w:r>
      <w:r w:rsidR="008F59BC" w:rsidRPr="008F59BC">
        <w:rPr>
          <w:sz w:val="24"/>
          <w:szCs w:val="24"/>
        </w:rPr>
        <w:t>o</w:t>
      </w:r>
      <w:r w:rsidRPr="008F59BC">
        <w:rPr>
          <w:sz w:val="24"/>
          <w:szCs w:val="24"/>
        </w:rPr>
        <w:t>der</w:t>
      </w:r>
      <w:r w:rsidR="008F59BC" w:rsidRPr="008F59BC">
        <w:rPr>
          <w:sz w:val="24"/>
          <w:szCs w:val="24"/>
        </w:rPr>
        <w:t xml:space="preserve"> </w:t>
      </w:r>
      <w:r w:rsidRPr="008F59BC">
        <w:rPr>
          <w:sz w:val="24"/>
          <w:szCs w:val="24"/>
        </w:rPr>
        <w:t>in einer kleineren Schüssel auf die Arbeitsfläche stellen.</w:t>
      </w:r>
    </w:p>
    <w:p w14:paraId="6AC23BEA" w14:textId="7625F886" w:rsidR="0088096F" w:rsidRPr="008F59BC" w:rsidRDefault="0088096F" w:rsidP="00B40E8C">
      <w:pPr>
        <w:pStyle w:val="ListParagraph"/>
        <w:numPr>
          <w:ilvl w:val="0"/>
          <w:numId w:val="633"/>
        </w:numPr>
        <w:spacing w:after="120"/>
        <w:ind w:left="714" w:hanging="357"/>
        <w:contextualSpacing w:val="0"/>
        <w:jc w:val="both"/>
        <w:rPr>
          <w:sz w:val="24"/>
          <w:szCs w:val="24"/>
        </w:rPr>
      </w:pPr>
      <w:r w:rsidRPr="008F59BC">
        <w:rPr>
          <w:sz w:val="24"/>
          <w:szCs w:val="24"/>
        </w:rPr>
        <w:t>Die Eiweiße mit den Schneebesen des Rühre</w:t>
      </w:r>
      <w:r w:rsidR="008F59BC" w:rsidRPr="008F59BC">
        <w:rPr>
          <w:sz w:val="24"/>
          <w:szCs w:val="24"/>
        </w:rPr>
        <w:t>r</w:t>
      </w:r>
      <w:r w:rsidRPr="008F59BC">
        <w:rPr>
          <w:sz w:val="24"/>
          <w:szCs w:val="24"/>
        </w:rPr>
        <w:t>s steif schlagen. Den Zucker langsam einrieseln lassen; einen E</w:t>
      </w:r>
      <w:r w:rsidR="008F59BC" w:rsidRPr="008F59BC">
        <w:rPr>
          <w:sz w:val="24"/>
          <w:szCs w:val="24"/>
        </w:rPr>
        <w:t>ss</w:t>
      </w:r>
      <w:r w:rsidRPr="008F59BC">
        <w:rPr>
          <w:sz w:val="24"/>
          <w:szCs w:val="24"/>
        </w:rPr>
        <w:t>löffel davon zurückbehalten. Dabei ständig weiterschlagen, bis die Masse matt glänzt und weiche Spitzen bildet.</w:t>
      </w:r>
    </w:p>
    <w:p w14:paraId="26C40800" w14:textId="72B93012" w:rsidR="0088096F" w:rsidRPr="008F59BC" w:rsidRDefault="0088096F" w:rsidP="00B40E8C">
      <w:pPr>
        <w:pStyle w:val="ListParagraph"/>
        <w:numPr>
          <w:ilvl w:val="0"/>
          <w:numId w:val="633"/>
        </w:numPr>
        <w:spacing w:after="120"/>
        <w:ind w:left="714" w:hanging="357"/>
        <w:contextualSpacing w:val="0"/>
        <w:jc w:val="both"/>
        <w:rPr>
          <w:sz w:val="24"/>
          <w:szCs w:val="24"/>
        </w:rPr>
      </w:pPr>
      <w:r w:rsidRPr="008F59BC">
        <w:rPr>
          <w:sz w:val="24"/>
          <w:szCs w:val="24"/>
        </w:rPr>
        <w:t>Die Mandelstifte auf einem Blech ausbreiten und mit dem re</w:t>
      </w:r>
      <w:r w:rsidR="008F59BC" w:rsidRPr="008F59BC">
        <w:rPr>
          <w:sz w:val="24"/>
          <w:szCs w:val="24"/>
        </w:rPr>
        <w:t>s</w:t>
      </w:r>
      <w:r w:rsidRPr="008F59BC">
        <w:rPr>
          <w:sz w:val="24"/>
          <w:szCs w:val="24"/>
        </w:rPr>
        <w:t xml:space="preserve">tlichen </w:t>
      </w:r>
      <w:r w:rsidR="008F59BC" w:rsidRPr="008F59BC">
        <w:rPr>
          <w:sz w:val="24"/>
          <w:szCs w:val="24"/>
        </w:rPr>
        <w:t>Zu</w:t>
      </w:r>
      <w:r w:rsidRPr="008F59BC">
        <w:rPr>
          <w:sz w:val="24"/>
          <w:szCs w:val="24"/>
        </w:rPr>
        <w:t>cker bestreuen. Den Backofen auf 250 Grad einstellen. Die Mandeln darin goldbraun rösten. Herausnehmen</w:t>
      </w:r>
      <w:r w:rsidR="008F59BC" w:rsidRPr="008F59BC">
        <w:rPr>
          <w:sz w:val="24"/>
          <w:szCs w:val="24"/>
        </w:rPr>
        <w:t xml:space="preserve"> und</w:t>
      </w:r>
      <w:r w:rsidRPr="008F59BC">
        <w:rPr>
          <w:sz w:val="24"/>
          <w:szCs w:val="24"/>
        </w:rPr>
        <w:t xml:space="preserve"> auf eine Folie schütten.</w:t>
      </w:r>
    </w:p>
    <w:p w14:paraId="63F1AE49" w14:textId="63C81C71" w:rsidR="0088096F" w:rsidRPr="008F59BC" w:rsidRDefault="0088096F" w:rsidP="00B40E8C">
      <w:pPr>
        <w:pStyle w:val="ListParagraph"/>
        <w:numPr>
          <w:ilvl w:val="0"/>
          <w:numId w:val="633"/>
        </w:numPr>
        <w:spacing w:after="120"/>
        <w:ind w:left="714" w:hanging="357"/>
        <w:contextualSpacing w:val="0"/>
        <w:jc w:val="both"/>
        <w:rPr>
          <w:sz w:val="24"/>
          <w:szCs w:val="24"/>
        </w:rPr>
      </w:pPr>
      <w:r w:rsidRPr="008F59BC">
        <w:rPr>
          <w:sz w:val="24"/>
          <w:szCs w:val="24"/>
        </w:rPr>
        <w:t xml:space="preserve">Die Schokolade </w:t>
      </w:r>
      <w:r w:rsidR="008F59BC" w:rsidRPr="008F59BC">
        <w:rPr>
          <w:sz w:val="24"/>
          <w:szCs w:val="24"/>
        </w:rPr>
        <w:t xml:space="preserve">mit </w:t>
      </w:r>
      <w:r w:rsidRPr="008F59BC">
        <w:rPr>
          <w:sz w:val="24"/>
          <w:szCs w:val="24"/>
        </w:rPr>
        <w:t>der feinen Sei</w:t>
      </w:r>
      <w:r w:rsidR="008F59BC" w:rsidRPr="008F59BC">
        <w:rPr>
          <w:sz w:val="24"/>
          <w:szCs w:val="24"/>
        </w:rPr>
        <w:t>t</w:t>
      </w:r>
      <w:r w:rsidRPr="008F59BC">
        <w:rPr>
          <w:sz w:val="24"/>
          <w:szCs w:val="24"/>
        </w:rPr>
        <w:t xml:space="preserve">e einer Gemüsereibe raspeln. Die </w:t>
      </w:r>
      <w:r w:rsidR="008F59BC" w:rsidRPr="008F59BC">
        <w:rPr>
          <w:sz w:val="24"/>
          <w:szCs w:val="24"/>
        </w:rPr>
        <w:t>S</w:t>
      </w:r>
      <w:r w:rsidRPr="008F59BC">
        <w:rPr>
          <w:sz w:val="24"/>
          <w:szCs w:val="24"/>
        </w:rPr>
        <w:t>chokolade dabei am besten nicht ganz auspacken und mit etwas Einw</w:t>
      </w:r>
      <w:r w:rsidR="008F59BC" w:rsidRPr="008F59BC">
        <w:rPr>
          <w:sz w:val="24"/>
          <w:szCs w:val="24"/>
        </w:rPr>
        <w:t>ic</w:t>
      </w:r>
      <w:r w:rsidRPr="008F59BC">
        <w:rPr>
          <w:sz w:val="24"/>
          <w:szCs w:val="24"/>
        </w:rPr>
        <w:t>kelpapier festhalten. Dann schmilzt sie n</w:t>
      </w:r>
      <w:r w:rsidR="008F59BC" w:rsidRPr="008F59BC">
        <w:rPr>
          <w:sz w:val="24"/>
          <w:szCs w:val="24"/>
        </w:rPr>
        <w:t>i</w:t>
      </w:r>
      <w:r w:rsidRPr="008F59BC">
        <w:rPr>
          <w:sz w:val="24"/>
          <w:szCs w:val="24"/>
        </w:rPr>
        <w:t>cht so schnell.</w:t>
      </w:r>
    </w:p>
    <w:p w14:paraId="1155DF67" w14:textId="0A1C676C" w:rsidR="0088096F" w:rsidRPr="008F59BC" w:rsidRDefault="0088096F" w:rsidP="00B40E8C">
      <w:pPr>
        <w:pStyle w:val="ListParagraph"/>
        <w:numPr>
          <w:ilvl w:val="0"/>
          <w:numId w:val="633"/>
        </w:numPr>
        <w:spacing w:after="120"/>
        <w:ind w:left="714" w:hanging="357"/>
        <w:contextualSpacing w:val="0"/>
        <w:jc w:val="both"/>
        <w:rPr>
          <w:sz w:val="24"/>
          <w:szCs w:val="24"/>
        </w:rPr>
      </w:pPr>
      <w:r w:rsidRPr="008F59BC">
        <w:rPr>
          <w:sz w:val="24"/>
          <w:szCs w:val="24"/>
        </w:rPr>
        <w:t xml:space="preserve">Die Schokolade mit den warmen Mandeln vermischen. Den Backofen auf 150 Grad </w:t>
      </w:r>
      <w:r w:rsidR="008F59BC" w:rsidRPr="008F59BC">
        <w:rPr>
          <w:sz w:val="24"/>
          <w:szCs w:val="24"/>
        </w:rPr>
        <w:t>(Gas 2) zurückschalten. Das Backblech einfetten oder mit Backpapier belegen.</w:t>
      </w:r>
    </w:p>
    <w:p w14:paraId="693E1ABB" w14:textId="1240DA2D" w:rsidR="008F59BC" w:rsidRPr="008F59BC" w:rsidRDefault="008F59BC" w:rsidP="00B40E8C">
      <w:pPr>
        <w:pStyle w:val="ListParagraph"/>
        <w:numPr>
          <w:ilvl w:val="0"/>
          <w:numId w:val="633"/>
        </w:numPr>
        <w:spacing w:after="120"/>
        <w:ind w:left="714" w:hanging="357"/>
        <w:contextualSpacing w:val="0"/>
        <w:jc w:val="both"/>
        <w:rPr>
          <w:sz w:val="24"/>
          <w:szCs w:val="24"/>
        </w:rPr>
      </w:pPr>
      <w:r w:rsidRPr="008F59BC">
        <w:rPr>
          <w:sz w:val="24"/>
          <w:szCs w:val="24"/>
        </w:rPr>
        <w:t>Die Eischneemasse in der Schüssel über ein warmes Wasserbad setzen, dabei ständig mit einem Schneebesen schlagen, bis die Masse etwas zäh und ganz matt ist. Die Schüssel herausnehmen und die Mandelmischung unterheben.</w:t>
      </w:r>
    </w:p>
    <w:p w14:paraId="38F6AD49" w14:textId="36F720E8" w:rsidR="008F59BC" w:rsidRPr="008F59BC" w:rsidRDefault="008F59BC" w:rsidP="00B40E8C">
      <w:pPr>
        <w:pStyle w:val="ListParagraph"/>
        <w:numPr>
          <w:ilvl w:val="0"/>
          <w:numId w:val="633"/>
        </w:numPr>
        <w:spacing w:after="120"/>
        <w:ind w:left="714" w:hanging="357"/>
        <w:contextualSpacing w:val="0"/>
        <w:jc w:val="both"/>
        <w:rPr>
          <w:sz w:val="24"/>
          <w:szCs w:val="24"/>
        </w:rPr>
      </w:pPr>
      <w:r w:rsidRPr="008F59BC">
        <w:rPr>
          <w:sz w:val="24"/>
          <w:szCs w:val="24"/>
        </w:rPr>
        <w:t>Mit zwei Teelöffeln kleine Häufchen auf das Blech setzen. In den Backofen (Mitte) schieben und etwa 15 Minuten backen. Die Witwenküsse dürfen noch einen weichen Kern haben, denn sie garen beim Auskühlen nach.</w:t>
      </w:r>
    </w:p>
    <w:p w14:paraId="4533918A" w14:textId="21A72479" w:rsidR="008F59BC" w:rsidRDefault="008F59BC">
      <w:pPr>
        <w:rPr>
          <w:sz w:val="24"/>
          <w:szCs w:val="24"/>
        </w:rPr>
      </w:pPr>
      <w:r>
        <w:rPr>
          <w:sz w:val="24"/>
          <w:szCs w:val="24"/>
        </w:rPr>
        <w:br w:type="page"/>
      </w:r>
    </w:p>
    <w:p w14:paraId="242EF0ED" w14:textId="7F250075" w:rsidR="008F59BC" w:rsidRDefault="008F59BC" w:rsidP="00227518">
      <w:pPr>
        <w:pStyle w:val="Heading2"/>
        <w:spacing w:after="240"/>
      </w:pPr>
      <w:r>
        <w:lastRenderedPageBreak/>
        <w:t>Biberle</w:t>
      </w:r>
      <w:r w:rsidR="00F22279">
        <w:rPr>
          <w:rStyle w:val="FootnoteReference"/>
        </w:rPr>
        <w:footnoteReference w:id="1793"/>
      </w:r>
      <w:r>
        <w:t xml:space="preserve"> </w:t>
      </w:r>
    </w:p>
    <w:p w14:paraId="20A1A365" w14:textId="08626A40" w:rsidR="008F59BC" w:rsidRDefault="00644A4D" w:rsidP="00B77443">
      <w:pPr>
        <w:jc w:val="both"/>
        <w:rPr>
          <w:sz w:val="24"/>
          <w:szCs w:val="24"/>
        </w:rPr>
      </w:pPr>
      <w:r w:rsidRPr="00227518">
        <w:rPr>
          <w:sz w:val="24"/>
          <w:szCs w:val="24"/>
          <w:u w:val="single"/>
        </w:rPr>
        <w:t>Zutaten</w:t>
      </w:r>
      <w:r>
        <w:rPr>
          <w:sz w:val="24"/>
          <w:szCs w:val="24"/>
        </w:rPr>
        <w:t xml:space="preserve"> </w:t>
      </w:r>
      <w:r w:rsidR="00227518">
        <w:rPr>
          <w:sz w:val="24"/>
          <w:szCs w:val="24"/>
        </w:rPr>
        <w:t>(</w:t>
      </w:r>
      <w:r>
        <w:rPr>
          <w:sz w:val="24"/>
          <w:szCs w:val="24"/>
        </w:rPr>
        <w:t>für 100 Stück</w:t>
      </w:r>
      <w:r w:rsidR="00227518">
        <w:rPr>
          <w:sz w:val="24"/>
          <w:szCs w:val="24"/>
        </w:rPr>
        <w:t>):</w:t>
      </w:r>
    </w:p>
    <w:p w14:paraId="57ED4232" w14:textId="4161CAD1" w:rsidR="00644A4D" w:rsidRPr="00227518" w:rsidRDefault="00644A4D" w:rsidP="00B77443">
      <w:pPr>
        <w:jc w:val="both"/>
        <w:rPr>
          <w:i/>
          <w:iCs/>
          <w:sz w:val="24"/>
          <w:szCs w:val="24"/>
        </w:rPr>
      </w:pPr>
      <w:r w:rsidRPr="00227518">
        <w:rPr>
          <w:i/>
          <w:iCs/>
          <w:sz w:val="24"/>
          <w:szCs w:val="24"/>
        </w:rPr>
        <w:t>Für den Teig:</w:t>
      </w:r>
    </w:p>
    <w:p w14:paraId="67E294EC" w14:textId="4C8C2175" w:rsidR="00644A4D" w:rsidRDefault="00644A4D" w:rsidP="00B77443">
      <w:pPr>
        <w:jc w:val="both"/>
        <w:rPr>
          <w:sz w:val="24"/>
          <w:szCs w:val="24"/>
        </w:rPr>
      </w:pPr>
      <w:r>
        <w:rPr>
          <w:sz w:val="24"/>
          <w:szCs w:val="24"/>
        </w:rPr>
        <w:t>125 g Honig</w:t>
      </w:r>
    </w:p>
    <w:p w14:paraId="36EC553A" w14:textId="460E6F0C" w:rsidR="00644A4D" w:rsidRDefault="00644A4D" w:rsidP="00B77443">
      <w:pPr>
        <w:jc w:val="both"/>
        <w:rPr>
          <w:sz w:val="24"/>
          <w:szCs w:val="24"/>
        </w:rPr>
      </w:pPr>
      <w:r>
        <w:rPr>
          <w:sz w:val="24"/>
          <w:szCs w:val="24"/>
        </w:rPr>
        <w:t>75 g brauner Zucker</w:t>
      </w:r>
    </w:p>
    <w:p w14:paraId="6A6BBE62" w14:textId="2224D325" w:rsidR="00644A4D" w:rsidRDefault="00644A4D" w:rsidP="00B77443">
      <w:pPr>
        <w:jc w:val="both"/>
        <w:rPr>
          <w:sz w:val="24"/>
          <w:szCs w:val="24"/>
        </w:rPr>
      </w:pPr>
      <w:r>
        <w:rPr>
          <w:sz w:val="24"/>
          <w:szCs w:val="24"/>
        </w:rPr>
        <w:t>2 EL Öl</w:t>
      </w:r>
    </w:p>
    <w:p w14:paraId="79C4FC64" w14:textId="2B74EDBC" w:rsidR="00644A4D" w:rsidRDefault="00644A4D" w:rsidP="00B77443">
      <w:pPr>
        <w:jc w:val="both"/>
        <w:rPr>
          <w:sz w:val="24"/>
          <w:szCs w:val="24"/>
        </w:rPr>
      </w:pPr>
      <w:r>
        <w:rPr>
          <w:sz w:val="24"/>
          <w:szCs w:val="24"/>
        </w:rPr>
        <w:t>200 – 225 g Mehl</w:t>
      </w:r>
    </w:p>
    <w:p w14:paraId="3FD1164B" w14:textId="140F93CC" w:rsidR="00644A4D" w:rsidRDefault="00644A4D" w:rsidP="00B77443">
      <w:pPr>
        <w:jc w:val="both"/>
        <w:rPr>
          <w:sz w:val="24"/>
          <w:szCs w:val="24"/>
        </w:rPr>
      </w:pPr>
      <w:r>
        <w:rPr>
          <w:sz w:val="24"/>
          <w:szCs w:val="24"/>
        </w:rPr>
        <w:t>1 gehäufter TL Backpulver</w:t>
      </w:r>
    </w:p>
    <w:p w14:paraId="18B25F50" w14:textId="70F6609C" w:rsidR="00644A4D" w:rsidRDefault="00644A4D" w:rsidP="00B77443">
      <w:pPr>
        <w:jc w:val="both"/>
        <w:rPr>
          <w:sz w:val="24"/>
          <w:szCs w:val="24"/>
        </w:rPr>
      </w:pPr>
      <w:r>
        <w:rPr>
          <w:sz w:val="24"/>
          <w:szCs w:val="24"/>
        </w:rPr>
        <w:t>2 TL Lebkuchengewürz</w:t>
      </w:r>
    </w:p>
    <w:p w14:paraId="36E5461F" w14:textId="14BFDA12" w:rsidR="00644A4D" w:rsidRDefault="00644A4D" w:rsidP="00B77443">
      <w:pPr>
        <w:jc w:val="both"/>
        <w:rPr>
          <w:sz w:val="24"/>
          <w:szCs w:val="24"/>
        </w:rPr>
      </w:pPr>
    </w:p>
    <w:p w14:paraId="1F1DB0F8" w14:textId="63575CF0" w:rsidR="00644A4D" w:rsidRPr="00227518" w:rsidRDefault="00644A4D" w:rsidP="00B77443">
      <w:pPr>
        <w:jc w:val="both"/>
        <w:rPr>
          <w:i/>
          <w:iCs/>
          <w:sz w:val="24"/>
          <w:szCs w:val="24"/>
        </w:rPr>
      </w:pPr>
      <w:r w:rsidRPr="00227518">
        <w:rPr>
          <w:i/>
          <w:iCs/>
          <w:sz w:val="24"/>
          <w:szCs w:val="24"/>
        </w:rPr>
        <w:t>Für die Füllung:</w:t>
      </w:r>
    </w:p>
    <w:p w14:paraId="2995456C" w14:textId="32C70424" w:rsidR="00644A4D" w:rsidRDefault="00644A4D" w:rsidP="00B77443">
      <w:pPr>
        <w:jc w:val="both"/>
        <w:rPr>
          <w:sz w:val="24"/>
          <w:szCs w:val="24"/>
        </w:rPr>
      </w:pPr>
      <w:r>
        <w:rPr>
          <w:sz w:val="24"/>
          <w:szCs w:val="24"/>
        </w:rPr>
        <w:t>300 g Marzipanrohmasse</w:t>
      </w:r>
    </w:p>
    <w:p w14:paraId="17F69852" w14:textId="6A3E40F4" w:rsidR="00644A4D" w:rsidRDefault="00644A4D" w:rsidP="00B77443">
      <w:pPr>
        <w:jc w:val="both"/>
        <w:rPr>
          <w:sz w:val="24"/>
          <w:szCs w:val="24"/>
        </w:rPr>
      </w:pPr>
    </w:p>
    <w:p w14:paraId="714EAF33" w14:textId="4B92231E" w:rsidR="00644A4D" w:rsidRDefault="00644A4D" w:rsidP="00B77443">
      <w:pPr>
        <w:jc w:val="both"/>
        <w:rPr>
          <w:sz w:val="24"/>
          <w:szCs w:val="24"/>
        </w:rPr>
      </w:pPr>
      <w:r>
        <w:rPr>
          <w:sz w:val="24"/>
          <w:szCs w:val="24"/>
        </w:rPr>
        <w:t>Zubereitungszeit: 50 Minuten plus Ruhezeit 1 Stunde plus 20 Backzeit pro Blech</w:t>
      </w:r>
    </w:p>
    <w:p w14:paraId="62A0B4BD" w14:textId="4A0DF6C9" w:rsidR="00644A4D" w:rsidRPr="0041041B" w:rsidRDefault="00644A4D" w:rsidP="00B40E8C">
      <w:pPr>
        <w:pStyle w:val="ListParagraph"/>
        <w:numPr>
          <w:ilvl w:val="0"/>
          <w:numId w:val="634"/>
        </w:numPr>
        <w:spacing w:after="120"/>
        <w:ind w:left="714" w:hanging="357"/>
        <w:contextualSpacing w:val="0"/>
        <w:jc w:val="both"/>
        <w:rPr>
          <w:sz w:val="24"/>
          <w:szCs w:val="24"/>
        </w:rPr>
      </w:pPr>
      <w:r w:rsidRPr="0041041B">
        <w:rPr>
          <w:sz w:val="24"/>
          <w:szCs w:val="24"/>
        </w:rPr>
        <w:t xml:space="preserve">Den Honig, den Zucker und das Öl unter Rühren in einem </w:t>
      </w:r>
      <w:r w:rsidR="009E1C89" w:rsidRPr="0041041B">
        <w:rPr>
          <w:sz w:val="24"/>
          <w:szCs w:val="24"/>
        </w:rPr>
        <w:t>Topf</w:t>
      </w:r>
      <w:r w:rsidRPr="0041041B">
        <w:rPr>
          <w:sz w:val="24"/>
          <w:szCs w:val="24"/>
        </w:rPr>
        <w:t xml:space="preserve"> erwärmen, bis sich der Zucker aufgelöst hat. Die Masse abkühlen lassen. Dann </w:t>
      </w:r>
      <w:r w:rsidR="009E1C89" w:rsidRPr="0041041B">
        <w:rPr>
          <w:sz w:val="24"/>
          <w:szCs w:val="24"/>
        </w:rPr>
        <w:t>so viel</w:t>
      </w:r>
      <w:r w:rsidRPr="0041041B">
        <w:rPr>
          <w:sz w:val="24"/>
          <w:szCs w:val="24"/>
        </w:rPr>
        <w:t xml:space="preserve"> Mehl zusammen mit dem Backpulver und dem Lebkuchengewürz unterkneten, dass ein fester Teig entsteht. Zugedeckt oder in Folie verpackt 1 Stunde im Kühlschrank ruhen lassen.</w:t>
      </w:r>
    </w:p>
    <w:p w14:paraId="45AF4A44" w14:textId="5354C67D" w:rsidR="00644A4D" w:rsidRPr="0041041B" w:rsidRDefault="00644A4D" w:rsidP="00B40E8C">
      <w:pPr>
        <w:pStyle w:val="ListParagraph"/>
        <w:numPr>
          <w:ilvl w:val="0"/>
          <w:numId w:val="634"/>
        </w:numPr>
        <w:spacing w:after="120"/>
        <w:ind w:left="714" w:hanging="357"/>
        <w:contextualSpacing w:val="0"/>
        <w:jc w:val="both"/>
        <w:rPr>
          <w:sz w:val="24"/>
          <w:szCs w:val="24"/>
        </w:rPr>
      </w:pPr>
      <w:r w:rsidRPr="0041041B">
        <w:rPr>
          <w:sz w:val="24"/>
          <w:szCs w:val="24"/>
        </w:rPr>
        <w:t>Aus der Marzipanrohmasse vier gleichlange Rollen mit dem Durchmesser eines Pfennigstücks formen. Den Lebkuchenteig auf wenig Mehl so ausrollen, dass vier Rechtecke entstehen, mit denen jeweils die Marzipanrollen umhüllt werden können (Rechtecke 24x7 cm) Die Rechtecke ausschneiden und an den Rändern mit dem verquirlten Eiweiß bestreichen.</w:t>
      </w:r>
    </w:p>
    <w:p w14:paraId="764F9CF2" w14:textId="3EBBBF42" w:rsidR="00644A4D" w:rsidRPr="0041041B" w:rsidRDefault="0041041B" w:rsidP="00B40E8C">
      <w:pPr>
        <w:pStyle w:val="ListParagraph"/>
        <w:numPr>
          <w:ilvl w:val="0"/>
          <w:numId w:val="634"/>
        </w:numPr>
        <w:spacing w:after="120"/>
        <w:ind w:left="714" w:hanging="357"/>
        <w:contextualSpacing w:val="0"/>
        <w:jc w:val="both"/>
        <w:rPr>
          <w:sz w:val="24"/>
          <w:szCs w:val="24"/>
        </w:rPr>
      </w:pPr>
      <w:r w:rsidRPr="0041041B">
        <w:rPr>
          <w:sz w:val="24"/>
          <w:szCs w:val="24"/>
        </w:rPr>
        <w:t>Das Marzipan jeweils in die Mitte legen und mit dem Lebkuchenteig umhüllen. An den Rändern gut festdrücken. Den Backofen auf 180 Grad (Gas 3) vorheizen. Das Backblech vorbereiten.</w:t>
      </w:r>
    </w:p>
    <w:p w14:paraId="55A68C06" w14:textId="7DFCB61E" w:rsidR="0041041B" w:rsidRDefault="0041041B" w:rsidP="00B40E8C">
      <w:pPr>
        <w:pStyle w:val="ListParagraph"/>
        <w:numPr>
          <w:ilvl w:val="0"/>
          <w:numId w:val="634"/>
        </w:numPr>
        <w:spacing w:after="120"/>
        <w:ind w:left="714" w:hanging="357"/>
        <w:contextualSpacing w:val="0"/>
        <w:jc w:val="both"/>
        <w:rPr>
          <w:sz w:val="24"/>
          <w:szCs w:val="24"/>
        </w:rPr>
      </w:pPr>
      <w:r w:rsidRPr="0041041B">
        <w:rPr>
          <w:sz w:val="24"/>
          <w:szCs w:val="24"/>
        </w:rPr>
        <w:t>Die Rollen im Abstand von etwa 1 ½ cm schräg in kleine Dreiecke schneiden. Die Biberle auf das Backblech setzen. In den Backofen (Mitte) schieben und etwa 20 Minuten backen. Die Biberle auf ein Kuchengitter setzen und abkühlen lassen.</w:t>
      </w:r>
    </w:p>
    <w:p w14:paraId="62E397B4" w14:textId="503FC981" w:rsidR="0041041B" w:rsidRDefault="0041041B" w:rsidP="0041041B">
      <w:pPr>
        <w:pStyle w:val="ListParagraph"/>
        <w:jc w:val="both"/>
        <w:rPr>
          <w:sz w:val="24"/>
          <w:szCs w:val="24"/>
        </w:rPr>
      </w:pPr>
    </w:p>
    <w:p w14:paraId="3A223008" w14:textId="4C997866" w:rsidR="0041041B" w:rsidRDefault="0041041B">
      <w:pPr>
        <w:rPr>
          <w:sz w:val="24"/>
          <w:szCs w:val="24"/>
        </w:rPr>
      </w:pPr>
      <w:r>
        <w:rPr>
          <w:sz w:val="24"/>
          <w:szCs w:val="24"/>
        </w:rPr>
        <w:br w:type="page"/>
      </w:r>
    </w:p>
    <w:p w14:paraId="36ACC48F" w14:textId="780AA632" w:rsidR="0041041B" w:rsidRDefault="0041041B" w:rsidP="00227518">
      <w:pPr>
        <w:pStyle w:val="Heading2"/>
        <w:spacing w:after="240"/>
      </w:pPr>
      <w:r>
        <w:lastRenderedPageBreak/>
        <w:t>Pfeffernüsse</w:t>
      </w:r>
      <w:r w:rsidR="00B52CD0">
        <w:rPr>
          <w:rStyle w:val="FootnoteReference"/>
        </w:rPr>
        <w:footnoteReference w:id="1794"/>
      </w:r>
      <w:r>
        <w:t xml:space="preserve"> </w:t>
      </w:r>
    </w:p>
    <w:p w14:paraId="4F6CFF3E" w14:textId="0DCECA43" w:rsidR="0041041B" w:rsidRPr="00227518" w:rsidRDefault="0041041B" w:rsidP="00227518">
      <w:pPr>
        <w:jc w:val="both"/>
        <w:rPr>
          <w:sz w:val="24"/>
          <w:szCs w:val="24"/>
        </w:rPr>
      </w:pPr>
      <w:r w:rsidRPr="00227518">
        <w:rPr>
          <w:sz w:val="24"/>
          <w:szCs w:val="24"/>
          <w:u w:val="single"/>
        </w:rPr>
        <w:t>Zutaten</w:t>
      </w:r>
      <w:r w:rsidRPr="00227518">
        <w:rPr>
          <w:sz w:val="24"/>
          <w:szCs w:val="24"/>
        </w:rPr>
        <w:t xml:space="preserve"> </w:t>
      </w:r>
      <w:r w:rsidR="00211B4F">
        <w:rPr>
          <w:sz w:val="24"/>
          <w:szCs w:val="24"/>
        </w:rPr>
        <w:t>(</w:t>
      </w:r>
      <w:r w:rsidRPr="00227518">
        <w:rPr>
          <w:sz w:val="24"/>
          <w:szCs w:val="24"/>
        </w:rPr>
        <w:t>für 100 Stück</w:t>
      </w:r>
      <w:r w:rsidR="00211B4F">
        <w:rPr>
          <w:sz w:val="24"/>
          <w:szCs w:val="24"/>
        </w:rPr>
        <w:t>):</w:t>
      </w:r>
    </w:p>
    <w:p w14:paraId="28839340" w14:textId="51ADE6C6" w:rsidR="0041041B" w:rsidRPr="00211B4F" w:rsidRDefault="0041041B" w:rsidP="00211B4F">
      <w:pPr>
        <w:jc w:val="both"/>
        <w:rPr>
          <w:i/>
          <w:iCs/>
          <w:sz w:val="24"/>
          <w:szCs w:val="24"/>
        </w:rPr>
      </w:pPr>
      <w:r w:rsidRPr="00211B4F">
        <w:rPr>
          <w:i/>
          <w:iCs/>
          <w:sz w:val="24"/>
          <w:szCs w:val="24"/>
        </w:rPr>
        <w:t>Für den Teig:</w:t>
      </w:r>
    </w:p>
    <w:p w14:paraId="177B0BD4" w14:textId="61F038E4" w:rsidR="0041041B" w:rsidRPr="00211B4F" w:rsidRDefault="0041041B" w:rsidP="00211B4F">
      <w:pPr>
        <w:jc w:val="both"/>
        <w:rPr>
          <w:sz w:val="24"/>
          <w:szCs w:val="24"/>
        </w:rPr>
      </w:pPr>
      <w:r w:rsidRPr="00211B4F">
        <w:rPr>
          <w:sz w:val="24"/>
          <w:szCs w:val="24"/>
        </w:rPr>
        <w:t>250 g Zucker</w:t>
      </w:r>
    </w:p>
    <w:p w14:paraId="57C36210" w14:textId="23ABC05C" w:rsidR="0041041B" w:rsidRPr="00211B4F" w:rsidRDefault="0041041B" w:rsidP="00211B4F">
      <w:pPr>
        <w:jc w:val="both"/>
        <w:rPr>
          <w:sz w:val="24"/>
          <w:szCs w:val="24"/>
        </w:rPr>
      </w:pPr>
      <w:r w:rsidRPr="00211B4F">
        <w:rPr>
          <w:sz w:val="24"/>
          <w:szCs w:val="24"/>
        </w:rPr>
        <w:t>2 Eier</w:t>
      </w:r>
    </w:p>
    <w:p w14:paraId="0EFF5FF8" w14:textId="3FE664DC" w:rsidR="0041041B" w:rsidRPr="00211B4F" w:rsidRDefault="0041041B" w:rsidP="00211B4F">
      <w:pPr>
        <w:jc w:val="both"/>
        <w:rPr>
          <w:sz w:val="24"/>
          <w:szCs w:val="24"/>
        </w:rPr>
      </w:pPr>
      <w:r w:rsidRPr="00211B4F">
        <w:rPr>
          <w:sz w:val="24"/>
          <w:szCs w:val="24"/>
        </w:rPr>
        <w:t>2 TL Zimt</w:t>
      </w:r>
    </w:p>
    <w:p w14:paraId="04B83114" w14:textId="7DEB741D" w:rsidR="0041041B" w:rsidRPr="00211B4F" w:rsidRDefault="0041041B" w:rsidP="00211B4F">
      <w:pPr>
        <w:jc w:val="both"/>
        <w:rPr>
          <w:sz w:val="24"/>
          <w:szCs w:val="24"/>
        </w:rPr>
      </w:pPr>
      <w:r w:rsidRPr="00211B4F">
        <w:rPr>
          <w:sz w:val="24"/>
          <w:szCs w:val="24"/>
        </w:rPr>
        <w:t>½ TL gemahlene Nelken</w:t>
      </w:r>
    </w:p>
    <w:p w14:paraId="4CD26EA7" w14:textId="0CD3732E" w:rsidR="0041041B" w:rsidRPr="00211B4F" w:rsidRDefault="0041041B" w:rsidP="00211B4F">
      <w:pPr>
        <w:jc w:val="both"/>
        <w:rPr>
          <w:sz w:val="24"/>
          <w:szCs w:val="24"/>
        </w:rPr>
      </w:pPr>
      <w:r w:rsidRPr="00211B4F">
        <w:rPr>
          <w:sz w:val="24"/>
          <w:szCs w:val="24"/>
        </w:rPr>
        <w:t>1 gute Msp. Hirschhornsalz</w:t>
      </w:r>
    </w:p>
    <w:p w14:paraId="26F652E6" w14:textId="40E01687" w:rsidR="0041041B" w:rsidRPr="00211B4F" w:rsidRDefault="0041041B" w:rsidP="00211B4F">
      <w:pPr>
        <w:jc w:val="both"/>
        <w:rPr>
          <w:sz w:val="24"/>
          <w:szCs w:val="24"/>
        </w:rPr>
      </w:pPr>
      <w:r w:rsidRPr="00211B4F">
        <w:rPr>
          <w:sz w:val="24"/>
          <w:szCs w:val="24"/>
        </w:rPr>
        <w:t>250 g Mehl</w:t>
      </w:r>
    </w:p>
    <w:p w14:paraId="6FCCFE46" w14:textId="2643BD57" w:rsidR="0041041B" w:rsidRDefault="0041041B" w:rsidP="0041041B">
      <w:pPr>
        <w:pStyle w:val="ListParagraph"/>
        <w:jc w:val="both"/>
        <w:rPr>
          <w:sz w:val="24"/>
          <w:szCs w:val="24"/>
        </w:rPr>
      </w:pPr>
    </w:p>
    <w:p w14:paraId="0FC37A77" w14:textId="681E43C7" w:rsidR="0041041B" w:rsidRPr="0041041B" w:rsidRDefault="0041041B" w:rsidP="0041041B">
      <w:pPr>
        <w:jc w:val="both"/>
        <w:rPr>
          <w:sz w:val="24"/>
          <w:szCs w:val="24"/>
        </w:rPr>
      </w:pPr>
      <w:r w:rsidRPr="0041041B">
        <w:rPr>
          <w:sz w:val="24"/>
          <w:szCs w:val="24"/>
        </w:rPr>
        <w:t>Zubereitungszeit: 40 Minuten plus 12 Stunden Ruhezeit plus 25 Backzeit pro Blech</w:t>
      </w:r>
    </w:p>
    <w:p w14:paraId="5D532736" w14:textId="179FE1EB" w:rsidR="00644A4D" w:rsidRPr="0041041B" w:rsidRDefault="0041041B" w:rsidP="00B40E8C">
      <w:pPr>
        <w:pStyle w:val="ListParagraph"/>
        <w:numPr>
          <w:ilvl w:val="0"/>
          <w:numId w:val="635"/>
        </w:numPr>
        <w:spacing w:after="120"/>
        <w:ind w:left="714" w:hanging="357"/>
        <w:contextualSpacing w:val="0"/>
        <w:jc w:val="both"/>
        <w:rPr>
          <w:sz w:val="24"/>
          <w:szCs w:val="24"/>
        </w:rPr>
      </w:pPr>
      <w:r w:rsidRPr="0041041B">
        <w:rPr>
          <w:sz w:val="24"/>
          <w:szCs w:val="24"/>
        </w:rPr>
        <w:t>In einer Schüssel den Zucker, die Eier, den Zimt und die Nelken mit den Schneebesen des Handrührers etwa 10 Minuten schlagen.</w:t>
      </w:r>
    </w:p>
    <w:p w14:paraId="6BAAC42B" w14:textId="568D3A58" w:rsidR="0041041B" w:rsidRPr="0041041B" w:rsidRDefault="0041041B" w:rsidP="00B40E8C">
      <w:pPr>
        <w:pStyle w:val="ListParagraph"/>
        <w:numPr>
          <w:ilvl w:val="0"/>
          <w:numId w:val="635"/>
        </w:numPr>
        <w:spacing w:after="120"/>
        <w:ind w:left="714" w:hanging="357"/>
        <w:contextualSpacing w:val="0"/>
        <w:jc w:val="both"/>
        <w:rPr>
          <w:sz w:val="24"/>
          <w:szCs w:val="24"/>
        </w:rPr>
      </w:pPr>
      <w:r w:rsidRPr="0041041B">
        <w:rPr>
          <w:sz w:val="24"/>
          <w:szCs w:val="24"/>
        </w:rPr>
        <w:t xml:space="preserve">Das Hirschhornsalz dem Mehl zufügen und unterkneten. Den Teig zugedeckt am besten über Nacht, mindestens aber 4 Stunden </w:t>
      </w:r>
      <w:r w:rsidR="009E1C89" w:rsidRPr="0041041B">
        <w:rPr>
          <w:sz w:val="24"/>
          <w:szCs w:val="24"/>
        </w:rPr>
        <w:t>kaltstellen</w:t>
      </w:r>
      <w:r w:rsidRPr="0041041B">
        <w:rPr>
          <w:sz w:val="24"/>
          <w:szCs w:val="24"/>
        </w:rPr>
        <w:t>.</w:t>
      </w:r>
    </w:p>
    <w:p w14:paraId="75A93C5B" w14:textId="13CFCDDF" w:rsidR="0041041B" w:rsidRPr="0041041B" w:rsidRDefault="0041041B" w:rsidP="00B40E8C">
      <w:pPr>
        <w:pStyle w:val="ListParagraph"/>
        <w:numPr>
          <w:ilvl w:val="0"/>
          <w:numId w:val="635"/>
        </w:numPr>
        <w:spacing w:after="120"/>
        <w:ind w:left="714" w:hanging="357"/>
        <w:contextualSpacing w:val="0"/>
        <w:jc w:val="both"/>
        <w:rPr>
          <w:sz w:val="24"/>
          <w:szCs w:val="24"/>
        </w:rPr>
      </w:pPr>
      <w:r w:rsidRPr="0041041B">
        <w:rPr>
          <w:sz w:val="24"/>
          <w:szCs w:val="24"/>
        </w:rPr>
        <w:t>Die Arbeitsfläche dünn mit Mehl bestäuben. Den Teig darauf etwa 1 cm dick ausrollen. Pfenniggroße Plätzchen ausstechen und dicht auf eine Marmor- oder Porzellanplatte legen. Über acht trocknen lassen.</w:t>
      </w:r>
    </w:p>
    <w:p w14:paraId="2619AEB8" w14:textId="7DA2C493" w:rsidR="0041041B" w:rsidRDefault="0041041B" w:rsidP="00B40E8C">
      <w:pPr>
        <w:pStyle w:val="ListParagraph"/>
        <w:numPr>
          <w:ilvl w:val="0"/>
          <w:numId w:val="635"/>
        </w:numPr>
        <w:spacing w:after="120"/>
        <w:ind w:left="714" w:hanging="357"/>
        <w:contextualSpacing w:val="0"/>
        <w:jc w:val="both"/>
        <w:rPr>
          <w:sz w:val="24"/>
          <w:szCs w:val="24"/>
        </w:rPr>
      </w:pPr>
      <w:r w:rsidRPr="0041041B">
        <w:rPr>
          <w:sz w:val="24"/>
          <w:szCs w:val="24"/>
        </w:rPr>
        <w:t>Am nächsten Tag den Backofen auf 150 Grad (Gas 2) vorheizen. Die Pfeffernüsse mit der feuchten Seite nach oben auf ein mit Backpapier belegtes Blech setzen. In den Backofen (Mitte) schieben und etwa 25 Minuten backen.</w:t>
      </w:r>
    </w:p>
    <w:p w14:paraId="685C45A5" w14:textId="77777777" w:rsidR="0041041B" w:rsidRDefault="0041041B">
      <w:pPr>
        <w:rPr>
          <w:sz w:val="24"/>
          <w:szCs w:val="24"/>
        </w:rPr>
      </w:pPr>
      <w:r>
        <w:rPr>
          <w:sz w:val="24"/>
          <w:szCs w:val="24"/>
        </w:rPr>
        <w:br w:type="page"/>
      </w:r>
    </w:p>
    <w:p w14:paraId="3D0B82B9" w14:textId="0BAD0F62" w:rsidR="0041041B" w:rsidRDefault="0041041B" w:rsidP="007B3AB9">
      <w:pPr>
        <w:pStyle w:val="Heading2"/>
        <w:spacing w:after="240"/>
      </w:pPr>
      <w:r>
        <w:lastRenderedPageBreak/>
        <w:t>Zimtsterne</w:t>
      </w:r>
      <w:r w:rsidR="00DD15BC">
        <w:rPr>
          <w:rStyle w:val="FootnoteReference"/>
        </w:rPr>
        <w:footnoteReference w:id="1795"/>
      </w:r>
      <w:r>
        <w:t xml:space="preserve"> </w:t>
      </w:r>
    </w:p>
    <w:p w14:paraId="733621DF" w14:textId="4CD3F851" w:rsidR="0041041B" w:rsidRDefault="0041041B" w:rsidP="0041041B">
      <w:pPr>
        <w:jc w:val="both"/>
        <w:rPr>
          <w:sz w:val="24"/>
          <w:szCs w:val="24"/>
        </w:rPr>
      </w:pPr>
      <w:r w:rsidRPr="007B3AB9">
        <w:rPr>
          <w:sz w:val="24"/>
          <w:szCs w:val="24"/>
          <w:u w:val="single"/>
        </w:rPr>
        <w:t>Zutaten</w:t>
      </w:r>
      <w:r>
        <w:rPr>
          <w:sz w:val="24"/>
          <w:szCs w:val="24"/>
        </w:rPr>
        <w:t xml:space="preserve"> </w:t>
      </w:r>
      <w:r w:rsidR="007B3AB9">
        <w:rPr>
          <w:sz w:val="24"/>
          <w:szCs w:val="24"/>
        </w:rPr>
        <w:t>(</w:t>
      </w:r>
      <w:r>
        <w:rPr>
          <w:sz w:val="24"/>
          <w:szCs w:val="24"/>
        </w:rPr>
        <w:t>für 40 Stück</w:t>
      </w:r>
      <w:r w:rsidR="007B3AB9">
        <w:rPr>
          <w:sz w:val="24"/>
          <w:szCs w:val="24"/>
        </w:rPr>
        <w:t>):</w:t>
      </w:r>
    </w:p>
    <w:p w14:paraId="405333EF" w14:textId="13AA1D97" w:rsidR="0041041B" w:rsidRPr="007B3AB9" w:rsidRDefault="0041041B" w:rsidP="0041041B">
      <w:pPr>
        <w:jc w:val="both"/>
        <w:rPr>
          <w:i/>
          <w:iCs/>
          <w:sz w:val="24"/>
          <w:szCs w:val="24"/>
        </w:rPr>
      </w:pPr>
      <w:r w:rsidRPr="007B3AB9">
        <w:rPr>
          <w:i/>
          <w:iCs/>
          <w:sz w:val="24"/>
          <w:szCs w:val="24"/>
        </w:rPr>
        <w:t>Für den Teig:</w:t>
      </w:r>
    </w:p>
    <w:p w14:paraId="003DD42D" w14:textId="797A90B1" w:rsidR="0041041B" w:rsidRDefault="0041041B" w:rsidP="0041041B">
      <w:pPr>
        <w:jc w:val="both"/>
        <w:rPr>
          <w:sz w:val="24"/>
          <w:szCs w:val="24"/>
        </w:rPr>
      </w:pPr>
      <w:r>
        <w:rPr>
          <w:sz w:val="24"/>
          <w:szCs w:val="24"/>
        </w:rPr>
        <w:t>400 g</w:t>
      </w:r>
      <w:r w:rsidR="001000AB">
        <w:rPr>
          <w:sz w:val="24"/>
          <w:szCs w:val="24"/>
        </w:rPr>
        <w:t xml:space="preserve"> gemahlene</w:t>
      </w:r>
      <w:r>
        <w:rPr>
          <w:sz w:val="24"/>
          <w:szCs w:val="24"/>
        </w:rPr>
        <w:t xml:space="preserve"> Mandeln</w:t>
      </w:r>
    </w:p>
    <w:p w14:paraId="1E416A32" w14:textId="5B30C6AD" w:rsidR="0041041B" w:rsidRDefault="0041041B" w:rsidP="0041041B">
      <w:pPr>
        <w:jc w:val="both"/>
        <w:rPr>
          <w:sz w:val="24"/>
          <w:szCs w:val="24"/>
        </w:rPr>
      </w:pPr>
      <w:r>
        <w:rPr>
          <w:sz w:val="24"/>
          <w:szCs w:val="24"/>
        </w:rPr>
        <w:t>3 Eiweiß</w:t>
      </w:r>
    </w:p>
    <w:p w14:paraId="7942D1FB" w14:textId="338A9439" w:rsidR="0041041B" w:rsidRDefault="0041041B" w:rsidP="0041041B">
      <w:pPr>
        <w:jc w:val="both"/>
        <w:rPr>
          <w:sz w:val="24"/>
          <w:szCs w:val="24"/>
        </w:rPr>
      </w:pPr>
      <w:r>
        <w:rPr>
          <w:sz w:val="24"/>
          <w:szCs w:val="24"/>
        </w:rPr>
        <w:t>300 g Zucker</w:t>
      </w:r>
    </w:p>
    <w:p w14:paraId="66652B8B" w14:textId="3FC87CB5" w:rsidR="0041041B" w:rsidRDefault="0041041B" w:rsidP="0041041B">
      <w:pPr>
        <w:jc w:val="both"/>
        <w:rPr>
          <w:sz w:val="24"/>
          <w:szCs w:val="24"/>
        </w:rPr>
      </w:pPr>
      <w:r>
        <w:rPr>
          <w:sz w:val="24"/>
          <w:szCs w:val="24"/>
        </w:rPr>
        <w:t>1 TL Zitronensaft</w:t>
      </w:r>
    </w:p>
    <w:p w14:paraId="09650992" w14:textId="52021947" w:rsidR="0041041B" w:rsidRDefault="0041041B" w:rsidP="0041041B">
      <w:pPr>
        <w:jc w:val="both"/>
        <w:rPr>
          <w:sz w:val="24"/>
          <w:szCs w:val="24"/>
        </w:rPr>
      </w:pPr>
      <w:r>
        <w:rPr>
          <w:sz w:val="24"/>
          <w:szCs w:val="24"/>
        </w:rPr>
        <w:t>Abgerieben Schale einer halben Zitrone</w:t>
      </w:r>
    </w:p>
    <w:p w14:paraId="35908718" w14:textId="596E8A35" w:rsidR="0041041B" w:rsidRDefault="0041041B" w:rsidP="0041041B">
      <w:pPr>
        <w:jc w:val="both"/>
        <w:rPr>
          <w:sz w:val="24"/>
          <w:szCs w:val="24"/>
        </w:rPr>
      </w:pPr>
      <w:r>
        <w:rPr>
          <w:sz w:val="24"/>
          <w:szCs w:val="24"/>
        </w:rPr>
        <w:t>1 EL Zimt</w:t>
      </w:r>
    </w:p>
    <w:p w14:paraId="00B8E9CD" w14:textId="29B92A07" w:rsidR="0041041B" w:rsidRDefault="0041041B" w:rsidP="0041041B">
      <w:pPr>
        <w:jc w:val="both"/>
        <w:rPr>
          <w:sz w:val="24"/>
          <w:szCs w:val="24"/>
        </w:rPr>
      </w:pPr>
      <w:r>
        <w:rPr>
          <w:sz w:val="24"/>
          <w:szCs w:val="24"/>
        </w:rPr>
        <w:t>Je 1 gute Prise gemahlene Nelken und Piment</w:t>
      </w:r>
    </w:p>
    <w:p w14:paraId="3F8E0E9B" w14:textId="466AED91" w:rsidR="001000AB" w:rsidRDefault="001000AB" w:rsidP="0041041B">
      <w:pPr>
        <w:jc w:val="both"/>
        <w:rPr>
          <w:sz w:val="24"/>
          <w:szCs w:val="24"/>
        </w:rPr>
      </w:pPr>
      <w:r>
        <w:rPr>
          <w:sz w:val="24"/>
          <w:szCs w:val="24"/>
        </w:rPr>
        <w:t>Zucker zum Ausrollen</w:t>
      </w:r>
    </w:p>
    <w:p w14:paraId="1C17600F" w14:textId="47CCF265" w:rsidR="0041041B" w:rsidRDefault="0041041B" w:rsidP="0041041B">
      <w:pPr>
        <w:jc w:val="both"/>
        <w:rPr>
          <w:sz w:val="24"/>
          <w:szCs w:val="24"/>
        </w:rPr>
      </w:pPr>
    </w:p>
    <w:p w14:paraId="1C7BE975" w14:textId="2B52E56B" w:rsidR="0041041B" w:rsidRDefault="001000AB" w:rsidP="0041041B">
      <w:pPr>
        <w:jc w:val="both"/>
        <w:rPr>
          <w:sz w:val="24"/>
          <w:szCs w:val="24"/>
        </w:rPr>
      </w:pPr>
      <w:r>
        <w:rPr>
          <w:sz w:val="24"/>
          <w:szCs w:val="24"/>
        </w:rPr>
        <w:t>Zubereitungszeit: 50 Minuten plus 12 Minuten Backzeit pro Blech</w:t>
      </w:r>
    </w:p>
    <w:p w14:paraId="53D0A731" w14:textId="0B63B974" w:rsidR="001000AB" w:rsidRPr="006C791E" w:rsidRDefault="001000AB" w:rsidP="00B40E8C">
      <w:pPr>
        <w:pStyle w:val="ListParagraph"/>
        <w:numPr>
          <w:ilvl w:val="0"/>
          <w:numId w:val="636"/>
        </w:numPr>
        <w:spacing w:after="120"/>
        <w:ind w:left="714" w:hanging="357"/>
        <w:contextualSpacing w:val="0"/>
        <w:jc w:val="both"/>
        <w:rPr>
          <w:sz w:val="24"/>
          <w:szCs w:val="24"/>
        </w:rPr>
      </w:pPr>
      <w:r w:rsidRPr="006C791E">
        <w:rPr>
          <w:sz w:val="24"/>
          <w:szCs w:val="24"/>
        </w:rPr>
        <w:t>Die Eiweiße in eine Schüssel geben. Mit den Schneebesen des Handrührers zu sehr steifem Schnee schlagen. Er muss so fest sein, dass ein Messerschnitt sichtbar bleibt.</w:t>
      </w:r>
    </w:p>
    <w:p w14:paraId="0BCE3D3F" w14:textId="05D8B7D7" w:rsidR="001000AB" w:rsidRPr="006C791E" w:rsidRDefault="001000AB" w:rsidP="00B40E8C">
      <w:pPr>
        <w:pStyle w:val="ListParagraph"/>
        <w:numPr>
          <w:ilvl w:val="0"/>
          <w:numId w:val="636"/>
        </w:numPr>
        <w:spacing w:after="120"/>
        <w:ind w:left="714" w:hanging="357"/>
        <w:contextualSpacing w:val="0"/>
        <w:jc w:val="both"/>
        <w:rPr>
          <w:sz w:val="24"/>
          <w:szCs w:val="24"/>
        </w:rPr>
      </w:pPr>
      <w:r w:rsidRPr="006C791E">
        <w:rPr>
          <w:sz w:val="24"/>
          <w:szCs w:val="24"/>
        </w:rPr>
        <w:t>Den Zucker langsam dazu rieseln lassen, die Masse dabei ständig weiterschlagen. Insgesamt auf höchster Stufe etwa 10 Minuten schlagen, bis sich der Zucker fast aufgelöst hat. Ganz zum Schluss den Zitronensaft unterrühren.</w:t>
      </w:r>
    </w:p>
    <w:p w14:paraId="3EAFBB64" w14:textId="1FEE02A1" w:rsidR="001000AB" w:rsidRPr="006C791E" w:rsidRDefault="001000AB" w:rsidP="00B40E8C">
      <w:pPr>
        <w:pStyle w:val="ListParagraph"/>
        <w:numPr>
          <w:ilvl w:val="0"/>
          <w:numId w:val="636"/>
        </w:numPr>
        <w:spacing w:after="120"/>
        <w:ind w:left="714" w:hanging="357"/>
        <w:contextualSpacing w:val="0"/>
        <w:jc w:val="both"/>
        <w:rPr>
          <w:sz w:val="24"/>
          <w:szCs w:val="24"/>
        </w:rPr>
      </w:pPr>
      <w:r w:rsidRPr="006C791E">
        <w:rPr>
          <w:sz w:val="24"/>
          <w:szCs w:val="24"/>
        </w:rPr>
        <w:t>Nun 4 EL der Schaummasse für die Glasur abnehmen. In eine Tasse füllen und mit Folie abdecken, damit die Oberfläche nicht austrocknet. Am besten bis zum Gebrauch in den Kühlschrank stellen.</w:t>
      </w:r>
    </w:p>
    <w:p w14:paraId="3ECA5BA5" w14:textId="039EFD15" w:rsidR="001000AB" w:rsidRPr="006C791E" w:rsidRDefault="001000AB" w:rsidP="00B40E8C">
      <w:pPr>
        <w:pStyle w:val="ListParagraph"/>
        <w:numPr>
          <w:ilvl w:val="0"/>
          <w:numId w:val="636"/>
        </w:numPr>
        <w:spacing w:after="120"/>
        <w:ind w:left="714" w:hanging="357"/>
        <w:contextualSpacing w:val="0"/>
        <w:jc w:val="both"/>
        <w:rPr>
          <w:sz w:val="24"/>
          <w:szCs w:val="24"/>
        </w:rPr>
      </w:pPr>
      <w:r w:rsidRPr="006C791E">
        <w:rPr>
          <w:sz w:val="24"/>
          <w:szCs w:val="24"/>
        </w:rPr>
        <w:t>Die Mandeln mit der Zitronenschale und den Gewürzen zur Schaummasse geben. Mit einem Rührlöffel oder Teigspatel sorgfältig untermischen. Es soll ein fester, formbarer Teig entstehen.</w:t>
      </w:r>
    </w:p>
    <w:p w14:paraId="055FB1A0" w14:textId="51A23087" w:rsidR="001000AB" w:rsidRPr="006C791E" w:rsidRDefault="001000AB" w:rsidP="00B40E8C">
      <w:pPr>
        <w:pStyle w:val="ListParagraph"/>
        <w:numPr>
          <w:ilvl w:val="0"/>
          <w:numId w:val="636"/>
        </w:numPr>
        <w:spacing w:after="120"/>
        <w:ind w:left="714" w:hanging="357"/>
        <w:contextualSpacing w:val="0"/>
        <w:jc w:val="both"/>
        <w:rPr>
          <w:sz w:val="24"/>
          <w:szCs w:val="24"/>
        </w:rPr>
      </w:pPr>
      <w:r w:rsidRPr="006C791E">
        <w:rPr>
          <w:sz w:val="24"/>
          <w:szCs w:val="24"/>
        </w:rPr>
        <w:t xml:space="preserve">Die Arbeitsfläche mit Zucker bestreuen. Den Teig darauf 4 – 5 mm dick ausrollen. Die Teigunterseite dabei öfters mit einer Palette anheben. Auch die Oberfläche etwas zuckern, damit </w:t>
      </w:r>
      <w:r w:rsidR="006C791E" w:rsidRPr="006C791E">
        <w:rPr>
          <w:sz w:val="24"/>
          <w:szCs w:val="24"/>
        </w:rPr>
        <w:t>d</w:t>
      </w:r>
      <w:r w:rsidRPr="006C791E">
        <w:rPr>
          <w:sz w:val="24"/>
          <w:szCs w:val="24"/>
        </w:rPr>
        <w:t xml:space="preserve">er Teig nicht am Nudelholz kleben bleibt. </w:t>
      </w:r>
    </w:p>
    <w:p w14:paraId="0B8F5C54" w14:textId="3D2EAADE" w:rsidR="001000AB" w:rsidRPr="006C791E" w:rsidRDefault="001000AB" w:rsidP="00B40E8C">
      <w:pPr>
        <w:pStyle w:val="ListParagraph"/>
        <w:numPr>
          <w:ilvl w:val="0"/>
          <w:numId w:val="636"/>
        </w:numPr>
        <w:spacing w:after="120"/>
        <w:ind w:left="714" w:hanging="357"/>
        <w:contextualSpacing w:val="0"/>
        <w:jc w:val="both"/>
        <w:rPr>
          <w:sz w:val="24"/>
          <w:szCs w:val="24"/>
        </w:rPr>
      </w:pPr>
      <w:r w:rsidRPr="006C791E">
        <w:rPr>
          <w:sz w:val="24"/>
          <w:szCs w:val="24"/>
        </w:rPr>
        <w:t>Mit einem Ausstechförmchen Sterne ausstechen. Das Förmchen zwischendurch immer wieder in den Zucker tauchen, dann bleibt der Teig nicht so leicht kleben.</w:t>
      </w:r>
    </w:p>
    <w:p w14:paraId="425DD732" w14:textId="36331336" w:rsidR="001000AB" w:rsidRPr="006C791E" w:rsidRDefault="001000AB" w:rsidP="00B40E8C">
      <w:pPr>
        <w:pStyle w:val="ListParagraph"/>
        <w:numPr>
          <w:ilvl w:val="0"/>
          <w:numId w:val="636"/>
        </w:numPr>
        <w:spacing w:after="120"/>
        <w:ind w:left="714" w:hanging="357"/>
        <w:contextualSpacing w:val="0"/>
        <w:jc w:val="both"/>
        <w:rPr>
          <w:sz w:val="24"/>
          <w:szCs w:val="24"/>
        </w:rPr>
      </w:pPr>
      <w:r w:rsidRPr="006C791E">
        <w:rPr>
          <w:sz w:val="24"/>
          <w:szCs w:val="24"/>
        </w:rPr>
        <w:t>Den Backofen auf 180 Grad (</w:t>
      </w:r>
      <w:r w:rsidR="00665C05">
        <w:rPr>
          <w:sz w:val="24"/>
          <w:szCs w:val="24"/>
        </w:rPr>
        <w:t>G</w:t>
      </w:r>
      <w:r w:rsidRPr="006C791E">
        <w:rPr>
          <w:sz w:val="24"/>
          <w:szCs w:val="24"/>
        </w:rPr>
        <w:t>as 3) vorheizen. Das Backblech mit Backpapier belegen. Die Sterne nun mit der Glasur bestreichen. Gut eignet sich dafür ein kleines spitzes Küchenmesser.</w:t>
      </w:r>
    </w:p>
    <w:p w14:paraId="3694BE0B" w14:textId="3BB472C1" w:rsidR="001000AB" w:rsidRPr="006C791E" w:rsidRDefault="001000AB" w:rsidP="00B40E8C">
      <w:pPr>
        <w:pStyle w:val="ListParagraph"/>
        <w:numPr>
          <w:ilvl w:val="0"/>
          <w:numId w:val="636"/>
        </w:numPr>
        <w:spacing w:after="120"/>
        <w:ind w:left="714" w:hanging="357"/>
        <w:contextualSpacing w:val="0"/>
        <w:jc w:val="both"/>
        <w:rPr>
          <w:sz w:val="24"/>
          <w:szCs w:val="24"/>
        </w:rPr>
      </w:pPr>
      <w:r w:rsidRPr="006C791E">
        <w:rPr>
          <w:sz w:val="24"/>
          <w:szCs w:val="24"/>
        </w:rPr>
        <w:lastRenderedPageBreak/>
        <w:t>De Sterne auf das vorbereitete Blech legen. In den Backofen (Mitte) schieben und etwa 12 Minuten backen. Die Sterne sollen ganz hell bleiben. Auf ein Kuchengitter setzen und abkühlen lassen.</w:t>
      </w:r>
    </w:p>
    <w:p w14:paraId="14A33C8B" w14:textId="55565F96" w:rsidR="006C791E" w:rsidRDefault="006C791E" w:rsidP="0041041B">
      <w:pPr>
        <w:jc w:val="both"/>
        <w:rPr>
          <w:sz w:val="24"/>
          <w:szCs w:val="24"/>
        </w:rPr>
      </w:pPr>
    </w:p>
    <w:p w14:paraId="6D9DD515" w14:textId="2FD4C567" w:rsidR="006C791E" w:rsidRDefault="006C791E" w:rsidP="006C791E">
      <w:pPr>
        <w:ind w:left="708" w:hanging="708"/>
        <w:jc w:val="both"/>
        <w:rPr>
          <w:sz w:val="24"/>
          <w:szCs w:val="24"/>
        </w:rPr>
      </w:pPr>
      <w:r>
        <w:rPr>
          <w:sz w:val="24"/>
          <w:szCs w:val="24"/>
        </w:rPr>
        <w:t>Tipp:</w:t>
      </w:r>
      <w:r>
        <w:rPr>
          <w:sz w:val="24"/>
          <w:szCs w:val="24"/>
        </w:rPr>
        <w:tab/>
        <w:t>Also ich verzweifle regelmäßig an den Zimtsternen. Erst pappt der Teig immer und dann diese Fitzelarbeit mit der Glasur!</w:t>
      </w:r>
    </w:p>
    <w:p w14:paraId="10A5D8FD" w14:textId="38E0D333" w:rsidR="006C791E" w:rsidRDefault="006C791E" w:rsidP="006C791E">
      <w:pPr>
        <w:ind w:left="708" w:hanging="708"/>
        <w:jc w:val="both"/>
        <w:rPr>
          <w:sz w:val="24"/>
          <w:szCs w:val="24"/>
        </w:rPr>
      </w:pPr>
      <w:r>
        <w:rPr>
          <w:sz w:val="24"/>
          <w:szCs w:val="24"/>
        </w:rPr>
        <w:tab/>
        <w:t xml:space="preserve">Allerdings soll es helfen, den Teig, wenn er zu weich ist und sich nicht ausrollen lässt (liegt anscheinend, anscheinend an der Größe der Eier), esslöffelweise zusätzliche Mandeln darunter kneten. Oder: Statt die Mandeln unter den Eischnee rühren, einfach den Eischnee unter die Mandeln rühren. Zuerst nur etwa 2/3 der Schneemasse dann nach und nach den Rest. </w:t>
      </w:r>
    </w:p>
    <w:p w14:paraId="7C871ED9" w14:textId="55DC7E0A" w:rsidR="00665C05" w:rsidRDefault="00665C05" w:rsidP="006C791E">
      <w:pPr>
        <w:ind w:left="708" w:hanging="708"/>
        <w:jc w:val="both"/>
        <w:rPr>
          <w:sz w:val="24"/>
          <w:szCs w:val="24"/>
        </w:rPr>
      </w:pPr>
      <w:r>
        <w:rPr>
          <w:sz w:val="24"/>
          <w:szCs w:val="24"/>
        </w:rPr>
        <w:tab/>
        <w:t xml:space="preserve">Übrigens, ich nehme immer das Teigrezept aus dem Luise Haarer Buch und für die Glasur dieses Rezept. </w:t>
      </w:r>
    </w:p>
    <w:p w14:paraId="2D71C480" w14:textId="77777777" w:rsidR="001000AB" w:rsidRDefault="001000AB" w:rsidP="0041041B">
      <w:pPr>
        <w:jc w:val="both"/>
        <w:rPr>
          <w:sz w:val="24"/>
          <w:szCs w:val="24"/>
        </w:rPr>
      </w:pPr>
    </w:p>
    <w:p w14:paraId="6263E252" w14:textId="24130DFE" w:rsidR="006C791E" w:rsidRDefault="006C791E">
      <w:pPr>
        <w:rPr>
          <w:sz w:val="24"/>
          <w:szCs w:val="24"/>
        </w:rPr>
      </w:pPr>
      <w:r>
        <w:rPr>
          <w:sz w:val="24"/>
          <w:szCs w:val="24"/>
        </w:rPr>
        <w:br w:type="page"/>
      </w:r>
    </w:p>
    <w:p w14:paraId="0A0C812C" w14:textId="3186E5C0" w:rsidR="001000AB" w:rsidRDefault="006C791E" w:rsidP="00665C05">
      <w:pPr>
        <w:pStyle w:val="Heading2"/>
        <w:spacing w:after="240"/>
      </w:pPr>
      <w:r>
        <w:lastRenderedPageBreak/>
        <w:t>Butterstollen</w:t>
      </w:r>
      <w:r w:rsidR="00894B13">
        <w:rPr>
          <w:rStyle w:val="FootnoteReference"/>
        </w:rPr>
        <w:footnoteReference w:id="1796"/>
      </w:r>
      <w:r>
        <w:t xml:space="preserve"> </w:t>
      </w:r>
    </w:p>
    <w:p w14:paraId="15EAF608" w14:textId="29E4B919" w:rsidR="006C791E" w:rsidRDefault="006C791E" w:rsidP="0041041B">
      <w:pPr>
        <w:jc w:val="both"/>
        <w:rPr>
          <w:sz w:val="24"/>
          <w:szCs w:val="24"/>
        </w:rPr>
      </w:pPr>
      <w:r w:rsidRPr="00665C05">
        <w:rPr>
          <w:sz w:val="24"/>
          <w:szCs w:val="24"/>
          <w:u w:val="single"/>
        </w:rPr>
        <w:t xml:space="preserve">Zutaten </w:t>
      </w:r>
      <w:r w:rsidR="00665C05">
        <w:rPr>
          <w:sz w:val="24"/>
          <w:szCs w:val="24"/>
        </w:rPr>
        <w:t>(</w:t>
      </w:r>
      <w:r>
        <w:rPr>
          <w:sz w:val="24"/>
          <w:szCs w:val="24"/>
        </w:rPr>
        <w:t>für 2 Stollen</w:t>
      </w:r>
      <w:r w:rsidR="00665C05">
        <w:rPr>
          <w:sz w:val="24"/>
          <w:szCs w:val="24"/>
        </w:rPr>
        <w:t>):</w:t>
      </w:r>
    </w:p>
    <w:p w14:paraId="4B249D6E" w14:textId="504093D9" w:rsidR="006C791E" w:rsidRPr="00665C05" w:rsidRDefault="006C791E" w:rsidP="0041041B">
      <w:pPr>
        <w:jc w:val="both"/>
        <w:rPr>
          <w:i/>
          <w:iCs/>
          <w:sz w:val="24"/>
          <w:szCs w:val="24"/>
        </w:rPr>
      </w:pPr>
      <w:r w:rsidRPr="00665C05">
        <w:rPr>
          <w:i/>
          <w:iCs/>
          <w:sz w:val="24"/>
          <w:szCs w:val="24"/>
        </w:rPr>
        <w:t>Für den Teig:</w:t>
      </w:r>
    </w:p>
    <w:p w14:paraId="5874CDC4" w14:textId="08D9C8F6" w:rsidR="006C791E" w:rsidRDefault="006C791E" w:rsidP="0041041B">
      <w:pPr>
        <w:jc w:val="both"/>
        <w:rPr>
          <w:sz w:val="24"/>
          <w:szCs w:val="24"/>
        </w:rPr>
      </w:pPr>
      <w:r>
        <w:rPr>
          <w:sz w:val="24"/>
          <w:szCs w:val="24"/>
        </w:rPr>
        <w:t>Je 100 g Zitronat und Orangeat</w:t>
      </w:r>
    </w:p>
    <w:p w14:paraId="25FF4390" w14:textId="6F16E09D" w:rsidR="006C791E" w:rsidRDefault="006C791E" w:rsidP="0041041B">
      <w:pPr>
        <w:jc w:val="both"/>
        <w:rPr>
          <w:sz w:val="24"/>
          <w:szCs w:val="24"/>
        </w:rPr>
      </w:pPr>
      <w:r>
        <w:rPr>
          <w:sz w:val="24"/>
          <w:szCs w:val="24"/>
        </w:rPr>
        <w:t>100 g Rosinen</w:t>
      </w:r>
    </w:p>
    <w:p w14:paraId="5BB3D8ED" w14:textId="2BAD6FA8" w:rsidR="006C791E" w:rsidRDefault="006C791E" w:rsidP="0041041B">
      <w:pPr>
        <w:jc w:val="both"/>
        <w:rPr>
          <w:sz w:val="24"/>
          <w:szCs w:val="24"/>
        </w:rPr>
      </w:pPr>
      <w:r>
        <w:rPr>
          <w:sz w:val="24"/>
          <w:szCs w:val="24"/>
        </w:rPr>
        <w:t>6 EL Rum oder lauwarmes Wasser</w:t>
      </w:r>
    </w:p>
    <w:p w14:paraId="37A139A7" w14:textId="0BAE9692" w:rsidR="006C791E" w:rsidRDefault="006C791E" w:rsidP="0041041B">
      <w:pPr>
        <w:jc w:val="both"/>
        <w:rPr>
          <w:sz w:val="24"/>
          <w:szCs w:val="24"/>
        </w:rPr>
      </w:pPr>
      <w:r>
        <w:rPr>
          <w:sz w:val="24"/>
          <w:szCs w:val="24"/>
        </w:rPr>
        <w:t>1 kg Mehl</w:t>
      </w:r>
    </w:p>
    <w:p w14:paraId="43D3174F" w14:textId="5FB116D8" w:rsidR="006C791E" w:rsidRDefault="006C791E" w:rsidP="0041041B">
      <w:pPr>
        <w:jc w:val="both"/>
        <w:rPr>
          <w:sz w:val="24"/>
          <w:szCs w:val="24"/>
        </w:rPr>
      </w:pPr>
      <w:r>
        <w:rPr>
          <w:sz w:val="24"/>
          <w:szCs w:val="24"/>
        </w:rPr>
        <w:t>2 Würfel frische Hefe oder 2 Tütchen Trockenhefe</w:t>
      </w:r>
    </w:p>
    <w:p w14:paraId="4D6E9492" w14:textId="27C635B6" w:rsidR="006C791E" w:rsidRDefault="006C791E" w:rsidP="0041041B">
      <w:pPr>
        <w:jc w:val="both"/>
        <w:rPr>
          <w:sz w:val="24"/>
          <w:szCs w:val="24"/>
        </w:rPr>
      </w:pPr>
      <w:r>
        <w:rPr>
          <w:sz w:val="24"/>
          <w:szCs w:val="24"/>
        </w:rPr>
        <w:t>250 g Zucker</w:t>
      </w:r>
    </w:p>
    <w:p w14:paraId="7A074767" w14:textId="7CF0E0FD" w:rsidR="006C791E" w:rsidRDefault="006C791E" w:rsidP="0041041B">
      <w:pPr>
        <w:jc w:val="both"/>
        <w:rPr>
          <w:sz w:val="24"/>
          <w:szCs w:val="24"/>
        </w:rPr>
      </w:pPr>
      <w:r>
        <w:rPr>
          <w:sz w:val="24"/>
          <w:szCs w:val="24"/>
        </w:rPr>
        <w:t>¼ l Milch</w:t>
      </w:r>
    </w:p>
    <w:p w14:paraId="3FF44EE9" w14:textId="781CB49B" w:rsidR="006C791E" w:rsidRDefault="006C791E" w:rsidP="0041041B">
      <w:pPr>
        <w:jc w:val="both"/>
        <w:rPr>
          <w:sz w:val="24"/>
          <w:szCs w:val="24"/>
        </w:rPr>
      </w:pPr>
      <w:r>
        <w:rPr>
          <w:sz w:val="24"/>
          <w:szCs w:val="24"/>
        </w:rPr>
        <w:t>Je 1 gute Prise Salz, Kardamon, Piment und Muskatblüte</w:t>
      </w:r>
    </w:p>
    <w:p w14:paraId="57ABE9E5" w14:textId="00499992" w:rsidR="006C791E" w:rsidRDefault="006C791E" w:rsidP="0041041B">
      <w:pPr>
        <w:jc w:val="both"/>
        <w:rPr>
          <w:sz w:val="24"/>
          <w:szCs w:val="24"/>
        </w:rPr>
      </w:pPr>
      <w:r>
        <w:rPr>
          <w:sz w:val="24"/>
          <w:szCs w:val="24"/>
        </w:rPr>
        <w:t>400 g zimmerwarme Butter</w:t>
      </w:r>
    </w:p>
    <w:p w14:paraId="298AEBAE" w14:textId="77777777" w:rsidR="006C791E" w:rsidRDefault="006C791E" w:rsidP="0041041B">
      <w:pPr>
        <w:jc w:val="both"/>
        <w:rPr>
          <w:sz w:val="24"/>
          <w:szCs w:val="24"/>
        </w:rPr>
      </w:pPr>
    </w:p>
    <w:p w14:paraId="70787E39" w14:textId="4F27162F" w:rsidR="006C791E" w:rsidRPr="00665C05" w:rsidRDefault="006C791E" w:rsidP="0041041B">
      <w:pPr>
        <w:jc w:val="both"/>
        <w:rPr>
          <w:i/>
          <w:iCs/>
          <w:sz w:val="24"/>
          <w:szCs w:val="24"/>
        </w:rPr>
      </w:pPr>
      <w:r w:rsidRPr="00665C05">
        <w:rPr>
          <w:i/>
          <w:iCs/>
          <w:sz w:val="24"/>
          <w:szCs w:val="24"/>
        </w:rPr>
        <w:t>Zum Bestreichen:</w:t>
      </w:r>
    </w:p>
    <w:p w14:paraId="5415ACBC" w14:textId="26775461" w:rsidR="006C791E" w:rsidRDefault="006C791E" w:rsidP="0041041B">
      <w:pPr>
        <w:jc w:val="both"/>
        <w:rPr>
          <w:sz w:val="24"/>
          <w:szCs w:val="24"/>
        </w:rPr>
      </w:pPr>
      <w:r>
        <w:rPr>
          <w:sz w:val="24"/>
          <w:szCs w:val="24"/>
        </w:rPr>
        <w:t>100 g Butter</w:t>
      </w:r>
    </w:p>
    <w:p w14:paraId="4AECDD56" w14:textId="51804D8C" w:rsidR="006C791E" w:rsidRPr="00665C05" w:rsidRDefault="006C791E" w:rsidP="0041041B">
      <w:pPr>
        <w:jc w:val="both"/>
        <w:rPr>
          <w:i/>
          <w:iCs/>
          <w:sz w:val="24"/>
          <w:szCs w:val="24"/>
        </w:rPr>
      </w:pPr>
      <w:r w:rsidRPr="00665C05">
        <w:rPr>
          <w:i/>
          <w:iCs/>
          <w:sz w:val="24"/>
          <w:szCs w:val="24"/>
        </w:rPr>
        <w:t>Zum Bestäuben</w:t>
      </w:r>
    </w:p>
    <w:p w14:paraId="092537CA" w14:textId="1F926B32" w:rsidR="006C791E" w:rsidRDefault="006C791E" w:rsidP="0041041B">
      <w:pPr>
        <w:jc w:val="both"/>
        <w:rPr>
          <w:sz w:val="24"/>
          <w:szCs w:val="24"/>
        </w:rPr>
      </w:pPr>
      <w:r>
        <w:rPr>
          <w:sz w:val="24"/>
          <w:szCs w:val="24"/>
        </w:rPr>
        <w:t>50 – 60 g Puderzucker</w:t>
      </w:r>
    </w:p>
    <w:p w14:paraId="723A7E79" w14:textId="06AAD2C1" w:rsidR="001000AB" w:rsidRDefault="001000AB" w:rsidP="0041041B">
      <w:pPr>
        <w:jc w:val="both"/>
        <w:rPr>
          <w:sz w:val="24"/>
          <w:szCs w:val="24"/>
        </w:rPr>
      </w:pPr>
      <w:r>
        <w:rPr>
          <w:sz w:val="24"/>
          <w:szCs w:val="24"/>
        </w:rPr>
        <w:t xml:space="preserve"> </w:t>
      </w:r>
    </w:p>
    <w:p w14:paraId="3833C3C1" w14:textId="74121149" w:rsidR="0041041B" w:rsidRDefault="006C791E" w:rsidP="0041041B">
      <w:pPr>
        <w:jc w:val="both"/>
        <w:rPr>
          <w:sz w:val="24"/>
          <w:szCs w:val="24"/>
        </w:rPr>
      </w:pPr>
      <w:r>
        <w:rPr>
          <w:sz w:val="24"/>
          <w:szCs w:val="24"/>
        </w:rPr>
        <w:t>Zubereitungszeit: 1, 5 Stunden plus Ruhezeit 3,5 Stunden plus Backzeit 1 Stunde</w:t>
      </w:r>
    </w:p>
    <w:p w14:paraId="7E564729" w14:textId="25676062" w:rsidR="006C791E" w:rsidRPr="002662A3" w:rsidRDefault="006C791E" w:rsidP="00B40E8C">
      <w:pPr>
        <w:pStyle w:val="ListParagraph"/>
        <w:numPr>
          <w:ilvl w:val="0"/>
          <w:numId w:val="637"/>
        </w:numPr>
        <w:spacing w:after="120"/>
        <w:ind w:left="714" w:hanging="357"/>
        <w:contextualSpacing w:val="0"/>
        <w:jc w:val="both"/>
        <w:rPr>
          <w:sz w:val="24"/>
          <w:szCs w:val="24"/>
        </w:rPr>
      </w:pPr>
      <w:r w:rsidRPr="002662A3">
        <w:rPr>
          <w:sz w:val="24"/>
          <w:szCs w:val="24"/>
        </w:rPr>
        <w:t>Das Zitronat und Orangeat mit einem großen Messer fein hacken und mit den Rosinen in eine Schüssel geben. Mit dem rum (oder Wasser) beträufeln und zugedeckt durchz</w:t>
      </w:r>
      <w:r w:rsidR="002662A3" w:rsidRPr="002662A3">
        <w:rPr>
          <w:sz w:val="24"/>
          <w:szCs w:val="24"/>
        </w:rPr>
        <w:t>ie</w:t>
      </w:r>
      <w:r w:rsidRPr="002662A3">
        <w:rPr>
          <w:sz w:val="24"/>
          <w:szCs w:val="24"/>
        </w:rPr>
        <w:t>h</w:t>
      </w:r>
      <w:r w:rsidR="002662A3" w:rsidRPr="002662A3">
        <w:rPr>
          <w:sz w:val="24"/>
          <w:szCs w:val="24"/>
        </w:rPr>
        <w:t>e</w:t>
      </w:r>
      <w:r w:rsidRPr="002662A3">
        <w:rPr>
          <w:sz w:val="24"/>
          <w:szCs w:val="24"/>
        </w:rPr>
        <w:t>n lassen, bis der Teig gegangen ist.</w:t>
      </w:r>
    </w:p>
    <w:p w14:paraId="34B88CB8" w14:textId="65885833" w:rsidR="006C791E" w:rsidRPr="002662A3" w:rsidRDefault="006C791E" w:rsidP="00B40E8C">
      <w:pPr>
        <w:pStyle w:val="ListParagraph"/>
        <w:numPr>
          <w:ilvl w:val="0"/>
          <w:numId w:val="637"/>
        </w:numPr>
        <w:spacing w:after="120"/>
        <w:ind w:left="714" w:hanging="357"/>
        <w:contextualSpacing w:val="0"/>
        <w:jc w:val="both"/>
        <w:rPr>
          <w:sz w:val="24"/>
          <w:szCs w:val="24"/>
        </w:rPr>
      </w:pPr>
      <w:r w:rsidRPr="002662A3">
        <w:rPr>
          <w:sz w:val="24"/>
          <w:szCs w:val="24"/>
        </w:rPr>
        <w:t>Das Mehl in eine große Schüssel füllen. In die Mitte eine Vertiefung drücken. Die Hefe hineinbröckeln oder einstreuen und mit 1 EL von dem Zucker bestreuen.</w:t>
      </w:r>
    </w:p>
    <w:p w14:paraId="3AAC8D26" w14:textId="3E934068" w:rsidR="006C791E" w:rsidRPr="002662A3" w:rsidRDefault="006C791E" w:rsidP="00B40E8C">
      <w:pPr>
        <w:pStyle w:val="ListParagraph"/>
        <w:numPr>
          <w:ilvl w:val="0"/>
          <w:numId w:val="637"/>
        </w:numPr>
        <w:spacing w:after="120"/>
        <w:ind w:left="714" w:hanging="357"/>
        <w:contextualSpacing w:val="0"/>
        <w:jc w:val="both"/>
        <w:rPr>
          <w:sz w:val="24"/>
          <w:szCs w:val="24"/>
        </w:rPr>
      </w:pPr>
      <w:r w:rsidRPr="002662A3">
        <w:rPr>
          <w:sz w:val="24"/>
          <w:szCs w:val="24"/>
        </w:rPr>
        <w:t xml:space="preserve">Die Milch erhitzen, bis sie lauwarm ist. Etwa ein Drittel davon in die Vertiefung gießen. Die Hefe, den Zucker und etwas Mehl vom </w:t>
      </w:r>
      <w:r w:rsidR="002662A3" w:rsidRPr="002662A3">
        <w:rPr>
          <w:sz w:val="24"/>
          <w:szCs w:val="24"/>
        </w:rPr>
        <w:t>R</w:t>
      </w:r>
      <w:r w:rsidRPr="002662A3">
        <w:rPr>
          <w:sz w:val="24"/>
          <w:szCs w:val="24"/>
        </w:rPr>
        <w:t>and verrühren, bis</w:t>
      </w:r>
      <w:r w:rsidR="002662A3" w:rsidRPr="002662A3">
        <w:rPr>
          <w:sz w:val="24"/>
          <w:szCs w:val="24"/>
        </w:rPr>
        <w:t xml:space="preserve"> </w:t>
      </w:r>
      <w:r w:rsidRPr="002662A3">
        <w:rPr>
          <w:sz w:val="24"/>
          <w:szCs w:val="24"/>
        </w:rPr>
        <w:t>sich die Hefe aufgelöst hat. Den Vorteig zugedeckt etwa 30 Mi</w:t>
      </w:r>
      <w:r w:rsidR="002662A3" w:rsidRPr="002662A3">
        <w:rPr>
          <w:sz w:val="24"/>
          <w:szCs w:val="24"/>
        </w:rPr>
        <w:t>n</w:t>
      </w:r>
      <w:r w:rsidRPr="002662A3">
        <w:rPr>
          <w:sz w:val="24"/>
          <w:szCs w:val="24"/>
        </w:rPr>
        <w:t>uten an deinem warmen Ort gehen lassen.</w:t>
      </w:r>
    </w:p>
    <w:p w14:paraId="5F3A93CD" w14:textId="2B9816E6" w:rsidR="006C791E" w:rsidRPr="002662A3" w:rsidRDefault="006C791E" w:rsidP="00B40E8C">
      <w:pPr>
        <w:pStyle w:val="ListParagraph"/>
        <w:numPr>
          <w:ilvl w:val="0"/>
          <w:numId w:val="637"/>
        </w:numPr>
        <w:spacing w:after="120"/>
        <w:ind w:left="714" w:hanging="357"/>
        <w:contextualSpacing w:val="0"/>
        <w:jc w:val="both"/>
        <w:rPr>
          <w:sz w:val="24"/>
          <w:szCs w:val="24"/>
        </w:rPr>
      </w:pPr>
      <w:r w:rsidRPr="002662A3">
        <w:rPr>
          <w:sz w:val="24"/>
          <w:szCs w:val="24"/>
        </w:rPr>
        <w:t>Den übrigen Zucker, die re</w:t>
      </w:r>
      <w:r w:rsidR="002662A3" w:rsidRPr="002662A3">
        <w:rPr>
          <w:sz w:val="24"/>
          <w:szCs w:val="24"/>
        </w:rPr>
        <w:t>s</w:t>
      </w:r>
      <w:r w:rsidRPr="002662A3">
        <w:rPr>
          <w:sz w:val="24"/>
          <w:szCs w:val="24"/>
        </w:rPr>
        <w:t>tliche Milch und die Gewürze zufügen. Die Butter in kl</w:t>
      </w:r>
      <w:r w:rsidR="002662A3" w:rsidRPr="002662A3">
        <w:rPr>
          <w:sz w:val="24"/>
          <w:szCs w:val="24"/>
        </w:rPr>
        <w:t>ei</w:t>
      </w:r>
      <w:r w:rsidRPr="002662A3">
        <w:rPr>
          <w:sz w:val="24"/>
          <w:szCs w:val="24"/>
        </w:rPr>
        <w:t xml:space="preserve">nen Stückchen dazugeben. Alles mit den Knethaken </w:t>
      </w:r>
      <w:r w:rsidR="002662A3" w:rsidRPr="002662A3">
        <w:rPr>
          <w:sz w:val="24"/>
          <w:szCs w:val="24"/>
        </w:rPr>
        <w:t>zu einem glatten Teig verarbeiten.</w:t>
      </w:r>
    </w:p>
    <w:p w14:paraId="7A1B70DF" w14:textId="03CF1F28" w:rsidR="002662A3" w:rsidRPr="002662A3" w:rsidRDefault="002662A3" w:rsidP="00B40E8C">
      <w:pPr>
        <w:pStyle w:val="ListParagraph"/>
        <w:numPr>
          <w:ilvl w:val="0"/>
          <w:numId w:val="637"/>
        </w:numPr>
        <w:spacing w:after="120"/>
        <w:ind w:left="714" w:hanging="357"/>
        <w:contextualSpacing w:val="0"/>
        <w:jc w:val="both"/>
        <w:rPr>
          <w:sz w:val="24"/>
          <w:szCs w:val="24"/>
        </w:rPr>
      </w:pPr>
      <w:r w:rsidRPr="002662A3">
        <w:rPr>
          <w:sz w:val="24"/>
          <w:szCs w:val="24"/>
        </w:rPr>
        <w:lastRenderedPageBreak/>
        <w:t>Den Teig auf die mit Mehl bestäubte Arbeitsfläche geben und etwas flach drücken. Die eingeweichten Früchte darauf häufen und mit den Händen unterkneten. Das Backblech mit Backpapier auslegen.</w:t>
      </w:r>
    </w:p>
    <w:p w14:paraId="5B374AC4" w14:textId="5FB660CE" w:rsidR="002662A3" w:rsidRPr="002662A3" w:rsidRDefault="002662A3" w:rsidP="00B40E8C">
      <w:pPr>
        <w:pStyle w:val="ListParagraph"/>
        <w:numPr>
          <w:ilvl w:val="0"/>
          <w:numId w:val="637"/>
        </w:numPr>
        <w:spacing w:after="120"/>
        <w:contextualSpacing w:val="0"/>
        <w:jc w:val="both"/>
        <w:rPr>
          <w:sz w:val="24"/>
          <w:szCs w:val="24"/>
        </w:rPr>
      </w:pPr>
      <w:r w:rsidRPr="002662A3">
        <w:rPr>
          <w:sz w:val="24"/>
          <w:szCs w:val="24"/>
        </w:rPr>
        <w:t>Den Teig halbieren. Jede Hälfte mit dem Nudelholz ein wenig flach rollen. Dann eine Seite bis knapp über die Mitte schlagen, sodass die typische Stollenfurch entsteht. Auf das Blech legen und nochmals 2 Stunden zugedeckt gehenlassen.</w:t>
      </w:r>
    </w:p>
    <w:p w14:paraId="2A5E5C62" w14:textId="1B0D39C4" w:rsidR="002662A3" w:rsidRPr="002662A3" w:rsidRDefault="002662A3" w:rsidP="00B40E8C">
      <w:pPr>
        <w:pStyle w:val="ListParagraph"/>
        <w:numPr>
          <w:ilvl w:val="0"/>
          <w:numId w:val="637"/>
        </w:numPr>
        <w:spacing w:after="120"/>
        <w:contextualSpacing w:val="0"/>
        <w:jc w:val="both"/>
        <w:rPr>
          <w:sz w:val="24"/>
          <w:szCs w:val="24"/>
        </w:rPr>
      </w:pPr>
      <w:r w:rsidRPr="002662A3">
        <w:rPr>
          <w:sz w:val="24"/>
          <w:szCs w:val="24"/>
        </w:rPr>
        <w:t>Den Backofen auf 180 Grad (Gas 3) vorheizen. Das Blech in den Backofen schieben (unten) und die Stollen darin etwa 1 Stunde backen.</w:t>
      </w:r>
    </w:p>
    <w:p w14:paraId="71274D5F" w14:textId="274A7F72" w:rsidR="002662A3" w:rsidRPr="002662A3" w:rsidRDefault="002662A3" w:rsidP="00B40E8C">
      <w:pPr>
        <w:pStyle w:val="ListParagraph"/>
        <w:numPr>
          <w:ilvl w:val="0"/>
          <w:numId w:val="637"/>
        </w:numPr>
        <w:spacing w:after="120"/>
        <w:contextualSpacing w:val="0"/>
        <w:jc w:val="both"/>
        <w:rPr>
          <w:sz w:val="24"/>
          <w:szCs w:val="24"/>
        </w:rPr>
      </w:pPr>
      <w:r w:rsidRPr="002662A3">
        <w:rPr>
          <w:sz w:val="24"/>
          <w:szCs w:val="24"/>
        </w:rPr>
        <w:t>Inzwischen die Butter schmelzen. Die Stollen gleich nach dem Backen und dann mehrmals während des Abkühlens damit bestreichen. Wenn sie ganz abgekühlt sind, dick mit Puderzucker überstäuben. Gut verpackt an einem kühlen Ort aufbewahren.</w:t>
      </w:r>
    </w:p>
    <w:p w14:paraId="7007F913" w14:textId="7CEB44BC" w:rsidR="002662A3" w:rsidRDefault="002662A3" w:rsidP="0041041B">
      <w:pPr>
        <w:jc w:val="both"/>
        <w:rPr>
          <w:sz w:val="24"/>
          <w:szCs w:val="24"/>
        </w:rPr>
      </w:pPr>
    </w:p>
    <w:p w14:paraId="68B8E3CB" w14:textId="2DE432DC" w:rsidR="002662A3" w:rsidRDefault="002662A3" w:rsidP="0041041B">
      <w:pPr>
        <w:jc w:val="both"/>
        <w:rPr>
          <w:sz w:val="24"/>
          <w:szCs w:val="24"/>
        </w:rPr>
      </w:pPr>
      <w:r>
        <w:rPr>
          <w:sz w:val="24"/>
          <w:szCs w:val="24"/>
        </w:rPr>
        <w:t>Tipp:</w:t>
      </w:r>
      <w:r>
        <w:rPr>
          <w:sz w:val="24"/>
          <w:szCs w:val="24"/>
        </w:rPr>
        <w:tab/>
        <w:t xml:space="preserve">Damit der Stollen seine Form behält, kann man einen Ring aus Alufolie </w:t>
      </w:r>
      <w:r w:rsidR="009E1C89">
        <w:rPr>
          <w:sz w:val="24"/>
          <w:szCs w:val="24"/>
        </w:rPr>
        <w:t>darumlegen</w:t>
      </w:r>
      <w:r>
        <w:rPr>
          <w:sz w:val="24"/>
          <w:szCs w:val="24"/>
        </w:rPr>
        <w:t xml:space="preserve">. </w:t>
      </w:r>
    </w:p>
    <w:p w14:paraId="7824B330" w14:textId="2B7EA603" w:rsidR="002662A3" w:rsidRDefault="002662A3" w:rsidP="002662A3">
      <w:pPr>
        <w:ind w:left="708"/>
        <w:jc w:val="both"/>
        <w:rPr>
          <w:sz w:val="24"/>
          <w:szCs w:val="24"/>
        </w:rPr>
      </w:pPr>
      <w:r>
        <w:rPr>
          <w:sz w:val="24"/>
          <w:szCs w:val="24"/>
        </w:rPr>
        <w:t>Die Stollen müssen auf jeden Fall mindestens 14 Tage, besser noch 3 Wochen durchziehen, bevor sie angeschnitten werden.</w:t>
      </w:r>
    </w:p>
    <w:p w14:paraId="1B4605BC" w14:textId="77777777" w:rsidR="002662A3" w:rsidRPr="0041041B" w:rsidRDefault="002662A3" w:rsidP="0041041B">
      <w:pPr>
        <w:jc w:val="both"/>
        <w:rPr>
          <w:sz w:val="24"/>
          <w:szCs w:val="24"/>
        </w:rPr>
      </w:pPr>
    </w:p>
    <w:p w14:paraId="71469697" w14:textId="07D0BFBB" w:rsidR="002662A3" w:rsidRDefault="002662A3">
      <w:pPr>
        <w:rPr>
          <w:sz w:val="24"/>
          <w:szCs w:val="24"/>
        </w:rPr>
      </w:pPr>
      <w:r>
        <w:rPr>
          <w:sz w:val="24"/>
          <w:szCs w:val="24"/>
        </w:rPr>
        <w:br w:type="page"/>
      </w:r>
    </w:p>
    <w:p w14:paraId="6E581B82" w14:textId="71A6CEBE" w:rsidR="0041041B" w:rsidRDefault="002662A3" w:rsidP="00665C05">
      <w:pPr>
        <w:pStyle w:val="Heading2"/>
        <w:spacing w:after="240"/>
      </w:pPr>
      <w:r>
        <w:lastRenderedPageBreak/>
        <w:t>Mandelstollen</w:t>
      </w:r>
      <w:r w:rsidR="00E45195">
        <w:rPr>
          <w:rStyle w:val="FootnoteReference"/>
        </w:rPr>
        <w:footnoteReference w:id="1797"/>
      </w:r>
      <w:r>
        <w:t xml:space="preserve"> </w:t>
      </w:r>
    </w:p>
    <w:p w14:paraId="52EF4E45" w14:textId="11F58A4F" w:rsidR="002662A3" w:rsidRDefault="002662A3" w:rsidP="00B77443">
      <w:pPr>
        <w:jc w:val="both"/>
        <w:rPr>
          <w:sz w:val="24"/>
          <w:szCs w:val="24"/>
        </w:rPr>
      </w:pPr>
      <w:r w:rsidRPr="00665C05">
        <w:rPr>
          <w:sz w:val="24"/>
          <w:szCs w:val="24"/>
          <w:u w:val="single"/>
        </w:rPr>
        <w:t>Zutaten</w:t>
      </w:r>
      <w:r>
        <w:rPr>
          <w:sz w:val="24"/>
          <w:szCs w:val="24"/>
        </w:rPr>
        <w:t xml:space="preserve"> </w:t>
      </w:r>
      <w:r w:rsidR="00665C05">
        <w:rPr>
          <w:sz w:val="24"/>
          <w:szCs w:val="24"/>
        </w:rPr>
        <w:t>(</w:t>
      </w:r>
      <w:r>
        <w:rPr>
          <w:sz w:val="24"/>
          <w:szCs w:val="24"/>
        </w:rPr>
        <w:t>für 1 Stollen</w:t>
      </w:r>
      <w:r w:rsidR="00665C05">
        <w:rPr>
          <w:sz w:val="24"/>
          <w:szCs w:val="24"/>
        </w:rPr>
        <w:t>):</w:t>
      </w:r>
    </w:p>
    <w:p w14:paraId="77F771FE" w14:textId="27C3E400" w:rsidR="002662A3" w:rsidRPr="00665C05" w:rsidRDefault="002662A3" w:rsidP="00B77443">
      <w:pPr>
        <w:jc w:val="both"/>
        <w:rPr>
          <w:i/>
          <w:iCs/>
          <w:sz w:val="24"/>
          <w:szCs w:val="24"/>
        </w:rPr>
      </w:pPr>
      <w:r w:rsidRPr="00665C05">
        <w:rPr>
          <w:i/>
          <w:iCs/>
          <w:sz w:val="24"/>
          <w:szCs w:val="24"/>
        </w:rPr>
        <w:t>Für den Teig:</w:t>
      </w:r>
    </w:p>
    <w:p w14:paraId="0C9B0753" w14:textId="3DDF8E61" w:rsidR="002662A3" w:rsidRDefault="002662A3" w:rsidP="00B77443">
      <w:pPr>
        <w:jc w:val="both"/>
        <w:rPr>
          <w:sz w:val="24"/>
          <w:szCs w:val="24"/>
        </w:rPr>
      </w:pPr>
      <w:r>
        <w:rPr>
          <w:sz w:val="24"/>
          <w:szCs w:val="24"/>
        </w:rPr>
        <w:t>500 g Mehl</w:t>
      </w:r>
    </w:p>
    <w:p w14:paraId="4465F4CE" w14:textId="56585D04" w:rsidR="002662A3" w:rsidRDefault="002662A3" w:rsidP="00B77443">
      <w:pPr>
        <w:jc w:val="both"/>
        <w:rPr>
          <w:sz w:val="24"/>
          <w:szCs w:val="24"/>
        </w:rPr>
      </w:pPr>
      <w:r>
        <w:rPr>
          <w:sz w:val="24"/>
          <w:szCs w:val="24"/>
        </w:rPr>
        <w:t>1 Würfel frische Hefe oder 1 Tütchen Trockenhefe</w:t>
      </w:r>
    </w:p>
    <w:p w14:paraId="16F5461C" w14:textId="500B950F" w:rsidR="002662A3" w:rsidRDefault="002662A3" w:rsidP="00B77443">
      <w:pPr>
        <w:jc w:val="both"/>
        <w:rPr>
          <w:sz w:val="24"/>
          <w:szCs w:val="24"/>
        </w:rPr>
      </w:pPr>
      <w:r>
        <w:rPr>
          <w:sz w:val="24"/>
          <w:szCs w:val="24"/>
        </w:rPr>
        <w:t>1/8 l lauwarme Milch</w:t>
      </w:r>
    </w:p>
    <w:p w14:paraId="67624EE4" w14:textId="5861B3C8" w:rsidR="002662A3" w:rsidRDefault="002662A3" w:rsidP="00B77443">
      <w:pPr>
        <w:jc w:val="both"/>
        <w:rPr>
          <w:sz w:val="24"/>
          <w:szCs w:val="24"/>
        </w:rPr>
      </w:pPr>
      <w:r>
        <w:rPr>
          <w:sz w:val="24"/>
          <w:szCs w:val="24"/>
        </w:rPr>
        <w:t>125 g Zucker</w:t>
      </w:r>
    </w:p>
    <w:p w14:paraId="2650883A" w14:textId="16D2EACD" w:rsidR="002662A3" w:rsidRDefault="002662A3" w:rsidP="00B77443">
      <w:pPr>
        <w:jc w:val="both"/>
        <w:rPr>
          <w:sz w:val="24"/>
          <w:szCs w:val="24"/>
        </w:rPr>
      </w:pPr>
      <w:r>
        <w:rPr>
          <w:sz w:val="24"/>
          <w:szCs w:val="24"/>
        </w:rPr>
        <w:t>1 Prise Salz</w:t>
      </w:r>
    </w:p>
    <w:p w14:paraId="34866961" w14:textId="20698BAB" w:rsidR="002662A3" w:rsidRDefault="002662A3" w:rsidP="00B77443">
      <w:pPr>
        <w:jc w:val="both"/>
        <w:rPr>
          <w:sz w:val="24"/>
          <w:szCs w:val="24"/>
        </w:rPr>
      </w:pPr>
      <w:r>
        <w:rPr>
          <w:sz w:val="24"/>
          <w:szCs w:val="24"/>
        </w:rPr>
        <w:t>Angeriebene Schale einer halben Zitrone</w:t>
      </w:r>
    </w:p>
    <w:p w14:paraId="0C1FF3DE" w14:textId="717FF6EA" w:rsidR="002662A3" w:rsidRDefault="002662A3" w:rsidP="00B77443">
      <w:pPr>
        <w:jc w:val="both"/>
        <w:rPr>
          <w:sz w:val="24"/>
          <w:szCs w:val="24"/>
        </w:rPr>
      </w:pPr>
      <w:r>
        <w:rPr>
          <w:sz w:val="24"/>
          <w:szCs w:val="24"/>
        </w:rPr>
        <w:t>Je 1 Prise gemahlene Nelken und Muskatblüte</w:t>
      </w:r>
    </w:p>
    <w:p w14:paraId="553063F8" w14:textId="4262B9E2" w:rsidR="002662A3" w:rsidRDefault="002662A3" w:rsidP="00B77443">
      <w:pPr>
        <w:jc w:val="both"/>
        <w:rPr>
          <w:sz w:val="24"/>
          <w:szCs w:val="24"/>
        </w:rPr>
      </w:pPr>
      <w:r>
        <w:rPr>
          <w:sz w:val="24"/>
          <w:szCs w:val="24"/>
        </w:rPr>
        <w:t>250 g zimmerwarme Butter</w:t>
      </w:r>
    </w:p>
    <w:p w14:paraId="6081D99C" w14:textId="30BA42EC" w:rsidR="002662A3" w:rsidRDefault="002662A3" w:rsidP="00B77443">
      <w:pPr>
        <w:jc w:val="both"/>
        <w:rPr>
          <w:sz w:val="24"/>
          <w:szCs w:val="24"/>
        </w:rPr>
      </w:pPr>
      <w:r>
        <w:rPr>
          <w:sz w:val="24"/>
          <w:szCs w:val="24"/>
        </w:rPr>
        <w:t>Je 100 g geschälte, gemahlenen Mandeln</w:t>
      </w:r>
    </w:p>
    <w:p w14:paraId="439DAE2E" w14:textId="644904FA" w:rsidR="002662A3" w:rsidRDefault="002662A3" w:rsidP="00B77443">
      <w:pPr>
        <w:jc w:val="both"/>
        <w:rPr>
          <w:sz w:val="24"/>
          <w:szCs w:val="24"/>
        </w:rPr>
      </w:pPr>
      <w:r>
        <w:rPr>
          <w:sz w:val="24"/>
          <w:szCs w:val="24"/>
        </w:rPr>
        <w:t>3 geschälte und geriebene Bittermandeln oder 1 TL Bittermandelöl</w:t>
      </w:r>
    </w:p>
    <w:p w14:paraId="6050DA3D" w14:textId="18D133D3" w:rsidR="002662A3" w:rsidRDefault="002662A3" w:rsidP="00B77443">
      <w:pPr>
        <w:jc w:val="both"/>
        <w:rPr>
          <w:sz w:val="24"/>
          <w:szCs w:val="24"/>
        </w:rPr>
      </w:pPr>
    </w:p>
    <w:p w14:paraId="2CBDDB14" w14:textId="7A78171F" w:rsidR="002662A3" w:rsidRPr="00665C05" w:rsidRDefault="002662A3" w:rsidP="00B77443">
      <w:pPr>
        <w:jc w:val="both"/>
        <w:rPr>
          <w:i/>
          <w:iCs/>
          <w:sz w:val="24"/>
          <w:szCs w:val="24"/>
        </w:rPr>
      </w:pPr>
      <w:r w:rsidRPr="00665C05">
        <w:rPr>
          <w:i/>
          <w:iCs/>
          <w:sz w:val="24"/>
          <w:szCs w:val="24"/>
        </w:rPr>
        <w:t>Zum Bestreichen:</w:t>
      </w:r>
    </w:p>
    <w:p w14:paraId="6C1BFDEA" w14:textId="0D9F4EB7" w:rsidR="002662A3" w:rsidRDefault="002662A3" w:rsidP="00B77443">
      <w:pPr>
        <w:jc w:val="both"/>
        <w:rPr>
          <w:sz w:val="24"/>
          <w:szCs w:val="24"/>
        </w:rPr>
      </w:pPr>
      <w:r>
        <w:rPr>
          <w:sz w:val="24"/>
          <w:szCs w:val="24"/>
        </w:rPr>
        <w:t>50 g zerlassene Butter</w:t>
      </w:r>
    </w:p>
    <w:p w14:paraId="339B70A3" w14:textId="717E2763" w:rsidR="002662A3" w:rsidRPr="00665C05" w:rsidRDefault="002662A3" w:rsidP="00B77443">
      <w:pPr>
        <w:jc w:val="both"/>
        <w:rPr>
          <w:i/>
          <w:iCs/>
          <w:sz w:val="24"/>
          <w:szCs w:val="24"/>
        </w:rPr>
      </w:pPr>
      <w:r w:rsidRPr="00665C05">
        <w:rPr>
          <w:i/>
          <w:iCs/>
          <w:sz w:val="24"/>
          <w:szCs w:val="24"/>
        </w:rPr>
        <w:t>Zum Bestäuben:</w:t>
      </w:r>
    </w:p>
    <w:p w14:paraId="0FB9F568" w14:textId="373AE94E" w:rsidR="002662A3" w:rsidRDefault="002662A3" w:rsidP="00B77443">
      <w:pPr>
        <w:jc w:val="both"/>
        <w:rPr>
          <w:sz w:val="24"/>
          <w:szCs w:val="24"/>
        </w:rPr>
      </w:pPr>
      <w:r>
        <w:rPr>
          <w:sz w:val="24"/>
          <w:szCs w:val="24"/>
        </w:rPr>
        <w:t>2 EL Puderzucker</w:t>
      </w:r>
    </w:p>
    <w:p w14:paraId="6A153385" w14:textId="4A665B85" w:rsidR="002662A3" w:rsidRDefault="002662A3" w:rsidP="00B77443">
      <w:pPr>
        <w:jc w:val="both"/>
        <w:rPr>
          <w:sz w:val="24"/>
          <w:szCs w:val="24"/>
        </w:rPr>
      </w:pPr>
    </w:p>
    <w:p w14:paraId="53D1CDDD" w14:textId="7C3C29DE" w:rsidR="002662A3" w:rsidRDefault="002662A3" w:rsidP="00B77443">
      <w:pPr>
        <w:jc w:val="both"/>
        <w:rPr>
          <w:sz w:val="24"/>
          <w:szCs w:val="24"/>
        </w:rPr>
      </w:pPr>
      <w:r>
        <w:rPr>
          <w:sz w:val="24"/>
          <w:szCs w:val="24"/>
        </w:rPr>
        <w:t>Zubereitungszeit: 50 Minuten plus Ruhezeit 2,5 Stunden plus Backzeit 1 Stunde</w:t>
      </w:r>
    </w:p>
    <w:p w14:paraId="03D23740" w14:textId="425F58BF" w:rsidR="002662A3" w:rsidRPr="002662A3" w:rsidRDefault="002662A3" w:rsidP="00B40E8C">
      <w:pPr>
        <w:pStyle w:val="ListParagraph"/>
        <w:numPr>
          <w:ilvl w:val="0"/>
          <w:numId w:val="638"/>
        </w:numPr>
        <w:spacing w:after="120"/>
        <w:ind w:left="714" w:hanging="357"/>
        <w:contextualSpacing w:val="0"/>
        <w:jc w:val="both"/>
        <w:rPr>
          <w:sz w:val="24"/>
          <w:szCs w:val="24"/>
        </w:rPr>
      </w:pPr>
      <w:r w:rsidRPr="002662A3">
        <w:rPr>
          <w:sz w:val="24"/>
          <w:szCs w:val="24"/>
        </w:rPr>
        <w:t>Das Mehl in eine Schüssel füllen, in die Mitte die Hefe geben und mit der Hälfte der Milch und etwas Zucker glattrühren. Zugedeckt etwa 30 Minuten gehen lassen.</w:t>
      </w:r>
    </w:p>
    <w:p w14:paraId="2380D7A3" w14:textId="74ED3D5A" w:rsidR="002662A3" w:rsidRPr="002662A3" w:rsidRDefault="002662A3" w:rsidP="00B40E8C">
      <w:pPr>
        <w:pStyle w:val="ListParagraph"/>
        <w:numPr>
          <w:ilvl w:val="0"/>
          <w:numId w:val="638"/>
        </w:numPr>
        <w:spacing w:after="120"/>
        <w:ind w:left="714" w:hanging="357"/>
        <w:contextualSpacing w:val="0"/>
        <w:jc w:val="both"/>
        <w:rPr>
          <w:sz w:val="24"/>
          <w:szCs w:val="24"/>
        </w:rPr>
      </w:pPr>
      <w:r w:rsidRPr="002662A3">
        <w:rPr>
          <w:sz w:val="24"/>
          <w:szCs w:val="24"/>
        </w:rPr>
        <w:t>Alle übrigen Zutaten zufügen und den Teig wie bei einem Mohnstollen beschrieben zubereiten.</w:t>
      </w:r>
    </w:p>
    <w:p w14:paraId="4C57A7C5" w14:textId="4C3794F5" w:rsidR="002662A3" w:rsidRDefault="002662A3" w:rsidP="00B40E8C">
      <w:pPr>
        <w:pStyle w:val="ListParagraph"/>
        <w:numPr>
          <w:ilvl w:val="0"/>
          <w:numId w:val="638"/>
        </w:numPr>
        <w:spacing w:after="120"/>
        <w:ind w:left="714" w:hanging="357"/>
        <w:contextualSpacing w:val="0"/>
        <w:jc w:val="both"/>
        <w:rPr>
          <w:sz w:val="24"/>
          <w:szCs w:val="24"/>
        </w:rPr>
      </w:pPr>
      <w:r w:rsidRPr="002662A3">
        <w:rPr>
          <w:sz w:val="24"/>
          <w:szCs w:val="24"/>
        </w:rPr>
        <w:t>Den Backofen auf 180 Grad (gas 3) vorheizen. Das Backblech vorbereiten. Den Stollen im Backofen etwa 1 Stunde backen. Dann mit der Butter bestreichen und mit dem Puderzucker bestäuben</w:t>
      </w:r>
      <w:r>
        <w:rPr>
          <w:sz w:val="24"/>
          <w:szCs w:val="24"/>
        </w:rPr>
        <w:t>.</w:t>
      </w:r>
    </w:p>
    <w:p w14:paraId="0B5A48A2" w14:textId="21A12939" w:rsidR="002662A3" w:rsidRDefault="002662A3">
      <w:pPr>
        <w:rPr>
          <w:sz w:val="24"/>
          <w:szCs w:val="24"/>
        </w:rPr>
      </w:pPr>
      <w:r>
        <w:rPr>
          <w:sz w:val="24"/>
          <w:szCs w:val="24"/>
        </w:rPr>
        <w:br w:type="page"/>
      </w:r>
    </w:p>
    <w:p w14:paraId="68EB299E" w14:textId="36E9442A" w:rsidR="00395E1A" w:rsidRDefault="00395E1A" w:rsidP="00665C05">
      <w:pPr>
        <w:pStyle w:val="Heading2"/>
        <w:spacing w:after="240"/>
      </w:pPr>
      <w:r>
        <w:lastRenderedPageBreak/>
        <w:t>Mohnstollen</w:t>
      </w:r>
      <w:r w:rsidR="009308FA">
        <w:rPr>
          <w:rStyle w:val="FootnoteReference"/>
        </w:rPr>
        <w:footnoteReference w:id="1798"/>
      </w:r>
      <w:r>
        <w:t xml:space="preserve"> </w:t>
      </w:r>
    </w:p>
    <w:p w14:paraId="560933AC" w14:textId="4EE00B95" w:rsidR="00395E1A" w:rsidRDefault="00395E1A" w:rsidP="002662A3">
      <w:pPr>
        <w:jc w:val="both"/>
        <w:rPr>
          <w:sz w:val="24"/>
          <w:szCs w:val="24"/>
        </w:rPr>
      </w:pPr>
      <w:r w:rsidRPr="00665C05">
        <w:rPr>
          <w:sz w:val="24"/>
          <w:szCs w:val="24"/>
          <w:u w:val="single"/>
        </w:rPr>
        <w:t>Zutaten</w:t>
      </w:r>
      <w:r>
        <w:rPr>
          <w:sz w:val="24"/>
          <w:szCs w:val="24"/>
        </w:rPr>
        <w:t xml:space="preserve"> </w:t>
      </w:r>
      <w:r w:rsidR="00665C05">
        <w:rPr>
          <w:sz w:val="24"/>
          <w:szCs w:val="24"/>
        </w:rPr>
        <w:t>(</w:t>
      </w:r>
      <w:r>
        <w:rPr>
          <w:sz w:val="24"/>
          <w:szCs w:val="24"/>
        </w:rPr>
        <w:t>für 2 Stollen</w:t>
      </w:r>
      <w:r w:rsidR="00665C05">
        <w:rPr>
          <w:sz w:val="24"/>
          <w:szCs w:val="24"/>
        </w:rPr>
        <w:t>)</w:t>
      </w:r>
      <w:r>
        <w:rPr>
          <w:sz w:val="24"/>
          <w:szCs w:val="24"/>
        </w:rPr>
        <w:t>:</w:t>
      </w:r>
    </w:p>
    <w:p w14:paraId="7A2BD6E5" w14:textId="218B3EF5" w:rsidR="00395E1A" w:rsidRPr="00665C05" w:rsidRDefault="00395E1A" w:rsidP="002662A3">
      <w:pPr>
        <w:jc w:val="both"/>
        <w:rPr>
          <w:i/>
          <w:iCs/>
          <w:sz w:val="24"/>
          <w:szCs w:val="24"/>
        </w:rPr>
      </w:pPr>
      <w:r w:rsidRPr="00665C05">
        <w:rPr>
          <w:i/>
          <w:iCs/>
          <w:sz w:val="24"/>
          <w:szCs w:val="24"/>
        </w:rPr>
        <w:t>Für den Teig:</w:t>
      </w:r>
    </w:p>
    <w:p w14:paraId="75FAF4F9" w14:textId="404EE2EB" w:rsidR="00395E1A" w:rsidRDefault="00395E1A" w:rsidP="002662A3">
      <w:pPr>
        <w:jc w:val="both"/>
        <w:rPr>
          <w:sz w:val="24"/>
          <w:szCs w:val="24"/>
        </w:rPr>
      </w:pPr>
      <w:r>
        <w:rPr>
          <w:sz w:val="24"/>
          <w:szCs w:val="24"/>
        </w:rPr>
        <w:t>1 kg Mehl</w:t>
      </w:r>
    </w:p>
    <w:p w14:paraId="2D64285D" w14:textId="090F47FB" w:rsidR="00395E1A" w:rsidRDefault="00395E1A" w:rsidP="002662A3">
      <w:pPr>
        <w:jc w:val="both"/>
        <w:rPr>
          <w:sz w:val="24"/>
          <w:szCs w:val="24"/>
        </w:rPr>
      </w:pPr>
      <w:r>
        <w:rPr>
          <w:sz w:val="24"/>
          <w:szCs w:val="24"/>
        </w:rPr>
        <w:t>2 Würfel frische Hefe oder 2 Tütchen Trockenhefe</w:t>
      </w:r>
    </w:p>
    <w:p w14:paraId="2A491D62" w14:textId="32D8AADB" w:rsidR="00395E1A" w:rsidRDefault="00395E1A" w:rsidP="002662A3">
      <w:pPr>
        <w:jc w:val="both"/>
        <w:rPr>
          <w:sz w:val="24"/>
          <w:szCs w:val="24"/>
        </w:rPr>
      </w:pPr>
      <w:r>
        <w:rPr>
          <w:sz w:val="24"/>
          <w:szCs w:val="24"/>
        </w:rPr>
        <w:t>200 g Zucker</w:t>
      </w:r>
    </w:p>
    <w:p w14:paraId="3D1F73D8" w14:textId="15BF8C4E" w:rsidR="00395E1A" w:rsidRDefault="00395E1A" w:rsidP="002662A3">
      <w:pPr>
        <w:jc w:val="both"/>
        <w:rPr>
          <w:sz w:val="24"/>
          <w:szCs w:val="24"/>
        </w:rPr>
      </w:pPr>
      <w:r>
        <w:rPr>
          <w:sz w:val="24"/>
          <w:szCs w:val="24"/>
        </w:rPr>
        <w:t>3/8 l lauwarme Milch</w:t>
      </w:r>
    </w:p>
    <w:p w14:paraId="7076473A" w14:textId="69E9BDCD" w:rsidR="00395E1A" w:rsidRDefault="00395E1A" w:rsidP="002662A3">
      <w:pPr>
        <w:jc w:val="both"/>
        <w:rPr>
          <w:sz w:val="24"/>
          <w:szCs w:val="24"/>
        </w:rPr>
      </w:pPr>
      <w:r>
        <w:rPr>
          <w:sz w:val="24"/>
          <w:szCs w:val="24"/>
        </w:rPr>
        <w:t>2 Eier</w:t>
      </w:r>
    </w:p>
    <w:p w14:paraId="472343C7" w14:textId="43E06254" w:rsidR="00395E1A" w:rsidRDefault="00395E1A" w:rsidP="002662A3">
      <w:pPr>
        <w:jc w:val="both"/>
        <w:rPr>
          <w:sz w:val="24"/>
          <w:szCs w:val="24"/>
        </w:rPr>
      </w:pPr>
      <w:r>
        <w:rPr>
          <w:sz w:val="24"/>
          <w:szCs w:val="24"/>
        </w:rPr>
        <w:t>250 g zimmerwarme Butter</w:t>
      </w:r>
    </w:p>
    <w:p w14:paraId="122901F7" w14:textId="0C3ACF16" w:rsidR="00395E1A" w:rsidRDefault="00395E1A" w:rsidP="002662A3">
      <w:pPr>
        <w:jc w:val="both"/>
        <w:rPr>
          <w:sz w:val="24"/>
          <w:szCs w:val="24"/>
        </w:rPr>
      </w:pPr>
      <w:r>
        <w:rPr>
          <w:sz w:val="24"/>
          <w:szCs w:val="24"/>
        </w:rPr>
        <w:t>1 Prise Salz</w:t>
      </w:r>
    </w:p>
    <w:p w14:paraId="47272C2D" w14:textId="28751B17" w:rsidR="00395E1A" w:rsidRDefault="00395E1A" w:rsidP="002662A3">
      <w:pPr>
        <w:jc w:val="both"/>
        <w:rPr>
          <w:sz w:val="24"/>
          <w:szCs w:val="24"/>
        </w:rPr>
      </w:pPr>
      <w:r>
        <w:rPr>
          <w:sz w:val="24"/>
          <w:szCs w:val="24"/>
        </w:rPr>
        <w:t>Abgerieben Schale einer Zitrone</w:t>
      </w:r>
    </w:p>
    <w:p w14:paraId="2F9D1367" w14:textId="37FE2C49" w:rsidR="00395E1A" w:rsidRDefault="00395E1A" w:rsidP="002662A3">
      <w:pPr>
        <w:jc w:val="both"/>
        <w:rPr>
          <w:sz w:val="24"/>
          <w:szCs w:val="24"/>
        </w:rPr>
      </w:pPr>
    </w:p>
    <w:p w14:paraId="2CF5CC81" w14:textId="220C71C7" w:rsidR="00395E1A" w:rsidRPr="00665C05" w:rsidRDefault="00395E1A" w:rsidP="002662A3">
      <w:pPr>
        <w:jc w:val="both"/>
        <w:rPr>
          <w:i/>
          <w:iCs/>
          <w:sz w:val="24"/>
          <w:szCs w:val="24"/>
        </w:rPr>
      </w:pPr>
      <w:r w:rsidRPr="00665C05">
        <w:rPr>
          <w:i/>
          <w:iCs/>
          <w:sz w:val="24"/>
          <w:szCs w:val="24"/>
        </w:rPr>
        <w:t>Für die Füllung:</w:t>
      </w:r>
    </w:p>
    <w:p w14:paraId="527596AA" w14:textId="332CDD53" w:rsidR="00395E1A" w:rsidRDefault="00395E1A" w:rsidP="002662A3">
      <w:pPr>
        <w:jc w:val="both"/>
        <w:rPr>
          <w:sz w:val="24"/>
          <w:szCs w:val="24"/>
        </w:rPr>
      </w:pPr>
      <w:r>
        <w:rPr>
          <w:sz w:val="24"/>
          <w:szCs w:val="24"/>
        </w:rPr>
        <w:t>250 g Mohn</w:t>
      </w:r>
    </w:p>
    <w:p w14:paraId="5B337638" w14:textId="4B307F14" w:rsidR="00395E1A" w:rsidRDefault="00395E1A" w:rsidP="002662A3">
      <w:pPr>
        <w:jc w:val="both"/>
        <w:rPr>
          <w:sz w:val="24"/>
          <w:szCs w:val="24"/>
        </w:rPr>
      </w:pPr>
      <w:r>
        <w:rPr>
          <w:sz w:val="24"/>
          <w:szCs w:val="24"/>
        </w:rPr>
        <w:t>3/8 l Milch</w:t>
      </w:r>
    </w:p>
    <w:p w14:paraId="1E87FCB5" w14:textId="31B6342E" w:rsidR="00395E1A" w:rsidRDefault="00395E1A" w:rsidP="002662A3">
      <w:pPr>
        <w:jc w:val="both"/>
        <w:rPr>
          <w:sz w:val="24"/>
          <w:szCs w:val="24"/>
        </w:rPr>
      </w:pPr>
      <w:r>
        <w:rPr>
          <w:sz w:val="24"/>
          <w:szCs w:val="24"/>
        </w:rPr>
        <w:t>75 g Zucker</w:t>
      </w:r>
    </w:p>
    <w:p w14:paraId="35FC8CD2" w14:textId="34B33266" w:rsidR="00395E1A" w:rsidRDefault="00395E1A" w:rsidP="002662A3">
      <w:pPr>
        <w:jc w:val="both"/>
        <w:rPr>
          <w:sz w:val="24"/>
          <w:szCs w:val="24"/>
        </w:rPr>
      </w:pPr>
    </w:p>
    <w:p w14:paraId="59A1524A" w14:textId="69833BF3" w:rsidR="00395E1A" w:rsidRPr="00665C05" w:rsidRDefault="00395E1A" w:rsidP="002662A3">
      <w:pPr>
        <w:jc w:val="both"/>
        <w:rPr>
          <w:i/>
          <w:iCs/>
          <w:sz w:val="24"/>
          <w:szCs w:val="24"/>
        </w:rPr>
      </w:pPr>
      <w:r w:rsidRPr="00665C05">
        <w:rPr>
          <w:i/>
          <w:iCs/>
          <w:sz w:val="24"/>
          <w:szCs w:val="24"/>
        </w:rPr>
        <w:t>Zum Bestäuben</w:t>
      </w:r>
    </w:p>
    <w:p w14:paraId="6A9FDA27" w14:textId="2BD56F24" w:rsidR="00395E1A" w:rsidRDefault="00395E1A" w:rsidP="002662A3">
      <w:pPr>
        <w:jc w:val="both"/>
        <w:rPr>
          <w:sz w:val="24"/>
          <w:szCs w:val="24"/>
        </w:rPr>
      </w:pPr>
      <w:r>
        <w:rPr>
          <w:sz w:val="24"/>
          <w:szCs w:val="24"/>
        </w:rPr>
        <w:t>3 EL Puderzucker</w:t>
      </w:r>
    </w:p>
    <w:p w14:paraId="361594C4" w14:textId="74F8F120" w:rsidR="00395E1A" w:rsidRDefault="00395E1A" w:rsidP="002662A3">
      <w:pPr>
        <w:jc w:val="both"/>
        <w:rPr>
          <w:sz w:val="24"/>
          <w:szCs w:val="24"/>
        </w:rPr>
      </w:pPr>
    </w:p>
    <w:p w14:paraId="0D47553C" w14:textId="517249FE" w:rsidR="00395E1A" w:rsidRDefault="00395E1A" w:rsidP="002662A3">
      <w:pPr>
        <w:jc w:val="both"/>
        <w:rPr>
          <w:sz w:val="24"/>
          <w:szCs w:val="24"/>
        </w:rPr>
      </w:pPr>
      <w:r>
        <w:rPr>
          <w:sz w:val="24"/>
          <w:szCs w:val="24"/>
        </w:rPr>
        <w:t>Zubereitungszeit: 40 Minuten plus Ruhezeit 2, 5 Stunden plus Backzeit 1 Stunde</w:t>
      </w:r>
    </w:p>
    <w:p w14:paraId="509EC2C8" w14:textId="2930E3FA" w:rsidR="00395E1A" w:rsidRPr="00395E1A" w:rsidRDefault="00395E1A" w:rsidP="00B40E8C">
      <w:pPr>
        <w:pStyle w:val="ListParagraph"/>
        <w:numPr>
          <w:ilvl w:val="0"/>
          <w:numId w:val="639"/>
        </w:numPr>
        <w:spacing w:after="120"/>
        <w:ind w:left="714" w:hanging="357"/>
        <w:contextualSpacing w:val="0"/>
        <w:jc w:val="both"/>
        <w:rPr>
          <w:sz w:val="24"/>
          <w:szCs w:val="24"/>
        </w:rPr>
      </w:pPr>
      <w:r w:rsidRPr="00395E1A">
        <w:rPr>
          <w:sz w:val="24"/>
          <w:szCs w:val="24"/>
        </w:rPr>
        <w:t>Das Mehl in eine Schüssel füllen. In eine Vertiefung in der Mitte die Hefe bröckeln oder einstreuen. 1 EL Zucker und etwa die Hälfte der Milch dazugeben. Verrühren, bis sich die Hefe ausgelöst hat. Den Vorteig zugedeckt etwa 30 Minuten gehen lassen.</w:t>
      </w:r>
    </w:p>
    <w:p w14:paraId="76575213" w14:textId="3C5E1D13" w:rsidR="00395E1A" w:rsidRPr="00395E1A" w:rsidRDefault="00395E1A" w:rsidP="00B40E8C">
      <w:pPr>
        <w:pStyle w:val="ListParagraph"/>
        <w:numPr>
          <w:ilvl w:val="0"/>
          <w:numId w:val="639"/>
        </w:numPr>
        <w:spacing w:after="120"/>
        <w:ind w:left="714" w:hanging="357"/>
        <w:contextualSpacing w:val="0"/>
        <w:jc w:val="both"/>
        <w:rPr>
          <w:sz w:val="24"/>
          <w:szCs w:val="24"/>
        </w:rPr>
      </w:pPr>
      <w:r w:rsidRPr="00395E1A">
        <w:rPr>
          <w:sz w:val="24"/>
          <w:szCs w:val="24"/>
        </w:rPr>
        <w:t>Den restlochen Zucker, die übrige Milch, die Eier, das Fett, das Salz und die Zitronenschale zufügen. Alle Zutaten so lange schlagen, bis der Teig Blasen wirft und sich vom Rand löst. Zugedeckt etwa 1 Stunde gehen lassen.</w:t>
      </w:r>
    </w:p>
    <w:p w14:paraId="2E0C6676" w14:textId="73BF203E" w:rsidR="00395E1A" w:rsidRPr="00395E1A" w:rsidRDefault="00395E1A" w:rsidP="00B40E8C">
      <w:pPr>
        <w:pStyle w:val="ListParagraph"/>
        <w:numPr>
          <w:ilvl w:val="0"/>
          <w:numId w:val="639"/>
        </w:numPr>
        <w:spacing w:after="120"/>
        <w:ind w:left="714" w:hanging="357"/>
        <w:contextualSpacing w:val="0"/>
        <w:jc w:val="both"/>
        <w:rPr>
          <w:sz w:val="24"/>
          <w:szCs w:val="24"/>
        </w:rPr>
      </w:pPr>
      <w:r w:rsidRPr="00395E1A">
        <w:rPr>
          <w:sz w:val="24"/>
          <w:szCs w:val="24"/>
        </w:rPr>
        <w:t xml:space="preserve">Inzwischen den Mohn fein mahlen. Die Mich ein einem </w:t>
      </w:r>
      <w:r w:rsidR="009E1C89" w:rsidRPr="00395E1A">
        <w:rPr>
          <w:sz w:val="24"/>
          <w:szCs w:val="24"/>
        </w:rPr>
        <w:t>Topf</w:t>
      </w:r>
      <w:r w:rsidRPr="00395E1A">
        <w:rPr>
          <w:sz w:val="24"/>
          <w:szCs w:val="24"/>
        </w:rPr>
        <w:t xml:space="preserve"> zum Kochen bringen, den Mohn einstreuen und den Topf vom Herd ziehen. Den Mohn etwa 30 Minuten quellen lassen, eventuell Flüssigkeit abgießen, dann den Zucker unterrühren.</w:t>
      </w:r>
    </w:p>
    <w:p w14:paraId="3A75BDF8" w14:textId="24CD8A43" w:rsidR="00395E1A" w:rsidRPr="00395E1A" w:rsidRDefault="00395E1A" w:rsidP="00B40E8C">
      <w:pPr>
        <w:pStyle w:val="ListParagraph"/>
        <w:numPr>
          <w:ilvl w:val="0"/>
          <w:numId w:val="639"/>
        </w:numPr>
        <w:spacing w:after="120"/>
        <w:ind w:left="714" w:hanging="357"/>
        <w:contextualSpacing w:val="0"/>
        <w:jc w:val="both"/>
        <w:rPr>
          <w:sz w:val="24"/>
          <w:szCs w:val="24"/>
        </w:rPr>
      </w:pPr>
      <w:r w:rsidRPr="00395E1A">
        <w:rPr>
          <w:sz w:val="24"/>
          <w:szCs w:val="24"/>
        </w:rPr>
        <w:lastRenderedPageBreak/>
        <w:t>Die Arbeitsfläche mit Mehl bestäuben. Den Teig halbieren und jeweils zu einem Rechteck (etwa 30x30 cm) ausrollen. Die Mohnmasse darauf verteilen, dabei rundum 2 cm frei lassen.</w:t>
      </w:r>
    </w:p>
    <w:p w14:paraId="3DB36002" w14:textId="1C2A3C1D" w:rsidR="00395E1A" w:rsidRPr="00395E1A" w:rsidRDefault="00395E1A" w:rsidP="00B40E8C">
      <w:pPr>
        <w:pStyle w:val="ListParagraph"/>
        <w:numPr>
          <w:ilvl w:val="0"/>
          <w:numId w:val="639"/>
        </w:numPr>
        <w:spacing w:after="120"/>
        <w:contextualSpacing w:val="0"/>
        <w:jc w:val="both"/>
        <w:rPr>
          <w:sz w:val="24"/>
          <w:szCs w:val="24"/>
        </w:rPr>
      </w:pPr>
      <w:r w:rsidRPr="00395E1A">
        <w:rPr>
          <w:sz w:val="24"/>
          <w:szCs w:val="24"/>
        </w:rPr>
        <w:t xml:space="preserve">Die Längsseiten bis zur Mitte einschlagen, Dann eine Seite über die andere schlagen und zwei Stollen formen. Das Backblech vorbereiten. Die Stollen </w:t>
      </w:r>
      <w:r w:rsidR="009E1C89" w:rsidRPr="00395E1A">
        <w:rPr>
          <w:sz w:val="24"/>
          <w:szCs w:val="24"/>
        </w:rPr>
        <w:t>darauflegen</w:t>
      </w:r>
      <w:r w:rsidRPr="00395E1A">
        <w:rPr>
          <w:sz w:val="24"/>
          <w:szCs w:val="24"/>
        </w:rPr>
        <w:t>, mit einem Tuch abdecken und etwa 1 Stunde an einem warmen Ort gehen lassen.</w:t>
      </w:r>
    </w:p>
    <w:p w14:paraId="73033D16" w14:textId="1484EBEC" w:rsidR="00395E1A" w:rsidRPr="00395E1A" w:rsidRDefault="00395E1A" w:rsidP="00B40E8C">
      <w:pPr>
        <w:pStyle w:val="ListParagraph"/>
        <w:numPr>
          <w:ilvl w:val="0"/>
          <w:numId w:val="639"/>
        </w:numPr>
        <w:spacing w:after="120"/>
        <w:contextualSpacing w:val="0"/>
        <w:jc w:val="both"/>
        <w:rPr>
          <w:sz w:val="24"/>
          <w:szCs w:val="24"/>
        </w:rPr>
      </w:pPr>
      <w:r w:rsidRPr="00395E1A">
        <w:rPr>
          <w:sz w:val="24"/>
          <w:szCs w:val="24"/>
        </w:rPr>
        <w:t>Den Backofen auf 200 Grad (</w:t>
      </w:r>
      <w:r>
        <w:rPr>
          <w:sz w:val="24"/>
          <w:szCs w:val="24"/>
        </w:rPr>
        <w:t>G</w:t>
      </w:r>
      <w:r w:rsidRPr="00395E1A">
        <w:rPr>
          <w:sz w:val="24"/>
          <w:szCs w:val="24"/>
        </w:rPr>
        <w:t>as 4) vorheizen. Die Stollen im Backofen (unten) etwa 1 Stunde backen. Abkühlen lassen und dick mit Puderzucker überstäuben.</w:t>
      </w:r>
    </w:p>
    <w:p w14:paraId="43F1B0F2" w14:textId="77777777" w:rsidR="00644A4D" w:rsidRDefault="00644A4D" w:rsidP="00B77443">
      <w:pPr>
        <w:jc w:val="both"/>
        <w:rPr>
          <w:sz w:val="24"/>
          <w:szCs w:val="24"/>
        </w:rPr>
      </w:pPr>
    </w:p>
    <w:p w14:paraId="39CBB7A8" w14:textId="4A5B7501" w:rsidR="00395E1A" w:rsidRDefault="00395E1A">
      <w:pPr>
        <w:rPr>
          <w:sz w:val="24"/>
          <w:szCs w:val="24"/>
        </w:rPr>
      </w:pPr>
      <w:r>
        <w:rPr>
          <w:sz w:val="24"/>
          <w:szCs w:val="24"/>
        </w:rPr>
        <w:br w:type="page"/>
      </w:r>
    </w:p>
    <w:p w14:paraId="31A49103" w14:textId="5E1B271D" w:rsidR="004C1B94" w:rsidRDefault="00395E1A" w:rsidP="00665C05">
      <w:pPr>
        <w:pStyle w:val="Heading2"/>
        <w:spacing w:after="240"/>
      </w:pPr>
      <w:r>
        <w:lastRenderedPageBreak/>
        <w:t>Quarkstollen</w:t>
      </w:r>
      <w:r w:rsidR="00177863">
        <w:rPr>
          <w:rStyle w:val="FootnoteReference"/>
        </w:rPr>
        <w:footnoteReference w:id="1799"/>
      </w:r>
      <w:r>
        <w:t xml:space="preserve"> </w:t>
      </w:r>
    </w:p>
    <w:p w14:paraId="0D4D4D40" w14:textId="20A6C3CA" w:rsidR="00395E1A" w:rsidRDefault="00395E1A" w:rsidP="00B77443">
      <w:pPr>
        <w:jc w:val="both"/>
        <w:rPr>
          <w:sz w:val="24"/>
          <w:szCs w:val="24"/>
        </w:rPr>
      </w:pPr>
      <w:r w:rsidRPr="00665C05">
        <w:rPr>
          <w:sz w:val="24"/>
          <w:szCs w:val="24"/>
          <w:u w:val="single"/>
        </w:rPr>
        <w:t>Zutaten</w:t>
      </w:r>
      <w:r>
        <w:rPr>
          <w:sz w:val="24"/>
          <w:szCs w:val="24"/>
        </w:rPr>
        <w:t xml:space="preserve"> </w:t>
      </w:r>
      <w:r w:rsidR="00665C05">
        <w:rPr>
          <w:sz w:val="24"/>
          <w:szCs w:val="24"/>
        </w:rPr>
        <w:t>(</w:t>
      </w:r>
      <w:r>
        <w:rPr>
          <w:sz w:val="24"/>
          <w:szCs w:val="24"/>
        </w:rPr>
        <w:t>für 1 Stollen</w:t>
      </w:r>
      <w:r w:rsidR="00665C05">
        <w:rPr>
          <w:sz w:val="24"/>
          <w:szCs w:val="24"/>
        </w:rPr>
        <w:t>):</w:t>
      </w:r>
    </w:p>
    <w:p w14:paraId="59B2EA27" w14:textId="663576C4" w:rsidR="00395E1A" w:rsidRPr="00665C05" w:rsidRDefault="00395E1A" w:rsidP="00B77443">
      <w:pPr>
        <w:jc w:val="both"/>
        <w:rPr>
          <w:i/>
          <w:iCs/>
          <w:sz w:val="24"/>
          <w:szCs w:val="24"/>
        </w:rPr>
      </w:pPr>
      <w:r w:rsidRPr="00665C05">
        <w:rPr>
          <w:i/>
          <w:iCs/>
          <w:sz w:val="24"/>
          <w:szCs w:val="24"/>
        </w:rPr>
        <w:t>Für den Teig:</w:t>
      </w:r>
    </w:p>
    <w:p w14:paraId="2C1A3C35" w14:textId="62858202" w:rsidR="00395E1A" w:rsidRDefault="00395E1A" w:rsidP="00B77443">
      <w:pPr>
        <w:jc w:val="both"/>
        <w:rPr>
          <w:sz w:val="24"/>
          <w:szCs w:val="24"/>
        </w:rPr>
      </w:pPr>
      <w:r>
        <w:rPr>
          <w:sz w:val="24"/>
          <w:szCs w:val="24"/>
        </w:rPr>
        <w:t>1 Würfel frische Hefe oder 1 Tütchen Trockenhefe</w:t>
      </w:r>
    </w:p>
    <w:p w14:paraId="36D97433" w14:textId="2EE3A04A" w:rsidR="00395E1A" w:rsidRDefault="00395E1A" w:rsidP="00B77443">
      <w:pPr>
        <w:jc w:val="both"/>
        <w:rPr>
          <w:sz w:val="24"/>
          <w:szCs w:val="24"/>
        </w:rPr>
      </w:pPr>
      <w:r>
        <w:rPr>
          <w:sz w:val="24"/>
          <w:szCs w:val="24"/>
        </w:rPr>
        <w:t xml:space="preserve">1/8 l </w:t>
      </w:r>
      <w:r w:rsidR="00C374CC">
        <w:rPr>
          <w:sz w:val="24"/>
          <w:szCs w:val="24"/>
        </w:rPr>
        <w:t>lauwarme</w:t>
      </w:r>
      <w:r>
        <w:rPr>
          <w:sz w:val="24"/>
          <w:szCs w:val="24"/>
        </w:rPr>
        <w:t xml:space="preserve"> Milch</w:t>
      </w:r>
    </w:p>
    <w:p w14:paraId="5800A3CE" w14:textId="2C17454E" w:rsidR="00395E1A" w:rsidRDefault="00395E1A" w:rsidP="00B77443">
      <w:pPr>
        <w:jc w:val="both"/>
        <w:rPr>
          <w:sz w:val="24"/>
          <w:szCs w:val="24"/>
        </w:rPr>
      </w:pPr>
      <w:r>
        <w:rPr>
          <w:sz w:val="24"/>
          <w:szCs w:val="24"/>
        </w:rPr>
        <w:t>125 g Zucker</w:t>
      </w:r>
    </w:p>
    <w:p w14:paraId="13CA9E66" w14:textId="28163080" w:rsidR="00395E1A" w:rsidRDefault="00395E1A" w:rsidP="00B77443">
      <w:pPr>
        <w:jc w:val="both"/>
        <w:rPr>
          <w:sz w:val="24"/>
          <w:szCs w:val="24"/>
        </w:rPr>
      </w:pPr>
      <w:r>
        <w:rPr>
          <w:sz w:val="24"/>
          <w:szCs w:val="24"/>
        </w:rPr>
        <w:t>500 g Mehl</w:t>
      </w:r>
    </w:p>
    <w:p w14:paraId="764F5C17" w14:textId="27A22CA5" w:rsidR="00395E1A" w:rsidRDefault="00395E1A" w:rsidP="00B77443">
      <w:pPr>
        <w:jc w:val="both"/>
        <w:rPr>
          <w:sz w:val="24"/>
          <w:szCs w:val="24"/>
        </w:rPr>
      </w:pPr>
      <w:r>
        <w:rPr>
          <w:sz w:val="24"/>
          <w:szCs w:val="24"/>
        </w:rPr>
        <w:t>150 g Butter</w:t>
      </w:r>
    </w:p>
    <w:p w14:paraId="1397793B" w14:textId="0B70C225" w:rsidR="00395E1A" w:rsidRDefault="00395E1A" w:rsidP="00B77443">
      <w:pPr>
        <w:jc w:val="both"/>
        <w:rPr>
          <w:sz w:val="24"/>
          <w:szCs w:val="24"/>
        </w:rPr>
      </w:pPr>
      <w:r>
        <w:rPr>
          <w:sz w:val="24"/>
          <w:szCs w:val="24"/>
        </w:rPr>
        <w:t>Abgeriebene Schale einer Zitrone</w:t>
      </w:r>
    </w:p>
    <w:p w14:paraId="7FD4B1B8" w14:textId="6C8535A9" w:rsidR="00395E1A" w:rsidRDefault="00395E1A" w:rsidP="00B77443">
      <w:pPr>
        <w:jc w:val="both"/>
        <w:rPr>
          <w:sz w:val="24"/>
          <w:szCs w:val="24"/>
        </w:rPr>
      </w:pPr>
      <w:r>
        <w:rPr>
          <w:sz w:val="24"/>
          <w:szCs w:val="24"/>
        </w:rPr>
        <w:t>1 Prise Salz</w:t>
      </w:r>
    </w:p>
    <w:p w14:paraId="4D68767A" w14:textId="56D32A15" w:rsidR="00395E1A" w:rsidRDefault="00395E1A" w:rsidP="00B77443">
      <w:pPr>
        <w:jc w:val="both"/>
        <w:rPr>
          <w:sz w:val="24"/>
          <w:szCs w:val="24"/>
        </w:rPr>
      </w:pPr>
      <w:r>
        <w:rPr>
          <w:sz w:val="24"/>
          <w:szCs w:val="24"/>
        </w:rPr>
        <w:t>150 g Quark (10% Fettgehalt)</w:t>
      </w:r>
    </w:p>
    <w:p w14:paraId="7E0258B1" w14:textId="06C87758" w:rsidR="00395E1A" w:rsidRDefault="00395E1A" w:rsidP="00B77443">
      <w:pPr>
        <w:jc w:val="both"/>
        <w:rPr>
          <w:sz w:val="24"/>
          <w:szCs w:val="24"/>
        </w:rPr>
      </w:pPr>
      <w:r>
        <w:rPr>
          <w:sz w:val="24"/>
          <w:szCs w:val="24"/>
        </w:rPr>
        <w:t>50 g Rosinen</w:t>
      </w:r>
    </w:p>
    <w:p w14:paraId="53970DA9" w14:textId="5F0EF7D9" w:rsidR="00395E1A" w:rsidRDefault="00395E1A" w:rsidP="00B77443">
      <w:pPr>
        <w:jc w:val="both"/>
        <w:rPr>
          <w:sz w:val="24"/>
          <w:szCs w:val="24"/>
        </w:rPr>
      </w:pPr>
      <w:r>
        <w:rPr>
          <w:sz w:val="24"/>
          <w:szCs w:val="24"/>
        </w:rPr>
        <w:t>2 EL Rum</w:t>
      </w:r>
    </w:p>
    <w:p w14:paraId="5C471C38" w14:textId="2F1268C3" w:rsidR="00395E1A" w:rsidRDefault="00395E1A" w:rsidP="00B77443">
      <w:pPr>
        <w:jc w:val="both"/>
        <w:rPr>
          <w:sz w:val="24"/>
          <w:szCs w:val="24"/>
        </w:rPr>
      </w:pPr>
    </w:p>
    <w:p w14:paraId="7049C133" w14:textId="210ED2C9" w:rsidR="00395E1A" w:rsidRPr="00665C05" w:rsidRDefault="00395E1A" w:rsidP="00B77443">
      <w:pPr>
        <w:jc w:val="both"/>
        <w:rPr>
          <w:i/>
          <w:iCs/>
          <w:sz w:val="24"/>
          <w:szCs w:val="24"/>
        </w:rPr>
      </w:pPr>
      <w:r w:rsidRPr="00665C05">
        <w:rPr>
          <w:i/>
          <w:iCs/>
          <w:sz w:val="24"/>
          <w:szCs w:val="24"/>
        </w:rPr>
        <w:t>Zum Bestreichen:</w:t>
      </w:r>
    </w:p>
    <w:p w14:paraId="50B93EE3" w14:textId="716EB4CB" w:rsidR="00395E1A" w:rsidRDefault="00395E1A" w:rsidP="00B77443">
      <w:pPr>
        <w:jc w:val="both"/>
        <w:rPr>
          <w:sz w:val="24"/>
          <w:szCs w:val="24"/>
        </w:rPr>
      </w:pPr>
      <w:r>
        <w:rPr>
          <w:sz w:val="24"/>
          <w:szCs w:val="24"/>
        </w:rPr>
        <w:t>50 g zerlassene Butter</w:t>
      </w:r>
    </w:p>
    <w:p w14:paraId="6FFF9BF5" w14:textId="0AE4692D" w:rsidR="00395E1A" w:rsidRPr="00665C05" w:rsidRDefault="00395E1A" w:rsidP="00B77443">
      <w:pPr>
        <w:jc w:val="both"/>
        <w:rPr>
          <w:i/>
          <w:iCs/>
          <w:sz w:val="24"/>
          <w:szCs w:val="24"/>
        </w:rPr>
      </w:pPr>
      <w:r w:rsidRPr="00665C05">
        <w:rPr>
          <w:i/>
          <w:iCs/>
          <w:sz w:val="24"/>
          <w:szCs w:val="24"/>
        </w:rPr>
        <w:t>Zum Bestäuben:</w:t>
      </w:r>
    </w:p>
    <w:p w14:paraId="77A3A6DB" w14:textId="06A19850" w:rsidR="00395E1A" w:rsidRDefault="00395E1A" w:rsidP="00B77443">
      <w:pPr>
        <w:jc w:val="both"/>
        <w:rPr>
          <w:sz w:val="24"/>
          <w:szCs w:val="24"/>
        </w:rPr>
      </w:pPr>
      <w:r>
        <w:rPr>
          <w:sz w:val="24"/>
          <w:szCs w:val="24"/>
        </w:rPr>
        <w:t>2 EL Puderzucker</w:t>
      </w:r>
    </w:p>
    <w:p w14:paraId="005CE120" w14:textId="0635349D" w:rsidR="00395E1A" w:rsidRDefault="00395E1A" w:rsidP="00B77443">
      <w:pPr>
        <w:jc w:val="both"/>
        <w:rPr>
          <w:sz w:val="24"/>
          <w:szCs w:val="24"/>
        </w:rPr>
      </w:pPr>
    </w:p>
    <w:p w14:paraId="4230100D" w14:textId="7129C7BD" w:rsidR="00395E1A" w:rsidRDefault="00395E1A" w:rsidP="00B77443">
      <w:pPr>
        <w:jc w:val="both"/>
        <w:rPr>
          <w:sz w:val="24"/>
          <w:szCs w:val="24"/>
        </w:rPr>
      </w:pPr>
      <w:r>
        <w:rPr>
          <w:sz w:val="24"/>
          <w:szCs w:val="24"/>
        </w:rPr>
        <w:t xml:space="preserve">Zubereitungszeit: </w:t>
      </w:r>
      <w:r w:rsidR="00FF7017">
        <w:rPr>
          <w:sz w:val="24"/>
          <w:szCs w:val="24"/>
        </w:rPr>
        <w:t>30 Minuten plus 2 Stunden Ruhezeit plus Backzeit 1 Stunde</w:t>
      </w:r>
    </w:p>
    <w:p w14:paraId="770E363E" w14:textId="264927DA" w:rsidR="00FF7017" w:rsidRPr="00FF7017" w:rsidRDefault="00FF7017" w:rsidP="00B40E8C">
      <w:pPr>
        <w:pStyle w:val="ListParagraph"/>
        <w:numPr>
          <w:ilvl w:val="0"/>
          <w:numId w:val="640"/>
        </w:numPr>
        <w:spacing w:after="120"/>
        <w:ind w:left="714" w:hanging="357"/>
        <w:contextualSpacing w:val="0"/>
        <w:jc w:val="both"/>
        <w:rPr>
          <w:sz w:val="24"/>
          <w:szCs w:val="24"/>
        </w:rPr>
      </w:pPr>
      <w:r w:rsidRPr="00FF7017">
        <w:rPr>
          <w:sz w:val="24"/>
          <w:szCs w:val="24"/>
        </w:rPr>
        <w:t>Die Hefe in einer Tasse mit 4 EL Milch und 1 TL Zucker verrühren. Zugedeckt etwa 20 Minuten gehen lassen.</w:t>
      </w:r>
    </w:p>
    <w:p w14:paraId="06064DD0" w14:textId="3ACC1D03" w:rsidR="00FF7017" w:rsidRPr="00FF7017" w:rsidRDefault="00FF7017" w:rsidP="00B40E8C">
      <w:pPr>
        <w:pStyle w:val="ListParagraph"/>
        <w:numPr>
          <w:ilvl w:val="0"/>
          <w:numId w:val="640"/>
        </w:numPr>
        <w:spacing w:after="120"/>
        <w:ind w:left="714" w:hanging="357"/>
        <w:contextualSpacing w:val="0"/>
        <w:jc w:val="both"/>
        <w:rPr>
          <w:sz w:val="24"/>
          <w:szCs w:val="24"/>
        </w:rPr>
      </w:pPr>
      <w:r w:rsidRPr="00FF7017">
        <w:rPr>
          <w:sz w:val="24"/>
          <w:szCs w:val="24"/>
        </w:rPr>
        <w:t>Das Mehl in eine Schüssel füllen, die Hefe in die Mitte gießen. Die restliche Milch und den übrigen Zucker zufügen. Die Butter in kleinen Stückchen an den Rand setzen, die Zitronenschale, das Salz und den Quark dazugeben.</w:t>
      </w:r>
    </w:p>
    <w:p w14:paraId="5751C0EA" w14:textId="423FD0DA" w:rsidR="00FF7017" w:rsidRPr="00FF7017" w:rsidRDefault="00FF7017" w:rsidP="00B40E8C">
      <w:pPr>
        <w:pStyle w:val="ListParagraph"/>
        <w:numPr>
          <w:ilvl w:val="0"/>
          <w:numId w:val="640"/>
        </w:numPr>
        <w:spacing w:after="120"/>
        <w:ind w:left="714" w:hanging="357"/>
        <w:contextualSpacing w:val="0"/>
        <w:jc w:val="both"/>
        <w:rPr>
          <w:sz w:val="24"/>
          <w:szCs w:val="24"/>
        </w:rPr>
      </w:pPr>
      <w:r w:rsidRPr="00FF7017">
        <w:rPr>
          <w:sz w:val="24"/>
          <w:szCs w:val="24"/>
        </w:rPr>
        <w:t>Alle Zutaten mit den Knethaken des Rührers so lange auf höchster Stufe schlagen, bis der Teig Blasen wirft und sich leicht vom Schüsselrand löst. Falls der Teig zu weich ist, esslöffelweise etwas Mehl unterkneten. Zugedeckt etwa 1 Stunde gehenlassen.</w:t>
      </w:r>
    </w:p>
    <w:p w14:paraId="55F39A39" w14:textId="31B6D515" w:rsidR="00FF7017" w:rsidRPr="00FF7017" w:rsidRDefault="00FF7017" w:rsidP="00B40E8C">
      <w:pPr>
        <w:pStyle w:val="ListParagraph"/>
        <w:numPr>
          <w:ilvl w:val="0"/>
          <w:numId w:val="640"/>
        </w:numPr>
        <w:spacing w:after="120"/>
        <w:ind w:left="714" w:hanging="357"/>
        <w:contextualSpacing w:val="0"/>
        <w:jc w:val="both"/>
        <w:rPr>
          <w:sz w:val="24"/>
          <w:szCs w:val="24"/>
        </w:rPr>
      </w:pPr>
      <w:r w:rsidRPr="00FF7017">
        <w:rPr>
          <w:sz w:val="24"/>
          <w:szCs w:val="24"/>
        </w:rPr>
        <w:t xml:space="preserve">Die Rosinen mit dem Rum beträufeln und zugedeckt mindestens 30 Minuten ziehen lassen. Den Teig auf der Arbeitsfläche mit den Händen durchkneten und die Rosinen </w:t>
      </w:r>
      <w:r w:rsidRPr="00FF7017">
        <w:rPr>
          <w:sz w:val="24"/>
          <w:szCs w:val="24"/>
        </w:rPr>
        <w:lastRenderedPageBreak/>
        <w:t>hineinkneten. Den Backofen auf 180 Grad (Gas 3) vorheizen. Das Backblech vorbereiten.</w:t>
      </w:r>
    </w:p>
    <w:p w14:paraId="0B6FDBC7" w14:textId="5D21C19F" w:rsidR="00FF7017" w:rsidRPr="00FF7017" w:rsidRDefault="00FF7017" w:rsidP="00B40E8C">
      <w:pPr>
        <w:pStyle w:val="ListParagraph"/>
        <w:numPr>
          <w:ilvl w:val="0"/>
          <w:numId w:val="640"/>
        </w:numPr>
        <w:spacing w:after="120"/>
        <w:contextualSpacing w:val="0"/>
        <w:jc w:val="both"/>
        <w:rPr>
          <w:sz w:val="24"/>
          <w:szCs w:val="24"/>
        </w:rPr>
      </w:pPr>
      <w:r w:rsidRPr="00FF7017">
        <w:rPr>
          <w:sz w:val="24"/>
          <w:szCs w:val="24"/>
        </w:rPr>
        <w:t>Den Teig auf der Arbeitsfläche zu einem Rechteck (20x30 cm) flach drücken. Eine Seite bis knapp zum Rand über die andere Seite schlagen, sodass die typische Stollenform entsteht. Auf das Blech legen.</w:t>
      </w:r>
    </w:p>
    <w:p w14:paraId="591532AC" w14:textId="730DE9C5" w:rsidR="00FF7017" w:rsidRPr="00FF7017" w:rsidRDefault="00FF7017" w:rsidP="00B40E8C">
      <w:pPr>
        <w:pStyle w:val="ListParagraph"/>
        <w:numPr>
          <w:ilvl w:val="0"/>
          <w:numId w:val="640"/>
        </w:numPr>
        <w:spacing w:after="120"/>
        <w:contextualSpacing w:val="0"/>
        <w:jc w:val="both"/>
        <w:rPr>
          <w:sz w:val="24"/>
          <w:szCs w:val="24"/>
        </w:rPr>
      </w:pPr>
      <w:r w:rsidRPr="00FF7017">
        <w:rPr>
          <w:sz w:val="24"/>
          <w:szCs w:val="24"/>
        </w:rPr>
        <w:t>Den Stollen im Backofen (unten) etwa 1 Stunde backen. Sofort danach mehrmals mit der zerlassenen Butter bestreichen. Ausgekühlt dick mit Puderzucker bestäuben.</w:t>
      </w:r>
    </w:p>
    <w:p w14:paraId="01A298B1" w14:textId="77777777" w:rsidR="00A35713" w:rsidRPr="00A31F32" w:rsidRDefault="00A35713" w:rsidP="00142BD0">
      <w:pPr>
        <w:jc w:val="both"/>
        <w:rPr>
          <w:sz w:val="24"/>
          <w:szCs w:val="24"/>
        </w:rPr>
      </w:pPr>
    </w:p>
    <w:p w14:paraId="4B0DAC16" w14:textId="77777777" w:rsidR="008A09EA" w:rsidRPr="00A31F32" w:rsidRDefault="008A09EA" w:rsidP="00142BD0">
      <w:pPr>
        <w:jc w:val="both"/>
        <w:rPr>
          <w:sz w:val="24"/>
          <w:szCs w:val="24"/>
        </w:rPr>
      </w:pPr>
    </w:p>
    <w:p w14:paraId="661495F3" w14:textId="117C2D76" w:rsidR="00A407CE" w:rsidRPr="00A31F32" w:rsidRDefault="00A407CE" w:rsidP="00142BD0">
      <w:pPr>
        <w:jc w:val="both"/>
        <w:rPr>
          <w:sz w:val="24"/>
          <w:szCs w:val="24"/>
        </w:rPr>
      </w:pPr>
    </w:p>
    <w:p w14:paraId="63E8B7E5" w14:textId="77777777" w:rsidR="00A407CE" w:rsidRPr="00A31F32" w:rsidRDefault="00A407CE" w:rsidP="00142BD0">
      <w:pPr>
        <w:jc w:val="both"/>
        <w:rPr>
          <w:sz w:val="24"/>
          <w:szCs w:val="24"/>
        </w:rPr>
      </w:pPr>
    </w:p>
    <w:p w14:paraId="7B50DC39" w14:textId="4FFEADE6" w:rsidR="00FF7017" w:rsidRDefault="00FF7017">
      <w:pPr>
        <w:rPr>
          <w:sz w:val="24"/>
          <w:szCs w:val="24"/>
        </w:rPr>
      </w:pPr>
      <w:r>
        <w:rPr>
          <w:sz w:val="24"/>
          <w:szCs w:val="24"/>
        </w:rPr>
        <w:br w:type="page"/>
      </w:r>
    </w:p>
    <w:p w14:paraId="78623FE5" w14:textId="6ECA77F9" w:rsidR="00A407CE" w:rsidRDefault="00FF7017" w:rsidP="00665C05">
      <w:pPr>
        <w:pStyle w:val="Heading2"/>
        <w:spacing w:after="240"/>
      </w:pPr>
      <w:r>
        <w:lastRenderedPageBreak/>
        <w:t>Hutzelbrot</w:t>
      </w:r>
      <w:r w:rsidR="00AA6523">
        <w:rPr>
          <w:rStyle w:val="FootnoteReference"/>
        </w:rPr>
        <w:footnoteReference w:id="1800"/>
      </w:r>
      <w:r>
        <w:t xml:space="preserve"> </w:t>
      </w:r>
    </w:p>
    <w:p w14:paraId="1B81EBA5" w14:textId="6F0BD87F" w:rsidR="00FF7017" w:rsidRDefault="00FF7017" w:rsidP="00142BD0">
      <w:pPr>
        <w:jc w:val="both"/>
        <w:rPr>
          <w:sz w:val="24"/>
          <w:szCs w:val="24"/>
        </w:rPr>
      </w:pPr>
      <w:r w:rsidRPr="00665C05">
        <w:rPr>
          <w:sz w:val="24"/>
          <w:szCs w:val="24"/>
          <w:u w:val="single"/>
        </w:rPr>
        <w:t>Zutaten</w:t>
      </w:r>
      <w:r>
        <w:rPr>
          <w:sz w:val="24"/>
          <w:szCs w:val="24"/>
        </w:rPr>
        <w:t xml:space="preserve"> </w:t>
      </w:r>
      <w:r w:rsidR="00665C05">
        <w:rPr>
          <w:sz w:val="24"/>
          <w:szCs w:val="24"/>
        </w:rPr>
        <w:t>(</w:t>
      </w:r>
      <w:r>
        <w:rPr>
          <w:sz w:val="24"/>
          <w:szCs w:val="24"/>
        </w:rPr>
        <w:t>für 4 kleine Brote</w:t>
      </w:r>
      <w:r w:rsidR="00665C05">
        <w:rPr>
          <w:sz w:val="24"/>
          <w:szCs w:val="24"/>
        </w:rPr>
        <w:t>):</w:t>
      </w:r>
    </w:p>
    <w:p w14:paraId="423E080F" w14:textId="774C5607" w:rsidR="00FF7017" w:rsidRPr="00665C05" w:rsidRDefault="00FF7017" w:rsidP="00142BD0">
      <w:pPr>
        <w:jc w:val="both"/>
        <w:rPr>
          <w:i/>
          <w:iCs/>
          <w:sz w:val="24"/>
          <w:szCs w:val="24"/>
        </w:rPr>
      </w:pPr>
      <w:r w:rsidRPr="00665C05">
        <w:rPr>
          <w:i/>
          <w:iCs/>
          <w:sz w:val="24"/>
          <w:szCs w:val="24"/>
        </w:rPr>
        <w:t>Für den Teig:</w:t>
      </w:r>
    </w:p>
    <w:p w14:paraId="468D3A1C" w14:textId="1723D302" w:rsidR="00FF7017" w:rsidRDefault="00FF7017" w:rsidP="00142BD0">
      <w:pPr>
        <w:jc w:val="both"/>
        <w:rPr>
          <w:sz w:val="24"/>
          <w:szCs w:val="24"/>
        </w:rPr>
      </w:pPr>
      <w:r>
        <w:rPr>
          <w:sz w:val="24"/>
          <w:szCs w:val="24"/>
        </w:rPr>
        <w:t>750 g getrocknete Birnen</w:t>
      </w:r>
    </w:p>
    <w:p w14:paraId="54629F1C" w14:textId="6BF444FC" w:rsidR="00FF7017" w:rsidRDefault="00FF7017" w:rsidP="00142BD0">
      <w:pPr>
        <w:jc w:val="both"/>
        <w:rPr>
          <w:sz w:val="24"/>
          <w:szCs w:val="24"/>
        </w:rPr>
      </w:pPr>
      <w:r>
        <w:rPr>
          <w:sz w:val="24"/>
          <w:szCs w:val="24"/>
        </w:rPr>
        <w:t>250 g getrocknete Feigen</w:t>
      </w:r>
    </w:p>
    <w:p w14:paraId="15076086" w14:textId="469A05BF" w:rsidR="00FF7017" w:rsidRDefault="00FF7017" w:rsidP="00142BD0">
      <w:pPr>
        <w:jc w:val="both"/>
        <w:rPr>
          <w:sz w:val="24"/>
          <w:szCs w:val="24"/>
        </w:rPr>
      </w:pPr>
      <w:r>
        <w:rPr>
          <w:sz w:val="24"/>
          <w:szCs w:val="24"/>
        </w:rPr>
        <w:t>250 g Walnüsse</w:t>
      </w:r>
    </w:p>
    <w:p w14:paraId="1DDB4C53" w14:textId="0A55AB90" w:rsidR="00FF7017" w:rsidRDefault="00FF7017" w:rsidP="00142BD0">
      <w:pPr>
        <w:jc w:val="both"/>
        <w:rPr>
          <w:sz w:val="24"/>
          <w:szCs w:val="24"/>
        </w:rPr>
      </w:pPr>
      <w:r>
        <w:rPr>
          <w:sz w:val="24"/>
          <w:szCs w:val="24"/>
        </w:rPr>
        <w:t>100 g Mandeln</w:t>
      </w:r>
    </w:p>
    <w:p w14:paraId="43DDAB35" w14:textId="4A83399B" w:rsidR="00FF7017" w:rsidRDefault="00FF7017" w:rsidP="00142BD0">
      <w:pPr>
        <w:jc w:val="both"/>
        <w:rPr>
          <w:sz w:val="24"/>
          <w:szCs w:val="24"/>
        </w:rPr>
      </w:pPr>
      <w:r>
        <w:rPr>
          <w:sz w:val="24"/>
          <w:szCs w:val="24"/>
        </w:rPr>
        <w:t>Je 50 g Zitronat und Orangeat</w:t>
      </w:r>
    </w:p>
    <w:p w14:paraId="2745DCC8" w14:textId="2BCB5877" w:rsidR="00FF7017" w:rsidRDefault="00FF7017" w:rsidP="00142BD0">
      <w:pPr>
        <w:jc w:val="both"/>
        <w:rPr>
          <w:sz w:val="24"/>
          <w:szCs w:val="24"/>
        </w:rPr>
      </w:pPr>
      <w:r>
        <w:rPr>
          <w:sz w:val="24"/>
          <w:szCs w:val="24"/>
        </w:rPr>
        <w:t>Je 200 g Rosinen und Korinthen</w:t>
      </w:r>
    </w:p>
    <w:p w14:paraId="330D8727" w14:textId="77BDD813" w:rsidR="00FF7017" w:rsidRDefault="00FF7017" w:rsidP="00142BD0">
      <w:pPr>
        <w:jc w:val="both"/>
        <w:rPr>
          <w:sz w:val="24"/>
          <w:szCs w:val="24"/>
        </w:rPr>
      </w:pPr>
      <w:r>
        <w:rPr>
          <w:sz w:val="24"/>
          <w:szCs w:val="24"/>
        </w:rPr>
        <w:t>1/8 l Birnenschnaps</w:t>
      </w:r>
    </w:p>
    <w:p w14:paraId="49173921" w14:textId="1A5340E2" w:rsidR="00FF7017" w:rsidRDefault="00FF7017" w:rsidP="00142BD0">
      <w:pPr>
        <w:jc w:val="both"/>
        <w:rPr>
          <w:sz w:val="24"/>
          <w:szCs w:val="24"/>
        </w:rPr>
      </w:pPr>
      <w:r>
        <w:rPr>
          <w:sz w:val="24"/>
          <w:szCs w:val="24"/>
        </w:rPr>
        <w:t>1/8 l Wasser</w:t>
      </w:r>
    </w:p>
    <w:p w14:paraId="06ECDF11" w14:textId="3DF0C701" w:rsidR="00FF7017" w:rsidRDefault="00FF7017" w:rsidP="00142BD0">
      <w:pPr>
        <w:jc w:val="both"/>
        <w:rPr>
          <w:sz w:val="24"/>
          <w:szCs w:val="24"/>
        </w:rPr>
      </w:pPr>
      <w:r>
        <w:rPr>
          <w:sz w:val="24"/>
          <w:szCs w:val="24"/>
        </w:rPr>
        <w:t>200 g Mehl</w:t>
      </w:r>
    </w:p>
    <w:p w14:paraId="590F4CC6" w14:textId="1D47502A" w:rsidR="00FF7017" w:rsidRDefault="00FF7017" w:rsidP="00142BD0">
      <w:pPr>
        <w:jc w:val="both"/>
        <w:rPr>
          <w:sz w:val="24"/>
          <w:szCs w:val="24"/>
        </w:rPr>
      </w:pPr>
      <w:r>
        <w:rPr>
          <w:sz w:val="24"/>
          <w:szCs w:val="24"/>
        </w:rPr>
        <w:t>1 Würfel frische Hefe oder 1 Tütchen Trockenhefe</w:t>
      </w:r>
    </w:p>
    <w:p w14:paraId="53DB1C12" w14:textId="41D8D701" w:rsidR="00FF7017" w:rsidRDefault="00FF7017" w:rsidP="00142BD0">
      <w:pPr>
        <w:jc w:val="both"/>
        <w:rPr>
          <w:sz w:val="24"/>
          <w:szCs w:val="24"/>
        </w:rPr>
      </w:pPr>
      <w:r>
        <w:rPr>
          <w:sz w:val="24"/>
          <w:szCs w:val="24"/>
        </w:rPr>
        <w:t>125 g Zucker</w:t>
      </w:r>
    </w:p>
    <w:p w14:paraId="36BD241F" w14:textId="35A8C0B2" w:rsidR="00FF7017" w:rsidRDefault="00FF7017" w:rsidP="00142BD0">
      <w:pPr>
        <w:jc w:val="both"/>
        <w:rPr>
          <w:sz w:val="24"/>
          <w:szCs w:val="24"/>
        </w:rPr>
      </w:pPr>
      <w:r>
        <w:rPr>
          <w:sz w:val="24"/>
          <w:szCs w:val="24"/>
        </w:rPr>
        <w:t>1/8 – 1/16 l lauwarme Milch</w:t>
      </w:r>
    </w:p>
    <w:p w14:paraId="25F54BD3" w14:textId="627A349A" w:rsidR="00FF7017" w:rsidRDefault="00FF7017" w:rsidP="00142BD0">
      <w:pPr>
        <w:jc w:val="both"/>
        <w:rPr>
          <w:sz w:val="24"/>
          <w:szCs w:val="24"/>
        </w:rPr>
      </w:pPr>
      <w:r>
        <w:rPr>
          <w:sz w:val="24"/>
          <w:szCs w:val="24"/>
        </w:rPr>
        <w:t>1 EL Zimt</w:t>
      </w:r>
    </w:p>
    <w:p w14:paraId="53F68172" w14:textId="231BB96D" w:rsidR="00FF7017" w:rsidRDefault="00FF7017" w:rsidP="00142BD0">
      <w:pPr>
        <w:jc w:val="both"/>
        <w:rPr>
          <w:sz w:val="24"/>
          <w:szCs w:val="24"/>
        </w:rPr>
      </w:pPr>
      <w:r>
        <w:rPr>
          <w:sz w:val="24"/>
          <w:szCs w:val="24"/>
        </w:rPr>
        <w:t>Je 1 gute Prise gemahlene Nelken, Kardamon und Piment</w:t>
      </w:r>
    </w:p>
    <w:p w14:paraId="49322AF0" w14:textId="55D7B337" w:rsidR="00FF7017" w:rsidRDefault="00FF7017" w:rsidP="00142BD0">
      <w:pPr>
        <w:jc w:val="both"/>
        <w:rPr>
          <w:sz w:val="24"/>
          <w:szCs w:val="24"/>
        </w:rPr>
      </w:pPr>
      <w:r>
        <w:rPr>
          <w:sz w:val="24"/>
          <w:szCs w:val="24"/>
        </w:rPr>
        <w:t>30 g zimmerwarme Butter</w:t>
      </w:r>
    </w:p>
    <w:p w14:paraId="6A708F08" w14:textId="7B2C1A44" w:rsidR="00FF7017" w:rsidRDefault="00FF7017" w:rsidP="00142BD0">
      <w:pPr>
        <w:jc w:val="both"/>
        <w:rPr>
          <w:sz w:val="24"/>
          <w:szCs w:val="24"/>
        </w:rPr>
      </w:pPr>
    </w:p>
    <w:p w14:paraId="65F8A646" w14:textId="31EC29DF" w:rsidR="00FF7017" w:rsidRDefault="00FF7017" w:rsidP="00142BD0">
      <w:pPr>
        <w:jc w:val="both"/>
        <w:rPr>
          <w:sz w:val="24"/>
          <w:szCs w:val="24"/>
        </w:rPr>
      </w:pPr>
      <w:r>
        <w:rPr>
          <w:sz w:val="24"/>
          <w:szCs w:val="24"/>
        </w:rPr>
        <w:t>Zubereitungszeit: 1 Stunde plus Ruhezeit 15 Stunden plus Backzeit 1 Stunde</w:t>
      </w:r>
    </w:p>
    <w:p w14:paraId="0E14804A" w14:textId="17BB590A" w:rsidR="00FF7017" w:rsidRPr="00DF5AB1" w:rsidRDefault="00FF7017" w:rsidP="00B40E8C">
      <w:pPr>
        <w:pStyle w:val="ListParagraph"/>
        <w:numPr>
          <w:ilvl w:val="0"/>
          <w:numId w:val="641"/>
        </w:numPr>
        <w:spacing w:after="120"/>
        <w:ind w:left="714" w:hanging="357"/>
        <w:contextualSpacing w:val="0"/>
        <w:jc w:val="both"/>
        <w:rPr>
          <w:sz w:val="24"/>
          <w:szCs w:val="24"/>
        </w:rPr>
      </w:pPr>
      <w:r w:rsidRPr="00DF5AB1">
        <w:rPr>
          <w:sz w:val="24"/>
          <w:szCs w:val="24"/>
        </w:rPr>
        <w:t xml:space="preserve">Am Vortag die Birnen und die Feigen </w:t>
      </w:r>
      <w:r w:rsidR="00DF5AB1" w:rsidRPr="00DF5AB1">
        <w:rPr>
          <w:sz w:val="24"/>
          <w:szCs w:val="24"/>
        </w:rPr>
        <w:t>i</w:t>
      </w:r>
      <w:r w:rsidRPr="00DF5AB1">
        <w:rPr>
          <w:sz w:val="24"/>
          <w:szCs w:val="24"/>
        </w:rPr>
        <w:t>n feine Streifen schneiden. Die Walnüsse und die Mandeln mit einem großen Messer grob hacken. Das Orangeat und Zitronat möglichst fein hacken.</w:t>
      </w:r>
    </w:p>
    <w:p w14:paraId="0DE6931D" w14:textId="3E68FF02" w:rsidR="00FF7017" w:rsidRPr="00DF5AB1" w:rsidRDefault="00FF7017" w:rsidP="00B40E8C">
      <w:pPr>
        <w:pStyle w:val="ListParagraph"/>
        <w:numPr>
          <w:ilvl w:val="0"/>
          <w:numId w:val="641"/>
        </w:numPr>
        <w:spacing w:after="120"/>
        <w:ind w:left="714" w:hanging="357"/>
        <w:contextualSpacing w:val="0"/>
        <w:jc w:val="both"/>
        <w:rPr>
          <w:sz w:val="24"/>
          <w:szCs w:val="24"/>
        </w:rPr>
      </w:pPr>
      <w:r w:rsidRPr="00DF5AB1">
        <w:rPr>
          <w:sz w:val="24"/>
          <w:szCs w:val="24"/>
        </w:rPr>
        <w:t xml:space="preserve">Diese Zutaten mit den Rosinen und </w:t>
      </w:r>
      <w:r w:rsidR="00DF5AB1" w:rsidRPr="00DF5AB1">
        <w:rPr>
          <w:sz w:val="24"/>
          <w:szCs w:val="24"/>
        </w:rPr>
        <w:t>K</w:t>
      </w:r>
      <w:r w:rsidRPr="00DF5AB1">
        <w:rPr>
          <w:sz w:val="24"/>
          <w:szCs w:val="24"/>
        </w:rPr>
        <w:t>orinthen in eine Schüssel füllen u</w:t>
      </w:r>
      <w:r w:rsidR="00DF5AB1" w:rsidRPr="00DF5AB1">
        <w:rPr>
          <w:sz w:val="24"/>
          <w:szCs w:val="24"/>
        </w:rPr>
        <w:t xml:space="preserve">nd </w:t>
      </w:r>
      <w:r w:rsidRPr="00DF5AB1">
        <w:rPr>
          <w:sz w:val="24"/>
          <w:szCs w:val="24"/>
        </w:rPr>
        <w:t>mit dem Birnenschnaps und dem Wasser übergießen. Alles gut durchmischen. Die Schüssel mit Folie abdecken und ü</w:t>
      </w:r>
      <w:r w:rsidR="00DF5AB1" w:rsidRPr="00DF5AB1">
        <w:rPr>
          <w:sz w:val="24"/>
          <w:szCs w:val="24"/>
        </w:rPr>
        <w:t>b</w:t>
      </w:r>
      <w:r w:rsidRPr="00DF5AB1">
        <w:rPr>
          <w:sz w:val="24"/>
          <w:szCs w:val="24"/>
        </w:rPr>
        <w:t>er Nacht an einem kühlen Ort durchziehen lassen.</w:t>
      </w:r>
    </w:p>
    <w:p w14:paraId="69E79B62" w14:textId="51602CD9" w:rsidR="00FF7017" w:rsidRPr="00DF5AB1" w:rsidRDefault="00FF7017" w:rsidP="00B40E8C">
      <w:pPr>
        <w:pStyle w:val="ListParagraph"/>
        <w:numPr>
          <w:ilvl w:val="0"/>
          <w:numId w:val="641"/>
        </w:numPr>
        <w:spacing w:after="120"/>
        <w:ind w:left="714" w:hanging="357"/>
        <w:contextualSpacing w:val="0"/>
        <w:jc w:val="both"/>
        <w:rPr>
          <w:sz w:val="24"/>
          <w:szCs w:val="24"/>
        </w:rPr>
      </w:pPr>
      <w:r w:rsidRPr="00DF5AB1">
        <w:rPr>
          <w:sz w:val="24"/>
          <w:szCs w:val="24"/>
        </w:rPr>
        <w:t xml:space="preserve">Am nächsten Tag das Mehl in eine Schüssel füllen und in die Mitte eine </w:t>
      </w:r>
      <w:r w:rsidR="00DF5AB1" w:rsidRPr="00DF5AB1">
        <w:rPr>
          <w:sz w:val="24"/>
          <w:szCs w:val="24"/>
        </w:rPr>
        <w:t>V</w:t>
      </w:r>
      <w:r w:rsidRPr="00DF5AB1">
        <w:rPr>
          <w:sz w:val="24"/>
          <w:szCs w:val="24"/>
        </w:rPr>
        <w:t xml:space="preserve">ertiefung drücken. Die Hefe hineinbröckeln oder -streuen. Etwas </w:t>
      </w:r>
      <w:r w:rsidR="00DF5AB1" w:rsidRPr="00DF5AB1">
        <w:rPr>
          <w:sz w:val="24"/>
          <w:szCs w:val="24"/>
        </w:rPr>
        <w:t>M</w:t>
      </w:r>
      <w:r w:rsidRPr="00DF5AB1">
        <w:rPr>
          <w:sz w:val="24"/>
          <w:szCs w:val="24"/>
        </w:rPr>
        <w:t xml:space="preserve">ilch und 1 EL </w:t>
      </w:r>
      <w:r w:rsidR="00DF5AB1" w:rsidRPr="00DF5AB1">
        <w:rPr>
          <w:sz w:val="24"/>
          <w:szCs w:val="24"/>
        </w:rPr>
        <w:t>Z</w:t>
      </w:r>
      <w:r w:rsidRPr="00DF5AB1">
        <w:rPr>
          <w:sz w:val="24"/>
          <w:szCs w:val="24"/>
        </w:rPr>
        <w:t xml:space="preserve">ucker dazugeben. Die Mischung so lange rühren, bis sich die Hefe aufgelöst </w:t>
      </w:r>
      <w:r w:rsidR="00DF5AB1" w:rsidRPr="00DF5AB1">
        <w:rPr>
          <w:sz w:val="24"/>
          <w:szCs w:val="24"/>
        </w:rPr>
        <w:t>ha</w:t>
      </w:r>
      <w:r w:rsidRPr="00DF5AB1">
        <w:rPr>
          <w:sz w:val="24"/>
          <w:szCs w:val="24"/>
        </w:rPr>
        <w:t>t. Den Vorteig zugede</w:t>
      </w:r>
      <w:r w:rsidR="00DF5AB1" w:rsidRPr="00DF5AB1">
        <w:rPr>
          <w:sz w:val="24"/>
          <w:szCs w:val="24"/>
        </w:rPr>
        <w:t>c</w:t>
      </w:r>
      <w:r w:rsidRPr="00DF5AB1">
        <w:rPr>
          <w:sz w:val="24"/>
          <w:szCs w:val="24"/>
        </w:rPr>
        <w:t>kt etwa 15 Minuten an einem warmen Ort gehen lassen.</w:t>
      </w:r>
    </w:p>
    <w:p w14:paraId="23A2CC3A" w14:textId="0A2BC2A3" w:rsidR="00FF7017" w:rsidRPr="00DF5AB1" w:rsidRDefault="00FF7017" w:rsidP="00B40E8C">
      <w:pPr>
        <w:pStyle w:val="ListParagraph"/>
        <w:numPr>
          <w:ilvl w:val="0"/>
          <w:numId w:val="641"/>
        </w:numPr>
        <w:spacing w:after="120"/>
        <w:ind w:left="714" w:hanging="357"/>
        <w:contextualSpacing w:val="0"/>
        <w:jc w:val="both"/>
        <w:rPr>
          <w:sz w:val="24"/>
          <w:szCs w:val="24"/>
        </w:rPr>
      </w:pPr>
      <w:r w:rsidRPr="00DF5AB1">
        <w:rPr>
          <w:sz w:val="24"/>
          <w:szCs w:val="24"/>
        </w:rPr>
        <w:lastRenderedPageBreak/>
        <w:t xml:space="preserve">Den restlichen Zucker mit den </w:t>
      </w:r>
      <w:r w:rsidR="00DF5AB1" w:rsidRPr="00DF5AB1">
        <w:rPr>
          <w:sz w:val="24"/>
          <w:szCs w:val="24"/>
        </w:rPr>
        <w:t>G</w:t>
      </w:r>
      <w:r w:rsidRPr="00DF5AB1">
        <w:rPr>
          <w:sz w:val="24"/>
          <w:szCs w:val="24"/>
        </w:rPr>
        <w:t xml:space="preserve">ewürzen unter die vorbereiteten Früchte mischen, </w:t>
      </w:r>
      <w:r w:rsidR="00DF5AB1" w:rsidRPr="00DF5AB1">
        <w:rPr>
          <w:sz w:val="24"/>
          <w:szCs w:val="24"/>
        </w:rPr>
        <w:t>z</w:t>
      </w:r>
      <w:r w:rsidRPr="00DF5AB1">
        <w:rPr>
          <w:sz w:val="24"/>
          <w:szCs w:val="24"/>
        </w:rPr>
        <w:t>ugedeckt stehen las</w:t>
      </w:r>
      <w:r w:rsidR="00DF5AB1" w:rsidRPr="00DF5AB1">
        <w:rPr>
          <w:sz w:val="24"/>
          <w:szCs w:val="24"/>
        </w:rPr>
        <w:t>s</w:t>
      </w:r>
      <w:r w:rsidRPr="00DF5AB1">
        <w:rPr>
          <w:sz w:val="24"/>
          <w:szCs w:val="24"/>
        </w:rPr>
        <w:t>en, bis der Hefeteig gegangen ist.</w:t>
      </w:r>
    </w:p>
    <w:p w14:paraId="176254EE" w14:textId="01B198B8" w:rsidR="00FF7017" w:rsidRPr="00DF5AB1" w:rsidRDefault="00FF7017" w:rsidP="00B40E8C">
      <w:pPr>
        <w:pStyle w:val="ListParagraph"/>
        <w:numPr>
          <w:ilvl w:val="0"/>
          <w:numId w:val="641"/>
        </w:numPr>
        <w:spacing w:after="120"/>
        <w:ind w:left="714" w:hanging="357"/>
        <w:contextualSpacing w:val="0"/>
        <w:jc w:val="both"/>
        <w:rPr>
          <w:sz w:val="24"/>
          <w:szCs w:val="24"/>
        </w:rPr>
      </w:pPr>
      <w:r w:rsidRPr="00DF5AB1">
        <w:rPr>
          <w:sz w:val="24"/>
          <w:szCs w:val="24"/>
        </w:rPr>
        <w:t xml:space="preserve">Die restliche Milch zum Hefeteig geben. Das Fett in kleinen Stücken zufügen. Alles mit den Knethaken des Handrührers so lange schlagen, bis der Teig Blasen wird uns sich vom Schüsselrand löst. Den </w:t>
      </w:r>
      <w:r w:rsidR="00DF5AB1" w:rsidRPr="00DF5AB1">
        <w:rPr>
          <w:sz w:val="24"/>
          <w:szCs w:val="24"/>
        </w:rPr>
        <w:t>T</w:t>
      </w:r>
      <w:r w:rsidRPr="00DF5AB1">
        <w:rPr>
          <w:sz w:val="24"/>
          <w:szCs w:val="24"/>
        </w:rPr>
        <w:t>eig zugedeckt nochmals 45 Minuten gehen lassen.</w:t>
      </w:r>
    </w:p>
    <w:p w14:paraId="4C9D99EB" w14:textId="5518308C" w:rsidR="00FF7017" w:rsidRPr="00DF5AB1" w:rsidRDefault="00FF7017" w:rsidP="00B40E8C">
      <w:pPr>
        <w:pStyle w:val="ListParagraph"/>
        <w:numPr>
          <w:ilvl w:val="0"/>
          <w:numId w:val="641"/>
        </w:numPr>
        <w:spacing w:after="120"/>
        <w:ind w:left="714" w:hanging="357"/>
        <w:contextualSpacing w:val="0"/>
        <w:jc w:val="both"/>
        <w:rPr>
          <w:sz w:val="24"/>
          <w:szCs w:val="24"/>
        </w:rPr>
      </w:pPr>
      <w:r w:rsidRPr="00DF5AB1">
        <w:rPr>
          <w:sz w:val="24"/>
          <w:szCs w:val="24"/>
        </w:rPr>
        <w:t xml:space="preserve">Die eingeweichten Früchte und Nüsse nun sorgfältig unter den Hefeteig kneten. Dafür die Hände immer wieder mit Mehl bestäuben </w:t>
      </w:r>
      <w:r w:rsidR="00DF5AB1" w:rsidRPr="00DF5AB1">
        <w:rPr>
          <w:sz w:val="24"/>
          <w:szCs w:val="24"/>
        </w:rPr>
        <w:t>(oder unter fließendem kaltem Wasser abwaschen), da der Teig sehr klebt. Aus dem Teig vier gleich große Brote formen.</w:t>
      </w:r>
    </w:p>
    <w:p w14:paraId="295F44B6" w14:textId="3B1ECBCF" w:rsidR="00DF5AB1" w:rsidRPr="00DF5AB1" w:rsidRDefault="00DF5AB1" w:rsidP="00B40E8C">
      <w:pPr>
        <w:pStyle w:val="ListParagraph"/>
        <w:numPr>
          <w:ilvl w:val="0"/>
          <w:numId w:val="641"/>
        </w:numPr>
        <w:spacing w:after="120"/>
        <w:ind w:left="714" w:hanging="357"/>
        <w:contextualSpacing w:val="0"/>
        <w:jc w:val="both"/>
        <w:rPr>
          <w:sz w:val="24"/>
          <w:szCs w:val="24"/>
        </w:rPr>
      </w:pPr>
      <w:r w:rsidRPr="00DF5AB1">
        <w:rPr>
          <w:sz w:val="24"/>
          <w:szCs w:val="24"/>
        </w:rPr>
        <w:t>Das Backblech mit Backpapier auslegen. Die Brote darauflegen, mit einem Tuch abdecken und 2 Stunden gehen lassen.</w:t>
      </w:r>
    </w:p>
    <w:p w14:paraId="3010729F" w14:textId="46070E45" w:rsidR="00DF5AB1" w:rsidRPr="00DF5AB1" w:rsidRDefault="00DF5AB1" w:rsidP="00B40E8C">
      <w:pPr>
        <w:pStyle w:val="ListParagraph"/>
        <w:numPr>
          <w:ilvl w:val="0"/>
          <w:numId w:val="641"/>
        </w:numPr>
        <w:spacing w:after="120"/>
        <w:ind w:left="714" w:hanging="357"/>
        <w:contextualSpacing w:val="0"/>
        <w:jc w:val="both"/>
        <w:rPr>
          <w:sz w:val="24"/>
          <w:szCs w:val="24"/>
        </w:rPr>
      </w:pPr>
      <w:r w:rsidRPr="00DF5AB1">
        <w:rPr>
          <w:sz w:val="24"/>
          <w:szCs w:val="24"/>
        </w:rPr>
        <w:t>Den Backofen auf 180 Grad (Gas 3) vorheizen. Die Brote im Backofen (unten) etwa 1 Stunde backen. Auf einem Kuchengitter auskühlen lassen. Anschließend gut in Folie verpacken und vor dem Anschneiden mindestens 14 Tage durchziehen lassen.</w:t>
      </w:r>
    </w:p>
    <w:p w14:paraId="7958F402" w14:textId="77777777" w:rsidR="00FF7017" w:rsidRDefault="00FF7017" w:rsidP="00142BD0">
      <w:pPr>
        <w:jc w:val="both"/>
        <w:rPr>
          <w:sz w:val="24"/>
          <w:szCs w:val="24"/>
        </w:rPr>
      </w:pPr>
    </w:p>
    <w:p w14:paraId="069C526E" w14:textId="77777777" w:rsidR="00FF7017" w:rsidRPr="00A31F32" w:rsidRDefault="00FF7017" w:rsidP="00142BD0">
      <w:pPr>
        <w:jc w:val="both"/>
        <w:rPr>
          <w:sz w:val="24"/>
          <w:szCs w:val="24"/>
        </w:rPr>
      </w:pPr>
    </w:p>
    <w:p w14:paraId="2280B176" w14:textId="77777777" w:rsidR="00A407CE" w:rsidRPr="00A31F32" w:rsidRDefault="00A407CE" w:rsidP="00142BD0">
      <w:pPr>
        <w:jc w:val="both"/>
        <w:rPr>
          <w:sz w:val="24"/>
          <w:szCs w:val="24"/>
        </w:rPr>
      </w:pPr>
    </w:p>
    <w:p w14:paraId="4B8C0A7D" w14:textId="65DC513A" w:rsidR="00E65E96" w:rsidRPr="00A31F32" w:rsidRDefault="00E65E96">
      <w:pPr>
        <w:rPr>
          <w:sz w:val="24"/>
          <w:szCs w:val="24"/>
        </w:rPr>
      </w:pPr>
      <w:r w:rsidRPr="00A31F32">
        <w:rPr>
          <w:sz w:val="24"/>
          <w:szCs w:val="24"/>
        </w:rPr>
        <w:t xml:space="preserve"> </w:t>
      </w:r>
    </w:p>
    <w:p w14:paraId="6DB87287" w14:textId="77777777" w:rsidR="00E65E96" w:rsidRPr="00A31F32" w:rsidRDefault="00E65E96">
      <w:pPr>
        <w:rPr>
          <w:sz w:val="24"/>
          <w:szCs w:val="24"/>
        </w:rPr>
      </w:pPr>
    </w:p>
    <w:p w14:paraId="40D00530" w14:textId="1734A448" w:rsidR="00B86315" w:rsidRPr="00A31F32" w:rsidRDefault="00B86315">
      <w:pPr>
        <w:rPr>
          <w:sz w:val="24"/>
          <w:szCs w:val="24"/>
        </w:rPr>
      </w:pPr>
      <w:r w:rsidRPr="00A31F32">
        <w:rPr>
          <w:sz w:val="24"/>
          <w:szCs w:val="24"/>
        </w:rPr>
        <w:br w:type="page"/>
      </w:r>
    </w:p>
    <w:p w14:paraId="5368CD0B" w14:textId="1FE6BE94" w:rsidR="00C46374" w:rsidRDefault="00BB551D" w:rsidP="00F11A5E">
      <w:pPr>
        <w:pStyle w:val="Heading2"/>
        <w:spacing w:after="240"/>
      </w:pPr>
      <w:r>
        <w:lastRenderedPageBreak/>
        <w:t>Ananas-Bananen-Kuchen</w:t>
      </w:r>
      <w:r w:rsidR="00940D50">
        <w:rPr>
          <w:rStyle w:val="FootnoteReference"/>
        </w:rPr>
        <w:footnoteReference w:id="1801"/>
      </w:r>
      <w:r>
        <w:t xml:space="preserve"> </w:t>
      </w:r>
    </w:p>
    <w:p w14:paraId="4A5048EF" w14:textId="56A93890" w:rsidR="00BB551D" w:rsidRDefault="00BB551D" w:rsidP="00BB551D">
      <w:pPr>
        <w:rPr>
          <w:sz w:val="24"/>
          <w:szCs w:val="24"/>
        </w:rPr>
      </w:pPr>
      <w:r w:rsidRPr="00F11A5E">
        <w:rPr>
          <w:sz w:val="24"/>
          <w:szCs w:val="24"/>
          <w:u w:val="single"/>
        </w:rPr>
        <w:t>Zutaten</w:t>
      </w:r>
      <w:r>
        <w:rPr>
          <w:sz w:val="24"/>
          <w:szCs w:val="24"/>
        </w:rPr>
        <w:t xml:space="preserve"> </w:t>
      </w:r>
      <w:r w:rsidR="00F11A5E">
        <w:rPr>
          <w:sz w:val="24"/>
          <w:szCs w:val="24"/>
        </w:rPr>
        <w:t>(</w:t>
      </w:r>
      <w:r>
        <w:rPr>
          <w:sz w:val="24"/>
          <w:szCs w:val="24"/>
        </w:rPr>
        <w:t>für 8-10 Personen</w:t>
      </w:r>
      <w:r w:rsidR="00F11A5E">
        <w:rPr>
          <w:sz w:val="24"/>
          <w:szCs w:val="24"/>
        </w:rPr>
        <w:t>)</w:t>
      </w:r>
    </w:p>
    <w:p w14:paraId="7E04CA98" w14:textId="62F1EC0C" w:rsidR="00BB551D" w:rsidRDefault="00BB551D" w:rsidP="00BB551D">
      <w:pPr>
        <w:rPr>
          <w:sz w:val="24"/>
          <w:szCs w:val="24"/>
        </w:rPr>
      </w:pPr>
      <w:r>
        <w:rPr>
          <w:sz w:val="24"/>
          <w:szCs w:val="24"/>
        </w:rPr>
        <w:t>2 mittelgroße Bananen, zerdrückt</w:t>
      </w:r>
    </w:p>
    <w:p w14:paraId="75F969B0" w14:textId="0CE1F70A" w:rsidR="00BB551D" w:rsidRDefault="00BB551D" w:rsidP="00BB551D">
      <w:pPr>
        <w:rPr>
          <w:sz w:val="24"/>
          <w:szCs w:val="24"/>
        </w:rPr>
      </w:pPr>
      <w:r>
        <w:rPr>
          <w:sz w:val="24"/>
          <w:szCs w:val="24"/>
        </w:rPr>
        <w:t>130 g Ananas aus der Dose, abgetropft und zerdrückt</w:t>
      </w:r>
    </w:p>
    <w:p w14:paraId="53CF0051" w14:textId="418895F0" w:rsidR="00BB551D" w:rsidRDefault="00BB551D" w:rsidP="00BB551D">
      <w:pPr>
        <w:rPr>
          <w:sz w:val="24"/>
          <w:szCs w:val="24"/>
        </w:rPr>
      </w:pPr>
      <w:r>
        <w:rPr>
          <w:sz w:val="24"/>
          <w:szCs w:val="24"/>
        </w:rPr>
        <w:t>300 g Zucker</w:t>
      </w:r>
    </w:p>
    <w:p w14:paraId="2FECE883" w14:textId="3482CC38" w:rsidR="00BB551D" w:rsidRDefault="00BB551D" w:rsidP="00BB551D">
      <w:pPr>
        <w:rPr>
          <w:sz w:val="24"/>
          <w:szCs w:val="24"/>
        </w:rPr>
      </w:pPr>
      <w:r>
        <w:rPr>
          <w:sz w:val="24"/>
          <w:szCs w:val="24"/>
        </w:rPr>
        <w:t>200 g Mehl</w:t>
      </w:r>
    </w:p>
    <w:p w14:paraId="18E15E4E" w14:textId="1DC9CE1B" w:rsidR="00BB551D" w:rsidRDefault="00BB551D" w:rsidP="00BB551D">
      <w:pPr>
        <w:rPr>
          <w:sz w:val="24"/>
          <w:szCs w:val="24"/>
        </w:rPr>
      </w:pPr>
      <w:r>
        <w:rPr>
          <w:sz w:val="24"/>
          <w:szCs w:val="24"/>
        </w:rPr>
        <w:t>3 TL Backpulver</w:t>
      </w:r>
    </w:p>
    <w:p w14:paraId="77726A2A" w14:textId="77777777" w:rsidR="00EE7906" w:rsidRDefault="00BB551D" w:rsidP="00BB551D">
      <w:pPr>
        <w:rPr>
          <w:sz w:val="24"/>
          <w:szCs w:val="24"/>
        </w:rPr>
      </w:pPr>
      <w:r>
        <w:rPr>
          <w:sz w:val="24"/>
          <w:szCs w:val="24"/>
        </w:rPr>
        <w:t>2 TL Zimt</w:t>
      </w:r>
    </w:p>
    <w:p w14:paraId="0F29B650" w14:textId="28664BB0" w:rsidR="00BB551D" w:rsidRDefault="00BB551D" w:rsidP="00BB551D">
      <w:pPr>
        <w:rPr>
          <w:sz w:val="24"/>
          <w:szCs w:val="24"/>
        </w:rPr>
      </w:pPr>
      <w:r>
        <w:rPr>
          <w:sz w:val="24"/>
          <w:szCs w:val="24"/>
        </w:rPr>
        <w:t>170 ml Öl</w:t>
      </w:r>
    </w:p>
    <w:p w14:paraId="2861DF17" w14:textId="41DE8D61" w:rsidR="00BB551D" w:rsidRDefault="00BB551D" w:rsidP="00BB551D">
      <w:pPr>
        <w:rPr>
          <w:sz w:val="24"/>
          <w:szCs w:val="24"/>
        </w:rPr>
      </w:pPr>
      <w:r>
        <w:rPr>
          <w:sz w:val="24"/>
          <w:szCs w:val="24"/>
        </w:rPr>
        <w:t>3 EL Ananassaft</w:t>
      </w:r>
    </w:p>
    <w:p w14:paraId="11E29DCE" w14:textId="3F6BC039" w:rsidR="00BB551D" w:rsidRDefault="00BB551D" w:rsidP="00BB551D">
      <w:pPr>
        <w:rPr>
          <w:sz w:val="24"/>
          <w:szCs w:val="24"/>
        </w:rPr>
      </w:pPr>
      <w:r>
        <w:rPr>
          <w:sz w:val="24"/>
          <w:szCs w:val="24"/>
        </w:rPr>
        <w:t>2 Eier</w:t>
      </w:r>
    </w:p>
    <w:p w14:paraId="23BA2902" w14:textId="37C3E8E0" w:rsidR="00BB551D" w:rsidRDefault="00BB551D" w:rsidP="00BB551D">
      <w:pPr>
        <w:rPr>
          <w:sz w:val="24"/>
          <w:szCs w:val="24"/>
        </w:rPr>
      </w:pPr>
    </w:p>
    <w:p w14:paraId="71C9A739" w14:textId="0847D4B1" w:rsidR="00BB551D" w:rsidRDefault="00BB551D" w:rsidP="00BB551D">
      <w:pPr>
        <w:rPr>
          <w:sz w:val="24"/>
          <w:szCs w:val="24"/>
        </w:rPr>
      </w:pPr>
      <w:r>
        <w:rPr>
          <w:sz w:val="24"/>
          <w:szCs w:val="24"/>
        </w:rPr>
        <w:t>Für die Füllung</w:t>
      </w:r>
    </w:p>
    <w:p w14:paraId="46B7463E" w14:textId="2CD70931" w:rsidR="00BB551D" w:rsidRDefault="00BB551D" w:rsidP="00BB551D">
      <w:pPr>
        <w:rPr>
          <w:sz w:val="24"/>
          <w:szCs w:val="24"/>
        </w:rPr>
      </w:pPr>
      <w:r>
        <w:rPr>
          <w:sz w:val="24"/>
          <w:szCs w:val="24"/>
        </w:rPr>
        <w:t>250 g Frischkäse</w:t>
      </w:r>
    </w:p>
    <w:p w14:paraId="1C69E122" w14:textId="2427D616" w:rsidR="00BB551D" w:rsidRDefault="00BB551D" w:rsidP="00BB551D">
      <w:pPr>
        <w:rPr>
          <w:sz w:val="24"/>
          <w:szCs w:val="24"/>
        </w:rPr>
      </w:pPr>
      <w:r>
        <w:rPr>
          <w:sz w:val="24"/>
          <w:szCs w:val="24"/>
        </w:rPr>
        <w:t>180 g Puderzucker</w:t>
      </w:r>
    </w:p>
    <w:p w14:paraId="274CBD9F" w14:textId="22BE626F" w:rsidR="00BB551D" w:rsidRDefault="00BB551D" w:rsidP="00BB551D">
      <w:pPr>
        <w:rPr>
          <w:sz w:val="24"/>
          <w:szCs w:val="24"/>
        </w:rPr>
      </w:pPr>
      <w:r>
        <w:rPr>
          <w:sz w:val="24"/>
          <w:szCs w:val="24"/>
        </w:rPr>
        <w:t>1 kleine Mango in Scheiben geschnitten</w:t>
      </w:r>
    </w:p>
    <w:p w14:paraId="7CD30514" w14:textId="4676B86A" w:rsidR="00BB551D" w:rsidRDefault="00BB551D" w:rsidP="00BB551D">
      <w:pPr>
        <w:rPr>
          <w:sz w:val="24"/>
          <w:szCs w:val="24"/>
        </w:rPr>
      </w:pPr>
    </w:p>
    <w:p w14:paraId="538DA6EE" w14:textId="110070E9" w:rsidR="00BB551D" w:rsidRDefault="00BB551D" w:rsidP="00BB551D">
      <w:pPr>
        <w:rPr>
          <w:sz w:val="24"/>
          <w:szCs w:val="24"/>
        </w:rPr>
      </w:pPr>
      <w:r>
        <w:rPr>
          <w:sz w:val="24"/>
          <w:szCs w:val="24"/>
        </w:rPr>
        <w:t>Zubereitungszeit: 40 Minuten plus Backzeit 1 Stunde</w:t>
      </w:r>
    </w:p>
    <w:p w14:paraId="278B383F" w14:textId="16876694" w:rsidR="00BB551D" w:rsidRPr="009A71F7" w:rsidRDefault="00BB551D" w:rsidP="00E76E01">
      <w:pPr>
        <w:pStyle w:val="ListParagraph"/>
        <w:numPr>
          <w:ilvl w:val="0"/>
          <w:numId w:val="209"/>
        </w:numPr>
        <w:spacing w:after="100" w:afterAutospacing="1"/>
        <w:ind w:left="714" w:hanging="357"/>
        <w:contextualSpacing w:val="0"/>
        <w:jc w:val="both"/>
        <w:rPr>
          <w:sz w:val="24"/>
          <w:szCs w:val="24"/>
        </w:rPr>
      </w:pPr>
      <w:r w:rsidRPr="009A71F7">
        <w:rPr>
          <w:sz w:val="24"/>
          <w:szCs w:val="24"/>
        </w:rPr>
        <w:t xml:space="preserve">Den Backofen auf 180°C vorheizen. Eine Kuchenform von 23 cm Durchmesser mit </w:t>
      </w:r>
      <w:r w:rsidR="00383317" w:rsidRPr="009A71F7">
        <w:rPr>
          <w:sz w:val="24"/>
          <w:szCs w:val="24"/>
        </w:rPr>
        <w:t>Ö</w:t>
      </w:r>
      <w:r w:rsidRPr="009A71F7">
        <w:rPr>
          <w:sz w:val="24"/>
          <w:szCs w:val="24"/>
        </w:rPr>
        <w:t>l oder zerlass</w:t>
      </w:r>
      <w:r w:rsidR="00EE7906" w:rsidRPr="009A71F7">
        <w:rPr>
          <w:sz w:val="24"/>
          <w:szCs w:val="24"/>
        </w:rPr>
        <w:t>e</w:t>
      </w:r>
      <w:r w:rsidRPr="009A71F7">
        <w:rPr>
          <w:sz w:val="24"/>
          <w:szCs w:val="24"/>
        </w:rPr>
        <w:t>ner Butter auspinseln</w:t>
      </w:r>
      <w:r w:rsidR="00EE7906" w:rsidRPr="009A71F7">
        <w:rPr>
          <w:sz w:val="24"/>
          <w:szCs w:val="24"/>
        </w:rPr>
        <w:t>. Boden und Ränder mit Backpapier auslegen.</w:t>
      </w:r>
    </w:p>
    <w:p w14:paraId="6376EC64" w14:textId="367AEB6D" w:rsidR="00383317" w:rsidRPr="009A71F7" w:rsidRDefault="00BD5530" w:rsidP="00E76E01">
      <w:pPr>
        <w:pStyle w:val="ListParagraph"/>
        <w:numPr>
          <w:ilvl w:val="0"/>
          <w:numId w:val="209"/>
        </w:numPr>
        <w:spacing w:after="100" w:afterAutospacing="1"/>
        <w:ind w:left="714" w:hanging="357"/>
        <w:contextualSpacing w:val="0"/>
        <w:jc w:val="both"/>
        <w:rPr>
          <w:sz w:val="24"/>
          <w:szCs w:val="24"/>
        </w:rPr>
      </w:pPr>
      <w:r w:rsidRPr="009A71F7">
        <w:rPr>
          <w:sz w:val="24"/>
          <w:szCs w:val="24"/>
        </w:rPr>
        <w:t>Bananen, Ananas und Zucker in eine Schüssel geben. Mehl, Backpulver und Zimt zufügen und mit einem Holzlöffel verrühren.</w:t>
      </w:r>
    </w:p>
    <w:p w14:paraId="7FC8B3A8" w14:textId="5DDBE1A9" w:rsidR="00E434F1" w:rsidRPr="009A71F7" w:rsidRDefault="00E434F1" w:rsidP="00E76E01">
      <w:pPr>
        <w:pStyle w:val="ListParagraph"/>
        <w:numPr>
          <w:ilvl w:val="0"/>
          <w:numId w:val="209"/>
        </w:numPr>
        <w:spacing w:after="100" w:afterAutospacing="1"/>
        <w:ind w:left="714" w:hanging="357"/>
        <w:contextualSpacing w:val="0"/>
        <w:jc w:val="both"/>
        <w:rPr>
          <w:sz w:val="24"/>
          <w:szCs w:val="24"/>
        </w:rPr>
      </w:pPr>
      <w:r w:rsidRPr="009A71F7">
        <w:rPr>
          <w:sz w:val="24"/>
          <w:szCs w:val="24"/>
        </w:rPr>
        <w:t xml:space="preserve">Dann Öl, Ananassaft und Eier verrühren und zur Bananenmischung geben. </w:t>
      </w:r>
      <w:r w:rsidR="009E1C89" w:rsidRPr="009A71F7">
        <w:rPr>
          <w:sz w:val="24"/>
          <w:szCs w:val="24"/>
        </w:rPr>
        <w:t>Rühren,</w:t>
      </w:r>
      <w:r w:rsidRPr="009A71F7">
        <w:rPr>
          <w:sz w:val="24"/>
          <w:szCs w:val="24"/>
        </w:rPr>
        <w:t xml:space="preserve"> bis eine einheitliche Masse entsteht. </w:t>
      </w:r>
    </w:p>
    <w:p w14:paraId="7015C85D" w14:textId="08CA4CD1" w:rsidR="00E434F1" w:rsidRPr="009A71F7" w:rsidRDefault="00E434F1" w:rsidP="00E76E01">
      <w:pPr>
        <w:pStyle w:val="ListParagraph"/>
        <w:numPr>
          <w:ilvl w:val="0"/>
          <w:numId w:val="209"/>
        </w:numPr>
        <w:spacing w:after="100" w:afterAutospacing="1"/>
        <w:ind w:left="714" w:hanging="357"/>
        <w:contextualSpacing w:val="0"/>
        <w:jc w:val="both"/>
        <w:rPr>
          <w:sz w:val="24"/>
          <w:szCs w:val="24"/>
        </w:rPr>
      </w:pPr>
      <w:r w:rsidRPr="009A71F7">
        <w:rPr>
          <w:sz w:val="24"/>
          <w:szCs w:val="24"/>
        </w:rPr>
        <w:t xml:space="preserve">In die vorbereitete form füllen, die Oberfläche glattstreichen und etwa 1 Stunde backen. 10 Minuten in der </w:t>
      </w:r>
      <w:r w:rsidR="009E1C89" w:rsidRPr="009A71F7">
        <w:rPr>
          <w:sz w:val="24"/>
          <w:szCs w:val="24"/>
        </w:rPr>
        <w:t>Form</w:t>
      </w:r>
      <w:r w:rsidRPr="009A71F7">
        <w:rPr>
          <w:sz w:val="24"/>
          <w:szCs w:val="24"/>
        </w:rPr>
        <w:t xml:space="preserve"> abkühlen lassen, dann auf einem Kuchengitter erkalten lassen.</w:t>
      </w:r>
    </w:p>
    <w:p w14:paraId="0954F398" w14:textId="60934154" w:rsidR="00E434F1" w:rsidRPr="009A71F7" w:rsidRDefault="00E434F1" w:rsidP="00E76E01">
      <w:pPr>
        <w:pStyle w:val="ListParagraph"/>
        <w:numPr>
          <w:ilvl w:val="0"/>
          <w:numId w:val="209"/>
        </w:numPr>
        <w:spacing w:after="100" w:afterAutospacing="1"/>
        <w:ind w:left="714" w:hanging="357"/>
        <w:contextualSpacing w:val="0"/>
        <w:jc w:val="both"/>
        <w:rPr>
          <w:sz w:val="24"/>
          <w:szCs w:val="24"/>
        </w:rPr>
      </w:pPr>
      <w:r w:rsidRPr="009A71F7">
        <w:rPr>
          <w:sz w:val="24"/>
          <w:szCs w:val="24"/>
        </w:rPr>
        <w:t>Für die Füllung mit dem Handrührgerät Frischkäse und Puderzucker zu einer leichten, lockeren Masse rühren. Kuchen mit einem gezackten Messer waagrecht hal</w:t>
      </w:r>
      <w:r w:rsidR="009A71F7">
        <w:rPr>
          <w:sz w:val="24"/>
          <w:szCs w:val="24"/>
        </w:rPr>
        <w:t>b</w:t>
      </w:r>
      <w:r w:rsidRPr="009A71F7">
        <w:rPr>
          <w:sz w:val="24"/>
          <w:szCs w:val="24"/>
        </w:rPr>
        <w:t xml:space="preserve">ieren. Dann ein </w:t>
      </w:r>
      <w:r w:rsidR="009A71F7">
        <w:rPr>
          <w:sz w:val="24"/>
          <w:szCs w:val="24"/>
        </w:rPr>
        <w:t>D</w:t>
      </w:r>
      <w:r w:rsidRPr="009A71F7">
        <w:rPr>
          <w:sz w:val="24"/>
          <w:szCs w:val="24"/>
        </w:rPr>
        <w:t xml:space="preserve">rittel der Füllung auf die untere Kuchenhälfte streichen und mit Mangoscheiben belegen. Die obere Hälfte darauflegen und mit der restlichen </w:t>
      </w:r>
      <w:r w:rsidR="006173B1">
        <w:rPr>
          <w:sz w:val="24"/>
          <w:szCs w:val="24"/>
        </w:rPr>
        <w:t>F</w:t>
      </w:r>
      <w:r w:rsidRPr="009A71F7">
        <w:rPr>
          <w:sz w:val="24"/>
          <w:szCs w:val="24"/>
        </w:rPr>
        <w:t xml:space="preserve">üllung bestreichen. </w:t>
      </w:r>
      <w:r w:rsidR="009A71F7" w:rsidRPr="009A71F7">
        <w:rPr>
          <w:sz w:val="24"/>
          <w:szCs w:val="24"/>
        </w:rPr>
        <w:t xml:space="preserve">Man könnte die </w:t>
      </w:r>
      <w:r w:rsidR="006173B1">
        <w:rPr>
          <w:sz w:val="24"/>
          <w:szCs w:val="24"/>
        </w:rPr>
        <w:t>T</w:t>
      </w:r>
      <w:r w:rsidR="009A71F7" w:rsidRPr="009A71F7">
        <w:rPr>
          <w:sz w:val="24"/>
          <w:szCs w:val="24"/>
        </w:rPr>
        <w:t>orte noch mit kandierten Ananasstücken belegen.</w:t>
      </w:r>
    </w:p>
    <w:p w14:paraId="79360665" w14:textId="59164B94" w:rsidR="009A71F7" w:rsidRDefault="00B719E6" w:rsidP="00C10861">
      <w:pPr>
        <w:pStyle w:val="Heading2"/>
        <w:spacing w:after="240"/>
      </w:pPr>
      <w:r>
        <w:lastRenderedPageBreak/>
        <w:t>Heidelbeermuffins</w:t>
      </w:r>
      <w:r w:rsidR="007A737F">
        <w:rPr>
          <w:rStyle w:val="FootnoteReference"/>
        </w:rPr>
        <w:footnoteReference w:id="1802"/>
      </w:r>
      <w:r>
        <w:t xml:space="preserve"> </w:t>
      </w:r>
    </w:p>
    <w:p w14:paraId="579016A2" w14:textId="17F47CE4" w:rsidR="00B719E6" w:rsidRDefault="00B719E6" w:rsidP="00BB551D">
      <w:pPr>
        <w:rPr>
          <w:sz w:val="24"/>
          <w:szCs w:val="24"/>
        </w:rPr>
      </w:pPr>
      <w:r w:rsidRPr="00C10861">
        <w:rPr>
          <w:sz w:val="24"/>
          <w:szCs w:val="24"/>
          <w:u w:val="single"/>
        </w:rPr>
        <w:t>Zutaten</w:t>
      </w:r>
      <w:r>
        <w:rPr>
          <w:sz w:val="24"/>
          <w:szCs w:val="24"/>
        </w:rPr>
        <w:t xml:space="preserve"> </w:t>
      </w:r>
      <w:r w:rsidR="00C10861">
        <w:rPr>
          <w:sz w:val="24"/>
          <w:szCs w:val="24"/>
        </w:rPr>
        <w:t>(</w:t>
      </w:r>
      <w:r>
        <w:rPr>
          <w:sz w:val="24"/>
          <w:szCs w:val="24"/>
        </w:rPr>
        <w:t>für 6 Muffins</w:t>
      </w:r>
      <w:r w:rsidR="00C10861">
        <w:rPr>
          <w:sz w:val="24"/>
          <w:szCs w:val="24"/>
        </w:rPr>
        <w:t>)</w:t>
      </w:r>
    </w:p>
    <w:p w14:paraId="7D493D03" w14:textId="28B935D5" w:rsidR="00B719E6" w:rsidRDefault="00B719E6" w:rsidP="00BB551D">
      <w:pPr>
        <w:rPr>
          <w:sz w:val="24"/>
          <w:szCs w:val="24"/>
        </w:rPr>
      </w:pPr>
      <w:r>
        <w:rPr>
          <w:sz w:val="24"/>
          <w:szCs w:val="24"/>
        </w:rPr>
        <w:t>375 g Mehl</w:t>
      </w:r>
    </w:p>
    <w:p w14:paraId="6452F788" w14:textId="74A57C04" w:rsidR="00B719E6" w:rsidRDefault="00B719E6" w:rsidP="00BB551D">
      <w:pPr>
        <w:rPr>
          <w:sz w:val="24"/>
          <w:szCs w:val="24"/>
        </w:rPr>
      </w:pPr>
      <w:r>
        <w:rPr>
          <w:sz w:val="24"/>
          <w:szCs w:val="24"/>
        </w:rPr>
        <w:t>1 EL Backpulver</w:t>
      </w:r>
    </w:p>
    <w:p w14:paraId="1A9F1496" w14:textId="006ECFB2" w:rsidR="00B719E6" w:rsidRDefault="00B719E6" w:rsidP="00BB551D">
      <w:pPr>
        <w:rPr>
          <w:sz w:val="24"/>
          <w:szCs w:val="24"/>
        </w:rPr>
      </w:pPr>
      <w:r>
        <w:rPr>
          <w:sz w:val="24"/>
          <w:szCs w:val="24"/>
        </w:rPr>
        <w:t>140 g brauner Zucker</w:t>
      </w:r>
    </w:p>
    <w:p w14:paraId="36228BA6" w14:textId="46B806ED" w:rsidR="00B719E6" w:rsidRDefault="00B719E6" w:rsidP="00BB551D">
      <w:pPr>
        <w:rPr>
          <w:sz w:val="24"/>
          <w:szCs w:val="24"/>
        </w:rPr>
      </w:pPr>
      <w:r>
        <w:rPr>
          <w:sz w:val="24"/>
          <w:szCs w:val="24"/>
        </w:rPr>
        <w:t>125 g Butter, zerlassen</w:t>
      </w:r>
    </w:p>
    <w:p w14:paraId="1CEE7A68" w14:textId="22206DBD" w:rsidR="00B719E6" w:rsidRDefault="00B719E6" w:rsidP="00BB551D">
      <w:pPr>
        <w:rPr>
          <w:sz w:val="24"/>
          <w:szCs w:val="24"/>
        </w:rPr>
      </w:pPr>
      <w:r>
        <w:rPr>
          <w:sz w:val="24"/>
          <w:szCs w:val="24"/>
        </w:rPr>
        <w:t>2 Eier, leicht verquirlt</w:t>
      </w:r>
    </w:p>
    <w:p w14:paraId="511EB756" w14:textId="6B9340FF" w:rsidR="00B719E6" w:rsidRDefault="00B719E6" w:rsidP="00BB551D">
      <w:pPr>
        <w:rPr>
          <w:sz w:val="24"/>
          <w:szCs w:val="24"/>
        </w:rPr>
      </w:pPr>
      <w:r>
        <w:rPr>
          <w:sz w:val="24"/>
          <w:szCs w:val="24"/>
        </w:rPr>
        <w:t>250 ml Milch</w:t>
      </w:r>
    </w:p>
    <w:p w14:paraId="0B3169CE" w14:textId="1E1F51FB" w:rsidR="00B719E6" w:rsidRDefault="00B719E6" w:rsidP="00BB551D">
      <w:pPr>
        <w:rPr>
          <w:sz w:val="24"/>
          <w:szCs w:val="24"/>
        </w:rPr>
      </w:pPr>
      <w:r>
        <w:rPr>
          <w:sz w:val="24"/>
          <w:szCs w:val="24"/>
        </w:rPr>
        <w:t>150 g Heidelbeeren</w:t>
      </w:r>
    </w:p>
    <w:p w14:paraId="3298C7B3" w14:textId="15E9B512" w:rsidR="00B719E6" w:rsidRDefault="00B719E6" w:rsidP="00BB551D">
      <w:pPr>
        <w:rPr>
          <w:sz w:val="24"/>
          <w:szCs w:val="24"/>
        </w:rPr>
      </w:pPr>
      <w:r>
        <w:rPr>
          <w:sz w:val="24"/>
          <w:szCs w:val="24"/>
        </w:rPr>
        <w:t>Puderzucker zum Bestäuben (wenn man will)</w:t>
      </w:r>
    </w:p>
    <w:p w14:paraId="7FB5A62F" w14:textId="77777777" w:rsidR="00C10861" w:rsidRDefault="00C10861" w:rsidP="00BB551D">
      <w:pPr>
        <w:rPr>
          <w:sz w:val="24"/>
          <w:szCs w:val="24"/>
        </w:rPr>
      </w:pPr>
    </w:p>
    <w:p w14:paraId="7946F7E9" w14:textId="4EED467A" w:rsidR="00B719E6" w:rsidRDefault="00B719E6" w:rsidP="00BB551D">
      <w:pPr>
        <w:rPr>
          <w:sz w:val="24"/>
          <w:szCs w:val="24"/>
        </w:rPr>
      </w:pPr>
      <w:r>
        <w:rPr>
          <w:sz w:val="24"/>
          <w:szCs w:val="24"/>
        </w:rPr>
        <w:t>Zubereitungszeit: 20 Minuten plus Backzeit 20 Minuten</w:t>
      </w:r>
    </w:p>
    <w:p w14:paraId="25801F58" w14:textId="3399491B" w:rsidR="00D01B08" w:rsidRPr="00C614E3" w:rsidRDefault="00B719E6" w:rsidP="00E76E01">
      <w:pPr>
        <w:pStyle w:val="ListParagraph"/>
        <w:numPr>
          <w:ilvl w:val="0"/>
          <w:numId w:val="210"/>
        </w:numPr>
        <w:spacing w:after="120"/>
        <w:ind w:left="714" w:hanging="357"/>
        <w:contextualSpacing w:val="0"/>
        <w:jc w:val="both"/>
        <w:rPr>
          <w:sz w:val="24"/>
          <w:szCs w:val="24"/>
        </w:rPr>
      </w:pPr>
      <w:r w:rsidRPr="00C614E3">
        <w:rPr>
          <w:sz w:val="24"/>
          <w:szCs w:val="24"/>
        </w:rPr>
        <w:t xml:space="preserve">Backofen auf 210°C vorheizen. </w:t>
      </w:r>
      <w:r w:rsidR="00D01B08" w:rsidRPr="00C614E3">
        <w:rPr>
          <w:sz w:val="24"/>
          <w:szCs w:val="24"/>
        </w:rPr>
        <w:t>In die Muffinform die Papierförmchen legen oder eben mit Öl/zerlassener Butter auspinseln. Mehl und Backpulver in eine Schüssel geben, Zucker unterrühren. Dann eine Mulde in die Mitte drücken.</w:t>
      </w:r>
    </w:p>
    <w:p w14:paraId="1A966B8D" w14:textId="17C95D13" w:rsidR="00D01B08" w:rsidRPr="00C614E3" w:rsidRDefault="00D01B08" w:rsidP="00E76E01">
      <w:pPr>
        <w:pStyle w:val="ListParagraph"/>
        <w:numPr>
          <w:ilvl w:val="0"/>
          <w:numId w:val="210"/>
        </w:numPr>
        <w:spacing w:after="120"/>
        <w:ind w:left="714" w:hanging="357"/>
        <w:contextualSpacing w:val="0"/>
        <w:jc w:val="both"/>
        <w:rPr>
          <w:sz w:val="24"/>
          <w:szCs w:val="24"/>
        </w:rPr>
      </w:pPr>
      <w:r w:rsidRPr="00C614E3">
        <w:rPr>
          <w:sz w:val="24"/>
          <w:szCs w:val="24"/>
        </w:rPr>
        <w:t>Eier, Milch und zerlassene Butter in einer Schüssel verrühren und auf einmal zu den trockenen Zutaten geben. Mit einer Gabel kurz verrühren. Der Teig darf aber noch klumpig sein.</w:t>
      </w:r>
    </w:p>
    <w:p w14:paraId="23044D37" w14:textId="787BF612" w:rsidR="00D01B08" w:rsidRPr="00C614E3" w:rsidRDefault="00EA4B1F" w:rsidP="00E76E01">
      <w:pPr>
        <w:pStyle w:val="ListParagraph"/>
        <w:numPr>
          <w:ilvl w:val="0"/>
          <w:numId w:val="210"/>
        </w:numPr>
        <w:spacing w:after="120"/>
        <w:ind w:left="714" w:hanging="357"/>
        <w:contextualSpacing w:val="0"/>
        <w:jc w:val="both"/>
        <w:rPr>
          <w:sz w:val="24"/>
          <w:szCs w:val="24"/>
        </w:rPr>
      </w:pPr>
      <w:r w:rsidRPr="00C614E3">
        <w:rPr>
          <w:sz w:val="24"/>
          <w:szCs w:val="24"/>
        </w:rPr>
        <w:t xml:space="preserve">Heidelbeeren vorsichtig unterheben. Mischung in die </w:t>
      </w:r>
      <w:r w:rsidR="009E1C89" w:rsidRPr="00C614E3">
        <w:rPr>
          <w:sz w:val="24"/>
          <w:szCs w:val="24"/>
        </w:rPr>
        <w:t>Form</w:t>
      </w:r>
      <w:r w:rsidRPr="00C614E3">
        <w:rPr>
          <w:sz w:val="24"/>
          <w:szCs w:val="24"/>
        </w:rPr>
        <w:t xml:space="preserve"> füllen. In 20 Minuten goldbraun backen. Muffins dann herauslösen und auf einem Kuchengitter abkühlen lassen.</w:t>
      </w:r>
    </w:p>
    <w:p w14:paraId="4D4C6437" w14:textId="77777777" w:rsidR="00EA4B1F" w:rsidRDefault="00EA4B1F" w:rsidP="00BB551D">
      <w:pPr>
        <w:rPr>
          <w:sz w:val="24"/>
          <w:szCs w:val="24"/>
        </w:rPr>
      </w:pPr>
    </w:p>
    <w:p w14:paraId="25ABBCA3" w14:textId="77777777" w:rsidR="009A71F7" w:rsidRDefault="009A71F7" w:rsidP="00BB551D">
      <w:pPr>
        <w:rPr>
          <w:sz w:val="24"/>
          <w:szCs w:val="24"/>
        </w:rPr>
      </w:pPr>
    </w:p>
    <w:p w14:paraId="406E3918" w14:textId="77777777" w:rsidR="00E434F1" w:rsidRDefault="00E434F1" w:rsidP="00BB551D">
      <w:pPr>
        <w:rPr>
          <w:sz w:val="24"/>
          <w:szCs w:val="24"/>
        </w:rPr>
      </w:pPr>
    </w:p>
    <w:p w14:paraId="1415D36E" w14:textId="77777777" w:rsidR="00EE7906" w:rsidRPr="00BB551D" w:rsidRDefault="00EE7906" w:rsidP="00BB551D">
      <w:pPr>
        <w:rPr>
          <w:sz w:val="24"/>
          <w:szCs w:val="24"/>
        </w:rPr>
      </w:pPr>
    </w:p>
    <w:p w14:paraId="5743A12B" w14:textId="66551856" w:rsidR="008A63FB" w:rsidRDefault="008A63FB">
      <w:pPr>
        <w:rPr>
          <w:sz w:val="24"/>
          <w:szCs w:val="24"/>
        </w:rPr>
      </w:pPr>
    </w:p>
    <w:p w14:paraId="7742CE14" w14:textId="77777777" w:rsidR="00D36263" w:rsidRDefault="00D36263">
      <w:pPr>
        <w:rPr>
          <w:sz w:val="24"/>
          <w:szCs w:val="24"/>
        </w:rPr>
      </w:pPr>
    </w:p>
    <w:p w14:paraId="5BC6CC47" w14:textId="77777777" w:rsidR="00A31728" w:rsidRDefault="00A31728">
      <w:pPr>
        <w:rPr>
          <w:sz w:val="24"/>
          <w:szCs w:val="24"/>
        </w:rPr>
      </w:pPr>
      <w:r>
        <w:rPr>
          <w:sz w:val="24"/>
          <w:szCs w:val="24"/>
        </w:rPr>
        <w:br w:type="page"/>
      </w:r>
    </w:p>
    <w:p w14:paraId="79608B69" w14:textId="2F31247C" w:rsidR="00345391" w:rsidRDefault="00345391" w:rsidP="00414A07">
      <w:pPr>
        <w:pStyle w:val="Heading2"/>
        <w:spacing w:after="240"/>
      </w:pPr>
      <w:r>
        <w:lastRenderedPageBreak/>
        <w:t>Apple-Pie</w:t>
      </w:r>
      <w:r w:rsidR="00933DBC">
        <w:rPr>
          <w:rStyle w:val="FootnoteReference"/>
        </w:rPr>
        <w:footnoteReference w:id="1803"/>
      </w:r>
      <w:r>
        <w:t xml:space="preserve"> </w:t>
      </w:r>
    </w:p>
    <w:p w14:paraId="38F453D7" w14:textId="46BA31F7" w:rsidR="00345391" w:rsidRDefault="00345391" w:rsidP="00345391">
      <w:pPr>
        <w:rPr>
          <w:sz w:val="24"/>
          <w:szCs w:val="24"/>
        </w:rPr>
      </w:pPr>
      <w:r w:rsidRPr="00414A07">
        <w:rPr>
          <w:sz w:val="24"/>
          <w:szCs w:val="24"/>
          <w:u w:val="single"/>
        </w:rPr>
        <w:t>Zutaten</w:t>
      </w:r>
      <w:r>
        <w:rPr>
          <w:sz w:val="24"/>
          <w:szCs w:val="24"/>
        </w:rPr>
        <w:t xml:space="preserve"> </w:t>
      </w:r>
      <w:r w:rsidR="00414A07">
        <w:rPr>
          <w:sz w:val="24"/>
          <w:szCs w:val="24"/>
        </w:rPr>
        <w:t>(</w:t>
      </w:r>
      <w:r>
        <w:rPr>
          <w:sz w:val="24"/>
          <w:szCs w:val="24"/>
        </w:rPr>
        <w:t>für 4-6 Portionen</w:t>
      </w:r>
      <w:r w:rsidR="00414A07">
        <w:rPr>
          <w:sz w:val="24"/>
          <w:szCs w:val="24"/>
        </w:rPr>
        <w:t>)</w:t>
      </w:r>
    </w:p>
    <w:p w14:paraId="5A61BA4A" w14:textId="6E12BB85" w:rsidR="00345391" w:rsidRDefault="00345391" w:rsidP="00345391">
      <w:pPr>
        <w:rPr>
          <w:sz w:val="24"/>
          <w:szCs w:val="24"/>
        </w:rPr>
      </w:pPr>
      <w:r>
        <w:rPr>
          <w:sz w:val="24"/>
          <w:szCs w:val="24"/>
        </w:rPr>
        <w:t>150 g Mehl</w:t>
      </w:r>
    </w:p>
    <w:p w14:paraId="5FB0C65D" w14:textId="3C16BBCC" w:rsidR="00345391" w:rsidRDefault="00345391" w:rsidP="00345391">
      <w:pPr>
        <w:rPr>
          <w:sz w:val="24"/>
          <w:szCs w:val="24"/>
        </w:rPr>
      </w:pPr>
      <w:r>
        <w:rPr>
          <w:sz w:val="24"/>
          <w:szCs w:val="24"/>
        </w:rPr>
        <w:t>80 g kalte Butter</w:t>
      </w:r>
    </w:p>
    <w:p w14:paraId="4F2F4EA9" w14:textId="59B6309C" w:rsidR="00345391" w:rsidRDefault="00345391" w:rsidP="00345391">
      <w:pPr>
        <w:rPr>
          <w:sz w:val="24"/>
          <w:szCs w:val="24"/>
        </w:rPr>
      </w:pPr>
      <w:r>
        <w:rPr>
          <w:sz w:val="24"/>
          <w:szCs w:val="24"/>
        </w:rPr>
        <w:t>3 EL Schweineschmalz</w:t>
      </w:r>
    </w:p>
    <w:p w14:paraId="3D73BEF8" w14:textId="06D7E615" w:rsidR="00345391" w:rsidRDefault="00345391" w:rsidP="00345391">
      <w:pPr>
        <w:rPr>
          <w:sz w:val="24"/>
          <w:szCs w:val="24"/>
        </w:rPr>
      </w:pPr>
      <w:r>
        <w:rPr>
          <w:sz w:val="24"/>
          <w:szCs w:val="24"/>
        </w:rPr>
        <w:t>100 g Rosinen</w:t>
      </w:r>
    </w:p>
    <w:p w14:paraId="5765D3D1" w14:textId="6DBD014A" w:rsidR="00345391" w:rsidRDefault="00345391" w:rsidP="00345391">
      <w:pPr>
        <w:rPr>
          <w:sz w:val="24"/>
          <w:szCs w:val="24"/>
        </w:rPr>
      </w:pPr>
      <w:r>
        <w:rPr>
          <w:sz w:val="24"/>
          <w:szCs w:val="24"/>
        </w:rPr>
        <w:t>3 EL Rum (wenn man will)</w:t>
      </w:r>
    </w:p>
    <w:p w14:paraId="06E75C69" w14:textId="7E3518FE" w:rsidR="00345391" w:rsidRDefault="00345391" w:rsidP="00345391">
      <w:pPr>
        <w:rPr>
          <w:sz w:val="24"/>
          <w:szCs w:val="24"/>
        </w:rPr>
      </w:pPr>
      <w:r>
        <w:rPr>
          <w:sz w:val="24"/>
          <w:szCs w:val="24"/>
        </w:rPr>
        <w:t>1 unbehandelte Zitrone</w:t>
      </w:r>
    </w:p>
    <w:p w14:paraId="560CB418" w14:textId="61720AB5" w:rsidR="00345391" w:rsidRDefault="00345391" w:rsidP="00345391">
      <w:pPr>
        <w:rPr>
          <w:sz w:val="24"/>
          <w:szCs w:val="24"/>
        </w:rPr>
      </w:pPr>
      <w:r>
        <w:rPr>
          <w:sz w:val="24"/>
          <w:szCs w:val="24"/>
        </w:rPr>
        <w:t>1,5 kg Äpfel</w:t>
      </w:r>
    </w:p>
    <w:p w14:paraId="6F11B6F0" w14:textId="6715A088" w:rsidR="00345391" w:rsidRDefault="00345391" w:rsidP="00345391">
      <w:pPr>
        <w:rPr>
          <w:sz w:val="24"/>
          <w:szCs w:val="24"/>
        </w:rPr>
      </w:pPr>
      <w:r>
        <w:rPr>
          <w:sz w:val="24"/>
          <w:szCs w:val="24"/>
        </w:rPr>
        <w:t>5 EL schwarze Johannisbeermarmelade</w:t>
      </w:r>
    </w:p>
    <w:p w14:paraId="43BC6DFA" w14:textId="7B6DE65C" w:rsidR="00345391" w:rsidRDefault="00345391" w:rsidP="00345391">
      <w:pPr>
        <w:rPr>
          <w:sz w:val="24"/>
          <w:szCs w:val="24"/>
        </w:rPr>
      </w:pPr>
      <w:r>
        <w:rPr>
          <w:sz w:val="24"/>
          <w:szCs w:val="24"/>
        </w:rPr>
        <w:t>100 g Zucker</w:t>
      </w:r>
    </w:p>
    <w:p w14:paraId="422B4B7C" w14:textId="3A0A8624" w:rsidR="00345391" w:rsidRDefault="00345391" w:rsidP="00345391">
      <w:pPr>
        <w:rPr>
          <w:sz w:val="24"/>
          <w:szCs w:val="24"/>
        </w:rPr>
      </w:pPr>
      <w:r>
        <w:rPr>
          <w:sz w:val="24"/>
          <w:szCs w:val="24"/>
        </w:rPr>
        <w:t>1 Päckchen Vanillinzucker</w:t>
      </w:r>
    </w:p>
    <w:p w14:paraId="40C8DF95" w14:textId="5B4C2ADD" w:rsidR="00345391" w:rsidRDefault="00345391" w:rsidP="00345391">
      <w:pPr>
        <w:rPr>
          <w:sz w:val="24"/>
          <w:szCs w:val="24"/>
        </w:rPr>
      </w:pPr>
      <w:r>
        <w:rPr>
          <w:sz w:val="24"/>
          <w:szCs w:val="24"/>
        </w:rPr>
        <w:t>½ TL Zimt</w:t>
      </w:r>
    </w:p>
    <w:p w14:paraId="141547EA" w14:textId="444DEDC2" w:rsidR="00345391" w:rsidRDefault="00345391" w:rsidP="00345391">
      <w:pPr>
        <w:rPr>
          <w:sz w:val="24"/>
          <w:szCs w:val="24"/>
        </w:rPr>
      </w:pPr>
      <w:r>
        <w:rPr>
          <w:sz w:val="24"/>
          <w:szCs w:val="24"/>
        </w:rPr>
        <w:t>½ TL Salz</w:t>
      </w:r>
    </w:p>
    <w:p w14:paraId="7CA70C95" w14:textId="2F9A998E" w:rsidR="00345391" w:rsidRDefault="00345391" w:rsidP="00345391">
      <w:pPr>
        <w:rPr>
          <w:sz w:val="24"/>
          <w:szCs w:val="24"/>
        </w:rPr>
      </w:pPr>
    </w:p>
    <w:p w14:paraId="5901A5F1" w14:textId="7BFBAE65" w:rsidR="00345391" w:rsidRDefault="00345391" w:rsidP="00345391">
      <w:pPr>
        <w:rPr>
          <w:sz w:val="24"/>
          <w:szCs w:val="24"/>
        </w:rPr>
      </w:pPr>
      <w:r>
        <w:rPr>
          <w:sz w:val="24"/>
          <w:szCs w:val="24"/>
        </w:rPr>
        <w:t>Vorbereitungszeit: 1 Stunde, Garzeit: 1 Stunde</w:t>
      </w:r>
    </w:p>
    <w:p w14:paraId="015E48B7" w14:textId="1D5C76FC" w:rsidR="00345391" w:rsidRPr="008F675F" w:rsidRDefault="00345391" w:rsidP="00E76E01">
      <w:pPr>
        <w:pStyle w:val="ListParagraph"/>
        <w:numPr>
          <w:ilvl w:val="0"/>
          <w:numId w:val="167"/>
        </w:numPr>
        <w:spacing w:after="120"/>
        <w:ind w:left="714" w:hanging="357"/>
        <w:contextualSpacing w:val="0"/>
        <w:rPr>
          <w:sz w:val="24"/>
          <w:szCs w:val="24"/>
        </w:rPr>
      </w:pPr>
      <w:r w:rsidRPr="008F675F">
        <w:rPr>
          <w:sz w:val="24"/>
          <w:szCs w:val="24"/>
        </w:rPr>
        <w:t>Mehl mit Salz, Butter und Schmalz zu kleinen Bröseln verreiben. Mit 2 EL eiskaltem Wasser zu einem glatten Teig kneten, 30 Minuten</w:t>
      </w:r>
      <w:r w:rsidR="008F675F" w:rsidRPr="008F675F">
        <w:rPr>
          <w:sz w:val="24"/>
          <w:szCs w:val="24"/>
        </w:rPr>
        <w:t xml:space="preserve"> kühl stellen. Den Römertopf (ohne Deckel) wässern.</w:t>
      </w:r>
    </w:p>
    <w:p w14:paraId="7F4D73D1" w14:textId="270ADE4A" w:rsidR="008F675F" w:rsidRPr="008F675F" w:rsidRDefault="008F675F" w:rsidP="00E76E01">
      <w:pPr>
        <w:pStyle w:val="ListParagraph"/>
        <w:numPr>
          <w:ilvl w:val="0"/>
          <w:numId w:val="167"/>
        </w:numPr>
        <w:spacing w:after="120"/>
        <w:ind w:left="714" w:hanging="357"/>
        <w:contextualSpacing w:val="0"/>
        <w:rPr>
          <w:sz w:val="24"/>
          <w:szCs w:val="24"/>
        </w:rPr>
      </w:pPr>
      <w:r w:rsidRPr="008F675F">
        <w:rPr>
          <w:sz w:val="24"/>
          <w:szCs w:val="24"/>
        </w:rPr>
        <w:t>Rosinen in Rum einweichen. Zitronenschale abreiben, von einer halben Zitrone den Saft auspressen. Äpfel schälen, Kerngehäuse entfernen und in Spalten schneiden. Marmelade mit den weiteren Zutaten verrühren, mit Äpfeln, Rosinen, Schale und Saft mischen und in den Römertopf geben.</w:t>
      </w:r>
    </w:p>
    <w:p w14:paraId="4F8C509E" w14:textId="6A7834FE" w:rsidR="008F675F" w:rsidRPr="008F675F" w:rsidRDefault="008F675F" w:rsidP="00E76E01">
      <w:pPr>
        <w:pStyle w:val="ListParagraph"/>
        <w:numPr>
          <w:ilvl w:val="0"/>
          <w:numId w:val="167"/>
        </w:numPr>
        <w:spacing w:after="120"/>
        <w:ind w:left="714" w:hanging="357"/>
        <w:contextualSpacing w:val="0"/>
        <w:rPr>
          <w:sz w:val="24"/>
          <w:szCs w:val="24"/>
        </w:rPr>
      </w:pPr>
      <w:r w:rsidRPr="008F675F">
        <w:rPr>
          <w:sz w:val="24"/>
          <w:szCs w:val="24"/>
        </w:rPr>
        <w:t>Aus einem Viertel des Teigs eine lange Rolle formen und entlang des inneren Topfrandes andrücken. Restlichen Teig in Formgröße ausrollen und als Deckel am Teigring festdrücken, zwei kleine Löcher einschneiden. Bei 180°C (Umluft 160°C) 1 Stunde backen. Mit Vanillesauce servieren.</w:t>
      </w:r>
    </w:p>
    <w:p w14:paraId="0C270427" w14:textId="28341091" w:rsidR="008F675F" w:rsidRDefault="008F675F">
      <w:pPr>
        <w:rPr>
          <w:sz w:val="24"/>
          <w:szCs w:val="24"/>
        </w:rPr>
      </w:pPr>
      <w:r>
        <w:rPr>
          <w:sz w:val="24"/>
          <w:szCs w:val="24"/>
        </w:rPr>
        <w:br w:type="page"/>
      </w:r>
    </w:p>
    <w:p w14:paraId="706C59CC" w14:textId="4DC6810C" w:rsidR="00345391" w:rsidRDefault="008F675F" w:rsidP="009F3E40">
      <w:pPr>
        <w:pStyle w:val="Heading2"/>
        <w:spacing w:after="240"/>
      </w:pPr>
      <w:r>
        <w:lastRenderedPageBreak/>
        <w:t>Scheiterhaufen</w:t>
      </w:r>
      <w:r w:rsidR="00D6786A">
        <w:rPr>
          <w:rStyle w:val="FootnoteReference"/>
        </w:rPr>
        <w:footnoteReference w:id="1804"/>
      </w:r>
      <w:r>
        <w:t xml:space="preserve"> </w:t>
      </w:r>
    </w:p>
    <w:p w14:paraId="401DBD49" w14:textId="402812FC" w:rsidR="008F675F" w:rsidRDefault="008F675F" w:rsidP="00345391">
      <w:pPr>
        <w:rPr>
          <w:sz w:val="24"/>
          <w:szCs w:val="24"/>
        </w:rPr>
      </w:pPr>
      <w:r w:rsidRPr="009F3E40">
        <w:rPr>
          <w:sz w:val="24"/>
          <w:szCs w:val="24"/>
          <w:u w:val="single"/>
        </w:rPr>
        <w:t>Zutaten</w:t>
      </w:r>
      <w:r>
        <w:rPr>
          <w:sz w:val="24"/>
          <w:szCs w:val="24"/>
        </w:rPr>
        <w:t xml:space="preserve"> </w:t>
      </w:r>
      <w:r w:rsidR="009F3E40">
        <w:rPr>
          <w:sz w:val="24"/>
          <w:szCs w:val="24"/>
        </w:rPr>
        <w:t>(</w:t>
      </w:r>
      <w:r>
        <w:rPr>
          <w:sz w:val="24"/>
          <w:szCs w:val="24"/>
        </w:rPr>
        <w:t>für 4 Portionen</w:t>
      </w:r>
      <w:r w:rsidR="009F3E40">
        <w:rPr>
          <w:sz w:val="24"/>
          <w:szCs w:val="24"/>
        </w:rPr>
        <w:t>):</w:t>
      </w:r>
    </w:p>
    <w:p w14:paraId="6954D462" w14:textId="7BFD4640" w:rsidR="008F675F" w:rsidRDefault="008F675F" w:rsidP="00345391">
      <w:pPr>
        <w:rPr>
          <w:sz w:val="24"/>
          <w:szCs w:val="24"/>
        </w:rPr>
      </w:pPr>
      <w:r>
        <w:rPr>
          <w:sz w:val="24"/>
          <w:szCs w:val="24"/>
        </w:rPr>
        <w:t>6 säuerliche Äpfel (z.B. Boskop)</w:t>
      </w:r>
    </w:p>
    <w:p w14:paraId="3E7CF485" w14:textId="65CC707A" w:rsidR="008F675F" w:rsidRDefault="008F675F" w:rsidP="00345391">
      <w:pPr>
        <w:rPr>
          <w:sz w:val="24"/>
          <w:szCs w:val="24"/>
        </w:rPr>
      </w:pPr>
      <w:r>
        <w:rPr>
          <w:sz w:val="24"/>
          <w:szCs w:val="24"/>
        </w:rPr>
        <w:t>Saft und Schale ½ unbehandelter Zitrone</w:t>
      </w:r>
    </w:p>
    <w:p w14:paraId="56B6B19C" w14:textId="0DF0FBDB" w:rsidR="008F675F" w:rsidRDefault="008F675F" w:rsidP="00345391">
      <w:pPr>
        <w:rPr>
          <w:sz w:val="24"/>
          <w:szCs w:val="24"/>
        </w:rPr>
      </w:pPr>
      <w:r>
        <w:rPr>
          <w:sz w:val="24"/>
          <w:szCs w:val="24"/>
        </w:rPr>
        <w:t>2 Päckchen Vanillinzucker</w:t>
      </w:r>
    </w:p>
    <w:p w14:paraId="70FAAC9D" w14:textId="5CD3F80B" w:rsidR="008F675F" w:rsidRDefault="008F675F" w:rsidP="00345391">
      <w:pPr>
        <w:rPr>
          <w:sz w:val="24"/>
          <w:szCs w:val="24"/>
        </w:rPr>
      </w:pPr>
      <w:r>
        <w:rPr>
          <w:sz w:val="24"/>
          <w:szCs w:val="24"/>
        </w:rPr>
        <w:t>6 Brötchen vom Vortag</w:t>
      </w:r>
    </w:p>
    <w:p w14:paraId="4ADFA446" w14:textId="060259A8" w:rsidR="008F675F" w:rsidRDefault="008F675F" w:rsidP="00345391">
      <w:pPr>
        <w:rPr>
          <w:sz w:val="24"/>
          <w:szCs w:val="24"/>
        </w:rPr>
      </w:pPr>
      <w:r>
        <w:rPr>
          <w:sz w:val="24"/>
          <w:szCs w:val="24"/>
        </w:rPr>
        <w:t>50 g Butter</w:t>
      </w:r>
    </w:p>
    <w:p w14:paraId="23364851" w14:textId="14216F27" w:rsidR="008F675F" w:rsidRDefault="008F675F" w:rsidP="00345391">
      <w:pPr>
        <w:rPr>
          <w:sz w:val="24"/>
          <w:szCs w:val="24"/>
        </w:rPr>
      </w:pPr>
      <w:r>
        <w:rPr>
          <w:sz w:val="24"/>
          <w:szCs w:val="24"/>
        </w:rPr>
        <w:t>60 g Mandelblättchen</w:t>
      </w:r>
    </w:p>
    <w:p w14:paraId="61B1F7F8" w14:textId="0614455D" w:rsidR="008F675F" w:rsidRDefault="008F675F" w:rsidP="00345391">
      <w:pPr>
        <w:rPr>
          <w:sz w:val="24"/>
          <w:szCs w:val="24"/>
        </w:rPr>
      </w:pPr>
      <w:r>
        <w:rPr>
          <w:sz w:val="24"/>
          <w:szCs w:val="24"/>
        </w:rPr>
        <w:t>50 g Rosinen</w:t>
      </w:r>
    </w:p>
    <w:p w14:paraId="52B5A413" w14:textId="01B35449" w:rsidR="008F675F" w:rsidRDefault="008F675F" w:rsidP="00345391">
      <w:pPr>
        <w:rPr>
          <w:sz w:val="24"/>
          <w:szCs w:val="24"/>
        </w:rPr>
      </w:pPr>
      <w:r>
        <w:rPr>
          <w:sz w:val="24"/>
          <w:szCs w:val="24"/>
        </w:rPr>
        <w:t>4 Eier</w:t>
      </w:r>
    </w:p>
    <w:p w14:paraId="7C52C63A" w14:textId="46F7F5C5" w:rsidR="008F675F" w:rsidRDefault="008F675F" w:rsidP="00345391">
      <w:pPr>
        <w:rPr>
          <w:sz w:val="24"/>
          <w:szCs w:val="24"/>
        </w:rPr>
      </w:pPr>
      <w:r>
        <w:rPr>
          <w:sz w:val="24"/>
          <w:szCs w:val="24"/>
        </w:rPr>
        <w:t>½ l Milch</w:t>
      </w:r>
    </w:p>
    <w:p w14:paraId="319C5ED5" w14:textId="5A900189" w:rsidR="008F675F" w:rsidRDefault="008F675F" w:rsidP="00345391">
      <w:pPr>
        <w:rPr>
          <w:sz w:val="24"/>
          <w:szCs w:val="24"/>
        </w:rPr>
      </w:pPr>
      <w:r>
        <w:rPr>
          <w:sz w:val="24"/>
          <w:szCs w:val="24"/>
        </w:rPr>
        <w:t>80 g Zucker</w:t>
      </w:r>
    </w:p>
    <w:p w14:paraId="5476F822" w14:textId="499D2F7E" w:rsidR="008F675F" w:rsidRDefault="008F675F" w:rsidP="00345391">
      <w:pPr>
        <w:rPr>
          <w:sz w:val="24"/>
          <w:szCs w:val="24"/>
        </w:rPr>
      </w:pPr>
      <w:r>
        <w:rPr>
          <w:sz w:val="24"/>
          <w:szCs w:val="24"/>
        </w:rPr>
        <w:t>2 EL Puderzucker</w:t>
      </w:r>
    </w:p>
    <w:p w14:paraId="36D8B141" w14:textId="77777777" w:rsidR="008F675F" w:rsidRDefault="008F675F" w:rsidP="00345391">
      <w:pPr>
        <w:rPr>
          <w:sz w:val="24"/>
          <w:szCs w:val="24"/>
        </w:rPr>
      </w:pPr>
    </w:p>
    <w:p w14:paraId="1A2CEC10" w14:textId="04603516" w:rsidR="008F675F" w:rsidRDefault="008F675F" w:rsidP="00345391">
      <w:pPr>
        <w:rPr>
          <w:sz w:val="24"/>
          <w:szCs w:val="24"/>
        </w:rPr>
      </w:pPr>
      <w:r>
        <w:rPr>
          <w:sz w:val="24"/>
          <w:szCs w:val="24"/>
        </w:rPr>
        <w:t>Vorbereitungszeit: 45 Minuten, Garzeit: 55 Minuten</w:t>
      </w:r>
    </w:p>
    <w:p w14:paraId="771C368A" w14:textId="4F45665B" w:rsidR="008F675F" w:rsidRPr="0079630A" w:rsidRDefault="008F675F" w:rsidP="00E76E01">
      <w:pPr>
        <w:pStyle w:val="ListParagraph"/>
        <w:numPr>
          <w:ilvl w:val="0"/>
          <w:numId w:val="168"/>
        </w:numPr>
        <w:spacing w:after="120"/>
        <w:ind w:left="714" w:hanging="357"/>
        <w:contextualSpacing w:val="0"/>
        <w:jc w:val="both"/>
        <w:rPr>
          <w:sz w:val="24"/>
          <w:szCs w:val="24"/>
        </w:rPr>
      </w:pPr>
      <w:r w:rsidRPr="0079630A">
        <w:rPr>
          <w:sz w:val="24"/>
          <w:szCs w:val="24"/>
        </w:rPr>
        <w:t>Den Römertopf wässern. Äpfel schälen, vierteln und Kerngehäuse entfernen. Äpfel in Spalten schneiden. Mit Zitronensaft und Vanillinzucker mischen. Die Brötchen in Scheiben schneiden.</w:t>
      </w:r>
    </w:p>
    <w:p w14:paraId="1C83A9D4" w14:textId="7B7CAAF9" w:rsidR="008F675F" w:rsidRPr="0079630A" w:rsidRDefault="008F675F" w:rsidP="00E76E01">
      <w:pPr>
        <w:pStyle w:val="ListParagraph"/>
        <w:numPr>
          <w:ilvl w:val="0"/>
          <w:numId w:val="168"/>
        </w:numPr>
        <w:spacing w:after="120"/>
        <w:ind w:left="714" w:hanging="357"/>
        <w:contextualSpacing w:val="0"/>
        <w:jc w:val="both"/>
        <w:rPr>
          <w:sz w:val="24"/>
          <w:szCs w:val="24"/>
        </w:rPr>
      </w:pPr>
      <w:r w:rsidRPr="0079630A">
        <w:rPr>
          <w:sz w:val="24"/>
          <w:szCs w:val="24"/>
        </w:rPr>
        <w:t>In einem Töpfchen die Butter schmelzen lassen. Die Form mit etwas flüssiger Butter ausstreichen, die Hälfte der Brötchen dachziegelartig einschichten. Äpfel, zwei Drittel der Mandeln und Rosinen darauf verteilen. Mit den restlichen Brötchen bedecken.</w:t>
      </w:r>
    </w:p>
    <w:p w14:paraId="5B140CF9" w14:textId="32D7B1ED" w:rsidR="008F675F" w:rsidRDefault="008F675F" w:rsidP="00E76E01">
      <w:pPr>
        <w:pStyle w:val="ListParagraph"/>
        <w:numPr>
          <w:ilvl w:val="0"/>
          <w:numId w:val="168"/>
        </w:numPr>
        <w:spacing w:after="120"/>
        <w:ind w:left="714" w:hanging="357"/>
        <w:contextualSpacing w:val="0"/>
        <w:jc w:val="both"/>
        <w:rPr>
          <w:sz w:val="24"/>
          <w:szCs w:val="24"/>
        </w:rPr>
      </w:pPr>
      <w:r w:rsidRPr="0079630A">
        <w:rPr>
          <w:sz w:val="24"/>
          <w:szCs w:val="24"/>
        </w:rPr>
        <w:t xml:space="preserve">Eier, Milch, Zitronenschale und </w:t>
      </w:r>
      <w:r w:rsidR="0079630A" w:rsidRPr="0079630A">
        <w:rPr>
          <w:sz w:val="24"/>
          <w:szCs w:val="24"/>
        </w:rPr>
        <w:t>Z</w:t>
      </w:r>
      <w:r w:rsidRPr="0079630A">
        <w:rPr>
          <w:sz w:val="24"/>
          <w:szCs w:val="24"/>
        </w:rPr>
        <w:t>ucker verquirlen. Über die Brötchen gießen, mit der restlichen</w:t>
      </w:r>
      <w:r w:rsidR="0079630A" w:rsidRPr="0079630A">
        <w:rPr>
          <w:sz w:val="24"/>
          <w:szCs w:val="24"/>
        </w:rPr>
        <w:t xml:space="preserve"> </w:t>
      </w:r>
      <w:r w:rsidRPr="0079630A">
        <w:rPr>
          <w:sz w:val="24"/>
          <w:szCs w:val="24"/>
        </w:rPr>
        <w:t>Butter bestreic</w:t>
      </w:r>
      <w:r w:rsidR="0079630A" w:rsidRPr="0079630A">
        <w:rPr>
          <w:sz w:val="24"/>
          <w:szCs w:val="24"/>
        </w:rPr>
        <w:t>he</w:t>
      </w:r>
      <w:r w:rsidRPr="0079630A">
        <w:rPr>
          <w:sz w:val="24"/>
          <w:szCs w:val="24"/>
        </w:rPr>
        <w:t>n und mit Mandeln bestreuen. Bei 200°C (</w:t>
      </w:r>
      <w:r w:rsidR="0079630A" w:rsidRPr="0079630A">
        <w:rPr>
          <w:sz w:val="24"/>
          <w:szCs w:val="24"/>
        </w:rPr>
        <w:t>U</w:t>
      </w:r>
      <w:r w:rsidRPr="0079630A">
        <w:rPr>
          <w:sz w:val="24"/>
          <w:szCs w:val="24"/>
        </w:rPr>
        <w:t>mluft 180°C) 55 Minuten backen. Mit Puderzucker bestreuen. Dazu sc</w:t>
      </w:r>
      <w:r w:rsidR="0079630A" w:rsidRPr="0079630A">
        <w:rPr>
          <w:sz w:val="24"/>
          <w:szCs w:val="24"/>
        </w:rPr>
        <w:t>h</w:t>
      </w:r>
      <w:r w:rsidRPr="0079630A">
        <w:rPr>
          <w:sz w:val="24"/>
          <w:szCs w:val="24"/>
        </w:rPr>
        <w:t xml:space="preserve">meckt </w:t>
      </w:r>
      <w:r w:rsidR="0079630A" w:rsidRPr="0079630A">
        <w:rPr>
          <w:sz w:val="24"/>
          <w:szCs w:val="24"/>
        </w:rPr>
        <w:t>Frucht- oder Vanillesauce.</w:t>
      </w:r>
    </w:p>
    <w:p w14:paraId="17D19CB4" w14:textId="0F791C57" w:rsidR="00594EBB" w:rsidRDefault="00594EBB">
      <w:pPr>
        <w:rPr>
          <w:sz w:val="24"/>
          <w:szCs w:val="24"/>
        </w:rPr>
      </w:pPr>
      <w:r>
        <w:rPr>
          <w:sz w:val="24"/>
          <w:szCs w:val="24"/>
        </w:rPr>
        <w:br w:type="page"/>
      </w:r>
    </w:p>
    <w:p w14:paraId="3440EBB4" w14:textId="711B7A6D" w:rsidR="00594EBB" w:rsidRDefault="00594EBB" w:rsidP="009F3E40">
      <w:pPr>
        <w:pStyle w:val="Heading2"/>
        <w:spacing w:after="240"/>
      </w:pPr>
      <w:r>
        <w:lastRenderedPageBreak/>
        <w:t>Zwetschgenauflauf</w:t>
      </w:r>
      <w:r w:rsidR="00DA5C4E">
        <w:rPr>
          <w:rStyle w:val="FootnoteReference"/>
        </w:rPr>
        <w:footnoteReference w:id="1805"/>
      </w:r>
      <w:r>
        <w:t xml:space="preserve"> </w:t>
      </w:r>
    </w:p>
    <w:p w14:paraId="493B1B8B" w14:textId="4B3CA173" w:rsidR="00594EBB" w:rsidRDefault="00594EBB" w:rsidP="009F3E40">
      <w:pPr>
        <w:rPr>
          <w:sz w:val="24"/>
          <w:szCs w:val="24"/>
        </w:rPr>
      </w:pPr>
      <w:r w:rsidRPr="009F3E40">
        <w:rPr>
          <w:sz w:val="24"/>
          <w:szCs w:val="24"/>
          <w:u w:val="single"/>
        </w:rPr>
        <w:t>Zutaten</w:t>
      </w:r>
      <w:r>
        <w:rPr>
          <w:sz w:val="24"/>
          <w:szCs w:val="24"/>
        </w:rPr>
        <w:t xml:space="preserve"> </w:t>
      </w:r>
      <w:r w:rsidR="009F3E40">
        <w:rPr>
          <w:sz w:val="24"/>
          <w:szCs w:val="24"/>
        </w:rPr>
        <w:t>(</w:t>
      </w:r>
      <w:r>
        <w:rPr>
          <w:sz w:val="24"/>
          <w:szCs w:val="24"/>
        </w:rPr>
        <w:t>für 4-6 Personen</w:t>
      </w:r>
      <w:r w:rsidR="009F3E40">
        <w:rPr>
          <w:sz w:val="24"/>
          <w:szCs w:val="24"/>
        </w:rPr>
        <w:t>):</w:t>
      </w:r>
    </w:p>
    <w:p w14:paraId="7D6A1C14" w14:textId="51774DC4" w:rsidR="00594EBB" w:rsidRDefault="00594EBB" w:rsidP="009F3E40">
      <w:pPr>
        <w:rPr>
          <w:sz w:val="24"/>
          <w:szCs w:val="24"/>
        </w:rPr>
      </w:pPr>
      <w:r>
        <w:rPr>
          <w:sz w:val="24"/>
          <w:szCs w:val="24"/>
        </w:rPr>
        <w:t>800 g Zwetschgen</w:t>
      </w:r>
    </w:p>
    <w:p w14:paraId="68EF46DF" w14:textId="673B5BE8" w:rsidR="00594EBB" w:rsidRDefault="00594EBB" w:rsidP="009F3E40">
      <w:pPr>
        <w:rPr>
          <w:sz w:val="24"/>
          <w:szCs w:val="24"/>
        </w:rPr>
      </w:pPr>
      <w:r>
        <w:rPr>
          <w:sz w:val="24"/>
          <w:szCs w:val="24"/>
        </w:rPr>
        <w:t>2 Päckchen Vanillezucker</w:t>
      </w:r>
    </w:p>
    <w:p w14:paraId="52AF2C9F" w14:textId="0750737E" w:rsidR="00594EBB" w:rsidRDefault="00594EBB" w:rsidP="009F3E40">
      <w:pPr>
        <w:rPr>
          <w:sz w:val="24"/>
          <w:szCs w:val="24"/>
        </w:rPr>
      </w:pPr>
      <w:r>
        <w:rPr>
          <w:sz w:val="24"/>
          <w:szCs w:val="24"/>
        </w:rPr>
        <w:t>3 EL Rum (nach Belieben)</w:t>
      </w:r>
    </w:p>
    <w:p w14:paraId="346B64DE" w14:textId="77231F79" w:rsidR="00594EBB" w:rsidRDefault="00594EBB" w:rsidP="009F3E40">
      <w:pPr>
        <w:rPr>
          <w:sz w:val="24"/>
          <w:szCs w:val="24"/>
        </w:rPr>
      </w:pPr>
      <w:r>
        <w:rPr>
          <w:sz w:val="24"/>
          <w:szCs w:val="24"/>
        </w:rPr>
        <w:t>2 Prisen Zimt</w:t>
      </w:r>
    </w:p>
    <w:p w14:paraId="197B50C8" w14:textId="29FFAC73" w:rsidR="00594EBB" w:rsidRDefault="00594EBB" w:rsidP="009F3E40">
      <w:pPr>
        <w:rPr>
          <w:sz w:val="24"/>
          <w:szCs w:val="24"/>
        </w:rPr>
      </w:pPr>
      <w:r>
        <w:rPr>
          <w:sz w:val="24"/>
          <w:szCs w:val="24"/>
        </w:rPr>
        <w:t>80 g Zucker</w:t>
      </w:r>
    </w:p>
    <w:p w14:paraId="508792D1" w14:textId="24D08968" w:rsidR="00594EBB" w:rsidRDefault="00594EBB" w:rsidP="009F3E40">
      <w:pPr>
        <w:rPr>
          <w:sz w:val="24"/>
          <w:szCs w:val="24"/>
        </w:rPr>
      </w:pPr>
      <w:r>
        <w:rPr>
          <w:sz w:val="24"/>
          <w:szCs w:val="24"/>
        </w:rPr>
        <w:t>½ l Milch</w:t>
      </w:r>
    </w:p>
    <w:p w14:paraId="6F3433F2" w14:textId="48ECC6DB" w:rsidR="00594EBB" w:rsidRDefault="00594EBB" w:rsidP="009F3E40">
      <w:pPr>
        <w:rPr>
          <w:sz w:val="24"/>
          <w:szCs w:val="24"/>
        </w:rPr>
      </w:pPr>
      <w:r>
        <w:rPr>
          <w:sz w:val="24"/>
          <w:szCs w:val="24"/>
        </w:rPr>
        <w:t>½ TL abgeriebene Schale einer unbehandelten Zitrone</w:t>
      </w:r>
    </w:p>
    <w:p w14:paraId="3E958D69" w14:textId="5942AF27" w:rsidR="00594EBB" w:rsidRDefault="00594EBB" w:rsidP="009F3E40">
      <w:pPr>
        <w:rPr>
          <w:sz w:val="24"/>
          <w:szCs w:val="24"/>
        </w:rPr>
      </w:pPr>
      <w:r>
        <w:rPr>
          <w:sz w:val="24"/>
          <w:szCs w:val="24"/>
        </w:rPr>
        <w:t>100 g Grieß</w:t>
      </w:r>
    </w:p>
    <w:p w14:paraId="29EF30C4" w14:textId="19F1A278" w:rsidR="00594EBB" w:rsidRDefault="00594EBB" w:rsidP="009F3E40">
      <w:pPr>
        <w:rPr>
          <w:sz w:val="24"/>
          <w:szCs w:val="24"/>
        </w:rPr>
      </w:pPr>
      <w:r>
        <w:rPr>
          <w:sz w:val="24"/>
          <w:szCs w:val="24"/>
        </w:rPr>
        <w:t>5 Eier</w:t>
      </w:r>
    </w:p>
    <w:p w14:paraId="348FFDDB" w14:textId="77777777" w:rsidR="00594EBB" w:rsidRDefault="00594EBB" w:rsidP="009F3E40">
      <w:pPr>
        <w:rPr>
          <w:sz w:val="24"/>
          <w:szCs w:val="24"/>
        </w:rPr>
      </w:pPr>
      <w:r>
        <w:rPr>
          <w:sz w:val="24"/>
          <w:szCs w:val="24"/>
        </w:rPr>
        <w:t>40 g weiche Butter</w:t>
      </w:r>
    </w:p>
    <w:p w14:paraId="42038338" w14:textId="77777777" w:rsidR="00594EBB" w:rsidRDefault="00594EBB" w:rsidP="009F3E40">
      <w:pPr>
        <w:rPr>
          <w:sz w:val="24"/>
          <w:szCs w:val="24"/>
        </w:rPr>
      </w:pPr>
      <w:r>
        <w:rPr>
          <w:sz w:val="24"/>
          <w:szCs w:val="24"/>
        </w:rPr>
        <w:t>3 EL Semmelbrösel</w:t>
      </w:r>
    </w:p>
    <w:p w14:paraId="111CA48A" w14:textId="5BC80D01" w:rsidR="00594EBB" w:rsidRDefault="00594EBB" w:rsidP="009F3E40">
      <w:pPr>
        <w:rPr>
          <w:sz w:val="24"/>
          <w:szCs w:val="24"/>
        </w:rPr>
      </w:pPr>
      <w:r>
        <w:rPr>
          <w:sz w:val="24"/>
          <w:szCs w:val="24"/>
        </w:rPr>
        <w:t>100 g gehackte Haselnüsse</w:t>
      </w:r>
    </w:p>
    <w:p w14:paraId="7A327061" w14:textId="77777777" w:rsidR="00594EBB" w:rsidRDefault="00594EBB" w:rsidP="009F3E40">
      <w:pPr>
        <w:rPr>
          <w:sz w:val="24"/>
          <w:szCs w:val="24"/>
        </w:rPr>
      </w:pPr>
      <w:r>
        <w:rPr>
          <w:sz w:val="24"/>
          <w:szCs w:val="24"/>
        </w:rPr>
        <w:t>Salz</w:t>
      </w:r>
    </w:p>
    <w:p w14:paraId="4523BF63" w14:textId="77777777" w:rsidR="00594EBB" w:rsidRDefault="00594EBB" w:rsidP="00594EBB">
      <w:pPr>
        <w:ind w:left="360"/>
        <w:rPr>
          <w:sz w:val="24"/>
          <w:szCs w:val="24"/>
        </w:rPr>
      </w:pPr>
    </w:p>
    <w:p w14:paraId="048B45B1" w14:textId="77777777" w:rsidR="00594EBB" w:rsidRDefault="00594EBB" w:rsidP="009F3E40">
      <w:pPr>
        <w:rPr>
          <w:sz w:val="24"/>
          <w:szCs w:val="24"/>
        </w:rPr>
      </w:pPr>
      <w:r>
        <w:rPr>
          <w:sz w:val="24"/>
          <w:szCs w:val="24"/>
        </w:rPr>
        <w:t>Zubereitungszeit: 1 Stunde plus Garzeit: 1 Stunde</w:t>
      </w:r>
    </w:p>
    <w:p w14:paraId="63EC6376" w14:textId="4E3CFE6C" w:rsidR="00594EBB" w:rsidRPr="00350DD5" w:rsidRDefault="00594EBB" w:rsidP="00B40E8C">
      <w:pPr>
        <w:pStyle w:val="ListParagraph"/>
        <w:numPr>
          <w:ilvl w:val="0"/>
          <w:numId w:val="1662"/>
        </w:numPr>
        <w:spacing w:after="120"/>
        <w:ind w:left="714" w:hanging="357"/>
        <w:contextualSpacing w:val="0"/>
        <w:jc w:val="both"/>
        <w:rPr>
          <w:sz w:val="24"/>
          <w:szCs w:val="24"/>
        </w:rPr>
      </w:pPr>
      <w:r w:rsidRPr="00350DD5">
        <w:rPr>
          <w:sz w:val="24"/>
          <w:szCs w:val="24"/>
        </w:rPr>
        <w:t xml:space="preserve">Die Zwetschgen waschen, aufschneiden und den Stein herauslösen. In eine Schüssel geben, mit Vanillezucker, Rum, Zimt und 2 EL Zucker vermischen. Abgedeckt durchziehen lassen. </w:t>
      </w:r>
    </w:p>
    <w:p w14:paraId="14F94975" w14:textId="30340658" w:rsidR="00594EBB" w:rsidRPr="00350DD5" w:rsidRDefault="00594EBB" w:rsidP="00B40E8C">
      <w:pPr>
        <w:pStyle w:val="ListParagraph"/>
        <w:numPr>
          <w:ilvl w:val="0"/>
          <w:numId w:val="1662"/>
        </w:numPr>
        <w:spacing w:after="120"/>
        <w:ind w:left="714" w:hanging="357"/>
        <w:contextualSpacing w:val="0"/>
        <w:jc w:val="both"/>
        <w:rPr>
          <w:sz w:val="24"/>
          <w:szCs w:val="24"/>
        </w:rPr>
      </w:pPr>
      <w:r w:rsidRPr="00350DD5">
        <w:rPr>
          <w:sz w:val="24"/>
          <w:szCs w:val="24"/>
        </w:rPr>
        <w:t>Die Milch in einem Topf mit 2 Prisen Salz, der Zitronenschale und 3 EL Zucker aufkochen lassen. Langsam den Grieß einrühren und bei kleinster Hitze 5 Minuten quellen lassen. Den Topf zur Seite stellen. Den Römertopf wässern.</w:t>
      </w:r>
    </w:p>
    <w:p w14:paraId="56E41D35" w14:textId="6DDF721A" w:rsidR="00594EBB" w:rsidRPr="00350DD5" w:rsidRDefault="00594EBB" w:rsidP="00B40E8C">
      <w:pPr>
        <w:pStyle w:val="ListParagraph"/>
        <w:numPr>
          <w:ilvl w:val="0"/>
          <w:numId w:val="1662"/>
        </w:numPr>
        <w:spacing w:after="120"/>
        <w:ind w:left="714" w:hanging="357"/>
        <w:contextualSpacing w:val="0"/>
        <w:jc w:val="both"/>
        <w:rPr>
          <w:sz w:val="24"/>
          <w:szCs w:val="24"/>
        </w:rPr>
      </w:pPr>
      <w:r w:rsidRPr="00350DD5">
        <w:rPr>
          <w:sz w:val="24"/>
          <w:szCs w:val="24"/>
        </w:rPr>
        <w:t>2 Eier trennen, Eiweiß mit 1 TL Zucker steif schlagen.</w:t>
      </w:r>
    </w:p>
    <w:p w14:paraId="1C5606CD" w14:textId="1F7769CC" w:rsidR="00594EBB" w:rsidRPr="00350DD5" w:rsidRDefault="00594EBB" w:rsidP="00B40E8C">
      <w:pPr>
        <w:pStyle w:val="ListParagraph"/>
        <w:numPr>
          <w:ilvl w:val="0"/>
          <w:numId w:val="1662"/>
        </w:numPr>
        <w:spacing w:after="120"/>
        <w:ind w:left="714" w:hanging="357"/>
        <w:contextualSpacing w:val="0"/>
        <w:jc w:val="both"/>
        <w:rPr>
          <w:sz w:val="24"/>
          <w:szCs w:val="24"/>
        </w:rPr>
      </w:pPr>
      <w:r w:rsidRPr="00350DD5">
        <w:rPr>
          <w:sz w:val="24"/>
          <w:szCs w:val="24"/>
        </w:rPr>
        <w:t>20 g Butter mit einem Holzlöffel unter den Grießbrei rühren. Dann die restlichen Eier und das Eigelb unterrühren. Zum Schluss den Eischnee unterheben.</w:t>
      </w:r>
    </w:p>
    <w:p w14:paraId="432288C8" w14:textId="6C8B5F3C" w:rsidR="00594EBB" w:rsidRPr="00350DD5" w:rsidRDefault="00594EBB" w:rsidP="00B40E8C">
      <w:pPr>
        <w:pStyle w:val="ListParagraph"/>
        <w:numPr>
          <w:ilvl w:val="0"/>
          <w:numId w:val="1662"/>
        </w:numPr>
        <w:spacing w:after="120"/>
        <w:ind w:left="714" w:hanging="357"/>
        <w:contextualSpacing w:val="0"/>
        <w:jc w:val="both"/>
        <w:rPr>
          <w:sz w:val="24"/>
          <w:szCs w:val="24"/>
        </w:rPr>
      </w:pPr>
      <w:r w:rsidRPr="00350DD5">
        <w:rPr>
          <w:sz w:val="24"/>
          <w:szCs w:val="24"/>
        </w:rPr>
        <w:t>Den Römertopf mit 1 EL Butter ausfetten und mit den Semmelbröseln ausstreuen. Die Hälfte der Grießmasse einfüllen und darauf die Zwetschgen verteilen. Mit den Nüssen bestreuen und den restlichen Grieß darauf verstreichen. Die restliche Butter in kleinen Flöckchen auf den Grieß setzen.</w:t>
      </w:r>
    </w:p>
    <w:p w14:paraId="7731AB72" w14:textId="3279B2A5" w:rsidR="00345391" w:rsidRPr="00350DD5" w:rsidRDefault="00594EBB" w:rsidP="00B40E8C">
      <w:pPr>
        <w:pStyle w:val="ListParagraph"/>
        <w:numPr>
          <w:ilvl w:val="0"/>
          <w:numId w:val="1662"/>
        </w:numPr>
        <w:spacing w:after="120"/>
        <w:ind w:left="714" w:hanging="357"/>
        <w:contextualSpacing w:val="0"/>
        <w:jc w:val="both"/>
        <w:rPr>
          <w:sz w:val="24"/>
          <w:szCs w:val="24"/>
        </w:rPr>
      </w:pPr>
      <w:r w:rsidRPr="00350DD5">
        <w:rPr>
          <w:sz w:val="24"/>
          <w:szCs w:val="24"/>
        </w:rPr>
        <w:lastRenderedPageBreak/>
        <w:t>Die Form schließen und in den kalten Backofen stellen. Den Auflauf bei 200°C (Umluft 180°C) 1 Stunde backen und frisch aus dem Ofen servieren. Dazu schmeckt steif geschlagenen ungesü</w:t>
      </w:r>
      <w:r w:rsidR="00450B8A" w:rsidRPr="00350DD5">
        <w:rPr>
          <w:sz w:val="24"/>
          <w:szCs w:val="24"/>
        </w:rPr>
        <w:t>ßte Sahne, mit Zimt fein abgeschmeckt.</w:t>
      </w:r>
      <w:r w:rsidR="00345391" w:rsidRPr="00350DD5">
        <w:rPr>
          <w:sz w:val="24"/>
          <w:szCs w:val="24"/>
        </w:rPr>
        <w:br w:type="page"/>
      </w:r>
    </w:p>
    <w:p w14:paraId="1289D016" w14:textId="5E70E51A" w:rsidR="00ED26B7" w:rsidRDefault="00BC4C08" w:rsidP="00350DD5">
      <w:pPr>
        <w:pStyle w:val="Heading2"/>
        <w:spacing w:after="240"/>
      </w:pPr>
      <w:r>
        <w:lastRenderedPageBreak/>
        <w:t>Bananen</w:t>
      </w:r>
      <w:r w:rsidR="00ED26B7">
        <w:t>-Beignets</w:t>
      </w:r>
      <w:r w:rsidR="00A26EF0">
        <w:rPr>
          <w:rStyle w:val="FootnoteReference"/>
        </w:rPr>
        <w:footnoteReference w:id="1806"/>
      </w:r>
      <w:r w:rsidR="00ED26B7">
        <w:t xml:space="preserve"> </w:t>
      </w:r>
    </w:p>
    <w:p w14:paraId="6C98766F" w14:textId="0AE5ACC8" w:rsidR="00350DD5" w:rsidRPr="00350DD5" w:rsidRDefault="00350DD5">
      <w:pPr>
        <w:rPr>
          <w:sz w:val="24"/>
          <w:szCs w:val="24"/>
          <w:u w:val="single"/>
        </w:rPr>
      </w:pPr>
      <w:r w:rsidRPr="00350DD5">
        <w:rPr>
          <w:sz w:val="24"/>
          <w:szCs w:val="24"/>
          <w:u w:val="single"/>
        </w:rPr>
        <w:t>Zutaten:</w:t>
      </w:r>
    </w:p>
    <w:p w14:paraId="225D779B" w14:textId="77777777" w:rsidR="00B11697" w:rsidRDefault="00B11697">
      <w:pPr>
        <w:rPr>
          <w:sz w:val="24"/>
          <w:szCs w:val="24"/>
        </w:rPr>
      </w:pPr>
      <w:r>
        <w:rPr>
          <w:sz w:val="24"/>
          <w:szCs w:val="24"/>
        </w:rPr>
        <w:t>60 g Reismehl</w:t>
      </w:r>
    </w:p>
    <w:p w14:paraId="34084E81" w14:textId="696ECE94" w:rsidR="00B11697" w:rsidRDefault="00B11697">
      <w:pPr>
        <w:rPr>
          <w:sz w:val="24"/>
          <w:szCs w:val="24"/>
        </w:rPr>
      </w:pPr>
      <w:r>
        <w:rPr>
          <w:sz w:val="24"/>
          <w:szCs w:val="24"/>
        </w:rPr>
        <w:t>1 TL Backpulver</w:t>
      </w:r>
    </w:p>
    <w:p w14:paraId="26113782" w14:textId="303294BE" w:rsidR="00F37E34" w:rsidRDefault="00F37E34">
      <w:pPr>
        <w:rPr>
          <w:sz w:val="24"/>
          <w:szCs w:val="24"/>
        </w:rPr>
      </w:pPr>
      <w:r>
        <w:rPr>
          <w:sz w:val="24"/>
          <w:szCs w:val="24"/>
        </w:rPr>
        <w:t xml:space="preserve">45 g </w:t>
      </w:r>
      <w:r w:rsidR="007F33F4">
        <w:rPr>
          <w:sz w:val="24"/>
          <w:szCs w:val="24"/>
        </w:rPr>
        <w:t>K</w:t>
      </w:r>
      <w:r>
        <w:rPr>
          <w:sz w:val="24"/>
          <w:szCs w:val="24"/>
        </w:rPr>
        <w:t>okosflocken plus ein paar Flocken zum Anrichten</w:t>
      </w:r>
    </w:p>
    <w:p w14:paraId="2FC84820" w14:textId="359376C1" w:rsidR="00BC4C08" w:rsidRDefault="007F33F4">
      <w:pPr>
        <w:rPr>
          <w:sz w:val="24"/>
          <w:szCs w:val="24"/>
        </w:rPr>
      </w:pPr>
      <w:r>
        <w:rPr>
          <w:sz w:val="24"/>
          <w:szCs w:val="24"/>
        </w:rPr>
        <w:t>4 EL Sesamsamen, plus ein paar Samen zum Anrichten</w:t>
      </w:r>
    </w:p>
    <w:p w14:paraId="753F88D3" w14:textId="01621A86" w:rsidR="007F33F4" w:rsidRDefault="0018245D">
      <w:pPr>
        <w:rPr>
          <w:sz w:val="24"/>
          <w:szCs w:val="24"/>
        </w:rPr>
      </w:pPr>
      <w:r>
        <w:rPr>
          <w:sz w:val="24"/>
          <w:szCs w:val="24"/>
        </w:rPr>
        <w:t>4 TL klarer Honig</w:t>
      </w:r>
    </w:p>
    <w:p w14:paraId="2BA04279" w14:textId="4DDB5705" w:rsidR="0018245D" w:rsidRDefault="0018245D">
      <w:pPr>
        <w:rPr>
          <w:sz w:val="24"/>
          <w:szCs w:val="24"/>
        </w:rPr>
      </w:pPr>
      <w:r>
        <w:rPr>
          <w:sz w:val="24"/>
          <w:szCs w:val="24"/>
        </w:rPr>
        <w:t xml:space="preserve">2 EL </w:t>
      </w:r>
      <w:r w:rsidR="000824BF">
        <w:rPr>
          <w:sz w:val="24"/>
          <w:szCs w:val="24"/>
        </w:rPr>
        <w:t>Kokosfett oder Olivenöl</w:t>
      </w:r>
    </w:p>
    <w:p w14:paraId="72A646C9" w14:textId="4CDC9C3B" w:rsidR="000824BF" w:rsidRDefault="000824BF">
      <w:pPr>
        <w:rPr>
          <w:sz w:val="24"/>
          <w:szCs w:val="24"/>
        </w:rPr>
      </w:pPr>
      <w:r>
        <w:rPr>
          <w:sz w:val="24"/>
          <w:szCs w:val="24"/>
        </w:rPr>
        <w:t>4 EL Milch (oder Pflanzenmilch)</w:t>
      </w:r>
    </w:p>
    <w:p w14:paraId="5FF7E76F" w14:textId="7F430025" w:rsidR="000824BF" w:rsidRDefault="000824BF">
      <w:pPr>
        <w:rPr>
          <w:sz w:val="24"/>
          <w:szCs w:val="24"/>
        </w:rPr>
      </w:pPr>
      <w:r>
        <w:rPr>
          <w:sz w:val="24"/>
          <w:szCs w:val="24"/>
        </w:rPr>
        <w:t>1 Ei</w:t>
      </w:r>
    </w:p>
    <w:p w14:paraId="48698AAB" w14:textId="3F92BD07" w:rsidR="00F05F76" w:rsidRDefault="00F05F76">
      <w:pPr>
        <w:rPr>
          <w:sz w:val="24"/>
          <w:szCs w:val="24"/>
        </w:rPr>
      </w:pPr>
      <w:r>
        <w:rPr>
          <w:sz w:val="24"/>
          <w:szCs w:val="24"/>
        </w:rPr>
        <w:t>Abgeriebene Schale und Saft von 1 Limette</w:t>
      </w:r>
    </w:p>
    <w:p w14:paraId="456E194A" w14:textId="04312066" w:rsidR="000824BF" w:rsidRDefault="000824BF">
      <w:pPr>
        <w:rPr>
          <w:sz w:val="24"/>
          <w:szCs w:val="24"/>
        </w:rPr>
      </w:pPr>
      <w:r>
        <w:rPr>
          <w:sz w:val="24"/>
          <w:szCs w:val="24"/>
        </w:rPr>
        <w:t>3 reife Bananen</w:t>
      </w:r>
      <w:r w:rsidR="008754CF">
        <w:rPr>
          <w:sz w:val="24"/>
          <w:szCs w:val="24"/>
        </w:rPr>
        <w:t xml:space="preserve">, geschält </w:t>
      </w:r>
    </w:p>
    <w:p w14:paraId="6BB4902A" w14:textId="090B946C" w:rsidR="008754CF" w:rsidRDefault="008754CF">
      <w:pPr>
        <w:rPr>
          <w:sz w:val="24"/>
          <w:szCs w:val="24"/>
        </w:rPr>
      </w:pPr>
    </w:p>
    <w:p w14:paraId="1C499BC6" w14:textId="415582D7" w:rsidR="008754CF" w:rsidRDefault="00350DD5">
      <w:pPr>
        <w:rPr>
          <w:sz w:val="24"/>
          <w:szCs w:val="24"/>
        </w:rPr>
      </w:pPr>
      <w:r>
        <w:rPr>
          <w:sz w:val="24"/>
          <w:szCs w:val="24"/>
        </w:rPr>
        <w:t>Zubereitung:</w:t>
      </w:r>
    </w:p>
    <w:p w14:paraId="2691F879" w14:textId="4D2E7865" w:rsidR="0051362A" w:rsidRPr="00BD1578" w:rsidRDefault="0051362A" w:rsidP="00E76E01">
      <w:pPr>
        <w:pStyle w:val="ListParagraph"/>
        <w:numPr>
          <w:ilvl w:val="0"/>
          <w:numId w:val="141"/>
        </w:numPr>
        <w:spacing w:after="120"/>
        <w:ind w:left="714" w:hanging="357"/>
        <w:contextualSpacing w:val="0"/>
        <w:jc w:val="both"/>
        <w:rPr>
          <w:sz w:val="24"/>
          <w:szCs w:val="24"/>
        </w:rPr>
      </w:pPr>
      <w:r w:rsidRPr="00BD1578">
        <w:rPr>
          <w:sz w:val="24"/>
          <w:szCs w:val="24"/>
        </w:rPr>
        <w:t>Den Backofen auf 220°C vorheizen und ein Backblech mit Backpapier auslegen</w:t>
      </w:r>
      <w:r w:rsidR="00A27DCB" w:rsidRPr="00BD1578">
        <w:rPr>
          <w:sz w:val="24"/>
          <w:szCs w:val="24"/>
        </w:rPr>
        <w:t>.</w:t>
      </w:r>
    </w:p>
    <w:p w14:paraId="0ACD9FD9" w14:textId="5C813AE6" w:rsidR="00A27DCB" w:rsidRPr="00BD1578" w:rsidRDefault="00A27DCB" w:rsidP="00E76E01">
      <w:pPr>
        <w:pStyle w:val="ListParagraph"/>
        <w:numPr>
          <w:ilvl w:val="0"/>
          <w:numId w:val="141"/>
        </w:numPr>
        <w:spacing w:after="120"/>
        <w:ind w:left="714" w:hanging="357"/>
        <w:contextualSpacing w:val="0"/>
        <w:jc w:val="both"/>
        <w:rPr>
          <w:sz w:val="24"/>
          <w:szCs w:val="24"/>
        </w:rPr>
      </w:pPr>
      <w:r w:rsidRPr="00BD1578">
        <w:rPr>
          <w:sz w:val="24"/>
          <w:szCs w:val="24"/>
        </w:rPr>
        <w:t xml:space="preserve">In einem kleinen Topf bei sehr niedriger Hitze Honig und Kokosfett schmelzen lassen. Vom Herd nehmen und mit Milch, Ei, </w:t>
      </w:r>
      <w:r w:rsidR="00F05F76" w:rsidRPr="00BD1578">
        <w:rPr>
          <w:sz w:val="24"/>
          <w:szCs w:val="24"/>
        </w:rPr>
        <w:t>Limettensaft</w:t>
      </w:r>
      <w:r w:rsidR="008B7579" w:rsidRPr="00BD1578">
        <w:rPr>
          <w:sz w:val="24"/>
          <w:szCs w:val="24"/>
        </w:rPr>
        <w:t xml:space="preserve"> und -schale schaumig schlagen. Über die Mehlmischung geben und gut verrühren.</w:t>
      </w:r>
    </w:p>
    <w:p w14:paraId="64BD65A4" w14:textId="6E7F56C0" w:rsidR="008B7579" w:rsidRPr="00BD1578" w:rsidRDefault="008B7579" w:rsidP="00E76E01">
      <w:pPr>
        <w:pStyle w:val="ListParagraph"/>
        <w:numPr>
          <w:ilvl w:val="0"/>
          <w:numId w:val="141"/>
        </w:numPr>
        <w:spacing w:after="120"/>
        <w:ind w:left="714" w:hanging="357"/>
        <w:contextualSpacing w:val="0"/>
        <w:jc w:val="both"/>
        <w:rPr>
          <w:sz w:val="24"/>
          <w:szCs w:val="24"/>
        </w:rPr>
      </w:pPr>
      <w:r w:rsidRPr="00BD1578">
        <w:rPr>
          <w:sz w:val="24"/>
          <w:szCs w:val="24"/>
        </w:rPr>
        <w:t>D</w:t>
      </w:r>
      <w:r w:rsidR="00C355C8" w:rsidRPr="00BD1578">
        <w:rPr>
          <w:sz w:val="24"/>
          <w:szCs w:val="24"/>
        </w:rPr>
        <w:t>ie Bananen längs und die Hälften nochmals quer halbieren</w:t>
      </w:r>
      <w:r w:rsidR="0009239E" w:rsidRPr="00BD1578">
        <w:rPr>
          <w:sz w:val="24"/>
          <w:szCs w:val="24"/>
        </w:rPr>
        <w:t>, um jeweils vier gleich große Stücke zu erhalten.</w:t>
      </w:r>
    </w:p>
    <w:p w14:paraId="262FFF9C" w14:textId="47E9F066" w:rsidR="00665B6B" w:rsidRPr="00BD1578" w:rsidRDefault="00665B6B" w:rsidP="00E76E01">
      <w:pPr>
        <w:pStyle w:val="ListParagraph"/>
        <w:numPr>
          <w:ilvl w:val="0"/>
          <w:numId w:val="141"/>
        </w:numPr>
        <w:spacing w:after="120"/>
        <w:ind w:left="714" w:hanging="357"/>
        <w:contextualSpacing w:val="0"/>
        <w:jc w:val="both"/>
        <w:rPr>
          <w:sz w:val="24"/>
          <w:szCs w:val="24"/>
        </w:rPr>
      </w:pPr>
      <w:r w:rsidRPr="00BD1578">
        <w:rPr>
          <w:sz w:val="24"/>
          <w:szCs w:val="24"/>
        </w:rPr>
        <w:t xml:space="preserve">Die Bananenstücke in den </w:t>
      </w:r>
      <w:r w:rsidR="005E0C92" w:rsidRPr="00BD1578">
        <w:rPr>
          <w:sz w:val="24"/>
          <w:szCs w:val="24"/>
        </w:rPr>
        <w:t>Teig</w:t>
      </w:r>
      <w:r w:rsidRPr="00BD1578">
        <w:rPr>
          <w:sz w:val="24"/>
          <w:szCs w:val="24"/>
        </w:rPr>
        <w:t xml:space="preserve"> tauchen</w:t>
      </w:r>
      <w:r w:rsidR="000C673D" w:rsidRPr="00BD1578">
        <w:rPr>
          <w:sz w:val="24"/>
          <w:szCs w:val="24"/>
        </w:rPr>
        <w:t xml:space="preserve"> (sie sollten gut, aber nicht zu dick überzogen sein)</w:t>
      </w:r>
      <w:r w:rsidR="00CD181C" w:rsidRPr="00BD1578">
        <w:rPr>
          <w:sz w:val="24"/>
          <w:szCs w:val="24"/>
        </w:rPr>
        <w:t xml:space="preserve"> und vorsichtig mit der Schnittfläche </w:t>
      </w:r>
      <w:r w:rsidR="000A0269" w:rsidRPr="00BD1578">
        <w:rPr>
          <w:sz w:val="24"/>
          <w:szCs w:val="24"/>
        </w:rPr>
        <w:t>nach oben aufs Backblech setzen. Die Beignets in 10-12 Minuten</w:t>
      </w:r>
      <w:r w:rsidR="005E4B92" w:rsidRPr="00BD1578">
        <w:rPr>
          <w:sz w:val="24"/>
          <w:szCs w:val="24"/>
        </w:rPr>
        <w:t xml:space="preserve"> im Ofen goldbraun und knusprig backen und auf Dessertschüsselchen </w:t>
      </w:r>
      <w:r w:rsidR="00F00F40" w:rsidRPr="00BD1578">
        <w:rPr>
          <w:sz w:val="24"/>
          <w:szCs w:val="24"/>
        </w:rPr>
        <w:t>verteilen.</w:t>
      </w:r>
    </w:p>
    <w:p w14:paraId="79C04521" w14:textId="3E4FF18A" w:rsidR="00F00F40" w:rsidRPr="00BD1578" w:rsidRDefault="00F00F40" w:rsidP="00E76E01">
      <w:pPr>
        <w:pStyle w:val="ListParagraph"/>
        <w:numPr>
          <w:ilvl w:val="0"/>
          <w:numId w:val="141"/>
        </w:numPr>
        <w:spacing w:after="120"/>
        <w:ind w:left="714" w:hanging="357"/>
        <w:contextualSpacing w:val="0"/>
        <w:jc w:val="both"/>
        <w:rPr>
          <w:sz w:val="24"/>
          <w:szCs w:val="24"/>
        </w:rPr>
      </w:pPr>
      <w:r w:rsidRPr="00BD1578">
        <w:rPr>
          <w:sz w:val="24"/>
          <w:szCs w:val="24"/>
        </w:rPr>
        <w:t>Jede Portion</w:t>
      </w:r>
      <w:r w:rsidR="00A929AC" w:rsidRPr="00BD1578">
        <w:rPr>
          <w:sz w:val="24"/>
          <w:szCs w:val="24"/>
        </w:rPr>
        <w:t xml:space="preserve"> z.B. </w:t>
      </w:r>
      <w:r w:rsidRPr="00BD1578">
        <w:rPr>
          <w:sz w:val="24"/>
          <w:szCs w:val="24"/>
        </w:rPr>
        <w:t xml:space="preserve"> mit 1 Kugel </w:t>
      </w:r>
      <w:r w:rsidR="00A929AC" w:rsidRPr="00BD1578">
        <w:rPr>
          <w:sz w:val="24"/>
          <w:szCs w:val="24"/>
        </w:rPr>
        <w:t>E</w:t>
      </w:r>
      <w:r w:rsidRPr="00BD1578">
        <w:rPr>
          <w:sz w:val="24"/>
          <w:szCs w:val="24"/>
        </w:rPr>
        <w:t xml:space="preserve">is </w:t>
      </w:r>
      <w:r w:rsidR="00A929AC" w:rsidRPr="00BD1578">
        <w:rPr>
          <w:sz w:val="24"/>
          <w:szCs w:val="24"/>
        </w:rPr>
        <w:t>servieren.</w:t>
      </w:r>
      <w:r w:rsidR="00BD1578" w:rsidRPr="00BD1578">
        <w:rPr>
          <w:sz w:val="24"/>
          <w:szCs w:val="24"/>
        </w:rPr>
        <w:t xml:space="preserve"> Mit Sesamsamen oder Kokosflocken bestreuen</w:t>
      </w:r>
    </w:p>
    <w:p w14:paraId="3D82BD22" w14:textId="77777777" w:rsidR="008B7579" w:rsidRDefault="008B7579">
      <w:pPr>
        <w:rPr>
          <w:sz w:val="24"/>
          <w:szCs w:val="24"/>
        </w:rPr>
      </w:pPr>
    </w:p>
    <w:p w14:paraId="31457B4B" w14:textId="77777777" w:rsidR="00734722" w:rsidRDefault="00734722">
      <w:pPr>
        <w:rPr>
          <w:sz w:val="24"/>
          <w:szCs w:val="24"/>
        </w:rPr>
      </w:pPr>
    </w:p>
    <w:p w14:paraId="27FB2514" w14:textId="4DE0EDF7" w:rsidR="004D0012" w:rsidRDefault="004D0012">
      <w:pPr>
        <w:rPr>
          <w:sz w:val="24"/>
          <w:szCs w:val="24"/>
        </w:rPr>
      </w:pPr>
      <w:r>
        <w:rPr>
          <w:sz w:val="24"/>
          <w:szCs w:val="24"/>
        </w:rPr>
        <w:br w:type="page"/>
      </w:r>
    </w:p>
    <w:p w14:paraId="230AE05A" w14:textId="2BE151B3" w:rsidR="00C82A44" w:rsidRPr="00BD1578" w:rsidRDefault="00C82A44" w:rsidP="00350DD5">
      <w:pPr>
        <w:pStyle w:val="Heading2"/>
        <w:spacing w:after="240"/>
      </w:pPr>
      <w:r w:rsidRPr="00BD1578">
        <w:lastRenderedPageBreak/>
        <w:t>Cracker mit Orangenglasur</w:t>
      </w:r>
      <w:r w:rsidR="008935E0" w:rsidRPr="00BD1578">
        <w:t xml:space="preserve"> (bisschen so wie Knäckebrot)</w:t>
      </w:r>
      <w:r w:rsidR="000D319C">
        <w:rPr>
          <w:rStyle w:val="FootnoteReference"/>
        </w:rPr>
        <w:footnoteReference w:id="1807"/>
      </w:r>
    </w:p>
    <w:p w14:paraId="67116447" w14:textId="6F200CDB" w:rsidR="00C82A44" w:rsidRDefault="00C82A44">
      <w:pPr>
        <w:rPr>
          <w:sz w:val="24"/>
          <w:szCs w:val="24"/>
        </w:rPr>
      </w:pPr>
      <w:r w:rsidRPr="00350DD5">
        <w:rPr>
          <w:sz w:val="24"/>
          <w:szCs w:val="24"/>
          <w:u w:val="single"/>
        </w:rPr>
        <w:t xml:space="preserve">Zutaten </w:t>
      </w:r>
      <w:r w:rsidR="00350DD5">
        <w:rPr>
          <w:sz w:val="24"/>
          <w:szCs w:val="24"/>
          <w:u w:val="single"/>
        </w:rPr>
        <w:t>(</w:t>
      </w:r>
      <w:r>
        <w:rPr>
          <w:sz w:val="24"/>
          <w:szCs w:val="24"/>
        </w:rPr>
        <w:t>für 20 Cracker</w:t>
      </w:r>
      <w:r w:rsidR="00350DD5">
        <w:rPr>
          <w:sz w:val="24"/>
          <w:szCs w:val="24"/>
        </w:rPr>
        <w:t>):</w:t>
      </w:r>
    </w:p>
    <w:p w14:paraId="7DF9FE01" w14:textId="77777777" w:rsidR="00C82A44" w:rsidRDefault="00C82A44">
      <w:pPr>
        <w:rPr>
          <w:sz w:val="24"/>
          <w:szCs w:val="24"/>
        </w:rPr>
      </w:pPr>
      <w:r>
        <w:rPr>
          <w:sz w:val="24"/>
          <w:szCs w:val="24"/>
        </w:rPr>
        <w:t>60 g Sonnenblumenkerne</w:t>
      </w:r>
    </w:p>
    <w:p w14:paraId="44388F70" w14:textId="77777777" w:rsidR="00C82A44" w:rsidRDefault="00C82A44">
      <w:pPr>
        <w:rPr>
          <w:sz w:val="24"/>
          <w:szCs w:val="24"/>
        </w:rPr>
      </w:pPr>
      <w:r>
        <w:rPr>
          <w:sz w:val="24"/>
          <w:szCs w:val="24"/>
        </w:rPr>
        <w:t>60 g Sesamkörner</w:t>
      </w:r>
    </w:p>
    <w:p w14:paraId="1A0614BB" w14:textId="77777777" w:rsidR="00C82A44" w:rsidRDefault="00C82A44">
      <w:pPr>
        <w:rPr>
          <w:sz w:val="24"/>
          <w:szCs w:val="24"/>
        </w:rPr>
      </w:pPr>
      <w:r>
        <w:rPr>
          <w:sz w:val="24"/>
          <w:szCs w:val="24"/>
        </w:rPr>
        <w:t>40 g gemahlener Leinsamen</w:t>
      </w:r>
    </w:p>
    <w:p w14:paraId="3A0224F8" w14:textId="77777777" w:rsidR="00C82A44" w:rsidRDefault="00C82A44">
      <w:pPr>
        <w:rPr>
          <w:sz w:val="24"/>
          <w:szCs w:val="24"/>
        </w:rPr>
      </w:pPr>
      <w:r>
        <w:rPr>
          <w:sz w:val="24"/>
          <w:szCs w:val="24"/>
        </w:rPr>
        <w:t>60 g Hanfsamen</w:t>
      </w:r>
    </w:p>
    <w:p w14:paraId="5BE714EE" w14:textId="69D29830" w:rsidR="00C82A44" w:rsidRDefault="00C82A44">
      <w:pPr>
        <w:rPr>
          <w:sz w:val="24"/>
          <w:szCs w:val="24"/>
        </w:rPr>
      </w:pPr>
      <w:r>
        <w:rPr>
          <w:sz w:val="24"/>
          <w:szCs w:val="24"/>
        </w:rPr>
        <w:t>100 g Amarantme</w:t>
      </w:r>
      <w:r w:rsidR="00072F7A">
        <w:rPr>
          <w:sz w:val="24"/>
          <w:szCs w:val="24"/>
        </w:rPr>
        <w:t>hl (oder Quinoameh</w:t>
      </w:r>
      <w:r w:rsidR="0003287D">
        <w:rPr>
          <w:sz w:val="24"/>
          <w:szCs w:val="24"/>
        </w:rPr>
        <w:t>l oder Mandelmehl)</w:t>
      </w:r>
    </w:p>
    <w:p w14:paraId="73F1DC03" w14:textId="653A188C" w:rsidR="00DF295A" w:rsidRDefault="00DF295A">
      <w:pPr>
        <w:rPr>
          <w:sz w:val="24"/>
          <w:szCs w:val="24"/>
        </w:rPr>
      </w:pPr>
      <w:r>
        <w:rPr>
          <w:sz w:val="24"/>
          <w:szCs w:val="24"/>
        </w:rPr>
        <w:t>1,5 TL Meersalz</w:t>
      </w:r>
    </w:p>
    <w:p w14:paraId="00CC95D8" w14:textId="428CC6FF" w:rsidR="00BA5CEE" w:rsidRDefault="00BA5CEE">
      <w:pPr>
        <w:rPr>
          <w:sz w:val="24"/>
          <w:szCs w:val="24"/>
        </w:rPr>
      </w:pPr>
      <w:r>
        <w:rPr>
          <w:sz w:val="24"/>
          <w:szCs w:val="24"/>
        </w:rPr>
        <w:t xml:space="preserve">60 ml </w:t>
      </w:r>
      <w:r w:rsidR="000303F3">
        <w:rPr>
          <w:sz w:val="24"/>
          <w:szCs w:val="24"/>
        </w:rPr>
        <w:t>O</w:t>
      </w:r>
      <w:r>
        <w:rPr>
          <w:sz w:val="24"/>
          <w:szCs w:val="24"/>
        </w:rPr>
        <w:t>livenöl</w:t>
      </w:r>
    </w:p>
    <w:p w14:paraId="7BB01BF8" w14:textId="008E436A" w:rsidR="00BA5CEE" w:rsidRDefault="00BA5CEE">
      <w:pPr>
        <w:rPr>
          <w:sz w:val="24"/>
          <w:szCs w:val="24"/>
        </w:rPr>
      </w:pPr>
      <w:r>
        <w:rPr>
          <w:sz w:val="24"/>
          <w:szCs w:val="24"/>
        </w:rPr>
        <w:t>2 EL Orangensaft</w:t>
      </w:r>
    </w:p>
    <w:p w14:paraId="6CBCDA40" w14:textId="2DBAEF44" w:rsidR="00BA5CEE" w:rsidRDefault="00BA5CEE">
      <w:pPr>
        <w:rPr>
          <w:sz w:val="24"/>
          <w:szCs w:val="24"/>
        </w:rPr>
      </w:pPr>
      <w:r>
        <w:rPr>
          <w:sz w:val="24"/>
          <w:szCs w:val="24"/>
        </w:rPr>
        <w:t xml:space="preserve">1 EL klarer </w:t>
      </w:r>
      <w:r w:rsidR="000303F3">
        <w:rPr>
          <w:sz w:val="24"/>
          <w:szCs w:val="24"/>
        </w:rPr>
        <w:t>Honig (oder Ahornsirup)</w:t>
      </w:r>
    </w:p>
    <w:p w14:paraId="7779DA3E" w14:textId="18B674DC" w:rsidR="000303F3" w:rsidRDefault="000303F3">
      <w:pPr>
        <w:rPr>
          <w:sz w:val="24"/>
          <w:szCs w:val="24"/>
        </w:rPr>
      </w:pPr>
    </w:p>
    <w:p w14:paraId="20A19437" w14:textId="351FE35B" w:rsidR="00350DD5" w:rsidRDefault="00350DD5">
      <w:pPr>
        <w:rPr>
          <w:sz w:val="24"/>
          <w:szCs w:val="24"/>
        </w:rPr>
      </w:pPr>
      <w:r>
        <w:rPr>
          <w:sz w:val="24"/>
          <w:szCs w:val="24"/>
        </w:rPr>
        <w:t>Zubereitung</w:t>
      </w:r>
      <w:r w:rsidR="002559FC">
        <w:rPr>
          <w:sz w:val="24"/>
          <w:szCs w:val="24"/>
        </w:rPr>
        <w:t>:</w:t>
      </w:r>
    </w:p>
    <w:p w14:paraId="7DFF8606" w14:textId="7F36F27F" w:rsidR="000303F3" w:rsidRPr="008935E0" w:rsidRDefault="002559FC" w:rsidP="00E76E01">
      <w:pPr>
        <w:pStyle w:val="ListParagraph"/>
        <w:numPr>
          <w:ilvl w:val="0"/>
          <w:numId w:val="117"/>
        </w:numPr>
        <w:spacing w:after="120"/>
        <w:ind w:left="714" w:hanging="357"/>
        <w:contextualSpacing w:val="0"/>
        <w:jc w:val="both"/>
        <w:rPr>
          <w:sz w:val="24"/>
          <w:szCs w:val="24"/>
        </w:rPr>
      </w:pPr>
      <w:r>
        <w:rPr>
          <w:sz w:val="24"/>
          <w:szCs w:val="24"/>
        </w:rPr>
        <w:t>Den Backofen auf 150°C (Gas Stufe 2) vorheizen.</w:t>
      </w:r>
      <w:r w:rsidRPr="008935E0">
        <w:rPr>
          <w:sz w:val="24"/>
          <w:szCs w:val="24"/>
        </w:rPr>
        <w:t xml:space="preserve"> </w:t>
      </w:r>
      <w:r w:rsidR="000303F3" w:rsidRPr="008935E0">
        <w:rPr>
          <w:sz w:val="24"/>
          <w:szCs w:val="24"/>
        </w:rPr>
        <w:t>Ein Viertel der Kerne, Körner und Samen zum Garnieren beiseitestellen. Alle Zutaten, außer Orangensaft und dem Honig, mit 300 ml Wasser in einer mittelgroßen Schüssel mit einem Holzlöffel zu einem lockeren Teig vermischen. Sollte er zu fest sein</w:t>
      </w:r>
      <w:r w:rsidR="009D1135" w:rsidRPr="008935E0">
        <w:rPr>
          <w:sz w:val="24"/>
          <w:szCs w:val="24"/>
        </w:rPr>
        <w:t>, mehr Wasser hinzufügen; es verdunstet beim Backen.</w:t>
      </w:r>
    </w:p>
    <w:p w14:paraId="1B617AF8" w14:textId="114E4D2B" w:rsidR="009D1135" w:rsidRPr="008935E0" w:rsidRDefault="009D1135" w:rsidP="00E76E01">
      <w:pPr>
        <w:pStyle w:val="ListParagraph"/>
        <w:numPr>
          <w:ilvl w:val="0"/>
          <w:numId w:val="117"/>
        </w:numPr>
        <w:spacing w:after="120"/>
        <w:ind w:left="714" w:hanging="357"/>
        <w:contextualSpacing w:val="0"/>
        <w:jc w:val="both"/>
        <w:rPr>
          <w:sz w:val="24"/>
          <w:szCs w:val="24"/>
        </w:rPr>
      </w:pPr>
      <w:r w:rsidRPr="008935E0">
        <w:rPr>
          <w:sz w:val="24"/>
          <w:szCs w:val="24"/>
        </w:rPr>
        <w:t>Zwei Backbleche mit Backpapier auslegen und den Teig darauf verteilen</w:t>
      </w:r>
      <w:r w:rsidR="00E7673E" w:rsidRPr="008935E0">
        <w:rPr>
          <w:sz w:val="24"/>
          <w:szCs w:val="24"/>
        </w:rPr>
        <w:t xml:space="preserve">. Mit einem </w:t>
      </w:r>
      <w:r w:rsidR="00270198" w:rsidRPr="008935E0">
        <w:rPr>
          <w:sz w:val="24"/>
          <w:szCs w:val="24"/>
        </w:rPr>
        <w:t>T</w:t>
      </w:r>
      <w:r w:rsidR="00E7673E" w:rsidRPr="008935E0">
        <w:rPr>
          <w:sz w:val="24"/>
          <w:szCs w:val="24"/>
        </w:rPr>
        <w:t>eigschaber gleichmäßig so dünn wie möglich verstreichen</w:t>
      </w:r>
      <w:r w:rsidR="00270198" w:rsidRPr="008935E0">
        <w:rPr>
          <w:sz w:val="24"/>
          <w:szCs w:val="24"/>
        </w:rPr>
        <w:t>. 25 Minuten im Ofen backen.</w:t>
      </w:r>
    </w:p>
    <w:p w14:paraId="7D258354" w14:textId="384E22A6" w:rsidR="00270198" w:rsidRPr="008935E0" w:rsidRDefault="00270198" w:rsidP="00E76E01">
      <w:pPr>
        <w:pStyle w:val="ListParagraph"/>
        <w:numPr>
          <w:ilvl w:val="0"/>
          <w:numId w:val="117"/>
        </w:numPr>
        <w:spacing w:after="120"/>
        <w:ind w:left="714" w:hanging="357"/>
        <w:contextualSpacing w:val="0"/>
        <w:jc w:val="both"/>
        <w:rPr>
          <w:sz w:val="24"/>
          <w:szCs w:val="24"/>
        </w:rPr>
      </w:pPr>
      <w:r w:rsidRPr="008935E0">
        <w:rPr>
          <w:sz w:val="24"/>
          <w:szCs w:val="24"/>
        </w:rPr>
        <w:t xml:space="preserve">Inzwischen den Honig und den Orangensaft in einer kleinen Schüssel verquirlen. Die bleche aus dem </w:t>
      </w:r>
      <w:r w:rsidR="00DA7B98" w:rsidRPr="008935E0">
        <w:rPr>
          <w:sz w:val="24"/>
          <w:szCs w:val="24"/>
        </w:rPr>
        <w:t>O</w:t>
      </w:r>
      <w:r w:rsidRPr="008935E0">
        <w:rPr>
          <w:sz w:val="24"/>
          <w:szCs w:val="24"/>
        </w:rPr>
        <w:t xml:space="preserve">fen nehmen, die </w:t>
      </w:r>
      <w:r w:rsidR="00DA7B98" w:rsidRPr="008935E0">
        <w:rPr>
          <w:sz w:val="24"/>
          <w:szCs w:val="24"/>
        </w:rPr>
        <w:t>C</w:t>
      </w:r>
      <w:r w:rsidRPr="008935E0">
        <w:rPr>
          <w:sz w:val="24"/>
          <w:szCs w:val="24"/>
        </w:rPr>
        <w:t>racker mit der Orangenglasur bestreichen</w:t>
      </w:r>
      <w:r w:rsidR="00DA7B98" w:rsidRPr="008935E0">
        <w:rPr>
          <w:sz w:val="24"/>
          <w:szCs w:val="24"/>
        </w:rPr>
        <w:t xml:space="preserve"> und mit den restlichen Körnern bestreuen. In 5+5 cm große Quadrate sch</w:t>
      </w:r>
      <w:r w:rsidR="00D35F04" w:rsidRPr="008935E0">
        <w:rPr>
          <w:sz w:val="24"/>
          <w:szCs w:val="24"/>
        </w:rPr>
        <w:t>nei</w:t>
      </w:r>
      <w:r w:rsidR="00DA7B98" w:rsidRPr="008935E0">
        <w:rPr>
          <w:sz w:val="24"/>
          <w:szCs w:val="24"/>
        </w:rPr>
        <w:t xml:space="preserve">den und weitere 30 Minuten backen, bis die </w:t>
      </w:r>
      <w:r w:rsidR="00D35F04" w:rsidRPr="008935E0">
        <w:rPr>
          <w:sz w:val="24"/>
          <w:szCs w:val="24"/>
        </w:rPr>
        <w:t>C</w:t>
      </w:r>
      <w:r w:rsidR="00DA7B98" w:rsidRPr="008935E0">
        <w:rPr>
          <w:sz w:val="24"/>
          <w:szCs w:val="24"/>
        </w:rPr>
        <w:t>racker ganz knusprig sind</w:t>
      </w:r>
      <w:r w:rsidR="00D35F04" w:rsidRPr="008935E0">
        <w:rPr>
          <w:sz w:val="24"/>
          <w:szCs w:val="24"/>
        </w:rPr>
        <w:t>. Auf einem Kuchengitter abkühlen lassen.</w:t>
      </w:r>
    </w:p>
    <w:p w14:paraId="2108349E" w14:textId="77777777" w:rsidR="00694003" w:rsidRDefault="00694003">
      <w:pPr>
        <w:rPr>
          <w:sz w:val="24"/>
          <w:szCs w:val="24"/>
        </w:rPr>
      </w:pPr>
      <w:r>
        <w:rPr>
          <w:sz w:val="24"/>
          <w:szCs w:val="24"/>
        </w:rPr>
        <w:br w:type="page"/>
      </w:r>
    </w:p>
    <w:p w14:paraId="7773F85D" w14:textId="2E89EE14" w:rsidR="00533C7E" w:rsidRDefault="00533C7E" w:rsidP="002559FC">
      <w:pPr>
        <w:pStyle w:val="Heading2"/>
        <w:spacing w:after="240"/>
      </w:pPr>
      <w:r>
        <w:lastRenderedPageBreak/>
        <w:t>Indische Kardamon-Sesam-Laddu</w:t>
      </w:r>
      <w:r w:rsidR="00510A86">
        <w:rPr>
          <w:rStyle w:val="FootnoteReference"/>
        </w:rPr>
        <w:footnoteReference w:id="1808"/>
      </w:r>
      <w:r>
        <w:t xml:space="preserve"> </w:t>
      </w:r>
    </w:p>
    <w:p w14:paraId="705D1CEE" w14:textId="2C752848" w:rsidR="002559FC" w:rsidRPr="002559FC" w:rsidRDefault="002559FC">
      <w:pPr>
        <w:rPr>
          <w:sz w:val="24"/>
          <w:szCs w:val="24"/>
          <w:u w:val="single"/>
        </w:rPr>
      </w:pPr>
      <w:r w:rsidRPr="002559FC">
        <w:rPr>
          <w:sz w:val="24"/>
          <w:szCs w:val="24"/>
          <w:u w:val="single"/>
        </w:rPr>
        <w:t>Zutaten:</w:t>
      </w:r>
    </w:p>
    <w:p w14:paraId="77E46026" w14:textId="3B09570B" w:rsidR="00533C7E" w:rsidRDefault="007B214A">
      <w:pPr>
        <w:rPr>
          <w:sz w:val="24"/>
          <w:szCs w:val="24"/>
        </w:rPr>
      </w:pPr>
      <w:r>
        <w:rPr>
          <w:sz w:val="24"/>
          <w:szCs w:val="24"/>
        </w:rPr>
        <w:t>100 g Ghee (oder Butter)</w:t>
      </w:r>
    </w:p>
    <w:p w14:paraId="2EEE6095" w14:textId="55F4235B" w:rsidR="007B214A" w:rsidRDefault="00C029BE">
      <w:pPr>
        <w:rPr>
          <w:sz w:val="24"/>
          <w:szCs w:val="24"/>
        </w:rPr>
      </w:pPr>
      <w:r>
        <w:rPr>
          <w:sz w:val="24"/>
          <w:szCs w:val="24"/>
        </w:rPr>
        <w:t>125 g Kichererbsenmehl</w:t>
      </w:r>
    </w:p>
    <w:p w14:paraId="11FD407D" w14:textId="52B11E96" w:rsidR="00C029BE" w:rsidRDefault="00C029BE">
      <w:pPr>
        <w:rPr>
          <w:sz w:val="24"/>
          <w:szCs w:val="24"/>
        </w:rPr>
      </w:pPr>
      <w:r>
        <w:rPr>
          <w:sz w:val="24"/>
          <w:szCs w:val="24"/>
        </w:rPr>
        <w:t xml:space="preserve">1 TL Kardamonsamen </w:t>
      </w:r>
      <w:r w:rsidR="00C81436">
        <w:rPr>
          <w:sz w:val="24"/>
          <w:szCs w:val="24"/>
        </w:rPr>
        <w:t>(</w:t>
      </w:r>
      <w:r w:rsidR="002C2F9F">
        <w:rPr>
          <w:sz w:val="24"/>
          <w:szCs w:val="24"/>
        </w:rPr>
        <w:t>aus den Kapseln gelöst oder frisch in der Gewürzmühle gemahlen oder im Mörser zerstoßen)</w:t>
      </w:r>
    </w:p>
    <w:p w14:paraId="6FEF36BB" w14:textId="26203507" w:rsidR="002C2F9F" w:rsidRDefault="009E28D0">
      <w:pPr>
        <w:rPr>
          <w:sz w:val="24"/>
          <w:szCs w:val="24"/>
        </w:rPr>
      </w:pPr>
      <w:r>
        <w:rPr>
          <w:sz w:val="24"/>
          <w:szCs w:val="24"/>
        </w:rPr>
        <w:t>40 g Sesamsamen</w:t>
      </w:r>
    </w:p>
    <w:p w14:paraId="3C9F273C" w14:textId="46EA23D8" w:rsidR="009E28D0" w:rsidRDefault="009E28D0">
      <w:pPr>
        <w:rPr>
          <w:sz w:val="24"/>
          <w:szCs w:val="24"/>
        </w:rPr>
      </w:pPr>
      <w:r>
        <w:rPr>
          <w:sz w:val="24"/>
          <w:szCs w:val="24"/>
        </w:rPr>
        <w:t>4 EL klarer Honig</w:t>
      </w:r>
    </w:p>
    <w:p w14:paraId="1F6DE26C" w14:textId="5594119D" w:rsidR="009E28D0" w:rsidRDefault="009E28D0">
      <w:pPr>
        <w:rPr>
          <w:sz w:val="24"/>
          <w:szCs w:val="24"/>
        </w:rPr>
      </w:pPr>
    </w:p>
    <w:p w14:paraId="32C4CFB7" w14:textId="57CF37B7" w:rsidR="002559FC" w:rsidRDefault="002559FC">
      <w:pPr>
        <w:rPr>
          <w:sz w:val="24"/>
          <w:szCs w:val="24"/>
        </w:rPr>
      </w:pPr>
      <w:r>
        <w:rPr>
          <w:sz w:val="24"/>
          <w:szCs w:val="24"/>
        </w:rPr>
        <w:t>Zubereitung:</w:t>
      </w:r>
    </w:p>
    <w:p w14:paraId="2C749FB5" w14:textId="17DA1804" w:rsidR="009E28D0" w:rsidRPr="00C53685" w:rsidRDefault="009E28D0" w:rsidP="00E76E01">
      <w:pPr>
        <w:pStyle w:val="ListParagraph"/>
        <w:numPr>
          <w:ilvl w:val="0"/>
          <w:numId w:val="139"/>
        </w:numPr>
        <w:spacing w:after="120"/>
        <w:ind w:left="714" w:hanging="357"/>
        <w:contextualSpacing w:val="0"/>
        <w:jc w:val="both"/>
        <w:rPr>
          <w:sz w:val="24"/>
          <w:szCs w:val="24"/>
        </w:rPr>
      </w:pPr>
      <w:r w:rsidRPr="00C53685">
        <w:rPr>
          <w:sz w:val="24"/>
          <w:szCs w:val="24"/>
        </w:rPr>
        <w:t>In einem Topf die Butter bei mittlerer Hitze schmelzen. Kichererbsenmehl und frisch gemahlene Kardamonsamen dazugeben und alles 10-12 Minuten köcheln lasse</w:t>
      </w:r>
      <w:r w:rsidR="00523A07" w:rsidRPr="00C53685">
        <w:rPr>
          <w:sz w:val="24"/>
          <w:szCs w:val="24"/>
        </w:rPr>
        <w:t>n</w:t>
      </w:r>
      <w:r w:rsidRPr="00C53685">
        <w:rPr>
          <w:sz w:val="24"/>
          <w:szCs w:val="24"/>
        </w:rPr>
        <w:t>. Dabei häufig umrühren, damit nichts verklumpt oder anbrennt.</w:t>
      </w:r>
    </w:p>
    <w:p w14:paraId="24D80D2C" w14:textId="65235B47" w:rsidR="00523A07" w:rsidRPr="00C53685" w:rsidRDefault="00523A07" w:rsidP="00E76E01">
      <w:pPr>
        <w:pStyle w:val="ListParagraph"/>
        <w:numPr>
          <w:ilvl w:val="0"/>
          <w:numId w:val="139"/>
        </w:numPr>
        <w:spacing w:after="120"/>
        <w:ind w:left="714" w:hanging="357"/>
        <w:contextualSpacing w:val="0"/>
        <w:jc w:val="both"/>
        <w:rPr>
          <w:sz w:val="24"/>
          <w:szCs w:val="24"/>
        </w:rPr>
      </w:pPr>
      <w:r w:rsidRPr="00C53685">
        <w:rPr>
          <w:sz w:val="24"/>
          <w:szCs w:val="24"/>
        </w:rPr>
        <w:t xml:space="preserve">Sesamsamen und Honig unterrühren und 5 Minuten unter ständigem Rühren mitköcheln lassen, dann vom Herd nehmen. Die Mischung sollte dick und hellgolden sein und nach gerösteten Kichererbsen duften. Wenn der </w:t>
      </w:r>
      <w:r w:rsidR="00B814E3" w:rsidRPr="00C53685">
        <w:rPr>
          <w:sz w:val="24"/>
          <w:szCs w:val="24"/>
        </w:rPr>
        <w:t>T</w:t>
      </w:r>
      <w:r w:rsidRPr="00C53685">
        <w:rPr>
          <w:sz w:val="24"/>
          <w:szCs w:val="24"/>
        </w:rPr>
        <w:t>eig zu flüssig ist</w:t>
      </w:r>
      <w:r w:rsidR="007E0CA0" w:rsidRPr="00C53685">
        <w:rPr>
          <w:sz w:val="24"/>
          <w:szCs w:val="24"/>
        </w:rPr>
        <w:t>, noch 1 EL Kichererbsenmehl einrühren und dann erst vom Herd nehmen.</w:t>
      </w:r>
    </w:p>
    <w:p w14:paraId="024315E2" w14:textId="1C78216A" w:rsidR="007E0CA0" w:rsidRPr="00C53685" w:rsidRDefault="007E0CA0" w:rsidP="00E76E01">
      <w:pPr>
        <w:pStyle w:val="ListParagraph"/>
        <w:numPr>
          <w:ilvl w:val="0"/>
          <w:numId w:val="139"/>
        </w:numPr>
        <w:spacing w:after="120"/>
        <w:ind w:left="714" w:hanging="357"/>
        <w:contextualSpacing w:val="0"/>
        <w:jc w:val="both"/>
        <w:rPr>
          <w:sz w:val="24"/>
          <w:szCs w:val="24"/>
        </w:rPr>
      </w:pPr>
      <w:r w:rsidRPr="00C53685">
        <w:rPr>
          <w:sz w:val="24"/>
          <w:szCs w:val="24"/>
        </w:rPr>
        <w:t xml:space="preserve">Ein Backblech mit Backpapier auslegen und den </w:t>
      </w:r>
      <w:r w:rsidR="00B814E3" w:rsidRPr="00C53685">
        <w:rPr>
          <w:sz w:val="24"/>
          <w:szCs w:val="24"/>
        </w:rPr>
        <w:t>T</w:t>
      </w:r>
      <w:r w:rsidRPr="00C53685">
        <w:rPr>
          <w:sz w:val="24"/>
          <w:szCs w:val="24"/>
        </w:rPr>
        <w:t xml:space="preserve">eig darauf verstreichen. Leicht flach drücken und etwa 10 Minuten abkühlen lassen. Den </w:t>
      </w:r>
      <w:r w:rsidR="00B814E3" w:rsidRPr="00C53685">
        <w:rPr>
          <w:sz w:val="24"/>
          <w:szCs w:val="24"/>
        </w:rPr>
        <w:t>T</w:t>
      </w:r>
      <w:r w:rsidRPr="00C53685">
        <w:rPr>
          <w:sz w:val="24"/>
          <w:szCs w:val="24"/>
        </w:rPr>
        <w:t>eig auf 1 cm</w:t>
      </w:r>
      <w:r w:rsidR="0081713B" w:rsidRPr="00C53685">
        <w:rPr>
          <w:sz w:val="24"/>
          <w:szCs w:val="24"/>
        </w:rPr>
        <w:t xml:space="preserve"> Dicke flach drücken, in </w:t>
      </w:r>
      <w:r w:rsidR="00DB7AD7" w:rsidRPr="00C53685">
        <w:rPr>
          <w:sz w:val="24"/>
          <w:szCs w:val="24"/>
        </w:rPr>
        <w:t>5+2,5 cm große Stücke schneiden und im Küh</w:t>
      </w:r>
      <w:r w:rsidR="003914EB" w:rsidRPr="00C53685">
        <w:rPr>
          <w:sz w:val="24"/>
          <w:szCs w:val="24"/>
        </w:rPr>
        <w:t>l</w:t>
      </w:r>
      <w:r w:rsidR="00DB7AD7" w:rsidRPr="00C53685">
        <w:rPr>
          <w:sz w:val="24"/>
          <w:szCs w:val="24"/>
        </w:rPr>
        <w:t xml:space="preserve">schrank erstarren lassen. </w:t>
      </w:r>
      <w:r w:rsidR="00B814E3" w:rsidRPr="00C53685">
        <w:rPr>
          <w:sz w:val="24"/>
          <w:szCs w:val="24"/>
        </w:rPr>
        <w:t>Traditionell ist La</w:t>
      </w:r>
      <w:r w:rsidR="003914EB" w:rsidRPr="00C53685">
        <w:rPr>
          <w:sz w:val="24"/>
          <w:szCs w:val="24"/>
        </w:rPr>
        <w:t>dd</w:t>
      </w:r>
      <w:r w:rsidR="00B814E3" w:rsidRPr="00C53685">
        <w:rPr>
          <w:sz w:val="24"/>
          <w:szCs w:val="24"/>
        </w:rPr>
        <w:t>u aber zu Kugeln gerollt.</w:t>
      </w:r>
    </w:p>
    <w:p w14:paraId="24379983" w14:textId="6CBE71B3" w:rsidR="00B814E3" w:rsidRPr="00C53685" w:rsidRDefault="00B814E3" w:rsidP="00E76E01">
      <w:pPr>
        <w:pStyle w:val="ListParagraph"/>
        <w:numPr>
          <w:ilvl w:val="0"/>
          <w:numId w:val="139"/>
        </w:numPr>
        <w:spacing w:after="120"/>
        <w:ind w:left="714" w:hanging="357"/>
        <w:contextualSpacing w:val="0"/>
        <w:jc w:val="both"/>
        <w:rPr>
          <w:sz w:val="24"/>
          <w:szCs w:val="24"/>
        </w:rPr>
      </w:pPr>
      <w:r w:rsidRPr="00C53685">
        <w:rPr>
          <w:sz w:val="24"/>
          <w:szCs w:val="24"/>
        </w:rPr>
        <w:t>Das Konfekt hält sic</w:t>
      </w:r>
      <w:r w:rsidR="00C53685" w:rsidRPr="00C53685">
        <w:rPr>
          <w:sz w:val="24"/>
          <w:szCs w:val="24"/>
        </w:rPr>
        <w:t>h</w:t>
      </w:r>
      <w:r w:rsidRPr="00C53685">
        <w:rPr>
          <w:sz w:val="24"/>
          <w:szCs w:val="24"/>
        </w:rPr>
        <w:t xml:space="preserve"> luftdicht verschlossen b</w:t>
      </w:r>
      <w:r w:rsidR="00C53685" w:rsidRPr="00C53685">
        <w:rPr>
          <w:sz w:val="24"/>
          <w:szCs w:val="24"/>
        </w:rPr>
        <w:t>ei</w:t>
      </w:r>
      <w:r w:rsidRPr="00C53685">
        <w:rPr>
          <w:sz w:val="24"/>
          <w:szCs w:val="24"/>
        </w:rPr>
        <w:t xml:space="preserve"> Zimm</w:t>
      </w:r>
      <w:r w:rsidR="00C53685" w:rsidRPr="00C53685">
        <w:rPr>
          <w:sz w:val="24"/>
          <w:szCs w:val="24"/>
        </w:rPr>
        <w:t>er</w:t>
      </w:r>
      <w:r w:rsidRPr="00C53685">
        <w:rPr>
          <w:sz w:val="24"/>
          <w:szCs w:val="24"/>
        </w:rPr>
        <w:t>temperatur ein paar Tage, im Kühlschran</w:t>
      </w:r>
      <w:r w:rsidR="00C53685" w:rsidRPr="00C53685">
        <w:rPr>
          <w:sz w:val="24"/>
          <w:szCs w:val="24"/>
        </w:rPr>
        <w:t>k</w:t>
      </w:r>
      <w:r w:rsidRPr="00C53685">
        <w:rPr>
          <w:sz w:val="24"/>
          <w:szCs w:val="24"/>
        </w:rPr>
        <w:t xml:space="preserve"> etwa 1 Woche.</w:t>
      </w:r>
    </w:p>
    <w:p w14:paraId="01DB2EE8" w14:textId="77777777" w:rsidR="009E28D0" w:rsidRDefault="009E28D0">
      <w:pPr>
        <w:rPr>
          <w:sz w:val="24"/>
          <w:szCs w:val="24"/>
        </w:rPr>
      </w:pPr>
    </w:p>
    <w:p w14:paraId="0FB4B942" w14:textId="7A449D49" w:rsidR="002A5ABB" w:rsidRDefault="00533C7E" w:rsidP="0090761F">
      <w:pPr>
        <w:pStyle w:val="Heading2"/>
        <w:spacing w:after="240"/>
      </w:pPr>
      <w:r>
        <w:br w:type="page"/>
      </w:r>
      <w:r w:rsidR="002A5ABB">
        <w:lastRenderedPageBreak/>
        <w:t>Zitronenriegel</w:t>
      </w:r>
      <w:r w:rsidR="00E619AA">
        <w:rPr>
          <w:rStyle w:val="FootnoteReference"/>
        </w:rPr>
        <w:footnoteReference w:id="1809"/>
      </w:r>
      <w:r w:rsidR="002A5ABB">
        <w:t xml:space="preserve"> </w:t>
      </w:r>
    </w:p>
    <w:p w14:paraId="77E6D22D" w14:textId="2C305EE1" w:rsidR="0090761F" w:rsidRPr="0090761F" w:rsidRDefault="0090761F">
      <w:pPr>
        <w:rPr>
          <w:sz w:val="24"/>
          <w:szCs w:val="24"/>
          <w:u w:val="single"/>
        </w:rPr>
      </w:pPr>
      <w:r w:rsidRPr="0090761F">
        <w:rPr>
          <w:sz w:val="24"/>
          <w:szCs w:val="24"/>
          <w:u w:val="single"/>
        </w:rPr>
        <w:t>Zutaten:</w:t>
      </w:r>
    </w:p>
    <w:p w14:paraId="3EB536AC" w14:textId="2BC32172" w:rsidR="00225B57" w:rsidRDefault="002A5ABB">
      <w:pPr>
        <w:rPr>
          <w:sz w:val="24"/>
          <w:szCs w:val="24"/>
        </w:rPr>
      </w:pPr>
      <w:r>
        <w:rPr>
          <w:sz w:val="24"/>
          <w:szCs w:val="24"/>
        </w:rPr>
        <w:t>150 g</w:t>
      </w:r>
      <w:r w:rsidR="00225B57">
        <w:rPr>
          <w:sz w:val="24"/>
          <w:szCs w:val="24"/>
        </w:rPr>
        <w:t xml:space="preserve"> Cashewkerne</w:t>
      </w:r>
    </w:p>
    <w:p w14:paraId="4B48A29A" w14:textId="77777777" w:rsidR="007E18B5" w:rsidRDefault="007E18B5">
      <w:pPr>
        <w:rPr>
          <w:sz w:val="24"/>
          <w:szCs w:val="24"/>
        </w:rPr>
      </w:pPr>
      <w:r>
        <w:rPr>
          <w:sz w:val="24"/>
          <w:szCs w:val="24"/>
        </w:rPr>
        <w:t>15 frische Datteln, entsteint</w:t>
      </w:r>
    </w:p>
    <w:p w14:paraId="1C46188F" w14:textId="77777777" w:rsidR="003516C1" w:rsidRDefault="007E18B5">
      <w:pPr>
        <w:rPr>
          <w:sz w:val="24"/>
          <w:szCs w:val="24"/>
        </w:rPr>
      </w:pPr>
      <w:r>
        <w:rPr>
          <w:sz w:val="24"/>
          <w:szCs w:val="24"/>
        </w:rPr>
        <w:t xml:space="preserve">50 g </w:t>
      </w:r>
      <w:r w:rsidR="003516C1">
        <w:rPr>
          <w:sz w:val="24"/>
          <w:szCs w:val="24"/>
        </w:rPr>
        <w:t>Kokosflocken</w:t>
      </w:r>
    </w:p>
    <w:p w14:paraId="21FAA8ED" w14:textId="77777777" w:rsidR="003516C1" w:rsidRDefault="003516C1">
      <w:pPr>
        <w:rPr>
          <w:sz w:val="24"/>
          <w:szCs w:val="24"/>
        </w:rPr>
      </w:pPr>
      <w:r>
        <w:rPr>
          <w:sz w:val="24"/>
          <w:szCs w:val="24"/>
        </w:rPr>
        <w:t>60 ml Zitronensaft</w:t>
      </w:r>
    </w:p>
    <w:p w14:paraId="387B7281" w14:textId="77777777" w:rsidR="003516C1" w:rsidRDefault="003516C1">
      <w:pPr>
        <w:rPr>
          <w:sz w:val="24"/>
          <w:szCs w:val="24"/>
        </w:rPr>
      </w:pPr>
    </w:p>
    <w:p w14:paraId="6CD4075E" w14:textId="615086C8" w:rsidR="0090761F" w:rsidRDefault="0090761F">
      <w:pPr>
        <w:rPr>
          <w:sz w:val="24"/>
          <w:szCs w:val="24"/>
        </w:rPr>
      </w:pPr>
      <w:r>
        <w:rPr>
          <w:sz w:val="24"/>
          <w:szCs w:val="24"/>
        </w:rPr>
        <w:t>Zubereitung:</w:t>
      </w:r>
    </w:p>
    <w:p w14:paraId="067DDFA8" w14:textId="59FAB435" w:rsidR="00BC177D" w:rsidRPr="00B80591" w:rsidRDefault="003516C1" w:rsidP="00E76E01">
      <w:pPr>
        <w:pStyle w:val="ListParagraph"/>
        <w:numPr>
          <w:ilvl w:val="0"/>
          <w:numId w:val="143"/>
        </w:numPr>
        <w:spacing w:after="120"/>
        <w:ind w:left="714" w:hanging="357"/>
        <w:contextualSpacing w:val="0"/>
        <w:jc w:val="both"/>
        <w:rPr>
          <w:sz w:val="24"/>
          <w:szCs w:val="24"/>
        </w:rPr>
      </w:pPr>
      <w:r w:rsidRPr="00B80591">
        <w:rPr>
          <w:sz w:val="24"/>
          <w:szCs w:val="24"/>
        </w:rPr>
        <w:t xml:space="preserve">Die Cashewkerne in der Küchenmaschine zu grobem Mehl zerkleinern und in einer Schüssel beiseitestellen. </w:t>
      </w:r>
      <w:r w:rsidR="002702C6" w:rsidRPr="00B80591">
        <w:rPr>
          <w:sz w:val="24"/>
          <w:szCs w:val="24"/>
        </w:rPr>
        <w:t>Datteln, Kokosflocken und Zitronensaft in der Küchenmaschine zu einer klebrigen Masse verarbeiten</w:t>
      </w:r>
      <w:r w:rsidR="00BC177D" w:rsidRPr="00B80591">
        <w:rPr>
          <w:sz w:val="24"/>
          <w:szCs w:val="24"/>
        </w:rPr>
        <w:t xml:space="preserve">. Diese Masse mit dem Cashewmehl zu einem dicken, leicht klebrigen </w:t>
      </w:r>
      <w:r w:rsidR="008C09DE" w:rsidRPr="00B80591">
        <w:rPr>
          <w:sz w:val="24"/>
          <w:szCs w:val="24"/>
        </w:rPr>
        <w:t>T</w:t>
      </w:r>
      <w:r w:rsidR="00BC177D" w:rsidRPr="00B80591">
        <w:rPr>
          <w:sz w:val="24"/>
          <w:szCs w:val="24"/>
        </w:rPr>
        <w:t>eig verkneten.</w:t>
      </w:r>
    </w:p>
    <w:p w14:paraId="2769ADD8" w14:textId="27F808A8" w:rsidR="00AA6DB9" w:rsidRPr="00B80591" w:rsidRDefault="00BC177D" w:rsidP="00E76E01">
      <w:pPr>
        <w:pStyle w:val="ListParagraph"/>
        <w:numPr>
          <w:ilvl w:val="0"/>
          <w:numId w:val="143"/>
        </w:numPr>
        <w:spacing w:after="120"/>
        <w:ind w:left="714" w:hanging="357"/>
        <w:contextualSpacing w:val="0"/>
        <w:jc w:val="both"/>
        <w:rPr>
          <w:sz w:val="24"/>
          <w:szCs w:val="24"/>
        </w:rPr>
      </w:pPr>
      <w:r w:rsidRPr="00B80591">
        <w:rPr>
          <w:sz w:val="24"/>
          <w:szCs w:val="24"/>
        </w:rPr>
        <w:t xml:space="preserve">Den Teig fest zu einem etwa 10 cm langen, 15 cm breiten und 1 cm dicken </w:t>
      </w:r>
      <w:r w:rsidR="008C09DE" w:rsidRPr="00B80591">
        <w:rPr>
          <w:sz w:val="24"/>
          <w:szCs w:val="24"/>
        </w:rPr>
        <w:t>R</w:t>
      </w:r>
      <w:r w:rsidRPr="00B80591">
        <w:rPr>
          <w:sz w:val="24"/>
          <w:szCs w:val="24"/>
        </w:rPr>
        <w:t xml:space="preserve">echteck pressen und für mindestens eine </w:t>
      </w:r>
      <w:r w:rsidR="008C09DE" w:rsidRPr="00B80591">
        <w:rPr>
          <w:sz w:val="24"/>
          <w:szCs w:val="24"/>
        </w:rPr>
        <w:t>S</w:t>
      </w:r>
      <w:r w:rsidRPr="00B80591">
        <w:rPr>
          <w:sz w:val="24"/>
          <w:szCs w:val="24"/>
        </w:rPr>
        <w:t xml:space="preserve">tunde (oder über Nacht) </w:t>
      </w:r>
      <w:r w:rsidR="00AA6DB9" w:rsidRPr="00B80591">
        <w:rPr>
          <w:sz w:val="24"/>
          <w:szCs w:val="24"/>
        </w:rPr>
        <w:t xml:space="preserve">in den Kühlschrank stellen. Das </w:t>
      </w:r>
      <w:r w:rsidR="008C09DE" w:rsidRPr="00B80591">
        <w:rPr>
          <w:sz w:val="24"/>
          <w:szCs w:val="24"/>
        </w:rPr>
        <w:t>R</w:t>
      </w:r>
      <w:r w:rsidR="00AA6DB9" w:rsidRPr="00B80591">
        <w:rPr>
          <w:sz w:val="24"/>
          <w:szCs w:val="24"/>
        </w:rPr>
        <w:t xml:space="preserve">echteck in sechs 2,5 cm breite </w:t>
      </w:r>
      <w:r w:rsidR="008C09DE" w:rsidRPr="00B80591">
        <w:rPr>
          <w:sz w:val="24"/>
          <w:szCs w:val="24"/>
        </w:rPr>
        <w:t>R</w:t>
      </w:r>
      <w:r w:rsidR="00AA6DB9" w:rsidRPr="00B80591">
        <w:rPr>
          <w:sz w:val="24"/>
          <w:szCs w:val="24"/>
        </w:rPr>
        <w:t>iegel schneiden.</w:t>
      </w:r>
    </w:p>
    <w:p w14:paraId="6344785C" w14:textId="290ACA7F" w:rsidR="00CA1818" w:rsidRPr="00B80591" w:rsidRDefault="00AA6DB9" w:rsidP="00E76E01">
      <w:pPr>
        <w:pStyle w:val="ListParagraph"/>
        <w:numPr>
          <w:ilvl w:val="0"/>
          <w:numId w:val="143"/>
        </w:numPr>
        <w:spacing w:after="120"/>
        <w:ind w:left="714" w:hanging="357"/>
        <w:contextualSpacing w:val="0"/>
        <w:jc w:val="both"/>
        <w:rPr>
          <w:sz w:val="24"/>
          <w:szCs w:val="24"/>
        </w:rPr>
      </w:pPr>
      <w:r w:rsidRPr="00B80591">
        <w:rPr>
          <w:sz w:val="24"/>
          <w:szCs w:val="24"/>
        </w:rPr>
        <w:t xml:space="preserve">Die </w:t>
      </w:r>
      <w:r w:rsidR="008C09DE" w:rsidRPr="00B80591">
        <w:rPr>
          <w:sz w:val="24"/>
          <w:szCs w:val="24"/>
        </w:rPr>
        <w:t>R</w:t>
      </w:r>
      <w:r w:rsidRPr="00B80591">
        <w:rPr>
          <w:sz w:val="24"/>
          <w:szCs w:val="24"/>
        </w:rPr>
        <w:t xml:space="preserve">iegel in </w:t>
      </w:r>
      <w:r w:rsidR="008C09DE" w:rsidRPr="00B80591">
        <w:rPr>
          <w:sz w:val="24"/>
          <w:szCs w:val="24"/>
        </w:rPr>
        <w:t>Ba</w:t>
      </w:r>
      <w:r w:rsidRPr="00B80591">
        <w:rPr>
          <w:sz w:val="24"/>
          <w:szCs w:val="24"/>
        </w:rPr>
        <w:t>ckpapier wickeln</w:t>
      </w:r>
      <w:r w:rsidR="00CA1818" w:rsidRPr="00B80591">
        <w:rPr>
          <w:sz w:val="24"/>
          <w:szCs w:val="24"/>
        </w:rPr>
        <w:t xml:space="preserve"> und im Kühlschrank lagern</w:t>
      </w:r>
      <w:r w:rsidR="0090761F">
        <w:rPr>
          <w:sz w:val="24"/>
          <w:szCs w:val="24"/>
        </w:rPr>
        <w:t>.</w:t>
      </w:r>
    </w:p>
    <w:p w14:paraId="71E7F61D" w14:textId="77777777" w:rsidR="00CA1818" w:rsidRDefault="00CA1818">
      <w:pPr>
        <w:rPr>
          <w:sz w:val="24"/>
          <w:szCs w:val="24"/>
        </w:rPr>
      </w:pPr>
    </w:p>
    <w:p w14:paraId="15DA783C" w14:textId="0D524AC3" w:rsidR="00726780" w:rsidRDefault="00CA1818" w:rsidP="0090761F">
      <w:pPr>
        <w:ind w:left="708" w:hanging="708"/>
        <w:jc w:val="both"/>
        <w:rPr>
          <w:sz w:val="24"/>
          <w:szCs w:val="24"/>
        </w:rPr>
      </w:pPr>
      <w:r>
        <w:rPr>
          <w:sz w:val="24"/>
          <w:szCs w:val="24"/>
        </w:rPr>
        <w:t>Tipp:</w:t>
      </w:r>
      <w:r w:rsidR="0090761F">
        <w:rPr>
          <w:sz w:val="24"/>
          <w:szCs w:val="24"/>
        </w:rPr>
        <w:tab/>
      </w:r>
      <w:r>
        <w:rPr>
          <w:sz w:val="24"/>
          <w:szCs w:val="24"/>
        </w:rPr>
        <w:t>Frische Datteln kann man durch getrockn</w:t>
      </w:r>
      <w:r w:rsidR="008C09DE">
        <w:rPr>
          <w:sz w:val="24"/>
          <w:szCs w:val="24"/>
        </w:rPr>
        <w:t>e</w:t>
      </w:r>
      <w:r>
        <w:rPr>
          <w:sz w:val="24"/>
          <w:szCs w:val="24"/>
        </w:rPr>
        <w:t xml:space="preserve">te </w:t>
      </w:r>
      <w:r w:rsidR="008C09DE">
        <w:rPr>
          <w:sz w:val="24"/>
          <w:szCs w:val="24"/>
        </w:rPr>
        <w:t>D</w:t>
      </w:r>
      <w:r>
        <w:rPr>
          <w:sz w:val="24"/>
          <w:szCs w:val="24"/>
        </w:rPr>
        <w:t>atteln ersetzen. Getrocknete Datteln</w:t>
      </w:r>
      <w:r w:rsidR="00EB1F65">
        <w:rPr>
          <w:sz w:val="24"/>
          <w:szCs w:val="24"/>
        </w:rPr>
        <w:t xml:space="preserve"> 1 </w:t>
      </w:r>
      <w:r w:rsidR="00B80591">
        <w:rPr>
          <w:sz w:val="24"/>
          <w:szCs w:val="24"/>
        </w:rPr>
        <w:t>S</w:t>
      </w:r>
      <w:r w:rsidR="00EB1F65">
        <w:rPr>
          <w:sz w:val="24"/>
          <w:szCs w:val="24"/>
        </w:rPr>
        <w:t>tunde einweichen, vor dem Verwenden abgießen und mit Küchenpapier abtrocknen.</w:t>
      </w:r>
      <w:r w:rsidR="00726780">
        <w:rPr>
          <w:sz w:val="24"/>
          <w:szCs w:val="24"/>
        </w:rPr>
        <w:br w:type="page"/>
      </w:r>
    </w:p>
    <w:p w14:paraId="0CF596BB" w14:textId="018AFF3D" w:rsidR="00533C7E" w:rsidRDefault="00726780" w:rsidP="0090761F">
      <w:pPr>
        <w:pStyle w:val="Heading2"/>
        <w:spacing w:after="240"/>
      </w:pPr>
      <w:r>
        <w:lastRenderedPageBreak/>
        <w:t>Blaubeerkekse mit Mandelbutter</w:t>
      </w:r>
      <w:r w:rsidR="007F2200">
        <w:rPr>
          <w:rStyle w:val="FootnoteReference"/>
        </w:rPr>
        <w:footnoteReference w:id="1810"/>
      </w:r>
    </w:p>
    <w:p w14:paraId="660FCF88" w14:textId="62ED1995" w:rsidR="0090761F" w:rsidRPr="0090761F" w:rsidRDefault="0090761F">
      <w:pPr>
        <w:rPr>
          <w:sz w:val="24"/>
          <w:szCs w:val="24"/>
          <w:u w:val="single"/>
        </w:rPr>
      </w:pPr>
      <w:r w:rsidRPr="0090761F">
        <w:rPr>
          <w:sz w:val="24"/>
          <w:szCs w:val="24"/>
          <w:u w:val="single"/>
        </w:rPr>
        <w:t>Zutaten:</w:t>
      </w:r>
    </w:p>
    <w:p w14:paraId="530BBC55" w14:textId="36409138" w:rsidR="00726780" w:rsidRDefault="00726780">
      <w:pPr>
        <w:rPr>
          <w:sz w:val="24"/>
          <w:szCs w:val="24"/>
        </w:rPr>
      </w:pPr>
      <w:r>
        <w:rPr>
          <w:sz w:val="24"/>
          <w:szCs w:val="24"/>
        </w:rPr>
        <w:t xml:space="preserve">150 g </w:t>
      </w:r>
      <w:r w:rsidR="00C87177">
        <w:rPr>
          <w:sz w:val="24"/>
          <w:szCs w:val="24"/>
        </w:rPr>
        <w:t>H</w:t>
      </w:r>
      <w:r>
        <w:rPr>
          <w:sz w:val="24"/>
          <w:szCs w:val="24"/>
        </w:rPr>
        <w:t>aferflocken</w:t>
      </w:r>
    </w:p>
    <w:p w14:paraId="22A29583" w14:textId="7D60795B" w:rsidR="00726780" w:rsidRDefault="00726780">
      <w:pPr>
        <w:rPr>
          <w:sz w:val="24"/>
          <w:szCs w:val="24"/>
        </w:rPr>
      </w:pPr>
      <w:r>
        <w:rPr>
          <w:sz w:val="24"/>
          <w:szCs w:val="24"/>
        </w:rPr>
        <w:t>100 g Mehl</w:t>
      </w:r>
      <w:r w:rsidR="00C87177">
        <w:rPr>
          <w:sz w:val="24"/>
          <w:szCs w:val="24"/>
        </w:rPr>
        <w:t xml:space="preserve"> (z.B. Buchweizenmehl. Muss aber nicht)</w:t>
      </w:r>
    </w:p>
    <w:p w14:paraId="0A9CC9BC" w14:textId="296E7181" w:rsidR="00726780" w:rsidRDefault="00726780">
      <w:pPr>
        <w:rPr>
          <w:sz w:val="24"/>
          <w:szCs w:val="24"/>
        </w:rPr>
      </w:pPr>
      <w:r>
        <w:rPr>
          <w:sz w:val="24"/>
          <w:szCs w:val="24"/>
        </w:rPr>
        <w:t>1 TL Natron</w:t>
      </w:r>
    </w:p>
    <w:p w14:paraId="614CE671" w14:textId="59205136" w:rsidR="00726780" w:rsidRDefault="00726780">
      <w:pPr>
        <w:rPr>
          <w:sz w:val="24"/>
          <w:szCs w:val="24"/>
        </w:rPr>
      </w:pPr>
      <w:r>
        <w:rPr>
          <w:sz w:val="24"/>
          <w:szCs w:val="24"/>
        </w:rPr>
        <w:t>1 TL Meersalz</w:t>
      </w:r>
    </w:p>
    <w:p w14:paraId="47D85C5C" w14:textId="28D4D4D1" w:rsidR="00726780" w:rsidRDefault="00726780">
      <w:pPr>
        <w:rPr>
          <w:sz w:val="24"/>
          <w:szCs w:val="24"/>
        </w:rPr>
      </w:pPr>
      <w:r>
        <w:rPr>
          <w:sz w:val="24"/>
          <w:szCs w:val="24"/>
        </w:rPr>
        <w:t>90 ml Olivenöl</w:t>
      </w:r>
    </w:p>
    <w:p w14:paraId="07F52547" w14:textId="60564A47" w:rsidR="00726780" w:rsidRDefault="00834463">
      <w:pPr>
        <w:rPr>
          <w:sz w:val="24"/>
          <w:szCs w:val="24"/>
        </w:rPr>
      </w:pPr>
      <w:r>
        <w:rPr>
          <w:sz w:val="24"/>
          <w:szCs w:val="24"/>
        </w:rPr>
        <w:t>120 ml Ahornsirup</w:t>
      </w:r>
    </w:p>
    <w:p w14:paraId="696C6613" w14:textId="4884281F" w:rsidR="00834463" w:rsidRDefault="00834463">
      <w:pPr>
        <w:rPr>
          <w:sz w:val="24"/>
          <w:szCs w:val="24"/>
        </w:rPr>
      </w:pPr>
      <w:r>
        <w:rPr>
          <w:sz w:val="24"/>
          <w:szCs w:val="24"/>
        </w:rPr>
        <w:t>250 Mandelmus</w:t>
      </w:r>
    </w:p>
    <w:p w14:paraId="1103FBF1" w14:textId="3FEDB109" w:rsidR="00834463" w:rsidRDefault="00834463">
      <w:pPr>
        <w:rPr>
          <w:sz w:val="24"/>
          <w:szCs w:val="24"/>
        </w:rPr>
      </w:pPr>
      <w:r>
        <w:rPr>
          <w:sz w:val="24"/>
          <w:szCs w:val="24"/>
        </w:rPr>
        <w:t>90 g Tahini (</w:t>
      </w:r>
      <w:r w:rsidR="00930E9F">
        <w:rPr>
          <w:sz w:val="24"/>
          <w:szCs w:val="24"/>
        </w:rPr>
        <w:t>S</w:t>
      </w:r>
      <w:r>
        <w:rPr>
          <w:sz w:val="24"/>
          <w:szCs w:val="24"/>
        </w:rPr>
        <w:t>esampaste)</w:t>
      </w:r>
      <w:r w:rsidR="00DF4B23">
        <w:rPr>
          <w:sz w:val="24"/>
          <w:szCs w:val="24"/>
        </w:rPr>
        <w:t xml:space="preserve"> </w:t>
      </w:r>
      <w:r w:rsidR="009E7A70">
        <w:rPr>
          <w:sz w:val="24"/>
          <w:szCs w:val="24"/>
        </w:rPr>
        <w:t>(bestimmt sehr stark den Geschmack, also Vorsicht)</w:t>
      </w:r>
    </w:p>
    <w:p w14:paraId="574E6ABC" w14:textId="35122110" w:rsidR="00834463" w:rsidRDefault="00930E9F">
      <w:pPr>
        <w:rPr>
          <w:sz w:val="24"/>
          <w:szCs w:val="24"/>
        </w:rPr>
      </w:pPr>
      <w:r>
        <w:rPr>
          <w:sz w:val="24"/>
          <w:szCs w:val="24"/>
        </w:rPr>
        <w:t>½ TL gemahlene Vanille (oder Vanilleextrakt)</w:t>
      </w:r>
    </w:p>
    <w:p w14:paraId="138B426D" w14:textId="7FD6ABC2" w:rsidR="00930E9F" w:rsidRDefault="00930E9F">
      <w:pPr>
        <w:rPr>
          <w:sz w:val="24"/>
          <w:szCs w:val="24"/>
        </w:rPr>
      </w:pPr>
      <w:r>
        <w:rPr>
          <w:sz w:val="24"/>
          <w:szCs w:val="24"/>
        </w:rPr>
        <w:t>75 g Blaubeeren</w:t>
      </w:r>
    </w:p>
    <w:p w14:paraId="69882B62" w14:textId="27F53CD3" w:rsidR="00930E9F" w:rsidRDefault="00930E9F">
      <w:pPr>
        <w:rPr>
          <w:sz w:val="24"/>
          <w:szCs w:val="24"/>
        </w:rPr>
      </w:pPr>
    </w:p>
    <w:p w14:paraId="232193C1" w14:textId="251AFD83" w:rsidR="00601443" w:rsidRDefault="00601443">
      <w:pPr>
        <w:rPr>
          <w:sz w:val="24"/>
          <w:szCs w:val="24"/>
        </w:rPr>
      </w:pPr>
      <w:r>
        <w:rPr>
          <w:sz w:val="24"/>
          <w:szCs w:val="24"/>
        </w:rPr>
        <w:t>Zubereitung:</w:t>
      </w:r>
    </w:p>
    <w:p w14:paraId="062B258D" w14:textId="1E54F1B5" w:rsidR="00930E9F" w:rsidRPr="009E7A70" w:rsidRDefault="00930E9F" w:rsidP="00E76E01">
      <w:pPr>
        <w:pStyle w:val="ListParagraph"/>
        <w:numPr>
          <w:ilvl w:val="0"/>
          <w:numId w:val="140"/>
        </w:numPr>
        <w:spacing w:after="120"/>
        <w:ind w:left="714" w:hanging="357"/>
        <w:contextualSpacing w:val="0"/>
        <w:jc w:val="both"/>
        <w:rPr>
          <w:sz w:val="24"/>
          <w:szCs w:val="24"/>
        </w:rPr>
      </w:pPr>
      <w:r w:rsidRPr="009E7A70">
        <w:rPr>
          <w:sz w:val="24"/>
          <w:szCs w:val="24"/>
        </w:rPr>
        <w:t xml:space="preserve">Den Backofen auf 180°C (Gas Stufe 4) vorheizen. </w:t>
      </w:r>
    </w:p>
    <w:p w14:paraId="3BC97AD4" w14:textId="234CBCA7" w:rsidR="00930E9F" w:rsidRPr="009E7A70" w:rsidRDefault="00930E9F" w:rsidP="00E76E01">
      <w:pPr>
        <w:pStyle w:val="ListParagraph"/>
        <w:numPr>
          <w:ilvl w:val="0"/>
          <w:numId w:val="140"/>
        </w:numPr>
        <w:spacing w:after="120"/>
        <w:ind w:left="714" w:hanging="357"/>
        <w:contextualSpacing w:val="0"/>
        <w:jc w:val="both"/>
        <w:rPr>
          <w:sz w:val="24"/>
          <w:szCs w:val="24"/>
        </w:rPr>
      </w:pPr>
      <w:r w:rsidRPr="009E7A70">
        <w:rPr>
          <w:sz w:val="24"/>
          <w:szCs w:val="24"/>
        </w:rPr>
        <w:t xml:space="preserve">Die Haferflocken im Mörder </w:t>
      </w:r>
      <w:r w:rsidR="00FE27D0" w:rsidRPr="009E7A70">
        <w:rPr>
          <w:sz w:val="24"/>
          <w:szCs w:val="24"/>
        </w:rPr>
        <w:t>oder in der Küchenmaschine</w:t>
      </w:r>
      <w:r w:rsidR="009B5E67" w:rsidRPr="009E7A70">
        <w:rPr>
          <w:sz w:val="24"/>
          <w:szCs w:val="24"/>
        </w:rPr>
        <w:t xml:space="preserve"> zu einem groben Mehl zermahlen und in einer großen Schüssel </w:t>
      </w:r>
      <w:r w:rsidR="00D52EEF" w:rsidRPr="009E7A70">
        <w:rPr>
          <w:sz w:val="24"/>
          <w:szCs w:val="24"/>
        </w:rPr>
        <w:t>mit Mehl, Natron und Meersalz mischen.</w:t>
      </w:r>
    </w:p>
    <w:p w14:paraId="51EE1428" w14:textId="40E60FDB" w:rsidR="00D52EEF" w:rsidRPr="009E7A70" w:rsidRDefault="00D52EEF" w:rsidP="00E76E01">
      <w:pPr>
        <w:pStyle w:val="ListParagraph"/>
        <w:numPr>
          <w:ilvl w:val="0"/>
          <w:numId w:val="140"/>
        </w:numPr>
        <w:spacing w:after="120"/>
        <w:ind w:left="714" w:hanging="357"/>
        <w:contextualSpacing w:val="0"/>
        <w:jc w:val="both"/>
        <w:rPr>
          <w:sz w:val="24"/>
          <w:szCs w:val="24"/>
        </w:rPr>
      </w:pPr>
      <w:r w:rsidRPr="009E7A70">
        <w:rPr>
          <w:sz w:val="24"/>
          <w:szCs w:val="24"/>
        </w:rPr>
        <w:t xml:space="preserve">In einem kleinen </w:t>
      </w:r>
      <w:r w:rsidR="000225F7" w:rsidRPr="009E7A70">
        <w:rPr>
          <w:sz w:val="24"/>
          <w:szCs w:val="24"/>
        </w:rPr>
        <w:t>T</w:t>
      </w:r>
      <w:r w:rsidRPr="009E7A70">
        <w:rPr>
          <w:sz w:val="24"/>
          <w:szCs w:val="24"/>
        </w:rPr>
        <w:t xml:space="preserve">opf bei mittlerer </w:t>
      </w:r>
      <w:r w:rsidR="00C87177" w:rsidRPr="009E7A70">
        <w:rPr>
          <w:sz w:val="24"/>
          <w:szCs w:val="24"/>
        </w:rPr>
        <w:t>H</w:t>
      </w:r>
      <w:r w:rsidRPr="009E7A70">
        <w:rPr>
          <w:sz w:val="24"/>
          <w:szCs w:val="24"/>
        </w:rPr>
        <w:t xml:space="preserve">itze das Olivenöl mit Ahornsirup, Mandelmus, Tahini und Vanille unter Rühren erhitzen, bis Mandelmus und </w:t>
      </w:r>
      <w:r w:rsidR="000225F7" w:rsidRPr="009E7A70">
        <w:rPr>
          <w:sz w:val="24"/>
          <w:szCs w:val="24"/>
        </w:rPr>
        <w:t>T</w:t>
      </w:r>
      <w:r w:rsidRPr="009E7A70">
        <w:rPr>
          <w:sz w:val="24"/>
          <w:szCs w:val="24"/>
        </w:rPr>
        <w:t>ahini geschmolzen sind und alles gut vermischt ist.</w:t>
      </w:r>
    </w:p>
    <w:p w14:paraId="46630B3A" w14:textId="6CAFE171" w:rsidR="00D52EEF" w:rsidRPr="009E7A70" w:rsidRDefault="00D52EEF" w:rsidP="00E76E01">
      <w:pPr>
        <w:pStyle w:val="ListParagraph"/>
        <w:numPr>
          <w:ilvl w:val="0"/>
          <w:numId w:val="140"/>
        </w:numPr>
        <w:spacing w:after="120"/>
        <w:ind w:left="714" w:hanging="357"/>
        <w:contextualSpacing w:val="0"/>
        <w:jc w:val="both"/>
        <w:rPr>
          <w:sz w:val="24"/>
          <w:szCs w:val="24"/>
        </w:rPr>
      </w:pPr>
      <w:r w:rsidRPr="009E7A70">
        <w:rPr>
          <w:sz w:val="24"/>
          <w:szCs w:val="24"/>
        </w:rPr>
        <w:t>Über die Mehlmischung gießen, die Blaubeeren dazugeben und alles zu einem</w:t>
      </w:r>
      <w:r w:rsidR="000225F7" w:rsidRPr="009E7A70">
        <w:rPr>
          <w:sz w:val="24"/>
          <w:szCs w:val="24"/>
        </w:rPr>
        <w:t xml:space="preserve"> T</w:t>
      </w:r>
      <w:r w:rsidRPr="009E7A70">
        <w:rPr>
          <w:sz w:val="24"/>
          <w:szCs w:val="24"/>
        </w:rPr>
        <w:t xml:space="preserve">eig verarbeiten. </w:t>
      </w:r>
    </w:p>
    <w:p w14:paraId="4A93918B" w14:textId="1AD41EB0" w:rsidR="00D52EEF" w:rsidRPr="009E7A70" w:rsidRDefault="00D52EEF" w:rsidP="00E76E01">
      <w:pPr>
        <w:pStyle w:val="ListParagraph"/>
        <w:numPr>
          <w:ilvl w:val="0"/>
          <w:numId w:val="140"/>
        </w:numPr>
        <w:spacing w:after="120"/>
        <w:ind w:left="714" w:hanging="357"/>
        <w:contextualSpacing w:val="0"/>
        <w:jc w:val="both"/>
        <w:rPr>
          <w:sz w:val="24"/>
          <w:szCs w:val="24"/>
        </w:rPr>
      </w:pPr>
      <w:r w:rsidRPr="009E7A70">
        <w:rPr>
          <w:sz w:val="24"/>
          <w:szCs w:val="24"/>
        </w:rPr>
        <w:t xml:space="preserve">Ein Backblech mit Backpapier auslegen. Aus dem </w:t>
      </w:r>
      <w:r w:rsidR="000225F7" w:rsidRPr="009E7A70">
        <w:rPr>
          <w:sz w:val="24"/>
          <w:szCs w:val="24"/>
        </w:rPr>
        <w:t>T</w:t>
      </w:r>
      <w:r w:rsidRPr="009E7A70">
        <w:rPr>
          <w:sz w:val="24"/>
          <w:szCs w:val="24"/>
        </w:rPr>
        <w:t xml:space="preserve">eig 2,5 große Kugeln formen und mit etwas Abstand </w:t>
      </w:r>
      <w:r w:rsidR="00CB0FF7" w:rsidRPr="009E7A70">
        <w:rPr>
          <w:sz w:val="24"/>
          <w:szCs w:val="24"/>
        </w:rPr>
        <w:t>auf da</w:t>
      </w:r>
      <w:r w:rsidR="000225F7" w:rsidRPr="009E7A70">
        <w:rPr>
          <w:sz w:val="24"/>
          <w:szCs w:val="24"/>
        </w:rPr>
        <w:t>s</w:t>
      </w:r>
      <w:r w:rsidR="00CB0FF7" w:rsidRPr="009E7A70">
        <w:rPr>
          <w:sz w:val="24"/>
          <w:szCs w:val="24"/>
        </w:rPr>
        <w:t xml:space="preserve"> </w:t>
      </w:r>
      <w:r w:rsidR="000225F7" w:rsidRPr="009E7A70">
        <w:rPr>
          <w:sz w:val="24"/>
          <w:szCs w:val="24"/>
        </w:rPr>
        <w:t>B</w:t>
      </w:r>
      <w:r w:rsidR="00CB0FF7" w:rsidRPr="009E7A70">
        <w:rPr>
          <w:sz w:val="24"/>
          <w:szCs w:val="24"/>
        </w:rPr>
        <w:t xml:space="preserve">ackblech legen. Die Kugeln mit einem </w:t>
      </w:r>
      <w:r w:rsidR="000225F7" w:rsidRPr="009E7A70">
        <w:rPr>
          <w:sz w:val="24"/>
          <w:szCs w:val="24"/>
        </w:rPr>
        <w:t>G</w:t>
      </w:r>
      <w:r w:rsidR="00CB0FF7" w:rsidRPr="009E7A70">
        <w:rPr>
          <w:sz w:val="24"/>
          <w:szCs w:val="24"/>
        </w:rPr>
        <w:t>abelrücken leicht fla</w:t>
      </w:r>
      <w:r w:rsidR="000225F7" w:rsidRPr="009E7A70">
        <w:rPr>
          <w:sz w:val="24"/>
          <w:szCs w:val="24"/>
        </w:rPr>
        <w:t>c</w:t>
      </w:r>
      <w:r w:rsidR="00CB0FF7" w:rsidRPr="009E7A70">
        <w:rPr>
          <w:sz w:val="24"/>
          <w:szCs w:val="24"/>
        </w:rPr>
        <w:t>h drücken und 10-12 Minuten im Ofen backen</w:t>
      </w:r>
      <w:r w:rsidR="005A4E83" w:rsidRPr="009E7A70">
        <w:rPr>
          <w:sz w:val="24"/>
          <w:szCs w:val="24"/>
        </w:rPr>
        <w:t xml:space="preserve"> (nicht länger, sonst we</w:t>
      </w:r>
      <w:r w:rsidR="000225F7" w:rsidRPr="009E7A70">
        <w:rPr>
          <w:sz w:val="24"/>
          <w:szCs w:val="24"/>
        </w:rPr>
        <w:t>r</w:t>
      </w:r>
      <w:r w:rsidR="005A4E83" w:rsidRPr="009E7A70">
        <w:rPr>
          <w:sz w:val="24"/>
          <w:szCs w:val="24"/>
        </w:rPr>
        <w:t>den die Kekse zu trocken).</w:t>
      </w:r>
    </w:p>
    <w:p w14:paraId="67FA3098" w14:textId="225677FB" w:rsidR="005A4E83" w:rsidRPr="009E7A70" w:rsidRDefault="005A4E83" w:rsidP="00E76E01">
      <w:pPr>
        <w:pStyle w:val="ListParagraph"/>
        <w:numPr>
          <w:ilvl w:val="0"/>
          <w:numId w:val="140"/>
        </w:numPr>
        <w:spacing w:after="120"/>
        <w:ind w:left="714" w:hanging="357"/>
        <w:contextualSpacing w:val="0"/>
        <w:jc w:val="both"/>
        <w:rPr>
          <w:sz w:val="24"/>
          <w:szCs w:val="24"/>
        </w:rPr>
      </w:pPr>
      <w:r w:rsidRPr="009E7A70">
        <w:rPr>
          <w:sz w:val="24"/>
          <w:szCs w:val="24"/>
        </w:rPr>
        <w:t>Die Kekse aus d</w:t>
      </w:r>
      <w:r w:rsidR="000225F7" w:rsidRPr="009E7A70">
        <w:rPr>
          <w:sz w:val="24"/>
          <w:szCs w:val="24"/>
        </w:rPr>
        <w:t>em</w:t>
      </w:r>
      <w:r w:rsidRPr="009E7A70">
        <w:rPr>
          <w:sz w:val="24"/>
          <w:szCs w:val="24"/>
        </w:rPr>
        <w:t xml:space="preserve"> Ofen nehmen u</w:t>
      </w:r>
      <w:r w:rsidR="000225F7" w:rsidRPr="009E7A70">
        <w:rPr>
          <w:sz w:val="24"/>
          <w:szCs w:val="24"/>
        </w:rPr>
        <w:t xml:space="preserve">nd </w:t>
      </w:r>
      <w:r w:rsidRPr="009E7A70">
        <w:rPr>
          <w:sz w:val="24"/>
          <w:szCs w:val="24"/>
        </w:rPr>
        <w:t>leicht abkühlen lassen</w:t>
      </w:r>
      <w:r w:rsidR="008B1D41" w:rsidRPr="009E7A70">
        <w:rPr>
          <w:sz w:val="24"/>
          <w:szCs w:val="24"/>
        </w:rPr>
        <w:t xml:space="preserve">, dann auf ein </w:t>
      </w:r>
      <w:r w:rsidR="000225F7" w:rsidRPr="009E7A70">
        <w:rPr>
          <w:sz w:val="24"/>
          <w:szCs w:val="24"/>
        </w:rPr>
        <w:t>Gi</w:t>
      </w:r>
      <w:r w:rsidR="008B1D41" w:rsidRPr="009E7A70">
        <w:rPr>
          <w:sz w:val="24"/>
          <w:szCs w:val="24"/>
        </w:rPr>
        <w:t>tter setzen und vollständig auskühlen lassen. Die Kekse sind warm etwas zerbrechlich</w:t>
      </w:r>
      <w:r w:rsidR="00295C96" w:rsidRPr="009E7A70">
        <w:rPr>
          <w:sz w:val="24"/>
          <w:szCs w:val="24"/>
        </w:rPr>
        <w:t>, werden beim Abkühlen aber stab</w:t>
      </w:r>
      <w:r w:rsidR="000225F7" w:rsidRPr="009E7A70">
        <w:rPr>
          <w:sz w:val="24"/>
          <w:szCs w:val="24"/>
        </w:rPr>
        <w:t>i</w:t>
      </w:r>
      <w:r w:rsidR="00295C96" w:rsidRPr="009E7A70">
        <w:rPr>
          <w:sz w:val="24"/>
          <w:szCs w:val="24"/>
        </w:rPr>
        <w:t>ler.</w:t>
      </w:r>
    </w:p>
    <w:p w14:paraId="6E9D0607" w14:textId="0558963D" w:rsidR="00295C96" w:rsidRPr="009E7A70" w:rsidRDefault="00295C96" w:rsidP="00E76E01">
      <w:pPr>
        <w:pStyle w:val="ListParagraph"/>
        <w:numPr>
          <w:ilvl w:val="0"/>
          <w:numId w:val="140"/>
        </w:numPr>
        <w:spacing w:after="120"/>
        <w:ind w:left="714" w:hanging="357"/>
        <w:contextualSpacing w:val="0"/>
        <w:jc w:val="both"/>
        <w:rPr>
          <w:sz w:val="24"/>
          <w:szCs w:val="24"/>
        </w:rPr>
      </w:pPr>
      <w:r w:rsidRPr="009E7A70">
        <w:rPr>
          <w:sz w:val="24"/>
          <w:szCs w:val="24"/>
        </w:rPr>
        <w:t>In einer Keksdose halten sie sich 1-2 Wochen.</w:t>
      </w:r>
    </w:p>
    <w:p w14:paraId="3288684B" w14:textId="3615DFAF" w:rsidR="00295C96" w:rsidRDefault="00295C96">
      <w:pPr>
        <w:rPr>
          <w:sz w:val="24"/>
          <w:szCs w:val="24"/>
        </w:rPr>
      </w:pPr>
    </w:p>
    <w:p w14:paraId="00331FA2" w14:textId="755306CC" w:rsidR="00295C96" w:rsidRDefault="00295C96" w:rsidP="00E75478">
      <w:pPr>
        <w:ind w:left="708" w:hanging="708"/>
        <w:rPr>
          <w:sz w:val="24"/>
          <w:szCs w:val="24"/>
        </w:rPr>
      </w:pPr>
      <w:r>
        <w:rPr>
          <w:sz w:val="24"/>
          <w:szCs w:val="24"/>
        </w:rPr>
        <w:lastRenderedPageBreak/>
        <w:t>Tipp:</w:t>
      </w:r>
      <w:r w:rsidR="00E75478">
        <w:rPr>
          <w:sz w:val="24"/>
          <w:szCs w:val="24"/>
        </w:rPr>
        <w:tab/>
      </w:r>
      <w:r>
        <w:rPr>
          <w:sz w:val="24"/>
          <w:szCs w:val="24"/>
        </w:rPr>
        <w:t>Das Mandelmus kann durch Haselnussmuss oder Cashewmus</w:t>
      </w:r>
      <w:r w:rsidR="006E32E2">
        <w:rPr>
          <w:sz w:val="24"/>
          <w:szCs w:val="24"/>
        </w:rPr>
        <w:t>, Erdnussbutter ersetzt werden.</w:t>
      </w:r>
    </w:p>
    <w:p w14:paraId="3F8DB93A" w14:textId="77777777" w:rsidR="002E5C61" w:rsidRDefault="002E5C61">
      <w:pPr>
        <w:rPr>
          <w:rFonts w:asciiTheme="majorHAnsi" w:eastAsiaTheme="majorEastAsia" w:hAnsiTheme="majorHAnsi" w:cstheme="majorBidi"/>
          <w:color w:val="2F5496" w:themeColor="accent1" w:themeShade="BF"/>
          <w:sz w:val="26"/>
          <w:szCs w:val="26"/>
        </w:rPr>
      </w:pPr>
      <w:r>
        <w:br w:type="page"/>
      </w:r>
    </w:p>
    <w:p w14:paraId="19CF2375" w14:textId="69B74EEA" w:rsidR="00694003" w:rsidRDefault="00694003" w:rsidP="00E75478">
      <w:pPr>
        <w:pStyle w:val="Heading2"/>
        <w:spacing w:after="240"/>
      </w:pPr>
      <w:r>
        <w:lastRenderedPageBreak/>
        <w:t>Hanf-Protein-Riegel</w:t>
      </w:r>
      <w:r w:rsidR="00AA73E3">
        <w:rPr>
          <w:rStyle w:val="FootnoteReference"/>
        </w:rPr>
        <w:footnoteReference w:id="1811"/>
      </w:r>
      <w:r>
        <w:t xml:space="preserve"> </w:t>
      </w:r>
    </w:p>
    <w:p w14:paraId="7B06CE8D" w14:textId="3BEE415F" w:rsidR="009F6760" w:rsidRDefault="00694003">
      <w:pPr>
        <w:rPr>
          <w:sz w:val="24"/>
          <w:szCs w:val="24"/>
        </w:rPr>
      </w:pPr>
      <w:r w:rsidRPr="00E75478">
        <w:rPr>
          <w:sz w:val="24"/>
          <w:szCs w:val="24"/>
          <w:u w:val="single"/>
        </w:rPr>
        <w:t>Zutaten</w:t>
      </w:r>
      <w:r>
        <w:rPr>
          <w:sz w:val="24"/>
          <w:szCs w:val="24"/>
        </w:rPr>
        <w:t xml:space="preserve"> </w:t>
      </w:r>
      <w:r w:rsidR="00E75478">
        <w:rPr>
          <w:sz w:val="24"/>
          <w:szCs w:val="24"/>
        </w:rPr>
        <w:t>(</w:t>
      </w:r>
      <w:r>
        <w:rPr>
          <w:sz w:val="24"/>
          <w:szCs w:val="24"/>
        </w:rPr>
        <w:t xml:space="preserve">für </w:t>
      </w:r>
      <w:r w:rsidR="009F6760">
        <w:rPr>
          <w:sz w:val="24"/>
          <w:szCs w:val="24"/>
        </w:rPr>
        <w:t>15 Riegel</w:t>
      </w:r>
      <w:r w:rsidR="00E75478">
        <w:rPr>
          <w:sz w:val="24"/>
          <w:szCs w:val="24"/>
        </w:rPr>
        <w:t>):</w:t>
      </w:r>
    </w:p>
    <w:p w14:paraId="796347D8" w14:textId="510E8A63" w:rsidR="00327629" w:rsidRDefault="00E75478">
      <w:pPr>
        <w:rPr>
          <w:sz w:val="24"/>
          <w:szCs w:val="24"/>
        </w:rPr>
      </w:pPr>
      <w:r w:rsidRPr="00E75478">
        <w:rPr>
          <w:i/>
          <w:iCs/>
          <w:sz w:val="24"/>
          <w:szCs w:val="24"/>
        </w:rPr>
        <w:t>Für die t</w:t>
      </w:r>
      <w:r w:rsidR="009F6760" w:rsidRPr="00E75478">
        <w:rPr>
          <w:i/>
          <w:iCs/>
          <w:sz w:val="24"/>
          <w:szCs w:val="24"/>
        </w:rPr>
        <w:t>rockene Mischung</w:t>
      </w:r>
      <w:r w:rsidR="009F6760" w:rsidRPr="00E75478">
        <w:rPr>
          <w:i/>
          <w:iCs/>
          <w:sz w:val="24"/>
          <w:szCs w:val="24"/>
        </w:rPr>
        <w:br/>
      </w:r>
      <w:r w:rsidR="00327629">
        <w:rPr>
          <w:sz w:val="24"/>
          <w:szCs w:val="24"/>
        </w:rPr>
        <w:t>160 g Kürbiskerne</w:t>
      </w:r>
    </w:p>
    <w:p w14:paraId="4715A861" w14:textId="77777777" w:rsidR="00662A50" w:rsidRDefault="00327629">
      <w:pPr>
        <w:rPr>
          <w:sz w:val="24"/>
          <w:szCs w:val="24"/>
        </w:rPr>
      </w:pPr>
      <w:r>
        <w:rPr>
          <w:sz w:val="24"/>
          <w:szCs w:val="24"/>
        </w:rPr>
        <w:t>100 g getrock</w:t>
      </w:r>
      <w:r w:rsidR="0026163B">
        <w:rPr>
          <w:sz w:val="24"/>
          <w:szCs w:val="24"/>
        </w:rPr>
        <w:t>ne</w:t>
      </w:r>
      <w:r>
        <w:rPr>
          <w:sz w:val="24"/>
          <w:szCs w:val="24"/>
        </w:rPr>
        <w:t>te Kokosraspeln</w:t>
      </w:r>
    </w:p>
    <w:p w14:paraId="488DB31A" w14:textId="4903DE74" w:rsidR="0026163B" w:rsidRDefault="00662A50">
      <w:pPr>
        <w:rPr>
          <w:sz w:val="24"/>
          <w:szCs w:val="24"/>
        </w:rPr>
      </w:pPr>
      <w:r>
        <w:rPr>
          <w:sz w:val="24"/>
          <w:szCs w:val="24"/>
        </w:rPr>
        <w:t xml:space="preserve">130 </w:t>
      </w:r>
      <w:r w:rsidR="00327629">
        <w:rPr>
          <w:sz w:val="24"/>
          <w:szCs w:val="24"/>
        </w:rPr>
        <w:t>g Hanfsamen</w:t>
      </w:r>
    </w:p>
    <w:p w14:paraId="3479E966" w14:textId="08EBD7DC" w:rsidR="00662A50" w:rsidRDefault="00E631FC">
      <w:pPr>
        <w:rPr>
          <w:sz w:val="24"/>
          <w:szCs w:val="24"/>
        </w:rPr>
      </w:pPr>
      <w:r>
        <w:rPr>
          <w:sz w:val="24"/>
          <w:szCs w:val="24"/>
        </w:rPr>
        <w:t>50 g Chia-Samen</w:t>
      </w:r>
    </w:p>
    <w:p w14:paraId="073166E8" w14:textId="0D4591C0" w:rsidR="00E631FC" w:rsidRDefault="00E631FC">
      <w:pPr>
        <w:rPr>
          <w:sz w:val="24"/>
          <w:szCs w:val="24"/>
        </w:rPr>
      </w:pPr>
    </w:p>
    <w:p w14:paraId="40F52075" w14:textId="62D087A8" w:rsidR="00E631FC" w:rsidRPr="00E75478" w:rsidRDefault="00E75478">
      <w:pPr>
        <w:rPr>
          <w:i/>
          <w:iCs/>
          <w:sz w:val="24"/>
          <w:szCs w:val="24"/>
        </w:rPr>
      </w:pPr>
      <w:r w:rsidRPr="00E75478">
        <w:rPr>
          <w:i/>
          <w:iCs/>
          <w:sz w:val="24"/>
          <w:szCs w:val="24"/>
        </w:rPr>
        <w:t>Für die f</w:t>
      </w:r>
      <w:r w:rsidR="00E631FC" w:rsidRPr="00E75478">
        <w:rPr>
          <w:i/>
          <w:iCs/>
          <w:sz w:val="24"/>
          <w:szCs w:val="24"/>
        </w:rPr>
        <w:t>euchte Mischung</w:t>
      </w:r>
    </w:p>
    <w:p w14:paraId="20EA3D93" w14:textId="65B0CE85" w:rsidR="00E631FC" w:rsidRDefault="00E631FC">
      <w:pPr>
        <w:rPr>
          <w:sz w:val="24"/>
          <w:szCs w:val="24"/>
        </w:rPr>
      </w:pPr>
      <w:r>
        <w:rPr>
          <w:sz w:val="24"/>
          <w:szCs w:val="24"/>
        </w:rPr>
        <w:t>20 g frische Medjoul</w:t>
      </w:r>
      <w:r w:rsidR="00924343">
        <w:rPr>
          <w:sz w:val="24"/>
          <w:szCs w:val="24"/>
        </w:rPr>
        <w:t>-Datteln, entkernt</w:t>
      </w:r>
    </w:p>
    <w:p w14:paraId="4AEFBF0C" w14:textId="4A5D956A" w:rsidR="00924343" w:rsidRDefault="00924343">
      <w:pPr>
        <w:rPr>
          <w:sz w:val="24"/>
          <w:szCs w:val="24"/>
        </w:rPr>
      </w:pPr>
      <w:r>
        <w:rPr>
          <w:sz w:val="24"/>
          <w:szCs w:val="24"/>
        </w:rPr>
        <w:t>90 ml Kokosfett</w:t>
      </w:r>
    </w:p>
    <w:p w14:paraId="0339E093" w14:textId="7D95340E" w:rsidR="00924343" w:rsidRDefault="00924343">
      <w:pPr>
        <w:rPr>
          <w:sz w:val="24"/>
          <w:szCs w:val="24"/>
        </w:rPr>
      </w:pPr>
      <w:r>
        <w:rPr>
          <w:sz w:val="24"/>
          <w:szCs w:val="24"/>
        </w:rPr>
        <w:t>30 g Kakaopulver</w:t>
      </w:r>
    </w:p>
    <w:p w14:paraId="5FFAF5DE" w14:textId="4FE04968" w:rsidR="00924343" w:rsidRDefault="00924343">
      <w:pPr>
        <w:rPr>
          <w:sz w:val="24"/>
          <w:szCs w:val="24"/>
        </w:rPr>
      </w:pPr>
      <w:r>
        <w:rPr>
          <w:sz w:val="24"/>
          <w:szCs w:val="24"/>
        </w:rPr>
        <w:t>1 TL Vanille-Aroma</w:t>
      </w:r>
    </w:p>
    <w:p w14:paraId="6A6D0AA6" w14:textId="743E7A69" w:rsidR="00924343" w:rsidRDefault="00924343">
      <w:pPr>
        <w:rPr>
          <w:sz w:val="24"/>
          <w:szCs w:val="24"/>
        </w:rPr>
      </w:pPr>
    </w:p>
    <w:p w14:paraId="1BEB14DE" w14:textId="20532B91" w:rsidR="00924343" w:rsidRDefault="00924343">
      <w:pPr>
        <w:rPr>
          <w:sz w:val="24"/>
          <w:szCs w:val="24"/>
        </w:rPr>
      </w:pPr>
      <w:r>
        <w:rPr>
          <w:sz w:val="24"/>
          <w:szCs w:val="24"/>
        </w:rPr>
        <w:t>4</w:t>
      </w:r>
      <w:r w:rsidR="002F05D7">
        <w:rPr>
          <w:sz w:val="24"/>
          <w:szCs w:val="24"/>
        </w:rPr>
        <w:t>0 g Haferflocken</w:t>
      </w:r>
    </w:p>
    <w:p w14:paraId="31BB17DE" w14:textId="6C3ACF2A" w:rsidR="002F05D7" w:rsidRDefault="002F05D7">
      <w:pPr>
        <w:rPr>
          <w:sz w:val="24"/>
          <w:szCs w:val="24"/>
        </w:rPr>
      </w:pPr>
      <w:r>
        <w:rPr>
          <w:sz w:val="24"/>
          <w:szCs w:val="24"/>
        </w:rPr>
        <w:t>2 EL Mohnsamen</w:t>
      </w:r>
    </w:p>
    <w:p w14:paraId="272A5CF8" w14:textId="1F3D605A" w:rsidR="002F05D7" w:rsidRDefault="002F05D7">
      <w:pPr>
        <w:rPr>
          <w:sz w:val="24"/>
          <w:szCs w:val="24"/>
        </w:rPr>
      </w:pPr>
    </w:p>
    <w:p w14:paraId="62976388" w14:textId="07E7241E" w:rsidR="00E75478" w:rsidRDefault="00E75478">
      <w:pPr>
        <w:rPr>
          <w:sz w:val="24"/>
          <w:szCs w:val="24"/>
        </w:rPr>
      </w:pPr>
      <w:r>
        <w:rPr>
          <w:sz w:val="24"/>
          <w:szCs w:val="24"/>
        </w:rPr>
        <w:t>Zubereitung:</w:t>
      </w:r>
    </w:p>
    <w:p w14:paraId="10A61066" w14:textId="1803353D" w:rsidR="002F05D7" w:rsidRPr="00647914" w:rsidRDefault="002F05D7" w:rsidP="00E76E01">
      <w:pPr>
        <w:pStyle w:val="ListParagraph"/>
        <w:numPr>
          <w:ilvl w:val="0"/>
          <w:numId w:val="122"/>
        </w:numPr>
        <w:spacing w:after="120"/>
        <w:ind w:left="714" w:hanging="357"/>
        <w:contextualSpacing w:val="0"/>
        <w:jc w:val="both"/>
        <w:rPr>
          <w:sz w:val="24"/>
          <w:szCs w:val="24"/>
        </w:rPr>
      </w:pPr>
      <w:r w:rsidRPr="00647914">
        <w:rPr>
          <w:sz w:val="24"/>
          <w:szCs w:val="24"/>
        </w:rPr>
        <w:t>Die trockenen Zutaten in einer Küchenmaschine</w:t>
      </w:r>
      <w:r w:rsidR="00A6608F" w:rsidRPr="00647914">
        <w:rPr>
          <w:sz w:val="24"/>
          <w:szCs w:val="24"/>
        </w:rPr>
        <w:t xml:space="preserve"> oder einem Standmixer klein hacken. Nicht zu lange, die Konsistenz sollte eher grob sein</w:t>
      </w:r>
      <w:r w:rsidR="003F0A63" w:rsidRPr="00647914">
        <w:rPr>
          <w:sz w:val="24"/>
          <w:szCs w:val="24"/>
        </w:rPr>
        <w:t>. Die Mischung in eine Schüssel geben und beiseitestellen.</w:t>
      </w:r>
    </w:p>
    <w:p w14:paraId="4E1E172D" w14:textId="24FF0784" w:rsidR="003F0A63" w:rsidRPr="00647914" w:rsidRDefault="003F0A63" w:rsidP="00E76E01">
      <w:pPr>
        <w:pStyle w:val="ListParagraph"/>
        <w:numPr>
          <w:ilvl w:val="0"/>
          <w:numId w:val="122"/>
        </w:numPr>
        <w:spacing w:after="120"/>
        <w:ind w:left="714" w:hanging="357"/>
        <w:contextualSpacing w:val="0"/>
        <w:jc w:val="both"/>
        <w:rPr>
          <w:sz w:val="24"/>
          <w:szCs w:val="24"/>
        </w:rPr>
      </w:pPr>
      <w:r w:rsidRPr="00647914">
        <w:rPr>
          <w:sz w:val="24"/>
          <w:szCs w:val="24"/>
        </w:rPr>
        <w:t>Die feuchten Zutaten in der Küchenmaschine oder im Standmixer pürieren. Das kann einige Zeit dauern. Ist der Mixer nicht stark genug</w:t>
      </w:r>
      <w:r w:rsidR="006A56C1" w:rsidRPr="00647914">
        <w:rPr>
          <w:sz w:val="24"/>
          <w:szCs w:val="24"/>
        </w:rPr>
        <w:t xml:space="preserve">, einige Male mit einer Gabel </w:t>
      </w:r>
      <w:r w:rsidR="005B79F8" w:rsidRPr="00647914">
        <w:rPr>
          <w:sz w:val="24"/>
          <w:szCs w:val="24"/>
        </w:rPr>
        <w:t>die Mischung lockern und eventuell etwas Wasser hinzufügen.</w:t>
      </w:r>
    </w:p>
    <w:p w14:paraId="66D02213" w14:textId="6D496043" w:rsidR="005B79F8" w:rsidRPr="00647914" w:rsidRDefault="005B79F8" w:rsidP="00E76E01">
      <w:pPr>
        <w:pStyle w:val="ListParagraph"/>
        <w:numPr>
          <w:ilvl w:val="0"/>
          <w:numId w:val="122"/>
        </w:numPr>
        <w:spacing w:after="120"/>
        <w:ind w:left="714" w:hanging="357"/>
        <w:contextualSpacing w:val="0"/>
        <w:jc w:val="both"/>
        <w:rPr>
          <w:sz w:val="24"/>
          <w:szCs w:val="24"/>
        </w:rPr>
      </w:pPr>
      <w:r w:rsidRPr="00647914">
        <w:rPr>
          <w:sz w:val="24"/>
          <w:szCs w:val="24"/>
        </w:rPr>
        <w:t>Die feuchten Zutaten zu den trockenen geben, die Haferflocken und den Mohn hinzugeben und gut vermengen.</w:t>
      </w:r>
    </w:p>
    <w:p w14:paraId="32FED676" w14:textId="60A560EA" w:rsidR="005B79F8" w:rsidRPr="00647914" w:rsidRDefault="005B79F8" w:rsidP="00E76E01">
      <w:pPr>
        <w:pStyle w:val="ListParagraph"/>
        <w:numPr>
          <w:ilvl w:val="0"/>
          <w:numId w:val="122"/>
        </w:numPr>
        <w:spacing w:after="120"/>
        <w:ind w:left="714" w:hanging="357"/>
        <w:contextualSpacing w:val="0"/>
        <w:jc w:val="both"/>
        <w:rPr>
          <w:sz w:val="24"/>
          <w:szCs w:val="24"/>
        </w:rPr>
      </w:pPr>
      <w:r w:rsidRPr="00647914">
        <w:rPr>
          <w:sz w:val="24"/>
          <w:szCs w:val="24"/>
        </w:rPr>
        <w:t>Die Masse in eine 28+28 cm große</w:t>
      </w:r>
      <w:r w:rsidR="003854D4" w:rsidRPr="00647914">
        <w:rPr>
          <w:sz w:val="24"/>
          <w:szCs w:val="24"/>
        </w:rPr>
        <w:t>, mit Backpapier ausgelegte Backform streichen und festdrücken</w:t>
      </w:r>
      <w:r w:rsidR="0051131C" w:rsidRPr="00647914">
        <w:rPr>
          <w:sz w:val="24"/>
          <w:szCs w:val="24"/>
        </w:rPr>
        <w:t>, sodass sie kompakt ist. Für 30 Minuten in den Kühlschrank stellen</w:t>
      </w:r>
      <w:r w:rsidR="007635D7" w:rsidRPr="00647914">
        <w:rPr>
          <w:sz w:val="24"/>
          <w:szCs w:val="24"/>
        </w:rPr>
        <w:t xml:space="preserve">. In </w:t>
      </w:r>
      <w:r w:rsidR="00A8412E" w:rsidRPr="00647914">
        <w:rPr>
          <w:sz w:val="24"/>
          <w:szCs w:val="24"/>
        </w:rPr>
        <w:t>R</w:t>
      </w:r>
      <w:r w:rsidR="007635D7" w:rsidRPr="00647914">
        <w:rPr>
          <w:sz w:val="24"/>
          <w:szCs w:val="24"/>
        </w:rPr>
        <w:t xml:space="preserve">iegel schneiden, diese in Papier wickeln und in einem luftdicht verschlossenen </w:t>
      </w:r>
      <w:r w:rsidR="00A8412E" w:rsidRPr="00647914">
        <w:rPr>
          <w:sz w:val="24"/>
          <w:szCs w:val="24"/>
        </w:rPr>
        <w:t>G</w:t>
      </w:r>
      <w:r w:rsidR="007635D7" w:rsidRPr="00647914">
        <w:rPr>
          <w:sz w:val="24"/>
          <w:szCs w:val="24"/>
        </w:rPr>
        <w:t>efäß aufbewahren.</w:t>
      </w:r>
      <w:r w:rsidR="00A8412E" w:rsidRPr="00647914">
        <w:rPr>
          <w:sz w:val="24"/>
          <w:szCs w:val="24"/>
        </w:rPr>
        <w:t xml:space="preserve"> Hält sich im Kühlschrank ca. 1 Woche.</w:t>
      </w:r>
    </w:p>
    <w:p w14:paraId="4383E3F3" w14:textId="35CCAD2E" w:rsidR="00A8412E" w:rsidRDefault="00A8412E">
      <w:pPr>
        <w:rPr>
          <w:sz w:val="24"/>
          <w:szCs w:val="24"/>
        </w:rPr>
      </w:pPr>
    </w:p>
    <w:p w14:paraId="081C97A1" w14:textId="60DA6705" w:rsidR="00A8412E" w:rsidRDefault="00A8412E" w:rsidP="00E75478">
      <w:pPr>
        <w:ind w:left="708" w:hanging="708"/>
        <w:rPr>
          <w:sz w:val="24"/>
          <w:szCs w:val="24"/>
        </w:rPr>
      </w:pPr>
      <w:r>
        <w:rPr>
          <w:sz w:val="24"/>
          <w:szCs w:val="24"/>
        </w:rPr>
        <w:lastRenderedPageBreak/>
        <w:t>Tipp:</w:t>
      </w:r>
      <w:r w:rsidR="00E75478">
        <w:rPr>
          <w:sz w:val="24"/>
          <w:szCs w:val="24"/>
        </w:rPr>
        <w:tab/>
      </w:r>
      <w:r>
        <w:rPr>
          <w:sz w:val="24"/>
          <w:szCs w:val="24"/>
        </w:rPr>
        <w:t xml:space="preserve">Wenn keine Küchenmaschine zur Hand ist, </w:t>
      </w:r>
      <w:r w:rsidR="008E1421">
        <w:rPr>
          <w:sz w:val="24"/>
          <w:szCs w:val="24"/>
        </w:rPr>
        <w:t xml:space="preserve">kann man die trockenen Zutaten mit dem Mörser zerstoßen. Die entkernten Datteln auf einen </w:t>
      </w:r>
      <w:r w:rsidR="00647914">
        <w:rPr>
          <w:sz w:val="24"/>
          <w:szCs w:val="24"/>
        </w:rPr>
        <w:t>T</w:t>
      </w:r>
      <w:r w:rsidR="008E1421">
        <w:rPr>
          <w:sz w:val="24"/>
          <w:szCs w:val="24"/>
        </w:rPr>
        <w:t>eller geben und mit einer Gabel zerd</w:t>
      </w:r>
      <w:r w:rsidR="00647914">
        <w:rPr>
          <w:sz w:val="24"/>
          <w:szCs w:val="24"/>
        </w:rPr>
        <w:t>r</w:t>
      </w:r>
      <w:r w:rsidR="008E1421">
        <w:rPr>
          <w:sz w:val="24"/>
          <w:szCs w:val="24"/>
        </w:rPr>
        <w:t>ücken</w:t>
      </w:r>
      <w:r w:rsidR="00647914">
        <w:rPr>
          <w:sz w:val="24"/>
          <w:szCs w:val="24"/>
        </w:rPr>
        <w:t>, bis sie weich und klebrig wie Karamell sind. Das kann einige Minuten dauern. Dann das Kokosfett, das Kakaopulver du das Vanille-Aroma nacheinander einarbeiten und mit der Hand gut verkneten.</w:t>
      </w:r>
    </w:p>
    <w:p w14:paraId="5FF25999" w14:textId="66619493" w:rsidR="00BA5CEE" w:rsidRDefault="00BA5CEE">
      <w:pPr>
        <w:rPr>
          <w:sz w:val="24"/>
          <w:szCs w:val="24"/>
        </w:rPr>
      </w:pPr>
      <w:r>
        <w:rPr>
          <w:sz w:val="24"/>
          <w:szCs w:val="24"/>
        </w:rPr>
        <w:br w:type="page"/>
      </w:r>
    </w:p>
    <w:p w14:paraId="41A6D1F3" w14:textId="3F6B09EF" w:rsidR="00A665A2" w:rsidRDefault="00A665A2" w:rsidP="003D1F52">
      <w:pPr>
        <w:pStyle w:val="Heading2"/>
        <w:spacing w:after="240"/>
      </w:pPr>
      <w:r>
        <w:lastRenderedPageBreak/>
        <w:t>Fritelle – Krapfen</w:t>
      </w:r>
      <w:r w:rsidR="004C6661">
        <w:rPr>
          <w:rStyle w:val="FootnoteReference"/>
        </w:rPr>
        <w:footnoteReference w:id="1812"/>
      </w:r>
      <w:r w:rsidR="00824EB0">
        <w:t xml:space="preserve"> </w:t>
      </w:r>
    </w:p>
    <w:p w14:paraId="397A6135" w14:textId="0A42F277" w:rsidR="00E0344F" w:rsidRDefault="00A665A2" w:rsidP="00A665A2">
      <w:pPr>
        <w:rPr>
          <w:sz w:val="24"/>
          <w:szCs w:val="24"/>
        </w:rPr>
      </w:pPr>
      <w:r w:rsidRPr="003D1F52">
        <w:rPr>
          <w:sz w:val="24"/>
          <w:szCs w:val="24"/>
          <w:u w:val="single"/>
        </w:rPr>
        <w:t>Zutaten</w:t>
      </w:r>
      <w:r>
        <w:rPr>
          <w:sz w:val="24"/>
          <w:szCs w:val="24"/>
        </w:rPr>
        <w:t xml:space="preserve"> </w:t>
      </w:r>
      <w:r w:rsidR="003D1F52">
        <w:rPr>
          <w:sz w:val="24"/>
          <w:szCs w:val="24"/>
        </w:rPr>
        <w:t>(</w:t>
      </w:r>
      <w:r>
        <w:rPr>
          <w:sz w:val="24"/>
          <w:szCs w:val="24"/>
        </w:rPr>
        <w:t>für 4 Portionen</w:t>
      </w:r>
      <w:r w:rsidR="003D1F52">
        <w:rPr>
          <w:sz w:val="24"/>
          <w:szCs w:val="24"/>
        </w:rPr>
        <w:t>)</w:t>
      </w:r>
    </w:p>
    <w:p w14:paraId="2CCA41A6" w14:textId="77777777" w:rsidR="00E0344F" w:rsidRDefault="00E0344F" w:rsidP="00A665A2">
      <w:pPr>
        <w:rPr>
          <w:sz w:val="24"/>
          <w:szCs w:val="24"/>
        </w:rPr>
      </w:pPr>
      <w:r>
        <w:rPr>
          <w:sz w:val="24"/>
          <w:szCs w:val="24"/>
        </w:rPr>
        <w:t>500 g Mehl</w:t>
      </w:r>
    </w:p>
    <w:p w14:paraId="000D50CD" w14:textId="39D0E5FB" w:rsidR="00E0344F" w:rsidRDefault="00E0344F" w:rsidP="00A665A2">
      <w:pPr>
        <w:rPr>
          <w:sz w:val="24"/>
          <w:szCs w:val="24"/>
        </w:rPr>
      </w:pPr>
      <w:r>
        <w:rPr>
          <w:sz w:val="24"/>
          <w:szCs w:val="24"/>
        </w:rPr>
        <w:t xml:space="preserve">20 g </w:t>
      </w:r>
      <w:r w:rsidR="002F6F9C">
        <w:rPr>
          <w:sz w:val="24"/>
          <w:szCs w:val="24"/>
        </w:rPr>
        <w:t>Hefe</w:t>
      </w:r>
    </w:p>
    <w:p w14:paraId="1D6122FE" w14:textId="7056000D" w:rsidR="00B44946" w:rsidRDefault="00E0344F" w:rsidP="00A665A2">
      <w:pPr>
        <w:rPr>
          <w:sz w:val="24"/>
          <w:szCs w:val="24"/>
        </w:rPr>
      </w:pPr>
      <w:r>
        <w:rPr>
          <w:sz w:val="24"/>
          <w:szCs w:val="24"/>
        </w:rPr>
        <w:t xml:space="preserve">2 </w:t>
      </w:r>
      <w:r w:rsidR="002F6F9C">
        <w:rPr>
          <w:sz w:val="24"/>
          <w:szCs w:val="24"/>
        </w:rPr>
        <w:t>Eigelb</w:t>
      </w:r>
    </w:p>
    <w:p w14:paraId="256C32B5" w14:textId="77777777" w:rsidR="00B44946" w:rsidRDefault="00B44946" w:rsidP="00A665A2">
      <w:pPr>
        <w:rPr>
          <w:sz w:val="24"/>
          <w:szCs w:val="24"/>
        </w:rPr>
      </w:pPr>
      <w:r>
        <w:rPr>
          <w:sz w:val="24"/>
          <w:szCs w:val="24"/>
        </w:rPr>
        <w:t>1 Prise Salz</w:t>
      </w:r>
    </w:p>
    <w:p w14:paraId="64B911D1" w14:textId="77777777" w:rsidR="00B44946" w:rsidRDefault="00B44946" w:rsidP="00A665A2">
      <w:pPr>
        <w:rPr>
          <w:sz w:val="24"/>
          <w:szCs w:val="24"/>
        </w:rPr>
      </w:pPr>
      <w:r>
        <w:rPr>
          <w:sz w:val="24"/>
          <w:szCs w:val="24"/>
        </w:rPr>
        <w:t>1 EL weiche Butter</w:t>
      </w:r>
    </w:p>
    <w:p w14:paraId="4890FA45" w14:textId="77777777" w:rsidR="008A3AF5" w:rsidRDefault="008A3AF5" w:rsidP="00A665A2">
      <w:pPr>
        <w:rPr>
          <w:sz w:val="24"/>
          <w:szCs w:val="24"/>
        </w:rPr>
      </w:pPr>
      <w:r>
        <w:rPr>
          <w:sz w:val="24"/>
          <w:szCs w:val="24"/>
        </w:rPr>
        <w:t>¼ l stilles Mineralwasser</w:t>
      </w:r>
    </w:p>
    <w:p w14:paraId="14A069C6" w14:textId="77777777" w:rsidR="00615705" w:rsidRDefault="008A3AF5" w:rsidP="00A665A2">
      <w:pPr>
        <w:rPr>
          <w:sz w:val="24"/>
          <w:szCs w:val="24"/>
        </w:rPr>
      </w:pPr>
      <w:r>
        <w:rPr>
          <w:sz w:val="24"/>
          <w:szCs w:val="24"/>
        </w:rPr>
        <w:t>Nach Belieben einige Tropfen Rum oder Orangenblütenwasser</w:t>
      </w:r>
    </w:p>
    <w:p w14:paraId="20D61E9B" w14:textId="77777777" w:rsidR="00615705" w:rsidRDefault="00615705" w:rsidP="00A665A2">
      <w:pPr>
        <w:rPr>
          <w:sz w:val="24"/>
          <w:szCs w:val="24"/>
        </w:rPr>
      </w:pPr>
      <w:r>
        <w:rPr>
          <w:sz w:val="24"/>
          <w:szCs w:val="24"/>
        </w:rPr>
        <w:t>Etwa 1 l Öl zum Ausbacken</w:t>
      </w:r>
    </w:p>
    <w:p w14:paraId="75FA1991" w14:textId="77777777" w:rsidR="00615705" w:rsidRDefault="00615705" w:rsidP="00A665A2">
      <w:pPr>
        <w:rPr>
          <w:sz w:val="24"/>
          <w:szCs w:val="24"/>
        </w:rPr>
      </w:pPr>
      <w:r>
        <w:rPr>
          <w:sz w:val="24"/>
          <w:szCs w:val="24"/>
        </w:rPr>
        <w:t>Zucker zum Bestäuben</w:t>
      </w:r>
    </w:p>
    <w:p w14:paraId="08803BD7" w14:textId="77777777" w:rsidR="00615705" w:rsidRDefault="00615705" w:rsidP="00A665A2">
      <w:pPr>
        <w:rPr>
          <w:sz w:val="24"/>
          <w:szCs w:val="24"/>
        </w:rPr>
      </w:pPr>
    </w:p>
    <w:p w14:paraId="171F5D66" w14:textId="77777777" w:rsidR="00615705" w:rsidRDefault="00615705" w:rsidP="00A665A2">
      <w:pPr>
        <w:rPr>
          <w:sz w:val="24"/>
          <w:szCs w:val="24"/>
        </w:rPr>
      </w:pPr>
      <w:r>
        <w:rPr>
          <w:sz w:val="24"/>
          <w:szCs w:val="24"/>
        </w:rPr>
        <w:t>Zubereitungszeit: etwa 50 Minuten</w:t>
      </w:r>
    </w:p>
    <w:p w14:paraId="5D5F0B6D" w14:textId="77777777" w:rsidR="00520601" w:rsidRPr="00C90ED2" w:rsidRDefault="00615705" w:rsidP="00E76E01">
      <w:pPr>
        <w:pStyle w:val="ListParagraph"/>
        <w:numPr>
          <w:ilvl w:val="0"/>
          <w:numId w:val="89"/>
        </w:numPr>
        <w:spacing w:after="120"/>
        <w:ind w:left="714" w:hanging="357"/>
        <w:contextualSpacing w:val="0"/>
        <w:jc w:val="both"/>
        <w:rPr>
          <w:sz w:val="24"/>
          <w:szCs w:val="24"/>
        </w:rPr>
      </w:pPr>
      <w:r w:rsidRPr="00C90ED2">
        <w:rPr>
          <w:sz w:val="24"/>
          <w:szCs w:val="24"/>
        </w:rPr>
        <w:t xml:space="preserve">Das Mehl in eine Schüssel sieben. Die Hefe mit etwas lauwarmen Wasser verrühren, zum Mehl geben und etwa 15 Min. gehen lassen. Dann </w:t>
      </w:r>
      <w:r w:rsidR="00F83665" w:rsidRPr="00C90ED2">
        <w:rPr>
          <w:sz w:val="24"/>
          <w:szCs w:val="24"/>
        </w:rPr>
        <w:t xml:space="preserve">Eigelb, Salz und Butter sowie das Mineralwasser dazugeben. </w:t>
      </w:r>
      <w:r w:rsidR="00B375C1" w:rsidRPr="00C90ED2">
        <w:rPr>
          <w:sz w:val="24"/>
          <w:szCs w:val="24"/>
        </w:rPr>
        <w:t>Die Zutaten sehr gründlich verrühren. Nach Belieben mit R</w:t>
      </w:r>
      <w:r w:rsidR="00520601" w:rsidRPr="00C90ED2">
        <w:rPr>
          <w:sz w:val="24"/>
          <w:szCs w:val="24"/>
        </w:rPr>
        <w:t>um oder Orangenblütenwasser parfümieren.</w:t>
      </w:r>
    </w:p>
    <w:p w14:paraId="48FA0900" w14:textId="6B7A1BF6" w:rsidR="00AC4CD4" w:rsidRPr="00C90ED2" w:rsidRDefault="00520601" w:rsidP="00E76E01">
      <w:pPr>
        <w:pStyle w:val="ListParagraph"/>
        <w:numPr>
          <w:ilvl w:val="0"/>
          <w:numId w:val="89"/>
        </w:numPr>
        <w:spacing w:after="120"/>
        <w:ind w:left="714" w:hanging="357"/>
        <w:contextualSpacing w:val="0"/>
        <w:jc w:val="both"/>
        <w:rPr>
          <w:sz w:val="24"/>
          <w:szCs w:val="24"/>
        </w:rPr>
      </w:pPr>
      <w:r w:rsidRPr="00C90ED2">
        <w:rPr>
          <w:sz w:val="24"/>
          <w:szCs w:val="24"/>
        </w:rPr>
        <w:t xml:space="preserve">Das Öl in einer </w:t>
      </w:r>
      <w:r w:rsidR="002F6F9C" w:rsidRPr="00C90ED2">
        <w:rPr>
          <w:sz w:val="24"/>
          <w:szCs w:val="24"/>
        </w:rPr>
        <w:t>Fritteuse</w:t>
      </w:r>
      <w:r w:rsidRPr="00C90ED2">
        <w:rPr>
          <w:sz w:val="24"/>
          <w:szCs w:val="24"/>
        </w:rPr>
        <w:t xml:space="preserve"> oder einem weiten </w:t>
      </w:r>
      <w:r w:rsidR="003D1F52">
        <w:rPr>
          <w:sz w:val="24"/>
          <w:szCs w:val="24"/>
        </w:rPr>
        <w:t>T</w:t>
      </w:r>
      <w:r w:rsidRPr="00C90ED2">
        <w:rPr>
          <w:sz w:val="24"/>
          <w:szCs w:val="24"/>
        </w:rPr>
        <w:t>opf erhitzen. Mit einem Essl</w:t>
      </w:r>
      <w:r w:rsidR="009D167A" w:rsidRPr="00C90ED2">
        <w:rPr>
          <w:sz w:val="24"/>
          <w:szCs w:val="24"/>
        </w:rPr>
        <w:t xml:space="preserve">öffel Teigportionen abstechen und </w:t>
      </w:r>
      <w:r w:rsidR="0046149F" w:rsidRPr="00C90ED2">
        <w:rPr>
          <w:sz w:val="24"/>
          <w:szCs w:val="24"/>
        </w:rPr>
        <w:t>T</w:t>
      </w:r>
      <w:r w:rsidR="009D167A" w:rsidRPr="00C90ED2">
        <w:rPr>
          <w:sz w:val="24"/>
          <w:szCs w:val="24"/>
        </w:rPr>
        <w:t xml:space="preserve">eigbällchen formen. </w:t>
      </w:r>
      <w:r w:rsidR="00AC4CD4" w:rsidRPr="00C90ED2">
        <w:rPr>
          <w:sz w:val="24"/>
          <w:szCs w:val="24"/>
        </w:rPr>
        <w:t>Im siedenden Öl einige Minuten ausbacken, bis sie goldgelb sind.</w:t>
      </w:r>
    </w:p>
    <w:p w14:paraId="39F9BD0A" w14:textId="562A5170" w:rsidR="0046149F" w:rsidRPr="00C90ED2" w:rsidRDefault="00AC4CD4" w:rsidP="00E76E01">
      <w:pPr>
        <w:pStyle w:val="ListParagraph"/>
        <w:numPr>
          <w:ilvl w:val="0"/>
          <w:numId w:val="89"/>
        </w:numPr>
        <w:spacing w:after="120"/>
        <w:ind w:left="714" w:hanging="357"/>
        <w:contextualSpacing w:val="0"/>
        <w:jc w:val="both"/>
        <w:rPr>
          <w:sz w:val="24"/>
          <w:szCs w:val="24"/>
        </w:rPr>
      </w:pPr>
      <w:r w:rsidRPr="00C90ED2">
        <w:rPr>
          <w:sz w:val="24"/>
          <w:szCs w:val="24"/>
        </w:rPr>
        <w:t>Die Bällchen abtropfen lassen und auf eine Papierserviette oder auf Küchenpapier legen. Mit Zucker bestreut warm servieren.</w:t>
      </w:r>
    </w:p>
    <w:p w14:paraId="39941FC5" w14:textId="77777777" w:rsidR="00465A46" w:rsidRDefault="00465A46">
      <w:pPr>
        <w:rPr>
          <w:sz w:val="24"/>
          <w:szCs w:val="24"/>
        </w:rPr>
      </w:pPr>
      <w:r>
        <w:rPr>
          <w:sz w:val="24"/>
          <w:szCs w:val="24"/>
        </w:rPr>
        <w:br w:type="page"/>
      </w:r>
    </w:p>
    <w:p w14:paraId="308327BB" w14:textId="62295E4F" w:rsidR="0046149F" w:rsidRDefault="00F40043" w:rsidP="003D1F52">
      <w:pPr>
        <w:pStyle w:val="Heading2"/>
        <w:spacing w:after="240"/>
      </w:pPr>
      <w:r>
        <w:lastRenderedPageBreak/>
        <w:t>Mandel-Feigen-Nougat</w:t>
      </w:r>
      <w:r w:rsidR="00C80481">
        <w:t xml:space="preserve"> Torrone</w:t>
      </w:r>
      <w:r w:rsidR="00F43C74">
        <w:rPr>
          <w:rStyle w:val="FootnoteReference"/>
        </w:rPr>
        <w:footnoteReference w:id="1813"/>
      </w:r>
      <w:r>
        <w:t xml:space="preserve"> </w:t>
      </w:r>
    </w:p>
    <w:p w14:paraId="30806731" w14:textId="55319A46" w:rsidR="006C41F5" w:rsidRDefault="006C41F5">
      <w:pPr>
        <w:rPr>
          <w:sz w:val="24"/>
          <w:szCs w:val="24"/>
        </w:rPr>
      </w:pPr>
      <w:r w:rsidRPr="003D1F52">
        <w:rPr>
          <w:sz w:val="24"/>
          <w:szCs w:val="24"/>
          <w:u w:val="single"/>
        </w:rPr>
        <w:t>Zutaten</w:t>
      </w:r>
      <w:r>
        <w:rPr>
          <w:sz w:val="24"/>
          <w:szCs w:val="24"/>
        </w:rPr>
        <w:t xml:space="preserve"> </w:t>
      </w:r>
      <w:r w:rsidR="003D1F52">
        <w:rPr>
          <w:sz w:val="24"/>
          <w:szCs w:val="24"/>
        </w:rPr>
        <w:t>(</w:t>
      </w:r>
      <w:r>
        <w:rPr>
          <w:sz w:val="24"/>
          <w:szCs w:val="24"/>
        </w:rPr>
        <w:t>für 10-12 Portionen</w:t>
      </w:r>
      <w:r w:rsidR="003D1F52">
        <w:rPr>
          <w:sz w:val="24"/>
          <w:szCs w:val="24"/>
        </w:rPr>
        <w:t>):</w:t>
      </w:r>
    </w:p>
    <w:p w14:paraId="48B957B5" w14:textId="4B7ED59D" w:rsidR="006C41F5" w:rsidRDefault="006C41F5">
      <w:pPr>
        <w:rPr>
          <w:sz w:val="24"/>
          <w:szCs w:val="24"/>
        </w:rPr>
      </w:pPr>
      <w:r>
        <w:rPr>
          <w:sz w:val="24"/>
          <w:szCs w:val="24"/>
        </w:rPr>
        <w:t xml:space="preserve">250 g </w:t>
      </w:r>
      <w:r w:rsidR="00D044F6">
        <w:rPr>
          <w:sz w:val="24"/>
          <w:szCs w:val="24"/>
        </w:rPr>
        <w:t>geschälte Mandeln</w:t>
      </w:r>
    </w:p>
    <w:p w14:paraId="5BD5B61C" w14:textId="3221E400" w:rsidR="00D044F6" w:rsidRDefault="00D044F6">
      <w:pPr>
        <w:rPr>
          <w:sz w:val="24"/>
          <w:szCs w:val="24"/>
        </w:rPr>
      </w:pPr>
      <w:r>
        <w:rPr>
          <w:sz w:val="24"/>
          <w:szCs w:val="24"/>
        </w:rPr>
        <w:t>250 g Haselnusskerne</w:t>
      </w:r>
    </w:p>
    <w:p w14:paraId="42E76D49" w14:textId="71D51B62" w:rsidR="00D044F6" w:rsidRDefault="00D044F6">
      <w:pPr>
        <w:rPr>
          <w:sz w:val="24"/>
          <w:szCs w:val="24"/>
        </w:rPr>
      </w:pPr>
      <w:r>
        <w:rPr>
          <w:sz w:val="24"/>
          <w:szCs w:val="24"/>
        </w:rPr>
        <w:t>150 g getrocknete Feigen</w:t>
      </w:r>
    </w:p>
    <w:p w14:paraId="17886315" w14:textId="75B27512" w:rsidR="00D044F6" w:rsidRDefault="00D044F6">
      <w:pPr>
        <w:rPr>
          <w:sz w:val="24"/>
          <w:szCs w:val="24"/>
        </w:rPr>
      </w:pPr>
      <w:r>
        <w:rPr>
          <w:sz w:val="24"/>
          <w:szCs w:val="24"/>
        </w:rPr>
        <w:t>200 g Honig</w:t>
      </w:r>
    </w:p>
    <w:p w14:paraId="5A42177E" w14:textId="35BF0123" w:rsidR="00D044F6" w:rsidRDefault="00D044F6">
      <w:pPr>
        <w:rPr>
          <w:sz w:val="24"/>
          <w:szCs w:val="24"/>
        </w:rPr>
      </w:pPr>
      <w:r>
        <w:rPr>
          <w:sz w:val="24"/>
          <w:szCs w:val="24"/>
        </w:rPr>
        <w:t>200 g Zartbitter-Schokolade</w:t>
      </w:r>
    </w:p>
    <w:p w14:paraId="7B9B7B5C" w14:textId="7EA9C241" w:rsidR="00D044F6" w:rsidRDefault="00D044F6">
      <w:pPr>
        <w:rPr>
          <w:sz w:val="24"/>
          <w:szCs w:val="24"/>
        </w:rPr>
      </w:pPr>
      <w:r>
        <w:rPr>
          <w:sz w:val="24"/>
          <w:szCs w:val="24"/>
        </w:rPr>
        <w:t xml:space="preserve">3 </w:t>
      </w:r>
      <w:r w:rsidR="00CD7FD4">
        <w:rPr>
          <w:sz w:val="24"/>
          <w:szCs w:val="24"/>
        </w:rPr>
        <w:t>E</w:t>
      </w:r>
      <w:r>
        <w:rPr>
          <w:sz w:val="24"/>
          <w:szCs w:val="24"/>
        </w:rPr>
        <w:t>iweiß</w:t>
      </w:r>
    </w:p>
    <w:p w14:paraId="4EFF6FE3" w14:textId="518E2C0D" w:rsidR="00D044F6" w:rsidRDefault="00D044F6">
      <w:pPr>
        <w:rPr>
          <w:sz w:val="24"/>
          <w:szCs w:val="24"/>
        </w:rPr>
      </w:pPr>
      <w:r>
        <w:rPr>
          <w:sz w:val="24"/>
          <w:szCs w:val="24"/>
        </w:rPr>
        <w:t>8 rechteckige Oblaten (122</w:t>
      </w:r>
      <w:r w:rsidR="007C3057">
        <w:rPr>
          <w:sz w:val="24"/>
          <w:szCs w:val="24"/>
        </w:rPr>
        <w:t>+</w:t>
      </w:r>
      <w:r w:rsidR="00CD7FD4">
        <w:rPr>
          <w:sz w:val="24"/>
          <w:szCs w:val="24"/>
        </w:rPr>
        <w:t>202 mm)</w:t>
      </w:r>
    </w:p>
    <w:p w14:paraId="563CD30D" w14:textId="76797BE0" w:rsidR="00CD7FD4" w:rsidRDefault="00CD7FD4">
      <w:pPr>
        <w:rPr>
          <w:sz w:val="24"/>
          <w:szCs w:val="24"/>
        </w:rPr>
      </w:pPr>
    </w:p>
    <w:p w14:paraId="2D923EA1" w14:textId="541FBB89" w:rsidR="00CD7FD4" w:rsidRDefault="00CD7FD4">
      <w:pPr>
        <w:rPr>
          <w:sz w:val="24"/>
          <w:szCs w:val="24"/>
        </w:rPr>
      </w:pPr>
      <w:r>
        <w:rPr>
          <w:sz w:val="24"/>
          <w:szCs w:val="24"/>
        </w:rPr>
        <w:t>Zubereitungszeit: 1 ¾ Stunde (plus 12 Stunden Abkühlen)</w:t>
      </w:r>
    </w:p>
    <w:p w14:paraId="07FB2770" w14:textId="58FD676F" w:rsidR="00CD7FD4" w:rsidRPr="000A33E4" w:rsidRDefault="00CD7FD4" w:rsidP="00E76E01">
      <w:pPr>
        <w:pStyle w:val="ListParagraph"/>
        <w:numPr>
          <w:ilvl w:val="0"/>
          <w:numId w:val="105"/>
        </w:numPr>
        <w:spacing w:after="120"/>
        <w:ind w:left="714" w:hanging="357"/>
        <w:contextualSpacing w:val="0"/>
        <w:jc w:val="both"/>
        <w:rPr>
          <w:sz w:val="24"/>
          <w:szCs w:val="24"/>
        </w:rPr>
      </w:pPr>
      <w:r w:rsidRPr="000A33E4">
        <w:rPr>
          <w:sz w:val="24"/>
          <w:szCs w:val="24"/>
        </w:rPr>
        <w:t>Eine Schüssel ins heiße Wasserbad stellen, 200 g Honig hineingeben und unter häufigem Rühren bei geringer Hitze köcheln lassen. Der Test für die richtige Konsi</w:t>
      </w:r>
      <w:r w:rsidR="005B58A4" w:rsidRPr="000A33E4">
        <w:rPr>
          <w:sz w:val="24"/>
          <w:szCs w:val="24"/>
        </w:rPr>
        <w:t xml:space="preserve">stenz (nach etwa 1 Stunde): einen Honigtropfen in ein Glas mit kaltem Wasser fallen lassen </w:t>
      </w:r>
      <w:r w:rsidR="007E6303" w:rsidRPr="000A33E4">
        <w:rPr>
          <w:sz w:val="24"/>
          <w:szCs w:val="24"/>
        </w:rPr>
        <w:t>–</w:t>
      </w:r>
      <w:r w:rsidR="005B58A4" w:rsidRPr="000A33E4">
        <w:rPr>
          <w:sz w:val="24"/>
          <w:szCs w:val="24"/>
        </w:rPr>
        <w:t xml:space="preserve"> </w:t>
      </w:r>
      <w:r w:rsidR="007E6303" w:rsidRPr="000A33E4">
        <w:rPr>
          <w:sz w:val="24"/>
          <w:szCs w:val="24"/>
        </w:rPr>
        <w:t>bildet sich sofort ein kleines Kügelchen, ist der Honig bereit zur Weiterverarbeitung.</w:t>
      </w:r>
    </w:p>
    <w:p w14:paraId="0C75F4E1" w14:textId="0E9AB2E9" w:rsidR="007E6303" w:rsidRPr="000A33E4" w:rsidRDefault="007E6303" w:rsidP="00E76E01">
      <w:pPr>
        <w:pStyle w:val="ListParagraph"/>
        <w:numPr>
          <w:ilvl w:val="0"/>
          <w:numId w:val="105"/>
        </w:numPr>
        <w:spacing w:after="120"/>
        <w:ind w:left="714" w:hanging="357"/>
        <w:contextualSpacing w:val="0"/>
        <w:jc w:val="both"/>
        <w:rPr>
          <w:sz w:val="24"/>
          <w:szCs w:val="24"/>
        </w:rPr>
      </w:pPr>
      <w:r w:rsidRPr="000A33E4">
        <w:rPr>
          <w:sz w:val="24"/>
          <w:szCs w:val="24"/>
        </w:rPr>
        <w:t>Inzwischen Backofen auf 225°C vorheizen. Haselnüsse auf einem Blech hineinschieben (Gas Stufe 4) und kurz anrösten. Nüsse herausnehmen und die Schalen abreiben. Haselnüsse und M</w:t>
      </w:r>
      <w:r w:rsidR="00D26131" w:rsidRPr="000A33E4">
        <w:rPr>
          <w:sz w:val="24"/>
          <w:szCs w:val="24"/>
        </w:rPr>
        <w:t>a</w:t>
      </w:r>
      <w:r w:rsidRPr="000A33E4">
        <w:rPr>
          <w:sz w:val="24"/>
          <w:szCs w:val="24"/>
        </w:rPr>
        <w:t>ndeln</w:t>
      </w:r>
      <w:r w:rsidR="00D26131" w:rsidRPr="000A33E4">
        <w:rPr>
          <w:sz w:val="24"/>
          <w:szCs w:val="24"/>
        </w:rPr>
        <w:t xml:space="preserve"> grob hacken, getrocknete Feigen in kleine Würfelchen schneiden.</w:t>
      </w:r>
    </w:p>
    <w:p w14:paraId="5FCE4DD0" w14:textId="253AB615" w:rsidR="005B3F64" w:rsidRPr="000A33E4" w:rsidRDefault="005B3F64" w:rsidP="00E76E01">
      <w:pPr>
        <w:pStyle w:val="ListParagraph"/>
        <w:numPr>
          <w:ilvl w:val="0"/>
          <w:numId w:val="105"/>
        </w:numPr>
        <w:spacing w:after="120"/>
        <w:ind w:left="714" w:hanging="357"/>
        <w:contextualSpacing w:val="0"/>
        <w:jc w:val="both"/>
        <w:rPr>
          <w:sz w:val="24"/>
          <w:szCs w:val="24"/>
        </w:rPr>
      </w:pPr>
      <w:r w:rsidRPr="000A33E4">
        <w:rPr>
          <w:sz w:val="24"/>
          <w:szCs w:val="24"/>
        </w:rPr>
        <w:t>Zartbitter-Schokolade in kl</w:t>
      </w:r>
      <w:r w:rsidR="00B30FEC" w:rsidRPr="000A33E4">
        <w:rPr>
          <w:sz w:val="24"/>
          <w:szCs w:val="24"/>
        </w:rPr>
        <w:t>ei</w:t>
      </w:r>
      <w:r w:rsidRPr="000A33E4">
        <w:rPr>
          <w:sz w:val="24"/>
          <w:szCs w:val="24"/>
        </w:rPr>
        <w:t xml:space="preserve">ne Stückchen brechen. In einem Topf 5 EL Zucker mit 5 EL </w:t>
      </w:r>
      <w:r w:rsidR="00B30FEC" w:rsidRPr="000A33E4">
        <w:rPr>
          <w:sz w:val="24"/>
          <w:szCs w:val="24"/>
        </w:rPr>
        <w:t>W</w:t>
      </w:r>
      <w:r w:rsidRPr="000A33E4">
        <w:rPr>
          <w:sz w:val="24"/>
          <w:szCs w:val="24"/>
        </w:rPr>
        <w:t xml:space="preserve">asser unter </w:t>
      </w:r>
      <w:r w:rsidR="00F457A1" w:rsidRPr="000A33E4">
        <w:rPr>
          <w:sz w:val="24"/>
          <w:szCs w:val="24"/>
        </w:rPr>
        <w:t>Rühren langsam erhitzen</w:t>
      </w:r>
      <w:r w:rsidR="00950AAA" w:rsidRPr="000A33E4">
        <w:rPr>
          <w:sz w:val="24"/>
          <w:szCs w:val="24"/>
        </w:rPr>
        <w:t>, bis sich der Zucker aufgelöst hat. Schokolade hineingeben</w:t>
      </w:r>
      <w:r w:rsidR="000E5BC2" w:rsidRPr="000A33E4">
        <w:rPr>
          <w:sz w:val="24"/>
          <w:szCs w:val="24"/>
        </w:rPr>
        <w:t xml:space="preserve"> und in der Zuckerlösung schmelzen lassen. Häufig umrühren.</w:t>
      </w:r>
    </w:p>
    <w:p w14:paraId="58680AF6" w14:textId="5205CECF" w:rsidR="000E5BC2" w:rsidRPr="000A33E4" w:rsidRDefault="000E5BC2" w:rsidP="00E76E01">
      <w:pPr>
        <w:pStyle w:val="ListParagraph"/>
        <w:numPr>
          <w:ilvl w:val="0"/>
          <w:numId w:val="105"/>
        </w:numPr>
        <w:spacing w:after="120"/>
        <w:ind w:left="714" w:hanging="357"/>
        <w:contextualSpacing w:val="0"/>
        <w:jc w:val="both"/>
        <w:rPr>
          <w:sz w:val="24"/>
          <w:szCs w:val="24"/>
        </w:rPr>
      </w:pPr>
      <w:r w:rsidRPr="000A33E4">
        <w:rPr>
          <w:sz w:val="24"/>
          <w:szCs w:val="24"/>
        </w:rPr>
        <w:t>In einem zweiten Topf restlichen Zucker mit 3 EL Wasser zu einem dickflüssigen Sirup kochen. 3 Eiweiß zu steifem Schnee schlagen.</w:t>
      </w:r>
    </w:p>
    <w:p w14:paraId="43DBAC59" w14:textId="14D3F17F" w:rsidR="0080478E" w:rsidRPr="000A33E4" w:rsidRDefault="0080478E" w:rsidP="00E76E01">
      <w:pPr>
        <w:pStyle w:val="ListParagraph"/>
        <w:numPr>
          <w:ilvl w:val="0"/>
          <w:numId w:val="105"/>
        </w:numPr>
        <w:spacing w:after="120"/>
        <w:ind w:left="714" w:hanging="357"/>
        <w:contextualSpacing w:val="0"/>
        <w:jc w:val="both"/>
        <w:rPr>
          <w:sz w:val="24"/>
          <w:szCs w:val="24"/>
        </w:rPr>
      </w:pPr>
      <w:r w:rsidRPr="000A33E4">
        <w:rPr>
          <w:sz w:val="24"/>
          <w:szCs w:val="24"/>
        </w:rPr>
        <w:t>Sobald der Honig die richtige Konsistenz hat, die Temperatur des Wasserbades etwas reduzieren, Eischnee vorsichtig unter den Honig ziehen.</w:t>
      </w:r>
    </w:p>
    <w:p w14:paraId="695ACF5C" w14:textId="6D0EF5BE" w:rsidR="0080478E" w:rsidRPr="000A33E4" w:rsidRDefault="0080478E" w:rsidP="00E76E01">
      <w:pPr>
        <w:pStyle w:val="ListParagraph"/>
        <w:numPr>
          <w:ilvl w:val="0"/>
          <w:numId w:val="105"/>
        </w:numPr>
        <w:spacing w:after="120"/>
        <w:ind w:left="714" w:hanging="357"/>
        <w:contextualSpacing w:val="0"/>
        <w:jc w:val="both"/>
        <w:rPr>
          <w:sz w:val="24"/>
          <w:szCs w:val="24"/>
        </w:rPr>
      </w:pPr>
      <w:r w:rsidRPr="000A33E4">
        <w:rPr>
          <w:sz w:val="24"/>
          <w:szCs w:val="24"/>
        </w:rPr>
        <w:t>Nacheinander die aufgelöste Schokolade</w:t>
      </w:r>
      <w:r w:rsidR="00872C53" w:rsidRPr="000A33E4">
        <w:rPr>
          <w:sz w:val="24"/>
          <w:szCs w:val="24"/>
        </w:rPr>
        <w:t xml:space="preserve">, Zuckersirup, gehackte Nüsse und Mandeln sowie die </w:t>
      </w:r>
      <w:r w:rsidR="0008676D" w:rsidRPr="000A33E4">
        <w:rPr>
          <w:sz w:val="24"/>
          <w:szCs w:val="24"/>
        </w:rPr>
        <w:t>F</w:t>
      </w:r>
      <w:r w:rsidR="00872C53" w:rsidRPr="000A33E4">
        <w:rPr>
          <w:sz w:val="24"/>
          <w:szCs w:val="24"/>
        </w:rPr>
        <w:t>eigenwürfe</w:t>
      </w:r>
      <w:r w:rsidR="00F4365A" w:rsidRPr="000A33E4">
        <w:rPr>
          <w:sz w:val="24"/>
          <w:szCs w:val="24"/>
        </w:rPr>
        <w:t>l unter den warmen Honig mischen.</w:t>
      </w:r>
    </w:p>
    <w:p w14:paraId="71F67833" w14:textId="12B6F20C" w:rsidR="0008676D" w:rsidRPr="000A33E4" w:rsidRDefault="0008676D" w:rsidP="00E76E01">
      <w:pPr>
        <w:pStyle w:val="ListParagraph"/>
        <w:numPr>
          <w:ilvl w:val="0"/>
          <w:numId w:val="105"/>
        </w:numPr>
        <w:spacing w:after="120"/>
        <w:ind w:left="714" w:hanging="357"/>
        <w:contextualSpacing w:val="0"/>
        <w:jc w:val="both"/>
        <w:rPr>
          <w:sz w:val="24"/>
          <w:szCs w:val="24"/>
        </w:rPr>
      </w:pPr>
      <w:r w:rsidRPr="000A33E4">
        <w:rPr>
          <w:sz w:val="24"/>
          <w:szCs w:val="24"/>
        </w:rPr>
        <w:t>Eine Platte mit der Hälfte der Oblaten auslegen. Nougatmasse 2-3 cm dick aufstreichen und mit den restlichen Oblaten abdecken. Gut abkühlen lassen. Danach mit einem scharfen Messer in kleine Rechtecke schneiden.</w:t>
      </w:r>
    </w:p>
    <w:p w14:paraId="0F7072D4" w14:textId="5670B057" w:rsidR="0008676D" w:rsidRDefault="00507230" w:rsidP="003D1F52">
      <w:pPr>
        <w:ind w:left="708" w:hanging="708"/>
        <w:rPr>
          <w:sz w:val="24"/>
          <w:szCs w:val="24"/>
        </w:rPr>
      </w:pPr>
      <w:r>
        <w:rPr>
          <w:sz w:val="24"/>
          <w:szCs w:val="24"/>
        </w:rPr>
        <w:t>Tipp:</w:t>
      </w:r>
      <w:r w:rsidR="003D1F52">
        <w:rPr>
          <w:sz w:val="24"/>
          <w:szCs w:val="24"/>
        </w:rPr>
        <w:tab/>
      </w:r>
      <w:r>
        <w:rPr>
          <w:sz w:val="24"/>
          <w:szCs w:val="24"/>
        </w:rPr>
        <w:t>Beim Abkühlen die obere Oblatenschicht am besten mit einem Tuch abdecken und mit ei</w:t>
      </w:r>
      <w:r w:rsidR="00CB252A">
        <w:rPr>
          <w:sz w:val="24"/>
          <w:szCs w:val="24"/>
        </w:rPr>
        <w:t>ne</w:t>
      </w:r>
      <w:r>
        <w:rPr>
          <w:sz w:val="24"/>
          <w:szCs w:val="24"/>
        </w:rPr>
        <w:t xml:space="preserve">r </w:t>
      </w:r>
      <w:r w:rsidR="00CB252A">
        <w:rPr>
          <w:sz w:val="24"/>
          <w:szCs w:val="24"/>
        </w:rPr>
        <w:t>Z</w:t>
      </w:r>
      <w:r>
        <w:rPr>
          <w:sz w:val="24"/>
          <w:szCs w:val="24"/>
        </w:rPr>
        <w:t>eitung beschweren, damit sie sich nicht nach oben wölbt.</w:t>
      </w:r>
      <w:r w:rsidR="00427BB8">
        <w:rPr>
          <w:sz w:val="24"/>
          <w:szCs w:val="24"/>
        </w:rPr>
        <w:t xml:space="preserve"> Man kann auch </w:t>
      </w:r>
      <w:r w:rsidR="00427BB8">
        <w:rPr>
          <w:sz w:val="24"/>
          <w:szCs w:val="24"/>
        </w:rPr>
        <w:lastRenderedPageBreak/>
        <w:t xml:space="preserve">auf die Oblaten verzichten und </w:t>
      </w:r>
      <w:r w:rsidR="00CB252A">
        <w:rPr>
          <w:sz w:val="24"/>
          <w:szCs w:val="24"/>
        </w:rPr>
        <w:t>die Nougatmasse in kleine Pralinenförmen aus Papier setzen.</w:t>
      </w:r>
    </w:p>
    <w:p w14:paraId="0D43DE99" w14:textId="77777777" w:rsidR="00B27786" w:rsidRDefault="00B27786">
      <w:pPr>
        <w:rPr>
          <w:rFonts w:asciiTheme="majorHAnsi" w:eastAsiaTheme="majorEastAsia" w:hAnsiTheme="majorHAnsi" w:cstheme="majorBidi"/>
          <w:color w:val="2F5496" w:themeColor="accent1" w:themeShade="BF"/>
          <w:sz w:val="26"/>
          <w:szCs w:val="26"/>
        </w:rPr>
      </w:pPr>
      <w:r>
        <w:br w:type="page"/>
      </w:r>
    </w:p>
    <w:p w14:paraId="2EB27FDB" w14:textId="31A2A25E" w:rsidR="006C41F5" w:rsidRDefault="00083538" w:rsidP="003D1F52">
      <w:pPr>
        <w:pStyle w:val="Heading2"/>
        <w:spacing w:after="240"/>
      </w:pPr>
      <w:r>
        <w:lastRenderedPageBreak/>
        <w:t>Kuchen im Einmachglas</w:t>
      </w:r>
      <w:r w:rsidR="00813E91">
        <w:rPr>
          <w:rStyle w:val="FootnoteReference"/>
        </w:rPr>
        <w:footnoteReference w:id="1814"/>
      </w:r>
      <w:r>
        <w:t xml:space="preserve"> </w:t>
      </w:r>
    </w:p>
    <w:p w14:paraId="06D00F47" w14:textId="09E0487B" w:rsidR="00083538" w:rsidRDefault="00083538">
      <w:pPr>
        <w:rPr>
          <w:sz w:val="24"/>
          <w:szCs w:val="24"/>
        </w:rPr>
      </w:pPr>
      <w:r w:rsidRPr="003D1F52">
        <w:rPr>
          <w:sz w:val="24"/>
          <w:szCs w:val="24"/>
          <w:u w:val="single"/>
        </w:rPr>
        <w:t>Zutaten</w:t>
      </w:r>
      <w:r>
        <w:rPr>
          <w:sz w:val="24"/>
          <w:szCs w:val="24"/>
        </w:rPr>
        <w:t xml:space="preserve"> </w:t>
      </w:r>
      <w:r w:rsidR="003D1F52">
        <w:rPr>
          <w:sz w:val="24"/>
          <w:szCs w:val="24"/>
        </w:rPr>
        <w:t>(</w:t>
      </w:r>
      <w:r>
        <w:rPr>
          <w:sz w:val="24"/>
          <w:szCs w:val="24"/>
        </w:rPr>
        <w:t>für 3 Gläser à 1 L</w:t>
      </w:r>
      <w:r w:rsidR="003D1F52">
        <w:rPr>
          <w:sz w:val="24"/>
          <w:szCs w:val="24"/>
        </w:rPr>
        <w:t>):</w:t>
      </w:r>
    </w:p>
    <w:p w14:paraId="6CE5874A" w14:textId="2999CD5A" w:rsidR="00083538" w:rsidRDefault="00083538">
      <w:pPr>
        <w:rPr>
          <w:sz w:val="24"/>
          <w:szCs w:val="24"/>
        </w:rPr>
      </w:pPr>
      <w:r>
        <w:rPr>
          <w:sz w:val="24"/>
          <w:szCs w:val="24"/>
        </w:rPr>
        <w:t>250 g Butter</w:t>
      </w:r>
    </w:p>
    <w:p w14:paraId="0C67AFB1" w14:textId="27172F33" w:rsidR="00083538" w:rsidRDefault="00083538">
      <w:pPr>
        <w:rPr>
          <w:sz w:val="24"/>
          <w:szCs w:val="24"/>
        </w:rPr>
      </w:pPr>
      <w:r>
        <w:rPr>
          <w:sz w:val="24"/>
          <w:szCs w:val="24"/>
        </w:rPr>
        <w:t>190 g Zucker</w:t>
      </w:r>
    </w:p>
    <w:p w14:paraId="3F7A71AC" w14:textId="1050BA43" w:rsidR="00083538" w:rsidRDefault="00083538">
      <w:pPr>
        <w:rPr>
          <w:sz w:val="24"/>
          <w:szCs w:val="24"/>
        </w:rPr>
      </w:pPr>
      <w:r>
        <w:rPr>
          <w:sz w:val="24"/>
          <w:szCs w:val="24"/>
        </w:rPr>
        <w:t>2 Päckchen Vanillezucker</w:t>
      </w:r>
    </w:p>
    <w:p w14:paraId="0406591C" w14:textId="3DA3B2F6" w:rsidR="00083538" w:rsidRDefault="00083538">
      <w:pPr>
        <w:rPr>
          <w:sz w:val="24"/>
          <w:szCs w:val="24"/>
        </w:rPr>
      </w:pPr>
      <w:r>
        <w:rPr>
          <w:sz w:val="24"/>
          <w:szCs w:val="24"/>
        </w:rPr>
        <w:t>5 Eier</w:t>
      </w:r>
    </w:p>
    <w:p w14:paraId="17E5E415" w14:textId="7E4A97DA" w:rsidR="00083538" w:rsidRDefault="00083538">
      <w:pPr>
        <w:rPr>
          <w:sz w:val="24"/>
          <w:szCs w:val="24"/>
        </w:rPr>
      </w:pPr>
      <w:r>
        <w:rPr>
          <w:sz w:val="24"/>
          <w:szCs w:val="24"/>
        </w:rPr>
        <w:t>150 g gemahlene Haselnüsse</w:t>
      </w:r>
    </w:p>
    <w:p w14:paraId="395A1383" w14:textId="20EF6746" w:rsidR="00083538" w:rsidRDefault="00083538">
      <w:pPr>
        <w:rPr>
          <w:sz w:val="24"/>
          <w:szCs w:val="24"/>
        </w:rPr>
      </w:pPr>
      <w:r>
        <w:rPr>
          <w:sz w:val="24"/>
          <w:szCs w:val="24"/>
        </w:rPr>
        <w:t>50 g gehackte Haselnüsse</w:t>
      </w:r>
    </w:p>
    <w:p w14:paraId="1B59B35C" w14:textId="41017B91" w:rsidR="00083538" w:rsidRDefault="00083538">
      <w:pPr>
        <w:rPr>
          <w:sz w:val="24"/>
          <w:szCs w:val="24"/>
        </w:rPr>
      </w:pPr>
      <w:r>
        <w:rPr>
          <w:sz w:val="24"/>
          <w:szCs w:val="24"/>
        </w:rPr>
        <w:t>50 g geraspelte Schokolade oder Schokostreusel</w:t>
      </w:r>
    </w:p>
    <w:p w14:paraId="70EE520C" w14:textId="5BD9EDC6" w:rsidR="00083538" w:rsidRDefault="00083538">
      <w:pPr>
        <w:rPr>
          <w:sz w:val="24"/>
          <w:szCs w:val="24"/>
        </w:rPr>
      </w:pPr>
      <w:r>
        <w:rPr>
          <w:sz w:val="24"/>
          <w:szCs w:val="24"/>
        </w:rPr>
        <w:t>250 g Mehl</w:t>
      </w:r>
    </w:p>
    <w:p w14:paraId="5283AFB4" w14:textId="2A18AB90" w:rsidR="00083538" w:rsidRDefault="00083538">
      <w:pPr>
        <w:rPr>
          <w:sz w:val="24"/>
          <w:szCs w:val="24"/>
        </w:rPr>
      </w:pPr>
      <w:r>
        <w:rPr>
          <w:sz w:val="24"/>
          <w:szCs w:val="24"/>
        </w:rPr>
        <w:t>1 Päckchen Backpulver</w:t>
      </w:r>
    </w:p>
    <w:p w14:paraId="0F7A88CF" w14:textId="57DF7DDE" w:rsidR="00083538" w:rsidRDefault="00083538">
      <w:pPr>
        <w:rPr>
          <w:sz w:val="24"/>
          <w:szCs w:val="24"/>
        </w:rPr>
      </w:pPr>
      <w:r>
        <w:rPr>
          <w:sz w:val="24"/>
          <w:szCs w:val="24"/>
        </w:rPr>
        <w:t>Außerdem: Butter für die Form, Paniermehl oder gemahlene Nüsse</w:t>
      </w:r>
    </w:p>
    <w:p w14:paraId="33EC87F0" w14:textId="1427D74F" w:rsidR="00083538" w:rsidRDefault="00083538">
      <w:pPr>
        <w:rPr>
          <w:sz w:val="24"/>
          <w:szCs w:val="24"/>
        </w:rPr>
      </w:pPr>
    </w:p>
    <w:p w14:paraId="20BAAF12" w14:textId="23A68E77" w:rsidR="003D1F52" w:rsidRDefault="003D1F52">
      <w:pPr>
        <w:rPr>
          <w:sz w:val="24"/>
          <w:szCs w:val="24"/>
        </w:rPr>
      </w:pPr>
      <w:r>
        <w:rPr>
          <w:sz w:val="24"/>
          <w:szCs w:val="24"/>
        </w:rPr>
        <w:t xml:space="preserve">Zubereitung: </w:t>
      </w:r>
    </w:p>
    <w:p w14:paraId="577BB25C" w14:textId="7B962615" w:rsidR="00083538" w:rsidRPr="00083538" w:rsidRDefault="00083538" w:rsidP="00E76E01">
      <w:pPr>
        <w:pStyle w:val="ListParagraph"/>
        <w:numPr>
          <w:ilvl w:val="0"/>
          <w:numId w:val="189"/>
        </w:numPr>
        <w:spacing w:after="120"/>
        <w:ind w:left="714" w:hanging="357"/>
        <w:contextualSpacing w:val="0"/>
        <w:jc w:val="both"/>
        <w:rPr>
          <w:sz w:val="24"/>
          <w:szCs w:val="24"/>
        </w:rPr>
      </w:pPr>
      <w:r w:rsidRPr="00083538">
        <w:rPr>
          <w:sz w:val="24"/>
          <w:szCs w:val="24"/>
        </w:rPr>
        <w:t>Butter mit Zucker schaumig schlagen, Eier nach und nachzugeben. Danach Nüsse und Schokolade unterrühren. Mehl mit Backpulver mischen und unterheben.</w:t>
      </w:r>
    </w:p>
    <w:p w14:paraId="17C10FE6" w14:textId="4A290552" w:rsidR="00083538" w:rsidRPr="00083538" w:rsidRDefault="00083538" w:rsidP="00E76E01">
      <w:pPr>
        <w:pStyle w:val="ListParagraph"/>
        <w:numPr>
          <w:ilvl w:val="0"/>
          <w:numId w:val="189"/>
        </w:numPr>
        <w:spacing w:after="120"/>
        <w:ind w:left="714" w:hanging="357"/>
        <w:contextualSpacing w:val="0"/>
        <w:jc w:val="both"/>
        <w:rPr>
          <w:sz w:val="24"/>
          <w:szCs w:val="24"/>
        </w:rPr>
      </w:pPr>
      <w:r w:rsidRPr="00083538">
        <w:rPr>
          <w:sz w:val="24"/>
          <w:szCs w:val="24"/>
        </w:rPr>
        <w:t xml:space="preserve">Drei Sturzgläser mit Butter einfetten und mit Paniermehl oder gemahlenen Nüssen ausstreuen. Dann den </w:t>
      </w:r>
      <w:r w:rsidR="00C64A33" w:rsidRPr="00083538">
        <w:rPr>
          <w:sz w:val="24"/>
          <w:szCs w:val="24"/>
        </w:rPr>
        <w:t>Teig</w:t>
      </w:r>
      <w:r w:rsidRPr="00083538">
        <w:rPr>
          <w:sz w:val="24"/>
          <w:szCs w:val="24"/>
        </w:rPr>
        <w:t xml:space="preserve"> auf die drei Gläser verteilen.</w:t>
      </w:r>
    </w:p>
    <w:p w14:paraId="25D26719" w14:textId="717F8D7D" w:rsidR="00083538" w:rsidRPr="00083538" w:rsidRDefault="00083538" w:rsidP="00E76E01">
      <w:pPr>
        <w:pStyle w:val="ListParagraph"/>
        <w:numPr>
          <w:ilvl w:val="0"/>
          <w:numId w:val="189"/>
        </w:numPr>
        <w:spacing w:after="120"/>
        <w:ind w:left="714" w:hanging="357"/>
        <w:contextualSpacing w:val="0"/>
        <w:jc w:val="both"/>
        <w:rPr>
          <w:sz w:val="24"/>
          <w:szCs w:val="24"/>
        </w:rPr>
      </w:pPr>
      <w:r w:rsidRPr="00083538">
        <w:rPr>
          <w:sz w:val="24"/>
          <w:szCs w:val="24"/>
        </w:rPr>
        <w:t xml:space="preserve">Bei 180°C etwa 1 Stunde im Backofen backen. Nach der Backzeit sofort die Gummiringe auflegen und die Gläser mit dem Deckel und den Klammern schließen. Den Kuchen etwa 24 Stunden auskühlen lassen. Dann die Klammern abnehmen. </w:t>
      </w:r>
    </w:p>
    <w:p w14:paraId="3FE9AC29" w14:textId="25EFB538" w:rsidR="00083538" w:rsidRPr="00083538" w:rsidRDefault="00083538" w:rsidP="00E76E01">
      <w:pPr>
        <w:pStyle w:val="ListParagraph"/>
        <w:numPr>
          <w:ilvl w:val="0"/>
          <w:numId w:val="189"/>
        </w:numPr>
        <w:spacing w:after="120"/>
        <w:ind w:left="714" w:hanging="357"/>
        <w:contextualSpacing w:val="0"/>
        <w:jc w:val="both"/>
        <w:rPr>
          <w:sz w:val="24"/>
          <w:szCs w:val="24"/>
        </w:rPr>
      </w:pPr>
      <w:r w:rsidRPr="00083538">
        <w:rPr>
          <w:sz w:val="24"/>
          <w:szCs w:val="24"/>
        </w:rPr>
        <w:t>Der Kuchen hält im Glas ungefähr ein halbes Jahr.</w:t>
      </w:r>
    </w:p>
    <w:p w14:paraId="25CE5591" w14:textId="77777777" w:rsidR="00083538" w:rsidRDefault="00083538" w:rsidP="00083538">
      <w:pPr>
        <w:rPr>
          <w:sz w:val="24"/>
          <w:szCs w:val="24"/>
        </w:rPr>
      </w:pPr>
    </w:p>
    <w:p w14:paraId="4855BB1C" w14:textId="71D38EC6" w:rsidR="00083538" w:rsidRPr="00083538" w:rsidRDefault="004B2E00" w:rsidP="00083538">
      <w:pPr>
        <w:rPr>
          <w:sz w:val="24"/>
          <w:szCs w:val="24"/>
        </w:rPr>
      </w:pPr>
      <w:r>
        <w:rPr>
          <w:sz w:val="24"/>
          <w:szCs w:val="24"/>
        </w:rPr>
        <w:t>Kommentar:</w:t>
      </w:r>
      <w:r>
        <w:rPr>
          <w:sz w:val="24"/>
          <w:szCs w:val="24"/>
        </w:rPr>
        <w:tab/>
      </w:r>
      <w:r w:rsidR="00083538">
        <w:rPr>
          <w:sz w:val="24"/>
          <w:szCs w:val="24"/>
        </w:rPr>
        <w:t xml:space="preserve">Ist auf jeden Fall billiger und besser als der Dosenkuchen von Globetrotter </w:t>
      </w:r>
      <w:r w:rsidR="00083538" w:rsidRPr="00083538">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sidR="00083538" w:rsidRPr="00083538">
        <w:rPr>
          <w:sz w:val="24"/>
          <w:szCs w:val="24"/>
        </w:rPr>
        <w:br w:type="page"/>
      </w:r>
    </w:p>
    <w:p w14:paraId="12B21DB5" w14:textId="6FA207F0" w:rsidR="0046149F" w:rsidRDefault="00824EB0" w:rsidP="00032011">
      <w:pPr>
        <w:pStyle w:val="Heading2"/>
        <w:spacing w:after="240"/>
      </w:pPr>
      <w:r>
        <w:lastRenderedPageBreak/>
        <w:t>Mandelkuchen</w:t>
      </w:r>
      <w:r w:rsidR="00F75F97">
        <w:rPr>
          <w:rStyle w:val="FootnoteReference"/>
        </w:rPr>
        <w:footnoteReference w:id="1815"/>
      </w:r>
    </w:p>
    <w:p w14:paraId="51622908" w14:textId="5CFAD7AB" w:rsidR="00824EB0" w:rsidRDefault="00824EB0" w:rsidP="00A665A2">
      <w:pPr>
        <w:rPr>
          <w:sz w:val="24"/>
          <w:szCs w:val="24"/>
        </w:rPr>
      </w:pPr>
      <w:r w:rsidRPr="00032011">
        <w:rPr>
          <w:sz w:val="24"/>
          <w:szCs w:val="24"/>
          <w:u w:val="single"/>
        </w:rPr>
        <w:t>Zutaten</w:t>
      </w:r>
      <w:r>
        <w:rPr>
          <w:sz w:val="24"/>
          <w:szCs w:val="24"/>
        </w:rPr>
        <w:t xml:space="preserve"> </w:t>
      </w:r>
      <w:r w:rsidR="00032011">
        <w:rPr>
          <w:sz w:val="24"/>
          <w:szCs w:val="24"/>
        </w:rPr>
        <w:t>(</w:t>
      </w:r>
      <w:r>
        <w:rPr>
          <w:sz w:val="24"/>
          <w:szCs w:val="24"/>
        </w:rPr>
        <w:t>für 6 Portionen</w:t>
      </w:r>
      <w:r w:rsidR="00032011">
        <w:rPr>
          <w:sz w:val="24"/>
          <w:szCs w:val="24"/>
        </w:rPr>
        <w:t>):</w:t>
      </w:r>
    </w:p>
    <w:p w14:paraId="69A3F6BA" w14:textId="05201335" w:rsidR="00824EB0" w:rsidRPr="00032011" w:rsidRDefault="00824EB0" w:rsidP="00A665A2">
      <w:pPr>
        <w:rPr>
          <w:i/>
          <w:iCs/>
          <w:sz w:val="24"/>
          <w:szCs w:val="24"/>
        </w:rPr>
      </w:pPr>
      <w:r w:rsidRPr="00032011">
        <w:rPr>
          <w:i/>
          <w:iCs/>
          <w:sz w:val="24"/>
          <w:szCs w:val="24"/>
        </w:rPr>
        <w:t>Für den Teig:</w:t>
      </w:r>
    </w:p>
    <w:p w14:paraId="3A8D7B3F" w14:textId="050FF1DB" w:rsidR="00824EB0" w:rsidRDefault="00824EB0" w:rsidP="00A665A2">
      <w:pPr>
        <w:rPr>
          <w:sz w:val="24"/>
          <w:szCs w:val="24"/>
        </w:rPr>
      </w:pPr>
      <w:r>
        <w:rPr>
          <w:sz w:val="24"/>
          <w:szCs w:val="24"/>
        </w:rPr>
        <w:t>300 g Mehl und Mehl für die Arbeitsplatte</w:t>
      </w:r>
    </w:p>
    <w:p w14:paraId="4FBE12C8" w14:textId="165132AA" w:rsidR="00824EB0" w:rsidRDefault="00824EB0" w:rsidP="00A665A2">
      <w:pPr>
        <w:rPr>
          <w:sz w:val="24"/>
          <w:szCs w:val="24"/>
        </w:rPr>
      </w:pPr>
      <w:r>
        <w:rPr>
          <w:sz w:val="24"/>
          <w:szCs w:val="24"/>
        </w:rPr>
        <w:t xml:space="preserve">2 </w:t>
      </w:r>
      <w:r w:rsidR="002E443F">
        <w:rPr>
          <w:sz w:val="24"/>
          <w:szCs w:val="24"/>
        </w:rPr>
        <w:t>E</w:t>
      </w:r>
      <w:r>
        <w:rPr>
          <w:sz w:val="24"/>
          <w:szCs w:val="24"/>
        </w:rPr>
        <w:t>ier</w:t>
      </w:r>
    </w:p>
    <w:p w14:paraId="438DAE10" w14:textId="5D5AC73A" w:rsidR="00824EB0" w:rsidRDefault="00824EB0" w:rsidP="00A665A2">
      <w:pPr>
        <w:rPr>
          <w:sz w:val="24"/>
          <w:szCs w:val="24"/>
        </w:rPr>
      </w:pPr>
      <w:r>
        <w:rPr>
          <w:sz w:val="24"/>
          <w:szCs w:val="24"/>
        </w:rPr>
        <w:t>200 g weiche Butter</w:t>
      </w:r>
    </w:p>
    <w:p w14:paraId="7E99D322" w14:textId="6D298864" w:rsidR="00824EB0" w:rsidRDefault="00824EB0" w:rsidP="00A665A2">
      <w:pPr>
        <w:rPr>
          <w:sz w:val="24"/>
          <w:szCs w:val="24"/>
        </w:rPr>
      </w:pPr>
      <w:r>
        <w:rPr>
          <w:sz w:val="24"/>
          <w:szCs w:val="24"/>
        </w:rPr>
        <w:t>1 EL Puderzucker</w:t>
      </w:r>
    </w:p>
    <w:p w14:paraId="6D6268A6" w14:textId="62F24D7E" w:rsidR="00824EB0" w:rsidRDefault="00824EB0" w:rsidP="00A665A2">
      <w:pPr>
        <w:rPr>
          <w:sz w:val="24"/>
          <w:szCs w:val="24"/>
        </w:rPr>
      </w:pPr>
      <w:r>
        <w:rPr>
          <w:sz w:val="24"/>
          <w:szCs w:val="24"/>
        </w:rPr>
        <w:t>1 Prise Salz</w:t>
      </w:r>
    </w:p>
    <w:p w14:paraId="0493B3DE" w14:textId="3167FE00" w:rsidR="00824EB0" w:rsidRDefault="00824EB0" w:rsidP="00A665A2">
      <w:pPr>
        <w:rPr>
          <w:sz w:val="24"/>
          <w:szCs w:val="24"/>
        </w:rPr>
      </w:pPr>
    </w:p>
    <w:p w14:paraId="7D88223C" w14:textId="675DD533" w:rsidR="00824EB0" w:rsidRPr="00032011" w:rsidRDefault="00824EB0" w:rsidP="00A665A2">
      <w:pPr>
        <w:rPr>
          <w:i/>
          <w:iCs/>
          <w:sz w:val="24"/>
          <w:szCs w:val="24"/>
        </w:rPr>
      </w:pPr>
      <w:r w:rsidRPr="00032011">
        <w:rPr>
          <w:i/>
          <w:iCs/>
          <w:sz w:val="24"/>
          <w:szCs w:val="24"/>
        </w:rPr>
        <w:t xml:space="preserve">Für die </w:t>
      </w:r>
      <w:r w:rsidR="002E443F" w:rsidRPr="00032011">
        <w:rPr>
          <w:i/>
          <w:iCs/>
          <w:sz w:val="24"/>
          <w:szCs w:val="24"/>
        </w:rPr>
        <w:t>F</w:t>
      </w:r>
      <w:r w:rsidRPr="00032011">
        <w:rPr>
          <w:i/>
          <w:iCs/>
          <w:sz w:val="24"/>
          <w:szCs w:val="24"/>
        </w:rPr>
        <w:t>üllung</w:t>
      </w:r>
    </w:p>
    <w:p w14:paraId="4082A31D" w14:textId="28C3F870" w:rsidR="00824EB0" w:rsidRDefault="002E443F" w:rsidP="00A665A2">
      <w:pPr>
        <w:rPr>
          <w:sz w:val="24"/>
          <w:szCs w:val="24"/>
        </w:rPr>
      </w:pPr>
      <w:r>
        <w:rPr>
          <w:sz w:val="24"/>
          <w:szCs w:val="24"/>
        </w:rPr>
        <w:t>130 g gemahlene Mandeln</w:t>
      </w:r>
    </w:p>
    <w:p w14:paraId="011EA9AC" w14:textId="46B77E78" w:rsidR="00B94621" w:rsidRDefault="00B94621" w:rsidP="00A665A2">
      <w:pPr>
        <w:rPr>
          <w:sz w:val="24"/>
          <w:szCs w:val="24"/>
        </w:rPr>
      </w:pPr>
      <w:r>
        <w:rPr>
          <w:sz w:val="24"/>
          <w:szCs w:val="24"/>
        </w:rPr>
        <w:t>125 g braunen Zucker</w:t>
      </w:r>
    </w:p>
    <w:p w14:paraId="6CAE8E22" w14:textId="37BC6E2A" w:rsidR="00B94621" w:rsidRDefault="00B94621" w:rsidP="00A665A2">
      <w:pPr>
        <w:rPr>
          <w:sz w:val="24"/>
          <w:szCs w:val="24"/>
        </w:rPr>
      </w:pPr>
      <w:r>
        <w:rPr>
          <w:sz w:val="24"/>
          <w:szCs w:val="24"/>
        </w:rPr>
        <w:t>½ TL Orangenblütenzucker (aus der Apotheke)</w:t>
      </w:r>
    </w:p>
    <w:p w14:paraId="52DB146D" w14:textId="358B8A0A" w:rsidR="00B94621" w:rsidRDefault="00B0278D" w:rsidP="00A665A2">
      <w:pPr>
        <w:rPr>
          <w:sz w:val="24"/>
          <w:szCs w:val="24"/>
        </w:rPr>
      </w:pPr>
      <w:r>
        <w:rPr>
          <w:sz w:val="24"/>
          <w:szCs w:val="24"/>
        </w:rPr>
        <w:t>1 unbehandelte Zitrone (Schale)</w:t>
      </w:r>
    </w:p>
    <w:p w14:paraId="453B7E05" w14:textId="165E5E3C" w:rsidR="00B0278D" w:rsidRDefault="00B0278D" w:rsidP="00A665A2">
      <w:pPr>
        <w:rPr>
          <w:sz w:val="24"/>
          <w:szCs w:val="24"/>
        </w:rPr>
      </w:pPr>
    </w:p>
    <w:p w14:paraId="3D51E429" w14:textId="101004BF" w:rsidR="00B0278D" w:rsidRDefault="00B0278D" w:rsidP="00A665A2">
      <w:pPr>
        <w:rPr>
          <w:sz w:val="24"/>
          <w:szCs w:val="24"/>
        </w:rPr>
      </w:pPr>
      <w:r>
        <w:rPr>
          <w:sz w:val="24"/>
          <w:szCs w:val="24"/>
        </w:rPr>
        <w:t xml:space="preserve">Zubereitungszeit: etwa 4 Stunden (davon </w:t>
      </w:r>
      <w:r w:rsidR="00A07774">
        <w:rPr>
          <w:sz w:val="24"/>
          <w:szCs w:val="24"/>
        </w:rPr>
        <w:t>2 1/4 Stunden Ruhezeit)</w:t>
      </w:r>
    </w:p>
    <w:p w14:paraId="0C663C51" w14:textId="1AA6283D" w:rsidR="00A07774" w:rsidRPr="00A02EB2" w:rsidRDefault="00A07774" w:rsidP="00E76E01">
      <w:pPr>
        <w:pStyle w:val="ListParagraph"/>
        <w:numPr>
          <w:ilvl w:val="0"/>
          <w:numId w:val="63"/>
        </w:numPr>
        <w:spacing w:after="120"/>
        <w:ind w:left="714" w:hanging="357"/>
        <w:contextualSpacing w:val="0"/>
        <w:jc w:val="both"/>
        <w:rPr>
          <w:sz w:val="24"/>
          <w:szCs w:val="24"/>
        </w:rPr>
      </w:pPr>
      <w:r w:rsidRPr="00A02EB2">
        <w:rPr>
          <w:sz w:val="24"/>
          <w:szCs w:val="24"/>
        </w:rPr>
        <w:t>Das Mehl auf eine Arbeitsplatte oder in eine Schüssel sieben</w:t>
      </w:r>
      <w:r w:rsidR="00305A3C" w:rsidRPr="00A02EB2">
        <w:rPr>
          <w:sz w:val="24"/>
          <w:szCs w:val="24"/>
        </w:rPr>
        <w:t xml:space="preserve">, in die Mitte eine Mulde drücken. 1 </w:t>
      </w:r>
      <w:r w:rsidR="00955FDA" w:rsidRPr="00A02EB2">
        <w:rPr>
          <w:sz w:val="24"/>
          <w:szCs w:val="24"/>
        </w:rPr>
        <w:t>E</w:t>
      </w:r>
      <w:r w:rsidR="00305A3C" w:rsidRPr="00A02EB2">
        <w:rPr>
          <w:sz w:val="24"/>
          <w:szCs w:val="24"/>
        </w:rPr>
        <w:t>i aufschlagen und in die Vertiefung geben. Salzen, 25 g weiche Butter dazugeben</w:t>
      </w:r>
      <w:r w:rsidR="00FD11CF" w:rsidRPr="00A02EB2">
        <w:rPr>
          <w:sz w:val="24"/>
          <w:szCs w:val="24"/>
        </w:rPr>
        <w:t xml:space="preserve">, den Puderzucker dazusieben. Etwa 1/8 </w:t>
      </w:r>
      <w:r w:rsidR="00C84162" w:rsidRPr="00A02EB2">
        <w:rPr>
          <w:sz w:val="24"/>
          <w:szCs w:val="24"/>
        </w:rPr>
        <w:t>l kaltes Wasser darüber träufeln und den Teig kräftig durchkneten</w:t>
      </w:r>
      <w:r w:rsidR="007A6AB4" w:rsidRPr="00A02EB2">
        <w:rPr>
          <w:sz w:val="24"/>
          <w:szCs w:val="24"/>
        </w:rPr>
        <w:t xml:space="preserve">, bis er Blasen schlägt. Den </w:t>
      </w:r>
      <w:r w:rsidR="00087210" w:rsidRPr="00A02EB2">
        <w:rPr>
          <w:sz w:val="24"/>
          <w:szCs w:val="24"/>
        </w:rPr>
        <w:t>T</w:t>
      </w:r>
      <w:r w:rsidR="007A6AB4" w:rsidRPr="00A02EB2">
        <w:rPr>
          <w:sz w:val="24"/>
          <w:szCs w:val="24"/>
        </w:rPr>
        <w:t>eig an einem kühlen Ort etwa 1 Stunde ruhen lassen.</w:t>
      </w:r>
    </w:p>
    <w:p w14:paraId="5D3043E9" w14:textId="6A2E0F60" w:rsidR="007A6AB4" w:rsidRPr="00A02EB2" w:rsidRDefault="007A6AB4" w:rsidP="00E76E01">
      <w:pPr>
        <w:pStyle w:val="ListParagraph"/>
        <w:numPr>
          <w:ilvl w:val="0"/>
          <w:numId w:val="63"/>
        </w:numPr>
        <w:spacing w:after="120"/>
        <w:ind w:left="714" w:hanging="357"/>
        <w:contextualSpacing w:val="0"/>
        <w:jc w:val="both"/>
        <w:rPr>
          <w:sz w:val="24"/>
          <w:szCs w:val="24"/>
        </w:rPr>
      </w:pPr>
      <w:r w:rsidRPr="00A02EB2">
        <w:rPr>
          <w:sz w:val="24"/>
          <w:szCs w:val="24"/>
        </w:rPr>
        <w:t xml:space="preserve">Den </w:t>
      </w:r>
      <w:r w:rsidR="00087210" w:rsidRPr="00A02EB2">
        <w:rPr>
          <w:sz w:val="24"/>
          <w:szCs w:val="24"/>
        </w:rPr>
        <w:t>T</w:t>
      </w:r>
      <w:r w:rsidRPr="00A02EB2">
        <w:rPr>
          <w:sz w:val="24"/>
          <w:szCs w:val="24"/>
        </w:rPr>
        <w:t>eig in einem kühlen Raum auf einer kühlen Arbeits</w:t>
      </w:r>
      <w:r w:rsidR="004C55D7" w:rsidRPr="00A02EB2">
        <w:rPr>
          <w:sz w:val="24"/>
          <w:szCs w:val="24"/>
        </w:rPr>
        <w:t>fläche mit einem Nudelholz ausrollen. Den Rest der Butter kurz durchkneten</w:t>
      </w:r>
      <w:r w:rsidR="00C60633" w:rsidRPr="00A02EB2">
        <w:rPr>
          <w:sz w:val="24"/>
          <w:szCs w:val="24"/>
        </w:rPr>
        <w:t xml:space="preserve">, damit sie Wasser verliert. Die Butter auf den </w:t>
      </w:r>
      <w:r w:rsidR="00C64A33" w:rsidRPr="00A02EB2">
        <w:rPr>
          <w:sz w:val="24"/>
          <w:szCs w:val="24"/>
        </w:rPr>
        <w:t>Teig</w:t>
      </w:r>
      <w:r w:rsidR="00C60633" w:rsidRPr="00A02EB2">
        <w:rPr>
          <w:sz w:val="24"/>
          <w:szCs w:val="24"/>
        </w:rPr>
        <w:t xml:space="preserve"> legen</w:t>
      </w:r>
      <w:r w:rsidR="00705F5B" w:rsidRPr="00A02EB2">
        <w:rPr>
          <w:sz w:val="24"/>
          <w:szCs w:val="24"/>
        </w:rPr>
        <w:t>, diesen über der Butter zusammenschlagen</w:t>
      </w:r>
      <w:r w:rsidR="0096271E" w:rsidRPr="00A02EB2">
        <w:rPr>
          <w:sz w:val="24"/>
          <w:szCs w:val="24"/>
        </w:rPr>
        <w:t>. Den Teig zu einem Streifen ausrollen</w:t>
      </w:r>
      <w:r w:rsidR="00C20290" w:rsidRPr="00A02EB2">
        <w:rPr>
          <w:sz w:val="24"/>
          <w:szCs w:val="24"/>
        </w:rPr>
        <w:t xml:space="preserve">, bis man die Butter sieht. Den </w:t>
      </w:r>
      <w:r w:rsidR="00955FDA" w:rsidRPr="00A02EB2">
        <w:rPr>
          <w:sz w:val="24"/>
          <w:szCs w:val="24"/>
        </w:rPr>
        <w:t>S</w:t>
      </w:r>
      <w:r w:rsidR="00C20290" w:rsidRPr="00A02EB2">
        <w:rPr>
          <w:sz w:val="24"/>
          <w:szCs w:val="24"/>
        </w:rPr>
        <w:t xml:space="preserve">treifen dreimal </w:t>
      </w:r>
      <w:r w:rsidR="00293567" w:rsidRPr="00A02EB2">
        <w:rPr>
          <w:sz w:val="24"/>
          <w:szCs w:val="24"/>
        </w:rPr>
        <w:t>einschlagen, d.h. das rechte Dritte</w:t>
      </w:r>
      <w:r w:rsidR="00087210" w:rsidRPr="00A02EB2">
        <w:rPr>
          <w:sz w:val="24"/>
          <w:szCs w:val="24"/>
        </w:rPr>
        <w:t>l</w:t>
      </w:r>
      <w:r w:rsidR="00293567" w:rsidRPr="00A02EB2">
        <w:rPr>
          <w:sz w:val="24"/>
          <w:szCs w:val="24"/>
        </w:rPr>
        <w:t xml:space="preserve"> zur Mitte umschlagen</w:t>
      </w:r>
      <w:r w:rsidR="00460081" w:rsidRPr="00A02EB2">
        <w:rPr>
          <w:sz w:val="24"/>
          <w:szCs w:val="24"/>
        </w:rPr>
        <w:t xml:space="preserve">, dann das linke Drittel über das rechte legen. Den Teig um </w:t>
      </w:r>
      <w:r w:rsidR="00135739" w:rsidRPr="00A02EB2">
        <w:rPr>
          <w:sz w:val="24"/>
          <w:szCs w:val="24"/>
        </w:rPr>
        <w:t>eine Viertel</w:t>
      </w:r>
      <w:r w:rsidR="000348B3" w:rsidRPr="00A02EB2">
        <w:rPr>
          <w:sz w:val="24"/>
          <w:szCs w:val="24"/>
        </w:rPr>
        <w:t>drehung (90°</w:t>
      </w:r>
      <w:r w:rsidR="007D3634" w:rsidRPr="00A02EB2">
        <w:rPr>
          <w:sz w:val="24"/>
          <w:szCs w:val="24"/>
        </w:rPr>
        <w:t>) drehen, zu einem Streifen noch einmal</w:t>
      </w:r>
      <w:r w:rsidR="00967FF4" w:rsidRPr="00A02EB2">
        <w:rPr>
          <w:sz w:val="24"/>
          <w:szCs w:val="24"/>
        </w:rPr>
        <w:t xml:space="preserve"> wie oben beschrieben</w:t>
      </w:r>
      <w:r w:rsidR="009230A2" w:rsidRPr="00A02EB2">
        <w:rPr>
          <w:sz w:val="24"/>
          <w:szCs w:val="24"/>
        </w:rPr>
        <w:t xml:space="preserve"> zusammenfalten. Den </w:t>
      </w:r>
      <w:r w:rsidR="00662695" w:rsidRPr="00A02EB2">
        <w:rPr>
          <w:sz w:val="24"/>
          <w:szCs w:val="24"/>
        </w:rPr>
        <w:t>T</w:t>
      </w:r>
      <w:r w:rsidR="009230A2" w:rsidRPr="00A02EB2">
        <w:rPr>
          <w:sz w:val="24"/>
          <w:szCs w:val="24"/>
        </w:rPr>
        <w:t>eig in entgegengesetzter Richtung drehen, wieder ausrollen und zusammen</w:t>
      </w:r>
      <w:r w:rsidR="00E604C2" w:rsidRPr="00A02EB2">
        <w:rPr>
          <w:sz w:val="24"/>
          <w:szCs w:val="24"/>
        </w:rPr>
        <w:t>falten. Etwa 15 Minuten ruhen lassen. Den Vorgang fünf Mal wiederholen. Den Teig halbieren.</w:t>
      </w:r>
    </w:p>
    <w:p w14:paraId="02BC7026" w14:textId="4B339A0E" w:rsidR="00E604C2" w:rsidRPr="00A02EB2" w:rsidRDefault="00E604C2" w:rsidP="00E76E01">
      <w:pPr>
        <w:pStyle w:val="ListParagraph"/>
        <w:numPr>
          <w:ilvl w:val="0"/>
          <w:numId w:val="63"/>
        </w:numPr>
        <w:spacing w:after="120"/>
        <w:ind w:left="714" w:hanging="357"/>
        <w:contextualSpacing w:val="0"/>
        <w:jc w:val="both"/>
        <w:rPr>
          <w:sz w:val="24"/>
          <w:szCs w:val="24"/>
        </w:rPr>
      </w:pPr>
      <w:r w:rsidRPr="00A02EB2">
        <w:rPr>
          <w:sz w:val="24"/>
          <w:szCs w:val="24"/>
        </w:rPr>
        <w:t>Die M</w:t>
      </w:r>
      <w:r w:rsidR="00E57AE1" w:rsidRPr="00A02EB2">
        <w:rPr>
          <w:sz w:val="24"/>
          <w:szCs w:val="24"/>
        </w:rPr>
        <w:t>a</w:t>
      </w:r>
      <w:r w:rsidRPr="00A02EB2">
        <w:rPr>
          <w:sz w:val="24"/>
          <w:szCs w:val="24"/>
        </w:rPr>
        <w:t>ndeln</w:t>
      </w:r>
      <w:r w:rsidR="00E57AE1" w:rsidRPr="00A02EB2">
        <w:rPr>
          <w:sz w:val="24"/>
          <w:szCs w:val="24"/>
        </w:rPr>
        <w:t xml:space="preserve"> mit dem braunen Zucker, dem Orangenblütenwasser und der Zitronenschale mischen. Den Backofen auf 220 °C vorheizen.</w:t>
      </w:r>
    </w:p>
    <w:p w14:paraId="15A9ECB8" w14:textId="1492B335" w:rsidR="00E57AE1" w:rsidRPr="00A02EB2" w:rsidRDefault="00E57AE1" w:rsidP="00E76E01">
      <w:pPr>
        <w:pStyle w:val="ListParagraph"/>
        <w:numPr>
          <w:ilvl w:val="0"/>
          <w:numId w:val="63"/>
        </w:numPr>
        <w:spacing w:after="120"/>
        <w:ind w:left="714" w:hanging="357"/>
        <w:contextualSpacing w:val="0"/>
        <w:jc w:val="both"/>
        <w:rPr>
          <w:sz w:val="24"/>
          <w:szCs w:val="24"/>
        </w:rPr>
      </w:pPr>
      <w:r w:rsidRPr="00A02EB2">
        <w:rPr>
          <w:sz w:val="24"/>
          <w:szCs w:val="24"/>
        </w:rPr>
        <w:lastRenderedPageBreak/>
        <w:t xml:space="preserve">Die Teighälften in der Größe der </w:t>
      </w:r>
      <w:r w:rsidR="00662695" w:rsidRPr="00A02EB2">
        <w:rPr>
          <w:sz w:val="24"/>
          <w:szCs w:val="24"/>
        </w:rPr>
        <w:t>S</w:t>
      </w:r>
      <w:r w:rsidRPr="00A02EB2">
        <w:rPr>
          <w:sz w:val="24"/>
          <w:szCs w:val="24"/>
        </w:rPr>
        <w:t>pringform von 26 cm</w:t>
      </w:r>
      <w:r w:rsidR="004D2AD7" w:rsidRPr="00A02EB2">
        <w:rPr>
          <w:sz w:val="24"/>
          <w:szCs w:val="24"/>
        </w:rPr>
        <w:t xml:space="preserve"> Durchmesser ausrollen. Eine Hälfte</w:t>
      </w:r>
      <w:r w:rsidR="005B26C9" w:rsidRPr="00A02EB2">
        <w:rPr>
          <w:sz w:val="24"/>
          <w:szCs w:val="24"/>
        </w:rPr>
        <w:t xml:space="preserve"> in eine Springform legen, die</w:t>
      </w:r>
      <w:r w:rsidR="00662695" w:rsidRPr="00A02EB2">
        <w:rPr>
          <w:sz w:val="24"/>
          <w:szCs w:val="24"/>
        </w:rPr>
        <w:t xml:space="preserve"> </w:t>
      </w:r>
      <w:r w:rsidR="005B26C9" w:rsidRPr="00A02EB2">
        <w:rPr>
          <w:sz w:val="24"/>
          <w:szCs w:val="24"/>
        </w:rPr>
        <w:t xml:space="preserve">Ränder </w:t>
      </w:r>
      <w:r w:rsidR="0037652D" w:rsidRPr="00A02EB2">
        <w:rPr>
          <w:sz w:val="24"/>
          <w:szCs w:val="24"/>
        </w:rPr>
        <w:t>etwas hochziehen. Die F</w:t>
      </w:r>
      <w:r w:rsidR="00662695" w:rsidRPr="00A02EB2">
        <w:rPr>
          <w:sz w:val="24"/>
          <w:szCs w:val="24"/>
        </w:rPr>
        <w:t>ü</w:t>
      </w:r>
      <w:r w:rsidR="0037652D" w:rsidRPr="00A02EB2">
        <w:rPr>
          <w:sz w:val="24"/>
          <w:szCs w:val="24"/>
        </w:rPr>
        <w:t xml:space="preserve">llung hineingeben. Den Deckel </w:t>
      </w:r>
      <w:r w:rsidR="00C64A33" w:rsidRPr="00A02EB2">
        <w:rPr>
          <w:sz w:val="24"/>
          <w:szCs w:val="24"/>
        </w:rPr>
        <w:t>darauflegen</w:t>
      </w:r>
      <w:r w:rsidR="0037652D" w:rsidRPr="00A02EB2">
        <w:rPr>
          <w:sz w:val="24"/>
          <w:szCs w:val="24"/>
        </w:rPr>
        <w:t xml:space="preserve">. Die </w:t>
      </w:r>
      <w:r w:rsidR="00662695" w:rsidRPr="00A02EB2">
        <w:rPr>
          <w:sz w:val="24"/>
          <w:szCs w:val="24"/>
        </w:rPr>
        <w:t>T</w:t>
      </w:r>
      <w:r w:rsidR="0037652D" w:rsidRPr="00A02EB2">
        <w:rPr>
          <w:sz w:val="24"/>
          <w:szCs w:val="24"/>
        </w:rPr>
        <w:t>eigränder mit den finger</w:t>
      </w:r>
      <w:r w:rsidR="001B6F1A" w:rsidRPr="00A02EB2">
        <w:rPr>
          <w:sz w:val="24"/>
          <w:szCs w:val="24"/>
        </w:rPr>
        <w:t>spitzem zusammendrücken. Das restliche ei in einer Tasse verquirle</w:t>
      </w:r>
      <w:r w:rsidR="008821E8" w:rsidRPr="00A02EB2">
        <w:rPr>
          <w:sz w:val="24"/>
          <w:szCs w:val="24"/>
        </w:rPr>
        <w:t>n und obenauf streichen. Mit einem spitzen Messer nach Belieben Muster einritzen.</w:t>
      </w:r>
    </w:p>
    <w:p w14:paraId="3913B45E" w14:textId="15B30414" w:rsidR="008821E8" w:rsidRPr="00A02EB2" w:rsidRDefault="008821E8" w:rsidP="00E76E01">
      <w:pPr>
        <w:pStyle w:val="ListParagraph"/>
        <w:numPr>
          <w:ilvl w:val="0"/>
          <w:numId w:val="63"/>
        </w:numPr>
        <w:spacing w:after="120"/>
        <w:ind w:left="714" w:hanging="357"/>
        <w:contextualSpacing w:val="0"/>
        <w:jc w:val="both"/>
        <w:rPr>
          <w:sz w:val="24"/>
          <w:szCs w:val="24"/>
        </w:rPr>
      </w:pPr>
      <w:r w:rsidRPr="00A02EB2">
        <w:rPr>
          <w:sz w:val="24"/>
          <w:szCs w:val="24"/>
        </w:rPr>
        <w:t xml:space="preserve">Den Kuchen im vorgeheizten Backofen (Mitte, Gas Stufe 4) in 20-25 Minuten </w:t>
      </w:r>
      <w:r w:rsidR="00E25744" w:rsidRPr="00A02EB2">
        <w:rPr>
          <w:sz w:val="24"/>
          <w:szCs w:val="24"/>
        </w:rPr>
        <w:t>goldgelb backen</w:t>
      </w:r>
      <w:r w:rsidRPr="00A02EB2">
        <w:rPr>
          <w:sz w:val="24"/>
          <w:szCs w:val="24"/>
        </w:rPr>
        <w:t>. Abkühlen lassen.</w:t>
      </w:r>
    </w:p>
    <w:p w14:paraId="02F4F400" w14:textId="0A414772" w:rsidR="00662695" w:rsidRDefault="00662695" w:rsidP="00A665A2">
      <w:pPr>
        <w:rPr>
          <w:sz w:val="24"/>
          <w:szCs w:val="24"/>
        </w:rPr>
      </w:pPr>
    </w:p>
    <w:p w14:paraId="055E90AD" w14:textId="481701DC" w:rsidR="00662695" w:rsidRDefault="00662695" w:rsidP="00A665A2">
      <w:pPr>
        <w:rPr>
          <w:sz w:val="24"/>
          <w:szCs w:val="24"/>
        </w:rPr>
      </w:pPr>
      <w:r>
        <w:rPr>
          <w:sz w:val="24"/>
          <w:szCs w:val="24"/>
        </w:rPr>
        <w:t>Tipp:</w:t>
      </w:r>
      <w:r w:rsidR="00032011">
        <w:rPr>
          <w:sz w:val="24"/>
          <w:szCs w:val="24"/>
        </w:rPr>
        <w:tab/>
        <w:t>D</w:t>
      </w:r>
      <w:r>
        <w:rPr>
          <w:sz w:val="24"/>
          <w:szCs w:val="24"/>
        </w:rPr>
        <w:t>er Kuchen schmeckt auch nach einer Woche noch super.</w:t>
      </w:r>
    </w:p>
    <w:p w14:paraId="1FC389D8" w14:textId="77777777" w:rsidR="00D15FB6" w:rsidRDefault="00D15FB6">
      <w:pPr>
        <w:rPr>
          <w:sz w:val="24"/>
          <w:szCs w:val="24"/>
        </w:rPr>
      </w:pPr>
      <w:r>
        <w:rPr>
          <w:sz w:val="24"/>
          <w:szCs w:val="24"/>
        </w:rPr>
        <w:br w:type="page"/>
      </w:r>
    </w:p>
    <w:p w14:paraId="4845F8E2" w14:textId="0B4F4940" w:rsidR="00D15FB6" w:rsidRDefault="00D15FB6" w:rsidP="00032011">
      <w:pPr>
        <w:pStyle w:val="Heading2"/>
        <w:spacing w:after="240"/>
      </w:pPr>
      <w:r>
        <w:lastRenderedPageBreak/>
        <w:t>Kirsch-Clafoutis</w:t>
      </w:r>
      <w:r w:rsidR="00396C89">
        <w:rPr>
          <w:rStyle w:val="FootnoteReference"/>
        </w:rPr>
        <w:footnoteReference w:id="1816"/>
      </w:r>
      <w:r>
        <w:t xml:space="preserve"> </w:t>
      </w:r>
    </w:p>
    <w:p w14:paraId="269453CB" w14:textId="34DF642B" w:rsidR="00D15FB6" w:rsidRDefault="00D15FB6">
      <w:pPr>
        <w:rPr>
          <w:sz w:val="24"/>
          <w:szCs w:val="24"/>
        </w:rPr>
      </w:pPr>
      <w:r w:rsidRPr="00032011">
        <w:rPr>
          <w:sz w:val="24"/>
          <w:szCs w:val="24"/>
          <w:u w:val="single"/>
        </w:rPr>
        <w:t xml:space="preserve">Zutaten </w:t>
      </w:r>
      <w:r w:rsidR="00032011">
        <w:rPr>
          <w:sz w:val="24"/>
          <w:szCs w:val="24"/>
          <w:u w:val="single"/>
        </w:rPr>
        <w:t>(</w:t>
      </w:r>
      <w:r>
        <w:rPr>
          <w:sz w:val="24"/>
          <w:szCs w:val="24"/>
        </w:rPr>
        <w:t>für 4 Personen</w:t>
      </w:r>
      <w:r w:rsidR="00032011">
        <w:rPr>
          <w:sz w:val="24"/>
          <w:szCs w:val="24"/>
        </w:rPr>
        <w:t>)</w:t>
      </w:r>
    </w:p>
    <w:p w14:paraId="09AD7C1E" w14:textId="77777777" w:rsidR="00D15FB6" w:rsidRDefault="00D15FB6">
      <w:pPr>
        <w:rPr>
          <w:sz w:val="24"/>
          <w:szCs w:val="24"/>
        </w:rPr>
      </w:pPr>
      <w:r>
        <w:rPr>
          <w:sz w:val="24"/>
          <w:szCs w:val="24"/>
        </w:rPr>
        <w:t>125 g Zucker</w:t>
      </w:r>
    </w:p>
    <w:p w14:paraId="34B4973C" w14:textId="77777777" w:rsidR="00D15FB6" w:rsidRDefault="00D15FB6">
      <w:pPr>
        <w:rPr>
          <w:sz w:val="24"/>
          <w:szCs w:val="24"/>
        </w:rPr>
      </w:pPr>
      <w:r>
        <w:rPr>
          <w:sz w:val="24"/>
          <w:szCs w:val="24"/>
        </w:rPr>
        <w:t>4 Eier</w:t>
      </w:r>
    </w:p>
    <w:p w14:paraId="151FBB40" w14:textId="77777777" w:rsidR="00D15FB6" w:rsidRDefault="00D15FB6">
      <w:pPr>
        <w:rPr>
          <w:sz w:val="24"/>
          <w:szCs w:val="24"/>
        </w:rPr>
      </w:pPr>
      <w:r>
        <w:rPr>
          <w:sz w:val="24"/>
          <w:szCs w:val="24"/>
        </w:rPr>
        <w:t>200 ml Milch</w:t>
      </w:r>
    </w:p>
    <w:p w14:paraId="2E01395C" w14:textId="77777777" w:rsidR="00D15FB6" w:rsidRDefault="00D15FB6">
      <w:pPr>
        <w:rPr>
          <w:sz w:val="24"/>
          <w:szCs w:val="24"/>
        </w:rPr>
      </w:pPr>
      <w:r>
        <w:rPr>
          <w:sz w:val="24"/>
          <w:szCs w:val="24"/>
        </w:rPr>
        <w:t>150 g Crème fraîche</w:t>
      </w:r>
    </w:p>
    <w:p w14:paraId="11A7C256" w14:textId="77777777" w:rsidR="00D15FB6" w:rsidRDefault="00D15FB6">
      <w:pPr>
        <w:rPr>
          <w:sz w:val="24"/>
          <w:szCs w:val="24"/>
        </w:rPr>
      </w:pPr>
      <w:r>
        <w:rPr>
          <w:sz w:val="24"/>
          <w:szCs w:val="24"/>
        </w:rPr>
        <w:t>100 g Mehl</w:t>
      </w:r>
    </w:p>
    <w:p w14:paraId="1618BE86" w14:textId="33EE5FBD" w:rsidR="00D15FB6" w:rsidRDefault="00D15FB6">
      <w:pPr>
        <w:rPr>
          <w:sz w:val="24"/>
          <w:szCs w:val="24"/>
        </w:rPr>
      </w:pPr>
      <w:r>
        <w:rPr>
          <w:sz w:val="24"/>
          <w:szCs w:val="24"/>
        </w:rPr>
        <w:t>100 g gemahlenen Mandeln</w:t>
      </w:r>
    </w:p>
    <w:p w14:paraId="5F987E23" w14:textId="77777777" w:rsidR="00D15FB6" w:rsidRDefault="00D15FB6">
      <w:pPr>
        <w:rPr>
          <w:sz w:val="24"/>
          <w:szCs w:val="24"/>
        </w:rPr>
      </w:pPr>
      <w:r>
        <w:rPr>
          <w:sz w:val="24"/>
          <w:szCs w:val="24"/>
        </w:rPr>
        <w:t>1 kg Kirschen</w:t>
      </w:r>
    </w:p>
    <w:p w14:paraId="603A13A8" w14:textId="3A7373CD" w:rsidR="00D15FB6" w:rsidRDefault="00D15FB6">
      <w:pPr>
        <w:rPr>
          <w:sz w:val="24"/>
          <w:szCs w:val="24"/>
        </w:rPr>
      </w:pPr>
      <w:r>
        <w:rPr>
          <w:sz w:val="24"/>
          <w:szCs w:val="24"/>
        </w:rPr>
        <w:t>1 EL Vanillezucker</w:t>
      </w:r>
    </w:p>
    <w:p w14:paraId="139B279A" w14:textId="77777777" w:rsidR="00D15FB6" w:rsidRDefault="00D15FB6">
      <w:pPr>
        <w:rPr>
          <w:sz w:val="24"/>
          <w:szCs w:val="24"/>
        </w:rPr>
      </w:pPr>
      <w:r>
        <w:rPr>
          <w:sz w:val="24"/>
          <w:szCs w:val="24"/>
        </w:rPr>
        <w:t>2 TL Butter für die form</w:t>
      </w:r>
    </w:p>
    <w:p w14:paraId="3812D437" w14:textId="77777777" w:rsidR="00D15FB6" w:rsidRDefault="00D15FB6">
      <w:pPr>
        <w:rPr>
          <w:sz w:val="24"/>
          <w:szCs w:val="24"/>
        </w:rPr>
      </w:pPr>
      <w:r>
        <w:rPr>
          <w:sz w:val="24"/>
          <w:szCs w:val="24"/>
        </w:rPr>
        <w:t>1 EL Puderzucker zum Bestäuben</w:t>
      </w:r>
    </w:p>
    <w:p w14:paraId="5A1D67CE" w14:textId="77777777" w:rsidR="00032011" w:rsidRDefault="00032011">
      <w:pPr>
        <w:rPr>
          <w:sz w:val="24"/>
          <w:szCs w:val="24"/>
        </w:rPr>
      </w:pPr>
    </w:p>
    <w:p w14:paraId="63FB6789" w14:textId="79129CFC" w:rsidR="00D15FB6" w:rsidRDefault="00D15FB6">
      <w:pPr>
        <w:rPr>
          <w:sz w:val="24"/>
          <w:szCs w:val="24"/>
        </w:rPr>
      </w:pPr>
      <w:r>
        <w:rPr>
          <w:sz w:val="24"/>
          <w:szCs w:val="24"/>
        </w:rPr>
        <w:t>Zubereitungszeit: 55 Minuten (davon Backzeit: 35 Minuten)</w:t>
      </w:r>
    </w:p>
    <w:p w14:paraId="3BBBE9B4" w14:textId="77777777" w:rsidR="00D15FB6" w:rsidRPr="00032011" w:rsidRDefault="00D15FB6" w:rsidP="00B40E8C">
      <w:pPr>
        <w:pStyle w:val="ListParagraph"/>
        <w:numPr>
          <w:ilvl w:val="0"/>
          <w:numId w:val="1665"/>
        </w:numPr>
        <w:spacing w:after="120"/>
        <w:ind w:left="714" w:hanging="357"/>
        <w:contextualSpacing w:val="0"/>
        <w:rPr>
          <w:sz w:val="24"/>
          <w:szCs w:val="24"/>
        </w:rPr>
      </w:pPr>
      <w:r w:rsidRPr="00032011">
        <w:rPr>
          <w:sz w:val="24"/>
          <w:szCs w:val="24"/>
        </w:rPr>
        <w:t>Den Zucker mit den Eiern schaumig schlagen. Nacheinander Milch, Crème fraîche, Mehl und Mandeln einrühren, bis der Teig glatt ist. Kurz quellen lassen.</w:t>
      </w:r>
    </w:p>
    <w:p w14:paraId="79BEE792" w14:textId="09008BA3" w:rsidR="00D15FB6" w:rsidRPr="00032011" w:rsidRDefault="00D15FB6" w:rsidP="00B40E8C">
      <w:pPr>
        <w:pStyle w:val="ListParagraph"/>
        <w:numPr>
          <w:ilvl w:val="0"/>
          <w:numId w:val="1665"/>
        </w:numPr>
        <w:spacing w:after="120"/>
        <w:ind w:left="714" w:hanging="357"/>
        <w:contextualSpacing w:val="0"/>
        <w:rPr>
          <w:sz w:val="24"/>
          <w:szCs w:val="24"/>
        </w:rPr>
      </w:pPr>
      <w:r w:rsidRPr="00032011">
        <w:rPr>
          <w:sz w:val="24"/>
          <w:szCs w:val="24"/>
        </w:rPr>
        <w:t>Inzwischen den Backofen auf 200°C vorheizen. Die Kirschen waschen, entstielen und entsteinen. Eine große Auflaufform fetten. Die Kirschen hineingeben, mit Vanillezucker betreuen.</w:t>
      </w:r>
    </w:p>
    <w:p w14:paraId="74F9AD06" w14:textId="6886D32D" w:rsidR="00D15FB6" w:rsidRPr="00032011" w:rsidRDefault="00D15FB6" w:rsidP="00B40E8C">
      <w:pPr>
        <w:pStyle w:val="ListParagraph"/>
        <w:numPr>
          <w:ilvl w:val="0"/>
          <w:numId w:val="1665"/>
        </w:numPr>
        <w:spacing w:after="120"/>
        <w:ind w:left="714" w:hanging="357"/>
        <w:contextualSpacing w:val="0"/>
        <w:rPr>
          <w:sz w:val="24"/>
          <w:szCs w:val="24"/>
        </w:rPr>
      </w:pPr>
      <w:r w:rsidRPr="00032011">
        <w:rPr>
          <w:sz w:val="24"/>
          <w:szCs w:val="24"/>
        </w:rPr>
        <w:t>Den Teig über die Kirschen gießen. Auflauf im Backofen (Mitte, Umluft 180°C) 35 Minuten backen, bis die Oberfläche goldbraun ist. Warm mit Puderzucker bestreut servieren.</w:t>
      </w:r>
    </w:p>
    <w:p w14:paraId="22DC70C0" w14:textId="37EFE90F" w:rsidR="00731AE4" w:rsidRDefault="0019575B" w:rsidP="00032011">
      <w:pPr>
        <w:pStyle w:val="Heading2"/>
        <w:spacing w:after="240"/>
      </w:pPr>
      <w:r>
        <w:br w:type="page"/>
      </w:r>
      <w:r w:rsidR="00731AE4">
        <w:lastRenderedPageBreak/>
        <w:t>Biskuit mit Vanillecreme</w:t>
      </w:r>
      <w:r w:rsidR="000B52FD">
        <w:t xml:space="preserve"> – Zuppa inglese alla napoletana</w:t>
      </w:r>
      <w:r w:rsidR="00F810FE">
        <w:rPr>
          <w:rStyle w:val="FootnoteReference"/>
        </w:rPr>
        <w:footnoteReference w:id="1817"/>
      </w:r>
      <w:r w:rsidR="00731AE4">
        <w:t xml:space="preserve"> </w:t>
      </w:r>
    </w:p>
    <w:p w14:paraId="7C0E2565" w14:textId="2392DF0F" w:rsidR="00731AE4" w:rsidRDefault="00731AE4">
      <w:pPr>
        <w:rPr>
          <w:sz w:val="24"/>
          <w:szCs w:val="24"/>
        </w:rPr>
      </w:pPr>
      <w:r w:rsidRPr="00032011">
        <w:rPr>
          <w:sz w:val="24"/>
          <w:szCs w:val="24"/>
          <w:u w:val="single"/>
        </w:rPr>
        <w:t>Zutaten</w:t>
      </w:r>
      <w:r>
        <w:rPr>
          <w:sz w:val="24"/>
          <w:szCs w:val="24"/>
        </w:rPr>
        <w:t xml:space="preserve"> </w:t>
      </w:r>
      <w:r w:rsidR="00032011">
        <w:rPr>
          <w:sz w:val="24"/>
          <w:szCs w:val="24"/>
        </w:rPr>
        <w:t>(</w:t>
      </w:r>
      <w:r>
        <w:rPr>
          <w:sz w:val="24"/>
          <w:szCs w:val="24"/>
        </w:rPr>
        <w:t>für 4-6 Portionen</w:t>
      </w:r>
      <w:r w:rsidR="00032011">
        <w:rPr>
          <w:sz w:val="24"/>
          <w:szCs w:val="24"/>
        </w:rPr>
        <w:t>):</w:t>
      </w:r>
    </w:p>
    <w:p w14:paraId="0AA2C7AA" w14:textId="2D4716F6" w:rsidR="001975BB" w:rsidRDefault="00731AE4">
      <w:pPr>
        <w:rPr>
          <w:sz w:val="24"/>
          <w:szCs w:val="24"/>
        </w:rPr>
      </w:pPr>
      <w:r>
        <w:rPr>
          <w:sz w:val="24"/>
          <w:szCs w:val="24"/>
        </w:rPr>
        <w:t>1 fertiger, flacher Bis</w:t>
      </w:r>
      <w:r w:rsidR="00074E17">
        <w:rPr>
          <w:sz w:val="24"/>
          <w:szCs w:val="24"/>
        </w:rPr>
        <w:t>k</w:t>
      </w:r>
      <w:r>
        <w:rPr>
          <w:sz w:val="24"/>
          <w:szCs w:val="24"/>
        </w:rPr>
        <w:t>uitboden</w:t>
      </w:r>
      <w:r w:rsidR="00074E17">
        <w:rPr>
          <w:sz w:val="24"/>
          <w:szCs w:val="24"/>
        </w:rPr>
        <w:t xml:space="preserve"> (wie z. B. beim Zuccotto)</w:t>
      </w:r>
    </w:p>
    <w:p w14:paraId="1B489FDB" w14:textId="3D2A96F4" w:rsidR="00074E17" w:rsidRDefault="002113F5">
      <w:pPr>
        <w:rPr>
          <w:sz w:val="24"/>
          <w:szCs w:val="24"/>
        </w:rPr>
      </w:pPr>
      <w:r>
        <w:rPr>
          <w:sz w:val="24"/>
          <w:szCs w:val="24"/>
        </w:rPr>
        <w:t>500 g Ricotta (oder abgetropfter Quark)</w:t>
      </w:r>
    </w:p>
    <w:p w14:paraId="25EDE4CF" w14:textId="716730EB" w:rsidR="002113F5" w:rsidRDefault="002113F5">
      <w:pPr>
        <w:rPr>
          <w:sz w:val="24"/>
          <w:szCs w:val="24"/>
        </w:rPr>
      </w:pPr>
      <w:r>
        <w:rPr>
          <w:sz w:val="24"/>
          <w:szCs w:val="24"/>
        </w:rPr>
        <w:t>50 g Schokolade</w:t>
      </w:r>
    </w:p>
    <w:p w14:paraId="1ECC8DBA" w14:textId="0CFA5905" w:rsidR="002113F5" w:rsidRDefault="002113F5">
      <w:pPr>
        <w:rPr>
          <w:sz w:val="24"/>
          <w:szCs w:val="24"/>
        </w:rPr>
      </w:pPr>
      <w:r>
        <w:rPr>
          <w:sz w:val="24"/>
          <w:szCs w:val="24"/>
        </w:rPr>
        <w:t>2 cl Amaretto</w:t>
      </w:r>
    </w:p>
    <w:p w14:paraId="7B35DE51" w14:textId="7B337D10" w:rsidR="002113F5" w:rsidRDefault="002113F5">
      <w:pPr>
        <w:rPr>
          <w:sz w:val="24"/>
          <w:szCs w:val="24"/>
        </w:rPr>
      </w:pPr>
      <w:r>
        <w:rPr>
          <w:sz w:val="24"/>
          <w:szCs w:val="24"/>
        </w:rPr>
        <w:t>6 cl Rum</w:t>
      </w:r>
    </w:p>
    <w:p w14:paraId="0151DA68" w14:textId="09738EBC" w:rsidR="002113F5" w:rsidRDefault="002113F5">
      <w:pPr>
        <w:rPr>
          <w:sz w:val="24"/>
          <w:szCs w:val="24"/>
        </w:rPr>
      </w:pPr>
      <w:r>
        <w:rPr>
          <w:sz w:val="24"/>
          <w:szCs w:val="24"/>
        </w:rPr>
        <w:t>1 Vanilleschote</w:t>
      </w:r>
    </w:p>
    <w:p w14:paraId="31377CD1" w14:textId="042AE128" w:rsidR="002113F5" w:rsidRDefault="002113F5">
      <w:pPr>
        <w:rPr>
          <w:sz w:val="24"/>
          <w:szCs w:val="24"/>
        </w:rPr>
      </w:pPr>
      <w:r>
        <w:rPr>
          <w:sz w:val="24"/>
          <w:szCs w:val="24"/>
        </w:rPr>
        <w:t>1/8 l Milch</w:t>
      </w:r>
    </w:p>
    <w:p w14:paraId="7C0C72FA" w14:textId="0DA7D08C" w:rsidR="002113F5" w:rsidRDefault="002113F5">
      <w:pPr>
        <w:rPr>
          <w:sz w:val="24"/>
          <w:szCs w:val="24"/>
        </w:rPr>
      </w:pPr>
      <w:r>
        <w:rPr>
          <w:sz w:val="24"/>
          <w:szCs w:val="24"/>
        </w:rPr>
        <w:t>3 Eier</w:t>
      </w:r>
    </w:p>
    <w:p w14:paraId="4B88981F" w14:textId="10E16F79" w:rsidR="002113F5" w:rsidRDefault="002113F5">
      <w:pPr>
        <w:rPr>
          <w:sz w:val="24"/>
          <w:szCs w:val="24"/>
        </w:rPr>
      </w:pPr>
      <w:r>
        <w:rPr>
          <w:sz w:val="24"/>
          <w:szCs w:val="24"/>
        </w:rPr>
        <w:t>150 g Zucker</w:t>
      </w:r>
    </w:p>
    <w:p w14:paraId="157B2239" w14:textId="2FDCA4EC" w:rsidR="002113F5" w:rsidRDefault="002113F5">
      <w:pPr>
        <w:rPr>
          <w:sz w:val="24"/>
          <w:szCs w:val="24"/>
        </w:rPr>
      </w:pPr>
    </w:p>
    <w:p w14:paraId="3EAFBEC3" w14:textId="79F83A49" w:rsidR="002113F5" w:rsidRDefault="002113F5">
      <w:pPr>
        <w:rPr>
          <w:sz w:val="24"/>
          <w:szCs w:val="24"/>
        </w:rPr>
      </w:pPr>
      <w:r>
        <w:rPr>
          <w:sz w:val="24"/>
          <w:szCs w:val="24"/>
        </w:rPr>
        <w:t>Zubereitungszeit: 1,5 Stunden (plus 2 Stunden Ruhezeit)</w:t>
      </w:r>
    </w:p>
    <w:p w14:paraId="42E101E6" w14:textId="73A4311C" w:rsidR="002113F5" w:rsidRPr="0030228A" w:rsidRDefault="002113F5" w:rsidP="00E76E01">
      <w:pPr>
        <w:pStyle w:val="ListParagraph"/>
        <w:numPr>
          <w:ilvl w:val="0"/>
          <w:numId w:val="109"/>
        </w:numPr>
        <w:spacing w:after="120"/>
        <w:ind w:left="714" w:hanging="357"/>
        <w:contextualSpacing w:val="0"/>
        <w:jc w:val="both"/>
        <w:rPr>
          <w:sz w:val="24"/>
          <w:szCs w:val="24"/>
        </w:rPr>
      </w:pPr>
      <w:r w:rsidRPr="0030228A">
        <w:rPr>
          <w:sz w:val="24"/>
          <w:szCs w:val="24"/>
        </w:rPr>
        <w:t>In einem Topf die M</w:t>
      </w:r>
      <w:r w:rsidR="00D53FC8" w:rsidRPr="0030228A">
        <w:rPr>
          <w:sz w:val="24"/>
          <w:szCs w:val="24"/>
        </w:rPr>
        <w:t>ilch mit 50 g Zucker langsam erhitzen, aber nicht aufkochen. Vanilleschote längs aufschlitzen, das Mark herauskratzen und mit der Schote in die Milch geben. 10 Minuten ziehen lassen., dann vom Herd nehmen und etwas abkühlen lassen.</w:t>
      </w:r>
    </w:p>
    <w:p w14:paraId="7CFCE931" w14:textId="06612317" w:rsidR="00D53FC8" w:rsidRPr="0030228A" w:rsidRDefault="00D53FC8" w:rsidP="00E76E01">
      <w:pPr>
        <w:pStyle w:val="ListParagraph"/>
        <w:numPr>
          <w:ilvl w:val="0"/>
          <w:numId w:val="109"/>
        </w:numPr>
        <w:spacing w:after="120"/>
        <w:ind w:left="714" w:hanging="357"/>
        <w:contextualSpacing w:val="0"/>
        <w:jc w:val="both"/>
        <w:rPr>
          <w:sz w:val="24"/>
          <w:szCs w:val="24"/>
        </w:rPr>
      </w:pPr>
      <w:r w:rsidRPr="0030228A">
        <w:rPr>
          <w:sz w:val="24"/>
          <w:szCs w:val="24"/>
        </w:rPr>
        <w:t>In ei</w:t>
      </w:r>
      <w:r w:rsidR="00761B32" w:rsidRPr="0030228A">
        <w:rPr>
          <w:sz w:val="24"/>
          <w:szCs w:val="24"/>
        </w:rPr>
        <w:t>ner</w:t>
      </w:r>
      <w:r w:rsidRPr="0030228A">
        <w:rPr>
          <w:sz w:val="24"/>
          <w:szCs w:val="24"/>
        </w:rPr>
        <w:t xml:space="preserve"> Schüssel 2 Eier mit 1 </w:t>
      </w:r>
      <w:r w:rsidR="00761B32" w:rsidRPr="0030228A">
        <w:rPr>
          <w:sz w:val="24"/>
          <w:szCs w:val="24"/>
        </w:rPr>
        <w:t>E</w:t>
      </w:r>
      <w:r w:rsidRPr="0030228A">
        <w:rPr>
          <w:sz w:val="24"/>
          <w:szCs w:val="24"/>
        </w:rPr>
        <w:t xml:space="preserve">igelb </w:t>
      </w:r>
      <w:r w:rsidR="00617712" w:rsidRPr="0030228A">
        <w:rPr>
          <w:sz w:val="24"/>
          <w:szCs w:val="24"/>
        </w:rPr>
        <w:t>und 100 g Zucker weißschaumig aufschlagen. Vanilleschote aus der abgekühlten milch nehmen, die Milch langsam in den Eischaum einfließen lassen, zu einer glatten Creme rühren.</w:t>
      </w:r>
    </w:p>
    <w:p w14:paraId="578BD710" w14:textId="749FCF1F" w:rsidR="00617712" w:rsidRPr="0030228A" w:rsidRDefault="00617712" w:rsidP="00E76E01">
      <w:pPr>
        <w:pStyle w:val="ListParagraph"/>
        <w:numPr>
          <w:ilvl w:val="0"/>
          <w:numId w:val="109"/>
        </w:numPr>
        <w:spacing w:after="120"/>
        <w:ind w:left="714" w:hanging="357"/>
        <w:contextualSpacing w:val="0"/>
        <w:jc w:val="both"/>
        <w:rPr>
          <w:sz w:val="24"/>
          <w:szCs w:val="24"/>
        </w:rPr>
      </w:pPr>
      <w:r w:rsidRPr="0030228A">
        <w:rPr>
          <w:sz w:val="24"/>
          <w:szCs w:val="24"/>
        </w:rPr>
        <w:t xml:space="preserve">Ricotta durch ein feines Sieb streichen und untermischen. 50 g Schokolade reiben, unter die </w:t>
      </w:r>
      <w:r w:rsidR="00E25744" w:rsidRPr="0030228A">
        <w:rPr>
          <w:sz w:val="24"/>
          <w:szCs w:val="24"/>
        </w:rPr>
        <w:t>Creme</w:t>
      </w:r>
      <w:r w:rsidRPr="0030228A">
        <w:rPr>
          <w:sz w:val="24"/>
          <w:szCs w:val="24"/>
        </w:rPr>
        <w:t xml:space="preserve"> rühren. Mit Amaretto aromatisieren.</w:t>
      </w:r>
    </w:p>
    <w:p w14:paraId="0AC07E65" w14:textId="1541A046" w:rsidR="00617712" w:rsidRPr="0030228A" w:rsidRDefault="00120A78" w:rsidP="00E76E01">
      <w:pPr>
        <w:pStyle w:val="ListParagraph"/>
        <w:numPr>
          <w:ilvl w:val="0"/>
          <w:numId w:val="109"/>
        </w:numPr>
        <w:spacing w:after="120"/>
        <w:ind w:left="714" w:hanging="357"/>
        <w:contextualSpacing w:val="0"/>
        <w:jc w:val="both"/>
        <w:rPr>
          <w:sz w:val="24"/>
          <w:szCs w:val="24"/>
        </w:rPr>
      </w:pPr>
      <w:r w:rsidRPr="0030228A">
        <w:rPr>
          <w:sz w:val="24"/>
          <w:szCs w:val="24"/>
        </w:rPr>
        <w:t>Biskuit in etwa 5 cm breite Streifen schneiden. Den Boden einer feuerfesten form mit 1/3 der Biskuitsstreifen aus</w:t>
      </w:r>
      <w:r w:rsidR="00F94198" w:rsidRPr="0030228A">
        <w:rPr>
          <w:sz w:val="24"/>
          <w:szCs w:val="24"/>
        </w:rPr>
        <w:t xml:space="preserve">legen. Mit 2 cl </w:t>
      </w:r>
      <w:r w:rsidR="003213D6" w:rsidRPr="0030228A">
        <w:rPr>
          <w:sz w:val="24"/>
          <w:szCs w:val="24"/>
        </w:rPr>
        <w:t>R</w:t>
      </w:r>
      <w:r w:rsidR="00F94198" w:rsidRPr="0030228A">
        <w:rPr>
          <w:sz w:val="24"/>
          <w:szCs w:val="24"/>
        </w:rPr>
        <w:t xml:space="preserve">um tränken, 1/3 Creme aufstreichen. </w:t>
      </w:r>
      <w:r w:rsidR="003213D6" w:rsidRPr="0030228A">
        <w:rPr>
          <w:sz w:val="24"/>
          <w:szCs w:val="24"/>
        </w:rPr>
        <w:t>Restliche Zutaten in der gleichen Reihenfolge einschichten (ergibt ca. 3 Schichten)</w:t>
      </w:r>
      <w:r w:rsidR="00096259" w:rsidRPr="0030228A">
        <w:rPr>
          <w:sz w:val="24"/>
          <w:szCs w:val="24"/>
        </w:rPr>
        <w:t>.</w:t>
      </w:r>
    </w:p>
    <w:p w14:paraId="11AE63DE" w14:textId="38A19C8D" w:rsidR="00096259" w:rsidRPr="0030228A" w:rsidRDefault="00096259" w:rsidP="00E76E01">
      <w:pPr>
        <w:pStyle w:val="ListParagraph"/>
        <w:numPr>
          <w:ilvl w:val="0"/>
          <w:numId w:val="109"/>
        </w:numPr>
        <w:spacing w:after="120"/>
        <w:ind w:left="714" w:hanging="357"/>
        <w:contextualSpacing w:val="0"/>
        <w:jc w:val="both"/>
        <w:rPr>
          <w:sz w:val="24"/>
          <w:szCs w:val="24"/>
        </w:rPr>
      </w:pPr>
      <w:r w:rsidRPr="0030228A">
        <w:rPr>
          <w:sz w:val="24"/>
          <w:szCs w:val="24"/>
        </w:rPr>
        <w:t>Im Kühlschrank mindestens 2 Stunden durchziehen und abkühlen lassen.</w:t>
      </w:r>
    </w:p>
    <w:p w14:paraId="2AFF929C" w14:textId="31493039" w:rsidR="00096259" w:rsidRPr="0030228A" w:rsidRDefault="00096259" w:rsidP="00E76E01">
      <w:pPr>
        <w:pStyle w:val="ListParagraph"/>
        <w:numPr>
          <w:ilvl w:val="0"/>
          <w:numId w:val="109"/>
        </w:numPr>
        <w:spacing w:after="120"/>
        <w:ind w:left="714" w:hanging="357"/>
        <w:contextualSpacing w:val="0"/>
        <w:jc w:val="both"/>
        <w:rPr>
          <w:sz w:val="24"/>
          <w:szCs w:val="24"/>
        </w:rPr>
      </w:pPr>
      <w:r w:rsidRPr="0030228A">
        <w:rPr>
          <w:sz w:val="24"/>
          <w:szCs w:val="24"/>
        </w:rPr>
        <w:t xml:space="preserve">Kurz vor dem Servieren den Backofen auf 250°C vorheizen. Das übrig gebliebene </w:t>
      </w:r>
      <w:r w:rsidR="0030228A" w:rsidRPr="0030228A">
        <w:rPr>
          <w:sz w:val="24"/>
          <w:szCs w:val="24"/>
        </w:rPr>
        <w:t>E</w:t>
      </w:r>
      <w:r w:rsidRPr="0030228A">
        <w:rPr>
          <w:sz w:val="24"/>
          <w:szCs w:val="24"/>
        </w:rPr>
        <w:t>iwei</w:t>
      </w:r>
      <w:r w:rsidR="00C652F5" w:rsidRPr="0030228A">
        <w:rPr>
          <w:sz w:val="24"/>
          <w:szCs w:val="24"/>
        </w:rPr>
        <w:t xml:space="preserve">ß zu steifem Schnee schlagen. In einen Spritzbeutel mit glatter </w:t>
      </w:r>
      <w:r w:rsidR="0030228A" w:rsidRPr="0030228A">
        <w:rPr>
          <w:sz w:val="24"/>
          <w:szCs w:val="24"/>
        </w:rPr>
        <w:t>T</w:t>
      </w:r>
      <w:r w:rsidR="00C652F5" w:rsidRPr="0030228A">
        <w:rPr>
          <w:sz w:val="24"/>
          <w:szCs w:val="24"/>
        </w:rPr>
        <w:t>ülle füllen und die Oberfläche des Desserts damit garnieren. Im sehr heißen Backofen (Gas Stufe 5) ganz kurz überbacken, bis sich die Spitzen hellbraun färben. Sofort servieren</w:t>
      </w:r>
      <w:r w:rsidR="0030228A" w:rsidRPr="0030228A">
        <w:rPr>
          <w:sz w:val="24"/>
          <w:szCs w:val="24"/>
        </w:rPr>
        <w:t>.</w:t>
      </w:r>
    </w:p>
    <w:p w14:paraId="1E1CD0C6" w14:textId="528206B5" w:rsidR="00761B32" w:rsidRDefault="00761B32">
      <w:pPr>
        <w:rPr>
          <w:sz w:val="24"/>
          <w:szCs w:val="24"/>
        </w:rPr>
      </w:pPr>
      <w:r>
        <w:rPr>
          <w:sz w:val="24"/>
          <w:szCs w:val="24"/>
        </w:rPr>
        <w:br w:type="page"/>
      </w:r>
    </w:p>
    <w:p w14:paraId="20BD7A18" w14:textId="5CE297A8" w:rsidR="0019575B" w:rsidRDefault="00496700" w:rsidP="00C92FD6">
      <w:pPr>
        <w:pStyle w:val="Heading2"/>
        <w:spacing w:after="240"/>
      </w:pPr>
      <w:r>
        <w:lastRenderedPageBreak/>
        <w:t xml:space="preserve">Crostata di visciole </w:t>
      </w:r>
      <w:r w:rsidR="005552A2">
        <w:t>Kirschkuchen</w:t>
      </w:r>
      <w:r w:rsidR="00BC712B">
        <w:rPr>
          <w:rStyle w:val="FootnoteReference"/>
        </w:rPr>
        <w:footnoteReference w:id="1818"/>
      </w:r>
      <w:r w:rsidR="005552A2">
        <w:t xml:space="preserve"> </w:t>
      </w:r>
    </w:p>
    <w:p w14:paraId="725FDAD0" w14:textId="55CEF0AD" w:rsidR="005552A2" w:rsidRDefault="005552A2" w:rsidP="00A665A2">
      <w:pPr>
        <w:rPr>
          <w:sz w:val="24"/>
          <w:szCs w:val="24"/>
        </w:rPr>
      </w:pPr>
      <w:r w:rsidRPr="00C92FD6">
        <w:rPr>
          <w:sz w:val="24"/>
          <w:szCs w:val="24"/>
          <w:u w:val="single"/>
        </w:rPr>
        <w:t>Zutaten</w:t>
      </w:r>
      <w:r>
        <w:rPr>
          <w:sz w:val="24"/>
          <w:szCs w:val="24"/>
        </w:rPr>
        <w:t xml:space="preserve"> </w:t>
      </w:r>
      <w:r w:rsidR="00C92FD6">
        <w:rPr>
          <w:sz w:val="24"/>
          <w:szCs w:val="24"/>
        </w:rPr>
        <w:t>(</w:t>
      </w:r>
      <w:r w:rsidR="000C6AAB">
        <w:rPr>
          <w:sz w:val="24"/>
          <w:szCs w:val="24"/>
        </w:rPr>
        <w:t>für 12 Portionen</w:t>
      </w:r>
      <w:r w:rsidR="00C92FD6">
        <w:rPr>
          <w:sz w:val="24"/>
          <w:szCs w:val="24"/>
        </w:rPr>
        <w:t>):</w:t>
      </w:r>
    </w:p>
    <w:p w14:paraId="7470B3B0" w14:textId="7A2898E7" w:rsidR="000C6AAB" w:rsidRDefault="000C6AAB" w:rsidP="00A665A2">
      <w:pPr>
        <w:rPr>
          <w:sz w:val="24"/>
          <w:szCs w:val="24"/>
        </w:rPr>
      </w:pPr>
      <w:r>
        <w:rPr>
          <w:sz w:val="24"/>
          <w:szCs w:val="24"/>
        </w:rPr>
        <w:t>Kirschkompott für die Füllung:</w:t>
      </w:r>
    </w:p>
    <w:p w14:paraId="027EBCE0" w14:textId="5BDF8355" w:rsidR="000C6AAB" w:rsidRDefault="006A5459" w:rsidP="00A665A2">
      <w:pPr>
        <w:rPr>
          <w:sz w:val="24"/>
          <w:szCs w:val="24"/>
        </w:rPr>
      </w:pPr>
      <w:r>
        <w:rPr>
          <w:sz w:val="24"/>
          <w:szCs w:val="24"/>
        </w:rPr>
        <w:t>750 g frische Sauerkirschen</w:t>
      </w:r>
    </w:p>
    <w:p w14:paraId="28BE2CD2" w14:textId="7D826070" w:rsidR="006A5459" w:rsidRDefault="00BC58BD" w:rsidP="00A665A2">
      <w:pPr>
        <w:rPr>
          <w:sz w:val="24"/>
          <w:szCs w:val="24"/>
        </w:rPr>
      </w:pPr>
      <w:r>
        <w:rPr>
          <w:sz w:val="24"/>
          <w:szCs w:val="24"/>
        </w:rPr>
        <w:t>1 unbehandelte Zitrone (Schale für das Kompott, Saft für den Teig)</w:t>
      </w:r>
    </w:p>
    <w:p w14:paraId="0DBA9749" w14:textId="17F0237A" w:rsidR="00BC58BD" w:rsidRDefault="00BC58BD" w:rsidP="00A665A2">
      <w:pPr>
        <w:rPr>
          <w:sz w:val="24"/>
          <w:szCs w:val="24"/>
        </w:rPr>
      </w:pPr>
      <w:r>
        <w:rPr>
          <w:sz w:val="24"/>
          <w:szCs w:val="24"/>
        </w:rPr>
        <w:t>150 g Zucker</w:t>
      </w:r>
    </w:p>
    <w:p w14:paraId="728DB0D8" w14:textId="4F798FCB" w:rsidR="00BC58BD" w:rsidRDefault="00BC58BD" w:rsidP="00A665A2">
      <w:pPr>
        <w:rPr>
          <w:sz w:val="24"/>
          <w:szCs w:val="24"/>
        </w:rPr>
      </w:pPr>
      <w:r>
        <w:rPr>
          <w:sz w:val="24"/>
          <w:szCs w:val="24"/>
        </w:rPr>
        <w:t>2 Gewürznelken</w:t>
      </w:r>
    </w:p>
    <w:p w14:paraId="497DFB16" w14:textId="0675B2C2" w:rsidR="00BC58BD" w:rsidRDefault="00FF7147" w:rsidP="00A665A2">
      <w:pPr>
        <w:rPr>
          <w:sz w:val="24"/>
          <w:szCs w:val="24"/>
        </w:rPr>
      </w:pPr>
      <w:r>
        <w:rPr>
          <w:sz w:val="24"/>
          <w:szCs w:val="24"/>
        </w:rPr>
        <w:t>1 Zimtstange</w:t>
      </w:r>
    </w:p>
    <w:p w14:paraId="6C576E9A" w14:textId="713AF7A3" w:rsidR="00FF7147" w:rsidRDefault="00FF7147" w:rsidP="00A665A2">
      <w:pPr>
        <w:rPr>
          <w:sz w:val="24"/>
          <w:szCs w:val="24"/>
        </w:rPr>
      </w:pPr>
    </w:p>
    <w:p w14:paraId="7E3B256B" w14:textId="79D89C61" w:rsidR="00FF7147" w:rsidRPr="00C92FD6" w:rsidRDefault="00FF7147" w:rsidP="00A665A2">
      <w:pPr>
        <w:rPr>
          <w:i/>
          <w:iCs/>
          <w:sz w:val="24"/>
          <w:szCs w:val="24"/>
        </w:rPr>
      </w:pPr>
      <w:r w:rsidRPr="00C92FD6">
        <w:rPr>
          <w:i/>
          <w:iCs/>
          <w:sz w:val="24"/>
          <w:szCs w:val="24"/>
        </w:rPr>
        <w:t>Für den Teig:</w:t>
      </w:r>
    </w:p>
    <w:p w14:paraId="05F43B24" w14:textId="051F3E67" w:rsidR="00FF7147" w:rsidRDefault="00260926" w:rsidP="00A665A2">
      <w:pPr>
        <w:rPr>
          <w:sz w:val="24"/>
          <w:szCs w:val="24"/>
        </w:rPr>
      </w:pPr>
      <w:r>
        <w:rPr>
          <w:sz w:val="24"/>
          <w:szCs w:val="24"/>
        </w:rPr>
        <w:t>300 g Mehl und Mehl zum Ausrollen</w:t>
      </w:r>
      <w:r w:rsidR="006C5463">
        <w:rPr>
          <w:sz w:val="24"/>
          <w:szCs w:val="24"/>
        </w:rPr>
        <w:t xml:space="preserve"> und für die Form</w:t>
      </w:r>
    </w:p>
    <w:p w14:paraId="1AA9AEF7" w14:textId="6971C9C6" w:rsidR="006C5463" w:rsidRDefault="006C5463" w:rsidP="00A665A2">
      <w:pPr>
        <w:rPr>
          <w:sz w:val="24"/>
          <w:szCs w:val="24"/>
        </w:rPr>
      </w:pPr>
      <w:r>
        <w:rPr>
          <w:sz w:val="24"/>
          <w:szCs w:val="24"/>
        </w:rPr>
        <w:t>150 g Zucker</w:t>
      </w:r>
    </w:p>
    <w:p w14:paraId="4D5698A1" w14:textId="4E2483BA" w:rsidR="006C5463" w:rsidRDefault="006C5463" w:rsidP="00A665A2">
      <w:pPr>
        <w:rPr>
          <w:sz w:val="24"/>
          <w:szCs w:val="24"/>
        </w:rPr>
      </w:pPr>
      <w:r>
        <w:rPr>
          <w:sz w:val="24"/>
          <w:szCs w:val="24"/>
        </w:rPr>
        <w:t>100 g weiche Butter und 1 EL für die Form</w:t>
      </w:r>
    </w:p>
    <w:p w14:paraId="69DE4338" w14:textId="1718A71B" w:rsidR="006C5463" w:rsidRDefault="00717D4E" w:rsidP="00A665A2">
      <w:pPr>
        <w:rPr>
          <w:sz w:val="24"/>
          <w:szCs w:val="24"/>
        </w:rPr>
      </w:pPr>
      <w:r>
        <w:rPr>
          <w:sz w:val="24"/>
          <w:szCs w:val="24"/>
        </w:rPr>
        <w:t>50 g Schweineschmalz</w:t>
      </w:r>
    </w:p>
    <w:p w14:paraId="27CF7AD8" w14:textId="3380FAF4" w:rsidR="00717D4E" w:rsidRDefault="00717D4E" w:rsidP="00A665A2">
      <w:pPr>
        <w:rPr>
          <w:sz w:val="24"/>
          <w:szCs w:val="24"/>
        </w:rPr>
      </w:pPr>
      <w:r>
        <w:rPr>
          <w:sz w:val="24"/>
          <w:szCs w:val="24"/>
        </w:rPr>
        <w:t>Einige EL Milch</w:t>
      </w:r>
    </w:p>
    <w:p w14:paraId="7628386E" w14:textId="5C87FDC8" w:rsidR="00717D4E" w:rsidRDefault="005A7396" w:rsidP="00A665A2">
      <w:pPr>
        <w:rPr>
          <w:sz w:val="24"/>
          <w:szCs w:val="24"/>
        </w:rPr>
      </w:pPr>
      <w:r>
        <w:rPr>
          <w:sz w:val="24"/>
          <w:szCs w:val="24"/>
        </w:rPr>
        <w:t>1 Ei</w:t>
      </w:r>
    </w:p>
    <w:p w14:paraId="681FDBDD" w14:textId="4CA425FC" w:rsidR="005A7396" w:rsidRDefault="005A7396" w:rsidP="00A665A2">
      <w:pPr>
        <w:rPr>
          <w:sz w:val="24"/>
          <w:szCs w:val="24"/>
        </w:rPr>
      </w:pPr>
      <w:r>
        <w:rPr>
          <w:sz w:val="24"/>
          <w:szCs w:val="24"/>
        </w:rPr>
        <w:t>2 Eigelb</w:t>
      </w:r>
    </w:p>
    <w:p w14:paraId="50521D12" w14:textId="212EADF7" w:rsidR="005A7396" w:rsidRDefault="002A74C5" w:rsidP="00A665A2">
      <w:pPr>
        <w:rPr>
          <w:sz w:val="24"/>
          <w:szCs w:val="24"/>
        </w:rPr>
      </w:pPr>
      <w:r>
        <w:rPr>
          <w:sz w:val="24"/>
          <w:szCs w:val="24"/>
        </w:rPr>
        <w:t>1 Prise Salz</w:t>
      </w:r>
    </w:p>
    <w:p w14:paraId="16D4954E" w14:textId="5E3F5FD1" w:rsidR="002A74C5" w:rsidRDefault="002A74C5" w:rsidP="00A665A2">
      <w:pPr>
        <w:rPr>
          <w:sz w:val="24"/>
          <w:szCs w:val="24"/>
        </w:rPr>
      </w:pPr>
      <w:r>
        <w:rPr>
          <w:sz w:val="24"/>
          <w:szCs w:val="24"/>
        </w:rPr>
        <w:t>Puderzucker zum Bestäuben</w:t>
      </w:r>
    </w:p>
    <w:p w14:paraId="404BAB2B" w14:textId="31F26D15" w:rsidR="002A74C5" w:rsidRDefault="002A74C5" w:rsidP="00A665A2">
      <w:pPr>
        <w:rPr>
          <w:sz w:val="24"/>
          <w:szCs w:val="24"/>
        </w:rPr>
      </w:pPr>
    </w:p>
    <w:p w14:paraId="3C4F9E03" w14:textId="3891BCD0" w:rsidR="002A74C5" w:rsidRDefault="002A74C5" w:rsidP="00A665A2">
      <w:pPr>
        <w:rPr>
          <w:sz w:val="24"/>
          <w:szCs w:val="24"/>
        </w:rPr>
      </w:pPr>
      <w:r>
        <w:rPr>
          <w:sz w:val="24"/>
          <w:szCs w:val="24"/>
        </w:rPr>
        <w:t>Zubereitungszeit: 1,5 Stunden (plus 1 Stunde kühlen)</w:t>
      </w:r>
    </w:p>
    <w:p w14:paraId="4A0536A7" w14:textId="049E77F9" w:rsidR="002A74C5" w:rsidRPr="00480C2B" w:rsidRDefault="006B245C" w:rsidP="00E76E01">
      <w:pPr>
        <w:pStyle w:val="ListParagraph"/>
        <w:numPr>
          <w:ilvl w:val="0"/>
          <w:numId w:val="100"/>
        </w:numPr>
        <w:spacing w:after="120"/>
        <w:ind w:left="714" w:hanging="357"/>
        <w:contextualSpacing w:val="0"/>
        <w:jc w:val="both"/>
        <w:rPr>
          <w:sz w:val="24"/>
          <w:szCs w:val="24"/>
        </w:rPr>
      </w:pPr>
      <w:r w:rsidRPr="00480C2B">
        <w:rPr>
          <w:sz w:val="24"/>
          <w:szCs w:val="24"/>
        </w:rPr>
        <w:t xml:space="preserve">Für die Füllung erst den </w:t>
      </w:r>
      <w:r w:rsidR="004C422C" w:rsidRPr="00480C2B">
        <w:rPr>
          <w:sz w:val="24"/>
          <w:szCs w:val="24"/>
        </w:rPr>
        <w:t>K</w:t>
      </w:r>
      <w:r w:rsidRPr="00480C2B">
        <w:rPr>
          <w:sz w:val="24"/>
          <w:szCs w:val="24"/>
        </w:rPr>
        <w:t>irschkompott zubereiten.</w:t>
      </w:r>
      <w:r w:rsidR="004C422C" w:rsidRPr="00480C2B">
        <w:rPr>
          <w:sz w:val="24"/>
          <w:szCs w:val="24"/>
        </w:rPr>
        <w:t xml:space="preserve"> Sauerkirschen entsteinen. 1 Zitrone gründlich abbürsten</w:t>
      </w:r>
      <w:r w:rsidR="005E3FFF" w:rsidRPr="00480C2B">
        <w:rPr>
          <w:sz w:val="24"/>
          <w:szCs w:val="24"/>
        </w:rPr>
        <w:t xml:space="preserve"> und die Schale spiralförmig abschneiden</w:t>
      </w:r>
      <w:r w:rsidR="00A637C3" w:rsidRPr="00480C2B">
        <w:rPr>
          <w:sz w:val="24"/>
          <w:szCs w:val="24"/>
        </w:rPr>
        <w:t xml:space="preserve"> (Saft für den Teig verwenden)</w:t>
      </w:r>
      <w:r w:rsidR="007D7E57" w:rsidRPr="00480C2B">
        <w:rPr>
          <w:sz w:val="24"/>
          <w:szCs w:val="24"/>
        </w:rPr>
        <w:t>. Mit den Kirschen in einen Topf geben, 150 g Zucker, 2 Gewürznelken und 1 Zimtstange untermischen. Im offenen topf etwa 15 Minuten kräftig köcheln lassen</w:t>
      </w:r>
      <w:r w:rsidR="008D2C4F" w:rsidRPr="00480C2B">
        <w:rPr>
          <w:sz w:val="24"/>
          <w:szCs w:val="24"/>
        </w:rPr>
        <w:t>, bis die Flüssigkeit völlig verdampft ist</w:t>
      </w:r>
      <w:r w:rsidR="001C3D28" w:rsidRPr="00480C2B">
        <w:rPr>
          <w:sz w:val="24"/>
          <w:szCs w:val="24"/>
        </w:rPr>
        <w:t>. Abkühlen lassen, dann Zitronenschale, Gewürznelken</w:t>
      </w:r>
      <w:r w:rsidR="00EE2723" w:rsidRPr="00480C2B">
        <w:rPr>
          <w:sz w:val="24"/>
          <w:szCs w:val="24"/>
        </w:rPr>
        <w:t xml:space="preserve"> und Zimtstange entfernen.</w:t>
      </w:r>
    </w:p>
    <w:p w14:paraId="4E6D412E" w14:textId="793E4D8B" w:rsidR="00EE2723" w:rsidRPr="00480C2B" w:rsidRDefault="00EE2723" w:rsidP="00E76E01">
      <w:pPr>
        <w:pStyle w:val="ListParagraph"/>
        <w:numPr>
          <w:ilvl w:val="0"/>
          <w:numId w:val="100"/>
        </w:numPr>
        <w:spacing w:after="120"/>
        <w:ind w:left="714" w:hanging="357"/>
        <w:contextualSpacing w:val="0"/>
        <w:jc w:val="both"/>
        <w:rPr>
          <w:sz w:val="24"/>
          <w:szCs w:val="24"/>
        </w:rPr>
      </w:pPr>
      <w:r w:rsidRPr="00480C2B">
        <w:rPr>
          <w:sz w:val="24"/>
          <w:szCs w:val="24"/>
        </w:rPr>
        <w:t xml:space="preserve">Für den Teig 300 g Mehl mit 150 g Zucker mischen. </w:t>
      </w:r>
      <w:r w:rsidR="00753E99" w:rsidRPr="00480C2B">
        <w:rPr>
          <w:sz w:val="24"/>
          <w:szCs w:val="24"/>
        </w:rPr>
        <w:t>100 g weiche Butter in Flöckchen, 50 g Schmalz, 1 Ei, 1 Eigelb und den Saft</w:t>
      </w:r>
      <w:r w:rsidRPr="00480C2B">
        <w:rPr>
          <w:sz w:val="24"/>
          <w:szCs w:val="24"/>
        </w:rPr>
        <w:t xml:space="preserve"> </w:t>
      </w:r>
      <w:r w:rsidR="00745CED" w:rsidRPr="00480C2B">
        <w:rPr>
          <w:sz w:val="24"/>
          <w:szCs w:val="24"/>
        </w:rPr>
        <w:t xml:space="preserve">von 1 Zitrone rasch unterkneten, mit 1 Prise Salz würzen.  Zu einem geschmeidigen, glatten Teig kneten – falls er zu fest wird, einige </w:t>
      </w:r>
      <w:r w:rsidR="00745CED" w:rsidRPr="00480C2B">
        <w:rPr>
          <w:sz w:val="24"/>
          <w:szCs w:val="24"/>
        </w:rPr>
        <w:lastRenderedPageBreak/>
        <w:t>EL Milch beim Kneten untermischen. Teig in eine Schüssel geben</w:t>
      </w:r>
      <w:r w:rsidR="00EE399A" w:rsidRPr="00480C2B">
        <w:rPr>
          <w:sz w:val="24"/>
          <w:szCs w:val="24"/>
        </w:rPr>
        <w:t>, zugedeckt im Kühlschrank 1 Stunde kaltstellen.</w:t>
      </w:r>
    </w:p>
    <w:p w14:paraId="6631D890" w14:textId="4C5A159B" w:rsidR="00EE399A" w:rsidRPr="00480C2B" w:rsidRDefault="008553E0" w:rsidP="00E76E01">
      <w:pPr>
        <w:pStyle w:val="ListParagraph"/>
        <w:numPr>
          <w:ilvl w:val="0"/>
          <w:numId w:val="100"/>
        </w:numPr>
        <w:spacing w:after="120"/>
        <w:ind w:left="714" w:hanging="357"/>
        <w:contextualSpacing w:val="0"/>
        <w:jc w:val="both"/>
        <w:rPr>
          <w:sz w:val="24"/>
          <w:szCs w:val="24"/>
        </w:rPr>
      </w:pPr>
      <w:r w:rsidRPr="00480C2B">
        <w:rPr>
          <w:sz w:val="24"/>
          <w:szCs w:val="24"/>
        </w:rPr>
        <w:t xml:space="preserve">Eine Springform (ca. 28 cm Durchmesser) </w:t>
      </w:r>
      <w:r w:rsidR="002D7142" w:rsidRPr="00480C2B">
        <w:rPr>
          <w:sz w:val="24"/>
          <w:szCs w:val="24"/>
        </w:rPr>
        <w:t>mit 1 EL Butter einfetten, leicht mit Mehl bestäuben</w:t>
      </w:r>
      <w:r w:rsidR="00E94224" w:rsidRPr="00480C2B">
        <w:rPr>
          <w:sz w:val="24"/>
          <w:szCs w:val="24"/>
        </w:rPr>
        <w:t>. Teig aus dem Kühlschrank nehmen, 2/3 davon auf bemehlter Fläche zu einem dünnen Kreis ausrollen. Den Boden der Backform damit auskleiden, rundum etwa 5 cm Rand hochziehen.</w:t>
      </w:r>
    </w:p>
    <w:p w14:paraId="36FBC230" w14:textId="31F7B367" w:rsidR="00E94224" w:rsidRPr="00480C2B" w:rsidRDefault="00E94224" w:rsidP="00E76E01">
      <w:pPr>
        <w:pStyle w:val="ListParagraph"/>
        <w:numPr>
          <w:ilvl w:val="0"/>
          <w:numId w:val="100"/>
        </w:numPr>
        <w:spacing w:after="120"/>
        <w:ind w:left="714" w:hanging="357"/>
        <w:contextualSpacing w:val="0"/>
        <w:jc w:val="both"/>
        <w:rPr>
          <w:sz w:val="24"/>
          <w:szCs w:val="24"/>
        </w:rPr>
      </w:pPr>
      <w:r w:rsidRPr="00480C2B">
        <w:rPr>
          <w:sz w:val="24"/>
          <w:szCs w:val="24"/>
        </w:rPr>
        <w:t>Backofen auf 175°C vorheizen. Das vorbereitete Kirschkompott auf dem Teigboden verteilen und glattstreichen. Den überstehenden Rand nach innen rollen.</w:t>
      </w:r>
    </w:p>
    <w:p w14:paraId="06AA37AF" w14:textId="37C752B3" w:rsidR="00E94224" w:rsidRDefault="00E94224" w:rsidP="00E76E01">
      <w:pPr>
        <w:pStyle w:val="ListParagraph"/>
        <w:numPr>
          <w:ilvl w:val="0"/>
          <w:numId w:val="100"/>
        </w:numPr>
        <w:spacing w:after="120"/>
        <w:ind w:left="714" w:hanging="357"/>
        <w:contextualSpacing w:val="0"/>
        <w:jc w:val="both"/>
        <w:rPr>
          <w:sz w:val="24"/>
          <w:szCs w:val="24"/>
        </w:rPr>
      </w:pPr>
      <w:r w:rsidRPr="00480C2B">
        <w:rPr>
          <w:sz w:val="24"/>
          <w:szCs w:val="24"/>
        </w:rPr>
        <w:t xml:space="preserve">Restlichen Teig dünn ausrollen, mit dem Teigrädchen zentimeterbreite Streifen ausschneiden. Teigstreifen gitterartig über den Kuchen legen. 1 </w:t>
      </w:r>
      <w:r w:rsidR="00AD4CE6" w:rsidRPr="00480C2B">
        <w:rPr>
          <w:sz w:val="24"/>
          <w:szCs w:val="24"/>
        </w:rPr>
        <w:t>Ei</w:t>
      </w:r>
      <w:r w:rsidRPr="00480C2B">
        <w:rPr>
          <w:sz w:val="24"/>
          <w:szCs w:val="24"/>
        </w:rPr>
        <w:t xml:space="preserve">gelb mit 1 EL Milch verquirlen, das Teiggitter damit bestreichen. Im vorgeheizten Backofen (Gas Stufe 2) 30-40 Minuten backen. Herausnehmen und auskühlen lassen. Am besten erst am nächsten </w:t>
      </w:r>
      <w:r w:rsidR="000302F0">
        <w:rPr>
          <w:sz w:val="24"/>
          <w:szCs w:val="24"/>
        </w:rPr>
        <w:t>T</w:t>
      </w:r>
      <w:r w:rsidRPr="00480C2B">
        <w:rPr>
          <w:sz w:val="24"/>
          <w:szCs w:val="24"/>
        </w:rPr>
        <w:t>ag servieren – eventuell dü</w:t>
      </w:r>
      <w:r w:rsidR="00AD4CE6" w:rsidRPr="00480C2B">
        <w:rPr>
          <w:sz w:val="24"/>
          <w:szCs w:val="24"/>
        </w:rPr>
        <w:t>n</w:t>
      </w:r>
      <w:r w:rsidRPr="00480C2B">
        <w:rPr>
          <w:sz w:val="24"/>
          <w:szCs w:val="24"/>
        </w:rPr>
        <w:t>n mit Puderzucker bestäuben.</w:t>
      </w:r>
    </w:p>
    <w:p w14:paraId="7EA4A9E7" w14:textId="77777777" w:rsidR="00496700" w:rsidRDefault="00496700" w:rsidP="00496700">
      <w:pPr>
        <w:spacing w:after="120"/>
        <w:jc w:val="both"/>
        <w:rPr>
          <w:sz w:val="24"/>
          <w:szCs w:val="24"/>
        </w:rPr>
      </w:pPr>
    </w:p>
    <w:p w14:paraId="6F8629CD" w14:textId="3F11767E" w:rsidR="00496700" w:rsidRDefault="00496700" w:rsidP="00A26A6F">
      <w:pPr>
        <w:spacing w:after="120"/>
        <w:ind w:left="708" w:hanging="708"/>
        <w:jc w:val="both"/>
        <w:rPr>
          <w:sz w:val="24"/>
          <w:szCs w:val="24"/>
        </w:rPr>
      </w:pPr>
      <w:r>
        <w:rPr>
          <w:sz w:val="24"/>
          <w:szCs w:val="24"/>
        </w:rPr>
        <w:t>Info:</w:t>
      </w:r>
      <w:r>
        <w:rPr>
          <w:sz w:val="24"/>
          <w:szCs w:val="24"/>
        </w:rPr>
        <w:tab/>
        <w:t xml:space="preserve">Crostata ist allgemein der Hinweis auf einen </w:t>
      </w:r>
      <w:r w:rsidR="00A26A6F">
        <w:rPr>
          <w:sz w:val="24"/>
          <w:szCs w:val="24"/>
        </w:rPr>
        <w:t>K</w:t>
      </w:r>
      <w:r>
        <w:rPr>
          <w:sz w:val="24"/>
          <w:szCs w:val="24"/>
        </w:rPr>
        <w:t>uchen aus knusprige</w:t>
      </w:r>
      <w:r w:rsidR="00A26A6F">
        <w:rPr>
          <w:sz w:val="24"/>
          <w:szCs w:val="24"/>
        </w:rPr>
        <w:t>m</w:t>
      </w:r>
      <w:r>
        <w:rPr>
          <w:sz w:val="24"/>
          <w:szCs w:val="24"/>
        </w:rPr>
        <w:t xml:space="preserve"> Mürbeteig. Gefüllt mit Sauerkirschkompott </w:t>
      </w:r>
      <w:r w:rsidR="00A26A6F">
        <w:rPr>
          <w:sz w:val="24"/>
          <w:szCs w:val="24"/>
        </w:rPr>
        <w:t>o</w:t>
      </w:r>
      <w:r>
        <w:rPr>
          <w:sz w:val="24"/>
          <w:szCs w:val="24"/>
        </w:rPr>
        <w:t xml:space="preserve">der Konfitüre erinnert diese italienische Spezialität aus dem Latium </w:t>
      </w:r>
      <w:r w:rsidR="00863A73">
        <w:rPr>
          <w:sz w:val="24"/>
          <w:szCs w:val="24"/>
        </w:rPr>
        <w:t>sehr an die Linzer Torte aus Österreich. Die Crostata wird allerdings oft auch mit anderen Früchten belegt wie z.B. Zwetschgen, P</w:t>
      </w:r>
      <w:r w:rsidR="00A26A6F">
        <w:rPr>
          <w:sz w:val="24"/>
          <w:szCs w:val="24"/>
        </w:rPr>
        <w:t>fir</w:t>
      </w:r>
      <w:r w:rsidR="00863A73">
        <w:rPr>
          <w:sz w:val="24"/>
          <w:szCs w:val="24"/>
        </w:rPr>
        <w:t>sichen, Aprikosen Erdbeeren. Das Teiggitter ist nur bei der Ve</w:t>
      </w:r>
      <w:r w:rsidR="00A26A6F">
        <w:rPr>
          <w:sz w:val="24"/>
          <w:szCs w:val="24"/>
        </w:rPr>
        <w:t>r</w:t>
      </w:r>
      <w:r w:rsidR="00863A73">
        <w:rPr>
          <w:sz w:val="24"/>
          <w:szCs w:val="24"/>
        </w:rPr>
        <w:t>wendung von Konfitüren oder Kompott üblich. Bei frischem Obst wird der Boden solo gebacken und anschließend belegt.</w:t>
      </w:r>
    </w:p>
    <w:p w14:paraId="7FF8D41E" w14:textId="77777777" w:rsidR="00863A73" w:rsidRPr="00496700" w:rsidRDefault="00863A73" w:rsidP="00496700">
      <w:pPr>
        <w:spacing w:after="120"/>
        <w:jc w:val="both"/>
        <w:rPr>
          <w:sz w:val="24"/>
          <w:szCs w:val="24"/>
        </w:rPr>
      </w:pPr>
    </w:p>
    <w:p w14:paraId="28A82038" w14:textId="77777777" w:rsidR="00C90ED2" w:rsidRDefault="00C90ED2">
      <w:pPr>
        <w:rPr>
          <w:sz w:val="24"/>
          <w:szCs w:val="24"/>
        </w:rPr>
      </w:pPr>
      <w:r>
        <w:rPr>
          <w:sz w:val="24"/>
          <w:szCs w:val="24"/>
        </w:rPr>
        <w:br w:type="page"/>
      </w:r>
    </w:p>
    <w:p w14:paraId="35C7D826" w14:textId="06755DFD" w:rsidR="00C953D9" w:rsidRDefault="00246371" w:rsidP="001A27B3">
      <w:pPr>
        <w:pStyle w:val="Heading2"/>
        <w:spacing w:after="240"/>
      </w:pPr>
      <w:r>
        <w:lastRenderedPageBreak/>
        <w:t>Tei</w:t>
      </w:r>
      <w:r w:rsidR="00C815D7">
        <w:t xml:space="preserve">gscherben </w:t>
      </w:r>
      <w:r w:rsidR="00BD0934">
        <w:t>Crostoli</w:t>
      </w:r>
      <w:r w:rsidR="005965E0">
        <w:rPr>
          <w:rStyle w:val="FootnoteReference"/>
        </w:rPr>
        <w:footnoteReference w:id="1819"/>
      </w:r>
      <w:r w:rsidR="00BD0934">
        <w:t xml:space="preserve"> </w:t>
      </w:r>
    </w:p>
    <w:p w14:paraId="6695E8B3" w14:textId="5DD77011" w:rsidR="00C953D9" w:rsidRDefault="00C953D9">
      <w:pPr>
        <w:rPr>
          <w:sz w:val="24"/>
          <w:szCs w:val="24"/>
        </w:rPr>
      </w:pPr>
      <w:r w:rsidRPr="00A46431">
        <w:rPr>
          <w:sz w:val="24"/>
          <w:szCs w:val="24"/>
          <w:u w:val="single"/>
        </w:rPr>
        <w:t>Zutaten</w:t>
      </w:r>
      <w:r>
        <w:rPr>
          <w:sz w:val="24"/>
          <w:szCs w:val="24"/>
        </w:rPr>
        <w:t xml:space="preserve"> </w:t>
      </w:r>
      <w:r w:rsidR="00A46431">
        <w:rPr>
          <w:sz w:val="24"/>
          <w:szCs w:val="24"/>
        </w:rPr>
        <w:t>(</w:t>
      </w:r>
      <w:r>
        <w:rPr>
          <w:sz w:val="24"/>
          <w:szCs w:val="24"/>
        </w:rPr>
        <w:t>für 6-8 Portionen</w:t>
      </w:r>
      <w:r w:rsidR="00A46431">
        <w:rPr>
          <w:sz w:val="24"/>
          <w:szCs w:val="24"/>
        </w:rPr>
        <w:t>):</w:t>
      </w:r>
    </w:p>
    <w:p w14:paraId="1869365E" w14:textId="5EB899A1" w:rsidR="00C953D9" w:rsidRDefault="00C953D9">
      <w:pPr>
        <w:rPr>
          <w:sz w:val="24"/>
          <w:szCs w:val="24"/>
        </w:rPr>
      </w:pPr>
      <w:r>
        <w:rPr>
          <w:sz w:val="24"/>
          <w:szCs w:val="24"/>
        </w:rPr>
        <w:t>1 unbehandelte Zitrone (Schale)</w:t>
      </w:r>
    </w:p>
    <w:p w14:paraId="6AEA99D1" w14:textId="370DF3F1" w:rsidR="00C953D9" w:rsidRDefault="00C953D9">
      <w:pPr>
        <w:rPr>
          <w:sz w:val="24"/>
          <w:szCs w:val="24"/>
        </w:rPr>
      </w:pPr>
      <w:r>
        <w:rPr>
          <w:sz w:val="24"/>
          <w:szCs w:val="24"/>
        </w:rPr>
        <w:t xml:space="preserve">2 </w:t>
      </w:r>
      <w:r w:rsidR="00C922D3">
        <w:rPr>
          <w:sz w:val="24"/>
          <w:szCs w:val="24"/>
        </w:rPr>
        <w:t>E</w:t>
      </w:r>
      <w:r>
        <w:rPr>
          <w:sz w:val="24"/>
          <w:szCs w:val="24"/>
        </w:rPr>
        <w:t>ier</w:t>
      </w:r>
    </w:p>
    <w:p w14:paraId="5DABD434" w14:textId="29D7E35F" w:rsidR="00C953D9" w:rsidRDefault="00C953D9">
      <w:pPr>
        <w:rPr>
          <w:sz w:val="24"/>
          <w:szCs w:val="24"/>
        </w:rPr>
      </w:pPr>
      <w:r>
        <w:rPr>
          <w:sz w:val="24"/>
          <w:szCs w:val="24"/>
        </w:rPr>
        <w:t>50 g Butter</w:t>
      </w:r>
    </w:p>
    <w:p w14:paraId="5A3A7CDE" w14:textId="2D543E64" w:rsidR="00C953D9" w:rsidRDefault="00C953D9">
      <w:pPr>
        <w:rPr>
          <w:sz w:val="24"/>
          <w:szCs w:val="24"/>
        </w:rPr>
      </w:pPr>
      <w:r>
        <w:rPr>
          <w:sz w:val="24"/>
          <w:szCs w:val="24"/>
        </w:rPr>
        <w:t xml:space="preserve">4 cl </w:t>
      </w:r>
      <w:r w:rsidR="00C922D3">
        <w:rPr>
          <w:sz w:val="24"/>
          <w:szCs w:val="24"/>
        </w:rPr>
        <w:t>Z</w:t>
      </w:r>
      <w:r>
        <w:rPr>
          <w:sz w:val="24"/>
          <w:szCs w:val="24"/>
        </w:rPr>
        <w:t>wetschgenschnaps</w:t>
      </w:r>
      <w:r w:rsidR="00C922D3">
        <w:rPr>
          <w:sz w:val="24"/>
          <w:szCs w:val="24"/>
        </w:rPr>
        <w:t>, Rum oder Grappa</w:t>
      </w:r>
    </w:p>
    <w:p w14:paraId="13EA5401" w14:textId="6FFC7569" w:rsidR="00C922D3" w:rsidRDefault="00F54495">
      <w:pPr>
        <w:rPr>
          <w:sz w:val="24"/>
          <w:szCs w:val="24"/>
        </w:rPr>
      </w:pPr>
      <w:r>
        <w:rPr>
          <w:sz w:val="24"/>
          <w:szCs w:val="24"/>
        </w:rPr>
        <w:t>60 g Vanillezucker</w:t>
      </w:r>
    </w:p>
    <w:p w14:paraId="433134F4" w14:textId="11A11C35" w:rsidR="00F54495" w:rsidRDefault="00F54495">
      <w:pPr>
        <w:rPr>
          <w:sz w:val="24"/>
          <w:szCs w:val="24"/>
        </w:rPr>
      </w:pPr>
      <w:r>
        <w:rPr>
          <w:sz w:val="24"/>
          <w:szCs w:val="24"/>
        </w:rPr>
        <w:t>350 g Mehl und Mehl zum Ausrollen</w:t>
      </w:r>
    </w:p>
    <w:p w14:paraId="6CC3DF1D" w14:textId="6FD0EA01" w:rsidR="00F54495" w:rsidRDefault="00F54495">
      <w:pPr>
        <w:rPr>
          <w:sz w:val="24"/>
          <w:szCs w:val="24"/>
        </w:rPr>
      </w:pPr>
      <w:r>
        <w:rPr>
          <w:sz w:val="24"/>
          <w:szCs w:val="24"/>
        </w:rPr>
        <w:t>Etwa 1 kg Butterschmalz zum Frittieren</w:t>
      </w:r>
    </w:p>
    <w:p w14:paraId="3CAE2B90" w14:textId="7BF05494" w:rsidR="00F54495" w:rsidRDefault="00F54495">
      <w:pPr>
        <w:rPr>
          <w:sz w:val="24"/>
          <w:szCs w:val="24"/>
        </w:rPr>
      </w:pPr>
      <w:r>
        <w:rPr>
          <w:sz w:val="24"/>
          <w:szCs w:val="24"/>
        </w:rPr>
        <w:t>Puderzucker zum Bestäuben</w:t>
      </w:r>
    </w:p>
    <w:p w14:paraId="4DE9A54E" w14:textId="4DB75B26" w:rsidR="00F54495" w:rsidRDefault="00F54495">
      <w:pPr>
        <w:rPr>
          <w:sz w:val="24"/>
          <w:szCs w:val="24"/>
        </w:rPr>
      </w:pPr>
      <w:r>
        <w:rPr>
          <w:sz w:val="24"/>
          <w:szCs w:val="24"/>
        </w:rPr>
        <w:t>Salz</w:t>
      </w:r>
    </w:p>
    <w:p w14:paraId="0E30952D" w14:textId="78D7A70D" w:rsidR="00F54495" w:rsidRDefault="00F54495">
      <w:pPr>
        <w:rPr>
          <w:sz w:val="24"/>
          <w:szCs w:val="24"/>
        </w:rPr>
      </w:pPr>
    </w:p>
    <w:p w14:paraId="04309769" w14:textId="08D0974F" w:rsidR="00F54495" w:rsidRDefault="00F54495">
      <w:pPr>
        <w:rPr>
          <w:sz w:val="24"/>
          <w:szCs w:val="24"/>
        </w:rPr>
      </w:pPr>
      <w:r>
        <w:rPr>
          <w:sz w:val="24"/>
          <w:szCs w:val="24"/>
        </w:rPr>
        <w:t>Zubereitungszeit: 45 Minuten</w:t>
      </w:r>
    </w:p>
    <w:p w14:paraId="45496506" w14:textId="0489E25F" w:rsidR="00F54495" w:rsidRPr="00525858" w:rsidRDefault="00F54495" w:rsidP="00E76E01">
      <w:pPr>
        <w:pStyle w:val="ListParagraph"/>
        <w:numPr>
          <w:ilvl w:val="0"/>
          <w:numId w:val="91"/>
        </w:numPr>
        <w:spacing w:after="120"/>
        <w:ind w:left="714" w:hanging="357"/>
        <w:contextualSpacing w:val="0"/>
        <w:jc w:val="both"/>
        <w:rPr>
          <w:sz w:val="24"/>
          <w:szCs w:val="24"/>
        </w:rPr>
      </w:pPr>
      <w:r w:rsidRPr="00525858">
        <w:rPr>
          <w:sz w:val="24"/>
          <w:szCs w:val="24"/>
        </w:rPr>
        <w:t xml:space="preserve">2 Eier mit 60 g Vanillezucker sehr schaumig schlagen. Schale von 1 </w:t>
      </w:r>
      <w:r w:rsidR="00B21C5D" w:rsidRPr="00525858">
        <w:rPr>
          <w:sz w:val="24"/>
          <w:szCs w:val="24"/>
        </w:rPr>
        <w:t>Z</w:t>
      </w:r>
      <w:r w:rsidRPr="00525858">
        <w:rPr>
          <w:sz w:val="24"/>
          <w:szCs w:val="24"/>
        </w:rPr>
        <w:t>itrone fein abreiben, zusammen mit 4 cl Schnaps und 1 Prise Salz unterrühren</w:t>
      </w:r>
      <w:r w:rsidR="00655C46" w:rsidRPr="00525858">
        <w:rPr>
          <w:sz w:val="24"/>
          <w:szCs w:val="24"/>
        </w:rPr>
        <w:t>.</w:t>
      </w:r>
    </w:p>
    <w:p w14:paraId="6457F1B1" w14:textId="4C2D868B" w:rsidR="00655C46" w:rsidRPr="00525858" w:rsidRDefault="00655C46" w:rsidP="00E76E01">
      <w:pPr>
        <w:pStyle w:val="ListParagraph"/>
        <w:numPr>
          <w:ilvl w:val="0"/>
          <w:numId w:val="91"/>
        </w:numPr>
        <w:spacing w:after="120"/>
        <w:ind w:left="714" w:hanging="357"/>
        <w:contextualSpacing w:val="0"/>
        <w:jc w:val="both"/>
        <w:rPr>
          <w:sz w:val="24"/>
          <w:szCs w:val="24"/>
        </w:rPr>
      </w:pPr>
      <w:r w:rsidRPr="00525858">
        <w:rPr>
          <w:sz w:val="24"/>
          <w:szCs w:val="24"/>
        </w:rPr>
        <w:t xml:space="preserve">50 g Butter zerlassen. 350 g Mehl auf die Arbeitsfläche häufen, eine Mulde drücken. Zerlassene, etwas abgekühlte Butter und die schaumige </w:t>
      </w:r>
      <w:r w:rsidR="00B21C5D" w:rsidRPr="00525858">
        <w:rPr>
          <w:sz w:val="24"/>
          <w:szCs w:val="24"/>
        </w:rPr>
        <w:t>E</w:t>
      </w:r>
      <w:r w:rsidRPr="00525858">
        <w:rPr>
          <w:sz w:val="24"/>
          <w:szCs w:val="24"/>
        </w:rPr>
        <w:t>iercreme in die Mitte geben</w:t>
      </w:r>
      <w:r w:rsidR="00B21C5D" w:rsidRPr="00525858">
        <w:rPr>
          <w:sz w:val="24"/>
          <w:szCs w:val="24"/>
        </w:rPr>
        <w:t>, zu einem geschmeidigen Teig verkneten.</w:t>
      </w:r>
    </w:p>
    <w:p w14:paraId="098F6016" w14:textId="4A5EDC7A" w:rsidR="00B21C5D" w:rsidRPr="00525858" w:rsidRDefault="00B21C5D" w:rsidP="00E76E01">
      <w:pPr>
        <w:pStyle w:val="ListParagraph"/>
        <w:numPr>
          <w:ilvl w:val="0"/>
          <w:numId w:val="91"/>
        </w:numPr>
        <w:spacing w:after="120"/>
        <w:ind w:left="714" w:hanging="357"/>
        <w:contextualSpacing w:val="0"/>
        <w:jc w:val="both"/>
        <w:rPr>
          <w:sz w:val="24"/>
          <w:szCs w:val="24"/>
        </w:rPr>
      </w:pPr>
      <w:r w:rsidRPr="00525858">
        <w:rPr>
          <w:sz w:val="24"/>
          <w:szCs w:val="24"/>
        </w:rPr>
        <w:t xml:space="preserve">In einem </w:t>
      </w:r>
      <w:r w:rsidR="004D328D" w:rsidRPr="00525858">
        <w:rPr>
          <w:sz w:val="24"/>
          <w:szCs w:val="24"/>
        </w:rPr>
        <w:t>T</w:t>
      </w:r>
      <w:r w:rsidRPr="00525858">
        <w:rPr>
          <w:sz w:val="24"/>
          <w:szCs w:val="24"/>
        </w:rPr>
        <w:t>opf 1 kg Butterschmalz erhitzen. Arbeitsfläche oder Backbrett mit Mehl bestäuben</w:t>
      </w:r>
      <w:r w:rsidR="00A16218" w:rsidRPr="00525858">
        <w:rPr>
          <w:sz w:val="24"/>
          <w:szCs w:val="24"/>
        </w:rPr>
        <w:t xml:space="preserve">. Den </w:t>
      </w:r>
      <w:r w:rsidR="004D328D" w:rsidRPr="00525858">
        <w:rPr>
          <w:sz w:val="24"/>
          <w:szCs w:val="24"/>
        </w:rPr>
        <w:t>T</w:t>
      </w:r>
      <w:r w:rsidR="00A16218" w:rsidRPr="00525858">
        <w:rPr>
          <w:sz w:val="24"/>
          <w:szCs w:val="24"/>
        </w:rPr>
        <w:t xml:space="preserve">eig so dünn wie möglich ausrollen. Mit einem Teigrädchen in </w:t>
      </w:r>
      <w:r w:rsidR="009804D6" w:rsidRPr="00525858">
        <w:rPr>
          <w:sz w:val="24"/>
          <w:szCs w:val="24"/>
        </w:rPr>
        <w:t xml:space="preserve">ungleichmäßige Rechtecke oder Rauten schneiden (Kantenlänge etwa 4-5 cm). Bei </w:t>
      </w:r>
      <w:r w:rsidR="004D328D" w:rsidRPr="00525858">
        <w:rPr>
          <w:sz w:val="24"/>
          <w:szCs w:val="24"/>
        </w:rPr>
        <w:t>jeder Teigscherbe in der Mitte einen kreuzförmigen einschnitt machen.</w:t>
      </w:r>
    </w:p>
    <w:p w14:paraId="343D1428" w14:textId="1AF69AB1" w:rsidR="004D328D" w:rsidRPr="00525858" w:rsidRDefault="004D328D" w:rsidP="00E76E01">
      <w:pPr>
        <w:pStyle w:val="ListParagraph"/>
        <w:numPr>
          <w:ilvl w:val="0"/>
          <w:numId w:val="91"/>
        </w:numPr>
        <w:spacing w:after="120"/>
        <w:ind w:left="714" w:hanging="357"/>
        <w:contextualSpacing w:val="0"/>
        <w:jc w:val="both"/>
        <w:rPr>
          <w:sz w:val="24"/>
          <w:szCs w:val="24"/>
        </w:rPr>
      </w:pPr>
      <w:r w:rsidRPr="00525858">
        <w:rPr>
          <w:sz w:val="24"/>
          <w:szCs w:val="24"/>
        </w:rPr>
        <w:t>Crostoli im heißen Schmalz goldbraun backen. Auf Küchenpapier sehr gut abtropfen lassen, mit Puderzucker bestäuben. Warm oder kalt servieren.</w:t>
      </w:r>
    </w:p>
    <w:p w14:paraId="60FB9B8B" w14:textId="77777777" w:rsidR="00B21C5D" w:rsidRDefault="00B21C5D">
      <w:pPr>
        <w:rPr>
          <w:sz w:val="24"/>
          <w:szCs w:val="24"/>
        </w:rPr>
      </w:pPr>
    </w:p>
    <w:p w14:paraId="4878C9AE" w14:textId="5CDDF678" w:rsidR="00C953D9" w:rsidRDefault="00C953D9">
      <w:pPr>
        <w:rPr>
          <w:sz w:val="24"/>
          <w:szCs w:val="24"/>
        </w:rPr>
      </w:pPr>
      <w:r>
        <w:rPr>
          <w:sz w:val="24"/>
          <w:szCs w:val="24"/>
        </w:rPr>
        <w:br w:type="page"/>
      </w:r>
    </w:p>
    <w:p w14:paraId="17A62F0D" w14:textId="470CC6D1" w:rsidR="00C16259" w:rsidRDefault="00C16259" w:rsidP="00A46431">
      <w:pPr>
        <w:pStyle w:val="Heading2"/>
        <w:spacing w:after="240"/>
      </w:pPr>
      <w:r>
        <w:lastRenderedPageBreak/>
        <w:t>Apfelstrudel</w:t>
      </w:r>
      <w:r w:rsidR="00056B39">
        <w:rPr>
          <w:rStyle w:val="FootnoteReference"/>
        </w:rPr>
        <w:footnoteReference w:id="1820"/>
      </w:r>
      <w:r>
        <w:t xml:space="preserve"> </w:t>
      </w:r>
    </w:p>
    <w:p w14:paraId="25025619" w14:textId="48ED36DA" w:rsidR="00A46915" w:rsidRDefault="00A46915" w:rsidP="00A665A2">
      <w:pPr>
        <w:rPr>
          <w:sz w:val="24"/>
          <w:szCs w:val="24"/>
        </w:rPr>
      </w:pPr>
      <w:r w:rsidRPr="00A46431">
        <w:rPr>
          <w:sz w:val="24"/>
          <w:szCs w:val="24"/>
          <w:u w:val="single"/>
        </w:rPr>
        <w:t>Zutaten</w:t>
      </w:r>
      <w:r>
        <w:rPr>
          <w:sz w:val="24"/>
          <w:szCs w:val="24"/>
        </w:rPr>
        <w:t xml:space="preserve"> </w:t>
      </w:r>
      <w:r w:rsidR="00A46431">
        <w:rPr>
          <w:sz w:val="24"/>
          <w:szCs w:val="24"/>
        </w:rPr>
        <w:t>(</w:t>
      </w:r>
      <w:r>
        <w:rPr>
          <w:sz w:val="24"/>
          <w:szCs w:val="24"/>
        </w:rPr>
        <w:t>für 6-8 Portionen</w:t>
      </w:r>
      <w:r w:rsidR="00A46431">
        <w:rPr>
          <w:sz w:val="24"/>
          <w:szCs w:val="24"/>
        </w:rPr>
        <w:t>):</w:t>
      </w:r>
    </w:p>
    <w:p w14:paraId="4C9C992C" w14:textId="77777777" w:rsidR="00A46915" w:rsidRPr="00A46431" w:rsidRDefault="00A46915" w:rsidP="00A665A2">
      <w:pPr>
        <w:rPr>
          <w:i/>
          <w:iCs/>
          <w:sz w:val="24"/>
          <w:szCs w:val="24"/>
        </w:rPr>
      </w:pPr>
      <w:r w:rsidRPr="00A46431">
        <w:rPr>
          <w:i/>
          <w:iCs/>
          <w:sz w:val="24"/>
          <w:szCs w:val="24"/>
        </w:rPr>
        <w:t>Für den Teig:</w:t>
      </w:r>
    </w:p>
    <w:p w14:paraId="15876A61" w14:textId="77777777" w:rsidR="00742A31" w:rsidRDefault="00742A31" w:rsidP="00A665A2">
      <w:pPr>
        <w:rPr>
          <w:sz w:val="24"/>
          <w:szCs w:val="24"/>
        </w:rPr>
      </w:pPr>
      <w:r>
        <w:rPr>
          <w:sz w:val="24"/>
          <w:szCs w:val="24"/>
        </w:rPr>
        <w:t>250 g Mehl und Mehl zum Ausrollen</w:t>
      </w:r>
    </w:p>
    <w:p w14:paraId="70745CB5" w14:textId="77777777" w:rsidR="00742A31" w:rsidRDefault="00742A31" w:rsidP="00A665A2">
      <w:pPr>
        <w:rPr>
          <w:sz w:val="24"/>
          <w:szCs w:val="24"/>
        </w:rPr>
      </w:pPr>
      <w:r>
        <w:rPr>
          <w:sz w:val="24"/>
          <w:szCs w:val="24"/>
        </w:rPr>
        <w:t>2 EL Butter</w:t>
      </w:r>
    </w:p>
    <w:p w14:paraId="3C2C7B5E" w14:textId="77777777" w:rsidR="00742A31" w:rsidRDefault="00742A31" w:rsidP="00A665A2">
      <w:pPr>
        <w:rPr>
          <w:sz w:val="24"/>
          <w:szCs w:val="24"/>
        </w:rPr>
      </w:pPr>
      <w:r>
        <w:rPr>
          <w:sz w:val="24"/>
          <w:szCs w:val="24"/>
        </w:rPr>
        <w:t>1 Ei</w:t>
      </w:r>
    </w:p>
    <w:p w14:paraId="75E7D9FD" w14:textId="77777777" w:rsidR="00742A31" w:rsidRDefault="00742A31" w:rsidP="00A665A2">
      <w:pPr>
        <w:rPr>
          <w:sz w:val="24"/>
          <w:szCs w:val="24"/>
        </w:rPr>
      </w:pPr>
      <w:r>
        <w:rPr>
          <w:sz w:val="24"/>
          <w:szCs w:val="24"/>
        </w:rPr>
        <w:t>1 Prise Salz</w:t>
      </w:r>
    </w:p>
    <w:p w14:paraId="5B9116CB" w14:textId="77777777" w:rsidR="00742A31" w:rsidRDefault="00742A31" w:rsidP="00A665A2">
      <w:pPr>
        <w:rPr>
          <w:sz w:val="24"/>
          <w:szCs w:val="24"/>
        </w:rPr>
      </w:pPr>
      <w:r>
        <w:rPr>
          <w:sz w:val="24"/>
          <w:szCs w:val="24"/>
        </w:rPr>
        <w:t>1 EL Öl zum Bestreichen</w:t>
      </w:r>
    </w:p>
    <w:p w14:paraId="53FF2F1E" w14:textId="77777777" w:rsidR="00742A31" w:rsidRDefault="00742A31" w:rsidP="00A665A2">
      <w:pPr>
        <w:rPr>
          <w:sz w:val="24"/>
          <w:szCs w:val="24"/>
        </w:rPr>
      </w:pPr>
    </w:p>
    <w:p w14:paraId="736A26FF" w14:textId="77777777" w:rsidR="00742A31" w:rsidRPr="00A46431" w:rsidRDefault="00742A31" w:rsidP="00A665A2">
      <w:pPr>
        <w:rPr>
          <w:i/>
          <w:iCs/>
          <w:sz w:val="24"/>
          <w:szCs w:val="24"/>
        </w:rPr>
      </w:pPr>
      <w:r w:rsidRPr="00A46431">
        <w:rPr>
          <w:i/>
          <w:iCs/>
          <w:sz w:val="24"/>
          <w:szCs w:val="24"/>
        </w:rPr>
        <w:t>Für die Füllung:</w:t>
      </w:r>
    </w:p>
    <w:p w14:paraId="763AD2F9" w14:textId="77777777" w:rsidR="00CE1E1C" w:rsidRDefault="00CE1E1C" w:rsidP="00A665A2">
      <w:pPr>
        <w:rPr>
          <w:sz w:val="24"/>
          <w:szCs w:val="24"/>
        </w:rPr>
      </w:pPr>
      <w:r>
        <w:rPr>
          <w:sz w:val="24"/>
          <w:szCs w:val="24"/>
        </w:rPr>
        <w:t>1 kg feste, säuerliche Äpfel</w:t>
      </w:r>
    </w:p>
    <w:p w14:paraId="0034360F" w14:textId="77777777" w:rsidR="002054CF" w:rsidRDefault="002054CF" w:rsidP="00A665A2">
      <w:pPr>
        <w:rPr>
          <w:sz w:val="24"/>
          <w:szCs w:val="24"/>
        </w:rPr>
      </w:pPr>
      <w:r>
        <w:rPr>
          <w:sz w:val="24"/>
          <w:szCs w:val="24"/>
        </w:rPr>
        <w:t>1 unbehandelte Zitrone (Schale und Saft)</w:t>
      </w:r>
    </w:p>
    <w:p w14:paraId="24283B42" w14:textId="77777777" w:rsidR="00A90178" w:rsidRDefault="00A90178" w:rsidP="00A665A2">
      <w:pPr>
        <w:rPr>
          <w:sz w:val="24"/>
          <w:szCs w:val="24"/>
        </w:rPr>
      </w:pPr>
      <w:r>
        <w:rPr>
          <w:sz w:val="24"/>
          <w:szCs w:val="24"/>
        </w:rPr>
        <w:t>100 g Rosinen</w:t>
      </w:r>
    </w:p>
    <w:p w14:paraId="68AD3D0A" w14:textId="77777777" w:rsidR="00A90178" w:rsidRDefault="00A90178" w:rsidP="00A665A2">
      <w:pPr>
        <w:rPr>
          <w:sz w:val="24"/>
          <w:szCs w:val="24"/>
        </w:rPr>
      </w:pPr>
      <w:r>
        <w:rPr>
          <w:sz w:val="24"/>
          <w:szCs w:val="24"/>
        </w:rPr>
        <w:t>3 EL Pinienkerne</w:t>
      </w:r>
    </w:p>
    <w:p w14:paraId="1763D41F" w14:textId="1884AA45" w:rsidR="00A90178" w:rsidRDefault="00A90178" w:rsidP="00A665A2">
      <w:pPr>
        <w:rPr>
          <w:sz w:val="24"/>
          <w:szCs w:val="24"/>
        </w:rPr>
      </w:pPr>
      <w:r>
        <w:rPr>
          <w:sz w:val="24"/>
          <w:szCs w:val="24"/>
        </w:rPr>
        <w:t xml:space="preserve">70 g </w:t>
      </w:r>
      <w:r w:rsidR="00F24C34">
        <w:rPr>
          <w:sz w:val="24"/>
          <w:szCs w:val="24"/>
        </w:rPr>
        <w:t>Z</w:t>
      </w:r>
      <w:r>
        <w:rPr>
          <w:sz w:val="24"/>
          <w:szCs w:val="24"/>
        </w:rPr>
        <w:t>ucker</w:t>
      </w:r>
    </w:p>
    <w:p w14:paraId="63E7C64C" w14:textId="77777777" w:rsidR="00A90178" w:rsidRDefault="00A90178" w:rsidP="00A665A2">
      <w:pPr>
        <w:rPr>
          <w:sz w:val="24"/>
          <w:szCs w:val="24"/>
        </w:rPr>
      </w:pPr>
      <w:r>
        <w:rPr>
          <w:sz w:val="24"/>
          <w:szCs w:val="24"/>
        </w:rPr>
        <w:t>½ TL Zimt</w:t>
      </w:r>
    </w:p>
    <w:p w14:paraId="01C2C270" w14:textId="77777777" w:rsidR="00F24C34" w:rsidRDefault="00F24C34" w:rsidP="00A665A2">
      <w:pPr>
        <w:rPr>
          <w:sz w:val="24"/>
          <w:szCs w:val="24"/>
        </w:rPr>
      </w:pPr>
      <w:r>
        <w:rPr>
          <w:sz w:val="24"/>
          <w:szCs w:val="24"/>
        </w:rPr>
        <w:t>2-3 EL Semmelbrösel</w:t>
      </w:r>
    </w:p>
    <w:p w14:paraId="3B6FDC4C" w14:textId="77777777" w:rsidR="00F24C34" w:rsidRDefault="00F24C34" w:rsidP="00A665A2">
      <w:pPr>
        <w:rPr>
          <w:sz w:val="24"/>
          <w:szCs w:val="24"/>
        </w:rPr>
      </w:pPr>
    </w:p>
    <w:p w14:paraId="2AC35328" w14:textId="77777777" w:rsidR="00F24C34" w:rsidRPr="00A46431" w:rsidRDefault="00F24C34" w:rsidP="00A665A2">
      <w:pPr>
        <w:rPr>
          <w:i/>
          <w:iCs/>
          <w:sz w:val="24"/>
          <w:szCs w:val="24"/>
        </w:rPr>
      </w:pPr>
      <w:r w:rsidRPr="00A46431">
        <w:rPr>
          <w:i/>
          <w:iCs/>
          <w:sz w:val="24"/>
          <w:szCs w:val="24"/>
        </w:rPr>
        <w:t>Sonstige Zutaten:</w:t>
      </w:r>
    </w:p>
    <w:p w14:paraId="3E219239" w14:textId="77777777" w:rsidR="00F24C34" w:rsidRDefault="00F24C34" w:rsidP="00A665A2">
      <w:pPr>
        <w:rPr>
          <w:sz w:val="24"/>
          <w:szCs w:val="24"/>
        </w:rPr>
      </w:pPr>
      <w:r>
        <w:rPr>
          <w:sz w:val="24"/>
          <w:szCs w:val="24"/>
        </w:rPr>
        <w:t>Fett für das Blech</w:t>
      </w:r>
    </w:p>
    <w:p w14:paraId="29402E61" w14:textId="440BF7FE" w:rsidR="00F24C34" w:rsidRDefault="00F24C34" w:rsidP="00A665A2">
      <w:pPr>
        <w:rPr>
          <w:sz w:val="24"/>
          <w:szCs w:val="24"/>
        </w:rPr>
      </w:pPr>
      <w:r>
        <w:rPr>
          <w:sz w:val="24"/>
          <w:szCs w:val="24"/>
        </w:rPr>
        <w:t>Butter zum Bestreichen des Teigs</w:t>
      </w:r>
    </w:p>
    <w:p w14:paraId="69FCFBB6" w14:textId="77777777" w:rsidR="00F24C34" w:rsidRDefault="00F24C34" w:rsidP="00A665A2">
      <w:pPr>
        <w:rPr>
          <w:sz w:val="24"/>
          <w:szCs w:val="24"/>
        </w:rPr>
      </w:pPr>
      <w:r>
        <w:rPr>
          <w:sz w:val="24"/>
          <w:szCs w:val="24"/>
        </w:rPr>
        <w:t>Puderzucker zum Bestäuben</w:t>
      </w:r>
    </w:p>
    <w:p w14:paraId="30E70C50" w14:textId="77777777" w:rsidR="00F24C34" w:rsidRDefault="00F24C34" w:rsidP="00A665A2">
      <w:pPr>
        <w:rPr>
          <w:sz w:val="24"/>
          <w:szCs w:val="24"/>
        </w:rPr>
      </w:pPr>
    </w:p>
    <w:p w14:paraId="79B3646B" w14:textId="77777777" w:rsidR="00196682" w:rsidRDefault="00F24C34" w:rsidP="00A665A2">
      <w:pPr>
        <w:rPr>
          <w:sz w:val="24"/>
          <w:szCs w:val="24"/>
        </w:rPr>
      </w:pPr>
      <w:r>
        <w:rPr>
          <w:sz w:val="24"/>
          <w:szCs w:val="24"/>
        </w:rPr>
        <w:t xml:space="preserve">Zubereitungszeit: </w:t>
      </w:r>
      <w:r w:rsidR="00196682">
        <w:rPr>
          <w:sz w:val="24"/>
          <w:szCs w:val="24"/>
        </w:rPr>
        <w:t>1,5 Stunden</w:t>
      </w:r>
    </w:p>
    <w:p w14:paraId="3051AD20" w14:textId="44D86E4F" w:rsidR="00E45EC8" w:rsidRPr="00A23C43" w:rsidRDefault="00C73F87" w:rsidP="00E76E01">
      <w:pPr>
        <w:pStyle w:val="ListParagraph"/>
        <w:numPr>
          <w:ilvl w:val="0"/>
          <w:numId w:val="90"/>
        </w:numPr>
        <w:spacing w:after="120"/>
        <w:ind w:left="714" w:hanging="357"/>
        <w:contextualSpacing w:val="0"/>
        <w:jc w:val="both"/>
        <w:rPr>
          <w:sz w:val="24"/>
          <w:szCs w:val="24"/>
        </w:rPr>
      </w:pPr>
      <w:r w:rsidRPr="00A23C43">
        <w:rPr>
          <w:sz w:val="24"/>
          <w:szCs w:val="24"/>
        </w:rPr>
        <w:t>Für den Teig 250 g Mehl auf das Backbrett häufen, eine Mulde in die Mitte drüc</w:t>
      </w:r>
      <w:r w:rsidR="005E293D" w:rsidRPr="00A23C43">
        <w:rPr>
          <w:sz w:val="24"/>
          <w:szCs w:val="24"/>
        </w:rPr>
        <w:t>ken. 2 EL zerlassene Butter</w:t>
      </w:r>
      <w:r w:rsidR="00A3446E" w:rsidRPr="00A23C43">
        <w:rPr>
          <w:sz w:val="24"/>
          <w:szCs w:val="24"/>
        </w:rPr>
        <w:t xml:space="preserve">, 1 Ei und 1 Prise Salz hinzugeben. </w:t>
      </w:r>
      <w:r w:rsidR="00BC3505" w:rsidRPr="00A23C43">
        <w:rPr>
          <w:sz w:val="24"/>
          <w:szCs w:val="24"/>
        </w:rPr>
        <w:t xml:space="preserve">Vom Rand her die Zutaten mischen und zu einem </w:t>
      </w:r>
      <w:r w:rsidR="00322879">
        <w:rPr>
          <w:sz w:val="24"/>
          <w:szCs w:val="24"/>
        </w:rPr>
        <w:t>T</w:t>
      </w:r>
      <w:r w:rsidR="00BC3505" w:rsidRPr="00A23C43">
        <w:rPr>
          <w:sz w:val="24"/>
          <w:szCs w:val="24"/>
        </w:rPr>
        <w:t>eig verkneten</w:t>
      </w:r>
      <w:r w:rsidR="001942B5" w:rsidRPr="00A23C43">
        <w:rPr>
          <w:sz w:val="24"/>
          <w:szCs w:val="24"/>
        </w:rPr>
        <w:t xml:space="preserve">, dabei nach und nach etwa 100 ml </w:t>
      </w:r>
      <w:r w:rsidR="000447D4" w:rsidRPr="00A23C43">
        <w:rPr>
          <w:sz w:val="24"/>
          <w:szCs w:val="24"/>
        </w:rPr>
        <w:t>lauwarmes Wasser zufügen. Sehr kräftig durchkneten</w:t>
      </w:r>
      <w:r w:rsidR="0066582C" w:rsidRPr="00A23C43">
        <w:rPr>
          <w:sz w:val="24"/>
          <w:szCs w:val="24"/>
        </w:rPr>
        <w:t xml:space="preserve">, bis der </w:t>
      </w:r>
      <w:r w:rsidR="00322879">
        <w:rPr>
          <w:sz w:val="24"/>
          <w:szCs w:val="24"/>
        </w:rPr>
        <w:t>T</w:t>
      </w:r>
      <w:r w:rsidR="0066582C" w:rsidRPr="00A23C43">
        <w:rPr>
          <w:sz w:val="24"/>
          <w:szCs w:val="24"/>
        </w:rPr>
        <w:t xml:space="preserve">eig glatt und elastisch ist. </w:t>
      </w:r>
      <w:r w:rsidR="00E45EC8" w:rsidRPr="00A23C43">
        <w:rPr>
          <w:sz w:val="24"/>
          <w:szCs w:val="24"/>
        </w:rPr>
        <w:t>Zur Kugel formen, mit Öl bestreichen und in eine Plastiktüte packen. Mindestens 20 Minuten ruhen lassen.</w:t>
      </w:r>
    </w:p>
    <w:p w14:paraId="47A65ECC" w14:textId="77777777" w:rsidR="00E867F8" w:rsidRPr="00A23C43" w:rsidRDefault="00E45EC8" w:rsidP="00E76E01">
      <w:pPr>
        <w:pStyle w:val="ListParagraph"/>
        <w:numPr>
          <w:ilvl w:val="0"/>
          <w:numId w:val="90"/>
        </w:numPr>
        <w:spacing w:after="120"/>
        <w:ind w:left="714" w:hanging="357"/>
        <w:contextualSpacing w:val="0"/>
        <w:jc w:val="both"/>
        <w:rPr>
          <w:sz w:val="24"/>
          <w:szCs w:val="24"/>
        </w:rPr>
      </w:pPr>
      <w:r w:rsidRPr="00A23C43">
        <w:rPr>
          <w:sz w:val="24"/>
          <w:szCs w:val="24"/>
        </w:rPr>
        <w:lastRenderedPageBreak/>
        <w:t>Für die Füllung 100 g Rosinen in etwas Wasser einweichen. Äpfel vierteln und schälen</w:t>
      </w:r>
      <w:r w:rsidR="00704389" w:rsidRPr="00A23C43">
        <w:rPr>
          <w:sz w:val="24"/>
          <w:szCs w:val="24"/>
        </w:rPr>
        <w:t>, Kerngehäuse entfernen</w:t>
      </w:r>
      <w:r w:rsidR="00750D31" w:rsidRPr="00A23C43">
        <w:rPr>
          <w:sz w:val="24"/>
          <w:szCs w:val="24"/>
        </w:rPr>
        <w:t>. Apfelviertel in schmale Scheibchen schneiden</w:t>
      </w:r>
      <w:r w:rsidR="007A0319" w:rsidRPr="00A23C43">
        <w:rPr>
          <w:sz w:val="24"/>
          <w:szCs w:val="24"/>
        </w:rPr>
        <w:t xml:space="preserve">, in eine Schüssel geben. Fein abgeriebene Schale </w:t>
      </w:r>
      <w:r w:rsidR="00D71596" w:rsidRPr="00A23C43">
        <w:rPr>
          <w:sz w:val="24"/>
          <w:szCs w:val="24"/>
        </w:rPr>
        <w:t>von 1 Zitrone, 2 EL Zitronensaft</w:t>
      </w:r>
      <w:r w:rsidR="00777DCF" w:rsidRPr="00A23C43">
        <w:rPr>
          <w:sz w:val="24"/>
          <w:szCs w:val="24"/>
        </w:rPr>
        <w:t xml:space="preserve">, 3 EL Pinienkerne, 70 g Zucker und ½ TL Zimt untermischen. </w:t>
      </w:r>
      <w:r w:rsidR="00D80EE5" w:rsidRPr="00A23C43">
        <w:rPr>
          <w:sz w:val="24"/>
          <w:szCs w:val="24"/>
        </w:rPr>
        <w:t>Gut durchziehen lassen. Kurz vorm Füllen des Strudels die eingeweichten Rosinen abtropfen lassen und ebenfalls unter die Äpfel mischen. Backofen auf 200</w:t>
      </w:r>
      <w:r w:rsidR="00E867F8" w:rsidRPr="00A23C43">
        <w:rPr>
          <w:sz w:val="24"/>
          <w:szCs w:val="24"/>
        </w:rPr>
        <w:t>°C vorheizen, ein Backblech einfetten.</w:t>
      </w:r>
    </w:p>
    <w:p w14:paraId="76CB7FCB" w14:textId="7E1DC757" w:rsidR="00404887" w:rsidRPr="00A23C43" w:rsidRDefault="00404887" w:rsidP="00E76E01">
      <w:pPr>
        <w:pStyle w:val="ListParagraph"/>
        <w:numPr>
          <w:ilvl w:val="0"/>
          <w:numId w:val="90"/>
        </w:numPr>
        <w:spacing w:after="120"/>
        <w:ind w:left="714" w:hanging="357"/>
        <w:contextualSpacing w:val="0"/>
        <w:jc w:val="both"/>
        <w:rPr>
          <w:sz w:val="24"/>
          <w:szCs w:val="24"/>
        </w:rPr>
      </w:pPr>
      <w:r w:rsidRPr="00A23C43">
        <w:rPr>
          <w:sz w:val="24"/>
          <w:szCs w:val="24"/>
        </w:rPr>
        <w:t>Zum Ausrollen des Teiges großes Küchentuch mit Mehl bestäuben. Teigkugel zunächst mit dem Nudelholz dünn ausrollen. Dann mit beiden Handrücken unter die Teigdecke fassen und vorsichtig in allen Richtungen hauchdünn ziehen.</w:t>
      </w:r>
    </w:p>
    <w:p w14:paraId="57755183" w14:textId="6563D8AC" w:rsidR="00404887" w:rsidRPr="00A23C43" w:rsidRDefault="00404887" w:rsidP="00E76E01">
      <w:pPr>
        <w:pStyle w:val="ListParagraph"/>
        <w:numPr>
          <w:ilvl w:val="0"/>
          <w:numId w:val="90"/>
        </w:numPr>
        <w:spacing w:after="120"/>
        <w:ind w:left="714" w:hanging="357"/>
        <w:contextualSpacing w:val="0"/>
        <w:jc w:val="both"/>
        <w:rPr>
          <w:sz w:val="24"/>
          <w:szCs w:val="24"/>
        </w:rPr>
      </w:pPr>
      <w:r w:rsidRPr="00A23C43">
        <w:rPr>
          <w:sz w:val="24"/>
          <w:szCs w:val="24"/>
        </w:rPr>
        <w:t>Teig</w:t>
      </w:r>
      <w:r w:rsidR="00742DFC" w:rsidRPr="00A23C43">
        <w:rPr>
          <w:sz w:val="24"/>
          <w:szCs w:val="24"/>
        </w:rPr>
        <w:t>fläche dünn mit zerlassener Butter beträufeln, mit 2-3 EL Semmelbröseln bestreuen.</w:t>
      </w:r>
      <w:r w:rsidR="007D0265" w:rsidRPr="00A23C43">
        <w:rPr>
          <w:sz w:val="24"/>
          <w:szCs w:val="24"/>
        </w:rPr>
        <w:t xml:space="preserve"> Apfelmischung gleichmäßig darauf verteilen</w:t>
      </w:r>
      <w:r w:rsidR="00DB1FCB" w:rsidRPr="00A23C43">
        <w:rPr>
          <w:sz w:val="24"/>
          <w:szCs w:val="24"/>
        </w:rPr>
        <w:t xml:space="preserve">, ringsum einen 2 cm breiten </w:t>
      </w:r>
      <w:r w:rsidR="0044745B" w:rsidRPr="00A23C43">
        <w:rPr>
          <w:sz w:val="24"/>
          <w:szCs w:val="24"/>
        </w:rPr>
        <w:t>R</w:t>
      </w:r>
      <w:r w:rsidR="00DB1FCB" w:rsidRPr="00A23C43">
        <w:rPr>
          <w:sz w:val="24"/>
          <w:szCs w:val="24"/>
        </w:rPr>
        <w:t>and freilasse</w:t>
      </w:r>
      <w:r w:rsidR="0044745B" w:rsidRPr="00A23C43">
        <w:rPr>
          <w:sz w:val="24"/>
          <w:szCs w:val="24"/>
        </w:rPr>
        <w:t>n. Ränder mit zerlassener Butter bestreichen, nach innen über die Füllung einschlagen.</w:t>
      </w:r>
    </w:p>
    <w:p w14:paraId="427C3E03" w14:textId="7279362B" w:rsidR="0044745B" w:rsidRPr="00A23C43" w:rsidRDefault="0044745B" w:rsidP="00E76E01">
      <w:pPr>
        <w:pStyle w:val="ListParagraph"/>
        <w:numPr>
          <w:ilvl w:val="0"/>
          <w:numId w:val="90"/>
        </w:numPr>
        <w:spacing w:after="120"/>
        <w:ind w:left="714" w:hanging="357"/>
        <w:contextualSpacing w:val="0"/>
        <w:jc w:val="both"/>
        <w:rPr>
          <w:sz w:val="24"/>
          <w:szCs w:val="24"/>
        </w:rPr>
      </w:pPr>
      <w:r w:rsidRPr="00A23C43">
        <w:rPr>
          <w:sz w:val="24"/>
          <w:szCs w:val="24"/>
        </w:rPr>
        <w:t xml:space="preserve">Das Küchentuch an einer der Längsseiten anheben und den Strudel schwungvoll </w:t>
      </w:r>
      <w:r w:rsidR="006A73C4" w:rsidRPr="00A23C43">
        <w:rPr>
          <w:sz w:val="24"/>
          <w:szCs w:val="24"/>
        </w:rPr>
        <w:t>aufrollen. Mit Hilfe des Tuches auf das Blech heb</w:t>
      </w:r>
      <w:r w:rsidR="008A6EC0" w:rsidRPr="00A23C43">
        <w:rPr>
          <w:sz w:val="24"/>
          <w:szCs w:val="24"/>
        </w:rPr>
        <w:t xml:space="preserve">en. Oberfläche üppig mit zerlassener Butter bestreichen. Im vorgeheizten Backofen (gas Stufe 3) </w:t>
      </w:r>
      <w:r w:rsidR="00937F7D" w:rsidRPr="00A23C43">
        <w:rPr>
          <w:sz w:val="24"/>
          <w:szCs w:val="24"/>
        </w:rPr>
        <w:t>etwa 1 Stunde backen. Etwas abkühl</w:t>
      </w:r>
      <w:r w:rsidR="00A23C43" w:rsidRPr="00A23C43">
        <w:rPr>
          <w:sz w:val="24"/>
          <w:szCs w:val="24"/>
        </w:rPr>
        <w:t>en lassen, mit Puderzucker bestäubt servieren.</w:t>
      </w:r>
    </w:p>
    <w:p w14:paraId="2F200243" w14:textId="7A039AE1" w:rsidR="00A23C43" w:rsidRDefault="00A23C43">
      <w:pPr>
        <w:rPr>
          <w:sz w:val="24"/>
          <w:szCs w:val="24"/>
        </w:rPr>
      </w:pPr>
      <w:r>
        <w:rPr>
          <w:sz w:val="24"/>
          <w:szCs w:val="24"/>
        </w:rPr>
        <w:br w:type="page"/>
      </w:r>
    </w:p>
    <w:p w14:paraId="0154069F" w14:textId="7E1CD4AE" w:rsidR="004252B9" w:rsidRDefault="00134AEF" w:rsidP="00A46431">
      <w:pPr>
        <w:pStyle w:val="Heading2"/>
        <w:spacing w:after="240"/>
      </w:pPr>
      <w:r>
        <w:lastRenderedPageBreak/>
        <w:t>Kardamon-Apfel-Schnecken</w:t>
      </w:r>
      <w:r w:rsidR="0067642E">
        <w:rPr>
          <w:rStyle w:val="FootnoteReference"/>
        </w:rPr>
        <w:footnoteReference w:id="1821"/>
      </w:r>
      <w:r>
        <w:t xml:space="preserve"> </w:t>
      </w:r>
    </w:p>
    <w:p w14:paraId="562DC933" w14:textId="533513CF" w:rsidR="004252B9" w:rsidRDefault="004252B9">
      <w:pPr>
        <w:rPr>
          <w:sz w:val="24"/>
          <w:szCs w:val="24"/>
        </w:rPr>
      </w:pPr>
      <w:r w:rsidRPr="00A46431">
        <w:rPr>
          <w:sz w:val="24"/>
          <w:szCs w:val="24"/>
          <w:u w:val="single"/>
        </w:rPr>
        <w:t>Zutaten</w:t>
      </w:r>
      <w:r>
        <w:rPr>
          <w:sz w:val="24"/>
          <w:szCs w:val="24"/>
        </w:rPr>
        <w:t xml:space="preserve"> </w:t>
      </w:r>
      <w:r w:rsidR="00A46431">
        <w:rPr>
          <w:sz w:val="24"/>
          <w:szCs w:val="24"/>
        </w:rPr>
        <w:t>(</w:t>
      </w:r>
      <w:r>
        <w:rPr>
          <w:sz w:val="24"/>
          <w:szCs w:val="24"/>
        </w:rPr>
        <w:t>für ca. 15 Schnecken</w:t>
      </w:r>
      <w:r w:rsidR="00A46431">
        <w:rPr>
          <w:sz w:val="24"/>
          <w:szCs w:val="24"/>
        </w:rPr>
        <w:t>):</w:t>
      </w:r>
    </w:p>
    <w:p w14:paraId="24F2D702" w14:textId="6CD27C21" w:rsidR="006B2BD0" w:rsidRDefault="006B2BD0">
      <w:pPr>
        <w:rPr>
          <w:sz w:val="24"/>
          <w:szCs w:val="24"/>
        </w:rPr>
      </w:pPr>
      <w:r>
        <w:rPr>
          <w:sz w:val="24"/>
          <w:szCs w:val="24"/>
        </w:rPr>
        <w:t>1 EL Trockenhefe</w:t>
      </w:r>
    </w:p>
    <w:p w14:paraId="73F89F45" w14:textId="77777777" w:rsidR="006B2BD0" w:rsidRDefault="006B2BD0">
      <w:pPr>
        <w:rPr>
          <w:sz w:val="24"/>
          <w:szCs w:val="24"/>
        </w:rPr>
      </w:pPr>
      <w:r>
        <w:rPr>
          <w:sz w:val="24"/>
          <w:szCs w:val="24"/>
        </w:rPr>
        <w:t>½ EL Kardamonkapseln, frisch gemahlen</w:t>
      </w:r>
    </w:p>
    <w:p w14:paraId="111B7D58" w14:textId="77777777" w:rsidR="00916BE9" w:rsidRDefault="00916BE9">
      <w:pPr>
        <w:rPr>
          <w:sz w:val="24"/>
          <w:szCs w:val="24"/>
        </w:rPr>
      </w:pPr>
      <w:r>
        <w:rPr>
          <w:sz w:val="24"/>
          <w:szCs w:val="24"/>
        </w:rPr>
        <w:t>1 Prise Salz</w:t>
      </w:r>
    </w:p>
    <w:p w14:paraId="5A6468AD" w14:textId="77777777" w:rsidR="00916BE9" w:rsidRDefault="00916BE9">
      <w:pPr>
        <w:rPr>
          <w:sz w:val="24"/>
          <w:szCs w:val="24"/>
        </w:rPr>
      </w:pPr>
      <w:r>
        <w:rPr>
          <w:sz w:val="24"/>
          <w:szCs w:val="24"/>
        </w:rPr>
        <w:t>50 g Butter oder Kokosfett</w:t>
      </w:r>
    </w:p>
    <w:p w14:paraId="4345B9ED" w14:textId="77777777" w:rsidR="00916BE9" w:rsidRDefault="00916BE9">
      <w:pPr>
        <w:rPr>
          <w:sz w:val="24"/>
          <w:szCs w:val="24"/>
        </w:rPr>
      </w:pPr>
      <w:r>
        <w:rPr>
          <w:sz w:val="24"/>
          <w:szCs w:val="24"/>
        </w:rPr>
        <w:t>250 ml Milch</w:t>
      </w:r>
    </w:p>
    <w:p w14:paraId="234425A4" w14:textId="77777777" w:rsidR="00A457D7" w:rsidRDefault="00A457D7">
      <w:pPr>
        <w:rPr>
          <w:sz w:val="24"/>
          <w:szCs w:val="24"/>
        </w:rPr>
      </w:pPr>
      <w:r>
        <w:rPr>
          <w:sz w:val="24"/>
          <w:szCs w:val="24"/>
        </w:rPr>
        <w:t>5 EL klarer Honig oder Ahornsirup</w:t>
      </w:r>
    </w:p>
    <w:p w14:paraId="20F60FD3" w14:textId="77777777" w:rsidR="00B110A6" w:rsidRDefault="00B110A6">
      <w:pPr>
        <w:rPr>
          <w:sz w:val="24"/>
          <w:szCs w:val="24"/>
        </w:rPr>
      </w:pPr>
      <w:r>
        <w:rPr>
          <w:sz w:val="24"/>
          <w:szCs w:val="24"/>
        </w:rPr>
        <w:t>400 g Mehl</w:t>
      </w:r>
    </w:p>
    <w:p w14:paraId="4DCF644B" w14:textId="77777777" w:rsidR="00B110A6" w:rsidRDefault="00B110A6">
      <w:pPr>
        <w:rPr>
          <w:sz w:val="24"/>
          <w:szCs w:val="24"/>
        </w:rPr>
      </w:pPr>
    </w:p>
    <w:p w14:paraId="0958D13B" w14:textId="73AB97A3" w:rsidR="00B110A6" w:rsidRPr="009F4E3C" w:rsidRDefault="009F4E3C">
      <w:pPr>
        <w:rPr>
          <w:i/>
          <w:iCs/>
          <w:sz w:val="24"/>
          <w:szCs w:val="24"/>
        </w:rPr>
      </w:pPr>
      <w:r w:rsidRPr="009F4E3C">
        <w:rPr>
          <w:i/>
          <w:iCs/>
          <w:sz w:val="24"/>
          <w:szCs w:val="24"/>
        </w:rPr>
        <w:t xml:space="preserve">Für die </w:t>
      </w:r>
      <w:r w:rsidR="00B110A6" w:rsidRPr="009F4E3C">
        <w:rPr>
          <w:i/>
          <w:iCs/>
          <w:sz w:val="24"/>
          <w:szCs w:val="24"/>
        </w:rPr>
        <w:t>Füllung:</w:t>
      </w:r>
    </w:p>
    <w:p w14:paraId="2EE76AAF" w14:textId="77777777" w:rsidR="00087023" w:rsidRDefault="00087023">
      <w:pPr>
        <w:rPr>
          <w:sz w:val="24"/>
          <w:szCs w:val="24"/>
        </w:rPr>
      </w:pPr>
      <w:r>
        <w:rPr>
          <w:sz w:val="24"/>
          <w:szCs w:val="24"/>
        </w:rPr>
        <w:t>50 g Butter (Zimmertemperatur) oder Kokosfett</w:t>
      </w:r>
    </w:p>
    <w:p w14:paraId="7671A6E1" w14:textId="77777777" w:rsidR="00087023" w:rsidRDefault="00087023">
      <w:pPr>
        <w:rPr>
          <w:sz w:val="24"/>
          <w:szCs w:val="24"/>
        </w:rPr>
      </w:pPr>
      <w:r>
        <w:rPr>
          <w:sz w:val="24"/>
          <w:szCs w:val="24"/>
        </w:rPr>
        <w:t>120 ml Apfelmus, ungesüßt</w:t>
      </w:r>
    </w:p>
    <w:p w14:paraId="655AEADC" w14:textId="77777777" w:rsidR="00423034" w:rsidRDefault="00087023">
      <w:pPr>
        <w:rPr>
          <w:sz w:val="24"/>
          <w:szCs w:val="24"/>
        </w:rPr>
      </w:pPr>
      <w:r>
        <w:rPr>
          <w:sz w:val="24"/>
          <w:szCs w:val="24"/>
        </w:rPr>
        <w:t>1 Apfel, gerieben</w:t>
      </w:r>
      <w:r w:rsidR="00423034">
        <w:rPr>
          <w:sz w:val="24"/>
          <w:szCs w:val="24"/>
        </w:rPr>
        <w:t>, überschüssigen Saft ausgepresst</w:t>
      </w:r>
    </w:p>
    <w:p w14:paraId="373A2613" w14:textId="77777777" w:rsidR="00423034" w:rsidRDefault="00423034">
      <w:pPr>
        <w:rPr>
          <w:sz w:val="24"/>
          <w:szCs w:val="24"/>
        </w:rPr>
      </w:pPr>
      <w:r>
        <w:rPr>
          <w:sz w:val="24"/>
          <w:szCs w:val="24"/>
        </w:rPr>
        <w:t>2 EL getrocknete Kokosraspeln</w:t>
      </w:r>
    </w:p>
    <w:p w14:paraId="3994BFA1" w14:textId="77777777" w:rsidR="00423034" w:rsidRDefault="00423034">
      <w:pPr>
        <w:rPr>
          <w:sz w:val="24"/>
          <w:szCs w:val="24"/>
        </w:rPr>
      </w:pPr>
      <w:r>
        <w:rPr>
          <w:sz w:val="24"/>
          <w:szCs w:val="24"/>
        </w:rPr>
        <w:t>½ EL Kardamonkapseln, frisch gemahlen</w:t>
      </w:r>
    </w:p>
    <w:p w14:paraId="7CD5CCA8" w14:textId="77777777" w:rsidR="00423034" w:rsidRDefault="00423034">
      <w:pPr>
        <w:rPr>
          <w:sz w:val="24"/>
          <w:szCs w:val="24"/>
        </w:rPr>
      </w:pPr>
    </w:p>
    <w:p w14:paraId="67B21CB6" w14:textId="77777777" w:rsidR="00423034" w:rsidRDefault="00423034">
      <w:pPr>
        <w:rPr>
          <w:sz w:val="24"/>
          <w:szCs w:val="24"/>
        </w:rPr>
      </w:pPr>
      <w:r>
        <w:rPr>
          <w:sz w:val="24"/>
          <w:szCs w:val="24"/>
        </w:rPr>
        <w:t>1 Ei verquirlt zum Glasieren</w:t>
      </w:r>
    </w:p>
    <w:p w14:paraId="3CCB71B1" w14:textId="77777777" w:rsidR="00423034" w:rsidRDefault="00423034">
      <w:pPr>
        <w:rPr>
          <w:sz w:val="24"/>
          <w:szCs w:val="24"/>
        </w:rPr>
      </w:pPr>
    </w:p>
    <w:p w14:paraId="55FD4DBC" w14:textId="097EB330" w:rsidR="00423034" w:rsidRDefault="00423034">
      <w:pPr>
        <w:rPr>
          <w:sz w:val="24"/>
          <w:szCs w:val="24"/>
        </w:rPr>
      </w:pPr>
      <w:r>
        <w:rPr>
          <w:sz w:val="24"/>
          <w:szCs w:val="24"/>
        </w:rPr>
        <w:t>Zubereitung:</w:t>
      </w:r>
    </w:p>
    <w:p w14:paraId="52486448" w14:textId="0D8B9C65" w:rsidR="005A112E" w:rsidRPr="009F4E3C" w:rsidRDefault="002729DF" w:rsidP="00B40E8C">
      <w:pPr>
        <w:pStyle w:val="ListParagraph"/>
        <w:numPr>
          <w:ilvl w:val="0"/>
          <w:numId w:val="1666"/>
        </w:numPr>
        <w:spacing w:after="120"/>
        <w:ind w:left="714" w:hanging="357"/>
        <w:contextualSpacing w:val="0"/>
        <w:jc w:val="both"/>
        <w:rPr>
          <w:sz w:val="24"/>
          <w:szCs w:val="24"/>
        </w:rPr>
      </w:pPr>
      <w:r w:rsidRPr="009F4E3C">
        <w:rPr>
          <w:sz w:val="24"/>
          <w:szCs w:val="24"/>
        </w:rPr>
        <w:t>Die Hefe, den</w:t>
      </w:r>
      <w:r w:rsidR="005A112E" w:rsidRPr="009F4E3C">
        <w:rPr>
          <w:sz w:val="24"/>
          <w:szCs w:val="24"/>
        </w:rPr>
        <w:t xml:space="preserve"> </w:t>
      </w:r>
      <w:r w:rsidRPr="009F4E3C">
        <w:rPr>
          <w:sz w:val="24"/>
          <w:szCs w:val="24"/>
        </w:rPr>
        <w:t xml:space="preserve">Kardamon und das Salz in einer großen Schüssel verrühren und beiseitestellen. Die Butter in einem </w:t>
      </w:r>
      <w:r w:rsidR="00E25744" w:rsidRPr="009F4E3C">
        <w:rPr>
          <w:sz w:val="24"/>
          <w:szCs w:val="24"/>
        </w:rPr>
        <w:t>Topf</w:t>
      </w:r>
      <w:r w:rsidRPr="009F4E3C">
        <w:rPr>
          <w:sz w:val="24"/>
          <w:szCs w:val="24"/>
        </w:rPr>
        <w:t xml:space="preserve"> zerlassen, die Milch und den Honig hinzugeben und auf ca. 40°C erhitzen. </w:t>
      </w:r>
      <w:r w:rsidR="005A112E" w:rsidRPr="009F4E3C">
        <w:rPr>
          <w:sz w:val="24"/>
          <w:szCs w:val="24"/>
        </w:rPr>
        <w:t>Über die Hefemischung gießen und rühren, bis sich die Hefe aufgelöst hat.</w:t>
      </w:r>
    </w:p>
    <w:p w14:paraId="582047DA" w14:textId="72E8AA66" w:rsidR="00977DDD" w:rsidRPr="009F4E3C" w:rsidRDefault="005A112E" w:rsidP="00B40E8C">
      <w:pPr>
        <w:pStyle w:val="ListParagraph"/>
        <w:numPr>
          <w:ilvl w:val="0"/>
          <w:numId w:val="1666"/>
        </w:numPr>
        <w:spacing w:after="120"/>
        <w:ind w:left="714" w:hanging="357"/>
        <w:contextualSpacing w:val="0"/>
        <w:jc w:val="both"/>
        <w:rPr>
          <w:sz w:val="24"/>
          <w:szCs w:val="24"/>
        </w:rPr>
      </w:pPr>
      <w:r w:rsidRPr="009F4E3C">
        <w:rPr>
          <w:sz w:val="24"/>
          <w:szCs w:val="24"/>
        </w:rPr>
        <w:t xml:space="preserve">Das Mehl sieben (oder auch nicht) </w:t>
      </w:r>
      <w:r w:rsidR="00782E17" w:rsidRPr="009F4E3C">
        <w:rPr>
          <w:sz w:val="24"/>
          <w:szCs w:val="24"/>
        </w:rPr>
        <w:t>und ca. zwei Drittel</w:t>
      </w:r>
      <w:r w:rsidR="00977DDD" w:rsidRPr="009F4E3C">
        <w:rPr>
          <w:sz w:val="24"/>
          <w:szCs w:val="24"/>
        </w:rPr>
        <w:t xml:space="preserve"> davon mit der Hefe-Milch-Mischung zu einem </w:t>
      </w:r>
      <w:r w:rsidR="009F4E3C">
        <w:rPr>
          <w:sz w:val="24"/>
          <w:szCs w:val="24"/>
        </w:rPr>
        <w:t>T</w:t>
      </w:r>
      <w:r w:rsidR="00977DDD" w:rsidRPr="009F4E3C">
        <w:rPr>
          <w:sz w:val="24"/>
          <w:szCs w:val="24"/>
        </w:rPr>
        <w:t>eig vermengen. Nach und nach das restliche Mehl unterkneten, bis der Teig noch weich ist, aber nicht mehr klebt. Nicht zu lange kneten. Zugedeckt und an einem warmen Ort ca. 1 Stunde zu doppelter Größe aufgehen lassen.</w:t>
      </w:r>
    </w:p>
    <w:p w14:paraId="66714AA8" w14:textId="2349ECB2" w:rsidR="00C30D9D" w:rsidRPr="009F4E3C" w:rsidRDefault="00977DDD" w:rsidP="00B40E8C">
      <w:pPr>
        <w:pStyle w:val="ListParagraph"/>
        <w:numPr>
          <w:ilvl w:val="0"/>
          <w:numId w:val="1666"/>
        </w:numPr>
        <w:spacing w:after="120"/>
        <w:ind w:left="714" w:hanging="357"/>
        <w:contextualSpacing w:val="0"/>
        <w:jc w:val="both"/>
        <w:rPr>
          <w:sz w:val="24"/>
          <w:szCs w:val="24"/>
        </w:rPr>
      </w:pPr>
      <w:r w:rsidRPr="009F4E3C">
        <w:rPr>
          <w:sz w:val="24"/>
          <w:szCs w:val="24"/>
        </w:rPr>
        <w:t xml:space="preserve">Auf einer bemehlten Fläche den Teig ausrollen und zu einem </w:t>
      </w:r>
      <w:r w:rsidR="00563A03" w:rsidRPr="009F4E3C">
        <w:rPr>
          <w:sz w:val="24"/>
          <w:szCs w:val="24"/>
        </w:rPr>
        <w:t>ca. 50x45 cm große</w:t>
      </w:r>
      <w:r w:rsidR="00C30D9D" w:rsidRPr="009F4E3C">
        <w:rPr>
          <w:sz w:val="24"/>
          <w:szCs w:val="24"/>
        </w:rPr>
        <w:t>n und 5 mm dicken Quadrat ausziehen.</w:t>
      </w:r>
    </w:p>
    <w:p w14:paraId="2E5830AF" w14:textId="77777777" w:rsidR="00BB56CE" w:rsidRPr="009F4E3C" w:rsidRDefault="00C30D9D" w:rsidP="00B40E8C">
      <w:pPr>
        <w:pStyle w:val="ListParagraph"/>
        <w:numPr>
          <w:ilvl w:val="0"/>
          <w:numId w:val="1666"/>
        </w:numPr>
        <w:spacing w:after="120"/>
        <w:ind w:left="714" w:hanging="357"/>
        <w:contextualSpacing w:val="0"/>
        <w:jc w:val="both"/>
        <w:rPr>
          <w:sz w:val="24"/>
          <w:szCs w:val="24"/>
        </w:rPr>
      </w:pPr>
      <w:r w:rsidRPr="009F4E3C">
        <w:rPr>
          <w:sz w:val="24"/>
          <w:szCs w:val="24"/>
        </w:rPr>
        <w:lastRenderedPageBreak/>
        <w:t xml:space="preserve">Die Butter und das Apfelmus </w:t>
      </w:r>
      <w:r w:rsidR="00D132A5" w:rsidRPr="009F4E3C">
        <w:rPr>
          <w:sz w:val="24"/>
          <w:szCs w:val="24"/>
        </w:rPr>
        <w:t>gleichmäßig auf dem ganzen teig verteilen und mit dem geriebene</w:t>
      </w:r>
      <w:r w:rsidR="000306DA" w:rsidRPr="009F4E3C">
        <w:rPr>
          <w:sz w:val="24"/>
          <w:szCs w:val="24"/>
        </w:rPr>
        <w:t>n</w:t>
      </w:r>
      <w:r w:rsidR="00D132A5" w:rsidRPr="009F4E3C">
        <w:rPr>
          <w:sz w:val="24"/>
          <w:szCs w:val="24"/>
        </w:rPr>
        <w:t xml:space="preserve"> Apfel</w:t>
      </w:r>
      <w:r w:rsidR="002A7184" w:rsidRPr="009F4E3C">
        <w:rPr>
          <w:sz w:val="24"/>
          <w:szCs w:val="24"/>
        </w:rPr>
        <w:t xml:space="preserve">, den </w:t>
      </w:r>
      <w:r w:rsidR="00111798" w:rsidRPr="009F4E3C">
        <w:rPr>
          <w:sz w:val="24"/>
          <w:szCs w:val="24"/>
        </w:rPr>
        <w:t>K</w:t>
      </w:r>
      <w:r w:rsidR="002A7184" w:rsidRPr="009F4E3C">
        <w:rPr>
          <w:sz w:val="24"/>
          <w:szCs w:val="24"/>
        </w:rPr>
        <w:t>okosraspeln und dem K</w:t>
      </w:r>
      <w:r w:rsidR="00111798" w:rsidRPr="009F4E3C">
        <w:rPr>
          <w:sz w:val="24"/>
          <w:szCs w:val="24"/>
        </w:rPr>
        <w:t>a</w:t>
      </w:r>
      <w:r w:rsidR="002A7184" w:rsidRPr="009F4E3C">
        <w:rPr>
          <w:sz w:val="24"/>
          <w:szCs w:val="24"/>
        </w:rPr>
        <w:t xml:space="preserve">rdamon bestreuen. Vorsichtig das untere Drittel des </w:t>
      </w:r>
      <w:r w:rsidR="00111798" w:rsidRPr="009F4E3C">
        <w:rPr>
          <w:sz w:val="24"/>
          <w:szCs w:val="24"/>
        </w:rPr>
        <w:t>T</w:t>
      </w:r>
      <w:r w:rsidR="002A7184" w:rsidRPr="009F4E3C">
        <w:rPr>
          <w:sz w:val="24"/>
          <w:szCs w:val="24"/>
        </w:rPr>
        <w:t>eigs an</w:t>
      </w:r>
      <w:r w:rsidR="00111798" w:rsidRPr="009F4E3C">
        <w:rPr>
          <w:sz w:val="24"/>
          <w:szCs w:val="24"/>
        </w:rPr>
        <w:t>h</w:t>
      </w:r>
      <w:r w:rsidR="002A7184" w:rsidRPr="009F4E3C">
        <w:rPr>
          <w:sz w:val="24"/>
          <w:szCs w:val="24"/>
        </w:rPr>
        <w:t xml:space="preserve">eben und </w:t>
      </w:r>
      <w:r w:rsidR="000306DA" w:rsidRPr="009F4E3C">
        <w:rPr>
          <w:sz w:val="24"/>
          <w:szCs w:val="24"/>
        </w:rPr>
        <w:t xml:space="preserve">zwei Drittel nach oben falten, danach das obere Drittel nach unten falten. Das ergibt ein </w:t>
      </w:r>
      <w:r w:rsidR="00111798" w:rsidRPr="009F4E3C">
        <w:rPr>
          <w:sz w:val="24"/>
          <w:szCs w:val="24"/>
        </w:rPr>
        <w:t>R</w:t>
      </w:r>
      <w:r w:rsidR="000306DA" w:rsidRPr="009F4E3C">
        <w:rPr>
          <w:sz w:val="24"/>
          <w:szCs w:val="24"/>
        </w:rPr>
        <w:t xml:space="preserve">echteck von ca. 50x15 cm. Mit einem scharfen Messer den </w:t>
      </w:r>
      <w:r w:rsidR="00DE01BF" w:rsidRPr="009F4E3C">
        <w:rPr>
          <w:sz w:val="24"/>
          <w:szCs w:val="24"/>
        </w:rPr>
        <w:t>T</w:t>
      </w:r>
      <w:r w:rsidR="000306DA" w:rsidRPr="009F4E3C">
        <w:rPr>
          <w:sz w:val="24"/>
          <w:szCs w:val="24"/>
        </w:rPr>
        <w:t>eig in ca. 3 cm breite Streifen schneiden.</w:t>
      </w:r>
    </w:p>
    <w:p w14:paraId="3F20300D" w14:textId="3123FAD0" w:rsidR="003B0EBD" w:rsidRPr="009F4E3C" w:rsidRDefault="00BB56CE" w:rsidP="00B40E8C">
      <w:pPr>
        <w:pStyle w:val="ListParagraph"/>
        <w:numPr>
          <w:ilvl w:val="0"/>
          <w:numId w:val="1666"/>
        </w:numPr>
        <w:spacing w:after="120"/>
        <w:ind w:left="714" w:hanging="357"/>
        <w:contextualSpacing w:val="0"/>
        <w:jc w:val="both"/>
        <w:rPr>
          <w:sz w:val="24"/>
          <w:szCs w:val="24"/>
        </w:rPr>
      </w:pPr>
      <w:r w:rsidRPr="009F4E3C">
        <w:rPr>
          <w:sz w:val="24"/>
          <w:szCs w:val="24"/>
        </w:rPr>
        <w:t xml:space="preserve">Jeden </w:t>
      </w:r>
      <w:r w:rsidR="009F4E3C" w:rsidRPr="009F4E3C">
        <w:rPr>
          <w:sz w:val="24"/>
          <w:szCs w:val="24"/>
        </w:rPr>
        <w:t>S</w:t>
      </w:r>
      <w:r w:rsidRPr="009F4E3C">
        <w:rPr>
          <w:sz w:val="24"/>
          <w:szCs w:val="24"/>
        </w:rPr>
        <w:t>treifen vorsichtig ziehen (sodass die Füllung nicht herausquillt)</w:t>
      </w:r>
      <w:r w:rsidR="00F1429E" w:rsidRPr="009F4E3C">
        <w:rPr>
          <w:sz w:val="24"/>
          <w:szCs w:val="24"/>
        </w:rPr>
        <w:t xml:space="preserve">, drei Mal um sich selbst drehen und die enden in der Mitte des schneckenähnlichen Küchleins feststecken. Auf ein </w:t>
      </w:r>
      <w:r w:rsidR="003F4381" w:rsidRPr="009F4E3C">
        <w:rPr>
          <w:sz w:val="24"/>
          <w:szCs w:val="24"/>
        </w:rPr>
        <w:t xml:space="preserve">mit </w:t>
      </w:r>
      <w:r w:rsidR="00F1429E" w:rsidRPr="009F4E3C">
        <w:rPr>
          <w:sz w:val="24"/>
          <w:szCs w:val="24"/>
        </w:rPr>
        <w:t>Backpapier aus</w:t>
      </w:r>
      <w:r w:rsidR="003B0EBD" w:rsidRPr="009F4E3C">
        <w:rPr>
          <w:sz w:val="24"/>
          <w:szCs w:val="24"/>
        </w:rPr>
        <w:t>ge</w:t>
      </w:r>
      <w:r w:rsidR="00F1429E" w:rsidRPr="009F4E3C">
        <w:rPr>
          <w:sz w:val="24"/>
          <w:szCs w:val="24"/>
        </w:rPr>
        <w:t>leg</w:t>
      </w:r>
      <w:r w:rsidR="003F4381" w:rsidRPr="009F4E3C">
        <w:rPr>
          <w:sz w:val="24"/>
          <w:szCs w:val="24"/>
        </w:rPr>
        <w:t xml:space="preserve">tes </w:t>
      </w:r>
      <w:r w:rsidR="003B0EBD" w:rsidRPr="009F4E3C">
        <w:rPr>
          <w:sz w:val="24"/>
          <w:szCs w:val="24"/>
        </w:rPr>
        <w:t>Ba</w:t>
      </w:r>
      <w:r w:rsidR="003F4381" w:rsidRPr="009F4E3C">
        <w:rPr>
          <w:sz w:val="24"/>
          <w:szCs w:val="24"/>
        </w:rPr>
        <w:t xml:space="preserve">ckblech legen, </w:t>
      </w:r>
      <w:r w:rsidR="003B0EBD" w:rsidRPr="009F4E3C">
        <w:rPr>
          <w:sz w:val="24"/>
          <w:szCs w:val="24"/>
        </w:rPr>
        <w:t>mit einem Küchentuch zudecken und 30 Minuten gehen lassen.</w:t>
      </w:r>
    </w:p>
    <w:p w14:paraId="73D573C4" w14:textId="77777777" w:rsidR="003536CD" w:rsidRPr="009F4E3C" w:rsidRDefault="003B0EBD" w:rsidP="00B40E8C">
      <w:pPr>
        <w:pStyle w:val="ListParagraph"/>
        <w:numPr>
          <w:ilvl w:val="0"/>
          <w:numId w:val="1666"/>
        </w:numPr>
        <w:spacing w:after="120"/>
        <w:ind w:left="714" w:hanging="357"/>
        <w:contextualSpacing w:val="0"/>
        <w:jc w:val="both"/>
        <w:rPr>
          <w:sz w:val="24"/>
          <w:szCs w:val="24"/>
        </w:rPr>
      </w:pPr>
      <w:r w:rsidRPr="009F4E3C">
        <w:rPr>
          <w:sz w:val="24"/>
          <w:szCs w:val="24"/>
        </w:rPr>
        <w:t>Den Backofen auf 220°C (Gas Stufe 7) vorheizen. Die Schnecken mit dem verquirlten Ei bestreichen und 10-12 Minuten goldbraun ba</w:t>
      </w:r>
      <w:r w:rsidR="000C75EE" w:rsidRPr="009F4E3C">
        <w:rPr>
          <w:sz w:val="24"/>
          <w:szCs w:val="24"/>
        </w:rPr>
        <w:t>c</w:t>
      </w:r>
      <w:r w:rsidRPr="009F4E3C">
        <w:rPr>
          <w:sz w:val="24"/>
          <w:szCs w:val="24"/>
        </w:rPr>
        <w:t>ken.</w:t>
      </w:r>
    </w:p>
    <w:p w14:paraId="1689D304" w14:textId="77777777" w:rsidR="003536CD" w:rsidRDefault="003536CD">
      <w:pPr>
        <w:rPr>
          <w:sz w:val="24"/>
          <w:szCs w:val="24"/>
        </w:rPr>
      </w:pPr>
      <w:r>
        <w:rPr>
          <w:sz w:val="24"/>
          <w:szCs w:val="24"/>
        </w:rPr>
        <w:br w:type="page"/>
      </w:r>
    </w:p>
    <w:p w14:paraId="7C55E0C4" w14:textId="15C8523E" w:rsidR="00A31728" w:rsidRPr="00AB1146" w:rsidRDefault="00A31728" w:rsidP="00516445">
      <w:pPr>
        <w:pStyle w:val="Heading2"/>
        <w:spacing w:after="240"/>
      </w:pPr>
      <w:r w:rsidRPr="00AB1146">
        <w:lastRenderedPageBreak/>
        <w:t>Cola-Peanutbutter-Cupcakes</w:t>
      </w:r>
      <w:r w:rsidR="00F87B46">
        <w:rPr>
          <w:rStyle w:val="FootnoteReference"/>
          <w:lang w:val="en-US"/>
        </w:rPr>
        <w:footnoteReference w:id="1822"/>
      </w:r>
      <w:r w:rsidRPr="00AB1146">
        <w:t xml:space="preserve"> </w:t>
      </w:r>
    </w:p>
    <w:p w14:paraId="73578F59" w14:textId="4131426C" w:rsidR="00A31728" w:rsidRPr="00B36884" w:rsidRDefault="00A31728">
      <w:pPr>
        <w:rPr>
          <w:sz w:val="24"/>
          <w:szCs w:val="24"/>
        </w:rPr>
      </w:pPr>
      <w:r w:rsidRPr="00516445">
        <w:rPr>
          <w:sz w:val="24"/>
          <w:szCs w:val="24"/>
          <w:u w:val="single"/>
        </w:rPr>
        <w:t>Zutaten</w:t>
      </w:r>
      <w:r w:rsidRPr="00B36884">
        <w:rPr>
          <w:sz w:val="24"/>
          <w:szCs w:val="24"/>
        </w:rPr>
        <w:t xml:space="preserve"> </w:t>
      </w:r>
      <w:r w:rsidR="00516445">
        <w:rPr>
          <w:sz w:val="24"/>
          <w:szCs w:val="24"/>
        </w:rPr>
        <w:t>(</w:t>
      </w:r>
      <w:r w:rsidRPr="00B36884">
        <w:rPr>
          <w:sz w:val="24"/>
          <w:szCs w:val="24"/>
        </w:rPr>
        <w:t>für 12 Stück</w:t>
      </w:r>
      <w:r w:rsidR="00516445">
        <w:rPr>
          <w:sz w:val="24"/>
          <w:szCs w:val="24"/>
        </w:rPr>
        <w:t>):</w:t>
      </w:r>
    </w:p>
    <w:p w14:paraId="3E2ACA61" w14:textId="77777777" w:rsidR="00A31728" w:rsidRPr="00B36884" w:rsidRDefault="00A31728">
      <w:pPr>
        <w:rPr>
          <w:sz w:val="24"/>
          <w:szCs w:val="24"/>
        </w:rPr>
      </w:pPr>
      <w:r w:rsidRPr="00B36884">
        <w:rPr>
          <w:sz w:val="24"/>
          <w:szCs w:val="24"/>
        </w:rPr>
        <w:t>100 g zimmerwarme Butter</w:t>
      </w:r>
    </w:p>
    <w:p w14:paraId="6F971DA9" w14:textId="63EBAAAB" w:rsidR="00E916EA" w:rsidRPr="00E916EA" w:rsidRDefault="00E916EA">
      <w:pPr>
        <w:rPr>
          <w:sz w:val="24"/>
          <w:szCs w:val="24"/>
        </w:rPr>
      </w:pPr>
      <w:r w:rsidRPr="00E916EA">
        <w:rPr>
          <w:sz w:val="24"/>
          <w:szCs w:val="24"/>
        </w:rPr>
        <w:t>100 g brauner Zucker</w:t>
      </w:r>
    </w:p>
    <w:p w14:paraId="62FF4FBD" w14:textId="01E85180" w:rsidR="00E916EA" w:rsidRDefault="00E916EA">
      <w:pPr>
        <w:rPr>
          <w:sz w:val="24"/>
          <w:szCs w:val="24"/>
        </w:rPr>
      </w:pPr>
      <w:r w:rsidRPr="00E916EA">
        <w:rPr>
          <w:sz w:val="24"/>
          <w:szCs w:val="24"/>
        </w:rPr>
        <w:t>50 g w</w:t>
      </w:r>
      <w:r>
        <w:rPr>
          <w:sz w:val="24"/>
          <w:szCs w:val="24"/>
        </w:rPr>
        <w:t>eißer Zucker</w:t>
      </w:r>
    </w:p>
    <w:p w14:paraId="488B40D0" w14:textId="7EEDB82D" w:rsidR="00E916EA" w:rsidRDefault="00E916EA">
      <w:pPr>
        <w:rPr>
          <w:sz w:val="24"/>
          <w:szCs w:val="24"/>
        </w:rPr>
      </w:pPr>
      <w:r>
        <w:rPr>
          <w:sz w:val="24"/>
          <w:szCs w:val="24"/>
        </w:rPr>
        <w:t>1 Prise Salz</w:t>
      </w:r>
    </w:p>
    <w:p w14:paraId="775FBBF0" w14:textId="0BE2411B" w:rsidR="00E916EA" w:rsidRDefault="00E916EA">
      <w:pPr>
        <w:rPr>
          <w:sz w:val="24"/>
          <w:szCs w:val="24"/>
        </w:rPr>
      </w:pPr>
      <w:r>
        <w:rPr>
          <w:sz w:val="24"/>
          <w:szCs w:val="24"/>
        </w:rPr>
        <w:t>2 Eier</w:t>
      </w:r>
    </w:p>
    <w:p w14:paraId="16DB1727" w14:textId="3338C03D" w:rsidR="00E916EA" w:rsidRDefault="00E916EA">
      <w:pPr>
        <w:rPr>
          <w:sz w:val="24"/>
          <w:szCs w:val="24"/>
        </w:rPr>
      </w:pPr>
      <w:r>
        <w:rPr>
          <w:sz w:val="24"/>
          <w:szCs w:val="24"/>
        </w:rPr>
        <w:t>150 g Mehl</w:t>
      </w:r>
    </w:p>
    <w:p w14:paraId="2333B8AE" w14:textId="209C9861" w:rsidR="00E916EA" w:rsidRPr="00B36884" w:rsidRDefault="00E916EA">
      <w:pPr>
        <w:rPr>
          <w:sz w:val="24"/>
          <w:szCs w:val="24"/>
        </w:rPr>
      </w:pPr>
      <w:r w:rsidRPr="00B36884">
        <w:rPr>
          <w:sz w:val="24"/>
          <w:szCs w:val="24"/>
        </w:rPr>
        <w:t>½ TL Backpulver</w:t>
      </w:r>
    </w:p>
    <w:p w14:paraId="28264266" w14:textId="652D0118" w:rsidR="00E916EA" w:rsidRPr="00B36884" w:rsidRDefault="00E916EA">
      <w:pPr>
        <w:rPr>
          <w:sz w:val="24"/>
          <w:szCs w:val="24"/>
        </w:rPr>
      </w:pPr>
      <w:r w:rsidRPr="00B36884">
        <w:rPr>
          <w:sz w:val="24"/>
          <w:szCs w:val="24"/>
        </w:rPr>
        <w:t>40 g Kakaopulver</w:t>
      </w:r>
    </w:p>
    <w:p w14:paraId="0A8FEE6F" w14:textId="624AD68D" w:rsidR="00E916EA" w:rsidRPr="00B36884" w:rsidRDefault="00E916EA">
      <w:pPr>
        <w:rPr>
          <w:sz w:val="24"/>
          <w:szCs w:val="24"/>
        </w:rPr>
      </w:pPr>
      <w:r w:rsidRPr="00B36884">
        <w:rPr>
          <w:sz w:val="24"/>
          <w:szCs w:val="24"/>
        </w:rPr>
        <w:t>200 ml Cola</w:t>
      </w:r>
    </w:p>
    <w:p w14:paraId="6C15B8AF" w14:textId="185B0D22" w:rsidR="00E916EA" w:rsidRPr="00B36884" w:rsidRDefault="00E916EA">
      <w:pPr>
        <w:rPr>
          <w:sz w:val="24"/>
          <w:szCs w:val="24"/>
        </w:rPr>
      </w:pPr>
    </w:p>
    <w:p w14:paraId="7813990E" w14:textId="7842A853" w:rsidR="00E916EA" w:rsidRPr="00516445" w:rsidRDefault="00E916EA">
      <w:pPr>
        <w:rPr>
          <w:i/>
          <w:iCs/>
          <w:sz w:val="24"/>
          <w:szCs w:val="24"/>
        </w:rPr>
      </w:pPr>
      <w:r w:rsidRPr="00516445">
        <w:rPr>
          <w:i/>
          <w:iCs/>
          <w:sz w:val="24"/>
          <w:szCs w:val="24"/>
        </w:rPr>
        <w:t>Für das Frosting:</w:t>
      </w:r>
    </w:p>
    <w:p w14:paraId="16843FD1" w14:textId="166F0B1D" w:rsidR="00E916EA" w:rsidRDefault="00E916EA">
      <w:pPr>
        <w:rPr>
          <w:sz w:val="24"/>
          <w:szCs w:val="24"/>
        </w:rPr>
      </w:pPr>
      <w:r w:rsidRPr="00E916EA">
        <w:rPr>
          <w:sz w:val="24"/>
          <w:szCs w:val="24"/>
        </w:rPr>
        <w:t xml:space="preserve">140 g kalte, cremige </w:t>
      </w:r>
      <w:r>
        <w:rPr>
          <w:sz w:val="24"/>
          <w:szCs w:val="24"/>
        </w:rPr>
        <w:t>Er</w:t>
      </w:r>
      <w:r w:rsidRPr="00E916EA">
        <w:rPr>
          <w:sz w:val="24"/>
          <w:szCs w:val="24"/>
        </w:rPr>
        <w:t>dnussbutte</w:t>
      </w:r>
      <w:r>
        <w:rPr>
          <w:sz w:val="24"/>
          <w:szCs w:val="24"/>
        </w:rPr>
        <w:t>r</w:t>
      </w:r>
    </w:p>
    <w:p w14:paraId="30407C67" w14:textId="05E0A771" w:rsidR="00E916EA" w:rsidRDefault="00E916EA">
      <w:pPr>
        <w:rPr>
          <w:sz w:val="24"/>
          <w:szCs w:val="24"/>
        </w:rPr>
      </w:pPr>
      <w:r w:rsidRPr="00E916EA">
        <w:rPr>
          <w:sz w:val="24"/>
          <w:szCs w:val="24"/>
        </w:rPr>
        <w:t>1 – 2 E</w:t>
      </w:r>
      <w:r>
        <w:rPr>
          <w:sz w:val="24"/>
          <w:szCs w:val="24"/>
        </w:rPr>
        <w:t>L Zucker</w:t>
      </w:r>
    </w:p>
    <w:p w14:paraId="7A7784EB" w14:textId="77777777" w:rsidR="00E916EA" w:rsidRDefault="00E916EA">
      <w:pPr>
        <w:rPr>
          <w:sz w:val="24"/>
          <w:szCs w:val="24"/>
        </w:rPr>
      </w:pPr>
      <w:r>
        <w:rPr>
          <w:sz w:val="24"/>
          <w:szCs w:val="24"/>
        </w:rPr>
        <w:t>50 g kalte Sahne</w:t>
      </w:r>
    </w:p>
    <w:p w14:paraId="49D6FE41" w14:textId="5127AF28" w:rsidR="00E916EA" w:rsidRDefault="00E916EA">
      <w:pPr>
        <w:rPr>
          <w:sz w:val="24"/>
          <w:szCs w:val="24"/>
        </w:rPr>
      </w:pPr>
      <w:r>
        <w:rPr>
          <w:sz w:val="24"/>
          <w:szCs w:val="24"/>
        </w:rPr>
        <w:t>250 g kalter Mascarpone</w:t>
      </w:r>
    </w:p>
    <w:p w14:paraId="111C39E2" w14:textId="16325AD9" w:rsidR="00E916EA" w:rsidRDefault="00E916EA">
      <w:pPr>
        <w:rPr>
          <w:sz w:val="24"/>
          <w:szCs w:val="24"/>
        </w:rPr>
      </w:pPr>
      <w:r>
        <w:rPr>
          <w:sz w:val="24"/>
          <w:szCs w:val="24"/>
        </w:rPr>
        <w:t>Gehackte, gesalzene Erdnüsse und /oder Schokosplitter zum Bestreuen</w:t>
      </w:r>
    </w:p>
    <w:p w14:paraId="11CB6562" w14:textId="77777777" w:rsidR="00516445" w:rsidRDefault="00516445">
      <w:pPr>
        <w:rPr>
          <w:sz w:val="24"/>
          <w:szCs w:val="24"/>
        </w:rPr>
      </w:pPr>
    </w:p>
    <w:p w14:paraId="5ED8AA83" w14:textId="19CE1369" w:rsidR="00E916EA" w:rsidRDefault="00E916EA">
      <w:pPr>
        <w:rPr>
          <w:sz w:val="24"/>
          <w:szCs w:val="24"/>
        </w:rPr>
      </w:pPr>
      <w:r>
        <w:rPr>
          <w:sz w:val="24"/>
          <w:szCs w:val="24"/>
        </w:rPr>
        <w:t>Zubereitungszeit: 20 Minuten plus 22 Minuten Backzeit</w:t>
      </w:r>
    </w:p>
    <w:p w14:paraId="0440D666" w14:textId="06A80079" w:rsidR="00E916EA" w:rsidRPr="00FA46E3" w:rsidRDefault="00E916EA" w:rsidP="00B40E8C">
      <w:pPr>
        <w:pStyle w:val="ListParagraph"/>
        <w:numPr>
          <w:ilvl w:val="0"/>
          <w:numId w:val="553"/>
        </w:numPr>
        <w:spacing w:after="120"/>
        <w:ind w:left="714" w:hanging="357"/>
        <w:contextualSpacing w:val="0"/>
        <w:jc w:val="both"/>
        <w:rPr>
          <w:sz w:val="24"/>
          <w:szCs w:val="24"/>
        </w:rPr>
      </w:pPr>
      <w:r w:rsidRPr="00FA46E3">
        <w:rPr>
          <w:sz w:val="24"/>
          <w:szCs w:val="24"/>
        </w:rPr>
        <w:t>Den Backofen auf 180 Grad (Umluft 160 Grad) vorheizen, Muffinblech mit Papierförmchen auslegen. Für den Teig Butter und beide Zuckersorten gut verquirlen. Eier dazugeben und alles mindestens 4 Minuten hellcremig aufschlagen. Das Salz dazugeben, Mehl und Backpulver über die Creme sieben und unterrühren, während man die Cola dazugießt.</w:t>
      </w:r>
    </w:p>
    <w:p w14:paraId="7626DC40" w14:textId="5306FA47" w:rsidR="00E916EA" w:rsidRPr="00FA46E3" w:rsidRDefault="00E916EA" w:rsidP="00B40E8C">
      <w:pPr>
        <w:pStyle w:val="ListParagraph"/>
        <w:numPr>
          <w:ilvl w:val="0"/>
          <w:numId w:val="553"/>
        </w:numPr>
        <w:spacing w:after="120"/>
        <w:ind w:left="714" w:hanging="357"/>
        <w:contextualSpacing w:val="0"/>
        <w:jc w:val="both"/>
        <w:rPr>
          <w:sz w:val="24"/>
          <w:szCs w:val="24"/>
        </w:rPr>
      </w:pPr>
      <w:r w:rsidRPr="00FA46E3">
        <w:rPr>
          <w:sz w:val="24"/>
          <w:szCs w:val="24"/>
        </w:rPr>
        <w:t>Teig in die Förmchen verteilen</w:t>
      </w:r>
      <w:r w:rsidR="00FA46E3" w:rsidRPr="00FA46E3">
        <w:rPr>
          <w:sz w:val="24"/>
          <w:szCs w:val="24"/>
        </w:rPr>
        <w:t>. Im Ofen (Mitte) in ca. 22 Minuten goldbraun backen. Die Cupcakes aus dem Ofen nehmen, kurz abkühlen lassen und dann aus der Form lösen und auf dem Kuchengitter vollständig auskühlen lassen.</w:t>
      </w:r>
    </w:p>
    <w:p w14:paraId="4DBC5088" w14:textId="5C8E4320" w:rsidR="00FA46E3" w:rsidRPr="00FA46E3" w:rsidRDefault="00FA46E3" w:rsidP="00B40E8C">
      <w:pPr>
        <w:pStyle w:val="ListParagraph"/>
        <w:numPr>
          <w:ilvl w:val="0"/>
          <w:numId w:val="553"/>
        </w:numPr>
        <w:spacing w:after="120"/>
        <w:ind w:left="714" w:hanging="357"/>
        <w:contextualSpacing w:val="0"/>
        <w:jc w:val="both"/>
        <w:rPr>
          <w:sz w:val="24"/>
          <w:szCs w:val="24"/>
        </w:rPr>
      </w:pPr>
      <w:r w:rsidRPr="00FA46E3">
        <w:rPr>
          <w:sz w:val="24"/>
          <w:szCs w:val="24"/>
        </w:rPr>
        <w:t xml:space="preserve">In der Zwischenzeit das Frosting zubereiten: Erdnussbutter, Zucker und Sahne gut verrühren dann Mascarpone unterrühren. Aber nicht zu lange rühren, damit der </w:t>
      </w:r>
      <w:r w:rsidRPr="00FA46E3">
        <w:rPr>
          <w:sz w:val="24"/>
          <w:szCs w:val="24"/>
        </w:rPr>
        <w:lastRenderedPageBreak/>
        <w:t>Mascarpone nicht flockig wird. In den Spritzbeutel füllen, die Cupcakes damit garnieren und mit Erdnüssen und/oder Schokosplittern bestreuen.</w:t>
      </w:r>
    </w:p>
    <w:p w14:paraId="7B713988" w14:textId="21770F6A" w:rsidR="00A31728" w:rsidRPr="00FA46E3" w:rsidRDefault="00A31728" w:rsidP="00B40E8C">
      <w:pPr>
        <w:pStyle w:val="ListParagraph"/>
        <w:numPr>
          <w:ilvl w:val="0"/>
          <w:numId w:val="553"/>
        </w:numPr>
        <w:spacing w:after="120"/>
        <w:ind w:left="714" w:hanging="357"/>
        <w:contextualSpacing w:val="0"/>
        <w:jc w:val="both"/>
        <w:rPr>
          <w:sz w:val="24"/>
          <w:szCs w:val="24"/>
        </w:rPr>
      </w:pPr>
      <w:r w:rsidRPr="00FA46E3">
        <w:rPr>
          <w:sz w:val="24"/>
          <w:szCs w:val="24"/>
        </w:rPr>
        <w:br w:type="page"/>
      </w:r>
    </w:p>
    <w:p w14:paraId="602F0D74" w14:textId="10CB819B" w:rsidR="001F49BD" w:rsidRDefault="003536CD" w:rsidP="002E789C">
      <w:pPr>
        <w:pStyle w:val="Heading2"/>
        <w:spacing w:after="240"/>
      </w:pPr>
      <w:r>
        <w:lastRenderedPageBreak/>
        <w:t>Karotten-Kokosnuss</w:t>
      </w:r>
      <w:r w:rsidR="001F49BD">
        <w:t>-Bananen-Cupcakes</w:t>
      </w:r>
      <w:r w:rsidR="00AD00C6">
        <w:rPr>
          <w:rStyle w:val="FootnoteReference"/>
        </w:rPr>
        <w:footnoteReference w:id="1823"/>
      </w:r>
      <w:r w:rsidR="001F49BD">
        <w:t xml:space="preserve"> </w:t>
      </w:r>
    </w:p>
    <w:p w14:paraId="7A0F1E6C" w14:textId="3D074D13" w:rsidR="001F49BD" w:rsidRDefault="001F49BD" w:rsidP="003536CD">
      <w:pPr>
        <w:rPr>
          <w:sz w:val="24"/>
          <w:szCs w:val="24"/>
        </w:rPr>
      </w:pPr>
      <w:r w:rsidRPr="002E789C">
        <w:rPr>
          <w:sz w:val="24"/>
          <w:szCs w:val="24"/>
          <w:u w:val="single"/>
        </w:rPr>
        <w:t>Zutaten</w:t>
      </w:r>
      <w:r>
        <w:rPr>
          <w:sz w:val="24"/>
          <w:szCs w:val="24"/>
        </w:rPr>
        <w:t xml:space="preserve"> </w:t>
      </w:r>
      <w:r w:rsidR="002E789C">
        <w:rPr>
          <w:sz w:val="24"/>
          <w:szCs w:val="24"/>
        </w:rPr>
        <w:t>(</w:t>
      </w:r>
      <w:r>
        <w:rPr>
          <w:sz w:val="24"/>
          <w:szCs w:val="24"/>
        </w:rPr>
        <w:t>für ca. 12 Cupcakes</w:t>
      </w:r>
      <w:r w:rsidR="002E789C">
        <w:rPr>
          <w:sz w:val="24"/>
          <w:szCs w:val="24"/>
        </w:rPr>
        <w:t>)</w:t>
      </w:r>
    </w:p>
    <w:p w14:paraId="52F715F3" w14:textId="77777777" w:rsidR="00ED3A70" w:rsidRPr="00AB1146" w:rsidRDefault="00ED3A70" w:rsidP="003536CD">
      <w:pPr>
        <w:rPr>
          <w:sz w:val="24"/>
          <w:szCs w:val="24"/>
          <w:lang w:val="en-US"/>
        </w:rPr>
      </w:pPr>
      <w:r w:rsidRPr="00AB1146">
        <w:rPr>
          <w:sz w:val="24"/>
          <w:szCs w:val="24"/>
          <w:lang w:val="en-US"/>
        </w:rPr>
        <w:t>80 g Butter</w:t>
      </w:r>
    </w:p>
    <w:p w14:paraId="516E4AA3" w14:textId="77777777" w:rsidR="00ED3A70" w:rsidRPr="00AB1146" w:rsidRDefault="00ED3A70" w:rsidP="003536CD">
      <w:pPr>
        <w:rPr>
          <w:sz w:val="24"/>
          <w:szCs w:val="24"/>
          <w:lang w:val="en-US"/>
        </w:rPr>
      </w:pPr>
      <w:r w:rsidRPr="00AB1146">
        <w:rPr>
          <w:sz w:val="24"/>
          <w:szCs w:val="24"/>
          <w:lang w:val="en-US"/>
        </w:rPr>
        <w:t xml:space="preserve">4 EL </w:t>
      </w:r>
      <w:proofErr w:type="spellStart"/>
      <w:r w:rsidRPr="00AB1146">
        <w:rPr>
          <w:sz w:val="24"/>
          <w:szCs w:val="24"/>
          <w:lang w:val="en-US"/>
        </w:rPr>
        <w:t>Ahornsirup</w:t>
      </w:r>
      <w:proofErr w:type="spellEnd"/>
      <w:r w:rsidRPr="00AB1146">
        <w:rPr>
          <w:sz w:val="24"/>
          <w:szCs w:val="24"/>
          <w:lang w:val="en-US"/>
        </w:rPr>
        <w:t xml:space="preserve"> </w:t>
      </w:r>
      <w:proofErr w:type="spellStart"/>
      <w:r w:rsidRPr="00AB1146">
        <w:rPr>
          <w:sz w:val="24"/>
          <w:szCs w:val="24"/>
          <w:lang w:val="en-US"/>
        </w:rPr>
        <w:t>oder</w:t>
      </w:r>
      <w:proofErr w:type="spellEnd"/>
      <w:r w:rsidRPr="00AB1146">
        <w:rPr>
          <w:sz w:val="24"/>
          <w:szCs w:val="24"/>
          <w:lang w:val="en-US"/>
        </w:rPr>
        <w:t xml:space="preserve"> </w:t>
      </w:r>
      <w:proofErr w:type="spellStart"/>
      <w:r w:rsidRPr="00AB1146">
        <w:rPr>
          <w:sz w:val="24"/>
          <w:szCs w:val="24"/>
          <w:lang w:val="en-US"/>
        </w:rPr>
        <w:t>Agavensirup</w:t>
      </w:r>
      <w:proofErr w:type="spellEnd"/>
    </w:p>
    <w:p w14:paraId="0B218376" w14:textId="77777777" w:rsidR="00825279" w:rsidRDefault="00825279" w:rsidP="003536CD">
      <w:pPr>
        <w:rPr>
          <w:sz w:val="24"/>
          <w:szCs w:val="24"/>
        </w:rPr>
      </w:pPr>
      <w:r>
        <w:rPr>
          <w:sz w:val="24"/>
          <w:szCs w:val="24"/>
        </w:rPr>
        <w:t>1 TL Kardamonkapseln, frisch gemahlen</w:t>
      </w:r>
    </w:p>
    <w:p w14:paraId="6D081B72" w14:textId="77777777" w:rsidR="00825279" w:rsidRDefault="00825279" w:rsidP="003536CD">
      <w:pPr>
        <w:rPr>
          <w:sz w:val="24"/>
          <w:szCs w:val="24"/>
        </w:rPr>
      </w:pPr>
      <w:r>
        <w:rPr>
          <w:sz w:val="24"/>
          <w:szCs w:val="24"/>
        </w:rPr>
        <w:t>1 TL Zimt</w:t>
      </w:r>
    </w:p>
    <w:p w14:paraId="47984610" w14:textId="77777777" w:rsidR="00825279" w:rsidRDefault="00825279" w:rsidP="003536CD">
      <w:pPr>
        <w:rPr>
          <w:sz w:val="24"/>
          <w:szCs w:val="24"/>
        </w:rPr>
      </w:pPr>
      <w:r>
        <w:rPr>
          <w:sz w:val="24"/>
          <w:szCs w:val="24"/>
        </w:rPr>
        <w:t>1 TL gemahlener Piment</w:t>
      </w:r>
    </w:p>
    <w:p w14:paraId="41F0380F" w14:textId="494F2902" w:rsidR="00FC51C8" w:rsidRDefault="00825279" w:rsidP="003536CD">
      <w:pPr>
        <w:rPr>
          <w:sz w:val="24"/>
          <w:szCs w:val="24"/>
        </w:rPr>
      </w:pPr>
      <w:r>
        <w:rPr>
          <w:sz w:val="24"/>
          <w:szCs w:val="24"/>
        </w:rPr>
        <w:t xml:space="preserve">½ </w:t>
      </w:r>
      <w:r w:rsidR="00B25EF3">
        <w:rPr>
          <w:sz w:val="24"/>
          <w:szCs w:val="24"/>
        </w:rPr>
        <w:t>V</w:t>
      </w:r>
      <w:r>
        <w:rPr>
          <w:sz w:val="24"/>
          <w:szCs w:val="24"/>
        </w:rPr>
        <w:t>anillesc</w:t>
      </w:r>
      <w:r w:rsidR="00FC51C8">
        <w:rPr>
          <w:sz w:val="24"/>
          <w:szCs w:val="24"/>
        </w:rPr>
        <w:t>hote oder ½ TL Vanille-Aroma</w:t>
      </w:r>
    </w:p>
    <w:p w14:paraId="525A8106" w14:textId="77777777" w:rsidR="00FC51C8" w:rsidRDefault="00FC51C8" w:rsidP="003536CD">
      <w:pPr>
        <w:rPr>
          <w:sz w:val="24"/>
          <w:szCs w:val="24"/>
        </w:rPr>
      </w:pPr>
      <w:r>
        <w:rPr>
          <w:sz w:val="24"/>
          <w:szCs w:val="24"/>
        </w:rPr>
        <w:t>150 g Mandeln, gemahlen</w:t>
      </w:r>
    </w:p>
    <w:p w14:paraId="4F9DA199" w14:textId="77777777" w:rsidR="00B25EF3" w:rsidRDefault="00FC51C8" w:rsidP="003536CD">
      <w:pPr>
        <w:rPr>
          <w:sz w:val="24"/>
          <w:szCs w:val="24"/>
        </w:rPr>
      </w:pPr>
      <w:r>
        <w:rPr>
          <w:sz w:val="24"/>
          <w:szCs w:val="24"/>
        </w:rPr>
        <w:t xml:space="preserve">60 g Kichererbsenmehl </w:t>
      </w:r>
      <w:r w:rsidR="00B25EF3">
        <w:rPr>
          <w:sz w:val="24"/>
          <w:szCs w:val="24"/>
        </w:rPr>
        <w:t>oder anderes glutenfreies Mehl</w:t>
      </w:r>
    </w:p>
    <w:p w14:paraId="46355AE1" w14:textId="77777777" w:rsidR="00E4090B" w:rsidRDefault="00CA44E9" w:rsidP="003536CD">
      <w:pPr>
        <w:rPr>
          <w:sz w:val="24"/>
          <w:szCs w:val="24"/>
        </w:rPr>
      </w:pPr>
      <w:r>
        <w:rPr>
          <w:sz w:val="24"/>
          <w:szCs w:val="24"/>
        </w:rPr>
        <w:t>50 g getrocknete Kokosraspeln</w:t>
      </w:r>
    </w:p>
    <w:p w14:paraId="32EC1860" w14:textId="77777777" w:rsidR="00E4090B" w:rsidRDefault="00E4090B" w:rsidP="003536CD">
      <w:pPr>
        <w:rPr>
          <w:sz w:val="24"/>
          <w:szCs w:val="24"/>
        </w:rPr>
      </w:pPr>
      <w:r>
        <w:rPr>
          <w:sz w:val="24"/>
          <w:szCs w:val="24"/>
        </w:rPr>
        <w:t>2 TL Backpulver</w:t>
      </w:r>
    </w:p>
    <w:p w14:paraId="078981C0" w14:textId="77777777" w:rsidR="00E4090B" w:rsidRDefault="00E4090B" w:rsidP="003536CD">
      <w:pPr>
        <w:rPr>
          <w:sz w:val="24"/>
          <w:szCs w:val="24"/>
        </w:rPr>
      </w:pPr>
      <w:r>
        <w:rPr>
          <w:sz w:val="24"/>
          <w:szCs w:val="24"/>
        </w:rPr>
        <w:t>200 g Karotten (ca. 4 Stück), gerieben</w:t>
      </w:r>
    </w:p>
    <w:p w14:paraId="40356AB2" w14:textId="438F85AF" w:rsidR="00E4090B" w:rsidRDefault="00E4090B" w:rsidP="003536CD">
      <w:pPr>
        <w:rPr>
          <w:sz w:val="24"/>
          <w:szCs w:val="24"/>
        </w:rPr>
      </w:pPr>
      <w:r>
        <w:rPr>
          <w:sz w:val="24"/>
          <w:szCs w:val="24"/>
        </w:rPr>
        <w:t>1 große reife Banane</w:t>
      </w:r>
    </w:p>
    <w:p w14:paraId="7E4A2162" w14:textId="77777777" w:rsidR="00E4090B" w:rsidRDefault="00E4090B" w:rsidP="003536CD">
      <w:pPr>
        <w:rPr>
          <w:sz w:val="24"/>
          <w:szCs w:val="24"/>
        </w:rPr>
      </w:pPr>
      <w:r>
        <w:rPr>
          <w:sz w:val="24"/>
          <w:szCs w:val="24"/>
        </w:rPr>
        <w:t>4 Eiweiß</w:t>
      </w:r>
    </w:p>
    <w:p w14:paraId="10A2D9B9" w14:textId="77777777" w:rsidR="00E4090B" w:rsidRDefault="00E4090B" w:rsidP="003536CD">
      <w:pPr>
        <w:rPr>
          <w:sz w:val="24"/>
          <w:szCs w:val="24"/>
        </w:rPr>
      </w:pPr>
    </w:p>
    <w:p w14:paraId="34BFB266" w14:textId="23E8688B" w:rsidR="00E4090B" w:rsidRPr="002E789C" w:rsidRDefault="002E789C" w:rsidP="003536CD">
      <w:pPr>
        <w:rPr>
          <w:i/>
          <w:iCs/>
          <w:sz w:val="24"/>
          <w:szCs w:val="24"/>
        </w:rPr>
      </w:pPr>
      <w:r w:rsidRPr="002E789C">
        <w:rPr>
          <w:i/>
          <w:iCs/>
          <w:sz w:val="24"/>
          <w:szCs w:val="24"/>
        </w:rPr>
        <w:t xml:space="preserve">Für den </w:t>
      </w:r>
      <w:r w:rsidR="00E4090B" w:rsidRPr="002E789C">
        <w:rPr>
          <w:i/>
          <w:iCs/>
          <w:sz w:val="24"/>
          <w:szCs w:val="24"/>
        </w:rPr>
        <w:t>Guss:</w:t>
      </w:r>
    </w:p>
    <w:p w14:paraId="3FC23767" w14:textId="77777777" w:rsidR="00E4090B" w:rsidRDefault="00E4090B" w:rsidP="003536CD">
      <w:pPr>
        <w:rPr>
          <w:sz w:val="24"/>
          <w:szCs w:val="24"/>
        </w:rPr>
      </w:pPr>
      <w:r>
        <w:rPr>
          <w:sz w:val="24"/>
          <w:szCs w:val="24"/>
        </w:rPr>
        <w:t>200 g Doppelrahmfrischkäse</w:t>
      </w:r>
    </w:p>
    <w:p w14:paraId="639C3D38" w14:textId="77777777" w:rsidR="00E4090B" w:rsidRDefault="00E4090B" w:rsidP="003536CD">
      <w:pPr>
        <w:rPr>
          <w:sz w:val="24"/>
          <w:szCs w:val="24"/>
        </w:rPr>
      </w:pPr>
      <w:r>
        <w:rPr>
          <w:sz w:val="24"/>
          <w:szCs w:val="24"/>
        </w:rPr>
        <w:t>3 EL klarer Honig</w:t>
      </w:r>
    </w:p>
    <w:p w14:paraId="5F8C11D7" w14:textId="77777777" w:rsidR="00E4090B" w:rsidRDefault="00E4090B" w:rsidP="003536CD">
      <w:pPr>
        <w:rPr>
          <w:sz w:val="24"/>
          <w:szCs w:val="24"/>
        </w:rPr>
      </w:pPr>
      <w:r>
        <w:rPr>
          <w:sz w:val="24"/>
          <w:szCs w:val="24"/>
        </w:rPr>
        <w:t>Saft von ½ Limette</w:t>
      </w:r>
    </w:p>
    <w:p w14:paraId="63EAE87F" w14:textId="77777777" w:rsidR="00E4090B" w:rsidRDefault="00E4090B" w:rsidP="003536CD">
      <w:pPr>
        <w:rPr>
          <w:sz w:val="24"/>
          <w:szCs w:val="24"/>
        </w:rPr>
      </w:pPr>
      <w:r>
        <w:rPr>
          <w:sz w:val="24"/>
          <w:szCs w:val="24"/>
        </w:rPr>
        <w:t>15 Haselnusskerne, grob gehackt</w:t>
      </w:r>
    </w:p>
    <w:p w14:paraId="2AF64135" w14:textId="77777777" w:rsidR="00E4090B" w:rsidRDefault="00E4090B" w:rsidP="003536CD">
      <w:pPr>
        <w:rPr>
          <w:sz w:val="24"/>
          <w:szCs w:val="24"/>
        </w:rPr>
      </w:pPr>
    </w:p>
    <w:p w14:paraId="6DB6F947" w14:textId="64CADD29" w:rsidR="00E4090B" w:rsidRDefault="00E4090B" w:rsidP="003536CD">
      <w:pPr>
        <w:rPr>
          <w:sz w:val="24"/>
          <w:szCs w:val="24"/>
        </w:rPr>
      </w:pPr>
      <w:r>
        <w:rPr>
          <w:sz w:val="24"/>
          <w:szCs w:val="24"/>
        </w:rPr>
        <w:t>Zubereitung</w:t>
      </w:r>
      <w:r w:rsidR="002E789C">
        <w:rPr>
          <w:sz w:val="24"/>
          <w:szCs w:val="24"/>
        </w:rPr>
        <w:t>:</w:t>
      </w:r>
    </w:p>
    <w:p w14:paraId="782DEAC9" w14:textId="77777777" w:rsidR="005621BD" w:rsidRPr="002E789C" w:rsidRDefault="003950FF" w:rsidP="00B40E8C">
      <w:pPr>
        <w:pStyle w:val="ListParagraph"/>
        <w:numPr>
          <w:ilvl w:val="0"/>
          <w:numId w:val="1667"/>
        </w:numPr>
        <w:spacing w:after="120"/>
        <w:ind w:left="714" w:hanging="357"/>
        <w:contextualSpacing w:val="0"/>
        <w:jc w:val="both"/>
        <w:rPr>
          <w:sz w:val="24"/>
          <w:szCs w:val="24"/>
        </w:rPr>
      </w:pPr>
      <w:r w:rsidRPr="002E789C">
        <w:rPr>
          <w:sz w:val="24"/>
          <w:szCs w:val="24"/>
        </w:rPr>
        <w:t>Den Backofen auf 180°C (Gas Stufe 4) vorheizen. Eine Muffinfo</w:t>
      </w:r>
      <w:r w:rsidR="005621BD" w:rsidRPr="002E789C">
        <w:rPr>
          <w:sz w:val="24"/>
          <w:szCs w:val="24"/>
        </w:rPr>
        <w:t>r</w:t>
      </w:r>
      <w:r w:rsidRPr="002E789C">
        <w:rPr>
          <w:sz w:val="24"/>
          <w:szCs w:val="24"/>
        </w:rPr>
        <w:t>m mit 12 P</w:t>
      </w:r>
      <w:r w:rsidR="005621BD" w:rsidRPr="002E789C">
        <w:rPr>
          <w:sz w:val="24"/>
          <w:szCs w:val="24"/>
        </w:rPr>
        <w:t>apier</w:t>
      </w:r>
      <w:r w:rsidRPr="002E789C">
        <w:rPr>
          <w:sz w:val="24"/>
          <w:szCs w:val="24"/>
        </w:rPr>
        <w:t>f</w:t>
      </w:r>
      <w:r w:rsidR="005621BD" w:rsidRPr="002E789C">
        <w:rPr>
          <w:sz w:val="24"/>
          <w:szCs w:val="24"/>
        </w:rPr>
        <w:t>örmchen auslegen.</w:t>
      </w:r>
    </w:p>
    <w:p w14:paraId="61D538AD" w14:textId="61ED5C50" w:rsidR="005621BD" w:rsidRPr="002E789C" w:rsidRDefault="005621BD" w:rsidP="00B40E8C">
      <w:pPr>
        <w:pStyle w:val="ListParagraph"/>
        <w:numPr>
          <w:ilvl w:val="0"/>
          <w:numId w:val="1667"/>
        </w:numPr>
        <w:spacing w:after="120"/>
        <w:ind w:left="714" w:hanging="357"/>
        <w:contextualSpacing w:val="0"/>
        <w:jc w:val="both"/>
        <w:rPr>
          <w:sz w:val="24"/>
          <w:szCs w:val="24"/>
        </w:rPr>
      </w:pPr>
      <w:r w:rsidRPr="002E789C">
        <w:rPr>
          <w:sz w:val="24"/>
          <w:szCs w:val="24"/>
        </w:rPr>
        <w:t xml:space="preserve">Die Butter in einem kleinen Topf bei niedriger Hitze zerlassen. Den Ahornsirup und alle </w:t>
      </w:r>
      <w:r w:rsidR="00EE73D3" w:rsidRPr="002E789C">
        <w:rPr>
          <w:sz w:val="24"/>
          <w:szCs w:val="24"/>
        </w:rPr>
        <w:t>G</w:t>
      </w:r>
      <w:r w:rsidRPr="002E789C">
        <w:rPr>
          <w:sz w:val="24"/>
          <w:szCs w:val="24"/>
        </w:rPr>
        <w:t>ewürze hinzugeben und gut verrühren. Beiseitestellen und 10 Minuten ziehen lassen.</w:t>
      </w:r>
    </w:p>
    <w:p w14:paraId="5A194F26" w14:textId="77777777" w:rsidR="00BC04C0" w:rsidRPr="002E789C" w:rsidRDefault="005621BD" w:rsidP="00B40E8C">
      <w:pPr>
        <w:pStyle w:val="ListParagraph"/>
        <w:numPr>
          <w:ilvl w:val="0"/>
          <w:numId w:val="1667"/>
        </w:numPr>
        <w:spacing w:after="120"/>
        <w:ind w:left="714" w:hanging="357"/>
        <w:contextualSpacing w:val="0"/>
        <w:jc w:val="both"/>
        <w:rPr>
          <w:sz w:val="24"/>
          <w:szCs w:val="24"/>
        </w:rPr>
      </w:pPr>
      <w:r w:rsidRPr="002E789C">
        <w:rPr>
          <w:sz w:val="24"/>
          <w:szCs w:val="24"/>
        </w:rPr>
        <w:t xml:space="preserve">Die Mandeln </w:t>
      </w:r>
      <w:r w:rsidR="006F6F29" w:rsidRPr="002E789C">
        <w:rPr>
          <w:sz w:val="24"/>
          <w:szCs w:val="24"/>
        </w:rPr>
        <w:t>mit dem Kicherebsenmehl, den Kokosraspeln und dem Backpulver in eine Schüssel geben.</w:t>
      </w:r>
    </w:p>
    <w:p w14:paraId="3FD7C930" w14:textId="77777777" w:rsidR="0062063B" w:rsidRPr="002E789C" w:rsidRDefault="00BC04C0" w:rsidP="00B40E8C">
      <w:pPr>
        <w:pStyle w:val="ListParagraph"/>
        <w:numPr>
          <w:ilvl w:val="0"/>
          <w:numId w:val="1667"/>
        </w:numPr>
        <w:spacing w:after="120"/>
        <w:ind w:left="714" w:hanging="357"/>
        <w:contextualSpacing w:val="0"/>
        <w:jc w:val="both"/>
        <w:rPr>
          <w:sz w:val="24"/>
          <w:szCs w:val="24"/>
        </w:rPr>
      </w:pPr>
      <w:r w:rsidRPr="002E789C">
        <w:rPr>
          <w:sz w:val="24"/>
          <w:szCs w:val="24"/>
        </w:rPr>
        <w:lastRenderedPageBreak/>
        <w:t>Die geriebenen Karotten und die Banane sehr fein pürieren</w:t>
      </w:r>
      <w:r w:rsidR="0062063B" w:rsidRPr="002E789C">
        <w:rPr>
          <w:sz w:val="24"/>
          <w:szCs w:val="24"/>
        </w:rPr>
        <w:t>. In die Schüssel mit den trockenen zutaten geben und alles gut vermengen.</w:t>
      </w:r>
    </w:p>
    <w:p w14:paraId="47CFCFF1" w14:textId="77777777" w:rsidR="000611E5" w:rsidRPr="002E789C" w:rsidRDefault="0062063B" w:rsidP="00B40E8C">
      <w:pPr>
        <w:pStyle w:val="ListParagraph"/>
        <w:numPr>
          <w:ilvl w:val="0"/>
          <w:numId w:val="1667"/>
        </w:numPr>
        <w:spacing w:after="120"/>
        <w:ind w:left="714" w:hanging="357"/>
        <w:contextualSpacing w:val="0"/>
        <w:jc w:val="both"/>
        <w:rPr>
          <w:sz w:val="24"/>
          <w:szCs w:val="24"/>
        </w:rPr>
      </w:pPr>
      <w:r w:rsidRPr="002E789C">
        <w:rPr>
          <w:sz w:val="24"/>
          <w:szCs w:val="24"/>
        </w:rPr>
        <w:t xml:space="preserve">Die Eiweiße steif schlagen. Unter die Cupcake-Mischung heben, dann die Gewürzbutter hinzugeben und alles vorsichtig vermengen. In die Muffinförmchen füllen und 25-30 Minuten goldbraun backen. </w:t>
      </w:r>
    </w:p>
    <w:p w14:paraId="536602E6" w14:textId="77777777" w:rsidR="00116E9B" w:rsidRPr="002E789C" w:rsidRDefault="000611E5" w:rsidP="00B40E8C">
      <w:pPr>
        <w:pStyle w:val="ListParagraph"/>
        <w:numPr>
          <w:ilvl w:val="0"/>
          <w:numId w:val="1667"/>
        </w:numPr>
        <w:spacing w:after="120"/>
        <w:ind w:left="714" w:hanging="357"/>
        <w:contextualSpacing w:val="0"/>
        <w:jc w:val="both"/>
        <w:rPr>
          <w:sz w:val="24"/>
          <w:szCs w:val="24"/>
        </w:rPr>
      </w:pPr>
      <w:r w:rsidRPr="002E789C">
        <w:rPr>
          <w:sz w:val="24"/>
          <w:szCs w:val="24"/>
        </w:rPr>
        <w:t>Inzwischen den Guss zubereiten. Den Doppel</w:t>
      </w:r>
      <w:r w:rsidR="009621CA" w:rsidRPr="002E789C">
        <w:rPr>
          <w:sz w:val="24"/>
          <w:szCs w:val="24"/>
        </w:rPr>
        <w:t>rahmfrischkäse mit dem Honig und dem Limettensaft in einer kleinen Schüssel</w:t>
      </w:r>
      <w:r w:rsidR="002A6BA9" w:rsidRPr="002E789C">
        <w:rPr>
          <w:sz w:val="24"/>
          <w:szCs w:val="24"/>
        </w:rPr>
        <w:t xml:space="preserve"> verrühren. Die Muffins auf einem Kuchengitter abkühlen</w:t>
      </w:r>
      <w:r w:rsidR="00B87CFC" w:rsidRPr="002E789C">
        <w:rPr>
          <w:sz w:val="24"/>
          <w:szCs w:val="24"/>
        </w:rPr>
        <w:t xml:space="preserve"> lassen, dann den Guss mit einem Löffel </w:t>
      </w:r>
      <w:r w:rsidR="00353B75" w:rsidRPr="002E789C">
        <w:rPr>
          <w:sz w:val="24"/>
          <w:szCs w:val="24"/>
        </w:rPr>
        <w:t>auftragen. Mit grob gehackten Haselnusskernen verzieren.</w:t>
      </w:r>
    </w:p>
    <w:p w14:paraId="48518578" w14:textId="77777777" w:rsidR="00116E9B" w:rsidRDefault="00116E9B">
      <w:pPr>
        <w:rPr>
          <w:sz w:val="24"/>
          <w:szCs w:val="24"/>
        </w:rPr>
      </w:pPr>
      <w:r>
        <w:rPr>
          <w:sz w:val="24"/>
          <w:szCs w:val="24"/>
        </w:rPr>
        <w:br w:type="page"/>
      </w:r>
    </w:p>
    <w:p w14:paraId="27954774" w14:textId="02D40FB4" w:rsidR="00AD24C2" w:rsidRDefault="00AD24C2" w:rsidP="00151069">
      <w:pPr>
        <w:pStyle w:val="Heading2"/>
        <w:spacing w:after="240"/>
      </w:pPr>
      <w:r>
        <w:lastRenderedPageBreak/>
        <w:t>Semifreddo</w:t>
      </w:r>
      <w:r w:rsidR="00271A29">
        <w:rPr>
          <w:rStyle w:val="FootnoteReference"/>
        </w:rPr>
        <w:footnoteReference w:id="1824"/>
      </w:r>
      <w:r>
        <w:t xml:space="preserve"> </w:t>
      </w:r>
    </w:p>
    <w:p w14:paraId="0A650A21" w14:textId="555C3D12" w:rsidR="00AD24C2" w:rsidRDefault="00AD24C2">
      <w:pPr>
        <w:rPr>
          <w:sz w:val="24"/>
          <w:szCs w:val="24"/>
        </w:rPr>
      </w:pPr>
      <w:r w:rsidRPr="00151069">
        <w:rPr>
          <w:sz w:val="24"/>
          <w:szCs w:val="24"/>
          <w:u w:val="single"/>
        </w:rPr>
        <w:t>Zutaten</w:t>
      </w:r>
      <w:r>
        <w:rPr>
          <w:sz w:val="24"/>
          <w:szCs w:val="24"/>
        </w:rPr>
        <w:t xml:space="preserve"> </w:t>
      </w:r>
      <w:r w:rsidR="00151069">
        <w:rPr>
          <w:sz w:val="24"/>
          <w:szCs w:val="24"/>
        </w:rPr>
        <w:t>(</w:t>
      </w:r>
      <w:r>
        <w:rPr>
          <w:sz w:val="24"/>
          <w:szCs w:val="24"/>
        </w:rPr>
        <w:t>für 8-10 Portionen</w:t>
      </w:r>
      <w:r w:rsidR="00151069">
        <w:rPr>
          <w:sz w:val="24"/>
          <w:szCs w:val="24"/>
        </w:rPr>
        <w:t>):</w:t>
      </w:r>
    </w:p>
    <w:p w14:paraId="1773AF97" w14:textId="2FC0B035" w:rsidR="00961615" w:rsidRPr="00151069" w:rsidRDefault="00961615">
      <w:pPr>
        <w:rPr>
          <w:i/>
          <w:iCs/>
          <w:sz w:val="24"/>
          <w:szCs w:val="24"/>
        </w:rPr>
      </w:pPr>
      <w:r w:rsidRPr="00151069">
        <w:rPr>
          <w:i/>
          <w:iCs/>
          <w:sz w:val="24"/>
          <w:szCs w:val="24"/>
        </w:rPr>
        <w:t xml:space="preserve">Für die </w:t>
      </w:r>
      <w:r w:rsidR="009D378A" w:rsidRPr="00151069">
        <w:rPr>
          <w:i/>
          <w:iCs/>
          <w:sz w:val="24"/>
          <w:szCs w:val="24"/>
        </w:rPr>
        <w:t>T</w:t>
      </w:r>
      <w:r w:rsidRPr="00151069">
        <w:rPr>
          <w:i/>
          <w:iCs/>
          <w:sz w:val="24"/>
          <w:szCs w:val="24"/>
        </w:rPr>
        <w:t>ortenböden:</w:t>
      </w:r>
    </w:p>
    <w:p w14:paraId="0429006E" w14:textId="017D55D5" w:rsidR="009D378A" w:rsidRDefault="009D378A">
      <w:pPr>
        <w:rPr>
          <w:sz w:val="24"/>
          <w:szCs w:val="24"/>
        </w:rPr>
      </w:pPr>
      <w:r>
        <w:rPr>
          <w:sz w:val="24"/>
          <w:szCs w:val="24"/>
        </w:rPr>
        <w:t>250 g geschälte</w:t>
      </w:r>
      <w:r w:rsidR="00FC0F26">
        <w:rPr>
          <w:sz w:val="24"/>
          <w:szCs w:val="24"/>
        </w:rPr>
        <w:t>, gemahlene</w:t>
      </w:r>
      <w:r>
        <w:rPr>
          <w:sz w:val="24"/>
          <w:szCs w:val="24"/>
        </w:rPr>
        <w:t xml:space="preserve"> Mandeln</w:t>
      </w:r>
    </w:p>
    <w:p w14:paraId="2F23A613" w14:textId="77777777" w:rsidR="009D378A" w:rsidRDefault="009D378A">
      <w:pPr>
        <w:rPr>
          <w:sz w:val="24"/>
          <w:szCs w:val="24"/>
        </w:rPr>
      </w:pPr>
      <w:r>
        <w:rPr>
          <w:sz w:val="24"/>
          <w:szCs w:val="24"/>
        </w:rPr>
        <w:t>2 Eiweiß</w:t>
      </w:r>
    </w:p>
    <w:p w14:paraId="1762003F" w14:textId="77777777" w:rsidR="009D378A" w:rsidRDefault="009D378A">
      <w:pPr>
        <w:rPr>
          <w:sz w:val="24"/>
          <w:szCs w:val="24"/>
        </w:rPr>
      </w:pPr>
      <w:r>
        <w:rPr>
          <w:sz w:val="24"/>
          <w:szCs w:val="24"/>
        </w:rPr>
        <w:t>150 g Puderzucker</w:t>
      </w:r>
    </w:p>
    <w:p w14:paraId="1A20B797" w14:textId="77777777" w:rsidR="00500277" w:rsidRDefault="00500277">
      <w:pPr>
        <w:rPr>
          <w:sz w:val="24"/>
          <w:szCs w:val="24"/>
        </w:rPr>
      </w:pPr>
    </w:p>
    <w:p w14:paraId="000629AE" w14:textId="77777777" w:rsidR="00500277" w:rsidRPr="00151069" w:rsidRDefault="00500277">
      <w:pPr>
        <w:rPr>
          <w:i/>
          <w:iCs/>
          <w:sz w:val="24"/>
          <w:szCs w:val="24"/>
        </w:rPr>
      </w:pPr>
      <w:r w:rsidRPr="00151069">
        <w:rPr>
          <w:i/>
          <w:iCs/>
          <w:sz w:val="24"/>
          <w:szCs w:val="24"/>
        </w:rPr>
        <w:t>Für die Füllung:</w:t>
      </w:r>
    </w:p>
    <w:p w14:paraId="43160556" w14:textId="630902AF" w:rsidR="00500277" w:rsidRDefault="00500277">
      <w:pPr>
        <w:rPr>
          <w:sz w:val="24"/>
          <w:szCs w:val="24"/>
        </w:rPr>
      </w:pPr>
      <w:r>
        <w:rPr>
          <w:sz w:val="24"/>
          <w:szCs w:val="24"/>
        </w:rPr>
        <w:t>3 zimmerwarme Eier</w:t>
      </w:r>
    </w:p>
    <w:p w14:paraId="623F23CC" w14:textId="77777777" w:rsidR="00500277" w:rsidRDefault="00500277">
      <w:pPr>
        <w:rPr>
          <w:sz w:val="24"/>
          <w:szCs w:val="24"/>
        </w:rPr>
      </w:pPr>
      <w:r>
        <w:rPr>
          <w:sz w:val="24"/>
          <w:szCs w:val="24"/>
        </w:rPr>
        <w:t>200 g Butter</w:t>
      </w:r>
    </w:p>
    <w:p w14:paraId="0AE3763C" w14:textId="77777777" w:rsidR="00500277" w:rsidRDefault="00500277">
      <w:pPr>
        <w:rPr>
          <w:sz w:val="24"/>
          <w:szCs w:val="24"/>
        </w:rPr>
      </w:pPr>
      <w:r>
        <w:rPr>
          <w:sz w:val="24"/>
          <w:szCs w:val="24"/>
        </w:rPr>
        <w:t>60 g Puderzucker</w:t>
      </w:r>
    </w:p>
    <w:p w14:paraId="49B16BF0" w14:textId="77777777" w:rsidR="00FF390A" w:rsidRDefault="00500277">
      <w:pPr>
        <w:rPr>
          <w:sz w:val="24"/>
          <w:szCs w:val="24"/>
        </w:rPr>
      </w:pPr>
      <w:r>
        <w:rPr>
          <w:sz w:val="24"/>
          <w:szCs w:val="24"/>
        </w:rPr>
        <w:t>150 g Zartbitter-Schokolade</w:t>
      </w:r>
    </w:p>
    <w:p w14:paraId="542287D7" w14:textId="171BF6D2" w:rsidR="00FF390A" w:rsidRDefault="00FF390A">
      <w:pPr>
        <w:rPr>
          <w:sz w:val="24"/>
          <w:szCs w:val="24"/>
        </w:rPr>
      </w:pPr>
      <w:r>
        <w:rPr>
          <w:sz w:val="24"/>
          <w:szCs w:val="24"/>
        </w:rPr>
        <w:t>2 cl Weinbrand</w:t>
      </w:r>
    </w:p>
    <w:p w14:paraId="5F856F34" w14:textId="77777777" w:rsidR="00FF390A" w:rsidRDefault="00FF390A">
      <w:pPr>
        <w:rPr>
          <w:sz w:val="24"/>
          <w:szCs w:val="24"/>
        </w:rPr>
      </w:pPr>
      <w:r>
        <w:rPr>
          <w:sz w:val="24"/>
          <w:szCs w:val="24"/>
        </w:rPr>
        <w:t>2 Mokkatassen starker abgekühlter Espresso</w:t>
      </w:r>
    </w:p>
    <w:p w14:paraId="4D6CB9A9" w14:textId="77777777" w:rsidR="00FF390A" w:rsidRDefault="00FF390A">
      <w:pPr>
        <w:rPr>
          <w:sz w:val="24"/>
          <w:szCs w:val="24"/>
        </w:rPr>
      </w:pPr>
      <w:r>
        <w:rPr>
          <w:sz w:val="24"/>
          <w:szCs w:val="24"/>
        </w:rPr>
        <w:t>3 EL Mandelsplitter</w:t>
      </w:r>
    </w:p>
    <w:p w14:paraId="3A0A18A8" w14:textId="77777777" w:rsidR="00FF390A" w:rsidRDefault="00FF390A">
      <w:pPr>
        <w:rPr>
          <w:sz w:val="24"/>
          <w:szCs w:val="24"/>
        </w:rPr>
      </w:pPr>
    </w:p>
    <w:p w14:paraId="2F2D8B0F" w14:textId="46803043" w:rsidR="00FF390A" w:rsidRDefault="00FF390A">
      <w:pPr>
        <w:rPr>
          <w:sz w:val="24"/>
          <w:szCs w:val="24"/>
        </w:rPr>
      </w:pPr>
      <w:r>
        <w:rPr>
          <w:sz w:val="24"/>
          <w:szCs w:val="24"/>
        </w:rPr>
        <w:t>Zubereitungszeit: 1, 5 Stunden (pl</w:t>
      </w:r>
      <w:r w:rsidR="005F43E0">
        <w:rPr>
          <w:sz w:val="24"/>
          <w:szCs w:val="24"/>
        </w:rPr>
        <w:t>u</w:t>
      </w:r>
      <w:r>
        <w:rPr>
          <w:sz w:val="24"/>
          <w:szCs w:val="24"/>
        </w:rPr>
        <w:t>s 4-5 Stunden Kühlzeit)</w:t>
      </w:r>
    </w:p>
    <w:p w14:paraId="63559B70" w14:textId="77777777" w:rsidR="00A87206" w:rsidRPr="00C859C8" w:rsidRDefault="005F43E0" w:rsidP="00E76E01">
      <w:pPr>
        <w:pStyle w:val="ListParagraph"/>
        <w:numPr>
          <w:ilvl w:val="0"/>
          <w:numId w:val="76"/>
        </w:numPr>
        <w:spacing w:after="120"/>
        <w:ind w:left="714" w:hanging="357"/>
        <w:contextualSpacing w:val="0"/>
        <w:jc w:val="both"/>
        <w:rPr>
          <w:sz w:val="24"/>
          <w:szCs w:val="24"/>
        </w:rPr>
      </w:pPr>
      <w:r w:rsidRPr="00C859C8">
        <w:rPr>
          <w:sz w:val="24"/>
          <w:szCs w:val="24"/>
        </w:rPr>
        <w:t>Die Tortenböden möglichst schon am Vortag zubereiten.</w:t>
      </w:r>
      <w:r w:rsidR="002E605D" w:rsidRPr="00C859C8">
        <w:rPr>
          <w:sz w:val="24"/>
          <w:szCs w:val="24"/>
        </w:rPr>
        <w:t xml:space="preserve"> Backofen auf 150°C vorheizen</w:t>
      </w:r>
      <w:r w:rsidR="00FC0F26" w:rsidRPr="00C859C8">
        <w:rPr>
          <w:sz w:val="24"/>
          <w:szCs w:val="24"/>
        </w:rPr>
        <w:t xml:space="preserve">. </w:t>
      </w:r>
      <w:r w:rsidR="00A87206" w:rsidRPr="00C859C8">
        <w:rPr>
          <w:sz w:val="24"/>
          <w:szCs w:val="24"/>
        </w:rPr>
        <w:t>Die Mandeln mit 150 g Puderzucker mischen, 2 Eiweiß zu Schnee schlagen und unterziehen.</w:t>
      </w:r>
    </w:p>
    <w:p w14:paraId="0B6B8739" w14:textId="77777777" w:rsidR="00597B05" w:rsidRPr="00C859C8" w:rsidRDefault="00A73992" w:rsidP="00E76E01">
      <w:pPr>
        <w:pStyle w:val="ListParagraph"/>
        <w:numPr>
          <w:ilvl w:val="0"/>
          <w:numId w:val="76"/>
        </w:numPr>
        <w:spacing w:after="120"/>
        <w:ind w:left="714" w:hanging="357"/>
        <w:contextualSpacing w:val="0"/>
        <w:jc w:val="both"/>
        <w:rPr>
          <w:sz w:val="24"/>
          <w:szCs w:val="24"/>
        </w:rPr>
      </w:pPr>
      <w:r w:rsidRPr="00C859C8">
        <w:rPr>
          <w:sz w:val="24"/>
          <w:szCs w:val="24"/>
        </w:rPr>
        <w:t>Teig in 3 Portionen teilen, jeweils in der Größe einer Springform (24 cm Durchmesser)</w:t>
      </w:r>
      <w:r w:rsidR="00CF372A" w:rsidRPr="00C859C8">
        <w:rPr>
          <w:sz w:val="24"/>
          <w:szCs w:val="24"/>
        </w:rPr>
        <w:t xml:space="preserve"> zwischen Klarsichtfolie dünn </w:t>
      </w:r>
      <w:r w:rsidR="00C23C97" w:rsidRPr="00C859C8">
        <w:rPr>
          <w:sz w:val="24"/>
          <w:szCs w:val="24"/>
        </w:rPr>
        <w:t>ausrollen. Die 3 Böden nacheinander im vorgeheizten Backofen (</w:t>
      </w:r>
      <w:r w:rsidR="00597B05" w:rsidRPr="00C859C8">
        <w:rPr>
          <w:sz w:val="24"/>
          <w:szCs w:val="24"/>
        </w:rPr>
        <w:t>Gas Stufe 1) auf mittlerer Schiene 10-15 Minuten backen. Gut auskühlen lassen.</w:t>
      </w:r>
    </w:p>
    <w:p w14:paraId="77D9274A" w14:textId="77777777" w:rsidR="00735044" w:rsidRPr="00C859C8" w:rsidRDefault="00597B05" w:rsidP="00E76E01">
      <w:pPr>
        <w:pStyle w:val="ListParagraph"/>
        <w:numPr>
          <w:ilvl w:val="0"/>
          <w:numId w:val="76"/>
        </w:numPr>
        <w:spacing w:after="120"/>
        <w:ind w:left="714" w:hanging="357"/>
        <w:contextualSpacing w:val="0"/>
        <w:jc w:val="both"/>
        <w:rPr>
          <w:sz w:val="24"/>
          <w:szCs w:val="24"/>
        </w:rPr>
      </w:pPr>
      <w:r w:rsidRPr="00C859C8">
        <w:rPr>
          <w:sz w:val="24"/>
          <w:szCs w:val="24"/>
        </w:rPr>
        <w:t xml:space="preserve">Für die Füllung 3 Eier trennen, die 3 Eiweiß zu </w:t>
      </w:r>
      <w:r w:rsidR="004E44B1" w:rsidRPr="00C859C8">
        <w:rPr>
          <w:sz w:val="24"/>
          <w:szCs w:val="24"/>
        </w:rPr>
        <w:t xml:space="preserve">Schnee schlagen. 200 g Butter, 3 Eigelb und </w:t>
      </w:r>
      <w:r w:rsidR="009E5EE1" w:rsidRPr="00C859C8">
        <w:rPr>
          <w:sz w:val="24"/>
          <w:szCs w:val="24"/>
        </w:rPr>
        <w:t xml:space="preserve">60 g Puderzucker schaumig rühren. </w:t>
      </w:r>
      <w:r w:rsidR="00735044" w:rsidRPr="00C859C8">
        <w:rPr>
          <w:sz w:val="24"/>
          <w:szCs w:val="24"/>
        </w:rPr>
        <w:t>Eischnee esslöffelweise unterziehen.</w:t>
      </w:r>
    </w:p>
    <w:p w14:paraId="55F0241F" w14:textId="64BE70A3" w:rsidR="00E10C3F" w:rsidRPr="00C859C8" w:rsidRDefault="00735044" w:rsidP="00E76E01">
      <w:pPr>
        <w:pStyle w:val="ListParagraph"/>
        <w:numPr>
          <w:ilvl w:val="0"/>
          <w:numId w:val="76"/>
        </w:numPr>
        <w:spacing w:after="120"/>
        <w:ind w:left="714" w:hanging="357"/>
        <w:contextualSpacing w:val="0"/>
        <w:jc w:val="both"/>
        <w:rPr>
          <w:sz w:val="24"/>
          <w:szCs w:val="24"/>
        </w:rPr>
      </w:pPr>
      <w:r w:rsidRPr="00C859C8">
        <w:rPr>
          <w:sz w:val="24"/>
          <w:szCs w:val="24"/>
        </w:rPr>
        <w:t xml:space="preserve">2 cl Weinbrand mit den 2 Tässchen </w:t>
      </w:r>
      <w:r w:rsidR="002A7299" w:rsidRPr="00C859C8">
        <w:rPr>
          <w:sz w:val="24"/>
          <w:szCs w:val="24"/>
        </w:rPr>
        <w:t xml:space="preserve">kalten Espresso vermischen. Einen der abgekühlten Mandelböden </w:t>
      </w:r>
      <w:r w:rsidR="00DC5E78" w:rsidRPr="00C859C8">
        <w:rPr>
          <w:sz w:val="24"/>
          <w:szCs w:val="24"/>
        </w:rPr>
        <w:t xml:space="preserve">mit etwa 1/3 </w:t>
      </w:r>
      <w:r w:rsidR="00D3682A" w:rsidRPr="00C859C8">
        <w:rPr>
          <w:sz w:val="24"/>
          <w:szCs w:val="24"/>
        </w:rPr>
        <w:t>E</w:t>
      </w:r>
      <w:r w:rsidR="00E10C3F" w:rsidRPr="00C859C8">
        <w:rPr>
          <w:sz w:val="24"/>
          <w:szCs w:val="24"/>
        </w:rPr>
        <w:t>spresso-Weinbrand-Mischung tränken.</w:t>
      </w:r>
    </w:p>
    <w:p w14:paraId="56A6768B" w14:textId="77777777" w:rsidR="00D3682A" w:rsidRPr="00C859C8" w:rsidRDefault="00E10C3F" w:rsidP="00E76E01">
      <w:pPr>
        <w:pStyle w:val="ListParagraph"/>
        <w:numPr>
          <w:ilvl w:val="0"/>
          <w:numId w:val="76"/>
        </w:numPr>
        <w:spacing w:after="120"/>
        <w:ind w:left="714" w:hanging="357"/>
        <w:contextualSpacing w:val="0"/>
        <w:jc w:val="both"/>
        <w:rPr>
          <w:sz w:val="24"/>
          <w:szCs w:val="24"/>
        </w:rPr>
      </w:pPr>
      <w:r w:rsidRPr="00C859C8">
        <w:rPr>
          <w:sz w:val="24"/>
          <w:szCs w:val="24"/>
        </w:rPr>
        <w:t xml:space="preserve">1/3 der eischaumcreme auftragen und glattstreichen. </w:t>
      </w:r>
      <w:r w:rsidR="004471F4" w:rsidRPr="00C859C8">
        <w:rPr>
          <w:sz w:val="24"/>
          <w:szCs w:val="24"/>
        </w:rPr>
        <w:t>50 g Schokolade reiben, die Hälfte</w:t>
      </w:r>
      <w:r w:rsidR="003A4817" w:rsidRPr="00C859C8">
        <w:rPr>
          <w:sz w:val="24"/>
          <w:szCs w:val="24"/>
        </w:rPr>
        <w:t xml:space="preserve"> davon auf die Creme streue</w:t>
      </w:r>
      <w:r w:rsidR="00B9043B" w:rsidRPr="00C859C8">
        <w:rPr>
          <w:sz w:val="24"/>
          <w:szCs w:val="24"/>
        </w:rPr>
        <w:t xml:space="preserve">n. Darauf vorsichtig wieder einen </w:t>
      </w:r>
      <w:r w:rsidR="00D3682A" w:rsidRPr="00C859C8">
        <w:rPr>
          <w:sz w:val="24"/>
          <w:szCs w:val="24"/>
        </w:rPr>
        <w:t>T</w:t>
      </w:r>
      <w:r w:rsidR="00B9043B" w:rsidRPr="00C859C8">
        <w:rPr>
          <w:sz w:val="24"/>
          <w:szCs w:val="24"/>
        </w:rPr>
        <w:t xml:space="preserve">ortenboden legen, mit Espresso und </w:t>
      </w:r>
      <w:r w:rsidR="00D3682A" w:rsidRPr="00C859C8">
        <w:rPr>
          <w:sz w:val="24"/>
          <w:szCs w:val="24"/>
        </w:rPr>
        <w:t>W</w:t>
      </w:r>
      <w:r w:rsidR="00B9043B" w:rsidRPr="00C859C8">
        <w:rPr>
          <w:sz w:val="24"/>
          <w:szCs w:val="24"/>
        </w:rPr>
        <w:t xml:space="preserve">einbrand beträufeln. Creme und Schokolade </w:t>
      </w:r>
      <w:r w:rsidR="00F96167" w:rsidRPr="00C859C8">
        <w:rPr>
          <w:sz w:val="24"/>
          <w:szCs w:val="24"/>
        </w:rPr>
        <w:t xml:space="preserve">dann wieder Tortenboden, </w:t>
      </w:r>
      <w:r w:rsidR="00D3682A" w:rsidRPr="00C859C8">
        <w:rPr>
          <w:sz w:val="24"/>
          <w:szCs w:val="24"/>
        </w:rPr>
        <w:t>E</w:t>
      </w:r>
      <w:r w:rsidR="00F96167" w:rsidRPr="00C859C8">
        <w:rPr>
          <w:sz w:val="24"/>
          <w:szCs w:val="24"/>
        </w:rPr>
        <w:t>spresso, Weinbrand und Creme folgen lassen</w:t>
      </w:r>
      <w:r w:rsidR="00D3682A" w:rsidRPr="00C859C8">
        <w:rPr>
          <w:sz w:val="24"/>
          <w:szCs w:val="24"/>
        </w:rPr>
        <w:t>.</w:t>
      </w:r>
    </w:p>
    <w:p w14:paraId="25F28110" w14:textId="77777777" w:rsidR="00FB29BB" w:rsidRDefault="00D3682A" w:rsidP="00E76E01">
      <w:pPr>
        <w:pStyle w:val="ListParagraph"/>
        <w:numPr>
          <w:ilvl w:val="0"/>
          <w:numId w:val="76"/>
        </w:numPr>
        <w:spacing w:after="120"/>
        <w:ind w:left="714" w:hanging="357"/>
        <w:contextualSpacing w:val="0"/>
        <w:jc w:val="both"/>
        <w:rPr>
          <w:sz w:val="24"/>
          <w:szCs w:val="24"/>
        </w:rPr>
      </w:pPr>
      <w:r w:rsidRPr="00C859C8">
        <w:rPr>
          <w:sz w:val="24"/>
          <w:szCs w:val="24"/>
        </w:rPr>
        <w:lastRenderedPageBreak/>
        <w:t>Torte zudecken, 4-5 Stunden im sehr kalten Kühlschrank durchziehen lassen. Vorm Servieren 100 g Schokol</w:t>
      </w:r>
      <w:r w:rsidR="00363BA2" w:rsidRPr="00C859C8">
        <w:rPr>
          <w:sz w:val="24"/>
          <w:szCs w:val="24"/>
        </w:rPr>
        <w:t>ade grob raspeln, die Oberfläche der Torte üppig mit Schokolade</w:t>
      </w:r>
      <w:r w:rsidR="00C859C8" w:rsidRPr="00C859C8">
        <w:rPr>
          <w:sz w:val="24"/>
          <w:szCs w:val="24"/>
        </w:rPr>
        <w:t>nraspeln und eventuell 3 EL Mandelsplittern dekorieren. Eiskalt servieren.</w:t>
      </w:r>
    </w:p>
    <w:p w14:paraId="44D9796C" w14:textId="77777777" w:rsidR="00FB29BB" w:rsidRDefault="00FB29BB">
      <w:pPr>
        <w:rPr>
          <w:sz w:val="24"/>
          <w:szCs w:val="24"/>
        </w:rPr>
      </w:pPr>
      <w:r>
        <w:rPr>
          <w:sz w:val="24"/>
          <w:szCs w:val="24"/>
        </w:rPr>
        <w:br w:type="page"/>
      </w:r>
    </w:p>
    <w:p w14:paraId="19FBF05B" w14:textId="1318109D" w:rsidR="00E61CC9" w:rsidRDefault="00E61CC9" w:rsidP="00151069">
      <w:pPr>
        <w:pStyle w:val="Heading2"/>
        <w:spacing w:after="240"/>
      </w:pPr>
      <w:r w:rsidRPr="00380DAB">
        <w:lastRenderedPageBreak/>
        <w:t>Zuccotto (Eisgekühlte Kuppeltorte)</w:t>
      </w:r>
      <w:r w:rsidR="002F34D4">
        <w:rPr>
          <w:rStyle w:val="FootnoteReference"/>
        </w:rPr>
        <w:footnoteReference w:id="1825"/>
      </w:r>
      <w:r w:rsidRPr="00380DAB">
        <w:t xml:space="preserve"> </w:t>
      </w:r>
    </w:p>
    <w:p w14:paraId="5884C291" w14:textId="2E3C3D0A" w:rsidR="00380DAB" w:rsidRDefault="00CB3926" w:rsidP="00380DAB">
      <w:pPr>
        <w:rPr>
          <w:sz w:val="24"/>
          <w:szCs w:val="24"/>
        </w:rPr>
      </w:pPr>
      <w:r w:rsidRPr="00151069">
        <w:rPr>
          <w:sz w:val="24"/>
          <w:szCs w:val="24"/>
          <w:u w:val="single"/>
        </w:rPr>
        <w:t>Zutaten</w:t>
      </w:r>
      <w:r>
        <w:rPr>
          <w:sz w:val="24"/>
          <w:szCs w:val="24"/>
        </w:rPr>
        <w:t xml:space="preserve"> </w:t>
      </w:r>
      <w:r w:rsidR="00151069">
        <w:rPr>
          <w:sz w:val="24"/>
          <w:szCs w:val="24"/>
        </w:rPr>
        <w:t>(</w:t>
      </w:r>
      <w:r>
        <w:rPr>
          <w:sz w:val="24"/>
          <w:szCs w:val="24"/>
        </w:rPr>
        <w:t xml:space="preserve">für </w:t>
      </w:r>
      <w:r w:rsidR="00565CA7">
        <w:rPr>
          <w:sz w:val="24"/>
          <w:szCs w:val="24"/>
        </w:rPr>
        <w:t>8-10 Portionen</w:t>
      </w:r>
      <w:r w:rsidR="00151069">
        <w:rPr>
          <w:sz w:val="24"/>
          <w:szCs w:val="24"/>
        </w:rPr>
        <w:t>):</w:t>
      </w:r>
    </w:p>
    <w:p w14:paraId="1FCC54B5" w14:textId="6DC4FCFE" w:rsidR="00565CA7" w:rsidRPr="00151069" w:rsidRDefault="00565CA7" w:rsidP="00380DAB">
      <w:pPr>
        <w:rPr>
          <w:sz w:val="24"/>
          <w:szCs w:val="24"/>
        </w:rPr>
      </w:pPr>
      <w:r w:rsidRPr="00151069">
        <w:rPr>
          <w:sz w:val="24"/>
          <w:szCs w:val="24"/>
        </w:rPr>
        <w:t>Für den Biskuitboden</w:t>
      </w:r>
      <w:r w:rsidR="00864080" w:rsidRPr="00151069">
        <w:rPr>
          <w:sz w:val="24"/>
          <w:szCs w:val="24"/>
        </w:rPr>
        <w:t xml:space="preserve"> (möglichst schon am Vortag backen)</w:t>
      </w:r>
    </w:p>
    <w:p w14:paraId="4BA061CA" w14:textId="59933D06" w:rsidR="00F72F88" w:rsidRDefault="00F72F88" w:rsidP="00380DAB">
      <w:pPr>
        <w:rPr>
          <w:sz w:val="24"/>
          <w:szCs w:val="24"/>
        </w:rPr>
      </w:pPr>
      <w:r>
        <w:rPr>
          <w:sz w:val="24"/>
          <w:szCs w:val="24"/>
        </w:rPr>
        <w:t>5 Eier</w:t>
      </w:r>
    </w:p>
    <w:p w14:paraId="0098E2F4" w14:textId="50201C13" w:rsidR="00F72F88" w:rsidRDefault="00F72F88" w:rsidP="00380DAB">
      <w:pPr>
        <w:rPr>
          <w:sz w:val="24"/>
          <w:szCs w:val="24"/>
        </w:rPr>
      </w:pPr>
      <w:r>
        <w:rPr>
          <w:sz w:val="24"/>
          <w:szCs w:val="24"/>
        </w:rPr>
        <w:t>1</w:t>
      </w:r>
      <w:r w:rsidR="00E52BA4">
        <w:rPr>
          <w:sz w:val="24"/>
          <w:szCs w:val="24"/>
        </w:rPr>
        <w:t>2</w:t>
      </w:r>
      <w:r>
        <w:rPr>
          <w:sz w:val="24"/>
          <w:szCs w:val="24"/>
        </w:rPr>
        <w:t>0 g Puderzucker</w:t>
      </w:r>
    </w:p>
    <w:p w14:paraId="33AEEDBC" w14:textId="31540439" w:rsidR="00A85DA0" w:rsidRDefault="00A85DA0" w:rsidP="00380DAB">
      <w:pPr>
        <w:rPr>
          <w:sz w:val="24"/>
          <w:szCs w:val="24"/>
        </w:rPr>
      </w:pPr>
      <w:r>
        <w:rPr>
          <w:sz w:val="24"/>
          <w:szCs w:val="24"/>
        </w:rPr>
        <w:t>1 EL Vanillezucker</w:t>
      </w:r>
    </w:p>
    <w:p w14:paraId="7F32CBBB" w14:textId="581972A6" w:rsidR="00A85DA0" w:rsidRDefault="00A85DA0" w:rsidP="00380DAB">
      <w:pPr>
        <w:rPr>
          <w:sz w:val="24"/>
          <w:szCs w:val="24"/>
        </w:rPr>
      </w:pPr>
      <w:r>
        <w:rPr>
          <w:sz w:val="24"/>
          <w:szCs w:val="24"/>
        </w:rPr>
        <w:t>50 g Speisestärke</w:t>
      </w:r>
    </w:p>
    <w:p w14:paraId="635020CF" w14:textId="68FE3AA0" w:rsidR="00A85DA0" w:rsidRDefault="00C95B8F" w:rsidP="00380DAB">
      <w:pPr>
        <w:rPr>
          <w:sz w:val="24"/>
          <w:szCs w:val="24"/>
        </w:rPr>
      </w:pPr>
      <w:r>
        <w:rPr>
          <w:sz w:val="24"/>
          <w:szCs w:val="24"/>
        </w:rPr>
        <w:t>50 g Mehl</w:t>
      </w:r>
    </w:p>
    <w:p w14:paraId="7C1BF64C" w14:textId="57C4AA35" w:rsidR="00C95B8F" w:rsidRDefault="00C95B8F" w:rsidP="00380DAB">
      <w:pPr>
        <w:rPr>
          <w:sz w:val="24"/>
          <w:szCs w:val="24"/>
        </w:rPr>
      </w:pPr>
    </w:p>
    <w:p w14:paraId="2EC2A2F9" w14:textId="11F33B54" w:rsidR="00C95B8F" w:rsidRPr="00151069" w:rsidRDefault="00C95B8F" w:rsidP="00380DAB">
      <w:pPr>
        <w:rPr>
          <w:i/>
          <w:iCs/>
          <w:sz w:val="24"/>
          <w:szCs w:val="24"/>
        </w:rPr>
      </w:pPr>
      <w:r w:rsidRPr="00151069">
        <w:rPr>
          <w:i/>
          <w:iCs/>
          <w:sz w:val="24"/>
          <w:szCs w:val="24"/>
        </w:rPr>
        <w:t>Für die Füllung:</w:t>
      </w:r>
    </w:p>
    <w:p w14:paraId="3B37C8F4" w14:textId="71549474" w:rsidR="00C95B8F" w:rsidRDefault="00AB05B2" w:rsidP="00380DAB">
      <w:pPr>
        <w:rPr>
          <w:sz w:val="24"/>
          <w:szCs w:val="24"/>
        </w:rPr>
      </w:pPr>
      <w:r>
        <w:rPr>
          <w:sz w:val="24"/>
          <w:szCs w:val="24"/>
        </w:rPr>
        <w:t>200 g Zartbitterschokolade</w:t>
      </w:r>
    </w:p>
    <w:p w14:paraId="54D00DC4" w14:textId="645398DB" w:rsidR="00AB05B2" w:rsidRDefault="003E65FF" w:rsidP="00380DAB">
      <w:pPr>
        <w:rPr>
          <w:sz w:val="24"/>
          <w:szCs w:val="24"/>
        </w:rPr>
      </w:pPr>
      <w:r>
        <w:rPr>
          <w:sz w:val="24"/>
          <w:szCs w:val="24"/>
        </w:rPr>
        <w:t>50 g geschälte Mandeln</w:t>
      </w:r>
    </w:p>
    <w:p w14:paraId="513F5904" w14:textId="5356136E" w:rsidR="003E65FF" w:rsidRDefault="003E65FF" w:rsidP="00380DAB">
      <w:pPr>
        <w:rPr>
          <w:sz w:val="24"/>
          <w:szCs w:val="24"/>
        </w:rPr>
      </w:pPr>
      <w:r>
        <w:rPr>
          <w:sz w:val="24"/>
          <w:szCs w:val="24"/>
        </w:rPr>
        <w:t>50 g geschälte Haselnüsse</w:t>
      </w:r>
    </w:p>
    <w:p w14:paraId="4F9203B1" w14:textId="5A6BAFEB" w:rsidR="003E65FF" w:rsidRDefault="00720E04" w:rsidP="00380DAB">
      <w:pPr>
        <w:rPr>
          <w:sz w:val="24"/>
          <w:szCs w:val="24"/>
        </w:rPr>
      </w:pPr>
      <w:r>
        <w:rPr>
          <w:sz w:val="24"/>
          <w:szCs w:val="24"/>
        </w:rPr>
        <w:t>50 g Baiser</w:t>
      </w:r>
      <w:r w:rsidR="001C1702">
        <w:rPr>
          <w:sz w:val="24"/>
          <w:szCs w:val="24"/>
        </w:rPr>
        <w:t xml:space="preserve"> (gibt’s meist beim Bäcker. Wird auch Schäumle genannt)</w:t>
      </w:r>
    </w:p>
    <w:p w14:paraId="74E7340C" w14:textId="6E3DE4B0" w:rsidR="00720E04" w:rsidRDefault="00720E04" w:rsidP="00380DAB">
      <w:pPr>
        <w:rPr>
          <w:sz w:val="24"/>
          <w:szCs w:val="24"/>
        </w:rPr>
      </w:pPr>
      <w:r>
        <w:rPr>
          <w:sz w:val="24"/>
          <w:szCs w:val="24"/>
        </w:rPr>
        <w:t>1 l Sahne</w:t>
      </w:r>
    </w:p>
    <w:p w14:paraId="577B3411" w14:textId="49ABC8C2" w:rsidR="00720E04" w:rsidRDefault="007322C4" w:rsidP="00380DAB">
      <w:pPr>
        <w:rPr>
          <w:sz w:val="24"/>
          <w:szCs w:val="24"/>
        </w:rPr>
      </w:pPr>
      <w:r>
        <w:rPr>
          <w:sz w:val="24"/>
          <w:szCs w:val="24"/>
        </w:rPr>
        <w:t>50 g Puderzucker</w:t>
      </w:r>
    </w:p>
    <w:p w14:paraId="5E419909" w14:textId="1598D0F4" w:rsidR="007322C4" w:rsidRDefault="007322C4" w:rsidP="00380DAB">
      <w:pPr>
        <w:rPr>
          <w:sz w:val="24"/>
          <w:szCs w:val="24"/>
        </w:rPr>
      </w:pPr>
    </w:p>
    <w:p w14:paraId="2294DC96" w14:textId="3964A947" w:rsidR="007322C4" w:rsidRPr="00151069" w:rsidRDefault="007322C4" w:rsidP="00380DAB">
      <w:pPr>
        <w:rPr>
          <w:i/>
          <w:iCs/>
          <w:sz w:val="24"/>
          <w:szCs w:val="24"/>
        </w:rPr>
      </w:pPr>
      <w:r w:rsidRPr="00151069">
        <w:rPr>
          <w:i/>
          <w:iCs/>
          <w:sz w:val="24"/>
          <w:szCs w:val="24"/>
        </w:rPr>
        <w:t>Sonstiges:</w:t>
      </w:r>
    </w:p>
    <w:p w14:paraId="769ACA39" w14:textId="245757F2" w:rsidR="00046BEF" w:rsidRDefault="00046BEF" w:rsidP="00380DAB">
      <w:pPr>
        <w:rPr>
          <w:sz w:val="24"/>
          <w:szCs w:val="24"/>
        </w:rPr>
      </w:pPr>
      <w:r>
        <w:rPr>
          <w:sz w:val="24"/>
          <w:szCs w:val="24"/>
        </w:rPr>
        <w:t>2 cl Weinbrand</w:t>
      </w:r>
    </w:p>
    <w:p w14:paraId="45D59430" w14:textId="35D8B978" w:rsidR="00046BEF" w:rsidRDefault="00E36D7F" w:rsidP="00380DAB">
      <w:pPr>
        <w:rPr>
          <w:sz w:val="24"/>
          <w:szCs w:val="24"/>
        </w:rPr>
      </w:pPr>
      <w:r>
        <w:rPr>
          <w:sz w:val="24"/>
          <w:szCs w:val="24"/>
        </w:rPr>
        <w:t>2 cl Amaretto</w:t>
      </w:r>
    </w:p>
    <w:p w14:paraId="564FF8D3" w14:textId="64B01F2A" w:rsidR="00E36D7F" w:rsidRDefault="00E36D7F" w:rsidP="00380DAB">
      <w:pPr>
        <w:rPr>
          <w:sz w:val="24"/>
          <w:szCs w:val="24"/>
        </w:rPr>
      </w:pPr>
      <w:r>
        <w:rPr>
          <w:sz w:val="24"/>
          <w:szCs w:val="24"/>
        </w:rPr>
        <w:t xml:space="preserve">Butter zum </w:t>
      </w:r>
      <w:r w:rsidR="00640056">
        <w:rPr>
          <w:sz w:val="24"/>
          <w:szCs w:val="24"/>
        </w:rPr>
        <w:t>E</w:t>
      </w:r>
      <w:r>
        <w:rPr>
          <w:sz w:val="24"/>
          <w:szCs w:val="24"/>
        </w:rPr>
        <w:t>infetten</w:t>
      </w:r>
    </w:p>
    <w:p w14:paraId="074D6725" w14:textId="56438F30" w:rsidR="00E36D7F" w:rsidRDefault="00640056" w:rsidP="00380DAB">
      <w:pPr>
        <w:rPr>
          <w:sz w:val="24"/>
          <w:szCs w:val="24"/>
        </w:rPr>
      </w:pPr>
      <w:r>
        <w:rPr>
          <w:sz w:val="24"/>
          <w:szCs w:val="24"/>
        </w:rPr>
        <w:t>100 g Schokoladenglasur</w:t>
      </w:r>
    </w:p>
    <w:p w14:paraId="78D90BFC" w14:textId="2F118384" w:rsidR="00640056" w:rsidRDefault="00640056" w:rsidP="00380DAB">
      <w:pPr>
        <w:rPr>
          <w:sz w:val="24"/>
          <w:szCs w:val="24"/>
        </w:rPr>
      </w:pPr>
      <w:r>
        <w:rPr>
          <w:sz w:val="24"/>
          <w:szCs w:val="24"/>
        </w:rPr>
        <w:t>Puderzucker zum Bestäuben</w:t>
      </w:r>
    </w:p>
    <w:p w14:paraId="4DEF193F" w14:textId="68A86BDD" w:rsidR="003B0BE0" w:rsidRDefault="003B0BE0" w:rsidP="00380DAB">
      <w:pPr>
        <w:rPr>
          <w:sz w:val="24"/>
          <w:szCs w:val="24"/>
        </w:rPr>
      </w:pPr>
    </w:p>
    <w:p w14:paraId="203EDF4B" w14:textId="634B8703" w:rsidR="003B0BE0" w:rsidRDefault="003B0BE0" w:rsidP="00380DAB">
      <w:pPr>
        <w:rPr>
          <w:sz w:val="24"/>
          <w:szCs w:val="24"/>
        </w:rPr>
      </w:pPr>
      <w:r>
        <w:rPr>
          <w:sz w:val="24"/>
          <w:szCs w:val="24"/>
        </w:rPr>
        <w:t xml:space="preserve">Zubereitungszeit: 1 ¾ Stunden (plus </w:t>
      </w:r>
      <w:r w:rsidR="00D42572">
        <w:rPr>
          <w:sz w:val="24"/>
          <w:szCs w:val="24"/>
        </w:rPr>
        <w:t>mindestens 6 Stunden kühlen)</w:t>
      </w:r>
    </w:p>
    <w:p w14:paraId="63877812" w14:textId="04D22747" w:rsidR="00D42572" w:rsidRPr="00675B1C" w:rsidRDefault="008C644A" w:rsidP="00E76E01">
      <w:pPr>
        <w:pStyle w:val="ListParagraph"/>
        <w:numPr>
          <w:ilvl w:val="0"/>
          <w:numId w:val="95"/>
        </w:numPr>
        <w:spacing w:after="120"/>
        <w:ind w:left="714" w:hanging="357"/>
        <w:contextualSpacing w:val="0"/>
        <w:jc w:val="both"/>
        <w:rPr>
          <w:sz w:val="24"/>
          <w:szCs w:val="24"/>
        </w:rPr>
      </w:pPr>
      <w:r w:rsidRPr="00675B1C">
        <w:rPr>
          <w:sz w:val="24"/>
          <w:szCs w:val="24"/>
        </w:rPr>
        <w:t>Ein großes Blech mit Backpapier auslegen</w:t>
      </w:r>
      <w:r w:rsidR="00447B46" w:rsidRPr="00675B1C">
        <w:rPr>
          <w:sz w:val="24"/>
          <w:szCs w:val="24"/>
        </w:rPr>
        <w:t xml:space="preserve">. Backofen auf 175°C vorheizen. </w:t>
      </w:r>
      <w:r w:rsidR="00FC4C4D" w:rsidRPr="00675B1C">
        <w:rPr>
          <w:sz w:val="24"/>
          <w:szCs w:val="24"/>
        </w:rPr>
        <w:t xml:space="preserve"> </w:t>
      </w:r>
      <w:r w:rsidR="008E2B8C" w:rsidRPr="00675B1C">
        <w:rPr>
          <w:sz w:val="24"/>
          <w:szCs w:val="24"/>
        </w:rPr>
        <w:t xml:space="preserve">Für den Biskuitboden 5 </w:t>
      </w:r>
      <w:r w:rsidR="00672FC0" w:rsidRPr="00675B1C">
        <w:rPr>
          <w:sz w:val="24"/>
          <w:szCs w:val="24"/>
        </w:rPr>
        <w:t>E</w:t>
      </w:r>
      <w:r w:rsidR="008E2B8C" w:rsidRPr="00675B1C">
        <w:rPr>
          <w:sz w:val="24"/>
          <w:szCs w:val="24"/>
        </w:rPr>
        <w:t xml:space="preserve">igelb, Puderzucker und </w:t>
      </w:r>
      <w:r w:rsidR="00672FC0" w:rsidRPr="00675B1C">
        <w:rPr>
          <w:sz w:val="24"/>
          <w:szCs w:val="24"/>
        </w:rPr>
        <w:t xml:space="preserve">Vanillezucker mit dem Schneebesen schön schaumig schlagen. </w:t>
      </w:r>
      <w:r w:rsidR="00474F5E" w:rsidRPr="00675B1C">
        <w:rPr>
          <w:sz w:val="24"/>
          <w:szCs w:val="24"/>
        </w:rPr>
        <w:t xml:space="preserve">5 </w:t>
      </w:r>
      <w:r w:rsidR="00FC4C4D" w:rsidRPr="00675B1C">
        <w:rPr>
          <w:sz w:val="24"/>
          <w:szCs w:val="24"/>
        </w:rPr>
        <w:t>E</w:t>
      </w:r>
      <w:r w:rsidR="00474F5E" w:rsidRPr="00675B1C">
        <w:rPr>
          <w:sz w:val="24"/>
          <w:szCs w:val="24"/>
        </w:rPr>
        <w:t>iweiß zu steife</w:t>
      </w:r>
      <w:r w:rsidR="001C1702" w:rsidRPr="00675B1C">
        <w:rPr>
          <w:sz w:val="24"/>
          <w:szCs w:val="24"/>
        </w:rPr>
        <w:t>m</w:t>
      </w:r>
      <w:r w:rsidR="00474F5E" w:rsidRPr="00675B1C">
        <w:rPr>
          <w:sz w:val="24"/>
          <w:szCs w:val="24"/>
        </w:rPr>
        <w:t xml:space="preserve"> Schnee schlagen</w:t>
      </w:r>
      <w:r w:rsidR="00FC4C4D" w:rsidRPr="00675B1C">
        <w:rPr>
          <w:sz w:val="24"/>
          <w:szCs w:val="24"/>
        </w:rPr>
        <w:t xml:space="preserve"> und vorsichtig unterziehen.</w:t>
      </w:r>
      <w:r w:rsidR="0060746F" w:rsidRPr="00675B1C">
        <w:rPr>
          <w:sz w:val="24"/>
          <w:szCs w:val="24"/>
        </w:rPr>
        <w:t xml:space="preserve"> </w:t>
      </w:r>
      <w:r w:rsidR="003B61F9" w:rsidRPr="00675B1C">
        <w:rPr>
          <w:sz w:val="24"/>
          <w:szCs w:val="24"/>
        </w:rPr>
        <w:t>S</w:t>
      </w:r>
      <w:r w:rsidR="008729DB" w:rsidRPr="00675B1C">
        <w:rPr>
          <w:sz w:val="24"/>
          <w:szCs w:val="24"/>
        </w:rPr>
        <w:t xml:space="preserve">peisestärke und Mehl einrieseln lassen </w:t>
      </w:r>
      <w:r w:rsidR="00677CB0" w:rsidRPr="00675B1C">
        <w:rPr>
          <w:sz w:val="24"/>
          <w:szCs w:val="24"/>
        </w:rPr>
        <w:t xml:space="preserve">und unter die Eiermischung rühren. </w:t>
      </w:r>
      <w:r w:rsidR="005F5A96" w:rsidRPr="00675B1C">
        <w:rPr>
          <w:sz w:val="24"/>
          <w:szCs w:val="24"/>
        </w:rPr>
        <w:t xml:space="preserve">Masse etwa </w:t>
      </w:r>
      <w:r w:rsidR="007B4663" w:rsidRPr="00675B1C">
        <w:rPr>
          <w:sz w:val="24"/>
          <w:szCs w:val="24"/>
        </w:rPr>
        <w:t>1 cm hoch auf das Blech streichen</w:t>
      </w:r>
      <w:r w:rsidR="004A6CCA" w:rsidRPr="00675B1C">
        <w:rPr>
          <w:sz w:val="24"/>
          <w:szCs w:val="24"/>
        </w:rPr>
        <w:t xml:space="preserve"> und im vorgeheizten Backofen (Gas Stufe 2) </w:t>
      </w:r>
      <w:r w:rsidR="00D63739" w:rsidRPr="00675B1C">
        <w:rPr>
          <w:sz w:val="24"/>
          <w:szCs w:val="24"/>
        </w:rPr>
        <w:t xml:space="preserve">15 </w:t>
      </w:r>
      <w:r w:rsidR="00D63739" w:rsidRPr="00675B1C">
        <w:rPr>
          <w:sz w:val="24"/>
          <w:szCs w:val="24"/>
        </w:rPr>
        <w:lastRenderedPageBreak/>
        <w:t>Minuten backen. Auf ein Brett stürzen</w:t>
      </w:r>
      <w:r w:rsidR="00DC3738" w:rsidRPr="00675B1C">
        <w:rPr>
          <w:sz w:val="24"/>
          <w:szCs w:val="24"/>
        </w:rPr>
        <w:t>, Papier abziehen und den Biskuit gut abkühlen lassen.</w:t>
      </w:r>
    </w:p>
    <w:p w14:paraId="6F6828EC" w14:textId="39D221F0" w:rsidR="00DC3738" w:rsidRPr="00675B1C" w:rsidRDefault="00E14FEB" w:rsidP="00E76E01">
      <w:pPr>
        <w:pStyle w:val="ListParagraph"/>
        <w:numPr>
          <w:ilvl w:val="0"/>
          <w:numId w:val="95"/>
        </w:numPr>
        <w:spacing w:after="120"/>
        <w:ind w:left="714" w:hanging="357"/>
        <w:contextualSpacing w:val="0"/>
        <w:jc w:val="both"/>
        <w:rPr>
          <w:sz w:val="24"/>
          <w:szCs w:val="24"/>
        </w:rPr>
      </w:pPr>
      <w:r w:rsidRPr="00675B1C">
        <w:rPr>
          <w:sz w:val="24"/>
          <w:szCs w:val="24"/>
        </w:rPr>
        <w:t>Eine tiefe</w:t>
      </w:r>
      <w:r w:rsidR="000B136D" w:rsidRPr="00675B1C">
        <w:rPr>
          <w:sz w:val="24"/>
          <w:szCs w:val="24"/>
        </w:rPr>
        <w:t>, halbrunde</w:t>
      </w:r>
      <w:r w:rsidRPr="00675B1C">
        <w:rPr>
          <w:sz w:val="24"/>
          <w:szCs w:val="24"/>
        </w:rPr>
        <w:t xml:space="preserve"> Schüssel </w:t>
      </w:r>
      <w:r w:rsidR="005B7849" w:rsidRPr="00675B1C">
        <w:rPr>
          <w:sz w:val="24"/>
          <w:szCs w:val="24"/>
        </w:rPr>
        <w:t>mit gebuttertem Pergamentpapier oder Folie auslegen</w:t>
      </w:r>
      <w:r w:rsidR="000B136D" w:rsidRPr="00675B1C">
        <w:rPr>
          <w:sz w:val="24"/>
          <w:szCs w:val="24"/>
        </w:rPr>
        <w:t>. Aus dem Biskuit einen kleine</w:t>
      </w:r>
      <w:r w:rsidR="00076C49" w:rsidRPr="00675B1C">
        <w:rPr>
          <w:sz w:val="24"/>
          <w:szCs w:val="24"/>
        </w:rPr>
        <w:t>n</w:t>
      </w:r>
      <w:r w:rsidR="000B136D" w:rsidRPr="00675B1C">
        <w:rPr>
          <w:sz w:val="24"/>
          <w:szCs w:val="24"/>
        </w:rPr>
        <w:t xml:space="preserve"> Kreis </w:t>
      </w:r>
      <w:r w:rsidR="00AF1A1E" w:rsidRPr="00675B1C">
        <w:rPr>
          <w:sz w:val="24"/>
          <w:szCs w:val="24"/>
        </w:rPr>
        <w:t>(</w:t>
      </w:r>
      <w:r w:rsidR="002A1E6B" w:rsidRPr="00675B1C">
        <w:rPr>
          <w:sz w:val="24"/>
          <w:szCs w:val="24"/>
        </w:rPr>
        <w:t>D</w:t>
      </w:r>
      <w:r w:rsidR="00AF1A1E" w:rsidRPr="00675B1C">
        <w:rPr>
          <w:sz w:val="24"/>
          <w:szCs w:val="24"/>
        </w:rPr>
        <w:t>urchmesser des Schüsselboden</w:t>
      </w:r>
      <w:r w:rsidR="002A1E6B" w:rsidRPr="00675B1C">
        <w:rPr>
          <w:sz w:val="24"/>
          <w:szCs w:val="24"/>
        </w:rPr>
        <w:t>s, etwa 10 cm)</w:t>
      </w:r>
      <w:r w:rsidR="005F0349" w:rsidRPr="00675B1C">
        <w:rPr>
          <w:sz w:val="24"/>
          <w:szCs w:val="24"/>
        </w:rPr>
        <w:t xml:space="preserve"> ausschneiden, in die </w:t>
      </w:r>
      <w:r w:rsidR="00A926B7" w:rsidRPr="00675B1C">
        <w:rPr>
          <w:sz w:val="24"/>
          <w:szCs w:val="24"/>
        </w:rPr>
        <w:t>S</w:t>
      </w:r>
      <w:r w:rsidR="005F0349" w:rsidRPr="00675B1C">
        <w:rPr>
          <w:sz w:val="24"/>
          <w:szCs w:val="24"/>
        </w:rPr>
        <w:t xml:space="preserve">chüssel legen. </w:t>
      </w:r>
      <w:r w:rsidR="009A4F31" w:rsidRPr="00675B1C">
        <w:rPr>
          <w:sz w:val="24"/>
          <w:szCs w:val="24"/>
        </w:rPr>
        <w:t>Restlichen Biskuit in Streifen schneiden</w:t>
      </w:r>
      <w:r w:rsidR="00F2556A" w:rsidRPr="00675B1C">
        <w:rPr>
          <w:sz w:val="24"/>
          <w:szCs w:val="24"/>
        </w:rPr>
        <w:t xml:space="preserve">, mit einem </w:t>
      </w:r>
      <w:r w:rsidR="00E25744" w:rsidRPr="00675B1C">
        <w:rPr>
          <w:sz w:val="24"/>
          <w:szCs w:val="24"/>
        </w:rPr>
        <w:t>Teil</w:t>
      </w:r>
      <w:r w:rsidR="00F2556A" w:rsidRPr="00675B1C">
        <w:rPr>
          <w:sz w:val="24"/>
          <w:szCs w:val="24"/>
        </w:rPr>
        <w:t xml:space="preserve"> davon die Seiten der Schüssel bis oben hin auskleiden</w:t>
      </w:r>
      <w:r w:rsidR="00B1308B" w:rsidRPr="00675B1C">
        <w:rPr>
          <w:sz w:val="24"/>
          <w:szCs w:val="24"/>
        </w:rPr>
        <w:t>. 2 cl Weinbrand</w:t>
      </w:r>
      <w:r w:rsidR="00A926B7" w:rsidRPr="00675B1C">
        <w:rPr>
          <w:sz w:val="24"/>
          <w:szCs w:val="24"/>
        </w:rPr>
        <w:t xml:space="preserve"> mit 2 cl Amaretto mischen. Mit einem Pinsel auf den Biskuit auftragen.</w:t>
      </w:r>
    </w:p>
    <w:p w14:paraId="42320431" w14:textId="56C41582" w:rsidR="00076C49" w:rsidRPr="00675B1C" w:rsidRDefault="00076C49" w:rsidP="00E76E01">
      <w:pPr>
        <w:pStyle w:val="ListParagraph"/>
        <w:numPr>
          <w:ilvl w:val="0"/>
          <w:numId w:val="95"/>
        </w:numPr>
        <w:spacing w:after="120"/>
        <w:ind w:left="714" w:hanging="357"/>
        <w:contextualSpacing w:val="0"/>
        <w:jc w:val="both"/>
        <w:rPr>
          <w:sz w:val="24"/>
          <w:szCs w:val="24"/>
        </w:rPr>
      </w:pPr>
      <w:r w:rsidRPr="00675B1C">
        <w:rPr>
          <w:sz w:val="24"/>
          <w:szCs w:val="24"/>
        </w:rPr>
        <w:t xml:space="preserve">Füllung: </w:t>
      </w:r>
      <w:r w:rsidR="00D30D1B" w:rsidRPr="00675B1C">
        <w:rPr>
          <w:sz w:val="24"/>
          <w:szCs w:val="24"/>
        </w:rPr>
        <w:t>Die Hälfte der Schokolade grob raspeln</w:t>
      </w:r>
      <w:r w:rsidR="00B53392" w:rsidRPr="00675B1C">
        <w:rPr>
          <w:sz w:val="24"/>
          <w:szCs w:val="24"/>
        </w:rPr>
        <w:t>, den Rest mit 100 ml Sahne</w:t>
      </w:r>
      <w:r w:rsidR="00FC26C1" w:rsidRPr="00675B1C">
        <w:rPr>
          <w:sz w:val="24"/>
          <w:szCs w:val="24"/>
        </w:rPr>
        <w:t xml:space="preserve"> im Wasserbad schmelzen. Mandeln und Nüsse grob hacken</w:t>
      </w:r>
      <w:r w:rsidR="00E34F77" w:rsidRPr="00675B1C">
        <w:rPr>
          <w:sz w:val="24"/>
          <w:szCs w:val="24"/>
        </w:rPr>
        <w:t>, kurz anrösten. Baiser zerkrümeln. Restliche sahne mit 50 g Puderzucker steifschlagen</w:t>
      </w:r>
      <w:r w:rsidR="001C1702" w:rsidRPr="00675B1C">
        <w:rPr>
          <w:sz w:val="24"/>
          <w:szCs w:val="24"/>
        </w:rPr>
        <w:t>. Schokoraspeln, Mandeln und Nüsse untermischen.</w:t>
      </w:r>
    </w:p>
    <w:p w14:paraId="3B7A007B" w14:textId="0ABE29BC" w:rsidR="00F547CA" w:rsidRPr="00675B1C" w:rsidRDefault="00F547CA" w:rsidP="00E76E01">
      <w:pPr>
        <w:pStyle w:val="ListParagraph"/>
        <w:numPr>
          <w:ilvl w:val="0"/>
          <w:numId w:val="95"/>
        </w:numPr>
        <w:spacing w:after="120"/>
        <w:ind w:left="714" w:hanging="357"/>
        <w:contextualSpacing w:val="0"/>
        <w:jc w:val="both"/>
        <w:rPr>
          <w:sz w:val="24"/>
          <w:szCs w:val="24"/>
        </w:rPr>
      </w:pPr>
      <w:r w:rsidRPr="00675B1C">
        <w:rPr>
          <w:sz w:val="24"/>
          <w:szCs w:val="24"/>
        </w:rPr>
        <w:t xml:space="preserve">Sahne in 2 Portionen teilen. Unter eine Hälfte das zerkrümelte Baiser rühren, die zweite Sahnehälfte mit der abgekühlten flüssigen Schokolade mischen. Baisersahne </w:t>
      </w:r>
      <w:r w:rsidR="001D56DA" w:rsidRPr="00675B1C">
        <w:rPr>
          <w:sz w:val="24"/>
          <w:szCs w:val="24"/>
        </w:rPr>
        <w:t>löffelweise in die Form geben</w:t>
      </w:r>
      <w:r w:rsidR="00940649" w:rsidRPr="00675B1C">
        <w:rPr>
          <w:sz w:val="24"/>
          <w:szCs w:val="24"/>
        </w:rPr>
        <w:t xml:space="preserve">, den Biskuit rundum </w:t>
      </w:r>
      <w:r w:rsidR="00291233" w:rsidRPr="00675B1C">
        <w:rPr>
          <w:sz w:val="24"/>
          <w:szCs w:val="24"/>
        </w:rPr>
        <w:t xml:space="preserve">bis obenhin gleichmäßig bestreichen. </w:t>
      </w:r>
      <w:r w:rsidR="0066615F" w:rsidRPr="00675B1C">
        <w:rPr>
          <w:sz w:val="24"/>
          <w:szCs w:val="24"/>
        </w:rPr>
        <w:t>20 Minuten kaltstellen. Mit der Schokosahne auffüllen</w:t>
      </w:r>
      <w:r w:rsidR="00CE5572" w:rsidRPr="00675B1C">
        <w:rPr>
          <w:sz w:val="24"/>
          <w:szCs w:val="24"/>
        </w:rPr>
        <w:t xml:space="preserve">, glattstreichen. Oberfläche mit den restlichen </w:t>
      </w:r>
      <w:r w:rsidR="00E72FA7" w:rsidRPr="00675B1C">
        <w:rPr>
          <w:sz w:val="24"/>
          <w:szCs w:val="24"/>
        </w:rPr>
        <w:t>Biskuitstreifen abdecken. Mindestens 6 Stunden, eventuell über Nacht, in den sehr kalten Kühlschrank stellen.</w:t>
      </w:r>
    </w:p>
    <w:p w14:paraId="3C53C932" w14:textId="2555047A" w:rsidR="00E72FA7" w:rsidRPr="00675B1C" w:rsidRDefault="00E72FA7" w:rsidP="00E76E01">
      <w:pPr>
        <w:pStyle w:val="ListParagraph"/>
        <w:numPr>
          <w:ilvl w:val="0"/>
          <w:numId w:val="95"/>
        </w:numPr>
        <w:spacing w:after="120"/>
        <w:ind w:left="714" w:hanging="357"/>
        <w:contextualSpacing w:val="0"/>
        <w:jc w:val="both"/>
        <w:rPr>
          <w:sz w:val="24"/>
          <w:szCs w:val="24"/>
        </w:rPr>
      </w:pPr>
      <w:r w:rsidRPr="00675B1C">
        <w:rPr>
          <w:sz w:val="24"/>
          <w:szCs w:val="24"/>
        </w:rPr>
        <w:t xml:space="preserve">Für die </w:t>
      </w:r>
      <w:r w:rsidR="00134BA6" w:rsidRPr="00675B1C">
        <w:rPr>
          <w:sz w:val="24"/>
          <w:szCs w:val="24"/>
        </w:rPr>
        <w:t>G</w:t>
      </w:r>
      <w:r w:rsidRPr="00675B1C">
        <w:rPr>
          <w:sz w:val="24"/>
          <w:szCs w:val="24"/>
        </w:rPr>
        <w:t xml:space="preserve">arnierung der torte </w:t>
      </w:r>
      <w:r w:rsidR="00134BA6" w:rsidRPr="00675B1C">
        <w:rPr>
          <w:sz w:val="24"/>
          <w:szCs w:val="24"/>
        </w:rPr>
        <w:t>Sch</w:t>
      </w:r>
      <w:r w:rsidRPr="00675B1C">
        <w:rPr>
          <w:sz w:val="24"/>
          <w:szCs w:val="24"/>
        </w:rPr>
        <w:t xml:space="preserve">ablonen herstellen. Aus Papier einen Kreis (20-25 cm </w:t>
      </w:r>
      <w:r w:rsidR="00134BA6" w:rsidRPr="00675B1C">
        <w:rPr>
          <w:sz w:val="24"/>
          <w:szCs w:val="24"/>
        </w:rPr>
        <w:t>D</w:t>
      </w:r>
      <w:r w:rsidRPr="00675B1C">
        <w:rPr>
          <w:sz w:val="24"/>
          <w:szCs w:val="24"/>
        </w:rPr>
        <w:t>urchmesser) ausschneiden</w:t>
      </w:r>
      <w:r w:rsidR="00134BA6" w:rsidRPr="00675B1C">
        <w:rPr>
          <w:sz w:val="24"/>
          <w:szCs w:val="24"/>
        </w:rPr>
        <w:t xml:space="preserve">. Die Mitte markieren, von außen her strahlenförmig spitze </w:t>
      </w:r>
      <w:r w:rsidR="00575C7A" w:rsidRPr="00675B1C">
        <w:rPr>
          <w:sz w:val="24"/>
          <w:szCs w:val="24"/>
        </w:rPr>
        <w:t>Dr</w:t>
      </w:r>
      <w:r w:rsidR="00134BA6" w:rsidRPr="00675B1C">
        <w:rPr>
          <w:sz w:val="24"/>
          <w:szCs w:val="24"/>
        </w:rPr>
        <w:t>eiecke zur Mitte hin ausschneiden.</w:t>
      </w:r>
    </w:p>
    <w:p w14:paraId="499992B6" w14:textId="61A75A08" w:rsidR="00575C7A" w:rsidRPr="00675B1C" w:rsidRDefault="00575C7A" w:rsidP="00E76E01">
      <w:pPr>
        <w:pStyle w:val="ListParagraph"/>
        <w:numPr>
          <w:ilvl w:val="0"/>
          <w:numId w:val="95"/>
        </w:numPr>
        <w:spacing w:after="120"/>
        <w:ind w:left="714" w:hanging="357"/>
        <w:contextualSpacing w:val="0"/>
        <w:jc w:val="both"/>
        <w:rPr>
          <w:sz w:val="24"/>
          <w:szCs w:val="24"/>
        </w:rPr>
      </w:pPr>
      <w:r w:rsidRPr="00675B1C">
        <w:rPr>
          <w:sz w:val="24"/>
          <w:szCs w:val="24"/>
        </w:rPr>
        <w:t>Schokoladenglasur schmelzen. Die gut gekühlte torte stürzen</w:t>
      </w:r>
      <w:r w:rsidR="00B01F18" w:rsidRPr="00675B1C">
        <w:rPr>
          <w:sz w:val="24"/>
          <w:szCs w:val="24"/>
        </w:rPr>
        <w:t>, Pergamentpapier abziehen. Mit Glasur überziehen</w:t>
      </w:r>
      <w:r w:rsidR="00EF6880" w:rsidRPr="00675B1C">
        <w:rPr>
          <w:sz w:val="24"/>
          <w:szCs w:val="24"/>
        </w:rPr>
        <w:t>, trocknen lassen. Schablonen auflegen</w:t>
      </w:r>
      <w:r w:rsidR="00052BC5" w:rsidRPr="00675B1C">
        <w:rPr>
          <w:sz w:val="24"/>
          <w:szCs w:val="24"/>
        </w:rPr>
        <w:t xml:space="preserve">. Freie </w:t>
      </w:r>
      <w:r w:rsidR="00E25744" w:rsidRPr="00675B1C">
        <w:rPr>
          <w:sz w:val="24"/>
          <w:szCs w:val="24"/>
        </w:rPr>
        <w:t>Stellen</w:t>
      </w:r>
      <w:r w:rsidR="00052BC5" w:rsidRPr="00675B1C">
        <w:rPr>
          <w:sz w:val="24"/>
          <w:szCs w:val="24"/>
        </w:rPr>
        <w:t xml:space="preserve"> mit Puderzucker bestäuben, so dass sich ein strahlenförmiges Muster ergibt. In Portionsstücke schneiden, sofort servieren.</w:t>
      </w:r>
    </w:p>
    <w:p w14:paraId="2D0A011C" w14:textId="77777777" w:rsidR="00076C49" w:rsidRPr="00380DAB" w:rsidRDefault="00076C49" w:rsidP="00380DAB">
      <w:pPr>
        <w:rPr>
          <w:sz w:val="24"/>
          <w:szCs w:val="24"/>
        </w:rPr>
      </w:pPr>
    </w:p>
    <w:p w14:paraId="4AF2F3D6" w14:textId="3DAFBD3F" w:rsidR="00385436" w:rsidRPr="00C859C8" w:rsidRDefault="00385436" w:rsidP="00E76E01">
      <w:pPr>
        <w:pStyle w:val="ListParagraph"/>
        <w:numPr>
          <w:ilvl w:val="0"/>
          <w:numId w:val="76"/>
        </w:numPr>
        <w:rPr>
          <w:sz w:val="24"/>
          <w:szCs w:val="24"/>
        </w:rPr>
      </w:pPr>
      <w:r w:rsidRPr="00C859C8">
        <w:rPr>
          <w:sz w:val="24"/>
          <w:szCs w:val="24"/>
        </w:rPr>
        <w:br w:type="page"/>
      </w:r>
    </w:p>
    <w:p w14:paraId="38DA36B4" w14:textId="2A87C29C" w:rsidR="00EE4FCD" w:rsidRDefault="00C7383F" w:rsidP="004F59BF">
      <w:pPr>
        <w:pStyle w:val="Heading2"/>
        <w:spacing w:after="240"/>
      </w:pPr>
      <w:r>
        <w:lastRenderedPageBreak/>
        <w:t>Schokoladen-Brownie mit Himbeeren</w:t>
      </w:r>
      <w:r w:rsidR="00C75FF0">
        <w:rPr>
          <w:rStyle w:val="FootnoteReference"/>
        </w:rPr>
        <w:footnoteReference w:id="1826"/>
      </w:r>
      <w:r w:rsidR="00EE4FCD">
        <w:t xml:space="preserve"> </w:t>
      </w:r>
    </w:p>
    <w:p w14:paraId="21A7642A" w14:textId="0F83C858" w:rsidR="002D557D" w:rsidRDefault="00EE4FCD" w:rsidP="003536CD">
      <w:pPr>
        <w:rPr>
          <w:sz w:val="24"/>
          <w:szCs w:val="24"/>
        </w:rPr>
      </w:pPr>
      <w:r w:rsidRPr="004F59BF">
        <w:rPr>
          <w:sz w:val="24"/>
          <w:szCs w:val="24"/>
          <w:u w:val="single"/>
        </w:rPr>
        <w:t>Zutaten</w:t>
      </w:r>
      <w:r w:rsidR="002D557D">
        <w:rPr>
          <w:sz w:val="24"/>
          <w:szCs w:val="24"/>
        </w:rPr>
        <w:t xml:space="preserve"> </w:t>
      </w:r>
      <w:r w:rsidR="004F59BF">
        <w:rPr>
          <w:sz w:val="24"/>
          <w:szCs w:val="24"/>
        </w:rPr>
        <w:t>(</w:t>
      </w:r>
      <w:r w:rsidR="002D557D">
        <w:rPr>
          <w:sz w:val="24"/>
          <w:szCs w:val="24"/>
        </w:rPr>
        <w:t>für 6 Portionen</w:t>
      </w:r>
      <w:r w:rsidR="004F59BF">
        <w:rPr>
          <w:sz w:val="24"/>
          <w:szCs w:val="24"/>
        </w:rPr>
        <w:t>)</w:t>
      </w:r>
    </w:p>
    <w:p w14:paraId="740CBBB7" w14:textId="77777777" w:rsidR="002D557D" w:rsidRDefault="002D557D" w:rsidP="003536CD">
      <w:pPr>
        <w:rPr>
          <w:sz w:val="24"/>
          <w:szCs w:val="24"/>
        </w:rPr>
      </w:pPr>
      <w:r>
        <w:rPr>
          <w:sz w:val="24"/>
          <w:szCs w:val="24"/>
        </w:rPr>
        <w:t>25 frische Madjoul-Datteln, entkernt</w:t>
      </w:r>
    </w:p>
    <w:p w14:paraId="1E417BBA" w14:textId="77777777" w:rsidR="00CC6D6D" w:rsidRDefault="00CC6D6D" w:rsidP="003536CD">
      <w:pPr>
        <w:rPr>
          <w:sz w:val="24"/>
          <w:szCs w:val="24"/>
        </w:rPr>
      </w:pPr>
      <w:r>
        <w:rPr>
          <w:sz w:val="24"/>
          <w:szCs w:val="24"/>
        </w:rPr>
        <w:t>60 ml Kokosfett</w:t>
      </w:r>
    </w:p>
    <w:p w14:paraId="473104B6" w14:textId="77777777" w:rsidR="00CC6D6D" w:rsidRDefault="00CC6D6D" w:rsidP="003536CD">
      <w:pPr>
        <w:rPr>
          <w:sz w:val="24"/>
          <w:szCs w:val="24"/>
        </w:rPr>
      </w:pPr>
      <w:r>
        <w:rPr>
          <w:sz w:val="24"/>
          <w:szCs w:val="24"/>
        </w:rPr>
        <w:t>2 EL Ahornsirup</w:t>
      </w:r>
    </w:p>
    <w:p w14:paraId="0247178E" w14:textId="77777777" w:rsidR="00CC6D6D" w:rsidRDefault="00CC6D6D" w:rsidP="003536CD">
      <w:pPr>
        <w:rPr>
          <w:sz w:val="24"/>
          <w:szCs w:val="24"/>
        </w:rPr>
      </w:pPr>
      <w:r>
        <w:rPr>
          <w:sz w:val="24"/>
          <w:szCs w:val="24"/>
        </w:rPr>
        <w:t>40 g Kakopulver</w:t>
      </w:r>
    </w:p>
    <w:p w14:paraId="4C01D7A2" w14:textId="53CC0A12" w:rsidR="00CC6D6D" w:rsidRPr="00BE5F54" w:rsidRDefault="00CC6D6D" w:rsidP="003536CD">
      <w:pPr>
        <w:rPr>
          <w:sz w:val="24"/>
          <w:szCs w:val="24"/>
        </w:rPr>
      </w:pPr>
      <w:r w:rsidRPr="00BE5F54">
        <w:rPr>
          <w:sz w:val="24"/>
          <w:szCs w:val="24"/>
        </w:rPr>
        <w:t>4 g Himbeerblättertee (2 Teebeutel)</w:t>
      </w:r>
    </w:p>
    <w:p w14:paraId="49023350" w14:textId="2E743A5B" w:rsidR="00CC6D6D" w:rsidRPr="00BE5F54" w:rsidRDefault="00CC6D6D" w:rsidP="003536CD">
      <w:pPr>
        <w:rPr>
          <w:sz w:val="24"/>
          <w:szCs w:val="24"/>
        </w:rPr>
      </w:pPr>
      <w:r w:rsidRPr="00BE5F54">
        <w:rPr>
          <w:sz w:val="24"/>
          <w:szCs w:val="24"/>
        </w:rPr>
        <w:t>½ TL Salz</w:t>
      </w:r>
    </w:p>
    <w:p w14:paraId="3530DD58" w14:textId="77777777" w:rsidR="006A620F" w:rsidRDefault="00CC6D6D" w:rsidP="003536CD">
      <w:pPr>
        <w:rPr>
          <w:sz w:val="24"/>
          <w:szCs w:val="24"/>
        </w:rPr>
      </w:pPr>
      <w:r>
        <w:rPr>
          <w:sz w:val="24"/>
          <w:szCs w:val="24"/>
        </w:rPr>
        <w:t>150 g Walnusskerne</w:t>
      </w:r>
      <w:r w:rsidR="006A620F">
        <w:rPr>
          <w:sz w:val="24"/>
          <w:szCs w:val="24"/>
        </w:rPr>
        <w:t>, grob gehackt</w:t>
      </w:r>
    </w:p>
    <w:p w14:paraId="6A6D7800" w14:textId="77777777" w:rsidR="006A620F" w:rsidRPr="004F59BF" w:rsidRDefault="006A620F" w:rsidP="003536CD">
      <w:pPr>
        <w:rPr>
          <w:i/>
          <w:iCs/>
          <w:sz w:val="24"/>
          <w:szCs w:val="24"/>
        </w:rPr>
      </w:pPr>
      <w:r w:rsidRPr="004F59BF">
        <w:rPr>
          <w:i/>
          <w:iCs/>
          <w:sz w:val="24"/>
          <w:szCs w:val="24"/>
        </w:rPr>
        <w:t>Schokoladen-Topping</w:t>
      </w:r>
    </w:p>
    <w:p w14:paraId="1C778815" w14:textId="77777777" w:rsidR="006A620F" w:rsidRDefault="006A620F" w:rsidP="003536CD">
      <w:pPr>
        <w:rPr>
          <w:sz w:val="24"/>
          <w:szCs w:val="24"/>
        </w:rPr>
      </w:pPr>
      <w:r>
        <w:rPr>
          <w:sz w:val="24"/>
          <w:szCs w:val="24"/>
        </w:rPr>
        <w:t>60 ml weiches Kokosfett</w:t>
      </w:r>
    </w:p>
    <w:p w14:paraId="1C9532D7" w14:textId="77777777" w:rsidR="006A620F" w:rsidRDefault="006A620F" w:rsidP="003536CD">
      <w:pPr>
        <w:rPr>
          <w:sz w:val="24"/>
          <w:szCs w:val="24"/>
        </w:rPr>
      </w:pPr>
      <w:r>
        <w:rPr>
          <w:sz w:val="24"/>
          <w:szCs w:val="24"/>
        </w:rPr>
        <w:t>2 EL Ahornsirup</w:t>
      </w:r>
    </w:p>
    <w:p w14:paraId="3FD38570" w14:textId="77777777" w:rsidR="006A620F" w:rsidRDefault="006A620F" w:rsidP="003536CD">
      <w:pPr>
        <w:rPr>
          <w:sz w:val="24"/>
          <w:szCs w:val="24"/>
        </w:rPr>
      </w:pPr>
      <w:r>
        <w:rPr>
          <w:sz w:val="24"/>
          <w:szCs w:val="24"/>
        </w:rPr>
        <w:t>40 g Kakopulver</w:t>
      </w:r>
    </w:p>
    <w:p w14:paraId="6CBB5F9E" w14:textId="77777777" w:rsidR="00CF0BCB" w:rsidRDefault="006A620F" w:rsidP="003536CD">
      <w:pPr>
        <w:rPr>
          <w:sz w:val="24"/>
          <w:szCs w:val="24"/>
        </w:rPr>
      </w:pPr>
      <w:r>
        <w:rPr>
          <w:sz w:val="24"/>
          <w:szCs w:val="24"/>
        </w:rPr>
        <w:t xml:space="preserve">Frische Himbeeren </w:t>
      </w:r>
      <w:r w:rsidR="00CF0BCB">
        <w:rPr>
          <w:sz w:val="24"/>
          <w:szCs w:val="24"/>
        </w:rPr>
        <w:t>zum Servieren</w:t>
      </w:r>
    </w:p>
    <w:p w14:paraId="7DCA1CAC" w14:textId="77777777" w:rsidR="00CF0BCB" w:rsidRDefault="00CF0BCB" w:rsidP="003536CD">
      <w:pPr>
        <w:rPr>
          <w:sz w:val="24"/>
          <w:szCs w:val="24"/>
        </w:rPr>
      </w:pPr>
    </w:p>
    <w:p w14:paraId="0A76BA94" w14:textId="77777777" w:rsidR="00CF0BCB" w:rsidRDefault="00CF0BCB" w:rsidP="003536CD">
      <w:pPr>
        <w:rPr>
          <w:sz w:val="24"/>
          <w:szCs w:val="24"/>
        </w:rPr>
      </w:pPr>
      <w:r>
        <w:rPr>
          <w:sz w:val="24"/>
          <w:szCs w:val="24"/>
        </w:rPr>
        <w:t>Zubereitung:</w:t>
      </w:r>
    </w:p>
    <w:p w14:paraId="0D4DE5BA" w14:textId="77777777" w:rsidR="00427D7B" w:rsidRPr="00DE6209" w:rsidRDefault="00427D7B" w:rsidP="00E76E01">
      <w:pPr>
        <w:pStyle w:val="ListParagraph"/>
        <w:numPr>
          <w:ilvl w:val="0"/>
          <w:numId w:val="55"/>
        </w:numPr>
        <w:spacing w:after="120"/>
        <w:ind w:left="714" w:hanging="357"/>
        <w:contextualSpacing w:val="0"/>
        <w:jc w:val="both"/>
        <w:rPr>
          <w:sz w:val="24"/>
          <w:szCs w:val="24"/>
        </w:rPr>
      </w:pPr>
      <w:r w:rsidRPr="00DE6209">
        <w:rPr>
          <w:sz w:val="24"/>
          <w:szCs w:val="24"/>
        </w:rPr>
        <w:t xml:space="preserve">Sechs Backformen mit 10 cm oder eine große mit 23 cm Durchmesser mit Kokosfett einfetten. </w:t>
      </w:r>
    </w:p>
    <w:p w14:paraId="3126ACB8" w14:textId="02AC44AA" w:rsidR="00733174" w:rsidRPr="00DE6209" w:rsidRDefault="00427D7B" w:rsidP="00E76E01">
      <w:pPr>
        <w:pStyle w:val="ListParagraph"/>
        <w:numPr>
          <w:ilvl w:val="0"/>
          <w:numId w:val="55"/>
        </w:numPr>
        <w:spacing w:after="120"/>
        <w:ind w:left="714" w:hanging="357"/>
        <w:contextualSpacing w:val="0"/>
        <w:jc w:val="both"/>
        <w:rPr>
          <w:sz w:val="24"/>
          <w:szCs w:val="24"/>
        </w:rPr>
      </w:pPr>
      <w:r w:rsidRPr="00DE6209">
        <w:rPr>
          <w:sz w:val="24"/>
          <w:szCs w:val="24"/>
        </w:rPr>
        <w:t xml:space="preserve">Alle Zutaten für die Brownies, außer den Walnusskernen, mit 2 EL Wasser pürieren. </w:t>
      </w:r>
      <w:r w:rsidR="00567972" w:rsidRPr="00DE6209">
        <w:rPr>
          <w:sz w:val="24"/>
          <w:szCs w:val="24"/>
        </w:rPr>
        <w:t>Die Nüsse mit der Hand untermengen. Die Masse auf die Backformen verteilen (oder in die große Backform geben). Die Finger leichtmit Kokosfett e</w:t>
      </w:r>
      <w:r w:rsidR="00D05149" w:rsidRPr="00DE6209">
        <w:rPr>
          <w:sz w:val="24"/>
          <w:szCs w:val="24"/>
        </w:rPr>
        <w:t>i</w:t>
      </w:r>
      <w:r w:rsidR="00567972" w:rsidRPr="00DE6209">
        <w:rPr>
          <w:sz w:val="24"/>
          <w:szCs w:val="24"/>
        </w:rPr>
        <w:t>nölen, damit nichts kleben</w:t>
      </w:r>
      <w:r w:rsidR="00D05149" w:rsidRPr="00DE6209">
        <w:rPr>
          <w:sz w:val="24"/>
          <w:szCs w:val="24"/>
        </w:rPr>
        <w:t xml:space="preserve"> bleibt</w:t>
      </w:r>
      <w:r w:rsidR="00BA46C4" w:rsidRPr="00DE6209">
        <w:rPr>
          <w:sz w:val="24"/>
          <w:szCs w:val="24"/>
        </w:rPr>
        <w:t xml:space="preserve">, und die Masse </w:t>
      </w:r>
      <w:r w:rsidR="00F100B7" w:rsidRPr="00DE6209">
        <w:rPr>
          <w:sz w:val="24"/>
          <w:szCs w:val="24"/>
        </w:rPr>
        <w:t>in den Formen glattstreichen. Sie sollte ungefähr 1 cm hoch sein</w:t>
      </w:r>
      <w:r w:rsidR="00733174" w:rsidRPr="00DE6209">
        <w:rPr>
          <w:sz w:val="24"/>
          <w:szCs w:val="24"/>
        </w:rPr>
        <w:t>.</w:t>
      </w:r>
    </w:p>
    <w:p w14:paraId="1171D192" w14:textId="77777777" w:rsidR="00282F5A" w:rsidRPr="00DE6209" w:rsidRDefault="00733174" w:rsidP="00E76E01">
      <w:pPr>
        <w:pStyle w:val="ListParagraph"/>
        <w:numPr>
          <w:ilvl w:val="0"/>
          <w:numId w:val="55"/>
        </w:numPr>
        <w:spacing w:after="120"/>
        <w:ind w:left="714" w:hanging="357"/>
        <w:contextualSpacing w:val="0"/>
        <w:jc w:val="both"/>
        <w:rPr>
          <w:sz w:val="24"/>
          <w:szCs w:val="24"/>
        </w:rPr>
      </w:pPr>
      <w:r w:rsidRPr="00DE6209">
        <w:rPr>
          <w:sz w:val="24"/>
          <w:szCs w:val="24"/>
        </w:rPr>
        <w:t>Die Backformen in den Kühlschrank stellen</w:t>
      </w:r>
      <w:r w:rsidR="000B7740" w:rsidRPr="00DE6209">
        <w:rPr>
          <w:sz w:val="24"/>
          <w:szCs w:val="24"/>
        </w:rPr>
        <w:t xml:space="preserve"> und mindestens 30 Minuten ruhen lassen</w:t>
      </w:r>
      <w:r w:rsidR="003F4216" w:rsidRPr="00DE6209">
        <w:rPr>
          <w:sz w:val="24"/>
          <w:szCs w:val="24"/>
        </w:rPr>
        <w:t>. Zugedeckt kann man</w:t>
      </w:r>
      <w:r w:rsidR="009E1E42" w:rsidRPr="00DE6209">
        <w:rPr>
          <w:sz w:val="24"/>
          <w:szCs w:val="24"/>
        </w:rPr>
        <w:t xml:space="preserve"> sie im Kühlschrank einige Tage aufbewahren.</w:t>
      </w:r>
    </w:p>
    <w:p w14:paraId="263398FB" w14:textId="1EC32CE6" w:rsidR="0047141B" w:rsidRPr="00DE6209" w:rsidRDefault="00282F5A" w:rsidP="00E76E01">
      <w:pPr>
        <w:pStyle w:val="ListParagraph"/>
        <w:numPr>
          <w:ilvl w:val="0"/>
          <w:numId w:val="55"/>
        </w:numPr>
        <w:spacing w:after="120"/>
        <w:ind w:left="714" w:hanging="357"/>
        <w:contextualSpacing w:val="0"/>
        <w:jc w:val="both"/>
        <w:rPr>
          <w:sz w:val="24"/>
          <w:szCs w:val="24"/>
        </w:rPr>
      </w:pPr>
      <w:r w:rsidRPr="00DE6209">
        <w:rPr>
          <w:sz w:val="24"/>
          <w:szCs w:val="24"/>
        </w:rPr>
        <w:t xml:space="preserve">Gegen </w:t>
      </w:r>
      <w:r w:rsidR="0047141B" w:rsidRPr="00DE6209">
        <w:rPr>
          <w:sz w:val="24"/>
          <w:szCs w:val="24"/>
        </w:rPr>
        <w:t>E</w:t>
      </w:r>
      <w:r w:rsidRPr="00DE6209">
        <w:rPr>
          <w:sz w:val="24"/>
          <w:szCs w:val="24"/>
        </w:rPr>
        <w:t>nde der Kühlzeit das Schokoladen-Topping zubereiten. Das Kokosfett und den Ahornsirup in einem</w:t>
      </w:r>
      <w:r w:rsidR="00F4541B" w:rsidRPr="00DE6209">
        <w:rPr>
          <w:sz w:val="24"/>
          <w:szCs w:val="24"/>
        </w:rPr>
        <w:t xml:space="preserve"> kleinen </w:t>
      </w:r>
      <w:r w:rsidR="000D39AA" w:rsidRPr="00DE6209">
        <w:rPr>
          <w:sz w:val="24"/>
          <w:szCs w:val="24"/>
        </w:rPr>
        <w:t>T</w:t>
      </w:r>
      <w:r w:rsidR="00F4541B" w:rsidRPr="00DE6209">
        <w:rPr>
          <w:sz w:val="24"/>
          <w:szCs w:val="24"/>
        </w:rPr>
        <w:t>opf bei niedriger Hitze schmelzen lassen</w:t>
      </w:r>
      <w:r w:rsidR="000D39AA" w:rsidRPr="00DE6209">
        <w:rPr>
          <w:sz w:val="24"/>
          <w:szCs w:val="24"/>
        </w:rPr>
        <w:t>, dabei das Kakopulver einrühren.</w:t>
      </w:r>
    </w:p>
    <w:p w14:paraId="50128E44" w14:textId="77777777" w:rsidR="000C6667" w:rsidRPr="00DE6209" w:rsidRDefault="0047141B" w:rsidP="00E76E01">
      <w:pPr>
        <w:pStyle w:val="ListParagraph"/>
        <w:numPr>
          <w:ilvl w:val="0"/>
          <w:numId w:val="55"/>
        </w:numPr>
        <w:spacing w:after="120"/>
        <w:ind w:left="714" w:hanging="357"/>
        <w:contextualSpacing w:val="0"/>
        <w:jc w:val="both"/>
        <w:rPr>
          <w:sz w:val="24"/>
          <w:szCs w:val="24"/>
        </w:rPr>
      </w:pPr>
      <w:r w:rsidRPr="00DE6209">
        <w:rPr>
          <w:sz w:val="24"/>
          <w:szCs w:val="24"/>
        </w:rPr>
        <w:t>Die Brownies aus dem Kü</w:t>
      </w:r>
      <w:r w:rsidR="00391C18" w:rsidRPr="00DE6209">
        <w:rPr>
          <w:sz w:val="24"/>
          <w:szCs w:val="24"/>
        </w:rPr>
        <w:t>hlschrank nehmen, das Schokoladen-</w:t>
      </w:r>
      <w:r w:rsidR="0053414F" w:rsidRPr="00DE6209">
        <w:rPr>
          <w:sz w:val="24"/>
          <w:szCs w:val="24"/>
        </w:rPr>
        <w:t>To</w:t>
      </w:r>
      <w:r w:rsidR="00391C18" w:rsidRPr="00DE6209">
        <w:rPr>
          <w:sz w:val="24"/>
          <w:szCs w:val="24"/>
        </w:rPr>
        <w:t>pping darübergießen und sofort servieren, so dass die Gäste beo</w:t>
      </w:r>
      <w:r w:rsidR="0053414F" w:rsidRPr="00DE6209">
        <w:rPr>
          <w:sz w:val="24"/>
          <w:szCs w:val="24"/>
        </w:rPr>
        <w:t>bachten können, wie die Schokolade fest wird. Nach etwa 2 Minuten mit einigen Himbeeren garnieren, vorsichtig aus den Förmchen lösen und genießen.</w:t>
      </w:r>
    </w:p>
    <w:p w14:paraId="25A5CD8A" w14:textId="77777777" w:rsidR="00402681" w:rsidRDefault="00402681" w:rsidP="003536CD">
      <w:pPr>
        <w:rPr>
          <w:sz w:val="24"/>
          <w:szCs w:val="24"/>
        </w:rPr>
      </w:pPr>
    </w:p>
    <w:p w14:paraId="59F0D999" w14:textId="080090F9" w:rsidR="007250F0" w:rsidRDefault="00402681" w:rsidP="00AD71AC">
      <w:pPr>
        <w:ind w:left="708" w:hanging="708"/>
        <w:rPr>
          <w:sz w:val="24"/>
          <w:szCs w:val="24"/>
        </w:rPr>
      </w:pPr>
      <w:r>
        <w:rPr>
          <w:sz w:val="24"/>
          <w:szCs w:val="24"/>
        </w:rPr>
        <w:t>Tipp:</w:t>
      </w:r>
      <w:r w:rsidR="00AD71AC">
        <w:rPr>
          <w:sz w:val="24"/>
          <w:szCs w:val="24"/>
        </w:rPr>
        <w:tab/>
      </w:r>
      <w:r>
        <w:rPr>
          <w:sz w:val="24"/>
          <w:szCs w:val="24"/>
        </w:rPr>
        <w:t xml:space="preserve">Wenn </w:t>
      </w:r>
      <w:r w:rsidR="00921FB9">
        <w:rPr>
          <w:sz w:val="24"/>
          <w:szCs w:val="24"/>
        </w:rPr>
        <w:t xml:space="preserve">keine </w:t>
      </w:r>
      <w:r w:rsidR="0020505E">
        <w:rPr>
          <w:sz w:val="24"/>
          <w:szCs w:val="24"/>
        </w:rPr>
        <w:t>G</w:t>
      </w:r>
      <w:r w:rsidR="00921FB9">
        <w:rPr>
          <w:sz w:val="24"/>
          <w:szCs w:val="24"/>
        </w:rPr>
        <w:t>ewürze da sind, kann man gut Kräutertees verwenden</w:t>
      </w:r>
      <w:r w:rsidR="00667F21">
        <w:rPr>
          <w:sz w:val="24"/>
          <w:szCs w:val="24"/>
        </w:rPr>
        <w:t>, z.B. Kamille, Chai, Pfefferminz und H</w:t>
      </w:r>
      <w:r w:rsidR="0020505E">
        <w:rPr>
          <w:sz w:val="24"/>
          <w:szCs w:val="24"/>
        </w:rPr>
        <w:t>a</w:t>
      </w:r>
      <w:r w:rsidR="00667F21">
        <w:rPr>
          <w:sz w:val="24"/>
          <w:szCs w:val="24"/>
        </w:rPr>
        <w:t>gebutte</w:t>
      </w:r>
      <w:r w:rsidR="0020505E">
        <w:rPr>
          <w:sz w:val="24"/>
          <w:szCs w:val="24"/>
        </w:rPr>
        <w:t>n</w:t>
      </w:r>
      <w:r w:rsidR="00F07277">
        <w:rPr>
          <w:sz w:val="24"/>
          <w:szCs w:val="24"/>
        </w:rPr>
        <w:t>.</w:t>
      </w:r>
    </w:p>
    <w:p w14:paraId="55354D92" w14:textId="546B6182" w:rsidR="00950C12" w:rsidRDefault="007250F0" w:rsidP="00066510">
      <w:pPr>
        <w:pStyle w:val="Heading2"/>
        <w:spacing w:after="240"/>
        <w:rPr>
          <w:sz w:val="24"/>
          <w:szCs w:val="24"/>
        </w:rPr>
      </w:pPr>
      <w:r>
        <w:br w:type="page"/>
      </w:r>
    </w:p>
    <w:p w14:paraId="58B840D8" w14:textId="0288D6F8" w:rsidR="00950C12" w:rsidRDefault="00950C12" w:rsidP="00F879A9">
      <w:pPr>
        <w:pStyle w:val="Heading2"/>
        <w:spacing w:after="240"/>
      </w:pPr>
      <w:r>
        <w:lastRenderedPageBreak/>
        <w:t xml:space="preserve">Pfannkuchentorte mit Sommerbeeren </w:t>
      </w:r>
      <w:r w:rsidR="00B70020">
        <w:t>wie Findus</w:t>
      </w:r>
      <w:r w:rsidR="00B637B7">
        <w:rPr>
          <w:rStyle w:val="FootnoteReference"/>
        </w:rPr>
        <w:footnoteReference w:id="1827"/>
      </w:r>
    </w:p>
    <w:p w14:paraId="799638BF" w14:textId="1C64CC19" w:rsidR="00090BE4" w:rsidRDefault="00090BE4" w:rsidP="003536CD">
      <w:pPr>
        <w:rPr>
          <w:sz w:val="24"/>
          <w:szCs w:val="24"/>
        </w:rPr>
      </w:pPr>
      <w:r w:rsidRPr="00F879A9">
        <w:rPr>
          <w:sz w:val="24"/>
          <w:szCs w:val="24"/>
          <w:u w:val="single"/>
        </w:rPr>
        <w:t>Zutaten</w:t>
      </w:r>
      <w:r>
        <w:rPr>
          <w:sz w:val="24"/>
          <w:szCs w:val="24"/>
        </w:rPr>
        <w:t xml:space="preserve"> </w:t>
      </w:r>
      <w:r w:rsidR="00F879A9">
        <w:rPr>
          <w:sz w:val="24"/>
          <w:szCs w:val="24"/>
        </w:rPr>
        <w:t>(</w:t>
      </w:r>
      <w:r>
        <w:rPr>
          <w:sz w:val="24"/>
          <w:szCs w:val="24"/>
        </w:rPr>
        <w:t>für 10 Portionen</w:t>
      </w:r>
      <w:r w:rsidR="00F879A9">
        <w:rPr>
          <w:sz w:val="24"/>
          <w:szCs w:val="24"/>
        </w:rPr>
        <w:t>)</w:t>
      </w:r>
    </w:p>
    <w:p w14:paraId="74C1A99A" w14:textId="7B02D2C6" w:rsidR="00090BE4" w:rsidRPr="00F879A9" w:rsidRDefault="00F879A9" w:rsidP="003536CD">
      <w:pPr>
        <w:rPr>
          <w:i/>
          <w:iCs/>
          <w:sz w:val="24"/>
          <w:szCs w:val="24"/>
        </w:rPr>
      </w:pPr>
      <w:r w:rsidRPr="00F879A9">
        <w:rPr>
          <w:i/>
          <w:iCs/>
          <w:sz w:val="24"/>
          <w:szCs w:val="24"/>
        </w:rPr>
        <w:t xml:space="preserve">Für die </w:t>
      </w:r>
      <w:r w:rsidR="00090BE4" w:rsidRPr="00F879A9">
        <w:rPr>
          <w:i/>
          <w:iCs/>
          <w:sz w:val="24"/>
          <w:szCs w:val="24"/>
        </w:rPr>
        <w:t>Pfannkuchen</w:t>
      </w:r>
      <w:r w:rsidRPr="00F879A9">
        <w:rPr>
          <w:i/>
          <w:iCs/>
          <w:sz w:val="24"/>
          <w:szCs w:val="24"/>
        </w:rPr>
        <w:t>:</w:t>
      </w:r>
    </w:p>
    <w:p w14:paraId="5586C8B9" w14:textId="77777777" w:rsidR="00090BE4" w:rsidRDefault="00090BE4" w:rsidP="003536CD">
      <w:pPr>
        <w:rPr>
          <w:sz w:val="24"/>
          <w:szCs w:val="24"/>
        </w:rPr>
      </w:pPr>
      <w:r>
        <w:rPr>
          <w:sz w:val="24"/>
          <w:szCs w:val="24"/>
        </w:rPr>
        <w:t>200 g Mehl</w:t>
      </w:r>
    </w:p>
    <w:p w14:paraId="3D41F616" w14:textId="77777777" w:rsidR="00090BE4" w:rsidRDefault="00090BE4" w:rsidP="003536CD">
      <w:pPr>
        <w:rPr>
          <w:sz w:val="24"/>
          <w:szCs w:val="24"/>
        </w:rPr>
      </w:pPr>
      <w:r>
        <w:rPr>
          <w:sz w:val="24"/>
          <w:szCs w:val="24"/>
        </w:rPr>
        <w:t>3 große Eier</w:t>
      </w:r>
    </w:p>
    <w:p w14:paraId="35B6EEE7" w14:textId="77777777" w:rsidR="00090BE4" w:rsidRDefault="00090BE4" w:rsidP="003536CD">
      <w:pPr>
        <w:rPr>
          <w:sz w:val="24"/>
          <w:szCs w:val="24"/>
        </w:rPr>
      </w:pPr>
      <w:r>
        <w:rPr>
          <w:sz w:val="24"/>
          <w:szCs w:val="24"/>
        </w:rPr>
        <w:t>480 ml Milch</w:t>
      </w:r>
    </w:p>
    <w:p w14:paraId="0BDA8941" w14:textId="77777777" w:rsidR="00090BE4" w:rsidRDefault="00090BE4" w:rsidP="003536CD">
      <w:pPr>
        <w:rPr>
          <w:sz w:val="24"/>
          <w:szCs w:val="24"/>
        </w:rPr>
      </w:pPr>
      <w:r>
        <w:rPr>
          <w:sz w:val="24"/>
          <w:szCs w:val="24"/>
        </w:rPr>
        <w:t>1 EL Kokosfett, zusätzlich Fett zum Braten</w:t>
      </w:r>
    </w:p>
    <w:p w14:paraId="3DA1FFAF" w14:textId="77777777" w:rsidR="00090BE4" w:rsidRDefault="00090BE4" w:rsidP="003536CD">
      <w:pPr>
        <w:rPr>
          <w:sz w:val="24"/>
          <w:szCs w:val="24"/>
        </w:rPr>
      </w:pPr>
      <w:r>
        <w:rPr>
          <w:sz w:val="24"/>
          <w:szCs w:val="24"/>
        </w:rPr>
        <w:t>1 Prise Salz</w:t>
      </w:r>
    </w:p>
    <w:p w14:paraId="05975B09" w14:textId="77777777" w:rsidR="00090BE4" w:rsidRDefault="00090BE4" w:rsidP="003536CD">
      <w:pPr>
        <w:rPr>
          <w:sz w:val="24"/>
          <w:szCs w:val="24"/>
        </w:rPr>
      </w:pPr>
    </w:p>
    <w:p w14:paraId="6955F669" w14:textId="19B8B68A" w:rsidR="00090BE4" w:rsidRPr="00F879A9" w:rsidRDefault="00F879A9" w:rsidP="003536CD">
      <w:pPr>
        <w:rPr>
          <w:i/>
          <w:iCs/>
          <w:sz w:val="24"/>
          <w:szCs w:val="24"/>
        </w:rPr>
      </w:pPr>
      <w:r w:rsidRPr="00F879A9">
        <w:rPr>
          <w:i/>
          <w:iCs/>
          <w:sz w:val="24"/>
          <w:szCs w:val="24"/>
        </w:rPr>
        <w:t xml:space="preserve">Für die </w:t>
      </w:r>
      <w:r w:rsidR="00090BE4" w:rsidRPr="00F879A9">
        <w:rPr>
          <w:i/>
          <w:iCs/>
          <w:sz w:val="24"/>
          <w:szCs w:val="24"/>
        </w:rPr>
        <w:t>Füllung</w:t>
      </w:r>
      <w:r w:rsidRPr="00F879A9">
        <w:rPr>
          <w:i/>
          <w:iCs/>
          <w:sz w:val="24"/>
          <w:szCs w:val="24"/>
        </w:rPr>
        <w:t>:</w:t>
      </w:r>
    </w:p>
    <w:p w14:paraId="6C251EBB" w14:textId="77777777" w:rsidR="00173D58" w:rsidRDefault="00173D58" w:rsidP="003536CD">
      <w:pPr>
        <w:rPr>
          <w:sz w:val="24"/>
          <w:szCs w:val="24"/>
        </w:rPr>
      </w:pPr>
      <w:r>
        <w:rPr>
          <w:sz w:val="24"/>
          <w:szCs w:val="24"/>
        </w:rPr>
        <w:t>3 reife Bananen, in dünne Scheiben geschnitten</w:t>
      </w:r>
    </w:p>
    <w:p w14:paraId="32E49327" w14:textId="77777777" w:rsidR="00173D58" w:rsidRDefault="00173D58" w:rsidP="003536CD">
      <w:pPr>
        <w:rPr>
          <w:sz w:val="24"/>
          <w:szCs w:val="24"/>
        </w:rPr>
      </w:pPr>
      <w:r>
        <w:rPr>
          <w:sz w:val="24"/>
          <w:szCs w:val="24"/>
        </w:rPr>
        <w:t>225 g Himbeeren, mit der Gabel gedrückt</w:t>
      </w:r>
    </w:p>
    <w:p w14:paraId="6E100470" w14:textId="77777777" w:rsidR="00303AF2" w:rsidRDefault="00173D58" w:rsidP="003536CD">
      <w:pPr>
        <w:rPr>
          <w:sz w:val="24"/>
          <w:szCs w:val="24"/>
        </w:rPr>
      </w:pPr>
      <w:r>
        <w:rPr>
          <w:sz w:val="24"/>
          <w:szCs w:val="24"/>
        </w:rPr>
        <w:t>225 g Heidelbeeren, mit der Gabel zerdrückt</w:t>
      </w:r>
    </w:p>
    <w:p w14:paraId="55A60351" w14:textId="5E3F7BDC" w:rsidR="00303AF2" w:rsidRDefault="00303AF2" w:rsidP="003536CD">
      <w:pPr>
        <w:rPr>
          <w:sz w:val="24"/>
          <w:szCs w:val="24"/>
        </w:rPr>
      </w:pPr>
      <w:r>
        <w:rPr>
          <w:sz w:val="24"/>
          <w:szCs w:val="24"/>
        </w:rPr>
        <w:t>125</w:t>
      </w:r>
      <w:r w:rsidR="00F879A9">
        <w:rPr>
          <w:sz w:val="24"/>
          <w:szCs w:val="24"/>
        </w:rPr>
        <w:t xml:space="preserve"> </w:t>
      </w:r>
      <w:r w:rsidR="00032302">
        <w:rPr>
          <w:sz w:val="24"/>
          <w:szCs w:val="24"/>
        </w:rPr>
        <w:t>g Butter</w:t>
      </w:r>
    </w:p>
    <w:p w14:paraId="547657BB" w14:textId="77777777" w:rsidR="00303AF2" w:rsidRDefault="00303AF2" w:rsidP="003536CD">
      <w:pPr>
        <w:rPr>
          <w:sz w:val="24"/>
          <w:szCs w:val="24"/>
        </w:rPr>
      </w:pPr>
      <w:r>
        <w:rPr>
          <w:sz w:val="24"/>
          <w:szCs w:val="24"/>
        </w:rPr>
        <w:t>120 ml Dattelsirup</w:t>
      </w:r>
    </w:p>
    <w:p w14:paraId="121F6D58" w14:textId="77777777" w:rsidR="00032302" w:rsidRDefault="00303AF2" w:rsidP="003536CD">
      <w:pPr>
        <w:rPr>
          <w:sz w:val="24"/>
          <w:szCs w:val="24"/>
        </w:rPr>
      </w:pPr>
      <w:r>
        <w:rPr>
          <w:sz w:val="24"/>
          <w:szCs w:val="24"/>
        </w:rPr>
        <w:t>480 g Sahne</w:t>
      </w:r>
      <w:r w:rsidR="00032302">
        <w:rPr>
          <w:sz w:val="24"/>
          <w:szCs w:val="24"/>
        </w:rPr>
        <w:t>, gekühlt</w:t>
      </w:r>
    </w:p>
    <w:p w14:paraId="0AA806BF" w14:textId="77777777" w:rsidR="00032302" w:rsidRDefault="00032302" w:rsidP="003536CD">
      <w:pPr>
        <w:rPr>
          <w:sz w:val="24"/>
          <w:szCs w:val="24"/>
        </w:rPr>
      </w:pPr>
    </w:p>
    <w:p w14:paraId="3B69B3B0" w14:textId="77777777" w:rsidR="00032302" w:rsidRPr="00F879A9" w:rsidRDefault="00032302" w:rsidP="003536CD">
      <w:pPr>
        <w:rPr>
          <w:i/>
          <w:iCs/>
          <w:sz w:val="24"/>
          <w:szCs w:val="24"/>
        </w:rPr>
      </w:pPr>
      <w:r w:rsidRPr="00F879A9">
        <w:rPr>
          <w:i/>
          <w:iCs/>
          <w:sz w:val="24"/>
          <w:szCs w:val="24"/>
        </w:rPr>
        <w:t>Garnieren:</w:t>
      </w:r>
    </w:p>
    <w:p w14:paraId="2891BCAD" w14:textId="77777777" w:rsidR="00032302" w:rsidRDefault="00032302" w:rsidP="003536CD">
      <w:pPr>
        <w:rPr>
          <w:sz w:val="24"/>
          <w:szCs w:val="24"/>
        </w:rPr>
      </w:pPr>
      <w:r>
        <w:rPr>
          <w:sz w:val="24"/>
          <w:szCs w:val="24"/>
        </w:rPr>
        <w:t>150 g Himbeeren</w:t>
      </w:r>
    </w:p>
    <w:p w14:paraId="61CAE4E6" w14:textId="77777777" w:rsidR="00032302" w:rsidRDefault="00032302" w:rsidP="003536CD">
      <w:pPr>
        <w:rPr>
          <w:sz w:val="24"/>
          <w:szCs w:val="24"/>
        </w:rPr>
      </w:pPr>
      <w:r>
        <w:rPr>
          <w:sz w:val="24"/>
          <w:szCs w:val="24"/>
        </w:rPr>
        <w:t>125 g Blaubeeren</w:t>
      </w:r>
    </w:p>
    <w:p w14:paraId="4CD01069" w14:textId="77777777" w:rsidR="00032302" w:rsidRDefault="00032302" w:rsidP="003536CD">
      <w:pPr>
        <w:rPr>
          <w:sz w:val="24"/>
          <w:szCs w:val="24"/>
        </w:rPr>
      </w:pPr>
      <w:r>
        <w:rPr>
          <w:sz w:val="24"/>
          <w:szCs w:val="24"/>
        </w:rPr>
        <w:t xml:space="preserve">2 EL gehackte Pistazienkerne </w:t>
      </w:r>
    </w:p>
    <w:p w14:paraId="0D91A9B7" w14:textId="0B92B293" w:rsidR="00032302" w:rsidRDefault="00032302" w:rsidP="003536CD">
      <w:pPr>
        <w:rPr>
          <w:sz w:val="24"/>
          <w:szCs w:val="24"/>
        </w:rPr>
      </w:pPr>
    </w:p>
    <w:p w14:paraId="4FE8DE72" w14:textId="30E8AE02" w:rsidR="00F879A9" w:rsidRDefault="00F879A9" w:rsidP="003536CD">
      <w:pPr>
        <w:rPr>
          <w:sz w:val="24"/>
          <w:szCs w:val="24"/>
        </w:rPr>
      </w:pPr>
      <w:r>
        <w:rPr>
          <w:sz w:val="24"/>
          <w:szCs w:val="24"/>
        </w:rPr>
        <w:t>Zubereitung:</w:t>
      </w:r>
    </w:p>
    <w:p w14:paraId="2FA00D6D" w14:textId="4E7631F6" w:rsidR="00032302" w:rsidRPr="00F879A9" w:rsidRDefault="00032302" w:rsidP="00B40E8C">
      <w:pPr>
        <w:pStyle w:val="ListParagraph"/>
        <w:numPr>
          <w:ilvl w:val="0"/>
          <w:numId w:val="1669"/>
        </w:numPr>
        <w:spacing w:after="120"/>
        <w:ind w:left="714" w:hanging="357"/>
        <w:contextualSpacing w:val="0"/>
        <w:jc w:val="both"/>
        <w:rPr>
          <w:sz w:val="24"/>
          <w:szCs w:val="24"/>
        </w:rPr>
      </w:pPr>
      <w:r w:rsidRPr="00F879A9">
        <w:rPr>
          <w:sz w:val="24"/>
          <w:szCs w:val="24"/>
        </w:rPr>
        <w:t xml:space="preserve">Für die Pfannkuchen-Masse alle Zutaten mit 240 ml Wasser in einer großen Schüssel gut verquirlen, so dass man einen glatten Teig erhält. Darauf achten, dass keine klumpen bleiben. 20 Minuten </w:t>
      </w:r>
      <w:r w:rsidR="00936926" w:rsidRPr="00F879A9">
        <w:rPr>
          <w:sz w:val="24"/>
          <w:szCs w:val="24"/>
        </w:rPr>
        <w:t>kaltstellen</w:t>
      </w:r>
      <w:r w:rsidRPr="00F879A9">
        <w:rPr>
          <w:sz w:val="24"/>
          <w:szCs w:val="24"/>
        </w:rPr>
        <w:t>. Danach noch einmal kräftig durchrühren, da sich das Mehl auf dem Boden absetzt.</w:t>
      </w:r>
    </w:p>
    <w:p w14:paraId="6E62ED39" w14:textId="621B7C78" w:rsidR="00FD0A7C" w:rsidRPr="00F879A9" w:rsidRDefault="00032302" w:rsidP="00B40E8C">
      <w:pPr>
        <w:pStyle w:val="ListParagraph"/>
        <w:numPr>
          <w:ilvl w:val="0"/>
          <w:numId w:val="1669"/>
        </w:numPr>
        <w:spacing w:after="120"/>
        <w:ind w:left="714" w:hanging="357"/>
        <w:contextualSpacing w:val="0"/>
        <w:jc w:val="both"/>
        <w:rPr>
          <w:sz w:val="24"/>
          <w:szCs w:val="24"/>
        </w:rPr>
      </w:pPr>
      <w:r w:rsidRPr="00F879A9">
        <w:rPr>
          <w:sz w:val="24"/>
          <w:szCs w:val="24"/>
        </w:rPr>
        <w:t xml:space="preserve">Eine beschichtete Pfanne </w:t>
      </w:r>
      <w:r w:rsidR="00F51F4E" w:rsidRPr="00F879A9">
        <w:rPr>
          <w:sz w:val="24"/>
          <w:szCs w:val="24"/>
        </w:rPr>
        <w:t>bei mittlerer Hitze erwärmen. In die heiße Pfanne etwas Kokosfett geben, dann eine Kelle Masse hineingießen</w:t>
      </w:r>
      <w:r w:rsidR="008B6931" w:rsidRPr="00F879A9">
        <w:rPr>
          <w:sz w:val="24"/>
          <w:szCs w:val="24"/>
        </w:rPr>
        <w:t xml:space="preserve"> und durch Kippen der Pfanne </w:t>
      </w:r>
      <w:r w:rsidR="007D4D71" w:rsidRPr="00F879A9">
        <w:rPr>
          <w:sz w:val="24"/>
          <w:szCs w:val="24"/>
        </w:rPr>
        <w:t xml:space="preserve">gleichmäßig darin verteilen. </w:t>
      </w:r>
      <w:r w:rsidR="004D6C3D" w:rsidRPr="00F879A9">
        <w:rPr>
          <w:sz w:val="24"/>
          <w:szCs w:val="24"/>
        </w:rPr>
        <w:t xml:space="preserve">Wenn die </w:t>
      </w:r>
      <w:r w:rsidR="00E95A22" w:rsidRPr="00F879A9">
        <w:rPr>
          <w:sz w:val="24"/>
          <w:szCs w:val="24"/>
        </w:rPr>
        <w:t>U</w:t>
      </w:r>
      <w:r w:rsidR="004D6C3D" w:rsidRPr="00F879A9">
        <w:rPr>
          <w:sz w:val="24"/>
          <w:szCs w:val="24"/>
        </w:rPr>
        <w:t xml:space="preserve">nterseite goldbraun ist, den Pfannkuchen mit </w:t>
      </w:r>
      <w:r w:rsidR="004D6C3D" w:rsidRPr="00F879A9">
        <w:rPr>
          <w:sz w:val="24"/>
          <w:szCs w:val="24"/>
        </w:rPr>
        <w:lastRenderedPageBreak/>
        <w:t>einem Pfannenwender wenden und auf der anderen Seite</w:t>
      </w:r>
      <w:r w:rsidR="00E95A22" w:rsidRPr="00F879A9">
        <w:rPr>
          <w:sz w:val="24"/>
          <w:szCs w:val="24"/>
        </w:rPr>
        <w:t xml:space="preserve"> fertig backen. Alle Pfannkuchen backen – die Masse sollte</w:t>
      </w:r>
      <w:r w:rsidR="00F879A9">
        <w:rPr>
          <w:sz w:val="24"/>
          <w:szCs w:val="24"/>
        </w:rPr>
        <w:t xml:space="preserve"> </w:t>
      </w:r>
      <w:r w:rsidR="001F737B" w:rsidRPr="00F879A9">
        <w:rPr>
          <w:sz w:val="24"/>
          <w:szCs w:val="24"/>
        </w:rPr>
        <w:t>ca.  15 Stück</w:t>
      </w:r>
      <w:r w:rsidR="00DB17F0" w:rsidRPr="00F879A9">
        <w:rPr>
          <w:sz w:val="24"/>
          <w:szCs w:val="24"/>
        </w:rPr>
        <w:t xml:space="preserve"> ergeben – und zum Abkühlen auf Backpapier legen. Man kann auch zwischen die einzelnen </w:t>
      </w:r>
      <w:r w:rsidR="00936926" w:rsidRPr="00F879A9">
        <w:rPr>
          <w:sz w:val="24"/>
          <w:szCs w:val="24"/>
        </w:rPr>
        <w:t>Pfannkuchen Backpapier</w:t>
      </w:r>
      <w:r w:rsidR="00DB17F0" w:rsidRPr="00F879A9">
        <w:rPr>
          <w:sz w:val="24"/>
          <w:szCs w:val="24"/>
        </w:rPr>
        <w:t xml:space="preserve"> legen</w:t>
      </w:r>
      <w:r w:rsidR="00FD0A7C" w:rsidRPr="00F879A9">
        <w:rPr>
          <w:sz w:val="24"/>
          <w:szCs w:val="24"/>
        </w:rPr>
        <w:t>, damit sie nicht aneinander kleben.</w:t>
      </w:r>
    </w:p>
    <w:p w14:paraId="662779DF" w14:textId="7DD49A10" w:rsidR="00ED6208" w:rsidRPr="00F879A9" w:rsidRDefault="00F54037" w:rsidP="00B40E8C">
      <w:pPr>
        <w:pStyle w:val="ListParagraph"/>
        <w:numPr>
          <w:ilvl w:val="0"/>
          <w:numId w:val="1669"/>
        </w:numPr>
        <w:spacing w:after="120"/>
        <w:ind w:left="714" w:hanging="357"/>
        <w:contextualSpacing w:val="0"/>
        <w:jc w:val="both"/>
        <w:rPr>
          <w:sz w:val="24"/>
          <w:szCs w:val="24"/>
        </w:rPr>
      </w:pPr>
      <w:r w:rsidRPr="00F879A9">
        <w:rPr>
          <w:sz w:val="24"/>
          <w:szCs w:val="24"/>
        </w:rPr>
        <w:t xml:space="preserve">Die kalte Sahne in einer gekühlten Schüssel mit einem elektrischen Handmixer </w:t>
      </w:r>
      <w:r w:rsidR="00070AA2" w:rsidRPr="00F879A9">
        <w:rPr>
          <w:sz w:val="24"/>
          <w:szCs w:val="24"/>
        </w:rPr>
        <w:t xml:space="preserve">oder einem Schneebesen steif schlagen. Beiseitestellen. Den ersten kalten Pfannkuchen auf eine Kuchenplatte legen und mit einer dünnen Schicht Bananenscheiben gleichmäßig belegen. Wieder einen Pfannkuchen auflegen und mit </w:t>
      </w:r>
      <w:r w:rsidR="00936926" w:rsidRPr="00F879A9">
        <w:rPr>
          <w:sz w:val="24"/>
          <w:szCs w:val="24"/>
        </w:rPr>
        <w:t>einem Drittel</w:t>
      </w:r>
      <w:r w:rsidR="00070AA2" w:rsidRPr="00F879A9">
        <w:rPr>
          <w:sz w:val="24"/>
          <w:szCs w:val="24"/>
        </w:rPr>
        <w:t xml:space="preserve"> der zerdrückten Himbeeren bestreichen</w:t>
      </w:r>
      <w:r w:rsidR="001645D8" w:rsidRPr="00F879A9">
        <w:rPr>
          <w:sz w:val="24"/>
          <w:szCs w:val="24"/>
        </w:rPr>
        <w:t>, einen weiteren mit einem Drittel der zerdrückten Heidelbeeren</w:t>
      </w:r>
      <w:r w:rsidR="000254B6" w:rsidRPr="00F879A9">
        <w:rPr>
          <w:sz w:val="24"/>
          <w:szCs w:val="24"/>
        </w:rPr>
        <w:t xml:space="preserve"> belegen. Den nächsten Pfannkuchen mit einer dünnen </w:t>
      </w:r>
      <w:r w:rsidR="00936926" w:rsidRPr="00F879A9">
        <w:rPr>
          <w:sz w:val="24"/>
          <w:szCs w:val="24"/>
        </w:rPr>
        <w:t>Schicht Butter</w:t>
      </w:r>
      <w:r w:rsidR="00E349BC" w:rsidRPr="00F879A9">
        <w:rPr>
          <w:sz w:val="24"/>
          <w:szCs w:val="24"/>
        </w:rPr>
        <w:t xml:space="preserve"> und Dattelsirup bestreichen, den folgenden mit Schlagsahne. Danach wieder von vorn mit der Banan</w:t>
      </w:r>
      <w:r w:rsidR="00946541" w:rsidRPr="00F879A9">
        <w:rPr>
          <w:sz w:val="24"/>
          <w:szCs w:val="24"/>
        </w:rPr>
        <w:t>enschicht beginnen, bis alle Pfannkuchen verbraucht sind</w:t>
      </w:r>
      <w:r w:rsidR="00ED6208" w:rsidRPr="00F879A9">
        <w:rPr>
          <w:sz w:val="24"/>
          <w:szCs w:val="24"/>
        </w:rPr>
        <w:t>.</w:t>
      </w:r>
    </w:p>
    <w:p w14:paraId="679D89F9" w14:textId="77777777" w:rsidR="00D15FB6" w:rsidRPr="00F879A9" w:rsidRDefault="00ED6208" w:rsidP="00B40E8C">
      <w:pPr>
        <w:pStyle w:val="ListParagraph"/>
        <w:numPr>
          <w:ilvl w:val="0"/>
          <w:numId w:val="1669"/>
        </w:numPr>
        <w:spacing w:after="120"/>
        <w:ind w:left="714" w:hanging="357"/>
        <w:contextualSpacing w:val="0"/>
        <w:jc w:val="both"/>
        <w:rPr>
          <w:sz w:val="24"/>
          <w:szCs w:val="24"/>
        </w:rPr>
      </w:pPr>
      <w:r w:rsidRPr="00F879A9">
        <w:rPr>
          <w:sz w:val="24"/>
          <w:szCs w:val="24"/>
        </w:rPr>
        <w:t>Mit Schlagsahne, frischen Früchten und gehackten Pistazienkernen garnieren.</w:t>
      </w:r>
    </w:p>
    <w:p w14:paraId="3E6AD31B" w14:textId="423EB461" w:rsidR="00C14DD8" w:rsidRDefault="00D15FB6" w:rsidP="00EA4E5B">
      <w:pPr>
        <w:pStyle w:val="Heading2"/>
        <w:spacing w:after="240"/>
      </w:pPr>
      <w:r>
        <w:br w:type="page"/>
      </w:r>
      <w:r w:rsidR="00C14DD8">
        <w:lastRenderedPageBreak/>
        <w:t>Schokoladenkuchen mit Mascarpone, Granatapfel und Minze</w:t>
      </w:r>
      <w:r w:rsidR="0069176C">
        <w:rPr>
          <w:rStyle w:val="FootnoteReference"/>
        </w:rPr>
        <w:footnoteReference w:id="1828"/>
      </w:r>
    </w:p>
    <w:p w14:paraId="0DB55D30" w14:textId="77777777" w:rsidR="00F74D50" w:rsidRDefault="00C14DD8">
      <w:pPr>
        <w:rPr>
          <w:sz w:val="24"/>
          <w:szCs w:val="24"/>
        </w:rPr>
      </w:pPr>
      <w:r w:rsidRPr="00EA4E5B">
        <w:rPr>
          <w:sz w:val="24"/>
          <w:szCs w:val="24"/>
          <w:u w:val="single"/>
        </w:rPr>
        <w:t>Zutaten</w:t>
      </w:r>
      <w:r>
        <w:rPr>
          <w:sz w:val="24"/>
          <w:szCs w:val="24"/>
        </w:rPr>
        <w:t xml:space="preserve"> für den Teig:</w:t>
      </w:r>
    </w:p>
    <w:p w14:paraId="1E5AB182" w14:textId="77777777" w:rsidR="00F74D50" w:rsidRDefault="00F74D50">
      <w:pPr>
        <w:rPr>
          <w:sz w:val="24"/>
          <w:szCs w:val="24"/>
        </w:rPr>
      </w:pPr>
      <w:r>
        <w:rPr>
          <w:sz w:val="24"/>
          <w:szCs w:val="24"/>
        </w:rPr>
        <w:t>125 g Butter</w:t>
      </w:r>
    </w:p>
    <w:p w14:paraId="2D11B6E0" w14:textId="17A1C956" w:rsidR="00F74D50" w:rsidRDefault="00F74D50">
      <w:pPr>
        <w:rPr>
          <w:sz w:val="24"/>
          <w:szCs w:val="24"/>
        </w:rPr>
      </w:pPr>
      <w:r>
        <w:rPr>
          <w:sz w:val="24"/>
          <w:szCs w:val="24"/>
        </w:rPr>
        <w:t>150 g Zartbitterschokolade</w:t>
      </w:r>
      <w:r w:rsidR="00CB6269">
        <w:rPr>
          <w:sz w:val="24"/>
          <w:szCs w:val="24"/>
        </w:rPr>
        <w:t xml:space="preserve"> (mit hohem Kakoanteil)</w:t>
      </w:r>
    </w:p>
    <w:p w14:paraId="500E24AC" w14:textId="77777777" w:rsidR="00F74D50" w:rsidRDefault="00F74D50">
      <w:pPr>
        <w:rPr>
          <w:sz w:val="24"/>
          <w:szCs w:val="24"/>
        </w:rPr>
      </w:pPr>
      <w:r>
        <w:rPr>
          <w:sz w:val="24"/>
          <w:szCs w:val="24"/>
        </w:rPr>
        <w:t>250 g Zucker</w:t>
      </w:r>
    </w:p>
    <w:p w14:paraId="24EE5B41" w14:textId="77777777" w:rsidR="00F74D50" w:rsidRDefault="00F74D50">
      <w:pPr>
        <w:rPr>
          <w:sz w:val="24"/>
          <w:szCs w:val="24"/>
        </w:rPr>
      </w:pPr>
      <w:r>
        <w:rPr>
          <w:sz w:val="24"/>
          <w:szCs w:val="24"/>
        </w:rPr>
        <w:t>1 Vanilleschote</w:t>
      </w:r>
    </w:p>
    <w:p w14:paraId="3CA5257D" w14:textId="77777777" w:rsidR="00F74D50" w:rsidRDefault="00F74D50">
      <w:pPr>
        <w:rPr>
          <w:sz w:val="24"/>
          <w:szCs w:val="24"/>
        </w:rPr>
      </w:pPr>
      <w:r>
        <w:rPr>
          <w:sz w:val="24"/>
          <w:szCs w:val="24"/>
        </w:rPr>
        <w:t>4 Eier</w:t>
      </w:r>
    </w:p>
    <w:p w14:paraId="165FF7A8" w14:textId="77777777" w:rsidR="00F74D50" w:rsidRDefault="00F74D50">
      <w:pPr>
        <w:rPr>
          <w:sz w:val="24"/>
          <w:szCs w:val="24"/>
        </w:rPr>
      </w:pPr>
      <w:r>
        <w:rPr>
          <w:sz w:val="24"/>
          <w:szCs w:val="24"/>
        </w:rPr>
        <w:t>125 g Mehl</w:t>
      </w:r>
    </w:p>
    <w:p w14:paraId="1DDEA915" w14:textId="77777777" w:rsidR="00F74D50" w:rsidRDefault="00F74D50">
      <w:pPr>
        <w:rPr>
          <w:sz w:val="24"/>
          <w:szCs w:val="24"/>
        </w:rPr>
      </w:pPr>
      <w:r>
        <w:rPr>
          <w:sz w:val="24"/>
          <w:szCs w:val="24"/>
        </w:rPr>
        <w:t>1 Prise Salz</w:t>
      </w:r>
    </w:p>
    <w:p w14:paraId="3A7D6281" w14:textId="77777777" w:rsidR="00F74D50" w:rsidRDefault="00F74D50">
      <w:pPr>
        <w:rPr>
          <w:sz w:val="24"/>
          <w:szCs w:val="24"/>
        </w:rPr>
      </w:pPr>
    </w:p>
    <w:p w14:paraId="36836818" w14:textId="77777777" w:rsidR="00F74D50" w:rsidRPr="00EA4E5B" w:rsidRDefault="00F74D50">
      <w:pPr>
        <w:rPr>
          <w:i/>
          <w:iCs/>
          <w:sz w:val="24"/>
          <w:szCs w:val="24"/>
        </w:rPr>
      </w:pPr>
      <w:r w:rsidRPr="00EA4E5B">
        <w:rPr>
          <w:i/>
          <w:iCs/>
          <w:sz w:val="24"/>
          <w:szCs w:val="24"/>
        </w:rPr>
        <w:t>Für den Belag:</w:t>
      </w:r>
    </w:p>
    <w:p w14:paraId="460BB330" w14:textId="54021579" w:rsidR="00F74D50" w:rsidRDefault="00F74D50">
      <w:pPr>
        <w:rPr>
          <w:sz w:val="24"/>
          <w:szCs w:val="24"/>
        </w:rPr>
      </w:pPr>
      <w:r>
        <w:rPr>
          <w:sz w:val="24"/>
          <w:szCs w:val="24"/>
        </w:rPr>
        <w:t>500 g Mascarpone</w:t>
      </w:r>
    </w:p>
    <w:p w14:paraId="4315B761" w14:textId="26D962CB" w:rsidR="00F74D50" w:rsidRDefault="00F74D50">
      <w:pPr>
        <w:rPr>
          <w:sz w:val="24"/>
          <w:szCs w:val="24"/>
        </w:rPr>
      </w:pPr>
      <w:r>
        <w:rPr>
          <w:sz w:val="24"/>
          <w:szCs w:val="24"/>
        </w:rPr>
        <w:t>2 Eigelb</w:t>
      </w:r>
    </w:p>
    <w:p w14:paraId="08A247E9" w14:textId="77777777" w:rsidR="00F74D50" w:rsidRDefault="00F74D50">
      <w:pPr>
        <w:rPr>
          <w:sz w:val="24"/>
          <w:szCs w:val="24"/>
        </w:rPr>
      </w:pPr>
      <w:r>
        <w:rPr>
          <w:sz w:val="24"/>
          <w:szCs w:val="24"/>
        </w:rPr>
        <w:t>2 Päckchen Vanillezucker</w:t>
      </w:r>
    </w:p>
    <w:p w14:paraId="426594B0" w14:textId="77777777" w:rsidR="00F74D50" w:rsidRDefault="00F74D50">
      <w:pPr>
        <w:rPr>
          <w:sz w:val="24"/>
          <w:szCs w:val="24"/>
        </w:rPr>
      </w:pPr>
      <w:r>
        <w:rPr>
          <w:sz w:val="24"/>
          <w:szCs w:val="24"/>
        </w:rPr>
        <w:t>1 Granatapfel</w:t>
      </w:r>
    </w:p>
    <w:p w14:paraId="389C01DB" w14:textId="77777777" w:rsidR="00F74D50" w:rsidRDefault="00F74D50">
      <w:pPr>
        <w:rPr>
          <w:sz w:val="24"/>
          <w:szCs w:val="24"/>
        </w:rPr>
      </w:pPr>
      <w:r>
        <w:rPr>
          <w:sz w:val="24"/>
          <w:szCs w:val="24"/>
        </w:rPr>
        <w:t>Ein paar Blättchen Minze</w:t>
      </w:r>
    </w:p>
    <w:p w14:paraId="1D7AA352" w14:textId="77777777" w:rsidR="00F74D50" w:rsidRDefault="00F74D50">
      <w:pPr>
        <w:rPr>
          <w:sz w:val="24"/>
          <w:szCs w:val="24"/>
        </w:rPr>
      </w:pPr>
    </w:p>
    <w:p w14:paraId="3D59347C" w14:textId="77777777" w:rsidR="00F74D50" w:rsidRDefault="00F74D50">
      <w:pPr>
        <w:rPr>
          <w:sz w:val="24"/>
          <w:szCs w:val="24"/>
        </w:rPr>
      </w:pPr>
      <w:r>
        <w:rPr>
          <w:sz w:val="24"/>
          <w:szCs w:val="24"/>
        </w:rPr>
        <w:t>Zubereitung:</w:t>
      </w:r>
    </w:p>
    <w:p w14:paraId="3896D136" w14:textId="77777777" w:rsidR="00CB6269" w:rsidRPr="00EA4E5B" w:rsidRDefault="00B4578B" w:rsidP="00B40E8C">
      <w:pPr>
        <w:pStyle w:val="ListParagraph"/>
        <w:numPr>
          <w:ilvl w:val="0"/>
          <w:numId w:val="1740"/>
        </w:numPr>
        <w:spacing w:after="120"/>
        <w:ind w:left="714" w:hanging="357"/>
        <w:contextualSpacing w:val="0"/>
        <w:jc w:val="both"/>
        <w:rPr>
          <w:sz w:val="24"/>
          <w:szCs w:val="24"/>
        </w:rPr>
      </w:pPr>
      <w:r w:rsidRPr="00EA4E5B">
        <w:rPr>
          <w:sz w:val="24"/>
          <w:szCs w:val="24"/>
        </w:rPr>
        <w:t>Ofen auf 160 Grad Umluft</w:t>
      </w:r>
      <w:r w:rsidR="00CB6269" w:rsidRPr="00EA4E5B">
        <w:rPr>
          <w:sz w:val="24"/>
          <w:szCs w:val="24"/>
        </w:rPr>
        <w:t xml:space="preserve"> vorheizen.</w:t>
      </w:r>
    </w:p>
    <w:p w14:paraId="6513F566" w14:textId="5C578392" w:rsidR="00D55C63" w:rsidRPr="00EA4E5B" w:rsidRDefault="00CB6269" w:rsidP="00B40E8C">
      <w:pPr>
        <w:pStyle w:val="ListParagraph"/>
        <w:numPr>
          <w:ilvl w:val="0"/>
          <w:numId w:val="1740"/>
        </w:numPr>
        <w:spacing w:after="120"/>
        <w:ind w:left="714" w:hanging="357"/>
        <w:contextualSpacing w:val="0"/>
        <w:jc w:val="both"/>
        <w:rPr>
          <w:sz w:val="24"/>
          <w:szCs w:val="24"/>
        </w:rPr>
      </w:pPr>
      <w:r w:rsidRPr="00EA4E5B">
        <w:rPr>
          <w:sz w:val="24"/>
          <w:szCs w:val="24"/>
        </w:rPr>
        <w:t>Butter und Schokolade schmelzen und mit dem Zucker un</w:t>
      </w:r>
      <w:r w:rsidR="00D55C63" w:rsidRPr="00EA4E5B">
        <w:rPr>
          <w:sz w:val="24"/>
          <w:szCs w:val="24"/>
        </w:rPr>
        <w:t>d</w:t>
      </w:r>
      <w:r w:rsidRPr="00EA4E5B">
        <w:rPr>
          <w:sz w:val="24"/>
          <w:szCs w:val="24"/>
        </w:rPr>
        <w:t xml:space="preserve"> der Vanille aus der Schote verrühren.</w:t>
      </w:r>
      <w:r w:rsidR="00D55C63" w:rsidRPr="00EA4E5B">
        <w:rPr>
          <w:sz w:val="24"/>
          <w:szCs w:val="24"/>
        </w:rPr>
        <w:t xml:space="preserve"> Eier, Mehl und eine Prise Salz unterheben und alles zu einem glatten Teig verrühren. Diesen in eine gefettete Springform geben und 25 Minuten backen.</w:t>
      </w:r>
    </w:p>
    <w:p w14:paraId="7A223BE5" w14:textId="41007F3D" w:rsidR="00D55C63" w:rsidRPr="00EA4E5B" w:rsidRDefault="00D55C63" w:rsidP="00B40E8C">
      <w:pPr>
        <w:pStyle w:val="ListParagraph"/>
        <w:numPr>
          <w:ilvl w:val="0"/>
          <w:numId w:val="1740"/>
        </w:numPr>
        <w:spacing w:after="120"/>
        <w:ind w:left="714" w:hanging="357"/>
        <w:contextualSpacing w:val="0"/>
        <w:jc w:val="both"/>
        <w:rPr>
          <w:sz w:val="24"/>
          <w:szCs w:val="24"/>
        </w:rPr>
      </w:pPr>
      <w:r w:rsidRPr="00EA4E5B">
        <w:rPr>
          <w:sz w:val="24"/>
          <w:szCs w:val="24"/>
        </w:rPr>
        <w:t xml:space="preserve">Mascarpone, Eigelbe und Vanillezucker vorsichtig </w:t>
      </w:r>
      <w:r w:rsidR="001773DD" w:rsidRPr="00EA4E5B">
        <w:rPr>
          <w:sz w:val="24"/>
          <w:szCs w:val="24"/>
        </w:rPr>
        <w:t xml:space="preserve">vermengen. Die Kerne aus dem Granatapfel lösen und mit gehackter Minze vermischen. </w:t>
      </w:r>
    </w:p>
    <w:p w14:paraId="5F68DD36" w14:textId="42043101" w:rsidR="001773DD" w:rsidRPr="00EA4E5B" w:rsidRDefault="001773DD" w:rsidP="00B40E8C">
      <w:pPr>
        <w:pStyle w:val="ListParagraph"/>
        <w:numPr>
          <w:ilvl w:val="0"/>
          <w:numId w:val="1740"/>
        </w:numPr>
        <w:spacing w:after="120"/>
        <w:ind w:left="714" w:hanging="357"/>
        <w:contextualSpacing w:val="0"/>
        <w:jc w:val="both"/>
        <w:rPr>
          <w:sz w:val="24"/>
          <w:szCs w:val="24"/>
        </w:rPr>
      </w:pPr>
      <w:r w:rsidRPr="00EA4E5B">
        <w:rPr>
          <w:sz w:val="24"/>
          <w:szCs w:val="24"/>
        </w:rPr>
        <w:t>En Kuchen abkühlen lassen, mit der Creme bestreichen und mit der Granatapfel-Minzmischung bestreuen.</w:t>
      </w:r>
    </w:p>
    <w:p w14:paraId="1BB41217" w14:textId="69DF55AF" w:rsidR="001773DD" w:rsidRDefault="001773DD">
      <w:pPr>
        <w:rPr>
          <w:sz w:val="24"/>
          <w:szCs w:val="24"/>
        </w:rPr>
      </w:pPr>
      <w:r>
        <w:rPr>
          <w:sz w:val="24"/>
          <w:szCs w:val="24"/>
        </w:rPr>
        <w:br w:type="page"/>
      </w:r>
    </w:p>
    <w:p w14:paraId="37E70BCB" w14:textId="65586827" w:rsidR="00D15FB6" w:rsidRDefault="008E7CD1" w:rsidP="00EA4E5B">
      <w:pPr>
        <w:pStyle w:val="Heading2"/>
        <w:spacing w:after="240"/>
      </w:pPr>
      <w:r>
        <w:lastRenderedPageBreak/>
        <w:t>Weihnachtskekse</w:t>
      </w:r>
      <w:r w:rsidR="00562F11">
        <w:rPr>
          <w:rStyle w:val="FootnoteReference"/>
        </w:rPr>
        <w:footnoteReference w:id="1829"/>
      </w:r>
    </w:p>
    <w:p w14:paraId="16F4C3C7" w14:textId="28B08CCE" w:rsidR="008E7CD1" w:rsidRDefault="008E7CD1">
      <w:pPr>
        <w:rPr>
          <w:sz w:val="24"/>
          <w:szCs w:val="24"/>
        </w:rPr>
      </w:pPr>
      <w:r w:rsidRPr="00EA4E5B">
        <w:rPr>
          <w:sz w:val="24"/>
          <w:szCs w:val="24"/>
          <w:u w:val="single"/>
        </w:rPr>
        <w:t>Zutaten</w:t>
      </w:r>
      <w:r>
        <w:rPr>
          <w:sz w:val="24"/>
          <w:szCs w:val="24"/>
        </w:rPr>
        <w:t xml:space="preserve"> </w:t>
      </w:r>
      <w:r w:rsidR="00EA4E5B">
        <w:rPr>
          <w:sz w:val="24"/>
          <w:szCs w:val="24"/>
        </w:rPr>
        <w:t>(</w:t>
      </w:r>
      <w:r>
        <w:rPr>
          <w:sz w:val="24"/>
          <w:szCs w:val="24"/>
        </w:rPr>
        <w:t>für 1 Blech</w:t>
      </w:r>
      <w:r w:rsidR="00EA4E5B">
        <w:rPr>
          <w:sz w:val="24"/>
          <w:szCs w:val="24"/>
        </w:rPr>
        <w:t>)</w:t>
      </w:r>
      <w:r>
        <w:rPr>
          <w:sz w:val="24"/>
          <w:szCs w:val="24"/>
        </w:rPr>
        <w:t>:</w:t>
      </w:r>
    </w:p>
    <w:p w14:paraId="6C5A0DAD" w14:textId="7C79D013" w:rsidR="008E7CD1" w:rsidRDefault="008E7CD1">
      <w:pPr>
        <w:rPr>
          <w:sz w:val="24"/>
          <w:szCs w:val="24"/>
        </w:rPr>
      </w:pPr>
      <w:r>
        <w:rPr>
          <w:sz w:val="24"/>
          <w:szCs w:val="24"/>
        </w:rPr>
        <w:t>125 g Mehl</w:t>
      </w:r>
    </w:p>
    <w:p w14:paraId="23992A01" w14:textId="27557F45" w:rsidR="008E7CD1" w:rsidRDefault="008E7CD1">
      <w:pPr>
        <w:rPr>
          <w:sz w:val="24"/>
          <w:szCs w:val="24"/>
        </w:rPr>
      </w:pPr>
      <w:r>
        <w:rPr>
          <w:sz w:val="24"/>
          <w:szCs w:val="24"/>
        </w:rPr>
        <w:t>75 g Buchweizenmehl</w:t>
      </w:r>
    </w:p>
    <w:p w14:paraId="21C2E971" w14:textId="60FDC331" w:rsidR="008E7CD1" w:rsidRDefault="008E7CD1">
      <w:pPr>
        <w:rPr>
          <w:sz w:val="24"/>
          <w:szCs w:val="24"/>
        </w:rPr>
      </w:pPr>
      <w:r>
        <w:rPr>
          <w:sz w:val="24"/>
          <w:szCs w:val="24"/>
        </w:rPr>
        <w:t>1 Msp. Backpulver</w:t>
      </w:r>
    </w:p>
    <w:p w14:paraId="3D8D01AC" w14:textId="76A82E2C" w:rsidR="008E7CD1" w:rsidRDefault="008E7CD1">
      <w:pPr>
        <w:rPr>
          <w:sz w:val="24"/>
          <w:szCs w:val="24"/>
        </w:rPr>
      </w:pPr>
      <w:r>
        <w:rPr>
          <w:sz w:val="24"/>
          <w:szCs w:val="24"/>
        </w:rPr>
        <w:t>1 Prise Salz</w:t>
      </w:r>
    </w:p>
    <w:p w14:paraId="426AAA63" w14:textId="0950AFCA" w:rsidR="008E7CD1" w:rsidRDefault="008E7CD1">
      <w:pPr>
        <w:rPr>
          <w:sz w:val="24"/>
          <w:szCs w:val="24"/>
        </w:rPr>
      </w:pPr>
      <w:r>
        <w:rPr>
          <w:sz w:val="24"/>
          <w:szCs w:val="24"/>
        </w:rPr>
        <w:t>5 g Lebkuchengewürz (gemahlen)</w:t>
      </w:r>
    </w:p>
    <w:p w14:paraId="4B6B9C82" w14:textId="1003D864" w:rsidR="008E7CD1" w:rsidRDefault="008E7CD1">
      <w:pPr>
        <w:rPr>
          <w:sz w:val="24"/>
          <w:szCs w:val="24"/>
        </w:rPr>
      </w:pPr>
      <w:r>
        <w:rPr>
          <w:sz w:val="24"/>
          <w:szCs w:val="24"/>
        </w:rPr>
        <w:t>130 g brauner Zucker</w:t>
      </w:r>
    </w:p>
    <w:p w14:paraId="2473FBB2" w14:textId="114161B4" w:rsidR="008E7CD1" w:rsidRDefault="008E7CD1">
      <w:pPr>
        <w:rPr>
          <w:sz w:val="24"/>
          <w:szCs w:val="24"/>
        </w:rPr>
      </w:pPr>
      <w:r>
        <w:rPr>
          <w:sz w:val="24"/>
          <w:szCs w:val="24"/>
        </w:rPr>
        <w:t>1 Ei</w:t>
      </w:r>
    </w:p>
    <w:p w14:paraId="0D312E64" w14:textId="395125BC" w:rsidR="008E7CD1" w:rsidRDefault="008E7CD1">
      <w:pPr>
        <w:rPr>
          <w:sz w:val="24"/>
          <w:szCs w:val="24"/>
        </w:rPr>
      </w:pPr>
      <w:r>
        <w:rPr>
          <w:sz w:val="24"/>
          <w:szCs w:val="24"/>
        </w:rPr>
        <w:t>1 EL Milch</w:t>
      </w:r>
    </w:p>
    <w:p w14:paraId="15263CE8" w14:textId="7D5FD08B" w:rsidR="008E7CD1" w:rsidRDefault="008E7CD1">
      <w:pPr>
        <w:rPr>
          <w:sz w:val="24"/>
          <w:szCs w:val="24"/>
        </w:rPr>
      </w:pPr>
      <w:r>
        <w:rPr>
          <w:sz w:val="24"/>
          <w:szCs w:val="24"/>
        </w:rPr>
        <w:t>100 g kalte Butter</w:t>
      </w:r>
    </w:p>
    <w:p w14:paraId="562A5600" w14:textId="4FAB8BBB" w:rsidR="008E7CD1" w:rsidRDefault="008E7CD1">
      <w:pPr>
        <w:rPr>
          <w:sz w:val="24"/>
          <w:szCs w:val="24"/>
        </w:rPr>
      </w:pPr>
      <w:r>
        <w:rPr>
          <w:sz w:val="24"/>
          <w:szCs w:val="24"/>
        </w:rPr>
        <w:t>Weißer Zucker zum Bestreuen</w:t>
      </w:r>
    </w:p>
    <w:p w14:paraId="728C422D" w14:textId="77777777" w:rsidR="008E7CD1" w:rsidRDefault="008E7CD1">
      <w:pPr>
        <w:rPr>
          <w:sz w:val="24"/>
          <w:szCs w:val="24"/>
        </w:rPr>
      </w:pPr>
    </w:p>
    <w:p w14:paraId="33F6B22B" w14:textId="184EF277" w:rsidR="00EA4E5B" w:rsidRDefault="00EA4E5B">
      <w:pPr>
        <w:rPr>
          <w:sz w:val="24"/>
          <w:szCs w:val="24"/>
        </w:rPr>
      </w:pPr>
      <w:r>
        <w:rPr>
          <w:sz w:val="24"/>
          <w:szCs w:val="24"/>
        </w:rPr>
        <w:t>Zubereitung:</w:t>
      </w:r>
    </w:p>
    <w:p w14:paraId="1E64C1FC" w14:textId="77777777" w:rsidR="00EA4E5B" w:rsidRPr="00C9252C" w:rsidRDefault="00253995" w:rsidP="00B40E8C">
      <w:pPr>
        <w:pStyle w:val="ListParagraph"/>
        <w:numPr>
          <w:ilvl w:val="0"/>
          <w:numId w:val="1741"/>
        </w:numPr>
        <w:spacing w:after="120"/>
        <w:ind w:left="714" w:hanging="357"/>
        <w:contextualSpacing w:val="0"/>
        <w:jc w:val="both"/>
        <w:rPr>
          <w:sz w:val="24"/>
          <w:szCs w:val="24"/>
        </w:rPr>
      </w:pPr>
      <w:r w:rsidRPr="00C9252C">
        <w:rPr>
          <w:sz w:val="24"/>
          <w:szCs w:val="24"/>
        </w:rPr>
        <w:t>Die beiden Mehlsorten mit Backpulver, Salz und Lebkuchengewür</w:t>
      </w:r>
      <w:r w:rsidR="00EA4E5B" w:rsidRPr="00C9252C">
        <w:rPr>
          <w:sz w:val="24"/>
          <w:szCs w:val="24"/>
        </w:rPr>
        <w:t>z in eine Schüssel sieben. Falls Klümpchen im Zucker sind, diese mit der Hand zerkleinern.</w:t>
      </w:r>
    </w:p>
    <w:p w14:paraId="7FA1FFD7" w14:textId="77777777" w:rsidR="00EA4E5B" w:rsidRPr="00C9252C" w:rsidRDefault="00EA4E5B" w:rsidP="00B40E8C">
      <w:pPr>
        <w:pStyle w:val="ListParagraph"/>
        <w:numPr>
          <w:ilvl w:val="0"/>
          <w:numId w:val="1741"/>
        </w:numPr>
        <w:spacing w:after="120"/>
        <w:ind w:left="714" w:hanging="357"/>
        <w:contextualSpacing w:val="0"/>
        <w:jc w:val="both"/>
        <w:rPr>
          <w:sz w:val="24"/>
          <w:szCs w:val="24"/>
        </w:rPr>
      </w:pPr>
      <w:r w:rsidRPr="00C9252C">
        <w:rPr>
          <w:sz w:val="24"/>
          <w:szCs w:val="24"/>
        </w:rPr>
        <w:t>Ei mit Milch verrühren, kalte Butter in Würfel schneiden. Die Butterwürfel in die Mehl-Gewürzmischung kneten, bis eine feine krümelige Masse entsteht. Zucker und Ei-Milch-Mischung dazugeben und schnell zu einem geschmeidigen Teig verarbeiten, nicht zu lange kneten. Den Teig zu einer fingerdicken Platte formen und in Frischhaltefolie gewickelt für 2 Stunden kühlen.</w:t>
      </w:r>
    </w:p>
    <w:p w14:paraId="193F4EC7" w14:textId="2FDC6DF9" w:rsidR="008E7CD1" w:rsidRPr="00C9252C" w:rsidRDefault="00EA4E5B" w:rsidP="00B40E8C">
      <w:pPr>
        <w:pStyle w:val="ListParagraph"/>
        <w:numPr>
          <w:ilvl w:val="0"/>
          <w:numId w:val="1741"/>
        </w:numPr>
        <w:spacing w:after="120"/>
        <w:ind w:left="714" w:hanging="357"/>
        <w:contextualSpacing w:val="0"/>
        <w:jc w:val="both"/>
        <w:rPr>
          <w:sz w:val="24"/>
          <w:szCs w:val="24"/>
        </w:rPr>
      </w:pPr>
      <w:r w:rsidRPr="00C9252C">
        <w:rPr>
          <w:sz w:val="24"/>
          <w:szCs w:val="24"/>
        </w:rPr>
        <w:t>Dann den Teig auf einer bemehlten Arbeitsfläche dünn ausrollen und die Kekse ausstechen. Auf ein mit Backpapier belegtes Blech legen. Mit ein wenig Wasser bepinseln, dann mit Zucker bestreuen. Un</w:t>
      </w:r>
      <w:r w:rsidR="00C9252C" w:rsidRPr="00C9252C">
        <w:rPr>
          <w:sz w:val="24"/>
          <w:szCs w:val="24"/>
        </w:rPr>
        <w:t>ge</w:t>
      </w:r>
      <w:r w:rsidRPr="00C9252C">
        <w:rPr>
          <w:sz w:val="24"/>
          <w:szCs w:val="24"/>
        </w:rPr>
        <w:t xml:space="preserve">fähr 7 Minuten lang bei 180 Grad Ober- und Unterhitze backen. </w:t>
      </w:r>
    </w:p>
    <w:p w14:paraId="3D68152F" w14:textId="77777777" w:rsidR="00EA4E5B" w:rsidRDefault="00EA4E5B">
      <w:pPr>
        <w:rPr>
          <w:sz w:val="24"/>
          <w:szCs w:val="24"/>
        </w:rPr>
      </w:pPr>
    </w:p>
    <w:p w14:paraId="1D08645D" w14:textId="2DE83829" w:rsidR="00EA4E5B" w:rsidRDefault="00EA4E5B">
      <w:pPr>
        <w:rPr>
          <w:sz w:val="24"/>
          <w:szCs w:val="24"/>
        </w:rPr>
      </w:pPr>
      <w:r>
        <w:rPr>
          <w:sz w:val="24"/>
          <w:szCs w:val="24"/>
        </w:rPr>
        <w:t>Tipp:</w:t>
      </w:r>
      <w:r>
        <w:rPr>
          <w:sz w:val="24"/>
          <w:szCs w:val="24"/>
        </w:rPr>
        <w:tab/>
        <w:t>Kekse verbrennen schnell – nicht aus den Augen lassen.</w:t>
      </w:r>
    </w:p>
    <w:p w14:paraId="5542F00F" w14:textId="77777777" w:rsidR="004F3F36" w:rsidRDefault="004F3F36">
      <w:pPr>
        <w:rPr>
          <w:sz w:val="24"/>
          <w:szCs w:val="24"/>
        </w:rPr>
      </w:pPr>
      <w:r>
        <w:rPr>
          <w:sz w:val="24"/>
          <w:szCs w:val="24"/>
        </w:rPr>
        <w:br w:type="page"/>
      </w:r>
    </w:p>
    <w:p w14:paraId="6FB7997D" w14:textId="66845A41" w:rsidR="004F3F36" w:rsidRDefault="004F3F36" w:rsidP="009B291F">
      <w:pPr>
        <w:pStyle w:val="Heading2"/>
        <w:spacing w:after="240"/>
      </w:pPr>
      <w:r>
        <w:lastRenderedPageBreak/>
        <w:t>Torta di ricotta e polenta</w:t>
      </w:r>
      <w:r w:rsidR="004E4540">
        <w:rPr>
          <w:rStyle w:val="FootnoteReference"/>
        </w:rPr>
        <w:footnoteReference w:id="1830"/>
      </w:r>
    </w:p>
    <w:p w14:paraId="62269402" w14:textId="49991C07" w:rsidR="003A4075" w:rsidRDefault="004F3F36">
      <w:pPr>
        <w:rPr>
          <w:sz w:val="24"/>
          <w:szCs w:val="24"/>
        </w:rPr>
      </w:pPr>
      <w:r w:rsidRPr="009B291F">
        <w:rPr>
          <w:sz w:val="24"/>
          <w:szCs w:val="24"/>
          <w:u w:val="single"/>
        </w:rPr>
        <w:t>Zutaten</w:t>
      </w:r>
      <w:r>
        <w:rPr>
          <w:sz w:val="24"/>
          <w:szCs w:val="24"/>
        </w:rPr>
        <w:t xml:space="preserve"> </w:t>
      </w:r>
      <w:r w:rsidR="009B291F">
        <w:rPr>
          <w:sz w:val="24"/>
          <w:szCs w:val="24"/>
        </w:rPr>
        <w:t>(</w:t>
      </w:r>
      <w:r>
        <w:rPr>
          <w:sz w:val="24"/>
          <w:szCs w:val="24"/>
        </w:rPr>
        <w:t xml:space="preserve">für </w:t>
      </w:r>
      <w:r w:rsidR="008A661C">
        <w:rPr>
          <w:sz w:val="24"/>
          <w:szCs w:val="24"/>
        </w:rPr>
        <w:t>1 Springform mit 20 cm Durchmesser)</w:t>
      </w:r>
      <w:r>
        <w:rPr>
          <w:sz w:val="24"/>
          <w:szCs w:val="24"/>
        </w:rPr>
        <w:t xml:space="preserve"> </w:t>
      </w:r>
    </w:p>
    <w:p w14:paraId="61CAC9BC" w14:textId="77777777" w:rsidR="003A4075" w:rsidRDefault="003A4075">
      <w:pPr>
        <w:rPr>
          <w:sz w:val="24"/>
          <w:szCs w:val="24"/>
        </w:rPr>
      </w:pPr>
      <w:r>
        <w:rPr>
          <w:sz w:val="24"/>
          <w:szCs w:val="24"/>
        </w:rPr>
        <w:t>100 g Butter</w:t>
      </w:r>
    </w:p>
    <w:p w14:paraId="4CC438FE" w14:textId="77777777" w:rsidR="003A4075" w:rsidRDefault="003A4075">
      <w:pPr>
        <w:rPr>
          <w:sz w:val="24"/>
          <w:szCs w:val="24"/>
        </w:rPr>
      </w:pPr>
      <w:r>
        <w:rPr>
          <w:sz w:val="24"/>
          <w:szCs w:val="24"/>
        </w:rPr>
        <w:t>150 ml klarer Honig</w:t>
      </w:r>
    </w:p>
    <w:p w14:paraId="3D5D63E6" w14:textId="77777777" w:rsidR="003A4075" w:rsidRDefault="003A4075">
      <w:pPr>
        <w:rPr>
          <w:sz w:val="24"/>
          <w:szCs w:val="24"/>
        </w:rPr>
      </w:pPr>
      <w:r>
        <w:rPr>
          <w:sz w:val="24"/>
          <w:szCs w:val="24"/>
        </w:rPr>
        <w:t>Abgeriebene Schale von 3 Biozitronen</w:t>
      </w:r>
    </w:p>
    <w:p w14:paraId="153AEB3B" w14:textId="77777777" w:rsidR="00980DE4" w:rsidRDefault="003A4075">
      <w:pPr>
        <w:rPr>
          <w:sz w:val="24"/>
          <w:szCs w:val="24"/>
        </w:rPr>
      </w:pPr>
      <w:r>
        <w:rPr>
          <w:sz w:val="24"/>
          <w:szCs w:val="24"/>
        </w:rPr>
        <w:t>½ TL gemahlene Vanille</w:t>
      </w:r>
    </w:p>
    <w:p w14:paraId="3F1B728A" w14:textId="77777777" w:rsidR="00980DE4" w:rsidRDefault="00980DE4">
      <w:pPr>
        <w:rPr>
          <w:sz w:val="24"/>
          <w:szCs w:val="24"/>
        </w:rPr>
      </w:pPr>
      <w:r>
        <w:rPr>
          <w:sz w:val="24"/>
          <w:szCs w:val="24"/>
        </w:rPr>
        <w:t>4 Eier, getrennt</w:t>
      </w:r>
    </w:p>
    <w:p w14:paraId="21343114" w14:textId="77777777" w:rsidR="00980DE4" w:rsidRDefault="00980DE4">
      <w:pPr>
        <w:rPr>
          <w:sz w:val="24"/>
          <w:szCs w:val="24"/>
        </w:rPr>
      </w:pPr>
      <w:r>
        <w:rPr>
          <w:sz w:val="24"/>
          <w:szCs w:val="24"/>
        </w:rPr>
        <w:t>140 g Mandelmehl (oder gemahlene Mandeln)</w:t>
      </w:r>
    </w:p>
    <w:p w14:paraId="5E6D5FD3" w14:textId="77777777" w:rsidR="00551160" w:rsidRDefault="00980DE4">
      <w:pPr>
        <w:rPr>
          <w:sz w:val="24"/>
          <w:szCs w:val="24"/>
        </w:rPr>
      </w:pPr>
      <w:r>
        <w:rPr>
          <w:sz w:val="24"/>
          <w:szCs w:val="24"/>
        </w:rPr>
        <w:t>125 g feinen Polentagrieß</w:t>
      </w:r>
    </w:p>
    <w:p w14:paraId="50E54349" w14:textId="77777777" w:rsidR="00551160" w:rsidRDefault="00551160">
      <w:pPr>
        <w:rPr>
          <w:sz w:val="24"/>
          <w:szCs w:val="24"/>
        </w:rPr>
      </w:pPr>
      <w:r>
        <w:rPr>
          <w:sz w:val="24"/>
          <w:szCs w:val="24"/>
        </w:rPr>
        <w:t>250 g Ricotta</w:t>
      </w:r>
    </w:p>
    <w:p w14:paraId="7CF9A241" w14:textId="1B6D91D1" w:rsidR="00551160" w:rsidRDefault="00551160">
      <w:pPr>
        <w:rPr>
          <w:sz w:val="24"/>
          <w:szCs w:val="24"/>
        </w:rPr>
      </w:pPr>
      <w:r>
        <w:rPr>
          <w:sz w:val="24"/>
          <w:szCs w:val="24"/>
        </w:rPr>
        <w:t>45 g Mandelblätter</w:t>
      </w:r>
    </w:p>
    <w:p w14:paraId="1F508691" w14:textId="77777777" w:rsidR="00551160" w:rsidRDefault="00551160">
      <w:pPr>
        <w:rPr>
          <w:sz w:val="24"/>
          <w:szCs w:val="24"/>
        </w:rPr>
      </w:pPr>
    </w:p>
    <w:p w14:paraId="7E947ABD" w14:textId="77777777" w:rsidR="00551160" w:rsidRDefault="00551160">
      <w:pPr>
        <w:rPr>
          <w:sz w:val="24"/>
          <w:szCs w:val="24"/>
        </w:rPr>
      </w:pPr>
      <w:r>
        <w:rPr>
          <w:sz w:val="24"/>
          <w:szCs w:val="24"/>
        </w:rPr>
        <w:t>Zubereitung:</w:t>
      </w:r>
    </w:p>
    <w:p w14:paraId="544D91BD" w14:textId="77777777" w:rsidR="008A661C" w:rsidRPr="001905BB" w:rsidRDefault="00551160" w:rsidP="00B40E8C">
      <w:pPr>
        <w:pStyle w:val="ListParagraph"/>
        <w:numPr>
          <w:ilvl w:val="0"/>
          <w:numId w:val="1780"/>
        </w:numPr>
        <w:spacing w:after="120"/>
        <w:ind w:left="714" w:hanging="357"/>
        <w:contextualSpacing w:val="0"/>
        <w:jc w:val="both"/>
        <w:rPr>
          <w:sz w:val="24"/>
          <w:szCs w:val="24"/>
        </w:rPr>
      </w:pPr>
      <w:r w:rsidRPr="001905BB">
        <w:rPr>
          <w:sz w:val="24"/>
          <w:szCs w:val="24"/>
        </w:rPr>
        <w:t>Den Backofen auf 160 Grad (Gas S</w:t>
      </w:r>
      <w:r w:rsidR="008A661C" w:rsidRPr="001905BB">
        <w:rPr>
          <w:sz w:val="24"/>
          <w:szCs w:val="24"/>
        </w:rPr>
        <w:t>t</w:t>
      </w:r>
      <w:r w:rsidRPr="001905BB">
        <w:rPr>
          <w:sz w:val="24"/>
          <w:szCs w:val="24"/>
        </w:rPr>
        <w:t xml:space="preserve">ufe 3) vorheizen und en Boden </w:t>
      </w:r>
      <w:r w:rsidR="008A661C" w:rsidRPr="001905BB">
        <w:rPr>
          <w:sz w:val="24"/>
          <w:szCs w:val="24"/>
        </w:rPr>
        <w:t>einer</w:t>
      </w:r>
      <w:r w:rsidRPr="001905BB">
        <w:rPr>
          <w:sz w:val="24"/>
          <w:szCs w:val="24"/>
        </w:rPr>
        <w:t xml:space="preserve"> Springform </w:t>
      </w:r>
      <w:r w:rsidR="008A661C" w:rsidRPr="001905BB">
        <w:rPr>
          <w:sz w:val="24"/>
          <w:szCs w:val="24"/>
        </w:rPr>
        <w:t>mit Backpapier auslegen.</w:t>
      </w:r>
    </w:p>
    <w:p w14:paraId="0CD6F717" w14:textId="77777777" w:rsidR="00DF0448" w:rsidRPr="001905BB" w:rsidRDefault="008A661C" w:rsidP="00B40E8C">
      <w:pPr>
        <w:pStyle w:val="ListParagraph"/>
        <w:numPr>
          <w:ilvl w:val="0"/>
          <w:numId w:val="1780"/>
        </w:numPr>
        <w:spacing w:after="120"/>
        <w:ind w:left="714" w:hanging="357"/>
        <w:contextualSpacing w:val="0"/>
        <w:jc w:val="both"/>
        <w:rPr>
          <w:sz w:val="24"/>
          <w:szCs w:val="24"/>
        </w:rPr>
      </w:pPr>
      <w:r w:rsidRPr="001905BB">
        <w:rPr>
          <w:sz w:val="24"/>
          <w:szCs w:val="24"/>
        </w:rPr>
        <w:t>Die Butter, die Hälfte des Honigs, die Zitronenschale und die Vanille in eine Rührschüssel geben und mit dem Rührgerät cremig schlagen. Die Eigelbe dazugeben und alles eine weitere Minute verquirlen. Dann Mandelmehl</w:t>
      </w:r>
      <w:r w:rsidR="00DF0448" w:rsidRPr="001905BB">
        <w:rPr>
          <w:sz w:val="24"/>
          <w:szCs w:val="24"/>
        </w:rPr>
        <w:t>, Polentagrieß und Ricotta unterrühren.</w:t>
      </w:r>
    </w:p>
    <w:p w14:paraId="1F0513A5" w14:textId="77777777" w:rsidR="00DF0448" w:rsidRPr="001905BB" w:rsidRDefault="00DF0448" w:rsidP="00B40E8C">
      <w:pPr>
        <w:pStyle w:val="ListParagraph"/>
        <w:numPr>
          <w:ilvl w:val="0"/>
          <w:numId w:val="1780"/>
        </w:numPr>
        <w:spacing w:after="120"/>
        <w:ind w:left="714" w:hanging="357"/>
        <w:contextualSpacing w:val="0"/>
        <w:jc w:val="both"/>
        <w:rPr>
          <w:sz w:val="24"/>
          <w:szCs w:val="24"/>
        </w:rPr>
      </w:pPr>
      <w:r w:rsidRPr="001905BB">
        <w:rPr>
          <w:sz w:val="24"/>
          <w:szCs w:val="24"/>
        </w:rPr>
        <w:t>Die Eiweiße in einer anderen Schüssel mit dem Handrührgerät schlagen, bis der Schaum leicht fest wird. Den restlichen Honig dazugeben und die Masse weiterschlagen, bis sie wieder fest wird. Die Eiweiß-Honig-Mischung vorsichtig mit einem Teigspatel unter en Kuchenteig heben.</w:t>
      </w:r>
    </w:p>
    <w:p w14:paraId="73187F5B" w14:textId="77777777" w:rsidR="00665A3E" w:rsidRDefault="00DF0448" w:rsidP="00B40E8C">
      <w:pPr>
        <w:pStyle w:val="ListParagraph"/>
        <w:numPr>
          <w:ilvl w:val="0"/>
          <w:numId w:val="1780"/>
        </w:numPr>
        <w:spacing w:after="120"/>
        <w:ind w:left="714" w:hanging="357"/>
        <w:contextualSpacing w:val="0"/>
        <w:jc w:val="both"/>
        <w:rPr>
          <w:sz w:val="24"/>
          <w:szCs w:val="24"/>
        </w:rPr>
      </w:pPr>
      <w:r w:rsidRPr="001905BB">
        <w:rPr>
          <w:sz w:val="24"/>
          <w:szCs w:val="24"/>
        </w:rPr>
        <w:t>Den Teig in die Springform füllen und die M</w:t>
      </w:r>
      <w:r w:rsidR="00183810" w:rsidRPr="001905BB">
        <w:rPr>
          <w:sz w:val="24"/>
          <w:szCs w:val="24"/>
        </w:rPr>
        <w:t>a</w:t>
      </w:r>
      <w:r w:rsidRPr="001905BB">
        <w:rPr>
          <w:sz w:val="24"/>
          <w:szCs w:val="24"/>
        </w:rPr>
        <w:t xml:space="preserve">ndelblättchen </w:t>
      </w:r>
      <w:r w:rsidR="00344720" w:rsidRPr="001905BB">
        <w:rPr>
          <w:sz w:val="24"/>
          <w:szCs w:val="24"/>
        </w:rPr>
        <w:t>darüber</w:t>
      </w:r>
      <w:r w:rsidR="00F22748" w:rsidRPr="001905BB">
        <w:rPr>
          <w:sz w:val="24"/>
          <w:szCs w:val="24"/>
        </w:rPr>
        <w:t>streuen. 40-50 Minuten im Ofen backen</w:t>
      </w:r>
      <w:r w:rsidR="001905BB" w:rsidRPr="001905BB">
        <w:rPr>
          <w:sz w:val="24"/>
          <w:szCs w:val="24"/>
        </w:rPr>
        <w:t>. Zunächst wirkt der Kuchen in der Mitte womöglich noch nicht ganz durchgebacken, beim Auskühlen wird er jedoch fest. Den Kuchen vollständig abkühlen lassen und dann erst aus der Form nehmen.</w:t>
      </w:r>
    </w:p>
    <w:p w14:paraId="1D70649A" w14:textId="77777777" w:rsidR="00665A3E" w:rsidRDefault="00665A3E">
      <w:pPr>
        <w:rPr>
          <w:sz w:val="24"/>
          <w:szCs w:val="24"/>
        </w:rPr>
      </w:pPr>
      <w:r>
        <w:rPr>
          <w:sz w:val="24"/>
          <w:szCs w:val="24"/>
        </w:rPr>
        <w:br w:type="page"/>
      </w:r>
    </w:p>
    <w:p w14:paraId="72936855" w14:textId="44DA34E5" w:rsidR="00665A3E" w:rsidRDefault="00665A3E" w:rsidP="00FC3539">
      <w:pPr>
        <w:pStyle w:val="Heading2"/>
        <w:spacing w:after="240"/>
      </w:pPr>
      <w:r w:rsidRPr="00665A3E">
        <w:lastRenderedPageBreak/>
        <w:t xml:space="preserve">Gâteau </w:t>
      </w:r>
      <w:r>
        <w:t>des rois</w:t>
      </w:r>
      <w:r w:rsidR="00C200C5">
        <w:t xml:space="preserve"> Dreikönigskuchen</w:t>
      </w:r>
      <w:r w:rsidR="003D0E99">
        <w:rPr>
          <w:rStyle w:val="FootnoteReference"/>
        </w:rPr>
        <w:footnoteReference w:id="1831"/>
      </w:r>
    </w:p>
    <w:p w14:paraId="217E9146" w14:textId="6DCB6473" w:rsidR="00131C29" w:rsidRDefault="00131C29" w:rsidP="00665A3E">
      <w:pPr>
        <w:spacing w:after="120"/>
        <w:jc w:val="both"/>
        <w:rPr>
          <w:sz w:val="24"/>
          <w:szCs w:val="24"/>
        </w:rPr>
      </w:pPr>
      <w:r w:rsidRPr="00FC3539">
        <w:rPr>
          <w:sz w:val="24"/>
          <w:szCs w:val="24"/>
          <w:u w:val="single"/>
        </w:rPr>
        <w:t>Zutaten</w:t>
      </w:r>
      <w:r>
        <w:rPr>
          <w:sz w:val="24"/>
          <w:szCs w:val="24"/>
        </w:rPr>
        <w:t xml:space="preserve"> </w:t>
      </w:r>
      <w:r w:rsidR="00FC3539">
        <w:rPr>
          <w:sz w:val="24"/>
          <w:szCs w:val="24"/>
        </w:rPr>
        <w:t>(</w:t>
      </w:r>
      <w:r>
        <w:rPr>
          <w:sz w:val="24"/>
          <w:szCs w:val="24"/>
        </w:rPr>
        <w:t>für 6-8 Portionen</w:t>
      </w:r>
      <w:r w:rsidR="00FC3539">
        <w:rPr>
          <w:sz w:val="24"/>
          <w:szCs w:val="24"/>
        </w:rPr>
        <w:t>):</w:t>
      </w:r>
    </w:p>
    <w:p w14:paraId="48D3C6AF" w14:textId="03FBAF35" w:rsidR="00131C29" w:rsidRPr="00FC3539" w:rsidRDefault="00131C29" w:rsidP="00665A3E">
      <w:pPr>
        <w:spacing w:after="120"/>
        <w:jc w:val="both"/>
        <w:rPr>
          <w:i/>
          <w:iCs/>
          <w:sz w:val="24"/>
          <w:szCs w:val="24"/>
        </w:rPr>
      </w:pPr>
      <w:r w:rsidRPr="00FC3539">
        <w:rPr>
          <w:i/>
          <w:iCs/>
          <w:sz w:val="24"/>
          <w:szCs w:val="24"/>
        </w:rPr>
        <w:t xml:space="preserve">Für den </w:t>
      </w:r>
      <w:r w:rsidR="00FC3539" w:rsidRPr="00FC3539">
        <w:rPr>
          <w:i/>
          <w:iCs/>
          <w:sz w:val="24"/>
          <w:szCs w:val="24"/>
        </w:rPr>
        <w:t>T</w:t>
      </w:r>
      <w:r w:rsidRPr="00FC3539">
        <w:rPr>
          <w:i/>
          <w:iCs/>
          <w:sz w:val="24"/>
          <w:szCs w:val="24"/>
        </w:rPr>
        <w:t>eig:</w:t>
      </w:r>
    </w:p>
    <w:p w14:paraId="7690C919" w14:textId="30719F5A" w:rsidR="00131C29" w:rsidRDefault="00131C29" w:rsidP="00665A3E">
      <w:pPr>
        <w:spacing w:after="120"/>
        <w:jc w:val="both"/>
        <w:rPr>
          <w:sz w:val="24"/>
          <w:szCs w:val="24"/>
        </w:rPr>
      </w:pPr>
      <w:r>
        <w:rPr>
          <w:sz w:val="24"/>
          <w:szCs w:val="24"/>
        </w:rPr>
        <w:t>10 g Hefe</w:t>
      </w:r>
    </w:p>
    <w:p w14:paraId="69882902" w14:textId="244ECDD9" w:rsidR="00131C29" w:rsidRDefault="00131C29" w:rsidP="00665A3E">
      <w:pPr>
        <w:spacing w:after="120"/>
        <w:jc w:val="both"/>
        <w:rPr>
          <w:sz w:val="24"/>
          <w:szCs w:val="24"/>
        </w:rPr>
      </w:pPr>
      <w:r>
        <w:rPr>
          <w:sz w:val="24"/>
          <w:szCs w:val="24"/>
        </w:rPr>
        <w:t>500 g Mehl</w:t>
      </w:r>
    </w:p>
    <w:p w14:paraId="55F673E0" w14:textId="4DAD8B96" w:rsidR="00131C29" w:rsidRDefault="00131C29" w:rsidP="00665A3E">
      <w:pPr>
        <w:spacing w:after="120"/>
        <w:jc w:val="both"/>
        <w:rPr>
          <w:sz w:val="24"/>
          <w:szCs w:val="24"/>
        </w:rPr>
      </w:pPr>
      <w:r>
        <w:rPr>
          <w:sz w:val="24"/>
          <w:szCs w:val="24"/>
        </w:rPr>
        <w:t>200 g Butter</w:t>
      </w:r>
    </w:p>
    <w:p w14:paraId="05E3C597" w14:textId="57B32AF3" w:rsidR="00131C29" w:rsidRDefault="00131C29" w:rsidP="00665A3E">
      <w:pPr>
        <w:spacing w:after="120"/>
        <w:jc w:val="both"/>
        <w:rPr>
          <w:sz w:val="24"/>
          <w:szCs w:val="24"/>
        </w:rPr>
      </w:pPr>
      <w:r>
        <w:rPr>
          <w:sz w:val="24"/>
          <w:szCs w:val="24"/>
        </w:rPr>
        <w:t>5 Eier</w:t>
      </w:r>
    </w:p>
    <w:p w14:paraId="47661469" w14:textId="3E4CE23F" w:rsidR="00131C29" w:rsidRDefault="00131C29" w:rsidP="00665A3E">
      <w:pPr>
        <w:spacing w:after="120"/>
        <w:jc w:val="both"/>
        <w:rPr>
          <w:sz w:val="24"/>
          <w:szCs w:val="24"/>
        </w:rPr>
      </w:pPr>
      <w:r>
        <w:rPr>
          <w:sz w:val="24"/>
          <w:szCs w:val="24"/>
        </w:rPr>
        <w:t>Sa</w:t>
      </w:r>
      <w:r w:rsidR="003A560D">
        <w:rPr>
          <w:sz w:val="24"/>
          <w:szCs w:val="24"/>
        </w:rPr>
        <w:t>lz</w:t>
      </w:r>
    </w:p>
    <w:p w14:paraId="0D4F7B6B" w14:textId="2D2CA7A2" w:rsidR="003A560D" w:rsidRDefault="003A560D" w:rsidP="00665A3E">
      <w:pPr>
        <w:spacing w:after="120"/>
        <w:jc w:val="both"/>
        <w:rPr>
          <w:sz w:val="24"/>
          <w:szCs w:val="24"/>
        </w:rPr>
      </w:pPr>
      <w:r>
        <w:rPr>
          <w:sz w:val="24"/>
          <w:szCs w:val="24"/>
        </w:rPr>
        <w:t>1 Eigelb</w:t>
      </w:r>
    </w:p>
    <w:p w14:paraId="7E152CA4" w14:textId="4F18D115" w:rsidR="003A560D" w:rsidRDefault="003A560D" w:rsidP="00665A3E">
      <w:pPr>
        <w:spacing w:after="120"/>
        <w:jc w:val="both"/>
        <w:rPr>
          <w:sz w:val="24"/>
          <w:szCs w:val="24"/>
        </w:rPr>
      </w:pPr>
      <w:r>
        <w:rPr>
          <w:sz w:val="24"/>
          <w:szCs w:val="24"/>
        </w:rPr>
        <w:t>Zitronat oder Hagelzucker zum Bestreuen</w:t>
      </w:r>
    </w:p>
    <w:p w14:paraId="2D46759C" w14:textId="77777777" w:rsidR="003A560D" w:rsidRDefault="003A560D" w:rsidP="00665A3E">
      <w:pPr>
        <w:spacing w:after="120"/>
        <w:jc w:val="both"/>
        <w:rPr>
          <w:sz w:val="24"/>
          <w:szCs w:val="24"/>
        </w:rPr>
      </w:pPr>
    </w:p>
    <w:p w14:paraId="31A438C4" w14:textId="38479E92" w:rsidR="003A560D" w:rsidRPr="00FC3539" w:rsidRDefault="003A560D" w:rsidP="00665A3E">
      <w:pPr>
        <w:spacing w:after="120"/>
        <w:jc w:val="both"/>
        <w:rPr>
          <w:i/>
          <w:iCs/>
          <w:sz w:val="24"/>
          <w:szCs w:val="24"/>
        </w:rPr>
      </w:pPr>
      <w:r w:rsidRPr="00FC3539">
        <w:rPr>
          <w:i/>
          <w:iCs/>
          <w:sz w:val="24"/>
          <w:szCs w:val="24"/>
        </w:rPr>
        <w:t>Für den Sirup</w:t>
      </w:r>
      <w:r w:rsidR="00FC3539">
        <w:rPr>
          <w:i/>
          <w:iCs/>
          <w:sz w:val="24"/>
          <w:szCs w:val="24"/>
        </w:rPr>
        <w:t>:</w:t>
      </w:r>
    </w:p>
    <w:p w14:paraId="143D8FF7" w14:textId="058D5E90" w:rsidR="003A560D" w:rsidRDefault="003A560D" w:rsidP="00665A3E">
      <w:pPr>
        <w:spacing w:after="120"/>
        <w:jc w:val="both"/>
        <w:rPr>
          <w:sz w:val="24"/>
          <w:szCs w:val="24"/>
        </w:rPr>
      </w:pPr>
      <w:r>
        <w:rPr>
          <w:sz w:val="24"/>
          <w:szCs w:val="24"/>
        </w:rPr>
        <w:t xml:space="preserve">2 cl </w:t>
      </w:r>
      <w:r w:rsidR="00FC3539">
        <w:rPr>
          <w:sz w:val="24"/>
          <w:szCs w:val="24"/>
        </w:rPr>
        <w:t>C</w:t>
      </w:r>
      <w:r>
        <w:rPr>
          <w:sz w:val="24"/>
          <w:szCs w:val="24"/>
        </w:rPr>
        <w:t>ognac</w:t>
      </w:r>
    </w:p>
    <w:p w14:paraId="2AB0EB2A" w14:textId="062B41BC" w:rsidR="003A560D" w:rsidRDefault="003A560D" w:rsidP="00665A3E">
      <w:pPr>
        <w:spacing w:after="120"/>
        <w:jc w:val="both"/>
        <w:rPr>
          <w:sz w:val="24"/>
          <w:szCs w:val="24"/>
        </w:rPr>
      </w:pPr>
      <w:r>
        <w:rPr>
          <w:sz w:val="24"/>
          <w:szCs w:val="24"/>
        </w:rPr>
        <w:t>2 cl Orangenblütenwasser</w:t>
      </w:r>
    </w:p>
    <w:p w14:paraId="51F9339E" w14:textId="247E1219" w:rsidR="003A560D" w:rsidRDefault="003A560D" w:rsidP="00665A3E">
      <w:pPr>
        <w:spacing w:after="120"/>
        <w:jc w:val="both"/>
        <w:rPr>
          <w:sz w:val="24"/>
          <w:szCs w:val="24"/>
        </w:rPr>
      </w:pPr>
      <w:r>
        <w:rPr>
          <w:sz w:val="24"/>
          <w:szCs w:val="24"/>
        </w:rPr>
        <w:t>100 g Zucker</w:t>
      </w:r>
    </w:p>
    <w:p w14:paraId="0A6A5ED2" w14:textId="12207421" w:rsidR="003A560D" w:rsidRDefault="003A560D" w:rsidP="00665A3E">
      <w:pPr>
        <w:spacing w:after="120"/>
        <w:jc w:val="both"/>
        <w:rPr>
          <w:sz w:val="24"/>
          <w:szCs w:val="24"/>
        </w:rPr>
      </w:pPr>
      <w:r>
        <w:rPr>
          <w:sz w:val="24"/>
          <w:szCs w:val="24"/>
        </w:rPr>
        <w:t>1 Stück Schale von 1 unbehandelten Orange</w:t>
      </w:r>
    </w:p>
    <w:p w14:paraId="4AE59A42" w14:textId="682EEDED" w:rsidR="003A560D" w:rsidRDefault="003A560D" w:rsidP="00665A3E">
      <w:pPr>
        <w:spacing w:after="120"/>
        <w:jc w:val="both"/>
        <w:rPr>
          <w:sz w:val="24"/>
          <w:szCs w:val="24"/>
        </w:rPr>
      </w:pPr>
      <w:r>
        <w:rPr>
          <w:sz w:val="24"/>
          <w:szCs w:val="24"/>
        </w:rPr>
        <w:t>1 Stück Schale von 1 unbehandelten Zitrone</w:t>
      </w:r>
    </w:p>
    <w:p w14:paraId="740A65AD" w14:textId="77777777" w:rsidR="003A560D" w:rsidRDefault="003A560D" w:rsidP="00665A3E">
      <w:pPr>
        <w:spacing w:after="120"/>
        <w:jc w:val="both"/>
        <w:rPr>
          <w:sz w:val="24"/>
          <w:szCs w:val="24"/>
        </w:rPr>
      </w:pPr>
    </w:p>
    <w:p w14:paraId="6240B44C" w14:textId="26D9BFF0" w:rsidR="003A560D" w:rsidRDefault="003A560D" w:rsidP="00665A3E">
      <w:pPr>
        <w:spacing w:after="120"/>
        <w:jc w:val="both"/>
        <w:rPr>
          <w:sz w:val="24"/>
          <w:szCs w:val="24"/>
        </w:rPr>
      </w:pPr>
      <w:r>
        <w:rPr>
          <w:sz w:val="24"/>
          <w:szCs w:val="24"/>
        </w:rPr>
        <w:t>Zubereitungszeit:</w:t>
      </w:r>
      <w:r>
        <w:rPr>
          <w:sz w:val="24"/>
          <w:szCs w:val="24"/>
        </w:rPr>
        <w:tab/>
        <w:t xml:space="preserve">etwa 1 Stunde </w:t>
      </w:r>
      <w:r w:rsidR="00393934">
        <w:rPr>
          <w:sz w:val="24"/>
          <w:szCs w:val="24"/>
        </w:rPr>
        <w:t>plus 7 Stunden Ruhezeit</w:t>
      </w:r>
    </w:p>
    <w:p w14:paraId="73984A55" w14:textId="1B717AC1" w:rsidR="00393934" w:rsidRPr="00FC3539" w:rsidRDefault="00393934" w:rsidP="00B40E8C">
      <w:pPr>
        <w:pStyle w:val="ListParagraph"/>
        <w:numPr>
          <w:ilvl w:val="0"/>
          <w:numId w:val="1850"/>
        </w:numPr>
        <w:spacing w:after="120"/>
        <w:ind w:left="714" w:hanging="357"/>
        <w:contextualSpacing w:val="0"/>
        <w:jc w:val="both"/>
        <w:rPr>
          <w:sz w:val="24"/>
          <w:szCs w:val="24"/>
        </w:rPr>
      </w:pPr>
      <w:r w:rsidRPr="00FC3539">
        <w:rPr>
          <w:sz w:val="24"/>
          <w:szCs w:val="24"/>
        </w:rPr>
        <w:t>Die Hefe in eine Schüssel bröckeln, in etwa 2 cl lauwarmem Wasser auflösen. 100 g Mehl abwiegen. Vo</w:t>
      </w:r>
      <w:r w:rsidR="00FC3539" w:rsidRPr="00FC3539">
        <w:rPr>
          <w:sz w:val="24"/>
          <w:szCs w:val="24"/>
        </w:rPr>
        <w:t>n</w:t>
      </w:r>
      <w:r w:rsidRPr="00FC3539">
        <w:rPr>
          <w:sz w:val="24"/>
          <w:szCs w:val="24"/>
        </w:rPr>
        <w:t xml:space="preserve"> dieser Portion die Hälfte durch ein Sieb geben</w:t>
      </w:r>
      <w:r w:rsidR="00420042" w:rsidRPr="00FC3539">
        <w:rPr>
          <w:sz w:val="24"/>
          <w:szCs w:val="24"/>
        </w:rPr>
        <w:t xml:space="preserve"> und unterrühren. Weitere 2 cl lauwarmes Wasser angießen. Das restliche Mehl anstäuben. Alles zu einem weichen Vorteig verarbeiten. Die Schüssel mit einem sauberen Küchentuch bedecken und an einem warmen Plat</w:t>
      </w:r>
      <w:r w:rsidR="00CC3A7F" w:rsidRPr="00FC3539">
        <w:rPr>
          <w:sz w:val="24"/>
          <w:szCs w:val="24"/>
        </w:rPr>
        <w:t>z etwa 30 Minuten ruhen lassen. Der Vorteig sollte sein Volumen verdoppeln.</w:t>
      </w:r>
    </w:p>
    <w:p w14:paraId="3528D7C8" w14:textId="3A64983F" w:rsidR="00CC3A7F" w:rsidRPr="00FC3539" w:rsidRDefault="00CC3A7F" w:rsidP="00B40E8C">
      <w:pPr>
        <w:pStyle w:val="ListParagraph"/>
        <w:numPr>
          <w:ilvl w:val="0"/>
          <w:numId w:val="1850"/>
        </w:numPr>
        <w:spacing w:after="120"/>
        <w:ind w:left="714" w:hanging="357"/>
        <w:contextualSpacing w:val="0"/>
        <w:jc w:val="both"/>
        <w:rPr>
          <w:sz w:val="24"/>
          <w:szCs w:val="24"/>
        </w:rPr>
      </w:pPr>
      <w:r w:rsidRPr="00FC3539">
        <w:rPr>
          <w:sz w:val="24"/>
          <w:szCs w:val="24"/>
        </w:rPr>
        <w:t>Inzwischen den Sirup bereiten. Den Cognac und das Orangenblütenwasser in eine Kasserolle</w:t>
      </w:r>
      <w:r w:rsidR="007E5CDF" w:rsidRPr="00FC3539">
        <w:rPr>
          <w:sz w:val="24"/>
          <w:szCs w:val="24"/>
        </w:rPr>
        <w:t xml:space="preserve"> geben. Den Zucker darin auflösen. Die Orangen- judn die Zitronenschale i winzige Streifchen schneiden. Die Mischung bei milder Hitze unter Rühren erwärmen. So lange sieden lassen, b</w:t>
      </w:r>
      <w:r w:rsidR="00FC3539" w:rsidRPr="00FC3539">
        <w:rPr>
          <w:sz w:val="24"/>
          <w:szCs w:val="24"/>
        </w:rPr>
        <w:t>is</w:t>
      </w:r>
      <w:r w:rsidR="007E5CDF" w:rsidRPr="00FC3539">
        <w:rPr>
          <w:sz w:val="24"/>
          <w:szCs w:val="24"/>
        </w:rPr>
        <w:t xml:space="preserve"> ein dünnflüssiger Sirup entstanden </w:t>
      </w:r>
      <w:r w:rsidR="00FC3539" w:rsidRPr="00FC3539">
        <w:rPr>
          <w:sz w:val="24"/>
          <w:szCs w:val="24"/>
        </w:rPr>
        <w:t>i</w:t>
      </w:r>
      <w:r w:rsidR="007E5CDF" w:rsidRPr="00FC3539">
        <w:rPr>
          <w:sz w:val="24"/>
          <w:szCs w:val="24"/>
        </w:rPr>
        <w:t>st. Abkühlen lassen.</w:t>
      </w:r>
    </w:p>
    <w:p w14:paraId="579BFD33" w14:textId="6ADF7D0F" w:rsidR="007E5CDF" w:rsidRPr="00FC3539" w:rsidRDefault="007E5CDF" w:rsidP="00B40E8C">
      <w:pPr>
        <w:pStyle w:val="ListParagraph"/>
        <w:numPr>
          <w:ilvl w:val="0"/>
          <w:numId w:val="1850"/>
        </w:numPr>
        <w:spacing w:after="120"/>
        <w:ind w:left="714" w:hanging="357"/>
        <w:contextualSpacing w:val="0"/>
        <w:jc w:val="both"/>
        <w:rPr>
          <w:sz w:val="24"/>
          <w:szCs w:val="24"/>
        </w:rPr>
      </w:pPr>
      <w:r w:rsidRPr="00FC3539">
        <w:rPr>
          <w:sz w:val="24"/>
          <w:szCs w:val="24"/>
        </w:rPr>
        <w:t>Das restliche Mehl in eine Schüssel sieben. In die Mitte eine Mulde drücken</w:t>
      </w:r>
      <w:r w:rsidR="00AF05B3" w:rsidRPr="00FC3539">
        <w:rPr>
          <w:sz w:val="24"/>
          <w:szCs w:val="24"/>
        </w:rPr>
        <w:t>. Wenig salzen. Die Butter in Würfeln dazugeben. Alles mit dem Knethaken des Rührgeräts gründlich durch</w:t>
      </w:r>
      <w:r w:rsidR="003E4034" w:rsidRPr="00FC3539">
        <w:rPr>
          <w:sz w:val="24"/>
          <w:szCs w:val="24"/>
        </w:rPr>
        <w:t xml:space="preserve">kneten. Nacheinander die Eier dazukneten. Den Sirup in kleinen Portionen untermischen. Der </w:t>
      </w:r>
      <w:r w:rsidR="00FC3539" w:rsidRPr="00FC3539">
        <w:rPr>
          <w:sz w:val="24"/>
          <w:szCs w:val="24"/>
        </w:rPr>
        <w:t>T</w:t>
      </w:r>
      <w:r w:rsidR="003E4034" w:rsidRPr="00FC3539">
        <w:rPr>
          <w:sz w:val="24"/>
          <w:szCs w:val="24"/>
        </w:rPr>
        <w:t>eig soll ziemlich weich sein.</w:t>
      </w:r>
    </w:p>
    <w:p w14:paraId="78A12A10" w14:textId="502B093E" w:rsidR="003E4034" w:rsidRPr="00FC3539" w:rsidRDefault="003E4034" w:rsidP="00B40E8C">
      <w:pPr>
        <w:pStyle w:val="ListParagraph"/>
        <w:numPr>
          <w:ilvl w:val="0"/>
          <w:numId w:val="1850"/>
        </w:numPr>
        <w:spacing w:after="120"/>
        <w:ind w:left="714" w:hanging="357"/>
        <w:contextualSpacing w:val="0"/>
        <w:jc w:val="both"/>
        <w:rPr>
          <w:sz w:val="24"/>
          <w:szCs w:val="24"/>
        </w:rPr>
      </w:pPr>
      <w:r w:rsidRPr="00FC3539">
        <w:rPr>
          <w:sz w:val="24"/>
          <w:szCs w:val="24"/>
        </w:rPr>
        <w:lastRenderedPageBreak/>
        <w:t xml:space="preserve">Den Vorteig vorsichtig durchkneten. Den Teig zugedeckt an einem nicht </w:t>
      </w:r>
      <w:r w:rsidR="00194C86" w:rsidRPr="00FC3539">
        <w:rPr>
          <w:sz w:val="24"/>
          <w:szCs w:val="24"/>
        </w:rPr>
        <w:t>zu warmen Platz 3-4 Stunden ruhen lassen. Er soll sein Volumen ein weiteres Mal verdoppeln.</w:t>
      </w:r>
    </w:p>
    <w:p w14:paraId="2C8D8832" w14:textId="44B5AFFB" w:rsidR="00194C86" w:rsidRPr="00FC3539" w:rsidRDefault="00194C86" w:rsidP="00B40E8C">
      <w:pPr>
        <w:pStyle w:val="ListParagraph"/>
        <w:numPr>
          <w:ilvl w:val="0"/>
          <w:numId w:val="1850"/>
        </w:numPr>
        <w:spacing w:after="120"/>
        <w:ind w:left="714" w:hanging="357"/>
        <w:contextualSpacing w:val="0"/>
        <w:jc w:val="both"/>
        <w:rPr>
          <w:sz w:val="24"/>
          <w:szCs w:val="24"/>
        </w:rPr>
      </w:pPr>
      <w:r w:rsidRPr="00FC3539">
        <w:rPr>
          <w:sz w:val="24"/>
          <w:szCs w:val="24"/>
        </w:rPr>
        <w:t>Dem Teig zugedeckt an einem kühleren Platz ruhen lassen, bis er sein Volumen ein weiteres Mal verdoppelt hat. Das dauert etwa 2 Stunden.</w:t>
      </w:r>
    </w:p>
    <w:p w14:paraId="202B56C0" w14:textId="1ACD86A3" w:rsidR="00194C86" w:rsidRPr="00FC3539" w:rsidRDefault="00194C86" w:rsidP="00B40E8C">
      <w:pPr>
        <w:pStyle w:val="ListParagraph"/>
        <w:numPr>
          <w:ilvl w:val="0"/>
          <w:numId w:val="1850"/>
        </w:numPr>
        <w:spacing w:after="120"/>
        <w:ind w:left="714" w:hanging="357"/>
        <w:contextualSpacing w:val="0"/>
        <w:jc w:val="both"/>
        <w:rPr>
          <w:sz w:val="24"/>
          <w:szCs w:val="24"/>
        </w:rPr>
      </w:pPr>
      <w:r w:rsidRPr="00FC3539">
        <w:rPr>
          <w:sz w:val="24"/>
          <w:szCs w:val="24"/>
        </w:rPr>
        <w:t>Den Teig jetzt auf einer bemehlten Arbeitsfläche zu einer dicken Wurst formen. Die beiden Enden zusammenfügen, so dass ein Ring entsteht. Oder den Teig in eine gefettete S</w:t>
      </w:r>
      <w:r w:rsidR="007F430A" w:rsidRPr="00FC3539">
        <w:rPr>
          <w:sz w:val="24"/>
          <w:szCs w:val="24"/>
        </w:rPr>
        <w:t>avarinform geben. Das Eigelb mit etwas Wasser verquirlen. Den Kuchen damit bepinseln.</w:t>
      </w:r>
    </w:p>
    <w:p w14:paraId="5B7321BB" w14:textId="4DC44817" w:rsidR="007F430A" w:rsidRPr="00FC3539" w:rsidRDefault="007F430A" w:rsidP="00B40E8C">
      <w:pPr>
        <w:pStyle w:val="ListParagraph"/>
        <w:numPr>
          <w:ilvl w:val="0"/>
          <w:numId w:val="1850"/>
        </w:numPr>
        <w:spacing w:after="120"/>
        <w:ind w:left="714" w:hanging="357"/>
        <w:contextualSpacing w:val="0"/>
        <w:jc w:val="both"/>
        <w:rPr>
          <w:sz w:val="24"/>
          <w:szCs w:val="24"/>
        </w:rPr>
      </w:pPr>
      <w:r w:rsidRPr="00FC3539">
        <w:rPr>
          <w:sz w:val="24"/>
          <w:szCs w:val="24"/>
        </w:rPr>
        <w:t xml:space="preserve">Ein Backblech buttern. Den Kuchen darauf legen. Mit winzigen Zitronatstückchen und Hagelzucker bestreuen. Noch einmal zugedeckt 45 Minuten </w:t>
      </w:r>
      <w:r w:rsidR="003A5E43" w:rsidRPr="00FC3539">
        <w:rPr>
          <w:sz w:val="24"/>
          <w:szCs w:val="24"/>
        </w:rPr>
        <w:t>an einem warmen Ort ruhen lassen. Den Backofen auf 220 Grad vorheizen.</w:t>
      </w:r>
    </w:p>
    <w:p w14:paraId="0B0DF988" w14:textId="13848EB8" w:rsidR="003A5E43" w:rsidRPr="00FC3539" w:rsidRDefault="003A5E43" w:rsidP="00B40E8C">
      <w:pPr>
        <w:pStyle w:val="ListParagraph"/>
        <w:numPr>
          <w:ilvl w:val="0"/>
          <w:numId w:val="1850"/>
        </w:numPr>
        <w:spacing w:after="120"/>
        <w:ind w:left="714" w:hanging="357"/>
        <w:contextualSpacing w:val="0"/>
        <w:jc w:val="both"/>
        <w:rPr>
          <w:sz w:val="24"/>
          <w:szCs w:val="24"/>
        </w:rPr>
      </w:pPr>
      <w:r w:rsidRPr="00FC3539">
        <w:rPr>
          <w:sz w:val="24"/>
          <w:szCs w:val="24"/>
        </w:rPr>
        <w:t xml:space="preserve">Im vorgeheizten Backofen </w:t>
      </w:r>
      <w:r w:rsidR="00FC3539" w:rsidRPr="00FC3539">
        <w:rPr>
          <w:sz w:val="24"/>
          <w:szCs w:val="24"/>
        </w:rPr>
        <w:t>in</w:t>
      </w:r>
      <w:r w:rsidRPr="00FC3539">
        <w:rPr>
          <w:sz w:val="24"/>
          <w:szCs w:val="24"/>
        </w:rPr>
        <w:t xml:space="preserve"> etwa 20 Minuten fertigbacken.</w:t>
      </w:r>
    </w:p>
    <w:p w14:paraId="083E0839" w14:textId="77777777" w:rsidR="003A5E43" w:rsidRDefault="003A5E43" w:rsidP="00665A3E">
      <w:pPr>
        <w:spacing w:after="120"/>
        <w:jc w:val="both"/>
        <w:rPr>
          <w:sz w:val="24"/>
          <w:szCs w:val="24"/>
        </w:rPr>
      </w:pPr>
    </w:p>
    <w:p w14:paraId="5653A278" w14:textId="502F74F4" w:rsidR="003A5E43" w:rsidRDefault="003A5E43" w:rsidP="00FC3539">
      <w:pPr>
        <w:spacing w:after="120"/>
        <w:ind w:left="708" w:hanging="708"/>
        <w:jc w:val="both"/>
        <w:rPr>
          <w:sz w:val="24"/>
          <w:szCs w:val="24"/>
        </w:rPr>
      </w:pPr>
      <w:r>
        <w:rPr>
          <w:sz w:val="24"/>
          <w:szCs w:val="24"/>
        </w:rPr>
        <w:t>Info:</w:t>
      </w:r>
      <w:r>
        <w:rPr>
          <w:sz w:val="24"/>
          <w:szCs w:val="24"/>
        </w:rPr>
        <w:tab/>
        <w:t xml:space="preserve">Dies ist das traditionelle Dreikönigsgebäck um die Hafenstadt Bordeaux. </w:t>
      </w:r>
      <w:r w:rsidR="00FC3539">
        <w:rPr>
          <w:sz w:val="24"/>
          <w:szCs w:val="24"/>
        </w:rPr>
        <w:t>An</w:t>
      </w:r>
      <w:r>
        <w:rPr>
          <w:sz w:val="24"/>
          <w:szCs w:val="24"/>
        </w:rPr>
        <w:t xml:space="preserve"> diesem Tag wird ein weißer Bohnenkern mit eingebacken, der den der ihn findet, zum König für des Tages macht.</w:t>
      </w:r>
    </w:p>
    <w:p w14:paraId="53885FA8" w14:textId="66F57B98" w:rsidR="008E7CD1" w:rsidRPr="00665A3E" w:rsidRDefault="008E7CD1" w:rsidP="00665A3E">
      <w:pPr>
        <w:spacing w:after="120"/>
        <w:jc w:val="both"/>
        <w:rPr>
          <w:sz w:val="24"/>
          <w:szCs w:val="24"/>
        </w:rPr>
      </w:pPr>
      <w:r w:rsidRPr="00665A3E">
        <w:rPr>
          <w:sz w:val="24"/>
          <w:szCs w:val="24"/>
        </w:rPr>
        <w:br w:type="page"/>
      </w:r>
    </w:p>
    <w:p w14:paraId="43CCEE07" w14:textId="77777777" w:rsidR="008E7CD1" w:rsidRDefault="008E7CD1">
      <w:pPr>
        <w:rPr>
          <w:sz w:val="24"/>
          <w:szCs w:val="24"/>
        </w:rPr>
      </w:pPr>
    </w:p>
    <w:p w14:paraId="21FAF018" w14:textId="218D2DD5" w:rsidR="00017646" w:rsidRDefault="00043E57" w:rsidP="00CD456F">
      <w:pPr>
        <w:pStyle w:val="Heading1"/>
      </w:pPr>
      <w:r>
        <w:t>Getränke</w:t>
      </w:r>
    </w:p>
    <w:p w14:paraId="402401F8" w14:textId="406C6CC6" w:rsidR="00043E57" w:rsidRDefault="00043E57">
      <w:pPr>
        <w:rPr>
          <w:sz w:val="24"/>
          <w:szCs w:val="24"/>
        </w:rPr>
      </w:pPr>
      <w:r>
        <w:rPr>
          <w:sz w:val="24"/>
          <w:szCs w:val="24"/>
        </w:rPr>
        <w:br w:type="page"/>
      </w:r>
    </w:p>
    <w:p w14:paraId="1E3F8048" w14:textId="16005734" w:rsidR="0017078B" w:rsidRDefault="0017078B" w:rsidP="00F41913">
      <w:pPr>
        <w:pStyle w:val="Heading2"/>
        <w:spacing w:after="240"/>
      </w:pPr>
      <w:r>
        <w:lastRenderedPageBreak/>
        <w:t>Eierlikör-Eiskaffee</w:t>
      </w:r>
      <w:r w:rsidR="00441BFA">
        <w:rPr>
          <w:rStyle w:val="FootnoteReference"/>
        </w:rPr>
        <w:footnoteReference w:id="1832"/>
      </w:r>
    </w:p>
    <w:p w14:paraId="0529008F" w14:textId="3E3673D6" w:rsidR="0017078B" w:rsidRDefault="0017078B" w:rsidP="0017078B">
      <w:pPr>
        <w:rPr>
          <w:sz w:val="24"/>
          <w:szCs w:val="24"/>
        </w:rPr>
      </w:pPr>
      <w:r w:rsidRPr="00F41913">
        <w:rPr>
          <w:sz w:val="24"/>
          <w:szCs w:val="24"/>
          <w:u w:val="single"/>
        </w:rPr>
        <w:t>Zutaten</w:t>
      </w:r>
      <w:r>
        <w:rPr>
          <w:sz w:val="24"/>
          <w:szCs w:val="24"/>
        </w:rPr>
        <w:t xml:space="preserve"> </w:t>
      </w:r>
      <w:r w:rsidR="00F41913">
        <w:rPr>
          <w:sz w:val="24"/>
          <w:szCs w:val="24"/>
        </w:rPr>
        <w:t>(</w:t>
      </w:r>
      <w:r>
        <w:rPr>
          <w:sz w:val="24"/>
          <w:szCs w:val="24"/>
        </w:rPr>
        <w:t>für 2 Portionen</w:t>
      </w:r>
      <w:r w:rsidR="00F41913">
        <w:rPr>
          <w:sz w:val="24"/>
          <w:szCs w:val="24"/>
        </w:rPr>
        <w:t>):</w:t>
      </w:r>
    </w:p>
    <w:p w14:paraId="11071C7C" w14:textId="77777777" w:rsidR="0017078B" w:rsidRDefault="0017078B" w:rsidP="0017078B">
      <w:pPr>
        <w:rPr>
          <w:sz w:val="24"/>
          <w:szCs w:val="24"/>
        </w:rPr>
      </w:pPr>
      <w:r>
        <w:rPr>
          <w:sz w:val="24"/>
          <w:szCs w:val="24"/>
        </w:rPr>
        <w:t>100 g Sahne</w:t>
      </w:r>
    </w:p>
    <w:p w14:paraId="58DC6CCE" w14:textId="77777777" w:rsidR="0017078B" w:rsidRDefault="0017078B" w:rsidP="0017078B">
      <w:pPr>
        <w:rPr>
          <w:sz w:val="24"/>
          <w:szCs w:val="24"/>
        </w:rPr>
      </w:pPr>
      <w:r>
        <w:rPr>
          <w:sz w:val="24"/>
          <w:szCs w:val="24"/>
        </w:rPr>
        <w:t>1 EL Zucker</w:t>
      </w:r>
    </w:p>
    <w:p w14:paraId="1B46F7AD" w14:textId="77777777" w:rsidR="0017078B" w:rsidRDefault="0017078B" w:rsidP="0017078B">
      <w:pPr>
        <w:rPr>
          <w:sz w:val="24"/>
          <w:szCs w:val="24"/>
        </w:rPr>
      </w:pPr>
      <w:r>
        <w:rPr>
          <w:sz w:val="24"/>
          <w:szCs w:val="24"/>
        </w:rPr>
        <w:t>300 ml Schokoladeneis</w:t>
      </w:r>
    </w:p>
    <w:p w14:paraId="0C985D5A" w14:textId="77777777" w:rsidR="0017078B" w:rsidRDefault="0017078B" w:rsidP="0017078B">
      <w:pPr>
        <w:rPr>
          <w:sz w:val="24"/>
          <w:szCs w:val="24"/>
        </w:rPr>
      </w:pPr>
      <w:r>
        <w:rPr>
          <w:sz w:val="24"/>
          <w:szCs w:val="24"/>
        </w:rPr>
        <w:t>250 ml kalter Kaffee</w:t>
      </w:r>
    </w:p>
    <w:p w14:paraId="4C41ED55" w14:textId="77777777" w:rsidR="0017078B" w:rsidRDefault="0017078B" w:rsidP="0017078B">
      <w:pPr>
        <w:rPr>
          <w:sz w:val="24"/>
          <w:szCs w:val="24"/>
        </w:rPr>
      </w:pPr>
      <w:r>
        <w:rPr>
          <w:sz w:val="24"/>
          <w:szCs w:val="24"/>
        </w:rPr>
        <w:t>4 cl Kaffeelikör</w:t>
      </w:r>
    </w:p>
    <w:p w14:paraId="183AB318" w14:textId="77777777" w:rsidR="0017078B" w:rsidRDefault="0017078B" w:rsidP="0017078B">
      <w:pPr>
        <w:rPr>
          <w:sz w:val="24"/>
          <w:szCs w:val="24"/>
        </w:rPr>
      </w:pPr>
      <w:r>
        <w:rPr>
          <w:sz w:val="24"/>
          <w:szCs w:val="24"/>
        </w:rPr>
        <w:t>Eierlikör, Schokoladenstreusel, Waffelröllchen zum Dekorieren</w:t>
      </w:r>
    </w:p>
    <w:p w14:paraId="1EF551B3" w14:textId="77777777" w:rsidR="0017078B" w:rsidRDefault="0017078B" w:rsidP="0017078B">
      <w:pPr>
        <w:rPr>
          <w:sz w:val="24"/>
          <w:szCs w:val="24"/>
        </w:rPr>
      </w:pPr>
    </w:p>
    <w:p w14:paraId="444BF96C" w14:textId="77777777" w:rsidR="0017078B" w:rsidRDefault="0017078B" w:rsidP="0017078B">
      <w:pPr>
        <w:rPr>
          <w:sz w:val="24"/>
          <w:szCs w:val="24"/>
        </w:rPr>
      </w:pPr>
      <w:r>
        <w:rPr>
          <w:sz w:val="24"/>
          <w:szCs w:val="24"/>
        </w:rPr>
        <w:t>Zubereitung: 10 Minuten</w:t>
      </w:r>
    </w:p>
    <w:p w14:paraId="4236A786" w14:textId="77777777" w:rsidR="0017078B" w:rsidRPr="00851E6A" w:rsidRDefault="0017078B" w:rsidP="00B40E8C">
      <w:pPr>
        <w:pStyle w:val="ListParagraph"/>
        <w:numPr>
          <w:ilvl w:val="0"/>
          <w:numId w:val="920"/>
        </w:numPr>
        <w:spacing w:after="120"/>
        <w:ind w:left="714" w:hanging="357"/>
        <w:contextualSpacing w:val="0"/>
        <w:jc w:val="both"/>
        <w:rPr>
          <w:sz w:val="24"/>
          <w:szCs w:val="24"/>
        </w:rPr>
      </w:pPr>
      <w:r w:rsidRPr="00851E6A">
        <w:rPr>
          <w:sz w:val="24"/>
          <w:szCs w:val="24"/>
        </w:rPr>
        <w:t>Die Sahne mit dem Zucker steif schlagen. Von dem Schokoladeneis jeweils 2 Kugeln in 2 Gläser geben.</w:t>
      </w:r>
    </w:p>
    <w:p w14:paraId="6FD0A9A3" w14:textId="77777777" w:rsidR="007B0A71" w:rsidRDefault="0017078B" w:rsidP="00B40E8C">
      <w:pPr>
        <w:pStyle w:val="ListParagraph"/>
        <w:numPr>
          <w:ilvl w:val="0"/>
          <w:numId w:val="920"/>
        </w:numPr>
        <w:spacing w:after="120"/>
        <w:ind w:left="714" w:hanging="357"/>
        <w:contextualSpacing w:val="0"/>
        <w:jc w:val="both"/>
        <w:rPr>
          <w:sz w:val="24"/>
          <w:szCs w:val="24"/>
        </w:rPr>
      </w:pPr>
      <w:r w:rsidRPr="00851E6A">
        <w:rPr>
          <w:sz w:val="24"/>
          <w:szCs w:val="24"/>
        </w:rPr>
        <w:t>Das restliche Eis, Kaffee, Kaffee- und Eierlikör mit dem Mixer schaumig rühren.</w:t>
      </w:r>
    </w:p>
    <w:p w14:paraId="35D74359" w14:textId="3D187F19" w:rsidR="0017078B" w:rsidRPr="007B0A71" w:rsidRDefault="0017078B" w:rsidP="00B40E8C">
      <w:pPr>
        <w:pStyle w:val="ListParagraph"/>
        <w:numPr>
          <w:ilvl w:val="0"/>
          <w:numId w:val="920"/>
        </w:numPr>
        <w:spacing w:after="120"/>
        <w:ind w:left="714" w:hanging="357"/>
        <w:contextualSpacing w:val="0"/>
        <w:jc w:val="both"/>
        <w:rPr>
          <w:sz w:val="24"/>
          <w:szCs w:val="24"/>
        </w:rPr>
      </w:pPr>
      <w:r w:rsidRPr="007B0A71">
        <w:rPr>
          <w:sz w:val="24"/>
          <w:szCs w:val="24"/>
        </w:rPr>
        <w:t>Den Eierlikörkaffee über das Eis gießen. Die Sahne mit dem Spritzbeutel aufsprühen. Jeweils etwas Eierlikör über die Sahne laufen lassen. Schokostreusel aufstreuen und mit Waffelröllchen dekorieren</w:t>
      </w:r>
      <w:r w:rsidRPr="007B0A71">
        <w:rPr>
          <w:sz w:val="24"/>
          <w:szCs w:val="24"/>
        </w:rPr>
        <w:br w:type="page"/>
      </w:r>
    </w:p>
    <w:p w14:paraId="73EC0B88" w14:textId="613CAABC" w:rsidR="00BD5601" w:rsidRDefault="008D130C" w:rsidP="007B0A71">
      <w:pPr>
        <w:pStyle w:val="Heading2"/>
        <w:spacing w:after="240"/>
      </w:pPr>
      <w:r>
        <w:lastRenderedPageBreak/>
        <w:t>Indischer Kaffee – Kofi</w:t>
      </w:r>
      <w:r w:rsidR="00A3404E">
        <w:rPr>
          <w:rStyle w:val="FootnoteReference"/>
        </w:rPr>
        <w:footnoteReference w:id="1833"/>
      </w:r>
      <w:r>
        <w:t xml:space="preserve"> </w:t>
      </w:r>
    </w:p>
    <w:p w14:paraId="51B1CAFD" w14:textId="6B0D9C07" w:rsidR="00BD5601" w:rsidRDefault="00BD5601">
      <w:pPr>
        <w:rPr>
          <w:sz w:val="24"/>
          <w:szCs w:val="24"/>
        </w:rPr>
      </w:pPr>
      <w:r w:rsidRPr="007B0A71">
        <w:rPr>
          <w:sz w:val="24"/>
          <w:szCs w:val="24"/>
          <w:u w:val="single"/>
        </w:rPr>
        <w:t xml:space="preserve">Zutaten </w:t>
      </w:r>
      <w:r w:rsidR="007B0A71">
        <w:rPr>
          <w:sz w:val="24"/>
          <w:szCs w:val="24"/>
        </w:rPr>
        <w:t>(</w:t>
      </w:r>
      <w:r>
        <w:rPr>
          <w:sz w:val="24"/>
          <w:szCs w:val="24"/>
        </w:rPr>
        <w:t>für 6 Portionen</w:t>
      </w:r>
      <w:r w:rsidR="007B0A71">
        <w:rPr>
          <w:sz w:val="24"/>
          <w:szCs w:val="24"/>
        </w:rPr>
        <w:t>):</w:t>
      </w:r>
    </w:p>
    <w:p w14:paraId="4FB0EF4A" w14:textId="77777777" w:rsidR="00BD5601" w:rsidRDefault="00BD5601">
      <w:pPr>
        <w:rPr>
          <w:sz w:val="24"/>
          <w:szCs w:val="24"/>
        </w:rPr>
      </w:pPr>
      <w:r>
        <w:rPr>
          <w:sz w:val="24"/>
          <w:szCs w:val="24"/>
        </w:rPr>
        <w:t>1 l Milch</w:t>
      </w:r>
    </w:p>
    <w:p w14:paraId="61BE9FA0" w14:textId="77777777" w:rsidR="00BD5601" w:rsidRDefault="00BD5601">
      <w:pPr>
        <w:rPr>
          <w:sz w:val="24"/>
          <w:szCs w:val="24"/>
        </w:rPr>
      </w:pPr>
      <w:r>
        <w:rPr>
          <w:sz w:val="24"/>
          <w:szCs w:val="24"/>
        </w:rPr>
        <w:t>10 TL Kaffeepulver, fein gemahlen</w:t>
      </w:r>
    </w:p>
    <w:p w14:paraId="635074D1" w14:textId="74FF3D05" w:rsidR="00BD5601" w:rsidRDefault="00BD5601">
      <w:pPr>
        <w:rPr>
          <w:sz w:val="24"/>
          <w:szCs w:val="24"/>
        </w:rPr>
      </w:pPr>
      <w:r>
        <w:rPr>
          <w:sz w:val="24"/>
          <w:szCs w:val="24"/>
        </w:rPr>
        <w:t>4 grüne Kardamomkapseln</w:t>
      </w:r>
    </w:p>
    <w:p w14:paraId="3FD661F2" w14:textId="77777777" w:rsidR="003D7412" w:rsidRDefault="003D7412">
      <w:pPr>
        <w:rPr>
          <w:sz w:val="24"/>
          <w:szCs w:val="24"/>
        </w:rPr>
      </w:pPr>
      <w:r>
        <w:rPr>
          <w:sz w:val="24"/>
          <w:szCs w:val="24"/>
        </w:rPr>
        <w:t>6 TL Zucker</w:t>
      </w:r>
    </w:p>
    <w:p w14:paraId="0AA8CB01" w14:textId="77777777" w:rsidR="003D7412" w:rsidRDefault="003D7412">
      <w:pPr>
        <w:rPr>
          <w:sz w:val="24"/>
          <w:szCs w:val="24"/>
        </w:rPr>
      </w:pPr>
    </w:p>
    <w:p w14:paraId="792D4BE9" w14:textId="77777777" w:rsidR="003D7412" w:rsidRDefault="003D7412">
      <w:pPr>
        <w:rPr>
          <w:sz w:val="24"/>
          <w:szCs w:val="24"/>
        </w:rPr>
      </w:pPr>
      <w:r>
        <w:rPr>
          <w:sz w:val="24"/>
          <w:szCs w:val="24"/>
        </w:rPr>
        <w:t>Zubereitungszeit:</w:t>
      </w:r>
      <w:r>
        <w:rPr>
          <w:sz w:val="24"/>
          <w:szCs w:val="24"/>
        </w:rPr>
        <w:tab/>
        <w:t>20 Minuten</w:t>
      </w:r>
    </w:p>
    <w:p w14:paraId="783D3F18" w14:textId="1EFE1715" w:rsidR="003D7412" w:rsidRPr="002D0BFB" w:rsidRDefault="003D7412" w:rsidP="00B40E8C">
      <w:pPr>
        <w:pStyle w:val="ListParagraph"/>
        <w:numPr>
          <w:ilvl w:val="0"/>
          <w:numId w:val="1421"/>
        </w:numPr>
        <w:jc w:val="both"/>
        <w:rPr>
          <w:sz w:val="24"/>
          <w:szCs w:val="24"/>
        </w:rPr>
      </w:pPr>
      <w:r w:rsidRPr="002D0BFB">
        <w:rPr>
          <w:sz w:val="24"/>
          <w:szCs w:val="24"/>
        </w:rPr>
        <w:t>Milch und 1 l Wasser in einen Topf geben und zum Kochen bringen.</w:t>
      </w:r>
    </w:p>
    <w:p w14:paraId="65716BAF" w14:textId="76EEC854" w:rsidR="003D7412" w:rsidRPr="002D0BFB" w:rsidRDefault="003D7412" w:rsidP="00B40E8C">
      <w:pPr>
        <w:pStyle w:val="ListParagraph"/>
        <w:numPr>
          <w:ilvl w:val="0"/>
          <w:numId w:val="1421"/>
        </w:numPr>
        <w:spacing w:after="120"/>
        <w:ind w:left="714" w:hanging="357"/>
        <w:contextualSpacing w:val="0"/>
        <w:jc w:val="both"/>
        <w:rPr>
          <w:sz w:val="24"/>
          <w:szCs w:val="24"/>
        </w:rPr>
      </w:pPr>
      <w:r w:rsidRPr="002D0BFB">
        <w:rPr>
          <w:sz w:val="24"/>
          <w:szCs w:val="24"/>
        </w:rPr>
        <w:t xml:space="preserve">Kaffeepulver </w:t>
      </w:r>
      <w:r w:rsidR="002D0BFB" w:rsidRPr="002D0BFB">
        <w:rPr>
          <w:sz w:val="24"/>
          <w:szCs w:val="24"/>
        </w:rPr>
        <w:t xml:space="preserve">(am besten Espressopulver) </w:t>
      </w:r>
      <w:r w:rsidRPr="002D0BFB">
        <w:rPr>
          <w:sz w:val="24"/>
          <w:szCs w:val="24"/>
        </w:rPr>
        <w:t>dazugeben. Mischung noch einmal kurz aufkochen lassen. Kardamom und Zucker hinzufügen und bei schwacher Hitze etwa 3 Minuten köcheln lassen.</w:t>
      </w:r>
    </w:p>
    <w:p w14:paraId="48CD990C" w14:textId="377F5CFA" w:rsidR="003D7412" w:rsidRPr="002D0BFB" w:rsidRDefault="003D7412" w:rsidP="00B40E8C">
      <w:pPr>
        <w:pStyle w:val="ListParagraph"/>
        <w:numPr>
          <w:ilvl w:val="0"/>
          <w:numId w:val="1421"/>
        </w:numPr>
        <w:spacing w:after="120"/>
        <w:ind w:left="714" w:hanging="357"/>
        <w:contextualSpacing w:val="0"/>
        <w:jc w:val="both"/>
        <w:rPr>
          <w:sz w:val="24"/>
          <w:szCs w:val="24"/>
        </w:rPr>
      </w:pPr>
      <w:r w:rsidRPr="002D0BFB">
        <w:rPr>
          <w:sz w:val="24"/>
          <w:szCs w:val="24"/>
        </w:rPr>
        <w:t xml:space="preserve">Die Mischung durch ein Sieb gießen </w:t>
      </w:r>
      <w:r w:rsidR="002D0BFB" w:rsidRPr="002D0BFB">
        <w:rPr>
          <w:sz w:val="24"/>
          <w:szCs w:val="24"/>
        </w:rPr>
        <w:t>und</w:t>
      </w:r>
      <w:r w:rsidRPr="002D0BFB">
        <w:rPr>
          <w:sz w:val="24"/>
          <w:szCs w:val="24"/>
        </w:rPr>
        <w:t xml:space="preserve"> warm servieren.</w:t>
      </w:r>
    </w:p>
    <w:p w14:paraId="35D0AA28" w14:textId="5CED2F46" w:rsidR="008D130C" w:rsidRDefault="008D130C">
      <w:pPr>
        <w:rPr>
          <w:sz w:val="24"/>
          <w:szCs w:val="24"/>
        </w:rPr>
      </w:pPr>
      <w:r>
        <w:rPr>
          <w:sz w:val="24"/>
          <w:szCs w:val="24"/>
        </w:rPr>
        <w:br w:type="page"/>
      </w:r>
    </w:p>
    <w:p w14:paraId="14E8D33D" w14:textId="70685530" w:rsidR="00E415D8" w:rsidRDefault="00E415D8" w:rsidP="007B0A71">
      <w:pPr>
        <w:pStyle w:val="Heading2"/>
        <w:spacing w:after="240"/>
      </w:pPr>
      <w:r>
        <w:lastRenderedPageBreak/>
        <w:t xml:space="preserve">Gewürzter </w:t>
      </w:r>
      <w:r w:rsidR="00A236C9">
        <w:t>Tee -</w:t>
      </w:r>
      <w:r>
        <w:t xml:space="preserve"> Masala Tshai</w:t>
      </w:r>
      <w:r w:rsidR="00A3404E">
        <w:rPr>
          <w:rStyle w:val="FootnoteReference"/>
        </w:rPr>
        <w:footnoteReference w:id="1834"/>
      </w:r>
      <w:r>
        <w:t xml:space="preserve"> </w:t>
      </w:r>
    </w:p>
    <w:p w14:paraId="24CBBB9D" w14:textId="14AF29FD" w:rsidR="00E415D8" w:rsidRDefault="00E415D8">
      <w:pPr>
        <w:rPr>
          <w:sz w:val="24"/>
          <w:szCs w:val="24"/>
        </w:rPr>
      </w:pPr>
      <w:r w:rsidRPr="007B0A71">
        <w:rPr>
          <w:sz w:val="24"/>
          <w:szCs w:val="24"/>
          <w:u w:val="single"/>
        </w:rPr>
        <w:t>Zutaten</w:t>
      </w:r>
      <w:r>
        <w:rPr>
          <w:sz w:val="24"/>
          <w:szCs w:val="24"/>
        </w:rPr>
        <w:t xml:space="preserve"> </w:t>
      </w:r>
      <w:r w:rsidR="007B0A71">
        <w:rPr>
          <w:sz w:val="24"/>
          <w:szCs w:val="24"/>
        </w:rPr>
        <w:t>(</w:t>
      </w:r>
      <w:r>
        <w:rPr>
          <w:sz w:val="24"/>
          <w:szCs w:val="24"/>
        </w:rPr>
        <w:t>für 4 Portionen</w:t>
      </w:r>
      <w:r w:rsidR="007B0A71">
        <w:rPr>
          <w:sz w:val="24"/>
          <w:szCs w:val="24"/>
        </w:rPr>
        <w:t>):</w:t>
      </w:r>
    </w:p>
    <w:p w14:paraId="005307CF" w14:textId="527B9EF9" w:rsidR="00E415D8" w:rsidRDefault="00E415D8">
      <w:pPr>
        <w:rPr>
          <w:sz w:val="24"/>
          <w:szCs w:val="24"/>
        </w:rPr>
      </w:pPr>
      <w:r>
        <w:rPr>
          <w:sz w:val="24"/>
          <w:szCs w:val="24"/>
        </w:rPr>
        <w:t>1 Zimtstange (5 cm</w:t>
      </w:r>
      <w:r w:rsidR="00D929B0">
        <w:rPr>
          <w:sz w:val="24"/>
          <w:szCs w:val="24"/>
        </w:rPr>
        <w:t>)</w:t>
      </w:r>
    </w:p>
    <w:p w14:paraId="1A6F04F2" w14:textId="77777777" w:rsidR="00E415D8" w:rsidRDefault="00E415D8">
      <w:pPr>
        <w:rPr>
          <w:sz w:val="24"/>
          <w:szCs w:val="24"/>
        </w:rPr>
      </w:pPr>
      <w:r>
        <w:rPr>
          <w:sz w:val="24"/>
          <w:szCs w:val="24"/>
        </w:rPr>
        <w:t>4 grüne Kardamomkapseln</w:t>
      </w:r>
    </w:p>
    <w:p w14:paraId="25442C0F" w14:textId="16278242" w:rsidR="00623847" w:rsidRDefault="00E415D8">
      <w:pPr>
        <w:rPr>
          <w:sz w:val="24"/>
          <w:szCs w:val="24"/>
        </w:rPr>
      </w:pPr>
      <w:r>
        <w:rPr>
          <w:sz w:val="24"/>
          <w:szCs w:val="24"/>
        </w:rPr>
        <w:t>2 schwarze K</w:t>
      </w:r>
      <w:r w:rsidR="00623847">
        <w:rPr>
          <w:sz w:val="24"/>
          <w:szCs w:val="24"/>
        </w:rPr>
        <w:t>a</w:t>
      </w:r>
      <w:r>
        <w:rPr>
          <w:sz w:val="24"/>
          <w:szCs w:val="24"/>
        </w:rPr>
        <w:t>rdamomkapseln</w:t>
      </w:r>
    </w:p>
    <w:p w14:paraId="3E9C138B" w14:textId="77777777" w:rsidR="00623847" w:rsidRDefault="00623847">
      <w:pPr>
        <w:rPr>
          <w:sz w:val="24"/>
          <w:szCs w:val="24"/>
        </w:rPr>
      </w:pPr>
      <w:r>
        <w:rPr>
          <w:sz w:val="24"/>
          <w:szCs w:val="24"/>
        </w:rPr>
        <w:t>6 Nelken</w:t>
      </w:r>
    </w:p>
    <w:p w14:paraId="0FC08D56" w14:textId="328D3AA6" w:rsidR="00623847" w:rsidRDefault="00623847">
      <w:pPr>
        <w:rPr>
          <w:sz w:val="24"/>
          <w:szCs w:val="24"/>
        </w:rPr>
      </w:pPr>
      <w:r>
        <w:rPr>
          <w:sz w:val="24"/>
          <w:szCs w:val="24"/>
        </w:rPr>
        <w:t>5 TL schwarzer Tee</w:t>
      </w:r>
      <w:r w:rsidR="00263644">
        <w:rPr>
          <w:sz w:val="24"/>
          <w:szCs w:val="24"/>
        </w:rPr>
        <w:t xml:space="preserve"> (</w:t>
      </w:r>
      <w:r w:rsidR="00B928A0">
        <w:rPr>
          <w:sz w:val="24"/>
          <w:szCs w:val="24"/>
        </w:rPr>
        <w:t xml:space="preserve">kräftigen Assam-Tee </w:t>
      </w:r>
      <w:r w:rsidR="008904D1">
        <w:rPr>
          <w:sz w:val="24"/>
          <w:szCs w:val="24"/>
        </w:rPr>
        <w:t>oder</w:t>
      </w:r>
      <w:r w:rsidR="00B928A0">
        <w:rPr>
          <w:sz w:val="24"/>
          <w:szCs w:val="24"/>
        </w:rPr>
        <w:t xml:space="preserve"> Nilgiri-Tee)</w:t>
      </w:r>
    </w:p>
    <w:p w14:paraId="3A0BAB79" w14:textId="77777777" w:rsidR="00623847" w:rsidRDefault="00623847">
      <w:pPr>
        <w:rPr>
          <w:sz w:val="24"/>
          <w:szCs w:val="24"/>
        </w:rPr>
      </w:pPr>
      <w:r>
        <w:rPr>
          <w:sz w:val="24"/>
          <w:szCs w:val="24"/>
        </w:rPr>
        <w:t>½ l Milch</w:t>
      </w:r>
    </w:p>
    <w:p w14:paraId="716B4C59" w14:textId="77777777" w:rsidR="00623847" w:rsidRDefault="00623847">
      <w:pPr>
        <w:rPr>
          <w:sz w:val="24"/>
          <w:szCs w:val="24"/>
        </w:rPr>
      </w:pPr>
      <w:r>
        <w:rPr>
          <w:sz w:val="24"/>
          <w:szCs w:val="24"/>
        </w:rPr>
        <w:t>Zucker oder Honig nach Geschmack</w:t>
      </w:r>
    </w:p>
    <w:p w14:paraId="52CBDACB" w14:textId="77777777" w:rsidR="00623847" w:rsidRDefault="00623847">
      <w:pPr>
        <w:rPr>
          <w:sz w:val="24"/>
          <w:szCs w:val="24"/>
        </w:rPr>
      </w:pPr>
    </w:p>
    <w:p w14:paraId="3F3E7F25" w14:textId="77777777" w:rsidR="00623847" w:rsidRDefault="00623847">
      <w:pPr>
        <w:rPr>
          <w:sz w:val="24"/>
          <w:szCs w:val="24"/>
        </w:rPr>
      </w:pPr>
      <w:r>
        <w:rPr>
          <w:sz w:val="24"/>
          <w:szCs w:val="24"/>
        </w:rPr>
        <w:t>Zubereitungszeit:</w:t>
      </w:r>
      <w:r>
        <w:rPr>
          <w:sz w:val="24"/>
          <w:szCs w:val="24"/>
        </w:rPr>
        <w:tab/>
        <w:t>20 Minuten</w:t>
      </w:r>
    </w:p>
    <w:p w14:paraId="5B3ADB0C" w14:textId="261E9E2E" w:rsidR="005F27DA" w:rsidRPr="00B928A0" w:rsidRDefault="005F27DA" w:rsidP="00B40E8C">
      <w:pPr>
        <w:pStyle w:val="ListParagraph"/>
        <w:numPr>
          <w:ilvl w:val="0"/>
          <w:numId w:val="1422"/>
        </w:numPr>
        <w:spacing w:after="120"/>
        <w:ind w:left="714" w:hanging="357"/>
        <w:contextualSpacing w:val="0"/>
        <w:jc w:val="both"/>
        <w:rPr>
          <w:sz w:val="24"/>
          <w:szCs w:val="24"/>
        </w:rPr>
      </w:pPr>
      <w:r w:rsidRPr="00B928A0">
        <w:rPr>
          <w:sz w:val="24"/>
          <w:szCs w:val="24"/>
        </w:rPr>
        <w:t>Zimt, Kardamom und Nelken in ei</w:t>
      </w:r>
      <w:r w:rsidR="00B928A0" w:rsidRPr="00B928A0">
        <w:rPr>
          <w:sz w:val="24"/>
          <w:szCs w:val="24"/>
        </w:rPr>
        <w:t>ner</w:t>
      </w:r>
      <w:r w:rsidRPr="00B928A0">
        <w:rPr>
          <w:sz w:val="24"/>
          <w:szCs w:val="24"/>
        </w:rPr>
        <w:t xml:space="preserve"> Pfanne ohne Fett bei mittlerer Hitze etwa 2 Minuten rösten.</w:t>
      </w:r>
    </w:p>
    <w:p w14:paraId="7D00EAE1" w14:textId="77777777" w:rsidR="005F27DA" w:rsidRPr="00B928A0" w:rsidRDefault="005F27DA" w:rsidP="00B40E8C">
      <w:pPr>
        <w:pStyle w:val="ListParagraph"/>
        <w:numPr>
          <w:ilvl w:val="0"/>
          <w:numId w:val="1422"/>
        </w:numPr>
        <w:spacing w:after="120"/>
        <w:ind w:left="714" w:hanging="357"/>
        <w:contextualSpacing w:val="0"/>
        <w:jc w:val="both"/>
        <w:rPr>
          <w:sz w:val="24"/>
          <w:szCs w:val="24"/>
        </w:rPr>
      </w:pPr>
      <w:r w:rsidRPr="00B928A0">
        <w:rPr>
          <w:sz w:val="24"/>
          <w:szCs w:val="24"/>
        </w:rPr>
        <w:t>Geröstete Gewürze mit ½ Wasser in einen Topf geben, Wasser zum Kochen bringen. Bei schwacher Hitze zugedeckt etwa 5 Minuten köcheln lassen.</w:t>
      </w:r>
    </w:p>
    <w:p w14:paraId="48C4F752" w14:textId="77777777" w:rsidR="00B928A0" w:rsidRPr="00B928A0" w:rsidRDefault="005F27DA" w:rsidP="00B40E8C">
      <w:pPr>
        <w:pStyle w:val="ListParagraph"/>
        <w:numPr>
          <w:ilvl w:val="0"/>
          <w:numId w:val="1422"/>
        </w:numPr>
        <w:spacing w:after="120"/>
        <w:ind w:left="714" w:hanging="357"/>
        <w:contextualSpacing w:val="0"/>
        <w:jc w:val="both"/>
        <w:rPr>
          <w:sz w:val="24"/>
          <w:szCs w:val="24"/>
        </w:rPr>
      </w:pPr>
      <w:r w:rsidRPr="00B928A0">
        <w:rPr>
          <w:sz w:val="24"/>
          <w:szCs w:val="24"/>
        </w:rPr>
        <w:t xml:space="preserve">Tee, Milch und Zucker oder Honig dazugeben und erneut zum Kochen bringen. Den Topf </w:t>
      </w:r>
      <w:r w:rsidR="004436F2" w:rsidRPr="00B928A0">
        <w:rPr>
          <w:sz w:val="24"/>
          <w:szCs w:val="24"/>
        </w:rPr>
        <w:t xml:space="preserve">vom Herd nehmen </w:t>
      </w:r>
      <w:r w:rsidR="00263644" w:rsidRPr="00B928A0">
        <w:rPr>
          <w:sz w:val="24"/>
          <w:szCs w:val="24"/>
        </w:rPr>
        <w:t>und alles 3 – 5 Minuten zugedeckt ziehen lassen. Tee durch ein Sieb in eine Kanne gießen und sofort heiß servieren.</w:t>
      </w:r>
    </w:p>
    <w:p w14:paraId="54FE5CBA" w14:textId="6F7EC649" w:rsidR="00E415D8" w:rsidRPr="00B928A0" w:rsidRDefault="00B928A0" w:rsidP="00B40E8C">
      <w:pPr>
        <w:pStyle w:val="ListParagraph"/>
        <w:numPr>
          <w:ilvl w:val="0"/>
          <w:numId w:val="1422"/>
        </w:numPr>
        <w:spacing w:after="120"/>
        <w:ind w:left="714" w:hanging="357"/>
        <w:contextualSpacing w:val="0"/>
        <w:jc w:val="both"/>
        <w:rPr>
          <w:sz w:val="24"/>
          <w:szCs w:val="24"/>
        </w:rPr>
      </w:pPr>
      <w:r w:rsidRPr="00B928A0">
        <w:rPr>
          <w:sz w:val="24"/>
          <w:szCs w:val="24"/>
        </w:rPr>
        <w:t>Man kann den Tee natürlich auch noch mit Koriander, Pfeffer oder Ingwer würzen.</w:t>
      </w:r>
      <w:r w:rsidR="00E415D8" w:rsidRPr="00B928A0">
        <w:rPr>
          <w:sz w:val="24"/>
          <w:szCs w:val="24"/>
        </w:rPr>
        <w:br w:type="page"/>
      </w:r>
    </w:p>
    <w:p w14:paraId="7FCF656D" w14:textId="146BC595" w:rsidR="00786C85" w:rsidRDefault="00786C85" w:rsidP="007B0A71">
      <w:pPr>
        <w:pStyle w:val="Heading2"/>
        <w:spacing w:after="240"/>
      </w:pPr>
      <w:r>
        <w:lastRenderedPageBreak/>
        <w:t>Erdbeer-Kardamom-Lassi</w:t>
      </w:r>
      <w:r w:rsidR="00A3404E">
        <w:rPr>
          <w:rStyle w:val="FootnoteReference"/>
        </w:rPr>
        <w:footnoteReference w:id="1835"/>
      </w:r>
      <w:r>
        <w:t xml:space="preserve"> </w:t>
      </w:r>
    </w:p>
    <w:p w14:paraId="728470AC" w14:textId="69581941" w:rsidR="00786C85" w:rsidRDefault="00786C85">
      <w:pPr>
        <w:rPr>
          <w:sz w:val="24"/>
          <w:szCs w:val="24"/>
        </w:rPr>
      </w:pPr>
      <w:r w:rsidRPr="007B0A71">
        <w:rPr>
          <w:sz w:val="24"/>
          <w:szCs w:val="24"/>
          <w:u w:val="single"/>
        </w:rPr>
        <w:t>Zutaten</w:t>
      </w:r>
      <w:r>
        <w:rPr>
          <w:sz w:val="24"/>
          <w:szCs w:val="24"/>
        </w:rPr>
        <w:t xml:space="preserve"> </w:t>
      </w:r>
      <w:r w:rsidR="007B0A71">
        <w:rPr>
          <w:sz w:val="24"/>
          <w:szCs w:val="24"/>
        </w:rPr>
        <w:t>(</w:t>
      </w:r>
      <w:r>
        <w:rPr>
          <w:sz w:val="24"/>
          <w:szCs w:val="24"/>
        </w:rPr>
        <w:t>für 4 Gläser</w:t>
      </w:r>
      <w:r w:rsidR="007B0A71">
        <w:rPr>
          <w:sz w:val="24"/>
          <w:szCs w:val="24"/>
        </w:rPr>
        <w:t>):</w:t>
      </w:r>
    </w:p>
    <w:p w14:paraId="7969D319" w14:textId="4C9EA4B3" w:rsidR="00786C85" w:rsidRDefault="00786C85">
      <w:pPr>
        <w:rPr>
          <w:sz w:val="24"/>
          <w:szCs w:val="24"/>
        </w:rPr>
      </w:pPr>
      <w:r>
        <w:rPr>
          <w:sz w:val="24"/>
          <w:szCs w:val="24"/>
        </w:rPr>
        <w:t>400 g Erdbeeren</w:t>
      </w:r>
    </w:p>
    <w:p w14:paraId="16D4DE50" w14:textId="77777777" w:rsidR="00786C85" w:rsidRDefault="00786C85">
      <w:pPr>
        <w:rPr>
          <w:sz w:val="24"/>
          <w:szCs w:val="24"/>
        </w:rPr>
      </w:pPr>
      <w:r>
        <w:rPr>
          <w:sz w:val="24"/>
          <w:szCs w:val="24"/>
        </w:rPr>
        <w:t>4 EL Wasser oder Milch</w:t>
      </w:r>
    </w:p>
    <w:p w14:paraId="0BFD090D" w14:textId="77777777" w:rsidR="00786C85" w:rsidRDefault="00786C85">
      <w:pPr>
        <w:rPr>
          <w:sz w:val="24"/>
          <w:szCs w:val="24"/>
        </w:rPr>
      </w:pPr>
      <w:r>
        <w:rPr>
          <w:sz w:val="24"/>
          <w:szCs w:val="24"/>
        </w:rPr>
        <w:t>500 g griechischer Joghurt</w:t>
      </w:r>
    </w:p>
    <w:p w14:paraId="434655CC" w14:textId="77777777" w:rsidR="001C5423" w:rsidRDefault="00786C85">
      <w:pPr>
        <w:rPr>
          <w:sz w:val="24"/>
          <w:szCs w:val="24"/>
        </w:rPr>
      </w:pPr>
      <w:r>
        <w:rPr>
          <w:sz w:val="24"/>
          <w:szCs w:val="24"/>
        </w:rPr>
        <w:t xml:space="preserve">½ TL </w:t>
      </w:r>
      <w:r w:rsidR="001C5423">
        <w:rPr>
          <w:sz w:val="24"/>
          <w:szCs w:val="24"/>
        </w:rPr>
        <w:t>gemahlener Kardamom</w:t>
      </w:r>
    </w:p>
    <w:p w14:paraId="48054B81" w14:textId="77777777" w:rsidR="001C5423" w:rsidRDefault="001C5423">
      <w:pPr>
        <w:rPr>
          <w:sz w:val="24"/>
          <w:szCs w:val="24"/>
        </w:rPr>
      </w:pPr>
      <w:r>
        <w:rPr>
          <w:sz w:val="24"/>
          <w:szCs w:val="24"/>
        </w:rPr>
        <w:t>4 EL Zucker</w:t>
      </w:r>
    </w:p>
    <w:p w14:paraId="2894C8A6" w14:textId="77777777" w:rsidR="001C5423" w:rsidRDefault="001C5423">
      <w:pPr>
        <w:rPr>
          <w:sz w:val="24"/>
          <w:szCs w:val="24"/>
        </w:rPr>
      </w:pPr>
    </w:p>
    <w:p w14:paraId="35DBFE9D" w14:textId="77777777" w:rsidR="007B0A71" w:rsidRDefault="007B0A71">
      <w:pPr>
        <w:rPr>
          <w:sz w:val="24"/>
          <w:szCs w:val="24"/>
        </w:rPr>
      </w:pPr>
    </w:p>
    <w:p w14:paraId="1230C4B5" w14:textId="74808546" w:rsidR="007B0A71" w:rsidRDefault="007B0A71">
      <w:pPr>
        <w:rPr>
          <w:sz w:val="24"/>
          <w:szCs w:val="24"/>
        </w:rPr>
      </w:pPr>
      <w:r>
        <w:rPr>
          <w:sz w:val="24"/>
          <w:szCs w:val="24"/>
        </w:rPr>
        <w:t>Zubereitung:</w:t>
      </w:r>
    </w:p>
    <w:p w14:paraId="60F361C8" w14:textId="679AEBDF" w:rsidR="00786C85" w:rsidRDefault="001C5423" w:rsidP="009E3185">
      <w:pPr>
        <w:jc w:val="both"/>
        <w:rPr>
          <w:sz w:val="24"/>
          <w:szCs w:val="24"/>
        </w:rPr>
      </w:pPr>
      <w:r>
        <w:rPr>
          <w:sz w:val="24"/>
          <w:szCs w:val="24"/>
        </w:rPr>
        <w:t>Die Erdbeeren waschen, putzen und vierteln. Mit Wasser/Milch, Joghurt und Kardamom pürieren</w:t>
      </w:r>
      <w:r w:rsidR="009E3185">
        <w:rPr>
          <w:sz w:val="24"/>
          <w:szCs w:val="24"/>
        </w:rPr>
        <w:t>. Mit Zucker süßen.</w:t>
      </w:r>
      <w:r w:rsidR="00786C85">
        <w:rPr>
          <w:sz w:val="24"/>
          <w:szCs w:val="24"/>
        </w:rPr>
        <w:br w:type="page"/>
      </w:r>
    </w:p>
    <w:p w14:paraId="75744C52" w14:textId="239D4500" w:rsidR="009E3185" w:rsidRDefault="009E3185" w:rsidP="007B0A71">
      <w:pPr>
        <w:pStyle w:val="Heading2"/>
        <w:spacing w:after="240"/>
      </w:pPr>
      <w:r>
        <w:lastRenderedPageBreak/>
        <w:t>Mandelmilch-Lassi mit Datteln</w:t>
      </w:r>
      <w:r w:rsidR="00A3404E">
        <w:rPr>
          <w:rStyle w:val="FootnoteReference"/>
        </w:rPr>
        <w:footnoteReference w:id="1836"/>
      </w:r>
      <w:r>
        <w:t xml:space="preserve"> </w:t>
      </w:r>
    </w:p>
    <w:p w14:paraId="299546B7" w14:textId="1512F8DB" w:rsidR="009E3185" w:rsidRDefault="009E3185">
      <w:pPr>
        <w:rPr>
          <w:sz w:val="24"/>
          <w:szCs w:val="24"/>
        </w:rPr>
      </w:pPr>
      <w:r w:rsidRPr="007B0A71">
        <w:rPr>
          <w:sz w:val="24"/>
          <w:szCs w:val="24"/>
          <w:u w:val="single"/>
        </w:rPr>
        <w:t>Zutaten</w:t>
      </w:r>
      <w:r>
        <w:rPr>
          <w:sz w:val="24"/>
          <w:szCs w:val="24"/>
        </w:rPr>
        <w:t xml:space="preserve"> </w:t>
      </w:r>
      <w:r w:rsidR="007B0A71">
        <w:rPr>
          <w:sz w:val="24"/>
          <w:szCs w:val="24"/>
        </w:rPr>
        <w:t>(</w:t>
      </w:r>
      <w:r>
        <w:rPr>
          <w:sz w:val="24"/>
          <w:szCs w:val="24"/>
        </w:rPr>
        <w:t>für 2 Gläser</w:t>
      </w:r>
      <w:r w:rsidR="007B0A71">
        <w:rPr>
          <w:sz w:val="24"/>
          <w:szCs w:val="24"/>
        </w:rPr>
        <w:t>)</w:t>
      </w:r>
    </w:p>
    <w:p w14:paraId="7A10547D" w14:textId="77777777" w:rsidR="009E3185" w:rsidRDefault="009E3185">
      <w:pPr>
        <w:rPr>
          <w:sz w:val="24"/>
          <w:szCs w:val="24"/>
        </w:rPr>
      </w:pPr>
      <w:r>
        <w:rPr>
          <w:sz w:val="24"/>
          <w:szCs w:val="24"/>
        </w:rPr>
        <w:t>70 g gefrorene Medjoul-Datteln</w:t>
      </w:r>
    </w:p>
    <w:p w14:paraId="611BAA46" w14:textId="77777777" w:rsidR="009E3185" w:rsidRDefault="009E3185">
      <w:pPr>
        <w:rPr>
          <w:sz w:val="24"/>
          <w:szCs w:val="24"/>
        </w:rPr>
      </w:pPr>
      <w:r>
        <w:rPr>
          <w:sz w:val="24"/>
          <w:szCs w:val="24"/>
        </w:rPr>
        <w:t>400 ml Mandelmilch</w:t>
      </w:r>
    </w:p>
    <w:p w14:paraId="201636D2" w14:textId="77777777" w:rsidR="009E3185" w:rsidRDefault="009E3185">
      <w:pPr>
        <w:rPr>
          <w:sz w:val="24"/>
          <w:szCs w:val="24"/>
        </w:rPr>
      </w:pPr>
      <w:r>
        <w:rPr>
          <w:sz w:val="24"/>
          <w:szCs w:val="24"/>
        </w:rPr>
        <w:t>4-6 Eiswürfel</w:t>
      </w:r>
    </w:p>
    <w:p w14:paraId="69B55812" w14:textId="77777777" w:rsidR="009E3185" w:rsidRDefault="009E3185">
      <w:pPr>
        <w:rPr>
          <w:sz w:val="24"/>
          <w:szCs w:val="24"/>
        </w:rPr>
      </w:pPr>
    </w:p>
    <w:p w14:paraId="524C48B0" w14:textId="77777777" w:rsidR="007B0A71" w:rsidRDefault="007B0A71">
      <w:pPr>
        <w:rPr>
          <w:sz w:val="24"/>
          <w:szCs w:val="24"/>
        </w:rPr>
      </w:pPr>
    </w:p>
    <w:p w14:paraId="759E966A" w14:textId="547E12D0" w:rsidR="007B0A71" w:rsidRDefault="007B0A71">
      <w:pPr>
        <w:rPr>
          <w:sz w:val="24"/>
          <w:szCs w:val="24"/>
        </w:rPr>
      </w:pPr>
      <w:r>
        <w:rPr>
          <w:sz w:val="24"/>
          <w:szCs w:val="24"/>
        </w:rPr>
        <w:t>Zubereitung:</w:t>
      </w:r>
    </w:p>
    <w:p w14:paraId="694F102C" w14:textId="4EB9BF81" w:rsidR="009E3185" w:rsidRDefault="009E3185" w:rsidP="009E3185">
      <w:pPr>
        <w:jc w:val="both"/>
        <w:rPr>
          <w:sz w:val="24"/>
          <w:szCs w:val="24"/>
        </w:rPr>
      </w:pPr>
      <w:r>
        <w:rPr>
          <w:sz w:val="24"/>
          <w:szCs w:val="24"/>
        </w:rPr>
        <w:t>Die Datteln entsteinen, dann alle Zutaten glatt pürieren und auf zwei Gläser verteilen.</w:t>
      </w:r>
      <w:r>
        <w:rPr>
          <w:sz w:val="24"/>
          <w:szCs w:val="24"/>
        </w:rPr>
        <w:br w:type="page"/>
      </w:r>
    </w:p>
    <w:p w14:paraId="65586827" w14:textId="77777777" w:rsidR="009E3185" w:rsidRDefault="009E3185" w:rsidP="007B0A71">
      <w:pPr>
        <w:pStyle w:val="Heading2"/>
        <w:spacing w:after="240"/>
      </w:pPr>
      <w:r>
        <w:lastRenderedPageBreak/>
        <w:t>Pfirsich-Kokos-Lassi</w:t>
      </w:r>
    </w:p>
    <w:p w14:paraId="334B51EE" w14:textId="340C8F92" w:rsidR="009E3185" w:rsidRDefault="009E3185">
      <w:pPr>
        <w:rPr>
          <w:sz w:val="24"/>
          <w:szCs w:val="24"/>
        </w:rPr>
      </w:pPr>
      <w:r w:rsidRPr="007B0A71">
        <w:rPr>
          <w:sz w:val="24"/>
          <w:szCs w:val="24"/>
          <w:u w:val="single"/>
        </w:rPr>
        <w:t>Zutaten</w:t>
      </w:r>
      <w:r>
        <w:rPr>
          <w:sz w:val="24"/>
          <w:szCs w:val="24"/>
        </w:rPr>
        <w:t xml:space="preserve"> </w:t>
      </w:r>
      <w:r w:rsidR="007B0A71">
        <w:rPr>
          <w:sz w:val="24"/>
          <w:szCs w:val="24"/>
        </w:rPr>
        <w:t>(</w:t>
      </w:r>
      <w:r>
        <w:rPr>
          <w:sz w:val="24"/>
          <w:szCs w:val="24"/>
        </w:rPr>
        <w:t>für 4 Gläser</w:t>
      </w:r>
      <w:r w:rsidR="007B0A71">
        <w:rPr>
          <w:sz w:val="24"/>
          <w:szCs w:val="24"/>
        </w:rPr>
        <w:t>):</w:t>
      </w:r>
    </w:p>
    <w:p w14:paraId="22EF22AE" w14:textId="77777777" w:rsidR="009E3185" w:rsidRDefault="009E3185">
      <w:pPr>
        <w:rPr>
          <w:sz w:val="24"/>
          <w:szCs w:val="24"/>
        </w:rPr>
      </w:pPr>
      <w:r>
        <w:rPr>
          <w:sz w:val="24"/>
          <w:szCs w:val="24"/>
        </w:rPr>
        <w:t>400 g Pfirsiche</w:t>
      </w:r>
    </w:p>
    <w:p w14:paraId="417657E8" w14:textId="77777777" w:rsidR="009E3185" w:rsidRDefault="009E3185">
      <w:pPr>
        <w:rPr>
          <w:sz w:val="24"/>
          <w:szCs w:val="24"/>
        </w:rPr>
      </w:pPr>
      <w:r>
        <w:rPr>
          <w:sz w:val="24"/>
          <w:szCs w:val="24"/>
        </w:rPr>
        <w:t>100 ml Kokosmilch</w:t>
      </w:r>
    </w:p>
    <w:p w14:paraId="536FBE97" w14:textId="77777777" w:rsidR="009E3185" w:rsidRDefault="009E3185">
      <w:pPr>
        <w:rPr>
          <w:sz w:val="24"/>
          <w:szCs w:val="24"/>
        </w:rPr>
      </w:pPr>
      <w:r>
        <w:rPr>
          <w:sz w:val="24"/>
          <w:szCs w:val="24"/>
        </w:rPr>
        <w:t>500 g griechischer Joghurt</w:t>
      </w:r>
    </w:p>
    <w:p w14:paraId="40AB98F4" w14:textId="77777777" w:rsidR="009E3185" w:rsidRDefault="009E3185">
      <w:pPr>
        <w:rPr>
          <w:sz w:val="24"/>
          <w:szCs w:val="24"/>
        </w:rPr>
      </w:pPr>
      <w:r>
        <w:rPr>
          <w:sz w:val="24"/>
          <w:szCs w:val="24"/>
        </w:rPr>
        <w:t>3 EL Zucker oder Honig</w:t>
      </w:r>
    </w:p>
    <w:p w14:paraId="5798F0C3" w14:textId="4BB7AD2B" w:rsidR="009E3185" w:rsidRDefault="009E3185">
      <w:pPr>
        <w:rPr>
          <w:sz w:val="24"/>
          <w:szCs w:val="24"/>
        </w:rPr>
      </w:pPr>
      <w:r>
        <w:rPr>
          <w:sz w:val="24"/>
          <w:szCs w:val="24"/>
        </w:rPr>
        <w:t>1 Pr</w:t>
      </w:r>
      <w:r w:rsidR="00E60FAE">
        <w:rPr>
          <w:sz w:val="24"/>
          <w:szCs w:val="24"/>
        </w:rPr>
        <w:t>i</w:t>
      </w:r>
      <w:r>
        <w:rPr>
          <w:sz w:val="24"/>
          <w:szCs w:val="24"/>
        </w:rPr>
        <w:t>se gemahlener Zimt</w:t>
      </w:r>
    </w:p>
    <w:p w14:paraId="71730F5A" w14:textId="77777777" w:rsidR="009E3185" w:rsidRDefault="009E3185">
      <w:pPr>
        <w:rPr>
          <w:sz w:val="24"/>
          <w:szCs w:val="24"/>
        </w:rPr>
      </w:pPr>
      <w:r>
        <w:rPr>
          <w:sz w:val="24"/>
          <w:szCs w:val="24"/>
        </w:rPr>
        <w:t>1 TL Rosenwasser (wenn man will)</w:t>
      </w:r>
    </w:p>
    <w:p w14:paraId="718879A3" w14:textId="77777777" w:rsidR="00E60FAE" w:rsidRDefault="00E60FAE">
      <w:pPr>
        <w:rPr>
          <w:sz w:val="24"/>
          <w:szCs w:val="24"/>
        </w:rPr>
      </w:pPr>
    </w:p>
    <w:p w14:paraId="7352FCD9" w14:textId="50AF99C8" w:rsidR="007B0A71" w:rsidRDefault="007B0A71">
      <w:pPr>
        <w:rPr>
          <w:sz w:val="24"/>
          <w:szCs w:val="24"/>
        </w:rPr>
      </w:pPr>
      <w:r>
        <w:rPr>
          <w:sz w:val="24"/>
          <w:szCs w:val="24"/>
        </w:rPr>
        <w:t>Zubereitung:</w:t>
      </w:r>
    </w:p>
    <w:p w14:paraId="30544C28" w14:textId="223BB463" w:rsidR="00E60FAE" w:rsidRDefault="00E60FAE" w:rsidP="00AE2758">
      <w:pPr>
        <w:jc w:val="both"/>
        <w:rPr>
          <w:sz w:val="24"/>
          <w:szCs w:val="24"/>
        </w:rPr>
      </w:pPr>
      <w:r>
        <w:rPr>
          <w:sz w:val="24"/>
          <w:szCs w:val="24"/>
        </w:rPr>
        <w:t>Die Pfirsiche waschen, entsteinen und das Fruchtfleisch in kleine Stücke schneiden. Mit Kokosmilch, Joghurt</w:t>
      </w:r>
      <w:r w:rsidR="00AE2758">
        <w:rPr>
          <w:sz w:val="24"/>
          <w:szCs w:val="24"/>
        </w:rPr>
        <w:t>,</w:t>
      </w:r>
      <w:r>
        <w:rPr>
          <w:sz w:val="24"/>
          <w:szCs w:val="24"/>
        </w:rPr>
        <w:t xml:space="preserve"> Zucker/Honig glatt pürieren. Das Rosenwasser nach und nach dazufügen</w:t>
      </w:r>
      <w:r w:rsidR="00AE2758">
        <w:rPr>
          <w:sz w:val="24"/>
          <w:szCs w:val="24"/>
        </w:rPr>
        <w:t>, es kann leicht zu intensiv werden.</w:t>
      </w:r>
    </w:p>
    <w:p w14:paraId="2EEE1EEB" w14:textId="075C0D33" w:rsidR="009E3185" w:rsidRDefault="009E3185" w:rsidP="00AE2758">
      <w:pPr>
        <w:jc w:val="both"/>
        <w:rPr>
          <w:sz w:val="24"/>
          <w:szCs w:val="24"/>
        </w:rPr>
      </w:pPr>
      <w:r>
        <w:rPr>
          <w:sz w:val="24"/>
          <w:szCs w:val="24"/>
        </w:rPr>
        <w:br w:type="page"/>
      </w:r>
    </w:p>
    <w:p w14:paraId="61C5BA3A" w14:textId="711AAFFE" w:rsidR="00DB3A3D" w:rsidRDefault="00DB3A3D" w:rsidP="007B0A71">
      <w:pPr>
        <w:pStyle w:val="Heading2"/>
        <w:spacing w:after="240"/>
      </w:pPr>
      <w:r w:rsidRPr="00DB3A3D">
        <w:lastRenderedPageBreak/>
        <w:t>Avocado-Lassi mit Honig u</w:t>
      </w:r>
      <w:r>
        <w:t>nd Zimt</w:t>
      </w:r>
      <w:r w:rsidR="00A3404E">
        <w:rPr>
          <w:rStyle w:val="FootnoteReference"/>
        </w:rPr>
        <w:footnoteReference w:id="1837"/>
      </w:r>
      <w:r>
        <w:t xml:space="preserve"> </w:t>
      </w:r>
    </w:p>
    <w:p w14:paraId="5647D6B6" w14:textId="3AD0FE17" w:rsidR="00DB3A3D" w:rsidRDefault="00DB3A3D">
      <w:pPr>
        <w:rPr>
          <w:sz w:val="24"/>
          <w:szCs w:val="24"/>
        </w:rPr>
      </w:pPr>
      <w:r w:rsidRPr="007B0A71">
        <w:rPr>
          <w:sz w:val="24"/>
          <w:szCs w:val="24"/>
          <w:u w:val="single"/>
        </w:rPr>
        <w:t>Zutaten</w:t>
      </w:r>
      <w:r>
        <w:rPr>
          <w:sz w:val="24"/>
          <w:szCs w:val="24"/>
        </w:rPr>
        <w:t xml:space="preserve"> </w:t>
      </w:r>
      <w:r w:rsidR="007B0A71">
        <w:rPr>
          <w:sz w:val="24"/>
          <w:szCs w:val="24"/>
        </w:rPr>
        <w:t>(</w:t>
      </w:r>
      <w:r>
        <w:rPr>
          <w:sz w:val="24"/>
          <w:szCs w:val="24"/>
        </w:rPr>
        <w:t>für 2 Gläser</w:t>
      </w:r>
      <w:r w:rsidR="007B0A71">
        <w:rPr>
          <w:sz w:val="24"/>
          <w:szCs w:val="24"/>
        </w:rPr>
        <w:t>):</w:t>
      </w:r>
    </w:p>
    <w:p w14:paraId="19DF2BEC" w14:textId="49EF91F2" w:rsidR="00DB3A3D" w:rsidRDefault="00DB3A3D">
      <w:pPr>
        <w:rPr>
          <w:sz w:val="24"/>
          <w:szCs w:val="24"/>
        </w:rPr>
      </w:pPr>
      <w:r>
        <w:rPr>
          <w:sz w:val="24"/>
          <w:szCs w:val="24"/>
        </w:rPr>
        <w:t xml:space="preserve">1 sehr reife </w:t>
      </w:r>
      <w:r w:rsidR="008904D1">
        <w:rPr>
          <w:sz w:val="24"/>
          <w:szCs w:val="24"/>
        </w:rPr>
        <w:t>Avocado</w:t>
      </w:r>
    </w:p>
    <w:p w14:paraId="1373EE1F" w14:textId="77777777" w:rsidR="00DB3A3D" w:rsidRDefault="00DB3A3D">
      <w:pPr>
        <w:rPr>
          <w:sz w:val="24"/>
          <w:szCs w:val="24"/>
        </w:rPr>
      </w:pPr>
      <w:r>
        <w:rPr>
          <w:sz w:val="24"/>
          <w:szCs w:val="24"/>
        </w:rPr>
        <w:t>250 g griechischer Joghurt</w:t>
      </w:r>
    </w:p>
    <w:p w14:paraId="343F0468" w14:textId="77777777" w:rsidR="00DB3A3D" w:rsidRDefault="00DB3A3D">
      <w:pPr>
        <w:rPr>
          <w:sz w:val="24"/>
          <w:szCs w:val="24"/>
        </w:rPr>
      </w:pPr>
      <w:r>
        <w:rPr>
          <w:sz w:val="24"/>
          <w:szCs w:val="24"/>
        </w:rPr>
        <w:t>250 ml Milch</w:t>
      </w:r>
    </w:p>
    <w:p w14:paraId="7DAEEB60" w14:textId="77777777" w:rsidR="00DB3A3D" w:rsidRDefault="00DB3A3D">
      <w:pPr>
        <w:rPr>
          <w:sz w:val="24"/>
          <w:szCs w:val="24"/>
        </w:rPr>
      </w:pPr>
      <w:r>
        <w:rPr>
          <w:sz w:val="24"/>
          <w:szCs w:val="24"/>
        </w:rPr>
        <w:t>1 TL gemahlener Zimt</w:t>
      </w:r>
    </w:p>
    <w:p w14:paraId="6917FE0E" w14:textId="77777777" w:rsidR="00DB3A3D" w:rsidRDefault="00DB3A3D">
      <w:pPr>
        <w:rPr>
          <w:sz w:val="24"/>
          <w:szCs w:val="24"/>
        </w:rPr>
      </w:pPr>
      <w:r>
        <w:rPr>
          <w:sz w:val="24"/>
          <w:szCs w:val="24"/>
        </w:rPr>
        <w:t>2-4 EL flüssiger Honig</w:t>
      </w:r>
    </w:p>
    <w:p w14:paraId="78CA416D" w14:textId="77777777" w:rsidR="00DB3A3D" w:rsidRDefault="00DB3A3D">
      <w:pPr>
        <w:rPr>
          <w:sz w:val="24"/>
          <w:szCs w:val="24"/>
        </w:rPr>
      </w:pPr>
      <w:r>
        <w:rPr>
          <w:sz w:val="24"/>
          <w:szCs w:val="24"/>
        </w:rPr>
        <w:t>2 TL Rosenwasser (wenn man will)</w:t>
      </w:r>
    </w:p>
    <w:p w14:paraId="7633001D" w14:textId="77777777" w:rsidR="00DB3A3D" w:rsidRDefault="00DB3A3D" w:rsidP="00DB3A3D">
      <w:pPr>
        <w:jc w:val="both"/>
        <w:rPr>
          <w:sz w:val="24"/>
          <w:szCs w:val="24"/>
        </w:rPr>
      </w:pPr>
    </w:p>
    <w:p w14:paraId="55476C75" w14:textId="67A7C6FC" w:rsidR="007B0A71" w:rsidRDefault="007B0A71" w:rsidP="00DB3A3D">
      <w:pPr>
        <w:jc w:val="both"/>
        <w:rPr>
          <w:sz w:val="24"/>
          <w:szCs w:val="24"/>
        </w:rPr>
      </w:pPr>
      <w:r>
        <w:rPr>
          <w:sz w:val="24"/>
          <w:szCs w:val="24"/>
        </w:rPr>
        <w:t>Zubereitung:</w:t>
      </w:r>
    </w:p>
    <w:p w14:paraId="2F00D6A7" w14:textId="77777777" w:rsidR="00DB3A3D" w:rsidRPr="00DB3A3D" w:rsidRDefault="00DB3A3D" w:rsidP="00B40E8C">
      <w:pPr>
        <w:pStyle w:val="ListParagraph"/>
        <w:numPr>
          <w:ilvl w:val="0"/>
          <w:numId w:val="1397"/>
        </w:numPr>
        <w:spacing w:after="120"/>
        <w:ind w:left="714" w:hanging="357"/>
        <w:contextualSpacing w:val="0"/>
        <w:jc w:val="both"/>
        <w:rPr>
          <w:sz w:val="24"/>
          <w:szCs w:val="24"/>
        </w:rPr>
      </w:pPr>
      <w:r w:rsidRPr="00DB3A3D">
        <w:rPr>
          <w:sz w:val="24"/>
          <w:szCs w:val="24"/>
        </w:rPr>
        <w:t>Die Avocado halbieren, das Fruchtfleisch herausschaben und mit Joghurt, Milch und Zimt glatt pürieren.</w:t>
      </w:r>
    </w:p>
    <w:p w14:paraId="4DF35A4C" w14:textId="3BE814DA" w:rsidR="00AE2758" w:rsidRPr="00DB3A3D" w:rsidRDefault="00DB3A3D" w:rsidP="00B40E8C">
      <w:pPr>
        <w:pStyle w:val="ListParagraph"/>
        <w:numPr>
          <w:ilvl w:val="0"/>
          <w:numId w:val="1397"/>
        </w:numPr>
        <w:spacing w:after="120"/>
        <w:ind w:left="714" w:hanging="357"/>
        <w:contextualSpacing w:val="0"/>
        <w:jc w:val="both"/>
        <w:rPr>
          <w:sz w:val="24"/>
          <w:szCs w:val="24"/>
        </w:rPr>
      </w:pPr>
      <w:r w:rsidRPr="00DB3A3D">
        <w:rPr>
          <w:sz w:val="24"/>
          <w:szCs w:val="24"/>
        </w:rPr>
        <w:t>Mit Rosenwasser und Honig abschmecken.</w:t>
      </w:r>
      <w:r w:rsidR="00AE2758" w:rsidRPr="00DB3A3D">
        <w:rPr>
          <w:sz w:val="24"/>
          <w:szCs w:val="24"/>
        </w:rPr>
        <w:br w:type="page"/>
      </w:r>
    </w:p>
    <w:p w14:paraId="31B1CF86" w14:textId="76EADCB8" w:rsidR="005F2A6A" w:rsidRDefault="005F2A6A" w:rsidP="007B0A71">
      <w:pPr>
        <w:pStyle w:val="Heading2"/>
        <w:spacing w:after="240"/>
      </w:pPr>
      <w:r w:rsidRPr="005F2A6A">
        <w:lastRenderedPageBreak/>
        <w:t>Safrantee aus Kaschmir</w:t>
      </w:r>
      <w:r w:rsidR="00A3404E">
        <w:rPr>
          <w:rStyle w:val="FootnoteReference"/>
        </w:rPr>
        <w:footnoteReference w:id="1838"/>
      </w:r>
      <w:r w:rsidRPr="005F2A6A">
        <w:t xml:space="preserve"> </w:t>
      </w:r>
    </w:p>
    <w:p w14:paraId="1A6AEA96" w14:textId="33E19B21" w:rsidR="005F2A6A" w:rsidRDefault="005F2A6A">
      <w:pPr>
        <w:rPr>
          <w:sz w:val="24"/>
          <w:szCs w:val="24"/>
        </w:rPr>
      </w:pPr>
      <w:r w:rsidRPr="007B0A71">
        <w:rPr>
          <w:sz w:val="24"/>
          <w:szCs w:val="24"/>
          <w:u w:val="single"/>
        </w:rPr>
        <w:t xml:space="preserve">Zutaten </w:t>
      </w:r>
      <w:r w:rsidR="007B0A71">
        <w:rPr>
          <w:sz w:val="24"/>
          <w:szCs w:val="24"/>
        </w:rPr>
        <w:t>(</w:t>
      </w:r>
      <w:r>
        <w:rPr>
          <w:sz w:val="24"/>
          <w:szCs w:val="24"/>
        </w:rPr>
        <w:t>für 4 Tassen</w:t>
      </w:r>
      <w:r w:rsidR="007B0A71">
        <w:rPr>
          <w:sz w:val="24"/>
          <w:szCs w:val="24"/>
        </w:rPr>
        <w:t>):</w:t>
      </w:r>
    </w:p>
    <w:p w14:paraId="41ACAED6" w14:textId="019842E1" w:rsidR="005F2A6A" w:rsidRDefault="005F2A6A">
      <w:pPr>
        <w:rPr>
          <w:sz w:val="24"/>
          <w:szCs w:val="24"/>
        </w:rPr>
      </w:pPr>
      <w:r>
        <w:rPr>
          <w:sz w:val="24"/>
          <w:szCs w:val="24"/>
        </w:rPr>
        <w:t>6 Kardamomkapseln</w:t>
      </w:r>
    </w:p>
    <w:p w14:paraId="6A4EC21C" w14:textId="77777777" w:rsidR="005F2A6A" w:rsidRDefault="005F2A6A">
      <w:pPr>
        <w:rPr>
          <w:sz w:val="24"/>
          <w:szCs w:val="24"/>
        </w:rPr>
      </w:pPr>
      <w:r>
        <w:rPr>
          <w:sz w:val="24"/>
          <w:szCs w:val="24"/>
        </w:rPr>
        <w:t>1 EL Zucker</w:t>
      </w:r>
    </w:p>
    <w:p w14:paraId="631208CD" w14:textId="77777777" w:rsidR="005F2A6A" w:rsidRDefault="005F2A6A">
      <w:pPr>
        <w:rPr>
          <w:sz w:val="24"/>
          <w:szCs w:val="24"/>
        </w:rPr>
      </w:pPr>
      <w:r>
        <w:rPr>
          <w:sz w:val="24"/>
          <w:szCs w:val="24"/>
        </w:rPr>
        <w:t>1 Stück Zimtstange (4 cm)</w:t>
      </w:r>
    </w:p>
    <w:p w14:paraId="76A462AB" w14:textId="77777777" w:rsidR="005F2A6A" w:rsidRDefault="005F2A6A">
      <w:pPr>
        <w:rPr>
          <w:sz w:val="24"/>
          <w:szCs w:val="24"/>
        </w:rPr>
      </w:pPr>
      <w:r>
        <w:rPr>
          <w:sz w:val="24"/>
          <w:szCs w:val="24"/>
        </w:rPr>
        <w:t>20 Safranfäden</w:t>
      </w:r>
    </w:p>
    <w:p w14:paraId="259EAA90" w14:textId="5E41B922" w:rsidR="005F2A6A" w:rsidRDefault="005F2A6A">
      <w:pPr>
        <w:rPr>
          <w:sz w:val="24"/>
          <w:szCs w:val="24"/>
        </w:rPr>
      </w:pPr>
      <w:r>
        <w:rPr>
          <w:sz w:val="24"/>
          <w:szCs w:val="24"/>
        </w:rPr>
        <w:t xml:space="preserve">2 Teebeutel grüner Tee oder 2 TL loser grüner </w:t>
      </w:r>
      <w:r w:rsidR="008904D1">
        <w:rPr>
          <w:sz w:val="24"/>
          <w:szCs w:val="24"/>
        </w:rPr>
        <w:t>Tee</w:t>
      </w:r>
    </w:p>
    <w:p w14:paraId="1EFEBF9D" w14:textId="77777777" w:rsidR="005F2A6A" w:rsidRDefault="005F2A6A">
      <w:pPr>
        <w:rPr>
          <w:sz w:val="24"/>
          <w:szCs w:val="24"/>
        </w:rPr>
      </w:pPr>
      <w:r>
        <w:rPr>
          <w:sz w:val="24"/>
          <w:szCs w:val="24"/>
        </w:rPr>
        <w:t>1 EL Mandelblättchen</w:t>
      </w:r>
    </w:p>
    <w:p w14:paraId="45E04EBD" w14:textId="77777777" w:rsidR="005F2A6A" w:rsidRDefault="005F2A6A">
      <w:pPr>
        <w:rPr>
          <w:sz w:val="24"/>
          <w:szCs w:val="24"/>
        </w:rPr>
      </w:pPr>
    </w:p>
    <w:p w14:paraId="05798724" w14:textId="77777777" w:rsidR="007B0A71" w:rsidRDefault="007B0A71">
      <w:pPr>
        <w:rPr>
          <w:sz w:val="24"/>
          <w:szCs w:val="24"/>
        </w:rPr>
      </w:pPr>
    </w:p>
    <w:p w14:paraId="5CA5E3EA" w14:textId="071F781E" w:rsidR="007B0A71" w:rsidRDefault="007B0A71">
      <w:pPr>
        <w:rPr>
          <w:sz w:val="24"/>
          <w:szCs w:val="24"/>
        </w:rPr>
      </w:pPr>
      <w:r>
        <w:rPr>
          <w:sz w:val="24"/>
          <w:szCs w:val="24"/>
        </w:rPr>
        <w:t>Zubereitung:</w:t>
      </w:r>
    </w:p>
    <w:p w14:paraId="2C70AC91" w14:textId="77777777" w:rsidR="005F2A6A" w:rsidRPr="00355C22" w:rsidRDefault="005F2A6A" w:rsidP="00B40E8C">
      <w:pPr>
        <w:pStyle w:val="ListParagraph"/>
        <w:numPr>
          <w:ilvl w:val="0"/>
          <w:numId w:val="1398"/>
        </w:numPr>
        <w:spacing w:after="120"/>
        <w:ind w:left="714" w:hanging="357"/>
        <w:contextualSpacing w:val="0"/>
        <w:jc w:val="both"/>
        <w:rPr>
          <w:sz w:val="24"/>
          <w:szCs w:val="24"/>
        </w:rPr>
      </w:pPr>
      <w:r w:rsidRPr="00355C22">
        <w:rPr>
          <w:sz w:val="24"/>
          <w:szCs w:val="24"/>
        </w:rPr>
        <w:t>Die Kardamomkapseln im Mörser zerstoßen. Mit ein wenig kaltem Wasser, Zucker, Zimt und Safran in einen Topf geben und zum Kochen bringen. Die Mischung einige Minuten köcheln lassen, dann die Temperatur reduzieren und 5 Minuten simmern lassen.</w:t>
      </w:r>
    </w:p>
    <w:p w14:paraId="106B3223" w14:textId="3A698B5A" w:rsidR="005F2A6A" w:rsidRPr="00355C22" w:rsidRDefault="005F2A6A" w:rsidP="00B40E8C">
      <w:pPr>
        <w:pStyle w:val="ListParagraph"/>
        <w:numPr>
          <w:ilvl w:val="0"/>
          <w:numId w:val="1398"/>
        </w:numPr>
        <w:spacing w:after="120"/>
        <w:ind w:left="714" w:hanging="357"/>
        <w:contextualSpacing w:val="0"/>
        <w:jc w:val="both"/>
        <w:rPr>
          <w:sz w:val="24"/>
          <w:szCs w:val="24"/>
        </w:rPr>
      </w:pPr>
      <w:r w:rsidRPr="00355C22">
        <w:rPr>
          <w:sz w:val="24"/>
          <w:szCs w:val="24"/>
        </w:rPr>
        <w:t>Den Topf vo</w:t>
      </w:r>
      <w:r w:rsidR="00355C22">
        <w:rPr>
          <w:sz w:val="24"/>
          <w:szCs w:val="24"/>
        </w:rPr>
        <w:t>m</w:t>
      </w:r>
      <w:r w:rsidRPr="00355C22">
        <w:rPr>
          <w:sz w:val="24"/>
          <w:szCs w:val="24"/>
        </w:rPr>
        <w:t xml:space="preserve"> Herd nehmen, den Tee hineingeben und 2 </w:t>
      </w:r>
      <w:r w:rsidR="00355C22" w:rsidRPr="00355C22">
        <w:rPr>
          <w:sz w:val="24"/>
          <w:szCs w:val="24"/>
        </w:rPr>
        <w:t>(Teebeutel)</w:t>
      </w:r>
      <w:r w:rsidR="00F616E6">
        <w:rPr>
          <w:sz w:val="24"/>
          <w:szCs w:val="24"/>
        </w:rPr>
        <w:t xml:space="preserve"> </w:t>
      </w:r>
      <w:r w:rsidRPr="00355C22">
        <w:rPr>
          <w:sz w:val="24"/>
          <w:szCs w:val="24"/>
        </w:rPr>
        <w:t xml:space="preserve">– 5 </w:t>
      </w:r>
      <w:r w:rsidR="00355C22" w:rsidRPr="00355C22">
        <w:rPr>
          <w:sz w:val="24"/>
          <w:szCs w:val="24"/>
        </w:rPr>
        <w:t xml:space="preserve">(loser Tee) </w:t>
      </w:r>
      <w:r w:rsidRPr="00355C22">
        <w:rPr>
          <w:sz w:val="24"/>
          <w:szCs w:val="24"/>
        </w:rPr>
        <w:t xml:space="preserve">Minuten ziehen lassen. </w:t>
      </w:r>
      <w:r w:rsidR="00355C22" w:rsidRPr="00355C22">
        <w:rPr>
          <w:sz w:val="24"/>
          <w:szCs w:val="24"/>
        </w:rPr>
        <w:t>In Tasse abseihen und mit Mandelblättchen bestreuen. Mit Zucker servieren.</w:t>
      </w:r>
      <w:r w:rsidRPr="00355C22">
        <w:rPr>
          <w:sz w:val="24"/>
          <w:szCs w:val="24"/>
        </w:rPr>
        <w:br w:type="page"/>
      </w:r>
    </w:p>
    <w:p w14:paraId="0DBC00AE" w14:textId="49523A0A" w:rsidR="00355C22" w:rsidRDefault="00355C22" w:rsidP="007B0A71">
      <w:pPr>
        <w:pStyle w:val="Heading2"/>
        <w:spacing w:after="240"/>
      </w:pPr>
      <w:r w:rsidRPr="00355C22">
        <w:lastRenderedPageBreak/>
        <w:t>Ingwer-Chai</w:t>
      </w:r>
      <w:r w:rsidR="0027730E">
        <w:rPr>
          <w:rStyle w:val="FootnoteReference"/>
        </w:rPr>
        <w:footnoteReference w:id="1839"/>
      </w:r>
      <w:r w:rsidRPr="00355C22">
        <w:t xml:space="preserve"> </w:t>
      </w:r>
    </w:p>
    <w:p w14:paraId="3373EE17" w14:textId="5FBEDF0E" w:rsidR="00355C22" w:rsidRDefault="00355C22">
      <w:pPr>
        <w:rPr>
          <w:sz w:val="24"/>
          <w:szCs w:val="24"/>
        </w:rPr>
      </w:pPr>
      <w:r w:rsidRPr="007B0A71">
        <w:rPr>
          <w:sz w:val="24"/>
          <w:szCs w:val="24"/>
          <w:u w:val="single"/>
        </w:rPr>
        <w:t>Zutaten</w:t>
      </w:r>
      <w:r>
        <w:rPr>
          <w:sz w:val="24"/>
          <w:szCs w:val="24"/>
        </w:rPr>
        <w:t xml:space="preserve"> </w:t>
      </w:r>
      <w:r w:rsidR="007B0A71">
        <w:rPr>
          <w:sz w:val="24"/>
          <w:szCs w:val="24"/>
        </w:rPr>
        <w:t>(</w:t>
      </w:r>
      <w:r>
        <w:rPr>
          <w:sz w:val="24"/>
          <w:szCs w:val="24"/>
        </w:rPr>
        <w:t>für 4 Tassen</w:t>
      </w:r>
      <w:r w:rsidR="007B0A71">
        <w:rPr>
          <w:sz w:val="24"/>
          <w:szCs w:val="24"/>
        </w:rPr>
        <w:t>):</w:t>
      </w:r>
    </w:p>
    <w:p w14:paraId="03804C9F" w14:textId="0FFA644D" w:rsidR="00355C22" w:rsidRDefault="00355C22">
      <w:pPr>
        <w:rPr>
          <w:sz w:val="24"/>
          <w:szCs w:val="24"/>
        </w:rPr>
      </w:pPr>
      <w:r>
        <w:rPr>
          <w:sz w:val="24"/>
          <w:szCs w:val="24"/>
        </w:rPr>
        <w:t>8 Kardamomkapseln</w:t>
      </w:r>
    </w:p>
    <w:p w14:paraId="5D88AE85" w14:textId="77777777" w:rsidR="00355C22" w:rsidRDefault="00355C22">
      <w:pPr>
        <w:rPr>
          <w:sz w:val="24"/>
          <w:szCs w:val="24"/>
        </w:rPr>
      </w:pPr>
      <w:r>
        <w:rPr>
          <w:sz w:val="24"/>
          <w:szCs w:val="24"/>
        </w:rPr>
        <w:t>1 Stück Ingwer (5 cm), geschält und gerieben</w:t>
      </w:r>
    </w:p>
    <w:p w14:paraId="6F33CF48" w14:textId="77777777" w:rsidR="00355C22" w:rsidRDefault="00355C22">
      <w:pPr>
        <w:rPr>
          <w:sz w:val="24"/>
          <w:szCs w:val="24"/>
        </w:rPr>
      </w:pPr>
      <w:r>
        <w:rPr>
          <w:sz w:val="24"/>
          <w:szCs w:val="24"/>
        </w:rPr>
        <w:t>½ Zimtstange</w:t>
      </w:r>
    </w:p>
    <w:p w14:paraId="49647913" w14:textId="77777777" w:rsidR="00355C22" w:rsidRDefault="00355C22">
      <w:pPr>
        <w:rPr>
          <w:sz w:val="24"/>
          <w:szCs w:val="24"/>
        </w:rPr>
      </w:pPr>
      <w:r>
        <w:rPr>
          <w:sz w:val="24"/>
          <w:szCs w:val="24"/>
        </w:rPr>
        <w:t>4 Gewürznelken</w:t>
      </w:r>
    </w:p>
    <w:p w14:paraId="2A72964D" w14:textId="77777777" w:rsidR="00355C22" w:rsidRDefault="00355C22">
      <w:pPr>
        <w:rPr>
          <w:sz w:val="24"/>
          <w:szCs w:val="24"/>
        </w:rPr>
      </w:pPr>
      <w:r>
        <w:rPr>
          <w:sz w:val="24"/>
          <w:szCs w:val="24"/>
        </w:rPr>
        <w:t>500 ml Milch</w:t>
      </w:r>
    </w:p>
    <w:p w14:paraId="702772D2" w14:textId="77777777" w:rsidR="00355C22" w:rsidRDefault="00355C22">
      <w:pPr>
        <w:rPr>
          <w:sz w:val="24"/>
          <w:szCs w:val="24"/>
        </w:rPr>
      </w:pPr>
      <w:r>
        <w:rPr>
          <w:sz w:val="24"/>
          <w:szCs w:val="24"/>
        </w:rPr>
        <w:t>2 Beutel Schwarztee</w:t>
      </w:r>
    </w:p>
    <w:p w14:paraId="04ADDDBD" w14:textId="77777777" w:rsidR="00355C22" w:rsidRDefault="00355C22">
      <w:pPr>
        <w:rPr>
          <w:sz w:val="24"/>
          <w:szCs w:val="24"/>
        </w:rPr>
      </w:pPr>
      <w:r>
        <w:rPr>
          <w:sz w:val="24"/>
          <w:szCs w:val="24"/>
        </w:rPr>
        <w:t>Zucker</w:t>
      </w:r>
    </w:p>
    <w:p w14:paraId="793B7DE5" w14:textId="77777777" w:rsidR="00355C22" w:rsidRDefault="00355C22">
      <w:pPr>
        <w:rPr>
          <w:sz w:val="24"/>
          <w:szCs w:val="24"/>
        </w:rPr>
      </w:pPr>
    </w:p>
    <w:p w14:paraId="1FAE5AE9" w14:textId="7F3BDC49" w:rsidR="007B0A71" w:rsidRDefault="007B0A71">
      <w:pPr>
        <w:rPr>
          <w:sz w:val="24"/>
          <w:szCs w:val="24"/>
        </w:rPr>
      </w:pPr>
      <w:r>
        <w:rPr>
          <w:sz w:val="24"/>
          <w:szCs w:val="24"/>
        </w:rPr>
        <w:t>Zubereitung:</w:t>
      </w:r>
    </w:p>
    <w:p w14:paraId="17F519B5" w14:textId="075823B3" w:rsidR="00355C22" w:rsidRPr="00355C22" w:rsidRDefault="00355C22" w:rsidP="00355C22">
      <w:pPr>
        <w:jc w:val="both"/>
        <w:rPr>
          <w:sz w:val="24"/>
          <w:szCs w:val="24"/>
        </w:rPr>
      </w:pPr>
      <w:r>
        <w:rPr>
          <w:sz w:val="24"/>
          <w:szCs w:val="24"/>
        </w:rPr>
        <w:t xml:space="preserve">Die Kardamomkapseln im Mörser zerstoßen. Mit Ingwer, Nelken, Zimt und 500 ml Wasser in einen Topf geben und zum Kochen bringen. Milch und Teebeutel hineingeben und erneut aufkochen. In die Tassen abseihen. Zucker separat servieren. </w:t>
      </w:r>
      <w:r w:rsidRPr="00355C22">
        <w:rPr>
          <w:sz w:val="24"/>
          <w:szCs w:val="24"/>
        </w:rPr>
        <w:br w:type="page"/>
      </w:r>
    </w:p>
    <w:p w14:paraId="77746208" w14:textId="3F1DD6E1" w:rsidR="00666B2B" w:rsidRDefault="00666B2B" w:rsidP="007B0A71">
      <w:pPr>
        <w:pStyle w:val="Heading2"/>
        <w:spacing w:after="240"/>
      </w:pPr>
      <w:r>
        <w:lastRenderedPageBreak/>
        <w:t>Kurkumatee</w:t>
      </w:r>
      <w:r w:rsidR="004542B9">
        <w:rPr>
          <w:rStyle w:val="FootnoteReference"/>
        </w:rPr>
        <w:footnoteReference w:id="1840"/>
      </w:r>
      <w:r>
        <w:t xml:space="preserve"> </w:t>
      </w:r>
    </w:p>
    <w:p w14:paraId="1BCF7500" w14:textId="5841EC24" w:rsidR="00666B2B" w:rsidRDefault="00666B2B">
      <w:pPr>
        <w:rPr>
          <w:sz w:val="24"/>
          <w:szCs w:val="24"/>
        </w:rPr>
      </w:pPr>
      <w:r w:rsidRPr="007B0A71">
        <w:rPr>
          <w:sz w:val="24"/>
          <w:szCs w:val="24"/>
          <w:u w:val="single"/>
        </w:rPr>
        <w:t>Zutaten</w:t>
      </w:r>
      <w:r>
        <w:rPr>
          <w:sz w:val="24"/>
          <w:szCs w:val="24"/>
        </w:rPr>
        <w:t xml:space="preserve"> </w:t>
      </w:r>
      <w:r w:rsidR="007B0A71">
        <w:rPr>
          <w:sz w:val="24"/>
          <w:szCs w:val="24"/>
        </w:rPr>
        <w:t>(</w:t>
      </w:r>
      <w:r>
        <w:rPr>
          <w:sz w:val="24"/>
          <w:szCs w:val="24"/>
        </w:rPr>
        <w:t>für 2 Tassen</w:t>
      </w:r>
      <w:r w:rsidR="007B0A71">
        <w:rPr>
          <w:sz w:val="24"/>
          <w:szCs w:val="24"/>
        </w:rPr>
        <w:t>):</w:t>
      </w:r>
    </w:p>
    <w:p w14:paraId="1D85726C" w14:textId="77777777" w:rsidR="00666B2B" w:rsidRDefault="00666B2B">
      <w:pPr>
        <w:rPr>
          <w:sz w:val="24"/>
          <w:szCs w:val="24"/>
        </w:rPr>
      </w:pPr>
      <w:r>
        <w:rPr>
          <w:sz w:val="24"/>
          <w:szCs w:val="24"/>
        </w:rPr>
        <w:t>1 Stück Ingwer (3 cm), geschält und gerieben</w:t>
      </w:r>
    </w:p>
    <w:p w14:paraId="18B035AF" w14:textId="77777777" w:rsidR="00B31BA2" w:rsidRDefault="00666B2B">
      <w:pPr>
        <w:rPr>
          <w:sz w:val="24"/>
          <w:szCs w:val="24"/>
        </w:rPr>
      </w:pPr>
      <w:r>
        <w:rPr>
          <w:sz w:val="24"/>
          <w:szCs w:val="24"/>
        </w:rPr>
        <w:t xml:space="preserve">1 cm frische Kurkuma, gerieben oder </w:t>
      </w:r>
      <w:r w:rsidR="00B31BA2">
        <w:rPr>
          <w:sz w:val="24"/>
          <w:szCs w:val="24"/>
        </w:rPr>
        <w:t>1/3 TL gemahlene Kurkuma</w:t>
      </w:r>
    </w:p>
    <w:p w14:paraId="45FA38F1" w14:textId="77777777" w:rsidR="00B31BA2" w:rsidRDefault="00B31BA2">
      <w:pPr>
        <w:rPr>
          <w:sz w:val="24"/>
          <w:szCs w:val="24"/>
        </w:rPr>
      </w:pPr>
      <w:r>
        <w:rPr>
          <w:sz w:val="24"/>
          <w:szCs w:val="24"/>
        </w:rPr>
        <w:t>2 EL Honig</w:t>
      </w:r>
    </w:p>
    <w:p w14:paraId="447F0905" w14:textId="77777777" w:rsidR="00B31BA2" w:rsidRDefault="00B31BA2">
      <w:pPr>
        <w:rPr>
          <w:sz w:val="24"/>
          <w:szCs w:val="24"/>
        </w:rPr>
      </w:pPr>
      <w:r>
        <w:rPr>
          <w:sz w:val="24"/>
          <w:szCs w:val="24"/>
        </w:rPr>
        <w:t>Saft von 1 Zitrone</w:t>
      </w:r>
    </w:p>
    <w:p w14:paraId="3CCAF4B9" w14:textId="77777777" w:rsidR="00B31BA2" w:rsidRDefault="00B31BA2">
      <w:pPr>
        <w:rPr>
          <w:sz w:val="24"/>
          <w:szCs w:val="24"/>
        </w:rPr>
      </w:pPr>
    </w:p>
    <w:p w14:paraId="34305672" w14:textId="0C9CF158" w:rsidR="007B0A71" w:rsidRDefault="007B0A71">
      <w:pPr>
        <w:rPr>
          <w:sz w:val="24"/>
          <w:szCs w:val="24"/>
        </w:rPr>
      </w:pPr>
      <w:r>
        <w:rPr>
          <w:sz w:val="24"/>
          <w:szCs w:val="24"/>
        </w:rPr>
        <w:t>Zubereitung:</w:t>
      </w:r>
    </w:p>
    <w:p w14:paraId="2F784B0D" w14:textId="076FFE23" w:rsidR="00666B2B" w:rsidRDefault="00B31BA2" w:rsidP="00226F87">
      <w:pPr>
        <w:jc w:val="both"/>
        <w:rPr>
          <w:sz w:val="24"/>
          <w:szCs w:val="24"/>
        </w:rPr>
      </w:pPr>
      <w:r>
        <w:rPr>
          <w:sz w:val="24"/>
          <w:szCs w:val="24"/>
        </w:rPr>
        <w:t xml:space="preserve">Ingwer und Kurkuma in einen Topf geben und mit 500 ml Wasser bedecken. Zum </w:t>
      </w:r>
      <w:r w:rsidR="007F6604">
        <w:rPr>
          <w:sz w:val="24"/>
          <w:szCs w:val="24"/>
        </w:rPr>
        <w:t>Kochen bringen</w:t>
      </w:r>
      <w:r>
        <w:rPr>
          <w:sz w:val="24"/>
          <w:szCs w:val="24"/>
        </w:rPr>
        <w:t>, dann vom Herd nehmen</w:t>
      </w:r>
      <w:r w:rsidR="00226F87">
        <w:rPr>
          <w:sz w:val="24"/>
          <w:szCs w:val="24"/>
        </w:rPr>
        <w:t xml:space="preserve"> und</w:t>
      </w:r>
      <w:r>
        <w:rPr>
          <w:sz w:val="24"/>
          <w:szCs w:val="24"/>
        </w:rPr>
        <w:t xml:space="preserve"> Honig und Zitronensaft einrühren. Abschme</w:t>
      </w:r>
      <w:r w:rsidR="00226F87">
        <w:rPr>
          <w:sz w:val="24"/>
          <w:szCs w:val="24"/>
        </w:rPr>
        <w:t>cken. In zwei Tassen abseihen und mit dem Löffelrücken alle Flüssigkeit aus dem Ingwer und der Kurkuma ausdrücken.</w:t>
      </w:r>
      <w:r w:rsidR="00666B2B">
        <w:rPr>
          <w:sz w:val="24"/>
          <w:szCs w:val="24"/>
        </w:rPr>
        <w:br w:type="page"/>
      </w:r>
    </w:p>
    <w:p w14:paraId="4AB85157" w14:textId="22A1AD0B" w:rsidR="00204568" w:rsidRPr="00355C22" w:rsidRDefault="00204568" w:rsidP="007B0A71">
      <w:pPr>
        <w:pStyle w:val="Heading2"/>
        <w:spacing w:after="240"/>
      </w:pPr>
      <w:r w:rsidRPr="00355C22">
        <w:lastRenderedPageBreak/>
        <w:t>Orangen-Kiwi-Sangria</w:t>
      </w:r>
    </w:p>
    <w:p w14:paraId="6958C540" w14:textId="0688A590" w:rsidR="00204568" w:rsidRDefault="00204568">
      <w:pPr>
        <w:rPr>
          <w:sz w:val="24"/>
          <w:szCs w:val="24"/>
        </w:rPr>
      </w:pPr>
      <w:r w:rsidRPr="007B0A71">
        <w:rPr>
          <w:sz w:val="24"/>
          <w:szCs w:val="24"/>
          <w:u w:val="single"/>
        </w:rPr>
        <w:t>Zutaten</w:t>
      </w:r>
      <w:r>
        <w:rPr>
          <w:sz w:val="24"/>
          <w:szCs w:val="24"/>
        </w:rPr>
        <w:t xml:space="preserve"> </w:t>
      </w:r>
      <w:r w:rsidR="007B0A71">
        <w:rPr>
          <w:sz w:val="24"/>
          <w:szCs w:val="24"/>
        </w:rPr>
        <w:t>(</w:t>
      </w:r>
      <w:r>
        <w:rPr>
          <w:sz w:val="24"/>
          <w:szCs w:val="24"/>
        </w:rPr>
        <w:t>für 4 Gläser</w:t>
      </w:r>
      <w:r w:rsidR="007B0A71">
        <w:rPr>
          <w:sz w:val="24"/>
          <w:szCs w:val="24"/>
        </w:rPr>
        <w:t>):</w:t>
      </w:r>
    </w:p>
    <w:p w14:paraId="134D7E56" w14:textId="77777777" w:rsidR="00204568" w:rsidRDefault="00204568">
      <w:pPr>
        <w:rPr>
          <w:sz w:val="24"/>
          <w:szCs w:val="24"/>
        </w:rPr>
      </w:pPr>
      <w:r>
        <w:rPr>
          <w:sz w:val="24"/>
          <w:szCs w:val="24"/>
        </w:rPr>
        <w:t>4 Bioorangen</w:t>
      </w:r>
    </w:p>
    <w:p w14:paraId="0C9B7E2F" w14:textId="77777777" w:rsidR="00204568" w:rsidRDefault="00204568">
      <w:pPr>
        <w:rPr>
          <w:sz w:val="24"/>
          <w:szCs w:val="24"/>
        </w:rPr>
      </w:pPr>
      <w:r>
        <w:rPr>
          <w:sz w:val="24"/>
          <w:szCs w:val="24"/>
        </w:rPr>
        <w:t>2 Biozitronen</w:t>
      </w:r>
    </w:p>
    <w:p w14:paraId="44B6758B" w14:textId="77777777" w:rsidR="00204568" w:rsidRDefault="00204568">
      <w:pPr>
        <w:rPr>
          <w:sz w:val="24"/>
          <w:szCs w:val="24"/>
        </w:rPr>
      </w:pPr>
      <w:r>
        <w:rPr>
          <w:sz w:val="24"/>
          <w:szCs w:val="24"/>
        </w:rPr>
        <w:t>3 Kiwis</w:t>
      </w:r>
    </w:p>
    <w:p w14:paraId="608B9FF7" w14:textId="77777777" w:rsidR="00204568" w:rsidRDefault="00204568">
      <w:pPr>
        <w:rPr>
          <w:sz w:val="24"/>
          <w:szCs w:val="24"/>
        </w:rPr>
      </w:pPr>
      <w:r>
        <w:rPr>
          <w:sz w:val="24"/>
          <w:szCs w:val="24"/>
        </w:rPr>
        <w:t>100 ml Portwein</w:t>
      </w:r>
    </w:p>
    <w:p w14:paraId="413FAE9C" w14:textId="77777777" w:rsidR="00204568" w:rsidRDefault="00204568">
      <w:pPr>
        <w:rPr>
          <w:sz w:val="24"/>
          <w:szCs w:val="24"/>
        </w:rPr>
      </w:pPr>
      <w:r>
        <w:rPr>
          <w:sz w:val="24"/>
          <w:szCs w:val="24"/>
        </w:rPr>
        <w:t>4 EL brauner Zucker</w:t>
      </w:r>
    </w:p>
    <w:p w14:paraId="5E3AFD1C" w14:textId="77777777" w:rsidR="00204568" w:rsidRDefault="00204568">
      <w:pPr>
        <w:rPr>
          <w:sz w:val="24"/>
          <w:szCs w:val="24"/>
        </w:rPr>
      </w:pPr>
      <w:r>
        <w:rPr>
          <w:sz w:val="24"/>
          <w:szCs w:val="24"/>
        </w:rPr>
        <w:t>50 ml Orangenlikör (Grand Manier)</w:t>
      </w:r>
    </w:p>
    <w:p w14:paraId="4504FE5D" w14:textId="77777777" w:rsidR="00204568" w:rsidRDefault="00204568">
      <w:pPr>
        <w:rPr>
          <w:sz w:val="24"/>
          <w:szCs w:val="24"/>
        </w:rPr>
      </w:pPr>
      <w:r>
        <w:rPr>
          <w:sz w:val="24"/>
          <w:szCs w:val="24"/>
        </w:rPr>
        <w:t>1 Flasche Roséwein</w:t>
      </w:r>
    </w:p>
    <w:p w14:paraId="3A69106F" w14:textId="77777777" w:rsidR="00204568" w:rsidRDefault="00204568">
      <w:pPr>
        <w:rPr>
          <w:sz w:val="24"/>
          <w:szCs w:val="24"/>
        </w:rPr>
      </w:pPr>
      <w:r>
        <w:rPr>
          <w:sz w:val="24"/>
          <w:szCs w:val="24"/>
        </w:rPr>
        <w:t>Reichlich Eiswürfel</w:t>
      </w:r>
    </w:p>
    <w:p w14:paraId="2FDB3753" w14:textId="77777777" w:rsidR="00204568" w:rsidRDefault="00204568">
      <w:pPr>
        <w:rPr>
          <w:sz w:val="24"/>
          <w:szCs w:val="24"/>
        </w:rPr>
      </w:pPr>
    </w:p>
    <w:p w14:paraId="4A7ED669" w14:textId="7C239421" w:rsidR="00204568" w:rsidRDefault="00204568">
      <w:pPr>
        <w:rPr>
          <w:sz w:val="24"/>
          <w:szCs w:val="24"/>
        </w:rPr>
      </w:pPr>
      <w:r>
        <w:rPr>
          <w:sz w:val="24"/>
          <w:szCs w:val="24"/>
        </w:rPr>
        <w:t>Zu</w:t>
      </w:r>
      <w:r w:rsidR="009B5EE4">
        <w:rPr>
          <w:sz w:val="24"/>
          <w:szCs w:val="24"/>
        </w:rPr>
        <w:t>b</w:t>
      </w:r>
      <w:r>
        <w:rPr>
          <w:sz w:val="24"/>
          <w:szCs w:val="24"/>
        </w:rPr>
        <w:t>ereitungszeit: 35 Minuten</w:t>
      </w:r>
      <w:r w:rsidR="009B5EE4">
        <w:rPr>
          <w:sz w:val="24"/>
          <w:szCs w:val="24"/>
        </w:rPr>
        <w:t xml:space="preserve"> plus Marinierzeit</w:t>
      </w:r>
    </w:p>
    <w:p w14:paraId="1D66C9C9" w14:textId="1162A21B" w:rsidR="00204568" w:rsidRPr="009B5EE4" w:rsidRDefault="00204568" w:rsidP="00B40E8C">
      <w:pPr>
        <w:pStyle w:val="ListParagraph"/>
        <w:numPr>
          <w:ilvl w:val="0"/>
          <w:numId w:val="1180"/>
        </w:numPr>
        <w:spacing w:after="120"/>
        <w:ind w:left="714" w:hanging="357"/>
        <w:contextualSpacing w:val="0"/>
        <w:jc w:val="both"/>
        <w:rPr>
          <w:sz w:val="24"/>
          <w:szCs w:val="24"/>
        </w:rPr>
      </w:pPr>
      <w:r w:rsidRPr="009B5EE4">
        <w:rPr>
          <w:sz w:val="24"/>
          <w:szCs w:val="24"/>
        </w:rPr>
        <w:t>Schale v</w:t>
      </w:r>
      <w:r w:rsidR="009B5EE4" w:rsidRPr="009B5EE4">
        <w:rPr>
          <w:sz w:val="24"/>
          <w:szCs w:val="24"/>
        </w:rPr>
        <w:t>o</w:t>
      </w:r>
      <w:r w:rsidRPr="009B5EE4">
        <w:rPr>
          <w:sz w:val="24"/>
          <w:szCs w:val="24"/>
        </w:rPr>
        <w:t>n 1 Orange dünn abschälen, diese und eine weitere Orange mit ei</w:t>
      </w:r>
      <w:r w:rsidR="007F6604">
        <w:rPr>
          <w:sz w:val="24"/>
          <w:szCs w:val="24"/>
        </w:rPr>
        <w:t xml:space="preserve">ner </w:t>
      </w:r>
      <w:r w:rsidRPr="009B5EE4">
        <w:rPr>
          <w:sz w:val="24"/>
          <w:szCs w:val="24"/>
        </w:rPr>
        <w:t>Zitruspresse auspressen. Die übrigen Orangen und Zitronen in feine Scheiben schneiden. Kiwis dünn schälen und ebenfalls in Scheiben schneiden.</w:t>
      </w:r>
    </w:p>
    <w:p w14:paraId="70945AC3" w14:textId="77777777" w:rsidR="009B5EE4" w:rsidRPr="009B5EE4" w:rsidRDefault="00204568" w:rsidP="00B40E8C">
      <w:pPr>
        <w:pStyle w:val="ListParagraph"/>
        <w:numPr>
          <w:ilvl w:val="0"/>
          <w:numId w:val="1180"/>
        </w:numPr>
        <w:spacing w:after="120"/>
        <w:ind w:left="714" w:hanging="357"/>
        <w:contextualSpacing w:val="0"/>
        <w:jc w:val="both"/>
        <w:rPr>
          <w:sz w:val="24"/>
          <w:szCs w:val="24"/>
        </w:rPr>
      </w:pPr>
      <w:r w:rsidRPr="009B5EE4">
        <w:rPr>
          <w:sz w:val="24"/>
          <w:szCs w:val="24"/>
        </w:rPr>
        <w:t>Orangenschale, -saft</w:t>
      </w:r>
      <w:r w:rsidR="00BD608D" w:rsidRPr="009B5EE4">
        <w:rPr>
          <w:sz w:val="24"/>
          <w:szCs w:val="24"/>
        </w:rPr>
        <w:t>, 40 ml Portwein und Zucker aufkochen, leicht einköcheln lassen. Abkühlen lassen und durch ein Sieb gießen. Restlichen Portwein und Orangenlikör mit dem Sud mixen. Die Obstscheiben in ein großes Gefäß geben, mit der Portweinmischung übergießen und mindestens 1 Stunde ziehen lassen.</w:t>
      </w:r>
    </w:p>
    <w:p w14:paraId="627ABB8F" w14:textId="08011906" w:rsidR="00204568" w:rsidRPr="009B5EE4" w:rsidRDefault="009B5EE4" w:rsidP="00B40E8C">
      <w:pPr>
        <w:pStyle w:val="ListParagraph"/>
        <w:numPr>
          <w:ilvl w:val="0"/>
          <w:numId w:val="1180"/>
        </w:numPr>
        <w:spacing w:after="120"/>
        <w:ind w:left="714" w:hanging="357"/>
        <w:contextualSpacing w:val="0"/>
        <w:jc w:val="both"/>
        <w:rPr>
          <w:sz w:val="24"/>
          <w:szCs w:val="24"/>
        </w:rPr>
      </w:pPr>
      <w:r w:rsidRPr="009B5EE4">
        <w:rPr>
          <w:sz w:val="24"/>
          <w:szCs w:val="24"/>
        </w:rPr>
        <w:t>Eiswürfel dazugeben und mit Roséwein auffüllen. Umrühren und servieren.</w:t>
      </w:r>
      <w:r w:rsidR="00204568" w:rsidRPr="009B5EE4">
        <w:rPr>
          <w:sz w:val="24"/>
          <w:szCs w:val="24"/>
        </w:rPr>
        <w:br w:type="page"/>
      </w:r>
    </w:p>
    <w:p w14:paraId="6124A68B" w14:textId="65B817ED" w:rsidR="008B7BE6" w:rsidRDefault="008B7BE6" w:rsidP="007B0A71">
      <w:pPr>
        <w:pStyle w:val="Heading2"/>
        <w:spacing w:after="240"/>
      </w:pPr>
      <w:r>
        <w:lastRenderedPageBreak/>
        <w:t>EM-Smoothie</w:t>
      </w:r>
    </w:p>
    <w:p w14:paraId="75322BAC" w14:textId="77777777" w:rsidR="008F138A" w:rsidRPr="007B0A71" w:rsidRDefault="008F138A">
      <w:pPr>
        <w:rPr>
          <w:sz w:val="24"/>
          <w:szCs w:val="24"/>
          <w:u w:val="single"/>
        </w:rPr>
      </w:pPr>
      <w:r w:rsidRPr="007B0A71">
        <w:rPr>
          <w:sz w:val="24"/>
          <w:szCs w:val="24"/>
          <w:u w:val="single"/>
        </w:rPr>
        <w:t>Zutaten:</w:t>
      </w:r>
    </w:p>
    <w:p w14:paraId="415156E5" w14:textId="605698D6" w:rsidR="004B2463" w:rsidRDefault="004B2463">
      <w:pPr>
        <w:rPr>
          <w:sz w:val="24"/>
          <w:szCs w:val="24"/>
        </w:rPr>
      </w:pPr>
      <w:r>
        <w:rPr>
          <w:sz w:val="24"/>
          <w:szCs w:val="24"/>
        </w:rPr>
        <w:t>1 Mango</w:t>
      </w:r>
    </w:p>
    <w:p w14:paraId="6D024DBE" w14:textId="59572A34" w:rsidR="004B2463" w:rsidRDefault="004B2463">
      <w:pPr>
        <w:rPr>
          <w:sz w:val="24"/>
          <w:szCs w:val="24"/>
        </w:rPr>
      </w:pPr>
      <w:r>
        <w:rPr>
          <w:sz w:val="24"/>
          <w:szCs w:val="24"/>
        </w:rPr>
        <w:t xml:space="preserve">125 g </w:t>
      </w:r>
      <w:r w:rsidR="008F138A">
        <w:rPr>
          <w:sz w:val="24"/>
          <w:szCs w:val="24"/>
        </w:rPr>
        <w:t>E</w:t>
      </w:r>
      <w:r>
        <w:rPr>
          <w:sz w:val="24"/>
          <w:szCs w:val="24"/>
        </w:rPr>
        <w:t>rdbeeren</w:t>
      </w:r>
    </w:p>
    <w:p w14:paraId="0FF8A9AB" w14:textId="77777777" w:rsidR="004B2463" w:rsidRDefault="004B2463">
      <w:pPr>
        <w:rPr>
          <w:sz w:val="24"/>
          <w:szCs w:val="24"/>
        </w:rPr>
      </w:pPr>
      <w:r>
        <w:rPr>
          <w:sz w:val="24"/>
          <w:szCs w:val="24"/>
        </w:rPr>
        <w:t>125 g Himbeeren</w:t>
      </w:r>
    </w:p>
    <w:p w14:paraId="55B6CB12" w14:textId="77777777" w:rsidR="004B2463" w:rsidRDefault="004B2463">
      <w:pPr>
        <w:rPr>
          <w:sz w:val="24"/>
          <w:szCs w:val="24"/>
        </w:rPr>
      </w:pPr>
      <w:r>
        <w:rPr>
          <w:sz w:val="24"/>
          <w:szCs w:val="24"/>
        </w:rPr>
        <w:t>Puderzucker</w:t>
      </w:r>
    </w:p>
    <w:p w14:paraId="696608D1" w14:textId="77777777" w:rsidR="004B2463" w:rsidRDefault="004B2463">
      <w:pPr>
        <w:rPr>
          <w:sz w:val="24"/>
          <w:szCs w:val="24"/>
        </w:rPr>
      </w:pPr>
      <w:r>
        <w:rPr>
          <w:sz w:val="24"/>
          <w:szCs w:val="24"/>
        </w:rPr>
        <w:t>250 g Brombeeren</w:t>
      </w:r>
    </w:p>
    <w:p w14:paraId="778DF279" w14:textId="77777777" w:rsidR="008F138A" w:rsidRDefault="004B2463">
      <w:pPr>
        <w:rPr>
          <w:sz w:val="24"/>
          <w:szCs w:val="24"/>
        </w:rPr>
      </w:pPr>
      <w:r>
        <w:rPr>
          <w:sz w:val="24"/>
          <w:szCs w:val="24"/>
        </w:rPr>
        <w:t>2 -3 TL Limettensaft</w:t>
      </w:r>
    </w:p>
    <w:p w14:paraId="581BFDF9" w14:textId="77777777" w:rsidR="008F138A" w:rsidRDefault="008F138A">
      <w:pPr>
        <w:rPr>
          <w:sz w:val="24"/>
          <w:szCs w:val="24"/>
        </w:rPr>
      </w:pPr>
    </w:p>
    <w:p w14:paraId="1DAF488B" w14:textId="77777777" w:rsidR="007B0A71" w:rsidRDefault="007B0A71">
      <w:pPr>
        <w:rPr>
          <w:sz w:val="24"/>
          <w:szCs w:val="24"/>
        </w:rPr>
      </w:pPr>
    </w:p>
    <w:p w14:paraId="62F789AC" w14:textId="27396687" w:rsidR="007B0A71" w:rsidRDefault="007B0A71">
      <w:pPr>
        <w:rPr>
          <w:sz w:val="24"/>
          <w:szCs w:val="24"/>
        </w:rPr>
      </w:pPr>
      <w:r>
        <w:rPr>
          <w:sz w:val="24"/>
          <w:szCs w:val="24"/>
        </w:rPr>
        <w:t>Zubereitung:</w:t>
      </w:r>
    </w:p>
    <w:p w14:paraId="064BE920" w14:textId="1CA0A0F3" w:rsidR="00C26AEA" w:rsidRDefault="008F138A" w:rsidP="007B0A71">
      <w:pPr>
        <w:jc w:val="both"/>
        <w:rPr>
          <w:sz w:val="24"/>
          <w:szCs w:val="24"/>
        </w:rPr>
      </w:pPr>
      <w:r>
        <w:rPr>
          <w:sz w:val="24"/>
          <w:szCs w:val="24"/>
        </w:rPr>
        <w:t>Die Mango schälen, pürieren und durch ein Sieb geben. 125 g Erdbeeren und 125 g Himbeeren zusammen pürieren, mit Puderzucker abschmecken und durchsieben. 250 g Brombeeren m</w:t>
      </w:r>
      <w:r w:rsidR="00FF180B">
        <w:rPr>
          <w:sz w:val="24"/>
          <w:szCs w:val="24"/>
        </w:rPr>
        <w:t>i</w:t>
      </w:r>
      <w:r>
        <w:rPr>
          <w:sz w:val="24"/>
          <w:szCs w:val="24"/>
        </w:rPr>
        <w:t>t 2 – 3 TL Limettensaft vermischen, pürieren, etwas Puderzucker hinzufügen und durchsieben. Als erstes das Mango</w:t>
      </w:r>
      <w:r w:rsidR="00FF1DC1">
        <w:rPr>
          <w:sz w:val="24"/>
          <w:szCs w:val="24"/>
        </w:rPr>
        <w:t xml:space="preserve">püree in ein Sektglas füllen, danach die Himbeer-erdbeer-Mischung </w:t>
      </w:r>
      <w:r w:rsidR="007F6604">
        <w:rPr>
          <w:sz w:val="24"/>
          <w:szCs w:val="24"/>
        </w:rPr>
        <w:t>über einen Teelöffel</w:t>
      </w:r>
      <w:r w:rsidR="00FF1DC1">
        <w:rPr>
          <w:sz w:val="24"/>
          <w:szCs w:val="24"/>
        </w:rPr>
        <w:t xml:space="preserve"> vorsichtig ins Glas laufen </w:t>
      </w:r>
      <w:r w:rsidR="00C26AEA">
        <w:rPr>
          <w:sz w:val="24"/>
          <w:szCs w:val="24"/>
        </w:rPr>
        <w:t>lassen, zum Schluss das Brombeerpüree.</w:t>
      </w:r>
    </w:p>
    <w:p w14:paraId="761E1A80" w14:textId="6D4189AF" w:rsidR="008B7BE6" w:rsidRDefault="008B7BE6">
      <w:pPr>
        <w:rPr>
          <w:sz w:val="24"/>
          <w:szCs w:val="24"/>
        </w:rPr>
      </w:pPr>
      <w:r>
        <w:rPr>
          <w:sz w:val="24"/>
          <w:szCs w:val="24"/>
        </w:rPr>
        <w:br w:type="page"/>
      </w:r>
    </w:p>
    <w:p w14:paraId="1D54AD84" w14:textId="682EB6FF" w:rsidR="003F77DC" w:rsidRPr="00F0625D" w:rsidRDefault="003F77DC" w:rsidP="007B0A71">
      <w:pPr>
        <w:pStyle w:val="Heading2"/>
        <w:spacing w:after="240"/>
        <w:rPr>
          <w:lang w:val="en-US"/>
        </w:rPr>
      </w:pPr>
      <w:proofErr w:type="spellStart"/>
      <w:r w:rsidRPr="00F0625D">
        <w:rPr>
          <w:lang w:val="en-US"/>
        </w:rPr>
        <w:lastRenderedPageBreak/>
        <w:t>Mokkalatte</w:t>
      </w:r>
      <w:proofErr w:type="spellEnd"/>
      <w:r w:rsidRPr="00F0625D">
        <w:rPr>
          <w:lang w:val="en-US"/>
        </w:rPr>
        <w:t xml:space="preserve"> on the Rocks </w:t>
      </w:r>
      <w:proofErr w:type="spellStart"/>
      <w:r w:rsidRPr="00F0625D">
        <w:rPr>
          <w:lang w:val="en-US"/>
        </w:rPr>
        <w:t>Eierlikör-Eiskaffee</w:t>
      </w:r>
      <w:proofErr w:type="spellEnd"/>
      <w:r w:rsidR="004542B9">
        <w:rPr>
          <w:rStyle w:val="FootnoteReference"/>
        </w:rPr>
        <w:footnoteReference w:id="1841"/>
      </w:r>
      <w:r w:rsidRPr="00F0625D">
        <w:rPr>
          <w:lang w:val="en-US"/>
        </w:rPr>
        <w:t xml:space="preserve"> </w:t>
      </w:r>
    </w:p>
    <w:p w14:paraId="12E07B3E" w14:textId="516C16E2" w:rsidR="003F77DC" w:rsidRDefault="003F77DC">
      <w:pPr>
        <w:rPr>
          <w:sz w:val="24"/>
          <w:szCs w:val="24"/>
        </w:rPr>
      </w:pPr>
      <w:r w:rsidRPr="007B0A71">
        <w:rPr>
          <w:sz w:val="24"/>
          <w:szCs w:val="24"/>
          <w:u w:val="single"/>
        </w:rPr>
        <w:t>Zutaten</w:t>
      </w:r>
      <w:r>
        <w:rPr>
          <w:sz w:val="24"/>
          <w:szCs w:val="24"/>
        </w:rPr>
        <w:t xml:space="preserve"> </w:t>
      </w:r>
      <w:r w:rsidR="007B0A71">
        <w:rPr>
          <w:sz w:val="24"/>
          <w:szCs w:val="24"/>
        </w:rPr>
        <w:t>(</w:t>
      </w:r>
      <w:r>
        <w:rPr>
          <w:sz w:val="24"/>
          <w:szCs w:val="24"/>
        </w:rPr>
        <w:t>für 2 Portionen</w:t>
      </w:r>
      <w:r w:rsidR="007B0A71">
        <w:rPr>
          <w:sz w:val="24"/>
          <w:szCs w:val="24"/>
        </w:rPr>
        <w:t>)</w:t>
      </w:r>
    </w:p>
    <w:p w14:paraId="1BE09274" w14:textId="0B6929C3" w:rsidR="003F77DC" w:rsidRDefault="003F77DC">
      <w:pPr>
        <w:rPr>
          <w:sz w:val="24"/>
          <w:szCs w:val="24"/>
        </w:rPr>
      </w:pPr>
      <w:r>
        <w:rPr>
          <w:sz w:val="24"/>
          <w:szCs w:val="24"/>
        </w:rPr>
        <w:t>2 EL Kaffeebohnen</w:t>
      </w:r>
    </w:p>
    <w:p w14:paraId="5FC5DF0A" w14:textId="77777777" w:rsidR="003F77DC" w:rsidRDefault="003F77DC">
      <w:pPr>
        <w:rPr>
          <w:sz w:val="24"/>
          <w:szCs w:val="24"/>
        </w:rPr>
      </w:pPr>
      <w:r>
        <w:rPr>
          <w:sz w:val="24"/>
          <w:szCs w:val="24"/>
        </w:rPr>
        <w:t>200 ml fettarme Milch</w:t>
      </w:r>
    </w:p>
    <w:p w14:paraId="2D85DB74" w14:textId="77777777" w:rsidR="003F77DC" w:rsidRDefault="003F77DC">
      <w:pPr>
        <w:rPr>
          <w:sz w:val="24"/>
          <w:szCs w:val="24"/>
        </w:rPr>
      </w:pPr>
      <w:r>
        <w:rPr>
          <w:sz w:val="24"/>
          <w:szCs w:val="24"/>
        </w:rPr>
        <w:t>2 EL Akazienhonig</w:t>
      </w:r>
    </w:p>
    <w:p w14:paraId="64B63BFC" w14:textId="77777777" w:rsidR="003F77DC" w:rsidRDefault="003F77DC">
      <w:pPr>
        <w:rPr>
          <w:sz w:val="24"/>
          <w:szCs w:val="24"/>
        </w:rPr>
      </w:pPr>
      <w:r>
        <w:rPr>
          <w:sz w:val="24"/>
          <w:szCs w:val="24"/>
        </w:rPr>
        <w:t>200 ml kalter Espresso</w:t>
      </w:r>
    </w:p>
    <w:p w14:paraId="231F303D" w14:textId="77777777" w:rsidR="003F77DC" w:rsidRDefault="003F77DC">
      <w:pPr>
        <w:rPr>
          <w:sz w:val="24"/>
          <w:szCs w:val="24"/>
        </w:rPr>
      </w:pPr>
    </w:p>
    <w:p w14:paraId="1E479379" w14:textId="77777777" w:rsidR="003F77DC" w:rsidRDefault="003F77DC">
      <w:pPr>
        <w:rPr>
          <w:sz w:val="24"/>
          <w:szCs w:val="24"/>
        </w:rPr>
      </w:pPr>
      <w:r>
        <w:rPr>
          <w:sz w:val="24"/>
          <w:szCs w:val="24"/>
        </w:rPr>
        <w:t>Zubereitungszeit: 10 Minuten plus Kühlzeit 4 Stunden</w:t>
      </w:r>
    </w:p>
    <w:p w14:paraId="49162714" w14:textId="66BE1110" w:rsidR="004D6FD0" w:rsidRPr="003F573B" w:rsidRDefault="003F77DC" w:rsidP="00B40E8C">
      <w:pPr>
        <w:pStyle w:val="ListParagraph"/>
        <w:numPr>
          <w:ilvl w:val="0"/>
          <w:numId w:val="921"/>
        </w:numPr>
        <w:spacing w:after="120"/>
        <w:ind w:left="714" w:hanging="357"/>
        <w:contextualSpacing w:val="0"/>
        <w:jc w:val="both"/>
        <w:rPr>
          <w:sz w:val="24"/>
          <w:szCs w:val="24"/>
        </w:rPr>
      </w:pPr>
      <w:r w:rsidRPr="003F573B">
        <w:rPr>
          <w:sz w:val="24"/>
          <w:szCs w:val="24"/>
        </w:rPr>
        <w:t>Die Kaffe</w:t>
      </w:r>
      <w:r w:rsidR="00517DDD" w:rsidRPr="003F573B">
        <w:rPr>
          <w:sz w:val="24"/>
          <w:szCs w:val="24"/>
        </w:rPr>
        <w:t>e</w:t>
      </w:r>
      <w:r w:rsidRPr="003F573B">
        <w:rPr>
          <w:sz w:val="24"/>
          <w:szCs w:val="24"/>
        </w:rPr>
        <w:t xml:space="preserve">bohnen mit der Milch </w:t>
      </w:r>
      <w:r w:rsidR="00517DDD" w:rsidRPr="003F573B">
        <w:rPr>
          <w:sz w:val="24"/>
          <w:szCs w:val="24"/>
        </w:rPr>
        <w:t>in einen Topf geben und erhitzen. Bevor die Milch zu kochen beginnt, vom Herd nehmen.</w:t>
      </w:r>
      <w:r w:rsidR="00915296" w:rsidRPr="003F573B">
        <w:rPr>
          <w:sz w:val="24"/>
          <w:szCs w:val="24"/>
        </w:rPr>
        <w:t xml:space="preserve"> Den Honig unterrühren</w:t>
      </w:r>
      <w:r w:rsidR="004D6FD0" w:rsidRPr="003F573B">
        <w:rPr>
          <w:sz w:val="24"/>
          <w:szCs w:val="24"/>
        </w:rPr>
        <w:t xml:space="preserve"> und zugedeckt abkühlen lassen.</w:t>
      </w:r>
    </w:p>
    <w:p w14:paraId="7B5C64A8" w14:textId="47697490" w:rsidR="004D6FD0" w:rsidRPr="003F573B" w:rsidRDefault="004D6FD0" w:rsidP="00B40E8C">
      <w:pPr>
        <w:pStyle w:val="ListParagraph"/>
        <w:numPr>
          <w:ilvl w:val="0"/>
          <w:numId w:val="921"/>
        </w:numPr>
        <w:spacing w:after="120"/>
        <w:ind w:left="714" w:hanging="357"/>
        <w:contextualSpacing w:val="0"/>
        <w:jc w:val="both"/>
        <w:rPr>
          <w:sz w:val="24"/>
          <w:szCs w:val="24"/>
        </w:rPr>
      </w:pPr>
      <w:r w:rsidRPr="003F573B">
        <w:rPr>
          <w:sz w:val="24"/>
          <w:szCs w:val="24"/>
        </w:rPr>
        <w:t>Den Espresso in eine Eiswürfelform gießen und ins Gefrierfach legen. In ca. 4 Stunden gefrieren lassen.</w:t>
      </w:r>
    </w:p>
    <w:p w14:paraId="2435023A" w14:textId="1E83F119" w:rsidR="004101CE" w:rsidRPr="003F573B" w:rsidRDefault="004101CE" w:rsidP="00B40E8C">
      <w:pPr>
        <w:pStyle w:val="ListParagraph"/>
        <w:numPr>
          <w:ilvl w:val="0"/>
          <w:numId w:val="921"/>
        </w:numPr>
        <w:spacing w:after="120"/>
        <w:ind w:left="714" w:hanging="357"/>
        <w:contextualSpacing w:val="0"/>
        <w:jc w:val="both"/>
        <w:rPr>
          <w:sz w:val="24"/>
          <w:szCs w:val="24"/>
        </w:rPr>
      </w:pPr>
      <w:r w:rsidRPr="003F573B">
        <w:rPr>
          <w:sz w:val="24"/>
          <w:szCs w:val="24"/>
        </w:rPr>
        <w:t>Die Espresso-Eiswürfel mit einem Fleischklopfer grob zerkleinern und auf zwei Gläser verteilen. Die Mokkamilch durch ein Sieb</w:t>
      </w:r>
      <w:r w:rsidR="00063DBB" w:rsidRPr="003F573B">
        <w:rPr>
          <w:sz w:val="24"/>
          <w:szCs w:val="24"/>
        </w:rPr>
        <w:t xml:space="preserve"> </w:t>
      </w:r>
      <w:r w:rsidR="008659FB" w:rsidRPr="003F573B">
        <w:rPr>
          <w:sz w:val="24"/>
          <w:szCs w:val="24"/>
        </w:rPr>
        <w:t>auf das Espresso</w:t>
      </w:r>
      <w:r w:rsidR="003F573B" w:rsidRPr="003F573B">
        <w:rPr>
          <w:sz w:val="24"/>
          <w:szCs w:val="24"/>
        </w:rPr>
        <w:t>-Eis gießen und sofort servieren.</w:t>
      </w:r>
    </w:p>
    <w:p w14:paraId="3B8DFC37" w14:textId="5C5D3CE8" w:rsidR="00E7402C" w:rsidRDefault="003F77DC">
      <w:pPr>
        <w:rPr>
          <w:sz w:val="24"/>
          <w:szCs w:val="24"/>
        </w:rPr>
      </w:pPr>
      <w:r>
        <w:rPr>
          <w:sz w:val="24"/>
          <w:szCs w:val="24"/>
        </w:rPr>
        <w:br w:type="page"/>
      </w:r>
    </w:p>
    <w:p w14:paraId="25C90C17" w14:textId="26DF0909" w:rsidR="00543FD5" w:rsidRDefault="004513BE" w:rsidP="007B0A71">
      <w:pPr>
        <w:pStyle w:val="Heading2"/>
        <w:spacing w:after="240"/>
      </w:pPr>
      <w:r>
        <w:lastRenderedPageBreak/>
        <w:t>Schwarzwälder Kirschkaffee</w:t>
      </w:r>
      <w:r w:rsidR="004542B9">
        <w:rPr>
          <w:rStyle w:val="FootnoteReference"/>
        </w:rPr>
        <w:footnoteReference w:id="1842"/>
      </w:r>
      <w:r>
        <w:t xml:space="preserve"> </w:t>
      </w:r>
    </w:p>
    <w:p w14:paraId="6BD112A4" w14:textId="219D54F6" w:rsidR="00543FD5" w:rsidRDefault="00543FD5">
      <w:pPr>
        <w:rPr>
          <w:sz w:val="24"/>
          <w:szCs w:val="24"/>
        </w:rPr>
      </w:pPr>
      <w:r w:rsidRPr="00C225C5">
        <w:rPr>
          <w:sz w:val="24"/>
          <w:szCs w:val="24"/>
          <w:u w:val="single"/>
        </w:rPr>
        <w:t>Zutaten</w:t>
      </w:r>
      <w:r>
        <w:rPr>
          <w:sz w:val="24"/>
          <w:szCs w:val="24"/>
        </w:rPr>
        <w:t xml:space="preserve"> </w:t>
      </w:r>
      <w:r w:rsidR="00C225C5">
        <w:rPr>
          <w:sz w:val="24"/>
          <w:szCs w:val="24"/>
        </w:rPr>
        <w:t>(</w:t>
      </w:r>
      <w:r>
        <w:rPr>
          <w:sz w:val="24"/>
          <w:szCs w:val="24"/>
        </w:rPr>
        <w:t>für 2 Portionen</w:t>
      </w:r>
      <w:r w:rsidR="00C225C5">
        <w:rPr>
          <w:sz w:val="24"/>
          <w:szCs w:val="24"/>
        </w:rPr>
        <w:t>):</w:t>
      </w:r>
    </w:p>
    <w:p w14:paraId="0D6347C6" w14:textId="77777777" w:rsidR="00015F28" w:rsidRDefault="00015F28">
      <w:pPr>
        <w:rPr>
          <w:sz w:val="24"/>
          <w:szCs w:val="24"/>
        </w:rPr>
      </w:pPr>
      <w:r>
        <w:rPr>
          <w:sz w:val="24"/>
          <w:szCs w:val="24"/>
        </w:rPr>
        <w:t>50 g Sahne</w:t>
      </w:r>
    </w:p>
    <w:p w14:paraId="25C9EDD7" w14:textId="3BB1AD92" w:rsidR="00015F28" w:rsidRDefault="00015F28">
      <w:pPr>
        <w:rPr>
          <w:sz w:val="24"/>
          <w:szCs w:val="24"/>
        </w:rPr>
      </w:pPr>
      <w:r>
        <w:rPr>
          <w:sz w:val="24"/>
          <w:szCs w:val="24"/>
        </w:rPr>
        <w:t>1 TL Kakaopulver</w:t>
      </w:r>
    </w:p>
    <w:p w14:paraId="63005215" w14:textId="77777777" w:rsidR="00015F28" w:rsidRDefault="00015F28">
      <w:pPr>
        <w:rPr>
          <w:sz w:val="24"/>
          <w:szCs w:val="24"/>
        </w:rPr>
      </w:pPr>
      <w:r>
        <w:rPr>
          <w:sz w:val="24"/>
          <w:szCs w:val="24"/>
        </w:rPr>
        <w:t>200 ml Milch</w:t>
      </w:r>
    </w:p>
    <w:p w14:paraId="79291EDE" w14:textId="77777777" w:rsidR="00015F28" w:rsidRDefault="00015F28">
      <w:pPr>
        <w:rPr>
          <w:sz w:val="24"/>
          <w:szCs w:val="24"/>
        </w:rPr>
      </w:pPr>
      <w:r>
        <w:rPr>
          <w:sz w:val="24"/>
          <w:szCs w:val="24"/>
        </w:rPr>
        <w:t>50 g Zartbitterschokolade</w:t>
      </w:r>
    </w:p>
    <w:p w14:paraId="0DB3D62D" w14:textId="77777777" w:rsidR="00015F28" w:rsidRDefault="00015F28">
      <w:pPr>
        <w:rPr>
          <w:sz w:val="24"/>
          <w:szCs w:val="24"/>
        </w:rPr>
      </w:pPr>
      <w:r>
        <w:rPr>
          <w:sz w:val="24"/>
          <w:szCs w:val="24"/>
        </w:rPr>
        <w:t>2 TL Kirschwasser</w:t>
      </w:r>
    </w:p>
    <w:p w14:paraId="471DB35D" w14:textId="77777777" w:rsidR="00015F28" w:rsidRDefault="00015F28">
      <w:pPr>
        <w:rPr>
          <w:sz w:val="24"/>
          <w:szCs w:val="24"/>
        </w:rPr>
      </w:pPr>
      <w:r>
        <w:rPr>
          <w:sz w:val="24"/>
          <w:szCs w:val="24"/>
        </w:rPr>
        <w:t>6 EL Kirschsirup</w:t>
      </w:r>
    </w:p>
    <w:p w14:paraId="444AAA3A" w14:textId="3838DCF9" w:rsidR="00015F28" w:rsidRDefault="00015F28">
      <w:pPr>
        <w:rPr>
          <w:sz w:val="24"/>
          <w:szCs w:val="24"/>
        </w:rPr>
      </w:pPr>
      <w:r>
        <w:rPr>
          <w:sz w:val="24"/>
          <w:szCs w:val="24"/>
        </w:rPr>
        <w:t>250 ml heißer starker Kaffee</w:t>
      </w:r>
    </w:p>
    <w:p w14:paraId="345A85E5" w14:textId="77777777" w:rsidR="00015F28" w:rsidRDefault="00015F28">
      <w:pPr>
        <w:rPr>
          <w:sz w:val="24"/>
          <w:szCs w:val="24"/>
        </w:rPr>
      </w:pPr>
      <w:r>
        <w:rPr>
          <w:sz w:val="24"/>
          <w:szCs w:val="24"/>
        </w:rPr>
        <w:t>Schokoladenspäne und Amarenakirschen</w:t>
      </w:r>
    </w:p>
    <w:p w14:paraId="04B85DBA" w14:textId="77777777" w:rsidR="00015F28" w:rsidRDefault="00015F28">
      <w:pPr>
        <w:rPr>
          <w:sz w:val="24"/>
          <w:szCs w:val="24"/>
        </w:rPr>
      </w:pPr>
    </w:p>
    <w:p w14:paraId="1A6071D3" w14:textId="77777777" w:rsidR="00015F28" w:rsidRDefault="00015F28">
      <w:pPr>
        <w:rPr>
          <w:sz w:val="24"/>
          <w:szCs w:val="24"/>
        </w:rPr>
      </w:pPr>
      <w:r>
        <w:rPr>
          <w:sz w:val="24"/>
          <w:szCs w:val="24"/>
        </w:rPr>
        <w:t>Zubereitungszeit: 15 Minuten</w:t>
      </w:r>
    </w:p>
    <w:p w14:paraId="7667B936" w14:textId="77777777" w:rsidR="00015F28" w:rsidRPr="008178F1" w:rsidRDefault="00015F28" w:rsidP="00B40E8C">
      <w:pPr>
        <w:pStyle w:val="ListParagraph"/>
        <w:numPr>
          <w:ilvl w:val="0"/>
          <w:numId w:val="916"/>
        </w:numPr>
        <w:spacing w:after="120"/>
        <w:ind w:left="714" w:hanging="357"/>
        <w:contextualSpacing w:val="0"/>
        <w:jc w:val="both"/>
        <w:rPr>
          <w:sz w:val="24"/>
          <w:szCs w:val="24"/>
        </w:rPr>
      </w:pPr>
      <w:r w:rsidRPr="008178F1">
        <w:rPr>
          <w:sz w:val="24"/>
          <w:szCs w:val="24"/>
        </w:rPr>
        <w:t>Die Sahne steif schlagen. Kakaopulver mit 3 EL kalter Milch anrühren. Die Schokolade zerbröckeln und mit restlicher Milch unter Rühren schmelzen lassen. Den Kakao unterrühren.</w:t>
      </w:r>
    </w:p>
    <w:p w14:paraId="41FD2657" w14:textId="77777777" w:rsidR="008178F1" w:rsidRDefault="00015F28" w:rsidP="00B40E8C">
      <w:pPr>
        <w:pStyle w:val="ListParagraph"/>
        <w:numPr>
          <w:ilvl w:val="0"/>
          <w:numId w:val="916"/>
        </w:numPr>
        <w:spacing w:after="120"/>
        <w:ind w:left="714" w:hanging="357"/>
        <w:contextualSpacing w:val="0"/>
        <w:jc w:val="both"/>
        <w:rPr>
          <w:sz w:val="24"/>
          <w:szCs w:val="24"/>
        </w:rPr>
      </w:pPr>
      <w:r w:rsidRPr="008178F1">
        <w:rPr>
          <w:sz w:val="24"/>
          <w:szCs w:val="24"/>
        </w:rPr>
        <w:t>Das Kirschwasser und 4 EL Kirschsirup auf 2 Tassen</w:t>
      </w:r>
      <w:r w:rsidR="008178F1" w:rsidRPr="008178F1">
        <w:rPr>
          <w:sz w:val="24"/>
          <w:szCs w:val="24"/>
        </w:rPr>
        <w:t xml:space="preserve"> </w:t>
      </w:r>
      <w:r w:rsidRPr="008178F1">
        <w:rPr>
          <w:sz w:val="24"/>
          <w:szCs w:val="24"/>
        </w:rPr>
        <w:t>verteilen. Schokomilch und Kaffee mischen</w:t>
      </w:r>
      <w:r w:rsidR="008178F1" w:rsidRPr="008178F1">
        <w:rPr>
          <w:sz w:val="24"/>
          <w:szCs w:val="24"/>
        </w:rPr>
        <w:t>, dazu gießen, verrühren. Jeweils etwas Sahne, einige Kirschen, den restlichen Sirup und Schokospäne darauf verteilen.</w:t>
      </w:r>
    </w:p>
    <w:p w14:paraId="578A10CC" w14:textId="77777777" w:rsidR="008178F1" w:rsidRDefault="008178F1">
      <w:pPr>
        <w:rPr>
          <w:sz w:val="24"/>
          <w:szCs w:val="24"/>
        </w:rPr>
      </w:pPr>
      <w:r>
        <w:rPr>
          <w:sz w:val="24"/>
          <w:szCs w:val="24"/>
        </w:rPr>
        <w:br w:type="page"/>
      </w:r>
    </w:p>
    <w:p w14:paraId="01327A66" w14:textId="6F7049A9" w:rsidR="008178F1" w:rsidRDefault="008178F1" w:rsidP="00C225C5">
      <w:pPr>
        <w:pStyle w:val="Heading2"/>
        <w:spacing w:after="240"/>
      </w:pPr>
      <w:r>
        <w:lastRenderedPageBreak/>
        <w:t>Wiener Schokoladenkaffee</w:t>
      </w:r>
      <w:r w:rsidR="004542B9">
        <w:rPr>
          <w:rStyle w:val="FootnoteReference"/>
        </w:rPr>
        <w:footnoteReference w:id="1843"/>
      </w:r>
      <w:r>
        <w:t xml:space="preserve"> </w:t>
      </w:r>
    </w:p>
    <w:p w14:paraId="31D173ED" w14:textId="18FF0547" w:rsidR="008178F1" w:rsidRDefault="008178F1" w:rsidP="008178F1">
      <w:pPr>
        <w:rPr>
          <w:sz w:val="24"/>
          <w:szCs w:val="24"/>
        </w:rPr>
      </w:pPr>
      <w:r w:rsidRPr="00C225C5">
        <w:rPr>
          <w:sz w:val="24"/>
          <w:szCs w:val="24"/>
          <w:u w:val="single"/>
        </w:rPr>
        <w:t>Zutaten</w:t>
      </w:r>
      <w:r>
        <w:rPr>
          <w:sz w:val="24"/>
          <w:szCs w:val="24"/>
        </w:rPr>
        <w:t xml:space="preserve"> </w:t>
      </w:r>
      <w:r w:rsidR="00C225C5">
        <w:rPr>
          <w:sz w:val="24"/>
          <w:szCs w:val="24"/>
        </w:rPr>
        <w:t>(</w:t>
      </w:r>
      <w:r>
        <w:rPr>
          <w:sz w:val="24"/>
          <w:szCs w:val="24"/>
        </w:rPr>
        <w:t>für 2 Portionen</w:t>
      </w:r>
      <w:r w:rsidR="00C225C5">
        <w:rPr>
          <w:sz w:val="24"/>
          <w:szCs w:val="24"/>
        </w:rPr>
        <w:t>):</w:t>
      </w:r>
    </w:p>
    <w:p w14:paraId="1602D6A2" w14:textId="629C6E24" w:rsidR="008178F1" w:rsidRDefault="008178F1" w:rsidP="008178F1">
      <w:pPr>
        <w:rPr>
          <w:sz w:val="24"/>
          <w:szCs w:val="24"/>
        </w:rPr>
      </w:pPr>
      <w:r>
        <w:rPr>
          <w:sz w:val="24"/>
          <w:szCs w:val="24"/>
        </w:rPr>
        <w:t>70 g Zartbitterschokolade</w:t>
      </w:r>
    </w:p>
    <w:p w14:paraId="23EA1794" w14:textId="2F646EB8" w:rsidR="008178F1" w:rsidRDefault="008178F1" w:rsidP="008178F1">
      <w:pPr>
        <w:rPr>
          <w:sz w:val="24"/>
          <w:szCs w:val="24"/>
        </w:rPr>
      </w:pPr>
      <w:r>
        <w:rPr>
          <w:sz w:val="24"/>
          <w:szCs w:val="24"/>
        </w:rPr>
        <w:t>Je 1 Prise Zimt- und Kardamonpulver</w:t>
      </w:r>
    </w:p>
    <w:p w14:paraId="64C3B2B2" w14:textId="14F63F87" w:rsidR="008178F1" w:rsidRDefault="008178F1" w:rsidP="008178F1">
      <w:pPr>
        <w:rPr>
          <w:sz w:val="24"/>
          <w:szCs w:val="24"/>
        </w:rPr>
      </w:pPr>
      <w:r>
        <w:rPr>
          <w:sz w:val="24"/>
          <w:szCs w:val="24"/>
        </w:rPr>
        <w:t>100 g Sahne</w:t>
      </w:r>
    </w:p>
    <w:p w14:paraId="1FA6E610" w14:textId="1CC131D1" w:rsidR="008178F1" w:rsidRDefault="008178F1" w:rsidP="008178F1">
      <w:pPr>
        <w:rPr>
          <w:sz w:val="24"/>
          <w:szCs w:val="24"/>
        </w:rPr>
      </w:pPr>
      <w:r>
        <w:rPr>
          <w:sz w:val="24"/>
          <w:szCs w:val="24"/>
        </w:rPr>
        <w:t>350 ml heißen Kaffee</w:t>
      </w:r>
    </w:p>
    <w:p w14:paraId="507EFB18" w14:textId="06FEBE0A" w:rsidR="008178F1" w:rsidRDefault="008178F1" w:rsidP="008178F1">
      <w:pPr>
        <w:rPr>
          <w:sz w:val="24"/>
          <w:szCs w:val="24"/>
        </w:rPr>
      </w:pPr>
      <w:r>
        <w:rPr>
          <w:sz w:val="24"/>
          <w:szCs w:val="24"/>
        </w:rPr>
        <w:t>1 EL Honig</w:t>
      </w:r>
    </w:p>
    <w:p w14:paraId="5C14E45A" w14:textId="6BBAA78A" w:rsidR="008178F1" w:rsidRDefault="008178F1" w:rsidP="008178F1">
      <w:pPr>
        <w:rPr>
          <w:sz w:val="24"/>
          <w:szCs w:val="24"/>
        </w:rPr>
      </w:pPr>
      <w:r>
        <w:rPr>
          <w:sz w:val="24"/>
          <w:szCs w:val="24"/>
        </w:rPr>
        <w:t>1 TL Zucker</w:t>
      </w:r>
    </w:p>
    <w:p w14:paraId="6F6A07C9" w14:textId="4C2A016C" w:rsidR="008178F1" w:rsidRDefault="008178F1" w:rsidP="008178F1">
      <w:pPr>
        <w:rPr>
          <w:sz w:val="24"/>
          <w:szCs w:val="24"/>
        </w:rPr>
      </w:pPr>
      <w:r>
        <w:rPr>
          <w:sz w:val="24"/>
          <w:szCs w:val="24"/>
        </w:rPr>
        <w:t>Zimt- und Kardamompulver zum Bestreuen</w:t>
      </w:r>
    </w:p>
    <w:p w14:paraId="0F6702B4" w14:textId="77777777" w:rsidR="00C225C5" w:rsidRDefault="00C225C5" w:rsidP="008178F1">
      <w:pPr>
        <w:rPr>
          <w:sz w:val="24"/>
          <w:szCs w:val="24"/>
        </w:rPr>
      </w:pPr>
    </w:p>
    <w:p w14:paraId="53C08C07" w14:textId="0A7A42F2" w:rsidR="008178F1" w:rsidRDefault="008178F1" w:rsidP="008178F1">
      <w:pPr>
        <w:rPr>
          <w:sz w:val="24"/>
          <w:szCs w:val="24"/>
        </w:rPr>
      </w:pPr>
      <w:r>
        <w:rPr>
          <w:sz w:val="24"/>
          <w:szCs w:val="24"/>
        </w:rPr>
        <w:t>Zubereitung: 10 Minuten</w:t>
      </w:r>
    </w:p>
    <w:p w14:paraId="4FC06A27" w14:textId="11DF78EA" w:rsidR="008178F1" w:rsidRPr="006B012F" w:rsidRDefault="00D925E3" w:rsidP="00B40E8C">
      <w:pPr>
        <w:pStyle w:val="ListParagraph"/>
        <w:numPr>
          <w:ilvl w:val="0"/>
          <w:numId w:val="917"/>
        </w:numPr>
        <w:spacing w:after="120"/>
        <w:contextualSpacing w:val="0"/>
        <w:jc w:val="both"/>
        <w:rPr>
          <w:sz w:val="24"/>
          <w:szCs w:val="24"/>
        </w:rPr>
      </w:pPr>
      <w:r w:rsidRPr="006B012F">
        <w:rPr>
          <w:sz w:val="24"/>
          <w:szCs w:val="24"/>
        </w:rPr>
        <w:t>Die Zart</w:t>
      </w:r>
      <w:r w:rsidR="00F52E5E" w:rsidRPr="006B012F">
        <w:rPr>
          <w:sz w:val="24"/>
          <w:szCs w:val="24"/>
        </w:rPr>
        <w:t>bitterschokolade in einen kleinen Topf geben und bei schwächster Hitze unter Rühren schmelzen. Zimt-, K</w:t>
      </w:r>
      <w:r w:rsidR="006B012F" w:rsidRPr="006B012F">
        <w:rPr>
          <w:sz w:val="24"/>
          <w:szCs w:val="24"/>
        </w:rPr>
        <w:t>a</w:t>
      </w:r>
      <w:r w:rsidR="00F52E5E" w:rsidRPr="006B012F">
        <w:rPr>
          <w:sz w:val="24"/>
          <w:szCs w:val="24"/>
        </w:rPr>
        <w:t>rdamom</w:t>
      </w:r>
      <w:r w:rsidR="006B012F" w:rsidRPr="006B012F">
        <w:rPr>
          <w:sz w:val="24"/>
          <w:szCs w:val="24"/>
        </w:rPr>
        <w:t>pulver und Sahne mit dem Schneebesen gründlich unter die Schokolade rühren. Den Kaffee mit Honig süßen und zur Schokolade gießen. Mit den Schneebesen gut verrühren.</w:t>
      </w:r>
    </w:p>
    <w:p w14:paraId="2064FE4A" w14:textId="6DF5919F" w:rsidR="006B012F" w:rsidRDefault="006B012F" w:rsidP="00B40E8C">
      <w:pPr>
        <w:pStyle w:val="ListParagraph"/>
        <w:numPr>
          <w:ilvl w:val="0"/>
          <w:numId w:val="917"/>
        </w:numPr>
        <w:spacing w:after="120"/>
        <w:contextualSpacing w:val="0"/>
        <w:jc w:val="both"/>
        <w:rPr>
          <w:sz w:val="24"/>
          <w:szCs w:val="24"/>
        </w:rPr>
      </w:pPr>
      <w:r w:rsidRPr="006B012F">
        <w:rPr>
          <w:sz w:val="24"/>
          <w:szCs w:val="24"/>
        </w:rPr>
        <w:t>Die restliche Sahne mit dem Zucker steif schlagen. Den Kaffee in 2 Tassen gießen und die Sahne darauf verteilen. Mit Zimt- und Kardamompulver bestreuen.</w:t>
      </w:r>
    </w:p>
    <w:p w14:paraId="5655F1AA" w14:textId="47B8E0EB" w:rsidR="001C77A3" w:rsidRDefault="001C77A3" w:rsidP="00C225C5">
      <w:pPr>
        <w:spacing w:after="120"/>
        <w:jc w:val="both"/>
        <w:rPr>
          <w:sz w:val="24"/>
          <w:szCs w:val="24"/>
        </w:rPr>
      </w:pPr>
      <w:r>
        <w:rPr>
          <w:sz w:val="24"/>
          <w:szCs w:val="24"/>
        </w:rPr>
        <w:br w:type="page"/>
      </w:r>
    </w:p>
    <w:p w14:paraId="1A997316" w14:textId="2A91070B" w:rsidR="001C77A3" w:rsidRDefault="001C77A3" w:rsidP="00C225C5">
      <w:pPr>
        <w:pStyle w:val="Heading2"/>
        <w:spacing w:after="240"/>
      </w:pPr>
      <w:r>
        <w:lastRenderedPageBreak/>
        <w:t>Ingwer-Kaffee</w:t>
      </w:r>
      <w:r w:rsidR="004542B9">
        <w:rPr>
          <w:rStyle w:val="FootnoteReference"/>
        </w:rPr>
        <w:footnoteReference w:id="1844"/>
      </w:r>
      <w:r>
        <w:t xml:space="preserve"> </w:t>
      </w:r>
    </w:p>
    <w:p w14:paraId="56CE59DC" w14:textId="25DB9385" w:rsidR="001C77A3" w:rsidRDefault="001C77A3" w:rsidP="001C77A3">
      <w:pPr>
        <w:rPr>
          <w:sz w:val="24"/>
          <w:szCs w:val="24"/>
        </w:rPr>
      </w:pPr>
      <w:r w:rsidRPr="00C225C5">
        <w:rPr>
          <w:sz w:val="24"/>
          <w:szCs w:val="24"/>
          <w:u w:val="single"/>
        </w:rPr>
        <w:t>Zutaten</w:t>
      </w:r>
      <w:r>
        <w:rPr>
          <w:sz w:val="24"/>
          <w:szCs w:val="24"/>
        </w:rPr>
        <w:t xml:space="preserve"> </w:t>
      </w:r>
      <w:r w:rsidR="00C225C5">
        <w:rPr>
          <w:sz w:val="24"/>
          <w:szCs w:val="24"/>
        </w:rPr>
        <w:t>(</w:t>
      </w:r>
      <w:r>
        <w:rPr>
          <w:sz w:val="24"/>
          <w:szCs w:val="24"/>
        </w:rPr>
        <w:t>für 2 Portionen</w:t>
      </w:r>
      <w:r w:rsidR="00C225C5">
        <w:rPr>
          <w:sz w:val="24"/>
          <w:szCs w:val="24"/>
        </w:rPr>
        <w:t>):</w:t>
      </w:r>
    </w:p>
    <w:p w14:paraId="66AA5A32" w14:textId="12CE1C68" w:rsidR="001C77A3" w:rsidRDefault="001C77A3" w:rsidP="001C77A3">
      <w:pPr>
        <w:rPr>
          <w:sz w:val="24"/>
          <w:szCs w:val="24"/>
        </w:rPr>
      </w:pPr>
      <w:r>
        <w:rPr>
          <w:sz w:val="24"/>
          <w:szCs w:val="24"/>
        </w:rPr>
        <w:t>1 Stück frischer Ingwer (ca. 2 cm)</w:t>
      </w:r>
    </w:p>
    <w:p w14:paraId="783D8775" w14:textId="25C93F15" w:rsidR="001C77A3" w:rsidRDefault="001C77A3" w:rsidP="001C77A3">
      <w:pPr>
        <w:rPr>
          <w:sz w:val="24"/>
          <w:szCs w:val="24"/>
        </w:rPr>
      </w:pPr>
      <w:r>
        <w:rPr>
          <w:sz w:val="24"/>
          <w:szCs w:val="24"/>
        </w:rPr>
        <w:t>1 unbehandelte Orange</w:t>
      </w:r>
    </w:p>
    <w:p w14:paraId="0BA7B14D" w14:textId="191292C4" w:rsidR="001C77A3" w:rsidRDefault="001C77A3" w:rsidP="001C77A3">
      <w:pPr>
        <w:rPr>
          <w:sz w:val="24"/>
          <w:szCs w:val="24"/>
        </w:rPr>
      </w:pPr>
      <w:r>
        <w:rPr>
          <w:sz w:val="24"/>
          <w:szCs w:val="24"/>
        </w:rPr>
        <w:t>4 Nelken</w:t>
      </w:r>
    </w:p>
    <w:p w14:paraId="0AA27A96" w14:textId="059CEA2C" w:rsidR="001C77A3" w:rsidRDefault="001C77A3" w:rsidP="001C77A3">
      <w:pPr>
        <w:rPr>
          <w:sz w:val="24"/>
          <w:szCs w:val="24"/>
        </w:rPr>
      </w:pPr>
      <w:r>
        <w:rPr>
          <w:sz w:val="24"/>
          <w:szCs w:val="24"/>
        </w:rPr>
        <w:t>1 Zimtstange</w:t>
      </w:r>
    </w:p>
    <w:p w14:paraId="2275595B" w14:textId="49831341" w:rsidR="001C77A3" w:rsidRDefault="001C77A3" w:rsidP="001C77A3">
      <w:pPr>
        <w:rPr>
          <w:sz w:val="24"/>
          <w:szCs w:val="24"/>
        </w:rPr>
      </w:pPr>
      <w:r>
        <w:rPr>
          <w:sz w:val="24"/>
          <w:szCs w:val="24"/>
        </w:rPr>
        <w:t>2 Sternanis</w:t>
      </w:r>
    </w:p>
    <w:p w14:paraId="7571C809" w14:textId="78E5D5B6" w:rsidR="001C77A3" w:rsidRDefault="001C77A3" w:rsidP="001C77A3">
      <w:pPr>
        <w:rPr>
          <w:sz w:val="24"/>
          <w:szCs w:val="24"/>
        </w:rPr>
      </w:pPr>
      <w:r>
        <w:rPr>
          <w:sz w:val="24"/>
          <w:szCs w:val="24"/>
        </w:rPr>
        <w:t>100 g Zucker</w:t>
      </w:r>
    </w:p>
    <w:p w14:paraId="777AD60D" w14:textId="5E71FEBB" w:rsidR="001C77A3" w:rsidRDefault="001C77A3" w:rsidP="001C77A3">
      <w:pPr>
        <w:rPr>
          <w:sz w:val="24"/>
          <w:szCs w:val="24"/>
        </w:rPr>
      </w:pPr>
      <w:r>
        <w:rPr>
          <w:sz w:val="24"/>
          <w:szCs w:val="24"/>
        </w:rPr>
        <w:t>70 g Sahne</w:t>
      </w:r>
    </w:p>
    <w:p w14:paraId="5E267773" w14:textId="3FA1AF56" w:rsidR="001C77A3" w:rsidRDefault="001C77A3" w:rsidP="001C77A3">
      <w:pPr>
        <w:rPr>
          <w:sz w:val="24"/>
          <w:szCs w:val="24"/>
        </w:rPr>
      </w:pPr>
      <w:r>
        <w:rPr>
          <w:sz w:val="24"/>
          <w:szCs w:val="24"/>
        </w:rPr>
        <w:t xml:space="preserve">400 ml starker </w:t>
      </w:r>
      <w:r w:rsidR="0087011A">
        <w:rPr>
          <w:sz w:val="24"/>
          <w:szCs w:val="24"/>
        </w:rPr>
        <w:t>Espresso</w:t>
      </w:r>
    </w:p>
    <w:p w14:paraId="6B719052" w14:textId="6F5151C1" w:rsidR="001C77A3" w:rsidRDefault="001C77A3" w:rsidP="001C77A3">
      <w:pPr>
        <w:rPr>
          <w:sz w:val="24"/>
          <w:szCs w:val="24"/>
        </w:rPr>
      </w:pPr>
      <w:r>
        <w:rPr>
          <w:sz w:val="24"/>
          <w:szCs w:val="24"/>
        </w:rPr>
        <w:t>Gehackte Pistazien zum Bestreuen</w:t>
      </w:r>
    </w:p>
    <w:p w14:paraId="1054D1EF" w14:textId="77777777" w:rsidR="001C77A3" w:rsidRDefault="001C77A3" w:rsidP="001C77A3">
      <w:pPr>
        <w:rPr>
          <w:sz w:val="24"/>
          <w:szCs w:val="24"/>
        </w:rPr>
      </w:pPr>
    </w:p>
    <w:p w14:paraId="12BEDFE9" w14:textId="1C3B99A9" w:rsidR="001C77A3" w:rsidRDefault="001C77A3" w:rsidP="001C77A3">
      <w:pPr>
        <w:rPr>
          <w:sz w:val="24"/>
          <w:szCs w:val="24"/>
        </w:rPr>
      </w:pPr>
      <w:r>
        <w:rPr>
          <w:sz w:val="24"/>
          <w:szCs w:val="24"/>
        </w:rPr>
        <w:t>Zubereitungszeit: 25 Minuten</w:t>
      </w:r>
    </w:p>
    <w:p w14:paraId="26349415" w14:textId="360B318E" w:rsidR="001C77A3" w:rsidRPr="007B0D38" w:rsidRDefault="001C77A3" w:rsidP="00B40E8C">
      <w:pPr>
        <w:pStyle w:val="ListParagraph"/>
        <w:numPr>
          <w:ilvl w:val="0"/>
          <w:numId w:val="918"/>
        </w:numPr>
        <w:spacing w:after="120"/>
        <w:ind w:left="714" w:hanging="357"/>
        <w:contextualSpacing w:val="0"/>
        <w:jc w:val="both"/>
        <w:rPr>
          <w:sz w:val="24"/>
          <w:szCs w:val="24"/>
        </w:rPr>
      </w:pPr>
      <w:r w:rsidRPr="007B0D38">
        <w:rPr>
          <w:sz w:val="24"/>
          <w:szCs w:val="24"/>
        </w:rPr>
        <w:t xml:space="preserve">Ingwer schälen und in Scheiben schneiden. Von der Orange 1 TL Schale abreiben, Saft auspressen. Ingwer, die Hälfte der Orangenschale, Gewürze und Zucker </w:t>
      </w:r>
      <w:r w:rsidR="007B0D38" w:rsidRPr="007B0D38">
        <w:rPr>
          <w:sz w:val="24"/>
          <w:szCs w:val="24"/>
        </w:rPr>
        <w:t>karamellisieren. Mit 100 ml Wasser und Orangensaft ablöschen und 15 Minuten köcheln lassen. Vom Herd nehmen, abkühlen lassen.</w:t>
      </w:r>
    </w:p>
    <w:p w14:paraId="49BE4D7E" w14:textId="1BB47A6D" w:rsidR="007B0D38" w:rsidRPr="007B0D38" w:rsidRDefault="007B0D38" w:rsidP="00B40E8C">
      <w:pPr>
        <w:pStyle w:val="ListParagraph"/>
        <w:numPr>
          <w:ilvl w:val="0"/>
          <w:numId w:val="918"/>
        </w:numPr>
        <w:spacing w:after="120"/>
        <w:ind w:left="714" w:hanging="357"/>
        <w:contextualSpacing w:val="0"/>
        <w:jc w:val="both"/>
        <w:rPr>
          <w:sz w:val="24"/>
          <w:szCs w:val="24"/>
        </w:rPr>
      </w:pPr>
      <w:r w:rsidRPr="007B0D38">
        <w:rPr>
          <w:sz w:val="24"/>
          <w:szCs w:val="24"/>
        </w:rPr>
        <w:t>Die Sahne steif schlagen. Die Hälfte Sirup durch ein Sieb in 2 Tassen gießen, mit Espresso aufgießen. Sahne darauf verteilen und restlichen Sirup, Orangenschale und Pistazien darüber geben.</w:t>
      </w:r>
    </w:p>
    <w:p w14:paraId="394C5F38" w14:textId="37637390" w:rsidR="009F5FEB" w:rsidRDefault="009C440B" w:rsidP="00C225C5">
      <w:pPr>
        <w:pStyle w:val="Heading2"/>
        <w:spacing w:after="240"/>
      </w:pPr>
      <w:r w:rsidRPr="008178F1">
        <w:br w:type="page"/>
      </w:r>
      <w:r w:rsidR="009F5FEB">
        <w:lastRenderedPageBreak/>
        <w:t>Irish Coffee</w:t>
      </w:r>
      <w:r w:rsidR="004542B9">
        <w:rPr>
          <w:rStyle w:val="FootnoteReference"/>
        </w:rPr>
        <w:footnoteReference w:id="1845"/>
      </w:r>
      <w:r w:rsidR="009F5FEB">
        <w:t xml:space="preserve"> </w:t>
      </w:r>
    </w:p>
    <w:p w14:paraId="1DA18C6F" w14:textId="5ECFFC42" w:rsidR="009F5FEB" w:rsidRDefault="009F5FEB">
      <w:pPr>
        <w:rPr>
          <w:sz w:val="24"/>
          <w:szCs w:val="24"/>
        </w:rPr>
      </w:pPr>
      <w:r w:rsidRPr="00C225C5">
        <w:rPr>
          <w:sz w:val="24"/>
          <w:szCs w:val="24"/>
          <w:u w:val="single"/>
        </w:rPr>
        <w:t>Zutaten</w:t>
      </w:r>
      <w:r>
        <w:rPr>
          <w:sz w:val="24"/>
          <w:szCs w:val="24"/>
        </w:rPr>
        <w:t xml:space="preserve"> </w:t>
      </w:r>
      <w:r w:rsidR="00C225C5">
        <w:rPr>
          <w:sz w:val="24"/>
          <w:szCs w:val="24"/>
        </w:rPr>
        <w:t>(</w:t>
      </w:r>
      <w:r>
        <w:rPr>
          <w:sz w:val="24"/>
          <w:szCs w:val="24"/>
        </w:rPr>
        <w:t>für 2 Portionen</w:t>
      </w:r>
      <w:r w:rsidR="00C225C5">
        <w:rPr>
          <w:sz w:val="24"/>
          <w:szCs w:val="24"/>
        </w:rPr>
        <w:t>)</w:t>
      </w:r>
    </w:p>
    <w:p w14:paraId="7D02CE0C" w14:textId="77777777" w:rsidR="00236982" w:rsidRDefault="00236982">
      <w:pPr>
        <w:rPr>
          <w:sz w:val="24"/>
          <w:szCs w:val="24"/>
        </w:rPr>
      </w:pPr>
      <w:r>
        <w:rPr>
          <w:sz w:val="24"/>
          <w:szCs w:val="24"/>
        </w:rPr>
        <w:t>75 g Sahne</w:t>
      </w:r>
    </w:p>
    <w:p w14:paraId="459698B9" w14:textId="77777777" w:rsidR="00236982" w:rsidRDefault="00236982">
      <w:pPr>
        <w:rPr>
          <w:sz w:val="24"/>
          <w:szCs w:val="24"/>
        </w:rPr>
      </w:pPr>
      <w:r>
        <w:rPr>
          <w:sz w:val="24"/>
          <w:szCs w:val="24"/>
        </w:rPr>
        <w:t>2 TL brauner Zucker</w:t>
      </w:r>
    </w:p>
    <w:p w14:paraId="0096E170" w14:textId="77777777" w:rsidR="00236982" w:rsidRDefault="00236982">
      <w:pPr>
        <w:rPr>
          <w:sz w:val="24"/>
          <w:szCs w:val="24"/>
        </w:rPr>
      </w:pPr>
      <w:r>
        <w:rPr>
          <w:sz w:val="24"/>
          <w:szCs w:val="24"/>
        </w:rPr>
        <w:t>8 cl irischer Whiskey</w:t>
      </w:r>
    </w:p>
    <w:p w14:paraId="7459F6C6" w14:textId="77777777" w:rsidR="00236982" w:rsidRDefault="00236982">
      <w:pPr>
        <w:rPr>
          <w:sz w:val="24"/>
          <w:szCs w:val="24"/>
        </w:rPr>
      </w:pPr>
      <w:r>
        <w:rPr>
          <w:sz w:val="24"/>
          <w:szCs w:val="24"/>
        </w:rPr>
        <w:t>400 ml heißer starker Kaffee</w:t>
      </w:r>
    </w:p>
    <w:p w14:paraId="70206416" w14:textId="77777777" w:rsidR="00236982" w:rsidRDefault="00236982">
      <w:pPr>
        <w:rPr>
          <w:sz w:val="24"/>
          <w:szCs w:val="24"/>
        </w:rPr>
      </w:pPr>
      <w:r>
        <w:rPr>
          <w:sz w:val="24"/>
          <w:szCs w:val="24"/>
        </w:rPr>
        <w:t>1 TL Kakaopulver</w:t>
      </w:r>
    </w:p>
    <w:p w14:paraId="65C1F28A" w14:textId="77777777" w:rsidR="00236982" w:rsidRDefault="00236982">
      <w:pPr>
        <w:rPr>
          <w:sz w:val="24"/>
          <w:szCs w:val="24"/>
        </w:rPr>
      </w:pPr>
    </w:p>
    <w:p w14:paraId="620F1D61" w14:textId="77777777" w:rsidR="00236982" w:rsidRDefault="00236982">
      <w:pPr>
        <w:rPr>
          <w:sz w:val="24"/>
          <w:szCs w:val="24"/>
        </w:rPr>
      </w:pPr>
      <w:r>
        <w:rPr>
          <w:sz w:val="24"/>
          <w:szCs w:val="24"/>
        </w:rPr>
        <w:t>Zubereitungszeit: 10 Minuten</w:t>
      </w:r>
    </w:p>
    <w:p w14:paraId="6AA38D4B" w14:textId="77777777" w:rsidR="00236982" w:rsidRPr="00AE3286" w:rsidRDefault="00236982" w:rsidP="00B40E8C">
      <w:pPr>
        <w:pStyle w:val="ListParagraph"/>
        <w:numPr>
          <w:ilvl w:val="0"/>
          <w:numId w:val="919"/>
        </w:numPr>
        <w:spacing w:after="120"/>
        <w:ind w:left="714" w:hanging="357"/>
        <w:contextualSpacing w:val="0"/>
        <w:jc w:val="both"/>
        <w:rPr>
          <w:sz w:val="24"/>
          <w:szCs w:val="24"/>
        </w:rPr>
      </w:pPr>
      <w:r w:rsidRPr="00AE3286">
        <w:rPr>
          <w:sz w:val="24"/>
          <w:szCs w:val="24"/>
        </w:rPr>
        <w:t>Zum Vorwärmen die Kaffeegläser mit heißem Wasser füllen. Die Sahne nur leicht, nicht ganz steif schlagen.</w:t>
      </w:r>
    </w:p>
    <w:p w14:paraId="2AD2744D" w14:textId="77777777" w:rsidR="00BC3116" w:rsidRDefault="00236982" w:rsidP="00B40E8C">
      <w:pPr>
        <w:pStyle w:val="ListParagraph"/>
        <w:numPr>
          <w:ilvl w:val="0"/>
          <w:numId w:val="919"/>
        </w:numPr>
        <w:spacing w:after="120"/>
        <w:ind w:left="714" w:hanging="357"/>
        <w:contextualSpacing w:val="0"/>
        <w:jc w:val="both"/>
        <w:rPr>
          <w:sz w:val="24"/>
          <w:szCs w:val="24"/>
        </w:rPr>
      </w:pPr>
      <w:r w:rsidRPr="00AE3286">
        <w:rPr>
          <w:sz w:val="24"/>
          <w:szCs w:val="24"/>
        </w:rPr>
        <w:t>Das Wasser aus den Gläsern gießen. Zucker, Whiskey und Kaffee in die Gläser geben. Rühren, bis sich der Zucker aufgelöst hat. Die Sahne darauf verteilen und mit Kakopulver bestäuben.</w:t>
      </w:r>
    </w:p>
    <w:p w14:paraId="1C02AF17" w14:textId="77777777" w:rsidR="00BC3116" w:rsidRDefault="00BC3116">
      <w:pPr>
        <w:rPr>
          <w:sz w:val="24"/>
          <w:szCs w:val="24"/>
        </w:rPr>
      </w:pPr>
      <w:r>
        <w:rPr>
          <w:sz w:val="24"/>
          <w:szCs w:val="24"/>
        </w:rPr>
        <w:br w:type="page"/>
      </w:r>
    </w:p>
    <w:p w14:paraId="1A95AE11" w14:textId="02014198" w:rsidR="00043E57" w:rsidRDefault="00FC2908" w:rsidP="00C225C5">
      <w:pPr>
        <w:pStyle w:val="Heading2"/>
        <w:spacing w:after="240"/>
      </w:pPr>
      <w:r>
        <w:lastRenderedPageBreak/>
        <w:t>Milchshake mit Brombeeren und Schokolade</w:t>
      </w:r>
      <w:r w:rsidR="004542B9">
        <w:rPr>
          <w:rStyle w:val="FootnoteReference"/>
        </w:rPr>
        <w:footnoteReference w:id="1846"/>
      </w:r>
      <w:r>
        <w:t xml:space="preserve"> </w:t>
      </w:r>
    </w:p>
    <w:p w14:paraId="2926E6CF" w14:textId="4EB88B8D" w:rsidR="00546128" w:rsidRDefault="00546128" w:rsidP="000908D1">
      <w:pPr>
        <w:tabs>
          <w:tab w:val="center" w:pos="4896"/>
        </w:tabs>
        <w:rPr>
          <w:sz w:val="24"/>
          <w:szCs w:val="24"/>
        </w:rPr>
      </w:pPr>
      <w:r w:rsidRPr="00C225C5">
        <w:rPr>
          <w:sz w:val="24"/>
          <w:szCs w:val="24"/>
          <w:u w:val="single"/>
        </w:rPr>
        <w:t>Zutaten</w:t>
      </w:r>
      <w:r>
        <w:rPr>
          <w:sz w:val="24"/>
          <w:szCs w:val="24"/>
        </w:rPr>
        <w:t xml:space="preserve"> </w:t>
      </w:r>
      <w:r w:rsidR="00C225C5">
        <w:rPr>
          <w:sz w:val="24"/>
          <w:szCs w:val="24"/>
        </w:rPr>
        <w:t>(</w:t>
      </w:r>
      <w:r>
        <w:rPr>
          <w:sz w:val="24"/>
          <w:szCs w:val="24"/>
        </w:rPr>
        <w:t>für 2 Gläser</w:t>
      </w:r>
      <w:r w:rsidR="00C225C5">
        <w:rPr>
          <w:sz w:val="24"/>
          <w:szCs w:val="24"/>
        </w:rPr>
        <w:t>):</w:t>
      </w:r>
    </w:p>
    <w:p w14:paraId="1DFD0363" w14:textId="02EED06B" w:rsidR="00546128" w:rsidRDefault="00546128" w:rsidP="000908D1">
      <w:pPr>
        <w:tabs>
          <w:tab w:val="center" w:pos="4896"/>
        </w:tabs>
        <w:rPr>
          <w:sz w:val="24"/>
          <w:szCs w:val="24"/>
        </w:rPr>
      </w:pPr>
      <w:r>
        <w:rPr>
          <w:sz w:val="24"/>
          <w:szCs w:val="24"/>
        </w:rPr>
        <w:t>15 frische B</w:t>
      </w:r>
      <w:r w:rsidR="0024318F">
        <w:rPr>
          <w:sz w:val="24"/>
          <w:szCs w:val="24"/>
        </w:rPr>
        <w:t>r</w:t>
      </w:r>
      <w:r>
        <w:rPr>
          <w:sz w:val="24"/>
          <w:szCs w:val="24"/>
        </w:rPr>
        <w:t>ombeeren (aufgetaut, wenn T</w:t>
      </w:r>
      <w:r w:rsidR="0024318F">
        <w:rPr>
          <w:sz w:val="24"/>
          <w:szCs w:val="24"/>
        </w:rPr>
        <w:t>K-Brombeeren)</w:t>
      </w:r>
    </w:p>
    <w:p w14:paraId="4289CB95" w14:textId="10D9653D" w:rsidR="00B76B07" w:rsidRDefault="0024318F" w:rsidP="000908D1">
      <w:pPr>
        <w:tabs>
          <w:tab w:val="center" w:pos="4896"/>
        </w:tabs>
        <w:rPr>
          <w:sz w:val="24"/>
          <w:szCs w:val="24"/>
        </w:rPr>
      </w:pPr>
      <w:r>
        <w:rPr>
          <w:sz w:val="24"/>
          <w:szCs w:val="24"/>
        </w:rPr>
        <w:t>2 gefrorene Bananen</w:t>
      </w:r>
      <w:r w:rsidR="00B76B07">
        <w:rPr>
          <w:sz w:val="24"/>
          <w:szCs w:val="24"/>
        </w:rPr>
        <w:t xml:space="preserve"> (oder frische Bananen mit 2 Eiswürfeln)</w:t>
      </w:r>
    </w:p>
    <w:p w14:paraId="7F0D9F69" w14:textId="1B798117" w:rsidR="00B76B07" w:rsidRDefault="00B76B07" w:rsidP="000908D1">
      <w:pPr>
        <w:tabs>
          <w:tab w:val="center" w:pos="4896"/>
        </w:tabs>
        <w:rPr>
          <w:sz w:val="24"/>
          <w:szCs w:val="24"/>
        </w:rPr>
      </w:pPr>
      <w:r>
        <w:rPr>
          <w:sz w:val="24"/>
          <w:szCs w:val="24"/>
        </w:rPr>
        <w:t>250 ml Kokosmilch</w:t>
      </w:r>
    </w:p>
    <w:p w14:paraId="1F5A1D0F" w14:textId="4370B8B5" w:rsidR="00B76B07" w:rsidRDefault="00B76B07" w:rsidP="000908D1">
      <w:pPr>
        <w:tabs>
          <w:tab w:val="center" w:pos="4896"/>
        </w:tabs>
        <w:rPr>
          <w:sz w:val="24"/>
          <w:szCs w:val="24"/>
        </w:rPr>
      </w:pPr>
      <w:r>
        <w:rPr>
          <w:sz w:val="24"/>
          <w:szCs w:val="24"/>
        </w:rPr>
        <w:t>120 ml Milch</w:t>
      </w:r>
    </w:p>
    <w:p w14:paraId="566ACC6C" w14:textId="4C6AFF60" w:rsidR="00B76B07" w:rsidRDefault="00B76B07" w:rsidP="000908D1">
      <w:pPr>
        <w:tabs>
          <w:tab w:val="center" w:pos="4896"/>
        </w:tabs>
        <w:rPr>
          <w:sz w:val="24"/>
          <w:szCs w:val="24"/>
        </w:rPr>
      </w:pPr>
      <w:r>
        <w:rPr>
          <w:sz w:val="24"/>
          <w:szCs w:val="24"/>
        </w:rPr>
        <w:t>3 EL Kakaopulver</w:t>
      </w:r>
    </w:p>
    <w:p w14:paraId="3FD3DA3F" w14:textId="632D643F" w:rsidR="00B76B07" w:rsidRDefault="00B76B07" w:rsidP="000908D1">
      <w:pPr>
        <w:tabs>
          <w:tab w:val="center" w:pos="4896"/>
        </w:tabs>
        <w:rPr>
          <w:sz w:val="24"/>
          <w:szCs w:val="24"/>
        </w:rPr>
      </w:pPr>
      <w:r>
        <w:rPr>
          <w:sz w:val="24"/>
          <w:szCs w:val="24"/>
        </w:rPr>
        <w:t>1 EL Schokoladenraspeln</w:t>
      </w:r>
    </w:p>
    <w:p w14:paraId="5F6BC2C4" w14:textId="3E675676" w:rsidR="008206B1" w:rsidRDefault="008206B1" w:rsidP="000908D1">
      <w:pPr>
        <w:tabs>
          <w:tab w:val="center" w:pos="4896"/>
        </w:tabs>
        <w:rPr>
          <w:sz w:val="24"/>
          <w:szCs w:val="24"/>
        </w:rPr>
      </w:pPr>
    </w:p>
    <w:p w14:paraId="44BA6326" w14:textId="5A4B09F5" w:rsidR="00C225C5" w:rsidRDefault="00C225C5" w:rsidP="000908D1">
      <w:pPr>
        <w:tabs>
          <w:tab w:val="center" w:pos="4896"/>
        </w:tabs>
        <w:rPr>
          <w:sz w:val="24"/>
          <w:szCs w:val="24"/>
        </w:rPr>
      </w:pPr>
      <w:r>
        <w:rPr>
          <w:sz w:val="24"/>
          <w:szCs w:val="24"/>
        </w:rPr>
        <w:t>Zubereitung:</w:t>
      </w:r>
    </w:p>
    <w:p w14:paraId="1D6CC656" w14:textId="67A6EDC1" w:rsidR="00A54AB5" w:rsidRDefault="00A54AB5" w:rsidP="00C225C5">
      <w:pPr>
        <w:tabs>
          <w:tab w:val="center" w:pos="4896"/>
        </w:tabs>
        <w:jc w:val="both"/>
        <w:rPr>
          <w:sz w:val="24"/>
          <w:szCs w:val="24"/>
        </w:rPr>
      </w:pPr>
      <w:r>
        <w:rPr>
          <w:sz w:val="24"/>
          <w:szCs w:val="24"/>
        </w:rPr>
        <w:t>Die Brombeeren auf 2 Gläser verteilen und mit einem Mörser oder dem Stiel eines Nudelholzes leicht zerquetschen. Die restlichen Zutaten in einen Standmixer geben und bei hoher Geschwindigkeit schaumig pürieren. Vorsichtig in die Gläser gießen, dabei darauf achten, dass die Brombeeren auf dem Boden des Glases bleiben. Sofort servieren.</w:t>
      </w:r>
    </w:p>
    <w:p w14:paraId="285E0A11" w14:textId="7A22138C" w:rsidR="00D036BB" w:rsidRDefault="00D036BB" w:rsidP="00B85732">
      <w:pPr>
        <w:rPr>
          <w:sz w:val="24"/>
          <w:szCs w:val="24"/>
        </w:rPr>
      </w:pPr>
      <w:r>
        <w:rPr>
          <w:sz w:val="24"/>
          <w:szCs w:val="24"/>
        </w:rPr>
        <w:br w:type="page"/>
      </w:r>
    </w:p>
    <w:p w14:paraId="07B11229" w14:textId="592928D0" w:rsidR="00AB1146" w:rsidRPr="007B332E" w:rsidRDefault="00AB1146" w:rsidP="00ED43BF">
      <w:pPr>
        <w:pStyle w:val="Heading2"/>
        <w:spacing w:after="240"/>
      </w:pPr>
      <w:r w:rsidRPr="007B332E">
        <w:lastRenderedPageBreak/>
        <w:t>Vietnamesischer Eiskaffee</w:t>
      </w:r>
      <w:r w:rsidR="00A30785">
        <w:rPr>
          <w:rStyle w:val="FootnoteReference"/>
        </w:rPr>
        <w:footnoteReference w:id="1847"/>
      </w:r>
      <w:r w:rsidR="007B332E" w:rsidRPr="007B332E">
        <w:t xml:space="preserve"> </w:t>
      </w:r>
    </w:p>
    <w:p w14:paraId="1B20ABDA" w14:textId="0BA17E97" w:rsidR="007B5753" w:rsidRPr="007B5753" w:rsidRDefault="00AB1146">
      <w:r w:rsidRPr="00A941C2">
        <w:rPr>
          <w:u w:val="single"/>
        </w:rPr>
        <w:t>Zutaten</w:t>
      </w:r>
      <w:r w:rsidRPr="007B5753">
        <w:t xml:space="preserve"> </w:t>
      </w:r>
      <w:r w:rsidR="00A941C2">
        <w:t>(</w:t>
      </w:r>
      <w:r w:rsidRPr="007B5753">
        <w:t>für</w:t>
      </w:r>
      <w:r w:rsidR="007B5753" w:rsidRPr="007B5753">
        <w:t xml:space="preserve"> 1 Glas</w:t>
      </w:r>
      <w:r w:rsidR="00A941C2">
        <w:t>):</w:t>
      </w:r>
    </w:p>
    <w:p w14:paraId="176E9CE8" w14:textId="77777777" w:rsidR="007B5753" w:rsidRDefault="007B5753">
      <w:r w:rsidRPr="007B5753">
        <w:t>60 ml s</w:t>
      </w:r>
      <w:r>
        <w:t>tarker schwarzer Filterkaffee oder ein doppelter Espresso</w:t>
      </w:r>
    </w:p>
    <w:p w14:paraId="66157D13" w14:textId="77777777" w:rsidR="004B2CCC" w:rsidRDefault="007B5753">
      <w:r>
        <w:t>6 frische weiche Datteln, entsteint</w:t>
      </w:r>
    </w:p>
    <w:p w14:paraId="672C6495" w14:textId="77777777" w:rsidR="004B2CCC" w:rsidRDefault="004B2CCC">
      <w:r>
        <w:t>120 ml Hafer/Mandelmilch</w:t>
      </w:r>
    </w:p>
    <w:p w14:paraId="2467D1F7" w14:textId="77777777" w:rsidR="004B2CCC" w:rsidRDefault="004B2CCC">
      <w:r>
        <w:t>½ TL Kardamomsamen, zerstoßen</w:t>
      </w:r>
    </w:p>
    <w:p w14:paraId="18C62168" w14:textId="77777777" w:rsidR="004B2CCC" w:rsidRDefault="004B2CCC">
      <w:r>
        <w:t>Eiswürfel (wie man will)</w:t>
      </w:r>
    </w:p>
    <w:p w14:paraId="0413F621" w14:textId="77777777" w:rsidR="004B2CCC" w:rsidRDefault="004B2CCC"/>
    <w:p w14:paraId="02008231" w14:textId="77777777" w:rsidR="004B2CCC" w:rsidRDefault="004B2CCC">
      <w:r>
        <w:t>Zubereitung:</w:t>
      </w:r>
    </w:p>
    <w:p w14:paraId="0CEE5526" w14:textId="77777777" w:rsidR="004B2CCC" w:rsidRDefault="004B2CCC" w:rsidP="00B40E8C">
      <w:pPr>
        <w:pStyle w:val="ListParagraph"/>
        <w:numPr>
          <w:ilvl w:val="0"/>
          <w:numId w:val="1742"/>
        </w:numPr>
        <w:spacing w:after="120"/>
        <w:ind w:left="714" w:hanging="357"/>
        <w:contextualSpacing w:val="0"/>
        <w:jc w:val="both"/>
      </w:pPr>
      <w:r>
        <w:t>Den Kaffee aufbrühen und dann etwas abkühlen lassen.</w:t>
      </w:r>
    </w:p>
    <w:p w14:paraId="56EA20AC" w14:textId="77777777" w:rsidR="004B2CCC" w:rsidRDefault="004B2CCC" w:rsidP="00B40E8C">
      <w:pPr>
        <w:pStyle w:val="ListParagraph"/>
        <w:numPr>
          <w:ilvl w:val="0"/>
          <w:numId w:val="1742"/>
        </w:numPr>
        <w:spacing w:after="120"/>
        <w:ind w:left="714" w:hanging="357"/>
        <w:contextualSpacing w:val="0"/>
        <w:jc w:val="both"/>
      </w:pPr>
      <w:r>
        <w:t>Die Datteln und die Milch und dem Kardamom pürieren. Es ergibt mehr Dattelmilch, aber macht ja nix.</w:t>
      </w:r>
    </w:p>
    <w:p w14:paraId="6365693E" w14:textId="2AF5B547" w:rsidR="00AB1146" w:rsidRPr="00A941C2" w:rsidRDefault="004B2CCC" w:rsidP="00B40E8C">
      <w:pPr>
        <w:pStyle w:val="ListParagraph"/>
        <w:numPr>
          <w:ilvl w:val="0"/>
          <w:numId w:val="1742"/>
        </w:numPr>
        <w:spacing w:after="120"/>
        <w:ind w:left="714" w:hanging="357"/>
        <w:contextualSpacing w:val="0"/>
        <w:jc w:val="both"/>
        <w:rPr>
          <w:rFonts w:asciiTheme="majorHAnsi" w:eastAsiaTheme="majorEastAsia" w:hAnsiTheme="majorHAnsi" w:cstheme="majorBidi"/>
          <w:color w:val="2F5496" w:themeColor="accent1" w:themeShade="BF"/>
          <w:sz w:val="26"/>
          <w:szCs w:val="26"/>
        </w:rPr>
      </w:pPr>
      <w:r>
        <w:t xml:space="preserve">Eiswürfel in Glas geben, den leicht abgekühlten Kaffee darübergießen, und nach Belieben mit Dattelmilch auffüllen. </w:t>
      </w:r>
      <w:r w:rsidR="00AB1146" w:rsidRPr="007B5753">
        <w:br w:type="page"/>
      </w:r>
    </w:p>
    <w:p w14:paraId="099A32AF" w14:textId="623D43F8" w:rsidR="00594FD2" w:rsidRPr="008D087A" w:rsidRDefault="00495933" w:rsidP="00C225C5">
      <w:pPr>
        <w:pStyle w:val="Heading2"/>
        <w:spacing w:after="240"/>
      </w:pPr>
      <w:r w:rsidRPr="008D087A">
        <w:lastRenderedPageBreak/>
        <w:t>Passionfruit-Avocado-Smoothie</w:t>
      </w:r>
      <w:r w:rsidR="00574BDC">
        <w:rPr>
          <w:rStyle w:val="FootnoteReference"/>
        </w:rPr>
        <w:footnoteReference w:id="1848"/>
      </w:r>
      <w:r w:rsidRPr="008D087A">
        <w:t xml:space="preserve"> </w:t>
      </w:r>
    </w:p>
    <w:p w14:paraId="5A9F66B3" w14:textId="254CFBFB" w:rsidR="00C225C5" w:rsidRPr="00C225C5" w:rsidRDefault="00C225C5">
      <w:pPr>
        <w:rPr>
          <w:sz w:val="24"/>
          <w:szCs w:val="24"/>
          <w:u w:val="single"/>
        </w:rPr>
      </w:pPr>
      <w:r w:rsidRPr="00C225C5">
        <w:rPr>
          <w:sz w:val="24"/>
          <w:szCs w:val="24"/>
          <w:u w:val="single"/>
        </w:rPr>
        <w:t>Zutaten:</w:t>
      </w:r>
    </w:p>
    <w:p w14:paraId="43BEFC02" w14:textId="6F318A9C" w:rsidR="00302CED" w:rsidRDefault="00594FD2">
      <w:pPr>
        <w:rPr>
          <w:sz w:val="24"/>
          <w:szCs w:val="24"/>
        </w:rPr>
      </w:pPr>
      <w:r>
        <w:rPr>
          <w:sz w:val="24"/>
          <w:szCs w:val="24"/>
        </w:rPr>
        <w:t>½ Avocado</w:t>
      </w:r>
      <w:r w:rsidR="00704561">
        <w:rPr>
          <w:sz w:val="24"/>
          <w:szCs w:val="24"/>
        </w:rPr>
        <w:t>, vom Kern befreit und das Fruchtfleisch mit dem Löffel aus der Schale gelöst</w:t>
      </w:r>
    </w:p>
    <w:p w14:paraId="4E055FA4" w14:textId="1B2EEAB3" w:rsidR="00302CED" w:rsidRDefault="00302CED">
      <w:pPr>
        <w:rPr>
          <w:sz w:val="24"/>
          <w:szCs w:val="24"/>
        </w:rPr>
      </w:pPr>
      <w:r>
        <w:rPr>
          <w:sz w:val="24"/>
          <w:szCs w:val="24"/>
        </w:rPr>
        <w:t>3 große Passionfruits, halbiert und das Fruchtfleisch mitsamt Kernen mit dem Löffel aus der Schale gelöst</w:t>
      </w:r>
    </w:p>
    <w:p w14:paraId="3DCCA0CC" w14:textId="0720E048" w:rsidR="00617772" w:rsidRDefault="00617772">
      <w:pPr>
        <w:rPr>
          <w:sz w:val="24"/>
          <w:szCs w:val="24"/>
        </w:rPr>
      </w:pPr>
      <w:r>
        <w:rPr>
          <w:sz w:val="24"/>
          <w:szCs w:val="24"/>
        </w:rPr>
        <w:t>2 dicke Scheiben Ananas, geschält und in Würfel geschnitten</w:t>
      </w:r>
    </w:p>
    <w:p w14:paraId="1348EA4C" w14:textId="7268A640" w:rsidR="00617772" w:rsidRDefault="003A1687">
      <w:pPr>
        <w:rPr>
          <w:sz w:val="24"/>
          <w:szCs w:val="24"/>
        </w:rPr>
      </w:pPr>
      <w:r>
        <w:rPr>
          <w:sz w:val="24"/>
          <w:szCs w:val="24"/>
        </w:rPr>
        <w:t>½ reife Mango, geschält, das Fruchtfleisch vom Kern gelöst</w:t>
      </w:r>
      <w:r w:rsidR="002220D7">
        <w:rPr>
          <w:sz w:val="24"/>
          <w:szCs w:val="24"/>
        </w:rPr>
        <w:t xml:space="preserve"> und in Stücke geschnitten</w:t>
      </w:r>
    </w:p>
    <w:p w14:paraId="33BEE441" w14:textId="31F219BE" w:rsidR="002220D7" w:rsidRDefault="002220D7">
      <w:pPr>
        <w:rPr>
          <w:sz w:val="24"/>
          <w:szCs w:val="24"/>
        </w:rPr>
      </w:pPr>
      <w:r>
        <w:rPr>
          <w:sz w:val="24"/>
          <w:szCs w:val="24"/>
        </w:rPr>
        <w:t>1 Orange</w:t>
      </w:r>
      <w:r w:rsidR="00102288">
        <w:rPr>
          <w:sz w:val="24"/>
          <w:szCs w:val="24"/>
        </w:rPr>
        <w:t>, geschält und in Filets geteilt</w:t>
      </w:r>
    </w:p>
    <w:p w14:paraId="2FD24E17" w14:textId="34F722C1" w:rsidR="00102288" w:rsidRDefault="00102288">
      <w:pPr>
        <w:rPr>
          <w:sz w:val="24"/>
          <w:szCs w:val="24"/>
        </w:rPr>
      </w:pPr>
      <w:r>
        <w:rPr>
          <w:sz w:val="24"/>
          <w:szCs w:val="24"/>
        </w:rPr>
        <w:t>4 Eiswürfel</w:t>
      </w:r>
    </w:p>
    <w:p w14:paraId="07FD1E3C" w14:textId="147D884A" w:rsidR="00102288" w:rsidRDefault="00102288">
      <w:pPr>
        <w:rPr>
          <w:sz w:val="24"/>
          <w:szCs w:val="24"/>
        </w:rPr>
      </w:pPr>
    </w:p>
    <w:p w14:paraId="5D544B48" w14:textId="47B8D660" w:rsidR="00C225C5" w:rsidRDefault="00C225C5">
      <w:pPr>
        <w:rPr>
          <w:sz w:val="24"/>
          <w:szCs w:val="24"/>
        </w:rPr>
      </w:pPr>
      <w:r>
        <w:rPr>
          <w:sz w:val="24"/>
          <w:szCs w:val="24"/>
        </w:rPr>
        <w:t>Zubereitung:</w:t>
      </w:r>
    </w:p>
    <w:p w14:paraId="2EE243F8" w14:textId="4E008DC0" w:rsidR="00102288" w:rsidRDefault="00102288" w:rsidP="00C225C5">
      <w:pPr>
        <w:jc w:val="both"/>
        <w:rPr>
          <w:sz w:val="24"/>
          <w:szCs w:val="24"/>
        </w:rPr>
      </w:pPr>
      <w:r>
        <w:rPr>
          <w:sz w:val="24"/>
          <w:szCs w:val="24"/>
        </w:rPr>
        <w:t>Das Avocado- und Passionfruitfleisch zusamm</w:t>
      </w:r>
      <w:r w:rsidR="00823B2B">
        <w:rPr>
          <w:sz w:val="24"/>
          <w:szCs w:val="24"/>
        </w:rPr>
        <w:t>en mit allen übrigen zutaten im Sta</w:t>
      </w:r>
      <w:r w:rsidR="00CD7D60">
        <w:rPr>
          <w:sz w:val="24"/>
          <w:szCs w:val="24"/>
        </w:rPr>
        <w:t xml:space="preserve">ndmixer (oder mit dem Stabmixer in einem Rührbecher) zu einer glatten Mischung pürieren. Falls nötig, mit etwas Wasser verdünnen. In Gläsern mit Trinkhalmen servieren und sofort genießen </w:t>
      </w:r>
      <w:r w:rsidR="00CD7D60" w:rsidRPr="00CD7D60">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p>
    <w:p w14:paraId="08CDEE78" w14:textId="064AD8D1" w:rsidR="00232200" w:rsidRDefault="0067644A">
      <w:pPr>
        <w:rPr>
          <w:sz w:val="24"/>
          <w:szCs w:val="24"/>
        </w:rPr>
      </w:pPr>
      <w:r>
        <w:rPr>
          <w:sz w:val="24"/>
          <w:szCs w:val="24"/>
        </w:rPr>
        <w:br w:type="page"/>
      </w:r>
    </w:p>
    <w:p w14:paraId="19A4A96E" w14:textId="59175319" w:rsidR="00495933" w:rsidRDefault="00232200" w:rsidP="00C225C5">
      <w:pPr>
        <w:pStyle w:val="Heading2"/>
        <w:spacing w:after="240"/>
      </w:pPr>
      <w:r>
        <w:lastRenderedPageBreak/>
        <w:t>Süße Cashew-Dattel-Milch</w:t>
      </w:r>
      <w:r w:rsidR="00574BDC">
        <w:rPr>
          <w:rStyle w:val="FootnoteReference"/>
        </w:rPr>
        <w:footnoteReference w:id="1849"/>
      </w:r>
      <w:r>
        <w:t xml:space="preserve"> </w:t>
      </w:r>
    </w:p>
    <w:p w14:paraId="1518D59F" w14:textId="70DD548C" w:rsidR="00232200" w:rsidRPr="00C225C5" w:rsidRDefault="00C225C5">
      <w:pPr>
        <w:rPr>
          <w:sz w:val="24"/>
          <w:szCs w:val="24"/>
          <w:u w:val="single"/>
        </w:rPr>
      </w:pPr>
      <w:r w:rsidRPr="00C225C5">
        <w:rPr>
          <w:sz w:val="24"/>
          <w:szCs w:val="24"/>
          <w:u w:val="single"/>
        </w:rPr>
        <w:t>Zutaten:</w:t>
      </w:r>
    </w:p>
    <w:p w14:paraId="37BD1473" w14:textId="21B8CBF0" w:rsidR="00232200" w:rsidRDefault="00232200">
      <w:pPr>
        <w:rPr>
          <w:sz w:val="24"/>
          <w:szCs w:val="24"/>
        </w:rPr>
      </w:pPr>
      <w:r>
        <w:rPr>
          <w:sz w:val="24"/>
          <w:szCs w:val="24"/>
        </w:rPr>
        <w:t>225 g rohe Cashew</w:t>
      </w:r>
      <w:r w:rsidR="00E6299F">
        <w:rPr>
          <w:sz w:val="24"/>
          <w:szCs w:val="24"/>
        </w:rPr>
        <w:t>kerne</w:t>
      </w:r>
    </w:p>
    <w:p w14:paraId="49748D67" w14:textId="3AEDE3CD" w:rsidR="00E6299F" w:rsidRDefault="00E6299F">
      <w:pPr>
        <w:rPr>
          <w:sz w:val="24"/>
          <w:szCs w:val="24"/>
        </w:rPr>
      </w:pPr>
      <w:r>
        <w:rPr>
          <w:sz w:val="24"/>
          <w:szCs w:val="24"/>
        </w:rPr>
        <w:t>750 ml eisgekühltes Wasser</w:t>
      </w:r>
    </w:p>
    <w:p w14:paraId="534904BD" w14:textId="7B6EE7FF" w:rsidR="00E6299F" w:rsidRDefault="00273DFC">
      <w:pPr>
        <w:rPr>
          <w:sz w:val="24"/>
          <w:szCs w:val="24"/>
        </w:rPr>
      </w:pPr>
      <w:r>
        <w:rPr>
          <w:sz w:val="24"/>
          <w:szCs w:val="24"/>
        </w:rPr>
        <w:t>½ TL gemahlene Vanille (oder Vanilleextrakt)</w:t>
      </w:r>
    </w:p>
    <w:p w14:paraId="68C71686" w14:textId="2E853D13" w:rsidR="00273DFC" w:rsidRDefault="00B35FF0">
      <w:pPr>
        <w:rPr>
          <w:sz w:val="24"/>
          <w:szCs w:val="24"/>
        </w:rPr>
      </w:pPr>
      <w:r>
        <w:rPr>
          <w:sz w:val="24"/>
          <w:szCs w:val="24"/>
        </w:rPr>
        <w:t>½ TL Zimt (oder gemahlener Kardamon)</w:t>
      </w:r>
    </w:p>
    <w:p w14:paraId="4884D8BE" w14:textId="31F803F3" w:rsidR="00B35FF0" w:rsidRDefault="00385168">
      <w:pPr>
        <w:rPr>
          <w:sz w:val="24"/>
          <w:szCs w:val="24"/>
        </w:rPr>
      </w:pPr>
      <w:r>
        <w:rPr>
          <w:sz w:val="24"/>
          <w:szCs w:val="24"/>
        </w:rPr>
        <w:t>1 Prise grobes Meersalz</w:t>
      </w:r>
    </w:p>
    <w:p w14:paraId="12BC3F52" w14:textId="568548DE" w:rsidR="00385168" w:rsidRDefault="00385168">
      <w:pPr>
        <w:rPr>
          <w:sz w:val="24"/>
          <w:szCs w:val="24"/>
        </w:rPr>
      </w:pPr>
      <w:r>
        <w:rPr>
          <w:sz w:val="24"/>
          <w:szCs w:val="24"/>
        </w:rPr>
        <w:t xml:space="preserve">6 </w:t>
      </w:r>
      <w:r w:rsidR="003A7774">
        <w:rPr>
          <w:sz w:val="24"/>
          <w:szCs w:val="24"/>
        </w:rPr>
        <w:t>frische, weiche Datteln, entsteint</w:t>
      </w:r>
    </w:p>
    <w:p w14:paraId="52494F2E" w14:textId="616F6C14" w:rsidR="003A7774" w:rsidRDefault="003A7774">
      <w:pPr>
        <w:rPr>
          <w:sz w:val="24"/>
          <w:szCs w:val="24"/>
        </w:rPr>
      </w:pPr>
    </w:p>
    <w:p w14:paraId="304F5330" w14:textId="462B9333" w:rsidR="00C225C5" w:rsidRDefault="00C225C5">
      <w:pPr>
        <w:rPr>
          <w:sz w:val="24"/>
          <w:szCs w:val="24"/>
        </w:rPr>
      </w:pPr>
      <w:r>
        <w:rPr>
          <w:sz w:val="24"/>
          <w:szCs w:val="24"/>
        </w:rPr>
        <w:t>Zubereitung:</w:t>
      </w:r>
    </w:p>
    <w:p w14:paraId="0A922957" w14:textId="0E96688B" w:rsidR="003A7774" w:rsidRPr="0000589B" w:rsidRDefault="003A7774" w:rsidP="00E76E01">
      <w:pPr>
        <w:pStyle w:val="ListParagraph"/>
        <w:numPr>
          <w:ilvl w:val="0"/>
          <w:numId w:val="136"/>
        </w:numPr>
        <w:spacing w:after="120"/>
        <w:ind w:left="714" w:hanging="357"/>
        <w:contextualSpacing w:val="0"/>
        <w:jc w:val="both"/>
        <w:rPr>
          <w:sz w:val="24"/>
          <w:szCs w:val="24"/>
        </w:rPr>
      </w:pPr>
      <w:r w:rsidRPr="0000589B">
        <w:rPr>
          <w:sz w:val="24"/>
          <w:szCs w:val="24"/>
        </w:rPr>
        <w:t>Die Cashewkerne mit Wasser bedecken und etwa 8 Stunden (oder solange man eben Zeit hat) einweichen lassen.</w:t>
      </w:r>
    </w:p>
    <w:p w14:paraId="3B354F73" w14:textId="3B2F100E" w:rsidR="003A7774" w:rsidRPr="0000589B" w:rsidRDefault="003A7774" w:rsidP="00E76E01">
      <w:pPr>
        <w:pStyle w:val="ListParagraph"/>
        <w:numPr>
          <w:ilvl w:val="0"/>
          <w:numId w:val="136"/>
        </w:numPr>
        <w:spacing w:after="120"/>
        <w:ind w:left="714" w:hanging="357"/>
        <w:contextualSpacing w:val="0"/>
        <w:jc w:val="both"/>
        <w:rPr>
          <w:sz w:val="24"/>
          <w:szCs w:val="24"/>
        </w:rPr>
      </w:pPr>
      <w:r w:rsidRPr="0000589B">
        <w:rPr>
          <w:sz w:val="24"/>
          <w:szCs w:val="24"/>
        </w:rPr>
        <w:t>Das Wasser abgießen und die Cashewkerne mit etwa 750 ml eisgekühltem Wasser und den anderen Zutaten im Standmixer</w:t>
      </w:r>
      <w:r w:rsidR="0000589B" w:rsidRPr="0000589B">
        <w:rPr>
          <w:sz w:val="24"/>
          <w:szCs w:val="24"/>
        </w:rPr>
        <w:t xml:space="preserve"> pürieren, bis die Cashew-Dattelmilch glatt und cremig ist.</w:t>
      </w:r>
    </w:p>
    <w:p w14:paraId="1787B6A4" w14:textId="09E96FF7" w:rsidR="0000589B" w:rsidRPr="0000589B" w:rsidRDefault="0000589B" w:rsidP="00E76E01">
      <w:pPr>
        <w:pStyle w:val="ListParagraph"/>
        <w:numPr>
          <w:ilvl w:val="0"/>
          <w:numId w:val="136"/>
        </w:numPr>
        <w:spacing w:after="120"/>
        <w:ind w:left="714" w:hanging="357"/>
        <w:contextualSpacing w:val="0"/>
        <w:jc w:val="both"/>
        <w:rPr>
          <w:sz w:val="24"/>
          <w:szCs w:val="24"/>
        </w:rPr>
      </w:pPr>
      <w:r w:rsidRPr="0000589B">
        <w:rPr>
          <w:sz w:val="24"/>
          <w:szCs w:val="24"/>
        </w:rPr>
        <w:t>Sofort servieren oder im Kühlschrank bis zu 3 tagen aufbewahren.</w:t>
      </w:r>
    </w:p>
    <w:p w14:paraId="2E695E25" w14:textId="77777777" w:rsidR="00594FD2" w:rsidRDefault="00594FD2">
      <w:pPr>
        <w:rPr>
          <w:sz w:val="24"/>
          <w:szCs w:val="24"/>
        </w:rPr>
      </w:pPr>
    </w:p>
    <w:p w14:paraId="497F657C" w14:textId="77777777" w:rsidR="0000589B" w:rsidRDefault="0000589B">
      <w:pPr>
        <w:rPr>
          <w:sz w:val="24"/>
          <w:szCs w:val="24"/>
        </w:rPr>
      </w:pPr>
      <w:r>
        <w:rPr>
          <w:sz w:val="24"/>
          <w:szCs w:val="24"/>
        </w:rPr>
        <w:br w:type="page"/>
      </w:r>
    </w:p>
    <w:p w14:paraId="6A165688" w14:textId="5C49FAB0" w:rsidR="0020119E" w:rsidRDefault="0020119E" w:rsidP="00C62F11">
      <w:pPr>
        <w:pStyle w:val="Heading2"/>
        <w:spacing w:after="240"/>
      </w:pPr>
      <w:r>
        <w:lastRenderedPageBreak/>
        <w:t>Mandel-Vanille-Reismilch – Horchata</w:t>
      </w:r>
      <w:r w:rsidR="00062ADF">
        <w:rPr>
          <w:rStyle w:val="FootnoteReference"/>
        </w:rPr>
        <w:footnoteReference w:id="1850"/>
      </w:r>
    </w:p>
    <w:p w14:paraId="4B7BBE2C" w14:textId="58AA333D" w:rsidR="0020119E" w:rsidRDefault="0020119E">
      <w:r w:rsidRPr="009E60C3">
        <w:rPr>
          <w:u w:val="single"/>
        </w:rPr>
        <w:t>Zutaten</w:t>
      </w:r>
      <w:r>
        <w:t xml:space="preserve"> </w:t>
      </w:r>
      <w:r w:rsidR="009E60C3">
        <w:t>(</w:t>
      </w:r>
      <w:r>
        <w:t>für 3 Liter</w:t>
      </w:r>
      <w:r w:rsidR="009E60C3">
        <w:t>):</w:t>
      </w:r>
    </w:p>
    <w:p w14:paraId="25D7D182" w14:textId="77777777" w:rsidR="0020119E" w:rsidRDefault="0020119E">
      <w:r>
        <w:t>½ Tasse Arroz de Morelos (oder weißer Langkornreis)</w:t>
      </w:r>
    </w:p>
    <w:p w14:paraId="2CEF0C31" w14:textId="77777777" w:rsidR="0020119E" w:rsidRDefault="0020119E">
      <w:r>
        <w:t>½ Tasse geschälte Mandelsplitter</w:t>
      </w:r>
    </w:p>
    <w:p w14:paraId="7675B7DA" w14:textId="77777777" w:rsidR="0020119E" w:rsidRDefault="0020119E">
      <w:r>
        <w:t>2,5 l Wasser</w:t>
      </w:r>
    </w:p>
    <w:p w14:paraId="5F4FA911" w14:textId="77777777" w:rsidR="0020119E" w:rsidRDefault="0020119E">
      <w:r>
        <w:t>3 EL Zucker</w:t>
      </w:r>
    </w:p>
    <w:p w14:paraId="0AC5A3C8" w14:textId="77777777" w:rsidR="0020119E" w:rsidRDefault="0020119E">
      <w:r>
        <w:t>1 Zimtstange</w:t>
      </w:r>
    </w:p>
    <w:p w14:paraId="4C0EBBF9" w14:textId="77777777" w:rsidR="0020119E" w:rsidRDefault="0020119E">
      <w:r>
        <w:t>1 Vanilleschote</w:t>
      </w:r>
    </w:p>
    <w:p w14:paraId="6B6548CD" w14:textId="77777777" w:rsidR="00B035D4" w:rsidRDefault="0020119E">
      <w:r>
        <w:t>1 Dose Kondensmilch</w:t>
      </w:r>
    </w:p>
    <w:p w14:paraId="44DE6303" w14:textId="77777777" w:rsidR="00B035D4" w:rsidRDefault="00B035D4"/>
    <w:p w14:paraId="728EC168" w14:textId="77777777" w:rsidR="00B035D4" w:rsidRPr="009E60C3" w:rsidRDefault="00B035D4">
      <w:pPr>
        <w:rPr>
          <w:i/>
          <w:iCs/>
        </w:rPr>
      </w:pPr>
      <w:r w:rsidRPr="009E60C3">
        <w:rPr>
          <w:i/>
          <w:iCs/>
        </w:rPr>
        <w:t>Optional:</w:t>
      </w:r>
    </w:p>
    <w:p w14:paraId="0FECA907" w14:textId="77777777" w:rsidR="00B035D4" w:rsidRDefault="00B035D4">
      <w:r>
        <w:t>1 Mango, geschält und in kleine Würfel geschnitten</w:t>
      </w:r>
    </w:p>
    <w:p w14:paraId="49E2C555" w14:textId="77777777" w:rsidR="00B035D4" w:rsidRDefault="00B035D4"/>
    <w:p w14:paraId="21AA50CD" w14:textId="77777777" w:rsidR="00B035D4" w:rsidRPr="009E60C3" w:rsidRDefault="00B035D4">
      <w:pPr>
        <w:rPr>
          <w:u w:val="single"/>
        </w:rPr>
      </w:pPr>
      <w:r w:rsidRPr="009E60C3">
        <w:rPr>
          <w:u w:val="single"/>
        </w:rPr>
        <w:t>Zubereitung:</w:t>
      </w:r>
    </w:p>
    <w:p w14:paraId="3A1AC0C5" w14:textId="6871F7BA" w:rsidR="00B10C4D" w:rsidRDefault="00B035D4" w:rsidP="00B40E8C">
      <w:pPr>
        <w:pStyle w:val="ListParagraph"/>
        <w:numPr>
          <w:ilvl w:val="0"/>
          <w:numId w:val="1994"/>
        </w:numPr>
        <w:spacing w:after="120"/>
        <w:ind w:left="714" w:hanging="357"/>
        <w:contextualSpacing w:val="0"/>
        <w:jc w:val="both"/>
      </w:pPr>
      <w:r>
        <w:t>Reis waschen, trocken tupfen und in ei</w:t>
      </w:r>
      <w:r w:rsidR="009E60C3">
        <w:t>ne</w:t>
      </w:r>
      <w:r>
        <w:t>r Pfanne bei mittlerer Hitze 5 Minuten braten, bis die Körner leicht golden sind. In einer anderen Pfanne die Mandelsplitter bei niedriger Hitze rösten, bis sie ebenfalls leicht golden sind. Wasser in einen Topf geben, Zucker, die Zimtstange u</w:t>
      </w:r>
      <w:r w:rsidR="009E60C3">
        <w:t>nd da</w:t>
      </w:r>
      <w:r>
        <w:t xml:space="preserve">s ausgekratzte Mark </w:t>
      </w:r>
      <w:r w:rsidR="009E60C3">
        <w:t>einer</w:t>
      </w:r>
      <w:r>
        <w:t xml:space="preserve"> Vanilleschote dazugeben. Das Ganze erhitzen, bis das Wasser heiß ist und der Zucker sich aufgelöst hat. Die Flüssigkeit auf Zimmertemperatur abkühlen lassen und den gerösteten Reis und die Mandeln dazugeben. Über Nacht (oder mindestens 6 Stunden) einweichen lassen. Dann die Zimtstange entfernen und die Mischung </w:t>
      </w:r>
      <w:r w:rsidR="00B10C4D">
        <w:t>durchmixen. Ko</w:t>
      </w:r>
      <w:r w:rsidR="009E60C3">
        <w:t>n</w:t>
      </w:r>
      <w:r w:rsidR="00B10C4D">
        <w:t xml:space="preserve">densmilch hinzufügen und </w:t>
      </w:r>
      <w:r w:rsidR="00D80BCD">
        <w:t>d</w:t>
      </w:r>
      <w:r w:rsidR="00B10C4D">
        <w:t>as Ganze ein paar Minuten lang auf höchster Stufe mixen. Durch ein Sieb gießen und zum Servieren in einen Krug geben. Kühl stellen</w:t>
      </w:r>
      <w:r w:rsidR="00D80BCD">
        <w:t xml:space="preserve"> oder E</w:t>
      </w:r>
      <w:r w:rsidR="00B10C4D">
        <w:t>iswürfel hinzugeben.</w:t>
      </w:r>
    </w:p>
    <w:p w14:paraId="401298D5" w14:textId="369F7E9D" w:rsidR="00B10C4D" w:rsidRDefault="00B10C4D" w:rsidP="00B40E8C">
      <w:pPr>
        <w:pStyle w:val="ListParagraph"/>
        <w:numPr>
          <w:ilvl w:val="0"/>
          <w:numId w:val="1994"/>
        </w:numPr>
        <w:spacing w:after="120"/>
        <w:ind w:left="714" w:hanging="357"/>
        <w:contextualSpacing w:val="0"/>
        <w:jc w:val="both"/>
      </w:pPr>
      <w:r>
        <w:t>Wer will, kann die Horchata auc</w:t>
      </w:r>
      <w:r w:rsidR="00D80BCD">
        <w:t>h</w:t>
      </w:r>
      <w:r>
        <w:t xml:space="preserve"> in Gläsern servieren und eine</w:t>
      </w:r>
      <w:r w:rsidR="00D80BCD">
        <w:t>n</w:t>
      </w:r>
      <w:r>
        <w:t xml:space="preserve"> Esslöffe</w:t>
      </w:r>
      <w:r w:rsidR="00D80BCD">
        <w:t>l</w:t>
      </w:r>
      <w:r>
        <w:t xml:space="preserve"> der gewürfelten Mango dazugeben, </w:t>
      </w:r>
      <w:r w:rsidR="00D80BCD">
        <w:t>u</w:t>
      </w:r>
      <w:r>
        <w:t>m einen fruchtigen Kontrast zu schaffen.</w:t>
      </w:r>
    </w:p>
    <w:p w14:paraId="0724FA80" w14:textId="77777777" w:rsidR="00886836" w:rsidRDefault="00886836"/>
    <w:p w14:paraId="45EC9EA5" w14:textId="280FFF40" w:rsidR="00C069A8" w:rsidRDefault="00886836" w:rsidP="00D80BCD">
      <w:pPr>
        <w:ind w:left="708" w:hanging="708"/>
        <w:jc w:val="both"/>
      </w:pPr>
      <w:r>
        <w:t>Info:</w:t>
      </w:r>
      <w:r>
        <w:tab/>
        <w:t xml:space="preserve">Die Mexikaner denken ja, dass der Reis ihnen gehört. Würde man die </w:t>
      </w:r>
      <w:r w:rsidR="00D80BCD">
        <w:t>Menschen</w:t>
      </w:r>
      <w:r>
        <w:t xml:space="preserve"> auf der Straße fragen, würden sicher viele behaupten, der Reis stammt aus Mexiko. In Wirklichkeit aber wurde er von den Spaniern importiert</w:t>
      </w:r>
      <w:r w:rsidR="00D80BCD">
        <w:t>,</w:t>
      </w:r>
      <w:r>
        <w:t xml:space="preserve"> aber weil er so allgegenwärtig ist, haben das viele schlichtweg vergessen. </w:t>
      </w:r>
      <w:r w:rsidR="00DC1BDF">
        <w:t xml:space="preserve">Besonders der rote Reis, der mit Tomaten, Zwiebeln </w:t>
      </w:r>
      <w:r w:rsidR="00D80BCD">
        <w:t>und</w:t>
      </w:r>
      <w:r w:rsidR="00DC1BDF">
        <w:t xml:space="preserve"> </w:t>
      </w:r>
      <w:r w:rsidR="00D80BCD">
        <w:t>K</w:t>
      </w:r>
      <w:r w:rsidR="00DC1BDF">
        <w:t xml:space="preserve">noblauch gekocht wird, ist Teil der mexikanischen Identität. Er überbrückt die gewaltigen Unterschiede innerhalb Mexikos – von der Wüste bis in den Tropenwald </w:t>
      </w:r>
      <w:r w:rsidR="00E73A6E">
        <w:t xml:space="preserve">kann man ihn </w:t>
      </w:r>
      <w:r w:rsidR="00C069A8">
        <w:t>in j</w:t>
      </w:r>
      <w:r w:rsidR="00D80BCD">
        <w:t>e</w:t>
      </w:r>
      <w:r w:rsidR="00C069A8">
        <w:t>dem Haushalt finden.</w:t>
      </w:r>
    </w:p>
    <w:p w14:paraId="46969011" w14:textId="7693A59F" w:rsidR="0020119E" w:rsidRDefault="00C069A8" w:rsidP="00D80BCD">
      <w:pPr>
        <w:ind w:left="708"/>
        <w:jc w:val="both"/>
        <w:rPr>
          <w:rFonts w:asciiTheme="majorHAnsi" w:eastAsiaTheme="majorEastAsia" w:hAnsiTheme="majorHAnsi" w:cstheme="majorBidi"/>
          <w:color w:val="2F5496" w:themeColor="accent1" w:themeShade="BF"/>
          <w:sz w:val="26"/>
          <w:szCs w:val="26"/>
        </w:rPr>
      </w:pPr>
      <w:r>
        <w:t xml:space="preserve">Die mexikanische Tradition der Getränke auf Frucht- oder Nussbasis stammt aus der vorspanischen Zeit. Die Menschen, die hier lebten, bereiteten sie sich als Stärkung für </w:t>
      </w:r>
      <w:r>
        <w:lastRenderedPageBreak/>
        <w:t>Wanderungen zu. He</w:t>
      </w:r>
      <w:r w:rsidR="00D80BCD">
        <w:t>u</w:t>
      </w:r>
      <w:r>
        <w:t>te gibt es die Dr</w:t>
      </w:r>
      <w:r w:rsidR="00604014">
        <w:t xml:space="preserve">inks in den drei Farben der mexikanischen Flagge: den grünen aus Limetten, den roten aus Hibiskus </w:t>
      </w:r>
      <w:r w:rsidR="00D80BCD">
        <w:t>und de</w:t>
      </w:r>
      <w:r w:rsidR="00604014">
        <w:t>n weißen, die Horchata, a</w:t>
      </w:r>
      <w:r w:rsidR="00D80BCD">
        <w:t>u</w:t>
      </w:r>
      <w:r w:rsidR="00604014">
        <w:t xml:space="preserve">s Reis. </w:t>
      </w:r>
      <w:r w:rsidR="0020119E">
        <w:br w:type="page"/>
      </w:r>
    </w:p>
    <w:p w14:paraId="2FEF59BE" w14:textId="0130C231" w:rsidR="00686BD5" w:rsidRDefault="00686BD5" w:rsidP="00E14952">
      <w:pPr>
        <w:pStyle w:val="Heading2"/>
        <w:spacing w:after="240"/>
      </w:pPr>
      <w:r>
        <w:lastRenderedPageBreak/>
        <w:t>Kurkuma-Lassi</w:t>
      </w:r>
      <w:r w:rsidR="00574BDC">
        <w:rPr>
          <w:rStyle w:val="FootnoteReference"/>
        </w:rPr>
        <w:footnoteReference w:id="1851"/>
      </w:r>
    </w:p>
    <w:p w14:paraId="3C4C6328" w14:textId="409234F7" w:rsidR="00E14952" w:rsidRPr="00E14952" w:rsidRDefault="00E14952">
      <w:pPr>
        <w:rPr>
          <w:sz w:val="24"/>
          <w:szCs w:val="24"/>
          <w:u w:val="single"/>
        </w:rPr>
      </w:pPr>
      <w:r w:rsidRPr="00E14952">
        <w:rPr>
          <w:sz w:val="24"/>
          <w:szCs w:val="24"/>
          <w:u w:val="single"/>
        </w:rPr>
        <w:t>Zutaten:</w:t>
      </w:r>
    </w:p>
    <w:p w14:paraId="7A306DF9" w14:textId="240DB102" w:rsidR="00DB6C1E" w:rsidRDefault="00DB6C1E">
      <w:pPr>
        <w:rPr>
          <w:sz w:val="24"/>
          <w:szCs w:val="24"/>
        </w:rPr>
      </w:pPr>
      <w:r>
        <w:rPr>
          <w:sz w:val="24"/>
          <w:szCs w:val="24"/>
        </w:rPr>
        <w:t>450 ml Naturjoghurt</w:t>
      </w:r>
    </w:p>
    <w:p w14:paraId="1774AAD7" w14:textId="77777777" w:rsidR="00DB6C1E" w:rsidRDefault="00DB6C1E">
      <w:pPr>
        <w:rPr>
          <w:sz w:val="24"/>
          <w:szCs w:val="24"/>
        </w:rPr>
      </w:pPr>
      <w:r>
        <w:rPr>
          <w:sz w:val="24"/>
          <w:szCs w:val="24"/>
        </w:rPr>
        <w:t>2 reife Bananen</w:t>
      </w:r>
    </w:p>
    <w:p w14:paraId="13509CE1" w14:textId="77777777" w:rsidR="00790815" w:rsidRDefault="00DB6C1E">
      <w:pPr>
        <w:rPr>
          <w:sz w:val="24"/>
          <w:szCs w:val="24"/>
        </w:rPr>
      </w:pPr>
      <w:r>
        <w:rPr>
          <w:sz w:val="24"/>
          <w:szCs w:val="24"/>
        </w:rPr>
        <w:t>2 TL frisc</w:t>
      </w:r>
      <w:r w:rsidR="00790815">
        <w:rPr>
          <w:sz w:val="24"/>
          <w:szCs w:val="24"/>
        </w:rPr>
        <w:t>h</w:t>
      </w:r>
      <w:r>
        <w:rPr>
          <w:sz w:val="24"/>
          <w:szCs w:val="24"/>
        </w:rPr>
        <w:t>er Ingwer</w:t>
      </w:r>
      <w:r w:rsidR="00902D88">
        <w:rPr>
          <w:sz w:val="24"/>
          <w:szCs w:val="24"/>
        </w:rPr>
        <w:t>, geschält und gerieben (oder gemahle</w:t>
      </w:r>
      <w:r w:rsidR="00790815">
        <w:rPr>
          <w:sz w:val="24"/>
          <w:szCs w:val="24"/>
        </w:rPr>
        <w:t>ner Ingwer)</w:t>
      </w:r>
    </w:p>
    <w:p w14:paraId="391A47E1" w14:textId="77777777" w:rsidR="003F5AEB" w:rsidRDefault="003F5AEB">
      <w:pPr>
        <w:rPr>
          <w:sz w:val="24"/>
          <w:szCs w:val="24"/>
        </w:rPr>
      </w:pPr>
      <w:r>
        <w:rPr>
          <w:sz w:val="24"/>
          <w:szCs w:val="24"/>
        </w:rPr>
        <w:t>2 EL klarer Honig</w:t>
      </w:r>
    </w:p>
    <w:p w14:paraId="13466C41" w14:textId="77777777" w:rsidR="000A1945" w:rsidRDefault="003F5AEB">
      <w:pPr>
        <w:rPr>
          <w:sz w:val="24"/>
          <w:szCs w:val="24"/>
        </w:rPr>
      </w:pPr>
      <w:r>
        <w:rPr>
          <w:sz w:val="24"/>
          <w:szCs w:val="24"/>
        </w:rPr>
        <w:t>Saft von ½ Zitrone</w:t>
      </w:r>
    </w:p>
    <w:p w14:paraId="3244BE09" w14:textId="77777777" w:rsidR="00A81369" w:rsidRDefault="000A1945">
      <w:pPr>
        <w:rPr>
          <w:sz w:val="24"/>
          <w:szCs w:val="24"/>
        </w:rPr>
      </w:pPr>
      <w:r>
        <w:rPr>
          <w:sz w:val="24"/>
          <w:szCs w:val="24"/>
        </w:rPr>
        <w:t>2 EL Hagebuttenpulver (</w:t>
      </w:r>
      <w:r w:rsidR="00A81369">
        <w:rPr>
          <w:sz w:val="24"/>
          <w:szCs w:val="24"/>
        </w:rPr>
        <w:t>Optional, ist aber reich an Vitamin C)</w:t>
      </w:r>
    </w:p>
    <w:p w14:paraId="1B4B8C49" w14:textId="77777777" w:rsidR="00A81369" w:rsidRDefault="00A81369">
      <w:pPr>
        <w:rPr>
          <w:sz w:val="24"/>
          <w:szCs w:val="24"/>
        </w:rPr>
      </w:pPr>
      <w:r>
        <w:rPr>
          <w:sz w:val="24"/>
          <w:szCs w:val="24"/>
        </w:rPr>
        <w:t>1 TL Vanilleextrakt (oder gemahlene Vanille)</w:t>
      </w:r>
    </w:p>
    <w:p w14:paraId="4591D702" w14:textId="77777777" w:rsidR="00CD7C8C" w:rsidRDefault="004F7698">
      <w:pPr>
        <w:rPr>
          <w:sz w:val="24"/>
          <w:szCs w:val="24"/>
        </w:rPr>
      </w:pPr>
      <w:r>
        <w:rPr>
          <w:sz w:val="24"/>
          <w:szCs w:val="24"/>
        </w:rPr>
        <w:t>3-4 TL gemahlener Kurkuma (oder frische Kurkuma gerieben)</w:t>
      </w:r>
      <w:r w:rsidR="00CD7C8C">
        <w:rPr>
          <w:sz w:val="24"/>
          <w:szCs w:val="24"/>
        </w:rPr>
        <w:t xml:space="preserve"> plus etwas Kurkuma zum Bestäuben</w:t>
      </w:r>
    </w:p>
    <w:p w14:paraId="4B21E795" w14:textId="71D81A93" w:rsidR="009508BB" w:rsidRDefault="009508BB">
      <w:pPr>
        <w:rPr>
          <w:sz w:val="24"/>
          <w:szCs w:val="24"/>
        </w:rPr>
      </w:pPr>
      <w:r>
        <w:rPr>
          <w:sz w:val="24"/>
          <w:szCs w:val="24"/>
        </w:rPr>
        <w:t>1 kleine Prise schwarzer Pfeffer aus der Mühle</w:t>
      </w:r>
    </w:p>
    <w:p w14:paraId="7D89A3D8" w14:textId="77777777" w:rsidR="009508BB" w:rsidRDefault="009508BB">
      <w:pPr>
        <w:rPr>
          <w:sz w:val="24"/>
          <w:szCs w:val="24"/>
        </w:rPr>
      </w:pPr>
      <w:r>
        <w:rPr>
          <w:sz w:val="24"/>
          <w:szCs w:val="24"/>
        </w:rPr>
        <w:t>4-5 Eiswürfel</w:t>
      </w:r>
    </w:p>
    <w:p w14:paraId="7FBBF34C" w14:textId="77777777" w:rsidR="009508BB" w:rsidRDefault="009508BB">
      <w:pPr>
        <w:rPr>
          <w:sz w:val="24"/>
          <w:szCs w:val="24"/>
        </w:rPr>
      </w:pPr>
    </w:p>
    <w:p w14:paraId="542299DB" w14:textId="4F557384" w:rsidR="00E14952" w:rsidRDefault="00E14952">
      <w:pPr>
        <w:rPr>
          <w:sz w:val="24"/>
          <w:szCs w:val="24"/>
        </w:rPr>
      </w:pPr>
      <w:r>
        <w:rPr>
          <w:sz w:val="24"/>
          <w:szCs w:val="24"/>
        </w:rPr>
        <w:t>Zubereitung:</w:t>
      </w:r>
    </w:p>
    <w:p w14:paraId="6153486A" w14:textId="53DA7A5A" w:rsidR="000E01E8" w:rsidRPr="00471D21" w:rsidRDefault="009508BB" w:rsidP="00E76E01">
      <w:pPr>
        <w:pStyle w:val="ListParagraph"/>
        <w:numPr>
          <w:ilvl w:val="0"/>
          <w:numId w:val="137"/>
        </w:numPr>
        <w:spacing w:after="120"/>
        <w:ind w:left="714" w:hanging="357"/>
        <w:contextualSpacing w:val="0"/>
        <w:jc w:val="both"/>
        <w:rPr>
          <w:sz w:val="24"/>
          <w:szCs w:val="24"/>
        </w:rPr>
      </w:pPr>
      <w:r w:rsidRPr="00471D21">
        <w:rPr>
          <w:sz w:val="24"/>
          <w:szCs w:val="24"/>
        </w:rPr>
        <w:t>Alle Zutaten im Standmixer auf höchster Stufe pürieren</w:t>
      </w:r>
      <w:r w:rsidR="000E01E8" w:rsidRPr="00471D21">
        <w:rPr>
          <w:sz w:val="24"/>
          <w:szCs w:val="24"/>
        </w:rPr>
        <w:t xml:space="preserve">, bis die Mischung glatt ist. Nach Belieben mehr Joghurt untermixen. Das Lassi auf 2 große (oder 4 kleine) </w:t>
      </w:r>
      <w:r w:rsidR="00471D21" w:rsidRPr="00471D21">
        <w:rPr>
          <w:sz w:val="24"/>
          <w:szCs w:val="24"/>
        </w:rPr>
        <w:t>G</w:t>
      </w:r>
      <w:r w:rsidR="000E01E8" w:rsidRPr="00471D21">
        <w:rPr>
          <w:sz w:val="24"/>
          <w:szCs w:val="24"/>
        </w:rPr>
        <w:t>läser verteilen. Besonders hübsch sieht es aus, wenn man noch etwas gemahlenen Kurkuma darüber streut.</w:t>
      </w:r>
    </w:p>
    <w:p w14:paraId="389D32E2" w14:textId="0A5A24FA" w:rsidR="000E01E8" w:rsidRPr="00471D21" w:rsidRDefault="000E01E8" w:rsidP="00E76E01">
      <w:pPr>
        <w:pStyle w:val="ListParagraph"/>
        <w:numPr>
          <w:ilvl w:val="0"/>
          <w:numId w:val="137"/>
        </w:numPr>
        <w:spacing w:after="120"/>
        <w:ind w:left="714" w:hanging="357"/>
        <w:contextualSpacing w:val="0"/>
        <w:jc w:val="both"/>
        <w:rPr>
          <w:sz w:val="24"/>
          <w:szCs w:val="24"/>
        </w:rPr>
      </w:pPr>
      <w:r w:rsidRPr="00471D21">
        <w:rPr>
          <w:sz w:val="24"/>
          <w:szCs w:val="24"/>
        </w:rPr>
        <w:t xml:space="preserve">Mit </w:t>
      </w:r>
      <w:r w:rsidR="00471D21" w:rsidRPr="00471D21">
        <w:rPr>
          <w:sz w:val="24"/>
          <w:szCs w:val="24"/>
        </w:rPr>
        <w:t xml:space="preserve">Trinkhalmen </w:t>
      </w:r>
      <w:r w:rsidRPr="00471D21">
        <w:rPr>
          <w:sz w:val="24"/>
          <w:szCs w:val="24"/>
        </w:rPr>
        <w:t>servieren.</w:t>
      </w:r>
    </w:p>
    <w:p w14:paraId="39E049C4" w14:textId="77777777" w:rsidR="000E01E8" w:rsidRDefault="000E01E8">
      <w:pPr>
        <w:rPr>
          <w:sz w:val="24"/>
          <w:szCs w:val="24"/>
        </w:rPr>
      </w:pPr>
    </w:p>
    <w:p w14:paraId="3B8BF82A" w14:textId="77777777" w:rsidR="000E01E8" w:rsidRDefault="000E01E8">
      <w:pPr>
        <w:rPr>
          <w:sz w:val="24"/>
          <w:szCs w:val="24"/>
        </w:rPr>
      </w:pPr>
    </w:p>
    <w:p w14:paraId="07AD35A5" w14:textId="6176FE03" w:rsidR="00686BD5" w:rsidRDefault="000E01E8">
      <w:pPr>
        <w:rPr>
          <w:sz w:val="24"/>
          <w:szCs w:val="24"/>
        </w:rPr>
      </w:pPr>
      <w:r>
        <w:rPr>
          <w:sz w:val="24"/>
          <w:szCs w:val="24"/>
        </w:rPr>
        <w:t xml:space="preserve">Tipp: ist ein echter Immunsystem stärkendes </w:t>
      </w:r>
      <w:r w:rsidR="00471D21">
        <w:rPr>
          <w:sz w:val="24"/>
          <w:szCs w:val="24"/>
        </w:rPr>
        <w:t>G</w:t>
      </w:r>
      <w:r>
        <w:rPr>
          <w:sz w:val="24"/>
          <w:szCs w:val="24"/>
        </w:rPr>
        <w:t xml:space="preserve">etränk. Immer gute </w:t>
      </w:r>
      <w:r w:rsidR="00471D21">
        <w:rPr>
          <w:sz w:val="24"/>
          <w:szCs w:val="24"/>
        </w:rPr>
        <w:t>G</w:t>
      </w:r>
      <w:r>
        <w:rPr>
          <w:sz w:val="24"/>
          <w:szCs w:val="24"/>
        </w:rPr>
        <w:t>ewürze verwenden, sonst schmeckt das alles nicht.</w:t>
      </w:r>
      <w:r w:rsidR="00686BD5">
        <w:rPr>
          <w:sz w:val="24"/>
          <w:szCs w:val="24"/>
        </w:rPr>
        <w:br w:type="page"/>
      </w:r>
    </w:p>
    <w:p w14:paraId="6D9B1984" w14:textId="12A73828" w:rsidR="0067644A" w:rsidRDefault="0067644A" w:rsidP="00E14952">
      <w:pPr>
        <w:pStyle w:val="Heading2"/>
        <w:spacing w:after="240"/>
      </w:pPr>
      <w:r>
        <w:lastRenderedPageBreak/>
        <w:t>Süßer Haselnuss-Masala-Chai</w:t>
      </w:r>
      <w:r w:rsidR="001028C4">
        <w:rPr>
          <w:rStyle w:val="FootnoteReference"/>
        </w:rPr>
        <w:footnoteReference w:id="1852"/>
      </w:r>
    </w:p>
    <w:p w14:paraId="385FFA67" w14:textId="7E3A6F11" w:rsidR="0067644A" w:rsidRDefault="0067644A" w:rsidP="000908D1">
      <w:pPr>
        <w:tabs>
          <w:tab w:val="center" w:pos="4896"/>
        </w:tabs>
        <w:rPr>
          <w:sz w:val="24"/>
          <w:szCs w:val="24"/>
        </w:rPr>
      </w:pPr>
      <w:r w:rsidRPr="00E14952">
        <w:rPr>
          <w:sz w:val="24"/>
          <w:szCs w:val="24"/>
          <w:u w:val="single"/>
        </w:rPr>
        <w:t>Zutaten</w:t>
      </w:r>
      <w:r>
        <w:rPr>
          <w:sz w:val="24"/>
          <w:szCs w:val="24"/>
        </w:rPr>
        <w:t xml:space="preserve"> </w:t>
      </w:r>
      <w:r w:rsidR="00E14952">
        <w:rPr>
          <w:sz w:val="24"/>
          <w:szCs w:val="24"/>
        </w:rPr>
        <w:t>(</w:t>
      </w:r>
      <w:r>
        <w:rPr>
          <w:sz w:val="24"/>
          <w:szCs w:val="24"/>
        </w:rPr>
        <w:t>für 4 Portionen</w:t>
      </w:r>
      <w:r w:rsidR="00E14952">
        <w:rPr>
          <w:sz w:val="24"/>
          <w:szCs w:val="24"/>
        </w:rPr>
        <w:t>):</w:t>
      </w:r>
    </w:p>
    <w:p w14:paraId="54129B72" w14:textId="47DB5868" w:rsidR="0067644A" w:rsidRDefault="0067644A" w:rsidP="000908D1">
      <w:pPr>
        <w:tabs>
          <w:tab w:val="center" w:pos="4896"/>
        </w:tabs>
        <w:rPr>
          <w:sz w:val="24"/>
          <w:szCs w:val="24"/>
        </w:rPr>
      </w:pPr>
      <w:r>
        <w:rPr>
          <w:sz w:val="24"/>
          <w:szCs w:val="24"/>
        </w:rPr>
        <w:t>2 Stangen Zimt</w:t>
      </w:r>
    </w:p>
    <w:p w14:paraId="44DB679F" w14:textId="46D3FB32" w:rsidR="0067644A" w:rsidRDefault="0067644A" w:rsidP="000908D1">
      <w:pPr>
        <w:tabs>
          <w:tab w:val="center" w:pos="4896"/>
        </w:tabs>
        <w:rPr>
          <w:sz w:val="24"/>
          <w:szCs w:val="24"/>
        </w:rPr>
      </w:pPr>
      <w:r>
        <w:rPr>
          <w:sz w:val="24"/>
          <w:szCs w:val="24"/>
        </w:rPr>
        <w:t>6 Gewürznelken</w:t>
      </w:r>
    </w:p>
    <w:p w14:paraId="4D5877DE" w14:textId="03ED125C" w:rsidR="0067644A" w:rsidRDefault="0067644A" w:rsidP="000908D1">
      <w:pPr>
        <w:tabs>
          <w:tab w:val="center" w:pos="4896"/>
        </w:tabs>
        <w:rPr>
          <w:sz w:val="24"/>
          <w:szCs w:val="24"/>
        </w:rPr>
      </w:pPr>
      <w:r>
        <w:rPr>
          <w:sz w:val="24"/>
          <w:szCs w:val="24"/>
        </w:rPr>
        <w:t>6 Kardamonkapseln, aufgeschlitzt</w:t>
      </w:r>
    </w:p>
    <w:p w14:paraId="78CAA0C0" w14:textId="3168442A" w:rsidR="0067644A" w:rsidRDefault="0067644A" w:rsidP="000908D1">
      <w:pPr>
        <w:tabs>
          <w:tab w:val="center" w:pos="4896"/>
        </w:tabs>
        <w:rPr>
          <w:sz w:val="24"/>
          <w:szCs w:val="24"/>
        </w:rPr>
      </w:pPr>
      <w:r>
        <w:rPr>
          <w:sz w:val="24"/>
          <w:szCs w:val="24"/>
        </w:rPr>
        <w:t>2 Sternanis</w:t>
      </w:r>
    </w:p>
    <w:p w14:paraId="080BCE63" w14:textId="6B7E18E8" w:rsidR="0067644A" w:rsidRDefault="0067644A" w:rsidP="000908D1">
      <w:pPr>
        <w:tabs>
          <w:tab w:val="center" w:pos="4896"/>
        </w:tabs>
        <w:rPr>
          <w:sz w:val="24"/>
          <w:szCs w:val="24"/>
        </w:rPr>
      </w:pPr>
      <w:r>
        <w:rPr>
          <w:sz w:val="24"/>
          <w:szCs w:val="24"/>
        </w:rPr>
        <w:t>1 Scheibe frischer Ingwer</w:t>
      </w:r>
    </w:p>
    <w:p w14:paraId="48638B60" w14:textId="74C0FB74" w:rsidR="0067644A" w:rsidRDefault="0067644A" w:rsidP="000908D1">
      <w:pPr>
        <w:tabs>
          <w:tab w:val="center" w:pos="4896"/>
        </w:tabs>
        <w:rPr>
          <w:sz w:val="24"/>
          <w:szCs w:val="24"/>
        </w:rPr>
      </w:pPr>
      <w:r>
        <w:rPr>
          <w:sz w:val="24"/>
          <w:szCs w:val="24"/>
        </w:rPr>
        <w:t>2 EL schwarzer oder grüner Tee</w:t>
      </w:r>
    </w:p>
    <w:p w14:paraId="3C44ACAE" w14:textId="6083DA4C" w:rsidR="0067644A" w:rsidRDefault="0067644A" w:rsidP="000908D1">
      <w:pPr>
        <w:tabs>
          <w:tab w:val="center" w:pos="4896"/>
        </w:tabs>
        <w:rPr>
          <w:sz w:val="24"/>
          <w:szCs w:val="24"/>
        </w:rPr>
      </w:pPr>
      <w:r>
        <w:rPr>
          <w:sz w:val="24"/>
          <w:szCs w:val="24"/>
        </w:rPr>
        <w:t>1-2 EL brauner Zucker</w:t>
      </w:r>
    </w:p>
    <w:p w14:paraId="5E56BE28" w14:textId="3D5A9271" w:rsidR="0067644A" w:rsidRDefault="0067644A" w:rsidP="000908D1">
      <w:pPr>
        <w:tabs>
          <w:tab w:val="center" w:pos="4896"/>
        </w:tabs>
        <w:rPr>
          <w:sz w:val="24"/>
          <w:szCs w:val="24"/>
        </w:rPr>
      </w:pPr>
      <w:r>
        <w:rPr>
          <w:sz w:val="24"/>
          <w:szCs w:val="24"/>
        </w:rPr>
        <w:t>250 g Mandel/Haselnussmilch</w:t>
      </w:r>
    </w:p>
    <w:p w14:paraId="56B0C40E" w14:textId="565E201B" w:rsidR="0067644A" w:rsidRDefault="0067644A" w:rsidP="000908D1">
      <w:pPr>
        <w:tabs>
          <w:tab w:val="center" w:pos="4896"/>
        </w:tabs>
        <w:rPr>
          <w:sz w:val="24"/>
          <w:szCs w:val="24"/>
        </w:rPr>
      </w:pPr>
    </w:p>
    <w:p w14:paraId="4CF9199B" w14:textId="171EC49A" w:rsidR="00E14952" w:rsidRDefault="00E14952" w:rsidP="000908D1">
      <w:pPr>
        <w:tabs>
          <w:tab w:val="center" w:pos="4896"/>
        </w:tabs>
        <w:rPr>
          <w:sz w:val="24"/>
          <w:szCs w:val="24"/>
        </w:rPr>
      </w:pPr>
      <w:r>
        <w:rPr>
          <w:sz w:val="24"/>
          <w:szCs w:val="24"/>
        </w:rPr>
        <w:t>Zubereitung:</w:t>
      </w:r>
    </w:p>
    <w:p w14:paraId="74028F89" w14:textId="0679F68B" w:rsidR="0067644A" w:rsidRPr="000C2752" w:rsidRDefault="0067644A" w:rsidP="00E76E01">
      <w:pPr>
        <w:pStyle w:val="ListParagraph"/>
        <w:numPr>
          <w:ilvl w:val="0"/>
          <w:numId w:val="120"/>
        </w:numPr>
        <w:tabs>
          <w:tab w:val="center" w:pos="4896"/>
        </w:tabs>
        <w:spacing w:after="120"/>
        <w:ind w:left="714" w:hanging="357"/>
        <w:contextualSpacing w:val="0"/>
        <w:jc w:val="both"/>
        <w:rPr>
          <w:sz w:val="24"/>
          <w:szCs w:val="24"/>
        </w:rPr>
      </w:pPr>
      <w:r w:rsidRPr="000C2752">
        <w:rPr>
          <w:sz w:val="24"/>
          <w:szCs w:val="24"/>
        </w:rPr>
        <w:t xml:space="preserve">250 ml Wasser und die Gewürze in einem </w:t>
      </w:r>
      <w:r w:rsidR="000C2752" w:rsidRPr="000C2752">
        <w:rPr>
          <w:sz w:val="24"/>
          <w:szCs w:val="24"/>
        </w:rPr>
        <w:t>T</w:t>
      </w:r>
      <w:r w:rsidRPr="000C2752">
        <w:rPr>
          <w:sz w:val="24"/>
          <w:szCs w:val="24"/>
        </w:rPr>
        <w:t xml:space="preserve">opf langsam zum </w:t>
      </w:r>
      <w:r w:rsidR="000C2752" w:rsidRPr="000C2752">
        <w:rPr>
          <w:sz w:val="24"/>
          <w:szCs w:val="24"/>
        </w:rPr>
        <w:t>K</w:t>
      </w:r>
      <w:r w:rsidRPr="000C2752">
        <w:rPr>
          <w:sz w:val="24"/>
          <w:szCs w:val="24"/>
        </w:rPr>
        <w:t>ochen bringen, dann die Hitze reduzieren und 15 Minuten köcheln lassen.</w:t>
      </w:r>
    </w:p>
    <w:p w14:paraId="4C2917FA" w14:textId="6D5742D5" w:rsidR="0067644A" w:rsidRPr="000C2752" w:rsidRDefault="0067644A" w:rsidP="00E76E01">
      <w:pPr>
        <w:pStyle w:val="ListParagraph"/>
        <w:numPr>
          <w:ilvl w:val="0"/>
          <w:numId w:val="120"/>
        </w:numPr>
        <w:tabs>
          <w:tab w:val="center" w:pos="4896"/>
        </w:tabs>
        <w:spacing w:after="120"/>
        <w:ind w:left="714" w:hanging="357"/>
        <w:contextualSpacing w:val="0"/>
        <w:jc w:val="both"/>
        <w:rPr>
          <w:sz w:val="24"/>
          <w:szCs w:val="24"/>
        </w:rPr>
      </w:pPr>
      <w:r w:rsidRPr="000C2752">
        <w:rPr>
          <w:sz w:val="24"/>
          <w:szCs w:val="24"/>
        </w:rPr>
        <w:t>Vom Herd nehmen</w:t>
      </w:r>
      <w:r w:rsidR="00F3103F" w:rsidRPr="000C2752">
        <w:rPr>
          <w:sz w:val="24"/>
          <w:szCs w:val="24"/>
        </w:rPr>
        <w:t>, den Tee und den Zucker hinzugeben und 5-7 Minuten ziehen lassen. Die Gewürze und den Tee abseihen und umrühren. Die Nussmilch zugießen, bis knapp unter den Siedepunkt erhitzen, in Tassen füllen und servieren.</w:t>
      </w:r>
    </w:p>
    <w:p w14:paraId="272812C7" w14:textId="47652CEA" w:rsidR="007F26D2" w:rsidRDefault="007F26D2" w:rsidP="000908D1">
      <w:pPr>
        <w:tabs>
          <w:tab w:val="center" w:pos="4896"/>
        </w:tabs>
        <w:rPr>
          <w:sz w:val="24"/>
          <w:szCs w:val="24"/>
        </w:rPr>
      </w:pPr>
    </w:p>
    <w:p w14:paraId="0F78F7EF" w14:textId="22664923" w:rsidR="00B46E96" w:rsidRDefault="007F26D2" w:rsidP="00E14952">
      <w:pPr>
        <w:tabs>
          <w:tab w:val="center" w:pos="4896"/>
        </w:tabs>
        <w:ind w:left="708" w:hanging="708"/>
        <w:jc w:val="both"/>
        <w:rPr>
          <w:sz w:val="24"/>
          <w:szCs w:val="24"/>
        </w:rPr>
      </w:pPr>
      <w:r>
        <w:rPr>
          <w:sz w:val="24"/>
          <w:szCs w:val="24"/>
        </w:rPr>
        <w:t>Tipp:</w:t>
      </w:r>
      <w:r w:rsidR="00E14952">
        <w:rPr>
          <w:sz w:val="24"/>
          <w:szCs w:val="24"/>
        </w:rPr>
        <w:tab/>
        <w:t>R</w:t>
      </w:r>
      <w:r w:rsidR="00F2745D">
        <w:rPr>
          <w:sz w:val="24"/>
          <w:szCs w:val="24"/>
        </w:rPr>
        <w:t xml:space="preserve">eife, übrig geblieben Bananen kann man in einem </w:t>
      </w:r>
      <w:r w:rsidR="00C072DD">
        <w:rPr>
          <w:sz w:val="24"/>
          <w:szCs w:val="24"/>
        </w:rPr>
        <w:t>G</w:t>
      </w:r>
      <w:r w:rsidR="00F2745D">
        <w:rPr>
          <w:sz w:val="24"/>
          <w:szCs w:val="24"/>
        </w:rPr>
        <w:t xml:space="preserve">efäß im </w:t>
      </w:r>
      <w:r w:rsidR="00C072DD">
        <w:rPr>
          <w:sz w:val="24"/>
          <w:szCs w:val="24"/>
        </w:rPr>
        <w:t>G</w:t>
      </w:r>
      <w:r w:rsidR="00F2745D">
        <w:rPr>
          <w:sz w:val="24"/>
          <w:szCs w:val="24"/>
        </w:rPr>
        <w:t>efrierschrank aufbewahren</w:t>
      </w:r>
      <w:r w:rsidR="00C072DD">
        <w:rPr>
          <w:sz w:val="24"/>
          <w:szCs w:val="24"/>
        </w:rPr>
        <w:t>. Sie eigenen sich ehrvorragend für Smoothies und man braucht keine Eiswürfel.</w:t>
      </w:r>
    </w:p>
    <w:p w14:paraId="36443B5E" w14:textId="77777777" w:rsidR="00B46E96" w:rsidRDefault="00B46E96">
      <w:pPr>
        <w:rPr>
          <w:sz w:val="24"/>
          <w:szCs w:val="24"/>
        </w:rPr>
      </w:pPr>
      <w:r>
        <w:rPr>
          <w:sz w:val="24"/>
          <w:szCs w:val="24"/>
        </w:rPr>
        <w:br w:type="page"/>
      </w:r>
    </w:p>
    <w:p w14:paraId="5E0044E4" w14:textId="577895B3" w:rsidR="007F26D2" w:rsidRDefault="00B46E96" w:rsidP="00E14952">
      <w:pPr>
        <w:pStyle w:val="Heading2"/>
        <w:spacing w:after="240"/>
      </w:pPr>
      <w:r>
        <w:lastRenderedPageBreak/>
        <w:t>Lassi mit Safran, Honig und Hagebutte</w:t>
      </w:r>
      <w:r w:rsidR="00574BDC">
        <w:rPr>
          <w:rStyle w:val="FootnoteReference"/>
        </w:rPr>
        <w:footnoteReference w:id="1853"/>
      </w:r>
      <w:r>
        <w:t xml:space="preserve"> </w:t>
      </w:r>
    </w:p>
    <w:p w14:paraId="3A76B3D8" w14:textId="5D8CF4C9" w:rsidR="00657188" w:rsidRDefault="00657188" w:rsidP="000908D1">
      <w:pPr>
        <w:tabs>
          <w:tab w:val="center" w:pos="4896"/>
        </w:tabs>
        <w:rPr>
          <w:sz w:val="24"/>
          <w:szCs w:val="24"/>
        </w:rPr>
      </w:pPr>
      <w:r w:rsidRPr="00E14952">
        <w:rPr>
          <w:sz w:val="24"/>
          <w:szCs w:val="24"/>
          <w:u w:val="single"/>
        </w:rPr>
        <w:t>Zutaten</w:t>
      </w:r>
      <w:r>
        <w:rPr>
          <w:sz w:val="24"/>
          <w:szCs w:val="24"/>
        </w:rPr>
        <w:t xml:space="preserve"> </w:t>
      </w:r>
      <w:r w:rsidR="00E14952">
        <w:rPr>
          <w:sz w:val="24"/>
          <w:szCs w:val="24"/>
        </w:rPr>
        <w:t>(</w:t>
      </w:r>
      <w:r>
        <w:rPr>
          <w:sz w:val="24"/>
          <w:szCs w:val="24"/>
        </w:rPr>
        <w:t>für 2 Portionen</w:t>
      </w:r>
      <w:r w:rsidR="00E14952">
        <w:rPr>
          <w:sz w:val="24"/>
          <w:szCs w:val="24"/>
        </w:rPr>
        <w:t>)</w:t>
      </w:r>
      <w:r>
        <w:rPr>
          <w:sz w:val="24"/>
          <w:szCs w:val="24"/>
        </w:rPr>
        <w:t>:</w:t>
      </w:r>
    </w:p>
    <w:p w14:paraId="4D41F3B1" w14:textId="770FF6A9" w:rsidR="00B46E96" w:rsidRDefault="00B46E96" w:rsidP="000908D1">
      <w:pPr>
        <w:tabs>
          <w:tab w:val="center" w:pos="4896"/>
        </w:tabs>
        <w:rPr>
          <w:sz w:val="24"/>
          <w:szCs w:val="24"/>
        </w:rPr>
      </w:pPr>
      <w:r>
        <w:rPr>
          <w:sz w:val="24"/>
          <w:szCs w:val="24"/>
        </w:rPr>
        <w:t>350 g Joghurt</w:t>
      </w:r>
    </w:p>
    <w:p w14:paraId="783AF60D" w14:textId="2A75B4A4" w:rsidR="00B46E96" w:rsidRDefault="00B46E96" w:rsidP="000908D1">
      <w:pPr>
        <w:tabs>
          <w:tab w:val="center" w:pos="4896"/>
        </w:tabs>
        <w:rPr>
          <w:sz w:val="24"/>
          <w:szCs w:val="24"/>
        </w:rPr>
      </w:pPr>
      <w:r>
        <w:rPr>
          <w:sz w:val="24"/>
          <w:szCs w:val="24"/>
        </w:rPr>
        <w:t>2 EL klarer Honig</w:t>
      </w:r>
    </w:p>
    <w:p w14:paraId="009FBC24" w14:textId="7B9FB7CE" w:rsidR="00B46E96" w:rsidRDefault="00B46E96" w:rsidP="000908D1">
      <w:pPr>
        <w:tabs>
          <w:tab w:val="center" w:pos="4896"/>
        </w:tabs>
        <w:rPr>
          <w:sz w:val="24"/>
          <w:szCs w:val="24"/>
        </w:rPr>
      </w:pPr>
      <w:r>
        <w:rPr>
          <w:sz w:val="24"/>
          <w:szCs w:val="24"/>
        </w:rPr>
        <w:t>2 TL Hagebuttenpulver (oder ½ TL Zimt)</w:t>
      </w:r>
    </w:p>
    <w:p w14:paraId="395B425D" w14:textId="78B4805D" w:rsidR="00B46E96" w:rsidRDefault="00B46E96" w:rsidP="000908D1">
      <w:pPr>
        <w:tabs>
          <w:tab w:val="center" w:pos="4896"/>
        </w:tabs>
        <w:rPr>
          <w:sz w:val="24"/>
          <w:szCs w:val="24"/>
        </w:rPr>
      </w:pPr>
      <w:r>
        <w:rPr>
          <w:sz w:val="24"/>
          <w:szCs w:val="24"/>
        </w:rPr>
        <w:t>1 TL Bienenbrot (optional)</w:t>
      </w:r>
    </w:p>
    <w:p w14:paraId="3FAD6B6B" w14:textId="6B1EF2CD" w:rsidR="00B46E96" w:rsidRDefault="00B46E96" w:rsidP="000908D1">
      <w:pPr>
        <w:tabs>
          <w:tab w:val="center" w:pos="4896"/>
        </w:tabs>
        <w:rPr>
          <w:sz w:val="24"/>
          <w:szCs w:val="24"/>
        </w:rPr>
      </w:pPr>
      <w:r>
        <w:rPr>
          <w:sz w:val="24"/>
          <w:szCs w:val="24"/>
        </w:rPr>
        <w:t xml:space="preserve">½ TL </w:t>
      </w:r>
      <w:r w:rsidR="00657188">
        <w:rPr>
          <w:sz w:val="24"/>
          <w:szCs w:val="24"/>
        </w:rPr>
        <w:t>frisch gemahlene Kardamonkapseln</w:t>
      </w:r>
    </w:p>
    <w:p w14:paraId="1D55817C" w14:textId="796DEB20" w:rsidR="00657188" w:rsidRDefault="00657188" w:rsidP="000908D1">
      <w:pPr>
        <w:tabs>
          <w:tab w:val="center" w:pos="4896"/>
        </w:tabs>
        <w:rPr>
          <w:sz w:val="24"/>
          <w:szCs w:val="24"/>
        </w:rPr>
      </w:pPr>
      <w:r>
        <w:rPr>
          <w:sz w:val="24"/>
          <w:szCs w:val="24"/>
        </w:rPr>
        <w:t>2 Prisen Safranpulver</w:t>
      </w:r>
    </w:p>
    <w:p w14:paraId="201D7E17" w14:textId="6B083A18" w:rsidR="00657188" w:rsidRDefault="00657188" w:rsidP="000908D1">
      <w:pPr>
        <w:tabs>
          <w:tab w:val="center" w:pos="4896"/>
        </w:tabs>
        <w:rPr>
          <w:sz w:val="24"/>
          <w:szCs w:val="24"/>
        </w:rPr>
      </w:pPr>
      <w:r>
        <w:rPr>
          <w:sz w:val="24"/>
          <w:szCs w:val="24"/>
        </w:rPr>
        <w:t>1 Prise Salz</w:t>
      </w:r>
    </w:p>
    <w:p w14:paraId="35A9A501" w14:textId="08E231E0" w:rsidR="00657188" w:rsidRDefault="00657188" w:rsidP="000908D1">
      <w:pPr>
        <w:tabs>
          <w:tab w:val="center" w:pos="4896"/>
        </w:tabs>
        <w:rPr>
          <w:sz w:val="24"/>
          <w:szCs w:val="24"/>
        </w:rPr>
      </w:pPr>
      <w:r>
        <w:rPr>
          <w:sz w:val="24"/>
          <w:szCs w:val="24"/>
        </w:rPr>
        <w:t>2 Eiswürfel</w:t>
      </w:r>
    </w:p>
    <w:p w14:paraId="68A00C9B" w14:textId="647F0D21" w:rsidR="00657188" w:rsidRDefault="00657188" w:rsidP="000908D1">
      <w:pPr>
        <w:tabs>
          <w:tab w:val="center" w:pos="4896"/>
        </w:tabs>
        <w:rPr>
          <w:sz w:val="24"/>
          <w:szCs w:val="24"/>
        </w:rPr>
      </w:pPr>
    </w:p>
    <w:p w14:paraId="6F125FEC" w14:textId="03C33DB9" w:rsidR="00E14952" w:rsidRDefault="00E14952" w:rsidP="000908D1">
      <w:pPr>
        <w:tabs>
          <w:tab w:val="center" w:pos="4896"/>
        </w:tabs>
        <w:rPr>
          <w:sz w:val="24"/>
          <w:szCs w:val="24"/>
        </w:rPr>
      </w:pPr>
      <w:r>
        <w:rPr>
          <w:sz w:val="24"/>
          <w:szCs w:val="24"/>
        </w:rPr>
        <w:t>Zubereitung:</w:t>
      </w:r>
    </w:p>
    <w:p w14:paraId="79279E26" w14:textId="71564CB9" w:rsidR="00007AFE" w:rsidRDefault="00657188" w:rsidP="00E14952">
      <w:pPr>
        <w:tabs>
          <w:tab w:val="center" w:pos="4896"/>
        </w:tabs>
        <w:jc w:val="both"/>
        <w:rPr>
          <w:sz w:val="24"/>
          <w:szCs w:val="24"/>
        </w:rPr>
      </w:pPr>
      <w:r>
        <w:rPr>
          <w:sz w:val="24"/>
          <w:szCs w:val="24"/>
        </w:rPr>
        <w:t>Alle Zutaten in einem Standmixer mit 120 ml Wasser fein pürieren, bis es schäumt. Abschmecken, eventuell mehr Safran hinzugeben. In 2 Gläser füllen und sofort servieren.</w:t>
      </w:r>
    </w:p>
    <w:p w14:paraId="09617C90" w14:textId="77777777" w:rsidR="009F6F9F" w:rsidRDefault="009F6F9F">
      <w:pPr>
        <w:rPr>
          <w:sz w:val="24"/>
          <w:szCs w:val="24"/>
        </w:rPr>
      </w:pPr>
      <w:r>
        <w:rPr>
          <w:sz w:val="24"/>
          <w:szCs w:val="24"/>
        </w:rPr>
        <w:br w:type="page"/>
      </w:r>
    </w:p>
    <w:p w14:paraId="1601DC21" w14:textId="6EB849AE" w:rsidR="009F6F9F" w:rsidRDefault="009F6F9F" w:rsidP="00E14952">
      <w:pPr>
        <w:pStyle w:val="Heading2"/>
        <w:spacing w:after="240"/>
      </w:pPr>
      <w:r>
        <w:lastRenderedPageBreak/>
        <w:t>Drachenfrucht-Milchshake</w:t>
      </w:r>
      <w:r w:rsidR="00574BDC">
        <w:rPr>
          <w:rStyle w:val="FootnoteReference"/>
        </w:rPr>
        <w:footnoteReference w:id="1854"/>
      </w:r>
      <w:r>
        <w:t xml:space="preserve"> </w:t>
      </w:r>
    </w:p>
    <w:p w14:paraId="32BA8E6E" w14:textId="5E5BC5BB" w:rsidR="00E14952" w:rsidRPr="00E14952" w:rsidRDefault="00E14952">
      <w:pPr>
        <w:rPr>
          <w:sz w:val="24"/>
          <w:szCs w:val="24"/>
          <w:u w:val="single"/>
        </w:rPr>
      </w:pPr>
      <w:r w:rsidRPr="00E14952">
        <w:rPr>
          <w:sz w:val="24"/>
          <w:szCs w:val="24"/>
          <w:u w:val="single"/>
        </w:rPr>
        <w:t>Zutaten:</w:t>
      </w:r>
    </w:p>
    <w:p w14:paraId="3ED34527" w14:textId="0854A7EB" w:rsidR="009F6F9F" w:rsidRDefault="009F6F9F">
      <w:pPr>
        <w:rPr>
          <w:sz w:val="24"/>
          <w:szCs w:val="24"/>
        </w:rPr>
      </w:pPr>
      <w:r>
        <w:rPr>
          <w:sz w:val="24"/>
          <w:szCs w:val="24"/>
        </w:rPr>
        <w:t>1 Drachenfrucht, geschält und in Stücke geschnitten</w:t>
      </w:r>
    </w:p>
    <w:p w14:paraId="4EACC279" w14:textId="46785AD4" w:rsidR="009F6F9F" w:rsidRDefault="009F6F9F">
      <w:pPr>
        <w:rPr>
          <w:sz w:val="24"/>
          <w:szCs w:val="24"/>
        </w:rPr>
      </w:pPr>
      <w:r>
        <w:rPr>
          <w:sz w:val="24"/>
          <w:szCs w:val="24"/>
        </w:rPr>
        <w:t xml:space="preserve">1 </w:t>
      </w:r>
      <w:r w:rsidR="003B0FCD">
        <w:rPr>
          <w:sz w:val="24"/>
          <w:szCs w:val="24"/>
        </w:rPr>
        <w:t>B</w:t>
      </w:r>
      <w:r>
        <w:rPr>
          <w:sz w:val="24"/>
          <w:szCs w:val="24"/>
        </w:rPr>
        <w:t xml:space="preserve">anane, geschält und in </w:t>
      </w:r>
      <w:r w:rsidR="003B0FCD">
        <w:rPr>
          <w:sz w:val="24"/>
          <w:szCs w:val="24"/>
        </w:rPr>
        <w:t>S</w:t>
      </w:r>
      <w:r>
        <w:rPr>
          <w:sz w:val="24"/>
          <w:szCs w:val="24"/>
        </w:rPr>
        <w:t>tücke geschnitten</w:t>
      </w:r>
    </w:p>
    <w:p w14:paraId="7F3A1733" w14:textId="1A1C1120" w:rsidR="004F12D8" w:rsidRDefault="009F6F9F">
      <w:pPr>
        <w:rPr>
          <w:sz w:val="24"/>
          <w:szCs w:val="24"/>
        </w:rPr>
      </w:pPr>
      <w:r>
        <w:rPr>
          <w:sz w:val="24"/>
          <w:szCs w:val="24"/>
        </w:rPr>
        <w:t xml:space="preserve">1 junge </w:t>
      </w:r>
      <w:r w:rsidR="003B0FCD">
        <w:rPr>
          <w:sz w:val="24"/>
          <w:szCs w:val="24"/>
        </w:rPr>
        <w:t>T</w:t>
      </w:r>
      <w:r>
        <w:rPr>
          <w:sz w:val="24"/>
          <w:szCs w:val="24"/>
        </w:rPr>
        <w:t>rink</w:t>
      </w:r>
      <w:r w:rsidR="003B0FCD">
        <w:rPr>
          <w:sz w:val="24"/>
          <w:szCs w:val="24"/>
        </w:rPr>
        <w:t>-K</w:t>
      </w:r>
      <w:r>
        <w:rPr>
          <w:sz w:val="24"/>
          <w:szCs w:val="24"/>
        </w:rPr>
        <w:t>okosnuss</w:t>
      </w:r>
      <w:r w:rsidR="004C177B">
        <w:rPr>
          <w:sz w:val="24"/>
          <w:szCs w:val="24"/>
        </w:rPr>
        <w:t xml:space="preserve"> (oder 400 ml ungesüßte Trink-</w:t>
      </w:r>
      <w:r w:rsidR="003B0FCD">
        <w:rPr>
          <w:sz w:val="24"/>
          <w:szCs w:val="24"/>
        </w:rPr>
        <w:t>K</w:t>
      </w:r>
      <w:r w:rsidR="004C177B">
        <w:rPr>
          <w:sz w:val="24"/>
          <w:szCs w:val="24"/>
        </w:rPr>
        <w:t>okosmilc</w:t>
      </w:r>
      <w:r w:rsidR="004F12D8">
        <w:rPr>
          <w:sz w:val="24"/>
          <w:szCs w:val="24"/>
        </w:rPr>
        <w:t>h)</w:t>
      </w:r>
    </w:p>
    <w:p w14:paraId="1D6B0B97" w14:textId="7115B087" w:rsidR="004F12D8" w:rsidRDefault="004F12D8">
      <w:pPr>
        <w:rPr>
          <w:sz w:val="24"/>
          <w:szCs w:val="24"/>
        </w:rPr>
      </w:pPr>
      <w:r>
        <w:rPr>
          <w:sz w:val="24"/>
          <w:szCs w:val="24"/>
        </w:rPr>
        <w:t xml:space="preserve">1 große Handvoll </w:t>
      </w:r>
      <w:r w:rsidR="003B0FCD">
        <w:rPr>
          <w:sz w:val="24"/>
          <w:szCs w:val="24"/>
        </w:rPr>
        <w:t>E</w:t>
      </w:r>
      <w:r>
        <w:rPr>
          <w:sz w:val="24"/>
          <w:szCs w:val="24"/>
        </w:rPr>
        <w:t>iswürfel</w:t>
      </w:r>
    </w:p>
    <w:p w14:paraId="0CBC7C98" w14:textId="77777777" w:rsidR="004F12D8" w:rsidRDefault="004F12D8">
      <w:pPr>
        <w:rPr>
          <w:sz w:val="24"/>
          <w:szCs w:val="24"/>
        </w:rPr>
      </w:pPr>
    </w:p>
    <w:p w14:paraId="5CF51E15" w14:textId="0A979B43" w:rsidR="00E14952" w:rsidRDefault="00E14952">
      <w:pPr>
        <w:rPr>
          <w:sz w:val="24"/>
          <w:szCs w:val="24"/>
        </w:rPr>
      </w:pPr>
      <w:r>
        <w:rPr>
          <w:sz w:val="24"/>
          <w:szCs w:val="24"/>
        </w:rPr>
        <w:t>Zubereitung:</w:t>
      </w:r>
    </w:p>
    <w:p w14:paraId="24906D81" w14:textId="3544E268" w:rsidR="004F12D8" w:rsidRPr="0039032D" w:rsidRDefault="004F12D8" w:rsidP="00E76E01">
      <w:pPr>
        <w:pStyle w:val="ListParagraph"/>
        <w:numPr>
          <w:ilvl w:val="0"/>
          <w:numId w:val="138"/>
        </w:numPr>
        <w:spacing w:after="120"/>
        <w:ind w:left="714" w:hanging="357"/>
        <w:contextualSpacing w:val="0"/>
        <w:jc w:val="both"/>
        <w:rPr>
          <w:sz w:val="24"/>
          <w:szCs w:val="24"/>
        </w:rPr>
      </w:pPr>
      <w:r w:rsidRPr="0039032D">
        <w:rPr>
          <w:sz w:val="24"/>
          <w:szCs w:val="24"/>
        </w:rPr>
        <w:t xml:space="preserve">Die Drachenfrucht- und Bananenstücke </w:t>
      </w:r>
      <w:r w:rsidR="0037165F">
        <w:rPr>
          <w:sz w:val="24"/>
          <w:szCs w:val="24"/>
        </w:rPr>
        <w:t>pürieren</w:t>
      </w:r>
      <w:r w:rsidRPr="0039032D">
        <w:rPr>
          <w:sz w:val="24"/>
          <w:szCs w:val="24"/>
        </w:rPr>
        <w:t>.</w:t>
      </w:r>
    </w:p>
    <w:p w14:paraId="0E325612" w14:textId="15DA1677" w:rsidR="003B0FCD" w:rsidRPr="0039032D" w:rsidRDefault="004F12D8" w:rsidP="00E76E01">
      <w:pPr>
        <w:pStyle w:val="ListParagraph"/>
        <w:numPr>
          <w:ilvl w:val="0"/>
          <w:numId w:val="138"/>
        </w:numPr>
        <w:spacing w:after="120"/>
        <w:ind w:left="714" w:hanging="357"/>
        <w:contextualSpacing w:val="0"/>
        <w:jc w:val="both"/>
        <w:rPr>
          <w:sz w:val="24"/>
          <w:szCs w:val="24"/>
        </w:rPr>
      </w:pPr>
      <w:r w:rsidRPr="0039032D">
        <w:rPr>
          <w:sz w:val="24"/>
          <w:szCs w:val="24"/>
        </w:rPr>
        <w:t xml:space="preserve">Die </w:t>
      </w:r>
      <w:r w:rsidR="003B0FCD" w:rsidRPr="0039032D">
        <w:rPr>
          <w:sz w:val="24"/>
          <w:szCs w:val="24"/>
        </w:rPr>
        <w:t>T</w:t>
      </w:r>
      <w:r w:rsidRPr="0039032D">
        <w:rPr>
          <w:sz w:val="24"/>
          <w:szCs w:val="24"/>
        </w:rPr>
        <w:t>rink</w:t>
      </w:r>
      <w:r w:rsidR="00F34C1A" w:rsidRPr="0039032D">
        <w:rPr>
          <w:sz w:val="24"/>
          <w:szCs w:val="24"/>
        </w:rPr>
        <w:t xml:space="preserve">-Kokosnuss öffnen und das Kokoswasser über die Früchte gießen. 125 g weiches </w:t>
      </w:r>
      <w:r w:rsidR="003B0FCD" w:rsidRPr="0039032D">
        <w:rPr>
          <w:sz w:val="24"/>
          <w:szCs w:val="24"/>
        </w:rPr>
        <w:t>K</w:t>
      </w:r>
      <w:r w:rsidR="00F34C1A" w:rsidRPr="0039032D">
        <w:rPr>
          <w:sz w:val="24"/>
          <w:szCs w:val="24"/>
        </w:rPr>
        <w:t xml:space="preserve">okosnussfleisch aus der Schale löffeln und </w:t>
      </w:r>
      <w:r w:rsidR="003B0FCD" w:rsidRPr="0039032D">
        <w:rPr>
          <w:sz w:val="24"/>
          <w:szCs w:val="24"/>
        </w:rPr>
        <w:t>zu den Früchten geben. Die Eiswürfel hinzufügen und alles glatt pürieren.</w:t>
      </w:r>
    </w:p>
    <w:p w14:paraId="1FDCFAB5" w14:textId="46BE4AD9" w:rsidR="003B0FCD" w:rsidRPr="0039032D" w:rsidRDefault="003B0FCD" w:rsidP="00E76E01">
      <w:pPr>
        <w:pStyle w:val="ListParagraph"/>
        <w:numPr>
          <w:ilvl w:val="0"/>
          <w:numId w:val="138"/>
        </w:numPr>
        <w:spacing w:after="120"/>
        <w:ind w:left="714" w:hanging="357"/>
        <w:contextualSpacing w:val="0"/>
        <w:jc w:val="both"/>
        <w:rPr>
          <w:sz w:val="24"/>
          <w:szCs w:val="24"/>
        </w:rPr>
      </w:pPr>
      <w:r w:rsidRPr="0039032D">
        <w:rPr>
          <w:sz w:val="24"/>
          <w:szCs w:val="24"/>
        </w:rPr>
        <w:t xml:space="preserve">Sofort in großen </w:t>
      </w:r>
      <w:r w:rsidR="0039032D" w:rsidRPr="0039032D">
        <w:rPr>
          <w:sz w:val="24"/>
          <w:szCs w:val="24"/>
        </w:rPr>
        <w:t>G</w:t>
      </w:r>
      <w:r w:rsidRPr="0039032D">
        <w:rPr>
          <w:sz w:val="24"/>
          <w:szCs w:val="24"/>
        </w:rPr>
        <w:t>läsern mit Trinkhalmen servieren.</w:t>
      </w:r>
    </w:p>
    <w:p w14:paraId="112557C8" w14:textId="77777777" w:rsidR="003B0FCD" w:rsidRDefault="003B0FCD">
      <w:pPr>
        <w:rPr>
          <w:sz w:val="24"/>
          <w:szCs w:val="24"/>
        </w:rPr>
      </w:pPr>
    </w:p>
    <w:p w14:paraId="16CA4FDE" w14:textId="29867F60" w:rsidR="00007AFE" w:rsidRDefault="003B0FCD" w:rsidP="00E14952">
      <w:pPr>
        <w:ind w:left="708" w:hanging="708"/>
        <w:jc w:val="both"/>
        <w:rPr>
          <w:sz w:val="24"/>
          <w:szCs w:val="24"/>
        </w:rPr>
      </w:pPr>
      <w:r>
        <w:rPr>
          <w:sz w:val="24"/>
          <w:szCs w:val="24"/>
        </w:rPr>
        <w:t>Tipp:</w:t>
      </w:r>
      <w:r w:rsidR="00E14952">
        <w:rPr>
          <w:sz w:val="24"/>
          <w:szCs w:val="24"/>
        </w:rPr>
        <w:tab/>
      </w:r>
      <w:r>
        <w:rPr>
          <w:sz w:val="24"/>
          <w:szCs w:val="24"/>
        </w:rPr>
        <w:t>Liebe Paula, damit du auch weißt, was du mit den ganzen Früchten von der Fruit-Messe machen kannst</w:t>
      </w:r>
      <w:r w:rsidR="007E7D5F">
        <w:rPr>
          <w:sz w:val="24"/>
          <w:szCs w:val="24"/>
        </w:rPr>
        <w:t xml:space="preserve"> </w:t>
      </w:r>
      <w:r w:rsidR="007E7D5F" w:rsidRPr="007E7D5F">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sidR="0039032D">
        <w:rPr>
          <w:sz w:val="24"/>
          <w:szCs w:val="24"/>
        </w:rPr>
        <w:t xml:space="preserve"> J</w:t>
      </w:r>
      <w:r>
        <w:rPr>
          <w:sz w:val="24"/>
          <w:szCs w:val="24"/>
        </w:rPr>
        <w:t xml:space="preserve">unge </w:t>
      </w:r>
      <w:r w:rsidR="007E7D5F">
        <w:rPr>
          <w:sz w:val="24"/>
          <w:szCs w:val="24"/>
        </w:rPr>
        <w:t>T</w:t>
      </w:r>
      <w:r>
        <w:rPr>
          <w:sz w:val="24"/>
          <w:szCs w:val="24"/>
        </w:rPr>
        <w:t xml:space="preserve">rink-Kokosnuss gibt’s ja vor allem auf Zanzibar, </w:t>
      </w:r>
      <w:r w:rsidR="00071F20">
        <w:rPr>
          <w:sz w:val="24"/>
          <w:szCs w:val="24"/>
        </w:rPr>
        <w:t xml:space="preserve">wie ihr wisst, </w:t>
      </w:r>
      <w:r>
        <w:rPr>
          <w:sz w:val="24"/>
          <w:szCs w:val="24"/>
        </w:rPr>
        <w:t>aber manchmal auch hier</w:t>
      </w:r>
      <w:r w:rsidR="0039032D">
        <w:rPr>
          <w:sz w:val="24"/>
          <w:szCs w:val="24"/>
        </w:rPr>
        <w:t xml:space="preserve"> </w:t>
      </w:r>
      <w:r w:rsidR="0039032D" w:rsidRPr="0039032D">
        <w:rPr>
          <mc:AlternateContent>
            <mc:Choice Requires="w16s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sidR="00071F20">
        <w:rPr>
          <w:sz w:val="24"/>
          <w:szCs w:val="24"/>
        </w:rPr>
        <w:t>.</w:t>
      </w:r>
      <w:r w:rsidR="00007AFE">
        <w:rPr>
          <w:sz w:val="24"/>
          <w:szCs w:val="24"/>
        </w:rPr>
        <w:br w:type="page"/>
      </w:r>
    </w:p>
    <w:p w14:paraId="5DB7DAEB" w14:textId="44E702C7" w:rsidR="00657188" w:rsidRDefault="00007AFE" w:rsidP="00E14952">
      <w:pPr>
        <w:pStyle w:val="Heading2"/>
        <w:spacing w:after="240"/>
      </w:pPr>
      <w:r>
        <w:lastRenderedPageBreak/>
        <w:t>Holunderblüten</w:t>
      </w:r>
      <w:r w:rsidR="00E71EC3">
        <w:t>-Limonade</w:t>
      </w:r>
      <w:r w:rsidR="00574BDC">
        <w:rPr>
          <w:rStyle w:val="FootnoteReference"/>
        </w:rPr>
        <w:footnoteReference w:id="1855"/>
      </w:r>
      <w:r w:rsidR="00E71EC3">
        <w:t xml:space="preserve"> </w:t>
      </w:r>
    </w:p>
    <w:p w14:paraId="2F6C1CC7" w14:textId="7CDAB098" w:rsidR="00E71EC3" w:rsidRDefault="00E71EC3" w:rsidP="000908D1">
      <w:pPr>
        <w:tabs>
          <w:tab w:val="center" w:pos="4896"/>
        </w:tabs>
        <w:rPr>
          <w:sz w:val="24"/>
          <w:szCs w:val="24"/>
        </w:rPr>
      </w:pPr>
      <w:r w:rsidRPr="00E14952">
        <w:rPr>
          <w:sz w:val="24"/>
          <w:szCs w:val="24"/>
          <w:u w:val="single"/>
        </w:rPr>
        <w:t>Zutaten</w:t>
      </w:r>
      <w:r>
        <w:rPr>
          <w:sz w:val="24"/>
          <w:szCs w:val="24"/>
        </w:rPr>
        <w:t xml:space="preserve"> </w:t>
      </w:r>
      <w:r w:rsidR="00E14952">
        <w:rPr>
          <w:sz w:val="24"/>
          <w:szCs w:val="24"/>
        </w:rPr>
        <w:t>(</w:t>
      </w:r>
      <w:r>
        <w:rPr>
          <w:sz w:val="24"/>
          <w:szCs w:val="24"/>
        </w:rPr>
        <w:t>für 2 Liter Limonade</w:t>
      </w:r>
      <w:r w:rsidR="00E14952">
        <w:rPr>
          <w:sz w:val="24"/>
          <w:szCs w:val="24"/>
        </w:rPr>
        <w:t>)</w:t>
      </w:r>
    </w:p>
    <w:p w14:paraId="28608F6B" w14:textId="4F41BF0C" w:rsidR="00E71EC3" w:rsidRDefault="00E71EC3" w:rsidP="000908D1">
      <w:pPr>
        <w:tabs>
          <w:tab w:val="center" w:pos="4896"/>
        </w:tabs>
        <w:rPr>
          <w:sz w:val="24"/>
          <w:szCs w:val="24"/>
        </w:rPr>
      </w:pPr>
      <w:r>
        <w:rPr>
          <w:sz w:val="24"/>
          <w:szCs w:val="24"/>
        </w:rPr>
        <w:t>40 Dolden Holunderblüten</w:t>
      </w:r>
    </w:p>
    <w:p w14:paraId="284B04DB" w14:textId="5D842081" w:rsidR="00E71EC3" w:rsidRDefault="00E71EC3" w:rsidP="000908D1">
      <w:pPr>
        <w:tabs>
          <w:tab w:val="center" w:pos="4896"/>
        </w:tabs>
        <w:rPr>
          <w:sz w:val="24"/>
          <w:szCs w:val="24"/>
        </w:rPr>
      </w:pPr>
      <w:r>
        <w:rPr>
          <w:sz w:val="24"/>
          <w:szCs w:val="24"/>
        </w:rPr>
        <w:t>3 Zitronen</w:t>
      </w:r>
    </w:p>
    <w:p w14:paraId="30DFD080" w14:textId="1A5CCDC9" w:rsidR="00E71EC3" w:rsidRDefault="00E71EC3" w:rsidP="000908D1">
      <w:pPr>
        <w:tabs>
          <w:tab w:val="center" w:pos="4896"/>
        </w:tabs>
        <w:rPr>
          <w:sz w:val="24"/>
          <w:szCs w:val="24"/>
        </w:rPr>
      </w:pPr>
      <w:r>
        <w:rPr>
          <w:sz w:val="24"/>
          <w:szCs w:val="24"/>
        </w:rPr>
        <w:t>240 ml klarer Honig</w:t>
      </w:r>
    </w:p>
    <w:p w14:paraId="132398E1" w14:textId="0E170F70" w:rsidR="00E71EC3" w:rsidRDefault="00E71EC3" w:rsidP="000908D1">
      <w:pPr>
        <w:tabs>
          <w:tab w:val="center" w:pos="4896"/>
        </w:tabs>
        <w:rPr>
          <w:sz w:val="24"/>
          <w:szCs w:val="24"/>
        </w:rPr>
      </w:pPr>
      <w:r>
        <w:rPr>
          <w:sz w:val="24"/>
          <w:szCs w:val="24"/>
        </w:rPr>
        <w:t>Mineralwasser</w:t>
      </w:r>
    </w:p>
    <w:p w14:paraId="25B7F9E1" w14:textId="1DF9FD70" w:rsidR="00E71EC3" w:rsidRDefault="00E71EC3" w:rsidP="000908D1">
      <w:pPr>
        <w:tabs>
          <w:tab w:val="center" w:pos="4896"/>
        </w:tabs>
        <w:rPr>
          <w:sz w:val="24"/>
          <w:szCs w:val="24"/>
        </w:rPr>
      </w:pPr>
    </w:p>
    <w:p w14:paraId="1A7C7D38" w14:textId="529345C3" w:rsidR="00E71EC3" w:rsidRDefault="00E14952" w:rsidP="000908D1">
      <w:pPr>
        <w:tabs>
          <w:tab w:val="center" w:pos="4896"/>
        </w:tabs>
        <w:rPr>
          <w:sz w:val="24"/>
          <w:szCs w:val="24"/>
        </w:rPr>
      </w:pPr>
      <w:r>
        <w:rPr>
          <w:sz w:val="24"/>
          <w:szCs w:val="24"/>
        </w:rPr>
        <w:t>Zubereitung:</w:t>
      </w:r>
    </w:p>
    <w:p w14:paraId="0AD0C3C2" w14:textId="5FEA52EB" w:rsidR="00E71EC3" w:rsidRPr="000138C1" w:rsidRDefault="00E71EC3" w:rsidP="00E76E01">
      <w:pPr>
        <w:pStyle w:val="ListParagraph"/>
        <w:numPr>
          <w:ilvl w:val="0"/>
          <w:numId w:val="121"/>
        </w:numPr>
        <w:tabs>
          <w:tab w:val="center" w:pos="4896"/>
        </w:tabs>
        <w:spacing w:after="120"/>
        <w:ind w:left="714" w:hanging="357"/>
        <w:contextualSpacing w:val="0"/>
        <w:jc w:val="both"/>
        <w:rPr>
          <w:sz w:val="24"/>
          <w:szCs w:val="24"/>
        </w:rPr>
      </w:pPr>
      <w:r w:rsidRPr="000138C1">
        <w:rPr>
          <w:sz w:val="24"/>
          <w:szCs w:val="24"/>
        </w:rPr>
        <w:t>Die Holunderblüten vorsichtig schütteln, um Schmutz und Käfer zu entfernen.</w:t>
      </w:r>
    </w:p>
    <w:p w14:paraId="3B7BEF71" w14:textId="7B09F7C4" w:rsidR="00E71EC3" w:rsidRPr="000138C1" w:rsidRDefault="00E71EC3" w:rsidP="00E76E01">
      <w:pPr>
        <w:pStyle w:val="ListParagraph"/>
        <w:numPr>
          <w:ilvl w:val="0"/>
          <w:numId w:val="121"/>
        </w:numPr>
        <w:tabs>
          <w:tab w:val="center" w:pos="4896"/>
        </w:tabs>
        <w:spacing w:after="120"/>
        <w:ind w:left="714" w:hanging="357"/>
        <w:contextualSpacing w:val="0"/>
        <w:jc w:val="both"/>
        <w:rPr>
          <w:sz w:val="24"/>
          <w:szCs w:val="24"/>
        </w:rPr>
      </w:pPr>
      <w:r w:rsidRPr="000138C1">
        <w:rPr>
          <w:sz w:val="24"/>
          <w:szCs w:val="24"/>
        </w:rPr>
        <w:t>Die Zitronen in dünne Scheiben schneiden. Die Holunderblüten und die Zitronenscheiben in einem großen Topf oder Eimer in Lagen schichten. 2 l Wasser in e</w:t>
      </w:r>
      <w:r w:rsidR="002514DB" w:rsidRPr="000138C1">
        <w:rPr>
          <w:sz w:val="24"/>
          <w:szCs w:val="24"/>
        </w:rPr>
        <w:t xml:space="preserve">inem großen </w:t>
      </w:r>
      <w:r w:rsidR="00B72FA6" w:rsidRPr="000138C1">
        <w:rPr>
          <w:sz w:val="24"/>
          <w:szCs w:val="24"/>
        </w:rPr>
        <w:t>T</w:t>
      </w:r>
      <w:r w:rsidR="002514DB" w:rsidRPr="000138C1">
        <w:rPr>
          <w:sz w:val="24"/>
          <w:szCs w:val="24"/>
        </w:rPr>
        <w:t>opf zum Kochen bringen. Den Honig darin unter Rühren auflösen, dann das Honigwasser über die Holunderblüten und Zitronenscheiben gießen. An einem kühlen Ort 48 Stunden ziehen lassen, einmal am Tag umrühren. Wenn ein intensiverer Geschmack gewünscht ist</w:t>
      </w:r>
      <w:r w:rsidR="00B72FA6" w:rsidRPr="000138C1">
        <w:rPr>
          <w:sz w:val="24"/>
          <w:szCs w:val="24"/>
        </w:rPr>
        <w:t>, länger ziehen lassen.</w:t>
      </w:r>
    </w:p>
    <w:p w14:paraId="48731B14" w14:textId="50B3BEAC" w:rsidR="00B72FA6" w:rsidRPr="000138C1" w:rsidRDefault="00B72FA6" w:rsidP="00E76E01">
      <w:pPr>
        <w:pStyle w:val="ListParagraph"/>
        <w:numPr>
          <w:ilvl w:val="0"/>
          <w:numId w:val="121"/>
        </w:numPr>
        <w:tabs>
          <w:tab w:val="center" w:pos="4896"/>
        </w:tabs>
        <w:spacing w:after="120"/>
        <w:ind w:left="714" w:hanging="357"/>
        <w:contextualSpacing w:val="0"/>
        <w:jc w:val="both"/>
        <w:rPr>
          <w:sz w:val="24"/>
          <w:szCs w:val="24"/>
        </w:rPr>
      </w:pPr>
      <w:r w:rsidRPr="000138C1">
        <w:rPr>
          <w:sz w:val="24"/>
          <w:szCs w:val="24"/>
        </w:rPr>
        <w:t xml:space="preserve">Die Flüssigkeit durch ein Passiertuch in eine große Schüssel abseihen. Durch einen Trichter in saubere </w:t>
      </w:r>
      <w:r w:rsidR="000138C1" w:rsidRPr="000138C1">
        <w:rPr>
          <w:sz w:val="24"/>
          <w:szCs w:val="24"/>
        </w:rPr>
        <w:t>Fl</w:t>
      </w:r>
      <w:r w:rsidRPr="000138C1">
        <w:rPr>
          <w:sz w:val="24"/>
          <w:szCs w:val="24"/>
        </w:rPr>
        <w:t>aschen füllen und in den Kühlschrank stellen. Ungeöffnet hält sich die Limonade einige Wochen. Nach Belieben mit Mineralwasser mischen.</w:t>
      </w:r>
    </w:p>
    <w:p w14:paraId="43B833C5" w14:textId="0CA6E642" w:rsidR="00B72FA6" w:rsidRDefault="00B72FA6" w:rsidP="000908D1">
      <w:pPr>
        <w:tabs>
          <w:tab w:val="center" w:pos="4896"/>
        </w:tabs>
        <w:rPr>
          <w:sz w:val="24"/>
          <w:szCs w:val="24"/>
        </w:rPr>
      </w:pPr>
    </w:p>
    <w:p w14:paraId="79DC35B5" w14:textId="632949AB" w:rsidR="00B72FA6" w:rsidRDefault="00B72FA6" w:rsidP="00E14952">
      <w:pPr>
        <w:tabs>
          <w:tab w:val="center" w:pos="4896"/>
        </w:tabs>
        <w:jc w:val="both"/>
        <w:rPr>
          <w:sz w:val="24"/>
          <w:szCs w:val="24"/>
        </w:rPr>
      </w:pPr>
      <w:r>
        <w:rPr>
          <w:sz w:val="24"/>
          <w:szCs w:val="24"/>
        </w:rPr>
        <w:t>Tipp:</w:t>
      </w:r>
      <w:r w:rsidR="00E14952">
        <w:rPr>
          <w:sz w:val="24"/>
          <w:szCs w:val="24"/>
        </w:rPr>
        <w:t xml:space="preserve"> </w:t>
      </w:r>
      <w:r>
        <w:rPr>
          <w:sz w:val="24"/>
          <w:szCs w:val="24"/>
        </w:rPr>
        <w:t>Man kann die Blüten einfrieren und Smoothies beimischen</w:t>
      </w:r>
    </w:p>
    <w:p w14:paraId="15158EB2" w14:textId="77777777" w:rsidR="00657188" w:rsidRDefault="00657188" w:rsidP="000908D1">
      <w:pPr>
        <w:tabs>
          <w:tab w:val="center" w:pos="4896"/>
        </w:tabs>
        <w:rPr>
          <w:sz w:val="24"/>
          <w:szCs w:val="24"/>
        </w:rPr>
      </w:pPr>
    </w:p>
    <w:p w14:paraId="432753B4" w14:textId="77777777" w:rsidR="00657188" w:rsidRPr="000908D1" w:rsidRDefault="00657188" w:rsidP="000908D1">
      <w:pPr>
        <w:tabs>
          <w:tab w:val="center" w:pos="4896"/>
        </w:tabs>
        <w:rPr>
          <w:sz w:val="24"/>
          <w:szCs w:val="24"/>
        </w:rPr>
      </w:pPr>
    </w:p>
    <w:p w14:paraId="4A5DF203" w14:textId="77777777" w:rsidR="00647ED1" w:rsidRDefault="00647ED1" w:rsidP="009A7C59">
      <w:pPr>
        <w:tabs>
          <w:tab w:val="center" w:pos="4896"/>
        </w:tabs>
        <w:ind w:left="720"/>
        <w:rPr>
          <w:sz w:val="24"/>
          <w:szCs w:val="24"/>
        </w:rPr>
      </w:pPr>
    </w:p>
    <w:p w14:paraId="06761FB9" w14:textId="77777777" w:rsidR="00436CFB" w:rsidRDefault="00436CFB">
      <w:pPr>
        <w:rPr>
          <w:sz w:val="24"/>
          <w:szCs w:val="24"/>
        </w:rPr>
      </w:pPr>
      <w:r>
        <w:rPr>
          <w:sz w:val="24"/>
          <w:szCs w:val="24"/>
        </w:rPr>
        <w:br w:type="page"/>
      </w:r>
    </w:p>
    <w:p w14:paraId="7CABA856" w14:textId="37A5E52B" w:rsidR="00436CFB" w:rsidRDefault="00436CFB" w:rsidP="00E14952">
      <w:pPr>
        <w:pStyle w:val="Heading2"/>
        <w:spacing w:after="240"/>
      </w:pPr>
      <w:r>
        <w:lastRenderedPageBreak/>
        <w:t>Granita aus Zuckermelonen mit Zitrone und Minze</w:t>
      </w:r>
      <w:r w:rsidR="00574BDC">
        <w:rPr>
          <w:rStyle w:val="FootnoteReference"/>
        </w:rPr>
        <w:footnoteReference w:id="1856"/>
      </w:r>
      <w:r>
        <w:t xml:space="preserve"> </w:t>
      </w:r>
    </w:p>
    <w:p w14:paraId="6065EAEB" w14:textId="64AAD0ED" w:rsidR="00436CFB" w:rsidRDefault="00436CFB" w:rsidP="00436CFB">
      <w:pPr>
        <w:rPr>
          <w:sz w:val="24"/>
          <w:szCs w:val="24"/>
        </w:rPr>
      </w:pPr>
      <w:r w:rsidRPr="00E14952">
        <w:rPr>
          <w:sz w:val="24"/>
          <w:szCs w:val="24"/>
          <w:u w:val="single"/>
        </w:rPr>
        <w:t>Zutaten</w:t>
      </w:r>
      <w:r>
        <w:rPr>
          <w:sz w:val="24"/>
          <w:szCs w:val="24"/>
        </w:rPr>
        <w:t xml:space="preserve"> </w:t>
      </w:r>
      <w:r w:rsidR="00E14952">
        <w:rPr>
          <w:sz w:val="24"/>
          <w:szCs w:val="24"/>
        </w:rPr>
        <w:t>(</w:t>
      </w:r>
      <w:r>
        <w:rPr>
          <w:sz w:val="24"/>
          <w:szCs w:val="24"/>
        </w:rPr>
        <w:t>für 4-6 Portionen</w:t>
      </w:r>
      <w:r w:rsidR="00E14952">
        <w:rPr>
          <w:sz w:val="24"/>
          <w:szCs w:val="24"/>
        </w:rPr>
        <w:t>):</w:t>
      </w:r>
    </w:p>
    <w:p w14:paraId="40F226FE" w14:textId="77777777" w:rsidR="00436CFB" w:rsidRDefault="00436CFB" w:rsidP="00436CFB">
      <w:pPr>
        <w:rPr>
          <w:sz w:val="24"/>
          <w:szCs w:val="24"/>
        </w:rPr>
      </w:pPr>
      <w:r>
        <w:rPr>
          <w:sz w:val="24"/>
          <w:szCs w:val="24"/>
        </w:rPr>
        <w:t>1 kg Zuckermelone</w:t>
      </w:r>
    </w:p>
    <w:p w14:paraId="24CEAE26" w14:textId="77777777" w:rsidR="00436CFB" w:rsidRDefault="00436CFB" w:rsidP="00436CFB">
      <w:pPr>
        <w:rPr>
          <w:sz w:val="24"/>
          <w:szCs w:val="24"/>
        </w:rPr>
      </w:pPr>
      <w:r>
        <w:rPr>
          <w:sz w:val="24"/>
          <w:szCs w:val="24"/>
        </w:rPr>
        <w:t>Saft von ½ Zitrone</w:t>
      </w:r>
    </w:p>
    <w:p w14:paraId="27FBB369" w14:textId="77777777" w:rsidR="00436CFB" w:rsidRDefault="00436CFB" w:rsidP="00436CFB">
      <w:pPr>
        <w:rPr>
          <w:sz w:val="24"/>
          <w:szCs w:val="24"/>
        </w:rPr>
      </w:pPr>
      <w:r>
        <w:rPr>
          <w:sz w:val="24"/>
          <w:szCs w:val="24"/>
        </w:rPr>
        <w:t>120 ml Apfelsaft</w:t>
      </w:r>
    </w:p>
    <w:p w14:paraId="7E1E812F" w14:textId="77777777" w:rsidR="00436CFB" w:rsidRDefault="00436CFB" w:rsidP="00436CFB">
      <w:pPr>
        <w:rPr>
          <w:sz w:val="24"/>
          <w:szCs w:val="24"/>
        </w:rPr>
      </w:pPr>
      <w:r>
        <w:rPr>
          <w:sz w:val="24"/>
          <w:szCs w:val="24"/>
        </w:rPr>
        <w:t>10 Blätter frische Minze</w:t>
      </w:r>
    </w:p>
    <w:p w14:paraId="734ED132" w14:textId="77777777" w:rsidR="00436CFB" w:rsidRDefault="00436CFB" w:rsidP="00436CFB">
      <w:pPr>
        <w:rPr>
          <w:sz w:val="24"/>
          <w:szCs w:val="24"/>
        </w:rPr>
      </w:pPr>
    </w:p>
    <w:p w14:paraId="03F52B8C" w14:textId="757E8BEA" w:rsidR="00E14952" w:rsidRDefault="00E14952" w:rsidP="00436CFB">
      <w:pPr>
        <w:rPr>
          <w:sz w:val="24"/>
          <w:szCs w:val="24"/>
        </w:rPr>
      </w:pPr>
      <w:r>
        <w:rPr>
          <w:sz w:val="24"/>
          <w:szCs w:val="24"/>
        </w:rPr>
        <w:t>Zubereitung:</w:t>
      </w:r>
    </w:p>
    <w:p w14:paraId="31BC6560" w14:textId="77777777" w:rsidR="00436CFB" w:rsidRPr="0049119B" w:rsidRDefault="00436CFB" w:rsidP="00B40E8C">
      <w:pPr>
        <w:pStyle w:val="ListParagraph"/>
        <w:numPr>
          <w:ilvl w:val="0"/>
          <w:numId w:val="1645"/>
        </w:numPr>
        <w:jc w:val="both"/>
        <w:rPr>
          <w:sz w:val="24"/>
          <w:szCs w:val="24"/>
        </w:rPr>
      </w:pPr>
      <w:r w:rsidRPr="0049119B">
        <w:rPr>
          <w:sz w:val="24"/>
          <w:szCs w:val="24"/>
        </w:rPr>
        <w:t>Die Melone halbieren, die Samenkerne entfernen und mit einem Löffel das Fruchtfleisch herauslösen. In einem Standmixer oder einer Küchenmaschine mit den restlichen Zutaten fein pürieren.</w:t>
      </w:r>
    </w:p>
    <w:p w14:paraId="2389D13E" w14:textId="77777777" w:rsidR="00436CFB" w:rsidRPr="0049119B" w:rsidRDefault="00436CFB" w:rsidP="00B40E8C">
      <w:pPr>
        <w:pStyle w:val="ListParagraph"/>
        <w:numPr>
          <w:ilvl w:val="0"/>
          <w:numId w:val="1645"/>
        </w:numPr>
        <w:jc w:val="both"/>
        <w:rPr>
          <w:sz w:val="24"/>
          <w:szCs w:val="24"/>
        </w:rPr>
      </w:pPr>
      <w:r w:rsidRPr="0049119B">
        <w:rPr>
          <w:sz w:val="24"/>
          <w:szCs w:val="24"/>
        </w:rPr>
        <w:t>Kosten, ob die Mischung süß genug ist, wenn nicht, mehr Apfelsaft hinzufügen.</w:t>
      </w:r>
    </w:p>
    <w:p w14:paraId="792D084B" w14:textId="77777777" w:rsidR="00436CFB" w:rsidRPr="0049119B" w:rsidRDefault="00436CFB" w:rsidP="00B40E8C">
      <w:pPr>
        <w:pStyle w:val="ListParagraph"/>
        <w:numPr>
          <w:ilvl w:val="0"/>
          <w:numId w:val="1645"/>
        </w:numPr>
        <w:jc w:val="both"/>
        <w:rPr>
          <w:sz w:val="24"/>
          <w:szCs w:val="24"/>
        </w:rPr>
      </w:pPr>
      <w:r w:rsidRPr="0049119B">
        <w:rPr>
          <w:sz w:val="24"/>
          <w:szCs w:val="24"/>
        </w:rPr>
        <w:t>In ein flaches Gefäß gießen, mit einem Deckel zudecken und in den Gefrierschrank stellen. Nach ca. 1 Stunde mit einer Gabel durchmischen, um die Eiskristalle aufzubrechen. Wieder zurück in den Gefrierschrank stellen. In den nächsten 3 Stunden alle 30 Minuten durchrühren.</w:t>
      </w:r>
    </w:p>
    <w:p w14:paraId="4FA41E1B" w14:textId="77777777" w:rsidR="00436CFB" w:rsidRPr="0049119B" w:rsidRDefault="00436CFB" w:rsidP="00B40E8C">
      <w:pPr>
        <w:pStyle w:val="ListParagraph"/>
        <w:numPr>
          <w:ilvl w:val="0"/>
          <w:numId w:val="1645"/>
        </w:numPr>
        <w:jc w:val="both"/>
        <w:rPr>
          <w:sz w:val="24"/>
          <w:szCs w:val="24"/>
        </w:rPr>
      </w:pPr>
      <w:r w:rsidRPr="0049119B">
        <w:rPr>
          <w:sz w:val="24"/>
          <w:szCs w:val="24"/>
        </w:rPr>
        <w:t>Danach sollte das Gefrorene die typische körnige Struktur für Granita haben und kann serviert werden.</w:t>
      </w:r>
    </w:p>
    <w:p w14:paraId="3863D8A3" w14:textId="77777777" w:rsidR="00E14952" w:rsidRDefault="00E14952" w:rsidP="00E14952">
      <w:pPr>
        <w:jc w:val="both"/>
        <w:rPr>
          <w:sz w:val="24"/>
          <w:szCs w:val="24"/>
        </w:rPr>
      </w:pPr>
    </w:p>
    <w:p w14:paraId="6623CB32" w14:textId="65243075" w:rsidR="00436CFB" w:rsidRDefault="00436CFB" w:rsidP="00E14952">
      <w:pPr>
        <w:ind w:left="708" w:hanging="708"/>
        <w:jc w:val="both"/>
        <w:rPr>
          <w:sz w:val="24"/>
          <w:szCs w:val="24"/>
        </w:rPr>
      </w:pPr>
      <w:r>
        <w:rPr>
          <w:sz w:val="24"/>
          <w:szCs w:val="24"/>
        </w:rPr>
        <w:t>Tipp:</w:t>
      </w:r>
      <w:r w:rsidR="00E14952">
        <w:rPr>
          <w:sz w:val="24"/>
          <w:szCs w:val="24"/>
        </w:rPr>
        <w:tab/>
      </w:r>
      <w:r>
        <w:rPr>
          <w:sz w:val="24"/>
          <w:szCs w:val="24"/>
        </w:rPr>
        <w:t>Man kann die Granita einige Tage im Gefrierschrank lassen, m</w:t>
      </w:r>
      <w:r w:rsidR="00BE2464">
        <w:rPr>
          <w:sz w:val="24"/>
          <w:szCs w:val="24"/>
        </w:rPr>
        <w:t>u</w:t>
      </w:r>
      <w:r>
        <w:rPr>
          <w:sz w:val="24"/>
          <w:szCs w:val="24"/>
        </w:rPr>
        <w:t>ss sie aber immer wieder mit einer Gabel verrühren, damit sie die körnige Struktur nicht verliert.</w:t>
      </w:r>
    </w:p>
    <w:p w14:paraId="063731C2" w14:textId="46A9FAA4" w:rsidR="00F83206" w:rsidRDefault="00F83206">
      <w:pPr>
        <w:rPr>
          <w:sz w:val="24"/>
          <w:szCs w:val="24"/>
        </w:rPr>
      </w:pPr>
      <w:r>
        <w:rPr>
          <w:sz w:val="24"/>
          <w:szCs w:val="24"/>
        </w:rPr>
        <w:br w:type="page"/>
      </w:r>
    </w:p>
    <w:p w14:paraId="02013BE6" w14:textId="2259331A" w:rsidR="00436CFB" w:rsidRDefault="00F83206" w:rsidP="00F3692E">
      <w:pPr>
        <w:pStyle w:val="Heading2"/>
        <w:spacing w:after="240"/>
      </w:pPr>
      <w:r>
        <w:lastRenderedPageBreak/>
        <w:t>Eistee</w:t>
      </w:r>
      <w:r w:rsidR="00D32330">
        <w:rPr>
          <w:rStyle w:val="FootnoteReference"/>
        </w:rPr>
        <w:footnoteReference w:id="1857"/>
      </w:r>
    </w:p>
    <w:p w14:paraId="787D66E9" w14:textId="03787C57" w:rsidR="00BE0729" w:rsidRPr="00F3692E" w:rsidRDefault="00BE0729" w:rsidP="00436CFB">
      <w:pPr>
        <w:rPr>
          <w:sz w:val="24"/>
          <w:szCs w:val="24"/>
          <w:u w:val="single"/>
        </w:rPr>
      </w:pPr>
      <w:r w:rsidRPr="00F3692E">
        <w:rPr>
          <w:sz w:val="24"/>
          <w:szCs w:val="24"/>
          <w:u w:val="single"/>
        </w:rPr>
        <w:t>Zutaten:</w:t>
      </w:r>
    </w:p>
    <w:p w14:paraId="78746717" w14:textId="5EF44FF8" w:rsidR="00BE0729" w:rsidRDefault="00BE0729" w:rsidP="00436CFB">
      <w:pPr>
        <w:rPr>
          <w:sz w:val="24"/>
          <w:szCs w:val="24"/>
        </w:rPr>
      </w:pPr>
      <w:r>
        <w:rPr>
          <w:sz w:val="24"/>
          <w:szCs w:val="24"/>
        </w:rPr>
        <w:t>2 l Wasser</w:t>
      </w:r>
    </w:p>
    <w:p w14:paraId="4603FFB8" w14:textId="089555E6" w:rsidR="00BE0729" w:rsidRDefault="00BE0729" w:rsidP="00436CFB">
      <w:pPr>
        <w:rPr>
          <w:sz w:val="24"/>
          <w:szCs w:val="24"/>
        </w:rPr>
      </w:pPr>
      <w:r>
        <w:rPr>
          <w:sz w:val="24"/>
          <w:szCs w:val="24"/>
        </w:rPr>
        <w:t>2 EL getrocknete Hibiskusblüten</w:t>
      </w:r>
    </w:p>
    <w:p w14:paraId="64BB7341" w14:textId="5565A908" w:rsidR="00BE0729" w:rsidRDefault="00BE0729" w:rsidP="00436CFB">
      <w:pPr>
        <w:rPr>
          <w:sz w:val="24"/>
          <w:szCs w:val="24"/>
        </w:rPr>
      </w:pPr>
      <w:r>
        <w:rPr>
          <w:sz w:val="24"/>
          <w:szCs w:val="24"/>
        </w:rPr>
        <w:t>150 g Him</w:t>
      </w:r>
      <w:r w:rsidR="00E8027D">
        <w:rPr>
          <w:sz w:val="24"/>
          <w:szCs w:val="24"/>
        </w:rPr>
        <w:t>b</w:t>
      </w:r>
      <w:r>
        <w:rPr>
          <w:sz w:val="24"/>
          <w:szCs w:val="24"/>
        </w:rPr>
        <w:t>eere</w:t>
      </w:r>
      <w:r w:rsidR="00E8027D">
        <w:rPr>
          <w:sz w:val="24"/>
          <w:szCs w:val="24"/>
        </w:rPr>
        <w:t>n (frisch oder gefroren, zerdrückt)</w:t>
      </w:r>
    </w:p>
    <w:p w14:paraId="36F01A91" w14:textId="03D6C5DE" w:rsidR="00E8027D" w:rsidRDefault="00E8027D" w:rsidP="00436CFB">
      <w:pPr>
        <w:rPr>
          <w:sz w:val="24"/>
          <w:szCs w:val="24"/>
        </w:rPr>
      </w:pPr>
      <w:r>
        <w:rPr>
          <w:sz w:val="24"/>
          <w:szCs w:val="24"/>
        </w:rPr>
        <w:t>1 TL Fenchelsamen</w:t>
      </w:r>
    </w:p>
    <w:p w14:paraId="5CBD35C0" w14:textId="7A01D9E4" w:rsidR="00E8027D" w:rsidRDefault="00E8027D" w:rsidP="00436CFB">
      <w:pPr>
        <w:rPr>
          <w:sz w:val="24"/>
          <w:szCs w:val="24"/>
        </w:rPr>
      </w:pPr>
      <w:r>
        <w:rPr>
          <w:sz w:val="24"/>
          <w:szCs w:val="24"/>
        </w:rPr>
        <w:t>½ Zimtstange</w:t>
      </w:r>
    </w:p>
    <w:p w14:paraId="0BADFF7C" w14:textId="4F298E64" w:rsidR="00E8027D" w:rsidRDefault="00E8027D" w:rsidP="00436CFB">
      <w:pPr>
        <w:rPr>
          <w:sz w:val="24"/>
          <w:szCs w:val="24"/>
        </w:rPr>
      </w:pPr>
      <w:r>
        <w:rPr>
          <w:sz w:val="24"/>
          <w:szCs w:val="24"/>
        </w:rPr>
        <w:t>2 EL Rosenblütensirup</w:t>
      </w:r>
    </w:p>
    <w:p w14:paraId="5FF42210" w14:textId="77777777" w:rsidR="00E8027D" w:rsidRDefault="00E8027D" w:rsidP="00436CFB">
      <w:pPr>
        <w:rPr>
          <w:sz w:val="24"/>
          <w:szCs w:val="24"/>
        </w:rPr>
      </w:pPr>
    </w:p>
    <w:p w14:paraId="28E8BE44" w14:textId="047945E4" w:rsidR="00E8027D" w:rsidRDefault="00E8027D" w:rsidP="00436CFB">
      <w:pPr>
        <w:rPr>
          <w:sz w:val="24"/>
          <w:szCs w:val="24"/>
        </w:rPr>
      </w:pPr>
      <w:r>
        <w:rPr>
          <w:sz w:val="24"/>
          <w:szCs w:val="24"/>
        </w:rPr>
        <w:t>Zubereitung:</w:t>
      </w:r>
    </w:p>
    <w:p w14:paraId="73F0EF63" w14:textId="17C0CC5D" w:rsidR="00E8027D" w:rsidRDefault="002162F5" w:rsidP="00F3692E">
      <w:pPr>
        <w:jc w:val="both"/>
        <w:rPr>
          <w:sz w:val="24"/>
          <w:szCs w:val="24"/>
        </w:rPr>
      </w:pPr>
      <w:r>
        <w:rPr>
          <w:sz w:val="24"/>
          <w:szCs w:val="24"/>
        </w:rPr>
        <w:t>Wasser zum Kochen bringen. Hibiskus, Himbeeren und Gewürze darin 15 Minuten ziehen lassen. Den Rosenblütensirup unterrühren. Den Tee durch ein feines Sieb passieren und erst auf Zimmertemperatur, dann im Kühlschrank abkühlen lassen.</w:t>
      </w:r>
    </w:p>
    <w:p w14:paraId="1B22C5CC" w14:textId="77777777" w:rsidR="002162F5" w:rsidRDefault="002162F5" w:rsidP="00436CFB">
      <w:pPr>
        <w:rPr>
          <w:sz w:val="24"/>
          <w:szCs w:val="24"/>
        </w:rPr>
      </w:pPr>
    </w:p>
    <w:p w14:paraId="5B136772" w14:textId="5B1F282E" w:rsidR="002162F5" w:rsidRDefault="002162F5" w:rsidP="00F3692E">
      <w:pPr>
        <w:ind w:left="1416" w:hanging="1416"/>
        <w:jc w:val="both"/>
        <w:rPr>
          <w:sz w:val="24"/>
          <w:szCs w:val="24"/>
        </w:rPr>
      </w:pPr>
      <w:r>
        <w:rPr>
          <w:sz w:val="24"/>
          <w:szCs w:val="24"/>
        </w:rPr>
        <w:t>Kommentar:</w:t>
      </w:r>
      <w:r>
        <w:rPr>
          <w:sz w:val="24"/>
          <w:szCs w:val="24"/>
        </w:rPr>
        <w:tab/>
        <w:t xml:space="preserve">Ich bin ja kein Fan von Eistee, aber der schmeckt ganz gut. </w:t>
      </w:r>
      <w:r w:rsidR="001428E2">
        <w:rPr>
          <w:sz w:val="24"/>
          <w:szCs w:val="24"/>
        </w:rPr>
        <w:t>Zumindest wenn es sehr warm ist, trinkt man vielleicht lieber etwas, als sich eine Mahlzeit zuzubereiten, zum Beispiel einen Eistee</w:t>
      </w:r>
      <w:r w:rsidR="00F3692E">
        <w:rPr>
          <w:sz w:val="24"/>
          <w:szCs w:val="24"/>
        </w:rPr>
        <w:t>.</w:t>
      </w:r>
    </w:p>
    <w:p w14:paraId="0E7C84DE" w14:textId="77777777" w:rsidR="00436CFB" w:rsidRDefault="00436CFB" w:rsidP="00436CFB">
      <w:pPr>
        <w:rPr>
          <w:sz w:val="24"/>
          <w:szCs w:val="24"/>
        </w:rPr>
      </w:pPr>
    </w:p>
    <w:p w14:paraId="2AF3DF47" w14:textId="4F2EC798" w:rsidR="00C62317" w:rsidRDefault="00C62317">
      <w:pPr>
        <w:rPr>
          <w:sz w:val="24"/>
          <w:szCs w:val="24"/>
        </w:rPr>
      </w:pPr>
      <w:r>
        <w:rPr>
          <w:sz w:val="24"/>
          <w:szCs w:val="24"/>
        </w:rPr>
        <w:br w:type="page"/>
      </w:r>
    </w:p>
    <w:p w14:paraId="50ABEF47" w14:textId="238368B6" w:rsidR="00C072DD" w:rsidRDefault="00D15D58" w:rsidP="00D15D58">
      <w:pPr>
        <w:pStyle w:val="Heading1"/>
      </w:pPr>
      <w:r>
        <w:lastRenderedPageBreak/>
        <w:t>Kochbücher</w:t>
      </w:r>
    </w:p>
    <w:p w14:paraId="2717663E" w14:textId="77777777" w:rsidR="00D15D58" w:rsidRDefault="00D15D58" w:rsidP="00D15D58"/>
    <w:p w14:paraId="53807F2E" w14:textId="77777777" w:rsidR="008C334C" w:rsidRDefault="0093579F" w:rsidP="008C334C">
      <w:pPr>
        <w:pStyle w:val="Bibliography"/>
        <w:rPr>
          <w:rFonts w:ascii="Times New Roman" w:hAnsi="Times New Roman" w:cs="Times New Roman"/>
          <w:sz w:val="24"/>
          <w:szCs w:val="24"/>
        </w:rPr>
      </w:pPr>
      <w:r>
        <w:fldChar w:fldCharType="begin"/>
      </w:r>
      <w:r w:rsidR="008A0A33">
        <w:instrText xml:space="preserve"> ADDIN ZOTERO_BIBL {"uncited":[],"omitted":[],"custom":[]} CSL_BIBLIOGRAPHY </w:instrText>
      </w:r>
      <w:r>
        <w:fldChar w:fldCharType="separate"/>
      </w:r>
      <w:r w:rsidR="008C334C">
        <w:rPr>
          <w:rFonts w:ascii="Times New Roman" w:hAnsi="Times New Roman" w:cs="Times New Roman"/>
          <w:i/>
          <w:iCs/>
          <w:sz w:val="24"/>
          <w:szCs w:val="24"/>
        </w:rPr>
        <w:t>30-Minuten-Küche</w:t>
      </w:r>
      <w:r w:rsidR="008C334C">
        <w:rPr>
          <w:rFonts w:ascii="Times New Roman" w:hAnsi="Times New Roman" w:cs="Times New Roman"/>
          <w:sz w:val="24"/>
          <w:szCs w:val="24"/>
        </w:rPr>
        <w:t>. 1. Aufl. München: Zabert Sandmann, 2013.</w:t>
      </w:r>
    </w:p>
    <w:p w14:paraId="039BE2C1"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sz w:val="24"/>
          <w:szCs w:val="24"/>
        </w:rPr>
        <w:t xml:space="preserve">Avallone, Alessandra. </w:t>
      </w:r>
      <w:r>
        <w:rPr>
          <w:rFonts w:ascii="Times New Roman" w:hAnsi="Times New Roman" w:cs="Times New Roman"/>
          <w:i/>
          <w:iCs/>
          <w:sz w:val="24"/>
          <w:szCs w:val="24"/>
        </w:rPr>
        <w:t>Pizza originale: knusprige Kreationen aus Italien</w:t>
      </w:r>
      <w:r>
        <w:rPr>
          <w:rFonts w:ascii="Times New Roman" w:hAnsi="Times New Roman" w:cs="Times New Roman"/>
          <w:sz w:val="24"/>
          <w:szCs w:val="24"/>
        </w:rPr>
        <w:t>. 2. [Nachdruck] 2016. Weil der Stadt: Hädecke, 2011.</w:t>
      </w:r>
    </w:p>
    <w:p w14:paraId="0E56ADD4"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sz w:val="24"/>
          <w:szCs w:val="24"/>
        </w:rPr>
        <w:t xml:space="preserve">Berning, Gertrud, und Heinz Duttmann, Hrsg. </w:t>
      </w:r>
      <w:r>
        <w:rPr>
          <w:rFonts w:ascii="Times New Roman" w:hAnsi="Times New Roman" w:cs="Times New Roman"/>
          <w:i/>
          <w:iCs/>
          <w:sz w:val="24"/>
          <w:szCs w:val="24"/>
        </w:rPr>
        <w:t>Landlust - die Rezepte. Bd. 1 / [Chefred.: Ute Frieling-Huchzermeyer. Rezepte: Gertrud Berning ... Fotos: Heinz Duttmann ...]</w:t>
      </w:r>
      <w:r>
        <w:rPr>
          <w:rFonts w:ascii="Times New Roman" w:hAnsi="Times New Roman" w:cs="Times New Roman"/>
          <w:sz w:val="24"/>
          <w:szCs w:val="24"/>
        </w:rPr>
        <w:t>. 12. Aufl., 2013.</w:t>
      </w:r>
    </w:p>
    <w:p w14:paraId="2E575BD5"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sz w:val="24"/>
          <w:szCs w:val="24"/>
        </w:rPr>
        <w:t xml:space="preserve">Café Goldene Krone, Hrsg. </w:t>
      </w:r>
      <w:r>
        <w:rPr>
          <w:rFonts w:ascii="Times New Roman" w:hAnsi="Times New Roman" w:cs="Times New Roman"/>
          <w:i/>
          <w:iCs/>
          <w:sz w:val="24"/>
          <w:szCs w:val="24"/>
        </w:rPr>
        <w:t>Backen im Herbst: Kuchen nach LandFrauen-Art</w:t>
      </w:r>
      <w:r>
        <w:rPr>
          <w:rFonts w:ascii="Times New Roman" w:hAnsi="Times New Roman" w:cs="Times New Roman"/>
          <w:sz w:val="24"/>
          <w:szCs w:val="24"/>
        </w:rPr>
        <w:t>. St. Märgen, 2008.</w:t>
      </w:r>
    </w:p>
    <w:p w14:paraId="686ACE99"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sz w:val="24"/>
          <w:szCs w:val="24"/>
        </w:rPr>
        <w:t xml:space="preserve">———, Hrsg. </w:t>
      </w:r>
      <w:r>
        <w:rPr>
          <w:rFonts w:ascii="Times New Roman" w:hAnsi="Times New Roman" w:cs="Times New Roman"/>
          <w:i/>
          <w:iCs/>
          <w:sz w:val="24"/>
          <w:szCs w:val="24"/>
        </w:rPr>
        <w:t>Backen im Sommer: Kuchen nach LandFrauen-Art</w:t>
      </w:r>
      <w:r>
        <w:rPr>
          <w:rFonts w:ascii="Times New Roman" w:hAnsi="Times New Roman" w:cs="Times New Roman"/>
          <w:sz w:val="24"/>
          <w:szCs w:val="24"/>
        </w:rPr>
        <w:t>. St. Märgen, 2008.</w:t>
      </w:r>
    </w:p>
    <w:p w14:paraId="6484A3B7"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sz w:val="24"/>
          <w:szCs w:val="24"/>
        </w:rPr>
        <w:t xml:space="preserve">Cramm, Dagmar von, Susanne Bodensteiner, Martina Kittler, und Julia Skowronek, Hrsg. </w:t>
      </w:r>
      <w:r>
        <w:rPr>
          <w:rFonts w:ascii="Times New Roman" w:hAnsi="Times New Roman" w:cs="Times New Roman"/>
          <w:i/>
          <w:iCs/>
          <w:sz w:val="24"/>
          <w:szCs w:val="24"/>
        </w:rPr>
        <w:t>Kochen für die Familie: 365 Rezeptideen die leicht gelingen und allen schmecken</w:t>
      </w:r>
      <w:r>
        <w:rPr>
          <w:rFonts w:ascii="Times New Roman" w:hAnsi="Times New Roman" w:cs="Times New Roman"/>
          <w:sz w:val="24"/>
          <w:szCs w:val="24"/>
        </w:rPr>
        <w:t>. 6. Aufl. München: Gräfe und Unzer, 2010.</w:t>
      </w:r>
    </w:p>
    <w:p w14:paraId="4F897F0B"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i/>
          <w:iCs/>
          <w:sz w:val="24"/>
          <w:szCs w:val="24"/>
        </w:rPr>
        <w:t>Das neue Nudelbuch originell &amp; köstlich ; [Nudeln, wie sie jeder mag]</w:t>
      </w:r>
      <w:r>
        <w:rPr>
          <w:rFonts w:ascii="Times New Roman" w:hAnsi="Times New Roman" w:cs="Times New Roman"/>
          <w:sz w:val="24"/>
          <w:szCs w:val="24"/>
        </w:rPr>
        <w:t>. Köln: Naumann und Göbel, 1990.</w:t>
      </w:r>
    </w:p>
    <w:p w14:paraId="68DBA17C"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i/>
          <w:iCs/>
          <w:sz w:val="24"/>
          <w:szCs w:val="24"/>
        </w:rPr>
        <w:t>Die beste D[okto]r Oetker kalte Küche</w:t>
      </w:r>
      <w:r>
        <w:rPr>
          <w:rFonts w:ascii="Times New Roman" w:hAnsi="Times New Roman" w:cs="Times New Roman"/>
          <w:sz w:val="24"/>
          <w:szCs w:val="24"/>
        </w:rPr>
        <w:t>. 1. Aufl. Bielefeld: Ceres-Verlag Oetker, 1982.</w:t>
      </w:r>
    </w:p>
    <w:p w14:paraId="4CCEFFBE"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i/>
          <w:iCs/>
          <w:sz w:val="24"/>
          <w:szCs w:val="24"/>
        </w:rPr>
        <w:t>Die leckersten Landfrauen-Torten: von frühlingsfrisch bis schokoladig-gemütlich</w:t>
      </w:r>
      <w:r>
        <w:rPr>
          <w:rFonts w:ascii="Times New Roman" w:hAnsi="Times New Roman" w:cs="Times New Roman"/>
          <w:sz w:val="24"/>
          <w:szCs w:val="24"/>
        </w:rPr>
        <w:t>. Köln: Komet, 2013.</w:t>
      </w:r>
    </w:p>
    <w:p w14:paraId="3C35F2DE"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sz w:val="24"/>
          <w:szCs w:val="24"/>
        </w:rPr>
        <w:t xml:space="preserve">Dusy, Tanja, Jörn Rynio, und Alessandra Redies, Hrsg. </w:t>
      </w:r>
      <w:r>
        <w:rPr>
          <w:rFonts w:ascii="Times New Roman" w:hAnsi="Times New Roman" w:cs="Times New Roman"/>
          <w:i/>
          <w:iCs/>
          <w:sz w:val="24"/>
          <w:szCs w:val="24"/>
        </w:rPr>
        <w:t>Kaffee &amp; Espresso: die Kaffeebar zu Hause ; [mit den 10 GU-Erfolgstipps ; internationale Kaffeerezepte - heiß und kalt ; Leckeres mit und zum Kaffee]</w:t>
      </w:r>
      <w:r>
        <w:rPr>
          <w:rFonts w:ascii="Times New Roman" w:hAnsi="Times New Roman" w:cs="Times New Roman"/>
          <w:sz w:val="24"/>
          <w:szCs w:val="24"/>
        </w:rPr>
        <w:t>. 1. Aufl. GU-Küchenratgeber. München: Gräfe und Unzer, 2003.</w:t>
      </w:r>
    </w:p>
    <w:p w14:paraId="7CB2F620"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sz w:val="24"/>
          <w:szCs w:val="24"/>
        </w:rPr>
        <w:t>essen &amp; trinken, Hrsg. „essen &amp; trinken Für jeden Tag: Low Carb“, essen &amp; trinken, 02/2018 (2018).</w:t>
      </w:r>
    </w:p>
    <w:p w14:paraId="789934C4"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sz w:val="24"/>
          <w:szCs w:val="24"/>
        </w:rPr>
        <w:t>———, Hrsg. „essen &amp; trinken Für jeden Tag: Tolle Ideen mit Gemüse“, essen &amp; trinken, 09/2013 (2013).</w:t>
      </w:r>
    </w:p>
    <w:p w14:paraId="288A28E2"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sz w:val="24"/>
          <w:szCs w:val="24"/>
        </w:rPr>
        <w:t>———, Hrsg. „essen &amp; trinken Für jeden Tag: Viel junges Gemüse“, essen &amp; trinken, 06/2007 (2007).</w:t>
      </w:r>
    </w:p>
    <w:p w14:paraId="574F2C4F"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sz w:val="24"/>
          <w:szCs w:val="24"/>
        </w:rPr>
        <w:t>———, Hrsg. „essen &amp; trinken: Genuss vom Blech“, essen &amp; trinken, 09/2006 (2006).</w:t>
      </w:r>
    </w:p>
    <w:p w14:paraId="1363B41C"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sz w:val="24"/>
          <w:szCs w:val="24"/>
        </w:rPr>
        <w:t>———, Hrsg. „essen &amp; trinken: Neues aus der Provence“, essen &amp; trinken, 07/2014 (2014).</w:t>
      </w:r>
    </w:p>
    <w:p w14:paraId="73014EBD"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sz w:val="24"/>
          <w:szCs w:val="24"/>
        </w:rPr>
        <w:t>———, Hrsg. „essen &amp; trinken Spezial: Das geht ja schnell!“, essen &amp; trinken, 03/2016 (2016).</w:t>
      </w:r>
    </w:p>
    <w:p w14:paraId="1436AE2F"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sz w:val="24"/>
          <w:szCs w:val="24"/>
        </w:rPr>
        <w:t>———, Hrsg. „essen &amp; trinken Spezial: Einladung zum Grillen“, essen &amp; trinken, 02/2018 (2018).</w:t>
      </w:r>
    </w:p>
    <w:p w14:paraId="10C50EEE"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sz w:val="24"/>
          <w:szCs w:val="24"/>
        </w:rPr>
        <w:t>———, Hrsg. „essen &amp; trinken Spezial: Schnelle Küche“, essen &amp; trinken, 03/2018 (2018).</w:t>
      </w:r>
    </w:p>
    <w:p w14:paraId="72DA695E"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i/>
          <w:iCs/>
          <w:sz w:val="24"/>
          <w:szCs w:val="24"/>
        </w:rPr>
        <w:t>Fingerfood: das grosse Buch der Snacks</w:t>
      </w:r>
      <w:r>
        <w:rPr>
          <w:rFonts w:ascii="Times New Roman" w:hAnsi="Times New Roman" w:cs="Times New Roman"/>
          <w:sz w:val="24"/>
          <w:szCs w:val="24"/>
        </w:rPr>
        <w:t>. Köln: Könemann, 2000.</w:t>
      </w:r>
    </w:p>
    <w:p w14:paraId="40094218"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sz w:val="24"/>
          <w:szCs w:val="24"/>
        </w:rPr>
        <w:t xml:space="preserve">Frenkiel, David, und Luise Vindahl. </w:t>
      </w:r>
      <w:r>
        <w:rPr>
          <w:rFonts w:ascii="Times New Roman" w:hAnsi="Times New Roman" w:cs="Times New Roman"/>
          <w:i/>
          <w:iCs/>
          <w:sz w:val="24"/>
          <w:szCs w:val="24"/>
        </w:rPr>
        <w:t>Die grüne Küche: köstliche vegetarische Ideen für jeden Tag</w:t>
      </w:r>
      <w:r>
        <w:rPr>
          <w:rFonts w:ascii="Times New Roman" w:hAnsi="Times New Roman" w:cs="Times New Roman"/>
          <w:sz w:val="24"/>
          <w:szCs w:val="24"/>
        </w:rPr>
        <w:t>. Übersetzt von Anita Weinberger. 3. Auflage, Deutsche Erstausgabe. München: Knesebeck, 2016.</w:t>
      </w:r>
    </w:p>
    <w:p w14:paraId="3E3971CE"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sz w:val="24"/>
          <w:szCs w:val="24"/>
        </w:rPr>
        <w:t xml:space="preserve">Frenkiel, David, Luise Vindahl, Linde Wiesner, und David Frenkiel. </w:t>
      </w:r>
      <w:r>
        <w:rPr>
          <w:rFonts w:ascii="Times New Roman" w:hAnsi="Times New Roman" w:cs="Times New Roman"/>
          <w:i/>
          <w:iCs/>
          <w:sz w:val="24"/>
          <w:szCs w:val="24"/>
        </w:rPr>
        <w:t>Die grüne Küche auf Reisen: Vegetarisches aus aller Welt</w:t>
      </w:r>
      <w:r>
        <w:rPr>
          <w:rFonts w:ascii="Times New Roman" w:hAnsi="Times New Roman" w:cs="Times New Roman"/>
          <w:sz w:val="24"/>
          <w:szCs w:val="24"/>
        </w:rPr>
        <w:t>. Dt. Erstausg. München: Knesebeck, 2015.</w:t>
      </w:r>
    </w:p>
    <w:p w14:paraId="3CCFB292"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sz w:val="24"/>
          <w:szCs w:val="24"/>
        </w:rPr>
        <w:t xml:space="preserve">Früchtel, Ingrid, Odette Teubner, und Cornelia Schinharl, Hrsg. </w:t>
      </w:r>
      <w:r>
        <w:rPr>
          <w:rFonts w:ascii="Times New Roman" w:hAnsi="Times New Roman" w:cs="Times New Roman"/>
          <w:i/>
          <w:iCs/>
          <w:sz w:val="24"/>
          <w:szCs w:val="24"/>
        </w:rPr>
        <w:t>Gemüse gesund und raffiniert: vegetarische Rezepte für köstliche Suppen, Vorspeisen und Aufläufe; jedes Rezept in Farbe</w:t>
      </w:r>
      <w:r>
        <w:rPr>
          <w:rFonts w:ascii="Times New Roman" w:hAnsi="Times New Roman" w:cs="Times New Roman"/>
          <w:sz w:val="24"/>
          <w:szCs w:val="24"/>
        </w:rPr>
        <w:t>. 4. Aufl. GU-Küchen-Ratgeber. München: Gräfe und Unzer, 1993.</w:t>
      </w:r>
    </w:p>
    <w:p w14:paraId="07025080"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i/>
          <w:iCs/>
          <w:sz w:val="24"/>
          <w:szCs w:val="24"/>
        </w:rPr>
        <w:t>Gemüse schnell und schmackhaft 1. / [Übers. aus dem Engl.: Wolfgang Beuchelt]</w:t>
      </w:r>
      <w:r>
        <w:rPr>
          <w:rFonts w:ascii="Times New Roman" w:hAnsi="Times New Roman" w:cs="Times New Roman"/>
          <w:sz w:val="24"/>
          <w:szCs w:val="24"/>
        </w:rPr>
        <w:t>. Köln: Könemann, 1998.</w:t>
      </w:r>
    </w:p>
    <w:p w14:paraId="7ED70095"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i/>
          <w:iCs/>
          <w:sz w:val="24"/>
          <w:szCs w:val="24"/>
        </w:rPr>
        <w:t>Gemüse schnell und schmackhaft 2. / [Übers. aus dem Engl.: Anita Schnell]</w:t>
      </w:r>
      <w:r>
        <w:rPr>
          <w:rFonts w:ascii="Times New Roman" w:hAnsi="Times New Roman" w:cs="Times New Roman"/>
          <w:sz w:val="24"/>
          <w:szCs w:val="24"/>
        </w:rPr>
        <w:t>. Köln: Könemann, 1998.</w:t>
      </w:r>
    </w:p>
    <w:p w14:paraId="193E5C47"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Heiderl, Thomas, und Gabriele Gugetzer, Hrsg. </w:t>
      </w:r>
      <w:r>
        <w:rPr>
          <w:rFonts w:ascii="Times New Roman" w:hAnsi="Times New Roman" w:cs="Times New Roman"/>
          <w:i/>
          <w:iCs/>
          <w:sz w:val="24"/>
          <w:szCs w:val="24"/>
        </w:rPr>
        <w:t>Das große Pastakochbuch</w:t>
      </w:r>
      <w:r>
        <w:rPr>
          <w:rFonts w:ascii="Times New Roman" w:hAnsi="Times New Roman" w:cs="Times New Roman"/>
          <w:sz w:val="24"/>
          <w:szCs w:val="24"/>
        </w:rPr>
        <w:t>. Köln: Könemann Verl. Ges, 1998.</w:t>
      </w:r>
    </w:p>
    <w:p w14:paraId="0866C4EC"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sz w:val="24"/>
          <w:szCs w:val="24"/>
        </w:rPr>
        <w:t xml:space="preserve">Hess, Reinhardt, und Sabine Sälzer. </w:t>
      </w:r>
      <w:r>
        <w:rPr>
          <w:rFonts w:ascii="Times New Roman" w:hAnsi="Times New Roman" w:cs="Times New Roman"/>
          <w:i/>
          <w:iCs/>
          <w:sz w:val="24"/>
          <w:szCs w:val="24"/>
        </w:rPr>
        <w:t>Die echte italienische Küche: typische Rezepte und kulinarische Impressionen aus allen Regionen</w:t>
      </w:r>
      <w:r>
        <w:rPr>
          <w:rFonts w:ascii="Times New Roman" w:hAnsi="Times New Roman" w:cs="Times New Roman"/>
          <w:sz w:val="24"/>
          <w:szCs w:val="24"/>
        </w:rPr>
        <w:t>. 23. Aufl. München: Gräfe und Unzer, 2003.</w:t>
      </w:r>
    </w:p>
    <w:p w14:paraId="699D3CE4"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sz w:val="24"/>
          <w:szCs w:val="24"/>
        </w:rPr>
        <w:t xml:space="preserve">Julius, Christina, und Nicolas Leser. </w:t>
      </w:r>
      <w:r>
        <w:rPr>
          <w:rFonts w:ascii="Times New Roman" w:hAnsi="Times New Roman" w:cs="Times New Roman"/>
          <w:i/>
          <w:iCs/>
          <w:sz w:val="24"/>
          <w:szCs w:val="24"/>
        </w:rPr>
        <w:t>Vegan: internationale Klassiker ; 120 Rezepte von Teriyaki-Tofusteak bis Pannacotta</w:t>
      </w:r>
      <w:r>
        <w:rPr>
          <w:rFonts w:ascii="Times New Roman" w:hAnsi="Times New Roman" w:cs="Times New Roman"/>
          <w:sz w:val="24"/>
          <w:szCs w:val="24"/>
        </w:rPr>
        <w:t>. München: Christian-Verl, 2014.</w:t>
      </w:r>
    </w:p>
    <w:p w14:paraId="5035E8A5"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sz w:val="24"/>
          <w:szCs w:val="24"/>
        </w:rPr>
        <w:t xml:space="preserve">Kiel, Martina, und Carola Wiedemann. </w:t>
      </w:r>
      <w:r>
        <w:rPr>
          <w:rFonts w:ascii="Times New Roman" w:hAnsi="Times New Roman" w:cs="Times New Roman"/>
          <w:i/>
          <w:iCs/>
          <w:sz w:val="24"/>
          <w:szCs w:val="24"/>
        </w:rPr>
        <w:t>Schwäbisch kochen: Klassisch und neu</w:t>
      </w:r>
      <w:r>
        <w:rPr>
          <w:rFonts w:ascii="Times New Roman" w:hAnsi="Times New Roman" w:cs="Times New Roman"/>
          <w:sz w:val="24"/>
          <w:szCs w:val="24"/>
        </w:rPr>
        <w:t>. 1. Aufl. GU Küchen-Ratgeber. München: Gräfe u. Unzer, 2005.</w:t>
      </w:r>
    </w:p>
    <w:p w14:paraId="3F2AD869"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sz w:val="24"/>
          <w:szCs w:val="24"/>
        </w:rPr>
        <w:t xml:space="preserve">Kindler, Ben. </w:t>
      </w:r>
      <w:r>
        <w:rPr>
          <w:rFonts w:ascii="Times New Roman" w:hAnsi="Times New Roman" w:cs="Times New Roman"/>
          <w:i/>
          <w:iCs/>
          <w:sz w:val="24"/>
          <w:szCs w:val="24"/>
        </w:rPr>
        <w:t>Bangkok original streetfood authentische Rezepte aus Thailand</w:t>
      </w:r>
      <w:r>
        <w:rPr>
          <w:rFonts w:ascii="Times New Roman" w:hAnsi="Times New Roman" w:cs="Times New Roman"/>
          <w:sz w:val="24"/>
          <w:szCs w:val="24"/>
        </w:rPr>
        <w:t>. Aarau: AT Verlag, 2019.</w:t>
      </w:r>
    </w:p>
    <w:p w14:paraId="69BCFF25"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i/>
          <w:iCs/>
          <w:sz w:val="24"/>
          <w:szCs w:val="24"/>
        </w:rPr>
        <w:t>Ben Kindler kocht badisch: Klassisch kreativ</w:t>
      </w:r>
      <w:r>
        <w:rPr>
          <w:rFonts w:ascii="Times New Roman" w:hAnsi="Times New Roman" w:cs="Times New Roman"/>
          <w:sz w:val="24"/>
          <w:szCs w:val="24"/>
        </w:rPr>
        <w:t>. 1. Auflage. Stuttgart: Belser, 2017.</w:t>
      </w:r>
    </w:p>
    <w:p w14:paraId="129527D4"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sz w:val="24"/>
          <w:szCs w:val="24"/>
        </w:rPr>
        <w:t xml:space="preserve">Kreissparkasse Heilbronn, Hrsg. </w:t>
      </w:r>
      <w:r>
        <w:rPr>
          <w:rFonts w:ascii="Times New Roman" w:hAnsi="Times New Roman" w:cs="Times New Roman"/>
          <w:i/>
          <w:iCs/>
          <w:sz w:val="24"/>
          <w:szCs w:val="24"/>
        </w:rPr>
        <w:t>Schwäbische Erfolgsrezepte: Was im HeilbronnerLand auf den Tisch kommt - 40 Köstlichkeiten zum Nachkochen</w:t>
      </w:r>
      <w:r>
        <w:rPr>
          <w:rFonts w:ascii="Times New Roman" w:hAnsi="Times New Roman" w:cs="Times New Roman"/>
          <w:sz w:val="24"/>
          <w:szCs w:val="24"/>
        </w:rPr>
        <w:t>. Heilbronn, 2011.</w:t>
      </w:r>
    </w:p>
    <w:p w14:paraId="7F25AD61"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sz w:val="24"/>
          <w:szCs w:val="24"/>
        </w:rPr>
        <w:t xml:space="preserve">Kumar, Bikash, und Marcela Kumar. </w:t>
      </w:r>
      <w:r>
        <w:rPr>
          <w:rFonts w:ascii="Times New Roman" w:hAnsi="Times New Roman" w:cs="Times New Roman"/>
          <w:i/>
          <w:iCs/>
          <w:sz w:val="24"/>
          <w:szCs w:val="24"/>
        </w:rPr>
        <w:t>Indien Originalrezepte und Interessantes über Land und Leute</w:t>
      </w:r>
      <w:r>
        <w:rPr>
          <w:rFonts w:ascii="Times New Roman" w:hAnsi="Times New Roman" w:cs="Times New Roman"/>
          <w:sz w:val="24"/>
          <w:szCs w:val="24"/>
        </w:rPr>
        <w:t>. 5. Aufl. Küchen der Welt. München: Gräfe und Unzer, 2006.</w:t>
      </w:r>
    </w:p>
    <w:p w14:paraId="6379595F"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i/>
          <w:iCs/>
          <w:sz w:val="24"/>
          <w:szCs w:val="24"/>
        </w:rPr>
        <w:t>Indisch kochen: Original-Rezepte, die leicht gelingen ; und Interessantes über die indische Küche ; jedes Rezept in Farbe</w:t>
      </w:r>
      <w:r>
        <w:rPr>
          <w:rFonts w:ascii="Times New Roman" w:hAnsi="Times New Roman" w:cs="Times New Roman"/>
          <w:sz w:val="24"/>
          <w:szCs w:val="24"/>
        </w:rPr>
        <w:t>. 6. Aufl. GU-Küchen-Ratgeber. München: Gräfe und Unzer, 2000.</w:t>
      </w:r>
    </w:p>
    <w:p w14:paraId="41668A85"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sz w:val="24"/>
          <w:szCs w:val="24"/>
        </w:rPr>
        <w:t>Landidee, Hrsg. „Landkuchen: Traditionelle und neue Rezepte aus ländlichen Backstuben“, o. J.</w:t>
      </w:r>
    </w:p>
    <w:p w14:paraId="15DCF792"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sz w:val="24"/>
          <w:szCs w:val="24"/>
        </w:rPr>
        <w:t xml:space="preserve">Likidis-Königsfeld, Kristina, Michael Brauner, und Stephanie von Werz-Kovacs. </w:t>
      </w:r>
      <w:r>
        <w:rPr>
          <w:rFonts w:ascii="Times New Roman" w:hAnsi="Times New Roman" w:cs="Times New Roman"/>
          <w:i/>
          <w:iCs/>
          <w:sz w:val="24"/>
          <w:szCs w:val="24"/>
        </w:rPr>
        <w:t>Griechenland Originalrezepte und Interessantes über Land und Leute</w:t>
      </w:r>
      <w:r>
        <w:rPr>
          <w:rFonts w:ascii="Times New Roman" w:hAnsi="Times New Roman" w:cs="Times New Roman"/>
          <w:sz w:val="24"/>
          <w:szCs w:val="24"/>
        </w:rPr>
        <w:t>. Sonderausg. der Orig.-Ausg. von 1994, 1. Aufl. München: Gräfe und Unzer, 2004.</w:t>
      </w:r>
    </w:p>
    <w:p w14:paraId="59125B0D" w14:textId="77777777" w:rsidR="008C334C" w:rsidRPr="00CB0A00" w:rsidRDefault="008C334C" w:rsidP="008C334C">
      <w:pPr>
        <w:pStyle w:val="Bibliography"/>
        <w:rPr>
          <w:rFonts w:ascii="Times New Roman" w:hAnsi="Times New Roman" w:cs="Times New Roman"/>
          <w:sz w:val="24"/>
          <w:szCs w:val="24"/>
          <w:lang w:val="en-US"/>
        </w:rPr>
      </w:pPr>
      <w:r w:rsidRPr="00CB0A00">
        <w:rPr>
          <w:rFonts w:ascii="Times New Roman" w:hAnsi="Times New Roman" w:cs="Times New Roman"/>
          <w:sz w:val="24"/>
          <w:szCs w:val="24"/>
          <w:lang w:val="en-US"/>
        </w:rPr>
        <w:t>Living at Home. „Living at Home Spezial: Gäste und Feste“, Living at Home, 2 (2009).</w:t>
      </w:r>
    </w:p>
    <w:p w14:paraId="303BF8B6"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sz w:val="24"/>
          <w:szCs w:val="24"/>
        </w:rPr>
        <w:t xml:space="preserve">Ottolenghi, Yotam. </w:t>
      </w:r>
      <w:r>
        <w:rPr>
          <w:rFonts w:ascii="Times New Roman" w:hAnsi="Times New Roman" w:cs="Times New Roman"/>
          <w:i/>
          <w:iCs/>
          <w:sz w:val="24"/>
          <w:szCs w:val="24"/>
        </w:rPr>
        <w:t>Ottolenghi simple - Das Kochbuch</w:t>
      </w:r>
      <w:r>
        <w:rPr>
          <w:rFonts w:ascii="Times New Roman" w:hAnsi="Times New Roman" w:cs="Times New Roman"/>
          <w:sz w:val="24"/>
          <w:szCs w:val="24"/>
        </w:rPr>
        <w:t>. München: Dorling Kindersley, 2018.</w:t>
      </w:r>
    </w:p>
    <w:p w14:paraId="07C122AE" w14:textId="77777777" w:rsidR="008C334C" w:rsidRDefault="008C334C" w:rsidP="008C334C">
      <w:pPr>
        <w:pStyle w:val="Bibliography"/>
        <w:rPr>
          <w:rFonts w:ascii="Times New Roman" w:hAnsi="Times New Roman" w:cs="Times New Roman"/>
          <w:sz w:val="24"/>
          <w:szCs w:val="24"/>
        </w:rPr>
      </w:pPr>
      <w:r w:rsidRPr="00CB0A00">
        <w:rPr>
          <w:rFonts w:ascii="Times New Roman" w:hAnsi="Times New Roman" w:cs="Times New Roman"/>
          <w:sz w:val="24"/>
          <w:szCs w:val="24"/>
          <w:lang w:val="en-US"/>
        </w:rPr>
        <w:t xml:space="preserve">Ottolenghi, Yotam, Ixta Belfrage, Tara Wigley, und Jonathan Lovekin. </w:t>
      </w:r>
      <w:r>
        <w:rPr>
          <w:rFonts w:ascii="Times New Roman" w:hAnsi="Times New Roman" w:cs="Times New Roman"/>
          <w:i/>
          <w:iCs/>
          <w:sz w:val="24"/>
          <w:szCs w:val="24"/>
        </w:rPr>
        <w:t>Flavour: mehr Gemüse, mehr Geschmack</w:t>
      </w:r>
      <w:r>
        <w:rPr>
          <w:rFonts w:ascii="Times New Roman" w:hAnsi="Times New Roman" w:cs="Times New Roman"/>
          <w:sz w:val="24"/>
          <w:szCs w:val="24"/>
        </w:rPr>
        <w:t>. Übersetzt von Regine Brams und Helmut Ertl. München: DK, Dorling Kindersley Verlag GmbH, 2020.</w:t>
      </w:r>
    </w:p>
    <w:p w14:paraId="175C2868"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sz w:val="24"/>
          <w:szCs w:val="24"/>
        </w:rPr>
        <w:t xml:space="preserve">Ottolenghi, Yotam, und Sami Tamimi. </w:t>
      </w:r>
      <w:r>
        <w:rPr>
          <w:rFonts w:ascii="Times New Roman" w:hAnsi="Times New Roman" w:cs="Times New Roman"/>
          <w:i/>
          <w:iCs/>
          <w:sz w:val="24"/>
          <w:szCs w:val="24"/>
        </w:rPr>
        <w:t>Jerusalem: Das Kochbuch</w:t>
      </w:r>
      <w:r>
        <w:rPr>
          <w:rFonts w:ascii="Times New Roman" w:hAnsi="Times New Roman" w:cs="Times New Roman"/>
          <w:sz w:val="24"/>
          <w:szCs w:val="24"/>
        </w:rPr>
        <w:t>. 15. Auflage. München: Dorling Kindersley, 2017.</w:t>
      </w:r>
    </w:p>
    <w:p w14:paraId="4586E44A"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sz w:val="24"/>
          <w:szCs w:val="24"/>
        </w:rPr>
        <w:t xml:space="preserve">Piroué, Susi. </w:t>
      </w:r>
      <w:r>
        <w:rPr>
          <w:rFonts w:ascii="Times New Roman" w:hAnsi="Times New Roman" w:cs="Times New Roman"/>
          <w:i/>
          <w:iCs/>
          <w:sz w:val="24"/>
          <w:szCs w:val="24"/>
        </w:rPr>
        <w:t>Die echte französische Küche: typische Rezepte und kulinarische Impressionen aus allen Regionen</w:t>
      </w:r>
      <w:r>
        <w:rPr>
          <w:rFonts w:ascii="Times New Roman" w:hAnsi="Times New Roman" w:cs="Times New Roman"/>
          <w:sz w:val="24"/>
          <w:szCs w:val="24"/>
        </w:rPr>
        <w:t>. 6. Aufl. München: Gräfe und Unzer, 2001.</w:t>
      </w:r>
    </w:p>
    <w:p w14:paraId="62F0C1CC"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sz w:val="24"/>
          <w:szCs w:val="24"/>
        </w:rPr>
        <w:t xml:space="preserve">Proebst, Margit, und Jörn Rynio. </w:t>
      </w:r>
      <w:r>
        <w:rPr>
          <w:rFonts w:ascii="Times New Roman" w:hAnsi="Times New Roman" w:cs="Times New Roman"/>
          <w:i/>
          <w:iCs/>
          <w:sz w:val="24"/>
          <w:szCs w:val="24"/>
        </w:rPr>
        <w:t>Zart und saftig bei 80 Grad: Niedrigtemperaturgaren</w:t>
      </w:r>
      <w:r>
        <w:rPr>
          <w:rFonts w:ascii="Times New Roman" w:hAnsi="Times New Roman" w:cs="Times New Roman"/>
          <w:sz w:val="24"/>
          <w:szCs w:val="24"/>
        </w:rPr>
        <w:t>. 4. Aufl. München: Gräfe und Unzer, 2007.</w:t>
      </w:r>
    </w:p>
    <w:p w14:paraId="4947A3EC" w14:textId="77777777" w:rsidR="008C334C" w:rsidRDefault="008C334C" w:rsidP="008C334C">
      <w:pPr>
        <w:pStyle w:val="Bibliography"/>
        <w:rPr>
          <w:rFonts w:ascii="Times New Roman" w:hAnsi="Times New Roman" w:cs="Times New Roman"/>
          <w:sz w:val="24"/>
          <w:szCs w:val="24"/>
        </w:rPr>
      </w:pPr>
      <w:r w:rsidRPr="00CB0A00">
        <w:rPr>
          <w:rFonts w:ascii="Times New Roman" w:hAnsi="Times New Roman" w:cs="Times New Roman"/>
          <w:sz w:val="24"/>
          <w:szCs w:val="24"/>
          <w:lang w:val="en-US"/>
        </w:rPr>
        <w:t xml:space="preserve">Purviance, Jamie, Andrea Haftel, und Tim Turner, Hrsg. </w:t>
      </w:r>
      <w:r>
        <w:rPr>
          <w:rFonts w:ascii="Times New Roman" w:hAnsi="Times New Roman" w:cs="Times New Roman"/>
          <w:i/>
          <w:iCs/>
          <w:sz w:val="24"/>
          <w:szCs w:val="24"/>
        </w:rPr>
        <w:t>Weberś Grillbibel</w:t>
      </w:r>
      <w:r>
        <w:rPr>
          <w:rFonts w:ascii="Times New Roman" w:hAnsi="Times New Roman" w:cs="Times New Roman"/>
          <w:sz w:val="24"/>
          <w:szCs w:val="24"/>
        </w:rPr>
        <w:t>. 46. Aufl. GU. München: Gräfe und Unzer, 2018.</w:t>
      </w:r>
    </w:p>
    <w:p w14:paraId="5C687564"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sz w:val="24"/>
          <w:szCs w:val="24"/>
        </w:rPr>
        <w:t xml:space="preserve">Raether, Elisabeth. </w:t>
      </w:r>
      <w:r>
        <w:rPr>
          <w:rFonts w:ascii="Times New Roman" w:hAnsi="Times New Roman" w:cs="Times New Roman"/>
          <w:i/>
          <w:iCs/>
          <w:sz w:val="24"/>
          <w:szCs w:val="24"/>
        </w:rPr>
        <w:t>Das Beste vom Wochenmarkt neue frische und saisonale Rezepte aus dem ZEIT-Magazin</w:t>
      </w:r>
      <w:r>
        <w:rPr>
          <w:rFonts w:ascii="Times New Roman" w:hAnsi="Times New Roman" w:cs="Times New Roman"/>
          <w:sz w:val="24"/>
          <w:szCs w:val="24"/>
        </w:rPr>
        <w:t>. Originalausgabe, 1. Auflage. München: riva, 2017.</w:t>
      </w:r>
    </w:p>
    <w:p w14:paraId="2E6C634F"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i/>
          <w:iCs/>
          <w:sz w:val="24"/>
          <w:szCs w:val="24"/>
        </w:rPr>
        <w:t>Lieblingsgerichte vom Wochenmarkt: die besten saisonalen Rezepte aus dem ZEIT-Magazin</w:t>
      </w:r>
      <w:r>
        <w:rPr>
          <w:rFonts w:ascii="Times New Roman" w:hAnsi="Times New Roman" w:cs="Times New Roman"/>
          <w:sz w:val="24"/>
          <w:szCs w:val="24"/>
        </w:rPr>
        <w:t>. Originalausgabe, 1. Auflage. München: riva, 2019.</w:t>
      </w:r>
    </w:p>
    <w:p w14:paraId="0F2A8958"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i/>
          <w:iCs/>
          <w:sz w:val="24"/>
          <w:szCs w:val="24"/>
        </w:rPr>
        <w:t>Wochenmarkt: Die frischen, einfachen Rezepte aus dem Zeit Magazin</w:t>
      </w:r>
      <w:r>
        <w:rPr>
          <w:rFonts w:ascii="Times New Roman" w:hAnsi="Times New Roman" w:cs="Times New Roman"/>
          <w:sz w:val="24"/>
          <w:szCs w:val="24"/>
        </w:rPr>
        <w:t>. 2. Aufl. Berlin: Berlin Verlag, 2014.</w:t>
      </w:r>
    </w:p>
    <w:p w14:paraId="6DE3BEEC"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sz w:val="24"/>
          <w:szCs w:val="24"/>
        </w:rPr>
        <w:t xml:space="preserve">Recke, Gunhild von der. </w:t>
      </w:r>
      <w:r>
        <w:rPr>
          <w:rFonts w:ascii="Times New Roman" w:hAnsi="Times New Roman" w:cs="Times New Roman"/>
          <w:i/>
          <w:iCs/>
          <w:sz w:val="24"/>
          <w:szCs w:val="24"/>
        </w:rPr>
        <w:t>Köstliche Eintöpfe aus aller Welt: Von einfach bis raffiniert</w:t>
      </w:r>
      <w:r>
        <w:rPr>
          <w:rFonts w:ascii="Times New Roman" w:hAnsi="Times New Roman" w:cs="Times New Roman"/>
          <w:sz w:val="24"/>
          <w:szCs w:val="24"/>
        </w:rPr>
        <w:t>. 4. Aufl. GU-Küchen-Ratgeber. München: Gräfe u. Unzer, 1987.</w:t>
      </w:r>
    </w:p>
    <w:p w14:paraId="5520484A"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sz w:val="24"/>
          <w:szCs w:val="24"/>
        </w:rPr>
        <w:t xml:space="preserve">Renz, Jutta, und Kathleen Murphy-Lützner. </w:t>
      </w:r>
      <w:r w:rsidRPr="00CB0A00">
        <w:rPr>
          <w:rFonts w:ascii="Times New Roman" w:hAnsi="Times New Roman" w:cs="Times New Roman"/>
          <w:i/>
          <w:iCs/>
          <w:sz w:val="24"/>
          <w:szCs w:val="24"/>
          <w:lang w:val="en-US"/>
        </w:rPr>
        <w:t>Muffins &amp; more Witzige Gebäckideen aus den USA: Muffins, Cupcakes, Cookies, Bagels, Doughnuts, Pies, Cakes, Sweet Breads</w:t>
      </w:r>
      <w:r w:rsidRPr="00CB0A00">
        <w:rPr>
          <w:rFonts w:ascii="Times New Roman" w:hAnsi="Times New Roman" w:cs="Times New Roman"/>
          <w:sz w:val="24"/>
          <w:szCs w:val="24"/>
          <w:lang w:val="en-US"/>
        </w:rPr>
        <w:t xml:space="preserve">. </w:t>
      </w:r>
      <w:r>
        <w:rPr>
          <w:rFonts w:ascii="Times New Roman" w:hAnsi="Times New Roman" w:cs="Times New Roman"/>
          <w:sz w:val="24"/>
          <w:szCs w:val="24"/>
        </w:rPr>
        <w:t>3. Aufl. München: Gräfe und Unzer, 1999.</w:t>
      </w:r>
    </w:p>
    <w:p w14:paraId="52820FBB"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sz w:val="24"/>
          <w:szCs w:val="24"/>
        </w:rPr>
        <w:t xml:space="preserve">Ruschitzka, Gudrun. </w:t>
      </w:r>
      <w:r>
        <w:rPr>
          <w:rFonts w:ascii="Times New Roman" w:hAnsi="Times New Roman" w:cs="Times New Roman"/>
          <w:i/>
          <w:iCs/>
          <w:sz w:val="24"/>
          <w:szCs w:val="24"/>
        </w:rPr>
        <w:t>Römertopf: sanft gegart im eigenen Saft: Gemüsegerichte oder zarter Fisch, deftiges mit Fleisch oder süßes zum Sattessen</w:t>
      </w:r>
      <w:r>
        <w:rPr>
          <w:rFonts w:ascii="Times New Roman" w:hAnsi="Times New Roman" w:cs="Times New Roman"/>
          <w:sz w:val="24"/>
          <w:szCs w:val="24"/>
        </w:rPr>
        <w:t>. 4. Aufl. GU-KüchenRatgeber. München: Gräfe und Unzer, 2001.</w:t>
      </w:r>
    </w:p>
    <w:p w14:paraId="62A25265"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Sälzer, Sabine. </w:t>
      </w:r>
      <w:r>
        <w:rPr>
          <w:rFonts w:ascii="Times New Roman" w:hAnsi="Times New Roman" w:cs="Times New Roman"/>
          <w:i/>
          <w:iCs/>
          <w:sz w:val="24"/>
          <w:szCs w:val="24"/>
        </w:rPr>
        <w:t>Die echte Jeden-Tag-Küche: das neue Kochvergnügen für Alltag, Feste und Gäste</w:t>
      </w:r>
      <w:r>
        <w:rPr>
          <w:rFonts w:ascii="Times New Roman" w:hAnsi="Times New Roman" w:cs="Times New Roman"/>
          <w:sz w:val="24"/>
          <w:szCs w:val="24"/>
        </w:rPr>
        <w:t>. 6. Aufl. München: Gräfe und Unzer, 2001.</w:t>
      </w:r>
    </w:p>
    <w:p w14:paraId="083FE840"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sz w:val="24"/>
          <w:szCs w:val="24"/>
        </w:rPr>
        <w:t xml:space="preserve">Schermer, Bärbel, und Michael Brauner. </w:t>
      </w:r>
      <w:r>
        <w:rPr>
          <w:rFonts w:ascii="Times New Roman" w:hAnsi="Times New Roman" w:cs="Times New Roman"/>
          <w:i/>
          <w:iCs/>
          <w:sz w:val="24"/>
          <w:szCs w:val="24"/>
        </w:rPr>
        <w:t>Kunterbunte Kuchenparade: Backhits für Kids ; [mit den 10 GU-Erfolgstipps ; große und kleine Backwunderwerke: Kinderklassiker, Motivtorten und Figurentorten ; tolle Ideen zum Dekorieren und Verzieren]</w:t>
      </w:r>
      <w:r>
        <w:rPr>
          <w:rFonts w:ascii="Times New Roman" w:hAnsi="Times New Roman" w:cs="Times New Roman"/>
          <w:sz w:val="24"/>
          <w:szCs w:val="24"/>
        </w:rPr>
        <w:t>. 2. Aufl. München: Gräfe und Unzer, 2008.</w:t>
      </w:r>
    </w:p>
    <w:p w14:paraId="16BDA6E2"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sz w:val="24"/>
          <w:szCs w:val="24"/>
        </w:rPr>
        <w:t xml:space="preserve">Schinharl, Cornelia, Kai Mewes, und Tanja Dusy. </w:t>
      </w:r>
      <w:r>
        <w:rPr>
          <w:rFonts w:ascii="Times New Roman" w:hAnsi="Times New Roman" w:cs="Times New Roman"/>
          <w:i/>
          <w:iCs/>
          <w:sz w:val="24"/>
          <w:szCs w:val="24"/>
        </w:rPr>
        <w:t>Antipasti und Tapas kleine Klassiker im Trend ; [mit den 10 GU-Erfolgstipps ; internationale Rezepte ; Vorschläge fürs Büfett]</w:t>
      </w:r>
      <w:r>
        <w:rPr>
          <w:rFonts w:ascii="Times New Roman" w:hAnsi="Times New Roman" w:cs="Times New Roman"/>
          <w:sz w:val="24"/>
          <w:szCs w:val="24"/>
        </w:rPr>
        <w:t>. 1. Aufl. München: Gräfe und Unzer, 2002.</w:t>
      </w:r>
    </w:p>
    <w:p w14:paraId="04B7F875"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sz w:val="24"/>
          <w:szCs w:val="24"/>
        </w:rPr>
        <w:t xml:space="preserve">Schinharl, Cornelia, Jörn Rynio, und Birgit Rademacker. </w:t>
      </w:r>
      <w:r>
        <w:rPr>
          <w:rFonts w:ascii="Times New Roman" w:hAnsi="Times New Roman" w:cs="Times New Roman"/>
          <w:i/>
          <w:iCs/>
          <w:sz w:val="24"/>
          <w:szCs w:val="24"/>
        </w:rPr>
        <w:t>15 Minuten-Abendessen genießen Sie den Feierabend! ; [mit den 10 GU-Erfolgstipps ; von kalt bis warm: Kleinigkeiten und Hauptmahlzeiten ; Extra: raffiniert belegte Brote]</w:t>
      </w:r>
      <w:r>
        <w:rPr>
          <w:rFonts w:ascii="Times New Roman" w:hAnsi="Times New Roman" w:cs="Times New Roman"/>
          <w:sz w:val="24"/>
          <w:szCs w:val="24"/>
        </w:rPr>
        <w:t>. 1. Aufl. München: Gräfe und Unzer, 2006.</w:t>
      </w:r>
    </w:p>
    <w:p w14:paraId="20C35781"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sz w:val="24"/>
          <w:szCs w:val="24"/>
        </w:rPr>
        <w:t xml:space="preserve">Schuhbeck, Alfons. </w:t>
      </w:r>
      <w:r>
        <w:rPr>
          <w:rFonts w:ascii="Times New Roman" w:hAnsi="Times New Roman" w:cs="Times New Roman"/>
          <w:i/>
          <w:iCs/>
          <w:sz w:val="24"/>
          <w:szCs w:val="24"/>
        </w:rPr>
        <w:t>Meine bayerische Küche</w:t>
      </w:r>
      <w:r>
        <w:rPr>
          <w:rFonts w:ascii="Times New Roman" w:hAnsi="Times New Roman" w:cs="Times New Roman"/>
          <w:sz w:val="24"/>
          <w:szCs w:val="24"/>
        </w:rPr>
        <w:t>. Überarb. Neuausg., 1. Aufl. München: Zabert Sandmann, 2011.</w:t>
      </w:r>
    </w:p>
    <w:p w14:paraId="0100AFC8" w14:textId="77777777" w:rsidR="008C334C" w:rsidRDefault="008C334C" w:rsidP="008C334C">
      <w:pPr>
        <w:pStyle w:val="Bibliography"/>
        <w:rPr>
          <w:rFonts w:ascii="Times New Roman" w:hAnsi="Times New Roman" w:cs="Times New Roman"/>
          <w:sz w:val="24"/>
          <w:szCs w:val="24"/>
        </w:rPr>
      </w:pPr>
      <w:r w:rsidRPr="00CB0A00">
        <w:rPr>
          <w:rFonts w:ascii="Times New Roman" w:hAnsi="Times New Roman" w:cs="Times New Roman"/>
          <w:sz w:val="24"/>
          <w:szCs w:val="24"/>
          <w:lang w:val="en-US"/>
        </w:rPr>
        <w:t xml:space="preserve">Sodha, Meera, und David Loftus. </w:t>
      </w:r>
      <w:r>
        <w:rPr>
          <w:rFonts w:ascii="Times New Roman" w:hAnsi="Times New Roman" w:cs="Times New Roman"/>
          <w:i/>
          <w:iCs/>
          <w:sz w:val="24"/>
          <w:szCs w:val="24"/>
        </w:rPr>
        <w:t>Indisch vegetarisch: 130 schnelle und einfache Rezepte für jeden Tag</w:t>
      </w:r>
      <w:r>
        <w:rPr>
          <w:rFonts w:ascii="Times New Roman" w:hAnsi="Times New Roman" w:cs="Times New Roman"/>
          <w:sz w:val="24"/>
          <w:szCs w:val="24"/>
        </w:rPr>
        <w:t>. Übersetzt von Brigitte Rüßmann und Wolfgang Beuchelt. 6. Auflage. München: DK, Dorling Kindersley Verlag Gmbh, 2020.</w:t>
      </w:r>
    </w:p>
    <w:p w14:paraId="12643CD0"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sz w:val="24"/>
          <w:szCs w:val="24"/>
        </w:rPr>
        <w:t xml:space="preserve">Stephen, Wendy, Hrsg. </w:t>
      </w:r>
      <w:r>
        <w:rPr>
          <w:rFonts w:ascii="Times New Roman" w:hAnsi="Times New Roman" w:cs="Times New Roman"/>
          <w:i/>
          <w:iCs/>
          <w:sz w:val="24"/>
          <w:szCs w:val="24"/>
        </w:rPr>
        <w:t>Das grosse Buch der Desserts</w:t>
      </w:r>
      <w:r>
        <w:rPr>
          <w:rFonts w:ascii="Times New Roman" w:hAnsi="Times New Roman" w:cs="Times New Roman"/>
          <w:sz w:val="24"/>
          <w:szCs w:val="24"/>
        </w:rPr>
        <w:t>. Köln: Könemann, 1999.</w:t>
      </w:r>
    </w:p>
    <w:p w14:paraId="2A7DB109"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sz w:val="24"/>
          <w:szCs w:val="24"/>
        </w:rPr>
        <w:t xml:space="preserve">Stephen, Wendy, und Andrea C. Busch. </w:t>
      </w:r>
      <w:r>
        <w:rPr>
          <w:rFonts w:ascii="Times New Roman" w:hAnsi="Times New Roman" w:cs="Times New Roman"/>
          <w:i/>
          <w:iCs/>
          <w:sz w:val="24"/>
          <w:szCs w:val="24"/>
        </w:rPr>
        <w:t>Das grosse Buch der vegetarischen Küche</w:t>
      </w:r>
      <w:r>
        <w:rPr>
          <w:rFonts w:ascii="Times New Roman" w:hAnsi="Times New Roman" w:cs="Times New Roman"/>
          <w:sz w:val="24"/>
          <w:szCs w:val="24"/>
        </w:rPr>
        <w:t>. Köln: Könemann, 1997.</w:t>
      </w:r>
    </w:p>
    <w:p w14:paraId="32FD7176"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sz w:val="24"/>
          <w:szCs w:val="24"/>
        </w:rPr>
        <w:t xml:space="preserve">Stich, Nicole. </w:t>
      </w:r>
      <w:r>
        <w:rPr>
          <w:rFonts w:ascii="Times New Roman" w:hAnsi="Times New Roman" w:cs="Times New Roman"/>
          <w:i/>
          <w:iCs/>
          <w:sz w:val="24"/>
          <w:szCs w:val="24"/>
        </w:rPr>
        <w:t>Sweets: himmlische Verführungen für den ganzen Tag</w:t>
      </w:r>
      <w:r>
        <w:rPr>
          <w:rFonts w:ascii="Times New Roman" w:hAnsi="Times New Roman" w:cs="Times New Roman"/>
          <w:sz w:val="24"/>
          <w:szCs w:val="24"/>
        </w:rPr>
        <w:t>. 1. Aufl. München: Gräfe und Unzer, 2013.</w:t>
      </w:r>
    </w:p>
    <w:p w14:paraId="3FF68D21"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sz w:val="24"/>
          <w:szCs w:val="24"/>
        </w:rPr>
        <w:t xml:space="preserve">Stroner, Regine. </w:t>
      </w:r>
      <w:r>
        <w:rPr>
          <w:rFonts w:ascii="Times New Roman" w:hAnsi="Times New Roman" w:cs="Times New Roman"/>
          <w:i/>
          <w:iCs/>
          <w:sz w:val="24"/>
          <w:szCs w:val="24"/>
        </w:rPr>
        <w:t>Backen für Weihnachten: das GU Bildbackbuch ; Kringel, Stern und Knusperhäuschen leicht gemacht - Schritt für Schritt in Text und Bild</w:t>
      </w:r>
      <w:r>
        <w:rPr>
          <w:rFonts w:ascii="Times New Roman" w:hAnsi="Times New Roman" w:cs="Times New Roman"/>
          <w:sz w:val="24"/>
          <w:szCs w:val="24"/>
        </w:rPr>
        <w:t>. 1. Aufl. München: Gräfe und Unzer, 1990.</w:t>
      </w:r>
    </w:p>
    <w:p w14:paraId="7090F13B"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i/>
          <w:iCs/>
          <w:sz w:val="24"/>
          <w:szCs w:val="24"/>
        </w:rPr>
        <w:t>Symbadisch kochen! Rezepte aus Baden</w:t>
      </w:r>
      <w:r>
        <w:rPr>
          <w:rFonts w:ascii="Times New Roman" w:hAnsi="Times New Roman" w:cs="Times New Roman"/>
          <w:sz w:val="24"/>
          <w:szCs w:val="24"/>
        </w:rPr>
        <w:t>. [1. Aufl.]. Münster: Hölker Verlag, 2015.</w:t>
      </w:r>
    </w:p>
    <w:p w14:paraId="03835C79"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sz w:val="24"/>
          <w:szCs w:val="24"/>
        </w:rPr>
        <w:t xml:space="preserve">Szwillus, Marlisa, Kai Mewes, und Stefanie Poziombka. </w:t>
      </w:r>
      <w:r>
        <w:rPr>
          <w:rFonts w:ascii="Times New Roman" w:hAnsi="Times New Roman" w:cs="Times New Roman"/>
          <w:i/>
          <w:iCs/>
          <w:sz w:val="24"/>
          <w:szCs w:val="24"/>
        </w:rPr>
        <w:t>Vegetarisch - Lieblingsrezepte aus aller Welt: mit den 10 GU-Erfolgstipps ; praktische Garmethoden-Übersicht ; ausführliche Warenkunde</w:t>
      </w:r>
      <w:r>
        <w:rPr>
          <w:rFonts w:ascii="Times New Roman" w:hAnsi="Times New Roman" w:cs="Times New Roman"/>
          <w:sz w:val="24"/>
          <w:szCs w:val="24"/>
        </w:rPr>
        <w:t>. 1. Aufl. GU-KüchenRatgeber. München: Gräfe und Unzer, 2002.</w:t>
      </w:r>
    </w:p>
    <w:p w14:paraId="617F4122"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sz w:val="24"/>
          <w:szCs w:val="24"/>
        </w:rPr>
        <w:t xml:space="preserve">Tattoria la Vialla, Hrsg. </w:t>
      </w:r>
      <w:r>
        <w:rPr>
          <w:rFonts w:ascii="Times New Roman" w:hAnsi="Times New Roman" w:cs="Times New Roman"/>
          <w:i/>
          <w:iCs/>
          <w:sz w:val="24"/>
          <w:szCs w:val="24"/>
        </w:rPr>
        <w:t>Le Ricette di Giuliana</w:t>
      </w:r>
      <w:r>
        <w:rPr>
          <w:rFonts w:ascii="Times New Roman" w:hAnsi="Times New Roman" w:cs="Times New Roman"/>
          <w:sz w:val="24"/>
          <w:szCs w:val="24"/>
        </w:rPr>
        <w:t>, o. J.</w:t>
      </w:r>
    </w:p>
    <w:p w14:paraId="69F29183"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sz w:val="24"/>
          <w:szCs w:val="24"/>
        </w:rPr>
        <w:t xml:space="preserve">Teubner, Christian. </w:t>
      </w:r>
      <w:r>
        <w:rPr>
          <w:rFonts w:ascii="Times New Roman" w:hAnsi="Times New Roman" w:cs="Times New Roman"/>
          <w:i/>
          <w:iCs/>
          <w:sz w:val="24"/>
          <w:szCs w:val="24"/>
        </w:rPr>
        <w:t>Kochvergnügen wie noch nie: Das große Bildkochbuch mit den besten Koch - Ideen</w:t>
      </w:r>
      <w:r>
        <w:rPr>
          <w:rFonts w:ascii="Times New Roman" w:hAnsi="Times New Roman" w:cs="Times New Roman"/>
          <w:sz w:val="24"/>
          <w:szCs w:val="24"/>
        </w:rPr>
        <w:t>. München: Gräfe, 1998.</w:t>
      </w:r>
    </w:p>
    <w:p w14:paraId="19C53877"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sz w:val="24"/>
          <w:szCs w:val="24"/>
        </w:rPr>
        <w:t xml:space="preserve">Teubner, Christian, und Annette Wolter, Hrsg. </w:t>
      </w:r>
      <w:r>
        <w:rPr>
          <w:rFonts w:ascii="Times New Roman" w:hAnsi="Times New Roman" w:cs="Times New Roman"/>
          <w:i/>
          <w:iCs/>
          <w:sz w:val="24"/>
          <w:szCs w:val="24"/>
        </w:rPr>
        <w:t>Backvergnügen wie noch nie: das grosse GU-Bild-Backbuch mit den besten Back-Ideen</w:t>
      </w:r>
      <w:r>
        <w:rPr>
          <w:rFonts w:ascii="Times New Roman" w:hAnsi="Times New Roman" w:cs="Times New Roman"/>
          <w:sz w:val="24"/>
          <w:szCs w:val="24"/>
        </w:rPr>
        <w:t>. 6. Aufl. München: Gräfe und Unzer, 2003.</w:t>
      </w:r>
    </w:p>
    <w:p w14:paraId="3E13F9F5"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i/>
          <w:iCs/>
          <w:sz w:val="24"/>
          <w:szCs w:val="24"/>
        </w:rPr>
        <w:t>Vegetarische Küche</w:t>
      </w:r>
      <w:r>
        <w:rPr>
          <w:rFonts w:ascii="Times New Roman" w:hAnsi="Times New Roman" w:cs="Times New Roman"/>
          <w:sz w:val="24"/>
          <w:szCs w:val="24"/>
        </w:rPr>
        <w:t>. 1. Aufl. München: Zabert Sandmann, 2015.</w:t>
      </w:r>
    </w:p>
    <w:p w14:paraId="1F6905D8"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sz w:val="24"/>
          <w:szCs w:val="24"/>
        </w:rPr>
        <w:t xml:space="preserve">Verein Erste Welt - Dritte Welt, und Dritte Welt Laden Uster, Hrsg. </w:t>
      </w:r>
      <w:r>
        <w:rPr>
          <w:rFonts w:ascii="Times New Roman" w:hAnsi="Times New Roman" w:cs="Times New Roman"/>
          <w:i/>
          <w:iCs/>
          <w:sz w:val="24"/>
          <w:szCs w:val="24"/>
        </w:rPr>
        <w:t>Bewusst Kochen Herzhaft Essen: 60 Rezepte für eine begrenzte Welt</w:t>
      </w:r>
      <w:r>
        <w:rPr>
          <w:rFonts w:ascii="Times New Roman" w:hAnsi="Times New Roman" w:cs="Times New Roman"/>
          <w:sz w:val="24"/>
          <w:szCs w:val="24"/>
        </w:rPr>
        <w:t>. Uster, o. J.</w:t>
      </w:r>
    </w:p>
    <w:p w14:paraId="1B120125"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sz w:val="24"/>
          <w:szCs w:val="24"/>
        </w:rPr>
        <w:t xml:space="preserve">Wahl-Merle, Gabriele. </w:t>
      </w:r>
      <w:r>
        <w:rPr>
          <w:rFonts w:ascii="Times New Roman" w:hAnsi="Times New Roman" w:cs="Times New Roman"/>
          <w:i/>
          <w:iCs/>
          <w:sz w:val="24"/>
          <w:szCs w:val="24"/>
        </w:rPr>
        <w:t>Lust auf Muffins: Klassiker und neue Variationen Rezeptvielfalt für Häppchen im American Style Süße und pikante Verführungen</w:t>
      </w:r>
      <w:r>
        <w:rPr>
          <w:rFonts w:ascii="Times New Roman" w:hAnsi="Times New Roman" w:cs="Times New Roman"/>
          <w:sz w:val="24"/>
          <w:szCs w:val="24"/>
        </w:rPr>
        <w:t>. Köln: Original Kaiser Backform, 1999.</w:t>
      </w:r>
    </w:p>
    <w:p w14:paraId="1CC29B78"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sz w:val="24"/>
          <w:szCs w:val="24"/>
        </w:rPr>
        <w:t xml:space="preserve">Wissing, Michael, Ben Kindler, und Christian H. Hodeige, Hrsg. </w:t>
      </w:r>
      <w:r>
        <w:rPr>
          <w:rFonts w:ascii="Times New Roman" w:hAnsi="Times New Roman" w:cs="Times New Roman"/>
          <w:i/>
          <w:iCs/>
          <w:sz w:val="24"/>
          <w:szCs w:val="24"/>
        </w:rPr>
        <w:t>Ben Kindler: Frühling, Sommer, Herbst, Asien! ; Ben Kindlers Aromen in der badischen Küche</w:t>
      </w:r>
      <w:r>
        <w:rPr>
          <w:rFonts w:ascii="Times New Roman" w:hAnsi="Times New Roman" w:cs="Times New Roman"/>
          <w:sz w:val="24"/>
          <w:szCs w:val="24"/>
        </w:rPr>
        <w:t>. Winden: Ed. Rombach, 2015.</w:t>
      </w:r>
    </w:p>
    <w:p w14:paraId="70D318D1"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sz w:val="24"/>
          <w:szCs w:val="24"/>
        </w:rPr>
        <w:t xml:space="preserve">Zarling, Sabine, Murmel Schult, und Heino Banderob, Hrsg. </w:t>
      </w:r>
      <w:r>
        <w:rPr>
          <w:rFonts w:ascii="Times New Roman" w:hAnsi="Times New Roman" w:cs="Times New Roman"/>
          <w:i/>
          <w:iCs/>
          <w:sz w:val="24"/>
          <w:szCs w:val="24"/>
        </w:rPr>
        <w:t>Das grosse Menü-Buch: mit Menükarten und Tischdekorationen</w:t>
      </w:r>
      <w:r>
        <w:rPr>
          <w:rFonts w:ascii="Times New Roman" w:hAnsi="Times New Roman" w:cs="Times New Roman"/>
          <w:sz w:val="24"/>
          <w:szCs w:val="24"/>
        </w:rPr>
        <w:t>. Sonderausg. Essen &amp; trinken. Köln: Naumann und Göbel, 1994.</w:t>
      </w:r>
    </w:p>
    <w:p w14:paraId="6D6BFC0A"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sz w:val="24"/>
          <w:szCs w:val="24"/>
        </w:rPr>
        <w:t>„ZEITmagazin“, o. J.</w:t>
      </w:r>
    </w:p>
    <w:p w14:paraId="62B0FE0C" w14:textId="77777777" w:rsidR="008C334C" w:rsidRDefault="008C334C" w:rsidP="008C334C">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Zihua, Liu, und Susi Eising, Hrsg. </w:t>
      </w:r>
      <w:r>
        <w:rPr>
          <w:rFonts w:ascii="Times New Roman" w:hAnsi="Times New Roman" w:cs="Times New Roman"/>
          <w:i/>
          <w:iCs/>
          <w:sz w:val="24"/>
          <w:szCs w:val="24"/>
        </w:rPr>
        <w:t>Die echte chinesische Küche: typische Rezepte und kulinarische Impressionen aus den vier berühmtesten Regionen</w:t>
      </w:r>
      <w:r>
        <w:rPr>
          <w:rFonts w:ascii="Times New Roman" w:hAnsi="Times New Roman" w:cs="Times New Roman"/>
          <w:sz w:val="24"/>
          <w:szCs w:val="24"/>
        </w:rPr>
        <w:t>. 6. Aufl. München: Gräfe und Unzer, 2002.</w:t>
      </w:r>
    </w:p>
    <w:p w14:paraId="158FA91E" w14:textId="6DB06B5C" w:rsidR="00C47746" w:rsidRDefault="0093579F" w:rsidP="00D15D58">
      <w:r>
        <w:fldChar w:fldCharType="end"/>
      </w:r>
    </w:p>
    <w:p w14:paraId="152B6EF6" w14:textId="77777777" w:rsidR="00C47746" w:rsidRDefault="00C47746" w:rsidP="00D15D58"/>
    <w:p w14:paraId="05632643" w14:textId="77777777" w:rsidR="000D2674" w:rsidRPr="00526371" w:rsidRDefault="000D2674" w:rsidP="0030711B"/>
    <w:sectPr w:rsidR="000D2674" w:rsidRPr="00526371">
      <w:footerReference w:type="default" r:id="rId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4E7489D" w14:textId="77777777" w:rsidR="002272A3" w:rsidRDefault="002272A3" w:rsidP="00DE6209">
      <w:pPr>
        <w:spacing w:after="0" w:line="240" w:lineRule="auto"/>
      </w:pPr>
      <w:r>
        <w:separator/>
      </w:r>
    </w:p>
  </w:endnote>
  <w:endnote w:type="continuationSeparator" w:id="0">
    <w:p w14:paraId="0047E0D6" w14:textId="77777777" w:rsidR="002272A3" w:rsidRDefault="002272A3" w:rsidP="00DE6209">
      <w:pPr>
        <w:spacing w:after="0" w:line="240" w:lineRule="auto"/>
      </w:pPr>
      <w:r>
        <w:continuationSeparator/>
      </w:r>
    </w:p>
  </w:endnote>
  <w:endnote w:type="continuationNotice" w:id="1">
    <w:p w14:paraId="0588A800" w14:textId="77777777" w:rsidR="002272A3" w:rsidRDefault="002272A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8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30498172"/>
      <w:docPartObj>
        <w:docPartGallery w:val="Page Numbers (Bottom of Page)"/>
        <w:docPartUnique/>
      </w:docPartObj>
    </w:sdtPr>
    <w:sdtContent>
      <w:p w14:paraId="37E890AF" w14:textId="255BFF52" w:rsidR="00EB0835" w:rsidRDefault="00EB0835">
        <w:pPr>
          <w:pStyle w:val="Footer"/>
          <w:jc w:val="right"/>
        </w:pPr>
        <w:r>
          <w:fldChar w:fldCharType="begin"/>
        </w:r>
        <w:r>
          <w:instrText>PAGE   \* MERGEFORMAT</w:instrText>
        </w:r>
        <w:r>
          <w:fldChar w:fldCharType="separate"/>
        </w:r>
        <w:r>
          <w:t>2</w:t>
        </w:r>
        <w:r>
          <w:fldChar w:fldCharType="end"/>
        </w:r>
      </w:p>
    </w:sdtContent>
  </w:sdt>
  <w:p w14:paraId="3294A879" w14:textId="77777777" w:rsidR="00EB0835" w:rsidRDefault="00EB08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812019E" w14:textId="77777777" w:rsidR="002272A3" w:rsidRDefault="002272A3" w:rsidP="00DE6209">
      <w:pPr>
        <w:spacing w:after="0" w:line="240" w:lineRule="auto"/>
      </w:pPr>
      <w:r>
        <w:separator/>
      </w:r>
    </w:p>
  </w:footnote>
  <w:footnote w:type="continuationSeparator" w:id="0">
    <w:p w14:paraId="4F8A74C4" w14:textId="77777777" w:rsidR="002272A3" w:rsidRDefault="002272A3" w:rsidP="00DE6209">
      <w:pPr>
        <w:spacing w:after="0" w:line="240" w:lineRule="auto"/>
      </w:pPr>
      <w:r>
        <w:continuationSeparator/>
      </w:r>
    </w:p>
  </w:footnote>
  <w:footnote w:type="continuationNotice" w:id="1">
    <w:p w14:paraId="78F45578" w14:textId="77777777" w:rsidR="002272A3" w:rsidRDefault="002272A3">
      <w:pPr>
        <w:spacing w:after="0" w:line="240" w:lineRule="auto"/>
      </w:pPr>
    </w:p>
  </w:footnote>
  <w:footnote w:id="2">
    <w:p w14:paraId="4B570BAC" w14:textId="7DFC2FE1" w:rsidR="008A0A33" w:rsidRDefault="008A0A33">
      <w:pPr>
        <w:pStyle w:val="FootnoteText"/>
      </w:pPr>
      <w:r>
        <w:rPr>
          <w:rStyle w:val="FootnoteReference"/>
        </w:rPr>
        <w:footnoteRef/>
      </w:r>
      <w:r>
        <w:t xml:space="preserve"> </w:t>
      </w:r>
      <w:r>
        <w:fldChar w:fldCharType="begin"/>
      </w:r>
      <w:r>
        <w:instrText xml:space="preserve"> ADDIN ZOTERO_ITEM CSL_CITATION {"citationID":"u1FrDKlL","properties":{"formattedCitation":"Reinhardt Hess und Sabine S\\uc0\\u228{}lzer, {\\i{}Die echte italienische K\\uc0\\u252{}che: typische Rezepte und kulinarische Impressionen aus allen Regionen}, 23. Aufl. (M\\uc0\\u252{}nchen: Gr\\uc0\\u228{}fe und Unzer, 2003), 250.","plainCitation":"Reinhardt Hess und Sabine Sälzer, Die echte italienische Küche: typische Rezepte und kulinarische Impressionen aus allen Regionen, 23. Aufl. (München: Gräfe und Unzer, 2003), 250.","noteIndex":1},"citationItems":[{"id":2,"uris":["http://zotero.org/users/local/usTu59L8/items/8348HEDN"],"itemData":{"id":2,"type":"book","edition":"23. Aufl.","event-place":"München","ISBN":"978-3-7742-1102-5","language":"ger","number-of-pages":"320","publisher":"Gräfe und Unzer","publisher-place":"München","source":"K10plus ISBN","title":"Die echte italienische Küche: typische Rezepte und kulinarische Impressionen aus allen Regionen","title-short":"Die echte italienische Küche","author":[{"family":"Hess","given":"Reinhardt"},{"family":"Sälzer","given":"Sabine"}],"contributor":[{"family":"Foodfotografie Eising","given":""}],"issued":{"date-parts":[["2003"]]}},"locator":"250"}],"schema":"https://github.com/citation-style-language/schema/raw/master/csl-citation.json"} </w:instrText>
      </w:r>
      <w:r>
        <w:fldChar w:fldCharType="separate"/>
      </w:r>
      <w:r w:rsidRPr="008A0A33">
        <w:rPr>
          <w:rFonts w:ascii="Calibri" w:hAnsi="Calibri" w:cs="Calibri"/>
          <w:szCs w:val="24"/>
        </w:rPr>
        <w:t xml:space="preserve">Reinhardt Hess und Sabine Sälzer, </w:t>
      </w:r>
      <w:r w:rsidRPr="008A0A33">
        <w:rPr>
          <w:rFonts w:ascii="Calibri" w:hAnsi="Calibri" w:cs="Calibri"/>
          <w:i/>
          <w:iCs/>
          <w:szCs w:val="24"/>
        </w:rPr>
        <w:t>Die echte italienische Küche: typische Rezepte und kulinarische Impressionen aus allen Regionen</w:t>
      </w:r>
      <w:r w:rsidRPr="008A0A33">
        <w:rPr>
          <w:rFonts w:ascii="Calibri" w:hAnsi="Calibri" w:cs="Calibri"/>
          <w:szCs w:val="24"/>
        </w:rPr>
        <w:t>, 23. Aufl. (München: Gräfe und Unzer, 2003), 250.</w:t>
      </w:r>
      <w:r>
        <w:fldChar w:fldCharType="end"/>
      </w:r>
    </w:p>
  </w:footnote>
  <w:footnote w:id="3">
    <w:p w14:paraId="40F6C73E" w14:textId="4887B572" w:rsidR="008A0A33" w:rsidRDefault="008A0A33">
      <w:pPr>
        <w:pStyle w:val="FootnoteText"/>
      </w:pPr>
      <w:r>
        <w:rPr>
          <w:rStyle w:val="FootnoteReference"/>
        </w:rPr>
        <w:footnoteRef/>
      </w:r>
      <w:r>
        <w:t xml:space="preserve"> </w:t>
      </w:r>
      <w:r>
        <w:fldChar w:fldCharType="begin"/>
      </w:r>
      <w:r>
        <w:instrText xml:space="preserve"> ADDIN ZOTERO_ITEM CSL_CITATION {"citationID":"GbBqUJZO","properties":{"formattedCitation":"Yotam Ottolenghi u.\\uc0\\u160{}a., {\\i{}Flavour: mehr Gem\\uc0\\u252{}se, mehr Geschmack}, \\uc0\\u252{}bers. von Regine Brams und Helmut Ertl (M\\uc0\\u252{}nchen: DK, Dorling Kindersley Verlag GmbH, 2020), 37.","plainCitation":"Yotam Ottolenghi u. a., Flavour: mehr Gemüse, mehr Geschmack, übers. von Regine Brams und Helmut Ertl (München: DK, Dorling Kindersley Verlag GmbH, 2020), 37.","noteIndex":2},"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37"}],"schema":"https://github.com/citation-style-language/schema/raw/master/csl-citation.json"} </w:instrText>
      </w:r>
      <w:r>
        <w:fldChar w:fldCharType="separate"/>
      </w:r>
      <w:r w:rsidRPr="008A0A33">
        <w:rPr>
          <w:rFonts w:ascii="Calibri" w:hAnsi="Calibri" w:cs="Calibri"/>
          <w:szCs w:val="24"/>
        </w:rPr>
        <w:t xml:space="preserve">Yotam Ottolenghi u. a., </w:t>
      </w:r>
      <w:r w:rsidRPr="008A0A33">
        <w:rPr>
          <w:rFonts w:ascii="Calibri" w:hAnsi="Calibri" w:cs="Calibri"/>
          <w:i/>
          <w:iCs/>
          <w:szCs w:val="24"/>
        </w:rPr>
        <w:t>Flavour: mehr Gemüse, mehr Geschmack</w:t>
      </w:r>
      <w:r w:rsidRPr="008A0A33">
        <w:rPr>
          <w:rFonts w:ascii="Calibri" w:hAnsi="Calibri" w:cs="Calibri"/>
          <w:szCs w:val="24"/>
        </w:rPr>
        <w:t>, übers. von Regine Brams und Helmut Ertl (München: DK, Dorling Kindersley Verlag GmbH, 2020), 37.</w:t>
      </w:r>
      <w:r>
        <w:fldChar w:fldCharType="end"/>
      </w:r>
    </w:p>
  </w:footnote>
  <w:footnote w:id="4">
    <w:p w14:paraId="0B39FE6B" w14:textId="6BC30DA6" w:rsidR="008A0A33" w:rsidRDefault="008A0A33">
      <w:pPr>
        <w:pStyle w:val="FootnoteText"/>
      </w:pPr>
      <w:r>
        <w:rPr>
          <w:rStyle w:val="FootnoteReference"/>
        </w:rPr>
        <w:footnoteRef/>
      </w:r>
      <w:r>
        <w:t xml:space="preserve"> </w:t>
      </w:r>
      <w:r>
        <w:fldChar w:fldCharType="begin"/>
      </w:r>
      <w:r>
        <w:instrText xml:space="preserve"> ADDIN ZOTERO_ITEM CSL_CITATION {"citationID":"kDEsUEin","properties":{"formattedCitation":"Cornelia Schinharl, Kai Mewes, und Tanja Dusy, {\\i{}Antipasti und Tapas kleine Klassiker im Trend\\uc0\\u8239{}; [mit den 10 GU-Erfolgstipps\\uc0\\u8239{}; internationale Rezepte\\uc0\\u8239{}; Vorschl\\uc0\\u228{}ge f\\uc0\\u252{}rs B\\uc0\\u252{}fett]}, 1. Aufl (M\\uc0\\u252{}nchen: Gr\\uc0\\u228{}fe und Unzer, 2002), 12.","plainCitation":"Cornelia Schinharl, Kai Mewes, und Tanja Dusy, Antipasti und Tapas kleine Klassiker im Trend ; [mit den 10 GU-Erfolgstipps ; internationale Rezepte ; Vorschläge fürs Büfett], 1. Aufl (München: Gräfe und Unzer, 2002), 12.","noteIndex":3},"citationItems":[{"id":29,"uris":["http://zotero.org/users/local/usTu59L8/items/TMTSYXJS"],"itemData":{"id":29,"type":"book","edition":"1. Aufl","event-place":"München","ISBN":"978-3-7742-4899-1","language":"ger","note":"OCLC: 76306369","publisher":"Gräfe und Unzer","publisher-place":"München","source":"Open WorldCat","title":"Antipasti und Tapas kleine Klassiker im Trend ; [mit den 10 GU-Erfolgstipps ; internationale Rezepte ; Vorschläge fürs Büfett]","author":[{"family":"Schinharl","given":"Cornelia"},{"family":"Mewes","given":"Kai"},{"family":"Dusy","given":"Tanja"}],"issued":{"date-parts":[["2002"]]}},"locator":"12"}],"schema":"https://github.com/citation-style-language/schema/raw/master/csl-citation.json"} </w:instrText>
      </w:r>
      <w:r>
        <w:fldChar w:fldCharType="separate"/>
      </w:r>
      <w:r w:rsidRPr="008A0A33">
        <w:rPr>
          <w:rFonts w:ascii="Calibri" w:hAnsi="Calibri" w:cs="Calibri"/>
          <w:szCs w:val="24"/>
        </w:rPr>
        <w:t xml:space="preserve">Cornelia Schinharl, Kai Mewes, und Tanja Dusy, </w:t>
      </w:r>
      <w:r w:rsidRPr="008A0A33">
        <w:rPr>
          <w:rFonts w:ascii="Calibri" w:hAnsi="Calibri" w:cs="Calibri"/>
          <w:i/>
          <w:iCs/>
          <w:szCs w:val="24"/>
        </w:rPr>
        <w:t>Antipasti und Tapas kleine Klassiker im Trend ; [mit den 10 GU-Erfolgstipps ; internationale Rezepte ; Vorschläge fürs Büfett]</w:t>
      </w:r>
      <w:r w:rsidRPr="008A0A33">
        <w:rPr>
          <w:rFonts w:ascii="Calibri" w:hAnsi="Calibri" w:cs="Calibri"/>
          <w:szCs w:val="24"/>
        </w:rPr>
        <w:t>, 1. Aufl (München: Gräfe und Unzer, 2002), 12.</w:t>
      </w:r>
      <w:r>
        <w:fldChar w:fldCharType="end"/>
      </w:r>
    </w:p>
  </w:footnote>
  <w:footnote w:id="5">
    <w:p w14:paraId="6B224EC2" w14:textId="4AD8B662" w:rsidR="008A0A33" w:rsidRDefault="008A0A33">
      <w:pPr>
        <w:pStyle w:val="FootnoteText"/>
      </w:pPr>
      <w:r>
        <w:rPr>
          <w:rStyle w:val="FootnoteReference"/>
        </w:rPr>
        <w:footnoteRef/>
      </w:r>
      <w:r>
        <w:t xml:space="preserve"> </w:t>
      </w:r>
      <w:r>
        <w:fldChar w:fldCharType="begin"/>
      </w:r>
      <w:r>
        <w:instrText xml:space="preserve"> ADDIN ZOTERO_ITEM CSL_CITATION {"citationID":"2fPZPmwO","properties":{"formattedCitation":"Christina Julius und Nicolas Leser, {\\i{}Vegan: internationale Klassiker\\uc0\\u8239{}; 120 Rezepte von Teriyaki-Tofusteak bis Pannacotta} (M\\uc0\\u252{}nchen: Christian-Verl, 2014), 18.","plainCitation":"Christina Julius und Nicolas Leser, Vegan: internationale Klassiker ; 120 Rezepte von Teriyaki-Tofusteak bis Pannacotta (München: Christian-Verl, 2014), 18.","noteIndex":4},"citationItems":[{"id":12,"uris":["http://zotero.org/users/local/usTu59L8/items/4IBMT3TA"],"itemData":{"id":12,"type":"book","abstract":"Vegane Variationen quer durch die Küchen der Welt, die zum Grossteil auf Tofu oder andere Soja-Produkte verzichten. Ausserdem sind zahlreiche Rezepte auch frei von Gluten. Bei den Gerichten handelt es sich um vegan abgewandelte Klassiker oder Gerichte, die von Haus aus vegan sind","event-place":"München","ISBN":"978-3-86244-592-9","language":"ger","number-of-pages":"221","publisher":"Christian-Verl","publisher-place":"München","source":"K10plus ISBN","title":"Vegan: internationale Klassiker ; 120 Rezepte von Teriyaki-Tofusteak bis Pannacotta","title-short":"Vegan","author":[{"family":"Julius","given":"Christina"},{"family":"Leser","given":"Nicolas"}],"issued":{"date-parts":[["2014"]]}},"locator":"18"}],"schema":"https://github.com/citation-style-language/schema/raw/master/csl-citation.json"} </w:instrText>
      </w:r>
      <w:r>
        <w:fldChar w:fldCharType="separate"/>
      </w:r>
      <w:r w:rsidRPr="008A0A33">
        <w:rPr>
          <w:rFonts w:ascii="Calibri" w:hAnsi="Calibri" w:cs="Calibri"/>
          <w:szCs w:val="24"/>
        </w:rPr>
        <w:t xml:space="preserve">Christina Julius und Nicolas Leser, </w:t>
      </w:r>
      <w:r w:rsidRPr="008A0A33">
        <w:rPr>
          <w:rFonts w:ascii="Calibri" w:hAnsi="Calibri" w:cs="Calibri"/>
          <w:i/>
          <w:iCs/>
          <w:szCs w:val="24"/>
        </w:rPr>
        <w:t>Vegan: internationale Klassiker ; 120 Rezepte von Teriyaki-Tofusteak bis Pannacotta</w:t>
      </w:r>
      <w:r w:rsidRPr="008A0A33">
        <w:rPr>
          <w:rFonts w:ascii="Calibri" w:hAnsi="Calibri" w:cs="Calibri"/>
          <w:szCs w:val="24"/>
        </w:rPr>
        <w:t xml:space="preserve"> (München: Christian-Verl, 2014), 18.</w:t>
      </w:r>
      <w:r>
        <w:fldChar w:fldCharType="end"/>
      </w:r>
    </w:p>
  </w:footnote>
  <w:footnote w:id="6">
    <w:p w14:paraId="48F21910" w14:textId="1108969E" w:rsidR="00AB6A67" w:rsidRDefault="00AB6A67">
      <w:pPr>
        <w:pStyle w:val="FootnoteText"/>
      </w:pPr>
      <w:r>
        <w:rPr>
          <w:rStyle w:val="FootnoteReference"/>
        </w:rPr>
        <w:footnoteRef/>
      </w:r>
      <w:r>
        <w:t xml:space="preserve"> </w:t>
      </w:r>
      <w:r>
        <w:fldChar w:fldCharType="begin"/>
      </w:r>
      <w:r>
        <w:instrText xml:space="preserve"> ADDIN ZOTERO_ITEM CSL_CITATION {"citationID":"UmQeI5yk","properties":{"formattedCitation":"Cornelia Schinharl, J\\uc0\\u246{}rn Rynio, und Birgit Rademacker, {\\i{}15 Minuten-Abendessen genie\\uc0\\u223{}en Sie den Feierabend!\\uc0\\u8239{}; [mit den 10 GU-Erfolgstipps\\uc0\\u8239{}; von kalt bis warm: Kleinigkeiten und Hauptmahlzeiten\\uc0\\u8239{}; Extra: raffiniert belegte Brote]}, 1. Aufl (M\\uc0\\u252{}nchen: Gr\\uc0\\u228{}fe und Unzer, 2006), 20.","plainCitation":"Cornelia Schinharl, Jörn Rynio, und Birgit Rademacker, 15 Minuten-Abendessen genießen Sie den Feierabend! ; [mit den 10 GU-Erfolgstipps ; von kalt bis warm: Kleinigkeiten und Hauptmahlzeiten ; Extra: raffiniert belegte Brote], 1. Aufl (München: Gräfe und Unzer, 2006), 20.","noteIndex":5},"citationItems":[{"id":39,"uris":["http://zotero.org/users/local/usTu59L8/items/5SLNCBSW"],"itemData":{"id":39,"type":"book","edition":"1. Aufl","event-place":"München","ISBN":"978-3-8338-0070-2","language":"ger","note":"OCLC: 181522488","publisher":"Gräfe und Unzer","publisher-place":"München","source":"Open WorldCat","title":"15 Minuten-Abendessen genießen Sie den Feierabend! ; [mit den 10 GU-Erfolgstipps ; von kalt bis warm: Kleinigkeiten und Hauptmahlzeiten ; Extra: raffiniert belegte Brote]","title-short":"15 Minuten-Abendessen genießen Sie den Feierabend! ; [mit den 10 GU-Erfolgstipps ; von kalt bis warm","author":[{"family":"Schinharl","given":"Cornelia"},{"family":"Rynio","given":"Jörn"},{"family":"Rademacker","given":"Birgit"}],"issued":{"date-parts":[["2006"]]}},"locator":"20"}],"schema":"https://github.com/citation-style-language/schema/raw/master/csl-citation.json"} </w:instrText>
      </w:r>
      <w:r>
        <w:fldChar w:fldCharType="separate"/>
      </w:r>
      <w:r w:rsidRPr="00AB6A67">
        <w:rPr>
          <w:rFonts w:ascii="Calibri" w:hAnsi="Calibri" w:cs="Calibri"/>
          <w:szCs w:val="24"/>
        </w:rPr>
        <w:t xml:space="preserve">Cornelia Schinharl, Jörn Rynio, und Birgit Rademacker, </w:t>
      </w:r>
      <w:r w:rsidRPr="00AB6A67">
        <w:rPr>
          <w:rFonts w:ascii="Calibri" w:hAnsi="Calibri" w:cs="Calibri"/>
          <w:i/>
          <w:iCs/>
          <w:szCs w:val="24"/>
        </w:rPr>
        <w:t>15 Minuten-Abendessen genießen Sie den Feierabend! ; [mit den 10 GU-Erfolgstipps ; von kalt bis warm: Kleinigkeiten und Hauptmahlzeiten ; Extra: raffiniert belegte Brote]</w:t>
      </w:r>
      <w:r w:rsidRPr="00AB6A67">
        <w:rPr>
          <w:rFonts w:ascii="Calibri" w:hAnsi="Calibri" w:cs="Calibri"/>
          <w:szCs w:val="24"/>
        </w:rPr>
        <w:t>, 1. Aufl (München: Gräfe und Unzer, 2006), 20.</w:t>
      </w:r>
      <w:r>
        <w:fldChar w:fldCharType="end"/>
      </w:r>
    </w:p>
  </w:footnote>
  <w:footnote w:id="7">
    <w:p w14:paraId="22E56B70" w14:textId="39EB16A0" w:rsidR="008A0A33" w:rsidRDefault="008A0A33">
      <w:pPr>
        <w:pStyle w:val="FootnoteText"/>
      </w:pPr>
      <w:r>
        <w:rPr>
          <w:rStyle w:val="FootnoteReference"/>
        </w:rPr>
        <w:footnoteRef/>
      </w:r>
      <w:r>
        <w:t xml:space="preserve"> </w:t>
      </w:r>
      <w:r>
        <w:fldChar w:fldCharType="begin"/>
      </w:r>
      <w:r w:rsidR="00743AEA">
        <w:instrText xml:space="preserve"> ADDIN ZOTERO_ITEM CSL_CITATION {"citationID":"kI7JJV9q","properties":{"formattedCitation":"Schinharl, Mewes, und Dusy, {\\i{}Antipasti und Tapas kleine Klassiker im Trend\\uc0\\u8239{}; [mit den 10 GU-Erfolgstipps\\uc0\\u8239{}; internationale Rezepte\\uc0\\u8239{}; Vorschl\\uc0\\u228{}ge f\\uc0\\u252{}rs B\\uc0\\u252{}fett]}, 11.","plainCitation":"Schinharl, Mewes, und Dusy, Antipasti und Tapas kleine Klassiker im Trend ; [mit den 10 GU-Erfolgstipps ; internationale Rezepte ; Vorschläge fürs Büfett], 11.","noteIndex":6},"citationItems":[{"id":29,"uris":["http://zotero.org/users/local/usTu59L8/items/TMTSYXJS"],"itemData":{"id":29,"type":"book","edition":"1. Aufl","event-place":"München","ISBN":"978-3-7742-4899-1","language":"ger","note":"OCLC: 76306369","publisher":"Gräfe und Unzer","publisher-place":"München","source":"Open WorldCat","title":"Antipasti und Tapas kleine Klassiker im Trend ; [mit den 10 GU-Erfolgstipps ; internationale Rezepte ; Vorschläge fürs Büfett]","author":[{"family":"Schinharl","given":"Cornelia"},{"family":"Mewes","given":"Kai"},{"family":"Dusy","given":"Tanja"}],"issued":{"date-parts":[["2002"]]}},"locator":"11"}],"schema":"https://github.com/citation-style-language/schema/raw/master/csl-citation.json"} </w:instrText>
      </w:r>
      <w:r>
        <w:fldChar w:fldCharType="separate"/>
      </w:r>
      <w:r w:rsidRPr="008A0A33">
        <w:rPr>
          <w:rFonts w:ascii="Calibri" w:hAnsi="Calibri" w:cs="Calibri"/>
          <w:szCs w:val="24"/>
        </w:rPr>
        <w:t xml:space="preserve">Schinharl, Mewes, und Dusy, </w:t>
      </w:r>
      <w:r w:rsidRPr="008A0A33">
        <w:rPr>
          <w:rFonts w:ascii="Calibri" w:hAnsi="Calibri" w:cs="Calibri"/>
          <w:i/>
          <w:iCs/>
          <w:szCs w:val="24"/>
        </w:rPr>
        <w:t>Antipasti und Tapas kleine Klassiker im Trend ; [mit den 10 GU-Erfolgstipps ; internationale Rezepte ; Vorschläge fürs Büfett]</w:t>
      </w:r>
      <w:r w:rsidRPr="008A0A33">
        <w:rPr>
          <w:rFonts w:ascii="Calibri" w:hAnsi="Calibri" w:cs="Calibri"/>
          <w:szCs w:val="24"/>
        </w:rPr>
        <w:t>, 11.</w:t>
      </w:r>
      <w:r>
        <w:fldChar w:fldCharType="end"/>
      </w:r>
    </w:p>
  </w:footnote>
  <w:footnote w:id="8">
    <w:p w14:paraId="16AE3981" w14:textId="5253FD27" w:rsidR="00CF3BFE" w:rsidRDefault="00CF3BFE">
      <w:pPr>
        <w:pStyle w:val="FootnoteText"/>
      </w:pPr>
      <w:r>
        <w:rPr>
          <w:rStyle w:val="FootnoteReference"/>
        </w:rPr>
        <w:footnoteRef/>
      </w:r>
      <w:r>
        <w:t xml:space="preserve"> </w:t>
      </w:r>
      <w:r>
        <w:fldChar w:fldCharType="begin"/>
      </w:r>
      <w:r>
        <w:instrText xml:space="preserve"> ADDIN ZOTERO_ITEM CSL_CITATION {"citationID":"eod9e9OK","properties":{"formattedCitation":"Christian Teubner, {\\i{}Kochvergn\\uc0\\u252{}gen wie noch nie: Das gro\\uc0\\u223{}e Bildkochbuch mit den besten Koch - Ideen} (M\\uc0\\u252{}nchen: Gr\\uc0\\u228{}fe, 1998), 32.","plainCitation":"Christian Teubner, Kochvergnügen wie noch nie: Das große Bildkochbuch mit den besten Koch - Ideen (München: Gräfe, 1998), 32.","noteIndex":7},"citationItems":[{"id":16,"uris":["http://zotero.org/users/local/usTu59L8/items/7GEPVAKR"],"itemData":{"id":16,"type":"book","event-place":"München","ISBN":"978-3-7742-4066-7","language":"ger","note":"OCLC: 742376716","publisher":"Gräfe","publisher-place":"München","source":"Open WorldCat","title":"Kochvergnügen wie noch nie: Das große Bildkochbuch mit den besten Koch - Ideen","title-short":"Kochvergnügen wie noch nie","author":[{"family":"Teubner","given":"Christian"}],"issued":{"date-parts":[["1998"]]}},"locator":"32"}],"schema":"https://github.com/citation-style-language/schema/raw/master/csl-citation.json"} </w:instrText>
      </w:r>
      <w:r>
        <w:fldChar w:fldCharType="separate"/>
      </w:r>
      <w:r w:rsidRPr="00CF3BFE">
        <w:rPr>
          <w:rFonts w:ascii="Calibri" w:hAnsi="Calibri" w:cs="Calibri"/>
          <w:szCs w:val="24"/>
        </w:rPr>
        <w:t xml:space="preserve">Christian Teubner, </w:t>
      </w:r>
      <w:r w:rsidRPr="00CF3BFE">
        <w:rPr>
          <w:rFonts w:ascii="Calibri" w:hAnsi="Calibri" w:cs="Calibri"/>
          <w:i/>
          <w:iCs/>
          <w:szCs w:val="24"/>
        </w:rPr>
        <w:t>Kochvergnügen wie noch nie: Das große Bildkochbuch mit den besten Koch - Ideen</w:t>
      </w:r>
      <w:r w:rsidRPr="00CF3BFE">
        <w:rPr>
          <w:rFonts w:ascii="Calibri" w:hAnsi="Calibri" w:cs="Calibri"/>
          <w:szCs w:val="24"/>
        </w:rPr>
        <w:t xml:space="preserve"> (München: Gräfe, 1998), 32.</w:t>
      </w:r>
      <w:r>
        <w:fldChar w:fldCharType="end"/>
      </w:r>
    </w:p>
  </w:footnote>
  <w:footnote w:id="9">
    <w:p w14:paraId="1A030F6F" w14:textId="1F8377FC" w:rsidR="007F6ECF" w:rsidRDefault="007F6ECF">
      <w:pPr>
        <w:pStyle w:val="FootnoteText"/>
      </w:pPr>
      <w:r>
        <w:rPr>
          <w:rStyle w:val="FootnoteReference"/>
        </w:rPr>
        <w:footnoteRef/>
      </w:r>
      <w:r>
        <w:t xml:space="preserve"> </w:t>
      </w:r>
      <w:r>
        <w:fldChar w:fldCharType="begin"/>
      </w:r>
      <w:r>
        <w:instrText xml:space="preserve"> ADDIN ZOTERO_ITEM CSL_CITATION {"citationID":"N4LApQV6","properties":{"formattedCitation":"{\\i{}Gem\\uc0\\u252{}se schnell und schmackhaft 1. / [\\uc0\\u220{}bers. aus dem Engl.: Wolfgang Beuchelt]} (K\\uc0\\u246{}ln: K\\uc0\\u246{}nemann, 1998), 33.","plainCitation":"Gemüse schnell und schmackhaft 1. / [Übers. aus dem Engl.: Wolfgang Beuchelt] (Köln: Könemann, 1998), 33.","noteIndex":8},"citationItems":[{"id":68,"uris":["http://zotero.org/users/local/usTu59L8/items/RZ2HARFT"],"itemData":{"id":68,"type":"book","event-place":"Köln","ISBN":"978-3-8290-0034-5","language":"ger","note":"OCLC: 75874312","publisher":"Könemann","publisher-place":"Köln","source":"Open WorldCat","title":"Gemüse schnell und schmackhaft 1. / [Übers. aus dem Engl.: Wolfgang Beuchelt]","title-short":"Gemüse schnell und schmackhaft 1. / [Übers. aus dem Engl.","issued":{"date-parts":[["1998"]]}},"locator":"33"}],"schema":"https://github.com/citation-style-language/schema/raw/master/csl-citation.json"} </w:instrText>
      </w:r>
      <w:r>
        <w:fldChar w:fldCharType="separate"/>
      </w:r>
      <w:r w:rsidRPr="007F6ECF">
        <w:rPr>
          <w:rFonts w:ascii="Calibri" w:hAnsi="Calibri" w:cs="Calibri"/>
          <w:i/>
          <w:iCs/>
          <w:szCs w:val="24"/>
        </w:rPr>
        <w:t>Gemüse schnell und schmackhaft 1. / [Übers. aus dem Engl.: Wolfgang Beuchelt]</w:t>
      </w:r>
      <w:r w:rsidRPr="007F6ECF">
        <w:rPr>
          <w:rFonts w:ascii="Calibri" w:hAnsi="Calibri" w:cs="Calibri"/>
          <w:szCs w:val="24"/>
        </w:rPr>
        <w:t xml:space="preserve"> (Köln: Könemann, 1998), 33.</w:t>
      </w:r>
      <w:r>
        <w:fldChar w:fldCharType="end"/>
      </w:r>
    </w:p>
  </w:footnote>
  <w:footnote w:id="10">
    <w:p w14:paraId="2DBAD4C6" w14:textId="66F96A55" w:rsidR="005002B6" w:rsidRDefault="005002B6">
      <w:pPr>
        <w:pStyle w:val="FootnoteText"/>
      </w:pPr>
      <w:r>
        <w:rPr>
          <w:rStyle w:val="FootnoteReference"/>
        </w:rPr>
        <w:footnoteRef/>
      </w:r>
      <w:r>
        <w:t xml:space="preserve"> </w:t>
      </w:r>
      <w:r>
        <w:fldChar w:fldCharType="begin"/>
      </w:r>
      <w:r>
        <w:instrText xml:space="preserve"> ADDIN ZOTERO_ITEM CSL_CITATION {"citationID":"k8vVAZlH","properties":{"formattedCitation":"{\\i{}Gem\\uc0\\u252{}se schnell und schmackhaft 1. / [\\uc0\\u220{}bers. aus dem Engl.}, 39.","plainCitation":"Gemüse schnell und schmackhaft 1. / [Übers. aus dem Engl., 39.","noteIndex":9},"citationItems":[{"id":68,"uris":["http://zotero.org/users/local/usTu59L8/items/RZ2HARFT"],"itemData":{"id":68,"type":"book","event-place":"Köln","ISBN":"978-3-8290-0034-5","language":"ger","note":"OCLC: 75874312","publisher":"Könemann","publisher-place":"Köln","source":"Open WorldCat","title":"Gemüse schnell und schmackhaft 1. / [Übers. aus dem Engl.: Wolfgang Beuchelt]","title-short":"Gemüse schnell und schmackhaft 1. / [Übers. aus dem Engl.","issued":{"date-parts":[["1998"]]}},"locator":"39"}],"schema":"https://github.com/citation-style-language/schema/raw/master/csl-citation.json"} </w:instrText>
      </w:r>
      <w:r>
        <w:fldChar w:fldCharType="separate"/>
      </w:r>
      <w:r w:rsidRPr="005002B6">
        <w:rPr>
          <w:rFonts w:ascii="Calibri" w:hAnsi="Calibri" w:cs="Calibri"/>
          <w:i/>
          <w:iCs/>
          <w:szCs w:val="24"/>
        </w:rPr>
        <w:t>Gemüse schnell und schmackhaft 1. / [Übers. aus dem Engl.</w:t>
      </w:r>
      <w:r w:rsidRPr="005002B6">
        <w:rPr>
          <w:rFonts w:ascii="Calibri" w:hAnsi="Calibri" w:cs="Calibri"/>
          <w:szCs w:val="24"/>
        </w:rPr>
        <w:t>, 39.</w:t>
      </w:r>
      <w:r>
        <w:fldChar w:fldCharType="end"/>
      </w:r>
    </w:p>
  </w:footnote>
  <w:footnote w:id="11">
    <w:p w14:paraId="71CC2BF6" w14:textId="7ED56F4C" w:rsidR="0045065F" w:rsidRDefault="0045065F">
      <w:pPr>
        <w:pStyle w:val="FootnoteText"/>
      </w:pPr>
      <w:r>
        <w:rPr>
          <w:rStyle w:val="FootnoteReference"/>
        </w:rPr>
        <w:footnoteRef/>
      </w:r>
      <w:r>
        <w:t xml:space="preserve"> </w:t>
      </w:r>
      <w:r>
        <w:fldChar w:fldCharType="begin"/>
      </w:r>
      <w:r>
        <w:instrText xml:space="preserve"> ADDIN ZOTERO_ITEM CSL_CITATION {"citationID":"CRq46NaW","properties":{"formattedCitation":"Ingrid Fr\\uc0\\u252{}chtel, Odette Teubner, und Cornelia Schinharl, Hrsg., {\\i{}Gem\\uc0\\u252{}se gesund und raffiniert: vegetarische Rezepte f\\uc0\\u252{}r k\\uc0\\u246{}stliche Suppen, Vorspeisen und Aufl\\uc0\\u228{}ufe; jedes Rezept in Farbe}, 4. Aufl, GU-K\\uc0\\u252{}chen-Ratgeber (M\\uc0\\u252{}nchen: Gr\\uc0\\u228{}fe und Unzer, 1993), 12.","plainCitation":"Ingrid Früchtel, Odette Teubner, und Cornelia Schinharl, Hrsg., Gemüse gesund und raffiniert: vegetarische Rezepte für köstliche Suppen, Vorspeisen und Aufläufe; jedes Rezept in Farbe, 4. Aufl, GU-Küchen-Ratgeber (München: Gräfe und Unzer, 1993), 12.","noteIndex":10},"citationItems":[{"id":32,"uris":["http://zotero.org/users/local/usTu59L8/items/V4I6C3PA"],"itemData":{"id":32,"type":"book","collection-title":"GU-Küchen-Ratgeber","edition":"4. Aufl","event-place":"München","ISBN":"978-3-7742-1113-1","language":"ger","number-of-pages":"64","publisher":"Gräfe und Unzer","publisher-place":"München","source":"K10plus ISBN","title":"Gemüse gesund und raffiniert: vegetarische Rezepte für köstliche Suppen, Vorspeisen und Aufläufe; jedes Rezept in Farbe","title-short":"Gemüse gesund und raffiniert","editor":[{"family":"Früchtel","given":"Ingrid"},{"family":"Teubner","given":"Odette"},{"family":"Schinharl","given":"Cornelia"}],"issued":{"date-parts":[["1993"]]}},"locator":"12"}],"schema":"https://github.com/citation-style-language/schema/raw/master/csl-citation.json"} </w:instrText>
      </w:r>
      <w:r>
        <w:fldChar w:fldCharType="separate"/>
      </w:r>
      <w:r w:rsidRPr="0045065F">
        <w:rPr>
          <w:rFonts w:ascii="Calibri" w:hAnsi="Calibri" w:cs="Calibri"/>
          <w:szCs w:val="24"/>
        </w:rPr>
        <w:t xml:space="preserve">Ingrid Früchtel, Odette Teubner, und Cornelia Schinharl, Hrsg., </w:t>
      </w:r>
      <w:r w:rsidRPr="0045065F">
        <w:rPr>
          <w:rFonts w:ascii="Calibri" w:hAnsi="Calibri" w:cs="Calibri"/>
          <w:i/>
          <w:iCs/>
          <w:szCs w:val="24"/>
        </w:rPr>
        <w:t>Gemüse gesund und raffiniert: vegetarische Rezepte für köstliche Suppen, Vorspeisen und Aufläufe; jedes Rezept in Farbe</w:t>
      </w:r>
      <w:r w:rsidRPr="0045065F">
        <w:rPr>
          <w:rFonts w:ascii="Calibri" w:hAnsi="Calibri" w:cs="Calibri"/>
          <w:szCs w:val="24"/>
        </w:rPr>
        <w:t>, 4. Aufl, GU-Küchen-Ratgeber (München: Gräfe und Unzer, 1993), 12.</w:t>
      </w:r>
      <w:r>
        <w:fldChar w:fldCharType="end"/>
      </w:r>
    </w:p>
  </w:footnote>
  <w:footnote w:id="12">
    <w:p w14:paraId="086D3775" w14:textId="797356C6" w:rsidR="008A0A33" w:rsidRDefault="008A0A33">
      <w:pPr>
        <w:pStyle w:val="FootnoteText"/>
      </w:pPr>
      <w:r>
        <w:rPr>
          <w:rStyle w:val="FootnoteReference"/>
        </w:rPr>
        <w:footnoteRef/>
      </w:r>
      <w:r>
        <w:t xml:space="preserve"> </w:t>
      </w:r>
      <w:r>
        <w:fldChar w:fldCharType="begin"/>
      </w:r>
      <w:r w:rsidR="00743AEA">
        <w:instrText xml:space="preserve"> ADDIN ZOTERO_ITEM CSL_CITATION {"citationID":"LTp9Bja5","properties":{"formattedCitation":"Liu Zihua und Susi Eising, Hrsg., {\\i{}Die echte chinesische K\\uc0\\u252{}che: typische Rezepte und kulinarische Impressionen aus den vier ber\\uc0\\u252{}hmtesten Regionen}, 6. Aufl (M\\uc0\\u252{}nchen: Gr\\uc0\\u228{}fe und Unzer, 2002), 168.","plainCitation":"Liu Zihua und Susi Eising, Hrsg., Die echte chinesische Küche: typische Rezepte und kulinarische Impressionen aus den vier berühmtesten Regionen, 6. Aufl (München: Gräfe und Unzer, 2002), 168.","noteIndex":11},"citationItems":[{"id":3,"uris":["http://zotero.org/users/local/usTu59L8/items/S2S7HMI9"],"itemData":{"id":3,"type":"book","edition":"6. Aufl","event-place":"München","ISBN":"978-3-7742-1265-7","number-of-pages":"280","publisher":"Gräfe und Unzer","publisher-place":"München","source":"K10plus ISBN","title":"Die echte chinesische Küche: typische Rezepte und kulinarische Impressionen aus den vier berühmtesten Regionen","title-short":"Die echte chinesische Küche","editor":[{"family":"Zihua","given":"Liu"},{"family":"Eising","given":"Susi"}],"issued":{"date-parts":[["2002"]]}},"locator":"168"}],"schema":"https://github.com/citation-style-language/schema/raw/master/csl-citation.json"} </w:instrText>
      </w:r>
      <w:r>
        <w:fldChar w:fldCharType="separate"/>
      </w:r>
      <w:r w:rsidRPr="008A0A33">
        <w:rPr>
          <w:rFonts w:ascii="Calibri" w:hAnsi="Calibri" w:cs="Calibri"/>
          <w:szCs w:val="24"/>
        </w:rPr>
        <w:t xml:space="preserve">Liu Zihua und Susi Eising, Hrsg., </w:t>
      </w:r>
      <w:r w:rsidRPr="008A0A33">
        <w:rPr>
          <w:rFonts w:ascii="Calibri" w:hAnsi="Calibri" w:cs="Calibri"/>
          <w:i/>
          <w:iCs/>
          <w:szCs w:val="24"/>
        </w:rPr>
        <w:t>Die echte chinesische Küche: typische Rezepte und kulinarische Impressionen aus den vier berühmtesten Regionen</w:t>
      </w:r>
      <w:r w:rsidRPr="008A0A33">
        <w:rPr>
          <w:rFonts w:ascii="Calibri" w:hAnsi="Calibri" w:cs="Calibri"/>
          <w:szCs w:val="24"/>
        </w:rPr>
        <w:t>, 6. Aufl (München: Gräfe und Unzer, 2002), 168.</w:t>
      </w:r>
      <w:r>
        <w:fldChar w:fldCharType="end"/>
      </w:r>
    </w:p>
  </w:footnote>
  <w:footnote w:id="13">
    <w:p w14:paraId="54C5F88D" w14:textId="0722EBCA" w:rsidR="00F61CD7" w:rsidRDefault="00F61CD7">
      <w:pPr>
        <w:pStyle w:val="FootnoteText"/>
      </w:pPr>
      <w:r>
        <w:rPr>
          <w:rStyle w:val="FootnoteReference"/>
        </w:rPr>
        <w:footnoteRef/>
      </w:r>
      <w:r>
        <w:t xml:space="preserve"> </w:t>
      </w:r>
      <w:r>
        <w:fldChar w:fldCharType="begin"/>
      </w:r>
      <w:r>
        <w:instrText xml:space="preserve"> ADDIN ZOTERO_ITEM CSL_CITATION {"citationID":"wvsWydzV","properties":{"formattedCitation":"Schinharl, Mewes, und Dusy, {\\i{}Antipasti und Tapas kleine Klassiker im Trend\\uc0\\u8239{}; [mit den 10 GU-Erfolgstipps\\uc0\\u8239{}; internationale Rezepte\\uc0\\u8239{}; Vorschl\\uc0\\u228{}ge f\\uc0\\u252{}rs B\\uc0\\u252{}fett]}, 12.","plainCitation":"Schinharl, Mewes, und Dusy, Antipasti und Tapas kleine Klassiker im Trend ; [mit den 10 GU-Erfolgstipps ; internationale Rezepte ; Vorschläge fürs Büfett], 12.","noteIndex":12},"citationItems":[{"id":29,"uris":["http://zotero.org/users/local/usTu59L8/items/TMTSYXJS"],"itemData":{"id":29,"type":"book","edition":"1. Aufl","event-place":"München","ISBN":"978-3-7742-4899-1","language":"ger","note":"OCLC: 76306369","publisher":"Gräfe und Unzer","publisher-place":"München","source":"Open WorldCat","title":"Antipasti und Tapas kleine Klassiker im Trend ; [mit den 10 GU-Erfolgstipps ; internationale Rezepte ; Vorschläge fürs Büfett]","author":[{"family":"Schinharl","given":"Cornelia"},{"family":"Mewes","given":"Kai"},{"family":"Dusy","given":"Tanja"}],"issued":{"date-parts":[["2002"]]}},"locator":"12"}],"schema":"https://github.com/citation-style-language/schema/raw/master/csl-citation.json"} </w:instrText>
      </w:r>
      <w:r>
        <w:fldChar w:fldCharType="separate"/>
      </w:r>
      <w:r w:rsidRPr="00F61CD7">
        <w:rPr>
          <w:rFonts w:ascii="Calibri" w:hAnsi="Calibri" w:cs="Calibri"/>
          <w:szCs w:val="24"/>
        </w:rPr>
        <w:t xml:space="preserve">Schinharl, Mewes, und Dusy, </w:t>
      </w:r>
      <w:r w:rsidRPr="00F61CD7">
        <w:rPr>
          <w:rFonts w:ascii="Calibri" w:hAnsi="Calibri" w:cs="Calibri"/>
          <w:i/>
          <w:iCs/>
          <w:szCs w:val="24"/>
        </w:rPr>
        <w:t>Antipasti und Tapas kleine Klassiker im Trend ; [mit den 10 GU-Erfolgstipps ; internationale Rezepte ; Vorschläge fürs Büfett]</w:t>
      </w:r>
      <w:r w:rsidRPr="00F61CD7">
        <w:rPr>
          <w:rFonts w:ascii="Calibri" w:hAnsi="Calibri" w:cs="Calibri"/>
          <w:szCs w:val="24"/>
        </w:rPr>
        <w:t>, 12.</w:t>
      </w:r>
      <w:r>
        <w:fldChar w:fldCharType="end"/>
      </w:r>
    </w:p>
  </w:footnote>
  <w:footnote w:id="14">
    <w:p w14:paraId="6B2267C9" w14:textId="480E1A6B" w:rsidR="00D22C75" w:rsidRDefault="00D22C75">
      <w:pPr>
        <w:pStyle w:val="FootnoteText"/>
      </w:pPr>
      <w:r>
        <w:rPr>
          <w:rStyle w:val="FootnoteReference"/>
        </w:rPr>
        <w:footnoteRef/>
      </w:r>
      <w:r>
        <w:t xml:space="preserve"> </w:t>
      </w:r>
      <w:r>
        <w:fldChar w:fldCharType="begin"/>
      </w:r>
      <w:r>
        <w:instrText xml:space="preserve"> ADDIN ZOTERO_ITEM CSL_CITATION {"citationID":"fp4sePjK","properties":{"formattedCitation":"Ben Kindler, {\\i{}Ben Kindler kocht badisch: Klassisch kreativ}, 1. Auflage (Stuttgart: Belser, 2017), 40.","plainCitation":"Ben Kindler, Ben Kindler kocht badisch: Klassisch kreativ, 1. Auflage (Stuttgart: Belser, 2017), 40.","noteIndex":13},"citationItems":[{"id":54,"uris":["http://zotero.org/users/local/usTu59L8/items/MGKX6YIR"],"itemData":{"id":54,"type":"book","edition":"1. Auflage","event-place":"Stuttgart","ISBN":"978-3-7630-2783-5","language":"ger","number-of-pages":"124","publisher":"Belser","publisher-place":"Stuttgart","source":"K10plus ISBN","title":"Ben Kindler kocht badisch: Klassisch kreativ","title-short":"Ben Kindler kocht badisch","author":[{"family":"Kindler","given":"Ben"}],"issued":{"date-parts":[["2017"]]}},"locator":"40"}],"schema":"https://github.com/citation-style-language/schema/raw/master/csl-citation.json"} </w:instrText>
      </w:r>
      <w:r>
        <w:fldChar w:fldCharType="separate"/>
      </w:r>
      <w:r w:rsidRPr="00D22C75">
        <w:rPr>
          <w:rFonts w:ascii="Calibri" w:hAnsi="Calibri" w:cs="Calibri"/>
          <w:szCs w:val="24"/>
        </w:rPr>
        <w:t xml:space="preserve">Ben Kindler, </w:t>
      </w:r>
      <w:r w:rsidRPr="00D22C75">
        <w:rPr>
          <w:rFonts w:ascii="Calibri" w:hAnsi="Calibri" w:cs="Calibri"/>
          <w:i/>
          <w:iCs/>
          <w:szCs w:val="24"/>
        </w:rPr>
        <w:t>Ben Kindler kocht badisch: Klassisch kreativ</w:t>
      </w:r>
      <w:r w:rsidRPr="00D22C75">
        <w:rPr>
          <w:rFonts w:ascii="Calibri" w:hAnsi="Calibri" w:cs="Calibri"/>
          <w:szCs w:val="24"/>
        </w:rPr>
        <w:t>, 1. Auflage (Stuttgart: Belser, 2017), 40.</w:t>
      </w:r>
      <w:r>
        <w:fldChar w:fldCharType="end"/>
      </w:r>
    </w:p>
  </w:footnote>
  <w:footnote w:id="15">
    <w:p w14:paraId="737ADF54" w14:textId="7E480771" w:rsidR="009B5195" w:rsidRPr="00B031BE" w:rsidRDefault="009B5195">
      <w:pPr>
        <w:pStyle w:val="FootnoteText"/>
      </w:pPr>
      <w:r>
        <w:rPr>
          <w:rStyle w:val="FootnoteReference"/>
        </w:rPr>
        <w:footnoteRef/>
      </w:r>
      <w:r w:rsidRPr="00155709">
        <w:t xml:space="preserve"> </w:t>
      </w:r>
      <w:r>
        <w:fldChar w:fldCharType="begin"/>
      </w:r>
      <w:r w:rsidRPr="00155709">
        <w:instrText xml:space="preserve"> ADDIN ZOTERO_ITEM CSL_CITATION {"citationID":"0pYTzt7X","properties":{"formattedCitation":"Sabine S\\uc0\\u228{}lzer, {\\i{}Die echte Jeden-Tag-K\\uc0\\u252{}che: das neue Kochvergn\\uc0\\u252{}gen f\\uc0\\u252{}r Alltag, Feste und G\\uc0\\u228{}ste}, 6. Aufl (M\\uc0\\u252{}nchen: Gr\\uc0\\u228{}fe und Unzer, 2001), 30.","plainCitation":"Sabine Sälzer, Die echte Jeden-Tag-Küche: das neue Kochvergnügen für Alltag, Feste und Gäste, 6. Aufl (München: Gräfe und Unzer, 2001), 30.","noteIndex":14},"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30"}],"schema":"https://github.com/citation-style-language/schema/raw/master/csl-citation.json"} </w:instrText>
      </w:r>
      <w:r>
        <w:fldChar w:fldCharType="separate"/>
      </w:r>
      <w:r w:rsidRPr="009B5195">
        <w:rPr>
          <w:rFonts w:ascii="Calibri" w:hAnsi="Calibri" w:cs="Calibri"/>
          <w:szCs w:val="24"/>
        </w:rPr>
        <w:t xml:space="preserve">Sabine Sälzer, </w:t>
      </w:r>
      <w:r w:rsidRPr="009B5195">
        <w:rPr>
          <w:rFonts w:ascii="Calibri" w:hAnsi="Calibri" w:cs="Calibri"/>
          <w:i/>
          <w:iCs/>
          <w:szCs w:val="24"/>
        </w:rPr>
        <w:t>Die echte Jeden-Tag-Küche: das neue Kochvergnügen für Alltag, Feste und Gäste</w:t>
      </w:r>
      <w:r w:rsidRPr="009B5195">
        <w:rPr>
          <w:rFonts w:ascii="Calibri" w:hAnsi="Calibri" w:cs="Calibri"/>
          <w:szCs w:val="24"/>
        </w:rPr>
        <w:t>, 6. Aufl (München: Gräfe und Unzer, 2001), 30.</w:t>
      </w:r>
      <w:r>
        <w:fldChar w:fldCharType="end"/>
      </w:r>
    </w:p>
  </w:footnote>
  <w:footnote w:id="16">
    <w:p w14:paraId="2F9675D7" w14:textId="2006508D" w:rsidR="00B031BE" w:rsidRDefault="00B031BE">
      <w:pPr>
        <w:pStyle w:val="FootnoteText"/>
      </w:pPr>
      <w:r>
        <w:rPr>
          <w:rStyle w:val="FootnoteReference"/>
        </w:rPr>
        <w:footnoteRef/>
      </w:r>
      <w:r>
        <w:t xml:space="preserve"> </w:t>
      </w:r>
      <w:r>
        <w:fldChar w:fldCharType="begin"/>
      </w:r>
      <w:r>
        <w:instrText xml:space="preserve"> ADDIN ZOTERO_ITEM CSL_CITATION {"citationID":"YI8z5sGx","properties":{"formattedCitation":"S\\uc0\\u228{}lzer, 33.","plainCitation":"Sälzer, 33.","noteIndex":15},"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33"}],"schema":"https://github.com/citation-style-language/schema/raw/master/csl-citation.json"} </w:instrText>
      </w:r>
      <w:r>
        <w:fldChar w:fldCharType="separate"/>
      </w:r>
      <w:r w:rsidRPr="00B031BE">
        <w:rPr>
          <w:rFonts w:ascii="Calibri" w:hAnsi="Calibri" w:cs="Calibri"/>
          <w:szCs w:val="24"/>
        </w:rPr>
        <w:t>Sälzer, 33.</w:t>
      </w:r>
      <w:r>
        <w:fldChar w:fldCharType="end"/>
      </w:r>
    </w:p>
  </w:footnote>
  <w:footnote w:id="17">
    <w:p w14:paraId="2E9301EC" w14:textId="63F27013" w:rsidR="0054415D" w:rsidRPr="00236B21" w:rsidRDefault="0054415D">
      <w:pPr>
        <w:pStyle w:val="FootnoteText"/>
      </w:pPr>
      <w:r>
        <w:rPr>
          <w:rStyle w:val="FootnoteReference"/>
        </w:rPr>
        <w:footnoteRef/>
      </w:r>
      <w:r w:rsidRPr="00236B21">
        <w:t xml:space="preserve"> </w:t>
      </w:r>
      <w:r>
        <w:fldChar w:fldCharType="begin"/>
      </w:r>
      <w:r w:rsidRPr="00236B21">
        <w:instrText xml:space="preserve"> ADDIN ZOTERO_ITEM CSL_CITATION {"citationID":"GDgmfjCn","properties":{"formattedCitation":"{\\i{}Vegetarische K\\uc0\\u252{}che}, 1. Aufl (M\\uc0\\u252{}nchen: Zabert Sandmann, 2015), 8.","plainCitation":"Vegetarische Küche, 1. Aufl (München: Zabert Sandmann, 2015), 8.","noteIndex":16},"citationItems":[{"id":50,"uris":["http://zotero.org/users/local/usTu59L8/items/S4PC74X4"],"itemData":{"id":50,"type":"book","edition":"1. Aufl","event-place":"München","ISBN":"978-3-89883-467-4","language":"ger","note":"OCLC: 900954541","publisher":"Zabert Sandmann","publisher-place":"München","source":"Open WorldCat","title":"Vegetarische Küche","issued":{"date-parts":[["2015"]]}},"locator":"8"}],"schema":"https://github.com/citation-style-language/schema/raw/master/csl-citation.json"} </w:instrText>
      </w:r>
      <w:r>
        <w:fldChar w:fldCharType="separate"/>
      </w:r>
      <w:r w:rsidRPr="0054415D">
        <w:rPr>
          <w:rFonts w:ascii="Calibri" w:hAnsi="Calibri" w:cs="Calibri"/>
          <w:i/>
          <w:iCs/>
          <w:szCs w:val="24"/>
        </w:rPr>
        <w:t>Vegetarische Küche</w:t>
      </w:r>
      <w:r w:rsidRPr="0054415D">
        <w:rPr>
          <w:rFonts w:ascii="Calibri" w:hAnsi="Calibri" w:cs="Calibri"/>
          <w:szCs w:val="24"/>
        </w:rPr>
        <w:t>, 1. Aufl (München: Zabert Sandmann, 2015), 8.</w:t>
      </w:r>
      <w:r>
        <w:fldChar w:fldCharType="end"/>
      </w:r>
    </w:p>
  </w:footnote>
  <w:footnote w:id="18">
    <w:p w14:paraId="276475DB" w14:textId="1CA7E743" w:rsidR="00236B21" w:rsidRPr="00630C1E" w:rsidRDefault="00236B21">
      <w:pPr>
        <w:pStyle w:val="FootnoteText"/>
      </w:pPr>
      <w:r>
        <w:rPr>
          <w:rStyle w:val="FootnoteReference"/>
        </w:rPr>
        <w:footnoteRef/>
      </w:r>
      <w:r w:rsidRPr="00630C1E">
        <w:t xml:space="preserve"> </w:t>
      </w:r>
      <w:r>
        <w:fldChar w:fldCharType="begin"/>
      </w:r>
      <w:r w:rsidRPr="00630C1E">
        <w:instrText xml:space="preserve"> ADDIN ZOTERO_ITEM CSL_CITATION {"citationID":"t1uvbGof","properties":{"formattedCitation":"{\\i{}Vegetarische K\\uc0\\u252{}che}, 14.","plainCitation":"Vegetarische Küche, 14.","noteIndex":17},"citationItems":[{"id":50,"uris":["http://zotero.org/users/local/usTu59L8/items/S4PC74X4"],"itemData":{"id":50,"type":"book","edition":"1. Aufl","event-place":"München","ISBN":"978-3-89883-467-4","language":"ger","note":"OCLC: 900954541","publisher":"Zabert Sandmann","publisher-place":"München","source":"Open WorldCat","title":"Vegetarische Küche","issued":{"date-parts":[["2015"]]}},"locator":"14"}],"schema":"https://github.com/citation-style-language/schema/raw/master/csl-citation.json"} </w:instrText>
      </w:r>
      <w:r>
        <w:fldChar w:fldCharType="separate"/>
      </w:r>
      <w:r w:rsidRPr="00236B21">
        <w:rPr>
          <w:rFonts w:ascii="Calibri" w:hAnsi="Calibri" w:cs="Calibri"/>
          <w:i/>
          <w:iCs/>
          <w:szCs w:val="24"/>
        </w:rPr>
        <w:t>Vegetarische Küche</w:t>
      </w:r>
      <w:r w:rsidRPr="00236B21">
        <w:rPr>
          <w:rFonts w:ascii="Calibri" w:hAnsi="Calibri" w:cs="Calibri"/>
          <w:szCs w:val="24"/>
        </w:rPr>
        <w:t>, 14.</w:t>
      </w:r>
      <w:r>
        <w:fldChar w:fldCharType="end"/>
      </w:r>
    </w:p>
  </w:footnote>
  <w:footnote w:id="19">
    <w:p w14:paraId="2BA1ED0B" w14:textId="5F13FD98" w:rsidR="002447F0" w:rsidRDefault="002447F0">
      <w:pPr>
        <w:pStyle w:val="FootnoteText"/>
      </w:pPr>
      <w:r>
        <w:rPr>
          <w:rStyle w:val="FootnoteReference"/>
        </w:rPr>
        <w:footnoteRef/>
      </w:r>
      <w:r>
        <w:t xml:space="preserve"> </w:t>
      </w:r>
      <w:r>
        <w:fldChar w:fldCharType="begin"/>
      </w:r>
      <w:r>
        <w:instrText xml:space="preserve"> ADDIN ZOTERO_ITEM CSL_CITATION {"citationID":"HIPDspOs","properties":{"formattedCitation":"{\\i{}Vegetarische K\\uc0\\u252{}che}, 26.","plainCitation":"Vegetarische Küche, 26.","noteIndex":18},"citationItems":[{"id":50,"uris":["http://zotero.org/users/local/usTu59L8/items/S4PC74X4"],"itemData":{"id":50,"type":"book","edition":"1. Aufl","event-place":"München","ISBN":"978-3-89883-467-4","language":"ger","note":"OCLC: 900954541","publisher":"Zabert Sandmann","publisher-place":"München","source":"Open WorldCat","title":"Vegetarische Küche","issued":{"date-parts":[["2015"]]}},"locator":"26"}],"schema":"https://github.com/citation-style-language/schema/raw/master/csl-citation.json"} </w:instrText>
      </w:r>
      <w:r>
        <w:fldChar w:fldCharType="separate"/>
      </w:r>
      <w:r w:rsidRPr="002447F0">
        <w:rPr>
          <w:rFonts w:ascii="Calibri" w:hAnsi="Calibri" w:cs="Calibri"/>
          <w:i/>
          <w:iCs/>
          <w:szCs w:val="24"/>
        </w:rPr>
        <w:t>Vegetarische Küche</w:t>
      </w:r>
      <w:r w:rsidRPr="002447F0">
        <w:rPr>
          <w:rFonts w:ascii="Calibri" w:hAnsi="Calibri" w:cs="Calibri"/>
          <w:szCs w:val="24"/>
        </w:rPr>
        <w:t>, 26.</w:t>
      </w:r>
      <w:r>
        <w:fldChar w:fldCharType="end"/>
      </w:r>
    </w:p>
  </w:footnote>
  <w:footnote w:id="20">
    <w:p w14:paraId="69023B25" w14:textId="0D9664F9" w:rsidR="00896822" w:rsidRPr="00E91BE6" w:rsidRDefault="00896822">
      <w:pPr>
        <w:pStyle w:val="FootnoteText"/>
      </w:pPr>
      <w:r>
        <w:rPr>
          <w:rStyle w:val="FootnoteReference"/>
        </w:rPr>
        <w:footnoteRef/>
      </w:r>
      <w:r w:rsidRPr="00E91BE6">
        <w:t xml:space="preserve"> </w:t>
      </w:r>
      <w:r>
        <w:fldChar w:fldCharType="begin"/>
      </w:r>
      <w:r w:rsidRPr="00E91BE6">
        <w:instrText xml:space="preserve"> ADDIN ZOTERO_ITEM CSL_CITATION {"citationID":"VI7BTBjD","properties":{"formattedCitation":"{\\i{}Vegetarische K\\uc0\\u252{}che}, 20.","plainCitation":"Vegetarische Küche, 20.","noteIndex":19},"citationItems":[{"id":50,"uris":["http://zotero.org/users/local/usTu59L8/items/S4PC74X4"],"itemData":{"id":50,"type":"book","edition":"1. Aufl","event-place":"München","ISBN":"978-3-89883-467-4","language":"ger","note":"OCLC: 900954541","publisher":"Zabert Sandmann","publisher-place":"München","source":"Open WorldCat","title":"Vegetarische Küche","issued":{"date-parts":[["2015"]]}},"locator":"20"}],"schema":"https://github.com/citation-style-language/schema/raw/master/csl-citation.json"} </w:instrText>
      </w:r>
      <w:r>
        <w:fldChar w:fldCharType="separate"/>
      </w:r>
      <w:r w:rsidRPr="00896822">
        <w:rPr>
          <w:rFonts w:ascii="Calibri" w:hAnsi="Calibri" w:cs="Calibri"/>
          <w:i/>
          <w:iCs/>
          <w:szCs w:val="24"/>
        </w:rPr>
        <w:t>Vegetarische Küche</w:t>
      </w:r>
      <w:r w:rsidRPr="00896822">
        <w:rPr>
          <w:rFonts w:ascii="Calibri" w:hAnsi="Calibri" w:cs="Calibri"/>
          <w:szCs w:val="24"/>
        </w:rPr>
        <w:t>, 20.</w:t>
      </w:r>
      <w:r>
        <w:fldChar w:fldCharType="end"/>
      </w:r>
    </w:p>
  </w:footnote>
  <w:footnote w:id="21">
    <w:p w14:paraId="0C336DE1" w14:textId="26B8BEA8" w:rsidR="00732A5C" w:rsidRPr="00B976B0" w:rsidRDefault="00732A5C" w:rsidP="00732A5C">
      <w:pPr>
        <w:pStyle w:val="FootnoteText"/>
      </w:pPr>
      <w:r>
        <w:rPr>
          <w:rStyle w:val="FootnoteReference"/>
        </w:rPr>
        <w:footnoteRef/>
      </w:r>
      <w:r w:rsidRPr="00B976B0">
        <w:t xml:space="preserve"> </w:t>
      </w:r>
      <w:r>
        <w:fldChar w:fldCharType="begin"/>
      </w:r>
      <w:r w:rsidR="0091679F">
        <w:instrText xml:space="preserve"> ADDIN ZOTERO_ITEM CSL_CITATION {"citationID":"og2jSEl9","properties":{"formattedCitation":"Yotam Ottolenghi, {\\i{}Ottolenghi simple - Das Kochbuch} (M\\uc0\\u252{}nchen: Dorling Kindersley, 2018), 41.","plainCitation":"Yotam Ottolenghi, Ottolenghi simple - Das Kochbuch (München: Dorling Kindersley, 2018), 41.","noteIndex":20},"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41"}],"schema":"https://github.com/citation-style-language/schema/raw/master/csl-citation.json"} </w:instrText>
      </w:r>
      <w:r>
        <w:fldChar w:fldCharType="separate"/>
      </w:r>
      <w:r w:rsidR="0091679F" w:rsidRPr="0091679F">
        <w:rPr>
          <w:rFonts w:ascii="Calibri" w:hAnsi="Calibri" w:cs="Calibri"/>
          <w:szCs w:val="24"/>
        </w:rPr>
        <w:t xml:space="preserve">Yotam Ottolenghi, </w:t>
      </w:r>
      <w:r w:rsidR="0091679F" w:rsidRPr="0091679F">
        <w:rPr>
          <w:rFonts w:ascii="Calibri" w:hAnsi="Calibri" w:cs="Calibri"/>
          <w:i/>
          <w:iCs/>
          <w:szCs w:val="24"/>
        </w:rPr>
        <w:t>Ottolenghi simple - Das Kochbuch</w:t>
      </w:r>
      <w:r w:rsidR="0091679F" w:rsidRPr="0091679F">
        <w:rPr>
          <w:rFonts w:ascii="Calibri" w:hAnsi="Calibri" w:cs="Calibri"/>
          <w:szCs w:val="24"/>
        </w:rPr>
        <w:t xml:space="preserve"> (München: Dorling Kindersley, 2018), 41.</w:t>
      </w:r>
      <w:r>
        <w:fldChar w:fldCharType="end"/>
      </w:r>
    </w:p>
  </w:footnote>
  <w:footnote w:id="22">
    <w:p w14:paraId="298103FE" w14:textId="23430E61" w:rsidR="00044D8D" w:rsidRDefault="00044D8D">
      <w:pPr>
        <w:pStyle w:val="FootnoteText"/>
      </w:pPr>
      <w:r>
        <w:rPr>
          <w:rStyle w:val="FootnoteReference"/>
        </w:rPr>
        <w:footnoteRef/>
      </w:r>
      <w:r>
        <w:t xml:space="preserve"> </w:t>
      </w:r>
      <w:r>
        <w:fldChar w:fldCharType="begin"/>
      </w:r>
      <w:r w:rsidR="0091679F">
        <w:instrText xml:space="preserve"> ADDIN ZOTERO_ITEM CSL_CITATION {"citationID":"f2VPmSPm","properties":{"formattedCitation":"Dagmar von Cramm u.\\uc0\\u160{}a., Hrsg., {\\i{}Kochen f\\uc0\\u252{}r die Familie: 365 Rezeptideen die leicht gelingen und allen schmecken}, 6. Aufl (M\\uc0\\u252{}nchen: Gr\\uc0\\u228{}fe und Unzer, 2010), 80.","plainCitation":"Dagmar von Cramm u. a., Hrsg., Kochen für die Familie: 365 Rezeptideen die leicht gelingen und allen schmecken, 6. Aufl (München: Gräfe und Unzer, 2010), 80.","noteIndex":21},"citationItems":[{"id":10,"uris":["http://zotero.org/users/local/usTu59L8/items/EWDLLF9A"],"itemData":{"id":10,"type":"book","edition":"6. Aufl","event-place":"München","ISBN":"978-3-7742-7200-2","language":"ger","number-of-pages":"240","publisher":"Gräfe und Unzer","publisher-place":"München","source":"K10plus ISBN","title":"Kochen für die Familie: 365 Rezeptideen die leicht gelingen und allen schmecken","title-short":"Kochen für die Familie","editor":[{"family":"Cramm","given":"Dagmar","dropping-particle":"von"},{"family":"Bodensteiner","given":"Susanne"},{"family":"Kittler","given":"Martina"},{"family":"Skowronek","given":"Julia"}],"issued":{"date-parts":[["2010"]]}},"locator":"80"}],"schema":"https://github.com/citation-style-language/schema/raw/master/csl-citation.json"} </w:instrText>
      </w:r>
      <w:r>
        <w:fldChar w:fldCharType="separate"/>
      </w:r>
      <w:r w:rsidRPr="00044D8D">
        <w:rPr>
          <w:rFonts w:ascii="Calibri" w:hAnsi="Calibri" w:cs="Calibri"/>
          <w:szCs w:val="24"/>
        </w:rPr>
        <w:t xml:space="preserve">Dagmar von Cramm u. a., Hrsg., </w:t>
      </w:r>
      <w:r w:rsidRPr="00044D8D">
        <w:rPr>
          <w:rFonts w:ascii="Calibri" w:hAnsi="Calibri" w:cs="Calibri"/>
          <w:i/>
          <w:iCs/>
          <w:szCs w:val="24"/>
        </w:rPr>
        <w:t>Kochen für die Familie: 365 Rezeptideen die leicht gelingen und allen schmecken</w:t>
      </w:r>
      <w:r w:rsidRPr="00044D8D">
        <w:rPr>
          <w:rFonts w:ascii="Calibri" w:hAnsi="Calibri" w:cs="Calibri"/>
          <w:szCs w:val="24"/>
        </w:rPr>
        <w:t>, 6. Aufl (München: Gräfe und Unzer, 2010), 80.</w:t>
      </w:r>
      <w:r>
        <w:fldChar w:fldCharType="end"/>
      </w:r>
    </w:p>
  </w:footnote>
  <w:footnote w:id="23">
    <w:p w14:paraId="38E9006E" w14:textId="22ED0A63" w:rsidR="00977887" w:rsidRPr="001D0B5D" w:rsidRDefault="00977887" w:rsidP="00977887">
      <w:pPr>
        <w:pStyle w:val="FootnoteText"/>
      </w:pPr>
      <w:r>
        <w:rPr>
          <w:rStyle w:val="FootnoteReference"/>
        </w:rPr>
        <w:footnoteRef/>
      </w:r>
      <w:r w:rsidRPr="001D0B5D">
        <w:t xml:space="preserve"> </w:t>
      </w:r>
      <w:r>
        <w:fldChar w:fldCharType="begin"/>
      </w:r>
      <w:r w:rsidR="00A830F2">
        <w:instrText xml:space="preserve"> ADDIN ZOTERO_ITEM CSL_CITATION {"citationID":"n3lqQ8nx","properties":{"formattedCitation":"Christian Teubner und Annette Wolter, Hrsg., {\\i{}Backvergn\\uc0\\u252{}gen wie noch nie: das grosse GU-Bild-Backbuch mit den besten Back-Ideen}, 6. Aufl (M\\uc0\\u252{}nchen: Gr\\uc0\\u228{}fe und Unzer, 2003), 80.","plainCitation":"Christian Teubner und Annette Wolter, Hrsg., Backvergnügen wie noch nie: das grosse GU-Bild-Backbuch mit den besten Back-Ideen, 6. Aufl (München: Gräfe und Unzer, 2003), 80.","noteIndex":22},"citationItems":[{"id":14,"uris":["http://zotero.org/users/local/usTu59L8/items/XB32FGZ4"],"itemData":{"id":14,"type":"book","edition":"6. Aufl","event-place":"München","ISBN":"978-3-7742-5626-2","language":"ger","number-of-pages":"238","publisher":"Gräfe und Unzer","publisher-place":"München","source":"K10plus ISBN","title":"Backvergnügen wie noch nie: das grosse GU-Bild-Backbuch mit den besten Back-Ideen","title-short":"Backvergnügen wie noch nie","editor":[{"family":"Teubner","given":"Christian"},{"family":"Wolter","given":"Annette"}],"issued":{"date-parts":[["2003"]]}},"locator":"80"}],"schema":"https://github.com/citation-style-language/schema/raw/master/csl-citation.json"} </w:instrText>
      </w:r>
      <w:r>
        <w:fldChar w:fldCharType="separate"/>
      </w:r>
      <w:r w:rsidR="00A830F2" w:rsidRPr="00A830F2">
        <w:rPr>
          <w:rFonts w:ascii="Calibri" w:hAnsi="Calibri" w:cs="Calibri"/>
          <w:szCs w:val="24"/>
        </w:rPr>
        <w:t xml:space="preserve">Christian Teubner und Annette Wolter, Hrsg., </w:t>
      </w:r>
      <w:r w:rsidR="00A830F2" w:rsidRPr="00A830F2">
        <w:rPr>
          <w:rFonts w:ascii="Calibri" w:hAnsi="Calibri" w:cs="Calibri"/>
          <w:i/>
          <w:iCs/>
          <w:szCs w:val="24"/>
        </w:rPr>
        <w:t>Backvergnügen wie noch nie: das grosse GU-Bild-Backbuch mit den besten Back-Ideen</w:t>
      </w:r>
      <w:r w:rsidR="00A830F2" w:rsidRPr="00A830F2">
        <w:rPr>
          <w:rFonts w:ascii="Calibri" w:hAnsi="Calibri" w:cs="Calibri"/>
          <w:szCs w:val="24"/>
        </w:rPr>
        <w:t>, 6. Aufl (München: Gräfe und Unzer, 2003), 80.</w:t>
      </w:r>
      <w:r>
        <w:fldChar w:fldCharType="end"/>
      </w:r>
    </w:p>
  </w:footnote>
  <w:footnote w:id="24">
    <w:p w14:paraId="5DC23C66" w14:textId="4C2CFBAE" w:rsidR="00977887" w:rsidRDefault="00977887" w:rsidP="00977887">
      <w:pPr>
        <w:pStyle w:val="FootnoteText"/>
      </w:pPr>
      <w:r>
        <w:rPr>
          <w:rStyle w:val="FootnoteReference"/>
        </w:rPr>
        <w:footnoteRef/>
      </w:r>
      <w:r>
        <w:t xml:space="preserve"> </w:t>
      </w:r>
      <w:r>
        <w:fldChar w:fldCharType="begin"/>
      </w:r>
      <w:r w:rsidR="005A66B1">
        <w:instrText xml:space="preserve"> ADDIN ZOTERO_ITEM CSL_CITATION {"citationID":"Sto0Ys5U","properties":{"formattedCitation":"S\\uc0\\u228{}lzer, {\\i{}Die echte Jeden-Tag-K\\uc0\\u252{}che}, 218.","plainCitation":"Sälzer, Die echte Jeden-Tag-Küche, 218.","noteIndex":23},"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218"}],"schema":"https://github.com/citation-style-language/schema/raw/master/csl-citation.json"} </w:instrText>
      </w:r>
      <w:r>
        <w:fldChar w:fldCharType="separate"/>
      </w:r>
      <w:r w:rsidRPr="006621ED">
        <w:rPr>
          <w:rFonts w:ascii="Calibri" w:hAnsi="Calibri" w:cs="Calibri"/>
          <w:szCs w:val="24"/>
        </w:rPr>
        <w:t xml:space="preserve">Sälzer, </w:t>
      </w:r>
      <w:r w:rsidRPr="006621ED">
        <w:rPr>
          <w:rFonts w:ascii="Calibri" w:hAnsi="Calibri" w:cs="Calibri"/>
          <w:i/>
          <w:iCs/>
          <w:szCs w:val="24"/>
        </w:rPr>
        <w:t>Die echte Jeden-Tag-Küche</w:t>
      </w:r>
      <w:r w:rsidRPr="006621ED">
        <w:rPr>
          <w:rFonts w:ascii="Calibri" w:hAnsi="Calibri" w:cs="Calibri"/>
          <w:szCs w:val="24"/>
        </w:rPr>
        <w:t>, 218.</w:t>
      </w:r>
      <w:r>
        <w:fldChar w:fldCharType="end"/>
      </w:r>
    </w:p>
  </w:footnote>
  <w:footnote w:id="25">
    <w:p w14:paraId="7F93F6FB" w14:textId="04ECE733" w:rsidR="00977887" w:rsidRDefault="00977887" w:rsidP="00977887">
      <w:pPr>
        <w:pStyle w:val="FootnoteText"/>
      </w:pPr>
      <w:r>
        <w:rPr>
          <w:rStyle w:val="FootnoteReference"/>
        </w:rPr>
        <w:footnoteRef/>
      </w:r>
      <w:r>
        <w:t xml:space="preserve"> </w:t>
      </w:r>
      <w:r>
        <w:fldChar w:fldCharType="begin"/>
      </w:r>
      <w:r w:rsidR="00A830F2">
        <w:instrText xml:space="preserve"> ADDIN ZOTERO_ITEM CSL_CITATION {"citationID":"zdxCPjaX","properties":{"formattedCitation":"Susi Pirou\\uc0\\u233{}, {\\i{}Die echte franz\\uc0\\u246{}sische K\\uc0\\u252{}che: typische Rezepte und kulinarische Impressionen aus allen Regionen}, 6. Aufl (M\\uc0\\u252{}nchen: Gr\\uc0\\u228{}fe und Unzer, 2001), 57.","plainCitation":"Susi Piroué, Die echte französische Küche: typische Rezepte und kulinarische Impressionen aus allen Regionen, 6. Aufl (München: Gräfe und Unzer, 2001), 57.","noteIndex":24},"citationItems":[{"id":5,"uris":["http://zotero.org/users/local/usTu59L8/items/9D429KMD"],"itemData":{"id":5,"type":"book","edition":"6. Aufl","event-place":"München","ISBN":"978-3-7742-1540-5","language":"ger","number-of-pages":"280","publisher":"Gräfe und Unzer","publisher-place":"München","source":"K10plus ISBN","title":"Die echte französische Küche: typische Rezepte und kulinarische Impressionen aus allen Regionen","title-short":"Die echte französische Küche","author":[{"family":"Piroué","given":"Susi"}],"issued":{"date-parts":[["2001"]]}},"locator":"57"}],"schema":"https://github.com/citation-style-language/schema/raw/master/csl-citation.json"} </w:instrText>
      </w:r>
      <w:r>
        <w:fldChar w:fldCharType="separate"/>
      </w:r>
      <w:r w:rsidR="00A830F2" w:rsidRPr="00A830F2">
        <w:rPr>
          <w:rFonts w:ascii="Calibri" w:hAnsi="Calibri" w:cs="Calibri"/>
          <w:szCs w:val="24"/>
        </w:rPr>
        <w:t xml:space="preserve">Susi Piroué, </w:t>
      </w:r>
      <w:r w:rsidR="00A830F2" w:rsidRPr="00A830F2">
        <w:rPr>
          <w:rFonts w:ascii="Calibri" w:hAnsi="Calibri" w:cs="Calibri"/>
          <w:i/>
          <w:iCs/>
          <w:szCs w:val="24"/>
        </w:rPr>
        <w:t>Die echte französische Küche: typische Rezepte und kulinarische Impressionen aus allen Regionen</w:t>
      </w:r>
      <w:r w:rsidR="00A830F2" w:rsidRPr="00A830F2">
        <w:rPr>
          <w:rFonts w:ascii="Calibri" w:hAnsi="Calibri" w:cs="Calibri"/>
          <w:szCs w:val="24"/>
        </w:rPr>
        <w:t>, 6. Aufl (München: Gräfe und Unzer, 2001), 57.</w:t>
      </w:r>
      <w:r>
        <w:fldChar w:fldCharType="end"/>
      </w:r>
    </w:p>
  </w:footnote>
  <w:footnote w:id="26">
    <w:p w14:paraId="76F8827E" w14:textId="71159129" w:rsidR="00972513" w:rsidRDefault="00972513">
      <w:pPr>
        <w:pStyle w:val="FootnoteText"/>
      </w:pPr>
      <w:r>
        <w:rPr>
          <w:rStyle w:val="FootnoteReference"/>
        </w:rPr>
        <w:footnoteRef/>
      </w:r>
      <w:r>
        <w:t xml:space="preserve"> </w:t>
      </w:r>
      <w:r>
        <w:fldChar w:fldCharType="begin"/>
      </w:r>
      <w:r w:rsidR="00A830F2">
        <w:instrText xml:space="preserve"> ADDIN ZOTERO_ITEM CSL_CITATION {"citationID":"u4uFJNX5","properties":{"formattedCitation":"{\\i{}Gem\\uc0\\u252{}se schnell und schmackhaft 2. / [\\uc0\\u220{}bers. aus dem Engl.: Anita Schnell]} (K\\uc0\\u246{}ln: K\\uc0\\u246{}nemann, 1998), 25.","plainCitation":"Gemüse schnell und schmackhaft 2. / [Übers. aus dem Engl.: Anita Schnell] (Köln: Könemann, 1998), 25.","noteIndex":25},"citationItems":[{"id":69,"uris":["http://zotero.org/users/local/usTu59L8/items/2HXAMYZT"],"itemData":{"id":69,"type":"book","event-place":"Köln","ISBN":"978-3-8290-0035-2","language":"ger","note":"OCLC: 75874331","publisher":"Könemann","publisher-place":"Köln","source":"Open WorldCat","title":"Gemüse schnell und schmackhaft 2. / [Übers. aus dem Engl.: Anita Schnell]","title-short":"Gemüse schnell und schmackhaft 1. / [Übers. aus dem Engl.","issued":{"date-parts":[["1998"]]}},"locator":"25"}],"schema":"https://github.com/citation-style-language/schema/raw/master/csl-citation.json"} </w:instrText>
      </w:r>
      <w:r>
        <w:fldChar w:fldCharType="separate"/>
      </w:r>
      <w:r w:rsidRPr="00972513">
        <w:rPr>
          <w:rFonts w:ascii="Calibri" w:hAnsi="Calibri" w:cs="Calibri"/>
          <w:i/>
          <w:iCs/>
          <w:szCs w:val="24"/>
        </w:rPr>
        <w:t>Gemüse schnell und schmackhaft 2. / [Übers. aus dem Engl.: Anita Schnell]</w:t>
      </w:r>
      <w:r w:rsidRPr="00972513">
        <w:rPr>
          <w:rFonts w:ascii="Calibri" w:hAnsi="Calibri" w:cs="Calibri"/>
          <w:szCs w:val="24"/>
        </w:rPr>
        <w:t xml:space="preserve"> (Köln: Könemann, 1998), 25.</w:t>
      </w:r>
      <w:r>
        <w:fldChar w:fldCharType="end"/>
      </w:r>
    </w:p>
  </w:footnote>
  <w:footnote w:id="27">
    <w:p w14:paraId="3110FA20" w14:textId="6A8C2400" w:rsidR="008B7D7F" w:rsidRDefault="008B7D7F">
      <w:pPr>
        <w:pStyle w:val="FootnoteText"/>
      </w:pPr>
      <w:r>
        <w:rPr>
          <w:rStyle w:val="FootnoteReference"/>
        </w:rPr>
        <w:footnoteRef/>
      </w:r>
      <w:r>
        <w:t xml:space="preserve"> </w:t>
      </w:r>
      <w:r>
        <w:fldChar w:fldCharType="begin"/>
      </w:r>
      <w:r w:rsidR="00A830F2">
        <w:instrText xml:space="preserve"> ADDIN ZOTERO_ITEM CSL_CITATION {"citationID":"6NQlJ5vP","properties":{"formattedCitation":"{\\i{}Gem\\uc0\\u252{}se schnell und schmackhaft 1. / [\\uc0\\u220{}bers. aus dem Engl.}, 27.","plainCitation":"Gemüse schnell und schmackhaft 1. / [Übers. aus dem Engl., 27.","noteIndex":26},"citationItems":[{"id":69,"uris":["http://zotero.org/users/local/usTu59L8/items/2HXAMYZT"],"itemData":{"id":69,"type":"book","event-place":"Köln","ISBN":"978-3-8290-0035-2","language":"ger","note":"OCLC: 75874331","publisher":"Könemann","publisher-place":"Köln","source":"Open WorldCat","title":"Gemüse schnell und schmackhaft 2. / [Übers. aus dem Engl.: Anita Schnell]","title-short":"Gemüse schnell und schmackhaft 1. / [Übers. aus dem Engl.","issued":{"date-parts":[["1998"]]}},"locator":"27"}],"schema":"https://github.com/citation-style-language/schema/raw/master/csl-citation.json"} </w:instrText>
      </w:r>
      <w:r>
        <w:fldChar w:fldCharType="separate"/>
      </w:r>
      <w:r w:rsidRPr="008B7D7F">
        <w:rPr>
          <w:rFonts w:ascii="Calibri" w:hAnsi="Calibri" w:cs="Calibri"/>
          <w:i/>
          <w:iCs/>
          <w:szCs w:val="24"/>
        </w:rPr>
        <w:t>Gemüse schnell und schmackhaft 1. / [Übers. aus dem Engl.</w:t>
      </w:r>
      <w:r w:rsidRPr="008B7D7F">
        <w:rPr>
          <w:rFonts w:ascii="Calibri" w:hAnsi="Calibri" w:cs="Calibri"/>
          <w:szCs w:val="24"/>
        </w:rPr>
        <w:t>, 27.</w:t>
      </w:r>
      <w:r>
        <w:fldChar w:fldCharType="end"/>
      </w:r>
    </w:p>
  </w:footnote>
  <w:footnote w:id="28">
    <w:p w14:paraId="0555F6D8" w14:textId="3FB215EF" w:rsidR="00007CD4" w:rsidRDefault="00007CD4">
      <w:pPr>
        <w:pStyle w:val="FootnoteText"/>
      </w:pPr>
      <w:r>
        <w:rPr>
          <w:rStyle w:val="FootnoteReference"/>
        </w:rPr>
        <w:footnoteRef/>
      </w:r>
      <w:r>
        <w:t xml:space="preserve"> </w:t>
      </w:r>
      <w:r>
        <w:fldChar w:fldCharType="begin"/>
      </w:r>
      <w:r w:rsidR="00A830F2">
        <w:instrText xml:space="preserve"> ADDIN ZOTERO_ITEM CSL_CITATION {"citationID":"N8RCxtbc","properties":{"formattedCitation":"{\\i{}Gem\\uc0\\u252{}se schnell und schmackhaft 1. / [\\uc0\\u220{}bers. aus dem Engl.}, 29.","plainCitation":"Gemüse schnell und schmackhaft 1. / [Übers. aus dem Engl., 29.","noteIndex":27},"citationItems":[{"id":69,"uris":["http://zotero.org/users/local/usTu59L8/items/2HXAMYZT"],"itemData":{"id":69,"type":"book","event-place":"Köln","ISBN":"978-3-8290-0035-2","language":"ger","note":"OCLC: 75874331","publisher":"Könemann","publisher-place":"Köln","source":"Open WorldCat","title":"Gemüse schnell und schmackhaft 2. / [Übers. aus dem Engl.: Anita Schnell]","title-short":"Gemüse schnell und schmackhaft 1. / [Übers. aus dem Engl.","issued":{"date-parts":[["1998"]]}},"locator":"29"}],"schema":"https://github.com/citation-style-language/schema/raw/master/csl-citation.json"} </w:instrText>
      </w:r>
      <w:r>
        <w:fldChar w:fldCharType="separate"/>
      </w:r>
      <w:r w:rsidRPr="00007CD4">
        <w:rPr>
          <w:rFonts w:ascii="Calibri" w:hAnsi="Calibri" w:cs="Calibri"/>
          <w:i/>
          <w:iCs/>
          <w:szCs w:val="24"/>
        </w:rPr>
        <w:t>Gemüse schnell und schmackhaft 1. / [Übers. aus dem Engl.</w:t>
      </w:r>
      <w:r w:rsidRPr="00007CD4">
        <w:rPr>
          <w:rFonts w:ascii="Calibri" w:hAnsi="Calibri" w:cs="Calibri"/>
          <w:szCs w:val="24"/>
        </w:rPr>
        <w:t>, 29.</w:t>
      </w:r>
      <w:r>
        <w:fldChar w:fldCharType="end"/>
      </w:r>
    </w:p>
  </w:footnote>
  <w:footnote w:id="29">
    <w:p w14:paraId="49C2D05D" w14:textId="4CA90A38" w:rsidR="0065204F" w:rsidRPr="0065204F" w:rsidRDefault="0065204F" w:rsidP="0065204F">
      <w:pPr>
        <w:pStyle w:val="FootnoteText"/>
      </w:pPr>
      <w:r>
        <w:rPr>
          <w:rStyle w:val="FootnoteReference"/>
        </w:rPr>
        <w:footnoteRef/>
      </w:r>
      <w:r w:rsidRPr="0065204F">
        <w:t xml:space="preserve"> </w:t>
      </w:r>
      <w:r>
        <w:fldChar w:fldCharType="begin"/>
      </w:r>
      <w:r w:rsidR="00A830F2">
        <w:instrText xml:space="preserve"> ADDIN ZOTERO_ITEM CSL_CITATION {"citationID":"UXhXRbGL","properties":{"formattedCitation":"{\\i{}Fingerfood: das grosse Buch der Snacks} (K\\uc0\\u246{}ln: K\\uc0\\u246{}nemann, 2000), 48.","plainCitation":"Fingerfood: das grosse Buch der Snacks (Köln: Könemann, 2000), 48.","noteIndex":28},"citationItems":[{"id":6,"uris":["http://zotero.org/users/local/usTu59L8/items/ETZGLA84"],"itemData":{"id":6,"type":"book","event-place":"Köln","ISBN":"978-3-8290-2312-2","language":"ger","number-of-pages":"304","publisher":"Könemann","publisher-place":"Köln","source":"K10plus ISBN","title":"Fingerfood: das grosse Buch der Snacks","title-short":"Fingerfood","issued":{"date-parts":[["2000"]]}},"locator":"48"}],"schema":"https://github.com/citation-style-language/schema/raw/master/csl-citation.json"} </w:instrText>
      </w:r>
      <w:r>
        <w:fldChar w:fldCharType="separate"/>
      </w:r>
      <w:r w:rsidR="0091679F" w:rsidRPr="0091679F">
        <w:rPr>
          <w:rFonts w:ascii="Calibri" w:hAnsi="Calibri" w:cs="Calibri"/>
          <w:i/>
          <w:iCs/>
          <w:szCs w:val="24"/>
        </w:rPr>
        <w:t>Fingerfood: das grosse Buch der Snacks</w:t>
      </w:r>
      <w:r w:rsidR="0091679F" w:rsidRPr="0091679F">
        <w:rPr>
          <w:rFonts w:ascii="Calibri" w:hAnsi="Calibri" w:cs="Calibri"/>
          <w:szCs w:val="24"/>
        </w:rPr>
        <w:t xml:space="preserve"> (Köln: Könemann, 2000), 48.</w:t>
      </w:r>
      <w:r>
        <w:fldChar w:fldCharType="end"/>
      </w:r>
    </w:p>
  </w:footnote>
  <w:footnote w:id="30">
    <w:p w14:paraId="6786E74C" w14:textId="1FF48399" w:rsidR="00337654" w:rsidRDefault="00337654">
      <w:pPr>
        <w:pStyle w:val="FootnoteText"/>
      </w:pPr>
      <w:r>
        <w:rPr>
          <w:rStyle w:val="FootnoteReference"/>
        </w:rPr>
        <w:footnoteRef/>
      </w:r>
      <w:r>
        <w:t xml:space="preserve"> </w:t>
      </w:r>
      <w:r>
        <w:fldChar w:fldCharType="begin"/>
      </w:r>
      <w:r w:rsidR="00A830F2">
        <w:instrText xml:space="preserve"> ADDIN ZOTERO_ITEM CSL_CITATION {"citationID":"Xveq9F91","properties":{"formattedCitation":"Kristina Likidis-K\\uc0\\u246{}nigsfeld, Michael Brauner, und Stephanie von Werz-Kovacs, {\\i{}Griechenland Originalrezepte und Interessantes \\uc0\\u252{}ber Land und Leute}, Sonderausg. der Orig.-Ausg. von 1994, 1. Aufl (M\\uc0\\u252{}nchen: Gr\\uc0\\u228{}fe und Unzer, 2004), 56.","plainCitation":"Kristina Likidis-Königsfeld, Michael Brauner, und Stephanie von Werz-Kovacs, Griechenland Originalrezepte und Interessantes über Land und Leute, Sonderausg. der Orig.-Ausg. von 1994, 1. Aufl (München: Gräfe und Unzer, 2004), 56.","noteIndex":29},"citationItems":[{"id":21,"uris":["http://zotero.org/users/local/usTu59L8/items/5J8T6KEU"],"itemData":{"id":21,"type":"book","edition":"Sonderausg. der Orig.-Ausg. von 1994, 1. Aufl","event-place":"München","ISBN":"978-3-7742-6443-4","language":"ger","note":"OCLC: 76556261","publisher":"Gräfe und Unzer","publisher-place":"München","source":"Open WorldCat","title":"Griechenland Originalrezepte und Interessantes über Land und Leute","author":[{"family":"Likidis-Königsfeld","given":"Kristina"},{"family":"Brauner","given":"Michael"},{"family":"Werz-Kovacs","given":"Stephanie","dropping-particle":"von"}],"issued":{"date-parts":[["2004"]]}},"locator":"56"}],"schema":"https://github.com/citation-style-language/schema/raw/master/csl-citation.json"} </w:instrText>
      </w:r>
      <w:r>
        <w:fldChar w:fldCharType="separate"/>
      </w:r>
      <w:r w:rsidRPr="00337654">
        <w:rPr>
          <w:rFonts w:ascii="Calibri" w:hAnsi="Calibri" w:cs="Calibri"/>
          <w:szCs w:val="24"/>
        </w:rPr>
        <w:t xml:space="preserve">Kristina Likidis-Königsfeld, Michael Brauner, und Stephanie von Werz-Kovacs, </w:t>
      </w:r>
      <w:r w:rsidRPr="00337654">
        <w:rPr>
          <w:rFonts w:ascii="Calibri" w:hAnsi="Calibri" w:cs="Calibri"/>
          <w:i/>
          <w:iCs/>
          <w:szCs w:val="24"/>
        </w:rPr>
        <w:t>Griechenland Originalrezepte und Interessantes über Land und Leute</w:t>
      </w:r>
      <w:r w:rsidRPr="00337654">
        <w:rPr>
          <w:rFonts w:ascii="Calibri" w:hAnsi="Calibri" w:cs="Calibri"/>
          <w:szCs w:val="24"/>
        </w:rPr>
        <w:t>, Sonderausg. der Orig.-Ausg. von 1994, 1. Aufl (München: Gräfe und Unzer, 2004), 56.</w:t>
      </w:r>
      <w:r>
        <w:fldChar w:fldCharType="end"/>
      </w:r>
    </w:p>
  </w:footnote>
  <w:footnote w:id="31">
    <w:p w14:paraId="736AB2A8" w14:textId="3BE76499" w:rsidR="00D7230B" w:rsidRDefault="00D7230B">
      <w:pPr>
        <w:pStyle w:val="FootnoteText"/>
      </w:pPr>
      <w:r>
        <w:rPr>
          <w:rStyle w:val="FootnoteReference"/>
        </w:rPr>
        <w:footnoteRef/>
      </w:r>
      <w:r>
        <w:t xml:space="preserve"> </w:t>
      </w:r>
      <w:r>
        <w:fldChar w:fldCharType="begin"/>
      </w:r>
      <w:r w:rsidR="00A830F2">
        <w:instrText xml:space="preserve"> ADDIN ZOTERO_ITEM CSL_CITATION {"citationID":"5x0glipE","properties":{"formattedCitation":"Likidis-K\\uc0\\u246{}nigsfeld, Brauner, und Werz-Kovacs, 58.","plainCitation":"Likidis-Königsfeld, Brauner, und Werz-Kovacs, 58.","noteIndex":30},"citationItems":[{"id":21,"uris":["http://zotero.org/users/local/usTu59L8/items/5J8T6KEU"],"itemData":{"id":21,"type":"book","edition":"Sonderausg. der Orig.-Ausg. von 1994, 1. Aufl","event-place":"München","ISBN":"978-3-7742-6443-4","language":"ger","note":"OCLC: 76556261","publisher":"Gräfe und Unzer","publisher-place":"München","source":"Open WorldCat","title":"Griechenland Originalrezepte und Interessantes über Land und Leute","author":[{"family":"Likidis-Königsfeld","given":"Kristina"},{"family":"Brauner","given":"Michael"},{"family":"Werz-Kovacs","given":"Stephanie","dropping-particle":"von"}],"issued":{"date-parts":[["2004"]]}},"locator":"58"}],"schema":"https://github.com/citation-style-language/schema/raw/master/csl-citation.json"} </w:instrText>
      </w:r>
      <w:r>
        <w:fldChar w:fldCharType="separate"/>
      </w:r>
      <w:r w:rsidRPr="00D7230B">
        <w:rPr>
          <w:rFonts w:ascii="Calibri" w:hAnsi="Calibri" w:cs="Calibri"/>
          <w:szCs w:val="24"/>
        </w:rPr>
        <w:t>Likidis-Königsfeld, Brauner, und Werz-Kovacs, 58.</w:t>
      </w:r>
      <w:r>
        <w:fldChar w:fldCharType="end"/>
      </w:r>
    </w:p>
  </w:footnote>
  <w:footnote w:id="32">
    <w:p w14:paraId="16741E19" w14:textId="3DABB546" w:rsidR="00185B4E" w:rsidRDefault="00185B4E">
      <w:pPr>
        <w:pStyle w:val="FootnoteText"/>
      </w:pPr>
      <w:r>
        <w:rPr>
          <w:rStyle w:val="FootnoteReference"/>
        </w:rPr>
        <w:footnoteRef/>
      </w:r>
      <w:r>
        <w:t xml:space="preserve"> </w:t>
      </w:r>
      <w:r>
        <w:fldChar w:fldCharType="begin"/>
      </w:r>
      <w:r w:rsidR="00A830F2">
        <w:instrText xml:space="preserve"> ADDIN ZOTERO_ITEM CSL_CITATION {"citationID":"Br1Sr7Ze","properties":{"formattedCitation":"Likidis-K\\uc0\\u246{}nigsfeld, Brauner, und Werz-Kovacs, 60.","plainCitation":"Likidis-Königsfeld, Brauner, und Werz-Kovacs, 60.","noteIndex":31},"citationItems":[{"id":21,"uris":["http://zotero.org/users/local/usTu59L8/items/5J8T6KEU"],"itemData":{"id":21,"type":"book","edition":"Sonderausg. der Orig.-Ausg. von 1994, 1. Aufl","event-place":"München","ISBN":"978-3-7742-6443-4","language":"ger","note":"OCLC: 76556261","publisher":"Gräfe und Unzer","publisher-place":"München","source":"Open WorldCat","title":"Griechenland Originalrezepte und Interessantes über Land und Leute","author":[{"family":"Likidis-Königsfeld","given":"Kristina"},{"family":"Brauner","given":"Michael"},{"family":"Werz-Kovacs","given":"Stephanie","dropping-particle":"von"}],"issued":{"date-parts":[["2004"]]}},"locator":"60"}],"schema":"https://github.com/citation-style-language/schema/raw/master/csl-citation.json"} </w:instrText>
      </w:r>
      <w:r>
        <w:fldChar w:fldCharType="separate"/>
      </w:r>
      <w:r w:rsidRPr="00185B4E">
        <w:rPr>
          <w:rFonts w:ascii="Calibri" w:hAnsi="Calibri" w:cs="Calibri"/>
          <w:szCs w:val="24"/>
        </w:rPr>
        <w:t>Likidis-Königsfeld, Brauner, und Werz-Kovacs, 60.</w:t>
      </w:r>
      <w:r>
        <w:fldChar w:fldCharType="end"/>
      </w:r>
    </w:p>
  </w:footnote>
  <w:footnote w:id="33">
    <w:p w14:paraId="6C7BA041" w14:textId="0636B7F4" w:rsidR="001C0F67" w:rsidRDefault="001C0F67">
      <w:pPr>
        <w:pStyle w:val="FootnoteText"/>
      </w:pPr>
      <w:r>
        <w:rPr>
          <w:rStyle w:val="FootnoteReference"/>
        </w:rPr>
        <w:footnoteRef/>
      </w:r>
      <w:r>
        <w:t xml:space="preserve"> </w:t>
      </w:r>
      <w:r>
        <w:fldChar w:fldCharType="begin"/>
      </w:r>
      <w:r w:rsidR="00A830F2">
        <w:instrText xml:space="preserve"> ADDIN ZOTERO_ITEM CSL_CITATION {"citationID":"mnVRpcdY","properties":{"formattedCitation":"Likidis-K\\uc0\\u246{}nigsfeld, Brauner, und Werz-Kovacs, 63.","plainCitation":"Likidis-Königsfeld, Brauner, und Werz-Kovacs, 63.","noteIndex":32},"citationItems":[{"id":21,"uris":["http://zotero.org/users/local/usTu59L8/items/5J8T6KEU"],"itemData":{"id":21,"type":"book","edition":"Sonderausg. der Orig.-Ausg. von 1994, 1. Aufl","event-place":"München","ISBN":"978-3-7742-6443-4","language":"ger","note":"OCLC: 76556261","publisher":"Gräfe und Unzer","publisher-place":"München","source":"Open WorldCat","title":"Griechenland Originalrezepte und Interessantes über Land und Leute","author":[{"family":"Likidis-Königsfeld","given":"Kristina"},{"family":"Brauner","given":"Michael"},{"family":"Werz-Kovacs","given":"Stephanie","dropping-particle":"von"}],"issued":{"date-parts":[["2004"]]}},"locator":"63"}],"schema":"https://github.com/citation-style-language/schema/raw/master/csl-citation.json"} </w:instrText>
      </w:r>
      <w:r>
        <w:fldChar w:fldCharType="separate"/>
      </w:r>
      <w:r w:rsidRPr="001C0F67">
        <w:rPr>
          <w:rFonts w:ascii="Calibri" w:hAnsi="Calibri" w:cs="Calibri"/>
          <w:szCs w:val="24"/>
        </w:rPr>
        <w:t>Likidis-Königsfeld, Brauner, und Werz-Kovacs, 63.</w:t>
      </w:r>
      <w:r>
        <w:fldChar w:fldCharType="end"/>
      </w:r>
    </w:p>
  </w:footnote>
  <w:footnote w:id="34">
    <w:p w14:paraId="3CAE4852" w14:textId="2B24BC7A" w:rsidR="00454210" w:rsidRDefault="00454210">
      <w:pPr>
        <w:pStyle w:val="FootnoteText"/>
      </w:pPr>
      <w:r>
        <w:rPr>
          <w:rStyle w:val="FootnoteReference"/>
        </w:rPr>
        <w:footnoteRef/>
      </w:r>
      <w:r>
        <w:t xml:space="preserve"> </w:t>
      </w:r>
      <w:r>
        <w:fldChar w:fldCharType="begin"/>
      </w:r>
      <w:r w:rsidR="00A830F2">
        <w:instrText xml:space="preserve"> ADDIN ZOTERO_ITEM CSL_CITATION {"citationID":"bSULnUZK","properties":{"formattedCitation":"Likidis-K\\uc0\\u246{}nigsfeld, Brauner, und Werz-Kovacs, 63.","plainCitation":"Likidis-Königsfeld, Brauner, und Werz-Kovacs, 63.","noteIndex":33},"citationItems":[{"id":21,"uris":["http://zotero.org/users/local/usTu59L8/items/5J8T6KEU"],"itemData":{"id":21,"type":"book","edition":"Sonderausg. der Orig.-Ausg. von 1994, 1. Aufl","event-place":"München","ISBN":"978-3-7742-6443-4","language":"ger","note":"OCLC: 76556261","publisher":"Gräfe und Unzer","publisher-place":"München","source":"Open WorldCat","title":"Griechenland Originalrezepte und Interessantes über Land und Leute","author":[{"family":"Likidis-Königsfeld","given":"Kristina"},{"family":"Brauner","given":"Michael"},{"family":"Werz-Kovacs","given":"Stephanie","dropping-particle":"von"}],"issued":{"date-parts":[["2004"]]}},"locator":"63"}],"schema":"https://github.com/citation-style-language/schema/raw/master/csl-citation.json"} </w:instrText>
      </w:r>
      <w:r>
        <w:fldChar w:fldCharType="separate"/>
      </w:r>
      <w:r w:rsidRPr="00454210">
        <w:rPr>
          <w:rFonts w:ascii="Calibri" w:hAnsi="Calibri" w:cs="Calibri"/>
          <w:szCs w:val="24"/>
        </w:rPr>
        <w:t>Likidis-Königsfeld, Brauner, und Werz-Kovacs, 63.</w:t>
      </w:r>
      <w:r>
        <w:fldChar w:fldCharType="end"/>
      </w:r>
    </w:p>
  </w:footnote>
  <w:footnote w:id="35">
    <w:p w14:paraId="51A047A7" w14:textId="004EE889" w:rsidR="00DB083E" w:rsidRDefault="00DB083E">
      <w:pPr>
        <w:pStyle w:val="FootnoteText"/>
      </w:pPr>
      <w:r>
        <w:rPr>
          <w:rStyle w:val="FootnoteReference"/>
        </w:rPr>
        <w:footnoteRef/>
      </w:r>
      <w:r>
        <w:t xml:space="preserve"> </w:t>
      </w:r>
      <w:r>
        <w:fldChar w:fldCharType="begin"/>
      </w:r>
      <w:r w:rsidR="00A830F2">
        <w:instrText xml:space="preserve"> ADDIN ZOTERO_ITEM CSL_CITATION {"citationID":"bHFSpowo","properties":{"formattedCitation":"Likidis-K\\uc0\\u246{}nigsfeld, Brauner, und Werz-Kovacs, 64.","plainCitation":"Likidis-Königsfeld, Brauner, und Werz-Kovacs, 64.","noteIndex":34},"citationItems":[{"id":21,"uris":["http://zotero.org/users/local/usTu59L8/items/5J8T6KEU"],"itemData":{"id":21,"type":"book","edition":"Sonderausg. der Orig.-Ausg. von 1994, 1. Aufl","event-place":"München","ISBN":"978-3-7742-6443-4","language":"ger","note":"OCLC: 76556261","publisher":"Gräfe und Unzer","publisher-place":"München","source":"Open WorldCat","title":"Griechenland Originalrezepte und Interessantes über Land und Leute","author":[{"family":"Likidis-Königsfeld","given":"Kristina"},{"family":"Brauner","given":"Michael"},{"family":"Werz-Kovacs","given":"Stephanie","dropping-particle":"von"}],"issued":{"date-parts":[["2004"]]}},"locator":"64"}],"schema":"https://github.com/citation-style-language/schema/raw/master/csl-citation.json"} </w:instrText>
      </w:r>
      <w:r>
        <w:fldChar w:fldCharType="separate"/>
      </w:r>
      <w:r w:rsidRPr="00DB083E">
        <w:rPr>
          <w:rFonts w:ascii="Calibri" w:hAnsi="Calibri" w:cs="Calibri"/>
          <w:szCs w:val="24"/>
        </w:rPr>
        <w:t>Likidis-Königsfeld, Brauner, und Werz-Kovacs, 64.</w:t>
      </w:r>
      <w:r>
        <w:fldChar w:fldCharType="end"/>
      </w:r>
    </w:p>
  </w:footnote>
  <w:footnote w:id="36">
    <w:p w14:paraId="22755B1F" w14:textId="15DD4717" w:rsidR="00F2060D" w:rsidRDefault="00F2060D" w:rsidP="00F2060D">
      <w:pPr>
        <w:pStyle w:val="FootnoteText"/>
      </w:pPr>
      <w:r>
        <w:rPr>
          <w:rStyle w:val="FootnoteReference"/>
        </w:rPr>
        <w:footnoteRef/>
      </w:r>
      <w:r>
        <w:t xml:space="preserve"> </w:t>
      </w:r>
      <w:r>
        <w:fldChar w:fldCharType="begin"/>
      </w:r>
      <w:r w:rsidR="00A830F2">
        <w:instrText xml:space="preserve"> ADDIN ZOTERO_ITEM CSL_CITATION {"citationID":"oiFQVxfv","properties":{"formattedCitation":"Wendy Stephen und Andrea C. Busch, {\\i{}Das grosse Buch der vegetarischen K\\uc0\\u252{}che} (K\\uc0\\u246{}ln: K\\uc0\\u246{}nemann, 1997), 62.","plainCitation":"Wendy Stephen und Andrea C. Busch, Das grosse Buch der vegetarischen Küche (Köln: Könemann, 1997), 62.","noteIndex":35},"citationItems":[{"id":9,"uris":["http://zotero.org/users/local/usTu59L8/items/FS2CVUV2"],"itemData":{"id":9,"type":"book","event-place":"Köln","ISBN":"978-3-89508-551-2","language":"ger","note":"OCLC: 973602249","publisher":"Könemann","publisher-place":"Köln","source":"Open WorldCat","title":"Das grosse Buch der vegetarischen Küche","author":[{"family":"Stephen","given":"Wendy"},{"family":"Busch","given":"Andrea C."}],"issued":{"date-parts":[["1997"]]}},"locator":"62"}],"schema":"https://github.com/citation-style-language/schema/raw/master/csl-citation.json"} </w:instrText>
      </w:r>
      <w:r>
        <w:fldChar w:fldCharType="separate"/>
      </w:r>
      <w:r w:rsidR="0091679F" w:rsidRPr="0091679F">
        <w:rPr>
          <w:rFonts w:ascii="Calibri" w:hAnsi="Calibri" w:cs="Calibri"/>
          <w:szCs w:val="24"/>
        </w:rPr>
        <w:t xml:space="preserve">Wendy Stephen und Andrea C. Busch, </w:t>
      </w:r>
      <w:r w:rsidR="0091679F" w:rsidRPr="0091679F">
        <w:rPr>
          <w:rFonts w:ascii="Calibri" w:hAnsi="Calibri" w:cs="Calibri"/>
          <w:i/>
          <w:iCs/>
          <w:szCs w:val="24"/>
        </w:rPr>
        <w:t>Das grosse Buch der vegetarischen Küche</w:t>
      </w:r>
      <w:r w:rsidR="0091679F" w:rsidRPr="0091679F">
        <w:rPr>
          <w:rFonts w:ascii="Calibri" w:hAnsi="Calibri" w:cs="Calibri"/>
          <w:szCs w:val="24"/>
        </w:rPr>
        <w:t xml:space="preserve"> (Köln: Könemann, 1997), 62.</w:t>
      </w:r>
      <w:r>
        <w:fldChar w:fldCharType="end"/>
      </w:r>
    </w:p>
  </w:footnote>
  <w:footnote w:id="37">
    <w:p w14:paraId="68BE41DF" w14:textId="0D431BE1" w:rsidR="0078245F" w:rsidRDefault="0078245F" w:rsidP="0078245F">
      <w:pPr>
        <w:pStyle w:val="FootnoteText"/>
      </w:pPr>
      <w:r>
        <w:rPr>
          <w:rStyle w:val="FootnoteReference"/>
        </w:rPr>
        <w:footnoteRef/>
      </w:r>
      <w:r>
        <w:t xml:space="preserve"> </w:t>
      </w:r>
      <w:r>
        <w:fldChar w:fldCharType="begin"/>
      </w:r>
      <w:r w:rsidR="005A66B1">
        <w:instrText xml:space="preserve"> ADDIN ZOTERO_ITEM CSL_CITATION {"citationID":"CzhVOT6q","properties":{"formattedCitation":"{\\i{}Gem\\uc0\\u252{}se schnell und schmackhaft 1. / [\\uc0\\u220{}bers. aus dem Engl.}, 1998, 14.","plainCitation":"Gemüse schnell und schmackhaft 1. / [Übers. aus dem Engl., 1998, 14.","noteIndex":36},"citationItems":[{"id":68,"uris":["http://zotero.org/users/local/usTu59L8/items/RZ2HARFT"],"itemData":{"id":68,"type":"book","event-place":"Köln","ISBN":"978-3-8290-0034-5","language":"ger","note":"OCLC: 75874312","publisher":"Könemann","publisher-place":"Köln","source":"Open WorldCat","title":"Gemüse schnell und schmackhaft 1. / [Übers. aus dem Engl.: Wolfgang Beuchelt]","title-short":"Gemüse schnell und schmackhaft 1. / [Übers. aus dem Engl.","issued":{"date-parts":[["1998"]]}},"locator":"14"}],"schema":"https://github.com/citation-style-language/schema/raw/master/csl-citation.json"} </w:instrText>
      </w:r>
      <w:r>
        <w:fldChar w:fldCharType="separate"/>
      </w:r>
      <w:r w:rsidRPr="00474CA8">
        <w:rPr>
          <w:rFonts w:ascii="Calibri" w:hAnsi="Calibri" w:cs="Calibri"/>
          <w:i/>
          <w:iCs/>
          <w:szCs w:val="24"/>
        </w:rPr>
        <w:t>Gemüse schnell und schmackhaft 1. / [Übers. aus dem Engl.</w:t>
      </w:r>
      <w:r w:rsidRPr="00474CA8">
        <w:rPr>
          <w:rFonts w:ascii="Calibri" w:hAnsi="Calibri" w:cs="Calibri"/>
          <w:szCs w:val="24"/>
        </w:rPr>
        <w:t>, 1998, 14.</w:t>
      </w:r>
      <w:r>
        <w:fldChar w:fldCharType="end"/>
      </w:r>
    </w:p>
  </w:footnote>
  <w:footnote w:id="38">
    <w:p w14:paraId="19F12B87" w14:textId="4D58E076" w:rsidR="003D30A6" w:rsidRDefault="003D30A6" w:rsidP="003D30A6">
      <w:pPr>
        <w:pStyle w:val="FootnoteText"/>
      </w:pPr>
      <w:r>
        <w:rPr>
          <w:rStyle w:val="FootnoteReference"/>
        </w:rPr>
        <w:footnoteRef/>
      </w:r>
      <w:r>
        <w:t xml:space="preserve"> </w:t>
      </w:r>
      <w:r>
        <w:fldChar w:fldCharType="begin"/>
      </w:r>
      <w:r w:rsidR="00A830F2">
        <w:instrText xml:space="preserve"> ADDIN ZOTERO_ITEM CSL_CITATION {"citationID":"4g7JciNO","properties":{"formattedCitation":"Meera Sodha und David Loftus, {\\i{}Indisch vegetarisch: 130 schnelle und einfache Rezepte f\\uc0\\u252{}r jeden Tag}, \\uc0\\u252{}bers. von Brigitte R\\uc0\\u252{}\\uc0\\u223{}mann und Wolfgang Beuchelt, 6. Auflage (M\\uc0\\u252{}nchen: DK, Dorling Kindersley Verlag Gmbh, 2020), 30.","plainCitation":"Meera Sodha und David Loftus, Indisch vegetarisch: 130 schnelle und einfache Rezepte für jeden Tag, übers. von Brigitte Rüßmann und Wolfgang Beuchelt, 6. Auflage (München: DK, Dorling Kindersley Verlag Gmbh, 2020), 30.","noteIndex":37},"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30"}],"schema":"https://github.com/citation-style-language/schema/raw/master/csl-citation.json"} </w:instrText>
      </w:r>
      <w:r>
        <w:fldChar w:fldCharType="separate"/>
      </w:r>
      <w:r w:rsidR="0091679F" w:rsidRPr="0091679F">
        <w:rPr>
          <w:rFonts w:ascii="Calibri" w:hAnsi="Calibri" w:cs="Calibri"/>
          <w:szCs w:val="24"/>
        </w:rPr>
        <w:t xml:space="preserve">Meera Sodha und David Loftus, </w:t>
      </w:r>
      <w:r w:rsidR="0091679F" w:rsidRPr="0091679F">
        <w:rPr>
          <w:rFonts w:ascii="Calibri" w:hAnsi="Calibri" w:cs="Calibri"/>
          <w:i/>
          <w:iCs/>
          <w:szCs w:val="24"/>
        </w:rPr>
        <w:t>Indisch vegetarisch: 130 schnelle und einfache Rezepte für jeden Tag</w:t>
      </w:r>
      <w:r w:rsidR="0091679F" w:rsidRPr="0091679F">
        <w:rPr>
          <w:rFonts w:ascii="Calibri" w:hAnsi="Calibri" w:cs="Calibri"/>
          <w:szCs w:val="24"/>
        </w:rPr>
        <w:t>, übers. von Brigitte Rüßmann und Wolfgang Beuchelt, 6. Auflage (München: DK, Dorling Kindersley Verlag Gmbh, 2020), 30.</w:t>
      </w:r>
      <w:r>
        <w:fldChar w:fldCharType="end"/>
      </w:r>
    </w:p>
  </w:footnote>
  <w:footnote w:id="39">
    <w:p w14:paraId="541FA6C5" w14:textId="25BA7F07" w:rsidR="003D30A6" w:rsidRDefault="003D30A6" w:rsidP="003D30A6">
      <w:pPr>
        <w:pStyle w:val="FootnoteText"/>
      </w:pPr>
      <w:r>
        <w:rPr>
          <w:rStyle w:val="FootnoteReference"/>
        </w:rPr>
        <w:footnoteRef/>
      </w:r>
      <w:r>
        <w:t xml:space="preserve"> </w:t>
      </w:r>
      <w:r>
        <w:fldChar w:fldCharType="begin"/>
      </w:r>
      <w:r w:rsidR="00A830F2">
        <w:instrText xml:space="preserve"> ADDIN ZOTERO_ITEM CSL_CITATION {"citationID":"kvk0KVdi","properties":{"formattedCitation":"Sodha und Loftus, 34.","plainCitation":"Sodha und Loftus, 34.","noteIndex":38},"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34"}],"schema":"https://github.com/citation-style-language/schema/raw/master/csl-citation.json"} </w:instrText>
      </w:r>
      <w:r>
        <w:fldChar w:fldCharType="separate"/>
      </w:r>
      <w:r w:rsidRPr="005672D0">
        <w:rPr>
          <w:rFonts w:ascii="Calibri" w:hAnsi="Calibri" w:cs="Calibri"/>
        </w:rPr>
        <w:t>Sodha und Loftus, 34.</w:t>
      </w:r>
      <w:r>
        <w:fldChar w:fldCharType="end"/>
      </w:r>
    </w:p>
  </w:footnote>
  <w:footnote w:id="40">
    <w:p w14:paraId="565AD362" w14:textId="2D579222" w:rsidR="00FA6B25" w:rsidRDefault="00FA6B25">
      <w:pPr>
        <w:pStyle w:val="FootnoteText"/>
      </w:pPr>
      <w:r>
        <w:rPr>
          <w:rStyle w:val="FootnoteReference"/>
        </w:rPr>
        <w:footnoteRef/>
      </w:r>
      <w:r>
        <w:t xml:space="preserve"> </w:t>
      </w:r>
      <w:r>
        <w:fldChar w:fldCharType="begin"/>
      </w:r>
      <w:r w:rsidR="00A830F2">
        <w:instrText xml:space="preserve"> ADDIN ZOTERO_ITEM CSL_CITATION {"citationID":"6cUDWxcZ","properties":{"formattedCitation":"Sodha und Loftus, 32.","plainCitation":"Sodha und Loftus, 32.","noteIndex":39},"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32"}],"schema":"https://github.com/citation-style-language/schema/raw/master/csl-citation.json"} </w:instrText>
      </w:r>
      <w:r>
        <w:fldChar w:fldCharType="separate"/>
      </w:r>
      <w:r w:rsidRPr="00FA6B25">
        <w:rPr>
          <w:rFonts w:ascii="Calibri" w:hAnsi="Calibri" w:cs="Calibri"/>
        </w:rPr>
        <w:t>Sodha und Loftus, 32.</w:t>
      </w:r>
      <w:r>
        <w:fldChar w:fldCharType="end"/>
      </w:r>
    </w:p>
  </w:footnote>
  <w:footnote w:id="41">
    <w:p w14:paraId="35CD9E80" w14:textId="486951CB" w:rsidR="00FA6B25" w:rsidRDefault="00FA6B25">
      <w:pPr>
        <w:pStyle w:val="FootnoteText"/>
      </w:pPr>
      <w:r>
        <w:rPr>
          <w:rStyle w:val="FootnoteReference"/>
        </w:rPr>
        <w:footnoteRef/>
      </w:r>
      <w:r>
        <w:t xml:space="preserve"> </w:t>
      </w:r>
      <w:r>
        <w:fldChar w:fldCharType="begin"/>
      </w:r>
      <w:r w:rsidR="00A830F2">
        <w:instrText xml:space="preserve"> ADDIN ZOTERO_ITEM CSL_CITATION {"citationID":"aCs0kD73","properties":{"formattedCitation":"Sodha und Loftus, 34.","plainCitation":"Sodha und Loftus, 34.","noteIndex":40},"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34"}],"schema":"https://github.com/citation-style-language/schema/raw/master/csl-citation.json"} </w:instrText>
      </w:r>
      <w:r>
        <w:fldChar w:fldCharType="separate"/>
      </w:r>
      <w:r w:rsidRPr="00FA6B25">
        <w:rPr>
          <w:rFonts w:ascii="Calibri" w:hAnsi="Calibri" w:cs="Calibri"/>
        </w:rPr>
        <w:t>Sodha und Loftus, 34.</w:t>
      </w:r>
      <w:r>
        <w:fldChar w:fldCharType="end"/>
      </w:r>
    </w:p>
  </w:footnote>
  <w:footnote w:id="42">
    <w:p w14:paraId="13F08DAE" w14:textId="16F5548C" w:rsidR="007C6A8D" w:rsidRDefault="007C6A8D">
      <w:pPr>
        <w:pStyle w:val="FootnoteText"/>
      </w:pPr>
      <w:r>
        <w:rPr>
          <w:rStyle w:val="FootnoteReference"/>
        </w:rPr>
        <w:footnoteRef/>
      </w:r>
      <w:r>
        <w:t xml:space="preserve"> </w:t>
      </w:r>
      <w:r>
        <w:fldChar w:fldCharType="begin"/>
      </w:r>
      <w:r w:rsidR="005A66B1">
        <w:instrText xml:space="preserve"> ADDIN ZOTERO_ITEM CSL_CITATION {"citationID":"uqStHugE","properties":{"formattedCitation":"Julius und Leser, {\\i{}Vegan}, 20.","plainCitation":"Julius und Leser, Vegan, 20.","noteIndex":41},"citationItems":[{"id":12,"uris":["http://zotero.org/users/local/usTu59L8/items/4IBMT3TA"],"itemData":{"id":12,"type":"book","abstract":"Vegane Variationen quer durch die Küchen der Welt, die zum Grossteil auf Tofu oder andere Soja-Produkte verzichten. Ausserdem sind zahlreiche Rezepte auch frei von Gluten. Bei den Gerichten handelt es sich um vegan abgewandelte Klassiker oder Gerichte, die von Haus aus vegan sind","event-place":"München","ISBN":"978-3-86244-592-9","language":"ger","number-of-pages":"221","publisher":"Christian-Verl","publisher-place":"München","source":"K10plus ISBN","title":"Vegan: internationale Klassiker ; 120 Rezepte von Teriyaki-Tofusteak bis Pannacotta","title-short":"Vegan","author":[{"family":"Julius","given":"Christina"},{"family":"Leser","given":"Nicolas"}],"issued":{"date-parts":[["2014"]]}},"locator":"20"}],"schema":"https://github.com/citation-style-language/schema/raw/master/csl-citation.json"} </w:instrText>
      </w:r>
      <w:r>
        <w:fldChar w:fldCharType="separate"/>
      </w:r>
      <w:r w:rsidRPr="007C6A8D">
        <w:rPr>
          <w:rFonts w:ascii="Calibri" w:hAnsi="Calibri" w:cs="Calibri"/>
          <w:szCs w:val="24"/>
        </w:rPr>
        <w:t xml:space="preserve">Julius und Leser, </w:t>
      </w:r>
      <w:r w:rsidRPr="007C6A8D">
        <w:rPr>
          <w:rFonts w:ascii="Calibri" w:hAnsi="Calibri" w:cs="Calibri"/>
          <w:i/>
          <w:iCs/>
          <w:szCs w:val="24"/>
        </w:rPr>
        <w:t>Vegan</w:t>
      </w:r>
      <w:r w:rsidRPr="007C6A8D">
        <w:rPr>
          <w:rFonts w:ascii="Calibri" w:hAnsi="Calibri" w:cs="Calibri"/>
          <w:szCs w:val="24"/>
        </w:rPr>
        <w:t>, 20.</w:t>
      </w:r>
      <w:r>
        <w:fldChar w:fldCharType="end"/>
      </w:r>
    </w:p>
  </w:footnote>
  <w:footnote w:id="43">
    <w:p w14:paraId="33DEA0FC" w14:textId="00BD50CD" w:rsidR="00FD3EC0" w:rsidRDefault="00FD3EC0">
      <w:pPr>
        <w:pStyle w:val="FootnoteText"/>
      </w:pPr>
      <w:r>
        <w:rPr>
          <w:rStyle w:val="FootnoteReference"/>
        </w:rPr>
        <w:footnoteRef/>
      </w:r>
      <w:r>
        <w:t xml:space="preserve"> </w:t>
      </w:r>
      <w:r>
        <w:fldChar w:fldCharType="begin"/>
      </w:r>
      <w:r w:rsidR="00A830F2">
        <w:instrText xml:space="preserve"> ADDIN ZOTERO_ITEM CSL_CITATION {"citationID":"N5tJyI5N","properties":{"formattedCitation":"Bikash Kumar und Marcela Kumar, {\\i{}Indisch kochen: Original-Rezepte, die leicht gelingen\\uc0\\u8239{}; und Interessantes \\uc0\\u252{}ber die indische K\\uc0\\u252{}che\\uc0\\u8239{}; jedes Rezept in Farbe}, 6. Aufl, GU-K\\uc0\\u252{}chen-Ratgeber (M\\uc0\\u252{}nchen: Gr\\uc0\\u228{}fe und Unzer, 2000), 38.","plainCitation":"Bikash Kumar und Marcela Kumar, Indisch kochen: Original-Rezepte, die leicht gelingen ; und Interessantes über die indische Küche ; jedes Rezept in Farbe, 6. Aufl, GU-Küchen-Ratgeber (München: Gräfe und Unzer, 2000), 38.","noteIndex":42},"citationItems":[{"id":37,"uris":["http://zotero.org/users/local/usTu59L8/items/Z6C4RNNU"],"itemData":{"id":37,"type":"book","collection-title":"GU-Küchen-Ratgeber","edition":"6. Aufl","event-place":"München","ISBN":"978-3-7742-1529-0","language":"ger","number-of-pages":"64","publisher":"Gräfe und Unzer","publisher-place":"München","source":"K10plus ISBN","title":"Indisch kochen: Original-Rezepte, die leicht gelingen ; und Interessantes über die indische Küche ; jedes Rezept in Farbe","title-short":"Indisch kochen","author":[{"family":"Kumar","given":"Bikash"},{"family":"Kumar","given":"Marcela"}],"issued":{"date-parts":[["2000"]]}},"locator":"38"}],"schema":"https://github.com/citation-style-language/schema/raw/master/csl-citation.json"} </w:instrText>
      </w:r>
      <w:r>
        <w:fldChar w:fldCharType="separate"/>
      </w:r>
      <w:r w:rsidRPr="00FD3EC0">
        <w:rPr>
          <w:rFonts w:ascii="Calibri" w:hAnsi="Calibri" w:cs="Calibri"/>
          <w:szCs w:val="24"/>
        </w:rPr>
        <w:t xml:space="preserve">Bikash Kumar und Marcela Kumar, </w:t>
      </w:r>
      <w:r w:rsidRPr="00FD3EC0">
        <w:rPr>
          <w:rFonts w:ascii="Calibri" w:hAnsi="Calibri" w:cs="Calibri"/>
          <w:i/>
          <w:iCs/>
          <w:szCs w:val="24"/>
        </w:rPr>
        <w:t>Indisch kochen: Original-Rezepte, die leicht gelingen ; und Interessantes über die indische Küche ; jedes Rezept in Farbe</w:t>
      </w:r>
      <w:r w:rsidRPr="00FD3EC0">
        <w:rPr>
          <w:rFonts w:ascii="Calibri" w:hAnsi="Calibri" w:cs="Calibri"/>
          <w:szCs w:val="24"/>
        </w:rPr>
        <w:t>, 6. Aufl, GU-Küchen-Ratgeber (München: Gräfe und Unzer, 2000), 38.</w:t>
      </w:r>
      <w:r>
        <w:fldChar w:fldCharType="end"/>
      </w:r>
    </w:p>
  </w:footnote>
  <w:footnote w:id="44">
    <w:p w14:paraId="28C492DE" w14:textId="2AD745BE" w:rsidR="002736B6" w:rsidRDefault="002736B6">
      <w:pPr>
        <w:pStyle w:val="FootnoteText"/>
      </w:pPr>
      <w:r>
        <w:rPr>
          <w:rStyle w:val="FootnoteReference"/>
        </w:rPr>
        <w:footnoteRef/>
      </w:r>
      <w:r>
        <w:t xml:space="preserve"> </w:t>
      </w:r>
      <w:r>
        <w:fldChar w:fldCharType="begin"/>
      </w:r>
      <w:r w:rsidR="00A830F2">
        <w:instrText xml:space="preserve"> ADDIN ZOTERO_ITEM CSL_CITATION {"citationID":"iQR73Wyh","properties":{"formattedCitation":"Stephen und Busch, {\\i{}Das grosse Buch der vegetarischen K\\uc0\\u252{}che}, 56.","plainCitation":"Stephen und Busch, Das grosse Buch der vegetarischen Küche, 56.","noteIndex":43},"citationItems":[{"id":9,"uris":["http://zotero.org/users/local/usTu59L8/items/FS2CVUV2"],"itemData":{"id":9,"type":"book","event-place":"Köln","ISBN":"978-3-89508-551-2","language":"ger","note":"OCLC: 973602249","publisher":"Könemann","publisher-place":"Köln","source":"Open WorldCat","title":"Das grosse Buch der vegetarischen Küche","author":[{"family":"Stephen","given":"Wendy"},{"family":"Busch","given":"Andrea C."}],"issued":{"date-parts":[["1997"]]}},"locator":"56"}],"schema":"https://github.com/citation-style-language/schema/raw/master/csl-citation.json"} </w:instrText>
      </w:r>
      <w:r>
        <w:fldChar w:fldCharType="separate"/>
      </w:r>
      <w:r w:rsidR="0091679F" w:rsidRPr="0091679F">
        <w:rPr>
          <w:rFonts w:ascii="Calibri" w:hAnsi="Calibri" w:cs="Calibri"/>
          <w:szCs w:val="24"/>
        </w:rPr>
        <w:t xml:space="preserve">Stephen und Busch, </w:t>
      </w:r>
      <w:r w:rsidR="0091679F" w:rsidRPr="0091679F">
        <w:rPr>
          <w:rFonts w:ascii="Calibri" w:hAnsi="Calibri" w:cs="Calibri"/>
          <w:i/>
          <w:iCs/>
          <w:szCs w:val="24"/>
        </w:rPr>
        <w:t>Das grosse Buch der vegetarischen Küche</w:t>
      </w:r>
      <w:r w:rsidR="0091679F" w:rsidRPr="0091679F">
        <w:rPr>
          <w:rFonts w:ascii="Calibri" w:hAnsi="Calibri" w:cs="Calibri"/>
          <w:szCs w:val="24"/>
        </w:rPr>
        <w:t>, 56.</w:t>
      </w:r>
      <w:r>
        <w:fldChar w:fldCharType="end"/>
      </w:r>
    </w:p>
  </w:footnote>
  <w:footnote w:id="45">
    <w:p w14:paraId="72B2DFFF" w14:textId="6343FBCF" w:rsidR="005C1001" w:rsidRPr="005C1001" w:rsidRDefault="005C1001" w:rsidP="005C1001">
      <w:pPr>
        <w:pStyle w:val="FootnoteText"/>
      </w:pPr>
      <w:r>
        <w:rPr>
          <w:rStyle w:val="FootnoteReference"/>
        </w:rPr>
        <w:footnoteRef/>
      </w:r>
      <w:r w:rsidRPr="005C1001">
        <w:t xml:space="preserve"> </w:t>
      </w:r>
      <w:r>
        <w:fldChar w:fldCharType="begin"/>
      </w:r>
      <w:r w:rsidR="00A830F2">
        <w:instrText xml:space="preserve"> ADDIN ZOTERO_ITEM CSL_CITATION {"citationID":"Z1Phmfl1","properties":{"formattedCitation":"{\\i{}Fingerfood}, 85.","plainCitation":"Fingerfood, 85.","noteIndex":44},"citationItems":[{"id":6,"uris":["http://zotero.org/users/local/usTu59L8/items/ETZGLA84"],"itemData":{"id":6,"type":"book","event-place":"Köln","ISBN":"978-3-8290-2312-2","language":"ger","number-of-pages":"304","publisher":"Könemann","publisher-place":"Köln","source":"K10plus ISBN","title":"Fingerfood: das grosse Buch der Snacks","title-short":"Fingerfood","issued":{"date-parts":[["2000"]]}},"locator":"85"}],"schema":"https://github.com/citation-style-language/schema/raw/master/csl-citation.json"} </w:instrText>
      </w:r>
      <w:r>
        <w:fldChar w:fldCharType="separate"/>
      </w:r>
      <w:r w:rsidRPr="005C1001">
        <w:rPr>
          <w:rFonts w:ascii="Calibri" w:hAnsi="Calibri" w:cs="Calibri"/>
          <w:i/>
          <w:iCs/>
          <w:szCs w:val="24"/>
        </w:rPr>
        <w:t>Fingerfood</w:t>
      </w:r>
      <w:r w:rsidRPr="005C1001">
        <w:rPr>
          <w:rFonts w:ascii="Calibri" w:hAnsi="Calibri" w:cs="Calibri"/>
          <w:szCs w:val="24"/>
        </w:rPr>
        <w:t>, 85.</w:t>
      </w:r>
      <w:r>
        <w:fldChar w:fldCharType="end"/>
      </w:r>
    </w:p>
  </w:footnote>
  <w:footnote w:id="46">
    <w:p w14:paraId="5348204A" w14:textId="7481EC50" w:rsidR="005C1001" w:rsidRPr="005C1001" w:rsidRDefault="005C1001" w:rsidP="005C1001">
      <w:pPr>
        <w:pStyle w:val="FootnoteText"/>
      </w:pPr>
      <w:r>
        <w:rPr>
          <w:rStyle w:val="FootnoteReference"/>
        </w:rPr>
        <w:footnoteRef/>
      </w:r>
      <w:r w:rsidRPr="005C1001">
        <w:t xml:space="preserve"> </w:t>
      </w:r>
      <w:r>
        <w:fldChar w:fldCharType="begin"/>
      </w:r>
      <w:r w:rsidR="00A830F2">
        <w:instrText xml:space="preserve"> ADDIN ZOTERO_ITEM CSL_CITATION {"citationID":"7ghh2MtS","properties":{"formattedCitation":"{\\i{}Fingerfood}, 102.","plainCitation":"Fingerfood, 102.","noteIndex":45},"citationItems":[{"id":6,"uris":["http://zotero.org/users/local/usTu59L8/items/ETZGLA84"],"itemData":{"id":6,"type":"book","event-place":"Köln","ISBN":"978-3-8290-2312-2","language":"ger","number-of-pages":"304","publisher":"Könemann","publisher-place":"Köln","source":"K10plus ISBN","title":"Fingerfood: das grosse Buch der Snacks","title-short":"Fingerfood","issued":{"date-parts":[["2000"]]}},"locator":"102"}],"schema":"https://github.com/citation-style-language/schema/raw/master/csl-citation.json"} </w:instrText>
      </w:r>
      <w:r>
        <w:fldChar w:fldCharType="separate"/>
      </w:r>
      <w:r w:rsidRPr="005C1001">
        <w:rPr>
          <w:rFonts w:ascii="Calibri" w:hAnsi="Calibri" w:cs="Calibri"/>
          <w:i/>
          <w:iCs/>
          <w:szCs w:val="24"/>
        </w:rPr>
        <w:t>Fingerfood</w:t>
      </w:r>
      <w:r w:rsidRPr="005C1001">
        <w:rPr>
          <w:rFonts w:ascii="Calibri" w:hAnsi="Calibri" w:cs="Calibri"/>
          <w:szCs w:val="24"/>
        </w:rPr>
        <w:t>, 102.</w:t>
      </w:r>
      <w:r>
        <w:fldChar w:fldCharType="end"/>
      </w:r>
    </w:p>
  </w:footnote>
  <w:footnote w:id="47">
    <w:p w14:paraId="70644B79" w14:textId="2C2D410B" w:rsidR="00A5100A" w:rsidRDefault="00A5100A" w:rsidP="00A5100A">
      <w:pPr>
        <w:pStyle w:val="FootnoteText"/>
      </w:pPr>
      <w:r>
        <w:rPr>
          <w:rStyle w:val="FootnoteReference"/>
        </w:rPr>
        <w:footnoteRef/>
      </w:r>
      <w:r>
        <w:t xml:space="preserve"> </w:t>
      </w:r>
      <w:r>
        <w:fldChar w:fldCharType="begin"/>
      </w:r>
      <w:r w:rsidR="00A830F2">
        <w:instrText xml:space="preserve"> ADDIN ZOTERO_ITEM CSL_CITATION {"citationID":"u4fPU21O","properties":{"formattedCitation":"Sodha und Loftus, {\\i{}Indisch vegetarisch}, 41.","plainCitation":"Sodha und Loftus, Indisch vegetarisch, 41.","noteIndex":46},"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41"}],"schema":"https://github.com/citation-style-language/schema/raw/master/csl-citation.json"} </w:instrText>
      </w:r>
      <w:r>
        <w:fldChar w:fldCharType="separate"/>
      </w:r>
      <w:r w:rsidR="0091679F" w:rsidRPr="0091679F">
        <w:rPr>
          <w:rFonts w:ascii="Calibri" w:hAnsi="Calibri" w:cs="Calibri"/>
          <w:szCs w:val="24"/>
        </w:rPr>
        <w:t xml:space="preserve">Sodha und Loftus, </w:t>
      </w:r>
      <w:r w:rsidR="0091679F" w:rsidRPr="0091679F">
        <w:rPr>
          <w:rFonts w:ascii="Calibri" w:hAnsi="Calibri" w:cs="Calibri"/>
          <w:i/>
          <w:iCs/>
          <w:szCs w:val="24"/>
        </w:rPr>
        <w:t>Indisch vegetarisch</w:t>
      </w:r>
      <w:r w:rsidR="0091679F" w:rsidRPr="0091679F">
        <w:rPr>
          <w:rFonts w:ascii="Calibri" w:hAnsi="Calibri" w:cs="Calibri"/>
          <w:szCs w:val="24"/>
        </w:rPr>
        <w:t>, 41.</w:t>
      </w:r>
      <w:r>
        <w:fldChar w:fldCharType="end"/>
      </w:r>
    </w:p>
  </w:footnote>
  <w:footnote w:id="48">
    <w:p w14:paraId="7E37E0B2" w14:textId="70471393" w:rsidR="00706FB4" w:rsidRDefault="00706FB4">
      <w:pPr>
        <w:pStyle w:val="FootnoteText"/>
      </w:pPr>
      <w:r>
        <w:rPr>
          <w:rStyle w:val="FootnoteReference"/>
        </w:rPr>
        <w:footnoteRef/>
      </w:r>
      <w:r>
        <w:t xml:space="preserve"> </w:t>
      </w:r>
      <w:r>
        <w:fldChar w:fldCharType="begin"/>
      </w:r>
      <w:r w:rsidR="005A66B1">
        <w:instrText xml:space="preserve"> ADDIN ZOTERO_ITEM CSL_CITATION {"citationID":"aqufHpYe","properties":{"formattedCitation":"S\\uc0\\u228{}lzer, {\\i{}Die echte Jeden-Tag-K\\uc0\\u252{}che}, 27.","plainCitation":"Sälzer, Die echte Jeden-Tag-Küche, 27.","noteIndex":47},"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27"}],"schema":"https://github.com/citation-style-language/schema/raw/master/csl-citation.json"} </w:instrText>
      </w:r>
      <w:r>
        <w:fldChar w:fldCharType="separate"/>
      </w:r>
      <w:r w:rsidR="009B5195" w:rsidRPr="009B5195">
        <w:rPr>
          <w:rFonts w:ascii="Calibri" w:hAnsi="Calibri" w:cs="Calibri"/>
          <w:szCs w:val="24"/>
        </w:rPr>
        <w:t xml:space="preserve">Sälzer, </w:t>
      </w:r>
      <w:r w:rsidR="009B5195" w:rsidRPr="009B5195">
        <w:rPr>
          <w:rFonts w:ascii="Calibri" w:hAnsi="Calibri" w:cs="Calibri"/>
          <w:i/>
          <w:iCs/>
          <w:szCs w:val="24"/>
        </w:rPr>
        <w:t>Die echte Jeden-Tag-Küche</w:t>
      </w:r>
      <w:r w:rsidR="009B5195" w:rsidRPr="009B5195">
        <w:rPr>
          <w:rFonts w:ascii="Calibri" w:hAnsi="Calibri" w:cs="Calibri"/>
          <w:szCs w:val="24"/>
        </w:rPr>
        <w:t>, 27.</w:t>
      </w:r>
      <w:r>
        <w:fldChar w:fldCharType="end"/>
      </w:r>
    </w:p>
  </w:footnote>
  <w:footnote w:id="49">
    <w:p w14:paraId="62B921BA" w14:textId="740689C3" w:rsidR="006D5F7A" w:rsidRPr="006D5F7A" w:rsidRDefault="006D5F7A" w:rsidP="006D5F7A">
      <w:pPr>
        <w:pStyle w:val="FootnoteText"/>
      </w:pPr>
      <w:r>
        <w:rPr>
          <w:rStyle w:val="FootnoteReference"/>
        </w:rPr>
        <w:footnoteRef/>
      </w:r>
      <w:r w:rsidRPr="006D5F7A">
        <w:t xml:space="preserve"> </w:t>
      </w:r>
      <w:r>
        <w:fldChar w:fldCharType="begin"/>
      </w:r>
      <w:r w:rsidR="00A830F2">
        <w:instrText xml:space="preserve"> ADDIN ZOTERO_ITEM CSL_CITATION {"citationID":"yqZjmVkg","properties":{"formattedCitation":"{\\i{}Fingerfood}, 32.","plainCitation":"Fingerfood, 32.","noteIndex":48},"citationItems":[{"id":6,"uris":["http://zotero.org/users/local/usTu59L8/items/ETZGLA84"],"itemData":{"id":6,"type":"book","event-place":"Köln","ISBN":"978-3-8290-2312-2","language":"ger","number-of-pages":"304","publisher":"Könemann","publisher-place":"Köln","source":"K10plus ISBN","title":"Fingerfood: das grosse Buch der Snacks","title-short":"Fingerfood","issued":{"date-parts":[["2000"]]}},"locator":"32"}],"schema":"https://github.com/citation-style-language/schema/raw/master/csl-citation.json"} </w:instrText>
      </w:r>
      <w:r>
        <w:fldChar w:fldCharType="separate"/>
      </w:r>
      <w:r w:rsidRPr="006D5F7A">
        <w:rPr>
          <w:rFonts w:ascii="Calibri" w:hAnsi="Calibri" w:cs="Calibri"/>
          <w:i/>
          <w:iCs/>
          <w:szCs w:val="24"/>
        </w:rPr>
        <w:t>Fingerfood</w:t>
      </w:r>
      <w:r w:rsidRPr="006D5F7A">
        <w:rPr>
          <w:rFonts w:ascii="Calibri" w:hAnsi="Calibri" w:cs="Calibri"/>
          <w:szCs w:val="24"/>
        </w:rPr>
        <w:t>, 32.</w:t>
      </w:r>
      <w:r>
        <w:fldChar w:fldCharType="end"/>
      </w:r>
    </w:p>
  </w:footnote>
  <w:footnote w:id="50">
    <w:p w14:paraId="58FB675F" w14:textId="01EEF038" w:rsidR="0065204F" w:rsidRPr="0065204F" w:rsidRDefault="0065204F" w:rsidP="0065204F">
      <w:pPr>
        <w:pStyle w:val="FootnoteText"/>
      </w:pPr>
      <w:r>
        <w:rPr>
          <w:rStyle w:val="FootnoteReference"/>
        </w:rPr>
        <w:footnoteRef/>
      </w:r>
      <w:r w:rsidRPr="0065204F">
        <w:t xml:space="preserve"> </w:t>
      </w:r>
      <w:r>
        <w:fldChar w:fldCharType="begin"/>
      </w:r>
      <w:r w:rsidR="00A830F2">
        <w:instrText xml:space="preserve"> ADDIN ZOTERO_ITEM CSL_CITATION {"citationID":"RMRlJkgj","properties":{"formattedCitation":"{\\i{}Fingerfood}, 38.","plainCitation":"Fingerfood, 38.","noteIndex":49},"citationItems":[{"id":6,"uris":["http://zotero.org/users/local/usTu59L8/items/ETZGLA84"],"itemData":{"id":6,"type":"book","event-place":"Köln","ISBN":"978-3-8290-2312-2","language":"ger","number-of-pages":"304","publisher":"Könemann","publisher-place":"Köln","source":"K10plus ISBN","title":"Fingerfood: das grosse Buch der Snacks","title-short":"Fingerfood","issued":{"date-parts":[["2000"]]}},"locator":"38"}],"schema":"https://github.com/citation-style-language/schema/raw/master/csl-citation.json"} </w:instrText>
      </w:r>
      <w:r>
        <w:fldChar w:fldCharType="separate"/>
      </w:r>
      <w:r w:rsidRPr="0065204F">
        <w:rPr>
          <w:rFonts w:ascii="Calibri" w:hAnsi="Calibri" w:cs="Calibri"/>
          <w:i/>
          <w:iCs/>
          <w:szCs w:val="24"/>
        </w:rPr>
        <w:t>Fingerfood</w:t>
      </w:r>
      <w:r w:rsidRPr="0065204F">
        <w:rPr>
          <w:rFonts w:ascii="Calibri" w:hAnsi="Calibri" w:cs="Calibri"/>
          <w:szCs w:val="24"/>
        </w:rPr>
        <w:t>, 38.</w:t>
      </w:r>
      <w:r>
        <w:fldChar w:fldCharType="end"/>
      </w:r>
    </w:p>
  </w:footnote>
  <w:footnote w:id="51">
    <w:p w14:paraId="0A9B0346" w14:textId="6672541F" w:rsidR="008F3B33" w:rsidRDefault="008F3B33">
      <w:pPr>
        <w:pStyle w:val="FootnoteText"/>
      </w:pPr>
      <w:r>
        <w:rPr>
          <w:rStyle w:val="FootnoteReference"/>
        </w:rPr>
        <w:footnoteRef/>
      </w:r>
      <w:r>
        <w:t xml:space="preserve"> </w:t>
      </w:r>
      <w:r>
        <w:fldChar w:fldCharType="begin"/>
      </w:r>
      <w:r w:rsidR="00A830F2">
        <w:instrText xml:space="preserve"> ADDIN ZOTERO_ITEM CSL_CITATION {"citationID":"imUtaWhA","properties":{"formattedCitation":"Michael Wissing, Ben Kindler, und Christian H. Hodeige, Hrsg., {\\i{}Ben Kindler: Fr\\uc0\\u252{}hling, Sommer, Herbst, Asien!\\uc0\\u8239{}; Ben Kindlers Aromen in der badischen K\\uc0\\u252{}che} (Winden: Ed. Rombach, 2015), 56.","plainCitation":"Michael Wissing, Ben Kindler, und Christian H. Hodeige, Hrsg., Ben Kindler: Frühling, Sommer, Herbst, Asien! ; Ben Kindlers Aromen in der badischen Küche (Winden: Ed. Rombach, 2015), 56.","noteIndex":50},"citationItems":[{"id":52,"uris":["http://zotero.org/users/local/usTu59L8/items/FT4YJURL"],"itemData":{"id":52,"type":"book","event-place":"Winden","ISBN":"978-3-9815555-6-1","language":"ger","number-of-pages":"96","publisher":"Ed. Rombach","publisher-place":"Winden","source":"K10plus ISBN","title":"Ben Kindler: Frühling, Sommer, Herbst, Asien! ; Ben Kindlers Aromen in der badischen Küche","title-short":"Ben Kindler","editor":[{"family":"Wissing","given":"Michael"},{"family":"Kindler","given":"Ben"},{"family":"Hodeige","given":"Christian H."}],"issued":{"date-parts":[["2015"]]}},"locator":"56"}],"schema":"https://github.com/citation-style-language/schema/raw/master/csl-citation.json"} </w:instrText>
      </w:r>
      <w:r>
        <w:fldChar w:fldCharType="separate"/>
      </w:r>
      <w:r w:rsidRPr="008F3B33">
        <w:rPr>
          <w:rFonts w:ascii="Calibri" w:hAnsi="Calibri" w:cs="Calibri"/>
          <w:szCs w:val="24"/>
        </w:rPr>
        <w:t xml:space="preserve">Michael Wissing, Ben Kindler, und Christian H. Hodeige, Hrsg., </w:t>
      </w:r>
      <w:r w:rsidRPr="008F3B33">
        <w:rPr>
          <w:rFonts w:ascii="Calibri" w:hAnsi="Calibri" w:cs="Calibri"/>
          <w:i/>
          <w:iCs/>
          <w:szCs w:val="24"/>
        </w:rPr>
        <w:t>Ben Kindler: Frühling, Sommer, Herbst, Asien! ; Ben Kindlers Aromen in der badischen Küche</w:t>
      </w:r>
      <w:r w:rsidRPr="008F3B33">
        <w:rPr>
          <w:rFonts w:ascii="Calibri" w:hAnsi="Calibri" w:cs="Calibri"/>
          <w:szCs w:val="24"/>
        </w:rPr>
        <w:t xml:space="preserve"> (Winden: Ed. Rombach, 2015), 56.</w:t>
      </w:r>
      <w:r>
        <w:fldChar w:fldCharType="end"/>
      </w:r>
    </w:p>
  </w:footnote>
  <w:footnote w:id="52">
    <w:p w14:paraId="5B294299" w14:textId="5F403367" w:rsidR="003C4494" w:rsidRDefault="003C4494">
      <w:pPr>
        <w:pStyle w:val="FootnoteText"/>
      </w:pPr>
      <w:r>
        <w:rPr>
          <w:rStyle w:val="FootnoteReference"/>
        </w:rPr>
        <w:footnoteRef/>
      </w:r>
      <w:r>
        <w:t xml:space="preserve"> </w:t>
      </w:r>
      <w:r>
        <w:fldChar w:fldCharType="begin"/>
      </w:r>
      <w:r w:rsidR="00A830F2">
        <w:instrText xml:space="preserve"> ADDIN ZOTERO_ITEM CSL_CITATION {"citationID":"E0R9iJUf","properties":{"formattedCitation":"Alessandra Avallone, {\\i{}Pizza originale: knusprige Kreationen aus Italien}, 2. [Nachdruck] 2016 (Weil der Stadt: H\\uc0\\u228{}decke, 2011), 4.","plainCitation":"Alessandra Avallone, Pizza originale: knusprige Kreationen aus Italien, 2. [Nachdruck] 2016 (Weil der Stadt: Hädecke, 2011), 4.","noteIndex":51},"citationItems":[{"id":24,"uris":["http://zotero.org/users/local/usTu59L8/items/ZA28MAJ2"],"itemData":{"id":24,"type":"book","edition":"2. [Nachdruck] 2016","event-place":"Weil der Stadt","ISBN":"978-3-7750-0598-2","language":"ger","number-of-pages":"64","publisher":"Hädecke","publisher-place":"Weil der Stadt","source":"K10plus ISBN","title":"Pizza originale: knusprige Kreationen aus Italien","title-short":"Pizza originale","author":[{"family":"Avallone","given":"Alessandra"}],"issued":{"date-parts":[["2011"]]}},"locator":"4"}],"schema":"https://github.com/citation-style-language/schema/raw/master/csl-citation.json"} </w:instrText>
      </w:r>
      <w:r>
        <w:fldChar w:fldCharType="separate"/>
      </w:r>
      <w:r w:rsidRPr="003C4494">
        <w:rPr>
          <w:rFonts w:ascii="Calibri" w:hAnsi="Calibri" w:cs="Calibri"/>
          <w:szCs w:val="24"/>
        </w:rPr>
        <w:t xml:space="preserve">Alessandra Avallone, </w:t>
      </w:r>
      <w:r w:rsidRPr="003C4494">
        <w:rPr>
          <w:rFonts w:ascii="Calibri" w:hAnsi="Calibri" w:cs="Calibri"/>
          <w:i/>
          <w:iCs/>
          <w:szCs w:val="24"/>
        </w:rPr>
        <w:t>Pizza originale: knusprige Kreationen aus Italien</w:t>
      </w:r>
      <w:r w:rsidRPr="003C4494">
        <w:rPr>
          <w:rFonts w:ascii="Calibri" w:hAnsi="Calibri" w:cs="Calibri"/>
          <w:szCs w:val="24"/>
        </w:rPr>
        <w:t>, 2. [Nachdruck] 2016 (Weil der Stadt: Hädecke, 2011), 4.</w:t>
      </w:r>
      <w:r>
        <w:fldChar w:fldCharType="end"/>
      </w:r>
    </w:p>
  </w:footnote>
  <w:footnote w:id="53">
    <w:p w14:paraId="073EA751" w14:textId="739C196A" w:rsidR="00FA729E" w:rsidRPr="006570C1" w:rsidRDefault="00FA729E">
      <w:pPr>
        <w:pStyle w:val="FootnoteText"/>
        <w:rPr>
          <w:lang w:val="en-US"/>
        </w:rPr>
      </w:pPr>
      <w:r>
        <w:rPr>
          <w:rStyle w:val="FootnoteReference"/>
        </w:rPr>
        <w:footnoteRef/>
      </w:r>
      <w:r w:rsidRPr="006570C1">
        <w:rPr>
          <w:lang w:val="en-US"/>
        </w:rPr>
        <w:t xml:space="preserve"> </w:t>
      </w:r>
      <w:r>
        <w:fldChar w:fldCharType="begin"/>
      </w:r>
      <w:r w:rsidR="00A830F2">
        <w:rPr>
          <w:lang w:val="en-US"/>
        </w:rPr>
        <w:instrText xml:space="preserve"> ADDIN ZOTERO_ITEM CSL_CITATION {"citationID":"ZkWdzKLf","properties":{"formattedCitation":"Avallone, 6.","plainCitation":"Avallone, 6.","noteIndex":52},"citationItems":[{"id":24,"uris":["http://zotero.org/users/local/usTu59L8/items/ZA28MAJ2"],"itemData":{"id":24,"type":"book","edition":"2. [Nachdruck] 2016","event-place":"Weil der Stadt","ISBN":"978-3-7750-0598-2","language":"ger","number-of-pages":"64","publisher":"Hädecke","publisher-place":"Weil der Stadt","source":"K10plus ISBN","title":"Pizza originale: knusprige Kreationen aus Italien","title-short":"Pizza originale","author":[{"family":"Avallone","given":"Alessandra"}],"issued":{"date-parts":[["2011"]]}},"locator":"6"}],"schema":"https://github.com/citation-style-language/schema/raw/master/csl-citation.json"} </w:instrText>
      </w:r>
      <w:r>
        <w:fldChar w:fldCharType="separate"/>
      </w:r>
      <w:r w:rsidRPr="006570C1">
        <w:rPr>
          <w:rFonts w:ascii="Calibri" w:hAnsi="Calibri" w:cs="Calibri"/>
          <w:lang w:val="en-US"/>
        </w:rPr>
        <w:t>Avallone, 6.</w:t>
      </w:r>
      <w:r>
        <w:fldChar w:fldCharType="end"/>
      </w:r>
    </w:p>
  </w:footnote>
  <w:footnote w:id="54">
    <w:p w14:paraId="31AC9D58" w14:textId="7DA9B2D3" w:rsidR="00FA729E" w:rsidRPr="006570C1" w:rsidRDefault="00FA729E">
      <w:pPr>
        <w:pStyle w:val="FootnoteText"/>
        <w:rPr>
          <w:lang w:val="en-US"/>
        </w:rPr>
      </w:pPr>
      <w:r>
        <w:rPr>
          <w:rStyle w:val="FootnoteReference"/>
        </w:rPr>
        <w:footnoteRef/>
      </w:r>
      <w:r w:rsidRPr="006570C1">
        <w:rPr>
          <w:lang w:val="en-US"/>
        </w:rPr>
        <w:t xml:space="preserve"> </w:t>
      </w:r>
      <w:r>
        <w:fldChar w:fldCharType="begin"/>
      </w:r>
      <w:r w:rsidR="00A830F2">
        <w:rPr>
          <w:lang w:val="en-US"/>
        </w:rPr>
        <w:instrText xml:space="preserve"> ADDIN ZOTERO_ITEM CSL_CITATION {"citationID":"3ks86JOM","properties":{"formattedCitation":"Avallone, 8.","plainCitation":"Avallone, 8.","noteIndex":53},"citationItems":[{"id":24,"uris":["http://zotero.org/users/local/usTu59L8/items/ZA28MAJ2"],"itemData":{"id":24,"type":"book","edition":"2. [Nachdruck] 2016","event-place":"Weil der Stadt","ISBN":"978-3-7750-0598-2","language":"ger","number-of-pages":"64","publisher":"Hädecke","publisher-place":"Weil der Stadt","source":"K10plus ISBN","title":"Pizza originale: knusprige Kreationen aus Italien","title-short":"Pizza originale","author":[{"family":"Avallone","given":"Alessandra"}],"issued":{"date-parts":[["2011"]]}},"locator":"8"}],"schema":"https://github.com/citation-style-language/schema/raw/master/csl-citation.json"} </w:instrText>
      </w:r>
      <w:r>
        <w:fldChar w:fldCharType="separate"/>
      </w:r>
      <w:r w:rsidRPr="006570C1">
        <w:rPr>
          <w:rFonts w:ascii="Calibri" w:hAnsi="Calibri" w:cs="Calibri"/>
          <w:lang w:val="en-US"/>
        </w:rPr>
        <w:t>Avallone, 8.</w:t>
      </w:r>
      <w:r>
        <w:fldChar w:fldCharType="end"/>
      </w:r>
    </w:p>
  </w:footnote>
  <w:footnote w:id="55">
    <w:p w14:paraId="686685B6" w14:textId="4D540814" w:rsidR="0078245F" w:rsidRPr="006570C1" w:rsidRDefault="0078245F" w:rsidP="0078245F">
      <w:pPr>
        <w:pStyle w:val="FootnoteText"/>
        <w:rPr>
          <w:lang w:val="en-US"/>
        </w:rPr>
      </w:pPr>
      <w:r>
        <w:rPr>
          <w:rStyle w:val="FootnoteReference"/>
        </w:rPr>
        <w:footnoteRef/>
      </w:r>
      <w:r w:rsidRPr="006570C1">
        <w:rPr>
          <w:lang w:val="en-US"/>
        </w:rPr>
        <w:t xml:space="preserve"> </w:t>
      </w:r>
      <w:r>
        <w:fldChar w:fldCharType="begin"/>
      </w:r>
      <w:r w:rsidR="00A830F2">
        <w:rPr>
          <w:lang w:val="en-US"/>
        </w:rPr>
        <w:instrText xml:space="preserve"> ADDIN ZOTERO_ITEM CSL_CITATION {"citationID":"t9SHE263","properties":{"formattedCitation":"Avallone, 44.","plainCitation":"Avallone, 44.","noteIndex":54},"citationItems":[{"id":24,"uris":["http://zotero.org/users/local/usTu59L8/items/ZA28MAJ2"],"itemData":{"id":24,"type":"book","edition":"2. [Nachdruck] 2016","event-place":"Weil der Stadt","ISBN":"978-3-7750-0598-2","language":"ger","number-of-pages":"64","publisher":"Hädecke","publisher-place":"Weil der Stadt","source":"K10plus ISBN","title":"Pizza originale: knusprige Kreationen aus Italien","title-short":"Pizza originale","author":[{"family":"Avallone","given":"Alessandra"}],"issued":{"date-parts":[["2011"]]}},"locator":"44"}],"schema":"https://github.com/citation-style-language/schema/raw/master/csl-citation.json"} </w:instrText>
      </w:r>
      <w:r>
        <w:fldChar w:fldCharType="separate"/>
      </w:r>
      <w:r w:rsidRPr="006570C1">
        <w:rPr>
          <w:rFonts w:ascii="Calibri" w:hAnsi="Calibri" w:cs="Calibri"/>
          <w:lang w:val="en-US"/>
        </w:rPr>
        <w:t>Avallone, 44.</w:t>
      </w:r>
      <w:r>
        <w:fldChar w:fldCharType="end"/>
      </w:r>
    </w:p>
  </w:footnote>
  <w:footnote w:id="56">
    <w:p w14:paraId="40247C46" w14:textId="3C1C45C1" w:rsidR="0078245F" w:rsidRPr="006570C1" w:rsidRDefault="0078245F" w:rsidP="0078245F">
      <w:pPr>
        <w:pStyle w:val="FootnoteText"/>
        <w:rPr>
          <w:lang w:val="en-US"/>
        </w:rPr>
      </w:pPr>
      <w:r>
        <w:rPr>
          <w:rStyle w:val="FootnoteReference"/>
        </w:rPr>
        <w:footnoteRef/>
      </w:r>
      <w:r w:rsidRPr="006570C1">
        <w:rPr>
          <w:lang w:val="en-US"/>
        </w:rPr>
        <w:t xml:space="preserve"> </w:t>
      </w:r>
      <w:r>
        <w:fldChar w:fldCharType="begin"/>
      </w:r>
      <w:r w:rsidR="005A66B1">
        <w:rPr>
          <w:lang w:val="en-US"/>
        </w:rPr>
        <w:instrText xml:space="preserve"> ADDIN ZOTERO_ITEM CSL_CITATION {"citationID":"uohPsOfL","properties":{"formattedCitation":"Hess und S\\uc0\\u228{}lzer, {\\i{}Die echte italienische K\\uc0\\u252{}che}, 215.","plainCitation":"Hess und Sälzer, Die echte italienische Küche, 215.","noteIndex":55},"citationItems":[{"id":2,"uris":["http://zotero.org/users/local/usTu59L8/items/8348HEDN"],"itemData":{"id":2,"type":"book","edition":"23. Aufl.","event-place":"München","ISBN":"978-3-7742-1102-5","language":"ger","number-of-pages":"320","publisher":"Gräfe und Unzer","publisher-place":"München","source":"K10plus ISBN","title":"Die echte italienische Küche: typische Rezepte und kulinarische Impressionen aus allen Regionen","title-short":"Die echte italienische Küche","author":[{"family":"Hess","given":"Reinhardt"},{"family":"Sälzer","given":"Sabine"}],"contributor":[{"family":"Foodfotografie Eising","given":""}],"issued":{"date-parts":[["2003"]]}},"locator":"215"}],"schema":"https://github.com/citation-style-language/schema/raw/master/csl-citation.json"} </w:instrText>
      </w:r>
      <w:r>
        <w:fldChar w:fldCharType="separate"/>
      </w:r>
      <w:r w:rsidRPr="006570C1">
        <w:rPr>
          <w:rFonts w:ascii="Calibri" w:hAnsi="Calibri" w:cs="Calibri"/>
          <w:szCs w:val="24"/>
          <w:lang w:val="en-US"/>
        </w:rPr>
        <w:t xml:space="preserve">Hess und Sälzer, </w:t>
      </w:r>
      <w:r w:rsidRPr="006570C1">
        <w:rPr>
          <w:rFonts w:ascii="Calibri" w:hAnsi="Calibri" w:cs="Calibri"/>
          <w:i/>
          <w:iCs/>
          <w:szCs w:val="24"/>
          <w:lang w:val="en-US"/>
        </w:rPr>
        <w:t>Die echte italienische Küche</w:t>
      </w:r>
      <w:r w:rsidRPr="006570C1">
        <w:rPr>
          <w:rFonts w:ascii="Calibri" w:hAnsi="Calibri" w:cs="Calibri"/>
          <w:szCs w:val="24"/>
          <w:lang w:val="en-US"/>
        </w:rPr>
        <w:t>, 215.</w:t>
      </w:r>
      <w:r>
        <w:fldChar w:fldCharType="end"/>
      </w:r>
    </w:p>
  </w:footnote>
  <w:footnote w:id="57">
    <w:p w14:paraId="52C05C26" w14:textId="2C1BE59A" w:rsidR="0078245F" w:rsidRDefault="0078245F" w:rsidP="0078245F">
      <w:pPr>
        <w:pStyle w:val="FootnoteText"/>
      </w:pPr>
      <w:r>
        <w:rPr>
          <w:rStyle w:val="FootnoteReference"/>
        </w:rPr>
        <w:footnoteRef/>
      </w:r>
      <w:r>
        <w:t xml:space="preserve"> </w:t>
      </w:r>
      <w:r>
        <w:fldChar w:fldCharType="begin"/>
      </w:r>
      <w:r w:rsidR="005A66B1">
        <w:instrText xml:space="preserve"> ADDIN ZOTERO_ITEM CSL_CITATION {"citationID":"zoOlN6wo","properties":{"formattedCitation":"Hess und S\\uc0\\u228{}lzer, 246.","plainCitation":"Hess und Sälzer, 246.","noteIndex":56},"citationItems":[{"id":2,"uris":["http://zotero.org/users/local/usTu59L8/items/8348HEDN"],"itemData":{"id":2,"type":"book","edition":"23. Aufl.","event-place":"München","ISBN":"978-3-7742-1102-5","language":"ger","number-of-pages":"320","publisher":"Gräfe und Unzer","publisher-place":"München","source":"K10plus ISBN","title":"Die echte italienische Küche: typische Rezepte und kulinarische Impressionen aus allen Regionen","title-short":"Die echte italienische Küche","author":[{"family":"Hess","given":"Reinhardt"},{"family":"Sälzer","given":"Sabine"}],"contributor":[{"family":"Foodfotografie Eising","given":""}],"issued":{"date-parts":[["2003"]]}},"locator":"246"}],"schema":"https://github.com/citation-style-language/schema/raw/master/csl-citation.json"} </w:instrText>
      </w:r>
      <w:r>
        <w:fldChar w:fldCharType="separate"/>
      </w:r>
      <w:r w:rsidR="0091679F" w:rsidRPr="0091679F">
        <w:rPr>
          <w:rFonts w:ascii="Calibri" w:hAnsi="Calibri" w:cs="Calibri"/>
          <w:szCs w:val="24"/>
        </w:rPr>
        <w:t>Hess und Sälzer, 246.</w:t>
      </w:r>
      <w:r>
        <w:fldChar w:fldCharType="end"/>
      </w:r>
    </w:p>
  </w:footnote>
  <w:footnote w:id="58">
    <w:p w14:paraId="673076CF" w14:textId="583CB07F" w:rsidR="0078245F" w:rsidRDefault="0078245F" w:rsidP="0078245F">
      <w:pPr>
        <w:pStyle w:val="FootnoteText"/>
      </w:pPr>
      <w:r>
        <w:rPr>
          <w:rStyle w:val="FootnoteReference"/>
        </w:rPr>
        <w:footnoteRef/>
      </w:r>
      <w:r>
        <w:t xml:space="preserve"> </w:t>
      </w:r>
      <w:r>
        <w:fldChar w:fldCharType="begin"/>
      </w:r>
      <w:r w:rsidR="005A66B1">
        <w:instrText xml:space="preserve"> ADDIN ZOTERO_ITEM CSL_CITATION {"citationID":"9XGchmEc","properties":{"formattedCitation":"Kindler, {\\i{}Ben Kindler kocht badisch}, 42.","plainCitation":"Kindler, Ben Kindler kocht badisch, 42.","noteIndex":57},"citationItems":[{"id":54,"uris":["http://zotero.org/users/local/usTu59L8/items/MGKX6YIR"],"itemData":{"id":54,"type":"book","edition":"1. Auflage","event-place":"Stuttgart","ISBN":"978-3-7630-2783-5","language":"ger","number-of-pages":"124","publisher":"Belser","publisher-place":"Stuttgart","source":"K10plus ISBN","title":"Ben Kindler kocht badisch: Klassisch kreativ","title-short":"Ben Kindler kocht badisch","author":[{"family":"Kindler","given":"Ben"}],"issued":{"date-parts":[["2017"]]}},"locator":"42"}],"schema":"https://github.com/citation-style-language/schema/raw/master/csl-citation.json"} </w:instrText>
      </w:r>
      <w:r>
        <w:fldChar w:fldCharType="separate"/>
      </w:r>
      <w:r w:rsidRPr="00BD33FF">
        <w:rPr>
          <w:rFonts w:ascii="Calibri" w:hAnsi="Calibri" w:cs="Calibri"/>
          <w:szCs w:val="24"/>
        </w:rPr>
        <w:t xml:space="preserve">Kindler, </w:t>
      </w:r>
      <w:r w:rsidRPr="00BD33FF">
        <w:rPr>
          <w:rFonts w:ascii="Calibri" w:hAnsi="Calibri" w:cs="Calibri"/>
          <w:i/>
          <w:iCs/>
          <w:szCs w:val="24"/>
        </w:rPr>
        <w:t>Ben Kindler kocht badisch</w:t>
      </w:r>
      <w:r w:rsidRPr="00BD33FF">
        <w:rPr>
          <w:rFonts w:ascii="Calibri" w:hAnsi="Calibri" w:cs="Calibri"/>
          <w:szCs w:val="24"/>
        </w:rPr>
        <w:t>, 42.</w:t>
      </w:r>
      <w:r>
        <w:fldChar w:fldCharType="end"/>
      </w:r>
    </w:p>
  </w:footnote>
  <w:footnote w:id="59">
    <w:p w14:paraId="494AD311" w14:textId="0B979037" w:rsidR="0078245F" w:rsidRPr="007D3A77" w:rsidRDefault="0078245F" w:rsidP="0078245F">
      <w:pPr>
        <w:pStyle w:val="FootnoteText"/>
        <w:rPr>
          <w:lang w:val="en-US"/>
        </w:rPr>
      </w:pPr>
      <w:r>
        <w:rPr>
          <w:rStyle w:val="FootnoteReference"/>
        </w:rPr>
        <w:footnoteRef/>
      </w:r>
      <w:r w:rsidRPr="007D3A77">
        <w:rPr>
          <w:lang w:val="en-US"/>
        </w:rPr>
        <w:t xml:space="preserve"> </w:t>
      </w:r>
      <w:r>
        <w:fldChar w:fldCharType="begin"/>
      </w:r>
      <w:r w:rsidR="00A830F2">
        <w:rPr>
          <w:lang w:val="en-US"/>
        </w:rPr>
        <w:instrText xml:space="preserve"> ADDIN ZOTERO_ITEM CSL_CITATION {"citationID":"OWisA6le","properties":{"formattedCitation":"Living at Home, \\uc0\\u8222{}Living at Home Spezial: G\\uc0\\u228{}ste und Feste\\uc0\\u8220{}, Living at Home, 2 (2009): 37.","plainCitation":"Living at Home, „Living at Home Spezial: Gäste und Feste“, Living at Home, 2 (2009): 37.","noteIndex":58},"citationItems":[{"id":90,"uris":["http://zotero.org/users/local/usTu59L8/items/NBMGIMGH"],"itemData":{"id":90,"type":"article-journal","collection-title":"Living at Home","title":"Living at Home Spezial: Gäste und Feste","volume":"2","author":[{"family":"Living at Home","given":""}],"issued":{"date-parts":[["2009"]]}},"locator":"37"}],"schema":"https://github.com/citation-style-language/schema/raw/master/csl-citation.json"} </w:instrText>
      </w:r>
      <w:r>
        <w:fldChar w:fldCharType="separate"/>
      </w:r>
      <w:r w:rsidRPr="007D3A77">
        <w:rPr>
          <w:rFonts w:ascii="Calibri" w:hAnsi="Calibri" w:cs="Calibri"/>
          <w:szCs w:val="24"/>
          <w:lang w:val="en-US"/>
        </w:rPr>
        <w:t>Living at Home, „Living at Home Spezial: Gäste und Feste“, Living at Home, 2 (2009): 37.</w:t>
      </w:r>
      <w:r>
        <w:fldChar w:fldCharType="end"/>
      </w:r>
    </w:p>
  </w:footnote>
  <w:footnote w:id="60">
    <w:p w14:paraId="548328FA" w14:textId="7CB12E9A" w:rsidR="00F2060D" w:rsidRDefault="00F2060D" w:rsidP="00F2060D">
      <w:pPr>
        <w:pStyle w:val="FootnoteText"/>
      </w:pPr>
      <w:r>
        <w:rPr>
          <w:rStyle w:val="FootnoteReference"/>
        </w:rPr>
        <w:footnoteRef/>
      </w:r>
      <w:r>
        <w:t xml:space="preserve"> </w:t>
      </w:r>
      <w:r>
        <w:fldChar w:fldCharType="begin"/>
      </w:r>
      <w:r w:rsidR="00A830F2">
        <w:instrText xml:space="preserve"> ADDIN ZOTERO_ITEM CSL_CITATION {"citationID":"faSpuDm1","properties":{"formattedCitation":"essen &amp; trinken, Hrsg., \\uc0\\u8222{}essen &amp; trinken: Genuss vom Blech\\uc0\\u8220{}, essen &amp; trinken, 09/2006 (2006): 24.","plainCitation":"essen &amp; trinken, Hrsg., „essen &amp; trinken: Genuss vom Blech“, essen &amp; trinken, 09/2006 (2006): 24.","noteIndex":59},"citationItems":[{"id":86,"uris":["http://zotero.org/users/local/usTu59L8/items/4KPEMYC9"],"itemData":{"id":86,"type":"article-journal","collection-title":"essen &amp; trinken","title":"essen &amp; trinken: Genuss vom Blech","volume":"09/2006","editor":[{"family":"essen &amp; trinken","given":""}],"issued":{"date-parts":[["2006"]]}},"locator":"24"}],"schema":"https://github.com/citation-style-language/schema/raw/master/csl-citation.json"} </w:instrText>
      </w:r>
      <w:r>
        <w:fldChar w:fldCharType="separate"/>
      </w:r>
      <w:r w:rsidRPr="007E5EA1">
        <w:rPr>
          <w:rFonts w:ascii="Calibri" w:hAnsi="Calibri" w:cs="Calibri"/>
          <w:szCs w:val="24"/>
        </w:rPr>
        <w:t>essen &amp; trinken, Hrsg., „essen &amp; trinken: Genuss vom Blech“, essen &amp; trinken, 09/2006 (2006): 24.</w:t>
      </w:r>
      <w:r>
        <w:fldChar w:fldCharType="end"/>
      </w:r>
    </w:p>
  </w:footnote>
  <w:footnote w:id="61">
    <w:p w14:paraId="720D8322" w14:textId="6B8003BF" w:rsidR="00764532" w:rsidRDefault="00764532">
      <w:pPr>
        <w:pStyle w:val="FootnoteText"/>
      </w:pPr>
      <w:r>
        <w:rPr>
          <w:rStyle w:val="FootnoteReference"/>
        </w:rPr>
        <w:footnoteRef/>
      </w:r>
      <w:r>
        <w:t xml:space="preserve"> </w:t>
      </w:r>
      <w:r>
        <w:fldChar w:fldCharType="begin"/>
      </w:r>
      <w:r w:rsidR="00A830F2">
        <w:instrText xml:space="preserve"> ADDIN ZOTERO_ITEM CSL_CITATION {"citationID":"kGVUQtR7","properties":{"formattedCitation":"essen &amp; trinken, Hrsg., \\uc0\\u8222{}essen &amp; trinken Spezial: Einladung zum Grillen\\uc0\\u8220{}, essen &amp; trinken, 02/2018 (2018): 117.","plainCitation":"essen &amp; trinken, Hrsg., „essen &amp; trinken Spezial: Einladung zum Grillen“, essen &amp; trinken, 02/2018 (2018): 117.","noteIndex":60},"citationItems":[{"id":88,"uris":["http://zotero.org/users/local/usTu59L8/items/C3DD47IM"],"itemData":{"id":88,"type":"article-journal","collection-title":"essen &amp; trinken","title":"essen &amp; trinken Spezial: Einladung zum Grillen","volume":"02/2018","editor":[{"family":"essen &amp; trinken","given":""}],"issued":{"date-parts":[["2018"]]}},"locator":"117"}],"schema":"https://github.com/citation-style-language/schema/raw/master/csl-citation.json"} </w:instrText>
      </w:r>
      <w:r>
        <w:fldChar w:fldCharType="separate"/>
      </w:r>
      <w:r w:rsidRPr="00764532">
        <w:rPr>
          <w:rFonts w:ascii="Calibri" w:hAnsi="Calibri" w:cs="Calibri"/>
          <w:szCs w:val="24"/>
        </w:rPr>
        <w:t>essen &amp; trinken, Hrsg., „essen &amp; trinken Spezial: Einladung zum Grillen“, essen &amp; trinken, 02/2018 (2018): 117.</w:t>
      </w:r>
      <w:r>
        <w:fldChar w:fldCharType="end"/>
      </w:r>
    </w:p>
  </w:footnote>
  <w:footnote w:id="62">
    <w:p w14:paraId="5202A583" w14:textId="09FB38D2" w:rsidR="0017607E" w:rsidRDefault="0017607E">
      <w:pPr>
        <w:pStyle w:val="FootnoteText"/>
      </w:pPr>
      <w:r>
        <w:rPr>
          <w:rStyle w:val="FootnoteReference"/>
        </w:rPr>
        <w:footnoteRef/>
      </w:r>
      <w:r>
        <w:t xml:space="preserve"> </w:t>
      </w:r>
      <w:r>
        <w:fldChar w:fldCharType="begin"/>
      </w:r>
      <w:r w:rsidR="00A830F2">
        <w:instrText xml:space="preserve"> ADDIN ZOTERO_ITEM CSL_CITATION {"citationID":"PVCrXIAo","properties":{"formattedCitation":"Stephen und Busch, {\\i{}Das grosse Buch der vegetarischen K\\uc0\\u252{}che}, 229.","plainCitation":"Stephen und Busch, Das grosse Buch der vegetarischen Küche, 229.","noteIndex":61},"citationItems":[{"id":9,"uris":["http://zotero.org/users/local/usTu59L8/items/FS2CVUV2"],"itemData":{"id":9,"type":"book","event-place":"Köln","ISBN":"978-3-89508-551-2","language":"ger","note":"OCLC: 973602249","publisher":"Könemann","publisher-place":"Köln","source":"Open WorldCat","title":"Das grosse Buch der vegetarischen Küche","author":[{"family":"Stephen","given":"Wendy"},{"family":"Busch","given":"Andrea C."}],"issued":{"date-parts":[["1997"]]}},"locator":"229"}],"schema":"https://github.com/citation-style-language/schema/raw/master/csl-citation.json"} </w:instrText>
      </w:r>
      <w:r>
        <w:fldChar w:fldCharType="separate"/>
      </w:r>
      <w:r w:rsidRPr="0017607E">
        <w:rPr>
          <w:rFonts w:ascii="Calibri" w:hAnsi="Calibri" w:cs="Calibri"/>
          <w:szCs w:val="24"/>
        </w:rPr>
        <w:t xml:space="preserve">Stephen und Busch, </w:t>
      </w:r>
      <w:r w:rsidRPr="0017607E">
        <w:rPr>
          <w:rFonts w:ascii="Calibri" w:hAnsi="Calibri" w:cs="Calibri"/>
          <w:i/>
          <w:iCs/>
          <w:szCs w:val="24"/>
        </w:rPr>
        <w:t>Das grosse Buch der vegetarischen Küche</w:t>
      </w:r>
      <w:r w:rsidRPr="0017607E">
        <w:rPr>
          <w:rFonts w:ascii="Calibri" w:hAnsi="Calibri" w:cs="Calibri"/>
          <w:szCs w:val="24"/>
        </w:rPr>
        <w:t>, 229.</w:t>
      </w:r>
      <w:r>
        <w:fldChar w:fldCharType="end"/>
      </w:r>
    </w:p>
  </w:footnote>
  <w:footnote w:id="63">
    <w:p w14:paraId="01068462" w14:textId="6C529F63" w:rsidR="00E87253" w:rsidRDefault="00E87253">
      <w:pPr>
        <w:pStyle w:val="FootnoteText"/>
      </w:pPr>
      <w:r>
        <w:rPr>
          <w:rStyle w:val="FootnoteReference"/>
        </w:rPr>
        <w:footnoteRef/>
      </w:r>
      <w:r>
        <w:t xml:space="preserve"> </w:t>
      </w:r>
      <w:r>
        <w:fldChar w:fldCharType="begin"/>
      </w:r>
      <w:r w:rsidR="00A830F2">
        <w:instrText xml:space="preserve"> ADDIN ZOTERO_ITEM CSL_CITATION {"citationID":"QupYQKwc","properties":{"formattedCitation":"essen &amp; trinken, \\uc0\\u8222{}essen &amp; trinken Spezial: Einladung zum Grillen\\uc0\\u8220{}, 115.","plainCitation":"essen &amp; trinken, „essen &amp; trinken Spezial: Einladung zum Grillen“, 115.","noteIndex":62},"citationItems":[{"id":88,"uris":["http://zotero.org/users/local/usTu59L8/items/C3DD47IM"],"itemData":{"id":88,"type":"article-journal","collection-title":"essen &amp; trinken","title":"essen &amp; trinken Spezial: Einladung zum Grillen","volume":"02/2018","editor":[{"family":"essen &amp; trinken","given":""}],"issued":{"date-parts":[["2018"]]}},"locator":"115"}],"schema":"https://github.com/citation-style-language/schema/raw/master/csl-citation.json"} </w:instrText>
      </w:r>
      <w:r>
        <w:fldChar w:fldCharType="separate"/>
      </w:r>
      <w:r w:rsidRPr="00E87253">
        <w:rPr>
          <w:rFonts w:ascii="Calibri" w:hAnsi="Calibri" w:cs="Calibri"/>
          <w:szCs w:val="24"/>
        </w:rPr>
        <w:t>essen &amp; trinken, „essen &amp; trinken Spezial: Einladung zum Grillen“, 115.</w:t>
      </w:r>
      <w:r>
        <w:fldChar w:fldCharType="end"/>
      </w:r>
    </w:p>
  </w:footnote>
  <w:footnote w:id="64">
    <w:p w14:paraId="16969942" w14:textId="050BCF79" w:rsidR="00BC3187" w:rsidRDefault="00BC3187">
      <w:pPr>
        <w:pStyle w:val="FootnoteText"/>
      </w:pPr>
      <w:r>
        <w:rPr>
          <w:rStyle w:val="FootnoteReference"/>
        </w:rPr>
        <w:footnoteRef/>
      </w:r>
      <w:r>
        <w:t xml:space="preserve"> </w:t>
      </w:r>
      <w:r>
        <w:fldChar w:fldCharType="begin"/>
      </w:r>
      <w:r w:rsidR="00A830F2">
        <w:instrText xml:space="preserve"> ADDIN ZOTERO_ITEM CSL_CITATION {"citationID":"vcnBPbSP","properties":{"formattedCitation":"\\uc0\\u8222{}ZEITmagazin\\uc0\\u8220{}, o.\\uc0\\u160{}J.","plainCitation":"„ZEITmagazin“, o. J.","noteIndex":63},"citationItems":[{"id":96,"uris":["http://zotero.org/users/local/usTu59L8/items/EJMJD2IT"],"itemData":{"id":96,"type":"article-journal","title":"ZEITmagazin"}}],"schema":"https://github.com/citation-style-language/schema/raw/master/csl-citation.json"} </w:instrText>
      </w:r>
      <w:r>
        <w:fldChar w:fldCharType="separate"/>
      </w:r>
      <w:r w:rsidR="0091679F" w:rsidRPr="0091679F">
        <w:rPr>
          <w:rFonts w:ascii="Calibri" w:hAnsi="Calibri" w:cs="Calibri"/>
          <w:szCs w:val="24"/>
        </w:rPr>
        <w:t>„ZEITmagazin“, o. J.</w:t>
      </w:r>
      <w:r>
        <w:fldChar w:fldCharType="end"/>
      </w:r>
    </w:p>
  </w:footnote>
  <w:footnote w:id="65">
    <w:p w14:paraId="256EC535" w14:textId="33454C58" w:rsidR="00E43491" w:rsidRDefault="00E43491">
      <w:pPr>
        <w:pStyle w:val="FootnoteText"/>
      </w:pPr>
      <w:r>
        <w:rPr>
          <w:rStyle w:val="FootnoteReference"/>
        </w:rPr>
        <w:footnoteRef/>
      </w:r>
      <w:r>
        <w:t xml:space="preserve"> </w:t>
      </w:r>
      <w:r>
        <w:fldChar w:fldCharType="begin"/>
      </w:r>
      <w:r w:rsidR="00A830F2">
        <w:instrText xml:space="preserve"> ADDIN ZOTERO_ITEM CSL_CITATION {"citationID":"tylKPb1h","properties":{"formattedCitation":"essen &amp; trinken, \\uc0\\u8222{}essen &amp; trinken Spezial: Einladung zum Grillen\\uc0\\u8220{}, 122.","plainCitation":"essen &amp; trinken, „essen &amp; trinken Spezial: Einladung zum Grillen“, 122.","noteIndex":64},"citationItems":[{"id":88,"uris":["http://zotero.org/users/local/usTu59L8/items/C3DD47IM"],"itemData":{"id":88,"type":"article-journal","collection-title":"essen &amp; trinken","title":"essen &amp; trinken Spezial: Einladung zum Grillen","volume":"02/2018","editor":[{"family":"essen &amp; trinken","given":""}],"issued":{"date-parts":[["2018"]]}},"locator":"122"}],"schema":"https://github.com/citation-style-language/schema/raw/master/csl-citation.json"} </w:instrText>
      </w:r>
      <w:r>
        <w:fldChar w:fldCharType="separate"/>
      </w:r>
      <w:r w:rsidR="00BC3187" w:rsidRPr="00BC3187">
        <w:rPr>
          <w:rFonts w:ascii="Calibri" w:hAnsi="Calibri" w:cs="Calibri"/>
          <w:szCs w:val="24"/>
        </w:rPr>
        <w:t>essen &amp; trinken, „essen &amp; trinken Spezial: Einladung zum Grillen“, 122.</w:t>
      </w:r>
      <w:r>
        <w:fldChar w:fldCharType="end"/>
      </w:r>
    </w:p>
  </w:footnote>
  <w:footnote w:id="66">
    <w:p w14:paraId="6B739FD5" w14:textId="59232C4F" w:rsidR="00B418BC" w:rsidRPr="008B5CA0" w:rsidRDefault="00B418BC">
      <w:pPr>
        <w:pStyle w:val="FootnoteText"/>
        <w:rPr>
          <w:lang w:val="en-US"/>
        </w:rPr>
      </w:pPr>
      <w:r>
        <w:rPr>
          <w:rStyle w:val="FootnoteReference"/>
        </w:rPr>
        <w:footnoteRef/>
      </w:r>
      <w:r w:rsidRPr="008B5CA0">
        <w:rPr>
          <w:lang w:val="en-US"/>
        </w:rPr>
        <w:t xml:space="preserve"> </w:t>
      </w:r>
      <w:r>
        <w:fldChar w:fldCharType="begin"/>
      </w:r>
      <w:r w:rsidR="00A830F2">
        <w:rPr>
          <w:lang w:val="en-US"/>
        </w:rPr>
        <w:instrText xml:space="preserve"> ADDIN ZOTERO_ITEM CSL_CITATION {"citationID":"Y8f2WHMj","properties":{"formattedCitation":"essen &amp; trinken, 123.","plainCitation":"essen &amp; trinken, 123.","noteIndex":65},"citationItems":[{"id":88,"uris":["http://zotero.org/users/local/usTu59L8/items/C3DD47IM"],"itemData":{"id":88,"type":"article-journal","collection-title":"essen &amp; trinken","title":"essen &amp; trinken Spezial: Einladung zum Grillen","volume":"02/2018","editor":[{"family":"essen &amp; trinken","given":""}],"issued":{"date-parts":[["2018"]]}},"locator":"123"}],"schema":"https://github.com/citation-style-language/schema/raw/master/csl-citation.json"} </w:instrText>
      </w:r>
      <w:r>
        <w:fldChar w:fldCharType="separate"/>
      </w:r>
      <w:r w:rsidRPr="008B5CA0">
        <w:rPr>
          <w:rFonts w:ascii="Calibri" w:hAnsi="Calibri" w:cs="Calibri"/>
          <w:lang w:val="en-US"/>
        </w:rPr>
        <w:t>essen &amp; trinken, 123.</w:t>
      </w:r>
      <w:r>
        <w:fldChar w:fldCharType="end"/>
      </w:r>
    </w:p>
  </w:footnote>
  <w:footnote w:id="67">
    <w:p w14:paraId="12D4A832" w14:textId="2A158D4F" w:rsidR="00454D90" w:rsidRPr="006570C1" w:rsidRDefault="00454D90">
      <w:pPr>
        <w:pStyle w:val="FootnoteText"/>
        <w:rPr>
          <w:lang w:val="en-US"/>
        </w:rPr>
      </w:pPr>
      <w:r>
        <w:rPr>
          <w:rStyle w:val="FootnoteReference"/>
        </w:rPr>
        <w:footnoteRef/>
      </w:r>
      <w:r w:rsidRPr="006570C1">
        <w:rPr>
          <w:lang w:val="en-US"/>
        </w:rPr>
        <w:t xml:space="preserve"> </w:t>
      </w:r>
      <w:r>
        <w:fldChar w:fldCharType="begin"/>
      </w:r>
      <w:r w:rsidR="00A830F2">
        <w:rPr>
          <w:lang w:val="en-US"/>
        </w:rPr>
        <w:instrText xml:space="preserve"> ADDIN ZOTERO_ITEM CSL_CITATION {"citationID":"YTJJhxdP","properties":{"formattedCitation":"Tattoria la Vialla, Hrsg., {\\i{}Le Ricette di Giuliana}, o.\\uc0\\u160{}J., 80.","plainCitation":"Tattoria la Vialla, Hrsg., Le Ricette di Giuliana, o. J., 80.","noteIndex":66},"citationItems":[{"id":4,"uris":["http://zotero.org/users/local/usTu59L8/items/VF7XUTXF"],"itemData":{"id":4,"type":"book","title":"Le Ricette di Giuliana","editor":[{"family":"Tattoria la Vialla","given":""}]},"locator":"80"}],"schema":"https://github.com/citation-style-language/schema/raw/master/csl-citation.json"} </w:instrText>
      </w:r>
      <w:r>
        <w:fldChar w:fldCharType="separate"/>
      </w:r>
      <w:r w:rsidR="0091679F" w:rsidRPr="00824F81">
        <w:rPr>
          <w:rFonts w:ascii="Calibri" w:hAnsi="Calibri" w:cs="Calibri"/>
          <w:szCs w:val="24"/>
          <w:lang w:val="en-US"/>
        </w:rPr>
        <w:t xml:space="preserve">Tattoria la Vialla, Hrsg., </w:t>
      </w:r>
      <w:r w:rsidR="0091679F" w:rsidRPr="00824F81">
        <w:rPr>
          <w:rFonts w:ascii="Calibri" w:hAnsi="Calibri" w:cs="Calibri"/>
          <w:i/>
          <w:iCs/>
          <w:szCs w:val="24"/>
          <w:lang w:val="en-US"/>
        </w:rPr>
        <w:t>Le Ricette di Giuliana</w:t>
      </w:r>
      <w:r w:rsidR="0091679F" w:rsidRPr="00824F81">
        <w:rPr>
          <w:rFonts w:ascii="Calibri" w:hAnsi="Calibri" w:cs="Calibri"/>
          <w:szCs w:val="24"/>
          <w:lang w:val="en-US"/>
        </w:rPr>
        <w:t>, o. J., 80.</w:t>
      </w:r>
      <w:r>
        <w:fldChar w:fldCharType="end"/>
      </w:r>
    </w:p>
  </w:footnote>
  <w:footnote w:id="68">
    <w:p w14:paraId="384A63D3" w14:textId="1A005CBA" w:rsidR="004410CE" w:rsidRDefault="004410CE">
      <w:pPr>
        <w:pStyle w:val="FootnoteText"/>
      </w:pPr>
      <w:r>
        <w:rPr>
          <w:rStyle w:val="FootnoteReference"/>
        </w:rPr>
        <w:footnoteRef/>
      </w:r>
      <w:r>
        <w:t xml:space="preserve"> </w:t>
      </w:r>
      <w:r>
        <w:fldChar w:fldCharType="begin"/>
      </w:r>
      <w:r w:rsidR="005A66B1">
        <w:instrText xml:space="preserve"> ADDIN ZOTERO_ITEM CSL_CITATION {"citationID":"nJLkhsmw","properties":{"formattedCitation":"Hess und S\\uc0\\u228{}lzer, {\\i{}Die echte italienische K\\uc0\\u252{}che}, 20.","plainCitation":"Hess und Sälzer, Die echte italienische Küche, 20.","noteIndex":67},"citationItems":[{"id":2,"uris":["http://zotero.org/users/local/usTu59L8/items/8348HEDN"],"itemData":{"id":2,"type":"book","edition":"23. Aufl.","event-place":"München","ISBN":"978-3-7742-1102-5","language":"ger","number-of-pages":"320","publisher":"Gräfe und Unzer","publisher-place":"München","source":"K10plus ISBN","title":"Die echte italienische Küche: typische Rezepte und kulinarische Impressionen aus allen Regionen","title-short":"Die echte italienische Küche","author":[{"family":"Hess","given":"Reinhardt"},{"family":"Sälzer","given":"Sabine"}],"contributor":[{"family":"Foodfotografie Eising","given":""}],"issued":{"date-parts":[["2003"]]}},"locator":"20"}],"schema":"https://github.com/citation-style-language/schema/raw/master/csl-citation.json"} </w:instrText>
      </w:r>
      <w:r>
        <w:fldChar w:fldCharType="separate"/>
      </w:r>
      <w:r w:rsidRPr="004410CE">
        <w:rPr>
          <w:rFonts w:ascii="Calibri" w:hAnsi="Calibri" w:cs="Calibri"/>
          <w:szCs w:val="24"/>
        </w:rPr>
        <w:t xml:space="preserve">Hess und Sälzer, </w:t>
      </w:r>
      <w:r w:rsidRPr="004410CE">
        <w:rPr>
          <w:rFonts w:ascii="Calibri" w:hAnsi="Calibri" w:cs="Calibri"/>
          <w:i/>
          <w:iCs/>
          <w:szCs w:val="24"/>
        </w:rPr>
        <w:t>Die echte italienische Küche</w:t>
      </w:r>
      <w:r w:rsidRPr="004410CE">
        <w:rPr>
          <w:rFonts w:ascii="Calibri" w:hAnsi="Calibri" w:cs="Calibri"/>
          <w:szCs w:val="24"/>
        </w:rPr>
        <w:t>, 20.</w:t>
      </w:r>
      <w:r>
        <w:fldChar w:fldCharType="end"/>
      </w:r>
    </w:p>
  </w:footnote>
  <w:footnote w:id="69">
    <w:p w14:paraId="6DC08040" w14:textId="15CECC43" w:rsidR="00A3308A" w:rsidRPr="00B976B0" w:rsidRDefault="00A3308A">
      <w:pPr>
        <w:pStyle w:val="FootnoteText"/>
        <w:rPr>
          <w:lang w:val="en-US"/>
        </w:rPr>
      </w:pPr>
      <w:r>
        <w:rPr>
          <w:rStyle w:val="FootnoteReference"/>
        </w:rPr>
        <w:footnoteRef/>
      </w:r>
      <w:r w:rsidRPr="00B976B0">
        <w:rPr>
          <w:lang w:val="en-US"/>
        </w:rPr>
        <w:t xml:space="preserve"> </w:t>
      </w:r>
      <w:r>
        <w:fldChar w:fldCharType="begin"/>
      </w:r>
      <w:r w:rsidR="00A830F2">
        <w:rPr>
          <w:lang w:val="en-US"/>
        </w:rPr>
        <w:instrText xml:space="preserve"> ADDIN ZOTERO_ITEM CSL_CITATION {"citationID":"hQGKvCpx","properties":{"formattedCitation":"Avallone, {\\i{}Pizza originale}, 62.","plainCitation":"Avallone, Pizza originale, 62.","noteIndex":68},"citationItems":[{"id":24,"uris":["http://zotero.org/users/local/usTu59L8/items/ZA28MAJ2"],"itemData":{"id":24,"type":"book","edition":"2. [Nachdruck] 2016","event-place":"Weil der Stadt","ISBN":"978-3-7750-0598-2","language":"ger","number-of-pages":"64","publisher":"Hädecke","publisher-place":"Weil der Stadt","source":"K10plus ISBN","title":"Pizza originale: knusprige Kreationen aus Italien","title-short":"Pizza originale","author":[{"family":"Avallone","given":"Alessandra"}],"issued":{"date-parts":[["2011"]]}},"locator":"62"}],"schema":"https://github.com/citation-style-language/schema/raw/master/csl-citation.json"} </w:instrText>
      </w:r>
      <w:r>
        <w:fldChar w:fldCharType="separate"/>
      </w:r>
      <w:r w:rsidRPr="00B976B0">
        <w:rPr>
          <w:rFonts w:ascii="Calibri" w:hAnsi="Calibri" w:cs="Calibri"/>
          <w:szCs w:val="24"/>
          <w:lang w:val="en-US"/>
        </w:rPr>
        <w:t xml:space="preserve">Avallone, </w:t>
      </w:r>
      <w:r w:rsidRPr="00B976B0">
        <w:rPr>
          <w:rFonts w:ascii="Calibri" w:hAnsi="Calibri" w:cs="Calibri"/>
          <w:i/>
          <w:iCs/>
          <w:szCs w:val="24"/>
          <w:lang w:val="en-US"/>
        </w:rPr>
        <w:t>Pizza originale</w:t>
      </w:r>
      <w:r w:rsidRPr="00B976B0">
        <w:rPr>
          <w:rFonts w:ascii="Calibri" w:hAnsi="Calibri" w:cs="Calibri"/>
          <w:szCs w:val="24"/>
          <w:lang w:val="en-US"/>
        </w:rPr>
        <w:t>, 62.</w:t>
      </w:r>
      <w:r>
        <w:fldChar w:fldCharType="end"/>
      </w:r>
    </w:p>
  </w:footnote>
  <w:footnote w:id="70">
    <w:p w14:paraId="18AF6B4D" w14:textId="14FBED15" w:rsidR="003E1703" w:rsidRPr="008B5CA0" w:rsidRDefault="003E1703">
      <w:pPr>
        <w:pStyle w:val="FootnoteText"/>
        <w:rPr>
          <w:lang w:val="en-US"/>
        </w:rPr>
      </w:pPr>
      <w:r>
        <w:rPr>
          <w:rStyle w:val="FootnoteReference"/>
        </w:rPr>
        <w:footnoteRef/>
      </w:r>
      <w:r w:rsidRPr="008B5CA0">
        <w:rPr>
          <w:lang w:val="en-US"/>
        </w:rPr>
        <w:t xml:space="preserve"> </w:t>
      </w:r>
      <w:r>
        <w:fldChar w:fldCharType="begin"/>
      </w:r>
      <w:r w:rsidR="00A830F2">
        <w:rPr>
          <w:lang w:val="en-US"/>
        </w:rPr>
        <w:instrText xml:space="preserve"> ADDIN ZOTERO_ITEM CSL_CITATION {"citationID":"8ibxYhQ2","properties":{"formattedCitation":"Avallone, 12.","plainCitation":"Avallone, 12.","noteIndex":69},"citationItems":[{"id":24,"uris":["http://zotero.org/users/local/usTu59L8/items/ZA28MAJ2"],"itemData":{"id":24,"type":"book","edition":"2. [Nachdruck] 2016","event-place":"Weil der Stadt","ISBN":"978-3-7750-0598-2","language":"ger","number-of-pages":"64","publisher":"Hädecke","publisher-place":"Weil der Stadt","source":"K10plus ISBN","title":"Pizza originale: knusprige Kreationen aus Italien","title-short":"Pizza originale","author":[{"family":"Avallone","given":"Alessandra"}],"issued":{"date-parts":[["2011"]]}},"locator":"12"}],"schema":"https://github.com/citation-style-language/schema/raw/master/csl-citation.json"} </w:instrText>
      </w:r>
      <w:r>
        <w:fldChar w:fldCharType="separate"/>
      </w:r>
      <w:r w:rsidRPr="008B5CA0">
        <w:rPr>
          <w:rFonts w:ascii="Calibri" w:hAnsi="Calibri" w:cs="Calibri"/>
          <w:lang w:val="en-US"/>
        </w:rPr>
        <w:t>Avallone, 12.</w:t>
      </w:r>
      <w:r>
        <w:fldChar w:fldCharType="end"/>
      </w:r>
    </w:p>
  </w:footnote>
  <w:footnote w:id="71">
    <w:p w14:paraId="714C772C" w14:textId="0AC984C5" w:rsidR="00A3308A" w:rsidRPr="008B5CA0" w:rsidRDefault="00A3308A">
      <w:pPr>
        <w:pStyle w:val="FootnoteText"/>
        <w:rPr>
          <w:lang w:val="en-US"/>
        </w:rPr>
      </w:pPr>
      <w:r>
        <w:rPr>
          <w:rStyle w:val="FootnoteReference"/>
        </w:rPr>
        <w:footnoteRef/>
      </w:r>
      <w:r w:rsidRPr="008B5CA0">
        <w:rPr>
          <w:lang w:val="en-US"/>
        </w:rPr>
        <w:t xml:space="preserve"> </w:t>
      </w:r>
      <w:r>
        <w:fldChar w:fldCharType="begin"/>
      </w:r>
      <w:r w:rsidR="00A830F2">
        <w:rPr>
          <w:lang w:val="en-US"/>
        </w:rPr>
        <w:instrText xml:space="preserve"> ADDIN ZOTERO_ITEM CSL_CITATION {"citationID":"5CR9Gb5O","properties":{"formattedCitation":"Avallone, 22.","plainCitation":"Avallone, 22.","noteIndex":70},"citationItems":[{"id":24,"uris":["http://zotero.org/users/local/usTu59L8/items/ZA28MAJ2"],"itemData":{"id":24,"type":"book","edition":"2. [Nachdruck] 2016","event-place":"Weil der Stadt","ISBN":"978-3-7750-0598-2","language":"ger","number-of-pages":"64","publisher":"Hädecke","publisher-place":"Weil der Stadt","source":"K10plus ISBN","title":"Pizza originale: knusprige Kreationen aus Italien","title-short":"Pizza originale","author":[{"family":"Avallone","given":"Alessandra"}],"issued":{"date-parts":[["2011"]]}},"locator":"22"}],"schema":"https://github.com/citation-style-language/schema/raw/master/csl-citation.json"} </w:instrText>
      </w:r>
      <w:r>
        <w:fldChar w:fldCharType="separate"/>
      </w:r>
      <w:r w:rsidRPr="008B5CA0">
        <w:rPr>
          <w:rFonts w:ascii="Calibri" w:hAnsi="Calibri" w:cs="Calibri"/>
          <w:lang w:val="en-US"/>
        </w:rPr>
        <w:t>Avallone, 22.</w:t>
      </w:r>
      <w:r>
        <w:fldChar w:fldCharType="end"/>
      </w:r>
    </w:p>
  </w:footnote>
  <w:footnote w:id="72">
    <w:p w14:paraId="329D798D" w14:textId="339B6BD0" w:rsidR="00905542" w:rsidRPr="008B5CA0" w:rsidRDefault="00905542">
      <w:pPr>
        <w:pStyle w:val="FootnoteText"/>
        <w:rPr>
          <w:lang w:val="en-US"/>
        </w:rPr>
      </w:pPr>
      <w:r>
        <w:rPr>
          <w:rStyle w:val="FootnoteReference"/>
        </w:rPr>
        <w:footnoteRef/>
      </w:r>
      <w:r w:rsidRPr="008B5CA0">
        <w:rPr>
          <w:lang w:val="en-US"/>
        </w:rPr>
        <w:t xml:space="preserve"> </w:t>
      </w:r>
      <w:r>
        <w:fldChar w:fldCharType="begin"/>
      </w:r>
      <w:r w:rsidR="00A830F2">
        <w:rPr>
          <w:lang w:val="en-US"/>
        </w:rPr>
        <w:instrText xml:space="preserve"> ADDIN ZOTERO_ITEM CSL_CITATION {"citationID":"9lIhsCwo","properties":{"formattedCitation":"Avallone, 32.","plainCitation":"Avallone, 32.","noteIndex":71},"citationItems":[{"id":24,"uris":["http://zotero.org/users/local/usTu59L8/items/ZA28MAJ2"],"itemData":{"id":24,"type":"book","edition":"2. [Nachdruck] 2016","event-place":"Weil der Stadt","ISBN":"978-3-7750-0598-2","language":"ger","number-of-pages":"64","publisher":"Hädecke","publisher-place":"Weil der Stadt","source":"K10plus ISBN","title":"Pizza originale: knusprige Kreationen aus Italien","title-short":"Pizza originale","author":[{"family":"Avallone","given":"Alessandra"}],"issued":{"date-parts":[["2011"]]}},"locator":"32"}],"schema":"https://github.com/citation-style-language/schema/raw/master/csl-citation.json"} </w:instrText>
      </w:r>
      <w:r>
        <w:fldChar w:fldCharType="separate"/>
      </w:r>
      <w:r w:rsidRPr="008B5CA0">
        <w:rPr>
          <w:rFonts w:ascii="Calibri" w:hAnsi="Calibri" w:cs="Calibri"/>
          <w:lang w:val="en-US"/>
        </w:rPr>
        <w:t>Avallone, 32.</w:t>
      </w:r>
      <w:r>
        <w:fldChar w:fldCharType="end"/>
      </w:r>
    </w:p>
  </w:footnote>
  <w:footnote w:id="73">
    <w:p w14:paraId="52DADF3F" w14:textId="4223EF09" w:rsidR="00905542" w:rsidRPr="008B5CA0" w:rsidRDefault="00905542">
      <w:pPr>
        <w:pStyle w:val="FootnoteText"/>
        <w:rPr>
          <w:lang w:val="en-US"/>
        </w:rPr>
      </w:pPr>
      <w:r>
        <w:rPr>
          <w:rStyle w:val="FootnoteReference"/>
        </w:rPr>
        <w:footnoteRef/>
      </w:r>
      <w:r w:rsidRPr="008B5CA0">
        <w:rPr>
          <w:lang w:val="en-US"/>
        </w:rPr>
        <w:t xml:space="preserve"> </w:t>
      </w:r>
      <w:r>
        <w:fldChar w:fldCharType="begin"/>
      </w:r>
      <w:r w:rsidR="00A830F2">
        <w:rPr>
          <w:lang w:val="en-US"/>
        </w:rPr>
        <w:instrText xml:space="preserve"> ADDIN ZOTERO_ITEM CSL_CITATION {"citationID":"yGr4laVf","properties":{"formattedCitation":"Avallone, 38.","plainCitation":"Avallone, 38.","noteIndex":72},"citationItems":[{"id":24,"uris":["http://zotero.org/users/local/usTu59L8/items/ZA28MAJ2"],"itemData":{"id":24,"type":"book","edition":"2. [Nachdruck] 2016","event-place":"Weil der Stadt","ISBN":"978-3-7750-0598-2","language":"ger","number-of-pages":"64","publisher":"Hädecke","publisher-place":"Weil der Stadt","source":"K10plus ISBN","title":"Pizza originale: knusprige Kreationen aus Italien","title-short":"Pizza originale","author":[{"family":"Avallone","given":"Alessandra"}],"issued":{"date-parts":[["2011"]]}},"locator":"38"}],"schema":"https://github.com/citation-style-language/schema/raw/master/csl-citation.json"} </w:instrText>
      </w:r>
      <w:r>
        <w:fldChar w:fldCharType="separate"/>
      </w:r>
      <w:r w:rsidRPr="008B5CA0">
        <w:rPr>
          <w:rFonts w:ascii="Calibri" w:hAnsi="Calibri" w:cs="Calibri"/>
          <w:lang w:val="en-US"/>
        </w:rPr>
        <w:t>Avallone, 38.</w:t>
      </w:r>
      <w:r>
        <w:fldChar w:fldCharType="end"/>
      </w:r>
    </w:p>
  </w:footnote>
  <w:footnote w:id="74">
    <w:p w14:paraId="0BFA038C" w14:textId="384DAA25" w:rsidR="00F77A4D" w:rsidRPr="008B5CA0" w:rsidRDefault="00F77A4D">
      <w:pPr>
        <w:pStyle w:val="FootnoteText"/>
        <w:rPr>
          <w:lang w:val="en-US"/>
        </w:rPr>
      </w:pPr>
      <w:r>
        <w:rPr>
          <w:rStyle w:val="FootnoteReference"/>
        </w:rPr>
        <w:footnoteRef/>
      </w:r>
      <w:r w:rsidRPr="008B5CA0">
        <w:rPr>
          <w:lang w:val="en-US"/>
        </w:rPr>
        <w:t xml:space="preserve"> </w:t>
      </w:r>
      <w:r>
        <w:fldChar w:fldCharType="begin"/>
      </w:r>
      <w:r w:rsidR="00A830F2">
        <w:rPr>
          <w:lang w:val="en-US"/>
        </w:rPr>
        <w:instrText xml:space="preserve"> ADDIN ZOTERO_ITEM CSL_CITATION {"citationID":"q6j5lVqT","properties":{"formattedCitation":"Avallone, 42.","plainCitation":"Avallone, 42.","noteIndex":73},"citationItems":[{"id":24,"uris":["http://zotero.org/users/local/usTu59L8/items/ZA28MAJ2"],"itemData":{"id":24,"type":"book","edition":"2. [Nachdruck] 2016","event-place":"Weil der Stadt","ISBN":"978-3-7750-0598-2","language":"ger","number-of-pages":"64","publisher":"Hädecke","publisher-place":"Weil der Stadt","source":"K10plus ISBN","title":"Pizza originale: knusprige Kreationen aus Italien","title-short":"Pizza originale","author":[{"family":"Avallone","given":"Alessandra"}],"issued":{"date-parts":[["2011"]]}},"locator":"42"}],"schema":"https://github.com/citation-style-language/schema/raw/master/csl-citation.json"} </w:instrText>
      </w:r>
      <w:r>
        <w:fldChar w:fldCharType="separate"/>
      </w:r>
      <w:r w:rsidRPr="008B5CA0">
        <w:rPr>
          <w:rFonts w:ascii="Calibri" w:hAnsi="Calibri" w:cs="Calibri"/>
          <w:lang w:val="en-US"/>
        </w:rPr>
        <w:t>Avallone, 42.</w:t>
      </w:r>
      <w:r>
        <w:fldChar w:fldCharType="end"/>
      </w:r>
    </w:p>
  </w:footnote>
  <w:footnote w:id="75">
    <w:p w14:paraId="23706F5C" w14:textId="7489B8F8" w:rsidR="009F681C" w:rsidRPr="00B52869" w:rsidRDefault="009F681C" w:rsidP="009F681C">
      <w:pPr>
        <w:pStyle w:val="FootnoteText"/>
      </w:pPr>
      <w:r>
        <w:rPr>
          <w:rStyle w:val="FootnoteReference"/>
        </w:rPr>
        <w:footnoteRef/>
      </w:r>
      <w:r w:rsidRPr="006570C1">
        <w:rPr>
          <w:lang w:val="en-US"/>
        </w:rPr>
        <w:t xml:space="preserve"> </w:t>
      </w:r>
      <w:r>
        <w:fldChar w:fldCharType="begin"/>
      </w:r>
      <w:r w:rsidR="00A830F2">
        <w:rPr>
          <w:lang w:val="en-US"/>
        </w:rPr>
        <w:instrText xml:space="preserve"> ADDIN ZOTERO_ITEM CSL_CITATION {"citationID":"Kr1CLKlr","properties":{"formattedCitation":"Elisabeth Raether, {\\i{}Wochenmarkt: Die frischen, einfachen Rezepte aus dem Zeit Magazin}, 2. Aufl (Berlin: Berlin Verlag, 2014), 125.","plainCitation":"Elisabeth Raether, Wochenmarkt: Die frischen, einfachen Rezepte aus dem Zeit Magazin, 2. Aufl (Berlin: Berlin Verlag, 2014), 125.","noteIndex":74},"citationItems":[{"id":66,"uris":["http://zotero.org/users/local/usTu59L8/items/CLFEECBQ"],"itemData":{"id":66,"type":"book","edition":"2. Aufl","event-place":"Berlin","ISBN":"978-3-8270-1259-3","language":"ger","number-of-pages":"207","publisher":"Berlin Verlag","publisher-place":"Berlin","source":"K10plus ISBN","title":"Wochenmarkt: Die frischen, einfachen Rezepte aus dem Zeit Magazin","title-short":"Wochenmarkt","author":[{"family":"Raether","given":"Elisabeth"}],"issued":{"date-parts":[["2014"]]}},"locator":"125"}],"schema":"https://github.com/citation-style-language/schema/raw/master/csl-citation.json"} </w:instrText>
      </w:r>
      <w:r>
        <w:fldChar w:fldCharType="separate"/>
      </w:r>
      <w:r w:rsidRPr="006570C1">
        <w:rPr>
          <w:rFonts w:ascii="Calibri" w:hAnsi="Calibri" w:cs="Calibri"/>
          <w:szCs w:val="24"/>
          <w:lang w:val="en-US"/>
        </w:rPr>
        <w:t xml:space="preserve">Elisabeth Raether, </w:t>
      </w:r>
      <w:r w:rsidRPr="006570C1">
        <w:rPr>
          <w:rFonts w:ascii="Calibri" w:hAnsi="Calibri" w:cs="Calibri"/>
          <w:i/>
          <w:iCs/>
          <w:szCs w:val="24"/>
          <w:lang w:val="en-US"/>
        </w:rPr>
        <w:t>Wochenmarkt: Die frischen, einfachen Rezepte aus dem Zeit Magazin</w:t>
      </w:r>
      <w:r w:rsidRPr="006570C1">
        <w:rPr>
          <w:rFonts w:ascii="Calibri" w:hAnsi="Calibri" w:cs="Calibri"/>
          <w:szCs w:val="24"/>
          <w:lang w:val="en-US"/>
        </w:rPr>
        <w:t xml:space="preserve">, 2. </w:t>
      </w:r>
      <w:r w:rsidRPr="00B52869">
        <w:rPr>
          <w:rFonts w:ascii="Calibri" w:hAnsi="Calibri" w:cs="Calibri"/>
          <w:szCs w:val="24"/>
        </w:rPr>
        <w:t>Aufl (Berlin: Berlin Verlag, 2014), 125.</w:t>
      </w:r>
      <w:r>
        <w:fldChar w:fldCharType="end"/>
      </w:r>
    </w:p>
  </w:footnote>
  <w:footnote w:id="76">
    <w:p w14:paraId="33C82F90" w14:textId="4BF131FB" w:rsidR="009604E9" w:rsidRPr="00B52869" w:rsidRDefault="009604E9" w:rsidP="009604E9">
      <w:pPr>
        <w:pStyle w:val="FootnoteText"/>
      </w:pPr>
      <w:r>
        <w:rPr>
          <w:rStyle w:val="FootnoteReference"/>
        </w:rPr>
        <w:footnoteRef/>
      </w:r>
      <w:r w:rsidRPr="00B52869">
        <w:t xml:space="preserve"> </w:t>
      </w:r>
      <w:r>
        <w:fldChar w:fldCharType="begin"/>
      </w:r>
      <w:r w:rsidR="005A66B1">
        <w:instrText xml:space="preserve"> ADDIN ZOTERO_ITEM CSL_CITATION {"citationID":"g3vXEwWt","properties":{"formattedCitation":"Ottolenghi, {\\i{}Ottolenghi simple - Das Kochbuch}, 26.","plainCitation":"Ottolenghi, Ottolenghi simple - Das Kochbuch, 26.","noteIndex":75},"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26"}],"schema":"https://github.com/citation-style-language/schema/raw/master/csl-citation.json"} </w:instrText>
      </w:r>
      <w:r>
        <w:fldChar w:fldCharType="separate"/>
      </w:r>
      <w:r w:rsidR="0091679F" w:rsidRPr="00B52869">
        <w:rPr>
          <w:rFonts w:ascii="Calibri" w:hAnsi="Calibri" w:cs="Calibri"/>
          <w:szCs w:val="24"/>
        </w:rPr>
        <w:t xml:space="preserve">Ottolenghi, </w:t>
      </w:r>
      <w:r w:rsidR="0091679F" w:rsidRPr="00B52869">
        <w:rPr>
          <w:rFonts w:ascii="Calibri" w:hAnsi="Calibri" w:cs="Calibri"/>
          <w:i/>
          <w:iCs/>
          <w:szCs w:val="24"/>
        </w:rPr>
        <w:t>Ottolenghi simple - Das Kochbuch</w:t>
      </w:r>
      <w:r w:rsidR="0091679F" w:rsidRPr="00B52869">
        <w:rPr>
          <w:rFonts w:ascii="Calibri" w:hAnsi="Calibri" w:cs="Calibri"/>
          <w:szCs w:val="24"/>
        </w:rPr>
        <w:t>, 26.</w:t>
      </w:r>
      <w:r>
        <w:fldChar w:fldCharType="end"/>
      </w:r>
    </w:p>
  </w:footnote>
  <w:footnote w:id="77">
    <w:p w14:paraId="039CB187" w14:textId="399C5B3E" w:rsidR="009604E9" w:rsidRPr="00B52869" w:rsidRDefault="009604E9" w:rsidP="009604E9">
      <w:pPr>
        <w:pStyle w:val="FootnoteText"/>
      </w:pPr>
      <w:r>
        <w:rPr>
          <w:rStyle w:val="FootnoteReference"/>
        </w:rPr>
        <w:footnoteRef/>
      </w:r>
      <w:r w:rsidRPr="00B52869">
        <w:t xml:space="preserve"> </w:t>
      </w:r>
      <w:r>
        <w:fldChar w:fldCharType="begin"/>
      </w:r>
      <w:r w:rsidR="005A66B1">
        <w:instrText xml:space="preserve"> ADDIN ZOTERO_ITEM CSL_CITATION {"citationID":"wxZ3alrI","properties":{"formattedCitation":"Ottolenghi, 34.","plainCitation":"Ottolenghi, 34.","noteIndex":76},"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34"}],"schema":"https://github.com/citation-style-language/schema/raw/master/csl-citation.json"} </w:instrText>
      </w:r>
      <w:r>
        <w:fldChar w:fldCharType="separate"/>
      </w:r>
      <w:r w:rsidRPr="00B52869">
        <w:rPr>
          <w:rFonts w:ascii="Calibri" w:hAnsi="Calibri" w:cs="Calibri"/>
        </w:rPr>
        <w:t>Ottolenghi, 34.</w:t>
      </w:r>
      <w:r>
        <w:fldChar w:fldCharType="end"/>
      </w:r>
    </w:p>
  </w:footnote>
  <w:footnote w:id="78">
    <w:p w14:paraId="1EA5403C" w14:textId="127CD08C" w:rsidR="009604E9" w:rsidRPr="00520C0C" w:rsidRDefault="009604E9" w:rsidP="009604E9">
      <w:pPr>
        <w:pStyle w:val="FootnoteText"/>
        <w:rPr>
          <w:lang w:val="en-US"/>
        </w:rPr>
      </w:pPr>
      <w:r>
        <w:rPr>
          <w:rStyle w:val="FootnoteReference"/>
        </w:rPr>
        <w:footnoteRef/>
      </w:r>
      <w:r w:rsidRPr="00520C0C">
        <w:rPr>
          <w:lang w:val="en-US"/>
        </w:rPr>
        <w:t xml:space="preserve"> </w:t>
      </w:r>
      <w:r>
        <w:fldChar w:fldCharType="begin"/>
      </w:r>
      <w:r w:rsidR="005A66B1">
        <w:rPr>
          <w:lang w:val="en-US"/>
        </w:rPr>
        <w:instrText xml:space="preserve"> ADDIN ZOTERO_ITEM CSL_CITATION {"citationID":"q1vTZ31J","properties":{"formattedCitation":"Ottolenghi, 21.","plainCitation":"Ottolenghi, 21.","noteIndex":77},"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21"}],"schema":"https://github.com/citation-style-language/schema/raw/master/csl-citation.json"} </w:instrText>
      </w:r>
      <w:r>
        <w:fldChar w:fldCharType="separate"/>
      </w:r>
      <w:r w:rsidR="0091679F" w:rsidRPr="00824F81">
        <w:rPr>
          <w:rFonts w:ascii="Calibri" w:hAnsi="Calibri" w:cs="Calibri"/>
          <w:lang w:val="en-US"/>
        </w:rPr>
        <w:t>Ottolenghi, 21.</w:t>
      </w:r>
      <w:r>
        <w:fldChar w:fldCharType="end"/>
      </w:r>
    </w:p>
  </w:footnote>
  <w:footnote w:id="79">
    <w:p w14:paraId="48A50E10" w14:textId="5F976D54" w:rsidR="009604E9" w:rsidRPr="00520C0C" w:rsidRDefault="009604E9" w:rsidP="009604E9">
      <w:pPr>
        <w:pStyle w:val="FootnoteText"/>
        <w:rPr>
          <w:lang w:val="en-US"/>
        </w:rPr>
      </w:pPr>
      <w:r>
        <w:rPr>
          <w:rStyle w:val="FootnoteReference"/>
        </w:rPr>
        <w:footnoteRef/>
      </w:r>
      <w:r w:rsidRPr="00520C0C">
        <w:rPr>
          <w:lang w:val="en-US"/>
        </w:rPr>
        <w:t xml:space="preserve"> </w:t>
      </w:r>
      <w:r>
        <w:fldChar w:fldCharType="begin"/>
      </w:r>
      <w:r w:rsidR="005A66B1">
        <w:rPr>
          <w:lang w:val="en-US"/>
        </w:rPr>
        <w:instrText xml:space="preserve"> ADDIN ZOTERO_ITEM CSL_CITATION {"citationID":"J3F4EMWn","properties":{"formattedCitation":"Ottolenghi, 25.","plainCitation":"Ottolenghi, 25.","noteIndex":78},"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25"}],"schema":"https://github.com/citation-style-language/schema/raw/master/csl-citation.json"} </w:instrText>
      </w:r>
      <w:r>
        <w:fldChar w:fldCharType="separate"/>
      </w:r>
      <w:r w:rsidRPr="00520C0C">
        <w:rPr>
          <w:rFonts w:ascii="Calibri" w:hAnsi="Calibri" w:cs="Calibri"/>
          <w:lang w:val="en-US"/>
        </w:rPr>
        <w:t>Ottolenghi, 25.</w:t>
      </w:r>
      <w:r>
        <w:fldChar w:fldCharType="end"/>
      </w:r>
    </w:p>
  </w:footnote>
  <w:footnote w:id="80">
    <w:p w14:paraId="68CBC9F4" w14:textId="0D91BC64" w:rsidR="00464A06" w:rsidRPr="00C351A4" w:rsidRDefault="00464A06">
      <w:pPr>
        <w:pStyle w:val="FootnoteText"/>
        <w:rPr>
          <w:lang w:val="en-US"/>
        </w:rPr>
      </w:pPr>
      <w:r>
        <w:rPr>
          <w:rStyle w:val="FootnoteReference"/>
        </w:rPr>
        <w:footnoteRef/>
      </w:r>
      <w:r w:rsidRPr="00C351A4">
        <w:rPr>
          <w:lang w:val="en-US"/>
        </w:rPr>
        <w:t xml:space="preserve"> </w:t>
      </w:r>
      <w:r>
        <w:fldChar w:fldCharType="begin"/>
      </w:r>
      <w:r w:rsidR="00A830F2" w:rsidRPr="00C351A4">
        <w:rPr>
          <w:lang w:val="en-US"/>
        </w:rPr>
        <w:instrText xml:space="preserve"> ADDIN ZOTERO_ITEM CSL_CITATION {"citationID":"4d9vkmMH","properties":{"formattedCitation":"{\\i{}Fingerfood}, 22.","plainCitation":"Fingerfood, 22.","noteIndex":79},"citationItems":[{"id":6,"uris":["http://zotero.org/users/local/usTu59L8/items/ETZGLA84"],"itemData":{"id":6,"type":"book","event-place":"Köln","ISBN":"978-3-8290-2312-2","language":"ger","number-of-pages":"304","publisher":"Könemann","publisher-place":"Köln","source":"K10plus ISBN","title":"Fingerfood: das grosse Buch der Snacks","title-short":"Fingerfood","issued":{"date-parts":[["2000"]]}},"locator":"22"}],"schema":"https://github.com/citation-style-language/schema/raw/master/csl-citation.json"} </w:instrText>
      </w:r>
      <w:r>
        <w:fldChar w:fldCharType="separate"/>
      </w:r>
      <w:r w:rsidR="0091679F" w:rsidRPr="00C351A4">
        <w:rPr>
          <w:rFonts w:ascii="Calibri" w:hAnsi="Calibri" w:cs="Calibri"/>
          <w:i/>
          <w:iCs/>
          <w:szCs w:val="24"/>
          <w:lang w:val="en-US"/>
        </w:rPr>
        <w:t>Fingerfood</w:t>
      </w:r>
      <w:r w:rsidR="0091679F" w:rsidRPr="00C351A4">
        <w:rPr>
          <w:rFonts w:ascii="Calibri" w:hAnsi="Calibri" w:cs="Calibri"/>
          <w:szCs w:val="24"/>
          <w:lang w:val="en-US"/>
        </w:rPr>
        <w:t>, 22.</w:t>
      </w:r>
      <w:r>
        <w:fldChar w:fldCharType="end"/>
      </w:r>
    </w:p>
  </w:footnote>
  <w:footnote w:id="81">
    <w:p w14:paraId="681A3FB0" w14:textId="1B2F33AE" w:rsidR="007B2514" w:rsidRPr="00C351A4" w:rsidRDefault="007B2514" w:rsidP="007B2514">
      <w:pPr>
        <w:pStyle w:val="FootnoteText"/>
        <w:rPr>
          <w:lang w:val="en-US"/>
        </w:rPr>
      </w:pPr>
      <w:r>
        <w:rPr>
          <w:rStyle w:val="FootnoteReference"/>
        </w:rPr>
        <w:footnoteRef/>
      </w:r>
      <w:r w:rsidRPr="00C351A4">
        <w:rPr>
          <w:lang w:val="en-US"/>
        </w:rPr>
        <w:t xml:space="preserve"> </w:t>
      </w:r>
      <w:r>
        <w:fldChar w:fldCharType="begin"/>
      </w:r>
      <w:r w:rsidR="00A830F2" w:rsidRPr="00C351A4">
        <w:rPr>
          <w:lang w:val="en-US"/>
        </w:rPr>
        <w:instrText xml:space="preserve"> ADDIN ZOTERO_ITEM CSL_CITATION {"citationID":"SXTkmX96","properties":{"formattedCitation":"Raether, {\\i{}Wochenmarkt}, 31.","plainCitation":"Raether, Wochenmarkt, 31.","noteIndex":80},"citationItems":[{"id":66,"uris":["http://zotero.org/users/local/usTu59L8/items/CLFEECBQ"],"itemData":{"id":66,"type":"book","edition":"2. Aufl","event-place":"Berlin","ISBN":"978-3-8270-1259-3","language":"ger","number-of-pages":"207","publisher":"Berlin Verlag","publisher-place":"Berlin","source":"K10plus ISBN","title":"Wochenmarkt: Die frischen, einfachen Rezepte aus dem Zeit Magazin","title-short":"Wochenmarkt","author":[{"family":"Raether","given":"Elisabeth"}],"issued":{"date-parts":[["2014"]]}},"locator":"31"}],"schema":"https://github.com/citation-style-language/schema/raw/master/csl-citation.json"} </w:instrText>
      </w:r>
      <w:r>
        <w:fldChar w:fldCharType="separate"/>
      </w:r>
      <w:r w:rsidR="0091679F" w:rsidRPr="00C351A4">
        <w:rPr>
          <w:rFonts w:ascii="Calibri" w:hAnsi="Calibri" w:cs="Calibri"/>
          <w:szCs w:val="24"/>
          <w:lang w:val="en-US"/>
        </w:rPr>
        <w:t xml:space="preserve">Raether, </w:t>
      </w:r>
      <w:r w:rsidR="0091679F" w:rsidRPr="00C351A4">
        <w:rPr>
          <w:rFonts w:ascii="Calibri" w:hAnsi="Calibri" w:cs="Calibri"/>
          <w:i/>
          <w:iCs/>
          <w:szCs w:val="24"/>
          <w:lang w:val="en-US"/>
        </w:rPr>
        <w:t>Wochenmarkt</w:t>
      </w:r>
      <w:r w:rsidR="0091679F" w:rsidRPr="00C351A4">
        <w:rPr>
          <w:rFonts w:ascii="Calibri" w:hAnsi="Calibri" w:cs="Calibri"/>
          <w:szCs w:val="24"/>
          <w:lang w:val="en-US"/>
        </w:rPr>
        <w:t>, 31.</w:t>
      </w:r>
      <w:r>
        <w:fldChar w:fldCharType="end"/>
      </w:r>
    </w:p>
  </w:footnote>
  <w:footnote w:id="82">
    <w:p w14:paraId="2F3ECA7F" w14:textId="28289222" w:rsidR="00154F7B" w:rsidRDefault="00154F7B">
      <w:pPr>
        <w:pStyle w:val="FootnoteText"/>
      </w:pPr>
      <w:r>
        <w:rPr>
          <w:rStyle w:val="FootnoteReference"/>
        </w:rPr>
        <w:footnoteRef/>
      </w:r>
      <w:r>
        <w:t xml:space="preserve"> </w:t>
      </w:r>
      <w:r>
        <w:fldChar w:fldCharType="begin"/>
      </w:r>
      <w:r w:rsidR="00A830F2">
        <w:instrText xml:space="preserve"> ADDIN ZOTERO_ITEM CSL_CITATION {"citationID":"f61mwYdU","properties":{"formattedCitation":"Sodha und Loftus, {\\i{}Indisch vegetarisch}, 152.","plainCitation":"Sodha und Loftus, Indisch vegetarisch, 152.","noteIndex":81},"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152"}],"schema":"https://github.com/citation-style-language/schema/raw/master/csl-citation.json"} </w:instrText>
      </w:r>
      <w:r>
        <w:fldChar w:fldCharType="separate"/>
      </w:r>
      <w:r w:rsidRPr="00154F7B">
        <w:rPr>
          <w:rFonts w:ascii="Calibri" w:hAnsi="Calibri" w:cs="Calibri"/>
          <w:szCs w:val="24"/>
        </w:rPr>
        <w:t xml:space="preserve">Sodha und Loftus, </w:t>
      </w:r>
      <w:r w:rsidRPr="00154F7B">
        <w:rPr>
          <w:rFonts w:ascii="Calibri" w:hAnsi="Calibri" w:cs="Calibri"/>
          <w:i/>
          <w:iCs/>
          <w:szCs w:val="24"/>
        </w:rPr>
        <w:t>Indisch vegetarisch</w:t>
      </w:r>
      <w:r w:rsidRPr="00154F7B">
        <w:rPr>
          <w:rFonts w:ascii="Calibri" w:hAnsi="Calibri" w:cs="Calibri"/>
          <w:szCs w:val="24"/>
        </w:rPr>
        <w:t>, 152.</w:t>
      </w:r>
      <w:r>
        <w:fldChar w:fldCharType="end"/>
      </w:r>
    </w:p>
  </w:footnote>
  <w:footnote w:id="83">
    <w:p w14:paraId="5643B6F2" w14:textId="4A702CBF" w:rsidR="00A4020E" w:rsidRPr="00824F81" w:rsidRDefault="00A4020E">
      <w:pPr>
        <w:pStyle w:val="FootnoteText"/>
      </w:pPr>
      <w:r>
        <w:rPr>
          <w:rStyle w:val="FootnoteReference"/>
        </w:rPr>
        <w:footnoteRef/>
      </w:r>
      <w:r w:rsidRPr="00824F81">
        <w:t xml:space="preserve"> </w:t>
      </w:r>
      <w:r>
        <w:fldChar w:fldCharType="begin"/>
      </w:r>
      <w:r w:rsidR="00A830F2">
        <w:instrText xml:space="preserve"> ADDIN ZOTERO_ITEM CSL_CITATION {"citationID":"6xJM5vee","properties":{"formattedCitation":"Sodha und Loftus, 156.","plainCitation":"Sodha und Loftus, 156.","noteIndex":82},"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156"}],"schema":"https://github.com/citation-style-language/schema/raw/master/csl-citation.json"} </w:instrText>
      </w:r>
      <w:r>
        <w:fldChar w:fldCharType="separate"/>
      </w:r>
      <w:r w:rsidRPr="00824F81">
        <w:rPr>
          <w:rFonts w:ascii="Calibri" w:hAnsi="Calibri" w:cs="Calibri"/>
        </w:rPr>
        <w:t>Sodha und Loftus, 156.</w:t>
      </w:r>
      <w:r>
        <w:fldChar w:fldCharType="end"/>
      </w:r>
    </w:p>
  </w:footnote>
  <w:footnote w:id="84">
    <w:p w14:paraId="56EED5E4" w14:textId="0DF6C5D3" w:rsidR="0084760D" w:rsidRPr="00824F81" w:rsidRDefault="0084760D">
      <w:pPr>
        <w:pStyle w:val="FootnoteText"/>
      </w:pPr>
      <w:r>
        <w:rPr>
          <w:rStyle w:val="FootnoteReference"/>
        </w:rPr>
        <w:footnoteRef/>
      </w:r>
      <w:r w:rsidRPr="00824F81">
        <w:t xml:space="preserve"> </w:t>
      </w:r>
      <w:r>
        <w:fldChar w:fldCharType="begin"/>
      </w:r>
      <w:r w:rsidR="005A66B1">
        <w:instrText xml:space="preserve"> ADDIN ZOTERO_ITEM CSL_CITATION {"citationID":"vAGAKRMY","properties":{"formattedCitation":"Ottolenghi, {\\i{}Ottolenghi simple - Das Kochbuch}, 18.","plainCitation":"Ottolenghi, Ottolenghi simple - Das Kochbuch, 18.","noteIndex":83},"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18"}],"schema":"https://github.com/citation-style-language/schema/raw/master/csl-citation.json"} </w:instrText>
      </w:r>
      <w:r>
        <w:fldChar w:fldCharType="separate"/>
      </w:r>
      <w:r w:rsidR="0091679F" w:rsidRPr="0091679F">
        <w:rPr>
          <w:rFonts w:ascii="Calibri" w:hAnsi="Calibri" w:cs="Calibri"/>
          <w:szCs w:val="24"/>
        </w:rPr>
        <w:t xml:space="preserve">Ottolenghi, </w:t>
      </w:r>
      <w:r w:rsidR="0091679F" w:rsidRPr="0091679F">
        <w:rPr>
          <w:rFonts w:ascii="Calibri" w:hAnsi="Calibri" w:cs="Calibri"/>
          <w:i/>
          <w:iCs/>
          <w:szCs w:val="24"/>
        </w:rPr>
        <w:t>Ottolenghi simple - Das Kochbuch</w:t>
      </w:r>
      <w:r w:rsidR="0091679F" w:rsidRPr="0091679F">
        <w:rPr>
          <w:rFonts w:ascii="Calibri" w:hAnsi="Calibri" w:cs="Calibri"/>
          <w:szCs w:val="24"/>
        </w:rPr>
        <w:t>, 18.</w:t>
      </w:r>
      <w:r>
        <w:fldChar w:fldCharType="end"/>
      </w:r>
    </w:p>
  </w:footnote>
  <w:footnote w:id="85">
    <w:p w14:paraId="411544AB" w14:textId="168BD8D0" w:rsidR="00EE41A4" w:rsidRPr="00824F81" w:rsidRDefault="00EE41A4">
      <w:pPr>
        <w:pStyle w:val="FootnoteText"/>
      </w:pPr>
      <w:r>
        <w:rPr>
          <w:rStyle w:val="FootnoteReference"/>
        </w:rPr>
        <w:footnoteRef/>
      </w:r>
      <w:r w:rsidRPr="00824F81">
        <w:t xml:space="preserve"> </w:t>
      </w:r>
      <w:r>
        <w:fldChar w:fldCharType="begin"/>
      </w:r>
      <w:r w:rsidR="005A66B1">
        <w:instrText xml:space="preserve"> ADDIN ZOTERO_ITEM CSL_CITATION {"citationID":"oeqRlWWb","properties":{"formattedCitation":"Ottolenghi, 19.","plainCitation":"Ottolenghi, 19.","noteIndex":84},"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19"}],"schema":"https://github.com/citation-style-language/schema/raw/master/csl-citation.json"} </w:instrText>
      </w:r>
      <w:r>
        <w:fldChar w:fldCharType="separate"/>
      </w:r>
      <w:r w:rsidRPr="00824F81">
        <w:rPr>
          <w:rFonts w:ascii="Calibri" w:hAnsi="Calibri" w:cs="Calibri"/>
        </w:rPr>
        <w:t>Ottolenghi, 19.</w:t>
      </w:r>
      <w:r>
        <w:fldChar w:fldCharType="end"/>
      </w:r>
    </w:p>
  </w:footnote>
  <w:footnote w:id="86">
    <w:p w14:paraId="55EDA73E" w14:textId="3061E2B9" w:rsidR="00542B28" w:rsidRDefault="00542B28">
      <w:pPr>
        <w:pStyle w:val="FootnoteText"/>
      </w:pPr>
      <w:r>
        <w:rPr>
          <w:rStyle w:val="FootnoteReference"/>
        </w:rPr>
        <w:footnoteRef/>
      </w:r>
      <w:r w:rsidRPr="006570C1">
        <w:t xml:space="preserve"> </w:t>
      </w:r>
      <w:r>
        <w:fldChar w:fldCharType="begin"/>
      </w:r>
      <w:r w:rsidR="00A830F2">
        <w:instrText xml:space="preserve"> ADDIN ZOTERO_ITEM CSL_CITATION {"citationID":"i34t5SGj","properties":{"formattedCitation":"Pirou\\uc0\\u233{}, {\\i{}Die echte franz\\uc0\\u246{}sische K\\uc0\\u252{}che}, 122.","plainCitation":"Piroué, Die echte französische Küche, 122.","noteIndex":85},"citationItems":[{"id":5,"uris":["http://zotero.org/users/local/usTu59L8/items/9D429KMD"],"itemData":{"id":5,"type":"book","edition":"6. Aufl","event-place":"München","ISBN":"978-3-7742-1540-5","language":"ger","number-of-pages":"280","publisher":"Gräfe und Unzer","publisher-place":"München","source":"K10plus ISBN","title":"Die echte französische Küche: typische Rezepte und kulinarische Impressionen aus allen Regionen","title-short":"Die echte französische Küche","author":[{"family":"Piroué","given":"Susi"}],"issued":{"date-parts":[["2001"]]}},"locator":"122"}],"schema":"https://github.com/citation-style-language/schema/raw/master/csl-citation.json"} </w:instrText>
      </w:r>
      <w:r>
        <w:fldChar w:fldCharType="separate"/>
      </w:r>
      <w:r w:rsidR="00A830F2" w:rsidRPr="00A830F2">
        <w:rPr>
          <w:rFonts w:ascii="Calibri" w:hAnsi="Calibri" w:cs="Calibri"/>
          <w:szCs w:val="24"/>
        </w:rPr>
        <w:t xml:space="preserve">Piroué, </w:t>
      </w:r>
      <w:r w:rsidR="00A830F2" w:rsidRPr="00A830F2">
        <w:rPr>
          <w:rFonts w:ascii="Calibri" w:hAnsi="Calibri" w:cs="Calibri"/>
          <w:i/>
          <w:iCs/>
          <w:szCs w:val="24"/>
        </w:rPr>
        <w:t>Die echte französische Küche</w:t>
      </w:r>
      <w:r w:rsidR="00A830F2" w:rsidRPr="00A830F2">
        <w:rPr>
          <w:rFonts w:ascii="Calibri" w:hAnsi="Calibri" w:cs="Calibri"/>
          <w:szCs w:val="24"/>
        </w:rPr>
        <w:t>, 122.</w:t>
      </w:r>
      <w:r>
        <w:fldChar w:fldCharType="end"/>
      </w:r>
    </w:p>
  </w:footnote>
  <w:footnote w:id="87">
    <w:p w14:paraId="758AA562" w14:textId="046999CE" w:rsidR="009604E9" w:rsidRPr="00E91BE6" w:rsidRDefault="009604E9" w:rsidP="009604E9">
      <w:pPr>
        <w:pStyle w:val="FootnoteText"/>
      </w:pPr>
      <w:r>
        <w:rPr>
          <w:rStyle w:val="FootnoteReference"/>
        </w:rPr>
        <w:footnoteRef/>
      </w:r>
      <w:r w:rsidRPr="00E91BE6">
        <w:t xml:space="preserve"> </w:t>
      </w:r>
      <w:r>
        <w:fldChar w:fldCharType="begin"/>
      </w:r>
      <w:r w:rsidR="005A66B1">
        <w:instrText xml:space="preserve"> ADDIN ZOTERO_ITEM CSL_CITATION {"citationID":"gGm0x6z8","properties":{"formattedCitation":"Cramm u.\\uc0\\u160{}a., {\\i{}Kochen f\\uc0\\u252{}r die Familie}, 87.","plainCitation":"Cramm u. a., Kochen für die Familie, 87.","noteIndex":86},"citationItems":[{"id":10,"uris":["http://zotero.org/users/local/usTu59L8/items/EWDLLF9A"],"itemData":{"id":10,"type":"book","edition":"6. Aufl","event-place":"München","ISBN":"978-3-7742-7200-2","language":"ger","number-of-pages":"240","publisher":"Gräfe und Unzer","publisher-place":"München","source":"K10plus ISBN","title":"Kochen für die Familie: 365 Rezeptideen die leicht gelingen und allen schmecken","title-short":"Kochen für die Familie","editor":[{"family":"Cramm","given":"Dagmar","dropping-particle":"von"},{"family":"Bodensteiner","given":"Susanne"},{"family":"Kittler","given":"Martina"},{"family":"Skowronek","given":"Julia"}],"issued":{"date-parts":[["2010"]]}},"locator":"87"}],"schema":"https://github.com/citation-style-language/schema/raw/master/csl-citation.json"} </w:instrText>
      </w:r>
      <w:r>
        <w:fldChar w:fldCharType="separate"/>
      </w:r>
      <w:r w:rsidRPr="00E91BE6">
        <w:rPr>
          <w:rFonts w:ascii="Calibri" w:hAnsi="Calibri" w:cs="Calibri"/>
          <w:szCs w:val="24"/>
        </w:rPr>
        <w:t xml:space="preserve">Cramm u. a., </w:t>
      </w:r>
      <w:r w:rsidRPr="00E91BE6">
        <w:rPr>
          <w:rFonts w:ascii="Calibri" w:hAnsi="Calibri" w:cs="Calibri"/>
          <w:i/>
          <w:iCs/>
          <w:szCs w:val="24"/>
        </w:rPr>
        <w:t>Kochen für die Familie</w:t>
      </w:r>
      <w:r w:rsidRPr="00E91BE6">
        <w:rPr>
          <w:rFonts w:ascii="Calibri" w:hAnsi="Calibri" w:cs="Calibri"/>
          <w:szCs w:val="24"/>
        </w:rPr>
        <w:t>, 87.</w:t>
      </w:r>
      <w:r>
        <w:fldChar w:fldCharType="end"/>
      </w:r>
    </w:p>
  </w:footnote>
  <w:footnote w:id="88">
    <w:p w14:paraId="383E4EF9" w14:textId="7799B444" w:rsidR="009604E9" w:rsidRDefault="009604E9" w:rsidP="009604E9">
      <w:pPr>
        <w:pStyle w:val="FootnoteText"/>
      </w:pPr>
      <w:r>
        <w:rPr>
          <w:rStyle w:val="FootnoteReference"/>
        </w:rPr>
        <w:footnoteRef/>
      </w:r>
      <w:r>
        <w:t xml:space="preserve"> </w:t>
      </w:r>
      <w:r>
        <w:fldChar w:fldCharType="begin"/>
      </w:r>
      <w:r w:rsidR="00A830F2">
        <w:instrText xml:space="preserve"> ADDIN ZOTERO_ITEM CSL_CITATION {"citationID":"Sxbj4qMd","properties":{"formattedCitation":"Pirou\\uc0\\u233{}, {\\i{}Die echte franz\\uc0\\u246{}sische K\\uc0\\u252{}che}, 122.","plainCitation":"Piroué, Die echte französische Küche, 122.","noteIndex":87},"citationItems":[{"id":5,"uris":["http://zotero.org/users/local/usTu59L8/items/9D429KMD"],"itemData":{"id":5,"type":"book","edition":"6. Aufl","event-place":"München","ISBN":"978-3-7742-1540-5","language":"ger","number-of-pages":"280","publisher":"Gräfe und Unzer","publisher-place":"München","source":"K10plus ISBN","title":"Die echte französische Küche: typische Rezepte und kulinarische Impressionen aus allen Regionen","title-short":"Die echte französische Küche","author":[{"family":"Piroué","given":"Susi"}],"issued":{"date-parts":[["2001"]]}},"locator":"122"}],"schema":"https://github.com/citation-style-language/schema/raw/master/csl-citation.json"} </w:instrText>
      </w:r>
      <w:r>
        <w:fldChar w:fldCharType="separate"/>
      </w:r>
      <w:r w:rsidRPr="00542B28">
        <w:rPr>
          <w:rFonts w:ascii="Calibri" w:hAnsi="Calibri" w:cs="Calibri"/>
          <w:szCs w:val="24"/>
        </w:rPr>
        <w:t xml:space="preserve">Piroué, </w:t>
      </w:r>
      <w:r w:rsidRPr="00542B28">
        <w:rPr>
          <w:rFonts w:ascii="Calibri" w:hAnsi="Calibri" w:cs="Calibri"/>
          <w:i/>
          <w:iCs/>
          <w:szCs w:val="24"/>
        </w:rPr>
        <w:t>Die echte französische Küche</w:t>
      </w:r>
      <w:r w:rsidRPr="00542B28">
        <w:rPr>
          <w:rFonts w:ascii="Calibri" w:hAnsi="Calibri" w:cs="Calibri"/>
          <w:szCs w:val="24"/>
        </w:rPr>
        <w:t>, 122.</w:t>
      </w:r>
      <w:r>
        <w:fldChar w:fldCharType="end"/>
      </w:r>
    </w:p>
  </w:footnote>
  <w:footnote w:id="89">
    <w:p w14:paraId="49686ED6" w14:textId="11ECAFEE" w:rsidR="009604E9" w:rsidRDefault="009604E9" w:rsidP="009604E9">
      <w:pPr>
        <w:pStyle w:val="FootnoteText"/>
      </w:pPr>
      <w:r>
        <w:rPr>
          <w:rStyle w:val="FootnoteReference"/>
        </w:rPr>
        <w:footnoteRef/>
      </w:r>
      <w:r>
        <w:t xml:space="preserve"> </w:t>
      </w:r>
      <w:r>
        <w:fldChar w:fldCharType="begin"/>
      </w:r>
      <w:r w:rsidR="005A66B1">
        <w:instrText xml:space="preserve"> ADDIN ZOTERO_ITEM CSL_CITATION {"citationID":"UabyOYTi","properties":{"formattedCitation":"Schinharl, Rynio, und Rademacker, {\\i{}15 Minuten-Abendessen genie\\uc0\\u223{}en Sie den Feierabend!\\uc0\\u8239{}; [mit den 10 GU-Erfolgstipps\\uc0\\u8239{}; von kalt bis warm}, 37.","plainCitation":"Schinharl, Rynio, und Rademacker, 15 Minuten-Abendessen genießen Sie den Feierabend! ; [mit den 10 GU-Erfolgstipps ; von kalt bis warm, 37.","noteIndex":88},"citationItems":[{"id":39,"uris":["http://zotero.org/users/local/usTu59L8/items/5SLNCBSW"],"itemData":{"id":39,"type":"book","edition":"1. Aufl","event-place":"München","ISBN":"978-3-8338-0070-2","language":"ger","note":"OCLC: 181522488","publisher":"Gräfe und Unzer","publisher-place":"München","source":"Open WorldCat","title":"15 Minuten-Abendessen genießen Sie den Feierabend! ; [mit den 10 GU-Erfolgstipps ; von kalt bis warm: Kleinigkeiten und Hauptmahlzeiten ; Extra: raffiniert belegte Brote]","title-short":"15 Minuten-Abendessen genießen Sie den Feierabend! ; [mit den 10 GU-Erfolgstipps ; von kalt bis warm","author":[{"family":"Schinharl","given":"Cornelia"},{"family":"Rynio","given":"Jörn"},{"family":"Rademacker","given":"Birgit"}],"issued":{"date-parts":[["2006"]]}},"locator":"37"}],"schema":"https://github.com/citation-style-language/schema/raw/master/csl-citation.json"} </w:instrText>
      </w:r>
      <w:r>
        <w:fldChar w:fldCharType="separate"/>
      </w:r>
      <w:r w:rsidRPr="001C345D">
        <w:rPr>
          <w:rFonts w:ascii="Calibri" w:hAnsi="Calibri" w:cs="Calibri"/>
          <w:szCs w:val="24"/>
        </w:rPr>
        <w:t xml:space="preserve">Schinharl, Rynio, und Rademacker, </w:t>
      </w:r>
      <w:r w:rsidRPr="001C345D">
        <w:rPr>
          <w:rFonts w:ascii="Calibri" w:hAnsi="Calibri" w:cs="Calibri"/>
          <w:i/>
          <w:iCs/>
          <w:szCs w:val="24"/>
        </w:rPr>
        <w:t>15 Minuten-Abendessen genießen Sie den Feierabend! ; [mit den 10 GU-Erfolgstipps ; von kalt bis warm</w:t>
      </w:r>
      <w:r w:rsidRPr="001C345D">
        <w:rPr>
          <w:rFonts w:ascii="Calibri" w:hAnsi="Calibri" w:cs="Calibri"/>
          <w:szCs w:val="24"/>
        </w:rPr>
        <w:t>, 37.</w:t>
      </w:r>
      <w:r>
        <w:fldChar w:fldCharType="end"/>
      </w:r>
    </w:p>
  </w:footnote>
  <w:footnote w:id="90">
    <w:p w14:paraId="4184F6A9" w14:textId="610E7DB3" w:rsidR="003C3607" w:rsidRDefault="003C3607" w:rsidP="003C3607">
      <w:pPr>
        <w:pStyle w:val="FootnoteText"/>
      </w:pPr>
      <w:r>
        <w:rPr>
          <w:rStyle w:val="FootnoteReference"/>
        </w:rPr>
        <w:footnoteRef/>
      </w:r>
      <w:r>
        <w:t xml:space="preserve"> </w:t>
      </w:r>
      <w:r>
        <w:fldChar w:fldCharType="begin"/>
      </w:r>
      <w:r w:rsidR="00A830F2">
        <w:instrText xml:space="preserve"> ADDIN ZOTERO_ITEM CSL_CITATION {"citationID":"fBlvJ31z","properties":{"formattedCitation":"David Frenkiel und Luise Vindahl, {\\i{}Die gr\\uc0\\u252{}ne K\\uc0\\u252{}che: k\\uc0\\u246{}stliche vegetarische Ideen f\\uc0\\u252{}r jeden Tag}, \\uc0\\u252{}bers. von Anita Weinberger, 3. Auflage, deutsche Erstausgabe (M\\uc0\\u252{}nchen: Knesebeck, 2016), 54.","plainCitation":"David Frenkiel und Luise Vindahl, Die grüne Küche: köstliche vegetarische Ideen für jeden Tag, übers. von Anita Weinberger, 3. Auflage, deutsche Erstausgabe (München: Knesebeck, 2016), 54.","noteIndex":89},"citationItems":[{"id":59,"uris":["http://zotero.org/users/local/usTu59L8/items/T936RKBP"],"itemData":{"id":59,"type":"book","edition":"3. Auflage, deutsche Erstausgabe","event-place":"München","ISBN":"978-3-86873-685-4","language":"ger","number-of-pages":"247","publisher":"Knesebeck","publisher-place":"München","source":"K10plus ISBN","title":"Die grüne Küche: köstliche vegetarische Ideen für jeden Tag","title-short":"Die grüne Küche","author":[{"family":"Frenkiel","given":"David"},{"family":"Vindahl","given":"Luise"}],"translator":[{"family":"Weinberger","given":"Anita"}],"issued":{"date-parts":[["2016"]]}},"locator":"54"}],"schema":"https://github.com/citation-style-language/schema/raw/master/csl-citation.json"} </w:instrText>
      </w:r>
      <w:r>
        <w:fldChar w:fldCharType="separate"/>
      </w:r>
      <w:r w:rsidR="0091679F" w:rsidRPr="0091679F">
        <w:rPr>
          <w:rFonts w:ascii="Calibri" w:hAnsi="Calibri" w:cs="Calibri"/>
          <w:szCs w:val="24"/>
        </w:rPr>
        <w:t xml:space="preserve">David Frenkiel und Luise Vindahl, </w:t>
      </w:r>
      <w:r w:rsidR="0091679F" w:rsidRPr="0091679F">
        <w:rPr>
          <w:rFonts w:ascii="Calibri" w:hAnsi="Calibri" w:cs="Calibri"/>
          <w:i/>
          <w:iCs/>
          <w:szCs w:val="24"/>
        </w:rPr>
        <w:t>Die grüne Küche: köstliche vegetarische Ideen für jeden Tag</w:t>
      </w:r>
      <w:r w:rsidR="0091679F" w:rsidRPr="0091679F">
        <w:rPr>
          <w:rFonts w:ascii="Calibri" w:hAnsi="Calibri" w:cs="Calibri"/>
          <w:szCs w:val="24"/>
        </w:rPr>
        <w:t>, übers. von Anita Weinberger, 3. Auflage, deutsche Erstausgabe (München: Knesebeck, 2016), 54.</w:t>
      </w:r>
      <w:r>
        <w:fldChar w:fldCharType="end"/>
      </w:r>
    </w:p>
  </w:footnote>
  <w:footnote w:id="91">
    <w:p w14:paraId="33292D57" w14:textId="60FF2D4E" w:rsidR="009604E9" w:rsidRDefault="009604E9" w:rsidP="009604E9">
      <w:pPr>
        <w:pStyle w:val="FootnoteText"/>
      </w:pPr>
      <w:r>
        <w:rPr>
          <w:rStyle w:val="FootnoteReference"/>
        </w:rPr>
        <w:footnoteRef/>
      </w:r>
      <w:r>
        <w:t xml:space="preserve"> </w:t>
      </w:r>
      <w:r>
        <w:fldChar w:fldCharType="begin"/>
      </w:r>
      <w:r w:rsidR="00A830F2">
        <w:instrText xml:space="preserve"> ADDIN ZOTERO_ITEM CSL_CITATION {"citationID":"7ydSQrPP","properties":{"formattedCitation":"David Frenkiel u.\\uc0\\u160{}a., {\\i{}Die gr\\uc0\\u252{}ne K\\uc0\\u252{}che auf Reisen: Vegetarisches aus aller Welt}, Dt. Erstausg (M\\uc0\\u252{}nchen: Knesebeck, 2015), 38.","plainCitation":"David Frenkiel u. a., Die grüne Küche auf Reisen: Vegetarisches aus aller Welt, Dt. Erstausg (München: Knesebeck, 2015), 38.","noteIndex":90},"citationItems":[{"id":57,"uris":["http://zotero.org/users/local/usTu59L8/items/LGKJLVB7"],"itemData":{"id":57,"type":"book","abstract":"Der Schwede David war ein ungesunder Vegetarier, die Dänin Luise eine gesundheitsbewusste Allesesserin. Jetzt haben sie die entspannte Variante des Vegetarismus entdeckt, kreativ mit hehren Zielen, aber ohne Dogmatismus, dafür mit tolerierten Abweichungen. Ihr Kochbucherstling ist, ebenso wie ihr Blog, farbenfroh und inspirierend. Hier wird kreativ und mit Einflüssen aus aller Welt, jedoch mit Zutaten, wie sie in Nordeuropa wachsen, gekocht. Wer sich also fragt, was er aus Gemüsesorten wie Rote Bete oder Rhabarber kochen soll, der wird bei \"Die grüne Küche\" fündig. Der Band ist in 10 Kapitel aufgeteilt; zuerst geben die Autoren einen Einblick, was sich in ihrer Speisekammer findet, Kapitel 2 widmet sich der Ernährung von Kindern. Sie sind Eltern einer kleinen Tochter, die natürlich auf der kulinarischen Weltreise dabei war. Nach ein paar Basisrezepten teilt sich der Band in die Kapitel \"Frühstück\", \"Leichte Gerichte\", \"Zum Mitnehmen\", \"Familienessen\", \"Häppchen\", \"Getränke\" und \"Süe︢ Gaumenfreuden\" auf. Gelungen, überall da, wo Vegetarisches gefragt ist. (2)","edition":"Dt. Erstausg","event-place":"München","ISBN":"978-3-86873-806-3","language":"ger","number-of-pages":"255","publisher":"Knesebeck","publisher-place":"München","source":"K10plus ISBN","title":"Die grüne Küche auf Reisen: Vegetarisches aus aller Welt","title-short":"Die grüne Küche auf Reisen","author":[{"family":"Frenkiel","given":"David"},{"family":"Vindahl","given":"Luise"},{"family":"Wiesner","given":"Linde"},{"family":"Frenkiel","given":"David"}],"issued":{"date-parts":[["2015"]]}},"locator":"38"}],"schema":"https://github.com/citation-style-language/schema/raw/master/csl-citation.json"} </w:instrText>
      </w:r>
      <w:r>
        <w:fldChar w:fldCharType="separate"/>
      </w:r>
      <w:r w:rsidR="0091679F" w:rsidRPr="0091679F">
        <w:rPr>
          <w:rFonts w:ascii="Calibri" w:hAnsi="Calibri" w:cs="Calibri"/>
          <w:szCs w:val="24"/>
        </w:rPr>
        <w:t xml:space="preserve">David Frenkiel u. a., </w:t>
      </w:r>
      <w:r w:rsidR="0091679F" w:rsidRPr="0091679F">
        <w:rPr>
          <w:rFonts w:ascii="Calibri" w:hAnsi="Calibri" w:cs="Calibri"/>
          <w:i/>
          <w:iCs/>
          <w:szCs w:val="24"/>
        </w:rPr>
        <w:t>Die grüne Küche auf Reisen: Vegetarisches aus aller Welt</w:t>
      </w:r>
      <w:r w:rsidR="0091679F" w:rsidRPr="0091679F">
        <w:rPr>
          <w:rFonts w:ascii="Calibri" w:hAnsi="Calibri" w:cs="Calibri"/>
          <w:szCs w:val="24"/>
        </w:rPr>
        <w:t>, Dt. Erstausg (München: Knesebeck, 2015), 38.</w:t>
      </w:r>
      <w:r>
        <w:fldChar w:fldCharType="end"/>
      </w:r>
    </w:p>
  </w:footnote>
  <w:footnote w:id="92">
    <w:p w14:paraId="71B70742" w14:textId="1FC4E3DA" w:rsidR="00067A7B" w:rsidRPr="00AC739A" w:rsidRDefault="00067A7B" w:rsidP="00067A7B">
      <w:pPr>
        <w:pStyle w:val="FootnoteText"/>
      </w:pPr>
      <w:r>
        <w:rPr>
          <w:rStyle w:val="FootnoteReference"/>
        </w:rPr>
        <w:footnoteRef/>
      </w:r>
      <w:r w:rsidRPr="00AC739A">
        <w:t xml:space="preserve"> </w:t>
      </w:r>
      <w:r>
        <w:fldChar w:fldCharType="begin"/>
      </w:r>
      <w:r w:rsidR="005A66B1">
        <w:instrText xml:space="preserve"> ADDIN ZOTERO_ITEM CSL_CITATION {"citationID":"xx5RQqSV","properties":{"formattedCitation":"Ottolenghi, {\\i{}Ottolenghi simple - Das Kochbuch}, 22.","plainCitation":"Ottolenghi, Ottolenghi simple - Das Kochbuch, 22.","noteIndex":91},"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22"}],"schema":"https://github.com/citation-style-language/schema/raw/master/csl-citation.json"} </w:instrText>
      </w:r>
      <w:r>
        <w:fldChar w:fldCharType="separate"/>
      </w:r>
      <w:r w:rsidRPr="009E502E">
        <w:rPr>
          <w:rFonts w:ascii="Calibri" w:hAnsi="Calibri" w:cs="Calibri"/>
          <w:szCs w:val="24"/>
        </w:rPr>
        <w:t xml:space="preserve">Ottolenghi, </w:t>
      </w:r>
      <w:r w:rsidRPr="009E502E">
        <w:rPr>
          <w:rFonts w:ascii="Calibri" w:hAnsi="Calibri" w:cs="Calibri"/>
          <w:i/>
          <w:iCs/>
          <w:szCs w:val="24"/>
        </w:rPr>
        <w:t>Ottolenghi simple - Das Kochbuch</w:t>
      </w:r>
      <w:r w:rsidRPr="009E502E">
        <w:rPr>
          <w:rFonts w:ascii="Calibri" w:hAnsi="Calibri" w:cs="Calibri"/>
          <w:szCs w:val="24"/>
        </w:rPr>
        <w:t>, 22.</w:t>
      </w:r>
      <w:r>
        <w:fldChar w:fldCharType="end"/>
      </w:r>
    </w:p>
  </w:footnote>
  <w:footnote w:id="93">
    <w:p w14:paraId="159E6777" w14:textId="0271EFC2" w:rsidR="00067A7B" w:rsidRDefault="00067A7B" w:rsidP="00067A7B">
      <w:pPr>
        <w:pStyle w:val="FootnoteText"/>
      </w:pPr>
      <w:r>
        <w:rPr>
          <w:rStyle w:val="FootnoteReference"/>
        </w:rPr>
        <w:footnoteRef/>
      </w:r>
      <w:r>
        <w:t xml:space="preserve"> </w:t>
      </w:r>
      <w:r>
        <w:fldChar w:fldCharType="begin"/>
      </w:r>
      <w:r w:rsidR="00A830F2">
        <w:instrText xml:space="preserve"> ADDIN ZOTERO_ITEM CSL_CITATION {"citationID":"V9Ktpuri","properties":{"formattedCitation":"essen &amp; trinken, Hrsg., \\uc0\\u8222{}essen &amp; trinken Spezial: Schnelle K\\uc0\\u252{}che\\uc0\\u8220{}, essen &amp; trinken, 03/2018 (2018): 150.","plainCitation":"essen &amp; trinken, Hrsg., „essen &amp; trinken Spezial: Schnelle Küche“, essen &amp; trinken, 03/2018 (2018): 150.","noteIndex":92},"citationItems":[{"id":74,"uris":["http://zotero.org/users/local/usTu59L8/items/WRCCCJZK"],"itemData":{"id":74,"type":"article-journal","collection-title":"essen &amp; trinken","title":"essen &amp; trinken Spezial: Schnelle Küche","volume":"03/2018","editor":[{"family":"essen &amp; trinken","given":""}],"issued":{"date-parts":[["2018"]]}},"locator":"150"}],"schema":"https://github.com/citation-style-language/schema/raw/master/csl-citation.json"} </w:instrText>
      </w:r>
      <w:r>
        <w:fldChar w:fldCharType="separate"/>
      </w:r>
      <w:r w:rsidR="0091679F" w:rsidRPr="0091679F">
        <w:rPr>
          <w:rFonts w:ascii="Calibri" w:hAnsi="Calibri" w:cs="Calibri"/>
          <w:szCs w:val="24"/>
        </w:rPr>
        <w:t>essen &amp; trinken, Hrsg., „essen &amp; trinken Spezial: Schnelle Küche“, essen &amp; trinken, 03/2018 (2018): 150.</w:t>
      </w:r>
      <w:r>
        <w:fldChar w:fldCharType="end"/>
      </w:r>
    </w:p>
  </w:footnote>
  <w:footnote w:id="94">
    <w:p w14:paraId="21A19D64" w14:textId="1CDA81AB" w:rsidR="009604E9" w:rsidRDefault="009604E9" w:rsidP="009604E9">
      <w:pPr>
        <w:pStyle w:val="FootnoteText"/>
      </w:pPr>
      <w:r>
        <w:rPr>
          <w:rStyle w:val="FootnoteReference"/>
        </w:rPr>
        <w:footnoteRef/>
      </w:r>
      <w:r>
        <w:t xml:space="preserve"> </w:t>
      </w:r>
      <w:r>
        <w:fldChar w:fldCharType="begin"/>
      </w:r>
      <w:r w:rsidR="005A66B1">
        <w:instrText xml:space="preserve"> ADDIN ZOTERO_ITEM CSL_CITATION {"citationID":"hlFkRE1q","properties":{"formattedCitation":"Teubner, {\\i{}Kochvergn\\uc0\\u252{}gen wie noch nie}, 209.","plainCitation":"Teubner, Kochvergnügen wie noch nie, 209.","noteIndex":93},"citationItems":[{"id":16,"uris":["http://zotero.org/users/local/usTu59L8/items/7GEPVAKR"],"itemData":{"id":16,"type":"book","event-place":"München","ISBN":"978-3-7742-4066-7","language":"ger","note":"OCLC: 742376716","publisher":"Gräfe","publisher-place":"München","source":"Open WorldCat","title":"Kochvergnügen wie noch nie: Das große Bildkochbuch mit den besten Koch - Ideen","title-short":"Kochvergnügen wie noch nie","author":[{"family":"Teubner","given":"Christian"}],"issued":{"date-parts":[["1998"]]}},"locator":"209"}],"schema":"https://github.com/citation-style-language/schema/raw/master/csl-citation.json"} </w:instrText>
      </w:r>
      <w:r>
        <w:fldChar w:fldCharType="separate"/>
      </w:r>
      <w:r w:rsidRPr="00BE5CE6">
        <w:rPr>
          <w:rFonts w:ascii="Calibri" w:hAnsi="Calibri" w:cs="Calibri"/>
          <w:szCs w:val="24"/>
        </w:rPr>
        <w:t xml:space="preserve">Teubner, </w:t>
      </w:r>
      <w:r w:rsidRPr="00BE5CE6">
        <w:rPr>
          <w:rFonts w:ascii="Calibri" w:hAnsi="Calibri" w:cs="Calibri"/>
          <w:i/>
          <w:iCs/>
          <w:szCs w:val="24"/>
        </w:rPr>
        <w:t>Kochvergnügen wie noch nie</w:t>
      </w:r>
      <w:r w:rsidRPr="00BE5CE6">
        <w:rPr>
          <w:rFonts w:ascii="Calibri" w:hAnsi="Calibri" w:cs="Calibri"/>
          <w:szCs w:val="24"/>
        </w:rPr>
        <w:t>, 209.</w:t>
      </w:r>
      <w:r>
        <w:fldChar w:fldCharType="end"/>
      </w:r>
    </w:p>
  </w:footnote>
  <w:footnote w:id="95">
    <w:p w14:paraId="784E1F23" w14:textId="25D48627" w:rsidR="009604E9" w:rsidRDefault="009604E9" w:rsidP="009604E9">
      <w:pPr>
        <w:pStyle w:val="FootnoteText"/>
      </w:pPr>
      <w:r>
        <w:rPr>
          <w:rStyle w:val="FootnoteReference"/>
        </w:rPr>
        <w:footnoteRef/>
      </w:r>
      <w:r>
        <w:t xml:space="preserve"> </w:t>
      </w:r>
      <w:r>
        <w:fldChar w:fldCharType="begin"/>
      </w:r>
      <w:r w:rsidR="00A830F2">
        <w:instrText xml:space="preserve"> ADDIN ZOTERO_ITEM CSL_CITATION {"citationID":"Izu14lZT","properties":{"formattedCitation":"Raether, {\\i{}Wochenmarkt}, 179.","plainCitation":"Raether, Wochenmarkt, 179.","noteIndex":94},"citationItems":[{"id":66,"uris":["http://zotero.org/users/local/usTu59L8/items/CLFEECBQ"],"itemData":{"id":66,"type":"book","edition":"2. Aufl","event-place":"Berlin","ISBN":"978-3-8270-1259-3","language":"ger","number-of-pages":"207","publisher":"Berlin Verlag","publisher-place":"Berlin","source":"K10plus ISBN","title":"Wochenmarkt: Die frischen, einfachen Rezepte aus dem Zeit Magazin","title-short":"Wochenmarkt","author":[{"family":"Raether","given":"Elisabeth"}],"issued":{"date-parts":[["2014"]]}},"locator":"179"}],"schema":"https://github.com/citation-style-language/schema/raw/master/csl-citation.json"} </w:instrText>
      </w:r>
      <w:r>
        <w:fldChar w:fldCharType="separate"/>
      </w:r>
      <w:r w:rsidRPr="003B55BF">
        <w:rPr>
          <w:rFonts w:ascii="Calibri" w:hAnsi="Calibri" w:cs="Calibri"/>
          <w:szCs w:val="24"/>
        </w:rPr>
        <w:t xml:space="preserve">Raether, </w:t>
      </w:r>
      <w:r w:rsidRPr="003B55BF">
        <w:rPr>
          <w:rFonts w:ascii="Calibri" w:hAnsi="Calibri" w:cs="Calibri"/>
          <w:i/>
          <w:iCs/>
          <w:szCs w:val="24"/>
        </w:rPr>
        <w:t>Wochenmarkt</w:t>
      </w:r>
      <w:r w:rsidRPr="003B55BF">
        <w:rPr>
          <w:rFonts w:ascii="Calibri" w:hAnsi="Calibri" w:cs="Calibri"/>
          <w:szCs w:val="24"/>
        </w:rPr>
        <w:t>, 179.</w:t>
      </w:r>
      <w:r>
        <w:fldChar w:fldCharType="end"/>
      </w:r>
    </w:p>
  </w:footnote>
  <w:footnote w:id="96">
    <w:p w14:paraId="082E8C58" w14:textId="023C7B62" w:rsidR="003C3607" w:rsidRDefault="003C3607" w:rsidP="003C3607">
      <w:pPr>
        <w:pStyle w:val="FootnoteText"/>
      </w:pPr>
      <w:r>
        <w:rPr>
          <w:rStyle w:val="FootnoteReference"/>
        </w:rPr>
        <w:footnoteRef/>
      </w:r>
      <w:r>
        <w:t xml:space="preserve"> </w:t>
      </w:r>
      <w:r>
        <w:fldChar w:fldCharType="begin"/>
      </w:r>
      <w:r w:rsidR="00A830F2">
        <w:instrText xml:space="preserve"> ADDIN ZOTERO_ITEM CSL_CITATION {"citationID":"rfigzcgL","properties":{"formattedCitation":"Frenkiel und Vindahl, {\\i{}Die gr\\uc0\\u252{}ne K\\uc0\\u252{}che}, 45.","plainCitation":"Frenkiel und Vindahl, Die grüne Küche, 45.","noteIndex":95},"citationItems":[{"id":59,"uris":["http://zotero.org/users/local/usTu59L8/items/T936RKBP"],"itemData":{"id":59,"type":"book","edition":"3. Auflage, deutsche Erstausgabe","event-place":"München","ISBN":"978-3-86873-685-4","language":"ger","number-of-pages":"247","publisher":"Knesebeck","publisher-place":"München","source":"K10plus ISBN","title":"Die grüne Küche: köstliche vegetarische Ideen für jeden Tag","title-short":"Die grüne Küche","author":[{"family":"Frenkiel","given":"David"},{"family":"Vindahl","given":"Luise"}],"translator":[{"family":"Weinberger","given":"Anita"}],"issued":{"date-parts":[["2016"]]}},"locator":"45"}],"schema":"https://github.com/citation-style-language/schema/raw/master/csl-citation.json"} </w:instrText>
      </w:r>
      <w:r>
        <w:fldChar w:fldCharType="separate"/>
      </w:r>
      <w:r w:rsidR="0091679F" w:rsidRPr="0091679F">
        <w:rPr>
          <w:rFonts w:ascii="Calibri" w:hAnsi="Calibri" w:cs="Calibri"/>
          <w:szCs w:val="24"/>
        </w:rPr>
        <w:t xml:space="preserve">Frenkiel und Vindahl, </w:t>
      </w:r>
      <w:r w:rsidR="0091679F" w:rsidRPr="0091679F">
        <w:rPr>
          <w:rFonts w:ascii="Calibri" w:hAnsi="Calibri" w:cs="Calibri"/>
          <w:i/>
          <w:iCs/>
          <w:szCs w:val="24"/>
        </w:rPr>
        <w:t>Die grüne Küche</w:t>
      </w:r>
      <w:r w:rsidR="0091679F" w:rsidRPr="0091679F">
        <w:rPr>
          <w:rFonts w:ascii="Calibri" w:hAnsi="Calibri" w:cs="Calibri"/>
          <w:szCs w:val="24"/>
        </w:rPr>
        <w:t>, 45.</w:t>
      </w:r>
      <w:r>
        <w:fldChar w:fldCharType="end"/>
      </w:r>
    </w:p>
  </w:footnote>
  <w:footnote w:id="97">
    <w:p w14:paraId="5824DC27" w14:textId="09572584" w:rsidR="003C3607" w:rsidRPr="00E91BE6" w:rsidRDefault="003C3607" w:rsidP="003C3607">
      <w:pPr>
        <w:pStyle w:val="FootnoteText"/>
      </w:pPr>
      <w:r>
        <w:rPr>
          <w:rStyle w:val="FootnoteReference"/>
        </w:rPr>
        <w:footnoteRef/>
      </w:r>
      <w:r w:rsidRPr="00E91BE6">
        <w:t xml:space="preserve"> </w:t>
      </w:r>
      <w:r>
        <w:fldChar w:fldCharType="begin"/>
      </w:r>
      <w:r w:rsidR="00A830F2">
        <w:instrText xml:space="preserve"> ADDIN ZOTERO_ITEM CSL_CITATION {"citationID":"F4Xo2MuD","properties":{"formattedCitation":"Nicole Stich, {\\i{}Sweets: himmlische Verf\\uc0\\u252{}hrungen f\\uc0\\u252{}r den ganzen Tag}, 1. Aufl (M\\uc0\\u252{}nchen: Gr\\uc0\\u228{}fe und Unzer, 2013), 14.","plainCitation":"Nicole Stich, Sweets: himmlische Verführungen für den ganzen Tag, 1. Aufl (München: Gräfe und Unzer, 2013), 14.","noteIndex":96},"citationItems":[{"id":48,"uris":["http://zotero.org/users/local/usTu59L8/items/MX3Z4SAR"],"itemData":{"id":48,"type":"book","abstract":"Frühstück, Snacks, Mittagessen, Teatime, Gartenfest, Desserts und Betthupferl - Foodbloggerin Nicole Stich (www.deliciousdays.com) ist eine bekennende Naschkatze und stellt hier ihre Lieblingsrezepte für jede Tageszeit und Gelegenheit vor. In der kurzen Einleitung eine Seite praktische Tipps &amp; Tricks, ein Statement für die positiven Seiten des Naschens und ein augenzwinkernder \"Sicherheitshinweis\", wer von diesem Band voll süe︢r Sünden lieber die Finger lassen sollte. Alle Rezepte mit Angaben zu Menge, Zeitaufwand und Schwierigkeitsgrad sowie einem ganzseitigen Foto; die schrittweisen Anleitungen stellen keine gröe︢re Herausforderung dar. Die Autorin hat - wie schon in \"Delicious days\" (BA 11/08) und \"Geschenkideen aus der Küche\" (ID-A 13/11) - selbst fotografiert. Neben Klassikern wie Waffeln, Pfannkuchen, Biskuit und Eis finden sich tolle Ideen für ungewöhnliche Geschmackskreationen (orientalisches Milchreiseis, Ziegenkäseparfait, Grünteetrüffel). Ein rundum gelungenes Buch der Sparte \"Sük︢ram\", das jede Bibliothek guten Gewissens anschaffen kann. (1)","edition":"1. Aufl","event-place":"München","ISBN":"978-3-8338-2892-8","language":"ger","number-of-pages":"160","publisher":"Gräfe und Unzer","publisher-place":"München","source":"K10plus ISBN","title":"Sweets: himmlische Verführungen für den ganzen Tag","title-short":"Sweets","author":[{"family":"Stich","given":"Nicole"}],"issued":{"date-parts":[["2013"]]}},"locator":"14"}],"schema":"https://github.com/citation-style-language/schema/raw/master/csl-citation.json"} </w:instrText>
      </w:r>
      <w:r>
        <w:fldChar w:fldCharType="separate"/>
      </w:r>
      <w:r w:rsidR="0091679F" w:rsidRPr="0091679F">
        <w:rPr>
          <w:rFonts w:ascii="Calibri" w:hAnsi="Calibri" w:cs="Calibri"/>
          <w:szCs w:val="24"/>
        </w:rPr>
        <w:t xml:space="preserve">Nicole Stich, </w:t>
      </w:r>
      <w:r w:rsidR="0091679F" w:rsidRPr="0091679F">
        <w:rPr>
          <w:rFonts w:ascii="Calibri" w:hAnsi="Calibri" w:cs="Calibri"/>
          <w:i/>
          <w:iCs/>
          <w:szCs w:val="24"/>
        </w:rPr>
        <w:t>Sweets: himmlische Verführungen für den ganzen Tag</w:t>
      </w:r>
      <w:r w:rsidR="0091679F" w:rsidRPr="0091679F">
        <w:rPr>
          <w:rFonts w:ascii="Calibri" w:hAnsi="Calibri" w:cs="Calibri"/>
          <w:szCs w:val="24"/>
        </w:rPr>
        <w:t>, 1. Aufl (München: Gräfe und Unzer, 2013), 14.</w:t>
      </w:r>
      <w:r>
        <w:fldChar w:fldCharType="end"/>
      </w:r>
    </w:p>
  </w:footnote>
  <w:footnote w:id="98">
    <w:p w14:paraId="0F23517D" w14:textId="47B9A75A" w:rsidR="000F47ED" w:rsidRDefault="000F47ED">
      <w:pPr>
        <w:pStyle w:val="FootnoteText"/>
      </w:pPr>
      <w:r>
        <w:rPr>
          <w:rStyle w:val="FootnoteReference"/>
        </w:rPr>
        <w:footnoteRef/>
      </w:r>
      <w:r>
        <w:t xml:space="preserve"> </w:t>
      </w:r>
      <w:r>
        <w:fldChar w:fldCharType="begin"/>
      </w:r>
      <w:r w:rsidR="00A830F2">
        <w:instrText xml:space="preserve"> ADDIN ZOTERO_ITEM CSL_CITATION {"citationID":"KtuXGv22","properties":{"formattedCitation":"\\uc0\\u8222{}ZEITmagazin\\uc0\\u8220{}.","plainCitation":"„ZEITmagazin“.","noteIndex":97},"citationItems":[{"id":96,"uris":["http://zotero.org/users/local/usTu59L8/items/EJMJD2IT"],"itemData":{"id":96,"type":"article-journal","title":"ZEITmagazin"}}],"schema":"https://github.com/citation-style-language/schema/raw/master/csl-citation.json"} </w:instrText>
      </w:r>
      <w:r>
        <w:fldChar w:fldCharType="separate"/>
      </w:r>
      <w:r w:rsidRPr="000F47ED">
        <w:rPr>
          <w:rFonts w:ascii="Calibri" w:hAnsi="Calibri" w:cs="Calibri"/>
          <w:szCs w:val="24"/>
        </w:rPr>
        <w:t>„ZEITmagazin“.</w:t>
      </w:r>
      <w:r>
        <w:fldChar w:fldCharType="end"/>
      </w:r>
    </w:p>
  </w:footnote>
  <w:footnote w:id="99">
    <w:p w14:paraId="616ED655" w14:textId="4B093669" w:rsidR="003B1C77" w:rsidRDefault="003B1C77">
      <w:pPr>
        <w:pStyle w:val="FootnoteText"/>
      </w:pPr>
      <w:r>
        <w:rPr>
          <w:rStyle w:val="FootnoteReference"/>
        </w:rPr>
        <w:footnoteRef/>
      </w:r>
      <w:r>
        <w:t xml:space="preserve"> </w:t>
      </w:r>
      <w:r>
        <w:fldChar w:fldCharType="begin"/>
      </w:r>
      <w:r w:rsidR="00A830F2">
        <w:instrText xml:space="preserve"> ADDIN ZOTERO_ITEM CSL_CITATION {"citationID":"SJQfHEON","properties":{"formattedCitation":"Raether, {\\i{}Wochenmarkt}, 181.","plainCitation":"Raether, Wochenmarkt, 181.","noteIndex":98},"citationItems":[{"id":66,"uris":["http://zotero.org/users/local/usTu59L8/items/CLFEECBQ"],"itemData":{"id":66,"type":"book","edition":"2. Aufl","event-place":"Berlin","ISBN":"978-3-8270-1259-3","language":"ger","number-of-pages":"207","publisher":"Berlin Verlag","publisher-place":"Berlin","source":"K10plus ISBN","title":"Wochenmarkt: Die frischen, einfachen Rezepte aus dem Zeit Magazin","title-short":"Wochenmarkt","author":[{"family":"Raether","given":"Elisabeth"}],"issued":{"date-parts":[["2014"]]}},"locator":"181"}],"schema":"https://github.com/citation-style-language/schema/raw/master/csl-citation.json"} </w:instrText>
      </w:r>
      <w:r>
        <w:fldChar w:fldCharType="separate"/>
      </w:r>
      <w:r w:rsidR="00123186" w:rsidRPr="00123186">
        <w:rPr>
          <w:rFonts w:ascii="Calibri" w:hAnsi="Calibri" w:cs="Calibri"/>
          <w:szCs w:val="24"/>
        </w:rPr>
        <w:t xml:space="preserve">Raether, </w:t>
      </w:r>
      <w:r w:rsidR="00123186" w:rsidRPr="00123186">
        <w:rPr>
          <w:rFonts w:ascii="Calibri" w:hAnsi="Calibri" w:cs="Calibri"/>
          <w:i/>
          <w:iCs/>
          <w:szCs w:val="24"/>
        </w:rPr>
        <w:t>Wochenmarkt</w:t>
      </w:r>
      <w:r w:rsidR="00123186" w:rsidRPr="00123186">
        <w:rPr>
          <w:rFonts w:ascii="Calibri" w:hAnsi="Calibri" w:cs="Calibri"/>
          <w:szCs w:val="24"/>
        </w:rPr>
        <w:t>, 181.</w:t>
      </w:r>
      <w:r>
        <w:fldChar w:fldCharType="end"/>
      </w:r>
    </w:p>
  </w:footnote>
  <w:footnote w:id="100">
    <w:p w14:paraId="11E3F9BC" w14:textId="5122ECC1" w:rsidR="001073F9" w:rsidRDefault="001073F9">
      <w:pPr>
        <w:pStyle w:val="FootnoteText"/>
      </w:pPr>
      <w:r>
        <w:rPr>
          <w:rStyle w:val="FootnoteReference"/>
        </w:rPr>
        <w:footnoteRef/>
      </w:r>
      <w:r>
        <w:t xml:space="preserve"> </w:t>
      </w:r>
      <w:r>
        <w:fldChar w:fldCharType="begin"/>
      </w:r>
      <w:r w:rsidR="00A830F2">
        <w:instrText xml:space="preserve"> ADDIN ZOTERO_ITEM CSL_CITATION {"citationID":"aDvMi1el","properties":{"formattedCitation":"Stich, {\\i{}Sweets}, 13.","plainCitation":"Stich, Sweets, 13.","noteIndex":99},"citationItems":[{"id":48,"uris":["http://zotero.org/users/local/usTu59L8/items/MX3Z4SAR"],"itemData":{"id":48,"type":"book","abstract":"Frühstück, Snacks, Mittagessen, Teatime, Gartenfest, Desserts und Betthupferl - Foodbloggerin Nicole Stich (www.deliciousdays.com) ist eine bekennende Naschkatze und stellt hier ihre Lieblingsrezepte für jede Tageszeit und Gelegenheit vor. In der kurzen Einleitung eine Seite praktische Tipps &amp; Tricks, ein Statement für die positiven Seiten des Naschens und ein augenzwinkernder \"Sicherheitshinweis\", wer von diesem Band voll süe︢r Sünden lieber die Finger lassen sollte. Alle Rezepte mit Angaben zu Menge, Zeitaufwand und Schwierigkeitsgrad sowie einem ganzseitigen Foto; die schrittweisen Anleitungen stellen keine gröe︢re Herausforderung dar. Die Autorin hat - wie schon in \"Delicious days\" (BA 11/08) und \"Geschenkideen aus der Küche\" (ID-A 13/11) - selbst fotografiert. Neben Klassikern wie Waffeln, Pfannkuchen, Biskuit und Eis finden sich tolle Ideen für ungewöhnliche Geschmackskreationen (orientalisches Milchreiseis, Ziegenkäseparfait, Grünteetrüffel). Ein rundum gelungenes Buch der Sparte \"Sük︢ram\", das jede Bibliothek guten Gewissens anschaffen kann. (1)","edition":"1. Aufl","event-place":"München","ISBN":"978-3-8338-2892-8","language":"ger","number-of-pages":"160","publisher":"Gräfe und Unzer","publisher-place":"München","source":"K10plus ISBN","title":"Sweets: himmlische Verführungen für den ganzen Tag","title-short":"Sweets","author":[{"family":"Stich","given":"Nicole"}],"issued":{"date-parts":[["2013"]]}},"locator":"13"}],"schema":"https://github.com/citation-style-language/schema/raw/master/csl-citation.json"} </w:instrText>
      </w:r>
      <w:r>
        <w:fldChar w:fldCharType="separate"/>
      </w:r>
      <w:r w:rsidR="0091679F" w:rsidRPr="0091679F">
        <w:rPr>
          <w:rFonts w:ascii="Calibri" w:hAnsi="Calibri" w:cs="Calibri"/>
          <w:szCs w:val="24"/>
        </w:rPr>
        <w:t xml:space="preserve">Stich, </w:t>
      </w:r>
      <w:r w:rsidR="0091679F" w:rsidRPr="0091679F">
        <w:rPr>
          <w:rFonts w:ascii="Calibri" w:hAnsi="Calibri" w:cs="Calibri"/>
          <w:i/>
          <w:iCs/>
          <w:szCs w:val="24"/>
        </w:rPr>
        <w:t>Sweets</w:t>
      </w:r>
      <w:r w:rsidR="0091679F" w:rsidRPr="0091679F">
        <w:rPr>
          <w:rFonts w:ascii="Calibri" w:hAnsi="Calibri" w:cs="Calibri"/>
          <w:szCs w:val="24"/>
        </w:rPr>
        <w:t>, 13.</w:t>
      </w:r>
      <w:r>
        <w:fldChar w:fldCharType="end"/>
      </w:r>
    </w:p>
  </w:footnote>
  <w:footnote w:id="101">
    <w:p w14:paraId="025575C3" w14:textId="7C8D38FA" w:rsidR="009604E9" w:rsidRDefault="009604E9" w:rsidP="009604E9">
      <w:pPr>
        <w:pStyle w:val="FootnoteText"/>
      </w:pPr>
      <w:r>
        <w:rPr>
          <w:rStyle w:val="FootnoteReference"/>
        </w:rPr>
        <w:footnoteRef/>
      </w:r>
      <w:r>
        <w:t xml:space="preserve"> </w:t>
      </w:r>
      <w:r>
        <w:fldChar w:fldCharType="begin"/>
      </w:r>
      <w:r w:rsidR="00A830F2">
        <w:instrText xml:space="preserve"> ADDIN ZOTERO_ITEM CSL_CITATION {"citationID":"MEtYtqyE","properties":{"formattedCitation":"Frenkiel u.\\uc0\\u160{}a., {\\i{}Die gr\\uc0\\u252{}ne K\\uc0\\u252{}che auf Reisen}, 41.","plainCitation":"Frenkiel u. a., Die grüne Küche auf Reisen, 41.","noteIndex":100},"citationItems":[{"id":57,"uris":["http://zotero.org/users/local/usTu59L8/items/LGKJLVB7"],"itemData":{"id":57,"type":"book","abstract":"Der Schwede David war ein ungesunder Vegetarier, die Dänin Luise eine gesundheitsbewusste Allesesserin. Jetzt haben sie die entspannte Variante des Vegetarismus entdeckt, kreativ mit hehren Zielen, aber ohne Dogmatismus, dafür mit tolerierten Abweichungen. Ihr Kochbucherstling ist, ebenso wie ihr Blog, farbenfroh und inspirierend. Hier wird kreativ und mit Einflüssen aus aller Welt, jedoch mit Zutaten, wie sie in Nordeuropa wachsen, gekocht. Wer sich also fragt, was er aus Gemüsesorten wie Rote Bete oder Rhabarber kochen soll, der wird bei \"Die grüne Küche\" fündig. Der Band ist in 10 Kapitel aufgeteilt; zuerst geben die Autoren einen Einblick, was sich in ihrer Speisekammer findet, Kapitel 2 widmet sich der Ernährung von Kindern. Sie sind Eltern einer kleinen Tochter, die natürlich auf der kulinarischen Weltreise dabei war. Nach ein paar Basisrezepten teilt sich der Band in die Kapitel \"Frühstück\", \"Leichte Gerichte\", \"Zum Mitnehmen\", \"Familienessen\", \"Häppchen\", \"Getränke\" und \"Süe︢ Gaumenfreuden\" auf. Gelungen, überall da, wo Vegetarisches gefragt ist. (2)","edition":"Dt. Erstausg","event-place":"München","ISBN":"978-3-86873-806-3","language":"ger","number-of-pages":"255","publisher":"Knesebeck","publisher-place":"München","source":"K10plus ISBN","title":"Die grüne Küche auf Reisen: Vegetarisches aus aller Welt","title-short":"Die grüne Küche auf Reisen","author":[{"family":"Frenkiel","given":"David"},{"family":"Vindahl","given":"Luise"},{"family":"Wiesner","given":"Linde"},{"family":"Frenkiel","given":"David"}],"issued":{"date-parts":[["2015"]]}},"locator":"41"}],"schema":"https://github.com/citation-style-language/schema/raw/master/csl-citation.json"} </w:instrText>
      </w:r>
      <w:r>
        <w:fldChar w:fldCharType="separate"/>
      </w:r>
      <w:r w:rsidR="0091679F" w:rsidRPr="0091679F">
        <w:rPr>
          <w:rFonts w:ascii="Calibri" w:hAnsi="Calibri" w:cs="Calibri"/>
          <w:szCs w:val="24"/>
        </w:rPr>
        <w:t xml:space="preserve">Frenkiel u. a., </w:t>
      </w:r>
      <w:r w:rsidR="0091679F" w:rsidRPr="0091679F">
        <w:rPr>
          <w:rFonts w:ascii="Calibri" w:hAnsi="Calibri" w:cs="Calibri"/>
          <w:i/>
          <w:iCs/>
          <w:szCs w:val="24"/>
        </w:rPr>
        <w:t>Die grüne Küche auf Reisen</w:t>
      </w:r>
      <w:r w:rsidR="0091679F" w:rsidRPr="0091679F">
        <w:rPr>
          <w:rFonts w:ascii="Calibri" w:hAnsi="Calibri" w:cs="Calibri"/>
          <w:szCs w:val="24"/>
        </w:rPr>
        <w:t>, 41.</w:t>
      </w:r>
      <w:r>
        <w:fldChar w:fldCharType="end"/>
      </w:r>
    </w:p>
  </w:footnote>
  <w:footnote w:id="102">
    <w:p w14:paraId="10FD2B23" w14:textId="11FA4FF7" w:rsidR="00385D4F" w:rsidRPr="00824F81" w:rsidRDefault="00385D4F">
      <w:pPr>
        <w:pStyle w:val="FootnoteText"/>
        <w:rPr>
          <w:lang w:val="en-US"/>
        </w:rPr>
      </w:pPr>
      <w:r>
        <w:rPr>
          <w:rStyle w:val="FootnoteReference"/>
        </w:rPr>
        <w:footnoteRef/>
      </w:r>
      <w:r w:rsidRPr="00824F81">
        <w:rPr>
          <w:lang w:val="en-US"/>
        </w:rPr>
        <w:t xml:space="preserve"> </w:t>
      </w:r>
      <w:r>
        <w:fldChar w:fldCharType="begin"/>
      </w:r>
      <w:r w:rsidR="00A830F2">
        <w:rPr>
          <w:lang w:val="en-US"/>
        </w:rPr>
        <w:instrText xml:space="preserve"> ADDIN ZOTERO_ITEM CSL_CITATION {"citationID":"XiXiuH0G","properties":{"formattedCitation":"Stich, {\\i{}Sweets}, 21.","plainCitation":"Stich, Sweets, 21.","noteIndex":101},"citationItems":[{"id":48,"uris":["http://zotero.org/users/local/usTu59L8/items/MX3Z4SAR"],"itemData":{"id":48,"type":"book","abstract":"Frühstück, Snacks, Mittagessen, Teatime, Gartenfest, Desserts und Betthupferl - Foodbloggerin Nicole Stich (www.deliciousdays.com) ist eine bekennende Naschkatze und stellt hier ihre Lieblingsrezepte für jede Tageszeit und Gelegenheit vor. In der kurzen Einleitung eine Seite praktische Tipps &amp; Tricks, ein Statement für die positiven Seiten des Naschens und ein augenzwinkernder \"Sicherheitshinweis\", wer von diesem Band voll süe︢r Sünden lieber die Finger lassen sollte. Alle Rezepte mit Angaben zu Menge, Zeitaufwand und Schwierigkeitsgrad sowie einem ganzseitigen Foto; die schrittweisen Anleitungen stellen keine gröe︢re Herausforderung dar. Die Autorin hat - wie schon in \"Delicious days\" (BA 11/08) und \"Geschenkideen aus der Küche\" (ID-A 13/11) - selbst fotografiert. Neben Klassikern wie Waffeln, Pfannkuchen, Biskuit und Eis finden sich tolle Ideen für ungewöhnliche Geschmackskreationen (orientalisches Milchreiseis, Ziegenkäseparfait, Grünteetrüffel). Ein rundum gelungenes Buch der Sparte \"Sük︢ram\", das jede Bibliothek guten Gewissens anschaffen kann. (1)","edition":"1. Aufl","event-place":"München","ISBN":"978-3-8338-2892-8","language":"ger","number-of-pages":"160","publisher":"Gräfe und Unzer","publisher-place":"München","source":"K10plus ISBN","title":"Sweets: himmlische Verführungen für den ganzen Tag","title-short":"Sweets","author":[{"family":"Stich","given":"Nicole"}],"issued":{"date-parts":[["2013"]]}},"locator":"21"}],"schema":"https://github.com/citation-style-language/schema/raw/master/csl-citation.json"} </w:instrText>
      </w:r>
      <w:r>
        <w:fldChar w:fldCharType="separate"/>
      </w:r>
      <w:r w:rsidR="0091679F" w:rsidRPr="00824F81">
        <w:rPr>
          <w:rFonts w:ascii="Calibri" w:hAnsi="Calibri" w:cs="Calibri"/>
          <w:szCs w:val="24"/>
          <w:lang w:val="en-US"/>
        </w:rPr>
        <w:t xml:space="preserve">Stich, </w:t>
      </w:r>
      <w:r w:rsidR="0091679F" w:rsidRPr="00824F81">
        <w:rPr>
          <w:rFonts w:ascii="Calibri" w:hAnsi="Calibri" w:cs="Calibri"/>
          <w:i/>
          <w:iCs/>
          <w:szCs w:val="24"/>
          <w:lang w:val="en-US"/>
        </w:rPr>
        <w:t>Sweets</w:t>
      </w:r>
      <w:r w:rsidR="0091679F" w:rsidRPr="00824F81">
        <w:rPr>
          <w:rFonts w:ascii="Calibri" w:hAnsi="Calibri" w:cs="Calibri"/>
          <w:szCs w:val="24"/>
          <w:lang w:val="en-US"/>
        </w:rPr>
        <w:t>, 21.</w:t>
      </w:r>
      <w:r>
        <w:fldChar w:fldCharType="end"/>
      </w:r>
    </w:p>
  </w:footnote>
  <w:footnote w:id="103">
    <w:p w14:paraId="1A23C8CB" w14:textId="153BC1C5" w:rsidR="00882F9B" w:rsidRPr="00824F81" w:rsidRDefault="00882F9B">
      <w:pPr>
        <w:pStyle w:val="FootnoteText"/>
        <w:rPr>
          <w:lang w:val="en-US"/>
        </w:rPr>
      </w:pPr>
      <w:r>
        <w:rPr>
          <w:rStyle w:val="FootnoteReference"/>
        </w:rPr>
        <w:footnoteRef/>
      </w:r>
      <w:r w:rsidRPr="00824F81">
        <w:rPr>
          <w:lang w:val="en-US"/>
        </w:rPr>
        <w:t xml:space="preserve"> </w:t>
      </w:r>
      <w:r>
        <w:fldChar w:fldCharType="begin"/>
      </w:r>
      <w:r w:rsidR="00A830F2">
        <w:rPr>
          <w:lang w:val="en-US"/>
        </w:rPr>
        <w:instrText xml:space="preserve"> ADDIN ZOTERO_ITEM CSL_CITATION {"citationID":"LmVFJrTB","properties":{"formattedCitation":"Frenkiel u.\\uc0\\u160{}a., {\\i{}Die gr\\uc0\\u252{}ne K\\uc0\\u252{}che auf Reisen}, 44.","plainCitation":"Frenkiel u. a., Die grüne Küche auf Reisen, 44.","noteIndex":102},"citationItems":[{"id":57,"uris":["http://zotero.org/users/local/usTu59L8/items/LGKJLVB7"],"itemData":{"id":57,"type":"book","abstract":"Der Schwede David war ein ungesunder Vegetarier, die Dänin Luise eine gesundheitsbewusste Allesesserin. Jetzt haben sie die entspannte Variante des Vegetarismus entdeckt, kreativ mit hehren Zielen, aber ohne Dogmatismus, dafür mit tolerierten Abweichungen. Ihr Kochbucherstling ist, ebenso wie ihr Blog, farbenfroh und inspirierend. Hier wird kreativ und mit Einflüssen aus aller Welt, jedoch mit Zutaten, wie sie in Nordeuropa wachsen, gekocht. Wer sich also fragt, was er aus Gemüsesorten wie Rote Bete oder Rhabarber kochen soll, der wird bei \"Die grüne Küche\" fündig. Der Band ist in 10 Kapitel aufgeteilt; zuerst geben die Autoren einen Einblick, was sich in ihrer Speisekammer findet, Kapitel 2 widmet sich der Ernährung von Kindern. Sie sind Eltern einer kleinen Tochter, die natürlich auf der kulinarischen Weltreise dabei war. Nach ein paar Basisrezepten teilt sich der Band in die Kapitel \"Frühstück\", \"Leichte Gerichte\", \"Zum Mitnehmen\", \"Familienessen\", \"Häppchen\", \"Getränke\" und \"Süe︢ Gaumenfreuden\" auf. Gelungen, überall da, wo Vegetarisches gefragt ist. (2)","edition":"Dt. Erstausg","event-place":"München","ISBN":"978-3-86873-806-3","language":"ger","number-of-pages":"255","publisher":"Knesebeck","publisher-place":"München","source":"K10plus ISBN","title":"Die grüne Küche auf Reisen: Vegetarisches aus aller Welt","title-short":"Die grüne Küche auf Reisen","author":[{"family":"Frenkiel","given":"David"},{"family":"Vindahl","given":"Luise"},{"family":"Wiesner","given":"Linde"},{"family":"Frenkiel","given":"David"}],"issued":{"date-parts":[["2015"]]}},"locator":"44"}],"schema":"https://github.com/citation-style-language/schema/raw/master/csl-citation.json"} </w:instrText>
      </w:r>
      <w:r>
        <w:fldChar w:fldCharType="separate"/>
      </w:r>
      <w:r w:rsidR="0091679F" w:rsidRPr="00824F81">
        <w:rPr>
          <w:rFonts w:ascii="Calibri" w:hAnsi="Calibri" w:cs="Calibri"/>
          <w:szCs w:val="24"/>
          <w:lang w:val="en-US"/>
        </w:rPr>
        <w:t xml:space="preserve">Frenkiel u. a., </w:t>
      </w:r>
      <w:r w:rsidR="0091679F" w:rsidRPr="00824F81">
        <w:rPr>
          <w:rFonts w:ascii="Calibri" w:hAnsi="Calibri" w:cs="Calibri"/>
          <w:i/>
          <w:iCs/>
          <w:szCs w:val="24"/>
          <w:lang w:val="en-US"/>
        </w:rPr>
        <w:t>Die grüne Küche auf Reisen</w:t>
      </w:r>
      <w:r w:rsidR="0091679F" w:rsidRPr="00824F81">
        <w:rPr>
          <w:rFonts w:ascii="Calibri" w:hAnsi="Calibri" w:cs="Calibri"/>
          <w:szCs w:val="24"/>
          <w:lang w:val="en-US"/>
        </w:rPr>
        <w:t>, 44.</w:t>
      </w:r>
      <w:r>
        <w:fldChar w:fldCharType="end"/>
      </w:r>
    </w:p>
  </w:footnote>
  <w:footnote w:id="104">
    <w:p w14:paraId="39E210B7" w14:textId="44AE5F4C" w:rsidR="00773951" w:rsidRDefault="00773951">
      <w:pPr>
        <w:pStyle w:val="FootnoteText"/>
      </w:pPr>
      <w:r>
        <w:rPr>
          <w:rStyle w:val="FootnoteReference"/>
        </w:rPr>
        <w:footnoteRef/>
      </w:r>
      <w:r>
        <w:t xml:space="preserve"> </w:t>
      </w:r>
      <w:r>
        <w:fldChar w:fldCharType="begin"/>
      </w:r>
      <w:r w:rsidR="00A830F2">
        <w:instrText xml:space="preserve"> ADDIN ZOTERO_ITEM CSL_CITATION {"citationID":"5oiHeMRc","properties":{"formattedCitation":"Frenkiel u.\\uc0\\u160{}a., 33.","plainCitation":"Frenkiel u. a., 33.","noteIndex":103},"citationItems":[{"id":57,"uris":["http://zotero.org/users/local/usTu59L8/items/LGKJLVB7"],"itemData":{"id":57,"type":"book","abstract":"Der Schwede David war ein ungesunder Vegetarier, die Dänin Luise eine gesundheitsbewusste Allesesserin. Jetzt haben sie die entspannte Variante des Vegetarismus entdeckt, kreativ mit hehren Zielen, aber ohne Dogmatismus, dafür mit tolerierten Abweichungen. Ihr Kochbucherstling ist, ebenso wie ihr Blog, farbenfroh und inspirierend. Hier wird kreativ und mit Einflüssen aus aller Welt, jedoch mit Zutaten, wie sie in Nordeuropa wachsen, gekocht. Wer sich also fragt, was er aus Gemüsesorten wie Rote Bete oder Rhabarber kochen soll, der wird bei \"Die grüne Küche\" fündig. Der Band ist in 10 Kapitel aufgeteilt; zuerst geben die Autoren einen Einblick, was sich in ihrer Speisekammer findet, Kapitel 2 widmet sich der Ernährung von Kindern. Sie sind Eltern einer kleinen Tochter, die natürlich auf der kulinarischen Weltreise dabei war. Nach ein paar Basisrezepten teilt sich der Band in die Kapitel \"Frühstück\", \"Leichte Gerichte\", \"Zum Mitnehmen\", \"Familienessen\", \"Häppchen\", \"Getränke\" und \"Süe︢ Gaumenfreuden\" auf. Gelungen, überall da, wo Vegetarisches gefragt ist. (2)","edition":"Dt. Erstausg","event-place":"München","ISBN":"978-3-86873-806-3","language":"ger","number-of-pages":"255","publisher":"Knesebeck","publisher-place":"München","source":"K10plus ISBN","title":"Die grüne Küche auf Reisen: Vegetarisches aus aller Welt","title-short":"Die grüne Küche auf Reisen","author":[{"family":"Frenkiel","given":"David"},{"family":"Vindahl","given":"Luise"},{"family":"Wiesner","given":"Linde"},{"family":"Frenkiel","given":"David"}],"issued":{"date-parts":[["2015"]]}},"locator":"33"}],"schema":"https://github.com/citation-style-language/schema/raw/master/csl-citation.json"} </w:instrText>
      </w:r>
      <w:r>
        <w:fldChar w:fldCharType="separate"/>
      </w:r>
      <w:r w:rsidRPr="00773951">
        <w:rPr>
          <w:rFonts w:ascii="Calibri" w:hAnsi="Calibri" w:cs="Calibri"/>
          <w:szCs w:val="24"/>
        </w:rPr>
        <w:t>Frenkiel u. a., 33.</w:t>
      </w:r>
      <w:r>
        <w:fldChar w:fldCharType="end"/>
      </w:r>
    </w:p>
  </w:footnote>
  <w:footnote w:id="105">
    <w:p w14:paraId="6B47309A" w14:textId="25F08DDB" w:rsidR="00480042" w:rsidRDefault="00480042">
      <w:pPr>
        <w:pStyle w:val="FootnoteText"/>
      </w:pPr>
      <w:r>
        <w:rPr>
          <w:rStyle w:val="FootnoteReference"/>
        </w:rPr>
        <w:footnoteRef/>
      </w:r>
      <w:r>
        <w:t xml:space="preserve"> </w:t>
      </w:r>
      <w:r>
        <w:fldChar w:fldCharType="begin"/>
      </w:r>
      <w:r w:rsidR="00A830F2">
        <w:instrText xml:space="preserve"> ADDIN ZOTERO_ITEM CSL_CITATION {"citationID":"Wcro7AGg","properties":{"formattedCitation":"Frenkiel u.\\uc0\\u160{}a., 61.","plainCitation":"Frenkiel u. a., 61.","noteIndex":104},"citationItems":[{"id":57,"uris":["http://zotero.org/users/local/usTu59L8/items/LGKJLVB7"],"itemData":{"id":57,"type":"book","abstract":"Der Schwede David war ein ungesunder Vegetarier, die Dänin Luise eine gesundheitsbewusste Allesesserin. Jetzt haben sie die entspannte Variante des Vegetarismus entdeckt, kreativ mit hehren Zielen, aber ohne Dogmatismus, dafür mit tolerierten Abweichungen. Ihr Kochbucherstling ist, ebenso wie ihr Blog, farbenfroh und inspirierend. Hier wird kreativ und mit Einflüssen aus aller Welt, jedoch mit Zutaten, wie sie in Nordeuropa wachsen, gekocht. Wer sich also fragt, was er aus Gemüsesorten wie Rote Bete oder Rhabarber kochen soll, der wird bei \"Die grüne Küche\" fündig. Der Band ist in 10 Kapitel aufgeteilt; zuerst geben die Autoren einen Einblick, was sich in ihrer Speisekammer findet, Kapitel 2 widmet sich der Ernährung von Kindern. Sie sind Eltern einer kleinen Tochter, die natürlich auf der kulinarischen Weltreise dabei war. Nach ein paar Basisrezepten teilt sich der Band in die Kapitel \"Frühstück\", \"Leichte Gerichte\", \"Zum Mitnehmen\", \"Familienessen\", \"Häppchen\", \"Getränke\" und \"Süe︢ Gaumenfreuden\" auf. Gelungen, überall da, wo Vegetarisches gefragt ist. (2)","edition":"Dt. Erstausg","event-place":"München","ISBN":"978-3-86873-806-3","language":"ger","number-of-pages":"255","publisher":"Knesebeck","publisher-place":"München","source":"K10plus ISBN","title":"Die grüne Küche auf Reisen: Vegetarisches aus aller Welt","title-short":"Die grüne Küche auf Reisen","author":[{"family":"Frenkiel","given":"David"},{"family":"Vindahl","given":"Luise"},{"family":"Wiesner","given":"Linde"},{"family":"Frenkiel","given":"David"}],"issued":{"date-parts":[["2015"]]}},"locator":"61"}],"schema":"https://github.com/citation-style-language/schema/raw/master/csl-citation.json"} </w:instrText>
      </w:r>
      <w:r>
        <w:fldChar w:fldCharType="separate"/>
      </w:r>
      <w:r w:rsidRPr="00480042">
        <w:rPr>
          <w:rFonts w:ascii="Calibri" w:hAnsi="Calibri" w:cs="Calibri"/>
          <w:szCs w:val="24"/>
        </w:rPr>
        <w:t>Frenkiel u. a., 61.</w:t>
      </w:r>
      <w:r>
        <w:fldChar w:fldCharType="end"/>
      </w:r>
    </w:p>
  </w:footnote>
  <w:footnote w:id="106">
    <w:p w14:paraId="3EAB6A66" w14:textId="2C1F02BB" w:rsidR="00B65E72" w:rsidRDefault="00B65E72">
      <w:pPr>
        <w:pStyle w:val="FootnoteText"/>
      </w:pPr>
      <w:r>
        <w:rPr>
          <w:rStyle w:val="FootnoteReference"/>
        </w:rPr>
        <w:footnoteRef/>
      </w:r>
      <w:r>
        <w:t xml:space="preserve"> </w:t>
      </w:r>
      <w:r>
        <w:fldChar w:fldCharType="begin"/>
      </w:r>
      <w:r w:rsidR="00A830F2">
        <w:instrText xml:space="preserve"> ADDIN ZOTERO_ITEM CSL_CITATION {"citationID":"9CD0GKB3","properties":{"formattedCitation":"Frenkiel und Vindahl, {\\i{}Die gr\\uc0\\u252{}ne K\\uc0\\u252{}che}, 37.","plainCitation":"Frenkiel und Vindahl, Die grüne Küche, 37.","noteIndex":105},"citationItems":[{"id":59,"uris":["http://zotero.org/users/local/usTu59L8/items/T936RKBP"],"itemData":{"id":59,"type":"book","edition":"3. Auflage, deutsche Erstausgabe","event-place":"München","ISBN":"978-3-86873-685-4","language":"ger","number-of-pages":"247","publisher":"Knesebeck","publisher-place":"München","source":"K10plus ISBN","title":"Die grüne Küche: köstliche vegetarische Ideen für jeden Tag","title-short":"Die grüne Küche","author":[{"family":"Frenkiel","given":"David"},{"family":"Vindahl","given":"Luise"}],"translator":[{"family":"Weinberger","given":"Anita"}],"issued":{"date-parts":[["2016"]]}},"locator":"37"}],"schema":"https://github.com/citation-style-language/schema/raw/master/csl-citation.json"} </w:instrText>
      </w:r>
      <w:r>
        <w:fldChar w:fldCharType="separate"/>
      </w:r>
      <w:r w:rsidR="0091679F" w:rsidRPr="0091679F">
        <w:rPr>
          <w:rFonts w:ascii="Calibri" w:hAnsi="Calibri" w:cs="Calibri"/>
          <w:szCs w:val="24"/>
        </w:rPr>
        <w:t xml:space="preserve">Frenkiel und Vindahl, </w:t>
      </w:r>
      <w:r w:rsidR="0091679F" w:rsidRPr="0091679F">
        <w:rPr>
          <w:rFonts w:ascii="Calibri" w:hAnsi="Calibri" w:cs="Calibri"/>
          <w:i/>
          <w:iCs/>
          <w:szCs w:val="24"/>
        </w:rPr>
        <w:t>Die grüne Küche</w:t>
      </w:r>
      <w:r w:rsidR="0091679F" w:rsidRPr="0091679F">
        <w:rPr>
          <w:rFonts w:ascii="Calibri" w:hAnsi="Calibri" w:cs="Calibri"/>
          <w:szCs w:val="24"/>
        </w:rPr>
        <w:t>, 37.</w:t>
      </w:r>
      <w:r>
        <w:fldChar w:fldCharType="end"/>
      </w:r>
    </w:p>
  </w:footnote>
  <w:footnote w:id="107">
    <w:p w14:paraId="55279A7A" w14:textId="4C476B64" w:rsidR="001C26FC" w:rsidRDefault="001C26FC">
      <w:pPr>
        <w:pStyle w:val="FootnoteText"/>
      </w:pPr>
      <w:r>
        <w:rPr>
          <w:rStyle w:val="FootnoteReference"/>
        </w:rPr>
        <w:footnoteRef/>
      </w:r>
      <w:r>
        <w:t xml:space="preserve"> </w:t>
      </w:r>
      <w:r>
        <w:fldChar w:fldCharType="begin"/>
      </w:r>
      <w:r w:rsidR="00A830F2">
        <w:instrText xml:space="preserve"> ADDIN ZOTERO_ITEM CSL_CITATION {"citationID":"f5SYRBqN","properties":{"formattedCitation":"Frenkiel und Vindahl, 40.","plainCitation":"Frenkiel und Vindahl, 40.","noteIndex":106},"citationItems":[{"id":59,"uris":["http://zotero.org/users/local/usTu59L8/items/T936RKBP"],"itemData":{"id":59,"type":"book","edition":"3. Auflage, deutsche Erstausgabe","event-place":"München","ISBN":"978-3-86873-685-4","language":"ger","number-of-pages":"247","publisher":"Knesebeck","publisher-place":"München","source":"K10plus ISBN","title":"Die grüne Küche: köstliche vegetarische Ideen für jeden Tag","title-short":"Die grüne Küche","author":[{"family":"Frenkiel","given":"David"},{"family":"Vindahl","given":"Luise"}],"translator":[{"family":"Weinberger","given":"Anita"}],"issued":{"date-parts":[["2016"]]}},"locator":"40"}],"schema":"https://github.com/citation-style-language/schema/raw/master/csl-citation.json"} </w:instrText>
      </w:r>
      <w:r>
        <w:fldChar w:fldCharType="separate"/>
      </w:r>
      <w:r w:rsidRPr="001C26FC">
        <w:rPr>
          <w:rFonts w:ascii="Calibri" w:hAnsi="Calibri" w:cs="Calibri"/>
        </w:rPr>
        <w:t>Frenkiel und Vindahl, 40.</w:t>
      </w:r>
      <w:r>
        <w:fldChar w:fldCharType="end"/>
      </w:r>
    </w:p>
  </w:footnote>
  <w:footnote w:id="108">
    <w:p w14:paraId="2C639CC6" w14:textId="4E1A3D8A" w:rsidR="009604E9" w:rsidRDefault="009604E9" w:rsidP="009604E9">
      <w:pPr>
        <w:pStyle w:val="FootnoteText"/>
      </w:pPr>
      <w:r>
        <w:rPr>
          <w:rStyle w:val="FootnoteReference"/>
        </w:rPr>
        <w:footnoteRef/>
      </w:r>
      <w:r>
        <w:t xml:space="preserve"> </w:t>
      </w:r>
      <w:r>
        <w:fldChar w:fldCharType="begin"/>
      </w:r>
      <w:r w:rsidR="00A830F2">
        <w:instrText xml:space="preserve"> ADDIN ZOTERO_ITEM CSL_CITATION {"citationID":"bmegQiV7","properties":{"formattedCitation":"Frenkiel u.\\uc0\\u160{}a., {\\i{}Die gr\\uc0\\u252{}ne K\\uc0\\u252{}che auf Reisen}, 48.","plainCitation":"Frenkiel u. a., Die grüne Küche auf Reisen, 48.","noteIndex":107},"citationItems":[{"id":57,"uris":["http://zotero.org/users/local/usTu59L8/items/LGKJLVB7"],"itemData":{"id":57,"type":"book","abstract":"Der Schwede David war ein ungesunder Vegetarier, die Dänin Luise eine gesundheitsbewusste Allesesserin. Jetzt haben sie die entspannte Variante des Vegetarismus entdeckt, kreativ mit hehren Zielen, aber ohne Dogmatismus, dafür mit tolerierten Abweichungen. Ihr Kochbucherstling ist, ebenso wie ihr Blog, farbenfroh und inspirierend. Hier wird kreativ und mit Einflüssen aus aller Welt, jedoch mit Zutaten, wie sie in Nordeuropa wachsen, gekocht. Wer sich also fragt, was er aus Gemüsesorten wie Rote Bete oder Rhabarber kochen soll, der wird bei \"Die grüne Küche\" fündig. Der Band ist in 10 Kapitel aufgeteilt; zuerst geben die Autoren einen Einblick, was sich in ihrer Speisekammer findet, Kapitel 2 widmet sich der Ernährung von Kindern. Sie sind Eltern einer kleinen Tochter, die natürlich auf der kulinarischen Weltreise dabei war. Nach ein paar Basisrezepten teilt sich der Band in die Kapitel \"Frühstück\", \"Leichte Gerichte\", \"Zum Mitnehmen\", \"Familienessen\", \"Häppchen\", \"Getränke\" und \"Süe︢ Gaumenfreuden\" auf. Gelungen, überall da, wo Vegetarisches gefragt ist. (2)","edition":"Dt. Erstausg","event-place":"München","ISBN":"978-3-86873-806-3","language":"ger","number-of-pages":"255","publisher":"Knesebeck","publisher-place":"München","source":"K10plus ISBN","title":"Die grüne Küche auf Reisen: Vegetarisches aus aller Welt","title-short":"Die grüne Küche auf Reisen","author":[{"family":"Frenkiel","given":"David"},{"family":"Vindahl","given":"Luise"},{"family":"Wiesner","given":"Linde"},{"family":"Frenkiel","given":"David"}],"issued":{"date-parts":[["2015"]]}},"locator":"48"}],"schema":"https://github.com/citation-style-language/schema/raw/master/csl-citation.json"} </w:instrText>
      </w:r>
      <w:r>
        <w:fldChar w:fldCharType="separate"/>
      </w:r>
      <w:r w:rsidR="0091679F" w:rsidRPr="0091679F">
        <w:rPr>
          <w:rFonts w:ascii="Calibri" w:hAnsi="Calibri" w:cs="Calibri"/>
          <w:szCs w:val="24"/>
        </w:rPr>
        <w:t xml:space="preserve">Frenkiel u. a., </w:t>
      </w:r>
      <w:r w:rsidR="0091679F" w:rsidRPr="0091679F">
        <w:rPr>
          <w:rFonts w:ascii="Calibri" w:hAnsi="Calibri" w:cs="Calibri"/>
          <w:i/>
          <w:iCs/>
          <w:szCs w:val="24"/>
        </w:rPr>
        <w:t>Die grüne Küche auf Reisen</w:t>
      </w:r>
      <w:r w:rsidR="0091679F" w:rsidRPr="0091679F">
        <w:rPr>
          <w:rFonts w:ascii="Calibri" w:hAnsi="Calibri" w:cs="Calibri"/>
          <w:szCs w:val="24"/>
        </w:rPr>
        <w:t>, 48.</w:t>
      </w:r>
      <w:r>
        <w:fldChar w:fldCharType="end"/>
      </w:r>
    </w:p>
  </w:footnote>
  <w:footnote w:id="109">
    <w:p w14:paraId="07A5C037" w14:textId="3DA64030" w:rsidR="00157DC1" w:rsidRDefault="00157DC1" w:rsidP="00157DC1">
      <w:pPr>
        <w:pStyle w:val="FootnoteText"/>
      </w:pPr>
      <w:r>
        <w:rPr>
          <w:rStyle w:val="FootnoteReference"/>
        </w:rPr>
        <w:footnoteRef/>
      </w:r>
      <w:r>
        <w:t xml:space="preserve"> </w:t>
      </w:r>
      <w:r>
        <w:fldChar w:fldCharType="begin"/>
      </w:r>
      <w:r w:rsidR="00A830F2">
        <w:instrText xml:space="preserve"> ADDIN ZOTERO_ITEM CSL_CITATION {"citationID":"haDn8yr3","properties":{"formattedCitation":"Frenkiel u.\\uc0\\u160{}a., 115.","plainCitation":"Frenkiel u. a., 115.","noteIndex":108},"citationItems":[{"id":57,"uris":["http://zotero.org/users/local/usTu59L8/items/LGKJLVB7"],"itemData":{"id":57,"type":"book","abstract":"Der Schwede David war ein ungesunder Vegetarier, die Dänin Luise eine gesundheitsbewusste Allesesserin. Jetzt haben sie die entspannte Variante des Vegetarismus entdeckt, kreativ mit hehren Zielen, aber ohne Dogmatismus, dafür mit tolerierten Abweichungen. Ihr Kochbucherstling ist, ebenso wie ihr Blog, farbenfroh und inspirierend. Hier wird kreativ und mit Einflüssen aus aller Welt, jedoch mit Zutaten, wie sie in Nordeuropa wachsen, gekocht. Wer sich also fragt, was er aus Gemüsesorten wie Rote Bete oder Rhabarber kochen soll, der wird bei \"Die grüne Küche\" fündig. Der Band ist in 10 Kapitel aufgeteilt; zuerst geben die Autoren einen Einblick, was sich in ihrer Speisekammer findet, Kapitel 2 widmet sich der Ernährung von Kindern. Sie sind Eltern einer kleinen Tochter, die natürlich auf der kulinarischen Weltreise dabei war. Nach ein paar Basisrezepten teilt sich der Band in die Kapitel \"Frühstück\", \"Leichte Gerichte\", \"Zum Mitnehmen\", \"Familienessen\", \"Häppchen\", \"Getränke\" und \"Süe︢ Gaumenfreuden\" auf. Gelungen, überall da, wo Vegetarisches gefragt ist. (2)","edition":"Dt. Erstausg","event-place":"München","ISBN":"978-3-86873-806-3","language":"ger","number-of-pages":"255","publisher":"Knesebeck","publisher-place":"München","source":"K10plus ISBN","title":"Die grüne Küche auf Reisen: Vegetarisches aus aller Welt","title-short":"Die grüne Küche auf Reisen","author":[{"family":"Frenkiel","given":"David"},{"family":"Vindahl","given":"Luise"},{"family":"Wiesner","given":"Linde"},{"family":"Frenkiel","given":"David"}],"issued":{"date-parts":[["2015"]]}},"locator":"115"}],"schema":"https://github.com/citation-style-language/schema/raw/master/csl-citation.json"} </w:instrText>
      </w:r>
      <w:r>
        <w:fldChar w:fldCharType="separate"/>
      </w:r>
      <w:r w:rsidRPr="003D269C">
        <w:rPr>
          <w:rFonts w:ascii="Calibri" w:hAnsi="Calibri" w:cs="Calibri"/>
          <w:szCs w:val="24"/>
        </w:rPr>
        <w:t>Frenkiel u. a., 115.</w:t>
      </w:r>
      <w:r>
        <w:fldChar w:fldCharType="end"/>
      </w:r>
    </w:p>
  </w:footnote>
  <w:footnote w:id="110">
    <w:p w14:paraId="7CCBA3BE" w14:textId="5E10730E" w:rsidR="00157DC1" w:rsidRDefault="00157DC1" w:rsidP="00157DC1">
      <w:pPr>
        <w:pStyle w:val="FootnoteText"/>
      </w:pPr>
      <w:r>
        <w:rPr>
          <w:rStyle w:val="FootnoteReference"/>
        </w:rPr>
        <w:footnoteRef/>
      </w:r>
      <w:r>
        <w:t xml:space="preserve"> </w:t>
      </w:r>
      <w:r>
        <w:fldChar w:fldCharType="begin"/>
      </w:r>
      <w:r w:rsidR="005A66B1">
        <w:instrText xml:space="preserve"> ADDIN ZOTERO_ITEM CSL_CITATION {"citationID":"Ep9H3HB5","properties":{"formattedCitation":"S\\uc0\\u228{}lzer, {\\i{}Die echte Jeden-Tag-K\\uc0\\u252{}che}, 50.","plainCitation":"Sälzer, Die echte Jeden-Tag-Küche, 50.","noteIndex":109},"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50"}],"schema":"https://github.com/citation-style-language/schema/raw/master/csl-citation.json"} </w:instrText>
      </w:r>
      <w:r>
        <w:fldChar w:fldCharType="separate"/>
      </w:r>
      <w:r w:rsidRPr="00E8053F">
        <w:rPr>
          <w:rFonts w:ascii="Calibri" w:hAnsi="Calibri" w:cs="Calibri"/>
          <w:szCs w:val="24"/>
        </w:rPr>
        <w:t xml:space="preserve">Sälzer, </w:t>
      </w:r>
      <w:r w:rsidRPr="00E8053F">
        <w:rPr>
          <w:rFonts w:ascii="Calibri" w:hAnsi="Calibri" w:cs="Calibri"/>
          <w:i/>
          <w:iCs/>
          <w:szCs w:val="24"/>
        </w:rPr>
        <w:t>Die echte Jeden-Tag-Küche</w:t>
      </w:r>
      <w:r w:rsidRPr="00E8053F">
        <w:rPr>
          <w:rFonts w:ascii="Calibri" w:hAnsi="Calibri" w:cs="Calibri"/>
          <w:szCs w:val="24"/>
        </w:rPr>
        <w:t>, 50.</w:t>
      </w:r>
      <w:r>
        <w:fldChar w:fldCharType="end"/>
      </w:r>
    </w:p>
  </w:footnote>
  <w:footnote w:id="111">
    <w:p w14:paraId="2B559ED8" w14:textId="0D7F3D02" w:rsidR="00157DC1" w:rsidRDefault="00157DC1" w:rsidP="00157DC1">
      <w:pPr>
        <w:pStyle w:val="FootnoteText"/>
      </w:pPr>
      <w:r>
        <w:rPr>
          <w:rStyle w:val="FootnoteReference"/>
        </w:rPr>
        <w:footnoteRef/>
      </w:r>
      <w:r>
        <w:t xml:space="preserve"> </w:t>
      </w:r>
      <w:r>
        <w:fldChar w:fldCharType="begin"/>
      </w:r>
      <w:r w:rsidR="00A830F2">
        <w:instrText xml:space="preserve"> ADDIN ZOTERO_ITEM CSL_CITATION {"citationID":"8YWSV0PW","properties":{"formattedCitation":"Likidis-K\\uc0\\u246{}nigsfeld, Brauner, und Werz-Kovacs, {\\i{}Griechenland Originalrezepte und Interessantes \\uc0\\u252{}ber Land und Leute}, 35.","plainCitation":"Likidis-Königsfeld, Brauner, und Werz-Kovacs, Griechenland Originalrezepte und Interessantes über Land und Leute, 35.","noteIndex":110},"citationItems":[{"id":21,"uris":["http://zotero.org/users/local/usTu59L8/items/5J8T6KEU"],"itemData":{"id":21,"type":"book","edition":"Sonderausg. der Orig.-Ausg. von 1994, 1. Aufl","event-place":"München","ISBN":"978-3-7742-6443-4","language":"ger","note":"OCLC: 76556261","publisher":"Gräfe und Unzer","publisher-place":"München","source":"Open WorldCat","title":"Griechenland Originalrezepte und Interessantes über Land und Leute","author":[{"family":"Likidis-Königsfeld","given":"Kristina"},{"family":"Brauner","given":"Michael"},{"family":"Werz-Kovacs","given":"Stephanie","dropping-particle":"von"}],"issued":{"date-parts":[["2004"]]}},"locator":"35"}],"schema":"https://github.com/citation-style-language/schema/raw/master/csl-citation.json"} </w:instrText>
      </w:r>
      <w:r>
        <w:fldChar w:fldCharType="separate"/>
      </w:r>
      <w:r w:rsidR="0091679F" w:rsidRPr="0091679F">
        <w:rPr>
          <w:rFonts w:ascii="Calibri" w:hAnsi="Calibri" w:cs="Calibri"/>
          <w:szCs w:val="24"/>
        </w:rPr>
        <w:t xml:space="preserve">Likidis-Königsfeld, Brauner, und Werz-Kovacs, </w:t>
      </w:r>
      <w:r w:rsidR="0091679F" w:rsidRPr="0091679F">
        <w:rPr>
          <w:rFonts w:ascii="Calibri" w:hAnsi="Calibri" w:cs="Calibri"/>
          <w:i/>
          <w:iCs/>
          <w:szCs w:val="24"/>
        </w:rPr>
        <w:t>Griechenland Originalrezepte und Interessantes über Land und Leute</w:t>
      </w:r>
      <w:r w:rsidR="0091679F" w:rsidRPr="0091679F">
        <w:rPr>
          <w:rFonts w:ascii="Calibri" w:hAnsi="Calibri" w:cs="Calibri"/>
          <w:szCs w:val="24"/>
        </w:rPr>
        <w:t>, 35.</w:t>
      </w:r>
      <w:r>
        <w:fldChar w:fldCharType="end"/>
      </w:r>
    </w:p>
  </w:footnote>
  <w:footnote w:id="112">
    <w:p w14:paraId="3F21C73B" w14:textId="3A40AADF" w:rsidR="000465FA" w:rsidRPr="006570C1" w:rsidRDefault="000465FA">
      <w:pPr>
        <w:pStyle w:val="FootnoteText"/>
        <w:rPr>
          <w:lang w:val="en-US"/>
        </w:rPr>
      </w:pPr>
      <w:r>
        <w:rPr>
          <w:rStyle w:val="FootnoteReference"/>
        </w:rPr>
        <w:footnoteRef/>
      </w:r>
      <w:r w:rsidRPr="006570C1">
        <w:rPr>
          <w:lang w:val="en-US"/>
        </w:rPr>
        <w:t xml:space="preserve"> </w:t>
      </w:r>
      <w:r>
        <w:fldChar w:fldCharType="begin"/>
      </w:r>
      <w:r w:rsidR="005A66B1">
        <w:rPr>
          <w:lang w:val="en-US"/>
        </w:rPr>
        <w:instrText xml:space="preserve"> ADDIN ZOTERO_ITEM CSL_CITATION {"citationID":"6c9Y2fh2","properties":{"formattedCitation":"Ottolenghi u.\\uc0\\u160{}a., {\\i{}Flavour}, 267.","plainCitation":"Ottolenghi u. a., Flavour, 267.","noteIndex":111},"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267"}],"schema":"https://github.com/citation-style-language/schema/raw/master/csl-citation.json"} </w:instrText>
      </w:r>
      <w:r>
        <w:fldChar w:fldCharType="separate"/>
      </w:r>
      <w:r w:rsidRPr="006570C1">
        <w:rPr>
          <w:rFonts w:ascii="Calibri" w:hAnsi="Calibri" w:cs="Calibri"/>
          <w:szCs w:val="24"/>
          <w:lang w:val="en-US"/>
        </w:rPr>
        <w:t xml:space="preserve">Ottolenghi u. a., </w:t>
      </w:r>
      <w:r w:rsidRPr="006570C1">
        <w:rPr>
          <w:rFonts w:ascii="Calibri" w:hAnsi="Calibri" w:cs="Calibri"/>
          <w:i/>
          <w:iCs/>
          <w:szCs w:val="24"/>
          <w:lang w:val="en-US"/>
        </w:rPr>
        <w:t>Flavour</w:t>
      </w:r>
      <w:r w:rsidRPr="006570C1">
        <w:rPr>
          <w:rFonts w:ascii="Calibri" w:hAnsi="Calibri" w:cs="Calibri"/>
          <w:szCs w:val="24"/>
          <w:lang w:val="en-US"/>
        </w:rPr>
        <w:t>, 267.</w:t>
      </w:r>
      <w:r>
        <w:fldChar w:fldCharType="end"/>
      </w:r>
    </w:p>
  </w:footnote>
  <w:footnote w:id="113">
    <w:p w14:paraId="05C75387" w14:textId="6E5E73BE" w:rsidR="00F26716" w:rsidRPr="00C351A4" w:rsidRDefault="00F26716" w:rsidP="00F26716">
      <w:pPr>
        <w:pStyle w:val="FootnoteText"/>
        <w:rPr>
          <w:lang w:val="en-US"/>
        </w:rPr>
      </w:pPr>
      <w:r>
        <w:rPr>
          <w:rStyle w:val="FootnoteReference"/>
        </w:rPr>
        <w:footnoteRef/>
      </w:r>
      <w:r w:rsidRPr="00C351A4">
        <w:rPr>
          <w:lang w:val="en-US"/>
        </w:rPr>
        <w:t xml:space="preserve"> </w:t>
      </w:r>
      <w:r>
        <w:fldChar w:fldCharType="begin"/>
      </w:r>
      <w:r w:rsidR="00A830F2" w:rsidRPr="00C351A4">
        <w:rPr>
          <w:lang w:val="en-US"/>
        </w:rPr>
        <w:instrText xml:space="preserve"> ADDIN ZOTERO_ITEM CSL_CITATION {"citationID":"GbkvjcLK","properties":{"formattedCitation":"Sodha und Loftus, {\\i{}Indisch vegetarisch}, 138.","plainCitation":"Sodha und Loftus, Indisch vegetarisch, 138.","noteIndex":112},"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138"}],"schema":"https://github.com/citation-style-language/schema/raw/master/csl-citation.json"} </w:instrText>
      </w:r>
      <w:r>
        <w:fldChar w:fldCharType="separate"/>
      </w:r>
      <w:r w:rsidR="0091679F" w:rsidRPr="00C351A4">
        <w:rPr>
          <w:rFonts w:ascii="Calibri" w:hAnsi="Calibri" w:cs="Calibri"/>
          <w:szCs w:val="24"/>
          <w:lang w:val="en-US"/>
        </w:rPr>
        <w:t xml:space="preserve">Sodha und Loftus, </w:t>
      </w:r>
      <w:r w:rsidR="0091679F" w:rsidRPr="00C351A4">
        <w:rPr>
          <w:rFonts w:ascii="Calibri" w:hAnsi="Calibri" w:cs="Calibri"/>
          <w:i/>
          <w:iCs/>
          <w:szCs w:val="24"/>
          <w:lang w:val="en-US"/>
        </w:rPr>
        <w:t>Indisch vegetarisch</w:t>
      </w:r>
      <w:r w:rsidR="0091679F" w:rsidRPr="00C351A4">
        <w:rPr>
          <w:rFonts w:ascii="Calibri" w:hAnsi="Calibri" w:cs="Calibri"/>
          <w:szCs w:val="24"/>
          <w:lang w:val="en-US"/>
        </w:rPr>
        <w:t>, 138.</w:t>
      </w:r>
      <w:r>
        <w:fldChar w:fldCharType="end"/>
      </w:r>
    </w:p>
  </w:footnote>
  <w:footnote w:id="114">
    <w:p w14:paraId="747D8B3A" w14:textId="6CD70E2B" w:rsidR="00660220" w:rsidRDefault="00660220">
      <w:pPr>
        <w:pStyle w:val="FootnoteText"/>
      </w:pPr>
      <w:r>
        <w:rPr>
          <w:rStyle w:val="FootnoteReference"/>
        </w:rPr>
        <w:footnoteRef/>
      </w:r>
      <w:r>
        <w:t xml:space="preserve"> </w:t>
      </w:r>
      <w:r>
        <w:fldChar w:fldCharType="begin"/>
      </w:r>
      <w:r>
        <w:instrText xml:space="preserve"> ADDIN ZOTERO_ITEM CSL_CITATION {"citationID":"mp8JyIdX","properties":{"formattedCitation":"\\uc0\\u8222{}ZEITmagazin\\uc0\\u8220{}.","plainCitation":"„ZEITmagazin“.","noteIndex":113},"citationItems":[{"id":96,"uris":["http://zotero.org/users/local/usTu59L8/items/EJMJD2IT"],"itemData":{"id":96,"type":"article-journal","title":"ZEITmagazin"}}],"schema":"https://github.com/citation-style-language/schema/raw/master/csl-citation.json"} </w:instrText>
      </w:r>
      <w:r>
        <w:fldChar w:fldCharType="separate"/>
      </w:r>
      <w:r w:rsidRPr="00660220">
        <w:rPr>
          <w:rFonts w:ascii="Calibri" w:hAnsi="Calibri" w:cs="Calibri"/>
          <w:szCs w:val="24"/>
        </w:rPr>
        <w:t>„ZEITmagazin“.</w:t>
      </w:r>
      <w:r>
        <w:fldChar w:fldCharType="end"/>
      </w:r>
    </w:p>
  </w:footnote>
  <w:footnote w:id="115">
    <w:p w14:paraId="339930C9" w14:textId="4485AB5C" w:rsidR="00550B2C" w:rsidRPr="00290054" w:rsidRDefault="00550B2C" w:rsidP="00550B2C">
      <w:pPr>
        <w:pStyle w:val="FootnoteText"/>
      </w:pPr>
      <w:r>
        <w:rPr>
          <w:rStyle w:val="FootnoteReference"/>
        </w:rPr>
        <w:footnoteRef/>
      </w:r>
      <w:r w:rsidRPr="00290054">
        <w:t xml:space="preserve"> </w:t>
      </w:r>
      <w:r>
        <w:fldChar w:fldCharType="begin"/>
      </w:r>
      <w:r w:rsidR="00FF53F7">
        <w:instrText xml:space="preserve"> ADDIN ZOTERO_ITEM CSL_CITATION {"citationID":"kSWQg683","properties":{"formattedCitation":"Ottolenghi, {\\i{}Ottolenghi simple - Das Kochbuch}, 46.","plainCitation":"Ottolenghi, Ottolenghi simple - Das Kochbuch, 46.","noteIndex":114},"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46"}],"schema":"https://github.com/citation-style-language/schema/raw/master/csl-citation.json"} </w:instrText>
      </w:r>
      <w:r>
        <w:fldChar w:fldCharType="separate"/>
      </w:r>
      <w:r w:rsidR="0091679F" w:rsidRPr="00290054">
        <w:rPr>
          <w:rFonts w:ascii="Calibri" w:hAnsi="Calibri" w:cs="Calibri"/>
          <w:szCs w:val="24"/>
        </w:rPr>
        <w:t xml:space="preserve">Ottolenghi, </w:t>
      </w:r>
      <w:r w:rsidR="0091679F" w:rsidRPr="00290054">
        <w:rPr>
          <w:rFonts w:ascii="Calibri" w:hAnsi="Calibri" w:cs="Calibri"/>
          <w:i/>
          <w:iCs/>
          <w:szCs w:val="24"/>
        </w:rPr>
        <w:t>Ottolenghi simple - Das Kochbuch</w:t>
      </w:r>
      <w:r w:rsidR="0091679F" w:rsidRPr="00290054">
        <w:rPr>
          <w:rFonts w:ascii="Calibri" w:hAnsi="Calibri" w:cs="Calibri"/>
          <w:szCs w:val="24"/>
        </w:rPr>
        <w:t>, 46.</w:t>
      </w:r>
      <w:r>
        <w:fldChar w:fldCharType="end"/>
      </w:r>
    </w:p>
  </w:footnote>
  <w:footnote w:id="116">
    <w:p w14:paraId="16F16BB5" w14:textId="357254CA" w:rsidR="00550B2C" w:rsidRPr="00F26EF9" w:rsidRDefault="00550B2C" w:rsidP="00550B2C">
      <w:pPr>
        <w:pStyle w:val="FootnoteText"/>
      </w:pPr>
      <w:r>
        <w:rPr>
          <w:rStyle w:val="FootnoteReference"/>
        </w:rPr>
        <w:footnoteRef/>
      </w:r>
      <w:r w:rsidRPr="00F26EF9">
        <w:t xml:space="preserve"> </w:t>
      </w:r>
      <w:r>
        <w:fldChar w:fldCharType="begin"/>
      </w:r>
      <w:r w:rsidR="00FF53F7">
        <w:instrText xml:space="preserve"> ADDIN ZOTERO_ITEM CSL_CITATION {"citationID":"gQdNfpl9","properties":{"formattedCitation":"Ottolenghi, 48.","plainCitation":"Ottolenghi, 48.","noteIndex":115},"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48"}],"schema":"https://github.com/citation-style-language/schema/raw/master/csl-citation.json"} </w:instrText>
      </w:r>
      <w:r>
        <w:fldChar w:fldCharType="separate"/>
      </w:r>
      <w:r w:rsidRPr="00F26EF9">
        <w:rPr>
          <w:rFonts w:ascii="Calibri" w:hAnsi="Calibri" w:cs="Calibri"/>
        </w:rPr>
        <w:t>Ottolenghi, 48.</w:t>
      </w:r>
      <w:r>
        <w:fldChar w:fldCharType="end"/>
      </w:r>
    </w:p>
  </w:footnote>
  <w:footnote w:id="117">
    <w:p w14:paraId="020F8FB9" w14:textId="268F6F60" w:rsidR="00667F46" w:rsidRPr="00824F81" w:rsidRDefault="00667F46" w:rsidP="00667F46">
      <w:pPr>
        <w:pStyle w:val="FootnoteText"/>
      </w:pPr>
      <w:r>
        <w:rPr>
          <w:rStyle w:val="FootnoteReference"/>
        </w:rPr>
        <w:footnoteRef/>
      </w:r>
      <w:r w:rsidRPr="00290054">
        <w:t xml:space="preserve"> </w:t>
      </w:r>
      <w:r>
        <w:fldChar w:fldCharType="begin"/>
      </w:r>
      <w:r w:rsidR="00660220" w:rsidRPr="00290054">
        <w:instrText xml:space="preserve"> ADDIN ZOTERO_ITEM CSL_CITATION {"citationID":"jpl7C0vX","properties":{"formattedCitation":"Yotam Ottolenghi und Sami Tamimi, {\\i{}Jerusalem: Das Kochbuch}, 15. Auflage (M\\uc0\\u252{}nchen: Dorling Kindersley, 2017), 84.","plainCitation":"Yotam Ottolenghi und Sami Tamimi, Jerusalem: Das Kochbuch, 15. Auflage (München: Dorling Kindersley, 2017), 84.","noteIndex":116},"citationItems":[{"id":94,"uris":["http://zotero.org/users/local/usTu59L8/items/9YPMVACQ"],"itemData":{"id":94,"type":"book","edition":"15. Auflage","event-place":"München","ISBN":"978-3-8310-2333-2","language":"ger","number-of-pages":"318","publisher":"Dorling Kindersley","publisher-place":"München","source":"K10plus ISBN","title":"Jerusalem: Das Kochbuch","title-short":"Jerusalem","author":[{"family":"Ottolenghi","given":"Yotam"},{"family":"Tamimi","given":"Sami"}],"issued":{"date-parts":[["2017"]]}},"locator":"84"}],"schema":"https://github.com/citation-style-language/schema/raw/master/csl-citation.json"} </w:instrText>
      </w:r>
      <w:r>
        <w:fldChar w:fldCharType="separate"/>
      </w:r>
      <w:r w:rsidR="0091679F" w:rsidRPr="00290054">
        <w:rPr>
          <w:rFonts w:ascii="Calibri" w:hAnsi="Calibri" w:cs="Calibri"/>
          <w:szCs w:val="24"/>
        </w:rPr>
        <w:t xml:space="preserve">Yotam Ottolenghi und Sami Tamimi, </w:t>
      </w:r>
      <w:r w:rsidR="0091679F" w:rsidRPr="00290054">
        <w:rPr>
          <w:rFonts w:ascii="Calibri" w:hAnsi="Calibri" w:cs="Calibri"/>
          <w:i/>
          <w:iCs/>
          <w:szCs w:val="24"/>
        </w:rPr>
        <w:t>Jerusalem: Das Kochbuch</w:t>
      </w:r>
      <w:r w:rsidR="0091679F" w:rsidRPr="00290054">
        <w:rPr>
          <w:rFonts w:ascii="Calibri" w:hAnsi="Calibri" w:cs="Calibri"/>
          <w:szCs w:val="24"/>
        </w:rPr>
        <w:t xml:space="preserve">, 15. </w:t>
      </w:r>
      <w:r w:rsidR="0091679F" w:rsidRPr="0091679F">
        <w:rPr>
          <w:rFonts w:ascii="Calibri" w:hAnsi="Calibri" w:cs="Calibri"/>
          <w:szCs w:val="24"/>
        </w:rPr>
        <w:t>Auflage (München: Dorling Kindersley, 2017), 84.</w:t>
      </w:r>
      <w:r>
        <w:fldChar w:fldCharType="end"/>
      </w:r>
    </w:p>
  </w:footnote>
  <w:footnote w:id="118">
    <w:p w14:paraId="19F30AAB" w14:textId="472E2A38" w:rsidR="00186F9A" w:rsidRDefault="00186F9A" w:rsidP="00186F9A">
      <w:pPr>
        <w:pStyle w:val="FootnoteText"/>
      </w:pPr>
      <w:r>
        <w:rPr>
          <w:rStyle w:val="FootnoteReference"/>
        </w:rPr>
        <w:footnoteRef/>
      </w:r>
      <w:r>
        <w:t xml:space="preserve"> </w:t>
      </w:r>
      <w:r>
        <w:fldChar w:fldCharType="begin"/>
      </w:r>
      <w:r w:rsidR="00FF53F7">
        <w:instrText xml:space="preserve"> ADDIN ZOTERO_ITEM CSL_CITATION {"citationID":"6x0M6SFp","properties":{"formattedCitation":"Stephen und Busch, {\\i{}Das grosse Buch der vegetarischen K\\uc0\\u252{}che}, 42.","plainCitation":"Stephen und Busch, Das grosse Buch der vegetarischen Küche, 42.","noteIndex":117},"citationItems":[{"id":9,"uris":["http://zotero.org/users/local/usTu59L8/items/FS2CVUV2"],"itemData":{"id":9,"type":"book","event-place":"Köln","ISBN":"978-3-89508-551-2","language":"ger","note":"OCLC: 973602249","publisher":"Könemann","publisher-place":"Köln","source":"Open WorldCat","title":"Das grosse Buch der vegetarischen Küche","author":[{"family":"Stephen","given":"Wendy"},{"family":"Busch","given":"Andrea C."}],"issued":{"date-parts":[["1997"]]}},"locator":"42"}],"schema":"https://github.com/citation-style-language/schema/raw/master/csl-citation.json"} </w:instrText>
      </w:r>
      <w:r>
        <w:fldChar w:fldCharType="separate"/>
      </w:r>
      <w:r w:rsidRPr="003D269C">
        <w:rPr>
          <w:rFonts w:ascii="Calibri" w:hAnsi="Calibri" w:cs="Calibri"/>
          <w:szCs w:val="24"/>
        </w:rPr>
        <w:t xml:space="preserve">Stephen und Busch, </w:t>
      </w:r>
      <w:r w:rsidRPr="003D269C">
        <w:rPr>
          <w:rFonts w:ascii="Calibri" w:hAnsi="Calibri" w:cs="Calibri"/>
          <w:i/>
          <w:iCs/>
          <w:szCs w:val="24"/>
        </w:rPr>
        <w:t>Das grosse Buch der vegetarischen Küche</w:t>
      </w:r>
      <w:r w:rsidRPr="003D269C">
        <w:rPr>
          <w:rFonts w:ascii="Calibri" w:hAnsi="Calibri" w:cs="Calibri"/>
          <w:szCs w:val="24"/>
        </w:rPr>
        <w:t>, 42.</w:t>
      </w:r>
      <w:r>
        <w:fldChar w:fldCharType="end"/>
      </w:r>
    </w:p>
  </w:footnote>
  <w:footnote w:id="119">
    <w:p w14:paraId="76DAACDB" w14:textId="0297B98D" w:rsidR="004810A2" w:rsidRDefault="004810A2" w:rsidP="004810A2">
      <w:pPr>
        <w:pStyle w:val="FootnoteText"/>
      </w:pPr>
      <w:r>
        <w:rPr>
          <w:rStyle w:val="FootnoteReference"/>
        </w:rPr>
        <w:footnoteRef/>
      </w:r>
      <w:r>
        <w:t xml:space="preserve"> </w:t>
      </w:r>
      <w:r>
        <w:fldChar w:fldCharType="begin"/>
      </w:r>
      <w:r w:rsidR="00660220">
        <w:instrText xml:space="preserve"> ADDIN ZOTERO_ITEM CSL_CITATION {"citationID":"U59H1L1k","properties":{"formattedCitation":"essen &amp; trinken, Hrsg., \\uc0\\u8222{}essen &amp; trinken Spezial: Das geht ja schnell!\\uc0\\u8220{}, essen &amp; trinken, 03/2016 (2016): 13.","plainCitation":"essen &amp; trinken, Hrsg., „essen &amp; trinken Spezial: Das geht ja schnell!“, essen &amp; trinken, 03/2016 (2016): 13.","noteIndex":118},"citationItems":[{"id":76,"uris":["http://zotero.org/users/local/usTu59L8/items/7KWS7ZL9"],"itemData":{"id":76,"type":"article-journal","collection-title":"essen &amp; trinken","title":"essen &amp; trinken Spezial: Das geht ja schnell!","volume":"03/2016","editor":[{"family":"essen &amp; trinken","given":""}],"issued":{"date-parts":[["2016"]]}},"locator":"13"}],"schema":"https://github.com/citation-style-language/schema/raw/master/csl-citation.json"} </w:instrText>
      </w:r>
      <w:r>
        <w:fldChar w:fldCharType="separate"/>
      </w:r>
      <w:r w:rsidRPr="006B33C6">
        <w:rPr>
          <w:rFonts w:ascii="Calibri" w:hAnsi="Calibri" w:cs="Calibri"/>
          <w:szCs w:val="24"/>
        </w:rPr>
        <w:t>essen &amp; trinken, Hrsg., „essen &amp; trinken Spezial: Das geht ja schnell!“, essen &amp; trinken, 03/2016 (2016): 13.</w:t>
      </w:r>
      <w:r>
        <w:fldChar w:fldCharType="end"/>
      </w:r>
    </w:p>
  </w:footnote>
  <w:footnote w:id="120">
    <w:p w14:paraId="586A0ED2" w14:textId="4693A8DA" w:rsidR="00F12FF3" w:rsidRDefault="00F12FF3">
      <w:pPr>
        <w:pStyle w:val="FootnoteText"/>
      </w:pPr>
      <w:r>
        <w:rPr>
          <w:rStyle w:val="FootnoteReference"/>
        </w:rPr>
        <w:footnoteRef/>
      </w:r>
      <w:r w:rsidRPr="00F26716">
        <w:t xml:space="preserve"> </w:t>
      </w:r>
      <w:r>
        <w:fldChar w:fldCharType="begin"/>
      </w:r>
      <w:r w:rsidR="00660220">
        <w:instrText xml:space="preserve"> ADDIN ZOTERO_ITEM CSL_CITATION {"citationID":"wZiuOhNT","properties":{"formattedCitation":"Elisabeth Raether, {\\i{}Lieblingsgerichte vom Wochenmarkt: die besten saisonalen Rezepte aus dem ZEIT-Magazin}, Originalausgabe, 1. Auflage (M\\uc0\\u252{}nchen: riva, 2019), 54.","plainCitation":"Elisabeth Raether, Lieblingsgerichte vom Wochenmarkt: die besten saisonalen Rezepte aus dem ZEIT-Magazin, Originalausgabe, 1. Auflage (München: riva, 2019), 54.","noteIndex":119},"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54"}],"schema":"https://github.com/citation-style-language/schema/raw/master/csl-citation.json"} </w:instrText>
      </w:r>
      <w:r>
        <w:fldChar w:fldCharType="separate"/>
      </w:r>
      <w:r w:rsidRPr="00F26716">
        <w:rPr>
          <w:rFonts w:ascii="Calibri" w:hAnsi="Calibri" w:cs="Calibri"/>
          <w:szCs w:val="24"/>
        </w:rPr>
        <w:t xml:space="preserve">Elisabeth Raether, </w:t>
      </w:r>
      <w:r w:rsidRPr="00F26716">
        <w:rPr>
          <w:rFonts w:ascii="Calibri" w:hAnsi="Calibri" w:cs="Calibri"/>
          <w:i/>
          <w:iCs/>
          <w:szCs w:val="24"/>
        </w:rPr>
        <w:t>Lieblingsgerichte vom Wochenmarkt: die besten saisonalen Rezepte aus dem ZEIT-Magazin</w:t>
      </w:r>
      <w:r w:rsidRPr="00F26716">
        <w:rPr>
          <w:rFonts w:ascii="Calibri" w:hAnsi="Calibri" w:cs="Calibri"/>
          <w:szCs w:val="24"/>
        </w:rPr>
        <w:t xml:space="preserve">, Originalausgabe, 1. </w:t>
      </w:r>
      <w:r w:rsidRPr="00F12FF3">
        <w:rPr>
          <w:rFonts w:ascii="Calibri" w:hAnsi="Calibri" w:cs="Calibri"/>
          <w:szCs w:val="24"/>
        </w:rPr>
        <w:t>Auflage (München: riva, 2019), 54.</w:t>
      </w:r>
      <w:r>
        <w:fldChar w:fldCharType="end"/>
      </w:r>
    </w:p>
  </w:footnote>
  <w:footnote w:id="121">
    <w:p w14:paraId="5078F11A" w14:textId="443507E4" w:rsidR="006871CE" w:rsidRDefault="006871CE">
      <w:pPr>
        <w:pStyle w:val="FootnoteText"/>
      </w:pPr>
      <w:r>
        <w:rPr>
          <w:rStyle w:val="FootnoteReference"/>
        </w:rPr>
        <w:footnoteRef/>
      </w:r>
      <w:r>
        <w:t xml:space="preserve"> </w:t>
      </w:r>
      <w:r>
        <w:fldChar w:fldCharType="begin"/>
      </w:r>
      <w:r w:rsidR="00FF53F7">
        <w:instrText xml:space="preserve"> ADDIN ZOTERO_ITEM CSL_CITATION {"citationID":"HiFsMBgS","properties":{"formattedCitation":"Frenkiel u.\\uc0\\u160{}a., {\\i{}Die gr\\uc0\\u252{}ne K\\uc0\\u252{}che auf Reisen}, 84.","plainCitation":"Frenkiel u. a., Die grüne Küche auf Reisen, 84.","noteIndex":120},"citationItems":[{"id":57,"uris":["http://zotero.org/users/local/usTu59L8/items/LGKJLVB7"],"itemData":{"id":57,"type":"book","abstract":"Der Schwede David war ein ungesunder Vegetarier, die Dänin Luise eine gesundheitsbewusste Allesesserin. Jetzt haben sie die entspannte Variante des Vegetarismus entdeckt, kreativ mit hehren Zielen, aber ohne Dogmatismus, dafür mit tolerierten Abweichungen. Ihr Kochbucherstling ist, ebenso wie ihr Blog, farbenfroh und inspirierend. Hier wird kreativ und mit Einflüssen aus aller Welt, jedoch mit Zutaten, wie sie in Nordeuropa wachsen, gekocht. Wer sich also fragt, was er aus Gemüsesorten wie Rote Bete oder Rhabarber kochen soll, der wird bei \"Die grüne Küche\" fündig. Der Band ist in 10 Kapitel aufgeteilt; zuerst geben die Autoren einen Einblick, was sich in ihrer Speisekammer findet, Kapitel 2 widmet sich der Ernährung von Kindern. Sie sind Eltern einer kleinen Tochter, die natürlich auf der kulinarischen Weltreise dabei war. Nach ein paar Basisrezepten teilt sich der Band in die Kapitel \"Frühstück\", \"Leichte Gerichte\", \"Zum Mitnehmen\", \"Familienessen\", \"Häppchen\", \"Getränke\" und \"Süe︢ Gaumenfreuden\" auf. Gelungen, überall da, wo Vegetarisches gefragt ist. (2)","edition":"Dt. Erstausg","event-place":"München","ISBN":"978-3-86873-806-3","language":"ger","number-of-pages":"255","publisher":"Knesebeck","publisher-place":"München","source":"K10plus ISBN","title":"Die grüne Küche auf Reisen: Vegetarisches aus aller Welt","title-short":"Die grüne Küche auf Reisen","author":[{"family":"Frenkiel","given":"David"},{"family":"Vindahl","given":"Luise"},{"family":"Wiesner","given":"Linde"},{"family":"Frenkiel","given":"David"}],"issued":{"date-parts":[["2015"]]}},"locator":"84"}],"schema":"https://github.com/citation-style-language/schema/raw/master/csl-citation.json"} </w:instrText>
      </w:r>
      <w:r>
        <w:fldChar w:fldCharType="separate"/>
      </w:r>
      <w:r w:rsidRPr="006871CE">
        <w:rPr>
          <w:rFonts w:ascii="Calibri" w:hAnsi="Calibri" w:cs="Calibri"/>
          <w:szCs w:val="24"/>
        </w:rPr>
        <w:t xml:space="preserve">Frenkiel u. a., </w:t>
      </w:r>
      <w:r w:rsidRPr="006871CE">
        <w:rPr>
          <w:rFonts w:ascii="Calibri" w:hAnsi="Calibri" w:cs="Calibri"/>
          <w:i/>
          <w:iCs/>
          <w:szCs w:val="24"/>
        </w:rPr>
        <w:t>Die grüne Küche auf Reisen</w:t>
      </w:r>
      <w:r w:rsidRPr="006871CE">
        <w:rPr>
          <w:rFonts w:ascii="Calibri" w:hAnsi="Calibri" w:cs="Calibri"/>
          <w:szCs w:val="24"/>
        </w:rPr>
        <w:t>, 84.</w:t>
      </w:r>
      <w:r>
        <w:fldChar w:fldCharType="end"/>
      </w:r>
    </w:p>
  </w:footnote>
  <w:footnote w:id="122">
    <w:p w14:paraId="040953B2" w14:textId="0EE1BBE2" w:rsidR="009E2255" w:rsidRDefault="009E2255">
      <w:pPr>
        <w:pStyle w:val="FootnoteText"/>
      </w:pPr>
      <w:r>
        <w:rPr>
          <w:rStyle w:val="FootnoteReference"/>
        </w:rPr>
        <w:footnoteRef/>
      </w:r>
      <w:r>
        <w:t xml:space="preserve"> </w:t>
      </w:r>
      <w:r>
        <w:fldChar w:fldCharType="begin"/>
      </w:r>
      <w:r w:rsidR="00FF53F7">
        <w:instrText xml:space="preserve"> ADDIN ZOTERO_ITEM CSL_CITATION {"citationID":"6hd3o23m","properties":{"formattedCitation":"Frenkiel u.\\uc0\\u160{}a., 89.","plainCitation":"Frenkiel u. a., 89.","noteIndex":121},"citationItems":[{"id":57,"uris":["http://zotero.org/users/local/usTu59L8/items/LGKJLVB7"],"itemData":{"id":57,"type":"book","abstract":"Der Schwede David war ein ungesunder Vegetarier, die Dänin Luise eine gesundheitsbewusste Allesesserin. Jetzt haben sie die entspannte Variante des Vegetarismus entdeckt, kreativ mit hehren Zielen, aber ohne Dogmatismus, dafür mit tolerierten Abweichungen. Ihr Kochbucherstling ist, ebenso wie ihr Blog, farbenfroh und inspirierend. Hier wird kreativ und mit Einflüssen aus aller Welt, jedoch mit Zutaten, wie sie in Nordeuropa wachsen, gekocht. Wer sich also fragt, was er aus Gemüsesorten wie Rote Bete oder Rhabarber kochen soll, der wird bei \"Die grüne Küche\" fündig. Der Band ist in 10 Kapitel aufgeteilt; zuerst geben die Autoren einen Einblick, was sich in ihrer Speisekammer findet, Kapitel 2 widmet sich der Ernährung von Kindern. Sie sind Eltern einer kleinen Tochter, die natürlich auf der kulinarischen Weltreise dabei war. Nach ein paar Basisrezepten teilt sich der Band in die Kapitel \"Frühstück\", \"Leichte Gerichte\", \"Zum Mitnehmen\", \"Familienessen\", \"Häppchen\", \"Getränke\" und \"Süe︢ Gaumenfreuden\" auf. Gelungen, überall da, wo Vegetarisches gefragt ist. (2)","edition":"Dt. Erstausg","event-place":"München","ISBN":"978-3-86873-806-3","language":"ger","number-of-pages":"255","publisher":"Knesebeck","publisher-place":"München","source":"K10plus ISBN","title":"Die grüne Küche auf Reisen: Vegetarisches aus aller Welt","title-short":"Die grüne Küche auf Reisen","author":[{"family":"Frenkiel","given":"David"},{"family":"Vindahl","given":"Luise"},{"family":"Wiesner","given":"Linde"},{"family":"Frenkiel","given":"David"}],"issued":{"date-parts":[["2015"]]}},"locator":"89"}],"schema":"https://github.com/citation-style-language/schema/raw/master/csl-citation.json"} </w:instrText>
      </w:r>
      <w:r>
        <w:fldChar w:fldCharType="separate"/>
      </w:r>
      <w:r w:rsidRPr="009E2255">
        <w:rPr>
          <w:rFonts w:ascii="Calibri" w:hAnsi="Calibri" w:cs="Calibri"/>
          <w:szCs w:val="24"/>
        </w:rPr>
        <w:t>Frenkiel u. a., 89.</w:t>
      </w:r>
      <w:r>
        <w:fldChar w:fldCharType="end"/>
      </w:r>
    </w:p>
  </w:footnote>
  <w:footnote w:id="123">
    <w:p w14:paraId="79238D9C" w14:textId="2180D097" w:rsidR="00AB121F" w:rsidRDefault="00AB121F" w:rsidP="00AB121F">
      <w:pPr>
        <w:pStyle w:val="FootnoteText"/>
      </w:pPr>
      <w:r>
        <w:rPr>
          <w:rStyle w:val="FootnoteReference"/>
        </w:rPr>
        <w:footnoteRef/>
      </w:r>
      <w:r>
        <w:t xml:space="preserve"> </w:t>
      </w:r>
      <w:r>
        <w:fldChar w:fldCharType="begin"/>
      </w:r>
      <w:r w:rsidR="00FF53F7">
        <w:instrText xml:space="preserve"> ADDIN ZOTERO_ITEM CSL_CITATION {"citationID":"UMKWzwaT","properties":{"formattedCitation":"\\uc0\\u8222{}ZEITmagazin\\uc0\\u8220{}.","plainCitation":"„ZEITmagazin“.","noteIndex":122},"citationItems":[{"id":96,"uris":["http://zotero.org/users/local/usTu59L8/items/EJMJD2IT"],"itemData":{"id":96,"type":"article-journal","title":"ZEITmagazin"}}],"schema":"https://github.com/citation-style-language/schema/raw/master/csl-citation.json"} </w:instrText>
      </w:r>
      <w:r>
        <w:fldChar w:fldCharType="separate"/>
      </w:r>
      <w:r w:rsidRPr="00151415">
        <w:rPr>
          <w:rFonts w:ascii="Calibri" w:hAnsi="Calibri" w:cs="Calibri"/>
          <w:szCs w:val="24"/>
        </w:rPr>
        <w:t>„ZEITmagazin“.</w:t>
      </w:r>
      <w:r>
        <w:fldChar w:fldCharType="end"/>
      </w:r>
    </w:p>
  </w:footnote>
  <w:footnote w:id="124">
    <w:p w14:paraId="735AF122" w14:textId="59216B91" w:rsidR="0091705A" w:rsidRDefault="0091705A">
      <w:pPr>
        <w:pStyle w:val="FootnoteText"/>
      </w:pPr>
      <w:r>
        <w:rPr>
          <w:rStyle w:val="FootnoteReference"/>
        </w:rPr>
        <w:footnoteRef/>
      </w:r>
      <w:r>
        <w:t xml:space="preserve"> </w:t>
      </w:r>
      <w:r>
        <w:fldChar w:fldCharType="begin"/>
      </w:r>
      <w:r w:rsidR="00FF53F7">
        <w:instrText xml:space="preserve"> ADDIN ZOTERO_ITEM CSL_CITATION {"citationID":"HjSyDHAs","properties":{"formattedCitation":"Frenkiel u.\\uc0\\u160{}a., {\\i{}Die gr\\uc0\\u252{}ne K\\uc0\\u252{}che auf Reisen}, 95.","plainCitation":"Frenkiel u. a., Die grüne Küche auf Reisen, 95.","noteIndex":123},"citationItems":[{"id":57,"uris":["http://zotero.org/users/local/usTu59L8/items/LGKJLVB7"],"itemData":{"id":57,"type":"book","abstract":"Der Schwede David war ein ungesunder Vegetarier, die Dänin Luise eine gesundheitsbewusste Allesesserin. Jetzt haben sie die entspannte Variante des Vegetarismus entdeckt, kreativ mit hehren Zielen, aber ohne Dogmatismus, dafür mit tolerierten Abweichungen. Ihr Kochbucherstling ist, ebenso wie ihr Blog, farbenfroh und inspirierend. Hier wird kreativ und mit Einflüssen aus aller Welt, jedoch mit Zutaten, wie sie in Nordeuropa wachsen, gekocht. Wer sich also fragt, was er aus Gemüsesorten wie Rote Bete oder Rhabarber kochen soll, der wird bei \"Die grüne Küche\" fündig. Der Band ist in 10 Kapitel aufgeteilt; zuerst geben die Autoren einen Einblick, was sich in ihrer Speisekammer findet, Kapitel 2 widmet sich der Ernährung von Kindern. Sie sind Eltern einer kleinen Tochter, die natürlich auf der kulinarischen Weltreise dabei war. Nach ein paar Basisrezepten teilt sich der Band in die Kapitel \"Frühstück\", \"Leichte Gerichte\", \"Zum Mitnehmen\", \"Familienessen\", \"Häppchen\", \"Getränke\" und \"Süe︢ Gaumenfreuden\" auf. Gelungen, überall da, wo Vegetarisches gefragt ist. (2)","edition":"Dt. Erstausg","event-place":"München","ISBN":"978-3-86873-806-3","language":"ger","number-of-pages":"255","publisher":"Knesebeck","publisher-place":"München","source":"K10plus ISBN","title":"Die grüne Küche auf Reisen: Vegetarisches aus aller Welt","title-short":"Die grüne Küche auf Reisen","author":[{"family":"Frenkiel","given":"David"},{"family":"Vindahl","given":"Luise"},{"family":"Wiesner","given":"Linde"},{"family":"Frenkiel","given":"David"}],"issued":{"date-parts":[["2015"]]}},"locator":"95"}],"schema":"https://github.com/citation-style-language/schema/raw/master/csl-citation.json"} </w:instrText>
      </w:r>
      <w:r>
        <w:fldChar w:fldCharType="separate"/>
      </w:r>
      <w:r w:rsidR="0091679F" w:rsidRPr="0091679F">
        <w:rPr>
          <w:rFonts w:ascii="Calibri" w:hAnsi="Calibri" w:cs="Calibri"/>
          <w:szCs w:val="24"/>
        </w:rPr>
        <w:t xml:space="preserve">Frenkiel u. a., </w:t>
      </w:r>
      <w:r w:rsidR="0091679F" w:rsidRPr="0091679F">
        <w:rPr>
          <w:rFonts w:ascii="Calibri" w:hAnsi="Calibri" w:cs="Calibri"/>
          <w:i/>
          <w:iCs/>
          <w:szCs w:val="24"/>
        </w:rPr>
        <w:t>Die grüne Küche auf Reisen</w:t>
      </w:r>
      <w:r w:rsidR="0091679F" w:rsidRPr="0091679F">
        <w:rPr>
          <w:rFonts w:ascii="Calibri" w:hAnsi="Calibri" w:cs="Calibri"/>
          <w:szCs w:val="24"/>
        </w:rPr>
        <w:t>, 95.</w:t>
      </w:r>
      <w:r>
        <w:fldChar w:fldCharType="end"/>
      </w:r>
    </w:p>
  </w:footnote>
  <w:footnote w:id="125">
    <w:p w14:paraId="49AFA610" w14:textId="7ABBD1DE" w:rsidR="001803D2" w:rsidRDefault="001803D2">
      <w:pPr>
        <w:pStyle w:val="FootnoteText"/>
      </w:pPr>
      <w:r>
        <w:rPr>
          <w:rStyle w:val="FootnoteReference"/>
        </w:rPr>
        <w:footnoteRef/>
      </w:r>
      <w:r>
        <w:t xml:space="preserve"> </w:t>
      </w:r>
      <w:r>
        <w:fldChar w:fldCharType="begin"/>
      </w:r>
      <w:r w:rsidR="00FF53F7">
        <w:instrText xml:space="preserve"> ADDIN ZOTERO_ITEM CSL_CITATION {"citationID":"yKO6H3Sm","properties":{"formattedCitation":"S\\uc0\\u228{}lzer, {\\i{}Die echte Jeden-Tag-K\\uc0\\u252{}che}, 15.","plainCitation":"Sälzer, Die echte Jeden-Tag-Küche, 15.","noteIndex":124},"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15"}],"schema":"https://github.com/citation-style-language/schema/raw/master/csl-citation.json"} </w:instrText>
      </w:r>
      <w:r>
        <w:fldChar w:fldCharType="separate"/>
      </w:r>
      <w:r w:rsidRPr="001803D2">
        <w:rPr>
          <w:rFonts w:ascii="Calibri" w:hAnsi="Calibri" w:cs="Calibri"/>
          <w:szCs w:val="24"/>
        </w:rPr>
        <w:t xml:space="preserve">Sälzer, </w:t>
      </w:r>
      <w:r w:rsidRPr="001803D2">
        <w:rPr>
          <w:rFonts w:ascii="Calibri" w:hAnsi="Calibri" w:cs="Calibri"/>
          <w:i/>
          <w:iCs/>
          <w:szCs w:val="24"/>
        </w:rPr>
        <w:t>Die echte Jeden-Tag-Küche</w:t>
      </w:r>
      <w:r w:rsidRPr="001803D2">
        <w:rPr>
          <w:rFonts w:ascii="Calibri" w:hAnsi="Calibri" w:cs="Calibri"/>
          <w:szCs w:val="24"/>
        </w:rPr>
        <w:t>, 15.</w:t>
      </w:r>
      <w:r>
        <w:fldChar w:fldCharType="end"/>
      </w:r>
    </w:p>
  </w:footnote>
  <w:footnote w:id="126">
    <w:p w14:paraId="5A3B4261" w14:textId="1A349AFE" w:rsidR="00F268B8" w:rsidRPr="00F268B8" w:rsidRDefault="00F268B8">
      <w:pPr>
        <w:pStyle w:val="FootnoteText"/>
        <w:rPr>
          <w:lang w:val="en-US"/>
        </w:rPr>
      </w:pPr>
      <w:r>
        <w:rPr>
          <w:rStyle w:val="FootnoteReference"/>
        </w:rPr>
        <w:footnoteRef/>
      </w:r>
      <w:r w:rsidRPr="00F268B8">
        <w:rPr>
          <w:lang w:val="en-US"/>
        </w:rPr>
        <w:t xml:space="preserve"> </w:t>
      </w:r>
      <w:r>
        <w:fldChar w:fldCharType="begin"/>
      </w:r>
      <w:r w:rsidR="00FF53F7">
        <w:rPr>
          <w:lang w:val="en-US"/>
        </w:rPr>
        <w:instrText xml:space="preserve"> ADDIN ZOTERO_ITEM CSL_CITATION {"citationID":"XVGS7DXe","properties":{"formattedCitation":"Ottolenghi u.\\uc0\\u160{}a., {\\i{}Flavour}, 187.","plainCitation":"Ottolenghi u. a., Flavour, 187.","noteIndex":125},"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187"}],"schema":"https://github.com/citation-style-language/schema/raw/master/csl-citation.json"} </w:instrText>
      </w:r>
      <w:r>
        <w:fldChar w:fldCharType="separate"/>
      </w:r>
      <w:r w:rsidR="001803D2" w:rsidRPr="00D74A63">
        <w:rPr>
          <w:rFonts w:ascii="Calibri" w:hAnsi="Calibri" w:cs="Calibri"/>
          <w:szCs w:val="24"/>
          <w:lang w:val="en-US"/>
        </w:rPr>
        <w:t xml:space="preserve">Ottolenghi u. a., </w:t>
      </w:r>
      <w:r w:rsidR="001803D2" w:rsidRPr="00D74A63">
        <w:rPr>
          <w:rFonts w:ascii="Calibri" w:hAnsi="Calibri" w:cs="Calibri"/>
          <w:i/>
          <w:iCs/>
          <w:szCs w:val="24"/>
          <w:lang w:val="en-US"/>
        </w:rPr>
        <w:t>Flavour</w:t>
      </w:r>
      <w:r w:rsidR="001803D2" w:rsidRPr="00D74A63">
        <w:rPr>
          <w:rFonts w:ascii="Calibri" w:hAnsi="Calibri" w:cs="Calibri"/>
          <w:szCs w:val="24"/>
          <w:lang w:val="en-US"/>
        </w:rPr>
        <w:t>, 187.</w:t>
      </w:r>
      <w:r>
        <w:fldChar w:fldCharType="end"/>
      </w:r>
    </w:p>
  </w:footnote>
  <w:footnote w:id="127">
    <w:p w14:paraId="7635191B" w14:textId="6C0B0542" w:rsidR="00356520" w:rsidRPr="00356520" w:rsidRDefault="00356520">
      <w:pPr>
        <w:pStyle w:val="FootnoteText"/>
        <w:rPr>
          <w:lang w:val="en-US"/>
        </w:rPr>
      </w:pPr>
      <w:r>
        <w:rPr>
          <w:rStyle w:val="FootnoteReference"/>
        </w:rPr>
        <w:footnoteRef/>
      </w:r>
      <w:r w:rsidRPr="00356520">
        <w:rPr>
          <w:lang w:val="en-US"/>
        </w:rPr>
        <w:t xml:space="preserve"> </w:t>
      </w:r>
      <w:r>
        <w:fldChar w:fldCharType="begin"/>
      </w:r>
      <w:r w:rsidR="00FF53F7">
        <w:rPr>
          <w:lang w:val="en-US"/>
        </w:rPr>
        <w:instrText xml:space="preserve"> ADDIN ZOTERO_ITEM CSL_CITATION {"citationID":"5DGnjSS0","properties":{"formattedCitation":"Ottolenghi u.\\uc0\\u160{}a., 191.","plainCitation":"Ottolenghi u. a., 191.","noteIndex":126},"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191"}],"schema":"https://github.com/citation-style-language/schema/raw/master/csl-citation.json"} </w:instrText>
      </w:r>
      <w:r>
        <w:fldChar w:fldCharType="separate"/>
      </w:r>
      <w:r w:rsidRPr="00E53CC4">
        <w:rPr>
          <w:rFonts w:ascii="Calibri" w:hAnsi="Calibri" w:cs="Calibri"/>
          <w:szCs w:val="24"/>
          <w:lang w:val="en-US"/>
        </w:rPr>
        <w:t>Ottolenghi u. a., 191.</w:t>
      </w:r>
      <w:r>
        <w:fldChar w:fldCharType="end"/>
      </w:r>
    </w:p>
  </w:footnote>
  <w:footnote w:id="128">
    <w:p w14:paraId="45A090AD" w14:textId="27E3EDC0" w:rsidR="00E47B95" w:rsidRPr="00D14062" w:rsidRDefault="00E47B95" w:rsidP="00E47B95">
      <w:pPr>
        <w:pStyle w:val="FootnoteText"/>
      </w:pPr>
      <w:r>
        <w:rPr>
          <w:rStyle w:val="FootnoteReference"/>
        </w:rPr>
        <w:footnoteRef/>
      </w:r>
      <w:r w:rsidRPr="00D14062">
        <w:t xml:space="preserve"> </w:t>
      </w:r>
      <w:r>
        <w:fldChar w:fldCharType="begin"/>
      </w:r>
      <w:r w:rsidR="00FF53F7">
        <w:instrText xml:space="preserve"> ADDIN ZOTERO_ITEM CSL_CITATION {"citationID":"BTdg3b4f","properties":{"formattedCitation":"\\uc0\\u8222{}ZEITmagazin\\uc0\\u8220{}.","plainCitation":"„ZEITmagazin“.","noteIndex":127},"citationItems":[{"id":96,"uris":["http://zotero.org/users/local/usTu59L8/items/EJMJD2IT"],"itemData":{"id":96,"type":"article-journal","title":"ZEITmagazin"}}],"schema":"https://github.com/citation-style-language/schema/raw/master/csl-citation.json"} </w:instrText>
      </w:r>
      <w:r>
        <w:fldChar w:fldCharType="separate"/>
      </w:r>
      <w:r w:rsidRPr="000663F2">
        <w:rPr>
          <w:rFonts w:ascii="Calibri" w:hAnsi="Calibri" w:cs="Calibri"/>
          <w:szCs w:val="24"/>
        </w:rPr>
        <w:t>„ZEITmagazin“.</w:t>
      </w:r>
      <w:r>
        <w:fldChar w:fldCharType="end"/>
      </w:r>
    </w:p>
  </w:footnote>
  <w:footnote w:id="129">
    <w:p w14:paraId="5B5D4DAD" w14:textId="671F66F2" w:rsidR="00BB467B" w:rsidRDefault="00BB467B" w:rsidP="00BB467B">
      <w:pPr>
        <w:pStyle w:val="FootnoteText"/>
      </w:pPr>
      <w:r>
        <w:rPr>
          <w:rStyle w:val="FootnoteReference"/>
        </w:rPr>
        <w:footnoteRef/>
      </w:r>
      <w:r>
        <w:t xml:space="preserve"> </w:t>
      </w:r>
      <w:r>
        <w:fldChar w:fldCharType="begin"/>
      </w:r>
      <w:r w:rsidR="00660220">
        <w:instrText xml:space="preserve"> ADDIN ZOTERO_ITEM CSL_CITATION {"citationID":"b7wqj8Ws","properties":{"formattedCitation":"Bikash Kumar und Marcela Kumar, {\\i{}Indien Originalrezepte und Interessantes \\uc0\\u252{}ber Land und Leute}, 5. Aufl., K\\uc0\\u252{}chen der Welt (M\\uc0\\u252{}nchen: Gr\\uc0\\u228{}fe und Unzer, 2006), 108.","plainCitation":"Bikash Kumar und Marcela Kumar, Indien Originalrezepte und Interessantes über Land und Leute, 5. Aufl., Küchen der Welt (München: Gräfe und Unzer, 2006), 108.","noteIndex":128},"citationItems":[{"id":91,"uris":["http://zotero.org/users/local/usTu59L8/items/C47NQU57"],"itemData":{"id":91,"type":"book","collection-title":"Küchen der Welt","edition":"5","event-place":"München","number-of-pages":"144","publisher":"Gräfe und Unzer","publisher-place":"München","title":"Indien Originalrezepte und Interessantes über Land und Leute","author":[{"family":"Kumar","given":"Bikash"},{"family":"Kumar","given":"Marcela"}],"issued":{"date-parts":[["2006"]]}},"locator":"108"}],"schema":"https://github.com/citation-style-language/schema/raw/master/csl-citation.json"} </w:instrText>
      </w:r>
      <w:r>
        <w:fldChar w:fldCharType="separate"/>
      </w:r>
      <w:r w:rsidRPr="00A8033E">
        <w:rPr>
          <w:rFonts w:ascii="Calibri" w:hAnsi="Calibri" w:cs="Calibri"/>
          <w:szCs w:val="24"/>
        </w:rPr>
        <w:t xml:space="preserve">Bikash Kumar und Marcela Kumar, </w:t>
      </w:r>
      <w:r w:rsidRPr="00A8033E">
        <w:rPr>
          <w:rFonts w:ascii="Calibri" w:hAnsi="Calibri" w:cs="Calibri"/>
          <w:i/>
          <w:iCs/>
          <w:szCs w:val="24"/>
        </w:rPr>
        <w:t>Indien Originalrezepte und Interessantes über Land und Leute</w:t>
      </w:r>
      <w:r w:rsidRPr="00A8033E">
        <w:rPr>
          <w:rFonts w:ascii="Calibri" w:hAnsi="Calibri" w:cs="Calibri"/>
          <w:szCs w:val="24"/>
        </w:rPr>
        <w:t>, 5. Aufl., Küchen der Welt (München: Gräfe und Unzer, 2006), 108.</w:t>
      </w:r>
      <w:r>
        <w:fldChar w:fldCharType="end"/>
      </w:r>
    </w:p>
  </w:footnote>
  <w:footnote w:id="130">
    <w:p w14:paraId="3FBFB25A" w14:textId="22735536" w:rsidR="00BB467B" w:rsidRPr="00824F81" w:rsidRDefault="00BB467B" w:rsidP="00BB467B">
      <w:pPr>
        <w:pStyle w:val="FootnoteText"/>
      </w:pPr>
      <w:r>
        <w:rPr>
          <w:rStyle w:val="FootnoteReference"/>
        </w:rPr>
        <w:footnoteRef/>
      </w:r>
      <w:r w:rsidRPr="00824F81">
        <w:t xml:space="preserve"> </w:t>
      </w:r>
      <w:r>
        <w:fldChar w:fldCharType="begin"/>
      </w:r>
      <w:r w:rsidR="00660220">
        <w:instrText xml:space="preserve"> ADDIN ZOTERO_ITEM CSL_CITATION {"citationID":"3YQeEp4J","properties":{"formattedCitation":"Raether, {\\i{}Lieblingsgerichte vom Wochenmarkt}, 78.","plainCitation":"Raether, Lieblingsgerichte vom Wochenmarkt, 78.","noteIndex":129},"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78"}],"schema":"https://github.com/citation-style-language/schema/raw/master/csl-citation.json"} </w:instrText>
      </w:r>
      <w:r>
        <w:fldChar w:fldCharType="separate"/>
      </w:r>
      <w:r w:rsidR="0091679F" w:rsidRPr="0091679F">
        <w:rPr>
          <w:rFonts w:ascii="Calibri" w:hAnsi="Calibri" w:cs="Calibri"/>
          <w:szCs w:val="24"/>
        </w:rPr>
        <w:t xml:space="preserve">Raether, </w:t>
      </w:r>
      <w:r w:rsidR="0091679F" w:rsidRPr="0091679F">
        <w:rPr>
          <w:rFonts w:ascii="Calibri" w:hAnsi="Calibri" w:cs="Calibri"/>
          <w:i/>
          <w:iCs/>
          <w:szCs w:val="24"/>
        </w:rPr>
        <w:t>Lieblingsgerichte vom Wochenmarkt</w:t>
      </w:r>
      <w:r w:rsidR="0091679F" w:rsidRPr="0091679F">
        <w:rPr>
          <w:rFonts w:ascii="Calibri" w:hAnsi="Calibri" w:cs="Calibri"/>
          <w:szCs w:val="24"/>
        </w:rPr>
        <w:t>, 78.</w:t>
      </w:r>
      <w:r>
        <w:fldChar w:fldCharType="end"/>
      </w:r>
    </w:p>
  </w:footnote>
  <w:footnote w:id="131">
    <w:p w14:paraId="77BC757C" w14:textId="77AB6346" w:rsidR="00E53CC4" w:rsidRPr="00B52869" w:rsidRDefault="00E53CC4">
      <w:pPr>
        <w:pStyle w:val="FootnoteText"/>
        <w:rPr>
          <w:lang w:val="en-US"/>
        </w:rPr>
      </w:pPr>
      <w:r>
        <w:rPr>
          <w:rStyle w:val="FootnoteReference"/>
        </w:rPr>
        <w:footnoteRef/>
      </w:r>
      <w:r w:rsidRPr="00B52869">
        <w:rPr>
          <w:lang w:val="en-US"/>
        </w:rPr>
        <w:t xml:space="preserve"> </w:t>
      </w:r>
      <w:r>
        <w:fldChar w:fldCharType="begin"/>
      </w:r>
      <w:r w:rsidR="00FF53F7">
        <w:rPr>
          <w:lang w:val="en-US"/>
        </w:rPr>
        <w:instrText xml:space="preserve"> ADDIN ZOTERO_ITEM CSL_CITATION {"citationID":"XITq8fba","properties":{"formattedCitation":"Ottolenghi u.\\uc0\\u160{}a., {\\i{}Flavour}, 159.","plainCitation":"Ottolenghi u. a., Flavour, 159.","noteIndex":130},"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159"}],"schema":"https://github.com/citation-style-language/schema/raw/master/csl-citation.json"} </w:instrText>
      </w:r>
      <w:r>
        <w:fldChar w:fldCharType="separate"/>
      </w:r>
      <w:r w:rsidR="0091679F" w:rsidRPr="00B52869">
        <w:rPr>
          <w:rFonts w:ascii="Calibri" w:hAnsi="Calibri" w:cs="Calibri"/>
          <w:szCs w:val="24"/>
          <w:lang w:val="en-US"/>
        </w:rPr>
        <w:t xml:space="preserve">Ottolenghi u. a., </w:t>
      </w:r>
      <w:r w:rsidR="0091679F" w:rsidRPr="00B52869">
        <w:rPr>
          <w:rFonts w:ascii="Calibri" w:hAnsi="Calibri" w:cs="Calibri"/>
          <w:i/>
          <w:iCs/>
          <w:szCs w:val="24"/>
          <w:lang w:val="en-US"/>
        </w:rPr>
        <w:t>Flavour</w:t>
      </w:r>
      <w:r w:rsidR="0091679F" w:rsidRPr="00B52869">
        <w:rPr>
          <w:rFonts w:ascii="Calibri" w:hAnsi="Calibri" w:cs="Calibri"/>
          <w:szCs w:val="24"/>
          <w:lang w:val="en-US"/>
        </w:rPr>
        <w:t>, 159.</w:t>
      </w:r>
      <w:r>
        <w:fldChar w:fldCharType="end"/>
      </w:r>
    </w:p>
  </w:footnote>
  <w:footnote w:id="132">
    <w:p w14:paraId="75D69DB3" w14:textId="2B4E5882" w:rsidR="001C0DAD" w:rsidRPr="00B52869" w:rsidRDefault="001C0DAD" w:rsidP="001C0DAD">
      <w:pPr>
        <w:pStyle w:val="FootnoteText"/>
        <w:rPr>
          <w:lang w:val="en-US"/>
        </w:rPr>
      </w:pPr>
      <w:r>
        <w:rPr>
          <w:rStyle w:val="FootnoteReference"/>
        </w:rPr>
        <w:footnoteRef/>
      </w:r>
      <w:r w:rsidRPr="00B52869">
        <w:rPr>
          <w:lang w:val="en-US"/>
        </w:rPr>
        <w:t xml:space="preserve"> </w:t>
      </w:r>
      <w:r>
        <w:fldChar w:fldCharType="begin"/>
      </w:r>
      <w:r w:rsidR="00FF53F7">
        <w:rPr>
          <w:lang w:val="en-US"/>
        </w:rPr>
        <w:instrText xml:space="preserve"> ADDIN ZOTERO_ITEM CSL_CITATION {"citationID":"UjjeEEFf","properties":{"formattedCitation":"Ottolenghi, {\\i{}Ottolenghi simple - Das Kochbuch}, 25.","plainCitation":"Ottolenghi, Ottolenghi simple - Das Kochbuch, 25.","noteIndex":131},"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25"}],"schema":"https://github.com/citation-style-language/schema/raw/master/csl-citation.json"} </w:instrText>
      </w:r>
      <w:r>
        <w:fldChar w:fldCharType="separate"/>
      </w:r>
      <w:r w:rsidR="0091679F" w:rsidRPr="00B52869">
        <w:rPr>
          <w:rFonts w:ascii="Calibri" w:hAnsi="Calibri" w:cs="Calibri"/>
          <w:szCs w:val="24"/>
          <w:lang w:val="en-US"/>
        </w:rPr>
        <w:t xml:space="preserve">Ottolenghi, </w:t>
      </w:r>
      <w:r w:rsidR="0091679F" w:rsidRPr="00B52869">
        <w:rPr>
          <w:rFonts w:ascii="Calibri" w:hAnsi="Calibri" w:cs="Calibri"/>
          <w:i/>
          <w:iCs/>
          <w:szCs w:val="24"/>
          <w:lang w:val="en-US"/>
        </w:rPr>
        <w:t>Ottolenghi simple - Das Kochbuch</w:t>
      </w:r>
      <w:r w:rsidR="0091679F" w:rsidRPr="00B52869">
        <w:rPr>
          <w:rFonts w:ascii="Calibri" w:hAnsi="Calibri" w:cs="Calibri"/>
          <w:szCs w:val="24"/>
          <w:lang w:val="en-US"/>
        </w:rPr>
        <w:t>, 25.</w:t>
      </w:r>
      <w:r>
        <w:fldChar w:fldCharType="end"/>
      </w:r>
    </w:p>
  </w:footnote>
  <w:footnote w:id="133">
    <w:p w14:paraId="678309F4" w14:textId="3A167819" w:rsidR="00F2311E" w:rsidRPr="00B52869" w:rsidRDefault="00F2311E">
      <w:pPr>
        <w:pStyle w:val="FootnoteText"/>
        <w:rPr>
          <w:lang w:val="en-US"/>
        </w:rPr>
      </w:pPr>
      <w:r>
        <w:rPr>
          <w:rStyle w:val="FootnoteReference"/>
        </w:rPr>
        <w:footnoteRef/>
      </w:r>
      <w:r w:rsidRPr="00B52869">
        <w:rPr>
          <w:lang w:val="en-US"/>
        </w:rPr>
        <w:t xml:space="preserve"> </w:t>
      </w:r>
      <w:r>
        <w:fldChar w:fldCharType="begin"/>
      </w:r>
      <w:r w:rsidR="00FF53F7">
        <w:rPr>
          <w:lang w:val="en-US"/>
        </w:rPr>
        <w:instrText xml:space="preserve"> ADDIN ZOTERO_ITEM CSL_CITATION {"citationID":"44kR7c9Q","properties":{"formattedCitation":"Ottolenghi u.\\uc0\\u160{}a., {\\i{}Flavour}, 80.","plainCitation":"Ottolenghi u. a., Flavour, 80.","noteIndex":132},"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80"}],"schema":"https://github.com/citation-style-language/schema/raw/master/csl-citation.json"} </w:instrText>
      </w:r>
      <w:r>
        <w:fldChar w:fldCharType="separate"/>
      </w:r>
      <w:r w:rsidR="0091679F" w:rsidRPr="00B52869">
        <w:rPr>
          <w:rFonts w:ascii="Calibri" w:hAnsi="Calibri" w:cs="Calibri"/>
          <w:szCs w:val="24"/>
          <w:lang w:val="en-US"/>
        </w:rPr>
        <w:t xml:space="preserve">Ottolenghi u. a., </w:t>
      </w:r>
      <w:r w:rsidR="0091679F" w:rsidRPr="00B52869">
        <w:rPr>
          <w:rFonts w:ascii="Calibri" w:hAnsi="Calibri" w:cs="Calibri"/>
          <w:i/>
          <w:iCs/>
          <w:szCs w:val="24"/>
          <w:lang w:val="en-US"/>
        </w:rPr>
        <w:t>Flavour</w:t>
      </w:r>
      <w:r w:rsidR="0091679F" w:rsidRPr="00B52869">
        <w:rPr>
          <w:rFonts w:ascii="Calibri" w:hAnsi="Calibri" w:cs="Calibri"/>
          <w:szCs w:val="24"/>
          <w:lang w:val="en-US"/>
        </w:rPr>
        <w:t>, 80.</w:t>
      </w:r>
      <w:r>
        <w:fldChar w:fldCharType="end"/>
      </w:r>
    </w:p>
  </w:footnote>
  <w:footnote w:id="134">
    <w:p w14:paraId="35E2A03A" w14:textId="447B3799" w:rsidR="00C23E4C" w:rsidRPr="00C351A4" w:rsidRDefault="00C23E4C">
      <w:pPr>
        <w:pStyle w:val="FootnoteText"/>
        <w:rPr>
          <w:lang w:val="en-US"/>
        </w:rPr>
      </w:pPr>
      <w:r>
        <w:rPr>
          <w:rStyle w:val="FootnoteReference"/>
        </w:rPr>
        <w:footnoteRef/>
      </w:r>
      <w:r w:rsidRPr="00C351A4">
        <w:rPr>
          <w:lang w:val="en-US"/>
        </w:rPr>
        <w:t xml:space="preserve"> </w:t>
      </w:r>
      <w:r>
        <w:fldChar w:fldCharType="begin"/>
      </w:r>
      <w:r w:rsidR="00FF53F7">
        <w:rPr>
          <w:lang w:val="en-US"/>
        </w:rPr>
        <w:instrText xml:space="preserve"> ADDIN ZOTERO_ITEM CSL_CITATION {"citationID":"321rj0Cj","properties":{"formattedCitation":"Sodha und Loftus, {\\i{}Indisch vegetarisch}, 126.","plainCitation":"Sodha und Loftus, Indisch vegetarisch, 126.","noteIndex":133},"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126"}],"schema":"https://github.com/citation-style-language/schema/raw/master/csl-citation.json"} </w:instrText>
      </w:r>
      <w:r>
        <w:fldChar w:fldCharType="separate"/>
      </w:r>
      <w:r w:rsidRPr="00C351A4">
        <w:rPr>
          <w:rFonts w:ascii="Calibri" w:hAnsi="Calibri" w:cs="Calibri"/>
          <w:szCs w:val="24"/>
          <w:lang w:val="en-US"/>
        </w:rPr>
        <w:t xml:space="preserve">Sodha und Loftus, </w:t>
      </w:r>
      <w:r w:rsidRPr="00C351A4">
        <w:rPr>
          <w:rFonts w:ascii="Calibri" w:hAnsi="Calibri" w:cs="Calibri"/>
          <w:i/>
          <w:iCs/>
          <w:szCs w:val="24"/>
          <w:lang w:val="en-US"/>
        </w:rPr>
        <w:t>Indisch vegetarisch</w:t>
      </w:r>
      <w:r w:rsidRPr="00C351A4">
        <w:rPr>
          <w:rFonts w:ascii="Calibri" w:hAnsi="Calibri" w:cs="Calibri"/>
          <w:szCs w:val="24"/>
          <w:lang w:val="en-US"/>
        </w:rPr>
        <w:t>, 126.</w:t>
      </w:r>
      <w:r>
        <w:fldChar w:fldCharType="end"/>
      </w:r>
    </w:p>
  </w:footnote>
  <w:footnote w:id="135">
    <w:p w14:paraId="505C48E7" w14:textId="3B6E91F8" w:rsidR="0013190E" w:rsidRDefault="0013190E" w:rsidP="0013190E">
      <w:pPr>
        <w:pStyle w:val="FootnoteText"/>
      </w:pPr>
      <w:r>
        <w:rPr>
          <w:rStyle w:val="FootnoteReference"/>
        </w:rPr>
        <w:footnoteRef/>
      </w:r>
      <w:r>
        <w:t xml:space="preserve"> </w:t>
      </w:r>
      <w:r>
        <w:fldChar w:fldCharType="begin"/>
      </w:r>
      <w:r w:rsidR="00FF53F7">
        <w:instrText xml:space="preserve"> ADDIN ZOTERO_ITEM CSL_CITATION {"citationID":"WLKMAYMT","properties":{"formattedCitation":"S\\uc0\\u228{}lzer, {\\i{}Die echte Jeden-Tag-K\\uc0\\u252{}che}, 49.","plainCitation":"Sälzer, Die echte Jeden-Tag-Küche, 49.","noteIndex":134},"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49"}],"schema":"https://github.com/citation-style-language/schema/raw/master/csl-citation.json"} </w:instrText>
      </w:r>
      <w:r>
        <w:fldChar w:fldCharType="separate"/>
      </w:r>
      <w:r w:rsidRPr="00145A63">
        <w:rPr>
          <w:rFonts w:ascii="Calibri" w:hAnsi="Calibri" w:cs="Calibri"/>
          <w:szCs w:val="24"/>
        </w:rPr>
        <w:t xml:space="preserve">Sälzer, </w:t>
      </w:r>
      <w:r w:rsidRPr="00145A63">
        <w:rPr>
          <w:rFonts w:ascii="Calibri" w:hAnsi="Calibri" w:cs="Calibri"/>
          <w:i/>
          <w:iCs/>
          <w:szCs w:val="24"/>
        </w:rPr>
        <w:t>Die echte Jeden-Tag-Küche</w:t>
      </w:r>
      <w:r w:rsidRPr="00145A63">
        <w:rPr>
          <w:rFonts w:ascii="Calibri" w:hAnsi="Calibri" w:cs="Calibri"/>
          <w:szCs w:val="24"/>
        </w:rPr>
        <w:t>, 49.</w:t>
      </w:r>
      <w:r>
        <w:fldChar w:fldCharType="end"/>
      </w:r>
    </w:p>
  </w:footnote>
  <w:footnote w:id="136">
    <w:p w14:paraId="16039A94" w14:textId="30AB128D" w:rsidR="00A612C3" w:rsidRDefault="00A612C3">
      <w:pPr>
        <w:pStyle w:val="FootnoteText"/>
      </w:pPr>
      <w:r>
        <w:rPr>
          <w:rStyle w:val="FootnoteReference"/>
        </w:rPr>
        <w:footnoteRef/>
      </w:r>
      <w:r>
        <w:t xml:space="preserve"> </w:t>
      </w:r>
      <w:r>
        <w:fldChar w:fldCharType="begin"/>
      </w:r>
      <w:r w:rsidR="00FF53F7">
        <w:instrText xml:space="preserve"> ADDIN ZOTERO_ITEM CSL_CITATION {"citationID":"IJ8aQ2cg","properties":{"formattedCitation":"Sodha und Loftus, {\\i{}Indisch vegetarisch}, 133.","plainCitation":"Sodha und Loftus, Indisch vegetarisch, 133.","noteIndex":135},"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133"}],"schema":"https://github.com/citation-style-language/schema/raw/master/csl-citation.json"} </w:instrText>
      </w:r>
      <w:r>
        <w:fldChar w:fldCharType="separate"/>
      </w:r>
      <w:r w:rsidR="0091679F" w:rsidRPr="0091679F">
        <w:rPr>
          <w:rFonts w:ascii="Calibri" w:hAnsi="Calibri" w:cs="Calibri"/>
          <w:szCs w:val="24"/>
        </w:rPr>
        <w:t xml:space="preserve">Sodha und Loftus, </w:t>
      </w:r>
      <w:r w:rsidR="0091679F" w:rsidRPr="0091679F">
        <w:rPr>
          <w:rFonts w:ascii="Calibri" w:hAnsi="Calibri" w:cs="Calibri"/>
          <w:i/>
          <w:iCs/>
          <w:szCs w:val="24"/>
        </w:rPr>
        <w:t>Indisch vegetarisch</w:t>
      </w:r>
      <w:r w:rsidR="0091679F" w:rsidRPr="0091679F">
        <w:rPr>
          <w:rFonts w:ascii="Calibri" w:hAnsi="Calibri" w:cs="Calibri"/>
          <w:szCs w:val="24"/>
        </w:rPr>
        <w:t>, 133.</w:t>
      </w:r>
      <w:r>
        <w:fldChar w:fldCharType="end"/>
      </w:r>
    </w:p>
  </w:footnote>
  <w:footnote w:id="137">
    <w:p w14:paraId="24FF1DE3" w14:textId="6E478D21" w:rsidR="00C645C7" w:rsidRDefault="00C645C7">
      <w:pPr>
        <w:pStyle w:val="FootnoteText"/>
      </w:pPr>
      <w:r>
        <w:rPr>
          <w:rStyle w:val="FootnoteReference"/>
        </w:rPr>
        <w:footnoteRef/>
      </w:r>
      <w:r>
        <w:t xml:space="preserve"> </w:t>
      </w:r>
      <w:r>
        <w:fldChar w:fldCharType="begin"/>
      </w:r>
      <w:r w:rsidR="00FF53F7">
        <w:instrText xml:space="preserve"> ADDIN ZOTERO_ITEM CSL_CITATION {"citationID":"cDNNay4J","properties":{"formattedCitation":"Sodha und Loftus, 143.","plainCitation":"Sodha und Loftus, 143.","noteIndex":136},"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143"}],"schema":"https://github.com/citation-style-language/schema/raw/master/csl-citation.json"} </w:instrText>
      </w:r>
      <w:r>
        <w:fldChar w:fldCharType="separate"/>
      </w:r>
      <w:r w:rsidRPr="00C645C7">
        <w:rPr>
          <w:rFonts w:ascii="Calibri" w:hAnsi="Calibri" w:cs="Calibri"/>
        </w:rPr>
        <w:t>Sodha und Loftus, 143.</w:t>
      </w:r>
      <w:r>
        <w:fldChar w:fldCharType="end"/>
      </w:r>
    </w:p>
  </w:footnote>
  <w:footnote w:id="138">
    <w:p w14:paraId="5FEB0398" w14:textId="515D14D6" w:rsidR="0054084C" w:rsidRDefault="0054084C">
      <w:pPr>
        <w:pStyle w:val="FootnoteText"/>
      </w:pPr>
      <w:r>
        <w:rPr>
          <w:rStyle w:val="FootnoteReference"/>
        </w:rPr>
        <w:footnoteRef/>
      </w:r>
      <w:r>
        <w:t xml:space="preserve"> </w:t>
      </w:r>
      <w:r>
        <w:fldChar w:fldCharType="begin"/>
      </w:r>
      <w:r w:rsidR="00660220">
        <w:instrText xml:space="preserve"> ADDIN ZOTERO_ITEM CSL_CITATION {"citationID":"REXg0Vgo","properties":{"formattedCitation":"Ben Kindler, {\\i{}Bangkok original streetfood authentische Rezepte aus Thailand} (Aarau: AT Verlag, 2019), 81.","plainCitation":"Ben Kindler, Bangkok original streetfood authentische Rezepte aus Thailand (Aarau: AT Verlag, 2019), 81.","noteIndex":137},"citationItems":[{"id":22,"uris":["http://zotero.org/users/local/usTu59L8/items/TY36UF53"],"itemData":{"id":22,"type":"book","event-place":"Aarau","ISBN":"978-3-03902-052-2","language":"ger","note":"OCLC: 1107428225","publisher":"AT Verlag","publisher-place":"Aarau","source":"Open WorldCat","title":"Bangkok original streetfood authentische Rezepte aus Thailand","author":[{"family":"Kindler","given":"Ben"}],"issued":{"date-parts":[["2019"]]}},"locator":"81"}],"schema":"https://github.com/citation-style-language/schema/raw/master/csl-citation.json"} </w:instrText>
      </w:r>
      <w:r>
        <w:fldChar w:fldCharType="separate"/>
      </w:r>
      <w:r w:rsidRPr="0054084C">
        <w:rPr>
          <w:rFonts w:ascii="Calibri" w:hAnsi="Calibri" w:cs="Calibri"/>
          <w:szCs w:val="24"/>
        </w:rPr>
        <w:t xml:space="preserve">Ben Kindler, </w:t>
      </w:r>
      <w:r w:rsidRPr="0054084C">
        <w:rPr>
          <w:rFonts w:ascii="Calibri" w:hAnsi="Calibri" w:cs="Calibri"/>
          <w:i/>
          <w:iCs/>
          <w:szCs w:val="24"/>
        </w:rPr>
        <w:t>Bangkok original streetfood authentische Rezepte aus Thailand</w:t>
      </w:r>
      <w:r w:rsidRPr="0054084C">
        <w:rPr>
          <w:rFonts w:ascii="Calibri" w:hAnsi="Calibri" w:cs="Calibri"/>
          <w:szCs w:val="24"/>
        </w:rPr>
        <w:t xml:space="preserve"> (Aarau: AT Verlag, 2019), 81.</w:t>
      </w:r>
      <w:r>
        <w:fldChar w:fldCharType="end"/>
      </w:r>
    </w:p>
  </w:footnote>
  <w:footnote w:id="139">
    <w:p w14:paraId="7A1C66D0" w14:textId="71A7FAF8" w:rsidR="006D3BB3" w:rsidRDefault="006D3BB3" w:rsidP="006D3BB3">
      <w:pPr>
        <w:pStyle w:val="FootnoteText"/>
      </w:pPr>
      <w:r>
        <w:rPr>
          <w:rStyle w:val="FootnoteReference"/>
        </w:rPr>
        <w:footnoteRef/>
      </w:r>
      <w:r>
        <w:t xml:space="preserve"> </w:t>
      </w:r>
      <w:r>
        <w:fldChar w:fldCharType="begin"/>
      </w:r>
      <w:r w:rsidR="00660220">
        <w:instrText xml:space="preserve"> ADDIN ZOTERO_ITEM CSL_CITATION {"citationID":"BFcgTQyL","properties":{"formattedCitation":"Ottolenghi und Tamimi, {\\i{}Jerusalem}, 46.","plainCitation":"Ottolenghi und Tamimi, Jerusalem, 46.","noteIndex":138},"citationItems":[{"id":94,"uris":["http://zotero.org/users/local/usTu59L8/items/9YPMVACQ"],"itemData":{"id":94,"type":"book","edition":"15. Auflage","event-place":"München","ISBN":"978-3-8310-2333-2","language":"ger","number-of-pages":"318","publisher":"Dorling Kindersley","publisher-place":"München","source":"K10plus ISBN","title":"Jerusalem: Das Kochbuch","title-short":"Jerusalem","author":[{"family":"Ottolenghi","given":"Yotam"},{"family":"Tamimi","given":"Sami"}],"issued":{"date-parts":[["2017"]]}},"locator":"46"}],"schema":"https://github.com/citation-style-language/schema/raw/master/csl-citation.json"} </w:instrText>
      </w:r>
      <w:r>
        <w:fldChar w:fldCharType="separate"/>
      </w:r>
      <w:r w:rsidR="0091679F" w:rsidRPr="0091679F">
        <w:rPr>
          <w:rFonts w:ascii="Calibri" w:hAnsi="Calibri" w:cs="Calibri"/>
          <w:szCs w:val="24"/>
        </w:rPr>
        <w:t xml:space="preserve">Ottolenghi und Tamimi, </w:t>
      </w:r>
      <w:r w:rsidR="0091679F" w:rsidRPr="0091679F">
        <w:rPr>
          <w:rFonts w:ascii="Calibri" w:hAnsi="Calibri" w:cs="Calibri"/>
          <w:i/>
          <w:iCs/>
          <w:szCs w:val="24"/>
        </w:rPr>
        <w:t>Jerusalem</w:t>
      </w:r>
      <w:r w:rsidR="0091679F" w:rsidRPr="0091679F">
        <w:rPr>
          <w:rFonts w:ascii="Calibri" w:hAnsi="Calibri" w:cs="Calibri"/>
          <w:szCs w:val="24"/>
        </w:rPr>
        <w:t>, 46.</w:t>
      </w:r>
      <w:r>
        <w:fldChar w:fldCharType="end"/>
      </w:r>
    </w:p>
  </w:footnote>
  <w:footnote w:id="140">
    <w:p w14:paraId="4E03A42E" w14:textId="0B0E07D4" w:rsidR="00BB467B" w:rsidRDefault="00BB467B" w:rsidP="00BB467B">
      <w:pPr>
        <w:pStyle w:val="FootnoteText"/>
      </w:pPr>
      <w:r>
        <w:rPr>
          <w:rStyle w:val="FootnoteReference"/>
        </w:rPr>
        <w:footnoteRef/>
      </w:r>
      <w:r>
        <w:t xml:space="preserve"> </w:t>
      </w:r>
      <w:r>
        <w:fldChar w:fldCharType="begin"/>
      </w:r>
      <w:r w:rsidR="00660220">
        <w:instrText xml:space="preserve"> ADDIN ZOTERO_ITEM CSL_CITATION {"citationID":"rUu1EFz0","properties":{"formattedCitation":"Raether, {\\i{}Lieblingsgerichte vom Wochenmarkt}, 114.","plainCitation":"Raether, Lieblingsgerichte vom Wochenmarkt, 114.","noteIndex":139},"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114"}],"schema":"https://github.com/citation-style-language/schema/raw/master/csl-citation.json"} </w:instrText>
      </w:r>
      <w:r>
        <w:fldChar w:fldCharType="separate"/>
      </w:r>
      <w:r w:rsidRPr="004F7885">
        <w:rPr>
          <w:rFonts w:ascii="Calibri" w:hAnsi="Calibri" w:cs="Calibri"/>
          <w:szCs w:val="24"/>
        </w:rPr>
        <w:t xml:space="preserve">Raether, </w:t>
      </w:r>
      <w:r w:rsidRPr="004F7885">
        <w:rPr>
          <w:rFonts w:ascii="Calibri" w:hAnsi="Calibri" w:cs="Calibri"/>
          <w:i/>
          <w:iCs/>
          <w:szCs w:val="24"/>
        </w:rPr>
        <w:t>Lieblingsgerichte vom Wochenmarkt</w:t>
      </w:r>
      <w:r w:rsidRPr="004F7885">
        <w:rPr>
          <w:rFonts w:ascii="Calibri" w:hAnsi="Calibri" w:cs="Calibri"/>
          <w:szCs w:val="24"/>
        </w:rPr>
        <w:t>, 114.</w:t>
      </w:r>
      <w:r>
        <w:fldChar w:fldCharType="end"/>
      </w:r>
    </w:p>
  </w:footnote>
  <w:footnote w:id="141">
    <w:p w14:paraId="7CBE4EBA" w14:textId="4EB7F10F" w:rsidR="00BB467B" w:rsidRPr="00BB467B" w:rsidRDefault="00BB467B" w:rsidP="00BB467B">
      <w:pPr>
        <w:pStyle w:val="FootnoteText"/>
      </w:pPr>
      <w:r>
        <w:rPr>
          <w:rStyle w:val="FootnoteReference"/>
        </w:rPr>
        <w:footnoteRef/>
      </w:r>
      <w:r w:rsidRPr="00BB467B">
        <w:t xml:space="preserve"> </w:t>
      </w:r>
      <w:r>
        <w:fldChar w:fldCharType="begin"/>
      </w:r>
      <w:r w:rsidR="00660220">
        <w:instrText xml:space="preserve"> ADDIN ZOTERO_ITEM CSL_CITATION {"citationID":"0sbl7wUY","properties":{"formattedCitation":"Raether, 102.","plainCitation":"Raether, 102.","noteIndex":140},"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102"}],"schema":"https://github.com/citation-style-language/schema/raw/master/csl-citation.json"} </w:instrText>
      </w:r>
      <w:r>
        <w:fldChar w:fldCharType="separate"/>
      </w:r>
      <w:r w:rsidRPr="00BB467B">
        <w:rPr>
          <w:rFonts w:ascii="Calibri" w:hAnsi="Calibri" w:cs="Calibri"/>
        </w:rPr>
        <w:t>Raether, 102.</w:t>
      </w:r>
      <w:r>
        <w:fldChar w:fldCharType="end"/>
      </w:r>
    </w:p>
  </w:footnote>
  <w:footnote w:id="142">
    <w:p w14:paraId="2A615E3C" w14:textId="37F73F2E" w:rsidR="00BB467B" w:rsidRDefault="00BB467B" w:rsidP="00BB467B">
      <w:pPr>
        <w:pStyle w:val="FootnoteText"/>
      </w:pPr>
      <w:r>
        <w:rPr>
          <w:rStyle w:val="FootnoteReference"/>
        </w:rPr>
        <w:footnoteRef/>
      </w:r>
      <w:r w:rsidRPr="00BB467B">
        <w:t xml:space="preserve"> </w:t>
      </w:r>
      <w:r>
        <w:fldChar w:fldCharType="begin"/>
      </w:r>
      <w:r w:rsidR="00660220">
        <w:instrText xml:space="preserve"> ADDIN ZOTERO_ITEM CSL_CITATION {"citationID":"XzyvbbiJ","properties":{"formattedCitation":"Elisabeth Raether, {\\i{}Das Beste vom Wochenmarkt neue frische und saisonale Rezepte aus dem ZEIT-Magazin}, Originalausgabe, 1. Auflage (M\\uc0\\u252{}nchen: riva, 2017), 14.","plainCitation":"Elisabeth Raether, Das Beste vom Wochenmarkt neue frische und saisonale Rezepte aus dem ZEIT-Magazin, Originalausgabe, 1. Auflage (München: riva, 2017), 14.","noteIndex":141},"citationItems":[{"id":67,"uris":["http://zotero.org/users/local/usTu59L8/items/QLVCWGWT"],"itemData":{"id":67,"type":"book","edition":"Originalausgabe, 1. Auflage","event-place":"München","ISBN":"978-3-7423-0309-7","language":"ger","note":"OCLC: 1011381508","publisher":"riva","publisher-place":"München","source":"Open WorldCat","title":"Das Beste vom Wochenmarkt neue frische und saisonale Rezepte aus dem ZEIT-Magazin","author":[{"family":"Raether","given":"Elisabeth"}],"issued":{"date-parts":[["2017"]]}},"locator":"14"}],"schema":"https://github.com/citation-style-language/schema/raw/master/csl-citation.json"} </w:instrText>
      </w:r>
      <w:r>
        <w:fldChar w:fldCharType="separate"/>
      </w:r>
      <w:r w:rsidRPr="00BB467B">
        <w:rPr>
          <w:rFonts w:ascii="Calibri" w:hAnsi="Calibri" w:cs="Calibri"/>
          <w:szCs w:val="24"/>
        </w:rPr>
        <w:t xml:space="preserve">Elisabeth Raether, </w:t>
      </w:r>
      <w:r w:rsidRPr="00BB467B">
        <w:rPr>
          <w:rFonts w:ascii="Calibri" w:hAnsi="Calibri" w:cs="Calibri"/>
          <w:i/>
          <w:iCs/>
          <w:szCs w:val="24"/>
        </w:rPr>
        <w:t>Das Beste vom Wochenmarkt neue frische und saisonale Rezepte aus dem ZEIT-Magazin</w:t>
      </w:r>
      <w:r w:rsidRPr="00BB467B">
        <w:rPr>
          <w:rFonts w:ascii="Calibri" w:hAnsi="Calibri" w:cs="Calibri"/>
          <w:szCs w:val="24"/>
        </w:rPr>
        <w:t xml:space="preserve">, Originalausgabe, 1. </w:t>
      </w:r>
      <w:r w:rsidRPr="00084E69">
        <w:rPr>
          <w:rFonts w:ascii="Calibri" w:hAnsi="Calibri" w:cs="Calibri"/>
          <w:szCs w:val="24"/>
        </w:rPr>
        <w:t>Auflage (München: riva, 2017), 14.</w:t>
      </w:r>
      <w:r>
        <w:fldChar w:fldCharType="end"/>
      </w:r>
    </w:p>
  </w:footnote>
  <w:footnote w:id="143">
    <w:p w14:paraId="7468E5E1" w14:textId="326BCD47" w:rsidR="00BB467B" w:rsidRDefault="00BB467B" w:rsidP="00BB467B">
      <w:pPr>
        <w:pStyle w:val="FootnoteText"/>
      </w:pPr>
      <w:r>
        <w:rPr>
          <w:rStyle w:val="FootnoteReference"/>
        </w:rPr>
        <w:footnoteRef/>
      </w:r>
      <w:r>
        <w:t xml:space="preserve"> </w:t>
      </w:r>
      <w:r>
        <w:fldChar w:fldCharType="begin"/>
      </w:r>
      <w:r w:rsidR="00FF53F7">
        <w:instrText xml:space="preserve"> ADDIN ZOTERO_ITEM CSL_CITATION {"citationID":"0qzk2yiO","properties":{"formattedCitation":"\\uc0\\u8222{}ZEITmagazin\\uc0\\u8220{}.","plainCitation":"„ZEITmagazin“.","noteIndex":142},"citationItems":[{"id":96,"uris":["http://zotero.org/users/local/usTu59L8/items/EJMJD2IT"],"itemData":{"id":96,"type":"article-journal","title":"ZEITmagazin"}}],"schema":"https://github.com/citation-style-language/schema/raw/master/csl-citation.json"} </w:instrText>
      </w:r>
      <w:r>
        <w:fldChar w:fldCharType="separate"/>
      </w:r>
      <w:r w:rsidRPr="00B64D25">
        <w:rPr>
          <w:rFonts w:ascii="Calibri" w:hAnsi="Calibri" w:cs="Calibri"/>
          <w:szCs w:val="24"/>
        </w:rPr>
        <w:t>„ZEITmagazin“.</w:t>
      </w:r>
      <w:r>
        <w:fldChar w:fldCharType="end"/>
      </w:r>
    </w:p>
  </w:footnote>
  <w:footnote w:id="144">
    <w:p w14:paraId="1921FF7C" w14:textId="4FD811F8" w:rsidR="00BB467B" w:rsidRDefault="00BB467B" w:rsidP="00BB467B">
      <w:pPr>
        <w:pStyle w:val="FootnoteText"/>
      </w:pPr>
      <w:r>
        <w:rPr>
          <w:rStyle w:val="FootnoteReference"/>
        </w:rPr>
        <w:footnoteRef/>
      </w:r>
      <w:r>
        <w:t xml:space="preserve"> </w:t>
      </w:r>
      <w:r>
        <w:fldChar w:fldCharType="begin"/>
      </w:r>
      <w:r w:rsidR="00FF53F7">
        <w:instrText xml:space="preserve"> ADDIN ZOTERO_ITEM CSL_CITATION {"citationID":"aLQU95ZD","properties":{"formattedCitation":"\\uc0\\u8222{}ZEITmagazin\\uc0\\u8220{}.","plainCitation":"„ZEITmagazin“.","noteIndex":143},"citationItems":[{"id":96,"uris":["http://zotero.org/users/local/usTu59L8/items/EJMJD2IT"],"itemData":{"id":96,"type":"article-journal","title":"ZEITmagazin"}}],"schema":"https://github.com/citation-style-language/schema/raw/master/csl-citation.json"} </w:instrText>
      </w:r>
      <w:r>
        <w:fldChar w:fldCharType="separate"/>
      </w:r>
      <w:r w:rsidRPr="0065762E">
        <w:rPr>
          <w:rFonts w:ascii="Calibri" w:hAnsi="Calibri" w:cs="Calibri"/>
          <w:szCs w:val="24"/>
        </w:rPr>
        <w:t>„ZEITmagazin“.</w:t>
      </w:r>
      <w:r>
        <w:fldChar w:fldCharType="end"/>
      </w:r>
    </w:p>
  </w:footnote>
  <w:footnote w:id="145">
    <w:p w14:paraId="40F7F4E6" w14:textId="4CED18C6" w:rsidR="006D3BB3" w:rsidRDefault="006D3BB3" w:rsidP="006D3BB3">
      <w:pPr>
        <w:pStyle w:val="FootnoteText"/>
      </w:pPr>
      <w:r>
        <w:rPr>
          <w:rStyle w:val="FootnoteReference"/>
        </w:rPr>
        <w:footnoteRef/>
      </w:r>
      <w:r>
        <w:t xml:space="preserve"> </w:t>
      </w:r>
      <w:r>
        <w:fldChar w:fldCharType="begin"/>
      </w:r>
      <w:r w:rsidR="00660220">
        <w:instrText xml:space="preserve"> ADDIN ZOTERO_ITEM CSL_CITATION {"citationID":"H4faLyYJ","properties":{"formattedCitation":"{\\i{}30-Minuten-K\\uc0\\u252{}che}, 1. Aufl (M\\uc0\\u252{}nchen: Zabert Sandmann, 2013), 22.","plainCitation":"30-Minuten-Küche, 1. Aufl (München: Zabert Sandmann, 2013), 22.","noteIndex":144},"citationItems":[{"id":51,"uris":["http://zotero.org/users/local/usTu59L8/items/47B5FBMY"],"itemData":{"id":51,"type":"book","edition":"1. Aufl","event-place":"München","ISBN":"978-3-89883-379-0","language":"ger","note":"OCLC: 864484090","publisher":"Zabert Sandmann","publisher-place":"München","source":"Open WorldCat","title":"30-Minuten-Küche","issued":{"date-parts":[["2013"]]}},"locator":"22"}],"schema":"https://github.com/citation-style-language/schema/raw/master/csl-citation.json"} </w:instrText>
      </w:r>
      <w:r>
        <w:fldChar w:fldCharType="separate"/>
      </w:r>
      <w:r w:rsidR="0091679F" w:rsidRPr="0091679F">
        <w:rPr>
          <w:rFonts w:ascii="Calibri" w:hAnsi="Calibri" w:cs="Calibri"/>
          <w:i/>
          <w:iCs/>
          <w:szCs w:val="24"/>
        </w:rPr>
        <w:t>30-Minuten-Küche</w:t>
      </w:r>
      <w:r w:rsidR="0091679F" w:rsidRPr="0091679F">
        <w:rPr>
          <w:rFonts w:ascii="Calibri" w:hAnsi="Calibri" w:cs="Calibri"/>
          <w:szCs w:val="24"/>
        </w:rPr>
        <w:t>, 1. Aufl (München: Zabert Sandmann, 2013), 22.</w:t>
      </w:r>
      <w:r>
        <w:fldChar w:fldCharType="end"/>
      </w:r>
    </w:p>
  </w:footnote>
  <w:footnote w:id="146">
    <w:p w14:paraId="00DD848D" w14:textId="0FED779F" w:rsidR="006D3BB3" w:rsidRPr="006D3BB3" w:rsidRDefault="006D3BB3" w:rsidP="006D3BB3">
      <w:pPr>
        <w:pStyle w:val="FootnoteText"/>
      </w:pPr>
      <w:r>
        <w:rPr>
          <w:rStyle w:val="FootnoteReference"/>
        </w:rPr>
        <w:footnoteRef/>
      </w:r>
      <w:r w:rsidRPr="006D3BB3">
        <w:t xml:space="preserve"> </w:t>
      </w:r>
      <w:r>
        <w:fldChar w:fldCharType="begin"/>
      </w:r>
      <w:r w:rsidR="00FF53F7">
        <w:instrText xml:space="preserve"> ADDIN ZOTERO_ITEM CSL_CITATION {"citationID":"BQYoBuiJ","properties":{"formattedCitation":"Ottolenghi, {\\i{}Ottolenghi simple - Das Kochbuch}, 49.","plainCitation":"Ottolenghi, Ottolenghi simple - Das Kochbuch, 49.","noteIndex":145},"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49"}],"schema":"https://github.com/citation-style-language/schema/raw/master/csl-citation.json"} </w:instrText>
      </w:r>
      <w:r>
        <w:fldChar w:fldCharType="separate"/>
      </w:r>
      <w:r w:rsidR="0091679F" w:rsidRPr="0091679F">
        <w:rPr>
          <w:rFonts w:ascii="Calibri" w:hAnsi="Calibri" w:cs="Calibri"/>
          <w:szCs w:val="24"/>
        </w:rPr>
        <w:t xml:space="preserve">Ottolenghi, </w:t>
      </w:r>
      <w:r w:rsidR="0091679F" w:rsidRPr="0091679F">
        <w:rPr>
          <w:rFonts w:ascii="Calibri" w:hAnsi="Calibri" w:cs="Calibri"/>
          <w:i/>
          <w:iCs/>
          <w:szCs w:val="24"/>
        </w:rPr>
        <w:t>Ottolenghi simple - Das Kochbuch</w:t>
      </w:r>
      <w:r w:rsidR="0091679F" w:rsidRPr="0091679F">
        <w:rPr>
          <w:rFonts w:ascii="Calibri" w:hAnsi="Calibri" w:cs="Calibri"/>
          <w:szCs w:val="24"/>
        </w:rPr>
        <w:t>, 49.</w:t>
      </w:r>
      <w:r>
        <w:fldChar w:fldCharType="end"/>
      </w:r>
    </w:p>
  </w:footnote>
  <w:footnote w:id="147">
    <w:p w14:paraId="333664A5" w14:textId="6CC09630" w:rsidR="006D3BB3" w:rsidRDefault="006D3BB3" w:rsidP="006D3BB3">
      <w:pPr>
        <w:pStyle w:val="FootnoteText"/>
      </w:pPr>
      <w:r>
        <w:rPr>
          <w:rStyle w:val="FootnoteReference"/>
        </w:rPr>
        <w:footnoteRef/>
      </w:r>
      <w:r>
        <w:t xml:space="preserve"> </w:t>
      </w:r>
      <w:r>
        <w:fldChar w:fldCharType="begin"/>
      </w:r>
      <w:r w:rsidR="00660220">
        <w:instrText xml:space="preserve"> ADDIN ZOTERO_ITEM CSL_CITATION {"citationID":"vr09AwE3","properties":{"formattedCitation":"Raether, {\\i{}Lieblingsgerichte vom Wochenmarkt}, 210.","plainCitation":"Raether, Lieblingsgerichte vom Wochenmarkt, 210.","noteIndex":146},"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210"}],"schema":"https://github.com/citation-style-language/schema/raw/master/csl-citation.json"} </w:instrText>
      </w:r>
      <w:r>
        <w:fldChar w:fldCharType="separate"/>
      </w:r>
      <w:r w:rsidRPr="006A62F6">
        <w:rPr>
          <w:rFonts w:ascii="Calibri" w:hAnsi="Calibri" w:cs="Calibri"/>
          <w:szCs w:val="24"/>
        </w:rPr>
        <w:t xml:space="preserve">Raether, </w:t>
      </w:r>
      <w:r w:rsidRPr="006A62F6">
        <w:rPr>
          <w:rFonts w:ascii="Calibri" w:hAnsi="Calibri" w:cs="Calibri"/>
          <w:i/>
          <w:iCs/>
          <w:szCs w:val="24"/>
        </w:rPr>
        <w:t>Lieblingsgerichte vom Wochenmarkt</w:t>
      </w:r>
      <w:r w:rsidRPr="006A62F6">
        <w:rPr>
          <w:rFonts w:ascii="Calibri" w:hAnsi="Calibri" w:cs="Calibri"/>
          <w:szCs w:val="24"/>
        </w:rPr>
        <w:t>, 210.</w:t>
      </w:r>
      <w:r>
        <w:fldChar w:fldCharType="end"/>
      </w:r>
    </w:p>
  </w:footnote>
  <w:footnote w:id="148">
    <w:p w14:paraId="01DBAE1F" w14:textId="3E9445FD" w:rsidR="006D3BB3" w:rsidRPr="00157DC1" w:rsidRDefault="006D3BB3" w:rsidP="006D3BB3">
      <w:pPr>
        <w:pStyle w:val="FootnoteText"/>
      </w:pPr>
      <w:r>
        <w:rPr>
          <w:rStyle w:val="FootnoteReference"/>
        </w:rPr>
        <w:footnoteRef/>
      </w:r>
      <w:r w:rsidRPr="00157DC1">
        <w:t xml:space="preserve"> </w:t>
      </w:r>
      <w:r>
        <w:fldChar w:fldCharType="begin"/>
      </w:r>
      <w:r w:rsidR="00FF53F7">
        <w:instrText xml:space="preserve"> ADDIN ZOTERO_ITEM CSL_CITATION {"citationID":"t1XgN7nW","properties":{"formattedCitation":"Ottolenghi, {\\i{}Ottolenghi simple - Das Kochbuch}, 59.","plainCitation":"Ottolenghi, Ottolenghi simple - Das Kochbuch, 59.","noteIndex":147},"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59"}],"schema":"https://github.com/citation-style-language/schema/raw/master/csl-citation.json"} </w:instrText>
      </w:r>
      <w:r>
        <w:fldChar w:fldCharType="separate"/>
      </w:r>
      <w:r w:rsidR="0091679F" w:rsidRPr="0091679F">
        <w:rPr>
          <w:rFonts w:ascii="Calibri" w:hAnsi="Calibri" w:cs="Calibri"/>
          <w:szCs w:val="24"/>
        </w:rPr>
        <w:t xml:space="preserve">Ottolenghi, </w:t>
      </w:r>
      <w:r w:rsidR="0091679F" w:rsidRPr="0091679F">
        <w:rPr>
          <w:rFonts w:ascii="Calibri" w:hAnsi="Calibri" w:cs="Calibri"/>
          <w:i/>
          <w:iCs/>
          <w:szCs w:val="24"/>
        </w:rPr>
        <w:t>Ottolenghi simple - Das Kochbuch</w:t>
      </w:r>
      <w:r w:rsidR="0091679F" w:rsidRPr="0091679F">
        <w:rPr>
          <w:rFonts w:ascii="Calibri" w:hAnsi="Calibri" w:cs="Calibri"/>
          <w:szCs w:val="24"/>
        </w:rPr>
        <w:t>, 59.</w:t>
      </w:r>
      <w:r>
        <w:fldChar w:fldCharType="end"/>
      </w:r>
    </w:p>
  </w:footnote>
  <w:footnote w:id="149">
    <w:p w14:paraId="3AC1C6B8" w14:textId="12C12268" w:rsidR="00850A78" w:rsidRPr="00850A78" w:rsidRDefault="00850A78" w:rsidP="00850A78">
      <w:pPr>
        <w:pStyle w:val="FootnoteText"/>
      </w:pPr>
      <w:r>
        <w:rPr>
          <w:rStyle w:val="FootnoteReference"/>
        </w:rPr>
        <w:footnoteRef/>
      </w:r>
      <w:r w:rsidRPr="00850A78">
        <w:t xml:space="preserve"> </w:t>
      </w:r>
      <w:r>
        <w:fldChar w:fldCharType="begin"/>
      </w:r>
      <w:r w:rsidR="00FF53F7">
        <w:instrText xml:space="preserve"> ADDIN ZOTERO_ITEM CSL_CITATION {"citationID":"x78ZPUjM","properties":{"formattedCitation":"Ottolenghi, 52.","plainCitation":"Ottolenghi, 52.","noteIndex":148},"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52"}],"schema":"https://github.com/citation-style-language/schema/raw/master/csl-citation.json"} </w:instrText>
      </w:r>
      <w:r>
        <w:fldChar w:fldCharType="separate"/>
      </w:r>
      <w:r w:rsidRPr="00850A78">
        <w:rPr>
          <w:rFonts w:ascii="Calibri" w:hAnsi="Calibri" w:cs="Calibri"/>
        </w:rPr>
        <w:t>Ottolenghi, 52.</w:t>
      </w:r>
      <w:r>
        <w:fldChar w:fldCharType="end"/>
      </w:r>
    </w:p>
  </w:footnote>
  <w:footnote w:id="150">
    <w:p w14:paraId="36F14AA6" w14:textId="4D9BB008" w:rsidR="00850A78" w:rsidRDefault="00850A78" w:rsidP="00850A78">
      <w:pPr>
        <w:pStyle w:val="FootnoteText"/>
      </w:pPr>
      <w:r>
        <w:rPr>
          <w:rStyle w:val="FootnoteReference"/>
        </w:rPr>
        <w:footnoteRef/>
      </w:r>
      <w:r>
        <w:t xml:space="preserve"> </w:t>
      </w:r>
      <w:r>
        <w:fldChar w:fldCharType="begin"/>
      </w:r>
      <w:r w:rsidR="00FF53F7">
        <w:instrText xml:space="preserve"> ADDIN ZOTERO_ITEM CSL_CITATION {"citationID":"GHYVypf2","properties":{"formattedCitation":"essen &amp; trinken, \\uc0\\u8222{}essen &amp; trinken Spezial: Einladung zum Grillen\\uc0\\u8220{}, 21.","plainCitation":"essen &amp; trinken, „essen &amp; trinken Spezial: Einladung zum Grillen“, 21.","noteIndex":149},"citationItems":[{"id":88,"uris":["http://zotero.org/users/local/usTu59L8/items/C3DD47IM"],"itemData":{"id":88,"type":"article-journal","collection-title":"essen &amp; trinken","title":"essen &amp; trinken Spezial: Einladung zum Grillen","volume":"02/2018","editor":[{"family":"essen &amp; trinken","given":""}],"issued":{"date-parts":[["2018"]]}},"locator":"21"}],"schema":"https://github.com/citation-style-language/schema/raw/master/csl-citation.json"} </w:instrText>
      </w:r>
      <w:r>
        <w:fldChar w:fldCharType="separate"/>
      </w:r>
      <w:r w:rsidR="0091679F" w:rsidRPr="0091679F">
        <w:rPr>
          <w:rFonts w:ascii="Calibri" w:hAnsi="Calibri" w:cs="Calibri"/>
          <w:szCs w:val="24"/>
        </w:rPr>
        <w:t>essen &amp; trinken, „essen &amp; trinken Spezial: Einladung zum Grillen“, 21.</w:t>
      </w:r>
      <w:r>
        <w:fldChar w:fldCharType="end"/>
      </w:r>
    </w:p>
  </w:footnote>
  <w:footnote w:id="151">
    <w:p w14:paraId="61C998EC" w14:textId="23F01AF7" w:rsidR="00850A78" w:rsidRPr="00850A78" w:rsidRDefault="00850A78" w:rsidP="00850A78">
      <w:pPr>
        <w:pStyle w:val="FootnoteText"/>
      </w:pPr>
      <w:r>
        <w:rPr>
          <w:rStyle w:val="FootnoteReference"/>
        </w:rPr>
        <w:footnoteRef/>
      </w:r>
      <w:r w:rsidRPr="00850A78">
        <w:t xml:space="preserve"> </w:t>
      </w:r>
      <w:r>
        <w:fldChar w:fldCharType="begin"/>
      </w:r>
      <w:r w:rsidR="00FF53F7">
        <w:instrText xml:space="preserve"> ADDIN ZOTERO_ITEM CSL_CITATION {"citationID":"FrlsbT3z","properties":{"formattedCitation":"Ottolenghi, {\\i{}Ottolenghi simple - Das Kochbuch}, 53.","plainCitation":"Ottolenghi, Ottolenghi simple - Das Kochbuch, 53.","noteIndex":150},"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53"}],"schema":"https://github.com/citation-style-language/schema/raw/master/csl-citation.json"} </w:instrText>
      </w:r>
      <w:r>
        <w:fldChar w:fldCharType="separate"/>
      </w:r>
      <w:r w:rsidR="0091679F" w:rsidRPr="0091679F">
        <w:rPr>
          <w:rFonts w:ascii="Calibri" w:hAnsi="Calibri" w:cs="Calibri"/>
          <w:szCs w:val="24"/>
        </w:rPr>
        <w:t xml:space="preserve">Ottolenghi, </w:t>
      </w:r>
      <w:r w:rsidR="0091679F" w:rsidRPr="0091679F">
        <w:rPr>
          <w:rFonts w:ascii="Calibri" w:hAnsi="Calibri" w:cs="Calibri"/>
          <w:i/>
          <w:iCs/>
          <w:szCs w:val="24"/>
        </w:rPr>
        <w:t>Ottolenghi simple - Das Kochbuch</w:t>
      </w:r>
      <w:r w:rsidR="0091679F" w:rsidRPr="0091679F">
        <w:rPr>
          <w:rFonts w:ascii="Calibri" w:hAnsi="Calibri" w:cs="Calibri"/>
          <w:szCs w:val="24"/>
        </w:rPr>
        <w:t>, 53.</w:t>
      </w:r>
      <w:r>
        <w:fldChar w:fldCharType="end"/>
      </w:r>
    </w:p>
  </w:footnote>
  <w:footnote w:id="152">
    <w:p w14:paraId="0DFC6EAD" w14:textId="0092097F" w:rsidR="00850A78" w:rsidRPr="00B976B0" w:rsidRDefault="00850A78" w:rsidP="00850A78">
      <w:pPr>
        <w:pStyle w:val="FootnoteText"/>
      </w:pPr>
      <w:r>
        <w:rPr>
          <w:rStyle w:val="FootnoteReference"/>
        </w:rPr>
        <w:footnoteRef/>
      </w:r>
      <w:r w:rsidRPr="00B976B0">
        <w:t xml:space="preserve"> </w:t>
      </w:r>
      <w:r>
        <w:fldChar w:fldCharType="begin"/>
      </w:r>
      <w:r w:rsidR="00FF53F7">
        <w:instrText xml:space="preserve"> ADDIN ZOTERO_ITEM CSL_CITATION {"citationID":"wnGXUony","properties":{"formattedCitation":"Julius und Leser, {\\i{}Vegan}, 14.","plainCitation":"Julius und Leser, Vegan, 14.","noteIndex":151},"citationItems":[{"id":12,"uris":["http://zotero.org/users/local/usTu59L8/items/4IBMT3TA"],"itemData":{"id":12,"type":"book","abstract":"Vegane Variationen quer durch die Küchen der Welt, die zum Grossteil auf Tofu oder andere Soja-Produkte verzichten. Ausserdem sind zahlreiche Rezepte auch frei von Gluten. Bei den Gerichten handelt es sich um vegan abgewandelte Klassiker oder Gerichte, die von Haus aus vegan sind","event-place":"München","ISBN":"978-3-86244-592-9","language":"ger","number-of-pages":"221","publisher":"Christian-Verl","publisher-place":"München","source":"K10plus ISBN","title":"Vegan: internationale Klassiker ; 120 Rezepte von Teriyaki-Tofusteak bis Pannacotta","title-short":"Vegan","author":[{"family":"Julius","given":"Christina"},{"family":"Leser","given":"Nicolas"}],"issued":{"date-parts":[["2014"]]}},"locator":"14"}],"schema":"https://github.com/citation-style-language/schema/raw/master/csl-citation.json"} </w:instrText>
      </w:r>
      <w:r>
        <w:fldChar w:fldCharType="separate"/>
      </w:r>
      <w:r w:rsidRPr="00B976B0">
        <w:rPr>
          <w:rFonts w:ascii="Calibri" w:hAnsi="Calibri" w:cs="Calibri"/>
          <w:szCs w:val="24"/>
        </w:rPr>
        <w:t xml:space="preserve">Julius und Leser, </w:t>
      </w:r>
      <w:r w:rsidRPr="00B976B0">
        <w:rPr>
          <w:rFonts w:ascii="Calibri" w:hAnsi="Calibri" w:cs="Calibri"/>
          <w:i/>
          <w:iCs/>
          <w:szCs w:val="24"/>
        </w:rPr>
        <w:t>Vegan</w:t>
      </w:r>
      <w:r w:rsidRPr="00B976B0">
        <w:rPr>
          <w:rFonts w:ascii="Calibri" w:hAnsi="Calibri" w:cs="Calibri"/>
          <w:szCs w:val="24"/>
        </w:rPr>
        <w:t>, 14.</w:t>
      </w:r>
      <w:r>
        <w:fldChar w:fldCharType="end"/>
      </w:r>
    </w:p>
  </w:footnote>
  <w:footnote w:id="153">
    <w:p w14:paraId="282EADA1" w14:textId="0F4FA7F7" w:rsidR="00850A78" w:rsidRDefault="00850A78" w:rsidP="00850A78">
      <w:pPr>
        <w:pStyle w:val="FootnoteText"/>
      </w:pPr>
      <w:r>
        <w:rPr>
          <w:rStyle w:val="FootnoteReference"/>
        </w:rPr>
        <w:footnoteRef/>
      </w:r>
      <w:r>
        <w:t xml:space="preserve"> </w:t>
      </w:r>
      <w:r>
        <w:fldChar w:fldCharType="begin"/>
      </w:r>
      <w:r w:rsidR="00660220">
        <w:instrText xml:space="preserve"> ADDIN ZOTERO_ITEM CSL_CITATION {"citationID":"3vfWb3Jc","properties":{"formattedCitation":"Raether, {\\i{}Lieblingsgerichte vom Wochenmarkt}, 108.","plainCitation":"Raether, Lieblingsgerichte vom Wochenmarkt, 108.","noteIndex":152},"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108"}],"schema":"https://github.com/citation-style-language/schema/raw/master/csl-citation.json"} </w:instrText>
      </w:r>
      <w:r>
        <w:fldChar w:fldCharType="separate"/>
      </w:r>
      <w:r w:rsidR="0091679F" w:rsidRPr="0091679F">
        <w:rPr>
          <w:rFonts w:ascii="Calibri" w:hAnsi="Calibri" w:cs="Calibri"/>
          <w:szCs w:val="24"/>
        </w:rPr>
        <w:t xml:space="preserve">Raether, </w:t>
      </w:r>
      <w:r w:rsidR="0091679F" w:rsidRPr="0091679F">
        <w:rPr>
          <w:rFonts w:ascii="Calibri" w:hAnsi="Calibri" w:cs="Calibri"/>
          <w:i/>
          <w:iCs/>
          <w:szCs w:val="24"/>
        </w:rPr>
        <w:t>Lieblingsgerichte vom Wochenmarkt</w:t>
      </w:r>
      <w:r w:rsidR="0091679F" w:rsidRPr="0091679F">
        <w:rPr>
          <w:rFonts w:ascii="Calibri" w:hAnsi="Calibri" w:cs="Calibri"/>
          <w:szCs w:val="24"/>
        </w:rPr>
        <w:t>, 108.</w:t>
      </w:r>
      <w:r>
        <w:fldChar w:fldCharType="end"/>
      </w:r>
    </w:p>
  </w:footnote>
  <w:footnote w:id="154">
    <w:p w14:paraId="21C7B79B" w14:textId="26EBB34F" w:rsidR="00850A78" w:rsidRDefault="00850A78" w:rsidP="00850A78">
      <w:pPr>
        <w:pStyle w:val="FootnoteText"/>
      </w:pPr>
      <w:r>
        <w:rPr>
          <w:rStyle w:val="FootnoteReference"/>
        </w:rPr>
        <w:footnoteRef/>
      </w:r>
      <w:r>
        <w:t xml:space="preserve"> </w:t>
      </w:r>
      <w:r>
        <w:fldChar w:fldCharType="begin"/>
      </w:r>
      <w:r w:rsidR="00FF53F7">
        <w:instrText xml:space="preserve"> ADDIN ZOTERO_ITEM CSL_CITATION {"citationID":"jaVhMf9V","properties":{"formattedCitation":"\\uc0\\u8222{}ZEITmagazin\\uc0\\u8220{}.","plainCitation":"„ZEITmagazin“.","noteIndex":153},"citationItems":[{"id":96,"uris":["http://zotero.org/users/local/usTu59L8/items/EJMJD2IT"],"itemData":{"id":96,"type":"article-journal","title":"ZEITmagazin"}}],"schema":"https://github.com/citation-style-language/schema/raw/master/csl-citation.json"} </w:instrText>
      </w:r>
      <w:r>
        <w:fldChar w:fldCharType="separate"/>
      </w:r>
      <w:r w:rsidRPr="00E60D93">
        <w:rPr>
          <w:rFonts w:ascii="Calibri" w:hAnsi="Calibri" w:cs="Calibri"/>
          <w:szCs w:val="24"/>
        </w:rPr>
        <w:t>„ZEITmagazin“.</w:t>
      </w:r>
      <w:r>
        <w:fldChar w:fldCharType="end"/>
      </w:r>
    </w:p>
  </w:footnote>
  <w:footnote w:id="155">
    <w:p w14:paraId="49204690" w14:textId="145E8FC4" w:rsidR="003D7F06" w:rsidRPr="00BB467B" w:rsidRDefault="003D7F06" w:rsidP="003D7F06">
      <w:pPr>
        <w:pStyle w:val="FootnoteText"/>
      </w:pPr>
      <w:r>
        <w:rPr>
          <w:rStyle w:val="FootnoteReference"/>
        </w:rPr>
        <w:footnoteRef/>
      </w:r>
      <w:r w:rsidRPr="00BB467B">
        <w:t xml:space="preserve"> </w:t>
      </w:r>
      <w:r>
        <w:fldChar w:fldCharType="begin"/>
      </w:r>
      <w:r w:rsidR="00660220">
        <w:instrText xml:space="preserve"> ADDIN ZOTERO_ITEM CSL_CITATION {"citationID":"riOmRbTf","properties":{"formattedCitation":"Raether, {\\i{}Lieblingsgerichte vom Wochenmarkt}, 56.","plainCitation":"Raether, Lieblingsgerichte vom Wochenmarkt, 56.","noteIndex":154},"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56"}],"schema":"https://github.com/citation-style-language/schema/raw/master/csl-citation.json"} </w:instrText>
      </w:r>
      <w:r>
        <w:fldChar w:fldCharType="separate"/>
      </w:r>
      <w:r w:rsidR="0091679F" w:rsidRPr="0091679F">
        <w:rPr>
          <w:rFonts w:ascii="Calibri" w:hAnsi="Calibri" w:cs="Calibri"/>
          <w:szCs w:val="24"/>
        </w:rPr>
        <w:t xml:space="preserve">Raether, </w:t>
      </w:r>
      <w:r w:rsidR="0091679F" w:rsidRPr="0091679F">
        <w:rPr>
          <w:rFonts w:ascii="Calibri" w:hAnsi="Calibri" w:cs="Calibri"/>
          <w:i/>
          <w:iCs/>
          <w:szCs w:val="24"/>
        </w:rPr>
        <w:t>Lieblingsgerichte vom Wochenmarkt</w:t>
      </w:r>
      <w:r w:rsidR="0091679F" w:rsidRPr="0091679F">
        <w:rPr>
          <w:rFonts w:ascii="Calibri" w:hAnsi="Calibri" w:cs="Calibri"/>
          <w:szCs w:val="24"/>
        </w:rPr>
        <w:t>, 56.</w:t>
      </w:r>
      <w:r>
        <w:fldChar w:fldCharType="end"/>
      </w:r>
    </w:p>
  </w:footnote>
  <w:footnote w:id="156">
    <w:p w14:paraId="05DB7F0B" w14:textId="57D8C381" w:rsidR="00850A78" w:rsidRDefault="00850A78" w:rsidP="00850A78">
      <w:pPr>
        <w:pStyle w:val="FootnoteText"/>
      </w:pPr>
      <w:r>
        <w:rPr>
          <w:rStyle w:val="FootnoteReference"/>
        </w:rPr>
        <w:footnoteRef/>
      </w:r>
      <w:r>
        <w:t xml:space="preserve"> </w:t>
      </w:r>
      <w:r>
        <w:fldChar w:fldCharType="begin"/>
      </w:r>
      <w:r w:rsidR="00660220">
        <w:instrText xml:space="preserve"> ADDIN ZOTERO_ITEM CSL_CITATION {"citationID":"H8nCu9Q6","properties":{"formattedCitation":"Ottolenghi und Tamimi, {\\i{}Jerusalem}, 62.","plainCitation":"Ottolenghi und Tamimi, Jerusalem, 62.","noteIndex":155},"citationItems":[{"id":94,"uris":["http://zotero.org/users/local/usTu59L8/items/9YPMVACQ"],"itemData":{"id":94,"type":"book","edition":"15. Auflage","event-place":"München","ISBN":"978-3-8310-2333-2","language":"ger","number-of-pages":"318","publisher":"Dorling Kindersley","publisher-place":"München","source":"K10plus ISBN","title":"Jerusalem: Das Kochbuch","title-short":"Jerusalem","author":[{"family":"Ottolenghi","given":"Yotam"},{"family":"Tamimi","given":"Sami"}],"issued":{"date-parts":[["2017"]]}},"locator":"62"}],"schema":"https://github.com/citation-style-language/schema/raw/master/csl-citation.json"} </w:instrText>
      </w:r>
      <w:r>
        <w:fldChar w:fldCharType="separate"/>
      </w:r>
      <w:r w:rsidR="0091679F" w:rsidRPr="0091679F">
        <w:rPr>
          <w:rFonts w:ascii="Calibri" w:hAnsi="Calibri" w:cs="Calibri"/>
          <w:szCs w:val="24"/>
        </w:rPr>
        <w:t xml:space="preserve">Ottolenghi und Tamimi, </w:t>
      </w:r>
      <w:r w:rsidR="0091679F" w:rsidRPr="0091679F">
        <w:rPr>
          <w:rFonts w:ascii="Calibri" w:hAnsi="Calibri" w:cs="Calibri"/>
          <w:i/>
          <w:iCs/>
          <w:szCs w:val="24"/>
        </w:rPr>
        <w:t>Jerusalem</w:t>
      </w:r>
      <w:r w:rsidR="0091679F" w:rsidRPr="0091679F">
        <w:rPr>
          <w:rFonts w:ascii="Calibri" w:hAnsi="Calibri" w:cs="Calibri"/>
          <w:szCs w:val="24"/>
        </w:rPr>
        <w:t>, 62.</w:t>
      </w:r>
      <w:r>
        <w:fldChar w:fldCharType="end"/>
      </w:r>
    </w:p>
  </w:footnote>
  <w:footnote w:id="157">
    <w:p w14:paraId="50A57248" w14:textId="3F443A3B" w:rsidR="00850A78" w:rsidRDefault="00850A78" w:rsidP="00850A78">
      <w:pPr>
        <w:pStyle w:val="FootnoteText"/>
      </w:pPr>
      <w:r>
        <w:rPr>
          <w:rStyle w:val="FootnoteReference"/>
        </w:rPr>
        <w:footnoteRef/>
      </w:r>
      <w:r>
        <w:t xml:space="preserve"> </w:t>
      </w:r>
      <w:r>
        <w:fldChar w:fldCharType="begin"/>
      </w:r>
      <w:r w:rsidR="00FF53F7">
        <w:instrText xml:space="preserve"> ADDIN ZOTERO_ITEM CSL_CITATION {"citationID":"fClCO3hm","properties":{"formattedCitation":"Raether, {\\i{}Wochenmarkt}, 49.","plainCitation":"Raether, Wochenmarkt, 49.","noteIndex":156},"citationItems":[{"id":66,"uris":["http://zotero.org/users/local/usTu59L8/items/CLFEECBQ"],"itemData":{"id":66,"type":"book","edition":"2. Aufl","event-place":"Berlin","ISBN":"978-3-8270-1259-3","language":"ger","number-of-pages":"207","publisher":"Berlin Verlag","publisher-place":"Berlin","source":"K10plus ISBN","title":"Wochenmarkt: Die frischen, einfachen Rezepte aus dem Zeit Magazin","title-short":"Wochenmarkt","author":[{"family":"Raether","given":"Elisabeth"}],"issued":{"date-parts":[["2014"]]}},"locator":"49"}],"schema":"https://github.com/citation-style-language/schema/raw/master/csl-citation.json"} </w:instrText>
      </w:r>
      <w:r>
        <w:fldChar w:fldCharType="separate"/>
      </w:r>
      <w:r w:rsidR="0091679F" w:rsidRPr="0091679F">
        <w:rPr>
          <w:rFonts w:ascii="Calibri" w:hAnsi="Calibri" w:cs="Calibri"/>
          <w:szCs w:val="24"/>
        </w:rPr>
        <w:t xml:space="preserve">Raether, </w:t>
      </w:r>
      <w:r w:rsidR="0091679F" w:rsidRPr="0091679F">
        <w:rPr>
          <w:rFonts w:ascii="Calibri" w:hAnsi="Calibri" w:cs="Calibri"/>
          <w:i/>
          <w:iCs/>
          <w:szCs w:val="24"/>
        </w:rPr>
        <w:t>Wochenmarkt</w:t>
      </w:r>
      <w:r w:rsidR="0091679F" w:rsidRPr="0091679F">
        <w:rPr>
          <w:rFonts w:ascii="Calibri" w:hAnsi="Calibri" w:cs="Calibri"/>
          <w:szCs w:val="24"/>
        </w:rPr>
        <w:t>, 49.</w:t>
      </w:r>
      <w:r>
        <w:fldChar w:fldCharType="end"/>
      </w:r>
    </w:p>
  </w:footnote>
  <w:footnote w:id="158">
    <w:p w14:paraId="761E1137" w14:textId="489EB685" w:rsidR="00850A78" w:rsidRDefault="00850A78" w:rsidP="00850A78">
      <w:pPr>
        <w:pStyle w:val="FootnoteText"/>
      </w:pPr>
      <w:r>
        <w:rPr>
          <w:rStyle w:val="FootnoteReference"/>
        </w:rPr>
        <w:footnoteRef/>
      </w:r>
      <w:r>
        <w:t xml:space="preserve"> </w:t>
      </w:r>
      <w:r>
        <w:fldChar w:fldCharType="begin"/>
      </w:r>
      <w:r w:rsidR="00660220">
        <w:instrText xml:space="preserve"> ADDIN ZOTERO_ITEM CSL_CITATION {"citationID":"ZDW5Wd1a","properties":{"formattedCitation":"Ottolenghi und Tamimi, {\\i{}Jerusalem}, 56.","plainCitation":"Ottolenghi und Tamimi, Jerusalem, 56.","noteIndex":157},"citationItems":[{"id":94,"uris":["http://zotero.org/users/local/usTu59L8/items/9YPMVACQ"],"itemData":{"id":94,"type":"book","edition":"15. Auflage","event-place":"München","ISBN":"978-3-8310-2333-2","language":"ger","number-of-pages":"318","publisher":"Dorling Kindersley","publisher-place":"München","source":"K10plus ISBN","title":"Jerusalem: Das Kochbuch","title-short":"Jerusalem","author":[{"family":"Ottolenghi","given":"Yotam"},{"family":"Tamimi","given":"Sami"}],"issued":{"date-parts":[["2017"]]}},"locator":"56"}],"schema":"https://github.com/citation-style-language/schema/raw/master/csl-citation.json"} </w:instrText>
      </w:r>
      <w:r>
        <w:fldChar w:fldCharType="separate"/>
      </w:r>
      <w:r w:rsidR="0091679F" w:rsidRPr="0091679F">
        <w:rPr>
          <w:rFonts w:ascii="Calibri" w:hAnsi="Calibri" w:cs="Calibri"/>
          <w:szCs w:val="24"/>
        </w:rPr>
        <w:t xml:space="preserve">Ottolenghi und Tamimi, </w:t>
      </w:r>
      <w:r w:rsidR="0091679F" w:rsidRPr="0091679F">
        <w:rPr>
          <w:rFonts w:ascii="Calibri" w:hAnsi="Calibri" w:cs="Calibri"/>
          <w:i/>
          <w:iCs/>
          <w:szCs w:val="24"/>
        </w:rPr>
        <w:t>Jerusalem</w:t>
      </w:r>
      <w:r w:rsidR="0091679F" w:rsidRPr="0091679F">
        <w:rPr>
          <w:rFonts w:ascii="Calibri" w:hAnsi="Calibri" w:cs="Calibri"/>
          <w:szCs w:val="24"/>
        </w:rPr>
        <w:t>, 56.</w:t>
      </w:r>
      <w:r>
        <w:fldChar w:fldCharType="end"/>
      </w:r>
    </w:p>
  </w:footnote>
  <w:footnote w:id="159">
    <w:p w14:paraId="7A875BBF" w14:textId="13729D8E" w:rsidR="00850A78" w:rsidRDefault="00850A78" w:rsidP="00850A78">
      <w:pPr>
        <w:pStyle w:val="FootnoteText"/>
      </w:pPr>
      <w:r>
        <w:rPr>
          <w:rStyle w:val="FootnoteReference"/>
        </w:rPr>
        <w:footnoteRef/>
      </w:r>
      <w:r>
        <w:t xml:space="preserve"> </w:t>
      </w:r>
      <w:r>
        <w:fldChar w:fldCharType="begin"/>
      </w:r>
      <w:r w:rsidR="00660220">
        <w:instrText xml:space="preserve"> ADDIN ZOTERO_ITEM CSL_CITATION {"citationID":"hwgBi1NU","properties":{"formattedCitation":"Ottolenghi und Tamimi, 30.","plainCitation":"Ottolenghi und Tamimi, 30.","noteIndex":158},"citationItems":[{"id":94,"uris":["http://zotero.org/users/local/usTu59L8/items/9YPMVACQ"],"itemData":{"id":94,"type":"book","edition":"15. Auflage","event-place":"München","ISBN":"978-3-8310-2333-2","language":"ger","number-of-pages":"318","publisher":"Dorling Kindersley","publisher-place":"München","source":"K10plus ISBN","title":"Jerusalem: Das Kochbuch","title-short":"Jerusalem","author":[{"family":"Ottolenghi","given":"Yotam"},{"family":"Tamimi","given":"Sami"}],"issued":{"date-parts":[["2017"]]}},"locator":"30"}],"schema":"https://github.com/citation-style-language/schema/raw/master/csl-citation.json"} </w:instrText>
      </w:r>
      <w:r>
        <w:fldChar w:fldCharType="separate"/>
      </w:r>
      <w:r w:rsidRPr="00D87F09">
        <w:rPr>
          <w:rFonts w:ascii="Calibri" w:hAnsi="Calibri" w:cs="Calibri"/>
        </w:rPr>
        <w:t>Ottolenghi und Tamimi, 30.</w:t>
      </w:r>
      <w:r>
        <w:fldChar w:fldCharType="end"/>
      </w:r>
    </w:p>
  </w:footnote>
  <w:footnote w:id="160">
    <w:p w14:paraId="35D79677" w14:textId="7804E1C2" w:rsidR="00850A78" w:rsidRDefault="00850A78" w:rsidP="00850A78">
      <w:pPr>
        <w:pStyle w:val="FootnoteText"/>
      </w:pPr>
      <w:r>
        <w:rPr>
          <w:rStyle w:val="FootnoteReference"/>
        </w:rPr>
        <w:footnoteRef/>
      </w:r>
      <w:r>
        <w:t xml:space="preserve"> </w:t>
      </w:r>
      <w:r>
        <w:fldChar w:fldCharType="begin"/>
      </w:r>
      <w:r w:rsidR="00FF53F7">
        <w:instrText xml:space="preserve"> ADDIN ZOTERO_ITEM CSL_CITATION {"citationID":"Q2et9948","properties":{"formattedCitation":"essen &amp; trinken, \\uc0\\u8222{}essen &amp; trinken Spezial: Einladung zum Grillen\\uc0\\u8220{}, 51.","plainCitation":"essen &amp; trinken, „essen &amp; trinken Spezial: Einladung zum Grillen“, 51.","noteIndex":159},"citationItems":[{"id":88,"uris":["http://zotero.org/users/local/usTu59L8/items/C3DD47IM"],"itemData":{"id":88,"type":"article-journal","collection-title":"essen &amp; trinken","title":"essen &amp; trinken Spezial: Einladung zum Grillen","volume":"02/2018","editor":[{"family":"essen &amp; trinken","given":""}],"issued":{"date-parts":[["2018"]]}},"locator":"51"}],"schema":"https://github.com/citation-style-language/schema/raw/master/csl-citation.json"} </w:instrText>
      </w:r>
      <w:r>
        <w:fldChar w:fldCharType="separate"/>
      </w:r>
      <w:r w:rsidRPr="00B46403">
        <w:rPr>
          <w:rFonts w:ascii="Calibri" w:hAnsi="Calibri" w:cs="Calibri"/>
          <w:szCs w:val="24"/>
        </w:rPr>
        <w:t>essen &amp; trinken, „essen &amp; trinken Spezial: Einladung zum Grillen“, 51.</w:t>
      </w:r>
      <w:r>
        <w:fldChar w:fldCharType="end"/>
      </w:r>
    </w:p>
  </w:footnote>
  <w:footnote w:id="161">
    <w:p w14:paraId="2AB4123F" w14:textId="4E926480" w:rsidR="00850A78" w:rsidRDefault="00850A78" w:rsidP="00850A78">
      <w:pPr>
        <w:pStyle w:val="FootnoteText"/>
      </w:pPr>
      <w:r>
        <w:rPr>
          <w:rStyle w:val="FootnoteReference"/>
        </w:rPr>
        <w:footnoteRef/>
      </w:r>
      <w:r>
        <w:t xml:space="preserve"> </w:t>
      </w:r>
      <w:r>
        <w:fldChar w:fldCharType="begin"/>
      </w:r>
      <w:r w:rsidR="00FF53F7">
        <w:instrText xml:space="preserve"> ADDIN ZOTERO_ITEM CSL_CITATION {"citationID":"vsj3Z3nA","properties":{"formattedCitation":"essen &amp; trinken, 23.","plainCitation":"essen &amp; trinken, 23.","noteIndex":160},"citationItems":[{"id":88,"uris":["http://zotero.org/users/local/usTu59L8/items/C3DD47IM"],"itemData":{"id":88,"type":"article-journal","collection-title":"essen &amp; trinken","title":"essen &amp; trinken Spezial: Einladung zum Grillen","volume":"02/2018","editor":[{"family":"essen &amp; trinken","given":""}],"issued":{"date-parts":[["2018"]]}},"locator":"23"}],"schema":"https://github.com/citation-style-language/schema/raw/master/csl-citation.json"} </w:instrText>
      </w:r>
      <w:r>
        <w:fldChar w:fldCharType="separate"/>
      </w:r>
      <w:r w:rsidRPr="0083373E">
        <w:rPr>
          <w:rFonts w:ascii="Calibri" w:hAnsi="Calibri" w:cs="Calibri"/>
        </w:rPr>
        <w:t>essen &amp; trinken, 23.</w:t>
      </w:r>
      <w:r>
        <w:fldChar w:fldCharType="end"/>
      </w:r>
    </w:p>
  </w:footnote>
  <w:footnote w:id="162">
    <w:p w14:paraId="604385BF" w14:textId="02A323B0" w:rsidR="00157DC1" w:rsidRDefault="00157DC1" w:rsidP="00157DC1">
      <w:pPr>
        <w:pStyle w:val="FootnoteText"/>
      </w:pPr>
      <w:r>
        <w:rPr>
          <w:rStyle w:val="FootnoteReference"/>
        </w:rPr>
        <w:footnoteRef/>
      </w:r>
      <w:r>
        <w:t xml:space="preserve"> </w:t>
      </w:r>
      <w:r>
        <w:fldChar w:fldCharType="begin"/>
      </w:r>
      <w:r w:rsidR="00FF53F7">
        <w:instrText xml:space="preserve"> ADDIN ZOTERO_ITEM CSL_CITATION {"citationID":"VGYmTkB8","properties":{"formattedCitation":"Frenkiel und Vindahl, {\\i{}Die gr\\uc0\\u252{}ne K\\uc0\\u252{}che}, 68.","plainCitation":"Frenkiel und Vindahl, Die grüne Küche, 68.","noteIndex":161},"citationItems":[{"id":59,"uris":["http://zotero.org/users/local/usTu59L8/items/T936RKBP"],"itemData":{"id":59,"type":"book","edition":"3. Auflage, deutsche Erstausgabe","event-place":"München","ISBN":"978-3-86873-685-4","language":"ger","number-of-pages":"247","publisher":"Knesebeck","publisher-place":"München","source":"K10plus ISBN","title":"Die grüne Küche: köstliche vegetarische Ideen für jeden Tag","title-short":"Die grüne Küche","author":[{"family":"Frenkiel","given":"David"},{"family":"Vindahl","given":"Luise"}],"translator":[{"family":"Weinberger","given":"Anita"}],"issued":{"date-parts":[["2016"]]}},"locator":"68"}],"schema":"https://github.com/citation-style-language/schema/raw/master/csl-citation.json"} </w:instrText>
      </w:r>
      <w:r>
        <w:fldChar w:fldCharType="separate"/>
      </w:r>
      <w:r w:rsidRPr="002A1A7A">
        <w:rPr>
          <w:rFonts w:ascii="Calibri" w:hAnsi="Calibri" w:cs="Calibri"/>
          <w:szCs w:val="24"/>
        </w:rPr>
        <w:t xml:space="preserve">Frenkiel und Vindahl, </w:t>
      </w:r>
      <w:r w:rsidRPr="002A1A7A">
        <w:rPr>
          <w:rFonts w:ascii="Calibri" w:hAnsi="Calibri" w:cs="Calibri"/>
          <w:i/>
          <w:iCs/>
          <w:szCs w:val="24"/>
        </w:rPr>
        <w:t>Die grüne Küche</w:t>
      </w:r>
      <w:r w:rsidRPr="002A1A7A">
        <w:rPr>
          <w:rFonts w:ascii="Calibri" w:hAnsi="Calibri" w:cs="Calibri"/>
          <w:szCs w:val="24"/>
        </w:rPr>
        <w:t>, 68.</w:t>
      </w:r>
      <w:r>
        <w:fldChar w:fldCharType="end"/>
      </w:r>
    </w:p>
  </w:footnote>
  <w:footnote w:id="163">
    <w:p w14:paraId="196ECD9A" w14:textId="215D0BD1" w:rsidR="00157DC1" w:rsidRDefault="00157DC1" w:rsidP="00157DC1">
      <w:pPr>
        <w:pStyle w:val="FootnoteText"/>
      </w:pPr>
      <w:r>
        <w:rPr>
          <w:rStyle w:val="FootnoteReference"/>
        </w:rPr>
        <w:footnoteRef/>
      </w:r>
      <w:r>
        <w:t xml:space="preserve"> </w:t>
      </w:r>
      <w:r>
        <w:fldChar w:fldCharType="begin"/>
      </w:r>
      <w:r w:rsidR="00FF53F7">
        <w:instrText xml:space="preserve"> ADDIN ZOTERO_ITEM CSL_CITATION {"citationID":"25vJpJUK","properties":{"formattedCitation":"Frenkiel und Vindahl, 76.","plainCitation":"Frenkiel und Vindahl, 76.","noteIndex":162},"citationItems":[{"id":59,"uris":["http://zotero.org/users/local/usTu59L8/items/T936RKBP"],"itemData":{"id":59,"type":"book","edition":"3. Auflage, deutsche Erstausgabe","event-place":"München","ISBN":"978-3-86873-685-4","language":"ger","number-of-pages":"247","publisher":"Knesebeck","publisher-place":"München","source":"K10plus ISBN","title":"Die grüne Küche: köstliche vegetarische Ideen für jeden Tag","title-short":"Die grüne Küche","author":[{"family":"Frenkiel","given":"David"},{"family":"Vindahl","given":"Luise"}],"translator":[{"family":"Weinberger","given":"Anita"}],"issued":{"date-parts":[["2016"]]}},"locator":"76"}],"schema":"https://github.com/citation-style-language/schema/raw/master/csl-citation.json"} </w:instrText>
      </w:r>
      <w:r>
        <w:fldChar w:fldCharType="separate"/>
      </w:r>
      <w:r w:rsidR="0091679F" w:rsidRPr="0091679F">
        <w:rPr>
          <w:rFonts w:ascii="Calibri" w:hAnsi="Calibri" w:cs="Calibri"/>
        </w:rPr>
        <w:t>Frenkiel und Vindahl, 76.</w:t>
      </w:r>
      <w:r>
        <w:fldChar w:fldCharType="end"/>
      </w:r>
    </w:p>
  </w:footnote>
  <w:footnote w:id="164">
    <w:p w14:paraId="4AD23EEC" w14:textId="6DF37674" w:rsidR="00157DC1" w:rsidRDefault="00157DC1" w:rsidP="00157DC1">
      <w:pPr>
        <w:pStyle w:val="FootnoteText"/>
      </w:pPr>
      <w:r>
        <w:rPr>
          <w:rStyle w:val="FootnoteReference"/>
        </w:rPr>
        <w:footnoteRef/>
      </w:r>
      <w:r>
        <w:t xml:space="preserve"> </w:t>
      </w:r>
      <w:r>
        <w:fldChar w:fldCharType="begin"/>
      </w:r>
      <w:r w:rsidR="00FF53F7">
        <w:instrText xml:space="preserve"> ADDIN ZOTERO_ITEM CSL_CITATION {"citationID":"JzFk6leF","properties":{"formattedCitation":"Frenkiel u.\\uc0\\u160{}a., {\\i{}Die gr\\uc0\\u252{}ne K\\uc0\\u252{}che auf Reisen}, 107.","plainCitation":"Frenkiel u. a., Die grüne Küche auf Reisen, 107.","noteIndex":163},"citationItems":[{"id":57,"uris":["http://zotero.org/users/local/usTu59L8/items/LGKJLVB7"],"itemData":{"id":57,"type":"book","abstract":"Der Schwede David war ein ungesunder Vegetarier, die Dänin Luise eine gesundheitsbewusste Allesesserin. Jetzt haben sie die entspannte Variante des Vegetarismus entdeckt, kreativ mit hehren Zielen, aber ohne Dogmatismus, dafür mit tolerierten Abweichungen. Ihr Kochbucherstling ist, ebenso wie ihr Blog, farbenfroh und inspirierend. Hier wird kreativ und mit Einflüssen aus aller Welt, jedoch mit Zutaten, wie sie in Nordeuropa wachsen, gekocht. Wer sich also fragt, was er aus Gemüsesorten wie Rote Bete oder Rhabarber kochen soll, der wird bei \"Die grüne Küche\" fündig. Der Band ist in 10 Kapitel aufgeteilt; zuerst geben die Autoren einen Einblick, was sich in ihrer Speisekammer findet, Kapitel 2 widmet sich der Ernährung von Kindern. Sie sind Eltern einer kleinen Tochter, die natürlich auf der kulinarischen Weltreise dabei war. Nach ein paar Basisrezepten teilt sich der Band in die Kapitel \"Frühstück\", \"Leichte Gerichte\", \"Zum Mitnehmen\", \"Familienessen\", \"Häppchen\", \"Getränke\" und \"Süe︢ Gaumenfreuden\" auf. Gelungen, überall da, wo Vegetarisches gefragt ist. (2)","edition":"Dt. Erstausg","event-place":"München","ISBN":"978-3-86873-806-3","language":"ger","number-of-pages":"255","publisher":"Knesebeck","publisher-place":"München","source":"K10plus ISBN","title":"Die grüne Küche auf Reisen: Vegetarisches aus aller Welt","title-short":"Die grüne Küche auf Reisen","author":[{"family":"Frenkiel","given":"David"},{"family":"Vindahl","given":"Luise"},{"family":"Wiesner","given":"Linde"},{"family":"Frenkiel","given":"David"}],"issued":{"date-parts":[["2015"]]}},"locator":"107"}],"schema":"https://github.com/citation-style-language/schema/raw/master/csl-citation.json"} </w:instrText>
      </w:r>
      <w:r>
        <w:fldChar w:fldCharType="separate"/>
      </w:r>
      <w:r w:rsidRPr="00054CF8">
        <w:rPr>
          <w:rFonts w:ascii="Calibri" w:hAnsi="Calibri" w:cs="Calibri"/>
          <w:szCs w:val="24"/>
        </w:rPr>
        <w:t xml:space="preserve">Frenkiel u. a., </w:t>
      </w:r>
      <w:r w:rsidRPr="00054CF8">
        <w:rPr>
          <w:rFonts w:ascii="Calibri" w:hAnsi="Calibri" w:cs="Calibri"/>
          <w:i/>
          <w:iCs/>
          <w:szCs w:val="24"/>
        </w:rPr>
        <w:t>Die grüne Küche auf Reisen</w:t>
      </w:r>
      <w:r w:rsidRPr="00054CF8">
        <w:rPr>
          <w:rFonts w:ascii="Calibri" w:hAnsi="Calibri" w:cs="Calibri"/>
          <w:szCs w:val="24"/>
        </w:rPr>
        <w:t>, 107.</w:t>
      </w:r>
      <w:r>
        <w:fldChar w:fldCharType="end"/>
      </w:r>
    </w:p>
  </w:footnote>
  <w:footnote w:id="165">
    <w:p w14:paraId="48530167" w14:textId="1B9BCE24" w:rsidR="00BB467B" w:rsidRDefault="00BB467B" w:rsidP="00BB467B">
      <w:pPr>
        <w:pStyle w:val="FootnoteText"/>
      </w:pPr>
      <w:r>
        <w:rPr>
          <w:rStyle w:val="FootnoteReference"/>
        </w:rPr>
        <w:footnoteRef/>
      </w:r>
      <w:r>
        <w:t xml:space="preserve"> </w:t>
      </w:r>
      <w:r>
        <w:fldChar w:fldCharType="begin"/>
      </w:r>
      <w:r w:rsidR="00660220">
        <w:instrText xml:space="preserve"> ADDIN ZOTERO_ITEM CSL_CITATION {"citationID":"Azvy6mxt","properties":{"formattedCitation":"Alfons Schuhbeck, {\\i{}Meine bayerische K\\uc0\\u252{}che}, \\uc0\\u220{}berarb. Neuausg., 1. Aufl (M\\uc0\\u252{}nchen: Zabert Sandmann, 2011), 39.","plainCitation":"Alfons Schuhbeck, Meine bayerische Küche, Überarb. Neuausg., 1. Aufl (München: Zabert Sandmann, 2011), 39.","noteIndex":164},"citationItems":[{"id":11,"uris":["http://zotero.org/users/local/usTu59L8/items/2QP5AI8A"],"itemData":{"id":11,"type":"book","edition":"Überarb. Neuausg., 1. Aufl","event-place":"München","ISBN":"978-3-89883-281-6","language":"ger","note":"OCLC: 711859466","publisher":"Zabert Sandmann","publisher-place":"München","source":"Open WorldCat","title":"Meine bayerische Küche","author":[{"family":"Schuhbeck","given":"Alfons"}],"issued":{"date-parts":[["2011"]]}},"locator":"39"}],"schema":"https://github.com/citation-style-language/schema/raw/master/csl-citation.json"} </w:instrText>
      </w:r>
      <w:r>
        <w:fldChar w:fldCharType="separate"/>
      </w:r>
      <w:r w:rsidR="0091679F" w:rsidRPr="0091679F">
        <w:rPr>
          <w:rFonts w:ascii="Calibri" w:hAnsi="Calibri" w:cs="Calibri"/>
          <w:szCs w:val="24"/>
        </w:rPr>
        <w:t xml:space="preserve">Alfons Schuhbeck, </w:t>
      </w:r>
      <w:r w:rsidR="0091679F" w:rsidRPr="0091679F">
        <w:rPr>
          <w:rFonts w:ascii="Calibri" w:hAnsi="Calibri" w:cs="Calibri"/>
          <w:i/>
          <w:iCs/>
          <w:szCs w:val="24"/>
        </w:rPr>
        <w:t>Meine bayerische Küche</w:t>
      </w:r>
      <w:r w:rsidR="0091679F" w:rsidRPr="0091679F">
        <w:rPr>
          <w:rFonts w:ascii="Calibri" w:hAnsi="Calibri" w:cs="Calibri"/>
          <w:szCs w:val="24"/>
        </w:rPr>
        <w:t>, Überarb. Neuausg., 1. Aufl (München: Zabert Sandmann, 2011), 39.</w:t>
      </w:r>
      <w:r>
        <w:fldChar w:fldCharType="end"/>
      </w:r>
    </w:p>
  </w:footnote>
  <w:footnote w:id="166">
    <w:p w14:paraId="009DCAC6" w14:textId="009409A8" w:rsidR="007C7D1E" w:rsidRDefault="007C7D1E">
      <w:pPr>
        <w:pStyle w:val="FootnoteText"/>
      </w:pPr>
      <w:r>
        <w:rPr>
          <w:rStyle w:val="FootnoteReference"/>
        </w:rPr>
        <w:footnoteRef/>
      </w:r>
      <w:r>
        <w:t xml:space="preserve"> </w:t>
      </w:r>
      <w:r>
        <w:fldChar w:fldCharType="begin"/>
      </w:r>
      <w:r w:rsidR="00660220">
        <w:instrText xml:space="preserve"> ADDIN ZOTERO_ITEM CSL_CITATION {"citationID":"csVe1TNh","properties":{"formattedCitation":"Raether, {\\i{}Lieblingsgerichte vom Wochenmarkt}, 70.","plainCitation":"Raether, Lieblingsgerichte vom Wochenmarkt, 70.","noteIndex":165},"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70"}],"schema":"https://github.com/citation-style-language/schema/raw/master/csl-citation.json"} </w:instrText>
      </w:r>
      <w:r>
        <w:fldChar w:fldCharType="separate"/>
      </w:r>
      <w:r w:rsidRPr="007C7D1E">
        <w:rPr>
          <w:rFonts w:ascii="Calibri" w:hAnsi="Calibri" w:cs="Calibri"/>
          <w:szCs w:val="24"/>
        </w:rPr>
        <w:t xml:space="preserve">Raether, </w:t>
      </w:r>
      <w:r w:rsidRPr="007C7D1E">
        <w:rPr>
          <w:rFonts w:ascii="Calibri" w:hAnsi="Calibri" w:cs="Calibri"/>
          <w:i/>
          <w:iCs/>
          <w:szCs w:val="24"/>
        </w:rPr>
        <w:t>Lieblingsgerichte vom Wochenmarkt</w:t>
      </w:r>
      <w:r w:rsidRPr="007C7D1E">
        <w:rPr>
          <w:rFonts w:ascii="Calibri" w:hAnsi="Calibri" w:cs="Calibri"/>
          <w:szCs w:val="24"/>
        </w:rPr>
        <w:t>, 70.</w:t>
      </w:r>
      <w:r>
        <w:fldChar w:fldCharType="end"/>
      </w:r>
    </w:p>
  </w:footnote>
  <w:footnote w:id="167">
    <w:p w14:paraId="33F269F2" w14:textId="3AFA61C8" w:rsidR="00E01300" w:rsidRPr="00E01300" w:rsidRDefault="00E01300" w:rsidP="00E01300">
      <w:pPr>
        <w:pStyle w:val="FootnoteText"/>
      </w:pPr>
      <w:r>
        <w:rPr>
          <w:rStyle w:val="FootnoteReference"/>
        </w:rPr>
        <w:footnoteRef/>
      </w:r>
      <w:r w:rsidRPr="00E01300">
        <w:t xml:space="preserve"> </w:t>
      </w:r>
      <w:r>
        <w:fldChar w:fldCharType="begin"/>
      </w:r>
      <w:r w:rsidR="00660220">
        <w:instrText xml:space="preserve"> ADDIN ZOTERO_ITEM CSL_CITATION {"citationID":"4bqh6AdW","properties":{"formattedCitation":"Raether, 104.","plainCitation":"Raether, 104.","noteIndex":166},"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104"}],"schema":"https://github.com/citation-style-language/schema/raw/master/csl-citation.json"} </w:instrText>
      </w:r>
      <w:r>
        <w:fldChar w:fldCharType="separate"/>
      </w:r>
      <w:r w:rsidRPr="00E01300">
        <w:rPr>
          <w:rFonts w:ascii="Calibri" w:hAnsi="Calibri" w:cs="Calibri"/>
        </w:rPr>
        <w:t>Raether, 104.</w:t>
      </w:r>
      <w:r>
        <w:fldChar w:fldCharType="end"/>
      </w:r>
    </w:p>
  </w:footnote>
  <w:footnote w:id="168">
    <w:p w14:paraId="6B600641" w14:textId="1A4E798D" w:rsidR="00E01300" w:rsidRDefault="00E01300" w:rsidP="00E01300">
      <w:pPr>
        <w:pStyle w:val="FootnoteText"/>
      </w:pPr>
      <w:r>
        <w:rPr>
          <w:rStyle w:val="FootnoteReference"/>
        </w:rPr>
        <w:footnoteRef/>
      </w:r>
      <w:r>
        <w:t xml:space="preserve"> </w:t>
      </w:r>
      <w:r>
        <w:fldChar w:fldCharType="begin"/>
      </w:r>
      <w:r w:rsidR="00660220">
        <w:instrText xml:space="preserve"> ADDIN ZOTERO_ITEM CSL_CITATION {"citationID":"ZDU70d2x","properties":{"formattedCitation":"Schuhbeck, {\\i{}Meine bayerische K\\uc0\\u252{}che}, 46.","plainCitation":"Schuhbeck, Meine bayerische Küche, 46.","noteIndex":167},"citationItems":[{"id":11,"uris":["http://zotero.org/users/local/usTu59L8/items/2QP5AI8A"],"itemData":{"id":11,"type":"book","edition":"Überarb. Neuausg., 1. Aufl","event-place":"München","ISBN":"978-3-89883-281-6","language":"ger","note":"OCLC: 711859466","publisher":"Zabert Sandmann","publisher-place":"München","source":"Open WorldCat","title":"Meine bayerische Küche","author":[{"family":"Schuhbeck","given":"Alfons"}],"issued":{"date-parts":[["2011"]]}},"locator":"46"}],"schema":"https://github.com/citation-style-language/schema/raw/master/csl-citation.json"} </w:instrText>
      </w:r>
      <w:r>
        <w:fldChar w:fldCharType="separate"/>
      </w:r>
      <w:r w:rsidR="0091679F" w:rsidRPr="0091679F">
        <w:rPr>
          <w:rFonts w:ascii="Calibri" w:hAnsi="Calibri" w:cs="Calibri"/>
          <w:szCs w:val="24"/>
        </w:rPr>
        <w:t xml:space="preserve">Schuhbeck, </w:t>
      </w:r>
      <w:r w:rsidR="0091679F" w:rsidRPr="0091679F">
        <w:rPr>
          <w:rFonts w:ascii="Calibri" w:hAnsi="Calibri" w:cs="Calibri"/>
          <w:i/>
          <w:iCs/>
          <w:szCs w:val="24"/>
        </w:rPr>
        <w:t>Meine bayerische Küche</w:t>
      </w:r>
      <w:r w:rsidR="0091679F" w:rsidRPr="0091679F">
        <w:rPr>
          <w:rFonts w:ascii="Calibri" w:hAnsi="Calibri" w:cs="Calibri"/>
          <w:szCs w:val="24"/>
        </w:rPr>
        <w:t>, 46.</w:t>
      </w:r>
      <w:r>
        <w:fldChar w:fldCharType="end"/>
      </w:r>
    </w:p>
  </w:footnote>
  <w:footnote w:id="169">
    <w:p w14:paraId="5A6DBADB" w14:textId="2C46394F" w:rsidR="00E01300" w:rsidRDefault="00E01300" w:rsidP="00E01300">
      <w:pPr>
        <w:pStyle w:val="FootnoteText"/>
      </w:pPr>
      <w:r>
        <w:rPr>
          <w:rStyle w:val="FootnoteReference"/>
        </w:rPr>
        <w:footnoteRef/>
      </w:r>
      <w:r>
        <w:t xml:space="preserve"> </w:t>
      </w:r>
      <w:r>
        <w:fldChar w:fldCharType="begin"/>
      </w:r>
      <w:r w:rsidR="00660220">
        <w:instrText xml:space="preserve"> ADDIN ZOTERO_ITEM CSL_CITATION {"citationID":"duLH0xW7","properties":{"formattedCitation":"Martina Kiel und Carola Wiedemann, {\\i{}Schw\\uc0\\u228{}bisch kochen: Klassisch und neu}, 1. Aufl, GU K\\uc0\\u252{}chen-Ratgeber (M\\uc0\\u252{}nchen: Gr\\uc0\\u228{}fe u. Unzer, 2005), 80.","plainCitation":"Martina Kiel und Carola Wiedemann, Schwäbisch kochen: Klassisch und neu, 1. Aufl, GU Küchen-Ratgeber (München: Gräfe u. Unzer, 2005), 80.","noteIndex":168},"citationItems":[{"id":30,"uris":["http://zotero.org/users/local/usTu59L8/items/6ST6V588"],"itemData":{"id":30,"type":"book","collection-title":"GU Küchen-Ratgeber","edition":"1. Aufl","event-place":"München","ISBN":"978-3-7742-6890-6","language":"ger","number-of-pages":"64","publisher":"Gräfe u. Unzer","publisher-place":"München","source":"K10plus ISBN","title":"Schwäbisch kochen: Klassisch und neu","title-short":"Schwäbisch kochen","author":[{"family":"Kiel","given":"Martina"},{"family":"Wiedemann","given":"Carola"}],"issued":{"date-parts":[["2005"]]}},"locator":"80"}],"schema":"https://github.com/citation-style-language/schema/raw/master/csl-citation.json"} </w:instrText>
      </w:r>
      <w:r>
        <w:fldChar w:fldCharType="separate"/>
      </w:r>
      <w:r w:rsidRPr="00D53494">
        <w:rPr>
          <w:rFonts w:ascii="Calibri" w:hAnsi="Calibri" w:cs="Calibri"/>
          <w:szCs w:val="24"/>
        </w:rPr>
        <w:t xml:space="preserve">Martina Kiel und Carola Wiedemann, </w:t>
      </w:r>
      <w:r w:rsidRPr="00D53494">
        <w:rPr>
          <w:rFonts w:ascii="Calibri" w:hAnsi="Calibri" w:cs="Calibri"/>
          <w:i/>
          <w:iCs/>
          <w:szCs w:val="24"/>
        </w:rPr>
        <w:t>Schwäbisch kochen: Klassisch und neu</w:t>
      </w:r>
      <w:r w:rsidRPr="00D53494">
        <w:rPr>
          <w:rFonts w:ascii="Calibri" w:hAnsi="Calibri" w:cs="Calibri"/>
          <w:szCs w:val="24"/>
        </w:rPr>
        <w:t>, 1. Aufl, GU Küchen-Ratgeber (München: Gräfe u. Unzer, 2005), 80.</w:t>
      </w:r>
      <w:r>
        <w:fldChar w:fldCharType="end"/>
      </w:r>
    </w:p>
  </w:footnote>
  <w:footnote w:id="170">
    <w:p w14:paraId="34F884CC" w14:textId="49B2433C" w:rsidR="00E01300" w:rsidRDefault="00E01300" w:rsidP="00E01300">
      <w:pPr>
        <w:pStyle w:val="FootnoteText"/>
      </w:pPr>
      <w:r>
        <w:rPr>
          <w:rStyle w:val="FootnoteReference"/>
        </w:rPr>
        <w:footnoteRef/>
      </w:r>
      <w:r>
        <w:t xml:space="preserve"> </w:t>
      </w:r>
      <w:r>
        <w:fldChar w:fldCharType="begin"/>
      </w:r>
      <w:r w:rsidR="00660220">
        <w:instrText xml:space="preserve"> ADDIN ZOTERO_ITEM CSL_CITATION {"citationID":"y5LQGyGa","properties":{"formattedCitation":"Kiel und Wiedemann, 12.","plainCitation":"Kiel und Wiedemann, 12.","noteIndex":169},"citationItems":[{"id":30,"uris":["http://zotero.org/users/local/usTu59L8/items/6ST6V588"],"itemData":{"id":30,"type":"book","collection-title":"GU Küchen-Ratgeber","edition":"1. Aufl","event-place":"München","ISBN":"978-3-7742-6890-6","language":"ger","number-of-pages":"64","publisher":"Gräfe u. Unzer","publisher-place":"München","source":"K10plus ISBN","title":"Schwäbisch kochen: Klassisch und neu","title-short":"Schwäbisch kochen","author":[{"family":"Kiel","given":"Martina"},{"family":"Wiedemann","given":"Carola"}],"issued":{"date-parts":[["2005"]]}},"locator":"12"}],"schema":"https://github.com/citation-style-language/schema/raw/master/csl-citation.json"} </w:instrText>
      </w:r>
      <w:r>
        <w:fldChar w:fldCharType="separate"/>
      </w:r>
      <w:r w:rsidR="0091679F" w:rsidRPr="0091679F">
        <w:rPr>
          <w:rFonts w:ascii="Calibri" w:hAnsi="Calibri" w:cs="Calibri"/>
        </w:rPr>
        <w:t>Kiel und Wiedemann, 12.</w:t>
      </w:r>
      <w:r>
        <w:fldChar w:fldCharType="end"/>
      </w:r>
    </w:p>
  </w:footnote>
  <w:footnote w:id="171">
    <w:p w14:paraId="73E3BC98" w14:textId="28FACCE9" w:rsidR="00E01300" w:rsidRDefault="00E01300" w:rsidP="00E01300">
      <w:pPr>
        <w:pStyle w:val="FootnoteText"/>
      </w:pPr>
      <w:r>
        <w:rPr>
          <w:rStyle w:val="FootnoteReference"/>
        </w:rPr>
        <w:footnoteRef/>
      </w:r>
      <w:r>
        <w:t xml:space="preserve"> </w:t>
      </w:r>
      <w:r>
        <w:fldChar w:fldCharType="begin"/>
      </w:r>
      <w:r w:rsidR="00FF53F7">
        <w:instrText xml:space="preserve"> ADDIN ZOTERO_ITEM CSL_CITATION {"citationID":"0wG3ubiD","properties":{"formattedCitation":"Kindler, {\\i{}Ben Kindler kocht badisch}, 17.","plainCitation":"Kindler, Ben Kindler kocht badisch, 17.","noteIndex":170},"citationItems":[{"id":54,"uris":["http://zotero.org/users/local/usTu59L8/items/MGKX6YIR"],"itemData":{"id":54,"type":"book","edition":"1. Auflage","event-place":"Stuttgart","ISBN":"978-3-7630-2783-5","language":"ger","number-of-pages":"124","publisher":"Belser","publisher-place":"Stuttgart","source":"K10plus ISBN","title":"Ben Kindler kocht badisch: Klassisch kreativ","title-short":"Ben Kindler kocht badisch","author":[{"family":"Kindler","given":"Ben"}],"issued":{"date-parts":[["2017"]]}},"locator":"17"}],"schema":"https://github.com/citation-style-language/schema/raw/master/csl-citation.json"} </w:instrText>
      </w:r>
      <w:r>
        <w:fldChar w:fldCharType="separate"/>
      </w:r>
      <w:r w:rsidRPr="00E22245">
        <w:rPr>
          <w:rFonts w:ascii="Calibri" w:hAnsi="Calibri" w:cs="Calibri"/>
          <w:szCs w:val="24"/>
        </w:rPr>
        <w:t xml:space="preserve">Kindler, </w:t>
      </w:r>
      <w:r w:rsidRPr="00E22245">
        <w:rPr>
          <w:rFonts w:ascii="Calibri" w:hAnsi="Calibri" w:cs="Calibri"/>
          <w:i/>
          <w:iCs/>
          <w:szCs w:val="24"/>
        </w:rPr>
        <w:t>Ben Kindler kocht badisch</w:t>
      </w:r>
      <w:r w:rsidRPr="00E22245">
        <w:rPr>
          <w:rFonts w:ascii="Calibri" w:hAnsi="Calibri" w:cs="Calibri"/>
          <w:szCs w:val="24"/>
        </w:rPr>
        <w:t>, 17.</w:t>
      </w:r>
      <w:r>
        <w:fldChar w:fldCharType="end"/>
      </w:r>
    </w:p>
  </w:footnote>
  <w:footnote w:id="172">
    <w:p w14:paraId="7A9C8E30" w14:textId="054C70B5" w:rsidR="00F26716" w:rsidRDefault="00F26716" w:rsidP="00F26716">
      <w:pPr>
        <w:pStyle w:val="FootnoteText"/>
      </w:pPr>
      <w:r>
        <w:rPr>
          <w:rStyle w:val="FootnoteReference"/>
        </w:rPr>
        <w:footnoteRef/>
      </w:r>
      <w:r>
        <w:t xml:space="preserve"> </w:t>
      </w:r>
      <w:r>
        <w:fldChar w:fldCharType="begin"/>
      </w:r>
      <w:r w:rsidR="00FF53F7">
        <w:instrText xml:space="preserve"> ADDIN ZOTERO_ITEM CSL_CITATION {"citationID":"C5B7t3I9","properties":{"formattedCitation":"Frenkiel und Vindahl, {\\i{}Die gr\\uc0\\u252{}ne K\\uc0\\u252{}che}, 105.","plainCitation":"Frenkiel und Vindahl, Die grüne Küche, 105.","noteIndex":171},"citationItems":[{"id":59,"uris":["http://zotero.org/users/local/usTu59L8/items/T936RKBP"],"itemData":{"id":59,"type":"book","edition":"3. Auflage, deutsche Erstausgabe","event-place":"München","ISBN":"978-3-86873-685-4","language":"ger","number-of-pages":"247","publisher":"Knesebeck","publisher-place":"München","source":"K10plus ISBN","title":"Die grüne Küche: köstliche vegetarische Ideen für jeden Tag","title-short":"Die grüne Küche","author":[{"family":"Frenkiel","given":"David"},{"family":"Vindahl","given":"Luise"}],"translator":[{"family":"Weinberger","given":"Anita"}],"issued":{"date-parts":[["2016"]]}},"locator":"105"}],"schema":"https://github.com/citation-style-language/schema/raw/master/csl-citation.json"} </w:instrText>
      </w:r>
      <w:r>
        <w:fldChar w:fldCharType="separate"/>
      </w:r>
      <w:r w:rsidR="0091679F" w:rsidRPr="0091679F">
        <w:rPr>
          <w:rFonts w:ascii="Calibri" w:hAnsi="Calibri" w:cs="Calibri"/>
          <w:szCs w:val="24"/>
        </w:rPr>
        <w:t xml:space="preserve">Frenkiel und Vindahl, </w:t>
      </w:r>
      <w:r w:rsidR="0091679F" w:rsidRPr="0091679F">
        <w:rPr>
          <w:rFonts w:ascii="Calibri" w:hAnsi="Calibri" w:cs="Calibri"/>
          <w:i/>
          <w:iCs/>
          <w:szCs w:val="24"/>
        </w:rPr>
        <w:t>Die grüne Küche</w:t>
      </w:r>
      <w:r w:rsidR="0091679F" w:rsidRPr="0091679F">
        <w:rPr>
          <w:rFonts w:ascii="Calibri" w:hAnsi="Calibri" w:cs="Calibri"/>
          <w:szCs w:val="24"/>
        </w:rPr>
        <w:t>, 105.</w:t>
      </w:r>
      <w:r>
        <w:fldChar w:fldCharType="end"/>
      </w:r>
    </w:p>
  </w:footnote>
  <w:footnote w:id="173">
    <w:p w14:paraId="1D630585" w14:textId="27AC7E4A" w:rsidR="0011504A" w:rsidRDefault="0011504A" w:rsidP="0011504A">
      <w:pPr>
        <w:pStyle w:val="FootnoteText"/>
      </w:pPr>
      <w:r>
        <w:rPr>
          <w:rStyle w:val="FootnoteReference"/>
        </w:rPr>
        <w:footnoteRef/>
      </w:r>
      <w:r>
        <w:t xml:space="preserve"> </w:t>
      </w:r>
      <w:r>
        <w:fldChar w:fldCharType="begin"/>
      </w:r>
      <w:r w:rsidR="00660220">
        <w:instrText xml:space="preserve"> ADDIN ZOTERO_ITEM CSL_CITATION {"citationID":"iWMg3k3Y","properties":{"formattedCitation":"Schuhbeck, {\\i{}Meine bayerische K\\uc0\\u252{}che}, 71.","plainCitation":"Schuhbeck, Meine bayerische Küche, 71.","noteIndex":172},"citationItems":[{"id":11,"uris":["http://zotero.org/users/local/usTu59L8/items/2QP5AI8A"],"itemData":{"id":11,"type":"book","edition":"Überarb. Neuausg., 1. Aufl","event-place":"München","ISBN":"978-3-89883-281-6","language":"ger","note":"OCLC: 711859466","publisher":"Zabert Sandmann","publisher-place":"München","source":"Open WorldCat","title":"Meine bayerische Küche","author":[{"family":"Schuhbeck","given":"Alfons"}],"issued":{"date-parts":[["2011"]]}},"locator":"71"}],"schema":"https://github.com/citation-style-language/schema/raw/master/csl-citation.json"} </w:instrText>
      </w:r>
      <w:r>
        <w:fldChar w:fldCharType="separate"/>
      </w:r>
      <w:r w:rsidR="0091679F" w:rsidRPr="0091679F">
        <w:rPr>
          <w:rFonts w:ascii="Calibri" w:hAnsi="Calibri" w:cs="Calibri"/>
          <w:szCs w:val="24"/>
        </w:rPr>
        <w:t xml:space="preserve">Schuhbeck, </w:t>
      </w:r>
      <w:r w:rsidR="0091679F" w:rsidRPr="0091679F">
        <w:rPr>
          <w:rFonts w:ascii="Calibri" w:hAnsi="Calibri" w:cs="Calibri"/>
          <w:i/>
          <w:iCs/>
          <w:szCs w:val="24"/>
        </w:rPr>
        <w:t>Meine bayerische Küche</w:t>
      </w:r>
      <w:r w:rsidR="0091679F" w:rsidRPr="0091679F">
        <w:rPr>
          <w:rFonts w:ascii="Calibri" w:hAnsi="Calibri" w:cs="Calibri"/>
          <w:szCs w:val="24"/>
        </w:rPr>
        <w:t>, 71.</w:t>
      </w:r>
      <w:r>
        <w:fldChar w:fldCharType="end"/>
      </w:r>
    </w:p>
  </w:footnote>
  <w:footnote w:id="174">
    <w:p w14:paraId="4E95A876" w14:textId="6073AC93" w:rsidR="00E47B95" w:rsidRDefault="00E47B95" w:rsidP="00E47B95">
      <w:pPr>
        <w:pStyle w:val="FootnoteText"/>
      </w:pPr>
      <w:r>
        <w:rPr>
          <w:rStyle w:val="FootnoteReference"/>
        </w:rPr>
        <w:footnoteRef/>
      </w:r>
      <w:r>
        <w:t xml:space="preserve"> </w:t>
      </w:r>
      <w:r>
        <w:fldChar w:fldCharType="begin"/>
      </w:r>
      <w:r w:rsidR="00660220">
        <w:instrText xml:space="preserve"> ADDIN ZOTERO_ITEM CSL_CITATION {"citationID":"zAqESg7O","properties":{"formattedCitation":"Raether, {\\i{}Lieblingsgerichte vom Wochenmarkt}, 216.","plainCitation":"Raether, Lieblingsgerichte vom Wochenmarkt, 216.","noteIndex":173},"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216"}],"schema":"https://github.com/citation-style-language/schema/raw/master/csl-citation.json"} </w:instrText>
      </w:r>
      <w:r>
        <w:fldChar w:fldCharType="separate"/>
      </w:r>
      <w:r w:rsidRPr="0082594F">
        <w:rPr>
          <w:rFonts w:ascii="Calibri" w:hAnsi="Calibri" w:cs="Calibri"/>
          <w:szCs w:val="24"/>
        </w:rPr>
        <w:t xml:space="preserve">Raether, </w:t>
      </w:r>
      <w:r w:rsidRPr="0082594F">
        <w:rPr>
          <w:rFonts w:ascii="Calibri" w:hAnsi="Calibri" w:cs="Calibri"/>
          <w:i/>
          <w:iCs/>
          <w:szCs w:val="24"/>
        </w:rPr>
        <w:t>Lieblingsgerichte vom Wochenmarkt</w:t>
      </w:r>
      <w:r w:rsidRPr="0082594F">
        <w:rPr>
          <w:rFonts w:ascii="Calibri" w:hAnsi="Calibri" w:cs="Calibri"/>
          <w:szCs w:val="24"/>
        </w:rPr>
        <w:t>, 216.</w:t>
      </w:r>
      <w:r>
        <w:fldChar w:fldCharType="end"/>
      </w:r>
    </w:p>
  </w:footnote>
  <w:footnote w:id="175">
    <w:p w14:paraId="6C9A9518" w14:textId="0FF92ABD" w:rsidR="00FF53F7" w:rsidRDefault="00FF53F7">
      <w:pPr>
        <w:pStyle w:val="FootnoteText"/>
      </w:pPr>
      <w:r>
        <w:rPr>
          <w:rStyle w:val="FootnoteReference"/>
        </w:rPr>
        <w:footnoteRef/>
      </w:r>
      <w:r>
        <w:t xml:space="preserve"> </w:t>
      </w:r>
      <w:r>
        <w:fldChar w:fldCharType="begin"/>
      </w:r>
      <w:r>
        <w:instrText xml:space="preserve"> ADDIN ZOTERO_ITEM CSL_CITATION {"citationID":"afUdlTUq","properties":{"formattedCitation":"\\uc0\\u8222{}ZEITmagazin\\uc0\\u8220{}.","plainCitation":"„ZEITmagazin“.","noteIndex":174},"citationItems":[{"id":96,"uris":["http://zotero.org/users/local/usTu59L8/items/EJMJD2IT"],"itemData":{"id":96,"type":"article-journal","title":"ZEITmagazin"}}],"schema":"https://github.com/citation-style-language/schema/raw/master/csl-citation.json"} </w:instrText>
      </w:r>
      <w:r>
        <w:fldChar w:fldCharType="separate"/>
      </w:r>
      <w:r w:rsidRPr="00FF53F7">
        <w:rPr>
          <w:rFonts w:ascii="Calibri" w:hAnsi="Calibri" w:cs="Calibri"/>
          <w:szCs w:val="24"/>
        </w:rPr>
        <w:t>„ZEITmagazin“.</w:t>
      </w:r>
      <w:r>
        <w:fldChar w:fldCharType="end"/>
      </w:r>
    </w:p>
  </w:footnote>
  <w:footnote w:id="176">
    <w:p w14:paraId="2751981C" w14:textId="5D4729A5" w:rsidR="00182601" w:rsidRDefault="00182601">
      <w:pPr>
        <w:pStyle w:val="FootnoteText"/>
      </w:pPr>
      <w:r>
        <w:rPr>
          <w:rStyle w:val="FootnoteReference"/>
        </w:rPr>
        <w:footnoteRef/>
      </w:r>
      <w:r>
        <w:t xml:space="preserve"> </w:t>
      </w:r>
      <w:r>
        <w:fldChar w:fldCharType="begin"/>
      </w:r>
      <w:r>
        <w:instrText xml:space="preserve"> ADDIN ZOTERO_ITEM CSL_CITATION {"citationID":"t7cdZHWR","properties":{"formattedCitation":"\\uc0\\u8222{}ZEITmagazin\\uc0\\u8220{}.","plainCitation":"„ZEITmagazin“.","noteIndex":175},"citationItems":[{"id":96,"uris":["http://zotero.org/users/local/usTu59L8/items/EJMJD2IT"],"itemData":{"id":96,"type":"article-journal","title":"ZEITmagazin"}}],"schema":"https://github.com/citation-style-language/schema/raw/master/csl-citation.json"} </w:instrText>
      </w:r>
      <w:r>
        <w:fldChar w:fldCharType="separate"/>
      </w:r>
      <w:r w:rsidRPr="00182601">
        <w:rPr>
          <w:rFonts w:ascii="Calibri" w:hAnsi="Calibri" w:cs="Calibri"/>
          <w:szCs w:val="24"/>
        </w:rPr>
        <w:t>„ZEITmagazin“.</w:t>
      </w:r>
      <w:r>
        <w:fldChar w:fldCharType="end"/>
      </w:r>
    </w:p>
  </w:footnote>
  <w:footnote w:id="177">
    <w:p w14:paraId="5A3E6495" w14:textId="78791287" w:rsidR="00675344" w:rsidRPr="00B976B0" w:rsidRDefault="00675344" w:rsidP="00675344">
      <w:pPr>
        <w:pStyle w:val="FootnoteText"/>
      </w:pPr>
      <w:r>
        <w:rPr>
          <w:rStyle w:val="FootnoteReference"/>
        </w:rPr>
        <w:footnoteRef/>
      </w:r>
      <w:r w:rsidRPr="00B976B0">
        <w:t xml:space="preserve"> </w:t>
      </w:r>
      <w:r>
        <w:fldChar w:fldCharType="begin"/>
      </w:r>
      <w:r w:rsidR="006E761D">
        <w:instrText xml:space="preserve"> ADDIN ZOTERO_ITEM CSL_CITATION {"citationID":"EAn5Uvhz","properties":{"formattedCitation":"Ottolenghi, {\\i{}Ottolenghi simple - Das Kochbuch}, 170.","plainCitation":"Ottolenghi, Ottolenghi simple - Das Kochbuch, 170.","noteIndex":176},"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170"}],"schema":"https://github.com/citation-style-language/schema/raw/master/csl-citation.json"} </w:instrText>
      </w:r>
      <w:r>
        <w:fldChar w:fldCharType="separate"/>
      </w:r>
      <w:r w:rsidRPr="00B976B0">
        <w:rPr>
          <w:rFonts w:ascii="Calibri" w:hAnsi="Calibri" w:cs="Calibri"/>
          <w:szCs w:val="24"/>
        </w:rPr>
        <w:t xml:space="preserve">Ottolenghi, </w:t>
      </w:r>
      <w:r w:rsidRPr="00B976B0">
        <w:rPr>
          <w:rFonts w:ascii="Calibri" w:hAnsi="Calibri" w:cs="Calibri"/>
          <w:i/>
          <w:iCs/>
          <w:szCs w:val="24"/>
        </w:rPr>
        <w:t>Ottolenghi simple - Das Kochbuch</w:t>
      </w:r>
      <w:r w:rsidRPr="00B976B0">
        <w:rPr>
          <w:rFonts w:ascii="Calibri" w:hAnsi="Calibri" w:cs="Calibri"/>
          <w:szCs w:val="24"/>
        </w:rPr>
        <w:t>, 170.</w:t>
      </w:r>
      <w:r>
        <w:fldChar w:fldCharType="end"/>
      </w:r>
    </w:p>
  </w:footnote>
  <w:footnote w:id="178">
    <w:p w14:paraId="360D3647" w14:textId="09BFB30B" w:rsidR="00157DC1" w:rsidRDefault="00157DC1" w:rsidP="00157DC1">
      <w:pPr>
        <w:pStyle w:val="FootnoteText"/>
      </w:pPr>
      <w:r>
        <w:rPr>
          <w:rStyle w:val="FootnoteReference"/>
        </w:rPr>
        <w:footnoteRef/>
      </w:r>
      <w:r>
        <w:t xml:space="preserve"> </w:t>
      </w:r>
      <w:r>
        <w:fldChar w:fldCharType="begin"/>
      </w:r>
      <w:r w:rsidR="006E761D">
        <w:instrText xml:space="preserve"> ADDIN ZOTERO_ITEM CSL_CITATION {"citationID":"3OHAuo5n","properties":{"formattedCitation":"essen &amp; trinken, \\uc0\\u8222{}essen &amp; trinken Spezial: Einladung zum Grillen\\uc0\\u8220{}, 79.","plainCitation":"essen &amp; trinken, „essen &amp; trinken Spezial: Einladung zum Grillen“, 79.","noteIndex":177},"citationItems":[{"id":88,"uris":["http://zotero.org/users/local/usTu59L8/items/C3DD47IM"],"itemData":{"id":88,"type":"article-journal","collection-title":"essen &amp; trinken","title":"essen &amp; trinken Spezial: Einladung zum Grillen","volume":"02/2018","editor":[{"family":"essen &amp; trinken","given":""}],"issued":{"date-parts":[["2018"]]}},"locator":"79"}],"schema":"https://github.com/citation-style-language/schema/raw/master/csl-citation.json"} </w:instrText>
      </w:r>
      <w:r>
        <w:fldChar w:fldCharType="separate"/>
      </w:r>
      <w:r w:rsidRPr="009A125B">
        <w:rPr>
          <w:rFonts w:ascii="Calibri" w:hAnsi="Calibri" w:cs="Calibri"/>
          <w:szCs w:val="24"/>
        </w:rPr>
        <w:t>essen &amp; trinken, „essen &amp; trinken Spezial: Einladung zum Grillen“, 79.</w:t>
      </w:r>
      <w:r>
        <w:fldChar w:fldCharType="end"/>
      </w:r>
    </w:p>
  </w:footnote>
  <w:footnote w:id="179">
    <w:p w14:paraId="18AE36D4" w14:textId="7E25C0C3" w:rsidR="00157DC1" w:rsidRDefault="00157DC1" w:rsidP="00157DC1">
      <w:pPr>
        <w:pStyle w:val="FootnoteText"/>
      </w:pPr>
      <w:r>
        <w:rPr>
          <w:rStyle w:val="FootnoteReference"/>
        </w:rPr>
        <w:footnoteRef/>
      </w:r>
      <w:r>
        <w:t xml:space="preserve"> </w:t>
      </w:r>
      <w:r>
        <w:fldChar w:fldCharType="begin"/>
      </w:r>
      <w:r w:rsidR="006E761D">
        <w:instrText xml:space="preserve"> ADDIN ZOTERO_ITEM CSL_CITATION {"citationID":"Mn7CcaZG","properties":{"formattedCitation":"Stephen und Busch, {\\i{}Das grosse Buch der vegetarischen K\\uc0\\u252{}che}, 173.","plainCitation":"Stephen und Busch, Das grosse Buch der vegetarischen Küche, 173.","noteIndex":178},"citationItems":[{"id":9,"uris":["http://zotero.org/users/local/usTu59L8/items/FS2CVUV2"],"itemData":{"id":9,"type":"book","event-place":"Köln","ISBN":"978-3-89508-551-2","language":"ger","note":"OCLC: 973602249","publisher":"Könemann","publisher-place":"Köln","source":"Open WorldCat","title":"Das grosse Buch der vegetarischen Küche","author":[{"family":"Stephen","given":"Wendy"},{"family":"Busch","given":"Andrea C."}],"issued":{"date-parts":[["1997"]]}},"locator":"173"}],"schema":"https://github.com/citation-style-language/schema/raw/master/csl-citation.json"} </w:instrText>
      </w:r>
      <w:r>
        <w:fldChar w:fldCharType="separate"/>
      </w:r>
      <w:r w:rsidRPr="002A1A7A">
        <w:rPr>
          <w:rFonts w:ascii="Calibri" w:hAnsi="Calibri" w:cs="Calibri"/>
          <w:szCs w:val="24"/>
        </w:rPr>
        <w:t xml:space="preserve">Stephen und Busch, </w:t>
      </w:r>
      <w:r w:rsidRPr="002A1A7A">
        <w:rPr>
          <w:rFonts w:ascii="Calibri" w:hAnsi="Calibri" w:cs="Calibri"/>
          <w:i/>
          <w:iCs/>
          <w:szCs w:val="24"/>
        </w:rPr>
        <w:t>Das grosse Buch der vegetarischen Küche</w:t>
      </w:r>
      <w:r w:rsidRPr="002A1A7A">
        <w:rPr>
          <w:rFonts w:ascii="Calibri" w:hAnsi="Calibri" w:cs="Calibri"/>
          <w:szCs w:val="24"/>
        </w:rPr>
        <w:t>, 173.</w:t>
      </w:r>
      <w:r>
        <w:fldChar w:fldCharType="end"/>
      </w:r>
    </w:p>
  </w:footnote>
  <w:footnote w:id="180">
    <w:p w14:paraId="12411523" w14:textId="364A967B" w:rsidR="004E297F" w:rsidRDefault="004E297F">
      <w:pPr>
        <w:pStyle w:val="FootnoteText"/>
      </w:pPr>
      <w:r>
        <w:rPr>
          <w:rStyle w:val="FootnoteReference"/>
        </w:rPr>
        <w:footnoteRef/>
      </w:r>
      <w:r>
        <w:t xml:space="preserve"> </w:t>
      </w:r>
      <w:r>
        <w:fldChar w:fldCharType="begin"/>
      </w:r>
      <w:r w:rsidR="006E761D">
        <w:instrText xml:space="preserve"> ADDIN ZOTERO_ITEM CSL_CITATION {"citationID":"EFPdKhfi","properties":{"formattedCitation":"Pirou\\uc0\\u233{}, {\\i{}Die echte franz\\uc0\\u246{}sische K\\uc0\\u252{}che}, 119.","plainCitation":"Piroué, Die echte französische Küche, 119.","noteIndex":179},"citationItems":[{"id":5,"uris":["http://zotero.org/users/local/usTu59L8/items/9D429KMD"],"itemData":{"id":5,"type":"book","edition":"6. Aufl","event-place":"München","ISBN":"978-3-7742-1540-5","language":"ger","number-of-pages":"280","publisher":"Gräfe und Unzer","publisher-place":"München","source":"K10plus ISBN","title":"Die echte französische Küche: typische Rezepte und kulinarische Impressionen aus allen Regionen","title-short":"Die echte französische Küche","author":[{"family":"Piroué","given":"Susi"}],"issued":{"date-parts":[["2001"]]}},"locator":"119"}],"schema":"https://github.com/citation-style-language/schema/raw/master/csl-citation.json"} </w:instrText>
      </w:r>
      <w:r>
        <w:fldChar w:fldCharType="separate"/>
      </w:r>
      <w:r w:rsidRPr="004E297F">
        <w:rPr>
          <w:rFonts w:ascii="Calibri" w:hAnsi="Calibri" w:cs="Calibri"/>
          <w:szCs w:val="24"/>
        </w:rPr>
        <w:t xml:space="preserve">Piroué, </w:t>
      </w:r>
      <w:r w:rsidRPr="004E297F">
        <w:rPr>
          <w:rFonts w:ascii="Calibri" w:hAnsi="Calibri" w:cs="Calibri"/>
          <w:i/>
          <w:iCs/>
          <w:szCs w:val="24"/>
        </w:rPr>
        <w:t>Die echte französische Küche</w:t>
      </w:r>
      <w:r w:rsidRPr="004E297F">
        <w:rPr>
          <w:rFonts w:ascii="Calibri" w:hAnsi="Calibri" w:cs="Calibri"/>
          <w:szCs w:val="24"/>
        </w:rPr>
        <w:t>, 119.</w:t>
      </w:r>
      <w:r>
        <w:fldChar w:fldCharType="end"/>
      </w:r>
    </w:p>
  </w:footnote>
  <w:footnote w:id="181">
    <w:p w14:paraId="7371CAA1" w14:textId="06DD32F3" w:rsidR="00FA0C59" w:rsidRDefault="00FA0C59">
      <w:pPr>
        <w:pStyle w:val="FootnoteText"/>
      </w:pPr>
      <w:r>
        <w:rPr>
          <w:rStyle w:val="FootnoteReference"/>
        </w:rPr>
        <w:footnoteRef/>
      </w:r>
      <w:r>
        <w:t xml:space="preserve"> </w:t>
      </w:r>
      <w:r>
        <w:fldChar w:fldCharType="begin"/>
      </w:r>
      <w:r w:rsidR="006E761D">
        <w:instrText xml:space="preserve"> ADDIN ZOTERO_ITEM CSL_CITATION {"citationID":"Rv6HqLHR","properties":{"formattedCitation":"{\\i{}Vegetarische K\\uc0\\u252{}che}, 50.","plainCitation":"Vegetarische Küche, 50.","noteIndex":180},"citationItems":[{"id":50,"uris":["http://zotero.org/users/local/usTu59L8/items/S4PC74X4"],"itemData":{"id":50,"type":"book","edition":"1. Aufl","event-place":"München","ISBN":"978-3-89883-467-4","language":"ger","note":"OCLC: 900954541","publisher":"Zabert Sandmann","publisher-place":"München","source":"Open WorldCat","title":"Vegetarische Küche","issued":{"date-parts":[["2015"]]}},"locator":"50"}],"schema":"https://github.com/citation-style-language/schema/raw/master/csl-citation.json"} </w:instrText>
      </w:r>
      <w:r>
        <w:fldChar w:fldCharType="separate"/>
      </w:r>
      <w:r w:rsidRPr="00FA0C59">
        <w:rPr>
          <w:rFonts w:ascii="Calibri" w:hAnsi="Calibri" w:cs="Calibri"/>
          <w:i/>
          <w:iCs/>
          <w:szCs w:val="24"/>
        </w:rPr>
        <w:t>Vegetarische Küche</w:t>
      </w:r>
      <w:r w:rsidRPr="00FA0C59">
        <w:rPr>
          <w:rFonts w:ascii="Calibri" w:hAnsi="Calibri" w:cs="Calibri"/>
          <w:szCs w:val="24"/>
        </w:rPr>
        <w:t>, 50.</w:t>
      </w:r>
      <w:r>
        <w:fldChar w:fldCharType="end"/>
      </w:r>
    </w:p>
  </w:footnote>
  <w:footnote w:id="182">
    <w:p w14:paraId="16576EC6" w14:textId="37A5CE63" w:rsidR="00CC1911" w:rsidRDefault="00CC1911">
      <w:pPr>
        <w:pStyle w:val="FootnoteText"/>
      </w:pPr>
      <w:r>
        <w:rPr>
          <w:rStyle w:val="FootnoteReference"/>
        </w:rPr>
        <w:footnoteRef/>
      </w:r>
      <w:r>
        <w:t xml:space="preserve"> </w:t>
      </w:r>
      <w:r>
        <w:fldChar w:fldCharType="begin"/>
      </w:r>
      <w:r w:rsidR="006E761D">
        <w:instrText xml:space="preserve"> ADDIN ZOTERO_ITEM CSL_CITATION {"citationID":"gdhc5ALq","properties":{"formattedCitation":"Schinharl, Mewes, und Dusy, {\\i{}Antipasti und Tapas kleine Klassiker im Trend\\uc0\\u8239{}; [mit den 10 GU-Erfolgstipps\\uc0\\u8239{}; internationale Rezepte\\uc0\\u8239{}; Vorschl\\uc0\\u228{}ge f\\uc0\\u252{}rs B\\uc0\\u252{}fett]}, 34.","plainCitation":"Schinharl, Mewes, und Dusy, Antipasti und Tapas kleine Klassiker im Trend ; [mit den 10 GU-Erfolgstipps ; internationale Rezepte ; Vorschläge fürs Büfett], 34.","noteIndex":181},"citationItems":[{"id":29,"uris":["http://zotero.org/users/local/usTu59L8/items/TMTSYXJS"],"itemData":{"id":29,"type":"book","edition":"1. Aufl","event-place":"München","ISBN":"978-3-7742-4899-1","language":"ger","note":"OCLC: 76306369","publisher":"Gräfe und Unzer","publisher-place":"München","source":"Open WorldCat","title":"Antipasti und Tapas kleine Klassiker im Trend ; [mit den 10 GU-Erfolgstipps ; internationale Rezepte ; Vorschläge fürs Büfett]","author":[{"family":"Schinharl","given":"Cornelia"},{"family":"Mewes","given":"Kai"},{"family":"Dusy","given":"Tanja"}],"issued":{"date-parts":[["2002"]]}},"locator":"34"}],"schema":"https://github.com/citation-style-language/schema/raw/master/csl-citation.json"} </w:instrText>
      </w:r>
      <w:r>
        <w:fldChar w:fldCharType="separate"/>
      </w:r>
      <w:r w:rsidRPr="00CC1911">
        <w:rPr>
          <w:rFonts w:ascii="Calibri" w:hAnsi="Calibri" w:cs="Calibri"/>
          <w:szCs w:val="24"/>
        </w:rPr>
        <w:t xml:space="preserve">Schinharl, Mewes, und Dusy, </w:t>
      </w:r>
      <w:r w:rsidRPr="00CC1911">
        <w:rPr>
          <w:rFonts w:ascii="Calibri" w:hAnsi="Calibri" w:cs="Calibri"/>
          <w:i/>
          <w:iCs/>
          <w:szCs w:val="24"/>
        </w:rPr>
        <w:t>Antipasti und Tapas kleine Klassiker im Trend ; [mit den 10 GU-Erfolgstipps ; internationale Rezepte ; Vorschläge fürs Büfett]</w:t>
      </w:r>
      <w:r w:rsidRPr="00CC1911">
        <w:rPr>
          <w:rFonts w:ascii="Calibri" w:hAnsi="Calibri" w:cs="Calibri"/>
          <w:szCs w:val="24"/>
        </w:rPr>
        <w:t>, 34.</w:t>
      </w:r>
      <w:r>
        <w:fldChar w:fldCharType="end"/>
      </w:r>
    </w:p>
  </w:footnote>
  <w:footnote w:id="183">
    <w:p w14:paraId="614C3816" w14:textId="5C80014E" w:rsidR="00CE34D3" w:rsidRDefault="00CE34D3">
      <w:pPr>
        <w:pStyle w:val="FootnoteText"/>
      </w:pPr>
      <w:r>
        <w:rPr>
          <w:rStyle w:val="FootnoteReference"/>
        </w:rPr>
        <w:footnoteRef/>
      </w:r>
      <w:r>
        <w:t xml:space="preserve"> </w:t>
      </w:r>
      <w:r>
        <w:fldChar w:fldCharType="begin"/>
      </w:r>
      <w:r w:rsidR="006E761D">
        <w:instrText xml:space="preserve"> ADDIN ZOTERO_ITEM CSL_CITATION {"citationID":"N5BBLnDJ","properties":{"formattedCitation":"\\uc0\\u8222{}ZEITmagazin\\uc0\\u8220{}.","plainCitation":"„ZEITmagazin“.","noteIndex":182},"citationItems":[{"id":96,"uris":["http://zotero.org/users/local/usTu59L8/items/EJMJD2IT"],"itemData":{"id":96,"type":"article-journal","title":"ZEITmagazin"}}],"schema":"https://github.com/citation-style-language/schema/raw/master/csl-citation.json"} </w:instrText>
      </w:r>
      <w:r>
        <w:fldChar w:fldCharType="separate"/>
      </w:r>
      <w:r w:rsidRPr="00CE34D3">
        <w:rPr>
          <w:rFonts w:ascii="Calibri" w:hAnsi="Calibri" w:cs="Calibri"/>
          <w:szCs w:val="24"/>
        </w:rPr>
        <w:t>„ZEITmagazin“.</w:t>
      </w:r>
      <w:r>
        <w:fldChar w:fldCharType="end"/>
      </w:r>
    </w:p>
  </w:footnote>
  <w:footnote w:id="184">
    <w:p w14:paraId="033ED3C0" w14:textId="4704AA0E" w:rsidR="007D39E4" w:rsidRDefault="007D39E4" w:rsidP="007D39E4">
      <w:pPr>
        <w:pStyle w:val="FootnoteText"/>
      </w:pPr>
      <w:r>
        <w:rPr>
          <w:rStyle w:val="FootnoteReference"/>
        </w:rPr>
        <w:footnoteRef/>
      </w:r>
      <w:r>
        <w:t xml:space="preserve"> </w:t>
      </w:r>
      <w:r>
        <w:fldChar w:fldCharType="begin"/>
      </w:r>
      <w:r w:rsidR="006E761D">
        <w:instrText xml:space="preserve"> ADDIN ZOTERO_ITEM CSL_CITATION {"citationID":"GchO7z7e","properties":{"formattedCitation":"Ottolenghi und Tamimi, {\\i{}Jerusalem}, 29.","plainCitation":"Ottolenghi und Tamimi, Jerusalem, 29.","noteIndex":183},"citationItems":[{"id":94,"uris":["http://zotero.org/users/local/usTu59L8/items/9YPMVACQ"],"itemData":{"id":94,"type":"book","edition":"15. Auflage","event-place":"München","ISBN":"978-3-8310-2333-2","language":"ger","number-of-pages":"318","publisher":"Dorling Kindersley","publisher-place":"München","source":"K10plus ISBN","title":"Jerusalem: Das Kochbuch","title-short":"Jerusalem","author":[{"family":"Ottolenghi","given":"Yotam"},{"family":"Tamimi","given":"Sami"}],"issued":{"date-parts":[["2017"]]}},"locator":"29"}],"schema":"https://github.com/citation-style-language/schema/raw/master/csl-citation.json"} </w:instrText>
      </w:r>
      <w:r>
        <w:fldChar w:fldCharType="separate"/>
      </w:r>
      <w:r w:rsidR="0091679F" w:rsidRPr="0091679F">
        <w:rPr>
          <w:rFonts w:ascii="Calibri" w:hAnsi="Calibri" w:cs="Calibri"/>
          <w:szCs w:val="24"/>
        </w:rPr>
        <w:t xml:space="preserve">Ottolenghi und Tamimi, </w:t>
      </w:r>
      <w:r w:rsidR="0091679F" w:rsidRPr="0091679F">
        <w:rPr>
          <w:rFonts w:ascii="Calibri" w:hAnsi="Calibri" w:cs="Calibri"/>
          <w:i/>
          <w:iCs/>
          <w:szCs w:val="24"/>
        </w:rPr>
        <w:t>Jerusalem</w:t>
      </w:r>
      <w:r w:rsidR="0091679F" w:rsidRPr="0091679F">
        <w:rPr>
          <w:rFonts w:ascii="Calibri" w:hAnsi="Calibri" w:cs="Calibri"/>
          <w:szCs w:val="24"/>
        </w:rPr>
        <w:t>, 29.</w:t>
      </w:r>
      <w:r>
        <w:fldChar w:fldCharType="end"/>
      </w:r>
    </w:p>
  </w:footnote>
  <w:footnote w:id="185">
    <w:p w14:paraId="5030FD76" w14:textId="315D6823" w:rsidR="00E47B95" w:rsidRDefault="00E47B95" w:rsidP="00E47B95">
      <w:pPr>
        <w:pStyle w:val="FootnoteText"/>
      </w:pPr>
      <w:r>
        <w:rPr>
          <w:rStyle w:val="FootnoteReference"/>
        </w:rPr>
        <w:footnoteRef/>
      </w:r>
      <w:r>
        <w:t xml:space="preserve"> </w:t>
      </w:r>
      <w:r>
        <w:fldChar w:fldCharType="begin"/>
      </w:r>
      <w:r w:rsidR="006E761D">
        <w:instrText xml:space="preserve"> ADDIN ZOTERO_ITEM CSL_CITATION {"citationID":"8ae9k2E1","properties":{"formattedCitation":"\\uc0\\u8222{}ZEITmagazin\\uc0\\u8220{}.","plainCitation":"„ZEITmagazin“.","noteIndex":184},"citationItems":[{"id":96,"uris":["http://zotero.org/users/local/usTu59L8/items/EJMJD2IT"],"itemData":{"id":96,"type":"article-journal","title":"ZEITmagazin"}}],"schema":"https://github.com/citation-style-language/schema/raw/master/csl-citation.json"} </w:instrText>
      </w:r>
      <w:r>
        <w:fldChar w:fldCharType="separate"/>
      </w:r>
      <w:r w:rsidRPr="008F1A83">
        <w:rPr>
          <w:rFonts w:ascii="Calibri" w:hAnsi="Calibri" w:cs="Calibri"/>
          <w:szCs w:val="24"/>
        </w:rPr>
        <w:t>„ZEITmagazin“.</w:t>
      </w:r>
      <w:r>
        <w:fldChar w:fldCharType="end"/>
      </w:r>
    </w:p>
  </w:footnote>
  <w:footnote w:id="186">
    <w:p w14:paraId="1160251A" w14:textId="1BDAFC05" w:rsidR="004810A2" w:rsidRDefault="004810A2" w:rsidP="004810A2">
      <w:pPr>
        <w:pStyle w:val="FootnoteText"/>
      </w:pPr>
      <w:r>
        <w:rPr>
          <w:rStyle w:val="FootnoteReference"/>
        </w:rPr>
        <w:footnoteRef/>
      </w:r>
      <w:r>
        <w:t xml:space="preserve"> </w:t>
      </w:r>
      <w:r>
        <w:fldChar w:fldCharType="begin"/>
      </w:r>
      <w:r w:rsidR="006E761D">
        <w:instrText xml:space="preserve"> ADDIN ZOTERO_ITEM CSL_CITATION {"citationID":"QGs0K8eB","properties":{"formattedCitation":"Schinharl, Mewes, und Dusy, {\\i{}Antipasti und Tapas kleine Klassiker im Trend\\uc0\\u8239{}; [mit den 10 GU-Erfolgstipps\\uc0\\u8239{}; internationale Rezepte\\uc0\\u8239{}; Vorschl\\uc0\\u228{}ge f\\uc0\\u252{}rs B\\uc0\\u252{}fett]}, 43.","plainCitation":"Schinharl, Mewes, und Dusy, Antipasti und Tapas kleine Klassiker im Trend ; [mit den 10 GU-Erfolgstipps ; internationale Rezepte ; Vorschläge fürs Büfett], 43.","noteIndex":185},"citationItems":[{"id":29,"uris":["http://zotero.org/users/local/usTu59L8/items/TMTSYXJS"],"itemData":{"id":29,"type":"book","edition":"1. Aufl","event-place":"München","ISBN":"978-3-7742-4899-1","language":"ger","note":"OCLC: 76306369","publisher":"Gräfe und Unzer","publisher-place":"München","source":"Open WorldCat","title":"Antipasti und Tapas kleine Klassiker im Trend ; [mit den 10 GU-Erfolgstipps ; internationale Rezepte ; Vorschläge fürs Büfett]","author":[{"family":"Schinharl","given":"Cornelia"},{"family":"Mewes","given":"Kai"},{"family":"Dusy","given":"Tanja"}],"issued":{"date-parts":[["2002"]]}},"locator":"43"}],"schema":"https://github.com/citation-style-language/schema/raw/master/csl-citation.json"} </w:instrText>
      </w:r>
      <w:r>
        <w:fldChar w:fldCharType="separate"/>
      </w:r>
      <w:r w:rsidRPr="007E4D82">
        <w:rPr>
          <w:rFonts w:ascii="Calibri" w:hAnsi="Calibri" w:cs="Calibri"/>
          <w:szCs w:val="24"/>
        </w:rPr>
        <w:t xml:space="preserve">Schinharl, Mewes, und Dusy, </w:t>
      </w:r>
      <w:r w:rsidRPr="007E4D82">
        <w:rPr>
          <w:rFonts w:ascii="Calibri" w:hAnsi="Calibri" w:cs="Calibri"/>
          <w:i/>
          <w:iCs/>
          <w:szCs w:val="24"/>
        </w:rPr>
        <w:t>Antipasti und Tapas kleine Klassiker im Trend ; [mit den 10 GU-Erfolgstipps ; internationale Rezepte ; Vorschläge fürs Büfett]</w:t>
      </w:r>
      <w:r w:rsidRPr="007E4D82">
        <w:rPr>
          <w:rFonts w:ascii="Calibri" w:hAnsi="Calibri" w:cs="Calibri"/>
          <w:szCs w:val="24"/>
        </w:rPr>
        <w:t>, 43.</w:t>
      </w:r>
      <w:r>
        <w:fldChar w:fldCharType="end"/>
      </w:r>
    </w:p>
  </w:footnote>
  <w:footnote w:id="187">
    <w:p w14:paraId="2D63CA3B" w14:textId="0EACF255" w:rsidR="00E47B95" w:rsidRDefault="00E47B95" w:rsidP="00E47B95">
      <w:pPr>
        <w:pStyle w:val="FootnoteText"/>
      </w:pPr>
      <w:r>
        <w:rPr>
          <w:rStyle w:val="FootnoteReference"/>
        </w:rPr>
        <w:footnoteRef/>
      </w:r>
      <w:r>
        <w:t xml:space="preserve"> </w:t>
      </w:r>
      <w:r>
        <w:fldChar w:fldCharType="begin"/>
      </w:r>
      <w:r w:rsidR="006E761D">
        <w:instrText xml:space="preserve"> ADDIN ZOTERO_ITEM CSL_CITATION {"citationID":"Gw7ARkZB","properties":{"formattedCitation":"Raether, {\\i{}Lieblingsgerichte vom Wochenmarkt}, 92.","plainCitation":"Raether, Lieblingsgerichte vom Wochenmarkt, 92.","noteIndex":186},"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92"}],"schema":"https://github.com/citation-style-language/schema/raw/master/csl-citation.json"} </w:instrText>
      </w:r>
      <w:r>
        <w:fldChar w:fldCharType="separate"/>
      </w:r>
      <w:r w:rsidR="0091679F" w:rsidRPr="0091679F">
        <w:rPr>
          <w:rFonts w:ascii="Calibri" w:hAnsi="Calibri" w:cs="Calibri"/>
          <w:szCs w:val="24"/>
        </w:rPr>
        <w:t xml:space="preserve">Raether, </w:t>
      </w:r>
      <w:r w:rsidR="0091679F" w:rsidRPr="0091679F">
        <w:rPr>
          <w:rFonts w:ascii="Calibri" w:hAnsi="Calibri" w:cs="Calibri"/>
          <w:i/>
          <w:iCs/>
          <w:szCs w:val="24"/>
        </w:rPr>
        <w:t>Lieblingsgerichte vom Wochenmarkt</w:t>
      </w:r>
      <w:r w:rsidR="0091679F" w:rsidRPr="0091679F">
        <w:rPr>
          <w:rFonts w:ascii="Calibri" w:hAnsi="Calibri" w:cs="Calibri"/>
          <w:szCs w:val="24"/>
        </w:rPr>
        <w:t>, 92.</w:t>
      </w:r>
      <w:r>
        <w:fldChar w:fldCharType="end"/>
      </w:r>
    </w:p>
  </w:footnote>
  <w:footnote w:id="188">
    <w:p w14:paraId="68520662" w14:textId="59BFFE1A" w:rsidR="00E47B95" w:rsidRDefault="00E47B95" w:rsidP="00E47B95">
      <w:pPr>
        <w:pStyle w:val="FootnoteText"/>
      </w:pPr>
      <w:r>
        <w:rPr>
          <w:rStyle w:val="FootnoteReference"/>
        </w:rPr>
        <w:footnoteRef/>
      </w:r>
      <w:r>
        <w:t xml:space="preserve"> </w:t>
      </w:r>
      <w:r>
        <w:fldChar w:fldCharType="begin"/>
      </w:r>
      <w:r w:rsidR="006E761D">
        <w:instrText xml:space="preserve"> ADDIN ZOTERO_ITEM CSL_CITATION {"citationID":"PGG1r0yq","properties":{"formattedCitation":"{\\i{}30-Minuten-K\\uc0\\u252{}che}, 26.","plainCitation":"30-Minuten-Küche, 26.","noteIndex":187},"citationItems":[{"id":51,"uris":["http://zotero.org/users/local/usTu59L8/items/47B5FBMY"],"itemData":{"id":51,"type":"book","edition":"1. Aufl","event-place":"München","ISBN":"978-3-89883-379-0","language":"ger","note":"OCLC: 864484090","publisher":"Zabert Sandmann","publisher-place":"München","source":"Open WorldCat","title":"30-Minuten-Küche","issued":{"date-parts":[["2013"]]}},"locator":"26"}],"schema":"https://github.com/citation-style-language/schema/raw/master/csl-citation.json"} </w:instrText>
      </w:r>
      <w:r>
        <w:fldChar w:fldCharType="separate"/>
      </w:r>
      <w:r w:rsidR="0091679F" w:rsidRPr="0091679F">
        <w:rPr>
          <w:rFonts w:ascii="Calibri" w:hAnsi="Calibri" w:cs="Calibri"/>
          <w:i/>
          <w:iCs/>
          <w:szCs w:val="24"/>
        </w:rPr>
        <w:t>30-Minuten-Küche</w:t>
      </w:r>
      <w:r w:rsidR="0091679F" w:rsidRPr="0091679F">
        <w:rPr>
          <w:rFonts w:ascii="Calibri" w:hAnsi="Calibri" w:cs="Calibri"/>
          <w:szCs w:val="24"/>
        </w:rPr>
        <w:t>, 26.</w:t>
      </w:r>
      <w:r>
        <w:fldChar w:fldCharType="end"/>
      </w:r>
    </w:p>
  </w:footnote>
  <w:footnote w:id="189">
    <w:p w14:paraId="7C30B839" w14:textId="73A1CA27" w:rsidR="009F2E8E" w:rsidRPr="0087773F" w:rsidRDefault="009F2E8E" w:rsidP="009F2E8E">
      <w:pPr>
        <w:pStyle w:val="FootnoteText"/>
      </w:pPr>
      <w:r>
        <w:rPr>
          <w:rStyle w:val="FootnoteReference"/>
        </w:rPr>
        <w:footnoteRef/>
      </w:r>
      <w:r w:rsidRPr="0087773F">
        <w:t xml:space="preserve"> </w:t>
      </w:r>
      <w:r>
        <w:fldChar w:fldCharType="begin"/>
      </w:r>
      <w:r w:rsidR="006E761D">
        <w:instrText xml:space="preserve"> ADDIN ZOTERO_ITEM CSL_CITATION {"citationID":"2JehUZGH","properties":{"formattedCitation":"essen &amp; trinken, \\uc0\\u8222{}essen &amp; trinken Spezial: Schnelle K\\uc0\\u252{}che\\uc0\\u8220{}, 96.","plainCitation":"essen &amp; trinken, „essen &amp; trinken Spezial: Schnelle Küche“, 96.","noteIndex":188},"citationItems":[{"id":74,"uris":["http://zotero.org/users/local/usTu59L8/items/WRCCCJZK"],"itemData":{"id":74,"type":"article-journal","collection-title":"essen &amp; trinken","title":"essen &amp; trinken Spezial: Schnelle Küche","volume":"03/2018","editor":[{"family":"essen &amp; trinken","given":""}],"issued":{"date-parts":[["2018"]]}},"locator":"96"}],"schema":"https://github.com/citation-style-language/schema/raw/master/csl-citation.json"} </w:instrText>
      </w:r>
      <w:r>
        <w:fldChar w:fldCharType="separate"/>
      </w:r>
      <w:r w:rsidRPr="0087773F">
        <w:rPr>
          <w:rFonts w:ascii="Calibri" w:hAnsi="Calibri" w:cs="Calibri"/>
          <w:szCs w:val="24"/>
        </w:rPr>
        <w:t>essen &amp; trinken, „essen &amp; trinken Spezial: Schnelle Küche“, 96.</w:t>
      </w:r>
      <w:r>
        <w:fldChar w:fldCharType="end"/>
      </w:r>
    </w:p>
  </w:footnote>
  <w:footnote w:id="190">
    <w:p w14:paraId="2DCBCC59" w14:textId="1198BD0A" w:rsidR="00E47B95" w:rsidRDefault="00E47B95" w:rsidP="00E47B95">
      <w:pPr>
        <w:pStyle w:val="FootnoteText"/>
      </w:pPr>
      <w:r>
        <w:rPr>
          <w:rStyle w:val="FootnoteReference"/>
        </w:rPr>
        <w:footnoteRef/>
      </w:r>
      <w:r>
        <w:t xml:space="preserve"> </w:t>
      </w:r>
      <w:r>
        <w:fldChar w:fldCharType="begin"/>
      </w:r>
      <w:r w:rsidR="006E761D">
        <w:instrText xml:space="preserve"> ADDIN ZOTERO_ITEM CSL_CITATION {"citationID":"DtJZpFQC","properties":{"formattedCitation":"\\uc0\\u8222{}ZEITmagazin\\uc0\\u8220{}.","plainCitation":"„ZEITmagazin“.","noteIndex":189},"citationItems":[{"id":96,"uris":["http://zotero.org/users/local/usTu59L8/items/EJMJD2IT"],"itemData":{"id":96,"type":"article-journal","title":"ZEITmagazin"}}],"schema":"https://github.com/citation-style-language/schema/raw/master/csl-citation.json"} </w:instrText>
      </w:r>
      <w:r>
        <w:fldChar w:fldCharType="separate"/>
      </w:r>
      <w:r w:rsidRPr="00D14062">
        <w:rPr>
          <w:rFonts w:ascii="Calibri" w:hAnsi="Calibri" w:cs="Calibri"/>
          <w:szCs w:val="24"/>
        </w:rPr>
        <w:t>„ZEITmagazin“.</w:t>
      </w:r>
      <w:r>
        <w:fldChar w:fldCharType="end"/>
      </w:r>
    </w:p>
  </w:footnote>
  <w:footnote w:id="191">
    <w:p w14:paraId="10FF0E6F" w14:textId="16AC5DAB" w:rsidR="004810A2" w:rsidRDefault="004810A2" w:rsidP="004810A2">
      <w:pPr>
        <w:pStyle w:val="FootnoteText"/>
      </w:pPr>
      <w:r>
        <w:rPr>
          <w:rStyle w:val="FootnoteReference"/>
        </w:rPr>
        <w:footnoteRef/>
      </w:r>
      <w:r>
        <w:t xml:space="preserve"> </w:t>
      </w:r>
      <w:r>
        <w:fldChar w:fldCharType="begin"/>
      </w:r>
      <w:r w:rsidR="006E761D">
        <w:instrText xml:space="preserve"> ADDIN ZOTERO_ITEM CSL_CITATION {"citationID":"1akHM4un","properties":{"formattedCitation":"\\uc0\\u8222{}ZEITmagazin\\uc0\\u8220{}.","plainCitation":"„ZEITmagazin“.","noteIndex":190},"citationItems":[{"id":96,"uris":["http://zotero.org/users/local/usTu59L8/items/EJMJD2IT"],"itemData":{"id":96,"type":"article-journal","title":"ZEITmagazin"}}],"schema":"https://github.com/citation-style-language/schema/raw/master/csl-citation.json"} </w:instrText>
      </w:r>
      <w:r>
        <w:fldChar w:fldCharType="separate"/>
      </w:r>
      <w:r w:rsidRPr="00A02621">
        <w:rPr>
          <w:rFonts w:ascii="Calibri" w:hAnsi="Calibri" w:cs="Calibri"/>
          <w:szCs w:val="24"/>
        </w:rPr>
        <w:t>„ZEITmagazin“.</w:t>
      </w:r>
      <w:r>
        <w:fldChar w:fldCharType="end"/>
      </w:r>
    </w:p>
  </w:footnote>
  <w:footnote w:id="192">
    <w:p w14:paraId="4ED649B4" w14:textId="0BC5A666" w:rsidR="00B64D25" w:rsidRDefault="00B64D25">
      <w:pPr>
        <w:pStyle w:val="FootnoteText"/>
      </w:pPr>
      <w:r>
        <w:rPr>
          <w:rStyle w:val="FootnoteReference"/>
        </w:rPr>
        <w:footnoteRef/>
      </w:r>
      <w:r>
        <w:t xml:space="preserve"> </w:t>
      </w:r>
      <w:r>
        <w:fldChar w:fldCharType="begin"/>
      </w:r>
      <w:r w:rsidR="006E761D">
        <w:instrText xml:space="preserve"> ADDIN ZOTERO_ITEM CSL_CITATION {"citationID":"QDlyeUDM","properties":{"formattedCitation":"\\uc0\\u8222{}ZEITmagazin\\uc0\\u8220{}.","plainCitation":"„ZEITmagazin“.","noteIndex":191},"citationItems":[{"id":96,"uris":["http://zotero.org/users/local/usTu59L8/items/EJMJD2IT"],"itemData":{"id":96,"type":"article-journal","title":"ZEITmagazin"}}],"schema":"https://github.com/citation-style-language/schema/raw/master/csl-citation.json"} </w:instrText>
      </w:r>
      <w:r>
        <w:fldChar w:fldCharType="separate"/>
      </w:r>
      <w:r w:rsidRPr="00B64D25">
        <w:rPr>
          <w:rFonts w:ascii="Calibri" w:hAnsi="Calibri" w:cs="Calibri"/>
          <w:szCs w:val="24"/>
        </w:rPr>
        <w:t>„ZEITmagazin“.</w:t>
      </w:r>
      <w:r>
        <w:fldChar w:fldCharType="end"/>
      </w:r>
    </w:p>
  </w:footnote>
  <w:footnote w:id="193">
    <w:p w14:paraId="66D9D537" w14:textId="175CF939" w:rsidR="00473B4B" w:rsidRDefault="00473B4B">
      <w:pPr>
        <w:pStyle w:val="FootnoteText"/>
      </w:pPr>
      <w:r>
        <w:rPr>
          <w:rStyle w:val="FootnoteReference"/>
        </w:rPr>
        <w:footnoteRef/>
      </w:r>
      <w:r>
        <w:t xml:space="preserve"> </w:t>
      </w:r>
      <w:r>
        <w:fldChar w:fldCharType="begin"/>
      </w:r>
      <w:r w:rsidR="006E761D">
        <w:instrText xml:space="preserve"> ADDIN ZOTERO_ITEM CSL_CITATION {"citationID":"yjej8KAf","properties":{"formattedCitation":"Schuhbeck, {\\i{}Meine bayerische K\\uc0\\u252{}che}, 39.","plainCitation":"Schuhbeck, Meine bayerische Küche, 39.","noteIndex":192},"citationItems":[{"id":11,"uris":["http://zotero.org/users/local/usTu59L8/items/2QP5AI8A"],"itemData":{"id":11,"type":"book","edition":"Überarb. Neuausg., 1. Aufl","event-place":"München","ISBN":"978-3-89883-281-6","language":"ger","note":"OCLC: 711859466","publisher":"Zabert Sandmann","publisher-place":"München","source":"Open WorldCat","title":"Meine bayerische Küche","author":[{"family":"Schuhbeck","given":"Alfons"}],"issued":{"date-parts":[["2011"]]}},"locator":"39"}],"schema":"https://github.com/citation-style-language/schema/raw/master/csl-citation.json"} </w:instrText>
      </w:r>
      <w:r>
        <w:fldChar w:fldCharType="separate"/>
      </w:r>
      <w:r w:rsidR="0091679F" w:rsidRPr="0091679F">
        <w:rPr>
          <w:rFonts w:ascii="Calibri" w:hAnsi="Calibri" w:cs="Calibri"/>
          <w:szCs w:val="24"/>
        </w:rPr>
        <w:t xml:space="preserve">Schuhbeck, </w:t>
      </w:r>
      <w:r w:rsidR="0091679F" w:rsidRPr="0091679F">
        <w:rPr>
          <w:rFonts w:ascii="Calibri" w:hAnsi="Calibri" w:cs="Calibri"/>
          <w:i/>
          <w:iCs/>
          <w:szCs w:val="24"/>
        </w:rPr>
        <w:t>Meine bayerische Küche</w:t>
      </w:r>
      <w:r w:rsidR="0091679F" w:rsidRPr="0091679F">
        <w:rPr>
          <w:rFonts w:ascii="Calibri" w:hAnsi="Calibri" w:cs="Calibri"/>
          <w:szCs w:val="24"/>
        </w:rPr>
        <w:t>, 39.</w:t>
      </w:r>
      <w:r>
        <w:fldChar w:fldCharType="end"/>
      </w:r>
    </w:p>
  </w:footnote>
  <w:footnote w:id="194">
    <w:p w14:paraId="7E4F2D86" w14:textId="3C54CCB8" w:rsidR="00626EB6" w:rsidRDefault="00626EB6" w:rsidP="00626EB6">
      <w:pPr>
        <w:pStyle w:val="FootnoteText"/>
      </w:pPr>
      <w:r>
        <w:rPr>
          <w:rStyle w:val="FootnoteReference"/>
        </w:rPr>
        <w:footnoteRef/>
      </w:r>
      <w:r>
        <w:t xml:space="preserve"> </w:t>
      </w:r>
      <w:r>
        <w:fldChar w:fldCharType="begin"/>
      </w:r>
      <w:r w:rsidR="006E761D">
        <w:instrText xml:space="preserve"> ADDIN ZOTERO_ITEM CSL_CITATION {"citationID":"Bc3LuiHK","properties":{"formattedCitation":"Likidis-K\\uc0\\u246{}nigsfeld, Brauner, und Werz-Kovacs, {\\i{}Griechenland Originalrezepte und Interessantes \\uc0\\u252{}ber Land und Leute}, 34.","plainCitation":"Likidis-Königsfeld, Brauner, und Werz-Kovacs, Griechenland Originalrezepte und Interessantes über Land und Leute, 34.","noteIndex":193},"citationItems":[{"id":21,"uris":["http://zotero.org/users/local/usTu59L8/items/5J8T6KEU"],"itemData":{"id":21,"type":"book","edition":"Sonderausg. der Orig.-Ausg. von 1994, 1. Aufl","event-place":"München","ISBN":"978-3-7742-6443-4","language":"ger","note":"OCLC: 76556261","publisher":"Gräfe und Unzer","publisher-place":"München","source":"Open WorldCat","title":"Griechenland Originalrezepte und Interessantes über Land und Leute","author":[{"family":"Likidis-Königsfeld","given":"Kristina"},{"family":"Brauner","given":"Michael"},{"family":"Werz-Kovacs","given":"Stephanie","dropping-particle":"von"}],"issued":{"date-parts":[["2004"]]}},"locator":"34"}],"schema":"https://github.com/citation-style-language/schema/raw/master/csl-citation.json"} </w:instrText>
      </w:r>
      <w:r>
        <w:fldChar w:fldCharType="separate"/>
      </w:r>
      <w:r w:rsidRPr="00825C99">
        <w:rPr>
          <w:rFonts w:ascii="Calibri" w:hAnsi="Calibri" w:cs="Calibri"/>
          <w:szCs w:val="24"/>
        </w:rPr>
        <w:t xml:space="preserve">Likidis-Königsfeld, Brauner, und Werz-Kovacs, </w:t>
      </w:r>
      <w:r w:rsidRPr="00825C99">
        <w:rPr>
          <w:rFonts w:ascii="Calibri" w:hAnsi="Calibri" w:cs="Calibri"/>
          <w:i/>
          <w:iCs/>
          <w:szCs w:val="24"/>
        </w:rPr>
        <w:t>Griechenland Originalrezepte und Interessantes über Land und Leute</w:t>
      </w:r>
      <w:r w:rsidRPr="00825C99">
        <w:rPr>
          <w:rFonts w:ascii="Calibri" w:hAnsi="Calibri" w:cs="Calibri"/>
          <w:szCs w:val="24"/>
        </w:rPr>
        <w:t>, 34.</w:t>
      </w:r>
      <w:r>
        <w:fldChar w:fldCharType="end"/>
      </w:r>
    </w:p>
  </w:footnote>
  <w:footnote w:id="195">
    <w:p w14:paraId="14479113" w14:textId="5010BF5D" w:rsidR="0083442E" w:rsidRDefault="0083442E">
      <w:pPr>
        <w:pStyle w:val="FootnoteText"/>
      </w:pPr>
      <w:r>
        <w:rPr>
          <w:rStyle w:val="FootnoteReference"/>
        </w:rPr>
        <w:footnoteRef/>
      </w:r>
      <w:r>
        <w:t xml:space="preserve"> </w:t>
      </w:r>
      <w:r>
        <w:fldChar w:fldCharType="begin"/>
      </w:r>
      <w:r w:rsidR="00182601">
        <w:instrText xml:space="preserve"> ADDIN ZOTERO_ITEM CSL_CITATION {"citationID":"G6gEb24l","properties":{"formattedCitation":"essen &amp; trinken, Hrsg., \\uc0\\u8222{}essen &amp; trinken F\\uc0\\u252{}r jeden Tag: Viel junges Gem\\uc0\\u252{}se\\uc0\\u8220{}, essen &amp; trinken, 06/2007 (2007): 60.","plainCitation":"essen &amp; trinken, Hrsg., „essen &amp; trinken Für jeden Tag: Viel junges Gemüse“, essen &amp; trinken, 06/2007 (2007): 60.","noteIndex":194},"citationItems":[{"id":99,"uris":["http://zotero.org/users/local/usTu59L8/items/CUXIWFKH"],"itemData":{"id":99,"type":"article-journal","collection-title":"essen &amp; trinken","title":"essen &amp; trinken Für jeden Tag: Viel junges Gemüse","volume":"06/2007","editor":[{"family":"essen &amp; trinken","given":""}],"issued":{"date-parts":[["2007"]]}},"locator":"60"}],"schema":"https://github.com/citation-style-language/schema/raw/master/csl-citation.json"} </w:instrText>
      </w:r>
      <w:r>
        <w:fldChar w:fldCharType="separate"/>
      </w:r>
      <w:r w:rsidR="0091679F" w:rsidRPr="0091679F">
        <w:rPr>
          <w:rFonts w:ascii="Calibri" w:hAnsi="Calibri" w:cs="Calibri"/>
          <w:szCs w:val="24"/>
        </w:rPr>
        <w:t>essen &amp; trinken, Hrsg., „essen &amp; trinken Für jeden Tag: Viel junges Gemüse“, essen &amp; trinken, 06/2007 (2007): 60.</w:t>
      </w:r>
      <w:r>
        <w:fldChar w:fldCharType="end"/>
      </w:r>
    </w:p>
  </w:footnote>
  <w:footnote w:id="196">
    <w:p w14:paraId="0DCBC4ED" w14:textId="0D6A3476" w:rsidR="001D11E0" w:rsidRDefault="001D11E0">
      <w:pPr>
        <w:pStyle w:val="FootnoteText"/>
      </w:pPr>
      <w:r>
        <w:rPr>
          <w:rStyle w:val="FootnoteReference"/>
        </w:rPr>
        <w:footnoteRef/>
      </w:r>
      <w:r>
        <w:t xml:space="preserve"> </w:t>
      </w:r>
      <w:r>
        <w:fldChar w:fldCharType="begin"/>
      </w:r>
      <w:r w:rsidR="006E761D">
        <w:instrText xml:space="preserve"> ADDIN ZOTERO_ITEM CSL_CITATION {"citationID":"z5LMk2Ws","properties":{"formattedCitation":"Raether, {\\i{}Lieblingsgerichte vom Wochenmarkt}, 26.","plainCitation":"Raether, Lieblingsgerichte vom Wochenmarkt, 26.","noteIndex":195},"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26"}],"schema":"https://github.com/citation-style-language/schema/raw/master/csl-citation.json"} </w:instrText>
      </w:r>
      <w:r>
        <w:fldChar w:fldCharType="separate"/>
      </w:r>
      <w:r w:rsidR="00063133" w:rsidRPr="00063133">
        <w:rPr>
          <w:rFonts w:ascii="Calibri" w:hAnsi="Calibri" w:cs="Calibri"/>
          <w:szCs w:val="24"/>
        </w:rPr>
        <w:t xml:space="preserve">Raether, </w:t>
      </w:r>
      <w:r w:rsidR="00063133" w:rsidRPr="00063133">
        <w:rPr>
          <w:rFonts w:ascii="Calibri" w:hAnsi="Calibri" w:cs="Calibri"/>
          <w:i/>
          <w:iCs/>
          <w:szCs w:val="24"/>
        </w:rPr>
        <w:t>Lieblingsgerichte vom Wochenmarkt</w:t>
      </w:r>
      <w:r w:rsidR="00063133" w:rsidRPr="00063133">
        <w:rPr>
          <w:rFonts w:ascii="Calibri" w:hAnsi="Calibri" w:cs="Calibri"/>
          <w:szCs w:val="24"/>
        </w:rPr>
        <w:t>, 26.</w:t>
      </w:r>
      <w:r>
        <w:fldChar w:fldCharType="end"/>
      </w:r>
    </w:p>
  </w:footnote>
  <w:footnote w:id="197">
    <w:p w14:paraId="1AE6F589" w14:textId="33E74744" w:rsidR="008F59E3" w:rsidRPr="00B52869" w:rsidRDefault="008F59E3" w:rsidP="008F59E3">
      <w:pPr>
        <w:pStyle w:val="FootnoteText"/>
      </w:pPr>
      <w:r>
        <w:rPr>
          <w:rStyle w:val="FootnoteReference"/>
        </w:rPr>
        <w:footnoteRef/>
      </w:r>
      <w:r w:rsidRPr="00B52869">
        <w:t xml:space="preserve"> </w:t>
      </w:r>
      <w:r>
        <w:fldChar w:fldCharType="begin"/>
      </w:r>
      <w:r w:rsidR="006E761D">
        <w:instrText xml:space="preserve"> ADDIN ZOTERO_ITEM CSL_CITATION {"citationID":"DczPmOHf","properties":{"formattedCitation":"Ottolenghi, {\\i{}Ottolenghi simple - Das Kochbuch}, 103.","plainCitation":"Ottolenghi, Ottolenghi simple - Das Kochbuch, 103.","noteIndex":196},"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103"}],"schema":"https://github.com/citation-style-language/schema/raw/master/csl-citation.json"} </w:instrText>
      </w:r>
      <w:r>
        <w:fldChar w:fldCharType="separate"/>
      </w:r>
      <w:r w:rsidR="00A830F2" w:rsidRPr="00A830F2">
        <w:rPr>
          <w:rFonts w:ascii="Calibri" w:hAnsi="Calibri" w:cs="Calibri"/>
          <w:szCs w:val="24"/>
        </w:rPr>
        <w:t xml:space="preserve">Ottolenghi, </w:t>
      </w:r>
      <w:r w:rsidR="00A830F2" w:rsidRPr="00A830F2">
        <w:rPr>
          <w:rFonts w:ascii="Calibri" w:hAnsi="Calibri" w:cs="Calibri"/>
          <w:i/>
          <w:iCs/>
          <w:szCs w:val="24"/>
        </w:rPr>
        <w:t>Ottolenghi simple - Das Kochbuch</w:t>
      </w:r>
      <w:r w:rsidR="00A830F2" w:rsidRPr="00A830F2">
        <w:rPr>
          <w:rFonts w:ascii="Calibri" w:hAnsi="Calibri" w:cs="Calibri"/>
          <w:szCs w:val="24"/>
        </w:rPr>
        <w:t>, 103.</w:t>
      </w:r>
      <w:r>
        <w:fldChar w:fldCharType="end"/>
      </w:r>
    </w:p>
  </w:footnote>
  <w:footnote w:id="198">
    <w:p w14:paraId="772785FE" w14:textId="5733C03A" w:rsidR="0005516D" w:rsidRPr="007B7A75" w:rsidRDefault="0005516D">
      <w:pPr>
        <w:pStyle w:val="FootnoteText"/>
      </w:pPr>
      <w:r>
        <w:rPr>
          <w:rStyle w:val="FootnoteReference"/>
        </w:rPr>
        <w:footnoteRef/>
      </w:r>
      <w:r w:rsidRPr="007B7A75">
        <w:t xml:space="preserve"> </w:t>
      </w:r>
      <w:r>
        <w:fldChar w:fldCharType="begin"/>
      </w:r>
      <w:r w:rsidR="006E761D">
        <w:instrText xml:space="preserve"> ADDIN ZOTERO_ITEM CSL_CITATION {"citationID":"Z6Mt9sfO","properties":{"formattedCitation":"Raether, {\\i{}Lieblingsgerichte vom Wochenmarkt}, 38.","plainCitation":"Raether, Lieblingsgerichte vom Wochenmarkt, 38.","noteIndex":197},"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38"}],"schema":"https://github.com/citation-style-language/schema/raw/master/csl-citation.json"} </w:instrText>
      </w:r>
      <w:r>
        <w:fldChar w:fldCharType="separate"/>
      </w:r>
      <w:r w:rsidR="00A830F2" w:rsidRPr="00A830F2">
        <w:rPr>
          <w:rFonts w:ascii="Calibri" w:hAnsi="Calibri" w:cs="Calibri"/>
          <w:szCs w:val="24"/>
        </w:rPr>
        <w:t xml:space="preserve">Raether, </w:t>
      </w:r>
      <w:r w:rsidR="00A830F2" w:rsidRPr="00A830F2">
        <w:rPr>
          <w:rFonts w:ascii="Calibri" w:hAnsi="Calibri" w:cs="Calibri"/>
          <w:i/>
          <w:iCs/>
          <w:szCs w:val="24"/>
        </w:rPr>
        <w:t>Lieblingsgerichte vom Wochenmarkt</w:t>
      </w:r>
      <w:r w:rsidR="00A830F2" w:rsidRPr="00A830F2">
        <w:rPr>
          <w:rFonts w:ascii="Calibri" w:hAnsi="Calibri" w:cs="Calibri"/>
          <w:szCs w:val="24"/>
        </w:rPr>
        <w:t>, 38.</w:t>
      </w:r>
      <w:r>
        <w:fldChar w:fldCharType="end"/>
      </w:r>
    </w:p>
  </w:footnote>
  <w:footnote w:id="199">
    <w:p w14:paraId="2B79E1C2" w14:textId="586168EF" w:rsidR="000861CA" w:rsidRPr="007B7A75" w:rsidRDefault="000861CA">
      <w:pPr>
        <w:pStyle w:val="FootnoteText"/>
      </w:pPr>
      <w:r>
        <w:rPr>
          <w:rStyle w:val="FootnoteReference"/>
        </w:rPr>
        <w:footnoteRef/>
      </w:r>
      <w:r w:rsidRPr="007B7A75">
        <w:t xml:space="preserve"> </w:t>
      </w:r>
      <w:r>
        <w:fldChar w:fldCharType="begin"/>
      </w:r>
      <w:r w:rsidR="006E761D">
        <w:instrText xml:space="preserve"> ADDIN ZOTERO_ITEM CSL_CITATION {"citationID":"Ms3k5g5M","properties":{"formattedCitation":"Ottolenghi, {\\i{}Ottolenghi simple - Das Kochbuch}, 110.","plainCitation":"Ottolenghi, Ottolenghi simple - Das Kochbuch, 110.","noteIndex":198},"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110"}],"schema":"https://github.com/citation-style-language/schema/raw/master/csl-citation.json"} </w:instrText>
      </w:r>
      <w:r>
        <w:fldChar w:fldCharType="separate"/>
      </w:r>
      <w:r w:rsidRPr="007B7A75">
        <w:rPr>
          <w:rFonts w:ascii="Calibri" w:hAnsi="Calibri" w:cs="Calibri"/>
          <w:szCs w:val="24"/>
        </w:rPr>
        <w:t xml:space="preserve">Ottolenghi, </w:t>
      </w:r>
      <w:r w:rsidRPr="007B7A75">
        <w:rPr>
          <w:rFonts w:ascii="Calibri" w:hAnsi="Calibri" w:cs="Calibri"/>
          <w:i/>
          <w:iCs/>
          <w:szCs w:val="24"/>
        </w:rPr>
        <w:t>Ottolenghi simple - Das Kochbuch</w:t>
      </w:r>
      <w:r w:rsidRPr="007B7A75">
        <w:rPr>
          <w:rFonts w:ascii="Calibri" w:hAnsi="Calibri" w:cs="Calibri"/>
          <w:szCs w:val="24"/>
        </w:rPr>
        <w:t>, 110.</w:t>
      </w:r>
      <w:r>
        <w:fldChar w:fldCharType="end"/>
      </w:r>
    </w:p>
  </w:footnote>
  <w:footnote w:id="200">
    <w:p w14:paraId="43253C9A" w14:textId="664071D4" w:rsidR="00157DC1" w:rsidRDefault="00157DC1" w:rsidP="00157DC1">
      <w:pPr>
        <w:pStyle w:val="FootnoteText"/>
      </w:pPr>
      <w:r>
        <w:rPr>
          <w:rStyle w:val="FootnoteReference"/>
        </w:rPr>
        <w:footnoteRef/>
      </w:r>
      <w:r>
        <w:t xml:space="preserve"> </w:t>
      </w:r>
      <w:r>
        <w:fldChar w:fldCharType="begin"/>
      </w:r>
      <w:r w:rsidR="006E761D">
        <w:instrText xml:space="preserve"> ADDIN ZOTERO_ITEM CSL_CITATION {"citationID":"oYzQZGFY","properties":{"formattedCitation":"Frenkiel und Vindahl, {\\i{}Die gr\\uc0\\u252{}ne K\\uc0\\u252{}che}, 176.","plainCitation":"Frenkiel und Vindahl, Die grüne Küche, 176.","noteIndex":199},"citationItems":[{"id":59,"uris":["http://zotero.org/users/local/usTu59L8/items/T936RKBP"],"itemData":{"id":59,"type":"book","edition":"3. Auflage, deutsche Erstausgabe","event-place":"München","ISBN":"978-3-86873-685-4","language":"ger","number-of-pages":"247","publisher":"Knesebeck","publisher-place":"München","source":"K10plus ISBN","title":"Die grüne Küche: köstliche vegetarische Ideen für jeden Tag","title-short":"Die grüne Küche","author":[{"family":"Frenkiel","given":"David"},{"family":"Vindahl","given":"Luise"}],"translator":[{"family":"Weinberger","given":"Anita"}],"issued":{"date-parts":[["2016"]]}},"locator":"176"}],"schema":"https://github.com/citation-style-language/schema/raw/master/csl-citation.json"} </w:instrText>
      </w:r>
      <w:r>
        <w:fldChar w:fldCharType="separate"/>
      </w:r>
      <w:r w:rsidR="0091679F" w:rsidRPr="0091679F">
        <w:rPr>
          <w:rFonts w:ascii="Calibri" w:hAnsi="Calibri" w:cs="Calibri"/>
          <w:szCs w:val="24"/>
        </w:rPr>
        <w:t xml:space="preserve">Frenkiel und Vindahl, </w:t>
      </w:r>
      <w:r w:rsidR="0091679F" w:rsidRPr="0091679F">
        <w:rPr>
          <w:rFonts w:ascii="Calibri" w:hAnsi="Calibri" w:cs="Calibri"/>
          <w:i/>
          <w:iCs/>
          <w:szCs w:val="24"/>
        </w:rPr>
        <w:t>Die grüne Küche</w:t>
      </w:r>
      <w:r w:rsidR="0091679F" w:rsidRPr="0091679F">
        <w:rPr>
          <w:rFonts w:ascii="Calibri" w:hAnsi="Calibri" w:cs="Calibri"/>
          <w:szCs w:val="24"/>
        </w:rPr>
        <w:t>, 176.</w:t>
      </w:r>
      <w:r>
        <w:fldChar w:fldCharType="end"/>
      </w:r>
    </w:p>
  </w:footnote>
  <w:footnote w:id="201">
    <w:p w14:paraId="4EFC407A" w14:textId="20F15E34" w:rsidR="006144DC" w:rsidRDefault="006144DC">
      <w:pPr>
        <w:pStyle w:val="FootnoteText"/>
      </w:pPr>
      <w:r>
        <w:rPr>
          <w:rStyle w:val="FootnoteReference"/>
        </w:rPr>
        <w:footnoteRef/>
      </w:r>
      <w:r>
        <w:t xml:space="preserve"> </w:t>
      </w:r>
      <w:r>
        <w:fldChar w:fldCharType="begin"/>
      </w:r>
      <w:r w:rsidR="00182601">
        <w:instrText xml:space="preserve"> ADDIN ZOTERO_ITEM CSL_CITATION {"citationID":"P3Ibcp1E","properties":{"formattedCitation":"Thomas Heiderl und Gabriele Gugetzer, Hrsg., {\\i{}Das gro\\uc0\\u223{}e Pastakochbuch} (K\\uc0\\u246{}ln: K\\uc0\\u246{}nemann Verl. Ges, 1998), 173.","plainCitation":"Thomas Heiderl und Gabriele Gugetzer, Hrsg., Das große Pastakochbuch (Köln: Könemann Verl. Ges, 1998), 173.","noteIndex":200},"citationItems":[{"id":7,"uris":["http://zotero.org/users/local/usTu59L8/items/QK5S5UJQ"],"itemData":{"id":7,"type":"book","event-place":"Köln","ISBN":"978-3-8290-0433-6","language":"ger","number-of-pages":"304","publisher":"Könemann Verl. Ges","publisher-place":"Köln","source":"K10plus ISBN","title":"Das große Pastakochbuch","editor":[{"family":"Heiderl","given":"Thomas"},{"family":"Gugetzer","given":"Gabriele"}],"issued":{"date-parts":[["1998"]]}},"locator":"173"}],"schema":"https://github.com/citation-style-language/schema/raw/master/csl-citation.json"} </w:instrText>
      </w:r>
      <w:r>
        <w:fldChar w:fldCharType="separate"/>
      </w:r>
      <w:r w:rsidRPr="006144DC">
        <w:rPr>
          <w:rFonts w:ascii="Calibri" w:hAnsi="Calibri" w:cs="Calibri"/>
          <w:szCs w:val="24"/>
        </w:rPr>
        <w:t xml:space="preserve">Thomas Heiderl und Gabriele Gugetzer, Hrsg., </w:t>
      </w:r>
      <w:r w:rsidRPr="006144DC">
        <w:rPr>
          <w:rFonts w:ascii="Calibri" w:hAnsi="Calibri" w:cs="Calibri"/>
          <w:i/>
          <w:iCs/>
          <w:szCs w:val="24"/>
        </w:rPr>
        <w:t>Das große Pastakochbuch</w:t>
      </w:r>
      <w:r w:rsidRPr="006144DC">
        <w:rPr>
          <w:rFonts w:ascii="Calibri" w:hAnsi="Calibri" w:cs="Calibri"/>
          <w:szCs w:val="24"/>
        </w:rPr>
        <w:t xml:space="preserve"> (Köln: Könemann Verl. Ges, 1998), 173.</w:t>
      </w:r>
      <w:r>
        <w:fldChar w:fldCharType="end"/>
      </w:r>
    </w:p>
  </w:footnote>
  <w:footnote w:id="202">
    <w:p w14:paraId="7F42E9EB" w14:textId="06F97DA0" w:rsidR="0011504A" w:rsidRDefault="0011504A" w:rsidP="0011504A">
      <w:pPr>
        <w:pStyle w:val="FootnoteText"/>
      </w:pPr>
      <w:r>
        <w:rPr>
          <w:rStyle w:val="FootnoteReference"/>
        </w:rPr>
        <w:footnoteRef/>
      </w:r>
      <w:r>
        <w:t xml:space="preserve"> </w:t>
      </w:r>
      <w:r>
        <w:fldChar w:fldCharType="begin"/>
      </w:r>
      <w:r w:rsidR="00182601">
        <w:instrText xml:space="preserve"> ADDIN ZOTERO_ITEM CSL_CITATION {"citationID":"6DfEwGf4","properties":{"formattedCitation":"essen &amp; trinken, \\uc0\\u8222{}essen &amp; trinken F\\uc0\\u252{}r jeden Tag: Viel junges Gem\\uc0\\u252{}se\\uc0\\u8220{}, 96.","plainCitation":"essen &amp; trinken, „essen &amp; trinken Für jeden Tag: Viel junges Gemüse“, 96.","noteIndex":201},"citationItems":[{"id":99,"uris":["http://zotero.org/users/local/usTu59L8/items/CUXIWFKH"],"itemData":{"id":99,"type":"article-journal","collection-title":"essen &amp; trinken","title":"essen &amp; trinken Für jeden Tag: Viel junges Gemüse","volume":"06/2007","editor":[{"family":"essen &amp; trinken","given":""}],"issued":{"date-parts":[["2007"]]}},"locator":"96"}],"schema":"https://github.com/citation-style-language/schema/raw/master/csl-citation.json"} </w:instrText>
      </w:r>
      <w:r>
        <w:fldChar w:fldCharType="separate"/>
      </w:r>
      <w:r w:rsidR="0091679F" w:rsidRPr="0091679F">
        <w:rPr>
          <w:rFonts w:ascii="Calibri" w:hAnsi="Calibri" w:cs="Calibri"/>
          <w:szCs w:val="24"/>
        </w:rPr>
        <w:t>essen &amp; trinken, „essen &amp; trinken Für jeden Tag: Viel junges Gemüse“, 96.</w:t>
      </w:r>
      <w:r>
        <w:fldChar w:fldCharType="end"/>
      </w:r>
    </w:p>
  </w:footnote>
  <w:footnote w:id="203">
    <w:p w14:paraId="2A06304D" w14:textId="6C49D107" w:rsidR="00232F36" w:rsidRDefault="00232F36">
      <w:pPr>
        <w:pStyle w:val="FootnoteText"/>
      </w:pPr>
      <w:r>
        <w:rPr>
          <w:rStyle w:val="FootnoteReference"/>
        </w:rPr>
        <w:footnoteRef/>
      </w:r>
      <w:r>
        <w:t xml:space="preserve"> </w:t>
      </w:r>
      <w:r>
        <w:fldChar w:fldCharType="begin"/>
      </w:r>
      <w:r w:rsidR="00182601">
        <w:instrText xml:space="preserve"> ADDIN ZOTERO_ITEM CSL_CITATION {"citationID":"ipkkTjEE","properties":{"formattedCitation":"Heiderl und Gugetzer, {\\i{}Das gro\\uc0\\u223{}e Pastakochbuch}, 174.","plainCitation":"Heiderl und Gugetzer, Das große Pastakochbuch, 174.","noteIndex":202},"citationItems":[{"id":7,"uris":["http://zotero.org/users/local/usTu59L8/items/QK5S5UJQ"],"itemData":{"id":7,"type":"book","event-place":"Köln","ISBN":"978-3-8290-0433-6","language":"ger","number-of-pages":"304","publisher":"Könemann Verl. Ges","publisher-place":"Köln","source":"K10plus ISBN","title":"Das große Pastakochbuch","editor":[{"family":"Heiderl","given":"Thomas"},{"family":"Gugetzer","given":"Gabriele"}],"issued":{"date-parts":[["1998"]]}},"locator":"174"}],"schema":"https://github.com/citation-style-language/schema/raw/master/csl-citation.json"} </w:instrText>
      </w:r>
      <w:r>
        <w:fldChar w:fldCharType="separate"/>
      </w:r>
      <w:r w:rsidR="0038757F" w:rsidRPr="0038757F">
        <w:rPr>
          <w:rFonts w:ascii="Calibri" w:hAnsi="Calibri" w:cs="Calibri"/>
          <w:szCs w:val="24"/>
        </w:rPr>
        <w:t xml:space="preserve">Heiderl und Gugetzer, </w:t>
      </w:r>
      <w:r w:rsidR="0038757F" w:rsidRPr="0038757F">
        <w:rPr>
          <w:rFonts w:ascii="Calibri" w:hAnsi="Calibri" w:cs="Calibri"/>
          <w:i/>
          <w:iCs/>
          <w:szCs w:val="24"/>
        </w:rPr>
        <w:t>Das große Pastakochbuch</w:t>
      </w:r>
      <w:r w:rsidR="0038757F" w:rsidRPr="0038757F">
        <w:rPr>
          <w:rFonts w:ascii="Calibri" w:hAnsi="Calibri" w:cs="Calibri"/>
          <w:szCs w:val="24"/>
        </w:rPr>
        <w:t>, 174.</w:t>
      </w:r>
      <w:r>
        <w:fldChar w:fldCharType="end"/>
      </w:r>
    </w:p>
  </w:footnote>
  <w:footnote w:id="204">
    <w:p w14:paraId="464BA51F" w14:textId="152DA2E9" w:rsidR="00134B73" w:rsidRDefault="00134B73">
      <w:pPr>
        <w:pStyle w:val="FootnoteText"/>
      </w:pPr>
      <w:r>
        <w:rPr>
          <w:rStyle w:val="FootnoteReference"/>
        </w:rPr>
        <w:footnoteRef/>
      </w:r>
      <w:r>
        <w:t xml:space="preserve"> </w:t>
      </w:r>
      <w:r>
        <w:fldChar w:fldCharType="begin"/>
      </w:r>
      <w:r w:rsidR="00182601">
        <w:instrText xml:space="preserve"> ADDIN ZOTERO_ITEM CSL_CITATION {"citationID":"DQhgEPgZ","properties":{"formattedCitation":"Heiderl und Gugetzer, 175.","plainCitation":"Heiderl und Gugetzer, 175.","noteIndex":203},"citationItems":[{"id":7,"uris":["http://zotero.org/users/local/usTu59L8/items/QK5S5UJQ"],"itemData":{"id":7,"type":"book","event-place":"Köln","ISBN":"978-3-8290-0433-6","language":"ger","number-of-pages":"304","publisher":"Könemann Verl. Ges","publisher-place":"Köln","source":"K10plus ISBN","title":"Das große Pastakochbuch","editor":[{"family":"Heiderl","given":"Thomas"},{"family":"Gugetzer","given":"Gabriele"}],"issued":{"date-parts":[["1998"]]}},"locator":"175"}],"schema":"https://github.com/citation-style-language/schema/raw/master/csl-citation.json"} </w:instrText>
      </w:r>
      <w:r>
        <w:fldChar w:fldCharType="separate"/>
      </w:r>
      <w:r w:rsidRPr="00134B73">
        <w:rPr>
          <w:rFonts w:ascii="Calibri" w:hAnsi="Calibri" w:cs="Calibri"/>
        </w:rPr>
        <w:t>Heiderl und Gugetzer, 175.</w:t>
      </w:r>
      <w:r>
        <w:fldChar w:fldCharType="end"/>
      </w:r>
    </w:p>
  </w:footnote>
  <w:footnote w:id="205">
    <w:p w14:paraId="66CE84AC" w14:textId="56CDD501" w:rsidR="005B1576" w:rsidRDefault="005B1576">
      <w:pPr>
        <w:pStyle w:val="FootnoteText"/>
      </w:pPr>
      <w:r>
        <w:rPr>
          <w:rStyle w:val="FootnoteReference"/>
        </w:rPr>
        <w:footnoteRef/>
      </w:r>
      <w:r>
        <w:t xml:space="preserve"> </w:t>
      </w:r>
      <w:r>
        <w:fldChar w:fldCharType="begin"/>
      </w:r>
      <w:r w:rsidR="00182601">
        <w:instrText xml:space="preserve"> ADDIN ZOTERO_ITEM CSL_CITATION {"citationID":"kjzCboqM","properties":{"formattedCitation":"Heiderl und Gugetzer, 178.","plainCitation":"Heiderl und Gugetzer, 178.","noteIndex":204},"citationItems":[{"id":7,"uris":["http://zotero.org/users/local/usTu59L8/items/QK5S5UJQ"],"itemData":{"id":7,"type":"book","event-place":"Köln","ISBN":"978-3-8290-0433-6","language":"ger","number-of-pages":"304","publisher":"Könemann Verl. Ges","publisher-place":"Köln","source":"K10plus ISBN","title":"Das große Pastakochbuch","editor":[{"family":"Heiderl","given":"Thomas"},{"family":"Gugetzer","given":"Gabriele"}],"issued":{"date-parts":[["1998"]]}},"locator":"178"}],"schema":"https://github.com/citation-style-language/schema/raw/master/csl-citation.json"} </w:instrText>
      </w:r>
      <w:r>
        <w:fldChar w:fldCharType="separate"/>
      </w:r>
      <w:r w:rsidRPr="005B1576">
        <w:rPr>
          <w:rFonts w:ascii="Calibri" w:hAnsi="Calibri" w:cs="Calibri"/>
        </w:rPr>
        <w:t>Heiderl und Gugetzer, 178.</w:t>
      </w:r>
      <w:r>
        <w:fldChar w:fldCharType="end"/>
      </w:r>
    </w:p>
  </w:footnote>
  <w:footnote w:id="206">
    <w:p w14:paraId="2C4BF829" w14:textId="242C2BD4" w:rsidR="00AE4FAA" w:rsidRDefault="00AE4FAA">
      <w:pPr>
        <w:pStyle w:val="FootnoteText"/>
      </w:pPr>
      <w:r>
        <w:rPr>
          <w:rStyle w:val="FootnoteReference"/>
        </w:rPr>
        <w:footnoteRef/>
      </w:r>
      <w:r>
        <w:t xml:space="preserve"> </w:t>
      </w:r>
      <w:r>
        <w:fldChar w:fldCharType="begin"/>
      </w:r>
      <w:r w:rsidR="00182601">
        <w:instrText xml:space="preserve"> ADDIN ZOTERO_ITEM CSL_CITATION {"citationID":"loaM79Ds","properties":{"formattedCitation":"Heiderl und Gugetzer, 191.","plainCitation":"Heiderl und Gugetzer, 191.","noteIndex":205},"citationItems":[{"id":7,"uris":["http://zotero.org/users/local/usTu59L8/items/QK5S5UJQ"],"itemData":{"id":7,"type":"book","event-place":"Köln","ISBN":"978-3-8290-0433-6","language":"ger","number-of-pages":"304","publisher":"Könemann Verl. Ges","publisher-place":"Köln","source":"K10plus ISBN","title":"Das große Pastakochbuch","editor":[{"family":"Heiderl","given":"Thomas"},{"family":"Gugetzer","given":"Gabriele"}],"issued":{"date-parts":[["1998"]]}},"locator":"191"}],"schema":"https://github.com/citation-style-language/schema/raw/master/csl-citation.json"} </w:instrText>
      </w:r>
      <w:r>
        <w:fldChar w:fldCharType="separate"/>
      </w:r>
      <w:r w:rsidRPr="00AE4FAA">
        <w:rPr>
          <w:rFonts w:ascii="Calibri" w:hAnsi="Calibri" w:cs="Calibri"/>
        </w:rPr>
        <w:t>Heiderl und Gugetzer, 191.</w:t>
      </w:r>
      <w:r>
        <w:fldChar w:fldCharType="end"/>
      </w:r>
    </w:p>
  </w:footnote>
  <w:footnote w:id="207">
    <w:p w14:paraId="3768F6DB" w14:textId="2157D49D" w:rsidR="008F0924" w:rsidRDefault="008F0924">
      <w:pPr>
        <w:pStyle w:val="FootnoteText"/>
      </w:pPr>
      <w:r>
        <w:rPr>
          <w:rStyle w:val="FootnoteReference"/>
        </w:rPr>
        <w:footnoteRef/>
      </w:r>
      <w:r>
        <w:t xml:space="preserve"> </w:t>
      </w:r>
      <w:r>
        <w:fldChar w:fldCharType="begin"/>
      </w:r>
      <w:r w:rsidR="00182601">
        <w:instrText xml:space="preserve"> ADDIN ZOTERO_ITEM CSL_CITATION {"citationID":"8NXxCNkL","properties":{"formattedCitation":"Heiderl und Gugetzer, 193.","plainCitation":"Heiderl und Gugetzer, 193.","noteIndex":206},"citationItems":[{"id":7,"uris":["http://zotero.org/users/local/usTu59L8/items/QK5S5UJQ"],"itemData":{"id":7,"type":"book","event-place":"Köln","ISBN":"978-3-8290-0433-6","language":"ger","number-of-pages":"304","publisher":"Könemann Verl. Ges","publisher-place":"Köln","source":"K10plus ISBN","title":"Das große Pastakochbuch","editor":[{"family":"Heiderl","given":"Thomas"},{"family":"Gugetzer","given":"Gabriele"}],"issued":{"date-parts":[["1998"]]}},"locator":"193"}],"schema":"https://github.com/citation-style-language/schema/raw/master/csl-citation.json"} </w:instrText>
      </w:r>
      <w:r>
        <w:fldChar w:fldCharType="separate"/>
      </w:r>
      <w:r w:rsidRPr="008F0924">
        <w:rPr>
          <w:rFonts w:ascii="Calibri" w:hAnsi="Calibri" w:cs="Calibri"/>
        </w:rPr>
        <w:t>Heiderl und Gugetzer, 193.</w:t>
      </w:r>
      <w:r>
        <w:fldChar w:fldCharType="end"/>
      </w:r>
    </w:p>
  </w:footnote>
  <w:footnote w:id="208">
    <w:p w14:paraId="0C4589C9" w14:textId="0DC9FBBA" w:rsidR="004810A2" w:rsidRDefault="004810A2" w:rsidP="004810A2">
      <w:pPr>
        <w:pStyle w:val="FootnoteText"/>
      </w:pPr>
      <w:r>
        <w:rPr>
          <w:rStyle w:val="FootnoteReference"/>
        </w:rPr>
        <w:footnoteRef/>
      </w:r>
      <w:r>
        <w:t xml:space="preserve"> </w:t>
      </w:r>
      <w:r>
        <w:fldChar w:fldCharType="begin"/>
      </w:r>
      <w:r w:rsidR="006E761D">
        <w:instrText xml:space="preserve"> ADDIN ZOTERO_ITEM CSL_CITATION {"citationID":"lT5jekK8","properties":{"formattedCitation":"S\\uc0\\u228{}lzer, {\\i{}Die echte Jeden-Tag-K\\uc0\\u252{}che}, 54.","plainCitation":"Sälzer, Die echte Jeden-Tag-Küche, 54.","noteIndex":207},"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54"}],"schema":"https://github.com/citation-style-language/schema/raw/master/csl-citation.json"} </w:instrText>
      </w:r>
      <w:r>
        <w:fldChar w:fldCharType="separate"/>
      </w:r>
      <w:r w:rsidR="0091679F" w:rsidRPr="0091679F">
        <w:rPr>
          <w:rFonts w:ascii="Calibri" w:hAnsi="Calibri" w:cs="Calibri"/>
          <w:szCs w:val="24"/>
        </w:rPr>
        <w:t xml:space="preserve">Sälzer, </w:t>
      </w:r>
      <w:r w:rsidR="0091679F" w:rsidRPr="0091679F">
        <w:rPr>
          <w:rFonts w:ascii="Calibri" w:hAnsi="Calibri" w:cs="Calibri"/>
          <w:i/>
          <w:iCs/>
          <w:szCs w:val="24"/>
        </w:rPr>
        <w:t>Die echte Jeden-Tag-Küche</w:t>
      </w:r>
      <w:r w:rsidR="0091679F" w:rsidRPr="0091679F">
        <w:rPr>
          <w:rFonts w:ascii="Calibri" w:hAnsi="Calibri" w:cs="Calibri"/>
          <w:szCs w:val="24"/>
        </w:rPr>
        <w:t>, 54.</w:t>
      </w:r>
      <w:r>
        <w:fldChar w:fldCharType="end"/>
      </w:r>
    </w:p>
  </w:footnote>
  <w:footnote w:id="209">
    <w:p w14:paraId="2FC596A0" w14:textId="61FBB490" w:rsidR="004810A2" w:rsidRDefault="004810A2" w:rsidP="004810A2">
      <w:pPr>
        <w:pStyle w:val="FootnoteText"/>
      </w:pPr>
      <w:r>
        <w:rPr>
          <w:rStyle w:val="FootnoteReference"/>
        </w:rPr>
        <w:footnoteRef/>
      </w:r>
      <w:r>
        <w:t xml:space="preserve"> </w:t>
      </w:r>
      <w:r>
        <w:fldChar w:fldCharType="begin"/>
      </w:r>
      <w:r w:rsidR="006E761D">
        <w:instrText xml:space="preserve"> ADDIN ZOTERO_ITEM CSL_CITATION {"citationID":"8qazZfMI","properties":{"formattedCitation":"S\\uc0\\u228{}lzer, 51.","plainCitation":"Sälzer, 51.","noteIndex":208},"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51"}],"schema":"https://github.com/citation-style-language/schema/raw/master/csl-citation.json"} </w:instrText>
      </w:r>
      <w:r>
        <w:fldChar w:fldCharType="separate"/>
      </w:r>
      <w:r w:rsidRPr="00EE1496">
        <w:rPr>
          <w:rFonts w:ascii="Calibri" w:hAnsi="Calibri" w:cs="Calibri"/>
          <w:szCs w:val="24"/>
        </w:rPr>
        <w:t>Sälzer, 51.</w:t>
      </w:r>
      <w:r>
        <w:fldChar w:fldCharType="end"/>
      </w:r>
    </w:p>
  </w:footnote>
  <w:footnote w:id="210">
    <w:p w14:paraId="40B38BE1" w14:textId="1CF727A4" w:rsidR="0099164C" w:rsidRDefault="0099164C">
      <w:pPr>
        <w:pStyle w:val="FootnoteText"/>
      </w:pPr>
      <w:r>
        <w:rPr>
          <w:rStyle w:val="FootnoteReference"/>
        </w:rPr>
        <w:footnoteRef/>
      </w:r>
      <w:r>
        <w:t xml:space="preserve"> </w:t>
      </w:r>
      <w:r>
        <w:fldChar w:fldCharType="begin"/>
      </w:r>
      <w:r w:rsidR="00182601">
        <w:instrText xml:space="preserve"> ADDIN ZOTERO_ITEM CSL_CITATION {"citationID":"Yk0Ynd32","properties":{"formattedCitation":"Sabine Zarling, Murmel Schult, und Heino Banderob, Hrsg., {\\i{}Das grosse Men\\uc0\\u252{}-Buch: mit Men\\uc0\\u252{}karten und Tischdekorationen}, Sonderausg, Essen &amp; trinken (K\\uc0\\u246{}ln: Naumann und G\\uc0\\u246{}bel, 1994), 118.","plainCitation":"Sabine Zarling, Murmel Schult, und Heino Banderob, Hrsg., Das grosse Menü-Buch: mit Menükarten und Tischdekorationen, Sonderausg, Essen &amp; trinken (Köln: Naumann und Göbel, 1994), 118.","noteIndex":209},"citationItems":[{"id":70,"uris":["http://zotero.org/users/local/usTu59L8/items/I4Z5WK3M"],"itemData":{"id":70,"type":"book","collection-title":"Essen &amp; trinken","edition":"Sonderausg","event-place":"Köln","ISBN":"978-3-625-10881-8","language":"ger","number-of-pages":"192","publisher":"Naumann und Göbel","publisher-place":"Köln","source":"K10plus ISBN","title":"Das grosse Menü-Buch: mit Menükarten und Tischdekorationen","title-short":"Das grosse Menü-Buch","editor":[{"family":"Zarling","given":"Sabine"},{"family":"Schult","given":"Murmel"},{"family":"Banderob","given":"Heino"}],"issued":{"date-parts":[["1994"]]}},"locator":"118"}],"schema":"https://github.com/citation-style-language/schema/raw/master/csl-citation.json"} </w:instrText>
      </w:r>
      <w:r>
        <w:fldChar w:fldCharType="separate"/>
      </w:r>
      <w:r w:rsidRPr="0099164C">
        <w:rPr>
          <w:rFonts w:ascii="Calibri" w:hAnsi="Calibri" w:cs="Calibri"/>
          <w:szCs w:val="24"/>
        </w:rPr>
        <w:t xml:space="preserve">Sabine Zarling, Murmel Schult, und Heino Banderob, Hrsg., </w:t>
      </w:r>
      <w:r w:rsidRPr="0099164C">
        <w:rPr>
          <w:rFonts w:ascii="Calibri" w:hAnsi="Calibri" w:cs="Calibri"/>
          <w:i/>
          <w:iCs/>
          <w:szCs w:val="24"/>
        </w:rPr>
        <w:t>Das grosse Menü-Buch: mit Menükarten und Tischdekorationen</w:t>
      </w:r>
      <w:r w:rsidRPr="0099164C">
        <w:rPr>
          <w:rFonts w:ascii="Calibri" w:hAnsi="Calibri" w:cs="Calibri"/>
          <w:szCs w:val="24"/>
        </w:rPr>
        <w:t>, Sonderausg, Essen &amp; trinken (Köln: Naumann und Göbel, 1994), 118.</w:t>
      </w:r>
      <w:r>
        <w:fldChar w:fldCharType="end"/>
      </w:r>
    </w:p>
  </w:footnote>
  <w:footnote w:id="211">
    <w:p w14:paraId="13421233" w14:textId="700C53FD" w:rsidR="00997BCE" w:rsidRDefault="00997BCE">
      <w:pPr>
        <w:pStyle w:val="FootnoteText"/>
      </w:pPr>
      <w:r>
        <w:rPr>
          <w:rStyle w:val="FootnoteReference"/>
        </w:rPr>
        <w:footnoteRef/>
      </w:r>
      <w:r>
        <w:t xml:space="preserve"> </w:t>
      </w:r>
      <w:r>
        <w:fldChar w:fldCharType="begin"/>
      </w:r>
      <w:r w:rsidR="006E761D">
        <w:instrText xml:space="preserve"> ADDIN ZOTERO_ITEM CSL_CITATION {"citationID":"7MSsiTnm","properties":{"formattedCitation":"essen &amp; trinken, \\uc0\\u8222{}essen &amp; trinken Spezial: Das geht ja schnell!\\uc0\\u8220{}, 23.","plainCitation":"essen &amp; trinken, „essen &amp; trinken Spezial: Das geht ja schnell!“, 23.","noteIndex":210},"citationItems":[{"id":76,"uris":["http://zotero.org/users/local/usTu59L8/items/7KWS7ZL9"],"itemData":{"id":76,"type":"article-journal","collection-title":"essen &amp; trinken","title":"essen &amp; trinken Spezial: Das geht ja schnell!","volume":"03/2016","editor":[{"family":"essen &amp; trinken","given":""}],"issued":{"date-parts":[["2016"]]}},"locator":"23"}],"schema":"https://github.com/citation-style-language/schema/raw/master/csl-citation.json"} </w:instrText>
      </w:r>
      <w:r>
        <w:fldChar w:fldCharType="separate"/>
      </w:r>
      <w:r w:rsidR="0091679F" w:rsidRPr="0091679F">
        <w:rPr>
          <w:rFonts w:ascii="Calibri" w:hAnsi="Calibri" w:cs="Calibri"/>
          <w:szCs w:val="24"/>
        </w:rPr>
        <w:t>essen &amp; trinken, „essen &amp; trinken Spezial: Das geht ja schnell!“, 23.</w:t>
      </w:r>
      <w:r>
        <w:fldChar w:fldCharType="end"/>
      </w:r>
    </w:p>
  </w:footnote>
  <w:footnote w:id="212">
    <w:p w14:paraId="6961CA81" w14:textId="4F9A08C7" w:rsidR="008E784E" w:rsidRDefault="008E784E">
      <w:pPr>
        <w:pStyle w:val="FootnoteText"/>
      </w:pPr>
      <w:r>
        <w:rPr>
          <w:rStyle w:val="FootnoteReference"/>
        </w:rPr>
        <w:footnoteRef/>
      </w:r>
      <w:r>
        <w:t xml:space="preserve"> </w:t>
      </w:r>
      <w:r>
        <w:fldChar w:fldCharType="begin"/>
      </w:r>
      <w:r w:rsidR="006E761D">
        <w:instrText xml:space="preserve"> ADDIN ZOTERO_ITEM CSL_CITATION {"citationID":"2o0ySQUc","properties":{"formattedCitation":"Raether, {\\i{}Wochenmarkt}, 107.","plainCitation":"Raether, Wochenmarkt, 107.","noteIndex":211},"citationItems":[{"id":66,"uris":["http://zotero.org/users/local/usTu59L8/items/CLFEECBQ"],"itemData":{"id":66,"type":"book","edition":"2. Aufl","event-place":"Berlin","ISBN":"978-3-8270-1259-3","language":"ger","number-of-pages":"207","publisher":"Berlin Verlag","publisher-place":"Berlin","source":"K10plus ISBN","title":"Wochenmarkt: Die frischen, einfachen Rezepte aus dem Zeit Magazin","title-short":"Wochenmarkt","author":[{"family":"Raether","given":"Elisabeth"}],"issued":{"date-parts":[["2014"]]}},"locator":"107"}],"schema":"https://github.com/citation-style-language/schema/raw/master/csl-citation.json"} </w:instrText>
      </w:r>
      <w:r>
        <w:fldChar w:fldCharType="separate"/>
      </w:r>
      <w:r w:rsidRPr="008E784E">
        <w:rPr>
          <w:rFonts w:ascii="Calibri" w:hAnsi="Calibri" w:cs="Calibri"/>
          <w:szCs w:val="24"/>
        </w:rPr>
        <w:t xml:space="preserve">Raether, </w:t>
      </w:r>
      <w:r w:rsidRPr="008E784E">
        <w:rPr>
          <w:rFonts w:ascii="Calibri" w:hAnsi="Calibri" w:cs="Calibri"/>
          <w:i/>
          <w:iCs/>
          <w:szCs w:val="24"/>
        </w:rPr>
        <w:t>Wochenmarkt</w:t>
      </w:r>
      <w:r w:rsidRPr="008E784E">
        <w:rPr>
          <w:rFonts w:ascii="Calibri" w:hAnsi="Calibri" w:cs="Calibri"/>
          <w:szCs w:val="24"/>
        </w:rPr>
        <w:t>, 107.</w:t>
      </w:r>
      <w:r>
        <w:fldChar w:fldCharType="end"/>
      </w:r>
    </w:p>
  </w:footnote>
  <w:footnote w:id="213">
    <w:p w14:paraId="39A3CBA7" w14:textId="0D184CBB" w:rsidR="00850A78" w:rsidRDefault="00850A78" w:rsidP="00850A78">
      <w:pPr>
        <w:pStyle w:val="FootnoteText"/>
      </w:pPr>
      <w:r>
        <w:rPr>
          <w:rStyle w:val="FootnoteReference"/>
        </w:rPr>
        <w:footnoteRef/>
      </w:r>
      <w:r>
        <w:t xml:space="preserve"> </w:t>
      </w:r>
      <w:r>
        <w:fldChar w:fldCharType="begin"/>
      </w:r>
      <w:r w:rsidR="006E761D">
        <w:instrText xml:space="preserve"> ADDIN ZOTERO_ITEM CSL_CITATION {"citationID":"hQrVGztz","properties":{"formattedCitation":"Ottolenghi und Tamimi, {\\i{}Jerusalem}, 188.","plainCitation":"Ottolenghi und Tamimi, Jerusalem, 188.","noteIndex":212},"citationItems":[{"id":94,"uris":["http://zotero.org/users/local/usTu59L8/items/9YPMVACQ"],"itemData":{"id":94,"type":"book","edition":"15. Auflage","event-place":"München","ISBN":"978-3-8310-2333-2","language":"ger","number-of-pages":"318","publisher":"Dorling Kindersley","publisher-place":"München","source":"K10plus ISBN","title":"Jerusalem: Das Kochbuch","title-short":"Jerusalem","author":[{"family":"Ottolenghi","given":"Yotam"},{"family":"Tamimi","given":"Sami"}],"issued":{"date-parts":[["2017"]]}},"locator":"188"}],"schema":"https://github.com/citation-style-language/schema/raw/master/csl-citation.json"} </w:instrText>
      </w:r>
      <w:r>
        <w:fldChar w:fldCharType="separate"/>
      </w:r>
      <w:r w:rsidR="0091679F" w:rsidRPr="0091679F">
        <w:rPr>
          <w:rFonts w:ascii="Calibri" w:hAnsi="Calibri" w:cs="Calibri"/>
          <w:szCs w:val="24"/>
        </w:rPr>
        <w:t xml:space="preserve">Ottolenghi und Tamimi, </w:t>
      </w:r>
      <w:r w:rsidR="0091679F" w:rsidRPr="0091679F">
        <w:rPr>
          <w:rFonts w:ascii="Calibri" w:hAnsi="Calibri" w:cs="Calibri"/>
          <w:i/>
          <w:iCs/>
          <w:szCs w:val="24"/>
        </w:rPr>
        <w:t>Jerusalem</w:t>
      </w:r>
      <w:r w:rsidR="0091679F" w:rsidRPr="0091679F">
        <w:rPr>
          <w:rFonts w:ascii="Calibri" w:hAnsi="Calibri" w:cs="Calibri"/>
          <w:szCs w:val="24"/>
        </w:rPr>
        <w:t>, 188.</w:t>
      </w:r>
      <w:r>
        <w:fldChar w:fldCharType="end"/>
      </w:r>
    </w:p>
  </w:footnote>
  <w:footnote w:id="214">
    <w:p w14:paraId="3987E4D5" w14:textId="79254EE9" w:rsidR="006D3BB3" w:rsidRDefault="006D3BB3" w:rsidP="006D3BB3">
      <w:pPr>
        <w:pStyle w:val="FootnoteText"/>
      </w:pPr>
      <w:r>
        <w:rPr>
          <w:rStyle w:val="FootnoteReference"/>
        </w:rPr>
        <w:footnoteRef/>
      </w:r>
      <w:r>
        <w:t xml:space="preserve"> </w:t>
      </w:r>
      <w:r>
        <w:fldChar w:fldCharType="begin"/>
      </w:r>
      <w:r w:rsidR="006E761D">
        <w:instrText xml:space="preserve"> ADDIN ZOTERO_ITEM CSL_CITATION {"citationID":"jXunLhjr","properties":{"formattedCitation":"{\\i{}30-Minuten-K\\uc0\\u252{}che}, 30.","plainCitation":"30-Minuten-Küche, 30.","noteIndex":213},"citationItems":[{"id":51,"uris":["http://zotero.org/users/local/usTu59L8/items/47B5FBMY"],"itemData":{"id":51,"type":"book","edition":"1. Aufl","event-place":"München","ISBN":"978-3-89883-379-0","language":"ger","note":"OCLC: 864484090","publisher":"Zabert Sandmann","publisher-place":"München","source":"Open WorldCat","title":"30-Minuten-Küche","issued":{"date-parts":[["2013"]]}},"locator":"30"}],"schema":"https://github.com/citation-style-language/schema/raw/master/csl-citation.json"} </w:instrText>
      </w:r>
      <w:r>
        <w:fldChar w:fldCharType="separate"/>
      </w:r>
      <w:r w:rsidRPr="005E4AF9">
        <w:rPr>
          <w:rFonts w:ascii="Calibri" w:hAnsi="Calibri" w:cs="Calibri"/>
          <w:i/>
          <w:iCs/>
          <w:szCs w:val="24"/>
        </w:rPr>
        <w:t>30-Minuten-Küche</w:t>
      </w:r>
      <w:r w:rsidRPr="005E4AF9">
        <w:rPr>
          <w:rFonts w:ascii="Calibri" w:hAnsi="Calibri" w:cs="Calibri"/>
          <w:szCs w:val="24"/>
        </w:rPr>
        <w:t>, 30.</w:t>
      </w:r>
      <w:r>
        <w:fldChar w:fldCharType="end"/>
      </w:r>
    </w:p>
  </w:footnote>
  <w:footnote w:id="215">
    <w:p w14:paraId="0CB52ED9" w14:textId="2737137D" w:rsidR="00322464" w:rsidRDefault="00322464">
      <w:pPr>
        <w:pStyle w:val="FootnoteText"/>
      </w:pPr>
      <w:r>
        <w:rPr>
          <w:rStyle w:val="FootnoteReference"/>
        </w:rPr>
        <w:footnoteRef/>
      </w:r>
      <w:r>
        <w:t xml:space="preserve"> </w:t>
      </w:r>
      <w:r>
        <w:fldChar w:fldCharType="begin"/>
      </w:r>
      <w:r w:rsidR="006E761D">
        <w:instrText xml:space="preserve"> ADDIN ZOTERO_ITEM CSL_CITATION {"citationID":"eh7T59gR","properties":{"formattedCitation":"Raether, {\\i{}Lieblingsgerichte vom Wochenmarkt}, 82.","plainCitation":"Raether, Lieblingsgerichte vom Wochenmarkt, 82.","noteIndex":214},"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82"}],"schema":"https://github.com/citation-style-language/schema/raw/master/csl-citation.json"} </w:instrText>
      </w:r>
      <w:r>
        <w:fldChar w:fldCharType="separate"/>
      </w:r>
      <w:r w:rsidRPr="00322464">
        <w:rPr>
          <w:rFonts w:ascii="Calibri" w:hAnsi="Calibri" w:cs="Calibri"/>
          <w:szCs w:val="24"/>
        </w:rPr>
        <w:t xml:space="preserve">Raether, </w:t>
      </w:r>
      <w:r w:rsidRPr="00322464">
        <w:rPr>
          <w:rFonts w:ascii="Calibri" w:hAnsi="Calibri" w:cs="Calibri"/>
          <w:i/>
          <w:iCs/>
          <w:szCs w:val="24"/>
        </w:rPr>
        <w:t>Lieblingsgerichte vom Wochenmarkt</w:t>
      </w:r>
      <w:r w:rsidRPr="00322464">
        <w:rPr>
          <w:rFonts w:ascii="Calibri" w:hAnsi="Calibri" w:cs="Calibri"/>
          <w:szCs w:val="24"/>
        </w:rPr>
        <w:t>, 82.</w:t>
      </w:r>
      <w:r>
        <w:fldChar w:fldCharType="end"/>
      </w:r>
    </w:p>
  </w:footnote>
  <w:footnote w:id="216">
    <w:p w14:paraId="298BACD6" w14:textId="1451A053" w:rsidR="000373BA" w:rsidRDefault="000373BA">
      <w:pPr>
        <w:pStyle w:val="FootnoteText"/>
      </w:pPr>
      <w:r>
        <w:rPr>
          <w:rStyle w:val="FootnoteReference"/>
        </w:rPr>
        <w:footnoteRef/>
      </w:r>
      <w:r>
        <w:t xml:space="preserve"> </w:t>
      </w:r>
      <w:r>
        <w:fldChar w:fldCharType="begin"/>
      </w:r>
      <w:r w:rsidR="006E761D">
        <w:instrText xml:space="preserve"> ADDIN ZOTERO_ITEM CSL_CITATION {"citationID":"1RD6jxOK","properties":{"formattedCitation":"Raether, 84.","plainCitation":"Raether, 84.","noteIndex":215},"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84"}],"schema":"https://github.com/citation-style-language/schema/raw/master/csl-citation.json"} </w:instrText>
      </w:r>
      <w:r>
        <w:fldChar w:fldCharType="separate"/>
      </w:r>
      <w:r w:rsidRPr="000373BA">
        <w:rPr>
          <w:rFonts w:ascii="Calibri" w:hAnsi="Calibri" w:cs="Calibri"/>
        </w:rPr>
        <w:t>Raether, 84.</w:t>
      </w:r>
      <w:r>
        <w:fldChar w:fldCharType="end"/>
      </w:r>
    </w:p>
  </w:footnote>
  <w:footnote w:id="217">
    <w:p w14:paraId="15D351C8" w14:textId="3C7F502D" w:rsidR="00570ABA" w:rsidRDefault="00570ABA">
      <w:pPr>
        <w:pStyle w:val="FootnoteText"/>
      </w:pPr>
      <w:r>
        <w:rPr>
          <w:rStyle w:val="FootnoteReference"/>
        </w:rPr>
        <w:footnoteRef/>
      </w:r>
      <w:r>
        <w:t xml:space="preserve"> </w:t>
      </w:r>
      <w:r>
        <w:fldChar w:fldCharType="begin"/>
      </w:r>
      <w:r w:rsidR="006E761D">
        <w:instrText xml:space="preserve"> ADDIN ZOTERO_ITEM CSL_CITATION {"citationID":"Jsrns5Xw","properties":{"formattedCitation":"Raether, 86.","plainCitation":"Raether, 86.","noteIndex":216},"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86"}],"schema":"https://github.com/citation-style-language/schema/raw/master/csl-citation.json"} </w:instrText>
      </w:r>
      <w:r>
        <w:fldChar w:fldCharType="separate"/>
      </w:r>
      <w:r w:rsidRPr="00570ABA">
        <w:rPr>
          <w:rFonts w:ascii="Calibri" w:hAnsi="Calibri" w:cs="Calibri"/>
        </w:rPr>
        <w:t>Raether, 86.</w:t>
      </w:r>
      <w:r>
        <w:fldChar w:fldCharType="end"/>
      </w:r>
    </w:p>
  </w:footnote>
  <w:footnote w:id="218">
    <w:p w14:paraId="3DD692B1" w14:textId="22ED8C6E" w:rsidR="00393600" w:rsidRPr="004E6D3C" w:rsidRDefault="00393600" w:rsidP="00393600">
      <w:pPr>
        <w:pStyle w:val="FootnoteText"/>
      </w:pPr>
      <w:r>
        <w:rPr>
          <w:rStyle w:val="FootnoteReference"/>
        </w:rPr>
        <w:footnoteRef/>
      </w:r>
      <w:r w:rsidRPr="004E6D3C">
        <w:t xml:space="preserve"> </w:t>
      </w:r>
      <w:r>
        <w:fldChar w:fldCharType="begin"/>
      </w:r>
      <w:r w:rsidR="006E761D">
        <w:instrText xml:space="preserve"> ADDIN ZOTERO_ITEM CSL_CITATION {"citationID":"hB5IxHGb","properties":{"formattedCitation":"\\uc0\\u8222{}ZEITmagazin\\uc0\\u8220{}.","plainCitation":"„ZEITmagazin“.","noteIndex":217},"citationItems":[{"id":96,"uris":["http://zotero.org/users/local/usTu59L8/items/EJMJD2IT"],"itemData":{"id":96,"type":"article-journal","title":"ZEITmagazin"}}],"schema":"https://github.com/citation-style-language/schema/raw/master/csl-citation.json"} </w:instrText>
      </w:r>
      <w:r>
        <w:fldChar w:fldCharType="separate"/>
      </w:r>
      <w:r w:rsidRPr="00845564">
        <w:rPr>
          <w:rFonts w:ascii="Calibri" w:hAnsi="Calibri" w:cs="Calibri"/>
          <w:szCs w:val="24"/>
        </w:rPr>
        <w:t>„ZEITmagazin“.</w:t>
      </w:r>
      <w:r>
        <w:fldChar w:fldCharType="end"/>
      </w:r>
    </w:p>
  </w:footnote>
  <w:footnote w:id="219">
    <w:p w14:paraId="29B60DC5" w14:textId="3D29F8BA" w:rsidR="00EA2274" w:rsidRDefault="00EA2274" w:rsidP="00EA2274">
      <w:pPr>
        <w:pStyle w:val="FootnoteText"/>
      </w:pPr>
      <w:r>
        <w:rPr>
          <w:rStyle w:val="FootnoteReference"/>
        </w:rPr>
        <w:footnoteRef/>
      </w:r>
      <w:r>
        <w:t xml:space="preserve"> </w:t>
      </w:r>
      <w:r>
        <w:fldChar w:fldCharType="begin"/>
      </w:r>
      <w:r w:rsidR="006E761D">
        <w:instrText xml:space="preserve"> ADDIN ZOTERO_ITEM CSL_CITATION {"citationID":"K6q9izXw","properties":{"formattedCitation":"Frenkiel u.\\uc0\\u160{}a., {\\i{}Die gr\\uc0\\u252{}ne K\\uc0\\u252{}che auf Reisen}, 232.","plainCitation":"Frenkiel u. a., Die grüne Küche auf Reisen, 232.","noteIndex":218},"citationItems":[{"id":57,"uris":["http://zotero.org/users/local/usTu59L8/items/LGKJLVB7"],"itemData":{"id":57,"type":"book","abstract":"Der Schwede David war ein ungesunder Vegetarier, die Dänin Luise eine gesundheitsbewusste Allesesserin. Jetzt haben sie die entspannte Variante des Vegetarismus entdeckt, kreativ mit hehren Zielen, aber ohne Dogmatismus, dafür mit tolerierten Abweichungen. Ihr Kochbucherstling ist, ebenso wie ihr Blog, farbenfroh und inspirierend. Hier wird kreativ und mit Einflüssen aus aller Welt, jedoch mit Zutaten, wie sie in Nordeuropa wachsen, gekocht. Wer sich also fragt, was er aus Gemüsesorten wie Rote Bete oder Rhabarber kochen soll, der wird bei \"Die grüne Küche\" fündig. Der Band ist in 10 Kapitel aufgeteilt; zuerst geben die Autoren einen Einblick, was sich in ihrer Speisekammer findet, Kapitel 2 widmet sich der Ernährung von Kindern. Sie sind Eltern einer kleinen Tochter, die natürlich auf der kulinarischen Weltreise dabei war. Nach ein paar Basisrezepten teilt sich der Band in die Kapitel \"Frühstück\", \"Leichte Gerichte\", \"Zum Mitnehmen\", \"Familienessen\", \"Häppchen\", \"Getränke\" und \"Süe︢ Gaumenfreuden\" auf. Gelungen, überall da, wo Vegetarisches gefragt ist. (2)","edition":"Dt. Erstausg","event-place":"München","ISBN":"978-3-86873-806-3","language":"ger","number-of-pages":"255","publisher":"Knesebeck","publisher-place":"München","source":"K10plus ISBN","title":"Die grüne Küche auf Reisen: Vegetarisches aus aller Welt","title-short":"Die grüne Küche auf Reisen","author":[{"family":"Frenkiel","given":"David"},{"family":"Vindahl","given":"Luise"},{"family":"Wiesner","given":"Linde"},{"family":"Frenkiel","given":"David"}],"issued":{"date-parts":[["2015"]]}},"locator":"232"}],"schema":"https://github.com/citation-style-language/schema/raw/master/csl-citation.json"} </w:instrText>
      </w:r>
      <w:r>
        <w:fldChar w:fldCharType="separate"/>
      </w:r>
      <w:r w:rsidRPr="00FF6802">
        <w:rPr>
          <w:rFonts w:ascii="Calibri" w:hAnsi="Calibri" w:cs="Calibri"/>
          <w:szCs w:val="24"/>
        </w:rPr>
        <w:t xml:space="preserve">Frenkiel u. a., </w:t>
      </w:r>
      <w:r w:rsidRPr="00FF6802">
        <w:rPr>
          <w:rFonts w:ascii="Calibri" w:hAnsi="Calibri" w:cs="Calibri"/>
          <w:i/>
          <w:iCs/>
          <w:szCs w:val="24"/>
        </w:rPr>
        <w:t>Die grüne Küche auf Reisen</w:t>
      </w:r>
      <w:r w:rsidRPr="00FF6802">
        <w:rPr>
          <w:rFonts w:ascii="Calibri" w:hAnsi="Calibri" w:cs="Calibri"/>
          <w:szCs w:val="24"/>
        </w:rPr>
        <w:t>, 232.</w:t>
      </w:r>
      <w:r>
        <w:fldChar w:fldCharType="end"/>
      </w:r>
    </w:p>
  </w:footnote>
  <w:footnote w:id="220">
    <w:p w14:paraId="427356D5" w14:textId="54705B8A" w:rsidR="00EA2274" w:rsidRPr="00EA2274" w:rsidRDefault="00EA2274" w:rsidP="00EA2274">
      <w:pPr>
        <w:pStyle w:val="FootnoteText"/>
      </w:pPr>
      <w:r>
        <w:rPr>
          <w:rStyle w:val="FootnoteReference"/>
        </w:rPr>
        <w:footnoteRef/>
      </w:r>
      <w:r w:rsidRPr="00EA2274">
        <w:t xml:space="preserve"> </w:t>
      </w:r>
      <w:r>
        <w:fldChar w:fldCharType="begin"/>
      </w:r>
      <w:r w:rsidR="006E761D">
        <w:instrText xml:space="preserve"> ADDIN ZOTERO_ITEM CSL_CITATION {"citationID":"9QKW8qw1","properties":{"formattedCitation":"Frenkiel u.\\uc0\\u160{}a., 239.","plainCitation":"Frenkiel u. a., 239.","noteIndex":219},"citationItems":[{"id":57,"uris":["http://zotero.org/users/local/usTu59L8/items/LGKJLVB7"],"itemData":{"id":57,"type":"book","abstract":"Der Schwede David war ein ungesunder Vegetarier, die Dänin Luise eine gesundheitsbewusste Allesesserin. Jetzt haben sie die entspannte Variante des Vegetarismus entdeckt, kreativ mit hehren Zielen, aber ohne Dogmatismus, dafür mit tolerierten Abweichungen. Ihr Kochbucherstling ist, ebenso wie ihr Blog, farbenfroh und inspirierend. Hier wird kreativ und mit Einflüssen aus aller Welt, jedoch mit Zutaten, wie sie in Nordeuropa wachsen, gekocht. Wer sich also fragt, was er aus Gemüsesorten wie Rote Bete oder Rhabarber kochen soll, der wird bei \"Die grüne Küche\" fündig. Der Band ist in 10 Kapitel aufgeteilt; zuerst geben die Autoren einen Einblick, was sich in ihrer Speisekammer findet, Kapitel 2 widmet sich der Ernährung von Kindern. Sie sind Eltern einer kleinen Tochter, die natürlich auf der kulinarischen Weltreise dabei war. Nach ein paar Basisrezepten teilt sich der Band in die Kapitel \"Frühstück\", \"Leichte Gerichte\", \"Zum Mitnehmen\", \"Familienessen\", \"Häppchen\", \"Getränke\" und \"Süe︢ Gaumenfreuden\" auf. Gelungen, überall da, wo Vegetarisches gefragt ist. (2)","edition":"Dt. Erstausg","event-place":"München","ISBN":"978-3-86873-806-3","language":"ger","number-of-pages":"255","publisher":"Knesebeck","publisher-place":"München","source":"K10plus ISBN","title":"Die grüne Küche auf Reisen: Vegetarisches aus aller Welt","title-short":"Die grüne Küche auf Reisen","author":[{"family":"Frenkiel","given":"David"},{"family":"Vindahl","given":"Luise"},{"family":"Wiesner","given":"Linde"},{"family":"Frenkiel","given":"David"}],"issued":{"date-parts":[["2015"]]}},"locator":"239"}],"schema":"https://github.com/citation-style-language/schema/raw/master/csl-citation.json"} </w:instrText>
      </w:r>
      <w:r>
        <w:fldChar w:fldCharType="separate"/>
      </w:r>
      <w:r w:rsidRPr="00EA2274">
        <w:rPr>
          <w:rFonts w:ascii="Calibri" w:hAnsi="Calibri" w:cs="Calibri"/>
          <w:szCs w:val="24"/>
        </w:rPr>
        <w:t>Frenkiel u. a., 239.</w:t>
      </w:r>
      <w:r>
        <w:fldChar w:fldCharType="end"/>
      </w:r>
    </w:p>
  </w:footnote>
  <w:footnote w:id="221">
    <w:p w14:paraId="02A3589E" w14:textId="2D53AF83" w:rsidR="00AB08D4" w:rsidRDefault="00AB08D4" w:rsidP="00AB08D4">
      <w:pPr>
        <w:pStyle w:val="FootnoteText"/>
      </w:pPr>
      <w:r>
        <w:rPr>
          <w:rStyle w:val="FootnoteReference"/>
        </w:rPr>
        <w:footnoteRef/>
      </w:r>
      <w:r>
        <w:t xml:space="preserve"> </w:t>
      </w:r>
      <w:r>
        <w:fldChar w:fldCharType="begin"/>
      </w:r>
      <w:r w:rsidR="00182601">
        <w:instrText xml:space="preserve"> ADDIN ZOTERO_ITEM CSL_CITATION {"citationID":"yCMZATlx","properties":{"formattedCitation":"essen &amp; trinken, Hrsg., \\uc0\\u8222{}essen &amp; trinken F\\uc0\\u252{}r jeden Tag: Low Carb\\uc0\\u8220{}, essen &amp; trinken, 02/2018 (2018): 16.","plainCitation":"essen &amp; trinken, Hrsg., „essen &amp; trinken Für jeden Tag: Low Carb“, essen &amp; trinken, 02/2018 (2018): 16.","noteIndex":220},"citationItems":[{"id":89,"uris":["http://zotero.org/users/local/usTu59L8/items/235NL8AX"],"itemData":{"id":89,"type":"article-journal","collection-title":"essen &amp; trinken","title":"essen &amp; trinken Für jeden Tag: Low Carb","volume":"02/2018","editor":[{"family":"essen &amp; trinken","given":""}],"issued":{"date-parts":[["2018"]]}},"locator":"16"}],"schema":"https://github.com/citation-style-language/schema/raw/master/csl-citation.json"} </w:instrText>
      </w:r>
      <w:r>
        <w:fldChar w:fldCharType="separate"/>
      </w:r>
      <w:r w:rsidRPr="00743AEA">
        <w:rPr>
          <w:rFonts w:ascii="Calibri" w:hAnsi="Calibri" w:cs="Calibri"/>
          <w:szCs w:val="24"/>
        </w:rPr>
        <w:t>essen &amp; trinken, Hrsg., „essen &amp; trinken Für jeden Tag: Low Carb“, essen &amp; trinken, 02/2018 (2018): 16.</w:t>
      </w:r>
      <w:r>
        <w:fldChar w:fldCharType="end"/>
      </w:r>
    </w:p>
  </w:footnote>
  <w:footnote w:id="222">
    <w:p w14:paraId="4F8B67B6" w14:textId="58E93D39" w:rsidR="00AB08D4" w:rsidRPr="00BE1DD5" w:rsidRDefault="00AB08D4" w:rsidP="00AB08D4">
      <w:pPr>
        <w:pStyle w:val="FootnoteText"/>
        <w:rPr>
          <w:lang w:val="en-US"/>
        </w:rPr>
      </w:pPr>
      <w:r>
        <w:rPr>
          <w:rStyle w:val="FootnoteReference"/>
        </w:rPr>
        <w:footnoteRef/>
      </w:r>
      <w:r w:rsidRPr="00BE1DD5">
        <w:rPr>
          <w:lang w:val="en-US"/>
        </w:rPr>
        <w:t xml:space="preserve"> </w:t>
      </w:r>
      <w:r>
        <w:fldChar w:fldCharType="begin"/>
      </w:r>
      <w:r w:rsidR="006E761D">
        <w:rPr>
          <w:lang w:val="en-US"/>
        </w:rPr>
        <w:instrText xml:space="preserve"> ADDIN ZOTERO_ITEM CSL_CITATION {"citationID":"SGcmBsWr","properties":{"formattedCitation":"Stich, {\\i{}Sweets}, 28.","plainCitation":"Stich, Sweets, 28.","noteIndex":221},"citationItems":[{"id":48,"uris":["http://zotero.org/users/local/usTu59L8/items/MX3Z4SAR"],"itemData":{"id":48,"type":"book","abstract":"Frühstück, Snacks, Mittagessen, Teatime, Gartenfest, Desserts und Betthupferl - Foodbloggerin Nicole Stich (www.deliciousdays.com) ist eine bekennende Naschkatze und stellt hier ihre Lieblingsrezepte für jede Tageszeit und Gelegenheit vor. In der kurzen Einleitung eine Seite praktische Tipps &amp; Tricks, ein Statement für die positiven Seiten des Naschens und ein augenzwinkernder \"Sicherheitshinweis\", wer von diesem Band voll süe︢r Sünden lieber die Finger lassen sollte. Alle Rezepte mit Angaben zu Menge, Zeitaufwand und Schwierigkeitsgrad sowie einem ganzseitigen Foto; die schrittweisen Anleitungen stellen keine gröe︢re Herausforderung dar. Die Autorin hat - wie schon in \"Delicious days\" (BA 11/08) und \"Geschenkideen aus der Küche\" (ID-A 13/11) - selbst fotografiert. Neben Klassikern wie Waffeln, Pfannkuchen, Biskuit und Eis finden sich tolle Ideen für ungewöhnliche Geschmackskreationen (orientalisches Milchreiseis, Ziegenkäseparfait, Grünteetrüffel). Ein rundum gelungenes Buch der Sparte \"Sük︢ram\", das jede Bibliothek guten Gewissens anschaffen kann. (1)","edition":"1. Aufl","event-place":"München","ISBN":"978-3-8338-2892-8","language":"ger","number-of-pages":"160","publisher":"Gräfe und Unzer","publisher-place":"München","source":"K10plus ISBN","title":"Sweets: himmlische Verführungen für den ganzen Tag","title-short":"Sweets","author":[{"family":"Stich","given":"Nicole"}],"issued":{"date-parts":[["2013"]]}},"locator":"28"}],"schema":"https://github.com/citation-style-language/schema/raw/master/csl-citation.json"} </w:instrText>
      </w:r>
      <w:r>
        <w:fldChar w:fldCharType="separate"/>
      </w:r>
      <w:r w:rsidR="0091679F" w:rsidRPr="00824F81">
        <w:rPr>
          <w:rFonts w:ascii="Calibri" w:hAnsi="Calibri" w:cs="Calibri"/>
          <w:szCs w:val="24"/>
          <w:lang w:val="en-US"/>
        </w:rPr>
        <w:t xml:space="preserve">Stich, </w:t>
      </w:r>
      <w:r w:rsidR="0091679F" w:rsidRPr="00824F81">
        <w:rPr>
          <w:rFonts w:ascii="Calibri" w:hAnsi="Calibri" w:cs="Calibri"/>
          <w:i/>
          <w:iCs/>
          <w:szCs w:val="24"/>
          <w:lang w:val="en-US"/>
        </w:rPr>
        <w:t>Sweets</w:t>
      </w:r>
      <w:r w:rsidR="0091679F" w:rsidRPr="00824F81">
        <w:rPr>
          <w:rFonts w:ascii="Calibri" w:hAnsi="Calibri" w:cs="Calibri"/>
          <w:szCs w:val="24"/>
          <w:lang w:val="en-US"/>
        </w:rPr>
        <w:t>, 28.</w:t>
      </w:r>
      <w:r>
        <w:fldChar w:fldCharType="end"/>
      </w:r>
    </w:p>
  </w:footnote>
  <w:footnote w:id="223">
    <w:p w14:paraId="32168172" w14:textId="51C86EB3" w:rsidR="00AB08D4" w:rsidRPr="00BE1DD5" w:rsidRDefault="00AB08D4" w:rsidP="00AB08D4">
      <w:pPr>
        <w:pStyle w:val="FootnoteText"/>
        <w:rPr>
          <w:lang w:val="en-US"/>
        </w:rPr>
      </w:pPr>
      <w:r>
        <w:rPr>
          <w:rStyle w:val="FootnoteReference"/>
        </w:rPr>
        <w:footnoteRef/>
      </w:r>
      <w:r w:rsidRPr="00BE1DD5">
        <w:rPr>
          <w:lang w:val="en-US"/>
        </w:rPr>
        <w:t xml:space="preserve"> </w:t>
      </w:r>
      <w:r>
        <w:fldChar w:fldCharType="begin"/>
      </w:r>
      <w:r w:rsidR="006E761D">
        <w:rPr>
          <w:lang w:val="en-US"/>
        </w:rPr>
        <w:instrText xml:space="preserve"> ADDIN ZOTERO_ITEM CSL_CITATION {"citationID":"ELHlEhdT","properties":{"formattedCitation":"Stich, 28.","plainCitation":"Stich, 28.","noteIndex":222},"citationItems":[{"id":48,"uris":["http://zotero.org/users/local/usTu59L8/items/MX3Z4SAR"],"itemData":{"id":48,"type":"book","abstract":"Frühstück, Snacks, Mittagessen, Teatime, Gartenfest, Desserts und Betthupferl - Foodbloggerin Nicole Stich (www.deliciousdays.com) ist eine bekennende Naschkatze und stellt hier ihre Lieblingsrezepte für jede Tageszeit und Gelegenheit vor. In der kurzen Einleitung eine Seite praktische Tipps &amp; Tricks, ein Statement für die positiven Seiten des Naschens und ein augenzwinkernder \"Sicherheitshinweis\", wer von diesem Band voll süe︢r Sünden lieber die Finger lassen sollte. Alle Rezepte mit Angaben zu Menge, Zeitaufwand und Schwierigkeitsgrad sowie einem ganzseitigen Foto; die schrittweisen Anleitungen stellen keine gröe︢re Herausforderung dar. Die Autorin hat - wie schon in \"Delicious days\" (BA 11/08) und \"Geschenkideen aus der Küche\" (ID-A 13/11) - selbst fotografiert. Neben Klassikern wie Waffeln, Pfannkuchen, Biskuit und Eis finden sich tolle Ideen für ungewöhnliche Geschmackskreationen (orientalisches Milchreiseis, Ziegenkäseparfait, Grünteetrüffel). Ein rundum gelungenes Buch der Sparte \"Sük︢ram\", das jede Bibliothek guten Gewissens anschaffen kann. (1)","edition":"1. Aufl","event-place":"München","ISBN":"978-3-8338-2892-8","language":"ger","number-of-pages":"160","publisher":"Gräfe und Unzer","publisher-place":"München","source":"K10plus ISBN","title":"Sweets: himmlische Verführungen für den ganzen Tag","title-short":"Sweets","author":[{"family":"Stich","given":"Nicole"}],"issued":{"date-parts":[["2013"]]}},"locator":"28"}],"schema":"https://github.com/citation-style-language/schema/raw/master/csl-citation.json"} </w:instrText>
      </w:r>
      <w:r>
        <w:fldChar w:fldCharType="separate"/>
      </w:r>
      <w:r w:rsidRPr="00BE1DD5">
        <w:rPr>
          <w:rFonts w:ascii="Calibri" w:hAnsi="Calibri" w:cs="Calibri"/>
          <w:lang w:val="en-US"/>
        </w:rPr>
        <w:t>Stich, 28.</w:t>
      </w:r>
      <w:r>
        <w:fldChar w:fldCharType="end"/>
      </w:r>
    </w:p>
  </w:footnote>
  <w:footnote w:id="224">
    <w:p w14:paraId="115F6D20" w14:textId="024ED591" w:rsidR="00EA2274" w:rsidRPr="00EA2274" w:rsidRDefault="00EA2274" w:rsidP="00EA2274">
      <w:pPr>
        <w:pStyle w:val="FootnoteText"/>
        <w:rPr>
          <w:lang w:val="en-US"/>
        </w:rPr>
      </w:pPr>
      <w:r>
        <w:rPr>
          <w:rStyle w:val="FootnoteReference"/>
        </w:rPr>
        <w:footnoteRef/>
      </w:r>
      <w:r w:rsidRPr="00EA2274">
        <w:rPr>
          <w:lang w:val="en-US"/>
        </w:rPr>
        <w:t xml:space="preserve"> </w:t>
      </w:r>
      <w:r>
        <w:fldChar w:fldCharType="begin"/>
      </w:r>
      <w:r w:rsidR="006E761D">
        <w:rPr>
          <w:lang w:val="en-US"/>
        </w:rPr>
        <w:instrText xml:space="preserve"> ADDIN ZOTERO_ITEM CSL_CITATION {"citationID":"pXySUEGg","properties":{"formattedCitation":"Stich, 28.","plainCitation":"Stich, 28.","noteIndex":223},"citationItems":[{"id":48,"uris":["http://zotero.org/users/local/usTu59L8/items/MX3Z4SAR"],"itemData":{"id":48,"type":"book","abstract":"Frühstück, Snacks, Mittagessen, Teatime, Gartenfest, Desserts und Betthupferl - Foodbloggerin Nicole Stich (www.deliciousdays.com) ist eine bekennende Naschkatze und stellt hier ihre Lieblingsrezepte für jede Tageszeit und Gelegenheit vor. In der kurzen Einleitung eine Seite praktische Tipps &amp; Tricks, ein Statement für die positiven Seiten des Naschens und ein augenzwinkernder \"Sicherheitshinweis\", wer von diesem Band voll süe︢r Sünden lieber die Finger lassen sollte. Alle Rezepte mit Angaben zu Menge, Zeitaufwand und Schwierigkeitsgrad sowie einem ganzseitigen Foto; die schrittweisen Anleitungen stellen keine gröe︢re Herausforderung dar. Die Autorin hat - wie schon in \"Delicious days\" (BA 11/08) und \"Geschenkideen aus der Küche\" (ID-A 13/11) - selbst fotografiert. Neben Klassikern wie Waffeln, Pfannkuchen, Biskuit und Eis finden sich tolle Ideen für ungewöhnliche Geschmackskreationen (orientalisches Milchreiseis, Ziegenkäseparfait, Grünteetrüffel). Ein rundum gelungenes Buch der Sparte \"Sük︢ram\", das jede Bibliothek guten Gewissens anschaffen kann. (1)","edition":"1. Aufl","event-place":"München","ISBN":"978-3-8338-2892-8","language":"ger","number-of-pages":"160","publisher":"Gräfe und Unzer","publisher-place":"München","source":"K10plus ISBN","title":"Sweets: himmlische Verführungen für den ganzen Tag","title-short":"Sweets","author":[{"family":"Stich","given":"Nicole"}],"issued":{"date-parts":[["2013"]]}},"locator":"28"}],"schema":"https://github.com/citation-style-language/schema/raw/master/csl-citation.json"} </w:instrText>
      </w:r>
      <w:r>
        <w:fldChar w:fldCharType="separate"/>
      </w:r>
      <w:r w:rsidR="0091679F" w:rsidRPr="00824F81">
        <w:rPr>
          <w:rFonts w:ascii="Calibri" w:hAnsi="Calibri" w:cs="Calibri"/>
          <w:lang w:val="en-US"/>
        </w:rPr>
        <w:t>Stich, 28.</w:t>
      </w:r>
      <w:r>
        <w:fldChar w:fldCharType="end"/>
      </w:r>
    </w:p>
  </w:footnote>
  <w:footnote w:id="225">
    <w:p w14:paraId="25C330C2" w14:textId="49B155D8" w:rsidR="00EC5141" w:rsidRPr="00AB08D4" w:rsidRDefault="00EC5141" w:rsidP="00EC5141">
      <w:pPr>
        <w:pStyle w:val="FootnoteText"/>
        <w:rPr>
          <w:lang w:val="en-US"/>
        </w:rPr>
      </w:pPr>
      <w:r>
        <w:rPr>
          <w:rStyle w:val="FootnoteReference"/>
        </w:rPr>
        <w:footnoteRef/>
      </w:r>
      <w:r w:rsidRPr="00AB08D4">
        <w:rPr>
          <w:lang w:val="en-US"/>
        </w:rPr>
        <w:t xml:space="preserve"> </w:t>
      </w:r>
      <w:r>
        <w:fldChar w:fldCharType="begin"/>
      </w:r>
      <w:r w:rsidR="006E761D">
        <w:rPr>
          <w:lang w:val="en-US"/>
        </w:rPr>
        <w:instrText xml:space="preserve"> ADDIN ZOTERO_ITEM CSL_CITATION {"citationID":"iyitdFOa","properties":{"formattedCitation":"Ottolenghi u.\\uc0\\u160{}a., {\\i{}Flavour}, 246.","plainCitation":"Ottolenghi u. a., Flavour, 246.","noteIndex":224},"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246"}],"schema":"https://github.com/citation-style-language/schema/raw/master/csl-citation.json"} </w:instrText>
      </w:r>
      <w:r>
        <w:fldChar w:fldCharType="separate"/>
      </w:r>
      <w:r w:rsidR="0091679F" w:rsidRPr="00824F81">
        <w:rPr>
          <w:rFonts w:ascii="Calibri" w:hAnsi="Calibri" w:cs="Calibri"/>
          <w:szCs w:val="24"/>
          <w:lang w:val="en-US"/>
        </w:rPr>
        <w:t xml:space="preserve">Ottolenghi u. a., </w:t>
      </w:r>
      <w:r w:rsidR="0091679F" w:rsidRPr="00824F81">
        <w:rPr>
          <w:rFonts w:ascii="Calibri" w:hAnsi="Calibri" w:cs="Calibri"/>
          <w:i/>
          <w:iCs/>
          <w:szCs w:val="24"/>
          <w:lang w:val="en-US"/>
        </w:rPr>
        <w:t>Flavour</w:t>
      </w:r>
      <w:r w:rsidR="0091679F" w:rsidRPr="00824F81">
        <w:rPr>
          <w:rFonts w:ascii="Calibri" w:hAnsi="Calibri" w:cs="Calibri"/>
          <w:szCs w:val="24"/>
          <w:lang w:val="en-US"/>
        </w:rPr>
        <w:t>, 246.</w:t>
      </w:r>
      <w:r>
        <w:fldChar w:fldCharType="end"/>
      </w:r>
    </w:p>
  </w:footnote>
  <w:footnote w:id="226">
    <w:p w14:paraId="6F9F8235" w14:textId="0B85316E" w:rsidR="00D23D9E" w:rsidRDefault="00D23D9E" w:rsidP="00D23D9E">
      <w:pPr>
        <w:pStyle w:val="FootnoteText"/>
      </w:pPr>
      <w:r>
        <w:rPr>
          <w:rStyle w:val="FootnoteReference"/>
        </w:rPr>
        <w:footnoteRef/>
      </w:r>
      <w:r>
        <w:t xml:space="preserve"> </w:t>
      </w:r>
      <w:r>
        <w:fldChar w:fldCharType="begin"/>
      </w:r>
      <w:r w:rsidR="006E761D">
        <w:instrText xml:space="preserve"> ADDIN ZOTERO_ITEM CSL_CITATION {"citationID":"NhHzNI0W","properties":{"formattedCitation":"essen &amp; trinken, \\uc0\\u8222{}essen &amp; trinken Spezial: Einladung zum Grillen\\uc0\\u8220{}, 93.","plainCitation":"essen &amp; trinken, „essen &amp; trinken Spezial: Einladung zum Grillen“, 93.","noteIndex":225},"citationItems":[{"id":88,"uris":["http://zotero.org/users/local/usTu59L8/items/C3DD47IM"],"itemData":{"id":88,"type":"article-journal","collection-title":"essen &amp; trinken","title":"essen &amp; trinken Spezial: Einladung zum Grillen","volume":"02/2018","editor":[{"family":"essen &amp; trinken","given":""}],"issued":{"date-parts":[["2018"]]}},"locator":"93"}],"schema":"https://github.com/citation-style-language/schema/raw/master/csl-citation.json"} </w:instrText>
      </w:r>
      <w:r>
        <w:fldChar w:fldCharType="separate"/>
      </w:r>
      <w:r w:rsidR="0091679F" w:rsidRPr="0091679F">
        <w:rPr>
          <w:rFonts w:ascii="Calibri" w:hAnsi="Calibri" w:cs="Calibri"/>
          <w:szCs w:val="24"/>
        </w:rPr>
        <w:t>essen &amp; trinken, „essen &amp; trinken Spezial: Einladung zum Grillen“, 93.</w:t>
      </w:r>
      <w:r>
        <w:fldChar w:fldCharType="end"/>
      </w:r>
    </w:p>
  </w:footnote>
  <w:footnote w:id="227">
    <w:p w14:paraId="4582F0D4" w14:textId="163E2511" w:rsidR="007837F5" w:rsidRDefault="007837F5">
      <w:pPr>
        <w:pStyle w:val="FootnoteText"/>
      </w:pPr>
      <w:r>
        <w:rPr>
          <w:rStyle w:val="FootnoteReference"/>
        </w:rPr>
        <w:footnoteRef/>
      </w:r>
      <w:r>
        <w:t xml:space="preserve"> </w:t>
      </w:r>
      <w:r>
        <w:fldChar w:fldCharType="begin"/>
      </w:r>
      <w:r w:rsidR="006E761D">
        <w:instrText xml:space="preserve"> ADDIN ZOTERO_ITEM CSL_CITATION {"citationID":"wPbHOjvI","properties":{"formattedCitation":"Frenkiel u.\\uc0\\u160{}a., {\\i{}Die gr\\uc0\\u252{}ne K\\uc0\\u252{}che auf Reisen}, 75.","plainCitation":"Frenkiel u. a., Die grüne Küche auf Reisen, 75.","noteIndex":226},"citationItems":[{"id":57,"uris":["http://zotero.org/users/local/usTu59L8/items/LGKJLVB7"],"itemData":{"id":57,"type":"book","abstract":"Der Schwede David war ein ungesunder Vegetarier, die Dänin Luise eine gesundheitsbewusste Allesesserin. Jetzt haben sie die entspannte Variante des Vegetarismus entdeckt, kreativ mit hehren Zielen, aber ohne Dogmatismus, dafür mit tolerierten Abweichungen. Ihr Kochbucherstling ist, ebenso wie ihr Blog, farbenfroh und inspirierend. Hier wird kreativ und mit Einflüssen aus aller Welt, jedoch mit Zutaten, wie sie in Nordeuropa wachsen, gekocht. Wer sich also fragt, was er aus Gemüsesorten wie Rote Bete oder Rhabarber kochen soll, der wird bei \"Die grüne Küche\" fündig. Der Band ist in 10 Kapitel aufgeteilt; zuerst geben die Autoren einen Einblick, was sich in ihrer Speisekammer findet, Kapitel 2 widmet sich der Ernährung von Kindern. Sie sind Eltern einer kleinen Tochter, die natürlich auf der kulinarischen Weltreise dabei war. Nach ein paar Basisrezepten teilt sich der Band in die Kapitel \"Frühstück\", \"Leichte Gerichte\", \"Zum Mitnehmen\", \"Familienessen\", \"Häppchen\", \"Getränke\" und \"Süe︢ Gaumenfreuden\" auf. Gelungen, überall da, wo Vegetarisches gefragt ist. (2)","edition":"Dt. Erstausg","event-place":"München","ISBN":"978-3-86873-806-3","language":"ger","number-of-pages":"255","publisher":"Knesebeck","publisher-place":"München","source":"K10plus ISBN","title":"Die grüne Küche auf Reisen: Vegetarisches aus aller Welt","title-short":"Die grüne Küche auf Reisen","author":[{"family":"Frenkiel","given":"David"},{"family":"Vindahl","given":"Luise"},{"family":"Wiesner","given":"Linde"},{"family":"Frenkiel","given":"David"}],"issued":{"date-parts":[["2015"]]}},"locator":"75"}],"schema":"https://github.com/citation-style-language/schema/raw/master/csl-citation.json"} </w:instrText>
      </w:r>
      <w:r>
        <w:fldChar w:fldCharType="separate"/>
      </w:r>
      <w:r w:rsidRPr="007837F5">
        <w:rPr>
          <w:rFonts w:ascii="Calibri" w:hAnsi="Calibri" w:cs="Calibri"/>
          <w:szCs w:val="24"/>
        </w:rPr>
        <w:t xml:space="preserve">Frenkiel u. a., </w:t>
      </w:r>
      <w:r w:rsidRPr="007837F5">
        <w:rPr>
          <w:rFonts w:ascii="Calibri" w:hAnsi="Calibri" w:cs="Calibri"/>
          <w:i/>
          <w:iCs/>
          <w:szCs w:val="24"/>
        </w:rPr>
        <w:t>Die grüne Küche auf Reisen</w:t>
      </w:r>
      <w:r w:rsidRPr="007837F5">
        <w:rPr>
          <w:rFonts w:ascii="Calibri" w:hAnsi="Calibri" w:cs="Calibri"/>
          <w:szCs w:val="24"/>
        </w:rPr>
        <w:t>, 75.</w:t>
      </w:r>
      <w:r>
        <w:fldChar w:fldCharType="end"/>
      </w:r>
    </w:p>
  </w:footnote>
  <w:footnote w:id="228">
    <w:p w14:paraId="08728AFA" w14:textId="6BA5E150" w:rsidR="00FD50FB" w:rsidRDefault="00FD50FB">
      <w:pPr>
        <w:pStyle w:val="FootnoteText"/>
      </w:pPr>
      <w:r>
        <w:rPr>
          <w:rStyle w:val="FootnoteReference"/>
        </w:rPr>
        <w:footnoteRef/>
      </w:r>
      <w:r>
        <w:t xml:space="preserve"> </w:t>
      </w:r>
      <w:r>
        <w:fldChar w:fldCharType="begin"/>
      </w:r>
      <w:r w:rsidR="006E761D">
        <w:instrText xml:space="preserve"> ADDIN ZOTERO_ITEM CSL_CITATION {"citationID":"faen95rM","properties":{"formattedCitation":"essen &amp; trinken, \\uc0\\u8222{}essen &amp; trinken Spezial: Das geht ja schnell!\\uc0\\u8220{}, 66.","plainCitation":"essen &amp; trinken, „essen &amp; trinken Spezial: Das geht ja schnell!“, 66.","noteIndex":227},"citationItems":[{"id":76,"uris":["http://zotero.org/users/local/usTu59L8/items/7KWS7ZL9"],"itemData":{"id":76,"type":"article-journal","collection-title":"essen &amp; trinken","title":"essen &amp; trinken Spezial: Das geht ja schnell!","volume":"03/2016","editor":[{"family":"essen &amp; trinken","given":""}],"issued":{"date-parts":[["2016"]]}},"locator":"66"}],"schema":"https://github.com/citation-style-language/schema/raw/master/csl-citation.json"} </w:instrText>
      </w:r>
      <w:r>
        <w:fldChar w:fldCharType="separate"/>
      </w:r>
      <w:r w:rsidRPr="00FD50FB">
        <w:rPr>
          <w:rFonts w:ascii="Calibri" w:hAnsi="Calibri" w:cs="Calibri"/>
          <w:szCs w:val="24"/>
        </w:rPr>
        <w:t>essen &amp; trinken, „essen &amp; trinken Spezial: Das geht ja schnell!“, 66.</w:t>
      </w:r>
      <w:r>
        <w:fldChar w:fldCharType="end"/>
      </w:r>
    </w:p>
  </w:footnote>
  <w:footnote w:id="229">
    <w:p w14:paraId="52C461BC" w14:textId="353C2912" w:rsidR="00AB6B6C" w:rsidRPr="00285132" w:rsidRDefault="00AB6B6C" w:rsidP="00AB6B6C">
      <w:pPr>
        <w:pStyle w:val="FootnoteText"/>
      </w:pPr>
      <w:r>
        <w:rPr>
          <w:rStyle w:val="FootnoteReference"/>
        </w:rPr>
        <w:footnoteRef/>
      </w:r>
      <w:r w:rsidRPr="00285132">
        <w:t xml:space="preserve"> </w:t>
      </w:r>
      <w:r>
        <w:fldChar w:fldCharType="begin"/>
      </w:r>
      <w:r w:rsidR="006E761D">
        <w:instrText xml:space="preserve"> ADDIN ZOTERO_ITEM CSL_CITATION {"citationID":"4Mq7fTr0","properties":{"formattedCitation":"essen &amp; trinken, \\uc0\\u8222{}essen &amp; trinken Spezial: Einladung zum Grillen\\uc0\\u8220{}, 61.","plainCitation":"essen &amp; trinken, „essen &amp; trinken Spezial: Einladung zum Grillen“, 61.","noteIndex":228},"citationItems":[{"id":88,"uris":["http://zotero.org/users/local/usTu59L8/items/C3DD47IM"],"itemData":{"id":88,"type":"article-journal","collection-title":"essen &amp; trinken","title":"essen &amp; trinken Spezial: Einladung zum Grillen","volume":"02/2018","editor":[{"family":"essen &amp; trinken","given":""}],"issued":{"date-parts":[["2018"]]}},"locator":"61"}],"schema":"https://github.com/citation-style-language/schema/raw/master/csl-citation.json"} </w:instrText>
      </w:r>
      <w:r>
        <w:fldChar w:fldCharType="separate"/>
      </w:r>
      <w:r w:rsidRPr="001E6BC3">
        <w:rPr>
          <w:rFonts w:ascii="Calibri" w:hAnsi="Calibri" w:cs="Calibri"/>
          <w:szCs w:val="24"/>
        </w:rPr>
        <w:t>essen &amp; trinken, „essen &amp; trinken Spezial: Einladung zum Grillen“, 61.</w:t>
      </w:r>
      <w:r>
        <w:fldChar w:fldCharType="end"/>
      </w:r>
    </w:p>
  </w:footnote>
  <w:footnote w:id="230">
    <w:p w14:paraId="52E6502C" w14:textId="2DE4BA4D" w:rsidR="00AB6B6C" w:rsidRPr="00F0625D" w:rsidRDefault="00AB6B6C" w:rsidP="00AB6B6C">
      <w:pPr>
        <w:pStyle w:val="FootnoteText"/>
      </w:pPr>
      <w:r>
        <w:rPr>
          <w:rStyle w:val="FootnoteReference"/>
        </w:rPr>
        <w:footnoteRef/>
      </w:r>
      <w:r w:rsidRPr="00F0625D">
        <w:t xml:space="preserve"> </w:t>
      </w:r>
      <w:r>
        <w:fldChar w:fldCharType="begin"/>
      </w:r>
      <w:r w:rsidR="006E761D">
        <w:instrText xml:space="preserve"> ADDIN ZOTERO_ITEM CSL_CITATION {"citationID":"ASPHTVt8","properties":{"formattedCitation":"essen &amp; trinken, 62.","plainCitation":"essen &amp; trinken, 62.","noteIndex":229},"citationItems":[{"id":88,"uris":["http://zotero.org/users/local/usTu59L8/items/C3DD47IM"],"itemData":{"id":88,"type":"article-journal","collection-title":"essen &amp; trinken","title":"essen &amp; trinken Spezial: Einladung zum Grillen","volume":"02/2018","editor":[{"family":"essen &amp; trinken","given":""}],"issued":{"date-parts":[["2018"]]}},"locator":"62"}],"schema":"https://github.com/citation-style-language/schema/raw/master/csl-citation.json"} </w:instrText>
      </w:r>
      <w:r>
        <w:fldChar w:fldCharType="separate"/>
      </w:r>
      <w:r w:rsidRPr="00F0625D">
        <w:rPr>
          <w:rFonts w:ascii="Calibri" w:hAnsi="Calibri" w:cs="Calibri"/>
        </w:rPr>
        <w:t>essen &amp; trinken, 62.</w:t>
      </w:r>
      <w:r>
        <w:fldChar w:fldCharType="end"/>
      </w:r>
    </w:p>
  </w:footnote>
  <w:footnote w:id="231">
    <w:p w14:paraId="689E90E2" w14:textId="3895EDB5" w:rsidR="00AB6B6C" w:rsidRPr="00F0625D" w:rsidRDefault="00AB6B6C" w:rsidP="00AB6B6C">
      <w:pPr>
        <w:pStyle w:val="FootnoteText"/>
      </w:pPr>
      <w:r>
        <w:rPr>
          <w:rStyle w:val="FootnoteReference"/>
        </w:rPr>
        <w:footnoteRef/>
      </w:r>
      <w:r w:rsidRPr="00F0625D">
        <w:t xml:space="preserve"> </w:t>
      </w:r>
      <w:r>
        <w:fldChar w:fldCharType="begin"/>
      </w:r>
      <w:r w:rsidR="006E761D">
        <w:instrText xml:space="preserve"> ADDIN ZOTERO_ITEM CSL_CITATION {"citationID":"kMWgLdBM","properties":{"formattedCitation":"essen &amp; trinken, 63.","plainCitation":"essen &amp; trinken, 63.","noteIndex":230},"citationItems":[{"id":88,"uris":["http://zotero.org/users/local/usTu59L8/items/C3DD47IM"],"itemData":{"id":88,"type":"article-journal","collection-title":"essen &amp; trinken","title":"essen &amp; trinken Spezial: Einladung zum Grillen","volume":"02/2018","editor":[{"family":"essen &amp; trinken","given":""}],"issued":{"date-parts":[["2018"]]}},"locator":"63"}],"schema":"https://github.com/citation-style-language/schema/raw/master/csl-citation.json"} </w:instrText>
      </w:r>
      <w:r>
        <w:fldChar w:fldCharType="separate"/>
      </w:r>
      <w:r w:rsidRPr="00F0625D">
        <w:rPr>
          <w:rFonts w:ascii="Calibri" w:hAnsi="Calibri" w:cs="Calibri"/>
        </w:rPr>
        <w:t>essen &amp; trinken, 63.</w:t>
      </w:r>
      <w:r>
        <w:fldChar w:fldCharType="end"/>
      </w:r>
    </w:p>
  </w:footnote>
  <w:footnote w:id="232">
    <w:p w14:paraId="26291355" w14:textId="5D144149" w:rsidR="00AB6B6C" w:rsidRPr="00F0625D" w:rsidRDefault="00AB6B6C" w:rsidP="00AB6B6C">
      <w:pPr>
        <w:pStyle w:val="FootnoteText"/>
      </w:pPr>
      <w:r>
        <w:rPr>
          <w:rStyle w:val="FootnoteReference"/>
        </w:rPr>
        <w:footnoteRef/>
      </w:r>
      <w:r w:rsidRPr="00F0625D">
        <w:t xml:space="preserve"> </w:t>
      </w:r>
      <w:r>
        <w:fldChar w:fldCharType="begin"/>
      </w:r>
      <w:r w:rsidR="006E761D">
        <w:instrText xml:space="preserve"> ADDIN ZOTERO_ITEM CSL_CITATION {"citationID":"NBXLLpob","properties":{"formattedCitation":"essen &amp; trinken, 62.","plainCitation":"essen &amp; trinken, 62.","noteIndex":231},"citationItems":[{"id":88,"uris":["http://zotero.org/users/local/usTu59L8/items/C3DD47IM"],"itemData":{"id":88,"type":"article-journal","collection-title":"essen &amp; trinken","title":"essen &amp; trinken Spezial: Einladung zum Grillen","volume":"02/2018","editor":[{"family":"essen &amp; trinken","given":""}],"issued":{"date-parts":[["2018"]]}},"locator":"62"}],"schema":"https://github.com/citation-style-language/schema/raw/master/csl-citation.json"} </w:instrText>
      </w:r>
      <w:r>
        <w:fldChar w:fldCharType="separate"/>
      </w:r>
      <w:r w:rsidRPr="00F0625D">
        <w:rPr>
          <w:rFonts w:ascii="Calibri" w:hAnsi="Calibri" w:cs="Calibri"/>
        </w:rPr>
        <w:t>essen &amp; trinken, 62.</w:t>
      </w:r>
      <w:r>
        <w:fldChar w:fldCharType="end"/>
      </w:r>
    </w:p>
  </w:footnote>
  <w:footnote w:id="233">
    <w:p w14:paraId="3286957A" w14:textId="235BCC54" w:rsidR="00AB6B6C" w:rsidRPr="00F0625D" w:rsidRDefault="00AB6B6C" w:rsidP="00AB6B6C">
      <w:pPr>
        <w:pStyle w:val="FootnoteText"/>
      </w:pPr>
      <w:r>
        <w:rPr>
          <w:rStyle w:val="FootnoteReference"/>
        </w:rPr>
        <w:footnoteRef/>
      </w:r>
      <w:r w:rsidRPr="00F0625D">
        <w:t xml:space="preserve"> </w:t>
      </w:r>
      <w:r>
        <w:fldChar w:fldCharType="begin"/>
      </w:r>
      <w:r w:rsidR="006E761D">
        <w:instrText xml:space="preserve"> ADDIN ZOTERO_ITEM CSL_CITATION {"citationID":"i3ZWAAyY","properties":{"formattedCitation":"essen &amp; trinken, 62.","plainCitation":"essen &amp; trinken, 62.","noteIndex":232},"citationItems":[{"id":88,"uris":["http://zotero.org/users/local/usTu59L8/items/C3DD47IM"],"itemData":{"id":88,"type":"article-journal","collection-title":"essen &amp; trinken","title":"essen &amp; trinken Spezial: Einladung zum Grillen","volume":"02/2018","editor":[{"family":"essen &amp; trinken","given":""}],"issued":{"date-parts":[["2018"]]}},"locator":"62"}],"schema":"https://github.com/citation-style-language/schema/raw/master/csl-citation.json"} </w:instrText>
      </w:r>
      <w:r>
        <w:fldChar w:fldCharType="separate"/>
      </w:r>
      <w:r w:rsidRPr="00F0625D">
        <w:rPr>
          <w:rFonts w:ascii="Calibri" w:hAnsi="Calibri" w:cs="Calibri"/>
        </w:rPr>
        <w:t>essen &amp; trinken, 62.</w:t>
      </w:r>
      <w:r>
        <w:fldChar w:fldCharType="end"/>
      </w:r>
    </w:p>
  </w:footnote>
  <w:footnote w:id="234">
    <w:p w14:paraId="7D66F849" w14:textId="58811D6E" w:rsidR="005429E1" w:rsidRDefault="005429E1">
      <w:pPr>
        <w:pStyle w:val="FootnoteText"/>
      </w:pPr>
      <w:r>
        <w:rPr>
          <w:rStyle w:val="FootnoteReference"/>
        </w:rPr>
        <w:footnoteRef/>
      </w:r>
      <w:r>
        <w:t xml:space="preserve"> </w:t>
      </w:r>
      <w:r>
        <w:fldChar w:fldCharType="begin"/>
      </w:r>
      <w:r w:rsidR="00182601">
        <w:instrText xml:space="preserve"> ADDIN ZOTERO_ITEM CSL_CITATION {"citationID":"pFAHjfp8","properties":{"formattedCitation":"essen &amp; trinken, \\uc0\\u8222{}essen &amp; trinken F\\uc0\\u252{}r jeden Tag: Viel junges Gem\\uc0\\u252{}se\\uc0\\u8220{}, 78.","plainCitation":"essen &amp; trinken, „essen &amp; trinken Für jeden Tag: Viel junges Gemüse“, 78.","noteIndex":233},"citationItems":[{"id":99,"uris":["http://zotero.org/users/local/usTu59L8/items/CUXIWFKH"],"itemData":{"id":99,"type":"article-journal","collection-title":"essen &amp; trinken","title":"essen &amp; trinken Für jeden Tag: Viel junges Gemüse","volume":"06/2007","editor":[{"family":"essen &amp; trinken","given":""}],"issued":{"date-parts":[["2007"]]}},"locator":"78"}],"schema":"https://github.com/citation-style-language/schema/raw/master/csl-citation.json"} </w:instrText>
      </w:r>
      <w:r>
        <w:fldChar w:fldCharType="separate"/>
      </w:r>
      <w:r w:rsidRPr="005429E1">
        <w:rPr>
          <w:rFonts w:ascii="Calibri" w:hAnsi="Calibri" w:cs="Calibri"/>
          <w:szCs w:val="24"/>
        </w:rPr>
        <w:t>essen &amp; trinken, „essen &amp; trinken Für jeden Tag: Viel junges Gemüse“, 78.</w:t>
      </w:r>
      <w:r>
        <w:fldChar w:fldCharType="end"/>
      </w:r>
    </w:p>
  </w:footnote>
  <w:footnote w:id="235">
    <w:p w14:paraId="3D4C28C1" w14:textId="6EF53701" w:rsidR="00D23D9E" w:rsidRDefault="00D23D9E" w:rsidP="00D23D9E">
      <w:pPr>
        <w:pStyle w:val="FootnoteText"/>
      </w:pPr>
      <w:r>
        <w:rPr>
          <w:rStyle w:val="FootnoteReference"/>
        </w:rPr>
        <w:footnoteRef/>
      </w:r>
      <w:r>
        <w:t xml:space="preserve"> </w:t>
      </w:r>
      <w:r>
        <w:fldChar w:fldCharType="begin"/>
      </w:r>
      <w:r w:rsidR="006E761D">
        <w:instrText xml:space="preserve"> ADDIN ZOTERO_ITEM CSL_CITATION {"citationID":"VqXDHg3D","properties":{"formattedCitation":"essen &amp; trinken, \\uc0\\u8222{}essen &amp; trinken Spezial: Einladung zum Grillen\\uc0\\u8220{}, 90.","plainCitation":"essen &amp; trinken, „essen &amp; trinken Spezial: Einladung zum Grillen“, 90.","noteIndex":234},"citationItems":[{"id":88,"uris":["http://zotero.org/users/local/usTu59L8/items/C3DD47IM"],"itemData":{"id":88,"type":"article-journal","collection-title":"essen &amp; trinken","title":"essen &amp; trinken Spezial: Einladung zum Grillen","volume":"02/2018","editor":[{"family":"essen &amp; trinken","given":""}],"issued":{"date-parts":[["2018"]]}},"locator":"90"}],"schema":"https://github.com/citation-style-language/schema/raw/master/csl-citation.json"} </w:instrText>
      </w:r>
      <w:r>
        <w:fldChar w:fldCharType="separate"/>
      </w:r>
      <w:r w:rsidR="0091679F" w:rsidRPr="0091679F">
        <w:rPr>
          <w:rFonts w:ascii="Calibri" w:hAnsi="Calibri" w:cs="Calibri"/>
          <w:szCs w:val="24"/>
        </w:rPr>
        <w:t>essen &amp; trinken, „essen &amp; trinken Spezial: Einladung zum Grillen“, 90.</w:t>
      </w:r>
      <w:r>
        <w:fldChar w:fldCharType="end"/>
      </w:r>
    </w:p>
  </w:footnote>
  <w:footnote w:id="236">
    <w:p w14:paraId="41922D0D" w14:textId="5261D3DE" w:rsidR="00AB08D4" w:rsidRPr="00F0625D" w:rsidRDefault="00AB08D4" w:rsidP="00AB08D4">
      <w:pPr>
        <w:pStyle w:val="FootnoteText"/>
      </w:pPr>
      <w:r>
        <w:rPr>
          <w:rStyle w:val="FootnoteReference"/>
        </w:rPr>
        <w:footnoteRef/>
      </w:r>
      <w:r w:rsidRPr="00F0625D">
        <w:t xml:space="preserve"> </w:t>
      </w:r>
      <w:r>
        <w:fldChar w:fldCharType="begin"/>
      </w:r>
      <w:r w:rsidR="006E761D">
        <w:instrText xml:space="preserve"> ADDIN ZOTERO_ITEM CSL_CITATION {"citationID":"GxH7LCVs","properties":{"formattedCitation":"essen &amp; trinken, 81.","plainCitation":"essen &amp; trinken, 81.","noteIndex":235},"citationItems":[{"id":88,"uris":["http://zotero.org/users/local/usTu59L8/items/C3DD47IM"],"itemData":{"id":88,"type":"article-journal","collection-title":"essen &amp; trinken","title":"essen &amp; trinken Spezial: Einladung zum Grillen","volume":"02/2018","editor":[{"family":"essen &amp; trinken","given":""}],"issued":{"date-parts":[["2018"]]}},"locator":"81"}],"schema":"https://github.com/citation-style-language/schema/raw/master/csl-citation.json"} </w:instrText>
      </w:r>
      <w:r>
        <w:fldChar w:fldCharType="separate"/>
      </w:r>
      <w:r w:rsidRPr="00F0625D">
        <w:rPr>
          <w:rFonts w:ascii="Calibri" w:hAnsi="Calibri" w:cs="Calibri"/>
        </w:rPr>
        <w:t>essen &amp; trinken, 81.</w:t>
      </w:r>
      <w:r>
        <w:fldChar w:fldCharType="end"/>
      </w:r>
    </w:p>
  </w:footnote>
  <w:footnote w:id="237">
    <w:p w14:paraId="1FD71694" w14:textId="6140075F" w:rsidR="00AB08D4" w:rsidRPr="00EC5141" w:rsidRDefault="00AB08D4" w:rsidP="00AB08D4">
      <w:pPr>
        <w:pStyle w:val="FootnoteText"/>
      </w:pPr>
      <w:r>
        <w:rPr>
          <w:rStyle w:val="FootnoteReference"/>
        </w:rPr>
        <w:footnoteRef/>
      </w:r>
      <w:r w:rsidRPr="00EC5141">
        <w:t xml:space="preserve"> </w:t>
      </w:r>
      <w:r>
        <w:fldChar w:fldCharType="begin"/>
      </w:r>
      <w:r w:rsidR="006E761D">
        <w:instrText xml:space="preserve"> ADDIN ZOTERO_ITEM CSL_CITATION {"citationID":"5fzExHw7","properties":{"formattedCitation":"Schinharl, Mewes, und Dusy, {\\i{}Antipasti und Tapas kleine Klassiker im Trend\\uc0\\u8239{}; [mit den 10 GU-Erfolgstipps\\uc0\\u8239{}; internationale Rezepte\\uc0\\u8239{}; Vorschl\\uc0\\u228{}ge f\\uc0\\u252{}rs B\\uc0\\u252{}fett]}, 44.","plainCitation":"Schinharl, Mewes, und Dusy, Antipasti und Tapas kleine Klassiker im Trend ; [mit den 10 GU-Erfolgstipps ; internationale Rezepte ; Vorschläge fürs Büfett], 44.","noteIndex":236},"citationItems":[{"id":29,"uris":["http://zotero.org/users/local/usTu59L8/items/TMTSYXJS"],"itemData":{"id":29,"type":"book","edition":"1. Aufl","event-place":"München","ISBN":"978-3-7742-4899-1","language":"ger","note":"OCLC: 76306369","publisher":"Gräfe und Unzer","publisher-place":"München","source":"Open WorldCat","title":"Antipasti und Tapas kleine Klassiker im Trend ; [mit den 10 GU-Erfolgstipps ; internationale Rezepte ; Vorschläge fürs Büfett]","author":[{"family":"Schinharl","given":"Cornelia"},{"family":"Mewes","given":"Kai"},{"family":"Dusy","given":"Tanja"}],"issued":{"date-parts":[["2002"]]}},"locator":"44"}],"schema":"https://github.com/citation-style-language/schema/raw/master/csl-citation.json"} </w:instrText>
      </w:r>
      <w:r>
        <w:fldChar w:fldCharType="separate"/>
      </w:r>
      <w:r w:rsidRPr="00EC5141">
        <w:rPr>
          <w:rFonts w:ascii="Calibri" w:hAnsi="Calibri" w:cs="Calibri"/>
          <w:szCs w:val="24"/>
        </w:rPr>
        <w:t xml:space="preserve">Schinharl, Mewes, und Dusy, </w:t>
      </w:r>
      <w:r w:rsidRPr="00EC5141">
        <w:rPr>
          <w:rFonts w:ascii="Calibri" w:hAnsi="Calibri" w:cs="Calibri"/>
          <w:i/>
          <w:iCs/>
          <w:szCs w:val="24"/>
        </w:rPr>
        <w:t>Antipasti und Tapas kleine Klassiker im Trend ; [mit den 10 GU-Erfolgstipps ; internationale Rezepte ; Vorschläge fürs Büfett]</w:t>
      </w:r>
      <w:r w:rsidRPr="00EC5141">
        <w:rPr>
          <w:rFonts w:ascii="Calibri" w:hAnsi="Calibri" w:cs="Calibri"/>
          <w:szCs w:val="24"/>
        </w:rPr>
        <w:t>, 44.</w:t>
      </w:r>
      <w:r>
        <w:fldChar w:fldCharType="end"/>
      </w:r>
    </w:p>
  </w:footnote>
  <w:footnote w:id="238">
    <w:p w14:paraId="5C367BA3" w14:textId="446A6360" w:rsidR="00AB08D4" w:rsidRDefault="00AB08D4" w:rsidP="00AB08D4">
      <w:pPr>
        <w:pStyle w:val="FootnoteText"/>
      </w:pPr>
      <w:r>
        <w:rPr>
          <w:rStyle w:val="FootnoteReference"/>
        </w:rPr>
        <w:footnoteRef/>
      </w:r>
      <w:r>
        <w:t xml:space="preserve"> </w:t>
      </w:r>
      <w:r>
        <w:fldChar w:fldCharType="begin"/>
      </w:r>
      <w:r w:rsidR="006E761D">
        <w:instrText xml:space="preserve"> ADDIN ZOTERO_ITEM CSL_CITATION {"citationID":"qiJLYEQk","properties":{"formattedCitation":"Frenkiel und Vindahl, {\\i{}Die gr\\uc0\\u252{}ne K\\uc0\\u252{}che}, 173.","plainCitation":"Frenkiel und Vindahl, Die grüne Küche, 173.","noteIndex":237},"citationItems":[{"id":59,"uris":["http://zotero.org/users/local/usTu59L8/items/T936RKBP"],"itemData":{"id":59,"type":"book","edition":"3. Auflage, deutsche Erstausgabe","event-place":"München","ISBN":"978-3-86873-685-4","language":"ger","number-of-pages":"247","publisher":"Knesebeck","publisher-place":"München","source":"K10plus ISBN","title":"Die grüne Küche: köstliche vegetarische Ideen für jeden Tag","title-short":"Die grüne Küche","author":[{"family":"Frenkiel","given":"David"},{"family":"Vindahl","given":"Luise"}],"translator":[{"family":"Weinberger","given":"Anita"}],"issued":{"date-parts":[["2016"]]}},"locator":"173"}],"schema":"https://github.com/citation-style-language/schema/raw/master/csl-citation.json"} </w:instrText>
      </w:r>
      <w:r>
        <w:fldChar w:fldCharType="separate"/>
      </w:r>
      <w:r w:rsidR="0091679F" w:rsidRPr="0091679F">
        <w:rPr>
          <w:rFonts w:ascii="Calibri" w:hAnsi="Calibri" w:cs="Calibri"/>
          <w:szCs w:val="24"/>
        </w:rPr>
        <w:t xml:space="preserve">Frenkiel und Vindahl, </w:t>
      </w:r>
      <w:r w:rsidR="0091679F" w:rsidRPr="0091679F">
        <w:rPr>
          <w:rFonts w:ascii="Calibri" w:hAnsi="Calibri" w:cs="Calibri"/>
          <w:i/>
          <w:iCs/>
          <w:szCs w:val="24"/>
        </w:rPr>
        <w:t>Die grüne Küche</w:t>
      </w:r>
      <w:r w:rsidR="0091679F" w:rsidRPr="0091679F">
        <w:rPr>
          <w:rFonts w:ascii="Calibri" w:hAnsi="Calibri" w:cs="Calibri"/>
          <w:szCs w:val="24"/>
        </w:rPr>
        <w:t>, 173.</w:t>
      </w:r>
      <w:r>
        <w:fldChar w:fldCharType="end"/>
      </w:r>
    </w:p>
  </w:footnote>
  <w:footnote w:id="239">
    <w:p w14:paraId="250D2886" w14:textId="37C3ED3F" w:rsidR="000A7054" w:rsidRPr="00824F81" w:rsidRDefault="000A7054">
      <w:pPr>
        <w:pStyle w:val="FootnoteText"/>
        <w:rPr>
          <w:lang w:val="en-US"/>
        </w:rPr>
      </w:pPr>
      <w:r>
        <w:rPr>
          <w:rStyle w:val="FootnoteReference"/>
        </w:rPr>
        <w:footnoteRef/>
      </w:r>
      <w:r w:rsidRPr="00824F81">
        <w:rPr>
          <w:lang w:val="en-US"/>
        </w:rPr>
        <w:t xml:space="preserve"> </w:t>
      </w:r>
      <w:r>
        <w:fldChar w:fldCharType="begin"/>
      </w:r>
      <w:r w:rsidR="006E761D">
        <w:rPr>
          <w:lang w:val="en-US"/>
        </w:rPr>
        <w:instrText xml:space="preserve"> ADDIN ZOTERO_ITEM CSL_CITATION {"citationID":"CFhG3MTh","properties":{"formattedCitation":"Frenkiel und Vindahl, 171.","plainCitation":"Frenkiel und Vindahl, 171.","noteIndex":238},"citationItems":[{"id":59,"uris":["http://zotero.org/users/local/usTu59L8/items/T936RKBP"],"itemData":{"id":59,"type":"book","edition":"3. Auflage, deutsche Erstausgabe","event-place":"München","ISBN":"978-3-86873-685-4","language":"ger","number-of-pages":"247","publisher":"Knesebeck","publisher-place":"München","source":"K10plus ISBN","title":"Die grüne Küche: köstliche vegetarische Ideen für jeden Tag","title-short":"Die grüne Küche","author":[{"family":"Frenkiel","given":"David"},{"family":"Vindahl","given":"Luise"}],"translator":[{"family":"Weinberger","given":"Anita"}],"issued":{"date-parts":[["2016"]]}},"locator":"171"}],"schema":"https://github.com/citation-style-language/schema/raw/master/csl-citation.json"} </w:instrText>
      </w:r>
      <w:r>
        <w:fldChar w:fldCharType="separate"/>
      </w:r>
      <w:r w:rsidR="0091679F" w:rsidRPr="00824F81">
        <w:rPr>
          <w:rFonts w:ascii="Calibri" w:hAnsi="Calibri" w:cs="Calibri"/>
          <w:lang w:val="en-US"/>
        </w:rPr>
        <w:t>Frenkiel und Vindahl, 171.</w:t>
      </w:r>
      <w:r>
        <w:fldChar w:fldCharType="end"/>
      </w:r>
    </w:p>
  </w:footnote>
  <w:footnote w:id="240">
    <w:p w14:paraId="35A8AF63" w14:textId="07DE0577" w:rsidR="00F2060D" w:rsidRPr="00D13545" w:rsidRDefault="00F2060D" w:rsidP="00F2060D">
      <w:pPr>
        <w:pStyle w:val="FootnoteText"/>
        <w:rPr>
          <w:lang w:val="en-US"/>
        </w:rPr>
      </w:pPr>
      <w:r>
        <w:rPr>
          <w:rStyle w:val="FootnoteReference"/>
        </w:rPr>
        <w:footnoteRef/>
      </w:r>
      <w:r w:rsidRPr="00D13545">
        <w:rPr>
          <w:lang w:val="en-US"/>
        </w:rPr>
        <w:t xml:space="preserve"> </w:t>
      </w:r>
      <w:r>
        <w:fldChar w:fldCharType="begin"/>
      </w:r>
      <w:r w:rsidR="006E761D">
        <w:rPr>
          <w:lang w:val="en-US"/>
        </w:rPr>
        <w:instrText xml:space="preserve"> ADDIN ZOTERO_ITEM CSL_CITATION {"citationID":"fwBcKjJj","properties":{"formattedCitation":"Tattoria la Vialla, {\\i{}Le Ricette di Giuliana}, 52.","plainCitation":"Tattoria la Vialla, Le Ricette di Giuliana, 52.","noteIndex":239},"citationItems":[{"id":4,"uris":["http://zotero.org/users/local/usTu59L8/items/VF7XUTXF"],"itemData":{"id":4,"type":"book","title":"Le Ricette di Giuliana","editor":[{"family":"Tattoria la Vialla","given":""}]},"locator":"52"}],"schema":"https://github.com/citation-style-language/schema/raw/master/csl-citation.json"} </w:instrText>
      </w:r>
      <w:r>
        <w:fldChar w:fldCharType="separate"/>
      </w:r>
      <w:r w:rsidR="0091679F" w:rsidRPr="00824F81">
        <w:rPr>
          <w:rFonts w:ascii="Calibri" w:hAnsi="Calibri" w:cs="Calibri"/>
          <w:szCs w:val="24"/>
          <w:lang w:val="en-US"/>
        </w:rPr>
        <w:t xml:space="preserve">Tattoria la Vialla, </w:t>
      </w:r>
      <w:r w:rsidR="0091679F" w:rsidRPr="00824F81">
        <w:rPr>
          <w:rFonts w:ascii="Calibri" w:hAnsi="Calibri" w:cs="Calibri"/>
          <w:i/>
          <w:iCs/>
          <w:szCs w:val="24"/>
          <w:lang w:val="en-US"/>
        </w:rPr>
        <w:t>Le Ricette di Giuliana</w:t>
      </w:r>
      <w:r w:rsidR="0091679F" w:rsidRPr="00824F81">
        <w:rPr>
          <w:rFonts w:ascii="Calibri" w:hAnsi="Calibri" w:cs="Calibri"/>
          <w:szCs w:val="24"/>
          <w:lang w:val="en-US"/>
        </w:rPr>
        <w:t>, 52.</w:t>
      </w:r>
      <w:r>
        <w:fldChar w:fldCharType="end"/>
      </w:r>
    </w:p>
  </w:footnote>
  <w:footnote w:id="241">
    <w:p w14:paraId="57F7CEB1" w14:textId="08FF6782" w:rsidR="001546EE" w:rsidRPr="00E91BE6" w:rsidRDefault="001546EE" w:rsidP="001546EE">
      <w:pPr>
        <w:pStyle w:val="FootnoteText"/>
      </w:pPr>
      <w:r>
        <w:rPr>
          <w:rStyle w:val="FootnoteReference"/>
        </w:rPr>
        <w:footnoteRef/>
      </w:r>
      <w:r w:rsidRPr="00E91BE6">
        <w:t xml:space="preserve"> </w:t>
      </w:r>
      <w:r>
        <w:fldChar w:fldCharType="begin"/>
      </w:r>
      <w:r w:rsidR="006E761D">
        <w:instrText xml:space="preserve"> ADDIN ZOTERO_ITEM CSL_CITATION {"citationID":"qFjQesM9","properties":{"formattedCitation":"Ottolenghi u.\\uc0\\u160{}a., {\\i{}Flavour}, 246.","plainCitation":"Ottolenghi u. a., Flavour, 246.","noteIndex":240},"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246"}],"schema":"https://github.com/citation-style-language/schema/raw/master/csl-citation.json"} </w:instrText>
      </w:r>
      <w:r>
        <w:fldChar w:fldCharType="separate"/>
      </w:r>
      <w:r w:rsidRPr="00E91BE6">
        <w:rPr>
          <w:rFonts w:ascii="Calibri" w:hAnsi="Calibri" w:cs="Calibri"/>
          <w:szCs w:val="24"/>
        </w:rPr>
        <w:t xml:space="preserve">Ottolenghi u. a., </w:t>
      </w:r>
      <w:r w:rsidRPr="00E91BE6">
        <w:rPr>
          <w:rFonts w:ascii="Calibri" w:hAnsi="Calibri" w:cs="Calibri"/>
          <w:i/>
          <w:iCs/>
          <w:szCs w:val="24"/>
        </w:rPr>
        <w:t>Flavour</w:t>
      </w:r>
      <w:r w:rsidRPr="00E91BE6">
        <w:rPr>
          <w:rFonts w:ascii="Calibri" w:hAnsi="Calibri" w:cs="Calibri"/>
          <w:szCs w:val="24"/>
        </w:rPr>
        <w:t>, 246.</w:t>
      </w:r>
      <w:r>
        <w:fldChar w:fldCharType="end"/>
      </w:r>
    </w:p>
  </w:footnote>
  <w:footnote w:id="242">
    <w:p w14:paraId="58C15456" w14:textId="3D6A29A7" w:rsidR="001546EE" w:rsidRDefault="001546EE" w:rsidP="001546EE">
      <w:pPr>
        <w:pStyle w:val="FootnoteText"/>
      </w:pPr>
      <w:r>
        <w:rPr>
          <w:rStyle w:val="FootnoteReference"/>
        </w:rPr>
        <w:footnoteRef/>
      </w:r>
      <w:r>
        <w:t xml:space="preserve"> </w:t>
      </w:r>
      <w:r>
        <w:fldChar w:fldCharType="begin"/>
      </w:r>
      <w:r w:rsidR="006E761D">
        <w:instrText xml:space="preserve"> ADDIN ZOTERO_ITEM CSL_CITATION {"citationID":"ZG5nxfDu","properties":{"formattedCitation":"\\uc0\\u8222{}ZEITmagazin\\uc0\\u8220{}.","plainCitation":"„ZEITmagazin“.","noteIndex":241},"citationItems":[{"id":96,"uris":["http://zotero.org/users/local/usTu59L8/items/EJMJD2IT"],"itemData":{"id":96,"type":"article-journal","title":"ZEITmagazin"}}],"schema":"https://github.com/citation-style-language/schema/raw/master/csl-citation.json"} </w:instrText>
      </w:r>
      <w:r>
        <w:fldChar w:fldCharType="separate"/>
      </w:r>
      <w:r w:rsidR="0091679F" w:rsidRPr="0091679F">
        <w:rPr>
          <w:rFonts w:ascii="Calibri" w:hAnsi="Calibri" w:cs="Calibri"/>
          <w:szCs w:val="24"/>
        </w:rPr>
        <w:t>„ZEITmagazin“.</w:t>
      </w:r>
      <w:r>
        <w:fldChar w:fldCharType="end"/>
      </w:r>
    </w:p>
  </w:footnote>
  <w:footnote w:id="243">
    <w:p w14:paraId="39281C82" w14:textId="73350989" w:rsidR="00520C0C" w:rsidRDefault="00520C0C" w:rsidP="00520C0C">
      <w:pPr>
        <w:pStyle w:val="FootnoteText"/>
      </w:pPr>
      <w:r>
        <w:rPr>
          <w:rStyle w:val="FootnoteReference"/>
        </w:rPr>
        <w:footnoteRef/>
      </w:r>
      <w:r>
        <w:t xml:space="preserve"> </w:t>
      </w:r>
      <w:r>
        <w:fldChar w:fldCharType="begin"/>
      </w:r>
      <w:r w:rsidR="006E761D">
        <w:instrText xml:space="preserve"> ADDIN ZOTERO_ITEM CSL_CITATION {"citationID":"i2na0pfG","properties":{"formattedCitation":"\\uc0\\u8222{}ZEITmagazin\\uc0\\u8220{}.","plainCitation":"„ZEITmagazin“.","noteIndex":242},"citationItems":[{"id":96,"uris":["http://zotero.org/users/local/usTu59L8/items/EJMJD2IT"],"itemData":{"id":96,"type":"article-journal","title":"ZEITmagazin"}}],"schema":"https://github.com/citation-style-language/schema/raw/master/csl-citation.json"} </w:instrText>
      </w:r>
      <w:r>
        <w:fldChar w:fldCharType="separate"/>
      </w:r>
      <w:r w:rsidRPr="00B500A7">
        <w:rPr>
          <w:rFonts w:ascii="Calibri" w:hAnsi="Calibri" w:cs="Calibri"/>
          <w:szCs w:val="24"/>
        </w:rPr>
        <w:t>„ZEITmagazin“.</w:t>
      </w:r>
      <w:r>
        <w:fldChar w:fldCharType="end"/>
      </w:r>
    </w:p>
  </w:footnote>
  <w:footnote w:id="244">
    <w:p w14:paraId="6A2EDAEF" w14:textId="62E3D76D" w:rsidR="00005208" w:rsidRDefault="00005208" w:rsidP="00005208">
      <w:pPr>
        <w:pStyle w:val="FootnoteText"/>
      </w:pPr>
      <w:r>
        <w:rPr>
          <w:rStyle w:val="FootnoteReference"/>
        </w:rPr>
        <w:footnoteRef/>
      </w:r>
      <w:r>
        <w:t xml:space="preserve"> </w:t>
      </w:r>
      <w:r>
        <w:fldChar w:fldCharType="begin"/>
      </w:r>
      <w:r w:rsidR="006E761D">
        <w:instrText xml:space="preserve"> ADDIN ZOTERO_ITEM CSL_CITATION {"citationID":"Ov5mE7jJ","properties":{"formattedCitation":"Teubner und Wolter, {\\i{}Backvergn\\uc0\\u252{}gen wie noch nie}, 175.","plainCitation":"Teubner und Wolter, Backvergnügen wie noch nie, 175.","noteIndex":243},"citationItems":[{"id":14,"uris":["http://zotero.org/users/local/usTu59L8/items/XB32FGZ4"],"itemData":{"id":14,"type":"book","edition":"6. Aufl","event-place":"München","ISBN":"978-3-7742-5626-2","language":"ger","number-of-pages":"238","publisher":"Gräfe und Unzer","publisher-place":"München","source":"K10plus ISBN","title":"Backvergnügen wie noch nie: das grosse GU-Bild-Backbuch mit den besten Back-Ideen","title-short":"Backvergnügen wie noch nie","editor":[{"family":"Teubner","given":"Christian"},{"family":"Wolter","given":"Annette"}],"issued":{"date-parts":[["2003"]]}},"locator":"175"}],"schema":"https://github.com/citation-style-language/schema/raw/master/csl-citation.json"} </w:instrText>
      </w:r>
      <w:r>
        <w:fldChar w:fldCharType="separate"/>
      </w:r>
      <w:r w:rsidR="00A830F2" w:rsidRPr="00A830F2">
        <w:rPr>
          <w:rFonts w:ascii="Calibri" w:hAnsi="Calibri" w:cs="Calibri"/>
          <w:szCs w:val="24"/>
        </w:rPr>
        <w:t xml:space="preserve">Teubner und Wolter, </w:t>
      </w:r>
      <w:r w:rsidR="00A830F2" w:rsidRPr="00A830F2">
        <w:rPr>
          <w:rFonts w:ascii="Calibri" w:hAnsi="Calibri" w:cs="Calibri"/>
          <w:i/>
          <w:iCs/>
          <w:szCs w:val="24"/>
        </w:rPr>
        <w:t>Backvergnügen wie noch nie</w:t>
      </w:r>
      <w:r w:rsidR="00A830F2" w:rsidRPr="00A830F2">
        <w:rPr>
          <w:rFonts w:ascii="Calibri" w:hAnsi="Calibri" w:cs="Calibri"/>
          <w:szCs w:val="24"/>
        </w:rPr>
        <w:t>, 175.</w:t>
      </w:r>
      <w:r>
        <w:fldChar w:fldCharType="end"/>
      </w:r>
    </w:p>
  </w:footnote>
  <w:footnote w:id="245">
    <w:p w14:paraId="229200DB" w14:textId="32F42AB9" w:rsidR="00005208" w:rsidRDefault="00005208" w:rsidP="00005208">
      <w:pPr>
        <w:pStyle w:val="FootnoteText"/>
      </w:pPr>
      <w:r>
        <w:rPr>
          <w:rStyle w:val="FootnoteReference"/>
        </w:rPr>
        <w:footnoteRef/>
      </w:r>
      <w:r>
        <w:t xml:space="preserve"> </w:t>
      </w:r>
      <w:r>
        <w:fldChar w:fldCharType="begin"/>
      </w:r>
      <w:r w:rsidR="006E761D">
        <w:instrText xml:space="preserve"> ADDIN ZOTERO_ITEM CSL_CITATION {"citationID":"IrGTBEcK","properties":{"formattedCitation":"Julius und Leser, {\\i{}Vegan}, 54.","plainCitation":"Julius und Leser, Vegan, 54.","noteIndex":244},"citationItems":[{"id":12,"uris":["http://zotero.org/users/local/usTu59L8/items/4IBMT3TA"],"itemData":{"id":12,"type":"book","abstract":"Vegane Variationen quer durch die Küchen der Welt, die zum Grossteil auf Tofu oder andere Soja-Produkte verzichten. Ausserdem sind zahlreiche Rezepte auch frei von Gluten. Bei den Gerichten handelt es sich um vegan abgewandelte Klassiker oder Gerichte, die von Haus aus vegan sind","event-place":"München","ISBN":"978-3-86244-592-9","language":"ger","number-of-pages":"221","publisher":"Christian-Verl","publisher-place":"München","source":"K10plus ISBN","title":"Vegan: internationale Klassiker ; 120 Rezepte von Teriyaki-Tofusteak bis Pannacotta","title-short":"Vegan","author":[{"family":"Julius","given":"Christina"},{"family":"Leser","given":"Nicolas"}],"issued":{"date-parts":[["2014"]]}},"locator":"54"}],"schema":"https://github.com/citation-style-language/schema/raw/master/csl-citation.json"} </w:instrText>
      </w:r>
      <w:r>
        <w:fldChar w:fldCharType="separate"/>
      </w:r>
      <w:r w:rsidRPr="00927D3D">
        <w:rPr>
          <w:rFonts w:ascii="Calibri" w:hAnsi="Calibri" w:cs="Calibri"/>
          <w:szCs w:val="24"/>
        </w:rPr>
        <w:t xml:space="preserve">Julius und Leser, </w:t>
      </w:r>
      <w:r w:rsidRPr="00927D3D">
        <w:rPr>
          <w:rFonts w:ascii="Calibri" w:hAnsi="Calibri" w:cs="Calibri"/>
          <w:i/>
          <w:iCs/>
          <w:szCs w:val="24"/>
        </w:rPr>
        <w:t>Vegan</w:t>
      </w:r>
      <w:r w:rsidRPr="00927D3D">
        <w:rPr>
          <w:rFonts w:ascii="Calibri" w:hAnsi="Calibri" w:cs="Calibri"/>
          <w:szCs w:val="24"/>
        </w:rPr>
        <w:t>, 54.</w:t>
      </w:r>
      <w:r>
        <w:fldChar w:fldCharType="end"/>
      </w:r>
    </w:p>
  </w:footnote>
  <w:footnote w:id="246">
    <w:p w14:paraId="5C7B8F93" w14:textId="63771293" w:rsidR="00EA5E81" w:rsidRDefault="00EA5E81">
      <w:pPr>
        <w:pStyle w:val="FootnoteText"/>
      </w:pPr>
      <w:r>
        <w:rPr>
          <w:rStyle w:val="FootnoteReference"/>
        </w:rPr>
        <w:footnoteRef/>
      </w:r>
      <w:r>
        <w:t xml:space="preserve"> </w:t>
      </w:r>
      <w:r>
        <w:fldChar w:fldCharType="begin"/>
      </w:r>
      <w:r w:rsidR="006E761D">
        <w:instrText xml:space="preserve"> ADDIN ZOTERO_ITEM CSL_CITATION {"citationID":"Y6qLYO6f","properties":{"formattedCitation":"{\\i{}Gem\\uc0\\u252{}se schnell und schmackhaft 1. / [\\uc0\\u220{}bers. aus dem Engl.}, 1998, 13.","plainCitation":"Gemüse schnell und schmackhaft 1. / [Übers. aus dem Engl., 1998, 13.","noteIndex":245},"citationItems":[{"id":68,"uris":["http://zotero.org/users/local/usTu59L8/items/RZ2HARFT"],"itemData":{"id":68,"type":"book","event-place":"Köln","ISBN":"978-3-8290-0034-5","language":"ger","note":"OCLC: 75874312","publisher":"Könemann","publisher-place":"Köln","source":"Open WorldCat","title":"Gemüse schnell und schmackhaft 1. / [Übers. aus dem Engl.: Wolfgang Beuchelt]","title-short":"Gemüse schnell und schmackhaft 1. / [Übers. aus dem Engl.","issued":{"date-parts":[["1998"]]}},"locator":"13"}],"schema":"https://github.com/citation-style-language/schema/raw/master/csl-citation.json"} </w:instrText>
      </w:r>
      <w:r>
        <w:fldChar w:fldCharType="separate"/>
      </w:r>
      <w:r w:rsidRPr="00EA5E81">
        <w:rPr>
          <w:rFonts w:ascii="Calibri" w:hAnsi="Calibri" w:cs="Calibri"/>
          <w:i/>
          <w:iCs/>
          <w:szCs w:val="24"/>
        </w:rPr>
        <w:t>Gemüse schnell und schmackhaft 1. / [Übers. aus dem Engl.</w:t>
      </w:r>
      <w:r w:rsidRPr="00EA5E81">
        <w:rPr>
          <w:rFonts w:ascii="Calibri" w:hAnsi="Calibri" w:cs="Calibri"/>
          <w:szCs w:val="24"/>
        </w:rPr>
        <w:t>, 1998, 13.</w:t>
      </w:r>
      <w:r>
        <w:fldChar w:fldCharType="end"/>
      </w:r>
    </w:p>
  </w:footnote>
  <w:footnote w:id="247">
    <w:p w14:paraId="4BBD101D" w14:textId="4B013944" w:rsidR="000F3414" w:rsidRDefault="000F3414">
      <w:pPr>
        <w:pStyle w:val="FootnoteText"/>
      </w:pPr>
      <w:r>
        <w:rPr>
          <w:rStyle w:val="FootnoteReference"/>
        </w:rPr>
        <w:footnoteRef/>
      </w:r>
      <w:r>
        <w:t xml:space="preserve"> </w:t>
      </w:r>
      <w:r>
        <w:fldChar w:fldCharType="begin"/>
      </w:r>
      <w:r w:rsidR="006E761D">
        <w:instrText xml:space="preserve"> ADDIN ZOTERO_ITEM CSL_CITATION {"citationID":"0p4nxVnZ","properties":{"formattedCitation":"Likidis-K\\uc0\\u246{}nigsfeld, Brauner, und Werz-Kovacs, {\\i{}Griechenland Originalrezepte und Interessantes \\uc0\\u252{}ber Land und Leute}, 136.","plainCitation":"Likidis-Königsfeld, Brauner, und Werz-Kovacs, Griechenland Originalrezepte und Interessantes über Land und Leute, 136.","noteIndex":246},"citationItems":[{"id":21,"uris":["http://zotero.org/users/local/usTu59L8/items/5J8T6KEU"],"itemData":{"id":21,"type":"book","edition":"Sonderausg. der Orig.-Ausg. von 1994, 1. Aufl","event-place":"München","ISBN":"978-3-7742-6443-4","language":"ger","note":"OCLC: 76556261","publisher":"Gräfe und Unzer","publisher-place":"München","source":"Open WorldCat","title":"Griechenland Originalrezepte und Interessantes über Land und Leute","author":[{"family":"Likidis-Königsfeld","given":"Kristina"},{"family":"Brauner","given":"Michael"},{"family":"Werz-Kovacs","given":"Stephanie","dropping-particle":"von"}],"issued":{"date-parts":[["2004"]]}},"locator":"136"}],"schema":"https://github.com/citation-style-language/schema/raw/master/csl-citation.json"} </w:instrText>
      </w:r>
      <w:r>
        <w:fldChar w:fldCharType="separate"/>
      </w:r>
      <w:r w:rsidRPr="000F3414">
        <w:rPr>
          <w:rFonts w:ascii="Calibri" w:hAnsi="Calibri" w:cs="Calibri"/>
          <w:szCs w:val="24"/>
        </w:rPr>
        <w:t xml:space="preserve">Likidis-Königsfeld, Brauner, und Werz-Kovacs, </w:t>
      </w:r>
      <w:r w:rsidRPr="000F3414">
        <w:rPr>
          <w:rFonts w:ascii="Calibri" w:hAnsi="Calibri" w:cs="Calibri"/>
          <w:i/>
          <w:iCs/>
          <w:szCs w:val="24"/>
        </w:rPr>
        <w:t>Griechenland Originalrezepte und Interessantes über Land und Leute</w:t>
      </w:r>
      <w:r w:rsidRPr="000F3414">
        <w:rPr>
          <w:rFonts w:ascii="Calibri" w:hAnsi="Calibri" w:cs="Calibri"/>
          <w:szCs w:val="24"/>
        </w:rPr>
        <w:t>, 136.</w:t>
      </w:r>
      <w:r>
        <w:fldChar w:fldCharType="end"/>
      </w:r>
    </w:p>
  </w:footnote>
  <w:footnote w:id="248">
    <w:p w14:paraId="5D137636" w14:textId="2E97EA1C" w:rsidR="006072C7" w:rsidRDefault="006072C7">
      <w:pPr>
        <w:pStyle w:val="FootnoteText"/>
      </w:pPr>
      <w:r>
        <w:rPr>
          <w:rStyle w:val="FootnoteReference"/>
        </w:rPr>
        <w:footnoteRef/>
      </w:r>
      <w:r>
        <w:t xml:space="preserve"> </w:t>
      </w:r>
      <w:r>
        <w:fldChar w:fldCharType="begin"/>
      </w:r>
      <w:r w:rsidR="006E761D">
        <w:instrText xml:space="preserve"> ADDIN ZOTERO_ITEM CSL_CITATION {"citationID":"uAHn8jEm","properties":{"formattedCitation":"Likidis-K\\uc0\\u246{}nigsfeld, Brauner, und Werz-Kovacs, 135.","plainCitation":"Likidis-Königsfeld, Brauner, und Werz-Kovacs, 135.","noteIndex":247},"citationItems":[{"id":21,"uris":["http://zotero.org/users/local/usTu59L8/items/5J8T6KEU"],"itemData":{"id":21,"type":"book","edition":"Sonderausg. der Orig.-Ausg. von 1994, 1. Aufl","event-place":"München","ISBN":"978-3-7742-6443-4","language":"ger","note":"OCLC: 76556261","publisher":"Gräfe und Unzer","publisher-place":"München","source":"Open WorldCat","title":"Griechenland Originalrezepte und Interessantes über Land und Leute","author":[{"family":"Likidis-Königsfeld","given":"Kristina"},{"family":"Brauner","given":"Michael"},{"family":"Werz-Kovacs","given":"Stephanie","dropping-particle":"von"}],"issued":{"date-parts":[["2004"]]}},"locator":"135"}],"schema":"https://github.com/citation-style-language/schema/raw/master/csl-citation.json"} </w:instrText>
      </w:r>
      <w:r>
        <w:fldChar w:fldCharType="separate"/>
      </w:r>
      <w:r w:rsidRPr="006072C7">
        <w:rPr>
          <w:rFonts w:ascii="Calibri" w:hAnsi="Calibri" w:cs="Calibri"/>
          <w:szCs w:val="24"/>
        </w:rPr>
        <w:t>Likidis-Königsfeld, Brauner, und Werz-Kovacs, 135.</w:t>
      </w:r>
      <w:r>
        <w:fldChar w:fldCharType="end"/>
      </w:r>
    </w:p>
  </w:footnote>
  <w:footnote w:id="249">
    <w:p w14:paraId="0BD55531" w14:textId="7AB05DD8" w:rsidR="004C3100" w:rsidRPr="006570C1" w:rsidRDefault="004C3100">
      <w:pPr>
        <w:pStyle w:val="FootnoteText"/>
        <w:rPr>
          <w:lang w:val="en-US"/>
        </w:rPr>
      </w:pPr>
      <w:r>
        <w:rPr>
          <w:rStyle w:val="FootnoteReference"/>
        </w:rPr>
        <w:footnoteRef/>
      </w:r>
      <w:r w:rsidRPr="006570C1">
        <w:rPr>
          <w:lang w:val="en-US"/>
        </w:rPr>
        <w:t xml:space="preserve"> </w:t>
      </w:r>
      <w:r>
        <w:fldChar w:fldCharType="begin"/>
      </w:r>
      <w:r w:rsidR="006E761D">
        <w:rPr>
          <w:lang w:val="en-US"/>
        </w:rPr>
        <w:instrText xml:space="preserve"> ADDIN ZOTERO_ITEM CSL_CITATION {"citationID":"8nTHBbBD","properties":{"formattedCitation":"Ottolenghi u.\\uc0\\u160{}a., {\\i{}Flavour}, 132.","plainCitation":"Ottolenghi u. a., Flavour, 132.","noteIndex":248},"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132"}],"schema":"https://github.com/citation-style-language/schema/raw/master/csl-citation.json"} </w:instrText>
      </w:r>
      <w:r>
        <w:fldChar w:fldCharType="separate"/>
      </w:r>
      <w:r w:rsidRPr="006570C1">
        <w:rPr>
          <w:rFonts w:ascii="Calibri" w:hAnsi="Calibri" w:cs="Calibri"/>
          <w:szCs w:val="24"/>
          <w:lang w:val="en-US"/>
        </w:rPr>
        <w:t xml:space="preserve">Ottolenghi u. a., </w:t>
      </w:r>
      <w:r w:rsidRPr="006570C1">
        <w:rPr>
          <w:rFonts w:ascii="Calibri" w:hAnsi="Calibri" w:cs="Calibri"/>
          <w:i/>
          <w:iCs/>
          <w:szCs w:val="24"/>
          <w:lang w:val="en-US"/>
        </w:rPr>
        <w:t>Flavour</w:t>
      </w:r>
      <w:r w:rsidRPr="006570C1">
        <w:rPr>
          <w:rFonts w:ascii="Calibri" w:hAnsi="Calibri" w:cs="Calibri"/>
          <w:szCs w:val="24"/>
          <w:lang w:val="en-US"/>
        </w:rPr>
        <w:t>, 132.</w:t>
      </w:r>
      <w:r>
        <w:fldChar w:fldCharType="end"/>
      </w:r>
    </w:p>
  </w:footnote>
  <w:footnote w:id="250">
    <w:p w14:paraId="6F95E6E9" w14:textId="7F2CEA89" w:rsidR="007476AD" w:rsidRPr="00F26EF9" w:rsidRDefault="007476AD">
      <w:pPr>
        <w:pStyle w:val="FootnoteText"/>
        <w:rPr>
          <w:lang w:val="en-US"/>
        </w:rPr>
      </w:pPr>
      <w:r>
        <w:rPr>
          <w:rStyle w:val="FootnoteReference"/>
        </w:rPr>
        <w:footnoteRef/>
      </w:r>
      <w:r w:rsidRPr="00F26EF9">
        <w:rPr>
          <w:lang w:val="en-US"/>
        </w:rPr>
        <w:t xml:space="preserve"> </w:t>
      </w:r>
      <w:r>
        <w:fldChar w:fldCharType="begin"/>
      </w:r>
      <w:r w:rsidR="006E761D">
        <w:rPr>
          <w:lang w:val="en-US"/>
        </w:rPr>
        <w:instrText xml:space="preserve"> ADDIN ZOTERO_ITEM CSL_CITATION {"citationID":"F1bIIEcL","properties":{"formattedCitation":"Kiel und Wiedemann, {\\i{}Schw\\uc0\\u228{}bisch kochen}, 21.","plainCitation":"Kiel und Wiedemann, Schwäbisch kochen, 21.","noteIndex":249},"citationItems":[{"id":30,"uris":["http://zotero.org/users/local/usTu59L8/items/6ST6V588"],"itemData":{"id":30,"type":"book","collection-title":"GU Küchen-Ratgeber","edition":"1. Aufl","event-place":"München","ISBN":"978-3-7742-6890-6","language":"ger","number-of-pages":"64","publisher":"Gräfe u. Unzer","publisher-place":"München","source":"K10plus ISBN","title":"Schwäbisch kochen: Klassisch und neu","title-short":"Schwäbisch kochen","author":[{"family":"Kiel","given":"Martina"},{"family":"Wiedemann","given":"Carola"}],"issued":{"date-parts":[["2005"]]}},"locator":"21"}],"schema":"https://github.com/citation-style-language/schema/raw/master/csl-citation.json"} </w:instrText>
      </w:r>
      <w:r>
        <w:fldChar w:fldCharType="separate"/>
      </w:r>
      <w:r w:rsidRPr="00F26EF9">
        <w:rPr>
          <w:rFonts w:ascii="Calibri" w:hAnsi="Calibri" w:cs="Calibri"/>
          <w:szCs w:val="24"/>
          <w:lang w:val="en-US"/>
        </w:rPr>
        <w:t xml:space="preserve">Kiel und Wiedemann, </w:t>
      </w:r>
      <w:r w:rsidRPr="00F26EF9">
        <w:rPr>
          <w:rFonts w:ascii="Calibri" w:hAnsi="Calibri" w:cs="Calibri"/>
          <w:i/>
          <w:iCs/>
          <w:szCs w:val="24"/>
          <w:lang w:val="en-US"/>
        </w:rPr>
        <w:t>Schwäbisch kochen</w:t>
      </w:r>
      <w:r w:rsidRPr="00F26EF9">
        <w:rPr>
          <w:rFonts w:ascii="Calibri" w:hAnsi="Calibri" w:cs="Calibri"/>
          <w:szCs w:val="24"/>
          <w:lang w:val="en-US"/>
        </w:rPr>
        <w:t>, 21.</w:t>
      </w:r>
      <w:r>
        <w:fldChar w:fldCharType="end"/>
      </w:r>
    </w:p>
  </w:footnote>
  <w:footnote w:id="251">
    <w:p w14:paraId="6B6AC1ED" w14:textId="2A4D5AEF" w:rsidR="00F3234A" w:rsidRDefault="00F3234A">
      <w:pPr>
        <w:pStyle w:val="FootnoteText"/>
      </w:pPr>
      <w:r>
        <w:rPr>
          <w:rStyle w:val="FootnoteReference"/>
        </w:rPr>
        <w:footnoteRef/>
      </w:r>
      <w:r>
        <w:t xml:space="preserve"> </w:t>
      </w:r>
      <w:r>
        <w:fldChar w:fldCharType="begin"/>
      </w:r>
      <w:r w:rsidR="00182601">
        <w:instrText xml:space="preserve"> ADDIN ZOTERO_ITEM CSL_CITATION {"citationID":"ogtwAnRI","properties":{"formattedCitation":"{\\i{}Die beste D[okto]r Oetker kalte K\\uc0\\u252{}che}, 1. Aufl (Bielefeld: Ceres-Verlag Oetker, 1982), 207.","plainCitation":"Die beste D[okto]r Oetker kalte Küche, 1. Aufl (Bielefeld: Ceres-Verlag Oetker, 1982), 207.","noteIndex":250},"citationItems":[{"id":72,"uris":["http://zotero.org/users/local/usTu59L8/items/JAJJE3NQ"],"itemData":{"id":72,"type":"book","edition":"1. Aufl","event-place":"Bielefeld","ISBN":"978-3-7670-0166-4","language":"ger","note":"OCLC: 74614559","publisher":"Ceres-Verlag Oetker","publisher-place":"Bielefeld","source":"Open WorldCat","title":"Die beste D[okto]r Oetker kalte Küche","contributor":[{"family":"Zabert","given":"Arnold"}],"issued":{"date-parts":[["1982"]]}},"locator":"207"}],"schema":"https://github.com/citation-style-language/schema/raw/master/csl-citation.json"} </w:instrText>
      </w:r>
      <w:r>
        <w:fldChar w:fldCharType="separate"/>
      </w:r>
      <w:r w:rsidRPr="00F3234A">
        <w:rPr>
          <w:rFonts w:ascii="Calibri" w:hAnsi="Calibri" w:cs="Calibri"/>
          <w:i/>
          <w:iCs/>
          <w:szCs w:val="24"/>
        </w:rPr>
        <w:t>Die beste D[okto]r Oetker kalte Küche</w:t>
      </w:r>
      <w:r w:rsidRPr="00F3234A">
        <w:rPr>
          <w:rFonts w:ascii="Calibri" w:hAnsi="Calibri" w:cs="Calibri"/>
          <w:szCs w:val="24"/>
        </w:rPr>
        <w:t>, 1. Aufl (Bielefeld: Ceres-Verlag Oetker, 1982), 207.</w:t>
      </w:r>
      <w:r>
        <w:fldChar w:fldCharType="end"/>
      </w:r>
    </w:p>
  </w:footnote>
  <w:footnote w:id="252">
    <w:p w14:paraId="6AE973E2" w14:textId="3D2B7F79" w:rsidR="00520C0C" w:rsidRDefault="00520C0C" w:rsidP="00520C0C">
      <w:pPr>
        <w:pStyle w:val="FootnoteText"/>
      </w:pPr>
      <w:r>
        <w:rPr>
          <w:rStyle w:val="FootnoteReference"/>
        </w:rPr>
        <w:footnoteRef/>
      </w:r>
      <w:r>
        <w:t xml:space="preserve"> </w:t>
      </w:r>
      <w:r>
        <w:fldChar w:fldCharType="begin"/>
      </w:r>
      <w:r w:rsidR="00182601">
        <w:instrText xml:space="preserve"> ADDIN ZOTERO_ITEM CSL_CITATION {"citationID":"56mbdCGz","properties":{"formattedCitation":"Gertrud Berning und Heinz Duttmann, Hrsg., {\\i{}Landlust - die Rezepte. Bd. 1 / [Chefred.: Ute Frieling-Huchzermeyer. Rezepte: Gertrud Berning ... Fotos: Heinz Duttmann ...]}, 12. Aufl, 2013, 25.","plainCitation":"Gertrud Berning und Heinz Duttmann, Hrsg., Landlust - die Rezepte. Bd. 1 / [Chefred.: Ute Frieling-Huchzermeyer. Rezepte: Gertrud Berning ... Fotos: Heinz Duttmann ...], 12. Aufl, 2013, 25.","noteIndex":251},"citationItems":[{"id":26,"uris":["http://zotero.org/users/local/usTu59L8/items/V2YGGZEP"],"itemData":{"id":26,"type":"book","edition":"12. Aufl","ISBN":"978-3-7843-3472-1","language":"ger","number-of-pages":"128","source":"K10plus ISBN","title":"Landlust - die Rezepte. Bd. 1 / [Chefred.: Ute Frieling-Huchzermeyer. Rezepte: Gertrud Berning ... Fotos: Heinz Duttmann ...]","title-short":"Landlust - die Rezepte. Bd. 1 / [Chefred.","editor":[{"family":"Berning","given":"Gertrud"},{"family":"Duttmann","given":"Heinz"}],"issued":{"date-parts":[["2013"]]}},"locator":"25"}],"schema":"https://github.com/citation-style-language/schema/raw/master/csl-citation.json"} </w:instrText>
      </w:r>
      <w:r>
        <w:fldChar w:fldCharType="separate"/>
      </w:r>
      <w:r w:rsidRPr="00AC42A4">
        <w:rPr>
          <w:rFonts w:ascii="Calibri" w:hAnsi="Calibri" w:cs="Calibri"/>
          <w:szCs w:val="24"/>
        </w:rPr>
        <w:t xml:space="preserve">Gertrud Berning und Heinz Duttmann, Hrsg., </w:t>
      </w:r>
      <w:r w:rsidRPr="00AC42A4">
        <w:rPr>
          <w:rFonts w:ascii="Calibri" w:hAnsi="Calibri" w:cs="Calibri"/>
          <w:i/>
          <w:iCs/>
          <w:szCs w:val="24"/>
        </w:rPr>
        <w:t>Landlust - die Rezepte. Bd. 1 / [Chefred.: Ute Frieling-Huchzermeyer. Rezepte: Gertrud Berning ... Fotos: Heinz Duttmann ...]</w:t>
      </w:r>
      <w:r w:rsidRPr="00AC42A4">
        <w:rPr>
          <w:rFonts w:ascii="Calibri" w:hAnsi="Calibri" w:cs="Calibri"/>
          <w:szCs w:val="24"/>
        </w:rPr>
        <w:t>, 12. Aufl, 2013, 25.</w:t>
      </w:r>
      <w:r>
        <w:fldChar w:fldCharType="end"/>
      </w:r>
    </w:p>
  </w:footnote>
  <w:footnote w:id="253">
    <w:p w14:paraId="190F8D41" w14:textId="149FF8D6" w:rsidR="00520C0C" w:rsidRDefault="00520C0C" w:rsidP="00520C0C">
      <w:pPr>
        <w:pStyle w:val="FootnoteText"/>
      </w:pPr>
      <w:r>
        <w:rPr>
          <w:rStyle w:val="FootnoteReference"/>
        </w:rPr>
        <w:footnoteRef/>
      </w:r>
      <w:r>
        <w:t xml:space="preserve"> </w:t>
      </w:r>
      <w:r>
        <w:fldChar w:fldCharType="begin"/>
      </w:r>
      <w:r w:rsidR="00182601">
        <w:instrText xml:space="preserve"> ADDIN ZOTERO_ITEM CSL_CITATION {"citationID":"ZDsLjbkr","properties":{"formattedCitation":"Berning und Duttmann, 20.","plainCitation":"Berning und Duttmann, 20.","noteIndex":252},"citationItems":[{"id":26,"uris":["http://zotero.org/users/local/usTu59L8/items/V2YGGZEP"],"itemData":{"id":26,"type":"book","edition":"12. Aufl","ISBN":"978-3-7843-3472-1","language":"ger","number-of-pages":"128","source":"K10plus ISBN","title":"Landlust - die Rezepte. Bd. 1 / [Chefred.: Ute Frieling-Huchzermeyer. Rezepte: Gertrud Berning ... Fotos: Heinz Duttmann ...]","title-short":"Landlust - die Rezepte. Bd. 1 / [Chefred.","editor":[{"family":"Berning","given":"Gertrud"},{"family":"Duttmann","given":"Heinz"}],"issued":{"date-parts":[["2013"]]}},"locator":"20"}],"schema":"https://github.com/citation-style-language/schema/raw/master/csl-citation.json"} </w:instrText>
      </w:r>
      <w:r>
        <w:fldChar w:fldCharType="separate"/>
      </w:r>
      <w:r w:rsidRPr="00DC47EF">
        <w:rPr>
          <w:rFonts w:ascii="Calibri" w:hAnsi="Calibri" w:cs="Calibri"/>
        </w:rPr>
        <w:t>Berning und Duttmann, 20.</w:t>
      </w:r>
      <w:r>
        <w:fldChar w:fldCharType="end"/>
      </w:r>
    </w:p>
  </w:footnote>
  <w:footnote w:id="254">
    <w:p w14:paraId="3D792295" w14:textId="04D8EFB3" w:rsidR="00520C0C" w:rsidRPr="00F0625D" w:rsidRDefault="00520C0C" w:rsidP="00520C0C">
      <w:pPr>
        <w:pStyle w:val="FootnoteText"/>
      </w:pPr>
      <w:r>
        <w:rPr>
          <w:rStyle w:val="FootnoteReference"/>
        </w:rPr>
        <w:footnoteRef/>
      </w:r>
      <w:r w:rsidRPr="00F0625D">
        <w:t xml:space="preserve"> </w:t>
      </w:r>
      <w:r>
        <w:fldChar w:fldCharType="begin"/>
      </w:r>
      <w:r w:rsidR="006E761D">
        <w:instrText xml:space="preserve"> ADDIN ZOTERO_ITEM CSL_CITATION {"citationID":"IRitLSnf","properties":{"formattedCitation":"Stich, {\\i{}Sweets}, 8.","plainCitation":"Stich, Sweets, 8.","noteIndex":253},"citationItems":[{"id":48,"uris":["http://zotero.org/users/local/usTu59L8/items/MX3Z4SAR"],"itemData":{"id":48,"type":"book","abstract":"Frühstück, Snacks, Mittagessen, Teatime, Gartenfest, Desserts und Betthupferl - Foodbloggerin Nicole Stich (www.deliciousdays.com) ist eine bekennende Naschkatze und stellt hier ihre Lieblingsrezepte für jede Tageszeit und Gelegenheit vor. In der kurzen Einleitung eine Seite praktische Tipps &amp; Tricks, ein Statement für die positiven Seiten des Naschens und ein augenzwinkernder \"Sicherheitshinweis\", wer von diesem Band voll süe︢r Sünden lieber die Finger lassen sollte. Alle Rezepte mit Angaben zu Menge, Zeitaufwand und Schwierigkeitsgrad sowie einem ganzseitigen Foto; die schrittweisen Anleitungen stellen keine gröe︢re Herausforderung dar. Die Autorin hat - wie schon in \"Delicious days\" (BA 11/08) und \"Geschenkideen aus der Küche\" (ID-A 13/11) - selbst fotografiert. Neben Klassikern wie Waffeln, Pfannkuchen, Biskuit und Eis finden sich tolle Ideen für ungewöhnliche Geschmackskreationen (orientalisches Milchreiseis, Ziegenkäseparfait, Grünteetrüffel). Ein rundum gelungenes Buch der Sparte \"Sük︢ram\", das jede Bibliothek guten Gewissens anschaffen kann. (1)","edition":"1. Aufl","event-place":"München","ISBN":"978-3-8338-2892-8","language":"ger","number-of-pages":"160","publisher":"Gräfe und Unzer","publisher-place":"München","source":"K10plus ISBN","title":"Sweets: himmlische Verführungen für den ganzen Tag","title-short":"Sweets","author":[{"family":"Stich","given":"Nicole"}],"issued":{"date-parts":[["2013"]]}},"locator":"8"}],"schema":"https://github.com/citation-style-language/schema/raw/master/csl-citation.json"} </w:instrText>
      </w:r>
      <w:r>
        <w:fldChar w:fldCharType="separate"/>
      </w:r>
      <w:r w:rsidRPr="00F0625D">
        <w:rPr>
          <w:rFonts w:ascii="Calibri" w:hAnsi="Calibri" w:cs="Calibri"/>
          <w:szCs w:val="24"/>
        </w:rPr>
        <w:t xml:space="preserve">Stich, </w:t>
      </w:r>
      <w:r w:rsidRPr="00F0625D">
        <w:rPr>
          <w:rFonts w:ascii="Calibri" w:hAnsi="Calibri" w:cs="Calibri"/>
          <w:i/>
          <w:iCs/>
          <w:szCs w:val="24"/>
        </w:rPr>
        <w:t>Sweets</w:t>
      </w:r>
      <w:r w:rsidRPr="00F0625D">
        <w:rPr>
          <w:rFonts w:ascii="Calibri" w:hAnsi="Calibri" w:cs="Calibri"/>
          <w:szCs w:val="24"/>
        </w:rPr>
        <w:t>, 8.</w:t>
      </w:r>
      <w:r>
        <w:fldChar w:fldCharType="end"/>
      </w:r>
    </w:p>
  </w:footnote>
  <w:footnote w:id="255">
    <w:p w14:paraId="694E60D1" w14:textId="49E5C6F6" w:rsidR="00F01C1E" w:rsidRDefault="00F01C1E">
      <w:pPr>
        <w:pStyle w:val="FootnoteText"/>
      </w:pPr>
      <w:r>
        <w:rPr>
          <w:rStyle w:val="FootnoteReference"/>
        </w:rPr>
        <w:footnoteRef/>
      </w:r>
      <w:r>
        <w:t xml:space="preserve"> </w:t>
      </w:r>
      <w:r>
        <w:fldChar w:fldCharType="begin"/>
      </w:r>
      <w:r w:rsidR="006E761D">
        <w:instrText xml:space="preserve"> ADDIN ZOTERO_ITEM CSL_CITATION {"citationID":"ItN6xo2e","properties":{"formattedCitation":"\\uc0\\u8222{}ZEITmagazin\\uc0\\u8220{}.","plainCitation":"„ZEITmagazin“.","noteIndex":254},"citationItems":[{"id":96,"uris":["http://zotero.org/users/local/usTu59L8/items/EJMJD2IT"],"itemData":{"id":96,"type":"article-journal","title":"ZEITmagazin"}}],"schema":"https://github.com/citation-style-language/schema/raw/master/csl-citation.json"} </w:instrText>
      </w:r>
      <w:r>
        <w:fldChar w:fldCharType="separate"/>
      </w:r>
      <w:r w:rsidRPr="00F01C1E">
        <w:rPr>
          <w:rFonts w:ascii="Calibri" w:hAnsi="Calibri" w:cs="Calibri"/>
          <w:szCs w:val="24"/>
        </w:rPr>
        <w:t>„ZEITmagazin“.</w:t>
      </w:r>
      <w:r>
        <w:fldChar w:fldCharType="end"/>
      </w:r>
    </w:p>
  </w:footnote>
  <w:footnote w:id="256">
    <w:p w14:paraId="15832C63" w14:textId="6B51B490" w:rsidR="00325995" w:rsidRDefault="00325995" w:rsidP="00325995">
      <w:pPr>
        <w:pStyle w:val="FootnoteText"/>
      </w:pPr>
      <w:r>
        <w:rPr>
          <w:rStyle w:val="FootnoteReference"/>
        </w:rPr>
        <w:footnoteRef/>
      </w:r>
      <w:r>
        <w:t xml:space="preserve"> </w:t>
      </w:r>
      <w:r>
        <w:fldChar w:fldCharType="begin"/>
      </w:r>
      <w:r w:rsidR="006E761D">
        <w:instrText xml:space="preserve"> ADDIN ZOTERO_ITEM CSL_CITATION {"citationID":"g1lU6QdL","properties":{"formattedCitation":"Kiel und Wiedemann, {\\i{}Schw\\uc0\\u228{}bisch kochen}, 21.","plainCitation":"Kiel und Wiedemann, Schwäbisch kochen, 21.","noteIndex":255},"citationItems":[{"id":30,"uris":["http://zotero.org/users/local/usTu59L8/items/6ST6V588"],"itemData":{"id":30,"type":"book","collection-title":"GU Küchen-Ratgeber","edition":"1. Aufl","event-place":"München","ISBN":"978-3-7742-6890-6","language":"ger","number-of-pages":"64","publisher":"Gräfe u. Unzer","publisher-place":"München","source":"K10plus ISBN","title":"Schwäbisch kochen: Klassisch und neu","title-short":"Schwäbisch kochen","author":[{"family":"Kiel","given":"Martina"},{"family":"Wiedemann","given":"Carola"}],"issued":{"date-parts":[["2005"]]}},"locator":"21"}],"schema":"https://github.com/citation-style-language/schema/raw/master/csl-citation.json"} </w:instrText>
      </w:r>
      <w:r>
        <w:fldChar w:fldCharType="separate"/>
      </w:r>
      <w:r w:rsidRPr="00804549">
        <w:rPr>
          <w:rFonts w:ascii="Calibri" w:hAnsi="Calibri" w:cs="Calibri"/>
          <w:szCs w:val="24"/>
        </w:rPr>
        <w:t xml:space="preserve">Kiel und Wiedemann, </w:t>
      </w:r>
      <w:r w:rsidRPr="00804549">
        <w:rPr>
          <w:rFonts w:ascii="Calibri" w:hAnsi="Calibri" w:cs="Calibri"/>
          <w:i/>
          <w:iCs/>
          <w:szCs w:val="24"/>
        </w:rPr>
        <w:t>Schwäbisch kochen</w:t>
      </w:r>
      <w:r w:rsidRPr="00804549">
        <w:rPr>
          <w:rFonts w:ascii="Calibri" w:hAnsi="Calibri" w:cs="Calibri"/>
          <w:szCs w:val="24"/>
        </w:rPr>
        <w:t>, 21.</w:t>
      </w:r>
      <w:r>
        <w:fldChar w:fldCharType="end"/>
      </w:r>
    </w:p>
  </w:footnote>
  <w:footnote w:id="257">
    <w:p w14:paraId="6B308CC3" w14:textId="6FC963F5" w:rsidR="00520C0C" w:rsidRPr="00805704" w:rsidRDefault="00520C0C" w:rsidP="00520C0C">
      <w:pPr>
        <w:pStyle w:val="FootnoteText"/>
      </w:pPr>
      <w:r>
        <w:rPr>
          <w:rStyle w:val="FootnoteReference"/>
        </w:rPr>
        <w:footnoteRef/>
      </w:r>
      <w:r w:rsidRPr="00805704">
        <w:t xml:space="preserve"> </w:t>
      </w:r>
      <w:r>
        <w:fldChar w:fldCharType="begin"/>
      </w:r>
      <w:r w:rsidR="00182601">
        <w:instrText xml:space="preserve"> ADDIN ZOTERO_ITEM CSL_CITATION {"citationID":"OeI4wWNR","properties":{"formattedCitation":"essen &amp; trinken, \\uc0\\u8222{}essen &amp; trinken F\\uc0\\u252{}r jeden Tag: Low Carb\\uc0\\u8220{}, 16.","plainCitation":"essen &amp; trinken, „essen &amp; trinken Für jeden Tag: Low Carb“, 16.","noteIndex":256},"citationItems":[{"id":89,"uris":["http://zotero.org/users/local/usTu59L8/items/235NL8AX"],"itemData":{"id":89,"type":"article-journal","collection-title":"essen &amp; trinken","title":"essen &amp; trinken Für jeden Tag: Low Carb","volume":"02/2018","editor":[{"family":"essen &amp; trinken","given":""}],"issued":{"date-parts":[["2018"]]}},"locator":"16"}],"schema":"https://github.com/citation-style-language/schema/raw/master/csl-citation.json"} </w:instrText>
      </w:r>
      <w:r>
        <w:fldChar w:fldCharType="separate"/>
      </w:r>
      <w:r w:rsidRPr="004F260C">
        <w:rPr>
          <w:rFonts w:ascii="Calibri" w:hAnsi="Calibri" w:cs="Calibri"/>
          <w:szCs w:val="24"/>
        </w:rPr>
        <w:t>essen &amp; trinken, „essen &amp; trinken Für jeden Tag: Low Carb“, 16.</w:t>
      </w:r>
      <w:r>
        <w:fldChar w:fldCharType="end"/>
      </w:r>
    </w:p>
  </w:footnote>
  <w:footnote w:id="258">
    <w:p w14:paraId="04AABCAD" w14:textId="67FBB4D2" w:rsidR="00520C0C" w:rsidRDefault="00520C0C" w:rsidP="00520C0C">
      <w:pPr>
        <w:pStyle w:val="FootnoteText"/>
      </w:pPr>
      <w:r>
        <w:rPr>
          <w:rStyle w:val="FootnoteReference"/>
        </w:rPr>
        <w:footnoteRef/>
      </w:r>
      <w:r>
        <w:t xml:space="preserve"> </w:t>
      </w:r>
      <w:r>
        <w:fldChar w:fldCharType="begin"/>
      </w:r>
      <w:r w:rsidR="006E761D">
        <w:instrText xml:space="preserve"> ADDIN ZOTERO_ITEM CSL_CITATION {"citationID":"zTiSK0Kp","properties":{"formattedCitation":"Stephen und Busch, {\\i{}Das grosse Buch der vegetarischen K\\uc0\\u252{}che}, 228.","plainCitation":"Stephen und Busch, Das grosse Buch der vegetarischen Küche, 228.","noteIndex":257},"citationItems":[{"id":9,"uris":["http://zotero.org/users/local/usTu59L8/items/FS2CVUV2"],"itemData":{"id":9,"type":"book","event-place":"Köln","ISBN":"978-3-89508-551-2","language":"ger","note":"OCLC: 973602249","publisher":"Könemann","publisher-place":"Köln","source":"Open WorldCat","title":"Das grosse Buch der vegetarischen Küche","author":[{"family":"Stephen","given":"Wendy"},{"family":"Busch","given":"Andrea C."}],"issued":{"date-parts":[["1997"]]}},"locator":"228"}],"schema":"https://github.com/citation-style-language/schema/raw/master/csl-citation.json"} </w:instrText>
      </w:r>
      <w:r>
        <w:fldChar w:fldCharType="separate"/>
      </w:r>
      <w:r w:rsidRPr="000B33AA">
        <w:rPr>
          <w:rFonts w:ascii="Calibri" w:hAnsi="Calibri" w:cs="Calibri"/>
          <w:szCs w:val="24"/>
        </w:rPr>
        <w:t xml:space="preserve">Stephen und Busch, </w:t>
      </w:r>
      <w:r w:rsidRPr="000B33AA">
        <w:rPr>
          <w:rFonts w:ascii="Calibri" w:hAnsi="Calibri" w:cs="Calibri"/>
          <w:i/>
          <w:iCs/>
          <w:szCs w:val="24"/>
        </w:rPr>
        <w:t>Das grosse Buch der vegetarischen Küche</w:t>
      </w:r>
      <w:r w:rsidRPr="000B33AA">
        <w:rPr>
          <w:rFonts w:ascii="Calibri" w:hAnsi="Calibri" w:cs="Calibri"/>
          <w:szCs w:val="24"/>
        </w:rPr>
        <w:t>, 228.</w:t>
      </w:r>
      <w:r>
        <w:fldChar w:fldCharType="end"/>
      </w:r>
    </w:p>
  </w:footnote>
  <w:footnote w:id="259">
    <w:p w14:paraId="46951E8F" w14:textId="6C46ED95" w:rsidR="009D51EE" w:rsidRDefault="009D51EE" w:rsidP="009D51EE">
      <w:pPr>
        <w:pStyle w:val="FootnoteText"/>
      </w:pPr>
      <w:r>
        <w:rPr>
          <w:rStyle w:val="FootnoteReference"/>
        </w:rPr>
        <w:footnoteRef/>
      </w:r>
      <w:r>
        <w:t xml:space="preserve"> </w:t>
      </w:r>
      <w:r>
        <w:fldChar w:fldCharType="begin"/>
      </w:r>
      <w:r w:rsidR="00182601">
        <w:instrText xml:space="preserve"> ADDIN ZOTERO_ITEM CSL_CITATION {"citationID":"x2Mecy8a","properties":{"formattedCitation":"essen &amp; trinken, Hrsg., \\uc0\\u8222{}essen &amp; trinken F\\uc0\\u252{}r jeden Tag: Tolle Ideen mit Gem\\uc0\\u252{}se\\uc0\\u8220{}, essen &amp; trinken, 09/2013 (2013): 16.","plainCitation":"essen &amp; trinken, Hrsg., „essen &amp; trinken Für jeden Tag: Tolle Ideen mit Gemüse“, essen &amp; trinken, 09/2013 (2013): 16.","noteIndex":258},"citationItems":[{"id":97,"uris":["http://zotero.org/users/local/usTu59L8/items/ELY6FUFN"],"itemData":{"id":97,"type":"article-journal","collection-title":"essen &amp; trinken","title":"essen &amp; trinken Für jeden Tag: Tolle Ideen mit Gemüse","volume":"09/2013","editor":[{"family":"essen &amp; trinken","given":""}],"issued":{"date-parts":[["2013"]]}},"locator":"16"}],"schema":"https://github.com/citation-style-language/schema/raw/master/csl-citation.json"} </w:instrText>
      </w:r>
      <w:r>
        <w:fldChar w:fldCharType="separate"/>
      </w:r>
      <w:r w:rsidRPr="00960196">
        <w:rPr>
          <w:rFonts w:ascii="Calibri" w:hAnsi="Calibri" w:cs="Calibri"/>
          <w:szCs w:val="24"/>
        </w:rPr>
        <w:t>essen &amp; trinken, Hrsg., „essen &amp; trinken Für jeden Tag: Tolle Ideen mit Gemüse“, essen &amp; trinken, 09/2013 (2013): 16.</w:t>
      </w:r>
      <w:r>
        <w:fldChar w:fldCharType="end"/>
      </w:r>
    </w:p>
  </w:footnote>
  <w:footnote w:id="260">
    <w:p w14:paraId="490085D6" w14:textId="2FB4F1E3" w:rsidR="00325995" w:rsidRDefault="00325995" w:rsidP="00325995">
      <w:pPr>
        <w:pStyle w:val="FootnoteText"/>
      </w:pPr>
      <w:r>
        <w:rPr>
          <w:rStyle w:val="FootnoteReference"/>
        </w:rPr>
        <w:footnoteRef/>
      </w:r>
      <w:r>
        <w:t xml:space="preserve"> </w:t>
      </w:r>
      <w:r>
        <w:fldChar w:fldCharType="begin"/>
      </w:r>
      <w:r w:rsidR="006E761D">
        <w:instrText xml:space="preserve"> ADDIN ZOTERO_ITEM CSL_CITATION {"citationID":"olqg1qx0","properties":{"formattedCitation":"Sodha und Loftus, {\\i{}Indisch vegetarisch}, 215.","plainCitation":"Sodha und Loftus, Indisch vegetarisch, 215.","noteIndex":259},"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215"}],"schema":"https://github.com/citation-style-language/schema/raw/master/csl-citation.json"} </w:instrText>
      </w:r>
      <w:r>
        <w:fldChar w:fldCharType="separate"/>
      </w:r>
      <w:r w:rsidR="0091679F" w:rsidRPr="0091679F">
        <w:rPr>
          <w:rFonts w:ascii="Calibri" w:hAnsi="Calibri" w:cs="Calibri"/>
          <w:szCs w:val="24"/>
        </w:rPr>
        <w:t xml:space="preserve">Sodha und Loftus, </w:t>
      </w:r>
      <w:r w:rsidR="0091679F" w:rsidRPr="0091679F">
        <w:rPr>
          <w:rFonts w:ascii="Calibri" w:hAnsi="Calibri" w:cs="Calibri"/>
          <w:i/>
          <w:iCs/>
          <w:szCs w:val="24"/>
        </w:rPr>
        <w:t>Indisch vegetarisch</w:t>
      </w:r>
      <w:r w:rsidR="0091679F" w:rsidRPr="0091679F">
        <w:rPr>
          <w:rFonts w:ascii="Calibri" w:hAnsi="Calibri" w:cs="Calibri"/>
          <w:szCs w:val="24"/>
        </w:rPr>
        <w:t>, 215.</w:t>
      </w:r>
      <w:r>
        <w:fldChar w:fldCharType="end"/>
      </w:r>
    </w:p>
  </w:footnote>
  <w:footnote w:id="261">
    <w:p w14:paraId="613C2908" w14:textId="314DCE68" w:rsidR="00E520D0" w:rsidRDefault="00E520D0" w:rsidP="00E520D0">
      <w:pPr>
        <w:pStyle w:val="FootnoteText"/>
      </w:pPr>
      <w:r>
        <w:rPr>
          <w:rStyle w:val="FootnoteReference"/>
        </w:rPr>
        <w:footnoteRef/>
      </w:r>
      <w:r>
        <w:t xml:space="preserve"> </w:t>
      </w:r>
      <w:r>
        <w:fldChar w:fldCharType="begin"/>
      </w:r>
      <w:r w:rsidR="006E761D">
        <w:instrText xml:space="preserve"> ADDIN ZOTERO_ITEM CSL_CITATION {"citationID":"qI5eNs2B","properties":{"formattedCitation":"Ottolenghi, {\\i{}Ottolenghi simple - Das Kochbuch}, 28.","plainCitation":"Ottolenghi, Ottolenghi simple - Das Kochbuch, 28.","noteIndex":260},"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28"}],"schema":"https://github.com/citation-style-language/schema/raw/master/csl-citation.json"} </w:instrText>
      </w:r>
      <w:r>
        <w:fldChar w:fldCharType="separate"/>
      </w:r>
      <w:r w:rsidRPr="001B37E0">
        <w:rPr>
          <w:rFonts w:ascii="Calibri" w:hAnsi="Calibri" w:cs="Calibri"/>
          <w:szCs w:val="24"/>
        </w:rPr>
        <w:t xml:space="preserve">Ottolenghi, </w:t>
      </w:r>
      <w:r w:rsidRPr="001B37E0">
        <w:rPr>
          <w:rFonts w:ascii="Calibri" w:hAnsi="Calibri" w:cs="Calibri"/>
          <w:i/>
          <w:iCs/>
          <w:szCs w:val="24"/>
        </w:rPr>
        <w:t>Ottolenghi simple - Das Kochbuch</w:t>
      </w:r>
      <w:r w:rsidRPr="001B37E0">
        <w:rPr>
          <w:rFonts w:ascii="Calibri" w:hAnsi="Calibri" w:cs="Calibri"/>
          <w:szCs w:val="24"/>
        </w:rPr>
        <w:t>, 28.</w:t>
      </w:r>
      <w:r>
        <w:fldChar w:fldCharType="end"/>
      </w:r>
    </w:p>
  </w:footnote>
  <w:footnote w:id="262">
    <w:p w14:paraId="5BFF06CC" w14:textId="74464E23" w:rsidR="00E520D0" w:rsidRDefault="00E520D0" w:rsidP="00E520D0">
      <w:pPr>
        <w:pStyle w:val="FootnoteText"/>
      </w:pPr>
      <w:r>
        <w:rPr>
          <w:rStyle w:val="FootnoteReference"/>
        </w:rPr>
        <w:footnoteRef/>
      </w:r>
      <w:r>
        <w:t xml:space="preserve"> </w:t>
      </w:r>
      <w:r>
        <w:fldChar w:fldCharType="begin"/>
      </w:r>
      <w:r w:rsidR="006E761D">
        <w:instrText xml:space="preserve"> ADDIN ZOTERO_ITEM CSL_CITATION {"citationID":"d1ieuECV","properties":{"formattedCitation":"\\uc0\\u8222{}ZEITmagazin\\uc0\\u8220{}.","plainCitation":"„ZEITmagazin“.","noteIndex":261},"citationItems":[{"id":96,"uris":["http://zotero.org/users/local/usTu59L8/items/EJMJD2IT"],"itemData":{"id":96,"type":"article-journal","title":"ZEITmagazin"}}],"schema":"https://github.com/citation-style-language/schema/raw/master/csl-citation.json"} </w:instrText>
      </w:r>
      <w:r>
        <w:fldChar w:fldCharType="separate"/>
      </w:r>
      <w:r w:rsidRPr="004E6D3C">
        <w:rPr>
          <w:rFonts w:ascii="Calibri" w:hAnsi="Calibri" w:cs="Calibri"/>
          <w:szCs w:val="24"/>
        </w:rPr>
        <w:t>„ZEITmagazin“.</w:t>
      </w:r>
      <w:r>
        <w:fldChar w:fldCharType="end"/>
      </w:r>
    </w:p>
  </w:footnote>
  <w:footnote w:id="263">
    <w:p w14:paraId="29430797" w14:textId="66F25CC6" w:rsidR="00DC42C2" w:rsidRDefault="00DC42C2">
      <w:pPr>
        <w:pStyle w:val="FootnoteText"/>
      </w:pPr>
      <w:r>
        <w:rPr>
          <w:rStyle w:val="FootnoteReference"/>
        </w:rPr>
        <w:footnoteRef/>
      </w:r>
      <w:r>
        <w:t xml:space="preserve"> </w:t>
      </w:r>
      <w:r>
        <w:fldChar w:fldCharType="begin"/>
      </w:r>
      <w:r w:rsidR="00182601">
        <w:instrText xml:space="preserve"> ADDIN ZOTERO_ITEM CSL_CITATION {"citationID":"seUAWHow","properties":{"formattedCitation":"{\\i{}Die beste D[okto]r Oetker kalte K\\uc0\\u252{}che}, 209.","plainCitation":"Die beste D[okto]r Oetker kalte Küche, 209.","noteIndex":262},"citationItems":[{"id":72,"uris":["http://zotero.org/users/local/usTu59L8/items/JAJJE3NQ"],"itemData":{"id":72,"type":"book","edition":"1. Aufl","event-place":"Bielefeld","ISBN":"978-3-7670-0166-4","language":"ger","note":"OCLC: 74614559","publisher":"Ceres-Verlag Oetker","publisher-place":"Bielefeld","source":"Open WorldCat","title":"Die beste D[okto]r Oetker kalte Küche","contributor":[{"family":"Zabert","given":"Arnold"}],"issued":{"date-parts":[["1982"]]}},"locator":"209"}],"schema":"https://github.com/citation-style-language/schema/raw/master/csl-citation.json"} </w:instrText>
      </w:r>
      <w:r>
        <w:fldChar w:fldCharType="separate"/>
      </w:r>
      <w:r w:rsidRPr="00DC42C2">
        <w:rPr>
          <w:rFonts w:ascii="Calibri" w:hAnsi="Calibri" w:cs="Calibri"/>
          <w:i/>
          <w:iCs/>
          <w:szCs w:val="24"/>
        </w:rPr>
        <w:t>Die beste D[okto]r Oetker kalte Küche</w:t>
      </w:r>
      <w:r w:rsidRPr="00DC42C2">
        <w:rPr>
          <w:rFonts w:ascii="Calibri" w:hAnsi="Calibri" w:cs="Calibri"/>
          <w:szCs w:val="24"/>
        </w:rPr>
        <w:t>, 209.</w:t>
      </w:r>
      <w:r>
        <w:fldChar w:fldCharType="end"/>
      </w:r>
    </w:p>
  </w:footnote>
  <w:footnote w:id="264">
    <w:p w14:paraId="21118797" w14:textId="2FC00D9D" w:rsidR="003E0E61" w:rsidRDefault="003E0E61" w:rsidP="003E0E61">
      <w:pPr>
        <w:pStyle w:val="FootnoteText"/>
      </w:pPr>
      <w:r>
        <w:rPr>
          <w:rStyle w:val="FootnoteReference"/>
        </w:rPr>
        <w:footnoteRef/>
      </w:r>
      <w:r>
        <w:t xml:space="preserve"> </w:t>
      </w:r>
      <w:r>
        <w:fldChar w:fldCharType="begin"/>
      </w:r>
      <w:r w:rsidR="006E761D">
        <w:instrText xml:space="preserve"> ADDIN ZOTERO_ITEM CSL_CITATION {"citationID":"brtwYF3F","properties":{"formattedCitation":"Frenkiel und Vindahl, {\\i{}Die gr\\uc0\\u252{}ne K\\uc0\\u252{}che}, 100.","plainCitation":"Frenkiel und Vindahl, Die grüne Küche, 100.","noteIndex":263},"citationItems":[{"id":59,"uris":["http://zotero.org/users/local/usTu59L8/items/T936RKBP"],"itemData":{"id":59,"type":"book","edition":"3. Auflage, deutsche Erstausgabe","event-place":"München","ISBN":"978-3-86873-685-4","language":"ger","number-of-pages":"247","publisher":"Knesebeck","publisher-place":"München","source":"K10plus ISBN","title":"Die grüne Küche: köstliche vegetarische Ideen für jeden Tag","title-short":"Die grüne Küche","author":[{"family":"Frenkiel","given":"David"},{"family":"Vindahl","given":"Luise"}],"translator":[{"family":"Weinberger","given":"Anita"}],"issued":{"date-parts":[["2016"]]}},"locator":"100"}],"schema":"https://github.com/citation-style-language/schema/raw/master/csl-citation.json"} </w:instrText>
      </w:r>
      <w:r>
        <w:fldChar w:fldCharType="separate"/>
      </w:r>
      <w:r w:rsidRPr="00A36209">
        <w:rPr>
          <w:rFonts w:ascii="Calibri" w:hAnsi="Calibri" w:cs="Calibri"/>
          <w:szCs w:val="24"/>
        </w:rPr>
        <w:t xml:space="preserve">Frenkiel und Vindahl, </w:t>
      </w:r>
      <w:r w:rsidRPr="00A36209">
        <w:rPr>
          <w:rFonts w:ascii="Calibri" w:hAnsi="Calibri" w:cs="Calibri"/>
          <w:i/>
          <w:iCs/>
          <w:szCs w:val="24"/>
        </w:rPr>
        <w:t>Die grüne Küche</w:t>
      </w:r>
      <w:r w:rsidRPr="00A36209">
        <w:rPr>
          <w:rFonts w:ascii="Calibri" w:hAnsi="Calibri" w:cs="Calibri"/>
          <w:szCs w:val="24"/>
        </w:rPr>
        <w:t>, 100.</w:t>
      </w:r>
      <w:r>
        <w:fldChar w:fldCharType="end"/>
      </w:r>
    </w:p>
  </w:footnote>
  <w:footnote w:id="265">
    <w:p w14:paraId="47B8D51E" w14:textId="2DDDA1BF" w:rsidR="00EB16BC" w:rsidRDefault="00EB16BC">
      <w:pPr>
        <w:pStyle w:val="FootnoteText"/>
      </w:pPr>
      <w:r>
        <w:rPr>
          <w:rStyle w:val="FootnoteReference"/>
        </w:rPr>
        <w:footnoteRef/>
      </w:r>
      <w:r>
        <w:t xml:space="preserve"> </w:t>
      </w:r>
      <w:r>
        <w:fldChar w:fldCharType="begin"/>
      </w:r>
      <w:r w:rsidR="00182601">
        <w:instrText xml:space="preserve"> ADDIN ZOTERO_ITEM CSL_CITATION {"citationID":"Hm0c0nS4","properties":{"formattedCitation":"{\\i{}Die beste D[okto]r Oetker kalte K\\uc0\\u252{}che}, 210.","plainCitation":"Die beste D[okto]r Oetker kalte Küche, 210.","noteIndex":264},"citationItems":[{"id":72,"uris":["http://zotero.org/users/local/usTu59L8/items/JAJJE3NQ"],"itemData":{"id":72,"type":"book","edition":"1. Aufl","event-place":"Bielefeld","ISBN":"978-3-7670-0166-4","language":"ger","note":"OCLC: 74614559","publisher":"Ceres-Verlag Oetker","publisher-place":"Bielefeld","source":"Open WorldCat","title":"Die beste D[okto]r Oetker kalte Küche","contributor":[{"family":"Zabert","given":"Arnold"}],"issued":{"date-parts":[["1982"]]}},"locator":"210"}],"schema":"https://github.com/citation-style-language/schema/raw/master/csl-citation.json"} </w:instrText>
      </w:r>
      <w:r>
        <w:fldChar w:fldCharType="separate"/>
      </w:r>
      <w:r w:rsidRPr="00EB16BC">
        <w:rPr>
          <w:rFonts w:ascii="Calibri" w:hAnsi="Calibri" w:cs="Calibri"/>
          <w:i/>
          <w:iCs/>
          <w:szCs w:val="24"/>
        </w:rPr>
        <w:t>Die beste D[okto]r Oetker kalte Küche</w:t>
      </w:r>
      <w:r w:rsidRPr="00EB16BC">
        <w:rPr>
          <w:rFonts w:ascii="Calibri" w:hAnsi="Calibri" w:cs="Calibri"/>
          <w:szCs w:val="24"/>
        </w:rPr>
        <w:t>, 210.</w:t>
      </w:r>
      <w:r>
        <w:fldChar w:fldCharType="end"/>
      </w:r>
    </w:p>
  </w:footnote>
  <w:footnote w:id="266">
    <w:p w14:paraId="2ADB7E9F" w14:textId="217B00AD" w:rsidR="001E4C78" w:rsidRDefault="001E4C78" w:rsidP="001E4C78">
      <w:pPr>
        <w:pStyle w:val="FootnoteText"/>
      </w:pPr>
      <w:r>
        <w:rPr>
          <w:rStyle w:val="FootnoteReference"/>
        </w:rPr>
        <w:footnoteRef/>
      </w:r>
      <w:r>
        <w:t xml:space="preserve"> </w:t>
      </w:r>
      <w:r>
        <w:fldChar w:fldCharType="begin"/>
      </w:r>
      <w:r w:rsidR="006E761D">
        <w:instrText xml:space="preserve"> ADDIN ZOTERO_ITEM CSL_CITATION {"citationID":"jxnaV2kq","properties":{"formattedCitation":"Kumar und Kumar, {\\i{}Indien Originalrezepte und Interessantes \\uc0\\u252{}ber Land und Leute}, 98.","plainCitation":"Kumar und Kumar, Indien Originalrezepte und Interessantes über Land und Leute, 98.","noteIndex":265},"citationItems":[{"id":91,"uris":["http://zotero.org/users/local/usTu59L8/items/C47NQU57"],"itemData":{"id":91,"type":"book","collection-title":"Küchen der Welt","edition":"5","event-place":"München","number-of-pages":"144","publisher":"Gräfe und Unzer","publisher-place":"München","title":"Indien Originalrezepte und Interessantes über Land und Leute","author":[{"family":"Kumar","given":"Bikash"},{"family":"Kumar","given":"Marcela"}],"issued":{"date-parts":[["2006"]]}},"locator":"98"}],"schema":"https://github.com/citation-style-language/schema/raw/master/csl-citation.json"} </w:instrText>
      </w:r>
      <w:r>
        <w:fldChar w:fldCharType="separate"/>
      </w:r>
      <w:r w:rsidR="0091679F" w:rsidRPr="0091679F">
        <w:rPr>
          <w:rFonts w:ascii="Calibri" w:hAnsi="Calibri" w:cs="Calibri"/>
          <w:szCs w:val="24"/>
        </w:rPr>
        <w:t xml:space="preserve">Kumar und Kumar, </w:t>
      </w:r>
      <w:r w:rsidR="0091679F" w:rsidRPr="0091679F">
        <w:rPr>
          <w:rFonts w:ascii="Calibri" w:hAnsi="Calibri" w:cs="Calibri"/>
          <w:i/>
          <w:iCs/>
          <w:szCs w:val="24"/>
        </w:rPr>
        <w:t>Indien Originalrezepte und Interessantes über Land und Leute</w:t>
      </w:r>
      <w:r w:rsidR="0091679F" w:rsidRPr="0091679F">
        <w:rPr>
          <w:rFonts w:ascii="Calibri" w:hAnsi="Calibri" w:cs="Calibri"/>
          <w:szCs w:val="24"/>
        </w:rPr>
        <w:t>, 98.</w:t>
      </w:r>
      <w:r>
        <w:fldChar w:fldCharType="end"/>
      </w:r>
    </w:p>
  </w:footnote>
  <w:footnote w:id="267">
    <w:p w14:paraId="41956D28" w14:textId="3B73F270" w:rsidR="001E4C78" w:rsidRDefault="001E4C78" w:rsidP="001E4C78">
      <w:pPr>
        <w:pStyle w:val="FootnoteText"/>
      </w:pPr>
      <w:r>
        <w:rPr>
          <w:rStyle w:val="FootnoteReference"/>
        </w:rPr>
        <w:footnoteRef/>
      </w:r>
      <w:r>
        <w:t xml:space="preserve"> </w:t>
      </w:r>
      <w:r>
        <w:fldChar w:fldCharType="begin"/>
      </w:r>
      <w:r w:rsidR="006E761D">
        <w:instrText xml:space="preserve"> ADDIN ZOTERO_ITEM CSL_CITATION {"citationID":"U6lKP3XZ","properties":{"formattedCitation":"{\\i{}30-Minuten-K\\uc0\\u252{}che}, 102.","plainCitation":"30-Minuten-Küche, 102.","noteIndex":266},"citationItems":[{"id":51,"uris":["http://zotero.org/users/local/usTu59L8/items/47B5FBMY"],"itemData":{"id":51,"type":"book","edition":"1. Aufl","event-place":"München","ISBN":"978-3-89883-379-0","language":"ger","note":"OCLC: 864484090","publisher":"Zabert Sandmann","publisher-place":"München","source":"Open WorldCat","title":"30-Minuten-Küche","issued":{"date-parts":[["2013"]]}},"locator":"102"}],"schema":"https://github.com/citation-style-language/schema/raw/master/csl-citation.json"} </w:instrText>
      </w:r>
      <w:r>
        <w:fldChar w:fldCharType="separate"/>
      </w:r>
      <w:r w:rsidRPr="004B08DF">
        <w:rPr>
          <w:rFonts w:ascii="Calibri" w:hAnsi="Calibri" w:cs="Calibri"/>
          <w:i/>
          <w:iCs/>
          <w:szCs w:val="24"/>
        </w:rPr>
        <w:t>30-Minuten-Küche</w:t>
      </w:r>
      <w:r w:rsidRPr="004B08DF">
        <w:rPr>
          <w:rFonts w:ascii="Calibri" w:hAnsi="Calibri" w:cs="Calibri"/>
          <w:szCs w:val="24"/>
        </w:rPr>
        <w:t>, 102.</w:t>
      </w:r>
      <w:r>
        <w:fldChar w:fldCharType="end"/>
      </w:r>
    </w:p>
  </w:footnote>
  <w:footnote w:id="268">
    <w:p w14:paraId="1C8977BE" w14:textId="60051609" w:rsidR="001E4C78" w:rsidRDefault="001E4C78" w:rsidP="001E4C78">
      <w:pPr>
        <w:pStyle w:val="FootnoteText"/>
      </w:pPr>
      <w:r>
        <w:rPr>
          <w:rStyle w:val="FootnoteReference"/>
        </w:rPr>
        <w:footnoteRef/>
      </w:r>
      <w:r>
        <w:t xml:space="preserve"> </w:t>
      </w:r>
      <w:r>
        <w:fldChar w:fldCharType="begin"/>
      </w:r>
      <w:r w:rsidR="006E761D">
        <w:instrText xml:space="preserve"> ADDIN ZOTERO_ITEM CSL_CITATION {"citationID":"hnCX9tNG","properties":{"formattedCitation":"Sodha und Loftus, {\\i{}Indisch vegetarisch}, 288.","plainCitation":"Sodha und Loftus, Indisch vegetarisch, 288.","noteIndex":267},"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288"}],"schema":"https://github.com/citation-style-language/schema/raw/master/csl-citation.json"} </w:instrText>
      </w:r>
      <w:r>
        <w:fldChar w:fldCharType="separate"/>
      </w:r>
      <w:r w:rsidRPr="00AC5DBD">
        <w:rPr>
          <w:rFonts w:ascii="Calibri" w:hAnsi="Calibri" w:cs="Calibri"/>
          <w:szCs w:val="24"/>
        </w:rPr>
        <w:t xml:space="preserve">Sodha und Loftus, </w:t>
      </w:r>
      <w:r w:rsidRPr="00AC5DBD">
        <w:rPr>
          <w:rFonts w:ascii="Calibri" w:hAnsi="Calibri" w:cs="Calibri"/>
          <w:i/>
          <w:iCs/>
          <w:szCs w:val="24"/>
        </w:rPr>
        <w:t>Indisch vegetarisch</w:t>
      </w:r>
      <w:r w:rsidRPr="00AC5DBD">
        <w:rPr>
          <w:rFonts w:ascii="Calibri" w:hAnsi="Calibri" w:cs="Calibri"/>
          <w:szCs w:val="24"/>
        </w:rPr>
        <w:t>, 288.</w:t>
      </w:r>
      <w:r>
        <w:fldChar w:fldCharType="end"/>
      </w:r>
    </w:p>
  </w:footnote>
  <w:footnote w:id="269">
    <w:p w14:paraId="60C37030" w14:textId="3B763C0D" w:rsidR="001E4C78" w:rsidRDefault="001E4C78" w:rsidP="001E4C78">
      <w:pPr>
        <w:pStyle w:val="FootnoteText"/>
      </w:pPr>
      <w:r>
        <w:rPr>
          <w:rStyle w:val="FootnoteReference"/>
        </w:rPr>
        <w:footnoteRef/>
      </w:r>
      <w:r>
        <w:t xml:space="preserve"> </w:t>
      </w:r>
      <w:r>
        <w:fldChar w:fldCharType="begin"/>
      </w:r>
      <w:r w:rsidR="006E761D">
        <w:instrText xml:space="preserve"> ADDIN ZOTERO_ITEM CSL_CITATION {"citationID":"7x1oNn0z","properties":{"formattedCitation":"Julius und Leser, {\\i{}Vegan}, 26.","plainCitation":"Julius und Leser, Vegan, 26.","noteIndex":268},"citationItems":[{"id":12,"uris":["http://zotero.org/users/local/usTu59L8/items/4IBMT3TA"],"itemData":{"id":12,"type":"book","abstract":"Vegane Variationen quer durch die Küchen der Welt, die zum Grossteil auf Tofu oder andere Soja-Produkte verzichten. Ausserdem sind zahlreiche Rezepte auch frei von Gluten. Bei den Gerichten handelt es sich um vegan abgewandelte Klassiker oder Gerichte, die von Haus aus vegan sind","event-place":"München","ISBN":"978-3-86244-592-9","language":"ger","number-of-pages":"221","publisher":"Christian-Verl","publisher-place":"München","source":"K10plus ISBN","title":"Vegan: internationale Klassiker ; 120 Rezepte von Teriyaki-Tofusteak bis Pannacotta","title-short":"Vegan","author":[{"family":"Julius","given":"Christina"},{"family":"Leser","given":"Nicolas"}],"issued":{"date-parts":[["2014"]]}},"locator":"26"}],"schema":"https://github.com/citation-style-language/schema/raw/master/csl-citation.json"} </w:instrText>
      </w:r>
      <w:r>
        <w:fldChar w:fldCharType="separate"/>
      </w:r>
      <w:r w:rsidR="0091679F" w:rsidRPr="0091679F">
        <w:rPr>
          <w:rFonts w:ascii="Calibri" w:hAnsi="Calibri" w:cs="Calibri"/>
          <w:szCs w:val="24"/>
        </w:rPr>
        <w:t xml:space="preserve">Julius und Leser, </w:t>
      </w:r>
      <w:r w:rsidR="0091679F" w:rsidRPr="0091679F">
        <w:rPr>
          <w:rFonts w:ascii="Calibri" w:hAnsi="Calibri" w:cs="Calibri"/>
          <w:i/>
          <w:iCs/>
          <w:szCs w:val="24"/>
        </w:rPr>
        <w:t>Vegan</w:t>
      </w:r>
      <w:r w:rsidR="0091679F" w:rsidRPr="0091679F">
        <w:rPr>
          <w:rFonts w:ascii="Calibri" w:hAnsi="Calibri" w:cs="Calibri"/>
          <w:szCs w:val="24"/>
        </w:rPr>
        <w:t>, 26.</w:t>
      </w:r>
      <w:r>
        <w:fldChar w:fldCharType="end"/>
      </w:r>
    </w:p>
  </w:footnote>
  <w:footnote w:id="270">
    <w:p w14:paraId="4EA298C2" w14:textId="431935C6" w:rsidR="00F3777B" w:rsidRDefault="00F3777B" w:rsidP="00F3777B">
      <w:pPr>
        <w:pStyle w:val="FootnoteText"/>
      </w:pPr>
      <w:r>
        <w:rPr>
          <w:rStyle w:val="FootnoteReference"/>
        </w:rPr>
        <w:footnoteRef/>
      </w:r>
      <w:r>
        <w:t xml:space="preserve"> </w:t>
      </w:r>
      <w:r>
        <w:fldChar w:fldCharType="begin"/>
      </w:r>
      <w:r w:rsidR="006E761D">
        <w:instrText xml:space="preserve"> ADDIN ZOTERO_ITEM CSL_CITATION {"citationID":"2zLGTQqg","properties":{"formattedCitation":"Sodha und Loftus, {\\i{}Indisch vegetarisch}, 213.","plainCitation":"Sodha und Loftus, Indisch vegetarisch, 213.","noteIndex":269},"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213"}],"schema":"https://github.com/citation-style-language/schema/raw/master/csl-citation.json"} </w:instrText>
      </w:r>
      <w:r>
        <w:fldChar w:fldCharType="separate"/>
      </w:r>
      <w:r w:rsidR="0091679F" w:rsidRPr="0091679F">
        <w:rPr>
          <w:rFonts w:ascii="Calibri" w:hAnsi="Calibri" w:cs="Calibri"/>
          <w:szCs w:val="24"/>
        </w:rPr>
        <w:t xml:space="preserve">Sodha und Loftus, </w:t>
      </w:r>
      <w:r w:rsidR="0091679F" w:rsidRPr="0091679F">
        <w:rPr>
          <w:rFonts w:ascii="Calibri" w:hAnsi="Calibri" w:cs="Calibri"/>
          <w:i/>
          <w:iCs/>
          <w:szCs w:val="24"/>
        </w:rPr>
        <w:t>Indisch vegetarisch</w:t>
      </w:r>
      <w:r w:rsidR="0091679F" w:rsidRPr="0091679F">
        <w:rPr>
          <w:rFonts w:ascii="Calibri" w:hAnsi="Calibri" w:cs="Calibri"/>
          <w:szCs w:val="24"/>
        </w:rPr>
        <w:t>, 213.</w:t>
      </w:r>
      <w:r>
        <w:fldChar w:fldCharType="end"/>
      </w:r>
    </w:p>
  </w:footnote>
  <w:footnote w:id="271">
    <w:p w14:paraId="4ECB2A76" w14:textId="277C04F5" w:rsidR="00F3777B" w:rsidRDefault="00F3777B" w:rsidP="00F3777B">
      <w:pPr>
        <w:pStyle w:val="FootnoteText"/>
      </w:pPr>
      <w:r>
        <w:rPr>
          <w:rStyle w:val="FootnoteReference"/>
        </w:rPr>
        <w:footnoteRef/>
      </w:r>
      <w:r>
        <w:t xml:space="preserve"> </w:t>
      </w:r>
      <w:r>
        <w:fldChar w:fldCharType="begin"/>
      </w:r>
      <w:r w:rsidR="006E761D">
        <w:instrText xml:space="preserve"> ADDIN ZOTERO_ITEM CSL_CITATION {"citationID":"KSzBeEkd","properties":{"formattedCitation":"Sodha und Loftus, 214.","plainCitation":"Sodha und Loftus, 214.","noteIndex":270},"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214"}],"schema":"https://github.com/citation-style-language/schema/raw/master/csl-citation.json"} </w:instrText>
      </w:r>
      <w:r>
        <w:fldChar w:fldCharType="separate"/>
      </w:r>
      <w:r w:rsidRPr="00476A39">
        <w:rPr>
          <w:rFonts w:ascii="Calibri" w:hAnsi="Calibri" w:cs="Calibri"/>
        </w:rPr>
        <w:t>Sodha und Loftus, 214.</w:t>
      </w:r>
      <w:r>
        <w:fldChar w:fldCharType="end"/>
      </w:r>
    </w:p>
  </w:footnote>
  <w:footnote w:id="272">
    <w:p w14:paraId="6328BE7E" w14:textId="7F30E772" w:rsidR="00F3777B" w:rsidRDefault="00F3777B" w:rsidP="00F3777B">
      <w:pPr>
        <w:pStyle w:val="FootnoteText"/>
      </w:pPr>
      <w:r>
        <w:rPr>
          <w:rStyle w:val="FootnoteReference"/>
        </w:rPr>
        <w:footnoteRef/>
      </w:r>
      <w:r>
        <w:t xml:space="preserve"> </w:t>
      </w:r>
      <w:r>
        <w:fldChar w:fldCharType="begin"/>
      </w:r>
      <w:r w:rsidR="006E761D">
        <w:instrText xml:space="preserve"> ADDIN ZOTERO_ITEM CSL_CITATION {"citationID":"TCwQ9i3U","properties":{"formattedCitation":"Sodha und Loftus, 217.","plainCitation":"Sodha und Loftus, 217.","noteIndex":271},"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217"}],"schema":"https://github.com/citation-style-language/schema/raw/master/csl-citation.json"} </w:instrText>
      </w:r>
      <w:r>
        <w:fldChar w:fldCharType="separate"/>
      </w:r>
      <w:r w:rsidRPr="00654987">
        <w:rPr>
          <w:rFonts w:ascii="Calibri" w:hAnsi="Calibri" w:cs="Calibri"/>
        </w:rPr>
        <w:t>Sodha und Loftus, 217.</w:t>
      </w:r>
      <w:r>
        <w:fldChar w:fldCharType="end"/>
      </w:r>
    </w:p>
  </w:footnote>
  <w:footnote w:id="273">
    <w:p w14:paraId="2D20C882" w14:textId="6473FBA2" w:rsidR="00F3777B" w:rsidRDefault="00F3777B" w:rsidP="00F3777B">
      <w:pPr>
        <w:pStyle w:val="FootnoteText"/>
      </w:pPr>
      <w:r>
        <w:rPr>
          <w:rStyle w:val="FootnoteReference"/>
        </w:rPr>
        <w:footnoteRef/>
      </w:r>
      <w:r>
        <w:t xml:space="preserve"> </w:t>
      </w:r>
      <w:r>
        <w:fldChar w:fldCharType="begin"/>
      </w:r>
      <w:r w:rsidR="006E761D">
        <w:instrText xml:space="preserve"> ADDIN ZOTERO_ITEM CSL_CITATION {"citationID":"YTYKClFx","properties":{"formattedCitation":"Sodha und Loftus, 218.","plainCitation":"Sodha und Loftus, 218.","noteIndex":272},"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218"}],"schema":"https://github.com/citation-style-language/schema/raw/master/csl-citation.json"} </w:instrText>
      </w:r>
      <w:r>
        <w:fldChar w:fldCharType="separate"/>
      </w:r>
      <w:r w:rsidRPr="00827ECE">
        <w:rPr>
          <w:rFonts w:ascii="Calibri" w:hAnsi="Calibri" w:cs="Calibri"/>
        </w:rPr>
        <w:t>Sodha und Loftus, 218.</w:t>
      </w:r>
      <w:r>
        <w:fldChar w:fldCharType="end"/>
      </w:r>
    </w:p>
  </w:footnote>
  <w:footnote w:id="274">
    <w:p w14:paraId="5DB8E9CF" w14:textId="70FAE35B" w:rsidR="00F3777B" w:rsidRDefault="00F3777B" w:rsidP="00F3777B">
      <w:pPr>
        <w:pStyle w:val="FootnoteText"/>
      </w:pPr>
      <w:r>
        <w:rPr>
          <w:rStyle w:val="FootnoteReference"/>
        </w:rPr>
        <w:footnoteRef/>
      </w:r>
      <w:r>
        <w:t xml:space="preserve"> </w:t>
      </w:r>
      <w:r>
        <w:fldChar w:fldCharType="begin"/>
      </w:r>
      <w:r w:rsidR="006E761D">
        <w:instrText xml:space="preserve"> ADDIN ZOTERO_ITEM CSL_CITATION {"citationID":"PHEBgL9T","properties":{"formattedCitation":"Kumar und Kumar, {\\i{}Indien Originalrezepte und Interessantes \\uc0\\u252{}ber Land und Leute}, 104.","plainCitation":"Kumar und Kumar, Indien Originalrezepte und Interessantes über Land und Leute, 104.","noteIndex":273},"citationItems":[{"id":91,"uris":["http://zotero.org/users/local/usTu59L8/items/C47NQU57"],"itemData":{"id":91,"type":"book","collection-title":"Küchen der Welt","edition":"5","event-place":"München","number-of-pages":"144","publisher":"Gräfe und Unzer","publisher-place":"München","title":"Indien Originalrezepte und Interessantes über Land und Leute","author":[{"family":"Kumar","given":"Bikash"},{"family":"Kumar","given":"Marcela"}],"issued":{"date-parts":[["2006"]]}},"locator":"104"}],"schema":"https://github.com/citation-style-language/schema/raw/master/csl-citation.json"} </w:instrText>
      </w:r>
      <w:r>
        <w:fldChar w:fldCharType="separate"/>
      </w:r>
      <w:r w:rsidRPr="004B42A1">
        <w:rPr>
          <w:rFonts w:ascii="Calibri" w:hAnsi="Calibri" w:cs="Calibri"/>
          <w:szCs w:val="24"/>
        </w:rPr>
        <w:t xml:space="preserve">Kumar und Kumar, </w:t>
      </w:r>
      <w:r w:rsidRPr="004B42A1">
        <w:rPr>
          <w:rFonts w:ascii="Calibri" w:hAnsi="Calibri" w:cs="Calibri"/>
          <w:i/>
          <w:iCs/>
          <w:szCs w:val="24"/>
        </w:rPr>
        <w:t>Indien Originalrezepte und Interessantes über Land und Leute</w:t>
      </w:r>
      <w:r w:rsidRPr="004B42A1">
        <w:rPr>
          <w:rFonts w:ascii="Calibri" w:hAnsi="Calibri" w:cs="Calibri"/>
          <w:szCs w:val="24"/>
        </w:rPr>
        <w:t>, 104.</w:t>
      </w:r>
      <w:r>
        <w:fldChar w:fldCharType="end"/>
      </w:r>
    </w:p>
  </w:footnote>
  <w:footnote w:id="275">
    <w:p w14:paraId="19EE8816" w14:textId="472714DD" w:rsidR="00F3777B" w:rsidRDefault="00F3777B" w:rsidP="00F3777B">
      <w:pPr>
        <w:pStyle w:val="FootnoteText"/>
      </w:pPr>
      <w:r>
        <w:rPr>
          <w:rStyle w:val="FootnoteReference"/>
        </w:rPr>
        <w:footnoteRef/>
      </w:r>
      <w:r>
        <w:t xml:space="preserve"> </w:t>
      </w:r>
      <w:r>
        <w:fldChar w:fldCharType="begin"/>
      </w:r>
      <w:r w:rsidR="006E761D">
        <w:instrText xml:space="preserve"> ADDIN ZOTERO_ITEM CSL_CITATION {"citationID":"eixYk0zV","properties":{"formattedCitation":"Kumar und Kumar, 96.","plainCitation":"Kumar und Kumar, 96.","noteIndex":274},"citationItems":[{"id":91,"uris":["http://zotero.org/users/local/usTu59L8/items/C47NQU57"],"itemData":{"id":91,"type":"book","collection-title":"Küchen der Welt","edition":"5","event-place":"München","number-of-pages":"144","publisher":"Gräfe und Unzer","publisher-place":"München","title":"Indien Originalrezepte und Interessantes über Land und Leute","author":[{"family":"Kumar","given":"Bikash"},{"family":"Kumar","given":"Marcela"}],"issued":{"date-parts":[["2006"]]}},"locator":"96"}],"schema":"https://github.com/citation-style-language/schema/raw/master/csl-citation.json"} </w:instrText>
      </w:r>
      <w:r>
        <w:fldChar w:fldCharType="separate"/>
      </w:r>
      <w:r w:rsidR="0091679F" w:rsidRPr="0091679F">
        <w:rPr>
          <w:rFonts w:ascii="Calibri" w:hAnsi="Calibri" w:cs="Calibri"/>
        </w:rPr>
        <w:t>Kumar und Kumar, 96.</w:t>
      </w:r>
      <w:r>
        <w:fldChar w:fldCharType="end"/>
      </w:r>
    </w:p>
  </w:footnote>
  <w:footnote w:id="276">
    <w:p w14:paraId="6EE77E52" w14:textId="5FEE83C1" w:rsidR="00F3777B" w:rsidRDefault="00F3777B" w:rsidP="00F3777B">
      <w:pPr>
        <w:pStyle w:val="FootnoteText"/>
      </w:pPr>
      <w:r>
        <w:rPr>
          <w:rStyle w:val="FootnoteReference"/>
        </w:rPr>
        <w:footnoteRef/>
      </w:r>
      <w:r>
        <w:t xml:space="preserve"> </w:t>
      </w:r>
      <w:r>
        <w:fldChar w:fldCharType="begin"/>
      </w:r>
      <w:r w:rsidR="006E761D">
        <w:instrText xml:space="preserve"> ADDIN ZOTERO_ITEM CSL_CITATION {"citationID":"f0fhlgNY","properties":{"formattedCitation":"Sodha und Loftus, {\\i{}Indisch vegetarisch}, 220.","plainCitation":"Sodha und Loftus, Indisch vegetarisch, 220.","noteIndex":275},"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220"}],"schema":"https://github.com/citation-style-language/schema/raw/master/csl-citation.json"} </w:instrText>
      </w:r>
      <w:r>
        <w:fldChar w:fldCharType="separate"/>
      </w:r>
      <w:r w:rsidRPr="00860C3A">
        <w:rPr>
          <w:rFonts w:ascii="Calibri" w:hAnsi="Calibri" w:cs="Calibri"/>
          <w:szCs w:val="24"/>
        </w:rPr>
        <w:t xml:space="preserve">Sodha und Loftus, </w:t>
      </w:r>
      <w:r w:rsidRPr="00860C3A">
        <w:rPr>
          <w:rFonts w:ascii="Calibri" w:hAnsi="Calibri" w:cs="Calibri"/>
          <w:i/>
          <w:iCs/>
          <w:szCs w:val="24"/>
        </w:rPr>
        <w:t>Indisch vegetarisch</w:t>
      </w:r>
      <w:r w:rsidRPr="00860C3A">
        <w:rPr>
          <w:rFonts w:ascii="Calibri" w:hAnsi="Calibri" w:cs="Calibri"/>
          <w:szCs w:val="24"/>
        </w:rPr>
        <w:t>, 220.</w:t>
      </w:r>
      <w:r>
        <w:fldChar w:fldCharType="end"/>
      </w:r>
    </w:p>
  </w:footnote>
  <w:footnote w:id="277">
    <w:p w14:paraId="54F6E850" w14:textId="2425F206" w:rsidR="009D51EE" w:rsidRPr="00437939" w:rsidRDefault="009D51EE" w:rsidP="009D51EE">
      <w:pPr>
        <w:pStyle w:val="FootnoteText"/>
      </w:pPr>
      <w:r>
        <w:rPr>
          <w:rStyle w:val="FootnoteReference"/>
        </w:rPr>
        <w:footnoteRef/>
      </w:r>
      <w:r w:rsidRPr="00437939">
        <w:t xml:space="preserve"> </w:t>
      </w:r>
      <w:r>
        <w:fldChar w:fldCharType="begin"/>
      </w:r>
      <w:r w:rsidR="006E761D">
        <w:instrText xml:space="preserve"> ADDIN ZOTERO_ITEM CSL_CITATION {"citationID":"0LdA3VBM","properties":{"formattedCitation":"essen &amp; trinken, \\uc0\\u8222{}essen &amp; trinken Spezial: Schnelle K\\uc0\\u252{}che\\uc0\\u8220{}, 147.","plainCitation":"essen &amp; trinken, „essen &amp; trinken Spezial: Schnelle Küche“, 147.","noteIndex":276},"citationItems":[{"id":74,"uris":["http://zotero.org/users/local/usTu59L8/items/WRCCCJZK"],"itemData":{"id":74,"type":"article-journal","collection-title":"essen &amp; trinken","title":"essen &amp; trinken Spezial: Schnelle Küche","volume":"03/2018","editor":[{"family":"essen &amp; trinken","given":""}],"issued":{"date-parts":[["2018"]]}},"locator":"147"}],"schema":"https://github.com/citation-style-language/schema/raw/master/csl-citation.json"} </w:instrText>
      </w:r>
      <w:r>
        <w:fldChar w:fldCharType="separate"/>
      </w:r>
      <w:r w:rsidR="0091679F" w:rsidRPr="0091679F">
        <w:rPr>
          <w:rFonts w:ascii="Calibri" w:hAnsi="Calibri" w:cs="Calibri"/>
          <w:szCs w:val="24"/>
        </w:rPr>
        <w:t>essen &amp; trinken, „essen &amp; trinken Spezial: Schnelle Küche“, 147.</w:t>
      </w:r>
      <w:r>
        <w:fldChar w:fldCharType="end"/>
      </w:r>
    </w:p>
  </w:footnote>
  <w:footnote w:id="278">
    <w:p w14:paraId="1F3B1503" w14:textId="16D38D64" w:rsidR="009D51EE" w:rsidRDefault="009D51EE" w:rsidP="009D51EE">
      <w:pPr>
        <w:pStyle w:val="FootnoteText"/>
      </w:pPr>
      <w:r>
        <w:rPr>
          <w:rStyle w:val="FootnoteReference"/>
        </w:rPr>
        <w:footnoteRef/>
      </w:r>
      <w:r>
        <w:t xml:space="preserve"> </w:t>
      </w:r>
      <w:r>
        <w:fldChar w:fldCharType="begin"/>
      </w:r>
      <w:r w:rsidR="006E761D">
        <w:instrText xml:space="preserve"> ADDIN ZOTERO_ITEM CSL_CITATION {"citationID":"fj2TqC4M","properties":{"formattedCitation":"essen &amp; trinken, 148.","plainCitation":"essen &amp; trinken, 148.","noteIndex":277},"citationItems":[{"id":74,"uris":["http://zotero.org/users/local/usTu59L8/items/WRCCCJZK"],"itemData":{"id":74,"type":"article-journal","collection-title":"essen &amp; trinken","title":"essen &amp; trinken Spezial: Schnelle Küche","volume":"03/2018","editor":[{"family":"essen &amp; trinken","given":""}],"issued":{"date-parts":[["2018"]]}},"locator":"148"}],"schema":"https://github.com/citation-style-language/schema/raw/master/csl-citation.json"} </w:instrText>
      </w:r>
      <w:r>
        <w:fldChar w:fldCharType="separate"/>
      </w:r>
      <w:r w:rsidRPr="002A31E5">
        <w:rPr>
          <w:rFonts w:ascii="Calibri" w:hAnsi="Calibri" w:cs="Calibri"/>
        </w:rPr>
        <w:t>essen &amp; trinken, 148.</w:t>
      </w:r>
      <w:r>
        <w:fldChar w:fldCharType="end"/>
      </w:r>
    </w:p>
  </w:footnote>
  <w:footnote w:id="279">
    <w:p w14:paraId="38A1E6A9" w14:textId="521ED0B0" w:rsidR="009D51EE" w:rsidRDefault="009D51EE" w:rsidP="009D51EE">
      <w:pPr>
        <w:pStyle w:val="FootnoteText"/>
      </w:pPr>
      <w:r>
        <w:rPr>
          <w:rStyle w:val="FootnoteReference"/>
        </w:rPr>
        <w:footnoteRef/>
      </w:r>
      <w:r>
        <w:t xml:space="preserve"> </w:t>
      </w:r>
      <w:r>
        <w:fldChar w:fldCharType="begin"/>
      </w:r>
      <w:r w:rsidR="006E761D">
        <w:instrText xml:space="preserve"> ADDIN ZOTERO_ITEM CSL_CITATION {"citationID":"K2QQHCIb","properties":{"formattedCitation":"essen &amp; trinken, 150.","plainCitation":"essen &amp; trinken, 150.","noteIndex":278},"citationItems":[{"id":74,"uris":["http://zotero.org/users/local/usTu59L8/items/WRCCCJZK"],"itemData":{"id":74,"type":"article-journal","collection-title":"essen &amp; trinken","title":"essen &amp; trinken Spezial: Schnelle Küche","volume":"03/2018","editor":[{"family":"essen &amp; trinken","given":""}],"issued":{"date-parts":[["2018"]]}},"locator":"150"}],"schema":"https://github.com/citation-style-language/schema/raw/master/csl-citation.json"} </w:instrText>
      </w:r>
      <w:r>
        <w:fldChar w:fldCharType="separate"/>
      </w:r>
      <w:r w:rsidRPr="00A0070D">
        <w:rPr>
          <w:rFonts w:ascii="Calibri" w:hAnsi="Calibri" w:cs="Calibri"/>
        </w:rPr>
        <w:t>essen &amp; trinken, 150.</w:t>
      </w:r>
      <w:r>
        <w:fldChar w:fldCharType="end"/>
      </w:r>
    </w:p>
  </w:footnote>
  <w:footnote w:id="280">
    <w:p w14:paraId="361AC1AE" w14:textId="45DD3C4D" w:rsidR="009D51EE" w:rsidRDefault="009D51EE" w:rsidP="009D51EE">
      <w:pPr>
        <w:pStyle w:val="FootnoteText"/>
      </w:pPr>
      <w:r>
        <w:rPr>
          <w:rStyle w:val="FootnoteReference"/>
        </w:rPr>
        <w:footnoteRef/>
      </w:r>
      <w:r>
        <w:t xml:space="preserve"> </w:t>
      </w:r>
      <w:r>
        <w:fldChar w:fldCharType="begin"/>
      </w:r>
      <w:r w:rsidR="006E761D">
        <w:instrText xml:space="preserve"> ADDIN ZOTERO_ITEM CSL_CITATION {"citationID":"VwKbGb8x","properties":{"formattedCitation":"essen &amp; trinken, 150.","plainCitation":"essen &amp; trinken, 150.","noteIndex":279},"citationItems":[{"id":74,"uris":["http://zotero.org/users/local/usTu59L8/items/WRCCCJZK"],"itemData":{"id":74,"type":"article-journal","collection-title":"essen &amp; trinken","title":"essen &amp; trinken Spezial: Schnelle Küche","volume":"03/2018","editor":[{"family":"essen &amp; trinken","given":""}],"issued":{"date-parts":[["2018"]]}},"locator":"150"}],"schema":"https://github.com/citation-style-language/schema/raw/master/csl-citation.json"} </w:instrText>
      </w:r>
      <w:r>
        <w:fldChar w:fldCharType="separate"/>
      </w:r>
      <w:r w:rsidRPr="00A0070D">
        <w:rPr>
          <w:rFonts w:ascii="Calibri" w:hAnsi="Calibri" w:cs="Calibri"/>
        </w:rPr>
        <w:t>essen &amp; trinken, 150.</w:t>
      </w:r>
      <w:r>
        <w:fldChar w:fldCharType="end"/>
      </w:r>
    </w:p>
  </w:footnote>
  <w:footnote w:id="281">
    <w:p w14:paraId="3B84F359" w14:textId="26AC969C" w:rsidR="009D51EE" w:rsidRDefault="009D51EE" w:rsidP="009D51EE">
      <w:pPr>
        <w:pStyle w:val="FootnoteText"/>
      </w:pPr>
      <w:r>
        <w:rPr>
          <w:rStyle w:val="FootnoteReference"/>
        </w:rPr>
        <w:footnoteRef/>
      </w:r>
      <w:r>
        <w:t xml:space="preserve"> </w:t>
      </w:r>
      <w:r>
        <w:fldChar w:fldCharType="begin"/>
      </w:r>
      <w:r w:rsidR="00182601">
        <w:instrText xml:space="preserve"> ADDIN ZOTERO_ITEM CSL_CITATION {"citationID":"k8wU5dOI","properties":{"formattedCitation":"Tanja Dusy, J\\uc0\\u246{}rn Rynio, und Alessandra Redies, Hrsg., {\\i{}Kaffee &amp; Espresso: die Kaffeebar zu Hause\\uc0\\u8239{}; [mit den 10 GU-Erfolgstipps\\uc0\\u8239{}; internationale Kaffeerezepte - hei\\uc0\\u223{} und kalt\\uc0\\u8239{}; Leckeres mit und zum Kaffee]}, 1. Aufl, GU-K\\uc0\\u252{}chenratgeber (M\\uc0\\u252{}nchen: Gr\\uc0\\u228{}fe und Unzer, 2003), 45.","plainCitation":"Tanja Dusy, Jörn Rynio, und Alessandra Redies, Hrsg., Kaffee &amp; Espresso: die Kaffeebar zu Hause ; [mit den 10 GU-Erfolgstipps ; internationale Kaffeerezepte - heiß und kalt ; Leckeres mit und zum Kaffee], 1. Aufl, GU-Küchenratgeber (München: Gräfe und Unzer, 2003), 45.","noteIndex":280},"citationItems":[{"id":41,"uris":["http://zotero.org/users/local/usTu59L8/items/5ZUDNHYU"],"itemData":{"id":41,"type":"book","collection-title":"GU-Küchenratgeber","edition":"1. Aufl","event-place":"München","ISBN":"978-3-7742-6061-0","language":"ger","number-of-pages":"62","publisher":"Gräfe und Unzer","publisher-place":"München","source":"K10plus ISBN","title":"Kaffee &amp; Espresso: die Kaffeebar zu Hause ; [mit den 10 GU-Erfolgstipps ; internationale Kaffeerezepte - heiß und kalt ; Leckeres mit und zum Kaffee]","title-short":"Kaffee &amp; Espresso","editor":[{"family":"Dusy","given":"Tanja"},{"family":"Rynio","given":"Jörn"},{"family":"Redies","given":"Alessandra"}],"issued":{"date-parts":[["2003"]]}},"locator":"45"}],"schema":"https://github.com/citation-style-language/schema/raw/master/csl-citation.json"} </w:instrText>
      </w:r>
      <w:r>
        <w:fldChar w:fldCharType="separate"/>
      </w:r>
      <w:r w:rsidRPr="008E507E">
        <w:rPr>
          <w:rFonts w:ascii="Calibri" w:hAnsi="Calibri" w:cs="Calibri"/>
          <w:szCs w:val="24"/>
        </w:rPr>
        <w:t xml:space="preserve">Tanja Dusy, Jörn Rynio, und Alessandra Redies, Hrsg., </w:t>
      </w:r>
      <w:r w:rsidRPr="008E507E">
        <w:rPr>
          <w:rFonts w:ascii="Calibri" w:hAnsi="Calibri" w:cs="Calibri"/>
          <w:i/>
          <w:iCs/>
          <w:szCs w:val="24"/>
        </w:rPr>
        <w:t>Kaffee &amp; Espresso: die Kaffeebar zu Hause ; [mit den 10 GU-Erfolgstipps ; internationale Kaffeerezepte - heiß und kalt ; Leckeres mit und zum Kaffee]</w:t>
      </w:r>
      <w:r w:rsidRPr="008E507E">
        <w:rPr>
          <w:rFonts w:ascii="Calibri" w:hAnsi="Calibri" w:cs="Calibri"/>
          <w:szCs w:val="24"/>
        </w:rPr>
        <w:t>, 1. Aufl, GU-Küchenratgeber (München: Gräfe und Unzer, 2003), 45.</w:t>
      </w:r>
      <w:r>
        <w:fldChar w:fldCharType="end"/>
      </w:r>
    </w:p>
  </w:footnote>
  <w:footnote w:id="282">
    <w:p w14:paraId="76786D94" w14:textId="2E14DABE" w:rsidR="009D51EE" w:rsidRPr="00F554EA" w:rsidRDefault="009D51EE" w:rsidP="009D51EE">
      <w:pPr>
        <w:pStyle w:val="FootnoteText"/>
      </w:pPr>
      <w:r>
        <w:rPr>
          <w:rStyle w:val="FootnoteReference"/>
        </w:rPr>
        <w:footnoteRef/>
      </w:r>
      <w:r w:rsidRPr="00F554EA">
        <w:t xml:space="preserve"> </w:t>
      </w:r>
      <w:r>
        <w:fldChar w:fldCharType="begin"/>
      </w:r>
      <w:r w:rsidR="00182601" w:rsidRPr="00F554EA">
        <w:instrText xml:space="preserve"> ADDIN ZOTERO_ITEM CSL_CITATION {"citationID":"bPsNnr6M","properties":{"formattedCitation":"Dusy, Rynio, und Redies, 46.","plainCitation":"Dusy, Rynio, und Redies, 46.","noteIndex":281},"citationItems":[{"id":41,"uris":["http://zotero.org/users/local/usTu59L8/items/5ZUDNHYU"],"itemData":{"id":41,"type":"book","collection-title":"GU-Küchenratgeber","edition":"1. Aufl","event-place":"München","ISBN":"978-3-7742-6061-0","language":"ger","number-of-pages":"62","publisher":"Gräfe und Unzer","publisher-place":"München","source":"K10plus ISBN","title":"Kaffee &amp; Espresso: die Kaffeebar zu Hause ; [mit den 10 GU-Erfolgstipps ; internationale Kaffeerezepte - heiß und kalt ; Leckeres mit und zum Kaffee]","title-short":"Kaffee &amp; Espresso","editor":[{"family":"Dusy","given":"Tanja"},{"family":"Rynio","given":"Jörn"},{"family":"Redies","given":"Alessandra"}],"issued":{"date-parts":[["2003"]]}},"locator":"46"}],"schema":"https://github.com/citation-style-language/schema/raw/master/csl-citation.json"} </w:instrText>
      </w:r>
      <w:r>
        <w:fldChar w:fldCharType="separate"/>
      </w:r>
      <w:r w:rsidRPr="00F554EA">
        <w:rPr>
          <w:rFonts w:ascii="Calibri" w:hAnsi="Calibri" w:cs="Calibri"/>
        </w:rPr>
        <w:t>Dusy, Rynio, und Redies, 46.</w:t>
      </w:r>
      <w:r>
        <w:fldChar w:fldCharType="end"/>
      </w:r>
    </w:p>
  </w:footnote>
  <w:footnote w:id="283">
    <w:p w14:paraId="2345A8F6" w14:textId="12260FFD" w:rsidR="00145171" w:rsidRPr="00145171" w:rsidRDefault="00145171">
      <w:pPr>
        <w:pStyle w:val="FootnoteText"/>
        <w:rPr>
          <w:lang w:val="en-US"/>
        </w:rPr>
      </w:pPr>
      <w:r>
        <w:rPr>
          <w:rStyle w:val="FootnoteReference"/>
        </w:rPr>
        <w:footnoteRef/>
      </w:r>
      <w:r w:rsidRPr="00145171">
        <w:rPr>
          <w:lang w:val="en-US"/>
        </w:rPr>
        <w:t xml:space="preserve"> </w:t>
      </w:r>
      <w:r>
        <w:fldChar w:fldCharType="begin"/>
      </w:r>
      <w:r w:rsidR="006E761D">
        <w:rPr>
          <w:lang w:val="en-US"/>
        </w:rPr>
        <w:instrText xml:space="preserve"> ADDIN ZOTERO_ITEM CSL_CITATION {"citationID":"jqJiTGDe","properties":{"formattedCitation":"Tattoria la Vialla, {\\i{}Le Ricette di Giuliana}, 52.","plainCitation":"Tattoria la Vialla, Le Ricette di Giuliana, 52.","noteIndex":282},"citationItems":[{"id":4,"uris":["http://zotero.org/users/local/usTu59L8/items/VF7XUTXF"],"itemData":{"id":4,"type":"book","title":"Le Ricette di Giuliana","editor":[{"family":"Tattoria la Vialla","given":""}]},"locator":"52"}],"schema":"https://github.com/citation-style-language/schema/raw/master/csl-citation.json"} </w:instrText>
      </w:r>
      <w:r>
        <w:fldChar w:fldCharType="separate"/>
      </w:r>
      <w:r w:rsidRPr="009C4B42">
        <w:rPr>
          <w:rFonts w:ascii="Calibri" w:hAnsi="Calibri" w:cs="Calibri"/>
          <w:szCs w:val="24"/>
          <w:lang w:val="en-US"/>
        </w:rPr>
        <w:t xml:space="preserve">Tattoria la Vialla, </w:t>
      </w:r>
      <w:r w:rsidRPr="009C4B42">
        <w:rPr>
          <w:rFonts w:ascii="Calibri" w:hAnsi="Calibri" w:cs="Calibri"/>
          <w:i/>
          <w:iCs/>
          <w:szCs w:val="24"/>
          <w:lang w:val="en-US"/>
        </w:rPr>
        <w:t>Le Ricette di Giuliana</w:t>
      </w:r>
      <w:r w:rsidRPr="009C4B42">
        <w:rPr>
          <w:rFonts w:ascii="Calibri" w:hAnsi="Calibri" w:cs="Calibri"/>
          <w:szCs w:val="24"/>
          <w:lang w:val="en-US"/>
        </w:rPr>
        <w:t>, 52.</w:t>
      </w:r>
      <w:r>
        <w:fldChar w:fldCharType="end"/>
      </w:r>
    </w:p>
  </w:footnote>
  <w:footnote w:id="284">
    <w:p w14:paraId="56303787" w14:textId="08378DA8" w:rsidR="00805704" w:rsidRDefault="00805704">
      <w:pPr>
        <w:pStyle w:val="FootnoteText"/>
      </w:pPr>
      <w:r>
        <w:rPr>
          <w:rStyle w:val="FootnoteReference"/>
        </w:rPr>
        <w:footnoteRef/>
      </w:r>
      <w:r>
        <w:t xml:space="preserve"> </w:t>
      </w:r>
      <w:r>
        <w:fldChar w:fldCharType="begin"/>
      </w:r>
      <w:r w:rsidR="006E761D">
        <w:instrText xml:space="preserve"> ADDIN ZOTERO_ITEM CSL_CITATION {"citationID":"AawoSClf","properties":{"formattedCitation":"Kumar und Kumar, {\\i{}Indien Originalrezepte und Interessantes \\uc0\\u252{}ber Land und Leute}, 99.","plainCitation":"Kumar und Kumar, Indien Originalrezepte und Interessantes über Land und Leute, 99.","noteIndex":283},"citationItems":[{"id":91,"uris":["http://zotero.org/users/local/usTu59L8/items/C47NQU57"],"itemData":{"id":91,"type":"book","collection-title":"Küchen der Welt","edition":"5","event-place":"München","number-of-pages":"144","publisher":"Gräfe und Unzer","publisher-place":"München","title":"Indien Originalrezepte und Interessantes über Land und Leute","author":[{"family":"Kumar","given":"Bikash"},{"family":"Kumar","given":"Marcela"}],"issued":{"date-parts":[["2006"]]}},"locator":"99"}],"schema":"https://github.com/citation-style-language/schema/raw/master/csl-citation.json"} </w:instrText>
      </w:r>
      <w:r>
        <w:fldChar w:fldCharType="separate"/>
      </w:r>
      <w:r w:rsidRPr="00805704">
        <w:rPr>
          <w:rFonts w:ascii="Calibri" w:hAnsi="Calibri" w:cs="Calibri"/>
          <w:szCs w:val="24"/>
        </w:rPr>
        <w:t xml:space="preserve">Kumar und Kumar, </w:t>
      </w:r>
      <w:r w:rsidRPr="00805704">
        <w:rPr>
          <w:rFonts w:ascii="Calibri" w:hAnsi="Calibri" w:cs="Calibri"/>
          <w:i/>
          <w:iCs/>
          <w:szCs w:val="24"/>
        </w:rPr>
        <w:t>Indien Originalrezepte und Interessantes über Land und Leute</w:t>
      </w:r>
      <w:r w:rsidRPr="00805704">
        <w:rPr>
          <w:rFonts w:ascii="Calibri" w:hAnsi="Calibri" w:cs="Calibri"/>
          <w:szCs w:val="24"/>
        </w:rPr>
        <w:t>, 99.</w:t>
      </w:r>
      <w:r>
        <w:fldChar w:fldCharType="end"/>
      </w:r>
    </w:p>
  </w:footnote>
  <w:footnote w:id="285">
    <w:p w14:paraId="21E76560" w14:textId="1CBF4246" w:rsidR="006A328C" w:rsidRDefault="006A328C">
      <w:pPr>
        <w:pStyle w:val="FootnoteText"/>
      </w:pPr>
      <w:r>
        <w:rPr>
          <w:rStyle w:val="FootnoteReference"/>
        </w:rPr>
        <w:footnoteRef/>
      </w:r>
      <w:r>
        <w:t xml:space="preserve"> </w:t>
      </w:r>
      <w:r>
        <w:fldChar w:fldCharType="begin"/>
      </w:r>
      <w:r w:rsidR="006E761D">
        <w:instrText xml:space="preserve"> ADDIN ZOTERO_ITEM CSL_CITATION {"citationID":"BH3XsOw3","properties":{"formattedCitation":"essen &amp; trinken, \\uc0\\u8222{}essen &amp; trinken Spezial: Einladung zum Grillen\\uc0\\u8220{}, 116.","plainCitation":"essen &amp; trinken, „essen &amp; trinken Spezial: Einladung zum Grillen“, 116.","noteIndex":284},"citationItems":[{"id":88,"uris":["http://zotero.org/users/local/usTu59L8/items/C3DD47IM"],"itemData":{"id":88,"type":"article-journal","collection-title":"essen &amp; trinken","title":"essen &amp; trinken Spezial: Einladung zum Grillen","volume":"02/2018","editor":[{"family":"essen &amp; trinken","given":""}],"issued":{"date-parts":[["2018"]]}},"locator":"116"}],"schema":"https://github.com/citation-style-language/schema/raw/master/csl-citation.json"} </w:instrText>
      </w:r>
      <w:r>
        <w:fldChar w:fldCharType="separate"/>
      </w:r>
      <w:r w:rsidRPr="006A328C">
        <w:rPr>
          <w:rFonts w:ascii="Calibri" w:hAnsi="Calibri" w:cs="Calibri"/>
          <w:szCs w:val="24"/>
        </w:rPr>
        <w:t>essen &amp; trinken, „essen &amp; trinken Spezial: Einladung zum Grillen“, 116.</w:t>
      </w:r>
      <w:r>
        <w:fldChar w:fldCharType="end"/>
      </w:r>
    </w:p>
  </w:footnote>
  <w:footnote w:id="286">
    <w:p w14:paraId="604593FA" w14:textId="139794F2" w:rsidR="00B43EEF" w:rsidRPr="00F0625D" w:rsidRDefault="00B43EEF">
      <w:pPr>
        <w:pStyle w:val="FootnoteText"/>
        <w:rPr>
          <w:lang w:val="en-US"/>
        </w:rPr>
      </w:pPr>
      <w:r>
        <w:rPr>
          <w:rStyle w:val="FootnoteReference"/>
        </w:rPr>
        <w:footnoteRef/>
      </w:r>
      <w:r w:rsidRPr="00F0625D">
        <w:rPr>
          <w:lang w:val="en-US"/>
        </w:rPr>
        <w:t xml:space="preserve"> </w:t>
      </w:r>
      <w:r>
        <w:fldChar w:fldCharType="begin"/>
      </w:r>
      <w:r w:rsidR="006E761D">
        <w:rPr>
          <w:lang w:val="en-US"/>
        </w:rPr>
        <w:instrText xml:space="preserve"> ADDIN ZOTERO_ITEM CSL_CITATION {"citationID":"Oodg59qG","properties":{"formattedCitation":"essen &amp; trinken, 120.","plainCitation":"essen &amp; trinken, 120.","noteIndex":285},"citationItems":[{"id":88,"uris":["http://zotero.org/users/local/usTu59L8/items/C3DD47IM"],"itemData":{"id":88,"type":"article-journal","collection-title":"essen &amp; trinken","title":"essen &amp; trinken Spezial: Einladung zum Grillen","volume":"02/2018","editor":[{"family":"essen &amp; trinken","given":""}],"issued":{"date-parts":[["2018"]]}},"locator":"120"}],"schema":"https://github.com/citation-style-language/schema/raw/master/csl-citation.json"} </w:instrText>
      </w:r>
      <w:r>
        <w:fldChar w:fldCharType="separate"/>
      </w:r>
      <w:r w:rsidRPr="00F0625D">
        <w:rPr>
          <w:rFonts w:ascii="Calibri" w:hAnsi="Calibri" w:cs="Calibri"/>
          <w:lang w:val="en-US"/>
        </w:rPr>
        <w:t>essen &amp; trinken, 120.</w:t>
      </w:r>
      <w:r>
        <w:fldChar w:fldCharType="end"/>
      </w:r>
    </w:p>
  </w:footnote>
  <w:footnote w:id="287">
    <w:p w14:paraId="56F213C8" w14:textId="2B4BBAE9" w:rsidR="00B43EEF" w:rsidRPr="004C5DAD" w:rsidRDefault="00B43EEF">
      <w:pPr>
        <w:pStyle w:val="FootnoteText"/>
        <w:rPr>
          <w:lang w:val="en-US"/>
        </w:rPr>
      </w:pPr>
      <w:r>
        <w:rPr>
          <w:rStyle w:val="FootnoteReference"/>
        </w:rPr>
        <w:footnoteRef/>
      </w:r>
      <w:r w:rsidRPr="004C5DAD">
        <w:rPr>
          <w:lang w:val="en-US"/>
        </w:rPr>
        <w:t xml:space="preserve"> </w:t>
      </w:r>
      <w:r>
        <w:fldChar w:fldCharType="begin"/>
      </w:r>
      <w:r w:rsidR="006E761D">
        <w:rPr>
          <w:lang w:val="en-US"/>
        </w:rPr>
        <w:instrText xml:space="preserve"> ADDIN ZOTERO_ITEM CSL_CITATION {"citationID":"jeJ6Y2l4","properties":{"formattedCitation":"Living at Home, \\uc0\\u8222{}Living at Home Spezial: G\\uc0\\u228{}ste und Feste\\uc0\\u8220{}, 79.","plainCitation":"Living at Home, „Living at Home Spezial: Gäste und Feste“, 79.","noteIndex":286},"citationItems":[{"id":90,"uris":["http://zotero.org/users/local/usTu59L8/items/NBMGIMGH"],"itemData":{"id":90,"type":"article-journal","collection-title":"Living at Home","title":"Living at Home Spezial: Gäste und Feste","volume":"2","author":[{"family":"Living at Home","given":""}],"issued":{"date-parts":[["2009"]]}},"locator":"79"}],"schema":"https://github.com/citation-style-language/schema/raw/master/csl-citation.json"} </w:instrText>
      </w:r>
      <w:r>
        <w:fldChar w:fldCharType="separate"/>
      </w:r>
      <w:r w:rsidRPr="004C5DAD">
        <w:rPr>
          <w:rFonts w:ascii="Calibri" w:hAnsi="Calibri" w:cs="Calibri"/>
          <w:szCs w:val="24"/>
          <w:lang w:val="en-US"/>
        </w:rPr>
        <w:t>Living at Home, „Living at Home Spezial: Gäste und Feste“, 79.</w:t>
      </w:r>
      <w:r>
        <w:fldChar w:fldCharType="end"/>
      </w:r>
    </w:p>
  </w:footnote>
  <w:footnote w:id="288">
    <w:p w14:paraId="1A5AB4BE" w14:textId="40E2D990" w:rsidR="004C5DAD" w:rsidRDefault="004C5DAD">
      <w:pPr>
        <w:pStyle w:val="FootnoteText"/>
      </w:pPr>
      <w:r>
        <w:rPr>
          <w:rStyle w:val="FootnoteReference"/>
        </w:rPr>
        <w:footnoteRef/>
      </w:r>
      <w:r>
        <w:t xml:space="preserve"> </w:t>
      </w:r>
      <w:r>
        <w:fldChar w:fldCharType="begin"/>
      </w:r>
      <w:r w:rsidR="006E761D">
        <w:instrText xml:space="preserve"> ADDIN ZOTERO_ITEM CSL_CITATION {"citationID":"HEKjilaa","properties":{"formattedCitation":"Avallone, {\\i{}Pizza originale}, 54.","plainCitation":"Avallone, Pizza originale, 54.","noteIndex":287},"citationItems":[{"id":24,"uris":["http://zotero.org/users/local/usTu59L8/items/ZA28MAJ2"],"itemData":{"id":24,"type":"book","edition":"2. [Nachdruck] 2016","event-place":"Weil der Stadt","ISBN":"978-3-7750-0598-2","language":"ger","number-of-pages":"64","publisher":"Hädecke","publisher-place":"Weil der Stadt","source":"K10plus ISBN","title":"Pizza originale: knusprige Kreationen aus Italien","title-short":"Pizza originale","author":[{"family":"Avallone","given":"Alessandra"}],"issued":{"date-parts":[["2011"]]}},"locator":"54"}],"schema":"https://github.com/citation-style-language/schema/raw/master/csl-citation.json"} </w:instrText>
      </w:r>
      <w:r>
        <w:fldChar w:fldCharType="separate"/>
      </w:r>
      <w:r w:rsidRPr="004C5DAD">
        <w:rPr>
          <w:rFonts w:ascii="Calibri" w:hAnsi="Calibri" w:cs="Calibri"/>
          <w:szCs w:val="24"/>
        </w:rPr>
        <w:t xml:space="preserve">Avallone, </w:t>
      </w:r>
      <w:r w:rsidRPr="004C5DAD">
        <w:rPr>
          <w:rFonts w:ascii="Calibri" w:hAnsi="Calibri" w:cs="Calibri"/>
          <w:i/>
          <w:iCs/>
          <w:szCs w:val="24"/>
        </w:rPr>
        <w:t>Pizza originale</w:t>
      </w:r>
      <w:r w:rsidRPr="004C5DAD">
        <w:rPr>
          <w:rFonts w:ascii="Calibri" w:hAnsi="Calibri" w:cs="Calibri"/>
          <w:szCs w:val="24"/>
        </w:rPr>
        <w:t>, 54.</w:t>
      </w:r>
      <w:r>
        <w:fldChar w:fldCharType="end"/>
      </w:r>
    </w:p>
  </w:footnote>
  <w:footnote w:id="289">
    <w:p w14:paraId="6D69A38A" w14:textId="34D2BF13" w:rsidR="004C5DAD" w:rsidRDefault="004C5DAD">
      <w:pPr>
        <w:pStyle w:val="FootnoteText"/>
      </w:pPr>
      <w:r>
        <w:rPr>
          <w:rStyle w:val="FootnoteReference"/>
        </w:rPr>
        <w:footnoteRef/>
      </w:r>
      <w:r>
        <w:t xml:space="preserve"> </w:t>
      </w:r>
      <w:r>
        <w:fldChar w:fldCharType="begin"/>
      </w:r>
      <w:r w:rsidR="006E761D">
        <w:instrText xml:space="preserve"> ADDIN ZOTERO_ITEM CSL_CITATION {"citationID":"5tfIPIHl","properties":{"formattedCitation":"Cramm u.\\uc0\\u160{}a., {\\i{}Kochen f\\uc0\\u252{}r die Familie}, 176.","plainCitation":"Cramm u. a., Kochen für die Familie, 176.","noteIndex":288},"citationItems":[{"id":10,"uris":["http://zotero.org/users/local/usTu59L8/items/EWDLLF9A"],"itemData":{"id":10,"type":"book","edition":"6. Aufl","event-place":"München","ISBN":"978-3-7742-7200-2","language":"ger","number-of-pages":"240","publisher":"Gräfe und Unzer","publisher-place":"München","source":"K10plus ISBN","title":"Kochen für die Familie: 365 Rezeptideen die leicht gelingen und allen schmecken","title-short":"Kochen für die Familie","editor":[{"family":"Cramm","given":"Dagmar","dropping-particle":"von"},{"family":"Bodensteiner","given":"Susanne"},{"family":"Kittler","given":"Martina"},{"family":"Skowronek","given":"Julia"}],"issued":{"date-parts":[["2010"]]}},"locator":"176"}],"schema":"https://github.com/citation-style-language/schema/raw/master/csl-citation.json"} </w:instrText>
      </w:r>
      <w:r>
        <w:fldChar w:fldCharType="separate"/>
      </w:r>
      <w:r w:rsidRPr="004C5DAD">
        <w:rPr>
          <w:rFonts w:ascii="Calibri" w:hAnsi="Calibri" w:cs="Calibri"/>
          <w:szCs w:val="24"/>
        </w:rPr>
        <w:t xml:space="preserve">Cramm u. a., </w:t>
      </w:r>
      <w:r w:rsidRPr="004C5DAD">
        <w:rPr>
          <w:rFonts w:ascii="Calibri" w:hAnsi="Calibri" w:cs="Calibri"/>
          <w:i/>
          <w:iCs/>
          <w:szCs w:val="24"/>
        </w:rPr>
        <w:t>Kochen für die Familie</w:t>
      </w:r>
      <w:r w:rsidRPr="004C5DAD">
        <w:rPr>
          <w:rFonts w:ascii="Calibri" w:hAnsi="Calibri" w:cs="Calibri"/>
          <w:szCs w:val="24"/>
        </w:rPr>
        <w:t>, 176.</w:t>
      </w:r>
      <w:r>
        <w:fldChar w:fldCharType="end"/>
      </w:r>
    </w:p>
  </w:footnote>
  <w:footnote w:id="290">
    <w:p w14:paraId="4C295C22" w14:textId="25DD5DAD" w:rsidR="007906F6" w:rsidRDefault="007906F6">
      <w:pPr>
        <w:pStyle w:val="FootnoteText"/>
      </w:pPr>
      <w:r>
        <w:rPr>
          <w:rStyle w:val="FootnoteReference"/>
        </w:rPr>
        <w:footnoteRef/>
      </w:r>
      <w:r>
        <w:t xml:space="preserve"> </w:t>
      </w:r>
      <w:r>
        <w:fldChar w:fldCharType="begin"/>
      </w:r>
      <w:r w:rsidR="006E761D">
        <w:instrText xml:space="preserve"> ADDIN ZOTERO_ITEM CSL_CITATION {"citationID":"K5JO2LyQ","properties":{"formattedCitation":"Cramm u.\\uc0\\u160{}a., 176.","plainCitation":"Cramm u. a., 176.","noteIndex":289},"citationItems":[{"id":10,"uris":["http://zotero.org/users/local/usTu59L8/items/EWDLLF9A"],"itemData":{"id":10,"type":"book","edition":"6. Aufl","event-place":"München","ISBN":"978-3-7742-7200-2","language":"ger","number-of-pages":"240","publisher":"Gräfe und Unzer","publisher-place":"München","source":"K10plus ISBN","title":"Kochen für die Familie: 365 Rezeptideen die leicht gelingen und allen schmecken","title-short":"Kochen für die Familie","editor":[{"family":"Cramm","given":"Dagmar","dropping-particle":"von"},{"family":"Bodensteiner","given":"Susanne"},{"family":"Kittler","given":"Martina"},{"family":"Skowronek","given":"Julia"}],"issued":{"date-parts":[["2010"]]}},"locator":"176"}],"schema":"https://github.com/citation-style-language/schema/raw/master/csl-citation.json"} </w:instrText>
      </w:r>
      <w:r>
        <w:fldChar w:fldCharType="separate"/>
      </w:r>
      <w:r w:rsidRPr="007906F6">
        <w:rPr>
          <w:rFonts w:ascii="Calibri" w:hAnsi="Calibri" w:cs="Calibri"/>
          <w:szCs w:val="24"/>
        </w:rPr>
        <w:t>Cramm u. a., 176.</w:t>
      </w:r>
      <w:r>
        <w:fldChar w:fldCharType="end"/>
      </w:r>
    </w:p>
  </w:footnote>
  <w:footnote w:id="291">
    <w:p w14:paraId="01B75876" w14:textId="59547D63" w:rsidR="007906F6" w:rsidRDefault="007906F6">
      <w:pPr>
        <w:pStyle w:val="FootnoteText"/>
      </w:pPr>
      <w:r>
        <w:rPr>
          <w:rStyle w:val="FootnoteReference"/>
        </w:rPr>
        <w:footnoteRef/>
      </w:r>
      <w:r>
        <w:t xml:space="preserve"> </w:t>
      </w:r>
      <w:r>
        <w:fldChar w:fldCharType="begin"/>
      </w:r>
      <w:r w:rsidR="006E761D">
        <w:instrText xml:space="preserve"> ADDIN ZOTERO_ITEM CSL_CITATION {"citationID":"EL8viqON","properties":{"formattedCitation":"Cramm u.\\uc0\\u160{}a., {\\i{}Kochen f\\uc0\\u252{}r die Familie}.","plainCitation":"Cramm u. a., Kochen für die Familie.","noteIndex":290},"citationItems":[{"id":10,"uris":["http://zotero.org/users/local/usTu59L8/items/EWDLLF9A"],"itemData":{"id":10,"type":"book","edition":"6. Aufl","event-place":"München","ISBN":"978-3-7742-7200-2","language":"ger","number-of-pages":"240","publisher":"Gräfe und Unzer","publisher-place":"München","source":"K10plus ISBN","title":"Kochen für die Familie: 365 Rezeptideen die leicht gelingen und allen schmecken","title-short":"Kochen für die Familie","editor":[{"family":"Cramm","given":"Dagmar","dropping-particle":"von"},{"family":"Bodensteiner","given":"Susanne"},{"family":"Kittler","given":"Martina"},{"family":"Skowronek","given":"Julia"}],"issued":{"date-parts":[["2010"]]}}}],"schema":"https://github.com/citation-style-language/schema/raw/master/csl-citation.json"} </w:instrText>
      </w:r>
      <w:r>
        <w:fldChar w:fldCharType="separate"/>
      </w:r>
      <w:r w:rsidRPr="007906F6">
        <w:rPr>
          <w:rFonts w:ascii="Calibri" w:hAnsi="Calibri" w:cs="Calibri"/>
          <w:szCs w:val="24"/>
        </w:rPr>
        <w:t xml:space="preserve">Cramm u. a., </w:t>
      </w:r>
      <w:r w:rsidRPr="007906F6">
        <w:rPr>
          <w:rFonts w:ascii="Calibri" w:hAnsi="Calibri" w:cs="Calibri"/>
          <w:i/>
          <w:iCs/>
          <w:szCs w:val="24"/>
        </w:rPr>
        <w:t>Kochen für die Familie</w:t>
      </w:r>
      <w:r w:rsidRPr="007906F6">
        <w:rPr>
          <w:rFonts w:ascii="Calibri" w:hAnsi="Calibri" w:cs="Calibri"/>
          <w:szCs w:val="24"/>
        </w:rPr>
        <w:t>.</w:t>
      </w:r>
      <w:r>
        <w:fldChar w:fldCharType="end"/>
      </w:r>
    </w:p>
  </w:footnote>
  <w:footnote w:id="292">
    <w:p w14:paraId="19488BD1" w14:textId="5B79D308" w:rsidR="00CD50DB" w:rsidRDefault="00CD50DB">
      <w:pPr>
        <w:pStyle w:val="FootnoteText"/>
      </w:pPr>
      <w:r>
        <w:rPr>
          <w:rStyle w:val="FootnoteReference"/>
        </w:rPr>
        <w:footnoteRef/>
      </w:r>
      <w:r>
        <w:t xml:space="preserve"> </w:t>
      </w:r>
      <w:r>
        <w:fldChar w:fldCharType="begin"/>
      </w:r>
      <w:r w:rsidR="006E761D">
        <w:instrText xml:space="preserve"> ADDIN ZOTERO_ITEM CSL_CITATION {"citationID":"Zzri0jve","properties":{"formattedCitation":"essen &amp; trinken, \\uc0\\u8222{}essen &amp; trinken Spezial: Schnelle K\\uc0\\u252{}che\\uc0\\u8220{}, 146.","plainCitation":"essen &amp; trinken, „essen &amp; trinken Spezial: Schnelle Küche“, 146.","noteIndex":291},"citationItems":[{"id":74,"uris":["http://zotero.org/users/local/usTu59L8/items/WRCCCJZK"],"itemData":{"id":74,"type":"article-journal","collection-title":"essen &amp; trinken","title":"essen &amp; trinken Spezial: Schnelle Küche","volume":"03/2018","editor":[{"family":"essen &amp; trinken","given":""}],"issued":{"date-parts":[["2018"]]}},"locator":"146"}],"schema":"https://github.com/citation-style-language/schema/raw/master/csl-citation.json"} </w:instrText>
      </w:r>
      <w:r>
        <w:fldChar w:fldCharType="separate"/>
      </w:r>
      <w:r w:rsidR="006220AD" w:rsidRPr="006220AD">
        <w:rPr>
          <w:rFonts w:ascii="Calibri" w:hAnsi="Calibri" w:cs="Calibri"/>
          <w:szCs w:val="24"/>
        </w:rPr>
        <w:t>essen &amp; trinken, „essen &amp; trinken Spezial: Schnelle Küche“, 146.</w:t>
      </w:r>
      <w:r>
        <w:fldChar w:fldCharType="end"/>
      </w:r>
    </w:p>
  </w:footnote>
  <w:footnote w:id="293">
    <w:p w14:paraId="24D6023B" w14:textId="3791928A" w:rsidR="00591A02" w:rsidRDefault="00591A02" w:rsidP="00591A02">
      <w:pPr>
        <w:pStyle w:val="FootnoteText"/>
      </w:pPr>
      <w:r>
        <w:rPr>
          <w:rStyle w:val="FootnoteReference"/>
        </w:rPr>
        <w:footnoteRef/>
      </w:r>
      <w:r>
        <w:t xml:space="preserve"> </w:t>
      </w:r>
      <w:r>
        <w:fldChar w:fldCharType="begin"/>
      </w:r>
      <w:r w:rsidR="006E761D">
        <w:instrText xml:space="preserve"> ADDIN ZOTERO_ITEM CSL_CITATION {"citationID":"JE3pC3mx","properties":{"formattedCitation":"Pirou\\uc0\\u233{}, {\\i{}Die echte franz\\uc0\\u246{}sische K\\uc0\\u252{}che}, 116.","plainCitation":"Piroué, Die echte französische Küche, 116.","noteIndex":292},"citationItems":[{"id":5,"uris":["http://zotero.org/users/local/usTu59L8/items/9D429KMD"],"itemData":{"id":5,"type":"book","edition":"6. Aufl","event-place":"München","ISBN":"978-3-7742-1540-5","language":"ger","number-of-pages":"280","publisher":"Gräfe und Unzer","publisher-place":"München","source":"K10plus ISBN","title":"Die echte französische Küche: typische Rezepte und kulinarische Impressionen aus allen Regionen","title-short":"Die echte französische Küche","author":[{"family":"Piroué","given":"Susi"}],"issued":{"date-parts":[["2001"]]}},"locator":"116"}],"schema":"https://github.com/citation-style-language/schema/raw/master/csl-citation.json"} </w:instrText>
      </w:r>
      <w:r>
        <w:fldChar w:fldCharType="separate"/>
      </w:r>
      <w:r w:rsidRPr="000227C5">
        <w:rPr>
          <w:rFonts w:ascii="Calibri" w:hAnsi="Calibri" w:cs="Calibri"/>
          <w:szCs w:val="24"/>
        </w:rPr>
        <w:t xml:space="preserve">Piroué, </w:t>
      </w:r>
      <w:r w:rsidRPr="000227C5">
        <w:rPr>
          <w:rFonts w:ascii="Calibri" w:hAnsi="Calibri" w:cs="Calibri"/>
          <w:i/>
          <w:iCs/>
          <w:szCs w:val="24"/>
        </w:rPr>
        <w:t>Die echte französische Küche</w:t>
      </w:r>
      <w:r w:rsidRPr="000227C5">
        <w:rPr>
          <w:rFonts w:ascii="Calibri" w:hAnsi="Calibri" w:cs="Calibri"/>
          <w:szCs w:val="24"/>
        </w:rPr>
        <w:t>, 116.</w:t>
      </w:r>
      <w:r>
        <w:fldChar w:fldCharType="end"/>
      </w:r>
    </w:p>
  </w:footnote>
  <w:footnote w:id="294">
    <w:p w14:paraId="6978BE37" w14:textId="5AECE992" w:rsidR="006E1B81" w:rsidRPr="00824F81" w:rsidRDefault="006E1B81" w:rsidP="006E1B81">
      <w:pPr>
        <w:pStyle w:val="FootnoteText"/>
      </w:pPr>
      <w:r>
        <w:rPr>
          <w:rStyle w:val="FootnoteReference"/>
        </w:rPr>
        <w:footnoteRef/>
      </w:r>
      <w:r w:rsidRPr="00824F81">
        <w:t xml:space="preserve"> </w:t>
      </w:r>
      <w:r>
        <w:fldChar w:fldCharType="begin"/>
      </w:r>
      <w:r w:rsidR="006E761D">
        <w:instrText xml:space="preserve"> ADDIN ZOTERO_ITEM CSL_CITATION {"citationID":"HWwq59o1","properties":{"formattedCitation":"S\\uc0\\u228{}lzer, {\\i{}Die echte Jeden-Tag-K\\uc0\\u252{}che}, 68.","plainCitation":"Sälzer, Die echte Jeden-Tag-Küche, 68.","noteIndex":293},"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68"}],"schema":"https://github.com/citation-style-language/schema/raw/master/csl-citation.json"} </w:instrText>
      </w:r>
      <w:r>
        <w:fldChar w:fldCharType="separate"/>
      </w:r>
      <w:r w:rsidR="0091679F" w:rsidRPr="0091679F">
        <w:rPr>
          <w:rFonts w:ascii="Calibri" w:hAnsi="Calibri" w:cs="Calibri"/>
          <w:szCs w:val="24"/>
        </w:rPr>
        <w:t xml:space="preserve">Sälzer, </w:t>
      </w:r>
      <w:r w:rsidR="0091679F" w:rsidRPr="0091679F">
        <w:rPr>
          <w:rFonts w:ascii="Calibri" w:hAnsi="Calibri" w:cs="Calibri"/>
          <w:i/>
          <w:iCs/>
          <w:szCs w:val="24"/>
        </w:rPr>
        <w:t>Die echte Jeden-Tag-Küche</w:t>
      </w:r>
      <w:r w:rsidR="0091679F" w:rsidRPr="0091679F">
        <w:rPr>
          <w:rFonts w:ascii="Calibri" w:hAnsi="Calibri" w:cs="Calibri"/>
          <w:szCs w:val="24"/>
        </w:rPr>
        <w:t>, 68.</w:t>
      </w:r>
      <w:r>
        <w:fldChar w:fldCharType="end"/>
      </w:r>
    </w:p>
  </w:footnote>
  <w:footnote w:id="295">
    <w:p w14:paraId="29394BE7" w14:textId="6AB7482D" w:rsidR="00C90936" w:rsidRPr="00F529CB" w:rsidRDefault="00C90936">
      <w:pPr>
        <w:pStyle w:val="FootnoteText"/>
        <w:rPr>
          <w:lang w:val="en-US"/>
        </w:rPr>
      </w:pPr>
      <w:r>
        <w:rPr>
          <w:rStyle w:val="FootnoteReference"/>
        </w:rPr>
        <w:footnoteRef/>
      </w:r>
      <w:r w:rsidRPr="00F529CB">
        <w:rPr>
          <w:lang w:val="en-US"/>
        </w:rPr>
        <w:t xml:space="preserve"> </w:t>
      </w:r>
      <w:r>
        <w:fldChar w:fldCharType="begin"/>
      </w:r>
      <w:r w:rsidR="006E761D">
        <w:rPr>
          <w:lang w:val="en-US"/>
        </w:rPr>
        <w:instrText xml:space="preserve"> ADDIN ZOTERO_ITEM CSL_CITATION {"citationID":"V52XhTqp","properties":{"formattedCitation":"Ottolenghi u.\\uc0\\u160{}a., {\\i{}Flavour}, 42.","plainCitation":"Ottolenghi u. a., Flavour, 42.","noteIndex":294},"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42"}],"schema":"https://github.com/citation-style-language/schema/raw/master/csl-citation.json"} </w:instrText>
      </w:r>
      <w:r>
        <w:fldChar w:fldCharType="separate"/>
      </w:r>
      <w:r w:rsidRPr="00F529CB">
        <w:rPr>
          <w:rFonts w:ascii="Calibri" w:hAnsi="Calibri" w:cs="Calibri"/>
          <w:szCs w:val="24"/>
          <w:lang w:val="en-US"/>
        </w:rPr>
        <w:t xml:space="preserve">Ottolenghi u. a., </w:t>
      </w:r>
      <w:r w:rsidRPr="00F529CB">
        <w:rPr>
          <w:rFonts w:ascii="Calibri" w:hAnsi="Calibri" w:cs="Calibri"/>
          <w:i/>
          <w:iCs/>
          <w:szCs w:val="24"/>
          <w:lang w:val="en-US"/>
        </w:rPr>
        <w:t>Flavour</w:t>
      </w:r>
      <w:r w:rsidRPr="00F529CB">
        <w:rPr>
          <w:rFonts w:ascii="Calibri" w:hAnsi="Calibri" w:cs="Calibri"/>
          <w:szCs w:val="24"/>
          <w:lang w:val="en-US"/>
        </w:rPr>
        <w:t>, 42.</w:t>
      </w:r>
      <w:r>
        <w:fldChar w:fldCharType="end"/>
      </w:r>
    </w:p>
  </w:footnote>
  <w:footnote w:id="296">
    <w:p w14:paraId="27F84166" w14:textId="6429C5F7" w:rsidR="00D26B04" w:rsidRPr="00F26EF9" w:rsidRDefault="00D26B04">
      <w:pPr>
        <w:pStyle w:val="FootnoteText"/>
        <w:rPr>
          <w:lang w:val="en-US"/>
        </w:rPr>
      </w:pPr>
      <w:r>
        <w:rPr>
          <w:rStyle w:val="FootnoteReference"/>
        </w:rPr>
        <w:footnoteRef/>
      </w:r>
      <w:r w:rsidRPr="00F26EF9">
        <w:rPr>
          <w:lang w:val="en-US"/>
        </w:rPr>
        <w:t xml:space="preserve"> </w:t>
      </w:r>
      <w:r>
        <w:fldChar w:fldCharType="begin"/>
      </w:r>
      <w:r w:rsidR="006E761D">
        <w:rPr>
          <w:lang w:val="en-US"/>
        </w:rPr>
        <w:instrText xml:space="preserve"> ADDIN ZOTERO_ITEM CSL_CITATION {"citationID":"pCJvhfFJ","properties":{"formattedCitation":"Raether, {\\i{}Das Beste vom Wochenmarkt neue frische und saisonale Rezepte aus dem ZEIT-Magazin}, 86.","plainCitation":"Raether, Das Beste vom Wochenmarkt neue frische und saisonale Rezepte aus dem ZEIT-Magazin, 86.","noteIndex":295},"citationItems":[{"id":67,"uris":["http://zotero.org/users/local/usTu59L8/items/QLVCWGWT"],"itemData":{"id":67,"type":"book","edition":"Originalausgabe, 1. Auflage","event-place":"München","ISBN":"978-3-7423-0309-7","language":"ger","note":"OCLC: 1011381508","publisher":"riva","publisher-place":"München","source":"Open WorldCat","title":"Das Beste vom Wochenmarkt neue frische und saisonale Rezepte aus dem ZEIT-Magazin","author":[{"family":"Raether","given":"Elisabeth"}],"issued":{"date-parts":[["2017"]]}},"locator":"86"}],"schema":"https://github.com/citation-style-language/schema/raw/master/csl-citation.json"} </w:instrText>
      </w:r>
      <w:r>
        <w:fldChar w:fldCharType="separate"/>
      </w:r>
      <w:r w:rsidR="0091679F" w:rsidRPr="00F26EF9">
        <w:rPr>
          <w:rFonts w:ascii="Calibri" w:hAnsi="Calibri" w:cs="Calibri"/>
          <w:szCs w:val="24"/>
          <w:lang w:val="en-US"/>
        </w:rPr>
        <w:t xml:space="preserve">Raether, </w:t>
      </w:r>
      <w:r w:rsidR="0091679F" w:rsidRPr="00F26EF9">
        <w:rPr>
          <w:rFonts w:ascii="Calibri" w:hAnsi="Calibri" w:cs="Calibri"/>
          <w:i/>
          <w:iCs/>
          <w:szCs w:val="24"/>
          <w:lang w:val="en-US"/>
        </w:rPr>
        <w:t>Das Beste vom Wochenmarkt neue frische und saisonale Rezepte aus dem ZEIT-Magazin</w:t>
      </w:r>
      <w:r w:rsidR="0091679F" w:rsidRPr="00F26EF9">
        <w:rPr>
          <w:rFonts w:ascii="Calibri" w:hAnsi="Calibri" w:cs="Calibri"/>
          <w:szCs w:val="24"/>
          <w:lang w:val="en-US"/>
        </w:rPr>
        <w:t>, 86.</w:t>
      </w:r>
      <w:r>
        <w:fldChar w:fldCharType="end"/>
      </w:r>
    </w:p>
  </w:footnote>
  <w:footnote w:id="297">
    <w:p w14:paraId="61C43F86" w14:textId="7987977F" w:rsidR="00BC5B5A" w:rsidRPr="00A14AE2" w:rsidRDefault="00BC5B5A" w:rsidP="00BC5B5A">
      <w:pPr>
        <w:pStyle w:val="FootnoteText"/>
      </w:pPr>
      <w:r>
        <w:rPr>
          <w:rStyle w:val="FootnoteReference"/>
        </w:rPr>
        <w:footnoteRef/>
      </w:r>
      <w:r w:rsidRPr="00A14AE2">
        <w:t xml:space="preserve"> </w:t>
      </w:r>
      <w:r>
        <w:fldChar w:fldCharType="begin"/>
      </w:r>
      <w:r w:rsidR="006E761D">
        <w:instrText xml:space="preserve"> ADDIN ZOTERO_ITEM CSL_CITATION {"citationID":"lMnzJ20l","properties":{"formattedCitation":"Raether, {\\i{}Lieblingsgerichte vom Wochenmarkt}, 194.","plainCitation":"Raether, Lieblingsgerichte vom Wochenmarkt, 194.","noteIndex":296},"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194"}],"schema":"https://github.com/citation-style-language/schema/raw/master/csl-citation.json"} </w:instrText>
      </w:r>
      <w:r>
        <w:fldChar w:fldCharType="separate"/>
      </w:r>
      <w:r w:rsidRPr="00C92E02">
        <w:rPr>
          <w:rFonts w:ascii="Calibri" w:hAnsi="Calibri" w:cs="Calibri"/>
          <w:szCs w:val="24"/>
        </w:rPr>
        <w:t xml:space="preserve">Raether, </w:t>
      </w:r>
      <w:r w:rsidRPr="00C92E02">
        <w:rPr>
          <w:rFonts w:ascii="Calibri" w:hAnsi="Calibri" w:cs="Calibri"/>
          <w:i/>
          <w:iCs/>
          <w:szCs w:val="24"/>
        </w:rPr>
        <w:t>Lieblingsgerichte vom Wochenmarkt</w:t>
      </w:r>
      <w:r w:rsidRPr="00C92E02">
        <w:rPr>
          <w:rFonts w:ascii="Calibri" w:hAnsi="Calibri" w:cs="Calibri"/>
          <w:szCs w:val="24"/>
        </w:rPr>
        <w:t>, 194.</w:t>
      </w:r>
      <w:r>
        <w:fldChar w:fldCharType="end"/>
      </w:r>
    </w:p>
  </w:footnote>
  <w:footnote w:id="298">
    <w:p w14:paraId="648738B1" w14:textId="2642E1FC" w:rsidR="00E42605" w:rsidRDefault="00E42605" w:rsidP="00E42605">
      <w:pPr>
        <w:pStyle w:val="FootnoteText"/>
      </w:pPr>
      <w:r>
        <w:rPr>
          <w:rStyle w:val="FootnoteReference"/>
        </w:rPr>
        <w:footnoteRef/>
      </w:r>
      <w:r>
        <w:t xml:space="preserve"> </w:t>
      </w:r>
      <w:r>
        <w:fldChar w:fldCharType="begin"/>
      </w:r>
      <w:r w:rsidR="006E761D">
        <w:instrText xml:space="preserve"> ADDIN ZOTERO_ITEM CSL_CITATION {"citationID":"IhHfubKP","properties":{"formattedCitation":"S\\uc0\\u228{}lzer, {\\i{}Die echte Jeden-Tag-K\\uc0\\u252{}che}, 77.","plainCitation":"Sälzer, Die echte Jeden-Tag-Küche, 77.","noteIndex":297},"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77"}],"schema":"https://github.com/citation-style-language/schema/raw/master/csl-citation.json"} </w:instrText>
      </w:r>
      <w:r>
        <w:fldChar w:fldCharType="separate"/>
      </w:r>
      <w:r w:rsidR="0091679F" w:rsidRPr="0091679F">
        <w:rPr>
          <w:rFonts w:ascii="Calibri" w:hAnsi="Calibri" w:cs="Calibri"/>
          <w:szCs w:val="24"/>
        </w:rPr>
        <w:t xml:space="preserve">Sälzer, </w:t>
      </w:r>
      <w:r w:rsidR="0091679F" w:rsidRPr="0091679F">
        <w:rPr>
          <w:rFonts w:ascii="Calibri" w:hAnsi="Calibri" w:cs="Calibri"/>
          <w:i/>
          <w:iCs/>
          <w:szCs w:val="24"/>
        </w:rPr>
        <w:t>Die echte Jeden-Tag-Küche</w:t>
      </w:r>
      <w:r w:rsidR="0091679F" w:rsidRPr="0091679F">
        <w:rPr>
          <w:rFonts w:ascii="Calibri" w:hAnsi="Calibri" w:cs="Calibri"/>
          <w:szCs w:val="24"/>
        </w:rPr>
        <w:t>, 77.</w:t>
      </w:r>
      <w:r>
        <w:fldChar w:fldCharType="end"/>
      </w:r>
    </w:p>
  </w:footnote>
  <w:footnote w:id="299">
    <w:p w14:paraId="3296DD75" w14:textId="3D198800" w:rsidR="00E42605" w:rsidRDefault="00E42605" w:rsidP="00E42605">
      <w:pPr>
        <w:pStyle w:val="FootnoteText"/>
      </w:pPr>
      <w:r>
        <w:rPr>
          <w:rStyle w:val="FootnoteReference"/>
        </w:rPr>
        <w:footnoteRef/>
      </w:r>
      <w:r>
        <w:t xml:space="preserve"> </w:t>
      </w:r>
      <w:r>
        <w:fldChar w:fldCharType="begin"/>
      </w:r>
      <w:r w:rsidR="006E761D">
        <w:instrText xml:space="preserve"> ADDIN ZOTERO_ITEM CSL_CITATION {"citationID":"EAOySeg8","properties":{"formattedCitation":"Raether, {\\i{}Das Beste vom Wochenmarkt neue frische und saisonale Rezepte aus dem ZEIT-Magazin}, 174.","plainCitation":"Raether, Das Beste vom Wochenmarkt neue frische und saisonale Rezepte aus dem ZEIT-Magazin, 174.","noteIndex":298},"citationItems":[{"id":67,"uris":["http://zotero.org/users/local/usTu59L8/items/QLVCWGWT"],"itemData":{"id":67,"type":"book","edition":"Originalausgabe, 1. Auflage","event-place":"München","ISBN":"978-3-7423-0309-7","language":"ger","note":"OCLC: 1011381508","publisher":"riva","publisher-place":"München","source":"Open WorldCat","title":"Das Beste vom Wochenmarkt neue frische und saisonale Rezepte aus dem ZEIT-Magazin","author":[{"family":"Raether","given":"Elisabeth"}],"issued":{"date-parts":[["2017"]]}},"locator":"174"}],"schema":"https://github.com/citation-style-language/schema/raw/master/csl-citation.json"} </w:instrText>
      </w:r>
      <w:r>
        <w:fldChar w:fldCharType="separate"/>
      </w:r>
      <w:r w:rsidRPr="00A83728">
        <w:rPr>
          <w:rFonts w:ascii="Calibri" w:hAnsi="Calibri" w:cs="Calibri"/>
          <w:szCs w:val="24"/>
        </w:rPr>
        <w:t xml:space="preserve">Raether, </w:t>
      </w:r>
      <w:r w:rsidRPr="00A83728">
        <w:rPr>
          <w:rFonts w:ascii="Calibri" w:hAnsi="Calibri" w:cs="Calibri"/>
          <w:i/>
          <w:iCs/>
          <w:szCs w:val="24"/>
        </w:rPr>
        <w:t>Das Beste vom Wochenmarkt neue frische und saisonale Rezepte aus dem ZEIT-Magazin</w:t>
      </w:r>
      <w:r w:rsidRPr="00A83728">
        <w:rPr>
          <w:rFonts w:ascii="Calibri" w:hAnsi="Calibri" w:cs="Calibri"/>
          <w:szCs w:val="24"/>
        </w:rPr>
        <w:t>, 174.</w:t>
      </w:r>
      <w:r>
        <w:fldChar w:fldCharType="end"/>
      </w:r>
    </w:p>
  </w:footnote>
  <w:footnote w:id="300">
    <w:p w14:paraId="60BA8E58" w14:textId="791C9749" w:rsidR="00E42605" w:rsidRDefault="00E42605" w:rsidP="00E42605">
      <w:pPr>
        <w:pStyle w:val="FootnoteText"/>
      </w:pPr>
      <w:r>
        <w:rPr>
          <w:rStyle w:val="FootnoteReference"/>
        </w:rPr>
        <w:footnoteRef/>
      </w:r>
      <w:r>
        <w:t xml:space="preserve"> </w:t>
      </w:r>
      <w:r>
        <w:fldChar w:fldCharType="begin"/>
      </w:r>
      <w:r w:rsidR="006E761D">
        <w:instrText xml:space="preserve"> ADDIN ZOTERO_ITEM CSL_CITATION {"citationID":"HI8P2AyW","properties":{"formattedCitation":"Hess und S\\uc0\\u228{}lzer, {\\i{}Die echte italienische K\\uc0\\u252{}che}, 26.","plainCitation":"Hess und Sälzer, Die echte italienische Küche, 26.","noteIndex":299},"citationItems":[{"id":2,"uris":["http://zotero.org/users/local/usTu59L8/items/8348HEDN"],"itemData":{"id":2,"type":"book","edition":"23. Aufl.","event-place":"München","ISBN":"978-3-7742-1102-5","language":"ger","number-of-pages":"320","publisher":"Gräfe und Unzer","publisher-place":"München","source":"K10plus ISBN","title":"Die echte italienische Küche: typische Rezepte und kulinarische Impressionen aus allen Regionen","title-short":"Die echte italienische Küche","author":[{"family":"Hess","given":"Reinhardt"},{"family":"Sälzer","given":"Sabine"}],"contributor":[{"family":"Foodfotografie Eising","given":""}],"issued":{"date-parts":[["2003"]]}},"locator":"26"}],"schema":"https://github.com/citation-style-language/schema/raw/master/csl-citation.json"} </w:instrText>
      </w:r>
      <w:r>
        <w:fldChar w:fldCharType="separate"/>
      </w:r>
      <w:r w:rsidRPr="00D50C8B">
        <w:rPr>
          <w:rFonts w:ascii="Calibri" w:hAnsi="Calibri" w:cs="Calibri"/>
          <w:szCs w:val="24"/>
        </w:rPr>
        <w:t xml:space="preserve">Hess und Sälzer, </w:t>
      </w:r>
      <w:r w:rsidRPr="00D50C8B">
        <w:rPr>
          <w:rFonts w:ascii="Calibri" w:hAnsi="Calibri" w:cs="Calibri"/>
          <w:i/>
          <w:iCs/>
          <w:szCs w:val="24"/>
        </w:rPr>
        <w:t>Die echte italienische Küche</w:t>
      </w:r>
      <w:r w:rsidRPr="00D50C8B">
        <w:rPr>
          <w:rFonts w:ascii="Calibri" w:hAnsi="Calibri" w:cs="Calibri"/>
          <w:szCs w:val="24"/>
        </w:rPr>
        <w:t>, 26.</w:t>
      </w:r>
      <w:r>
        <w:fldChar w:fldCharType="end"/>
      </w:r>
    </w:p>
  </w:footnote>
  <w:footnote w:id="301">
    <w:p w14:paraId="2AA3BE62" w14:textId="6FB1CEF6" w:rsidR="00E21315" w:rsidRDefault="00E21315" w:rsidP="00E21315">
      <w:pPr>
        <w:pStyle w:val="FootnoteText"/>
      </w:pPr>
      <w:r>
        <w:rPr>
          <w:rStyle w:val="FootnoteReference"/>
        </w:rPr>
        <w:footnoteRef/>
      </w:r>
      <w:r>
        <w:t xml:space="preserve"> </w:t>
      </w:r>
      <w:r>
        <w:fldChar w:fldCharType="begin"/>
      </w:r>
      <w:r w:rsidR="006E761D">
        <w:instrText xml:space="preserve"> ADDIN ZOTERO_ITEM CSL_CITATION {"citationID":"DHZPsSzO","properties":{"formattedCitation":"Frenkiel u.\\uc0\\u160{}a., {\\i{}Die gr\\uc0\\u252{}ne K\\uc0\\u252{}che auf Reisen}, 118.","plainCitation":"Frenkiel u. a., Die grüne Küche auf Reisen, 118.","noteIndex":300},"citationItems":[{"id":57,"uris":["http://zotero.org/users/local/usTu59L8/items/LGKJLVB7"],"itemData":{"id":57,"type":"book","abstract":"Der Schwede David war ein ungesunder Vegetarier, die Dänin Luise eine gesundheitsbewusste Allesesserin. Jetzt haben sie die entspannte Variante des Vegetarismus entdeckt, kreativ mit hehren Zielen, aber ohne Dogmatismus, dafür mit tolerierten Abweichungen. Ihr Kochbucherstling ist, ebenso wie ihr Blog, farbenfroh und inspirierend. Hier wird kreativ und mit Einflüssen aus aller Welt, jedoch mit Zutaten, wie sie in Nordeuropa wachsen, gekocht. Wer sich also fragt, was er aus Gemüsesorten wie Rote Bete oder Rhabarber kochen soll, der wird bei \"Die grüne Küche\" fündig. Der Band ist in 10 Kapitel aufgeteilt; zuerst geben die Autoren einen Einblick, was sich in ihrer Speisekammer findet, Kapitel 2 widmet sich der Ernährung von Kindern. Sie sind Eltern einer kleinen Tochter, die natürlich auf der kulinarischen Weltreise dabei war. Nach ein paar Basisrezepten teilt sich der Band in die Kapitel \"Frühstück\", \"Leichte Gerichte\", \"Zum Mitnehmen\", \"Familienessen\", \"Häppchen\", \"Getränke\" und \"Süe︢ Gaumenfreuden\" auf. Gelungen, überall da, wo Vegetarisches gefragt ist. (2)","edition":"Dt. Erstausg","event-place":"München","ISBN":"978-3-86873-806-3","language":"ger","number-of-pages":"255","publisher":"Knesebeck","publisher-place":"München","source":"K10plus ISBN","title":"Die grüne Küche auf Reisen: Vegetarisches aus aller Welt","title-short":"Die grüne Küche auf Reisen","author":[{"family":"Frenkiel","given":"David"},{"family":"Vindahl","given":"Luise"},{"family":"Wiesner","given":"Linde"},{"family":"Frenkiel","given":"David"}],"issued":{"date-parts":[["2015"]]}},"locator":"118"}],"schema":"https://github.com/citation-style-language/schema/raw/master/csl-citation.json"} </w:instrText>
      </w:r>
      <w:r>
        <w:fldChar w:fldCharType="separate"/>
      </w:r>
      <w:r w:rsidRPr="0007417B">
        <w:rPr>
          <w:rFonts w:ascii="Calibri" w:hAnsi="Calibri" w:cs="Calibri"/>
          <w:szCs w:val="24"/>
        </w:rPr>
        <w:t xml:space="preserve">Frenkiel u. a., </w:t>
      </w:r>
      <w:r w:rsidRPr="0007417B">
        <w:rPr>
          <w:rFonts w:ascii="Calibri" w:hAnsi="Calibri" w:cs="Calibri"/>
          <w:i/>
          <w:iCs/>
          <w:szCs w:val="24"/>
        </w:rPr>
        <w:t>Die grüne Küche auf Reisen</w:t>
      </w:r>
      <w:r w:rsidRPr="0007417B">
        <w:rPr>
          <w:rFonts w:ascii="Calibri" w:hAnsi="Calibri" w:cs="Calibri"/>
          <w:szCs w:val="24"/>
        </w:rPr>
        <w:t>, 118.</w:t>
      </w:r>
      <w:r>
        <w:fldChar w:fldCharType="end"/>
      </w:r>
    </w:p>
  </w:footnote>
  <w:footnote w:id="302">
    <w:p w14:paraId="72E14A41" w14:textId="78F3BE1B" w:rsidR="00F72A3C" w:rsidRDefault="00F72A3C" w:rsidP="00F72A3C">
      <w:pPr>
        <w:pStyle w:val="FootnoteText"/>
      </w:pPr>
      <w:r>
        <w:rPr>
          <w:rStyle w:val="FootnoteReference"/>
        </w:rPr>
        <w:footnoteRef/>
      </w:r>
      <w:r>
        <w:t xml:space="preserve"> </w:t>
      </w:r>
      <w:r>
        <w:fldChar w:fldCharType="begin"/>
      </w:r>
      <w:r w:rsidR="006E761D">
        <w:instrText xml:space="preserve"> ADDIN ZOTERO_ITEM CSL_CITATION {"citationID":"h1d7jxu5","properties":{"formattedCitation":"Julius und Leser, {\\i{}Vegan}, 158.","plainCitation":"Julius und Leser, Vegan, 158.","noteIndex":301},"citationItems":[{"id":12,"uris":["http://zotero.org/users/local/usTu59L8/items/4IBMT3TA"],"itemData":{"id":12,"type":"book","abstract":"Vegane Variationen quer durch die Küchen der Welt, die zum Grossteil auf Tofu oder andere Soja-Produkte verzichten. Ausserdem sind zahlreiche Rezepte auch frei von Gluten. Bei den Gerichten handelt es sich um vegan abgewandelte Klassiker oder Gerichte, die von Haus aus vegan sind","event-place":"München","ISBN":"978-3-86244-592-9","language":"ger","number-of-pages":"221","publisher":"Christian-Verl","publisher-place":"München","source":"K10plus ISBN","title":"Vegan: internationale Klassiker ; 120 Rezepte von Teriyaki-Tofusteak bis Pannacotta","title-short":"Vegan","author":[{"family":"Julius","given":"Christina"},{"family":"Leser","given":"Nicolas"}],"issued":{"date-parts":[["2014"]]}},"locator":"158"}],"schema":"https://github.com/citation-style-language/schema/raw/master/csl-citation.json"} </w:instrText>
      </w:r>
      <w:r>
        <w:fldChar w:fldCharType="separate"/>
      </w:r>
      <w:r w:rsidRPr="007F1553">
        <w:rPr>
          <w:rFonts w:ascii="Calibri" w:hAnsi="Calibri" w:cs="Calibri"/>
          <w:szCs w:val="24"/>
        </w:rPr>
        <w:t xml:space="preserve">Julius und Leser, </w:t>
      </w:r>
      <w:r w:rsidRPr="007F1553">
        <w:rPr>
          <w:rFonts w:ascii="Calibri" w:hAnsi="Calibri" w:cs="Calibri"/>
          <w:i/>
          <w:iCs/>
          <w:szCs w:val="24"/>
        </w:rPr>
        <w:t>Vegan</w:t>
      </w:r>
      <w:r w:rsidRPr="007F1553">
        <w:rPr>
          <w:rFonts w:ascii="Calibri" w:hAnsi="Calibri" w:cs="Calibri"/>
          <w:szCs w:val="24"/>
        </w:rPr>
        <w:t>, 158.</w:t>
      </w:r>
      <w:r>
        <w:fldChar w:fldCharType="end"/>
      </w:r>
    </w:p>
  </w:footnote>
  <w:footnote w:id="303">
    <w:p w14:paraId="3D6CAF7E" w14:textId="78772520" w:rsidR="001D2F5A" w:rsidRDefault="001D2F5A">
      <w:pPr>
        <w:pStyle w:val="FootnoteText"/>
      </w:pPr>
      <w:r>
        <w:rPr>
          <w:rStyle w:val="FootnoteReference"/>
        </w:rPr>
        <w:footnoteRef/>
      </w:r>
      <w:r>
        <w:t xml:space="preserve"> </w:t>
      </w:r>
      <w:r>
        <w:fldChar w:fldCharType="begin"/>
      </w:r>
      <w:r w:rsidR="006E761D">
        <w:instrText xml:space="preserve"> ADDIN ZOTERO_ITEM CSL_CITATION {"citationID":"oGkU0mRe","properties":{"formattedCitation":"Raether, {\\i{}Das Beste vom Wochenmarkt neue frische und saisonale Rezepte aus dem ZEIT-Magazin}, 114.","plainCitation":"Raether, Das Beste vom Wochenmarkt neue frische und saisonale Rezepte aus dem ZEIT-Magazin, 114.","noteIndex":302},"citationItems":[{"id":67,"uris":["http://zotero.org/users/local/usTu59L8/items/QLVCWGWT"],"itemData":{"id":67,"type":"book","edition":"Originalausgabe, 1. Auflage","event-place":"München","ISBN":"978-3-7423-0309-7","language":"ger","note":"OCLC: 1011381508","publisher":"riva","publisher-place":"München","source":"Open WorldCat","title":"Das Beste vom Wochenmarkt neue frische und saisonale Rezepte aus dem ZEIT-Magazin","author":[{"family":"Raether","given":"Elisabeth"}],"issued":{"date-parts":[["2017"]]}},"locator":"114"}],"schema":"https://github.com/citation-style-language/schema/raw/master/csl-citation.json"} </w:instrText>
      </w:r>
      <w:r>
        <w:fldChar w:fldCharType="separate"/>
      </w:r>
      <w:r w:rsidR="0091679F" w:rsidRPr="0091679F">
        <w:rPr>
          <w:rFonts w:ascii="Calibri" w:hAnsi="Calibri" w:cs="Calibri"/>
          <w:szCs w:val="24"/>
        </w:rPr>
        <w:t xml:space="preserve">Raether, </w:t>
      </w:r>
      <w:r w:rsidR="0091679F" w:rsidRPr="0091679F">
        <w:rPr>
          <w:rFonts w:ascii="Calibri" w:hAnsi="Calibri" w:cs="Calibri"/>
          <w:i/>
          <w:iCs/>
          <w:szCs w:val="24"/>
        </w:rPr>
        <w:t>Das Beste vom Wochenmarkt neue frische und saisonale Rezepte aus dem ZEIT-Magazin</w:t>
      </w:r>
      <w:r w:rsidR="0091679F" w:rsidRPr="0091679F">
        <w:rPr>
          <w:rFonts w:ascii="Calibri" w:hAnsi="Calibri" w:cs="Calibri"/>
          <w:szCs w:val="24"/>
        </w:rPr>
        <w:t>, 114.</w:t>
      </w:r>
      <w:r>
        <w:fldChar w:fldCharType="end"/>
      </w:r>
    </w:p>
  </w:footnote>
  <w:footnote w:id="304">
    <w:p w14:paraId="683D9EB5" w14:textId="2FF19704" w:rsidR="000D2502" w:rsidRDefault="000D2502">
      <w:pPr>
        <w:pStyle w:val="FootnoteText"/>
      </w:pPr>
      <w:r>
        <w:rPr>
          <w:rStyle w:val="FootnoteReference"/>
        </w:rPr>
        <w:footnoteRef/>
      </w:r>
      <w:r>
        <w:t xml:space="preserve"> </w:t>
      </w:r>
      <w:r>
        <w:fldChar w:fldCharType="begin"/>
      </w:r>
      <w:r w:rsidR="006E761D">
        <w:instrText xml:space="preserve"> ADDIN ZOTERO_ITEM CSL_CITATION {"citationID":"EQyUiJVa","properties":{"formattedCitation":"\\uc0\\u8222{}ZEITmagazin\\uc0\\u8220{}.","plainCitation":"„ZEITmagazin“.","noteIndex":303},"citationItems":[{"id":96,"uris":["http://zotero.org/users/local/usTu59L8/items/EJMJD2IT"],"itemData":{"id":96,"type":"article-journal","title":"ZEITmagazin"}}],"schema":"https://github.com/citation-style-language/schema/raw/master/csl-citation.json"} </w:instrText>
      </w:r>
      <w:r>
        <w:fldChar w:fldCharType="separate"/>
      </w:r>
      <w:r w:rsidRPr="000D2502">
        <w:rPr>
          <w:rFonts w:ascii="Calibri" w:hAnsi="Calibri" w:cs="Calibri"/>
          <w:szCs w:val="24"/>
        </w:rPr>
        <w:t>„ZEITmagazin“.</w:t>
      </w:r>
      <w:r>
        <w:fldChar w:fldCharType="end"/>
      </w:r>
    </w:p>
  </w:footnote>
  <w:footnote w:id="305">
    <w:p w14:paraId="3C36AFA3" w14:textId="1EFAD146" w:rsidR="006F169E" w:rsidRDefault="006F169E" w:rsidP="006F169E">
      <w:pPr>
        <w:pStyle w:val="FootnoteText"/>
      </w:pPr>
      <w:r>
        <w:rPr>
          <w:rStyle w:val="FootnoteReference"/>
        </w:rPr>
        <w:footnoteRef/>
      </w:r>
      <w:r>
        <w:t xml:space="preserve"> </w:t>
      </w:r>
      <w:r>
        <w:fldChar w:fldCharType="begin"/>
      </w:r>
      <w:r w:rsidR="006E761D">
        <w:instrText xml:space="preserve"> ADDIN ZOTERO_ITEM CSL_CITATION {"citationID":"JzNb4CNg","properties":{"formattedCitation":"{\\i{}Vegetarische K\\uc0\\u252{}che}, 68.","plainCitation":"Vegetarische Küche, 68.","noteIndex":304},"citationItems":[{"id":50,"uris":["http://zotero.org/users/local/usTu59L8/items/S4PC74X4"],"itemData":{"id":50,"type":"book","edition":"1. Aufl","event-place":"München","ISBN":"978-3-89883-467-4","language":"ger","note":"OCLC: 900954541","publisher":"Zabert Sandmann","publisher-place":"München","source":"Open WorldCat","title":"Vegetarische Küche","issued":{"date-parts":[["2015"]]}},"locator":"68"}],"schema":"https://github.com/citation-style-language/schema/raw/master/csl-citation.json"} </w:instrText>
      </w:r>
      <w:r>
        <w:fldChar w:fldCharType="separate"/>
      </w:r>
      <w:r w:rsidRPr="0054415D">
        <w:rPr>
          <w:rFonts w:ascii="Calibri" w:hAnsi="Calibri" w:cs="Calibri"/>
          <w:i/>
          <w:iCs/>
          <w:szCs w:val="24"/>
        </w:rPr>
        <w:t>Vegetarische Küche</w:t>
      </w:r>
      <w:r w:rsidRPr="0054415D">
        <w:rPr>
          <w:rFonts w:ascii="Calibri" w:hAnsi="Calibri" w:cs="Calibri"/>
          <w:szCs w:val="24"/>
        </w:rPr>
        <w:t>, 68.</w:t>
      </w:r>
      <w:r>
        <w:fldChar w:fldCharType="end"/>
      </w:r>
    </w:p>
  </w:footnote>
  <w:footnote w:id="306">
    <w:p w14:paraId="57EEAFCA" w14:textId="7C1462EB" w:rsidR="005F78FF" w:rsidRDefault="005F78FF" w:rsidP="005F78FF">
      <w:pPr>
        <w:pStyle w:val="FootnoteText"/>
      </w:pPr>
      <w:r>
        <w:rPr>
          <w:rStyle w:val="FootnoteReference"/>
        </w:rPr>
        <w:footnoteRef/>
      </w:r>
      <w:r>
        <w:t xml:space="preserve"> </w:t>
      </w:r>
      <w:r>
        <w:fldChar w:fldCharType="begin"/>
      </w:r>
      <w:r w:rsidR="006E761D">
        <w:instrText xml:space="preserve"> ADDIN ZOTERO_ITEM CSL_CITATION {"citationID":"GTTHP1u4","properties":{"formattedCitation":"essen &amp; trinken, \\uc0\\u8222{}essen &amp; trinken Spezial: Schnelle K\\uc0\\u252{}che\\uc0\\u8220{}, 53.","plainCitation":"essen &amp; trinken, „essen &amp; trinken Spezial: Schnelle Küche“, 53.","noteIndex":305},"citationItems":[{"id":74,"uris":["http://zotero.org/users/local/usTu59L8/items/WRCCCJZK"],"itemData":{"id":74,"type":"article-journal","collection-title":"essen &amp; trinken","title":"essen &amp; trinken Spezial: Schnelle Küche","volume":"03/2018","editor":[{"family":"essen &amp; trinken","given":""}],"issued":{"date-parts":[["2018"]]}},"locator":"53"}],"schema":"https://github.com/citation-style-language/schema/raw/master/csl-citation.json"} </w:instrText>
      </w:r>
      <w:r>
        <w:fldChar w:fldCharType="separate"/>
      </w:r>
      <w:r w:rsidRPr="00006542">
        <w:rPr>
          <w:rFonts w:ascii="Calibri" w:hAnsi="Calibri" w:cs="Calibri"/>
          <w:szCs w:val="24"/>
        </w:rPr>
        <w:t>essen &amp; trinken, „essen &amp; trinken Spezial: Schnelle Küche“, 53.</w:t>
      </w:r>
      <w:r>
        <w:fldChar w:fldCharType="end"/>
      </w:r>
    </w:p>
  </w:footnote>
  <w:footnote w:id="307">
    <w:p w14:paraId="63E344D7" w14:textId="12915899" w:rsidR="00A018C9" w:rsidRDefault="00A018C9">
      <w:pPr>
        <w:pStyle w:val="FootnoteText"/>
      </w:pPr>
      <w:r>
        <w:rPr>
          <w:rStyle w:val="FootnoteReference"/>
        </w:rPr>
        <w:footnoteRef/>
      </w:r>
      <w:r>
        <w:t xml:space="preserve"> </w:t>
      </w:r>
      <w:r>
        <w:fldChar w:fldCharType="begin"/>
      </w:r>
      <w:r w:rsidR="006E761D">
        <w:instrText xml:space="preserve"> ADDIN ZOTERO_ITEM CSL_CITATION {"citationID":"JJbDpQIi","properties":{"formattedCitation":"\\uc0\\u8222{}ZEITmagazin\\uc0\\u8220{}.","plainCitation":"„ZEITmagazin“.","noteIndex":306},"citationItems":[{"id":96,"uris":["http://zotero.org/users/local/usTu59L8/items/EJMJD2IT"],"itemData":{"id":96,"type":"article-journal","title":"ZEITmagazin"}}],"schema":"https://github.com/citation-style-language/schema/raw/master/csl-citation.json"} </w:instrText>
      </w:r>
      <w:r>
        <w:fldChar w:fldCharType="separate"/>
      </w:r>
      <w:r w:rsidRPr="00A018C9">
        <w:rPr>
          <w:rFonts w:ascii="Calibri" w:hAnsi="Calibri" w:cs="Calibri"/>
          <w:szCs w:val="24"/>
        </w:rPr>
        <w:t>„ZEITmagazin“.</w:t>
      </w:r>
      <w:r>
        <w:fldChar w:fldCharType="end"/>
      </w:r>
    </w:p>
  </w:footnote>
  <w:footnote w:id="308">
    <w:p w14:paraId="7DF18741" w14:textId="7D41C00D" w:rsidR="0095423F" w:rsidRPr="00932277" w:rsidRDefault="0095423F">
      <w:pPr>
        <w:pStyle w:val="FootnoteText"/>
      </w:pPr>
      <w:r>
        <w:rPr>
          <w:rStyle w:val="FootnoteReference"/>
        </w:rPr>
        <w:footnoteRef/>
      </w:r>
      <w:r w:rsidRPr="00932277">
        <w:t xml:space="preserve"> </w:t>
      </w:r>
      <w:r>
        <w:fldChar w:fldCharType="begin"/>
      </w:r>
      <w:r w:rsidR="006E761D">
        <w:instrText xml:space="preserve"> ADDIN ZOTERO_ITEM CSL_CITATION {"citationID":"aKbAYkX9","properties":{"formattedCitation":"\\uc0\\u8222{}ZEITmagazin\\uc0\\u8220{}.","plainCitation":"„ZEITmagazin“.","noteIndex":307},"citationItems":[{"id":96,"uris":["http://zotero.org/users/local/usTu59L8/items/EJMJD2IT"],"itemData":{"id":96,"type":"article-journal","title":"ZEITmagazin"}}],"schema":"https://github.com/citation-style-language/schema/raw/master/csl-citation.json"} </w:instrText>
      </w:r>
      <w:r>
        <w:fldChar w:fldCharType="separate"/>
      </w:r>
      <w:r w:rsidRPr="0095423F">
        <w:rPr>
          <w:rFonts w:ascii="Calibri" w:hAnsi="Calibri" w:cs="Calibri"/>
          <w:szCs w:val="24"/>
        </w:rPr>
        <w:t>„ZEITmagazin“.</w:t>
      </w:r>
      <w:r>
        <w:fldChar w:fldCharType="end"/>
      </w:r>
    </w:p>
  </w:footnote>
  <w:footnote w:id="309">
    <w:p w14:paraId="55194C9B" w14:textId="61700D09" w:rsidR="0069164C" w:rsidRPr="004C005B" w:rsidRDefault="0069164C" w:rsidP="0069164C">
      <w:pPr>
        <w:pStyle w:val="FootnoteText"/>
      </w:pPr>
      <w:r>
        <w:rPr>
          <w:rStyle w:val="FootnoteReference"/>
        </w:rPr>
        <w:footnoteRef/>
      </w:r>
      <w:r w:rsidRPr="004C005B">
        <w:t xml:space="preserve"> </w:t>
      </w:r>
      <w:r>
        <w:fldChar w:fldCharType="begin"/>
      </w:r>
      <w:r w:rsidR="006E761D">
        <w:instrText xml:space="preserve"> ADDIN ZOTERO_ITEM CSL_CITATION {"citationID":"zP22JBxZ","properties":{"formattedCitation":"Raether, {\\i{}Das Beste vom Wochenmarkt neue frische und saisonale Rezepte aus dem ZEIT-Magazin}, 146.","plainCitation":"Raether, Das Beste vom Wochenmarkt neue frische und saisonale Rezepte aus dem ZEIT-Magazin, 146.","noteIndex":308},"citationItems":[{"id":67,"uris":["http://zotero.org/users/local/usTu59L8/items/QLVCWGWT"],"itemData":{"id":67,"type":"book","edition":"Originalausgabe, 1. Auflage","event-place":"München","ISBN":"978-3-7423-0309-7","language":"ger","note":"OCLC: 1011381508","publisher":"riva","publisher-place":"München","source":"Open WorldCat","title":"Das Beste vom Wochenmarkt neue frische und saisonale Rezepte aus dem ZEIT-Magazin","author":[{"family":"Raether","given":"Elisabeth"}],"issued":{"date-parts":[["2017"]]}},"locator":"146"}],"schema":"https://github.com/citation-style-language/schema/raw/master/csl-citation.json"} </w:instrText>
      </w:r>
      <w:r>
        <w:fldChar w:fldCharType="separate"/>
      </w:r>
      <w:r w:rsidRPr="000548F3">
        <w:rPr>
          <w:rFonts w:ascii="Calibri" w:hAnsi="Calibri" w:cs="Calibri"/>
          <w:szCs w:val="24"/>
        </w:rPr>
        <w:t xml:space="preserve">Raether, </w:t>
      </w:r>
      <w:r w:rsidRPr="000548F3">
        <w:rPr>
          <w:rFonts w:ascii="Calibri" w:hAnsi="Calibri" w:cs="Calibri"/>
          <w:i/>
          <w:iCs/>
          <w:szCs w:val="24"/>
        </w:rPr>
        <w:t>Das Beste vom Wochenmarkt neue frische und saisonale Rezepte aus dem ZEIT-Magazin</w:t>
      </w:r>
      <w:r w:rsidRPr="000548F3">
        <w:rPr>
          <w:rFonts w:ascii="Calibri" w:hAnsi="Calibri" w:cs="Calibri"/>
          <w:szCs w:val="24"/>
        </w:rPr>
        <w:t>, 146.</w:t>
      </w:r>
      <w:r>
        <w:fldChar w:fldCharType="end"/>
      </w:r>
    </w:p>
  </w:footnote>
  <w:footnote w:id="310">
    <w:p w14:paraId="469CAF53" w14:textId="7466906C" w:rsidR="0069164C" w:rsidRDefault="0069164C" w:rsidP="0069164C">
      <w:pPr>
        <w:pStyle w:val="FootnoteText"/>
      </w:pPr>
      <w:r>
        <w:rPr>
          <w:rStyle w:val="FootnoteReference"/>
        </w:rPr>
        <w:footnoteRef/>
      </w:r>
      <w:r>
        <w:t xml:space="preserve"> </w:t>
      </w:r>
      <w:r>
        <w:fldChar w:fldCharType="begin"/>
      </w:r>
      <w:r w:rsidR="006E761D">
        <w:instrText xml:space="preserve"> ADDIN ZOTERO_ITEM CSL_CITATION {"citationID":"RL4wCDV7","properties":{"formattedCitation":"Raether, {\\i{}Wochenmarkt}, 191.","plainCitation":"Raether, Wochenmarkt, 191.","noteIndex":309},"citationItems":[{"id":66,"uris":["http://zotero.org/users/local/usTu59L8/items/CLFEECBQ"],"itemData":{"id":66,"type":"book","edition":"2. Aufl","event-place":"Berlin","ISBN":"978-3-8270-1259-3","language":"ger","number-of-pages":"207","publisher":"Berlin Verlag","publisher-place":"Berlin","source":"K10plus ISBN","title":"Wochenmarkt: Die frischen, einfachen Rezepte aus dem Zeit Magazin","title-short":"Wochenmarkt","author":[{"family":"Raether","given":"Elisabeth"}],"issued":{"date-parts":[["2014"]]}},"locator":"191"}],"schema":"https://github.com/citation-style-language/schema/raw/master/csl-citation.json"} </w:instrText>
      </w:r>
      <w:r>
        <w:fldChar w:fldCharType="separate"/>
      </w:r>
      <w:r w:rsidR="0091679F" w:rsidRPr="0091679F">
        <w:rPr>
          <w:rFonts w:ascii="Calibri" w:hAnsi="Calibri" w:cs="Calibri"/>
          <w:szCs w:val="24"/>
        </w:rPr>
        <w:t xml:space="preserve">Raether, </w:t>
      </w:r>
      <w:r w:rsidR="0091679F" w:rsidRPr="0091679F">
        <w:rPr>
          <w:rFonts w:ascii="Calibri" w:hAnsi="Calibri" w:cs="Calibri"/>
          <w:i/>
          <w:iCs/>
          <w:szCs w:val="24"/>
        </w:rPr>
        <w:t>Wochenmarkt</w:t>
      </w:r>
      <w:r w:rsidR="0091679F" w:rsidRPr="0091679F">
        <w:rPr>
          <w:rFonts w:ascii="Calibri" w:hAnsi="Calibri" w:cs="Calibri"/>
          <w:szCs w:val="24"/>
        </w:rPr>
        <w:t>, 191.</w:t>
      </w:r>
      <w:r>
        <w:fldChar w:fldCharType="end"/>
      </w:r>
    </w:p>
  </w:footnote>
  <w:footnote w:id="311">
    <w:p w14:paraId="456B4D93" w14:textId="3E5B59B1" w:rsidR="0062184C" w:rsidRDefault="0062184C" w:rsidP="0062184C">
      <w:pPr>
        <w:pStyle w:val="FootnoteText"/>
      </w:pPr>
      <w:r>
        <w:rPr>
          <w:rStyle w:val="FootnoteReference"/>
        </w:rPr>
        <w:footnoteRef/>
      </w:r>
      <w:r>
        <w:t xml:space="preserve"> </w:t>
      </w:r>
      <w:r>
        <w:fldChar w:fldCharType="begin"/>
      </w:r>
      <w:r w:rsidR="006E761D">
        <w:instrText xml:space="preserve"> ADDIN ZOTERO_ITEM CSL_CITATION {"citationID":"5Zl0SNft","properties":{"formattedCitation":"S\\uc0\\u228{}lzer, {\\i{}Die echte Jeden-Tag-K\\uc0\\u252{}che}, 70.","plainCitation":"Sälzer, Die echte Jeden-Tag-Küche, 70.","noteIndex":310},"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70"}],"schema":"https://github.com/citation-style-language/schema/raw/master/csl-citation.json"} </w:instrText>
      </w:r>
      <w:r>
        <w:fldChar w:fldCharType="separate"/>
      </w:r>
      <w:r w:rsidR="0091679F" w:rsidRPr="0091679F">
        <w:rPr>
          <w:rFonts w:ascii="Calibri" w:hAnsi="Calibri" w:cs="Calibri"/>
          <w:szCs w:val="24"/>
        </w:rPr>
        <w:t xml:space="preserve">Sälzer, </w:t>
      </w:r>
      <w:r w:rsidR="0091679F" w:rsidRPr="0091679F">
        <w:rPr>
          <w:rFonts w:ascii="Calibri" w:hAnsi="Calibri" w:cs="Calibri"/>
          <w:i/>
          <w:iCs/>
          <w:szCs w:val="24"/>
        </w:rPr>
        <w:t>Die echte Jeden-Tag-Küche</w:t>
      </w:r>
      <w:r w:rsidR="0091679F" w:rsidRPr="0091679F">
        <w:rPr>
          <w:rFonts w:ascii="Calibri" w:hAnsi="Calibri" w:cs="Calibri"/>
          <w:szCs w:val="24"/>
        </w:rPr>
        <w:t>, 70.</w:t>
      </w:r>
      <w:r>
        <w:fldChar w:fldCharType="end"/>
      </w:r>
    </w:p>
  </w:footnote>
  <w:footnote w:id="312">
    <w:p w14:paraId="695696BF" w14:textId="6EC6393D" w:rsidR="0095423F" w:rsidRPr="00E42605" w:rsidRDefault="0095423F">
      <w:pPr>
        <w:pStyle w:val="FootnoteText"/>
      </w:pPr>
      <w:r>
        <w:rPr>
          <w:rStyle w:val="FootnoteReference"/>
        </w:rPr>
        <w:footnoteRef/>
      </w:r>
      <w:r w:rsidRPr="00E42605">
        <w:t xml:space="preserve"> </w:t>
      </w:r>
      <w:r>
        <w:fldChar w:fldCharType="begin"/>
      </w:r>
      <w:r w:rsidR="006E761D">
        <w:instrText xml:space="preserve"> ADDIN ZOTERO_ITEM CSL_CITATION {"citationID":"1oYpMCSR","properties":{"formattedCitation":"\\uc0\\u8222{}ZEITmagazin\\uc0\\u8220{}.","plainCitation":"„ZEITmagazin“.","noteIndex":311},"citationItems":[{"id":96,"uris":["http://zotero.org/users/local/usTu59L8/items/EJMJD2IT"],"itemData":{"id":96,"type":"article-journal","title":"ZEITmagazin"}}],"schema":"https://github.com/citation-style-language/schema/raw/master/csl-citation.json"} </w:instrText>
      </w:r>
      <w:r>
        <w:fldChar w:fldCharType="separate"/>
      </w:r>
      <w:r w:rsidRPr="00E42605">
        <w:rPr>
          <w:rFonts w:ascii="Calibri" w:hAnsi="Calibri" w:cs="Calibri"/>
          <w:szCs w:val="24"/>
        </w:rPr>
        <w:t>„ZEITmagazin“.</w:t>
      </w:r>
      <w:r>
        <w:fldChar w:fldCharType="end"/>
      </w:r>
    </w:p>
  </w:footnote>
  <w:footnote w:id="313">
    <w:p w14:paraId="184F05CC" w14:textId="73A0C306" w:rsidR="00E42605" w:rsidRDefault="00E42605" w:rsidP="00E42605">
      <w:pPr>
        <w:pStyle w:val="FootnoteText"/>
      </w:pPr>
      <w:r>
        <w:rPr>
          <w:rStyle w:val="FootnoteReference"/>
        </w:rPr>
        <w:footnoteRef/>
      </w:r>
      <w:r>
        <w:t xml:space="preserve"> </w:t>
      </w:r>
      <w:r>
        <w:fldChar w:fldCharType="begin"/>
      </w:r>
      <w:r w:rsidR="006E761D">
        <w:instrText xml:space="preserve"> ADDIN ZOTERO_ITEM CSL_CITATION {"citationID":"Iyj40BQc","properties":{"formattedCitation":"S\\uc0\\u228{}lzer, {\\i{}Die echte Jeden-Tag-K\\uc0\\u252{}che}, 71.","plainCitation":"Sälzer, Die echte Jeden-Tag-Küche, 71.","noteIndex":312},"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71"}],"schema":"https://github.com/citation-style-language/schema/raw/master/csl-citation.json"} </w:instrText>
      </w:r>
      <w:r>
        <w:fldChar w:fldCharType="separate"/>
      </w:r>
      <w:r w:rsidR="0091679F" w:rsidRPr="0091679F">
        <w:rPr>
          <w:rFonts w:ascii="Calibri" w:hAnsi="Calibri" w:cs="Calibri"/>
          <w:szCs w:val="24"/>
        </w:rPr>
        <w:t xml:space="preserve">Sälzer, </w:t>
      </w:r>
      <w:r w:rsidR="0091679F" w:rsidRPr="0091679F">
        <w:rPr>
          <w:rFonts w:ascii="Calibri" w:hAnsi="Calibri" w:cs="Calibri"/>
          <w:i/>
          <w:iCs/>
          <w:szCs w:val="24"/>
        </w:rPr>
        <w:t>Die echte Jeden-Tag-Küche</w:t>
      </w:r>
      <w:r w:rsidR="0091679F" w:rsidRPr="0091679F">
        <w:rPr>
          <w:rFonts w:ascii="Calibri" w:hAnsi="Calibri" w:cs="Calibri"/>
          <w:szCs w:val="24"/>
        </w:rPr>
        <w:t>, 71.</w:t>
      </w:r>
      <w:r>
        <w:fldChar w:fldCharType="end"/>
      </w:r>
    </w:p>
  </w:footnote>
  <w:footnote w:id="314">
    <w:p w14:paraId="1B0E7601" w14:textId="64110812" w:rsidR="004C4F87" w:rsidRPr="00824F81" w:rsidRDefault="004C4F87">
      <w:pPr>
        <w:pStyle w:val="FootnoteText"/>
        <w:rPr>
          <w:lang w:val="en-US"/>
        </w:rPr>
      </w:pPr>
      <w:r>
        <w:rPr>
          <w:rStyle w:val="FootnoteReference"/>
        </w:rPr>
        <w:footnoteRef/>
      </w:r>
      <w:r w:rsidRPr="00824F81">
        <w:rPr>
          <w:lang w:val="en-US"/>
        </w:rPr>
        <w:t xml:space="preserve"> </w:t>
      </w:r>
      <w:r>
        <w:fldChar w:fldCharType="begin"/>
      </w:r>
      <w:r w:rsidR="006E761D">
        <w:rPr>
          <w:lang w:val="en-US"/>
        </w:rPr>
        <w:instrText xml:space="preserve"> ADDIN ZOTERO_ITEM CSL_CITATION {"citationID":"CQLzrypD","properties":{"formattedCitation":"Tattoria la Vialla, {\\i{}Le Ricette di Giuliana}, 96.","plainCitation":"Tattoria la Vialla, Le Ricette di Giuliana, 96.","noteIndex":313},"citationItems":[{"id":4,"uris":["http://zotero.org/users/local/usTu59L8/items/VF7XUTXF"],"itemData":{"id":4,"type":"book","title":"Le Ricette di Giuliana","editor":[{"family":"Tattoria la Vialla","given":""}]},"locator":"96"}],"schema":"https://github.com/citation-style-language/schema/raw/master/csl-citation.json"} </w:instrText>
      </w:r>
      <w:r>
        <w:fldChar w:fldCharType="separate"/>
      </w:r>
      <w:r w:rsidRPr="00824F81">
        <w:rPr>
          <w:rFonts w:ascii="Calibri" w:hAnsi="Calibri" w:cs="Calibri"/>
          <w:szCs w:val="24"/>
          <w:lang w:val="en-US"/>
        </w:rPr>
        <w:t xml:space="preserve">Tattoria la Vialla, </w:t>
      </w:r>
      <w:r w:rsidRPr="00824F81">
        <w:rPr>
          <w:rFonts w:ascii="Calibri" w:hAnsi="Calibri" w:cs="Calibri"/>
          <w:i/>
          <w:iCs/>
          <w:szCs w:val="24"/>
          <w:lang w:val="en-US"/>
        </w:rPr>
        <w:t>Le Ricette di Giuliana</w:t>
      </w:r>
      <w:r w:rsidRPr="00824F81">
        <w:rPr>
          <w:rFonts w:ascii="Calibri" w:hAnsi="Calibri" w:cs="Calibri"/>
          <w:szCs w:val="24"/>
          <w:lang w:val="en-US"/>
        </w:rPr>
        <w:t>, 96.</w:t>
      </w:r>
      <w:r>
        <w:fldChar w:fldCharType="end"/>
      </w:r>
    </w:p>
  </w:footnote>
  <w:footnote w:id="315">
    <w:p w14:paraId="3CB3471B" w14:textId="55612582" w:rsidR="003F0090" w:rsidRPr="009F048D" w:rsidRDefault="003F0090" w:rsidP="003F0090">
      <w:pPr>
        <w:pStyle w:val="FootnoteText"/>
      </w:pPr>
      <w:r>
        <w:rPr>
          <w:rStyle w:val="FootnoteReference"/>
        </w:rPr>
        <w:footnoteRef/>
      </w:r>
      <w:r w:rsidRPr="009F048D">
        <w:t xml:space="preserve"> </w:t>
      </w:r>
      <w:r>
        <w:fldChar w:fldCharType="begin"/>
      </w:r>
      <w:r w:rsidR="006E761D">
        <w:instrText xml:space="preserve"> ADDIN ZOTERO_ITEM CSL_CITATION {"citationID":"cu6wuqFj","properties":{"formattedCitation":"Pirou\\uc0\\u233{}, {\\i{}Die echte franz\\uc0\\u246{}sische K\\uc0\\u252{}che}, 117.","plainCitation":"Piroué, Die echte französische Küche, 117.","noteIndex":314},"citationItems":[{"id":5,"uris":["http://zotero.org/users/local/usTu59L8/items/9D429KMD"],"itemData":{"id":5,"type":"book","edition":"6. Aufl","event-place":"München","ISBN":"978-3-7742-1540-5","language":"ger","number-of-pages":"280","publisher":"Gräfe und Unzer","publisher-place":"München","source":"K10plus ISBN","title":"Die echte französische Küche: typische Rezepte und kulinarische Impressionen aus allen Regionen","title-short":"Die echte französische Küche","author":[{"family":"Piroué","given":"Susi"}],"issued":{"date-parts":[["2001"]]}},"locator":"117"}],"schema":"https://github.com/citation-style-language/schema/raw/master/csl-citation.json"} </w:instrText>
      </w:r>
      <w:r>
        <w:fldChar w:fldCharType="separate"/>
      </w:r>
      <w:r w:rsidR="0091679F" w:rsidRPr="0091679F">
        <w:rPr>
          <w:rFonts w:ascii="Calibri" w:hAnsi="Calibri" w:cs="Calibri"/>
          <w:szCs w:val="24"/>
        </w:rPr>
        <w:t xml:space="preserve">Piroué, </w:t>
      </w:r>
      <w:r w:rsidR="0091679F" w:rsidRPr="0091679F">
        <w:rPr>
          <w:rFonts w:ascii="Calibri" w:hAnsi="Calibri" w:cs="Calibri"/>
          <w:i/>
          <w:iCs/>
          <w:szCs w:val="24"/>
        </w:rPr>
        <w:t>Die echte französische Küche</w:t>
      </w:r>
      <w:r w:rsidR="0091679F" w:rsidRPr="0091679F">
        <w:rPr>
          <w:rFonts w:ascii="Calibri" w:hAnsi="Calibri" w:cs="Calibri"/>
          <w:szCs w:val="24"/>
        </w:rPr>
        <w:t>, 117.</w:t>
      </w:r>
      <w:r>
        <w:fldChar w:fldCharType="end"/>
      </w:r>
    </w:p>
  </w:footnote>
  <w:footnote w:id="316">
    <w:p w14:paraId="44BBA974" w14:textId="20D81C33" w:rsidR="003F0090" w:rsidRDefault="003F0090" w:rsidP="003F0090">
      <w:pPr>
        <w:pStyle w:val="FootnoteText"/>
      </w:pPr>
      <w:r>
        <w:rPr>
          <w:rStyle w:val="FootnoteReference"/>
        </w:rPr>
        <w:footnoteRef/>
      </w:r>
      <w:r>
        <w:t xml:space="preserve"> </w:t>
      </w:r>
      <w:r>
        <w:fldChar w:fldCharType="begin"/>
      </w:r>
      <w:r w:rsidR="006E761D">
        <w:instrText xml:space="preserve"> ADDIN ZOTERO_ITEM CSL_CITATION {"citationID":"BSxx9LgN","properties":{"formattedCitation":"Raether, {\\i{}Das Beste vom Wochenmarkt neue frische und saisonale Rezepte aus dem ZEIT-Magazin}, 206.","plainCitation":"Raether, Das Beste vom Wochenmarkt neue frische und saisonale Rezepte aus dem ZEIT-Magazin, 206.","noteIndex":315},"citationItems":[{"id":67,"uris":["http://zotero.org/users/local/usTu59L8/items/QLVCWGWT"],"itemData":{"id":67,"type":"book","edition":"Originalausgabe, 1. Auflage","event-place":"München","ISBN":"978-3-7423-0309-7","language":"ger","note":"OCLC: 1011381508","publisher":"riva","publisher-place":"München","source":"Open WorldCat","title":"Das Beste vom Wochenmarkt neue frische und saisonale Rezepte aus dem ZEIT-Magazin","author":[{"family":"Raether","given":"Elisabeth"}],"issued":{"date-parts":[["2017"]]}},"locator":"206"}],"schema":"https://github.com/citation-style-language/schema/raw/master/csl-citation.json"} </w:instrText>
      </w:r>
      <w:r>
        <w:fldChar w:fldCharType="separate"/>
      </w:r>
      <w:r w:rsidRPr="00EC6CAA">
        <w:rPr>
          <w:rFonts w:ascii="Calibri" w:hAnsi="Calibri" w:cs="Calibri"/>
          <w:szCs w:val="24"/>
        </w:rPr>
        <w:t xml:space="preserve">Raether, </w:t>
      </w:r>
      <w:r w:rsidRPr="00EC6CAA">
        <w:rPr>
          <w:rFonts w:ascii="Calibri" w:hAnsi="Calibri" w:cs="Calibri"/>
          <w:i/>
          <w:iCs/>
          <w:szCs w:val="24"/>
        </w:rPr>
        <w:t>Das Beste vom Wochenmarkt neue frische und saisonale Rezepte aus dem ZEIT-Magazin</w:t>
      </w:r>
      <w:r w:rsidRPr="00EC6CAA">
        <w:rPr>
          <w:rFonts w:ascii="Calibri" w:hAnsi="Calibri" w:cs="Calibri"/>
          <w:szCs w:val="24"/>
        </w:rPr>
        <w:t>, 206.</w:t>
      </w:r>
      <w:r>
        <w:fldChar w:fldCharType="end"/>
      </w:r>
    </w:p>
  </w:footnote>
  <w:footnote w:id="317">
    <w:p w14:paraId="6E60AE64" w14:textId="799A83F2" w:rsidR="003F0090" w:rsidRDefault="003F0090" w:rsidP="003F0090">
      <w:pPr>
        <w:pStyle w:val="FootnoteText"/>
      </w:pPr>
      <w:r>
        <w:rPr>
          <w:rStyle w:val="FootnoteReference"/>
        </w:rPr>
        <w:footnoteRef/>
      </w:r>
      <w:r>
        <w:t xml:space="preserve"> </w:t>
      </w:r>
      <w:r>
        <w:fldChar w:fldCharType="begin"/>
      </w:r>
      <w:r w:rsidR="006E761D">
        <w:instrText xml:space="preserve"> ADDIN ZOTERO_ITEM CSL_CITATION {"citationID":"TuXGESrz","properties":{"formattedCitation":"Raether, {\\i{}Wochenmarkt}, 193.","plainCitation":"Raether, Wochenmarkt, 193.","noteIndex":316},"citationItems":[{"id":66,"uris":["http://zotero.org/users/local/usTu59L8/items/CLFEECBQ"],"itemData":{"id":66,"type":"book","edition":"2. Aufl","event-place":"Berlin","ISBN":"978-3-8270-1259-3","language":"ger","number-of-pages":"207","publisher":"Berlin Verlag","publisher-place":"Berlin","source":"K10plus ISBN","title":"Wochenmarkt: Die frischen, einfachen Rezepte aus dem Zeit Magazin","title-short":"Wochenmarkt","author":[{"family":"Raether","given":"Elisabeth"}],"issued":{"date-parts":[["2014"]]}},"locator":"193"}],"schema":"https://github.com/citation-style-language/schema/raw/master/csl-citation.json"} </w:instrText>
      </w:r>
      <w:r>
        <w:fldChar w:fldCharType="separate"/>
      </w:r>
      <w:r w:rsidRPr="00BB3E7D">
        <w:rPr>
          <w:rFonts w:ascii="Calibri" w:hAnsi="Calibri" w:cs="Calibri"/>
          <w:szCs w:val="24"/>
        </w:rPr>
        <w:t xml:space="preserve">Raether, </w:t>
      </w:r>
      <w:r w:rsidRPr="00BB3E7D">
        <w:rPr>
          <w:rFonts w:ascii="Calibri" w:hAnsi="Calibri" w:cs="Calibri"/>
          <w:i/>
          <w:iCs/>
          <w:szCs w:val="24"/>
        </w:rPr>
        <w:t>Wochenmarkt</w:t>
      </w:r>
      <w:r w:rsidRPr="00BB3E7D">
        <w:rPr>
          <w:rFonts w:ascii="Calibri" w:hAnsi="Calibri" w:cs="Calibri"/>
          <w:szCs w:val="24"/>
        </w:rPr>
        <w:t>, 193.</w:t>
      </w:r>
      <w:r>
        <w:fldChar w:fldCharType="end"/>
      </w:r>
    </w:p>
  </w:footnote>
  <w:footnote w:id="318">
    <w:p w14:paraId="0A62212D" w14:textId="1603A43D" w:rsidR="00433E9E" w:rsidRDefault="00433E9E" w:rsidP="00433E9E">
      <w:pPr>
        <w:pStyle w:val="FootnoteText"/>
      </w:pPr>
      <w:r>
        <w:rPr>
          <w:rStyle w:val="FootnoteReference"/>
        </w:rPr>
        <w:footnoteRef/>
      </w:r>
      <w:r>
        <w:t xml:space="preserve"> </w:t>
      </w:r>
      <w:r>
        <w:fldChar w:fldCharType="begin"/>
      </w:r>
      <w:r w:rsidR="006E761D">
        <w:instrText xml:space="preserve"> ADDIN ZOTERO_ITEM CSL_CITATION {"citationID":"4FuRP0DA","properties":{"formattedCitation":"Likidis-K\\uc0\\u246{}nigsfeld, Brauner, und Werz-Kovacs, {\\i{}Griechenland Originalrezepte und Interessantes \\uc0\\u252{}ber Land und Leute}, 50.","plainCitation":"Likidis-Königsfeld, Brauner, und Werz-Kovacs, Griechenland Originalrezepte und Interessantes über Land und Leute, 50.","noteIndex":317},"citationItems":[{"id":21,"uris":["http://zotero.org/users/local/usTu59L8/items/5J8T6KEU"],"itemData":{"id":21,"type":"book","edition":"Sonderausg. der Orig.-Ausg. von 1994, 1. Aufl","event-place":"München","ISBN":"978-3-7742-6443-4","language":"ger","note":"OCLC: 76556261","publisher":"Gräfe und Unzer","publisher-place":"München","source":"Open WorldCat","title":"Griechenland Originalrezepte und Interessantes über Land und Leute","author":[{"family":"Likidis-Königsfeld","given":"Kristina"},{"family":"Brauner","given":"Michael"},{"family":"Werz-Kovacs","given":"Stephanie","dropping-particle":"von"}],"issued":{"date-parts":[["2004"]]}},"locator":"50"}],"schema":"https://github.com/citation-style-language/schema/raw/master/csl-citation.json"} </w:instrText>
      </w:r>
      <w:r>
        <w:fldChar w:fldCharType="separate"/>
      </w:r>
      <w:r w:rsidR="0091679F" w:rsidRPr="0091679F">
        <w:rPr>
          <w:rFonts w:ascii="Calibri" w:hAnsi="Calibri" w:cs="Calibri"/>
          <w:szCs w:val="24"/>
        </w:rPr>
        <w:t xml:space="preserve">Likidis-Königsfeld, Brauner, und Werz-Kovacs, </w:t>
      </w:r>
      <w:r w:rsidR="0091679F" w:rsidRPr="0091679F">
        <w:rPr>
          <w:rFonts w:ascii="Calibri" w:hAnsi="Calibri" w:cs="Calibri"/>
          <w:i/>
          <w:iCs/>
          <w:szCs w:val="24"/>
        </w:rPr>
        <w:t>Griechenland Originalrezepte und Interessantes über Land und Leute</w:t>
      </w:r>
      <w:r w:rsidR="0091679F" w:rsidRPr="0091679F">
        <w:rPr>
          <w:rFonts w:ascii="Calibri" w:hAnsi="Calibri" w:cs="Calibri"/>
          <w:szCs w:val="24"/>
        </w:rPr>
        <w:t>, 50.</w:t>
      </w:r>
      <w:r>
        <w:fldChar w:fldCharType="end"/>
      </w:r>
    </w:p>
  </w:footnote>
  <w:footnote w:id="319">
    <w:p w14:paraId="1B04690C" w14:textId="4288FA84" w:rsidR="008E7CA1" w:rsidRDefault="008E7CA1">
      <w:pPr>
        <w:pStyle w:val="FootnoteText"/>
      </w:pPr>
      <w:r>
        <w:rPr>
          <w:rStyle w:val="FootnoteReference"/>
        </w:rPr>
        <w:footnoteRef/>
      </w:r>
      <w:r>
        <w:t xml:space="preserve"> </w:t>
      </w:r>
      <w:r>
        <w:fldChar w:fldCharType="begin"/>
      </w:r>
      <w:r w:rsidR="006E761D">
        <w:instrText xml:space="preserve"> ADDIN ZOTERO_ITEM CSL_CITATION {"citationID":"OwDWGTHm","properties":{"formattedCitation":"Sodha und Loftus, {\\i{}Indisch vegetarisch}, 47.","plainCitation":"Sodha und Loftus, Indisch vegetarisch, 47.","noteIndex":318},"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47"}],"schema":"https://github.com/citation-style-language/schema/raw/master/csl-citation.json"} </w:instrText>
      </w:r>
      <w:r>
        <w:fldChar w:fldCharType="separate"/>
      </w:r>
      <w:r w:rsidRPr="008E7CA1">
        <w:rPr>
          <w:rFonts w:ascii="Calibri" w:hAnsi="Calibri" w:cs="Calibri"/>
          <w:szCs w:val="24"/>
        </w:rPr>
        <w:t xml:space="preserve">Sodha und Loftus, </w:t>
      </w:r>
      <w:r w:rsidRPr="008E7CA1">
        <w:rPr>
          <w:rFonts w:ascii="Calibri" w:hAnsi="Calibri" w:cs="Calibri"/>
          <w:i/>
          <w:iCs/>
          <w:szCs w:val="24"/>
        </w:rPr>
        <w:t>Indisch vegetarisch</w:t>
      </w:r>
      <w:r w:rsidRPr="008E7CA1">
        <w:rPr>
          <w:rFonts w:ascii="Calibri" w:hAnsi="Calibri" w:cs="Calibri"/>
          <w:szCs w:val="24"/>
        </w:rPr>
        <w:t>, 47.</w:t>
      </w:r>
      <w:r>
        <w:fldChar w:fldCharType="end"/>
      </w:r>
    </w:p>
  </w:footnote>
  <w:footnote w:id="320">
    <w:p w14:paraId="708F5C86" w14:textId="640615B7" w:rsidR="00F529CB" w:rsidRDefault="00F529CB" w:rsidP="00F529CB">
      <w:pPr>
        <w:pStyle w:val="FootnoteText"/>
      </w:pPr>
      <w:r>
        <w:rPr>
          <w:rStyle w:val="FootnoteReference"/>
        </w:rPr>
        <w:footnoteRef/>
      </w:r>
      <w:r>
        <w:t xml:space="preserve"> </w:t>
      </w:r>
      <w:r>
        <w:fldChar w:fldCharType="begin"/>
      </w:r>
      <w:r w:rsidR="006E761D">
        <w:instrText xml:space="preserve"> ADDIN ZOTERO_ITEM CSL_CITATION {"citationID":"Tik31wq2","properties":{"formattedCitation":"\\uc0\\u8222{}ZEITmagazin\\uc0\\u8220{}.","plainCitation":"„ZEITmagazin“.","noteIndex":319},"citationItems":[{"id":96,"uris":["http://zotero.org/users/local/usTu59L8/items/EJMJD2IT"],"itemData":{"id":96,"type":"article-journal","title":"ZEITmagazin"}}],"schema":"https://github.com/citation-style-language/schema/raw/master/csl-citation.json"} </w:instrText>
      </w:r>
      <w:r>
        <w:fldChar w:fldCharType="separate"/>
      </w:r>
      <w:r w:rsidRPr="00717B2D">
        <w:rPr>
          <w:rFonts w:ascii="Calibri" w:hAnsi="Calibri" w:cs="Calibri"/>
          <w:szCs w:val="24"/>
        </w:rPr>
        <w:t>„ZEITmagazin“.</w:t>
      </w:r>
      <w:r>
        <w:fldChar w:fldCharType="end"/>
      </w:r>
    </w:p>
  </w:footnote>
  <w:footnote w:id="321">
    <w:p w14:paraId="46DD7C3D" w14:textId="37B0C49B" w:rsidR="00F529CB" w:rsidRDefault="00F529CB" w:rsidP="00F529CB">
      <w:pPr>
        <w:pStyle w:val="FootnoteText"/>
      </w:pPr>
      <w:r>
        <w:rPr>
          <w:rStyle w:val="FootnoteReference"/>
        </w:rPr>
        <w:footnoteRef/>
      </w:r>
      <w:r>
        <w:t xml:space="preserve"> </w:t>
      </w:r>
      <w:r>
        <w:fldChar w:fldCharType="begin"/>
      </w:r>
      <w:r w:rsidR="006E761D">
        <w:instrText xml:space="preserve"> ADDIN ZOTERO_ITEM CSL_CITATION {"citationID":"A1unkFZ7","properties":{"formattedCitation":"S\\uc0\\u228{}lzer, {\\i{}Die echte Jeden-Tag-K\\uc0\\u252{}che}, 74.","plainCitation":"Sälzer, Die echte Jeden-Tag-Küche, 74.","noteIndex":320},"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74"}],"schema":"https://github.com/citation-style-language/schema/raw/master/csl-citation.json"} </w:instrText>
      </w:r>
      <w:r>
        <w:fldChar w:fldCharType="separate"/>
      </w:r>
      <w:r w:rsidRPr="009656E0">
        <w:rPr>
          <w:rFonts w:ascii="Calibri" w:hAnsi="Calibri" w:cs="Calibri"/>
          <w:szCs w:val="24"/>
        </w:rPr>
        <w:t xml:space="preserve">Sälzer, </w:t>
      </w:r>
      <w:r w:rsidRPr="009656E0">
        <w:rPr>
          <w:rFonts w:ascii="Calibri" w:hAnsi="Calibri" w:cs="Calibri"/>
          <w:i/>
          <w:iCs/>
          <w:szCs w:val="24"/>
        </w:rPr>
        <w:t>Die echte Jeden-Tag-Küche</w:t>
      </w:r>
      <w:r w:rsidRPr="009656E0">
        <w:rPr>
          <w:rFonts w:ascii="Calibri" w:hAnsi="Calibri" w:cs="Calibri"/>
          <w:szCs w:val="24"/>
        </w:rPr>
        <w:t>, 74.</w:t>
      </w:r>
      <w:r>
        <w:fldChar w:fldCharType="end"/>
      </w:r>
    </w:p>
  </w:footnote>
  <w:footnote w:id="322">
    <w:p w14:paraId="58BE5498" w14:textId="13F517AA" w:rsidR="00D14734" w:rsidRDefault="00D14734" w:rsidP="00D14734">
      <w:pPr>
        <w:pStyle w:val="FootnoteText"/>
      </w:pPr>
      <w:r>
        <w:rPr>
          <w:rStyle w:val="FootnoteReference"/>
        </w:rPr>
        <w:footnoteRef/>
      </w:r>
      <w:r>
        <w:t xml:space="preserve"> </w:t>
      </w:r>
      <w:r>
        <w:fldChar w:fldCharType="begin"/>
      </w:r>
      <w:r w:rsidR="006E761D">
        <w:instrText xml:space="preserve"> ADDIN ZOTERO_ITEM CSL_CITATION {"citationID":"eYApbKUQ","properties":{"formattedCitation":"Raether, {\\i{}Wochenmarkt}, 189.","plainCitation":"Raether, Wochenmarkt, 189.","noteIndex":321},"citationItems":[{"id":66,"uris":["http://zotero.org/users/local/usTu59L8/items/CLFEECBQ"],"itemData":{"id":66,"type":"book","edition":"2. Aufl","event-place":"Berlin","ISBN":"978-3-8270-1259-3","language":"ger","number-of-pages":"207","publisher":"Berlin Verlag","publisher-place":"Berlin","source":"K10plus ISBN","title":"Wochenmarkt: Die frischen, einfachen Rezepte aus dem Zeit Magazin","title-short":"Wochenmarkt","author":[{"family":"Raether","given":"Elisabeth"}],"issued":{"date-parts":[["2014"]]}},"locator":"189"}],"schema":"https://github.com/citation-style-language/schema/raw/master/csl-citation.json"} </w:instrText>
      </w:r>
      <w:r>
        <w:fldChar w:fldCharType="separate"/>
      </w:r>
      <w:r w:rsidRPr="003C33D6">
        <w:rPr>
          <w:rFonts w:ascii="Calibri" w:hAnsi="Calibri" w:cs="Calibri"/>
          <w:szCs w:val="24"/>
        </w:rPr>
        <w:t xml:space="preserve">Raether, </w:t>
      </w:r>
      <w:r w:rsidRPr="003C33D6">
        <w:rPr>
          <w:rFonts w:ascii="Calibri" w:hAnsi="Calibri" w:cs="Calibri"/>
          <w:i/>
          <w:iCs/>
          <w:szCs w:val="24"/>
        </w:rPr>
        <w:t>Wochenmarkt</w:t>
      </w:r>
      <w:r w:rsidRPr="003C33D6">
        <w:rPr>
          <w:rFonts w:ascii="Calibri" w:hAnsi="Calibri" w:cs="Calibri"/>
          <w:szCs w:val="24"/>
        </w:rPr>
        <w:t>, 189.</w:t>
      </w:r>
      <w:r>
        <w:fldChar w:fldCharType="end"/>
      </w:r>
    </w:p>
  </w:footnote>
  <w:footnote w:id="323">
    <w:p w14:paraId="42B6F7F0" w14:textId="32952D79" w:rsidR="00534E56" w:rsidRDefault="00534E56" w:rsidP="00534E56">
      <w:pPr>
        <w:pStyle w:val="FootnoteText"/>
      </w:pPr>
      <w:r>
        <w:rPr>
          <w:rStyle w:val="FootnoteReference"/>
        </w:rPr>
        <w:footnoteRef/>
      </w:r>
      <w:r>
        <w:t xml:space="preserve"> </w:t>
      </w:r>
      <w:r>
        <w:fldChar w:fldCharType="begin"/>
      </w:r>
      <w:r w:rsidR="006E761D">
        <w:instrText xml:space="preserve"> ADDIN ZOTERO_ITEM CSL_CITATION {"citationID":"v8vd1XvT","properties":{"formattedCitation":"\\uc0\\u8222{}ZEITmagazin\\uc0\\u8220{}.","plainCitation":"„ZEITmagazin“.","noteIndex":322},"citationItems":[{"id":96,"uris":["http://zotero.org/users/local/usTu59L8/items/EJMJD2IT"],"itemData":{"id":96,"type":"article-journal","title":"ZEITmagazin"}}],"schema":"https://github.com/citation-style-language/schema/raw/master/csl-citation.json"} </w:instrText>
      </w:r>
      <w:r>
        <w:fldChar w:fldCharType="separate"/>
      </w:r>
      <w:r w:rsidRPr="00982515">
        <w:rPr>
          <w:rFonts w:ascii="Calibri" w:hAnsi="Calibri" w:cs="Calibri"/>
          <w:szCs w:val="24"/>
        </w:rPr>
        <w:t>„ZEITmagazin“.</w:t>
      </w:r>
      <w:r>
        <w:fldChar w:fldCharType="end"/>
      </w:r>
    </w:p>
  </w:footnote>
  <w:footnote w:id="324">
    <w:p w14:paraId="74B1F215" w14:textId="568AEFE7" w:rsidR="0053741B" w:rsidRDefault="0053741B" w:rsidP="0053741B">
      <w:pPr>
        <w:pStyle w:val="FootnoteText"/>
      </w:pPr>
      <w:r>
        <w:rPr>
          <w:rStyle w:val="FootnoteReference"/>
        </w:rPr>
        <w:footnoteRef/>
      </w:r>
      <w:r>
        <w:t xml:space="preserve"> </w:t>
      </w:r>
      <w:r>
        <w:fldChar w:fldCharType="begin"/>
      </w:r>
      <w:r w:rsidR="006E761D">
        <w:instrText xml:space="preserve"> ADDIN ZOTERO_ITEM CSL_CITATION {"citationID":"PRcZPYV6","properties":{"formattedCitation":"Julius und Leser, {\\i{}Vegan}, 50.","plainCitation":"Julius und Leser, Vegan, 50.","noteIndex":323},"citationItems":[{"id":12,"uris":["http://zotero.org/users/local/usTu59L8/items/4IBMT3TA"],"itemData":{"id":12,"type":"book","abstract":"Vegane Variationen quer durch die Küchen der Welt, die zum Grossteil auf Tofu oder andere Soja-Produkte verzichten. Ausserdem sind zahlreiche Rezepte auch frei von Gluten. Bei den Gerichten handelt es sich um vegan abgewandelte Klassiker oder Gerichte, die von Haus aus vegan sind","event-place":"München","ISBN":"978-3-86244-592-9","language":"ger","number-of-pages":"221","publisher":"Christian-Verl","publisher-place":"München","source":"K10plus ISBN","title":"Vegan: internationale Klassiker ; 120 Rezepte von Teriyaki-Tofusteak bis Pannacotta","title-short":"Vegan","author":[{"family":"Julius","given":"Christina"},{"family":"Leser","given":"Nicolas"}],"issued":{"date-parts":[["2014"]]}},"locator":"50"}],"schema":"https://github.com/citation-style-language/schema/raw/master/csl-citation.json"} </w:instrText>
      </w:r>
      <w:r>
        <w:fldChar w:fldCharType="separate"/>
      </w:r>
      <w:r w:rsidR="0091679F" w:rsidRPr="0091679F">
        <w:rPr>
          <w:rFonts w:ascii="Calibri" w:hAnsi="Calibri" w:cs="Calibri"/>
          <w:szCs w:val="24"/>
        </w:rPr>
        <w:t xml:space="preserve">Julius und Leser, </w:t>
      </w:r>
      <w:r w:rsidR="0091679F" w:rsidRPr="0091679F">
        <w:rPr>
          <w:rFonts w:ascii="Calibri" w:hAnsi="Calibri" w:cs="Calibri"/>
          <w:i/>
          <w:iCs/>
          <w:szCs w:val="24"/>
        </w:rPr>
        <w:t>Vegan</w:t>
      </w:r>
      <w:r w:rsidR="0091679F" w:rsidRPr="0091679F">
        <w:rPr>
          <w:rFonts w:ascii="Calibri" w:hAnsi="Calibri" w:cs="Calibri"/>
          <w:szCs w:val="24"/>
        </w:rPr>
        <w:t>, 50.</w:t>
      </w:r>
      <w:r>
        <w:fldChar w:fldCharType="end"/>
      </w:r>
    </w:p>
  </w:footnote>
  <w:footnote w:id="325">
    <w:p w14:paraId="066D7170" w14:textId="2439F9A2" w:rsidR="00D14734" w:rsidRDefault="00D14734" w:rsidP="00D14734">
      <w:pPr>
        <w:pStyle w:val="FootnoteText"/>
      </w:pPr>
      <w:r>
        <w:rPr>
          <w:rStyle w:val="FootnoteReference"/>
        </w:rPr>
        <w:footnoteRef/>
      </w:r>
      <w:r>
        <w:t xml:space="preserve"> </w:t>
      </w:r>
      <w:r>
        <w:fldChar w:fldCharType="begin"/>
      </w:r>
      <w:r w:rsidR="006E761D">
        <w:instrText xml:space="preserve"> ADDIN ZOTERO_ITEM CSL_CITATION {"citationID":"hGXiAlPg","properties":{"formattedCitation":"Raether, {\\i{}Lieblingsgerichte vom Wochenmarkt}, 60.","plainCitation":"Raether, Lieblingsgerichte vom Wochenmarkt, 60.","noteIndex":324},"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60"}],"schema":"https://github.com/citation-style-language/schema/raw/master/csl-citation.json"} </w:instrText>
      </w:r>
      <w:r>
        <w:fldChar w:fldCharType="separate"/>
      </w:r>
      <w:r w:rsidRPr="001C29B0">
        <w:rPr>
          <w:rFonts w:ascii="Calibri" w:hAnsi="Calibri" w:cs="Calibri"/>
          <w:szCs w:val="24"/>
        </w:rPr>
        <w:t xml:space="preserve">Raether, </w:t>
      </w:r>
      <w:r w:rsidRPr="001C29B0">
        <w:rPr>
          <w:rFonts w:ascii="Calibri" w:hAnsi="Calibri" w:cs="Calibri"/>
          <w:i/>
          <w:iCs/>
          <w:szCs w:val="24"/>
        </w:rPr>
        <w:t>Lieblingsgerichte vom Wochenmarkt</w:t>
      </w:r>
      <w:r w:rsidRPr="001C29B0">
        <w:rPr>
          <w:rFonts w:ascii="Calibri" w:hAnsi="Calibri" w:cs="Calibri"/>
          <w:szCs w:val="24"/>
        </w:rPr>
        <w:t>, 60.</w:t>
      </w:r>
      <w:r>
        <w:fldChar w:fldCharType="end"/>
      </w:r>
    </w:p>
  </w:footnote>
  <w:footnote w:id="326">
    <w:p w14:paraId="50B3E0E9" w14:textId="2DAC42B2" w:rsidR="0069164C" w:rsidRDefault="0069164C" w:rsidP="0069164C">
      <w:pPr>
        <w:pStyle w:val="FootnoteText"/>
      </w:pPr>
      <w:r>
        <w:rPr>
          <w:rStyle w:val="FootnoteReference"/>
        </w:rPr>
        <w:footnoteRef/>
      </w:r>
      <w:r>
        <w:t xml:space="preserve"> </w:t>
      </w:r>
      <w:r>
        <w:fldChar w:fldCharType="begin"/>
      </w:r>
      <w:r w:rsidR="006E761D">
        <w:instrText xml:space="preserve"> ADDIN ZOTERO_ITEM CSL_CITATION {"citationID":"9qeVkHqg","properties":{"formattedCitation":"Frenkiel u.\\uc0\\u160{}a., {\\i{}Die gr\\uc0\\u252{}ne K\\uc0\\u252{}che auf Reisen}, 120.","plainCitation":"Frenkiel u. a., Die grüne Küche auf Reisen, 120.","noteIndex":325},"citationItems":[{"id":57,"uris":["http://zotero.org/users/local/usTu59L8/items/LGKJLVB7"],"itemData":{"id":57,"type":"book","abstract":"Der Schwede David war ein ungesunder Vegetarier, die Dänin Luise eine gesundheitsbewusste Allesesserin. Jetzt haben sie die entspannte Variante des Vegetarismus entdeckt, kreativ mit hehren Zielen, aber ohne Dogmatismus, dafür mit tolerierten Abweichungen. Ihr Kochbucherstling ist, ebenso wie ihr Blog, farbenfroh und inspirierend. Hier wird kreativ und mit Einflüssen aus aller Welt, jedoch mit Zutaten, wie sie in Nordeuropa wachsen, gekocht. Wer sich also fragt, was er aus Gemüsesorten wie Rote Bete oder Rhabarber kochen soll, der wird bei \"Die grüne Küche\" fündig. Der Band ist in 10 Kapitel aufgeteilt; zuerst geben die Autoren einen Einblick, was sich in ihrer Speisekammer findet, Kapitel 2 widmet sich der Ernährung von Kindern. Sie sind Eltern einer kleinen Tochter, die natürlich auf der kulinarischen Weltreise dabei war. Nach ein paar Basisrezepten teilt sich der Band in die Kapitel \"Frühstück\", \"Leichte Gerichte\", \"Zum Mitnehmen\", \"Familienessen\", \"Häppchen\", \"Getränke\" und \"Süe︢ Gaumenfreuden\" auf. Gelungen, überall da, wo Vegetarisches gefragt ist. (2)","edition":"Dt. Erstausg","event-place":"München","ISBN":"978-3-86873-806-3","language":"ger","number-of-pages":"255","publisher":"Knesebeck","publisher-place":"München","source":"K10plus ISBN","title":"Die grüne Küche auf Reisen: Vegetarisches aus aller Welt","title-short":"Die grüne Küche auf Reisen","author":[{"family":"Frenkiel","given":"David"},{"family":"Vindahl","given":"Luise"},{"family":"Wiesner","given":"Linde"},{"family":"Frenkiel","given":"David"}],"issued":{"date-parts":[["2015"]]}},"locator":"120"}],"schema":"https://github.com/citation-style-language/schema/raw/master/csl-citation.json"} </w:instrText>
      </w:r>
      <w:r>
        <w:fldChar w:fldCharType="separate"/>
      </w:r>
      <w:r w:rsidR="0091679F" w:rsidRPr="0091679F">
        <w:rPr>
          <w:rFonts w:ascii="Calibri" w:hAnsi="Calibri" w:cs="Calibri"/>
          <w:szCs w:val="24"/>
        </w:rPr>
        <w:t xml:space="preserve">Frenkiel u. a., </w:t>
      </w:r>
      <w:r w:rsidR="0091679F" w:rsidRPr="0091679F">
        <w:rPr>
          <w:rFonts w:ascii="Calibri" w:hAnsi="Calibri" w:cs="Calibri"/>
          <w:i/>
          <w:iCs/>
          <w:szCs w:val="24"/>
        </w:rPr>
        <w:t>Die grüne Küche auf Reisen</w:t>
      </w:r>
      <w:r w:rsidR="0091679F" w:rsidRPr="0091679F">
        <w:rPr>
          <w:rFonts w:ascii="Calibri" w:hAnsi="Calibri" w:cs="Calibri"/>
          <w:szCs w:val="24"/>
        </w:rPr>
        <w:t>, 120.</w:t>
      </w:r>
      <w:r>
        <w:fldChar w:fldCharType="end"/>
      </w:r>
    </w:p>
  </w:footnote>
  <w:footnote w:id="327">
    <w:p w14:paraId="38C2FF2F" w14:textId="29522ED0" w:rsidR="00337172" w:rsidRDefault="00337172" w:rsidP="00337172">
      <w:pPr>
        <w:pStyle w:val="FootnoteText"/>
      </w:pPr>
      <w:r>
        <w:rPr>
          <w:rStyle w:val="FootnoteReference"/>
        </w:rPr>
        <w:footnoteRef/>
      </w:r>
      <w:r>
        <w:t xml:space="preserve"> </w:t>
      </w:r>
      <w:r>
        <w:fldChar w:fldCharType="begin"/>
      </w:r>
      <w:r w:rsidR="006E761D">
        <w:instrText xml:space="preserve"> ADDIN ZOTERO_ITEM CSL_CITATION {"citationID":"vTz7ardU","properties":{"formattedCitation":"S\\uc0\\u228{}lzer, {\\i{}Die echte Jeden-Tag-K\\uc0\\u252{}che}, 84.","plainCitation":"Sälzer, Die echte Jeden-Tag-Küche, 84.","noteIndex":326},"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84"}],"schema":"https://github.com/citation-style-language/schema/raw/master/csl-citation.json"} </w:instrText>
      </w:r>
      <w:r>
        <w:fldChar w:fldCharType="separate"/>
      </w:r>
      <w:r w:rsidRPr="00176A2A">
        <w:rPr>
          <w:rFonts w:ascii="Calibri" w:hAnsi="Calibri" w:cs="Calibri"/>
          <w:szCs w:val="24"/>
        </w:rPr>
        <w:t xml:space="preserve">Sälzer, </w:t>
      </w:r>
      <w:r w:rsidRPr="00176A2A">
        <w:rPr>
          <w:rFonts w:ascii="Calibri" w:hAnsi="Calibri" w:cs="Calibri"/>
          <w:i/>
          <w:iCs/>
          <w:szCs w:val="24"/>
        </w:rPr>
        <w:t>Die echte Jeden-Tag-Küche</w:t>
      </w:r>
      <w:r w:rsidRPr="00176A2A">
        <w:rPr>
          <w:rFonts w:ascii="Calibri" w:hAnsi="Calibri" w:cs="Calibri"/>
          <w:szCs w:val="24"/>
        </w:rPr>
        <w:t>, 84.</w:t>
      </w:r>
      <w:r>
        <w:fldChar w:fldCharType="end"/>
      </w:r>
    </w:p>
  </w:footnote>
  <w:footnote w:id="328">
    <w:p w14:paraId="38DA70DA" w14:textId="27C71CFC" w:rsidR="003146CC" w:rsidRPr="003146CC" w:rsidRDefault="003146CC" w:rsidP="003146CC">
      <w:pPr>
        <w:pStyle w:val="FootnoteText"/>
      </w:pPr>
      <w:r>
        <w:rPr>
          <w:rStyle w:val="FootnoteReference"/>
        </w:rPr>
        <w:footnoteRef/>
      </w:r>
      <w:r w:rsidRPr="003146CC">
        <w:t xml:space="preserve"> </w:t>
      </w:r>
      <w:r>
        <w:fldChar w:fldCharType="begin"/>
      </w:r>
      <w:r w:rsidR="006E761D">
        <w:instrText xml:space="preserve"> ADDIN ZOTERO_ITEM CSL_CITATION {"citationID":"IZulwSB5","properties":{"formattedCitation":"Ottolenghi, {\\i{}Ottolenghi simple - Das Kochbuch}, 171.","plainCitation":"Ottolenghi, Ottolenghi simple - Das Kochbuch, 171.","noteIndex":327},"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171"}],"schema":"https://github.com/citation-style-language/schema/raw/master/csl-citation.json"} </w:instrText>
      </w:r>
      <w:r>
        <w:fldChar w:fldCharType="separate"/>
      </w:r>
      <w:r w:rsidRPr="003146CC">
        <w:rPr>
          <w:rFonts w:ascii="Calibri" w:hAnsi="Calibri" w:cs="Calibri"/>
          <w:szCs w:val="24"/>
        </w:rPr>
        <w:t xml:space="preserve">Ottolenghi, </w:t>
      </w:r>
      <w:r w:rsidRPr="003146CC">
        <w:rPr>
          <w:rFonts w:ascii="Calibri" w:hAnsi="Calibri" w:cs="Calibri"/>
          <w:i/>
          <w:iCs/>
          <w:szCs w:val="24"/>
        </w:rPr>
        <w:t>Ottolenghi simple - Das Kochbuch</w:t>
      </w:r>
      <w:r w:rsidRPr="003146CC">
        <w:rPr>
          <w:rFonts w:ascii="Calibri" w:hAnsi="Calibri" w:cs="Calibri"/>
          <w:szCs w:val="24"/>
        </w:rPr>
        <w:t>, 171.</w:t>
      </w:r>
      <w:r>
        <w:fldChar w:fldCharType="end"/>
      </w:r>
    </w:p>
  </w:footnote>
  <w:footnote w:id="329">
    <w:p w14:paraId="2F283E54" w14:textId="5D4B324E" w:rsidR="003146CC" w:rsidRPr="003146CC" w:rsidRDefault="003146CC" w:rsidP="003146CC">
      <w:pPr>
        <w:pStyle w:val="FootnoteText"/>
      </w:pPr>
      <w:r>
        <w:rPr>
          <w:rStyle w:val="FootnoteReference"/>
        </w:rPr>
        <w:footnoteRef/>
      </w:r>
      <w:r w:rsidRPr="003146CC">
        <w:t xml:space="preserve"> </w:t>
      </w:r>
      <w:r>
        <w:fldChar w:fldCharType="begin"/>
      </w:r>
      <w:r w:rsidR="006E761D">
        <w:instrText xml:space="preserve"> ADDIN ZOTERO_ITEM CSL_CITATION {"citationID":"HDjaiMLg","properties":{"formattedCitation":"Ottolenghi, 64.","plainCitation":"Ottolenghi, 64.","noteIndex":328},"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64"}],"schema":"https://github.com/citation-style-language/schema/raw/master/csl-citation.json"} </w:instrText>
      </w:r>
      <w:r>
        <w:fldChar w:fldCharType="separate"/>
      </w:r>
      <w:r w:rsidRPr="003146CC">
        <w:rPr>
          <w:rFonts w:ascii="Calibri" w:hAnsi="Calibri" w:cs="Calibri"/>
        </w:rPr>
        <w:t>Ottolenghi, 64.</w:t>
      </w:r>
      <w:r>
        <w:fldChar w:fldCharType="end"/>
      </w:r>
    </w:p>
  </w:footnote>
  <w:footnote w:id="330">
    <w:p w14:paraId="17AB1AEE" w14:textId="6C06EED6" w:rsidR="00903251" w:rsidRDefault="00903251" w:rsidP="00903251">
      <w:pPr>
        <w:pStyle w:val="FootnoteText"/>
      </w:pPr>
      <w:r>
        <w:rPr>
          <w:rStyle w:val="FootnoteReference"/>
        </w:rPr>
        <w:footnoteRef/>
      </w:r>
      <w:r>
        <w:t xml:space="preserve"> </w:t>
      </w:r>
      <w:r>
        <w:fldChar w:fldCharType="begin"/>
      </w:r>
      <w:r w:rsidR="006E761D">
        <w:instrText xml:space="preserve"> ADDIN ZOTERO_ITEM CSL_CITATION {"citationID":"CwdGjjAj","properties":{"formattedCitation":"Kumar und Kumar, {\\i{}Indien Originalrezepte und Interessantes \\uc0\\u252{}ber Land und Leute}, 90.","plainCitation":"Kumar und Kumar, Indien Originalrezepte und Interessantes über Land und Leute, 90.","noteIndex":329},"citationItems":[{"id":91,"uris":["http://zotero.org/users/local/usTu59L8/items/C47NQU57"],"itemData":{"id":91,"type":"book","collection-title":"Küchen der Welt","edition":"5","event-place":"München","number-of-pages":"144","publisher":"Gräfe und Unzer","publisher-place":"München","title":"Indien Originalrezepte und Interessantes über Land und Leute","author":[{"family":"Kumar","given":"Bikash"},{"family":"Kumar","given":"Marcela"}],"issued":{"date-parts":[["2006"]]}},"locator":"90"}],"schema":"https://github.com/citation-style-language/schema/raw/master/csl-citation.json"} </w:instrText>
      </w:r>
      <w:r>
        <w:fldChar w:fldCharType="separate"/>
      </w:r>
      <w:r w:rsidR="00A830F2" w:rsidRPr="00A830F2">
        <w:rPr>
          <w:rFonts w:ascii="Calibri" w:hAnsi="Calibri" w:cs="Calibri"/>
          <w:szCs w:val="24"/>
        </w:rPr>
        <w:t xml:space="preserve">Kumar und Kumar, </w:t>
      </w:r>
      <w:r w:rsidR="00A830F2" w:rsidRPr="00A830F2">
        <w:rPr>
          <w:rFonts w:ascii="Calibri" w:hAnsi="Calibri" w:cs="Calibri"/>
          <w:i/>
          <w:iCs/>
          <w:szCs w:val="24"/>
        </w:rPr>
        <w:t>Indien Originalrezepte und Interessantes über Land und Leute</w:t>
      </w:r>
      <w:r w:rsidR="00A830F2" w:rsidRPr="00A830F2">
        <w:rPr>
          <w:rFonts w:ascii="Calibri" w:hAnsi="Calibri" w:cs="Calibri"/>
          <w:szCs w:val="24"/>
        </w:rPr>
        <w:t>, 90.</w:t>
      </w:r>
      <w:r>
        <w:fldChar w:fldCharType="end"/>
      </w:r>
    </w:p>
  </w:footnote>
  <w:footnote w:id="331">
    <w:p w14:paraId="72615237" w14:textId="74D94C78" w:rsidR="00F62456" w:rsidRDefault="00F62456" w:rsidP="00F62456">
      <w:pPr>
        <w:pStyle w:val="FootnoteText"/>
      </w:pPr>
      <w:r>
        <w:rPr>
          <w:rStyle w:val="FootnoteReference"/>
        </w:rPr>
        <w:footnoteRef/>
      </w:r>
      <w:r>
        <w:t xml:space="preserve"> </w:t>
      </w:r>
      <w:r>
        <w:fldChar w:fldCharType="begin"/>
      </w:r>
      <w:r w:rsidR="006E761D">
        <w:instrText xml:space="preserve"> ADDIN ZOTERO_ITEM CSL_CITATION {"citationID":"rx6plOfU","properties":{"formattedCitation":"essen &amp; trinken, \\uc0\\u8222{}essen &amp; trinken Spezial: Das geht ja schnell!\\uc0\\u8220{}, 127.","plainCitation":"essen &amp; trinken, „essen &amp; trinken Spezial: Das geht ja schnell!“, 127.","noteIndex":330},"citationItems":[{"id":76,"uris":["http://zotero.org/users/local/usTu59L8/items/7KWS7ZL9"],"itemData":{"id":76,"type":"article-journal","collection-title":"essen &amp; trinken","title":"essen &amp; trinken Spezial: Das geht ja schnell!","volume":"03/2016","editor":[{"family":"essen &amp; trinken","given":""}],"issued":{"date-parts":[["2016"]]}},"locator":"127"}],"schema":"https://github.com/citation-style-language/schema/raw/master/csl-citation.json"} </w:instrText>
      </w:r>
      <w:r>
        <w:fldChar w:fldCharType="separate"/>
      </w:r>
      <w:r w:rsidRPr="00D1067B">
        <w:rPr>
          <w:rFonts w:ascii="Calibri" w:hAnsi="Calibri" w:cs="Calibri"/>
          <w:szCs w:val="24"/>
        </w:rPr>
        <w:t>essen &amp; trinken, „essen &amp; trinken Spezial: Das geht ja schnell!“, 127.</w:t>
      </w:r>
      <w:r>
        <w:fldChar w:fldCharType="end"/>
      </w:r>
    </w:p>
  </w:footnote>
  <w:footnote w:id="332">
    <w:p w14:paraId="127A83A2" w14:textId="4451F3C4" w:rsidR="00D14734" w:rsidRDefault="00D14734" w:rsidP="00D14734">
      <w:pPr>
        <w:pStyle w:val="FootnoteText"/>
      </w:pPr>
      <w:r>
        <w:rPr>
          <w:rStyle w:val="FootnoteReference"/>
        </w:rPr>
        <w:footnoteRef/>
      </w:r>
      <w:r>
        <w:t xml:space="preserve"> </w:t>
      </w:r>
      <w:r>
        <w:fldChar w:fldCharType="begin"/>
      </w:r>
      <w:r w:rsidR="00182601">
        <w:instrText xml:space="preserve"> ADDIN ZOTERO_ITEM CSL_CITATION {"citationID":"YpZzwssE","properties":{"formattedCitation":"Berning und Duttmann, {\\i{}Landlust - die Rezepte. Bd. 1 / [Chefred.}, 10.","plainCitation":"Berning und Duttmann, Landlust - die Rezepte. Bd. 1 / [Chefred., 10.","noteIndex":331},"citationItems":[{"id":26,"uris":["http://zotero.org/users/local/usTu59L8/items/V2YGGZEP"],"itemData":{"id":26,"type":"book","edition":"12. Aufl","ISBN":"978-3-7843-3472-1","language":"ger","number-of-pages":"128","source":"K10plus ISBN","title":"Landlust - die Rezepte. Bd. 1 / [Chefred.: Ute Frieling-Huchzermeyer. Rezepte: Gertrud Berning ... Fotos: Heinz Duttmann ...]","title-short":"Landlust - die Rezepte. Bd. 1 / [Chefred.","editor":[{"family":"Berning","given":"Gertrud"},{"family":"Duttmann","given":"Heinz"}],"issued":{"date-parts":[["2013"]]}},"locator":"10"}],"schema":"https://github.com/citation-style-language/schema/raw/master/csl-citation.json"} </w:instrText>
      </w:r>
      <w:r>
        <w:fldChar w:fldCharType="separate"/>
      </w:r>
      <w:r w:rsidRPr="00E9640D">
        <w:rPr>
          <w:rFonts w:ascii="Calibri" w:hAnsi="Calibri" w:cs="Calibri"/>
          <w:szCs w:val="24"/>
        </w:rPr>
        <w:t xml:space="preserve">Berning und Duttmann, </w:t>
      </w:r>
      <w:r w:rsidRPr="00E9640D">
        <w:rPr>
          <w:rFonts w:ascii="Calibri" w:hAnsi="Calibri" w:cs="Calibri"/>
          <w:i/>
          <w:iCs/>
          <w:szCs w:val="24"/>
        </w:rPr>
        <w:t>Landlust - die Rezepte. Bd. 1 / [Chefred.</w:t>
      </w:r>
      <w:r w:rsidRPr="00E9640D">
        <w:rPr>
          <w:rFonts w:ascii="Calibri" w:hAnsi="Calibri" w:cs="Calibri"/>
          <w:szCs w:val="24"/>
        </w:rPr>
        <w:t>, 10.</w:t>
      </w:r>
      <w:r>
        <w:fldChar w:fldCharType="end"/>
      </w:r>
    </w:p>
  </w:footnote>
  <w:footnote w:id="333">
    <w:p w14:paraId="3FA75D40" w14:textId="541D5D63" w:rsidR="00D001BC" w:rsidRDefault="00D001BC" w:rsidP="00D001BC">
      <w:pPr>
        <w:pStyle w:val="FootnoteText"/>
      </w:pPr>
      <w:r>
        <w:rPr>
          <w:rStyle w:val="FootnoteReference"/>
        </w:rPr>
        <w:footnoteRef/>
      </w:r>
      <w:r>
        <w:t xml:space="preserve"> </w:t>
      </w:r>
      <w:r>
        <w:fldChar w:fldCharType="begin"/>
      </w:r>
      <w:r w:rsidR="006E761D">
        <w:instrText xml:space="preserve"> ADDIN ZOTERO_ITEM CSL_CITATION {"citationID":"1VmLKhOa","properties":{"formattedCitation":"Pirou\\uc0\\u233{}, {\\i{}Die echte franz\\uc0\\u246{}sische K\\uc0\\u252{}che}, 192.","plainCitation":"Piroué, Die echte französische Küche, 192.","noteIndex":332},"citationItems":[{"id":5,"uris":["http://zotero.org/users/local/usTu59L8/items/9D429KMD"],"itemData":{"id":5,"type":"book","edition":"6. Aufl","event-place":"München","ISBN":"978-3-7742-1540-5","language":"ger","number-of-pages":"280","publisher":"Gräfe und Unzer","publisher-place":"München","source":"K10plus ISBN","title":"Die echte französische Küche: typische Rezepte und kulinarische Impressionen aus allen Regionen","title-short":"Die echte französische Küche","author":[{"family":"Piroué","given":"Susi"}],"issued":{"date-parts":[["2001"]]}},"locator":"192"}],"schema":"https://github.com/citation-style-language/schema/raw/master/csl-citation.json"} </w:instrText>
      </w:r>
      <w:r>
        <w:fldChar w:fldCharType="separate"/>
      </w:r>
      <w:r w:rsidRPr="006207B9">
        <w:rPr>
          <w:rFonts w:ascii="Calibri" w:hAnsi="Calibri" w:cs="Calibri"/>
          <w:szCs w:val="24"/>
        </w:rPr>
        <w:t xml:space="preserve">Piroué, </w:t>
      </w:r>
      <w:r w:rsidRPr="006207B9">
        <w:rPr>
          <w:rFonts w:ascii="Calibri" w:hAnsi="Calibri" w:cs="Calibri"/>
          <w:i/>
          <w:iCs/>
          <w:szCs w:val="24"/>
        </w:rPr>
        <w:t>Die echte französische Küche</w:t>
      </w:r>
      <w:r w:rsidRPr="006207B9">
        <w:rPr>
          <w:rFonts w:ascii="Calibri" w:hAnsi="Calibri" w:cs="Calibri"/>
          <w:szCs w:val="24"/>
        </w:rPr>
        <w:t>, 192.</w:t>
      </w:r>
      <w:r>
        <w:fldChar w:fldCharType="end"/>
      </w:r>
    </w:p>
  </w:footnote>
  <w:footnote w:id="334">
    <w:p w14:paraId="4DADAF7F" w14:textId="6825E7A3" w:rsidR="00DB104D" w:rsidRDefault="00DB104D">
      <w:pPr>
        <w:pStyle w:val="FootnoteText"/>
      </w:pPr>
      <w:r>
        <w:rPr>
          <w:rStyle w:val="FootnoteReference"/>
        </w:rPr>
        <w:footnoteRef/>
      </w:r>
      <w:r>
        <w:t xml:space="preserve"> </w:t>
      </w:r>
      <w:r>
        <w:fldChar w:fldCharType="begin"/>
      </w:r>
      <w:r>
        <w:instrText xml:space="preserve"> ADDIN ZOTERO_ITEM CSL_CITATION {"citationID":"Ki7Gam49","properties":{"formattedCitation":"\\uc0\\u8222{}ZEITmagazin\\uc0\\u8220{}.","plainCitation":"„ZEITmagazin“.","noteIndex":333},"citationItems":[{"id":96,"uris":["http://zotero.org/users/local/usTu59L8/items/EJMJD2IT"],"itemData":{"id":96,"type":"article-journal","title":"ZEITmagazin"}}],"schema":"https://github.com/citation-style-language/schema/raw/master/csl-citation.json"} </w:instrText>
      </w:r>
      <w:r>
        <w:fldChar w:fldCharType="separate"/>
      </w:r>
      <w:r w:rsidRPr="00DB104D">
        <w:rPr>
          <w:rFonts w:ascii="Calibri" w:hAnsi="Calibri" w:cs="Calibri"/>
          <w:szCs w:val="24"/>
        </w:rPr>
        <w:t>„ZEITmagazin“.</w:t>
      </w:r>
      <w:r>
        <w:fldChar w:fldCharType="end"/>
      </w:r>
    </w:p>
  </w:footnote>
  <w:footnote w:id="335">
    <w:p w14:paraId="42587C2C" w14:textId="355E30B8" w:rsidR="00024D00" w:rsidRDefault="00024D00" w:rsidP="00024D00">
      <w:pPr>
        <w:pStyle w:val="FootnoteText"/>
      </w:pPr>
      <w:r>
        <w:rPr>
          <w:rStyle w:val="FootnoteReference"/>
        </w:rPr>
        <w:footnoteRef/>
      </w:r>
      <w:r>
        <w:t xml:space="preserve"> </w:t>
      </w:r>
      <w:r>
        <w:fldChar w:fldCharType="begin"/>
      </w:r>
      <w:r w:rsidR="008C334C">
        <w:instrText xml:space="preserve"> ADDIN ZOTERO_ITEM CSL_CITATION {"citationID":"oSlBk3Bh","properties":{"formattedCitation":"Fr\\uc0\\u252{}chtel, Teubner, und Schinharl, {\\i{}Gem\\uc0\\u252{}se gesund und raffiniert}, 6.","plainCitation":"Früchtel, Teubner, und Schinharl, Gemüse gesund und raffiniert, 6.","noteIndex":334},"citationItems":[{"id":32,"uris":["http://zotero.org/users/local/usTu59L8/items/V4I6C3PA"],"itemData":{"id":32,"type":"book","collection-title":"GU-Küchen-Ratgeber","edition":"4. Aufl","event-place":"München","ISBN":"978-3-7742-1113-1","language":"ger","number-of-pages":"64","publisher":"Gräfe und Unzer","publisher-place":"München","source":"K10plus ISBN","title":"Gemüse gesund und raffiniert: vegetarische Rezepte für köstliche Suppen, Vorspeisen und Aufläufe; jedes Rezept in Farbe","title-short":"Gemüse gesund und raffiniert","editor":[{"family":"Früchtel","given":"Ingrid"},{"family":"Teubner","given":"Odette"},{"family":"Schinharl","given":"Cornelia"}],"issued":{"date-parts":[["1993"]]}},"locator":"6"}],"schema":"https://github.com/citation-style-language/schema/raw/master/csl-citation.json"} </w:instrText>
      </w:r>
      <w:r>
        <w:fldChar w:fldCharType="separate"/>
      </w:r>
      <w:r w:rsidRPr="00951914">
        <w:rPr>
          <w:rFonts w:ascii="Calibri" w:hAnsi="Calibri" w:cs="Calibri"/>
          <w:szCs w:val="24"/>
        </w:rPr>
        <w:t xml:space="preserve">Früchtel, Teubner, und Schinharl, </w:t>
      </w:r>
      <w:r w:rsidRPr="00951914">
        <w:rPr>
          <w:rFonts w:ascii="Calibri" w:hAnsi="Calibri" w:cs="Calibri"/>
          <w:i/>
          <w:iCs/>
          <w:szCs w:val="24"/>
        </w:rPr>
        <w:t>Gemüse gesund und raffiniert</w:t>
      </w:r>
      <w:r w:rsidRPr="00951914">
        <w:rPr>
          <w:rFonts w:ascii="Calibri" w:hAnsi="Calibri" w:cs="Calibri"/>
          <w:szCs w:val="24"/>
        </w:rPr>
        <w:t>, 6.</w:t>
      </w:r>
      <w:r>
        <w:fldChar w:fldCharType="end"/>
      </w:r>
    </w:p>
  </w:footnote>
  <w:footnote w:id="336">
    <w:p w14:paraId="70D6A1B6" w14:textId="2D4A0A50" w:rsidR="00B117F1" w:rsidRDefault="00B117F1">
      <w:pPr>
        <w:pStyle w:val="FootnoteText"/>
      </w:pPr>
      <w:r>
        <w:rPr>
          <w:rStyle w:val="FootnoteReference"/>
        </w:rPr>
        <w:footnoteRef/>
      </w:r>
      <w:r>
        <w:t xml:space="preserve"> </w:t>
      </w:r>
      <w:r>
        <w:fldChar w:fldCharType="begin"/>
      </w:r>
      <w:r w:rsidR="008C334C">
        <w:instrText xml:space="preserve"> ADDIN ZOTERO_ITEM CSL_CITATION {"citationID":"cllyCJW5","properties":{"formattedCitation":"{\\i{}Vegetarische K\\uc0\\u252{}che}, 67.","plainCitation":"Vegetarische Küche, 67.","noteIndex":335},"citationItems":[{"id":50,"uris":["http://zotero.org/users/local/usTu59L8/items/S4PC74X4"],"itemData":{"id":50,"type":"book","edition":"1. Aufl","event-place":"München","ISBN":"978-3-89883-467-4","language":"ger","note":"OCLC: 900954541","publisher":"Zabert Sandmann","publisher-place":"München","source":"Open WorldCat","title":"Vegetarische Küche","issued":{"date-parts":[["2015"]]}},"locator":"67"}],"schema":"https://github.com/citation-style-language/schema/raw/master/csl-citation.json"} </w:instrText>
      </w:r>
      <w:r>
        <w:fldChar w:fldCharType="separate"/>
      </w:r>
      <w:r w:rsidRPr="00B117F1">
        <w:rPr>
          <w:rFonts w:ascii="Calibri" w:hAnsi="Calibri" w:cs="Calibri"/>
          <w:i/>
          <w:iCs/>
          <w:szCs w:val="24"/>
        </w:rPr>
        <w:t>Vegetarische Küche</w:t>
      </w:r>
      <w:r w:rsidRPr="00B117F1">
        <w:rPr>
          <w:rFonts w:ascii="Calibri" w:hAnsi="Calibri" w:cs="Calibri"/>
          <w:szCs w:val="24"/>
        </w:rPr>
        <w:t>, 67.</w:t>
      </w:r>
      <w:r>
        <w:fldChar w:fldCharType="end"/>
      </w:r>
    </w:p>
  </w:footnote>
  <w:footnote w:id="337">
    <w:p w14:paraId="010A37B0" w14:textId="66428655" w:rsidR="008C334C" w:rsidRDefault="008C334C">
      <w:pPr>
        <w:pStyle w:val="FootnoteText"/>
      </w:pPr>
      <w:r>
        <w:rPr>
          <w:rStyle w:val="FootnoteReference"/>
        </w:rPr>
        <w:footnoteRef/>
      </w:r>
      <w:r>
        <w:t xml:space="preserve"> </w:t>
      </w:r>
      <w:r>
        <w:fldChar w:fldCharType="begin"/>
      </w:r>
      <w:r>
        <w:instrText xml:space="preserve"> ADDIN ZOTERO_ITEM CSL_CITATION {"citationID":"KqVn9ZcO","properties":{"formattedCitation":"\\uc0\\u8222{}ZEITmagazin\\uc0\\u8220{}.","plainCitation":"„ZEITmagazin“.","noteIndex":336},"citationItems":[{"id":96,"uris":["http://zotero.org/users/local/usTu59L8/items/EJMJD2IT"],"itemData":{"id":96,"type":"article-journal","title":"ZEITmagazin"}}],"schema":"https://github.com/citation-style-language/schema/raw/master/csl-citation.json"} </w:instrText>
      </w:r>
      <w:r>
        <w:fldChar w:fldCharType="separate"/>
      </w:r>
      <w:r w:rsidRPr="008C334C">
        <w:rPr>
          <w:rFonts w:ascii="Calibri" w:hAnsi="Calibri" w:cs="Calibri"/>
          <w:szCs w:val="24"/>
        </w:rPr>
        <w:t>„ZEITmagazin“.</w:t>
      </w:r>
      <w:r>
        <w:fldChar w:fldCharType="end"/>
      </w:r>
    </w:p>
  </w:footnote>
  <w:footnote w:id="338">
    <w:p w14:paraId="341DAA7F" w14:textId="0947A6A0" w:rsidR="00390739" w:rsidRPr="00EB42F9" w:rsidRDefault="00390739" w:rsidP="00390739">
      <w:pPr>
        <w:pStyle w:val="FootnoteText"/>
      </w:pPr>
      <w:r>
        <w:rPr>
          <w:rStyle w:val="FootnoteReference"/>
        </w:rPr>
        <w:footnoteRef/>
      </w:r>
      <w:r w:rsidRPr="00EB42F9">
        <w:t xml:space="preserve"> </w:t>
      </w:r>
      <w:r>
        <w:fldChar w:fldCharType="begin"/>
      </w:r>
      <w:r w:rsidR="008C334C">
        <w:instrText xml:space="preserve"> ADDIN ZOTERO_ITEM CSL_CITATION {"citationID":"A3SjZfFt","properties":{"formattedCitation":"Raether, {\\i{}Lieblingsgerichte vom Wochenmarkt}, 138.","plainCitation":"Raether, Lieblingsgerichte vom Wochenmarkt, 138.","noteIndex":337},"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138"}],"schema":"https://github.com/citation-style-language/schema/raw/master/csl-citation.json"} </w:instrText>
      </w:r>
      <w:r>
        <w:fldChar w:fldCharType="separate"/>
      </w:r>
      <w:r w:rsidR="0091679F" w:rsidRPr="0091679F">
        <w:rPr>
          <w:rFonts w:ascii="Calibri" w:hAnsi="Calibri" w:cs="Calibri"/>
          <w:szCs w:val="24"/>
        </w:rPr>
        <w:t xml:space="preserve">Raether, </w:t>
      </w:r>
      <w:r w:rsidR="0091679F" w:rsidRPr="0091679F">
        <w:rPr>
          <w:rFonts w:ascii="Calibri" w:hAnsi="Calibri" w:cs="Calibri"/>
          <w:i/>
          <w:iCs/>
          <w:szCs w:val="24"/>
        </w:rPr>
        <w:t>Lieblingsgerichte vom Wochenmarkt</w:t>
      </w:r>
      <w:r w:rsidR="0091679F" w:rsidRPr="0091679F">
        <w:rPr>
          <w:rFonts w:ascii="Calibri" w:hAnsi="Calibri" w:cs="Calibri"/>
          <w:szCs w:val="24"/>
        </w:rPr>
        <w:t>, 138.</w:t>
      </w:r>
      <w:r>
        <w:fldChar w:fldCharType="end"/>
      </w:r>
    </w:p>
  </w:footnote>
  <w:footnote w:id="339">
    <w:p w14:paraId="7122888D" w14:textId="2F22C2B8" w:rsidR="00390739" w:rsidRPr="00EB42F9" w:rsidRDefault="00390739" w:rsidP="00390739">
      <w:pPr>
        <w:pStyle w:val="FootnoteText"/>
      </w:pPr>
      <w:r>
        <w:rPr>
          <w:rStyle w:val="FootnoteReference"/>
        </w:rPr>
        <w:footnoteRef/>
      </w:r>
      <w:r w:rsidRPr="00EB42F9">
        <w:t xml:space="preserve"> </w:t>
      </w:r>
      <w:r>
        <w:fldChar w:fldCharType="begin"/>
      </w:r>
      <w:r w:rsidR="008C334C">
        <w:instrText xml:space="preserve"> ADDIN ZOTERO_ITEM CSL_CITATION {"citationID":"DxOxqHIn","properties":{"formattedCitation":"Ottolenghi, {\\i{}Ottolenghi simple - Das Kochbuch}, 66.","plainCitation":"Ottolenghi, Ottolenghi simple - Das Kochbuch, 66.","noteIndex":338},"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66"}],"schema":"https://github.com/citation-style-language/schema/raw/master/csl-citation.json"} </w:instrText>
      </w:r>
      <w:r>
        <w:fldChar w:fldCharType="separate"/>
      </w:r>
      <w:r w:rsidRPr="00EB42F9">
        <w:rPr>
          <w:rFonts w:ascii="Calibri" w:hAnsi="Calibri" w:cs="Calibri"/>
          <w:szCs w:val="24"/>
        </w:rPr>
        <w:t xml:space="preserve">Ottolenghi, </w:t>
      </w:r>
      <w:r w:rsidRPr="00EB42F9">
        <w:rPr>
          <w:rFonts w:ascii="Calibri" w:hAnsi="Calibri" w:cs="Calibri"/>
          <w:i/>
          <w:iCs/>
          <w:szCs w:val="24"/>
        </w:rPr>
        <w:t>Ottolenghi simple - Das Kochbuch</w:t>
      </w:r>
      <w:r w:rsidRPr="00EB42F9">
        <w:rPr>
          <w:rFonts w:ascii="Calibri" w:hAnsi="Calibri" w:cs="Calibri"/>
          <w:szCs w:val="24"/>
        </w:rPr>
        <w:t>, 66.</w:t>
      </w:r>
      <w:r>
        <w:fldChar w:fldCharType="end"/>
      </w:r>
    </w:p>
  </w:footnote>
  <w:footnote w:id="340">
    <w:p w14:paraId="64790DDA" w14:textId="53ABF8DF" w:rsidR="00F62456" w:rsidRDefault="00F62456" w:rsidP="00F62456">
      <w:pPr>
        <w:pStyle w:val="FootnoteText"/>
      </w:pPr>
      <w:r>
        <w:rPr>
          <w:rStyle w:val="FootnoteReference"/>
        </w:rPr>
        <w:footnoteRef/>
      </w:r>
      <w:r>
        <w:t xml:space="preserve"> </w:t>
      </w:r>
      <w:r>
        <w:fldChar w:fldCharType="begin"/>
      </w:r>
      <w:r w:rsidR="008C334C">
        <w:instrText xml:space="preserve"> ADDIN ZOTERO_ITEM CSL_CITATION {"citationID":"wQICGodX","properties":{"formattedCitation":"Wissing, Kindler, und Hodeige, {\\i{}Ben Kindler}, 56.","plainCitation":"Wissing, Kindler, und Hodeige, Ben Kindler, 56.","noteIndex":339},"citationItems":[{"id":52,"uris":["http://zotero.org/users/local/usTu59L8/items/FT4YJURL"],"itemData":{"id":52,"type":"book","event-place":"Winden","ISBN":"978-3-9815555-6-1","language":"ger","number-of-pages":"96","publisher":"Ed. Rombach","publisher-place":"Winden","source":"K10plus ISBN","title":"Ben Kindler: Frühling, Sommer, Herbst, Asien! ; Ben Kindlers Aromen in der badischen Küche","title-short":"Ben Kindler","editor":[{"family":"Wissing","given":"Michael"},{"family":"Kindler","given":"Ben"},{"family":"Hodeige","given":"Christian H."}],"issued":{"date-parts":[["2015"]]}},"locator":"56"}],"schema":"https://github.com/citation-style-language/schema/raw/master/csl-citation.json"} </w:instrText>
      </w:r>
      <w:r>
        <w:fldChar w:fldCharType="separate"/>
      </w:r>
      <w:r w:rsidRPr="0063347F">
        <w:rPr>
          <w:rFonts w:ascii="Calibri" w:hAnsi="Calibri" w:cs="Calibri"/>
          <w:szCs w:val="24"/>
        </w:rPr>
        <w:t xml:space="preserve">Wissing, Kindler, und Hodeige, </w:t>
      </w:r>
      <w:r w:rsidRPr="0063347F">
        <w:rPr>
          <w:rFonts w:ascii="Calibri" w:hAnsi="Calibri" w:cs="Calibri"/>
          <w:i/>
          <w:iCs/>
          <w:szCs w:val="24"/>
        </w:rPr>
        <w:t>Ben Kindler</w:t>
      </w:r>
      <w:r w:rsidRPr="0063347F">
        <w:rPr>
          <w:rFonts w:ascii="Calibri" w:hAnsi="Calibri" w:cs="Calibri"/>
          <w:szCs w:val="24"/>
        </w:rPr>
        <w:t>, 56.</w:t>
      </w:r>
      <w:r>
        <w:fldChar w:fldCharType="end"/>
      </w:r>
    </w:p>
  </w:footnote>
  <w:footnote w:id="341">
    <w:p w14:paraId="0644F425" w14:textId="3C92788E" w:rsidR="00337172" w:rsidRDefault="00337172" w:rsidP="00337172">
      <w:pPr>
        <w:pStyle w:val="FootnoteText"/>
      </w:pPr>
      <w:r>
        <w:rPr>
          <w:rStyle w:val="FootnoteReference"/>
        </w:rPr>
        <w:footnoteRef/>
      </w:r>
      <w:r>
        <w:t xml:space="preserve"> </w:t>
      </w:r>
      <w:r>
        <w:fldChar w:fldCharType="begin"/>
      </w:r>
      <w:r w:rsidR="008C334C">
        <w:instrText xml:space="preserve"> ADDIN ZOTERO_ITEM CSL_CITATION {"citationID":"8GgkV1kC","properties":{"formattedCitation":"essen &amp; trinken, \\uc0\\u8222{}essen &amp; trinken Spezial: Schnelle K\\uc0\\u252{}che\\uc0\\u8220{}, 52.","plainCitation":"essen &amp; trinken, „essen &amp; trinken Spezial: Schnelle Küche“, 52.","noteIndex":340},"citationItems":[{"id":74,"uris":["http://zotero.org/users/local/usTu59L8/items/WRCCCJZK"],"itemData":{"id":74,"type":"article-journal","collection-title":"essen &amp; trinken","title":"essen &amp; trinken Spezial: Schnelle Küche","volume":"03/2018","editor":[{"family":"essen &amp; trinken","given":""}],"issued":{"date-parts":[["2018"]]}},"locator":"52"}],"schema":"https://github.com/citation-style-language/schema/raw/master/csl-citation.json"} </w:instrText>
      </w:r>
      <w:r>
        <w:fldChar w:fldCharType="separate"/>
      </w:r>
      <w:r w:rsidRPr="00B63036">
        <w:rPr>
          <w:rFonts w:ascii="Calibri" w:hAnsi="Calibri" w:cs="Calibri"/>
          <w:szCs w:val="24"/>
        </w:rPr>
        <w:t>essen &amp; trinken, „essen &amp; trinken Spezial: Schnelle Küche“, 52.</w:t>
      </w:r>
      <w:r>
        <w:fldChar w:fldCharType="end"/>
      </w:r>
    </w:p>
  </w:footnote>
  <w:footnote w:id="342">
    <w:p w14:paraId="59F5427D" w14:textId="1CCEA0D9" w:rsidR="003146CC" w:rsidRPr="00F0625D" w:rsidRDefault="003146CC" w:rsidP="003146CC">
      <w:pPr>
        <w:pStyle w:val="FootnoteText"/>
      </w:pPr>
      <w:r>
        <w:rPr>
          <w:rStyle w:val="FootnoteReference"/>
        </w:rPr>
        <w:footnoteRef/>
      </w:r>
      <w:r w:rsidRPr="00F0625D">
        <w:t xml:space="preserve"> </w:t>
      </w:r>
      <w:r>
        <w:fldChar w:fldCharType="begin"/>
      </w:r>
      <w:r w:rsidR="008C334C">
        <w:instrText xml:space="preserve"> ADDIN ZOTERO_ITEM CSL_CITATION {"citationID":"Nj9IZG5g","properties":{"formattedCitation":"Ottolenghi und Tamimi, {\\i{}Jerusalem}, 143.","plainCitation":"Ottolenghi und Tamimi, Jerusalem, 143.","noteIndex":341},"citationItems":[{"id":94,"uris":["http://zotero.org/users/local/usTu59L8/items/9YPMVACQ"],"itemData":{"id":94,"type":"book","edition":"15. Auflage","event-place":"München","ISBN":"978-3-8310-2333-2","language":"ger","number-of-pages":"318","publisher":"Dorling Kindersley","publisher-place":"München","source":"K10plus ISBN","title":"Jerusalem: Das Kochbuch","title-short":"Jerusalem","author":[{"family":"Ottolenghi","given":"Yotam"},{"family":"Tamimi","given":"Sami"}],"issued":{"date-parts":[["2017"]]}},"locator":"143"}],"schema":"https://github.com/citation-style-language/schema/raw/master/csl-citation.json"} </w:instrText>
      </w:r>
      <w:r>
        <w:fldChar w:fldCharType="separate"/>
      </w:r>
      <w:r w:rsidRPr="00F0625D">
        <w:rPr>
          <w:rFonts w:ascii="Calibri" w:hAnsi="Calibri" w:cs="Calibri"/>
          <w:szCs w:val="24"/>
        </w:rPr>
        <w:t xml:space="preserve">Ottolenghi und Tamimi, </w:t>
      </w:r>
      <w:r w:rsidRPr="00F0625D">
        <w:rPr>
          <w:rFonts w:ascii="Calibri" w:hAnsi="Calibri" w:cs="Calibri"/>
          <w:i/>
          <w:iCs/>
          <w:szCs w:val="24"/>
        </w:rPr>
        <w:t>Jerusalem</w:t>
      </w:r>
      <w:r w:rsidRPr="00F0625D">
        <w:rPr>
          <w:rFonts w:ascii="Calibri" w:hAnsi="Calibri" w:cs="Calibri"/>
          <w:szCs w:val="24"/>
        </w:rPr>
        <w:t>, 143.</w:t>
      </w:r>
      <w:r>
        <w:fldChar w:fldCharType="end"/>
      </w:r>
    </w:p>
  </w:footnote>
  <w:footnote w:id="343">
    <w:p w14:paraId="05073DD7" w14:textId="2F5DC12C" w:rsidR="00690D94" w:rsidRDefault="00690D94" w:rsidP="00690D94">
      <w:pPr>
        <w:pStyle w:val="FootnoteText"/>
      </w:pPr>
      <w:r>
        <w:rPr>
          <w:rStyle w:val="FootnoteReference"/>
        </w:rPr>
        <w:footnoteRef/>
      </w:r>
      <w:r>
        <w:t xml:space="preserve"> </w:t>
      </w:r>
      <w:r>
        <w:fldChar w:fldCharType="begin"/>
      </w:r>
      <w:r w:rsidR="008C334C">
        <w:instrText xml:space="preserve"> ADDIN ZOTERO_ITEM CSL_CITATION {"citationID":"YgtTzomp","properties":{"formattedCitation":"Raether, {\\i{}Wochenmarkt}, 115.","plainCitation":"Raether, Wochenmarkt, 115.","noteIndex":342},"citationItems":[{"id":66,"uris":["http://zotero.org/users/local/usTu59L8/items/CLFEECBQ"],"itemData":{"id":66,"type":"book","edition":"2. Aufl","event-place":"Berlin","ISBN":"978-3-8270-1259-3","language":"ger","number-of-pages":"207","publisher":"Berlin Verlag","publisher-place":"Berlin","source":"K10plus ISBN","title":"Wochenmarkt: Die frischen, einfachen Rezepte aus dem Zeit Magazin","title-short":"Wochenmarkt","author":[{"family":"Raether","given":"Elisabeth"}],"issued":{"date-parts":[["2014"]]}},"locator":"115"}],"schema":"https://github.com/citation-style-language/schema/raw/master/csl-citation.json"} </w:instrText>
      </w:r>
      <w:r>
        <w:fldChar w:fldCharType="separate"/>
      </w:r>
      <w:r w:rsidRPr="001C29B0">
        <w:rPr>
          <w:rFonts w:ascii="Calibri" w:hAnsi="Calibri" w:cs="Calibri"/>
          <w:szCs w:val="24"/>
        </w:rPr>
        <w:t xml:space="preserve">Raether, </w:t>
      </w:r>
      <w:r w:rsidRPr="001C29B0">
        <w:rPr>
          <w:rFonts w:ascii="Calibri" w:hAnsi="Calibri" w:cs="Calibri"/>
          <w:i/>
          <w:iCs/>
          <w:szCs w:val="24"/>
        </w:rPr>
        <w:t>Wochenmarkt</w:t>
      </w:r>
      <w:r w:rsidRPr="001C29B0">
        <w:rPr>
          <w:rFonts w:ascii="Calibri" w:hAnsi="Calibri" w:cs="Calibri"/>
          <w:szCs w:val="24"/>
        </w:rPr>
        <w:t>, 115.</w:t>
      </w:r>
      <w:r>
        <w:fldChar w:fldCharType="end"/>
      </w:r>
    </w:p>
  </w:footnote>
  <w:footnote w:id="344">
    <w:p w14:paraId="205E507E" w14:textId="3D67439D" w:rsidR="00D001BC" w:rsidRDefault="00D001BC" w:rsidP="00D001BC">
      <w:pPr>
        <w:pStyle w:val="FootnoteText"/>
      </w:pPr>
      <w:r>
        <w:rPr>
          <w:rStyle w:val="FootnoteReference"/>
        </w:rPr>
        <w:footnoteRef/>
      </w:r>
      <w:r>
        <w:t xml:space="preserve"> </w:t>
      </w:r>
      <w:r>
        <w:fldChar w:fldCharType="begin"/>
      </w:r>
      <w:r w:rsidR="008C334C">
        <w:instrText xml:space="preserve"> ADDIN ZOTERO_ITEM CSL_CITATION {"citationID":"wDskXWXF","properties":{"formattedCitation":"Pirou\\uc0\\u233{}, {\\i{}Die echte franz\\uc0\\u246{}sische K\\uc0\\u252{}che}, 158.","plainCitation":"Piroué, Die echte französische Küche, 158.","noteIndex":343},"citationItems":[{"id":5,"uris":["http://zotero.org/users/local/usTu59L8/items/9D429KMD"],"itemData":{"id":5,"type":"book","edition":"6. Aufl","event-place":"München","ISBN":"978-3-7742-1540-5","language":"ger","number-of-pages":"280","publisher":"Gräfe und Unzer","publisher-place":"München","source":"K10plus ISBN","title":"Die echte französische Küche: typische Rezepte und kulinarische Impressionen aus allen Regionen","title-short":"Die echte französische Küche","author":[{"family":"Piroué","given":"Susi"}],"issued":{"date-parts":[["2001"]]}},"locator":"158"}],"schema":"https://github.com/citation-style-language/schema/raw/master/csl-citation.json"} </w:instrText>
      </w:r>
      <w:r>
        <w:fldChar w:fldCharType="separate"/>
      </w:r>
      <w:r w:rsidR="0091679F" w:rsidRPr="0091679F">
        <w:rPr>
          <w:rFonts w:ascii="Calibri" w:hAnsi="Calibri" w:cs="Calibri"/>
          <w:szCs w:val="24"/>
        </w:rPr>
        <w:t xml:space="preserve">Piroué, </w:t>
      </w:r>
      <w:r w:rsidR="0091679F" w:rsidRPr="0091679F">
        <w:rPr>
          <w:rFonts w:ascii="Calibri" w:hAnsi="Calibri" w:cs="Calibri"/>
          <w:i/>
          <w:iCs/>
          <w:szCs w:val="24"/>
        </w:rPr>
        <w:t>Die echte französische Küche</w:t>
      </w:r>
      <w:r w:rsidR="0091679F" w:rsidRPr="0091679F">
        <w:rPr>
          <w:rFonts w:ascii="Calibri" w:hAnsi="Calibri" w:cs="Calibri"/>
          <w:szCs w:val="24"/>
        </w:rPr>
        <w:t>, 158.</w:t>
      </w:r>
      <w:r>
        <w:fldChar w:fldCharType="end"/>
      </w:r>
    </w:p>
  </w:footnote>
  <w:footnote w:id="345">
    <w:p w14:paraId="4AF5BC1F" w14:textId="0955EAC8" w:rsidR="002D0371" w:rsidRDefault="002D0371" w:rsidP="002D0371">
      <w:pPr>
        <w:pStyle w:val="FootnoteText"/>
      </w:pPr>
      <w:r>
        <w:rPr>
          <w:rStyle w:val="FootnoteReference"/>
        </w:rPr>
        <w:footnoteRef/>
      </w:r>
      <w:r>
        <w:t xml:space="preserve"> </w:t>
      </w:r>
      <w:r>
        <w:fldChar w:fldCharType="begin"/>
      </w:r>
      <w:r w:rsidR="008C334C">
        <w:instrText xml:space="preserve"> ADDIN ZOTERO_ITEM CSL_CITATION {"citationID":"HeWWFsi0","properties":{"formattedCitation":"S\\uc0\\u228{}lzer, {\\i{}Die echte Jeden-Tag-K\\uc0\\u252{}che}, 69.","plainCitation":"Sälzer, Die echte Jeden-Tag-Küche, 69.","noteIndex":344},"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69"}],"schema":"https://github.com/citation-style-language/schema/raw/master/csl-citation.json"} </w:instrText>
      </w:r>
      <w:r>
        <w:fldChar w:fldCharType="separate"/>
      </w:r>
      <w:r w:rsidR="0091679F" w:rsidRPr="0091679F">
        <w:rPr>
          <w:rFonts w:ascii="Calibri" w:hAnsi="Calibri" w:cs="Calibri"/>
          <w:szCs w:val="24"/>
        </w:rPr>
        <w:t xml:space="preserve">Sälzer, </w:t>
      </w:r>
      <w:r w:rsidR="0091679F" w:rsidRPr="0091679F">
        <w:rPr>
          <w:rFonts w:ascii="Calibri" w:hAnsi="Calibri" w:cs="Calibri"/>
          <w:i/>
          <w:iCs/>
          <w:szCs w:val="24"/>
        </w:rPr>
        <w:t>Die echte Jeden-Tag-Küche</w:t>
      </w:r>
      <w:r w:rsidR="0091679F" w:rsidRPr="0091679F">
        <w:rPr>
          <w:rFonts w:ascii="Calibri" w:hAnsi="Calibri" w:cs="Calibri"/>
          <w:szCs w:val="24"/>
        </w:rPr>
        <w:t>, 69.</w:t>
      </w:r>
      <w:r>
        <w:fldChar w:fldCharType="end"/>
      </w:r>
    </w:p>
  </w:footnote>
  <w:footnote w:id="346">
    <w:p w14:paraId="5D42B129" w14:textId="58D57645" w:rsidR="00D001BC" w:rsidRDefault="00D001BC" w:rsidP="00D001BC">
      <w:pPr>
        <w:pStyle w:val="FootnoteText"/>
      </w:pPr>
      <w:r>
        <w:rPr>
          <w:rStyle w:val="FootnoteReference"/>
        </w:rPr>
        <w:footnoteRef/>
      </w:r>
      <w:r>
        <w:t xml:space="preserve"> </w:t>
      </w:r>
      <w:r>
        <w:fldChar w:fldCharType="begin"/>
      </w:r>
      <w:r w:rsidR="008C334C">
        <w:instrText xml:space="preserve"> ADDIN ZOTERO_ITEM CSL_CITATION {"citationID":"obUiwGXy","properties":{"formattedCitation":"Frenkiel und Vindahl, {\\i{}Die gr\\uc0\\u252{}ne K\\uc0\\u252{}che}, 81.","plainCitation":"Frenkiel und Vindahl, Die grüne Küche, 81.","noteIndex":345},"citationItems":[{"id":59,"uris":["http://zotero.org/users/local/usTu59L8/items/T936RKBP"],"itemData":{"id":59,"type":"book","edition":"3. Auflage, deutsche Erstausgabe","event-place":"München","ISBN":"978-3-86873-685-4","language":"ger","number-of-pages":"247","publisher":"Knesebeck","publisher-place":"München","source":"K10plus ISBN","title":"Die grüne Küche: köstliche vegetarische Ideen für jeden Tag","title-short":"Die grüne Küche","author":[{"family":"Frenkiel","given":"David"},{"family":"Vindahl","given":"Luise"}],"translator":[{"family":"Weinberger","given":"Anita"}],"issued":{"date-parts":[["2016"]]}},"locator":"81"}],"schema":"https://github.com/citation-style-language/schema/raw/master/csl-citation.json"} </w:instrText>
      </w:r>
      <w:r>
        <w:fldChar w:fldCharType="separate"/>
      </w:r>
      <w:r w:rsidRPr="003D6CC7">
        <w:rPr>
          <w:rFonts w:ascii="Calibri" w:hAnsi="Calibri" w:cs="Calibri"/>
          <w:szCs w:val="24"/>
        </w:rPr>
        <w:t xml:space="preserve">Frenkiel und Vindahl, </w:t>
      </w:r>
      <w:r w:rsidRPr="003D6CC7">
        <w:rPr>
          <w:rFonts w:ascii="Calibri" w:hAnsi="Calibri" w:cs="Calibri"/>
          <w:i/>
          <w:iCs/>
          <w:szCs w:val="24"/>
        </w:rPr>
        <w:t>Die grüne Küche</w:t>
      </w:r>
      <w:r w:rsidRPr="003D6CC7">
        <w:rPr>
          <w:rFonts w:ascii="Calibri" w:hAnsi="Calibri" w:cs="Calibri"/>
          <w:szCs w:val="24"/>
        </w:rPr>
        <w:t>, 81.</w:t>
      </w:r>
      <w:r>
        <w:fldChar w:fldCharType="end"/>
      </w:r>
    </w:p>
  </w:footnote>
  <w:footnote w:id="347">
    <w:p w14:paraId="1FF0E2FB" w14:textId="5D037A4B" w:rsidR="00D712CE" w:rsidRPr="00D712CE" w:rsidRDefault="00D712CE" w:rsidP="00D712CE">
      <w:pPr>
        <w:pStyle w:val="FootnoteText"/>
      </w:pPr>
      <w:r>
        <w:rPr>
          <w:rStyle w:val="FootnoteReference"/>
        </w:rPr>
        <w:footnoteRef/>
      </w:r>
      <w:r w:rsidRPr="00D712CE">
        <w:t xml:space="preserve"> </w:t>
      </w:r>
      <w:r>
        <w:fldChar w:fldCharType="begin"/>
      </w:r>
      <w:r w:rsidR="008C334C">
        <w:instrText xml:space="preserve"> ADDIN ZOTERO_ITEM CSL_CITATION {"citationID":"jfhtO0GJ","properties":{"formattedCitation":"Sodha und Loftus, {\\i{}Indisch vegetarisch}, 177.","plainCitation":"Sodha und Loftus, Indisch vegetarisch, 177.","noteIndex":346},"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177"}],"schema":"https://github.com/citation-style-language/schema/raw/master/csl-citation.json"} </w:instrText>
      </w:r>
      <w:r>
        <w:fldChar w:fldCharType="separate"/>
      </w:r>
      <w:r w:rsidR="00A830F2" w:rsidRPr="00A830F2">
        <w:rPr>
          <w:rFonts w:ascii="Calibri" w:hAnsi="Calibri" w:cs="Calibri"/>
          <w:szCs w:val="24"/>
        </w:rPr>
        <w:t xml:space="preserve">Sodha und Loftus, </w:t>
      </w:r>
      <w:r w:rsidR="00A830F2" w:rsidRPr="00A830F2">
        <w:rPr>
          <w:rFonts w:ascii="Calibri" w:hAnsi="Calibri" w:cs="Calibri"/>
          <w:i/>
          <w:iCs/>
          <w:szCs w:val="24"/>
        </w:rPr>
        <w:t>Indisch vegetarisch</w:t>
      </w:r>
      <w:r w:rsidR="00A830F2" w:rsidRPr="00A830F2">
        <w:rPr>
          <w:rFonts w:ascii="Calibri" w:hAnsi="Calibri" w:cs="Calibri"/>
          <w:szCs w:val="24"/>
        </w:rPr>
        <w:t>, 177.</w:t>
      </w:r>
      <w:r>
        <w:fldChar w:fldCharType="end"/>
      </w:r>
    </w:p>
  </w:footnote>
  <w:footnote w:id="348">
    <w:p w14:paraId="199806B5" w14:textId="67913249" w:rsidR="008864B9" w:rsidRDefault="008864B9" w:rsidP="008864B9">
      <w:pPr>
        <w:pStyle w:val="FootnoteText"/>
      </w:pPr>
      <w:r>
        <w:rPr>
          <w:rStyle w:val="FootnoteReference"/>
        </w:rPr>
        <w:footnoteRef/>
      </w:r>
      <w:r>
        <w:t xml:space="preserve"> </w:t>
      </w:r>
      <w:r>
        <w:fldChar w:fldCharType="begin"/>
      </w:r>
      <w:r w:rsidR="008C334C">
        <w:instrText xml:space="preserve"> ADDIN ZOTERO_ITEM CSL_CITATION {"citationID":"TqIoHy9D","properties":{"formattedCitation":"{\\i{}30-Minuten-K\\uc0\\u252{}che}, 33.","plainCitation":"30-Minuten-Küche, 33.","noteIndex":347},"citationItems":[{"id":51,"uris":["http://zotero.org/users/local/usTu59L8/items/47B5FBMY"],"itemData":{"id":51,"type":"book","edition":"1. Aufl","event-place":"München","ISBN":"978-3-89883-379-0","language":"ger","note":"OCLC: 864484090","publisher":"Zabert Sandmann","publisher-place":"München","source":"Open WorldCat","title":"30-Minuten-Küche","issued":{"date-parts":[["2013"]]}},"locator":"33"}],"schema":"https://github.com/citation-style-language/schema/raw/master/csl-citation.json"} </w:instrText>
      </w:r>
      <w:r>
        <w:fldChar w:fldCharType="separate"/>
      </w:r>
      <w:r w:rsidRPr="00495F5C">
        <w:rPr>
          <w:rFonts w:ascii="Calibri" w:hAnsi="Calibri" w:cs="Calibri"/>
          <w:i/>
          <w:iCs/>
          <w:szCs w:val="24"/>
        </w:rPr>
        <w:t>30-Minuten-Küche</w:t>
      </w:r>
      <w:r w:rsidRPr="00495F5C">
        <w:rPr>
          <w:rFonts w:ascii="Calibri" w:hAnsi="Calibri" w:cs="Calibri"/>
          <w:szCs w:val="24"/>
        </w:rPr>
        <w:t>, 33.</w:t>
      </w:r>
      <w:r>
        <w:fldChar w:fldCharType="end"/>
      </w:r>
    </w:p>
  </w:footnote>
  <w:footnote w:id="349">
    <w:p w14:paraId="48F52CC3" w14:textId="6DBD5652" w:rsidR="00BB6A7E" w:rsidRDefault="00BB6A7E">
      <w:pPr>
        <w:pStyle w:val="FootnoteText"/>
      </w:pPr>
      <w:r>
        <w:rPr>
          <w:rStyle w:val="FootnoteReference"/>
        </w:rPr>
        <w:footnoteRef/>
      </w:r>
      <w:r>
        <w:t xml:space="preserve"> </w:t>
      </w:r>
      <w:r>
        <w:fldChar w:fldCharType="begin"/>
      </w:r>
      <w:r w:rsidR="008C334C">
        <w:instrText xml:space="preserve"> ADDIN ZOTERO_ITEM CSL_CITATION {"citationID":"eM5mkUg4","properties":{"formattedCitation":"Schuhbeck, {\\i{}Meine bayerische K\\uc0\\u252{}che}, 109.","plainCitation":"Schuhbeck, Meine bayerische Küche, 109.","noteIndex":348},"citationItems":[{"id":11,"uris":["http://zotero.org/users/local/usTu59L8/items/2QP5AI8A"],"itemData":{"id":11,"type":"book","edition":"Überarb. Neuausg., 1. Aufl","event-place":"München","ISBN":"978-3-89883-281-6","language":"ger","note":"OCLC: 711859466","publisher":"Zabert Sandmann","publisher-place":"München","source":"Open WorldCat","title":"Meine bayerische Küche","author":[{"family":"Schuhbeck","given":"Alfons"}],"issued":{"date-parts":[["2011"]]}},"locator":"109"}],"schema":"https://github.com/citation-style-language/schema/raw/master/csl-citation.json"} </w:instrText>
      </w:r>
      <w:r>
        <w:fldChar w:fldCharType="separate"/>
      </w:r>
      <w:r w:rsidR="0091679F" w:rsidRPr="0091679F">
        <w:rPr>
          <w:rFonts w:ascii="Calibri" w:hAnsi="Calibri" w:cs="Calibri"/>
          <w:szCs w:val="24"/>
        </w:rPr>
        <w:t xml:space="preserve">Schuhbeck, </w:t>
      </w:r>
      <w:r w:rsidR="0091679F" w:rsidRPr="0091679F">
        <w:rPr>
          <w:rFonts w:ascii="Calibri" w:hAnsi="Calibri" w:cs="Calibri"/>
          <w:i/>
          <w:iCs/>
          <w:szCs w:val="24"/>
        </w:rPr>
        <w:t>Meine bayerische Küche</w:t>
      </w:r>
      <w:r w:rsidR="0091679F" w:rsidRPr="0091679F">
        <w:rPr>
          <w:rFonts w:ascii="Calibri" w:hAnsi="Calibri" w:cs="Calibri"/>
          <w:szCs w:val="24"/>
        </w:rPr>
        <w:t>, 109.</w:t>
      </w:r>
      <w:r>
        <w:fldChar w:fldCharType="end"/>
      </w:r>
    </w:p>
  </w:footnote>
  <w:footnote w:id="350">
    <w:p w14:paraId="5A8ABEB2" w14:textId="11741B44" w:rsidR="00534E56" w:rsidRDefault="00534E56" w:rsidP="00534E56">
      <w:pPr>
        <w:pStyle w:val="FootnoteText"/>
      </w:pPr>
      <w:r>
        <w:rPr>
          <w:rStyle w:val="FootnoteReference"/>
        </w:rPr>
        <w:footnoteRef/>
      </w:r>
      <w:r>
        <w:t xml:space="preserve"> </w:t>
      </w:r>
      <w:r>
        <w:fldChar w:fldCharType="begin"/>
      </w:r>
      <w:r w:rsidR="008C334C">
        <w:instrText xml:space="preserve"> ADDIN ZOTERO_ITEM CSL_CITATION {"citationID":"w1bAw4oj","properties":{"formattedCitation":"Raether, {\\i{}Lieblingsgerichte vom Wochenmarkt}, 212.","plainCitation":"Raether, Lieblingsgerichte vom Wochenmarkt, 212.","noteIndex":349},"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212"}],"schema":"https://github.com/citation-style-language/schema/raw/master/csl-citation.json"} </w:instrText>
      </w:r>
      <w:r>
        <w:fldChar w:fldCharType="separate"/>
      </w:r>
      <w:r w:rsidR="0091679F" w:rsidRPr="0091679F">
        <w:rPr>
          <w:rFonts w:ascii="Calibri" w:hAnsi="Calibri" w:cs="Calibri"/>
          <w:szCs w:val="24"/>
        </w:rPr>
        <w:t xml:space="preserve">Raether, </w:t>
      </w:r>
      <w:r w:rsidR="0091679F" w:rsidRPr="0091679F">
        <w:rPr>
          <w:rFonts w:ascii="Calibri" w:hAnsi="Calibri" w:cs="Calibri"/>
          <w:i/>
          <w:iCs/>
          <w:szCs w:val="24"/>
        </w:rPr>
        <w:t>Lieblingsgerichte vom Wochenmarkt</w:t>
      </w:r>
      <w:r w:rsidR="0091679F" w:rsidRPr="0091679F">
        <w:rPr>
          <w:rFonts w:ascii="Calibri" w:hAnsi="Calibri" w:cs="Calibri"/>
          <w:szCs w:val="24"/>
        </w:rPr>
        <w:t>, 212.</w:t>
      </w:r>
      <w:r>
        <w:fldChar w:fldCharType="end"/>
      </w:r>
    </w:p>
  </w:footnote>
  <w:footnote w:id="351">
    <w:p w14:paraId="667E472E" w14:textId="52F998ED" w:rsidR="00EB42F9" w:rsidRDefault="00EB42F9" w:rsidP="00EB42F9">
      <w:pPr>
        <w:pStyle w:val="FootnoteText"/>
      </w:pPr>
      <w:r>
        <w:rPr>
          <w:rStyle w:val="FootnoteReference"/>
        </w:rPr>
        <w:footnoteRef/>
      </w:r>
      <w:r>
        <w:t xml:space="preserve"> </w:t>
      </w:r>
      <w:r>
        <w:fldChar w:fldCharType="begin"/>
      </w:r>
      <w:r w:rsidR="008C334C">
        <w:instrText xml:space="preserve"> ADDIN ZOTERO_ITEM CSL_CITATION {"citationID":"2S0L6Uds","properties":{"formattedCitation":"Verein Erste Welt - Dritte Welt und Dritte Welt Laden Uster, Hrsg., {\\i{}Bewusst Kochen Herzhaft Essen: 60 Rezepte f\\uc0\\u252{}r eine begrenzte Welt} (Uster, o.\\uc0\\u160{}J.), 7.","plainCitation":"Verein Erste Welt - Dritte Welt und Dritte Welt Laden Uster, Hrsg., Bewusst Kochen Herzhaft Essen: 60 Rezepte für eine begrenzte Welt (Uster, o. J.), 7.","noteIndex":350},"citationItems":[{"id":95,"uris":["http://zotero.org/users/local/usTu59L8/items/WHMHEJ8I"],"itemData":{"id":95,"type":"book","event-place":"Uster","publisher-place":"Uster","title":"Bewusst Kochen Herzhaft Essen: 60 Rezepte für eine begrenzte Welt","editor":[{"family":"Verein Erste Welt - Dritte Welt","given":""},{"family":"Dritte Welt Laden Uster","given":""}]},"locator":"7"}],"schema":"https://github.com/citation-style-language/schema/raw/master/csl-citation.json"} </w:instrText>
      </w:r>
      <w:r>
        <w:fldChar w:fldCharType="separate"/>
      </w:r>
      <w:r w:rsidRPr="00E25569">
        <w:rPr>
          <w:rFonts w:ascii="Calibri" w:hAnsi="Calibri" w:cs="Calibri"/>
          <w:szCs w:val="24"/>
        </w:rPr>
        <w:t xml:space="preserve">Verein Erste Welt - Dritte Welt und Dritte Welt Laden Uster, Hrsg., </w:t>
      </w:r>
      <w:r w:rsidRPr="00E25569">
        <w:rPr>
          <w:rFonts w:ascii="Calibri" w:hAnsi="Calibri" w:cs="Calibri"/>
          <w:i/>
          <w:iCs/>
          <w:szCs w:val="24"/>
        </w:rPr>
        <w:t>Bewusst Kochen Herzhaft Essen: 60 Rezepte für eine begrenzte Welt</w:t>
      </w:r>
      <w:r w:rsidRPr="00E25569">
        <w:rPr>
          <w:rFonts w:ascii="Calibri" w:hAnsi="Calibri" w:cs="Calibri"/>
          <w:szCs w:val="24"/>
        </w:rPr>
        <w:t xml:space="preserve"> (Uster, o. J.), 7.</w:t>
      </w:r>
      <w:r>
        <w:fldChar w:fldCharType="end"/>
      </w:r>
    </w:p>
  </w:footnote>
  <w:footnote w:id="352">
    <w:p w14:paraId="7CAAB40A" w14:textId="056FCE98" w:rsidR="00690D94" w:rsidRDefault="00690D94" w:rsidP="00690D94">
      <w:pPr>
        <w:pStyle w:val="FootnoteText"/>
      </w:pPr>
      <w:r>
        <w:rPr>
          <w:rStyle w:val="FootnoteReference"/>
        </w:rPr>
        <w:footnoteRef/>
      </w:r>
      <w:r>
        <w:t xml:space="preserve"> </w:t>
      </w:r>
      <w:r>
        <w:fldChar w:fldCharType="begin"/>
      </w:r>
      <w:r w:rsidR="008C334C">
        <w:instrText xml:space="preserve"> ADDIN ZOTERO_ITEM CSL_CITATION {"citationID":"C396fuet","properties":{"formattedCitation":"S\\uc0\\u228{}lzer, {\\i{}Die echte Jeden-Tag-K\\uc0\\u252{}che}, 76.","plainCitation":"Sälzer, Die echte Jeden-Tag-Küche, 76.","noteIndex":351},"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76"}],"schema":"https://github.com/citation-style-language/schema/raw/master/csl-citation.json"} </w:instrText>
      </w:r>
      <w:r>
        <w:fldChar w:fldCharType="separate"/>
      </w:r>
      <w:r w:rsidR="0091679F" w:rsidRPr="0091679F">
        <w:rPr>
          <w:rFonts w:ascii="Calibri" w:hAnsi="Calibri" w:cs="Calibri"/>
          <w:szCs w:val="24"/>
        </w:rPr>
        <w:t xml:space="preserve">Sälzer, </w:t>
      </w:r>
      <w:r w:rsidR="0091679F" w:rsidRPr="0091679F">
        <w:rPr>
          <w:rFonts w:ascii="Calibri" w:hAnsi="Calibri" w:cs="Calibri"/>
          <w:i/>
          <w:iCs/>
          <w:szCs w:val="24"/>
        </w:rPr>
        <w:t>Die echte Jeden-Tag-Küche</w:t>
      </w:r>
      <w:r w:rsidR="0091679F" w:rsidRPr="0091679F">
        <w:rPr>
          <w:rFonts w:ascii="Calibri" w:hAnsi="Calibri" w:cs="Calibri"/>
          <w:szCs w:val="24"/>
        </w:rPr>
        <w:t>, 76.</w:t>
      </w:r>
      <w:r>
        <w:fldChar w:fldCharType="end"/>
      </w:r>
    </w:p>
  </w:footnote>
  <w:footnote w:id="353">
    <w:p w14:paraId="3BC9CCD5" w14:textId="180C68E5" w:rsidR="00690D94" w:rsidRDefault="00690D94" w:rsidP="00690D94">
      <w:pPr>
        <w:pStyle w:val="FootnoteText"/>
      </w:pPr>
      <w:r>
        <w:rPr>
          <w:rStyle w:val="FootnoteReference"/>
        </w:rPr>
        <w:footnoteRef/>
      </w:r>
      <w:r>
        <w:t xml:space="preserve"> </w:t>
      </w:r>
      <w:r>
        <w:fldChar w:fldCharType="begin"/>
      </w:r>
      <w:r w:rsidR="008C334C">
        <w:instrText xml:space="preserve"> ADDIN ZOTERO_ITEM CSL_CITATION {"citationID":"8n0qDBTn","properties":{"formattedCitation":"Pirou\\uc0\\u233{}, {\\i{}Die echte franz\\uc0\\u246{}sische K\\uc0\\u252{}che}, 22.","plainCitation":"Piroué, Die echte französische Küche, 22.","noteIndex":352},"citationItems":[{"id":5,"uris":["http://zotero.org/users/local/usTu59L8/items/9D429KMD"],"itemData":{"id":5,"type":"book","edition":"6. Aufl","event-place":"München","ISBN":"978-3-7742-1540-5","language":"ger","number-of-pages":"280","publisher":"Gräfe und Unzer","publisher-place":"München","source":"K10plus ISBN","title":"Die echte französische Küche: typische Rezepte und kulinarische Impressionen aus allen Regionen","title-short":"Die echte französische Küche","author":[{"family":"Piroué","given":"Susi"}],"issued":{"date-parts":[["2001"]]}},"locator":"22"}],"schema":"https://github.com/citation-style-language/schema/raw/master/csl-citation.json"} </w:instrText>
      </w:r>
      <w:r>
        <w:fldChar w:fldCharType="separate"/>
      </w:r>
      <w:r w:rsidRPr="00712AA4">
        <w:rPr>
          <w:rFonts w:ascii="Calibri" w:hAnsi="Calibri" w:cs="Calibri"/>
          <w:szCs w:val="24"/>
        </w:rPr>
        <w:t xml:space="preserve">Piroué, </w:t>
      </w:r>
      <w:r w:rsidRPr="00712AA4">
        <w:rPr>
          <w:rFonts w:ascii="Calibri" w:hAnsi="Calibri" w:cs="Calibri"/>
          <w:i/>
          <w:iCs/>
          <w:szCs w:val="24"/>
        </w:rPr>
        <w:t>Die echte französische Küche</w:t>
      </w:r>
      <w:r w:rsidRPr="00712AA4">
        <w:rPr>
          <w:rFonts w:ascii="Calibri" w:hAnsi="Calibri" w:cs="Calibri"/>
          <w:szCs w:val="24"/>
        </w:rPr>
        <w:t>, 22.</w:t>
      </w:r>
      <w:r>
        <w:fldChar w:fldCharType="end"/>
      </w:r>
    </w:p>
  </w:footnote>
  <w:footnote w:id="354">
    <w:p w14:paraId="70CA29E1" w14:textId="3AD51177" w:rsidR="00DD6E24" w:rsidRDefault="00DD6E24" w:rsidP="00DD6E24">
      <w:pPr>
        <w:pStyle w:val="FootnoteText"/>
      </w:pPr>
      <w:r>
        <w:rPr>
          <w:rStyle w:val="FootnoteReference"/>
        </w:rPr>
        <w:footnoteRef/>
      </w:r>
      <w:r>
        <w:t xml:space="preserve"> </w:t>
      </w:r>
      <w:r>
        <w:fldChar w:fldCharType="begin"/>
      </w:r>
      <w:r w:rsidR="008C334C">
        <w:instrText xml:space="preserve"> ADDIN ZOTERO_ITEM CSL_CITATION {"citationID":"pFIAXrDc","properties":{"formattedCitation":"Frenkiel u.\\uc0\\u160{}a., {\\i{}Die gr\\uc0\\u252{}ne K\\uc0\\u252{}che auf Reisen}, 128.","plainCitation":"Frenkiel u. a., Die grüne Küche auf Reisen, 128.","noteIndex":353},"citationItems":[{"id":57,"uris":["http://zotero.org/users/local/usTu59L8/items/LGKJLVB7"],"itemData":{"id":57,"type":"book","abstract":"Der Schwede David war ein ungesunder Vegetarier, die Dänin Luise eine gesundheitsbewusste Allesesserin. Jetzt haben sie die entspannte Variante des Vegetarismus entdeckt, kreativ mit hehren Zielen, aber ohne Dogmatismus, dafür mit tolerierten Abweichungen. Ihr Kochbucherstling ist, ebenso wie ihr Blog, farbenfroh und inspirierend. Hier wird kreativ und mit Einflüssen aus aller Welt, jedoch mit Zutaten, wie sie in Nordeuropa wachsen, gekocht. Wer sich also fragt, was er aus Gemüsesorten wie Rote Bete oder Rhabarber kochen soll, der wird bei \"Die grüne Küche\" fündig. Der Band ist in 10 Kapitel aufgeteilt; zuerst geben die Autoren einen Einblick, was sich in ihrer Speisekammer findet, Kapitel 2 widmet sich der Ernährung von Kindern. Sie sind Eltern einer kleinen Tochter, die natürlich auf der kulinarischen Weltreise dabei war. Nach ein paar Basisrezepten teilt sich der Band in die Kapitel \"Frühstück\", \"Leichte Gerichte\", \"Zum Mitnehmen\", \"Familienessen\", \"Häppchen\", \"Getränke\" und \"Süe︢ Gaumenfreuden\" auf. Gelungen, überall da, wo Vegetarisches gefragt ist. (2)","edition":"Dt. Erstausg","event-place":"München","ISBN":"978-3-86873-806-3","language":"ger","number-of-pages":"255","publisher":"Knesebeck","publisher-place":"München","source":"K10plus ISBN","title":"Die grüne Küche auf Reisen: Vegetarisches aus aller Welt","title-short":"Die grüne Küche auf Reisen","author":[{"family":"Frenkiel","given":"David"},{"family":"Vindahl","given":"Luise"},{"family":"Wiesner","given":"Linde"},{"family":"Frenkiel","given":"David"}],"issued":{"date-parts":[["2015"]]}},"locator":"128"}],"schema":"https://github.com/citation-style-language/schema/raw/master/csl-citation.json"} </w:instrText>
      </w:r>
      <w:r>
        <w:fldChar w:fldCharType="separate"/>
      </w:r>
      <w:r w:rsidR="0091679F" w:rsidRPr="0091679F">
        <w:rPr>
          <w:rFonts w:ascii="Calibri" w:hAnsi="Calibri" w:cs="Calibri"/>
          <w:szCs w:val="24"/>
        </w:rPr>
        <w:t xml:space="preserve">Frenkiel u. a., </w:t>
      </w:r>
      <w:r w:rsidR="0091679F" w:rsidRPr="0091679F">
        <w:rPr>
          <w:rFonts w:ascii="Calibri" w:hAnsi="Calibri" w:cs="Calibri"/>
          <w:i/>
          <w:iCs/>
          <w:szCs w:val="24"/>
        </w:rPr>
        <w:t>Die grüne Küche auf Reisen</w:t>
      </w:r>
      <w:r w:rsidR="0091679F" w:rsidRPr="0091679F">
        <w:rPr>
          <w:rFonts w:ascii="Calibri" w:hAnsi="Calibri" w:cs="Calibri"/>
          <w:szCs w:val="24"/>
        </w:rPr>
        <w:t>, 128.</w:t>
      </w:r>
      <w:r>
        <w:fldChar w:fldCharType="end"/>
      </w:r>
    </w:p>
  </w:footnote>
  <w:footnote w:id="355">
    <w:p w14:paraId="7547E4E3" w14:textId="66FE58AD" w:rsidR="00FD7382" w:rsidRDefault="00FD7382">
      <w:pPr>
        <w:pStyle w:val="FootnoteText"/>
      </w:pPr>
      <w:r>
        <w:rPr>
          <w:rStyle w:val="FootnoteReference"/>
        </w:rPr>
        <w:footnoteRef/>
      </w:r>
      <w:r>
        <w:t xml:space="preserve"> </w:t>
      </w:r>
      <w:r>
        <w:fldChar w:fldCharType="begin"/>
      </w:r>
      <w:r w:rsidR="008C334C">
        <w:instrText xml:space="preserve"> ADDIN ZOTERO_ITEM CSL_CITATION {"citationID":"rqiC3FqD","properties":{"formattedCitation":"Raether, {\\i{}Lieblingsgerichte vom Wochenmarkt}, 98.","plainCitation":"Raether, Lieblingsgerichte vom Wochenmarkt, 98.","noteIndex":354},"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98"}],"schema":"https://github.com/citation-style-language/schema/raw/master/csl-citation.json"} </w:instrText>
      </w:r>
      <w:r>
        <w:fldChar w:fldCharType="separate"/>
      </w:r>
      <w:r w:rsidRPr="00FD7382">
        <w:rPr>
          <w:rFonts w:ascii="Calibri" w:hAnsi="Calibri" w:cs="Calibri"/>
          <w:szCs w:val="24"/>
        </w:rPr>
        <w:t xml:space="preserve">Raether, </w:t>
      </w:r>
      <w:r w:rsidRPr="00FD7382">
        <w:rPr>
          <w:rFonts w:ascii="Calibri" w:hAnsi="Calibri" w:cs="Calibri"/>
          <w:i/>
          <w:iCs/>
          <w:szCs w:val="24"/>
        </w:rPr>
        <w:t>Lieblingsgerichte vom Wochenmarkt</w:t>
      </w:r>
      <w:r w:rsidRPr="00FD7382">
        <w:rPr>
          <w:rFonts w:ascii="Calibri" w:hAnsi="Calibri" w:cs="Calibri"/>
          <w:szCs w:val="24"/>
        </w:rPr>
        <w:t>, 98.</w:t>
      </w:r>
      <w:r>
        <w:fldChar w:fldCharType="end"/>
      </w:r>
    </w:p>
  </w:footnote>
  <w:footnote w:id="356">
    <w:p w14:paraId="65B9AAE9" w14:textId="1B7B9862" w:rsidR="00433E9E" w:rsidRDefault="00433E9E" w:rsidP="00433E9E">
      <w:pPr>
        <w:pStyle w:val="FootnoteText"/>
      </w:pPr>
      <w:r>
        <w:rPr>
          <w:rStyle w:val="FootnoteReference"/>
        </w:rPr>
        <w:footnoteRef/>
      </w:r>
      <w:r>
        <w:t xml:space="preserve"> </w:t>
      </w:r>
      <w:r>
        <w:fldChar w:fldCharType="begin"/>
      </w:r>
      <w:r w:rsidR="008C334C">
        <w:instrText xml:space="preserve"> ADDIN ZOTERO_ITEM CSL_CITATION {"citationID":"AlNpC9Fx","properties":{"formattedCitation":"essen &amp; trinken, Hrsg., \\uc0\\u8222{}essen &amp; trinken: Neues aus der Provence\\uc0\\u8220{}, essen &amp; trinken, 07/2014 (2014): 41.","plainCitation":"essen &amp; trinken, Hrsg., „essen &amp; trinken: Neues aus der Provence“, essen &amp; trinken, 07/2014 (2014): 41.","noteIndex":355},"citationItems":[{"id":87,"uris":["http://zotero.org/users/local/usTu59L8/items/SYKBEJX3"],"itemData":{"id":87,"type":"article-journal","collection-title":"essen &amp; trinken","title":"essen &amp; trinken: Neues aus der Provence","volume":"07/2014","editor":[{"family":"essen &amp; trinken","given":""}],"issued":{"date-parts":[["2014"]]}},"locator":"41"}],"schema":"https://github.com/citation-style-language/schema/raw/master/csl-citation.json"} </w:instrText>
      </w:r>
      <w:r>
        <w:fldChar w:fldCharType="separate"/>
      </w:r>
      <w:r w:rsidRPr="00171A17">
        <w:rPr>
          <w:rFonts w:ascii="Calibri" w:hAnsi="Calibri" w:cs="Calibri"/>
          <w:szCs w:val="24"/>
        </w:rPr>
        <w:t>essen &amp; trinken, Hrsg., „essen &amp; trinken: Neues aus der Provence“, essen &amp; trinken, 07/2014 (2014): 41.</w:t>
      </w:r>
      <w:r>
        <w:fldChar w:fldCharType="end"/>
      </w:r>
    </w:p>
  </w:footnote>
  <w:footnote w:id="357">
    <w:p w14:paraId="21F77E99" w14:textId="23444192" w:rsidR="00591A02" w:rsidRPr="009F048D" w:rsidRDefault="00591A02" w:rsidP="00591A02">
      <w:pPr>
        <w:pStyle w:val="FootnoteText"/>
      </w:pPr>
      <w:r>
        <w:rPr>
          <w:rStyle w:val="FootnoteReference"/>
        </w:rPr>
        <w:footnoteRef/>
      </w:r>
      <w:r w:rsidRPr="009F048D">
        <w:t xml:space="preserve"> </w:t>
      </w:r>
      <w:r>
        <w:fldChar w:fldCharType="begin"/>
      </w:r>
      <w:r w:rsidR="008C334C">
        <w:instrText xml:space="preserve"> ADDIN ZOTERO_ITEM CSL_CITATION {"citationID":"B9oDINkq","properties":{"formattedCitation":"Pirou\\uc0\\u233{}, {\\i{}Die echte franz\\uc0\\u246{}sische K\\uc0\\u252{}che}, 116.","plainCitation":"Piroué, Die echte französische Küche, 116.","noteIndex":356},"citationItems":[{"id":5,"uris":["http://zotero.org/users/local/usTu59L8/items/9D429KMD"],"itemData":{"id":5,"type":"book","edition":"6. Aufl","event-place":"München","ISBN":"978-3-7742-1540-5","language":"ger","number-of-pages":"280","publisher":"Gräfe und Unzer","publisher-place":"München","source":"K10plus ISBN","title":"Die echte französische Küche: typische Rezepte und kulinarische Impressionen aus allen Regionen","title-short":"Die echte französische Küche","author":[{"family":"Piroué","given":"Susi"}],"issued":{"date-parts":[["2001"]]}},"locator":"116"}],"schema":"https://github.com/citation-style-language/schema/raw/master/csl-citation.json"} </w:instrText>
      </w:r>
      <w:r>
        <w:fldChar w:fldCharType="separate"/>
      </w:r>
      <w:r w:rsidR="0091679F" w:rsidRPr="0091679F">
        <w:rPr>
          <w:rFonts w:ascii="Calibri" w:hAnsi="Calibri" w:cs="Calibri"/>
          <w:szCs w:val="24"/>
        </w:rPr>
        <w:t xml:space="preserve">Piroué, </w:t>
      </w:r>
      <w:r w:rsidR="0091679F" w:rsidRPr="0091679F">
        <w:rPr>
          <w:rFonts w:ascii="Calibri" w:hAnsi="Calibri" w:cs="Calibri"/>
          <w:i/>
          <w:iCs/>
          <w:szCs w:val="24"/>
        </w:rPr>
        <w:t>Die echte französische Küche</w:t>
      </w:r>
      <w:r w:rsidR="0091679F" w:rsidRPr="0091679F">
        <w:rPr>
          <w:rFonts w:ascii="Calibri" w:hAnsi="Calibri" w:cs="Calibri"/>
          <w:szCs w:val="24"/>
        </w:rPr>
        <w:t>, 116.</w:t>
      </w:r>
      <w:r>
        <w:fldChar w:fldCharType="end"/>
      </w:r>
    </w:p>
  </w:footnote>
  <w:footnote w:id="358">
    <w:p w14:paraId="7A423B86" w14:textId="246C04F3" w:rsidR="00BD7142" w:rsidRDefault="00BD7142">
      <w:pPr>
        <w:pStyle w:val="FootnoteText"/>
      </w:pPr>
      <w:r>
        <w:rPr>
          <w:rStyle w:val="FootnoteReference"/>
        </w:rPr>
        <w:footnoteRef/>
      </w:r>
      <w:r>
        <w:t xml:space="preserve"> </w:t>
      </w:r>
      <w:r>
        <w:fldChar w:fldCharType="begin"/>
      </w:r>
      <w:r w:rsidR="008C334C">
        <w:instrText xml:space="preserve"> ADDIN ZOTERO_ITEM CSL_CITATION {"citationID":"XV8MFy93","properties":{"formattedCitation":"Raether, {\\i{}Lieblingsgerichte vom Wochenmarkt}, 24.","plainCitation":"Raether, Lieblingsgerichte vom Wochenmarkt, 24.","noteIndex":357},"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24"}],"schema":"https://github.com/citation-style-language/schema/raw/master/csl-citation.json"} </w:instrText>
      </w:r>
      <w:r>
        <w:fldChar w:fldCharType="separate"/>
      </w:r>
      <w:r w:rsidR="0091679F" w:rsidRPr="0091679F">
        <w:rPr>
          <w:rFonts w:ascii="Calibri" w:hAnsi="Calibri" w:cs="Calibri"/>
          <w:szCs w:val="24"/>
        </w:rPr>
        <w:t xml:space="preserve">Raether, </w:t>
      </w:r>
      <w:r w:rsidR="0091679F" w:rsidRPr="0091679F">
        <w:rPr>
          <w:rFonts w:ascii="Calibri" w:hAnsi="Calibri" w:cs="Calibri"/>
          <w:i/>
          <w:iCs/>
          <w:szCs w:val="24"/>
        </w:rPr>
        <w:t>Lieblingsgerichte vom Wochenmarkt</w:t>
      </w:r>
      <w:r w:rsidR="0091679F" w:rsidRPr="0091679F">
        <w:rPr>
          <w:rFonts w:ascii="Calibri" w:hAnsi="Calibri" w:cs="Calibri"/>
          <w:szCs w:val="24"/>
        </w:rPr>
        <w:t>, 24.</w:t>
      </w:r>
      <w:r>
        <w:fldChar w:fldCharType="end"/>
      </w:r>
    </w:p>
  </w:footnote>
  <w:footnote w:id="359">
    <w:p w14:paraId="67D60DDD" w14:textId="5FA9F377" w:rsidR="00274625" w:rsidRDefault="00274625" w:rsidP="00274625">
      <w:pPr>
        <w:pStyle w:val="FootnoteText"/>
      </w:pPr>
      <w:r>
        <w:rPr>
          <w:rStyle w:val="FootnoteReference"/>
        </w:rPr>
        <w:footnoteRef/>
      </w:r>
      <w:r>
        <w:t xml:space="preserve"> </w:t>
      </w:r>
      <w:r>
        <w:fldChar w:fldCharType="begin"/>
      </w:r>
      <w:r w:rsidR="008C334C">
        <w:instrText xml:space="preserve"> ADDIN ZOTERO_ITEM CSL_CITATION {"citationID":"W1XuUumd","properties":{"formattedCitation":"Raether, 58.","plainCitation":"Raether, 58.","noteIndex":358},"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58"}],"schema":"https://github.com/citation-style-language/schema/raw/master/csl-citation.json"} </w:instrText>
      </w:r>
      <w:r>
        <w:fldChar w:fldCharType="separate"/>
      </w:r>
      <w:r w:rsidR="0091679F" w:rsidRPr="0091679F">
        <w:rPr>
          <w:rFonts w:ascii="Calibri" w:hAnsi="Calibri" w:cs="Calibri"/>
        </w:rPr>
        <w:t>Raether, 58.</w:t>
      </w:r>
      <w:r>
        <w:fldChar w:fldCharType="end"/>
      </w:r>
    </w:p>
  </w:footnote>
  <w:footnote w:id="360">
    <w:p w14:paraId="5A514F4E" w14:textId="5114CEF4" w:rsidR="0032047C" w:rsidRPr="006570C1" w:rsidRDefault="0032047C">
      <w:pPr>
        <w:pStyle w:val="FootnoteText"/>
      </w:pPr>
      <w:r>
        <w:rPr>
          <w:rStyle w:val="FootnoteReference"/>
        </w:rPr>
        <w:footnoteRef/>
      </w:r>
      <w:r w:rsidRPr="006570C1">
        <w:t xml:space="preserve"> </w:t>
      </w:r>
      <w:r>
        <w:fldChar w:fldCharType="begin"/>
      </w:r>
      <w:r w:rsidR="008C334C">
        <w:instrText xml:space="preserve"> ADDIN ZOTERO_ITEM CSL_CITATION {"citationID":"81vyVo29","properties":{"formattedCitation":"Raether, 208.","plainCitation":"Raether, 208.","noteIndex":359},"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208"}],"schema":"https://github.com/citation-style-language/schema/raw/master/csl-citation.json"} </w:instrText>
      </w:r>
      <w:r>
        <w:fldChar w:fldCharType="separate"/>
      </w:r>
      <w:r w:rsidRPr="006570C1">
        <w:rPr>
          <w:rFonts w:ascii="Calibri" w:hAnsi="Calibri" w:cs="Calibri"/>
        </w:rPr>
        <w:t>Raether, 208.</w:t>
      </w:r>
      <w:r>
        <w:fldChar w:fldCharType="end"/>
      </w:r>
    </w:p>
  </w:footnote>
  <w:footnote w:id="361">
    <w:p w14:paraId="11462849" w14:textId="765BEAC4" w:rsidR="00F16B62" w:rsidRDefault="00F16B62" w:rsidP="00F16B62">
      <w:pPr>
        <w:pStyle w:val="FootnoteText"/>
      </w:pPr>
      <w:r>
        <w:rPr>
          <w:rStyle w:val="FootnoteReference"/>
        </w:rPr>
        <w:footnoteRef/>
      </w:r>
      <w:r>
        <w:t xml:space="preserve"> </w:t>
      </w:r>
      <w:r>
        <w:fldChar w:fldCharType="begin"/>
      </w:r>
      <w:r w:rsidR="008C334C">
        <w:instrText xml:space="preserve"> ADDIN ZOTERO_ITEM CSL_CITATION {"citationID":"Srs8hsPH","properties":{"formattedCitation":"\\uc0\\u8222{}ZEITmagazin\\uc0\\u8220{}.","plainCitation":"„ZEITmagazin“.","noteIndex":360},"citationItems":[{"id":96,"uris":["http://zotero.org/users/local/usTu59L8/items/EJMJD2IT"],"itemData":{"id":96,"type":"article-journal","title":"ZEITmagazin"}}],"schema":"https://github.com/citation-style-language/schema/raw/master/csl-citation.json"} </w:instrText>
      </w:r>
      <w:r>
        <w:fldChar w:fldCharType="separate"/>
      </w:r>
      <w:r w:rsidRPr="006357EC">
        <w:rPr>
          <w:rFonts w:ascii="Calibri" w:hAnsi="Calibri" w:cs="Calibri"/>
          <w:szCs w:val="24"/>
        </w:rPr>
        <w:t>„ZEITmagazin“.</w:t>
      </w:r>
      <w:r>
        <w:fldChar w:fldCharType="end"/>
      </w:r>
    </w:p>
  </w:footnote>
  <w:footnote w:id="362">
    <w:p w14:paraId="328753AB" w14:textId="01C46EA6" w:rsidR="00617B41" w:rsidRPr="006570C1" w:rsidRDefault="00617B41">
      <w:pPr>
        <w:pStyle w:val="FootnoteText"/>
      </w:pPr>
      <w:r>
        <w:rPr>
          <w:rStyle w:val="FootnoteReference"/>
        </w:rPr>
        <w:footnoteRef/>
      </w:r>
      <w:r w:rsidRPr="006570C1">
        <w:t xml:space="preserve"> </w:t>
      </w:r>
      <w:r>
        <w:fldChar w:fldCharType="begin"/>
      </w:r>
      <w:r w:rsidR="008C334C">
        <w:instrText xml:space="preserve"> ADDIN ZOTERO_ITEM CSL_CITATION {"citationID":"N86SfQaz","properties":{"formattedCitation":"Raether, {\\i{}Lieblingsgerichte vom Wochenmarkt}, 28.","plainCitation":"Raether, Lieblingsgerichte vom Wochenmarkt, 28.","noteIndex":361},"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28"}],"schema":"https://github.com/citation-style-language/schema/raw/master/csl-citation.json"} </w:instrText>
      </w:r>
      <w:r>
        <w:fldChar w:fldCharType="separate"/>
      </w:r>
      <w:r w:rsidR="00A830F2" w:rsidRPr="00A830F2">
        <w:rPr>
          <w:rFonts w:ascii="Calibri" w:hAnsi="Calibri" w:cs="Calibri"/>
          <w:szCs w:val="24"/>
        </w:rPr>
        <w:t xml:space="preserve">Raether, </w:t>
      </w:r>
      <w:r w:rsidR="00A830F2" w:rsidRPr="00A830F2">
        <w:rPr>
          <w:rFonts w:ascii="Calibri" w:hAnsi="Calibri" w:cs="Calibri"/>
          <w:i/>
          <w:iCs/>
          <w:szCs w:val="24"/>
        </w:rPr>
        <w:t>Lieblingsgerichte vom Wochenmarkt</w:t>
      </w:r>
      <w:r w:rsidR="00A830F2" w:rsidRPr="00A830F2">
        <w:rPr>
          <w:rFonts w:ascii="Calibri" w:hAnsi="Calibri" w:cs="Calibri"/>
          <w:szCs w:val="24"/>
        </w:rPr>
        <w:t>, 28.</w:t>
      </w:r>
      <w:r>
        <w:fldChar w:fldCharType="end"/>
      </w:r>
    </w:p>
  </w:footnote>
  <w:footnote w:id="363">
    <w:p w14:paraId="0888D8A4" w14:textId="438B021F" w:rsidR="001322C3" w:rsidRPr="00AC739A" w:rsidRDefault="001322C3">
      <w:pPr>
        <w:pStyle w:val="FootnoteText"/>
      </w:pPr>
      <w:r>
        <w:rPr>
          <w:rStyle w:val="FootnoteReference"/>
        </w:rPr>
        <w:footnoteRef/>
      </w:r>
      <w:r w:rsidRPr="00AC739A">
        <w:t xml:space="preserve"> </w:t>
      </w:r>
      <w:r>
        <w:fldChar w:fldCharType="begin"/>
      </w:r>
      <w:r w:rsidR="008C334C">
        <w:instrText xml:space="preserve"> ADDIN ZOTERO_ITEM CSL_CITATION {"citationID":"UAULSSr6","properties":{"formattedCitation":"Raether, 184.","plainCitation":"Raether, 184.","noteIndex":362},"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184"}],"schema":"https://github.com/citation-style-language/schema/raw/master/csl-citation.json"} </w:instrText>
      </w:r>
      <w:r>
        <w:fldChar w:fldCharType="separate"/>
      </w:r>
      <w:r w:rsidRPr="00AC739A">
        <w:rPr>
          <w:rFonts w:ascii="Calibri" w:hAnsi="Calibri" w:cs="Calibri"/>
        </w:rPr>
        <w:t>Raether, 184.</w:t>
      </w:r>
      <w:r>
        <w:fldChar w:fldCharType="end"/>
      </w:r>
    </w:p>
  </w:footnote>
  <w:footnote w:id="364">
    <w:p w14:paraId="2612F4F0" w14:textId="74634386" w:rsidR="00046E88" w:rsidRDefault="00046E88">
      <w:pPr>
        <w:pStyle w:val="FootnoteText"/>
      </w:pPr>
      <w:r>
        <w:rPr>
          <w:rStyle w:val="FootnoteReference"/>
        </w:rPr>
        <w:footnoteRef/>
      </w:r>
      <w:r>
        <w:t xml:space="preserve"> </w:t>
      </w:r>
      <w:r>
        <w:fldChar w:fldCharType="begin"/>
      </w:r>
      <w:r w:rsidR="008C334C">
        <w:instrText xml:space="preserve"> ADDIN ZOTERO_ITEM CSL_CITATION {"citationID":"dPL5ubWm","properties":{"formattedCitation":"\\uc0\\u8222{}ZEITmagazin\\uc0\\u8220{}.","plainCitation":"„ZEITmagazin“.","noteIndex":363},"citationItems":[{"id":96,"uris":["http://zotero.org/users/local/usTu59L8/items/EJMJD2IT"],"itemData":{"id":96,"type":"article-journal","title":"ZEITmagazin"}}],"schema":"https://github.com/citation-style-language/schema/raw/master/csl-citation.json"} </w:instrText>
      </w:r>
      <w:r>
        <w:fldChar w:fldCharType="separate"/>
      </w:r>
      <w:r w:rsidRPr="00046E88">
        <w:rPr>
          <w:rFonts w:ascii="Calibri" w:hAnsi="Calibri" w:cs="Calibri"/>
          <w:szCs w:val="24"/>
        </w:rPr>
        <w:t>„ZEITmagazin“.</w:t>
      </w:r>
      <w:r>
        <w:fldChar w:fldCharType="end"/>
      </w:r>
    </w:p>
  </w:footnote>
  <w:footnote w:id="365">
    <w:p w14:paraId="187E205A" w14:textId="56091D7F" w:rsidR="00D30D9B" w:rsidRDefault="00D30D9B">
      <w:pPr>
        <w:pStyle w:val="FootnoteText"/>
      </w:pPr>
      <w:r>
        <w:rPr>
          <w:rStyle w:val="FootnoteReference"/>
        </w:rPr>
        <w:footnoteRef/>
      </w:r>
      <w:r>
        <w:t xml:space="preserve"> </w:t>
      </w:r>
      <w:r>
        <w:fldChar w:fldCharType="begin"/>
      </w:r>
      <w:r w:rsidR="008C334C">
        <w:instrText xml:space="preserve"> ADDIN ZOTERO_ITEM CSL_CITATION {"citationID":"SR0tQQkg","properties":{"formattedCitation":"Kreissparkasse Heilbronn, Hrsg., {\\i{}Schw\\uc0\\u228{}bische Erfolgsrezepte: Was im HeilbronnerLand auf den Tisch kommt - 40 K\\uc0\\u246{}stlichkeiten zum Nachkochen} (Heilbronn, 2011), 6.","plainCitation":"Kreissparkasse Heilbronn, Hrsg., Schwäbische Erfolgsrezepte: Was im HeilbronnerLand auf den Tisch kommt - 40 Köstlichkeiten zum Nachkochen (Heilbronn, 2011), 6.","noteIndex":364},"citationItems":[{"id":81,"uris":["http://zotero.org/users/local/usTu59L8/items/UHR958TE"],"itemData":{"id":81,"type":"book","event-place":"Heilbronn","publisher-place":"Heilbronn","title":"Schwäbische Erfolgsrezepte: Was im HeilbronnerLand auf den Tisch kommt - 40 Köstlichkeiten zum Nachkochen","editor":[{"family":"Kreissparkasse Heilbronn","given":""}],"issued":{"date-parts":[["2011"]]}},"locator":"6"}],"schema":"https://github.com/citation-style-language/schema/raw/master/csl-citation.json"} </w:instrText>
      </w:r>
      <w:r>
        <w:fldChar w:fldCharType="separate"/>
      </w:r>
      <w:r w:rsidRPr="00D30D9B">
        <w:rPr>
          <w:rFonts w:ascii="Calibri" w:hAnsi="Calibri" w:cs="Calibri"/>
          <w:szCs w:val="24"/>
        </w:rPr>
        <w:t xml:space="preserve">Kreissparkasse Heilbronn, Hrsg., </w:t>
      </w:r>
      <w:r w:rsidRPr="00D30D9B">
        <w:rPr>
          <w:rFonts w:ascii="Calibri" w:hAnsi="Calibri" w:cs="Calibri"/>
          <w:i/>
          <w:iCs/>
          <w:szCs w:val="24"/>
        </w:rPr>
        <w:t>Schwäbische Erfolgsrezepte: Was im HeilbronnerLand auf den Tisch kommt - 40 Köstlichkeiten zum Nachkochen</w:t>
      </w:r>
      <w:r w:rsidRPr="00D30D9B">
        <w:rPr>
          <w:rFonts w:ascii="Calibri" w:hAnsi="Calibri" w:cs="Calibri"/>
          <w:szCs w:val="24"/>
        </w:rPr>
        <w:t xml:space="preserve"> (Heilbronn, 2011), 6.</w:t>
      </w:r>
      <w:r>
        <w:fldChar w:fldCharType="end"/>
      </w:r>
    </w:p>
  </w:footnote>
  <w:footnote w:id="366">
    <w:p w14:paraId="0A508ADB" w14:textId="65653D0E" w:rsidR="00FB753D" w:rsidRDefault="00FB753D">
      <w:pPr>
        <w:pStyle w:val="FootnoteText"/>
      </w:pPr>
      <w:r>
        <w:rPr>
          <w:rStyle w:val="FootnoteReference"/>
        </w:rPr>
        <w:footnoteRef/>
      </w:r>
      <w:r>
        <w:t xml:space="preserve"> </w:t>
      </w:r>
      <w:r>
        <w:fldChar w:fldCharType="begin"/>
      </w:r>
      <w:r w:rsidR="008C334C">
        <w:instrText xml:space="preserve"> ADDIN ZOTERO_ITEM CSL_CITATION {"citationID":"F4FTTYI0","properties":{"formattedCitation":"S\\uc0\\u228{}lzer, {\\i{}Die echte Jeden-Tag-K\\uc0\\u252{}che}, 74.","plainCitation":"Sälzer, Die echte Jeden-Tag-Küche, 74.","noteIndex":365},"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74"}],"schema":"https://github.com/citation-style-language/schema/raw/master/csl-citation.json"} </w:instrText>
      </w:r>
      <w:r>
        <w:fldChar w:fldCharType="separate"/>
      </w:r>
      <w:r w:rsidRPr="00FB753D">
        <w:rPr>
          <w:rFonts w:ascii="Calibri" w:hAnsi="Calibri" w:cs="Calibri"/>
          <w:szCs w:val="24"/>
        </w:rPr>
        <w:t xml:space="preserve">Sälzer, </w:t>
      </w:r>
      <w:r w:rsidRPr="00FB753D">
        <w:rPr>
          <w:rFonts w:ascii="Calibri" w:hAnsi="Calibri" w:cs="Calibri"/>
          <w:i/>
          <w:iCs/>
          <w:szCs w:val="24"/>
        </w:rPr>
        <w:t>Die echte Jeden-Tag-Küche</w:t>
      </w:r>
      <w:r w:rsidRPr="00FB753D">
        <w:rPr>
          <w:rFonts w:ascii="Calibri" w:hAnsi="Calibri" w:cs="Calibri"/>
          <w:szCs w:val="24"/>
        </w:rPr>
        <w:t>, 74.</w:t>
      </w:r>
      <w:r>
        <w:fldChar w:fldCharType="end"/>
      </w:r>
    </w:p>
  </w:footnote>
  <w:footnote w:id="367">
    <w:p w14:paraId="4907E298" w14:textId="77552B00" w:rsidR="00A53AE5" w:rsidRDefault="00A53AE5" w:rsidP="00A53AE5">
      <w:pPr>
        <w:pStyle w:val="FootnoteText"/>
      </w:pPr>
      <w:r>
        <w:rPr>
          <w:rStyle w:val="FootnoteReference"/>
        </w:rPr>
        <w:footnoteRef/>
      </w:r>
      <w:r>
        <w:t xml:space="preserve"> </w:t>
      </w:r>
      <w:r>
        <w:fldChar w:fldCharType="begin"/>
      </w:r>
      <w:r w:rsidR="008C334C">
        <w:instrText xml:space="preserve"> ADDIN ZOTERO_ITEM CSL_CITATION {"citationID":"2FnZyqCr","properties":{"formattedCitation":"Kiel und Wiedemann, {\\i{}Schw\\uc0\\u228{}bisch kochen}, 9.","plainCitation":"Kiel und Wiedemann, Schwäbisch kochen, 9.","noteIndex":366},"citationItems":[{"id":30,"uris":["http://zotero.org/users/local/usTu59L8/items/6ST6V588"],"itemData":{"id":30,"type":"book","collection-title":"GU Küchen-Ratgeber","edition":"1. Aufl","event-place":"München","ISBN":"978-3-7742-6890-6","language":"ger","number-of-pages":"64","publisher":"Gräfe u. Unzer","publisher-place":"München","source":"K10plus ISBN","title":"Schwäbisch kochen: Klassisch und neu","title-short":"Schwäbisch kochen","author":[{"family":"Kiel","given":"Martina"},{"family":"Wiedemann","given":"Carola"}],"issued":{"date-parts":[["2005"]]}},"locator":"9"}],"schema":"https://github.com/citation-style-language/schema/raw/master/csl-citation.json"} </w:instrText>
      </w:r>
      <w:r>
        <w:fldChar w:fldCharType="separate"/>
      </w:r>
      <w:r w:rsidR="0091679F" w:rsidRPr="0091679F">
        <w:rPr>
          <w:rFonts w:ascii="Calibri" w:hAnsi="Calibri" w:cs="Calibri"/>
          <w:szCs w:val="24"/>
        </w:rPr>
        <w:t xml:space="preserve">Kiel und Wiedemann, </w:t>
      </w:r>
      <w:r w:rsidR="0091679F" w:rsidRPr="0091679F">
        <w:rPr>
          <w:rFonts w:ascii="Calibri" w:hAnsi="Calibri" w:cs="Calibri"/>
          <w:i/>
          <w:iCs/>
          <w:szCs w:val="24"/>
        </w:rPr>
        <w:t>Schwäbisch kochen</w:t>
      </w:r>
      <w:r w:rsidR="0091679F" w:rsidRPr="0091679F">
        <w:rPr>
          <w:rFonts w:ascii="Calibri" w:hAnsi="Calibri" w:cs="Calibri"/>
          <w:szCs w:val="24"/>
        </w:rPr>
        <w:t>, 9.</w:t>
      </w:r>
      <w:r>
        <w:fldChar w:fldCharType="end"/>
      </w:r>
    </w:p>
  </w:footnote>
  <w:footnote w:id="368">
    <w:p w14:paraId="4CCA8B24" w14:textId="250C8B3F" w:rsidR="00D30D9B" w:rsidRDefault="00D30D9B">
      <w:pPr>
        <w:pStyle w:val="FootnoteText"/>
      </w:pPr>
      <w:r>
        <w:rPr>
          <w:rStyle w:val="FootnoteReference"/>
        </w:rPr>
        <w:footnoteRef/>
      </w:r>
      <w:r>
        <w:t xml:space="preserve"> </w:t>
      </w:r>
      <w:r>
        <w:fldChar w:fldCharType="begin"/>
      </w:r>
      <w:r w:rsidR="008C334C">
        <w:instrText xml:space="preserve"> ADDIN ZOTERO_ITEM CSL_CITATION {"citationID":"H58Hbt7K","properties":{"formattedCitation":"Kreissparkasse Heilbronn, {\\i{}Schw\\uc0\\u228{}bische Erfolgsrezepte: Was im HeilbronnerLand auf den Tisch kommt - 40 K\\uc0\\u246{}stlichkeiten zum Nachkochen}, 8.","plainCitation":"Kreissparkasse Heilbronn, Schwäbische Erfolgsrezepte: Was im HeilbronnerLand auf den Tisch kommt - 40 Köstlichkeiten zum Nachkochen, 8.","noteIndex":367},"citationItems":[{"id":81,"uris":["http://zotero.org/users/local/usTu59L8/items/UHR958TE"],"itemData":{"id":81,"type":"book","event-place":"Heilbronn","publisher-place":"Heilbronn","title":"Schwäbische Erfolgsrezepte: Was im HeilbronnerLand auf den Tisch kommt - 40 Köstlichkeiten zum Nachkochen","editor":[{"family":"Kreissparkasse Heilbronn","given":""}],"issued":{"date-parts":[["2011"]]}},"locator":"8"}],"schema":"https://github.com/citation-style-language/schema/raw/master/csl-citation.json"} </w:instrText>
      </w:r>
      <w:r>
        <w:fldChar w:fldCharType="separate"/>
      </w:r>
      <w:r w:rsidR="00FB753D" w:rsidRPr="00FB753D">
        <w:rPr>
          <w:rFonts w:ascii="Calibri" w:hAnsi="Calibri" w:cs="Calibri"/>
          <w:szCs w:val="24"/>
        </w:rPr>
        <w:t xml:space="preserve">Kreissparkasse Heilbronn, </w:t>
      </w:r>
      <w:r w:rsidR="00FB753D" w:rsidRPr="00FB753D">
        <w:rPr>
          <w:rFonts w:ascii="Calibri" w:hAnsi="Calibri" w:cs="Calibri"/>
          <w:i/>
          <w:iCs/>
          <w:szCs w:val="24"/>
        </w:rPr>
        <w:t>Schwäbische Erfolgsrezepte: Was im HeilbronnerLand auf den Tisch kommt - 40 Köstlichkeiten zum Nachkochen</w:t>
      </w:r>
      <w:r w:rsidR="00FB753D" w:rsidRPr="00FB753D">
        <w:rPr>
          <w:rFonts w:ascii="Calibri" w:hAnsi="Calibri" w:cs="Calibri"/>
          <w:szCs w:val="24"/>
        </w:rPr>
        <w:t>, 8.</w:t>
      </w:r>
      <w:r>
        <w:fldChar w:fldCharType="end"/>
      </w:r>
    </w:p>
  </w:footnote>
  <w:footnote w:id="369">
    <w:p w14:paraId="69C1C920" w14:textId="6015A4BD" w:rsidR="0047713A" w:rsidRDefault="0047713A" w:rsidP="0047713A">
      <w:pPr>
        <w:pStyle w:val="FootnoteText"/>
      </w:pPr>
      <w:r>
        <w:rPr>
          <w:rStyle w:val="FootnoteReference"/>
        </w:rPr>
        <w:footnoteRef/>
      </w:r>
      <w:r>
        <w:t xml:space="preserve"> </w:t>
      </w:r>
      <w:r>
        <w:fldChar w:fldCharType="begin"/>
      </w:r>
      <w:r w:rsidR="008C334C">
        <w:instrText xml:space="preserve"> ADDIN ZOTERO_ITEM CSL_CITATION {"citationID":"Twep5hqv","properties":{"formattedCitation":"S\\uc0\\u228{}lzer, {\\i{}Die echte Jeden-Tag-K\\uc0\\u252{}che}, 82.","plainCitation":"Sälzer, Die echte Jeden-Tag-Küche, 82.","noteIndex":368},"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82"}],"schema":"https://github.com/citation-style-language/schema/raw/master/csl-citation.json"} </w:instrText>
      </w:r>
      <w:r>
        <w:fldChar w:fldCharType="separate"/>
      </w:r>
      <w:r w:rsidRPr="00A83728">
        <w:rPr>
          <w:rFonts w:ascii="Calibri" w:hAnsi="Calibri" w:cs="Calibri"/>
          <w:szCs w:val="24"/>
        </w:rPr>
        <w:t xml:space="preserve">Sälzer, </w:t>
      </w:r>
      <w:r w:rsidRPr="00A83728">
        <w:rPr>
          <w:rFonts w:ascii="Calibri" w:hAnsi="Calibri" w:cs="Calibri"/>
          <w:i/>
          <w:iCs/>
          <w:szCs w:val="24"/>
        </w:rPr>
        <w:t>Die echte Jeden-Tag-Küche</w:t>
      </w:r>
      <w:r w:rsidRPr="00A83728">
        <w:rPr>
          <w:rFonts w:ascii="Calibri" w:hAnsi="Calibri" w:cs="Calibri"/>
          <w:szCs w:val="24"/>
        </w:rPr>
        <w:t>, 82.</w:t>
      </w:r>
      <w:r>
        <w:fldChar w:fldCharType="end"/>
      </w:r>
    </w:p>
  </w:footnote>
  <w:footnote w:id="370">
    <w:p w14:paraId="09A8B049" w14:textId="767F5CDB" w:rsidR="006E1B81" w:rsidRDefault="006E1B81" w:rsidP="006E1B81">
      <w:pPr>
        <w:pStyle w:val="FootnoteText"/>
      </w:pPr>
      <w:r>
        <w:rPr>
          <w:rStyle w:val="FootnoteReference"/>
        </w:rPr>
        <w:footnoteRef/>
      </w:r>
      <w:r>
        <w:t xml:space="preserve"> </w:t>
      </w:r>
      <w:r>
        <w:fldChar w:fldCharType="begin"/>
      </w:r>
      <w:r w:rsidR="008C334C">
        <w:instrText xml:space="preserve"> ADDIN ZOTERO_ITEM CSL_CITATION {"citationID":"gm7tRBT3","properties":{"formattedCitation":"S\\uc0\\u228{}lzer, 68.","plainCitation":"Sälzer, 68.","noteIndex":369},"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68"}],"schema":"https://github.com/citation-style-language/schema/raw/master/csl-citation.json"} </w:instrText>
      </w:r>
      <w:r>
        <w:fldChar w:fldCharType="separate"/>
      </w:r>
      <w:r w:rsidR="0091679F" w:rsidRPr="0091679F">
        <w:rPr>
          <w:rFonts w:ascii="Calibri" w:hAnsi="Calibri" w:cs="Calibri"/>
          <w:szCs w:val="24"/>
        </w:rPr>
        <w:t>Sälzer, 68.</w:t>
      </w:r>
      <w:r>
        <w:fldChar w:fldCharType="end"/>
      </w:r>
    </w:p>
  </w:footnote>
  <w:footnote w:id="371">
    <w:p w14:paraId="702571EA" w14:textId="77469FDE" w:rsidR="00C56822" w:rsidRPr="0047713A" w:rsidRDefault="00C56822">
      <w:pPr>
        <w:pStyle w:val="FootnoteText"/>
      </w:pPr>
      <w:r>
        <w:rPr>
          <w:rStyle w:val="FootnoteReference"/>
        </w:rPr>
        <w:footnoteRef/>
      </w:r>
      <w:r w:rsidRPr="0047713A">
        <w:t xml:space="preserve"> </w:t>
      </w:r>
      <w:r>
        <w:fldChar w:fldCharType="begin"/>
      </w:r>
      <w:r w:rsidR="008C334C">
        <w:instrText xml:space="preserve"> ADDIN ZOTERO_ITEM CSL_CITATION {"citationID":"dClMRl90","properties":{"formattedCitation":"Ottolenghi, {\\i{}Ottolenghi simple - Das Kochbuch}, 65.","plainCitation":"Ottolenghi, Ottolenghi simple - Das Kochbuch, 65.","noteIndex":370},"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65"}],"schema":"https://github.com/citation-style-language/schema/raw/master/csl-citation.json"} </w:instrText>
      </w:r>
      <w:r>
        <w:fldChar w:fldCharType="separate"/>
      </w:r>
      <w:r w:rsidR="0091679F" w:rsidRPr="0091679F">
        <w:rPr>
          <w:rFonts w:ascii="Calibri" w:hAnsi="Calibri" w:cs="Calibri"/>
          <w:szCs w:val="24"/>
        </w:rPr>
        <w:t xml:space="preserve">Ottolenghi, </w:t>
      </w:r>
      <w:r w:rsidR="0091679F" w:rsidRPr="0091679F">
        <w:rPr>
          <w:rFonts w:ascii="Calibri" w:hAnsi="Calibri" w:cs="Calibri"/>
          <w:i/>
          <w:iCs/>
          <w:szCs w:val="24"/>
        </w:rPr>
        <w:t>Ottolenghi simple - Das Kochbuch</w:t>
      </w:r>
      <w:r w:rsidR="0091679F" w:rsidRPr="0091679F">
        <w:rPr>
          <w:rFonts w:ascii="Calibri" w:hAnsi="Calibri" w:cs="Calibri"/>
          <w:szCs w:val="24"/>
        </w:rPr>
        <w:t>, 65.</w:t>
      </w:r>
      <w:r>
        <w:fldChar w:fldCharType="end"/>
      </w:r>
    </w:p>
  </w:footnote>
  <w:footnote w:id="372">
    <w:p w14:paraId="67679A64" w14:textId="4E7BEA37" w:rsidR="002F32C7" w:rsidRDefault="002F32C7">
      <w:pPr>
        <w:pStyle w:val="FootnoteText"/>
      </w:pPr>
      <w:r>
        <w:rPr>
          <w:rStyle w:val="FootnoteReference"/>
        </w:rPr>
        <w:footnoteRef/>
      </w:r>
      <w:r>
        <w:t xml:space="preserve"> </w:t>
      </w:r>
      <w:r>
        <w:fldChar w:fldCharType="begin"/>
      </w:r>
      <w:r w:rsidR="008C334C">
        <w:instrText xml:space="preserve"> ADDIN ZOTERO_ITEM CSL_CITATION {"citationID":"0TNRK4bu","properties":{"formattedCitation":"Julius und Leser, {\\i{}Vegan}, 176.","plainCitation":"Julius und Leser, Vegan, 176.","noteIndex":371},"citationItems":[{"id":12,"uris":["http://zotero.org/users/local/usTu59L8/items/4IBMT3TA"],"itemData":{"id":12,"type":"book","abstract":"Vegane Variationen quer durch die Küchen der Welt, die zum Grossteil auf Tofu oder andere Soja-Produkte verzichten. Ausserdem sind zahlreiche Rezepte auch frei von Gluten. Bei den Gerichten handelt es sich um vegan abgewandelte Klassiker oder Gerichte, die von Haus aus vegan sind","event-place":"München","ISBN":"978-3-86244-592-9","language":"ger","number-of-pages":"221","publisher":"Christian-Verl","publisher-place":"München","source":"K10plus ISBN","title":"Vegan: internationale Klassiker ; 120 Rezepte von Teriyaki-Tofusteak bis Pannacotta","title-short":"Vegan","author":[{"family":"Julius","given":"Christina"},{"family":"Leser","given":"Nicolas"}],"issued":{"date-parts":[["2014"]]}},"locator":"176"}],"schema":"https://github.com/citation-style-language/schema/raw/master/csl-citation.json"} </w:instrText>
      </w:r>
      <w:r>
        <w:fldChar w:fldCharType="separate"/>
      </w:r>
      <w:r w:rsidRPr="002F32C7">
        <w:rPr>
          <w:rFonts w:ascii="Calibri" w:hAnsi="Calibri" w:cs="Calibri"/>
          <w:szCs w:val="24"/>
        </w:rPr>
        <w:t xml:space="preserve">Julius und Leser, </w:t>
      </w:r>
      <w:r w:rsidRPr="002F32C7">
        <w:rPr>
          <w:rFonts w:ascii="Calibri" w:hAnsi="Calibri" w:cs="Calibri"/>
          <w:i/>
          <w:iCs/>
          <w:szCs w:val="24"/>
        </w:rPr>
        <w:t>Vegan</w:t>
      </w:r>
      <w:r w:rsidRPr="002F32C7">
        <w:rPr>
          <w:rFonts w:ascii="Calibri" w:hAnsi="Calibri" w:cs="Calibri"/>
          <w:szCs w:val="24"/>
        </w:rPr>
        <w:t>, 176.</w:t>
      </w:r>
      <w:r>
        <w:fldChar w:fldCharType="end"/>
      </w:r>
    </w:p>
  </w:footnote>
  <w:footnote w:id="373">
    <w:p w14:paraId="1535BB37" w14:textId="316D0C32" w:rsidR="007F1553" w:rsidRDefault="007F1553">
      <w:pPr>
        <w:pStyle w:val="FootnoteText"/>
      </w:pPr>
      <w:r>
        <w:rPr>
          <w:rStyle w:val="FootnoteReference"/>
        </w:rPr>
        <w:footnoteRef/>
      </w:r>
      <w:r>
        <w:t xml:space="preserve"> </w:t>
      </w:r>
      <w:r>
        <w:fldChar w:fldCharType="begin"/>
      </w:r>
      <w:r w:rsidR="008C334C">
        <w:instrText xml:space="preserve"> ADDIN ZOTERO_ITEM CSL_CITATION {"citationID":"4Gjzw7Aw","properties":{"formattedCitation":"Raether, {\\i{}Lieblingsgerichte vom Wochenmarkt}, 40.","plainCitation":"Raether, Lieblingsgerichte vom Wochenmarkt, 40.","noteIndex":372},"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40"}],"schema":"https://github.com/citation-style-language/schema/raw/master/csl-citation.json"} </w:instrText>
      </w:r>
      <w:r>
        <w:fldChar w:fldCharType="separate"/>
      </w:r>
      <w:r w:rsidRPr="007F1553">
        <w:rPr>
          <w:rFonts w:ascii="Calibri" w:hAnsi="Calibri" w:cs="Calibri"/>
          <w:szCs w:val="24"/>
        </w:rPr>
        <w:t xml:space="preserve">Raether, </w:t>
      </w:r>
      <w:r w:rsidRPr="007F1553">
        <w:rPr>
          <w:rFonts w:ascii="Calibri" w:hAnsi="Calibri" w:cs="Calibri"/>
          <w:i/>
          <w:iCs/>
          <w:szCs w:val="24"/>
        </w:rPr>
        <w:t>Lieblingsgerichte vom Wochenmarkt</w:t>
      </w:r>
      <w:r w:rsidRPr="007F1553">
        <w:rPr>
          <w:rFonts w:ascii="Calibri" w:hAnsi="Calibri" w:cs="Calibri"/>
          <w:szCs w:val="24"/>
        </w:rPr>
        <w:t>, 40.</w:t>
      </w:r>
      <w:r>
        <w:fldChar w:fldCharType="end"/>
      </w:r>
    </w:p>
  </w:footnote>
  <w:footnote w:id="374">
    <w:p w14:paraId="594E948E" w14:textId="6FCF819F" w:rsidR="0026758D" w:rsidRDefault="0026758D" w:rsidP="0026758D">
      <w:pPr>
        <w:pStyle w:val="FootnoteText"/>
      </w:pPr>
      <w:r>
        <w:rPr>
          <w:rStyle w:val="FootnoteReference"/>
        </w:rPr>
        <w:footnoteRef/>
      </w:r>
      <w:r>
        <w:t xml:space="preserve"> </w:t>
      </w:r>
      <w:r>
        <w:fldChar w:fldCharType="begin"/>
      </w:r>
      <w:r w:rsidR="008C334C">
        <w:instrText xml:space="preserve"> ADDIN ZOTERO_ITEM CSL_CITATION {"citationID":"dlcD0Bgj","properties":{"formattedCitation":"Frenkiel u.\\uc0\\u160{}a., {\\i{}Die gr\\uc0\\u252{}ne K\\uc0\\u252{}che auf Reisen}, 155.","plainCitation":"Frenkiel u. a., Die grüne Küche auf Reisen, 155.","noteIndex":373},"citationItems":[{"id":57,"uris":["http://zotero.org/users/local/usTu59L8/items/LGKJLVB7"],"itemData":{"id":57,"type":"book","abstract":"Der Schwede David war ein ungesunder Vegetarier, die Dänin Luise eine gesundheitsbewusste Allesesserin. Jetzt haben sie die entspannte Variante des Vegetarismus entdeckt, kreativ mit hehren Zielen, aber ohne Dogmatismus, dafür mit tolerierten Abweichungen. Ihr Kochbucherstling ist, ebenso wie ihr Blog, farbenfroh und inspirierend. Hier wird kreativ und mit Einflüssen aus aller Welt, jedoch mit Zutaten, wie sie in Nordeuropa wachsen, gekocht. Wer sich also fragt, was er aus Gemüsesorten wie Rote Bete oder Rhabarber kochen soll, der wird bei \"Die grüne Küche\" fündig. Der Band ist in 10 Kapitel aufgeteilt; zuerst geben die Autoren einen Einblick, was sich in ihrer Speisekammer findet, Kapitel 2 widmet sich der Ernährung von Kindern. Sie sind Eltern einer kleinen Tochter, die natürlich auf der kulinarischen Weltreise dabei war. Nach ein paar Basisrezepten teilt sich der Band in die Kapitel \"Frühstück\", \"Leichte Gerichte\", \"Zum Mitnehmen\", \"Familienessen\", \"Häppchen\", \"Getränke\" und \"Süe︢ Gaumenfreuden\" auf. Gelungen, überall da, wo Vegetarisches gefragt ist. (2)","edition":"Dt. Erstausg","event-place":"München","ISBN":"978-3-86873-806-3","language":"ger","number-of-pages":"255","publisher":"Knesebeck","publisher-place":"München","source":"K10plus ISBN","title":"Die grüne Küche auf Reisen: Vegetarisches aus aller Welt","title-short":"Die grüne Küche auf Reisen","author":[{"family":"Frenkiel","given":"David"},{"family":"Vindahl","given":"Luise"},{"family":"Wiesner","given":"Linde"},{"family":"Frenkiel","given":"David"}],"issued":{"date-parts":[["2015"]]}},"locator":"155"}],"schema":"https://github.com/citation-style-language/schema/raw/master/csl-citation.json"} </w:instrText>
      </w:r>
      <w:r>
        <w:fldChar w:fldCharType="separate"/>
      </w:r>
      <w:r w:rsidRPr="003C1C67">
        <w:rPr>
          <w:rFonts w:ascii="Calibri" w:hAnsi="Calibri" w:cs="Calibri"/>
          <w:szCs w:val="24"/>
        </w:rPr>
        <w:t xml:space="preserve">Frenkiel u. a., </w:t>
      </w:r>
      <w:r w:rsidRPr="003C1C67">
        <w:rPr>
          <w:rFonts w:ascii="Calibri" w:hAnsi="Calibri" w:cs="Calibri"/>
          <w:i/>
          <w:iCs/>
          <w:szCs w:val="24"/>
        </w:rPr>
        <w:t>Die grüne Küche auf Reisen</w:t>
      </w:r>
      <w:r w:rsidRPr="003C1C67">
        <w:rPr>
          <w:rFonts w:ascii="Calibri" w:hAnsi="Calibri" w:cs="Calibri"/>
          <w:szCs w:val="24"/>
        </w:rPr>
        <w:t>, 155.</w:t>
      </w:r>
      <w:r>
        <w:fldChar w:fldCharType="end"/>
      </w:r>
    </w:p>
  </w:footnote>
  <w:footnote w:id="375">
    <w:p w14:paraId="3003F721" w14:textId="2435C734" w:rsidR="00D64293" w:rsidRDefault="00D64293">
      <w:pPr>
        <w:pStyle w:val="FootnoteText"/>
      </w:pPr>
      <w:r>
        <w:rPr>
          <w:rStyle w:val="FootnoteReference"/>
        </w:rPr>
        <w:footnoteRef/>
      </w:r>
      <w:r>
        <w:t xml:space="preserve"> </w:t>
      </w:r>
      <w:r>
        <w:fldChar w:fldCharType="begin"/>
      </w:r>
      <w:r w:rsidR="008C334C">
        <w:instrText xml:space="preserve"> ADDIN ZOTERO_ITEM CSL_CITATION {"citationID":"xX742Ibi","properties":{"formattedCitation":"Julius und Leser, {\\i{}Vegan}, 120.","plainCitation":"Julius und Leser, Vegan, 120.","noteIndex":374},"citationItems":[{"id":12,"uris":["http://zotero.org/users/local/usTu59L8/items/4IBMT3TA"],"itemData":{"id":12,"type":"book","abstract":"Vegane Variationen quer durch die Küchen der Welt, die zum Grossteil auf Tofu oder andere Soja-Produkte verzichten. Ausserdem sind zahlreiche Rezepte auch frei von Gluten. Bei den Gerichten handelt es sich um vegan abgewandelte Klassiker oder Gerichte, die von Haus aus vegan sind","event-place":"München","ISBN":"978-3-86244-592-9","language":"ger","number-of-pages":"221","publisher":"Christian-Verl","publisher-place":"München","source":"K10plus ISBN","title":"Vegan: internationale Klassiker ; 120 Rezepte von Teriyaki-Tofusteak bis Pannacotta","title-short":"Vegan","author":[{"family":"Julius","given":"Christina"},{"family":"Leser","given":"Nicolas"}],"issued":{"date-parts":[["2014"]]}},"locator":"120"}],"schema":"https://github.com/citation-style-language/schema/raw/master/csl-citation.json"} </w:instrText>
      </w:r>
      <w:r>
        <w:fldChar w:fldCharType="separate"/>
      </w:r>
      <w:r w:rsidR="0091679F" w:rsidRPr="0091679F">
        <w:rPr>
          <w:rFonts w:ascii="Calibri" w:hAnsi="Calibri" w:cs="Calibri"/>
          <w:szCs w:val="24"/>
        </w:rPr>
        <w:t xml:space="preserve">Julius und Leser, </w:t>
      </w:r>
      <w:r w:rsidR="0091679F" w:rsidRPr="0091679F">
        <w:rPr>
          <w:rFonts w:ascii="Calibri" w:hAnsi="Calibri" w:cs="Calibri"/>
          <w:i/>
          <w:iCs/>
          <w:szCs w:val="24"/>
        </w:rPr>
        <w:t>Vegan</w:t>
      </w:r>
      <w:r w:rsidR="0091679F" w:rsidRPr="0091679F">
        <w:rPr>
          <w:rFonts w:ascii="Calibri" w:hAnsi="Calibri" w:cs="Calibri"/>
          <w:szCs w:val="24"/>
        </w:rPr>
        <w:t>, 120.</w:t>
      </w:r>
      <w:r>
        <w:fldChar w:fldCharType="end"/>
      </w:r>
    </w:p>
  </w:footnote>
  <w:footnote w:id="376">
    <w:p w14:paraId="7B92F2DC" w14:textId="66962F29" w:rsidR="00F72A3C" w:rsidRPr="00692752" w:rsidRDefault="00F72A3C" w:rsidP="00F72A3C">
      <w:pPr>
        <w:pStyle w:val="FootnoteText"/>
      </w:pPr>
      <w:r>
        <w:rPr>
          <w:rStyle w:val="FootnoteReference"/>
        </w:rPr>
        <w:footnoteRef/>
      </w:r>
      <w:r w:rsidRPr="00692752">
        <w:t xml:space="preserve"> </w:t>
      </w:r>
      <w:r>
        <w:fldChar w:fldCharType="begin"/>
      </w:r>
      <w:r w:rsidR="008C334C">
        <w:instrText xml:space="preserve"> ADDIN ZOTERO_ITEM CSL_CITATION {"citationID":"ZEEisfpD","properties":{"formattedCitation":"Pirou\\uc0\\u233{}, {\\i{}Die echte franz\\uc0\\u246{}sische K\\uc0\\u252{}che}, 193.","plainCitation":"Piroué, Die echte französische Küche, 193.","noteIndex":375},"citationItems":[{"id":5,"uris":["http://zotero.org/users/local/usTu59L8/items/9D429KMD"],"itemData":{"id":5,"type":"book","edition":"6. Aufl","event-place":"München","ISBN":"978-3-7742-1540-5","language":"ger","number-of-pages":"280","publisher":"Gräfe und Unzer","publisher-place":"München","source":"K10plus ISBN","title":"Die echte französische Küche: typische Rezepte und kulinarische Impressionen aus allen Regionen","title-short":"Die echte französische Küche","author":[{"family":"Piroué","given":"Susi"}],"issued":{"date-parts":[["2001"]]}},"locator":"193"}],"schema":"https://github.com/citation-style-language/schema/raw/master/csl-citation.json"} </w:instrText>
      </w:r>
      <w:r>
        <w:fldChar w:fldCharType="separate"/>
      </w:r>
      <w:r w:rsidRPr="00EC6CAA">
        <w:rPr>
          <w:rFonts w:ascii="Calibri" w:hAnsi="Calibri" w:cs="Calibri"/>
          <w:szCs w:val="24"/>
        </w:rPr>
        <w:t xml:space="preserve">Piroué, </w:t>
      </w:r>
      <w:r w:rsidRPr="00EC6CAA">
        <w:rPr>
          <w:rFonts w:ascii="Calibri" w:hAnsi="Calibri" w:cs="Calibri"/>
          <w:i/>
          <w:iCs/>
          <w:szCs w:val="24"/>
        </w:rPr>
        <w:t>Die echte französische Küche</w:t>
      </w:r>
      <w:r w:rsidRPr="00EC6CAA">
        <w:rPr>
          <w:rFonts w:ascii="Calibri" w:hAnsi="Calibri" w:cs="Calibri"/>
          <w:szCs w:val="24"/>
        </w:rPr>
        <w:t>, 193.</w:t>
      </w:r>
      <w:r>
        <w:fldChar w:fldCharType="end"/>
      </w:r>
    </w:p>
  </w:footnote>
  <w:footnote w:id="377">
    <w:p w14:paraId="1B9DAEE8" w14:textId="2D08893F" w:rsidR="00CA5916" w:rsidRDefault="00CA5916">
      <w:pPr>
        <w:pStyle w:val="FootnoteText"/>
      </w:pPr>
      <w:r>
        <w:rPr>
          <w:rStyle w:val="FootnoteReference"/>
        </w:rPr>
        <w:footnoteRef/>
      </w:r>
      <w:r>
        <w:t xml:space="preserve"> </w:t>
      </w:r>
      <w:r>
        <w:fldChar w:fldCharType="begin"/>
      </w:r>
      <w:r w:rsidR="008C334C">
        <w:instrText xml:space="preserve"> ADDIN ZOTERO_ITEM CSL_CITATION {"citationID":"wojUMBxk","properties":{"formattedCitation":"Julius und Leser, {\\i{}Vegan}, 72.","plainCitation":"Julius und Leser, Vegan, 72.","noteIndex":376},"citationItems":[{"id":12,"uris":["http://zotero.org/users/local/usTu59L8/items/4IBMT3TA"],"itemData":{"id":12,"type":"book","abstract":"Vegane Variationen quer durch die Küchen der Welt, die zum Grossteil auf Tofu oder andere Soja-Produkte verzichten. Ausserdem sind zahlreiche Rezepte auch frei von Gluten. Bei den Gerichten handelt es sich um vegan abgewandelte Klassiker oder Gerichte, die von Haus aus vegan sind","event-place":"München","ISBN":"978-3-86244-592-9","language":"ger","number-of-pages":"221","publisher":"Christian-Verl","publisher-place":"München","source":"K10plus ISBN","title":"Vegan: internationale Klassiker ; 120 Rezepte von Teriyaki-Tofusteak bis Pannacotta","title-short":"Vegan","author":[{"family":"Julius","given":"Christina"},{"family":"Leser","given":"Nicolas"}],"issued":{"date-parts":[["2014"]]}},"locator":"72"}],"schema":"https://github.com/citation-style-language/schema/raw/master/csl-citation.json"} </w:instrText>
      </w:r>
      <w:r>
        <w:fldChar w:fldCharType="separate"/>
      </w:r>
      <w:r w:rsidR="0091679F" w:rsidRPr="0091679F">
        <w:rPr>
          <w:rFonts w:ascii="Calibri" w:hAnsi="Calibri" w:cs="Calibri"/>
          <w:szCs w:val="24"/>
        </w:rPr>
        <w:t xml:space="preserve">Julius und Leser, </w:t>
      </w:r>
      <w:r w:rsidR="0091679F" w:rsidRPr="0091679F">
        <w:rPr>
          <w:rFonts w:ascii="Calibri" w:hAnsi="Calibri" w:cs="Calibri"/>
          <w:i/>
          <w:iCs/>
          <w:szCs w:val="24"/>
        </w:rPr>
        <w:t>Vegan</w:t>
      </w:r>
      <w:r w:rsidR="0091679F" w:rsidRPr="0091679F">
        <w:rPr>
          <w:rFonts w:ascii="Calibri" w:hAnsi="Calibri" w:cs="Calibri"/>
          <w:szCs w:val="24"/>
        </w:rPr>
        <w:t>, 72.</w:t>
      </w:r>
      <w:r>
        <w:fldChar w:fldCharType="end"/>
      </w:r>
    </w:p>
  </w:footnote>
  <w:footnote w:id="378">
    <w:p w14:paraId="41C2C376" w14:textId="19563993" w:rsidR="002A3E16" w:rsidRDefault="002A3E16">
      <w:pPr>
        <w:pStyle w:val="FootnoteText"/>
      </w:pPr>
      <w:r>
        <w:rPr>
          <w:rStyle w:val="FootnoteReference"/>
        </w:rPr>
        <w:footnoteRef/>
      </w:r>
      <w:r>
        <w:t xml:space="preserve"> </w:t>
      </w:r>
      <w:r>
        <w:fldChar w:fldCharType="begin"/>
      </w:r>
      <w:r w:rsidR="008C334C">
        <w:instrText xml:space="preserve"> ADDIN ZOTERO_ITEM CSL_CITATION {"citationID":"Bgn95y2t","properties":{"formattedCitation":"Julius und Leser, 48.","plainCitation":"Julius und Leser, 48.","noteIndex":377},"citationItems":[{"id":12,"uris":["http://zotero.org/users/local/usTu59L8/items/4IBMT3TA"],"itemData":{"id":12,"type":"book","abstract":"Vegane Variationen quer durch die Küchen der Welt, die zum Grossteil auf Tofu oder andere Soja-Produkte verzichten. Ausserdem sind zahlreiche Rezepte auch frei von Gluten. Bei den Gerichten handelt es sich um vegan abgewandelte Klassiker oder Gerichte, die von Haus aus vegan sind","event-place":"München","ISBN":"978-3-86244-592-9","language":"ger","number-of-pages":"221","publisher":"Christian-Verl","publisher-place":"München","source":"K10plus ISBN","title":"Vegan: internationale Klassiker ; 120 Rezepte von Teriyaki-Tofusteak bis Pannacotta","title-short":"Vegan","author":[{"family":"Julius","given":"Christina"},{"family":"Leser","given":"Nicolas"}],"issued":{"date-parts":[["2014"]]}},"locator":"48"}],"schema":"https://github.com/citation-style-language/schema/raw/master/csl-citation.json"} </w:instrText>
      </w:r>
      <w:r>
        <w:fldChar w:fldCharType="separate"/>
      </w:r>
      <w:r w:rsidRPr="002A3E16">
        <w:rPr>
          <w:rFonts w:ascii="Calibri" w:hAnsi="Calibri" w:cs="Calibri"/>
        </w:rPr>
        <w:t>Julius und Leser, 48.</w:t>
      </w:r>
      <w:r>
        <w:fldChar w:fldCharType="end"/>
      </w:r>
    </w:p>
  </w:footnote>
  <w:footnote w:id="379">
    <w:p w14:paraId="5A2CB22D" w14:textId="16BDEE9E" w:rsidR="00683416" w:rsidRDefault="00683416">
      <w:pPr>
        <w:pStyle w:val="FootnoteText"/>
      </w:pPr>
      <w:r>
        <w:rPr>
          <w:rStyle w:val="FootnoteReference"/>
        </w:rPr>
        <w:footnoteRef/>
      </w:r>
      <w:r>
        <w:t xml:space="preserve"> </w:t>
      </w:r>
      <w:r>
        <w:fldChar w:fldCharType="begin"/>
      </w:r>
      <w:r w:rsidR="008C334C">
        <w:instrText xml:space="preserve"> ADDIN ZOTERO_ITEM CSL_CITATION {"citationID":"482ay2RP","properties":{"formattedCitation":"Kiel und Wiedemann, {\\i{}Schw\\uc0\\u228{}bisch kochen}, 14.","plainCitation":"Kiel und Wiedemann, Schwäbisch kochen, 14.","noteIndex":378},"citationItems":[{"id":30,"uris":["http://zotero.org/users/local/usTu59L8/items/6ST6V588"],"itemData":{"id":30,"type":"book","collection-title":"GU Küchen-Ratgeber","edition":"1. Aufl","event-place":"München","ISBN":"978-3-7742-6890-6","language":"ger","number-of-pages":"64","publisher":"Gräfe u. Unzer","publisher-place":"München","source":"K10plus ISBN","title":"Schwäbisch kochen: Klassisch und neu","title-short":"Schwäbisch kochen","author":[{"family":"Kiel","given":"Martina"},{"family":"Wiedemann","given":"Carola"}],"issued":{"date-parts":[["2005"]]}},"locator":"14"}],"schema":"https://github.com/citation-style-language/schema/raw/master/csl-citation.json"} </w:instrText>
      </w:r>
      <w:r>
        <w:fldChar w:fldCharType="separate"/>
      </w:r>
      <w:r w:rsidRPr="00683416">
        <w:rPr>
          <w:rFonts w:ascii="Calibri" w:hAnsi="Calibri" w:cs="Calibri"/>
          <w:szCs w:val="24"/>
        </w:rPr>
        <w:t xml:space="preserve">Kiel und Wiedemann, </w:t>
      </w:r>
      <w:r w:rsidRPr="00683416">
        <w:rPr>
          <w:rFonts w:ascii="Calibri" w:hAnsi="Calibri" w:cs="Calibri"/>
          <w:i/>
          <w:iCs/>
          <w:szCs w:val="24"/>
        </w:rPr>
        <w:t>Schwäbisch kochen</w:t>
      </w:r>
      <w:r w:rsidRPr="00683416">
        <w:rPr>
          <w:rFonts w:ascii="Calibri" w:hAnsi="Calibri" w:cs="Calibri"/>
          <w:szCs w:val="24"/>
        </w:rPr>
        <w:t>, 14.</w:t>
      </w:r>
      <w:r>
        <w:fldChar w:fldCharType="end"/>
      </w:r>
    </w:p>
  </w:footnote>
  <w:footnote w:id="380">
    <w:p w14:paraId="64123D3F" w14:textId="470966AA" w:rsidR="003D31E6" w:rsidRDefault="003D31E6" w:rsidP="003D31E6">
      <w:pPr>
        <w:pStyle w:val="FootnoteText"/>
      </w:pPr>
      <w:r>
        <w:rPr>
          <w:rStyle w:val="FootnoteReference"/>
        </w:rPr>
        <w:footnoteRef/>
      </w:r>
      <w:r>
        <w:t xml:space="preserve"> </w:t>
      </w:r>
      <w:r>
        <w:fldChar w:fldCharType="begin"/>
      </w:r>
      <w:r w:rsidR="008C334C">
        <w:instrText xml:space="preserve"> ADDIN ZOTERO_ITEM CSL_CITATION {"citationID":"LaNzeQY3","properties":{"formattedCitation":"Pirou\\uc0\\u233{}, {\\i{}Die echte franz\\uc0\\u246{}sische K\\uc0\\u252{}che}, 192.","plainCitation":"Piroué, Die echte französische Küche, 192.","noteIndex":379},"citationItems":[{"id":5,"uris":["http://zotero.org/users/local/usTu59L8/items/9D429KMD"],"itemData":{"id":5,"type":"book","edition":"6. Aufl","event-place":"München","ISBN":"978-3-7742-1540-5","language":"ger","number-of-pages":"280","publisher":"Gräfe und Unzer","publisher-place":"München","source":"K10plus ISBN","title":"Die echte französische Küche: typische Rezepte und kulinarische Impressionen aus allen Regionen","title-short":"Die echte französische Küche","author":[{"family":"Piroué","given":"Susi"}],"issued":{"date-parts":[["2001"]]}},"locator":"192"}],"schema":"https://github.com/citation-style-language/schema/raw/master/csl-citation.json"} </w:instrText>
      </w:r>
      <w:r>
        <w:fldChar w:fldCharType="separate"/>
      </w:r>
      <w:r w:rsidR="0091679F" w:rsidRPr="0091679F">
        <w:rPr>
          <w:rFonts w:ascii="Calibri" w:hAnsi="Calibri" w:cs="Calibri"/>
          <w:szCs w:val="24"/>
        </w:rPr>
        <w:t xml:space="preserve">Piroué, </w:t>
      </w:r>
      <w:r w:rsidR="0091679F" w:rsidRPr="0091679F">
        <w:rPr>
          <w:rFonts w:ascii="Calibri" w:hAnsi="Calibri" w:cs="Calibri"/>
          <w:i/>
          <w:iCs/>
          <w:szCs w:val="24"/>
        </w:rPr>
        <w:t>Die echte französische Küche</w:t>
      </w:r>
      <w:r w:rsidR="0091679F" w:rsidRPr="0091679F">
        <w:rPr>
          <w:rFonts w:ascii="Calibri" w:hAnsi="Calibri" w:cs="Calibri"/>
          <w:szCs w:val="24"/>
        </w:rPr>
        <w:t>, 192.</w:t>
      </w:r>
      <w:r>
        <w:fldChar w:fldCharType="end"/>
      </w:r>
    </w:p>
  </w:footnote>
  <w:footnote w:id="381">
    <w:p w14:paraId="4E29F6B6" w14:textId="3260C7D6" w:rsidR="002C72AF" w:rsidRDefault="002C72AF">
      <w:pPr>
        <w:pStyle w:val="FootnoteText"/>
      </w:pPr>
      <w:r>
        <w:rPr>
          <w:rStyle w:val="FootnoteReference"/>
        </w:rPr>
        <w:footnoteRef/>
      </w:r>
      <w:r>
        <w:t xml:space="preserve"> </w:t>
      </w:r>
      <w:r>
        <w:fldChar w:fldCharType="begin"/>
      </w:r>
      <w:r w:rsidR="008C334C">
        <w:instrText xml:space="preserve"> ADDIN ZOTERO_ITEM CSL_CITATION {"citationID":"SLDZk6Qt","properties":{"formattedCitation":"Ottolenghi und Tamimi, {\\i{}Jerusalem}, 138.","plainCitation":"Ottolenghi und Tamimi, Jerusalem, 138.","noteIndex":380},"citationItems":[{"id":94,"uris":["http://zotero.org/users/local/usTu59L8/items/9YPMVACQ"],"itemData":{"id":94,"type":"book","edition":"15. Auflage","event-place":"München","ISBN":"978-3-8310-2333-2","language":"ger","number-of-pages":"318","publisher":"Dorling Kindersley","publisher-place":"München","source":"K10plus ISBN","title":"Jerusalem: Das Kochbuch","title-short":"Jerusalem","author":[{"family":"Ottolenghi","given":"Yotam"},{"family":"Tamimi","given":"Sami"}],"issued":{"date-parts":[["2017"]]}},"locator":"138"}],"schema":"https://github.com/citation-style-language/schema/raw/master/csl-citation.json"} </w:instrText>
      </w:r>
      <w:r>
        <w:fldChar w:fldCharType="separate"/>
      </w:r>
      <w:r w:rsidR="0091679F" w:rsidRPr="0091679F">
        <w:rPr>
          <w:rFonts w:ascii="Calibri" w:hAnsi="Calibri" w:cs="Calibri"/>
          <w:szCs w:val="24"/>
        </w:rPr>
        <w:t xml:space="preserve">Ottolenghi und Tamimi, </w:t>
      </w:r>
      <w:r w:rsidR="0091679F" w:rsidRPr="0091679F">
        <w:rPr>
          <w:rFonts w:ascii="Calibri" w:hAnsi="Calibri" w:cs="Calibri"/>
          <w:i/>
          <w:iCs/>
          <w:szCs w:val="24"/>
        </w:rPr>
        <w:t>Jerusalem</w:t>
      </w:r>
      <w:r w:rsidR="0091679F" w:rsidRPr="0091679F">
        <w:rPr>
          <w:rFonts w:ascii="Calibri" w:hAnsi="Calibri" w:cs="Calibri"/>
          <w:szCs w:val="24"/>
        </w:rPr>
        <w:t>, 138.</w:t>
      </w:r>
      <w:r>
        <w:fldChar w:fldCharType="end"/>
      </w:r>
    </w:p>
  </w:footnote>
  <w:footnote w:id="382">
    <w:p w14:paraId="744195B0" w14:textId="11E67DEA" w:rsidR="00A63DF1" w:rsidRDefault="00A63DF1">
      <w:pPr>
        <w:pStyle w:val="FootnoteText"/>
      </w:pPr>
      <w:r>
        <w:rPr>
          <w:rStyle w:val="FootnoteReference"/>
        </w:rPr>
        <w:footnoteRef/>
      </w:r>
      <w:r>
        <w:t xml:space="preserve"> </w:t>
      </w:r>
      <w:r>
        <w:fldChar w:fldCharType="begin"/>
      </w:r>
      <w:r w:rsidR="008C334C">
        <w:instrText xml:space="preserve"> ADDIN ZOTERO_ITEM CSL_CITATION {"citationID":"jHrPI6mc","properties":{"formattedCitation":"\\uc0\\u8222{}ZEITmagazin\\uc0\\u8220{}.","plainCitation":"„ZEITmagazin“.","noteIndex":381},"citationItems":[{"id":96,"uris":["http://zotero.org/users/local/usTu59L8/items/EJMJD2IT"],"itemData":{"id":96,"type":"article-journal","title":"ZEITmagazin"}}],"schema":"https://github.com/citation-style-language/schema/raw/master/csl-citation.json"} </w:instrText>
      </w:r>
      <w:r>
        <w:fldChar w:fldCharType="separate"/>
      </w:r>
      <w:r w:rsidRPr="00A63DF1">
        <w:rPr>
          <w:rFonts w:ascii="Calibri" w:hAnsi="Calibri" w:cs="Calibri"/>
          <w:szCs w:val="24"/>
        </w:rPr>
        <w:t>„ZEITmagazin“.</w:t>
      </w:r>
      <w:r>
        <w:fldChar w:fldCharType="end"/>
      </w:r>
    </w:p>
  </w:footnote>
  <w:footnote w:id="383">
    <w:p w14:paraId="17D1B1EE" w14:textId="0D049958" w:rsidR="00E251DC" w:rsidRDefault="00E251DC" w:rsidP="00E251DC">
      <w:pPr>
        <w:pStyle w:val="FootnoteText"/>
      </w:pPr>
      <w:r>
        <w:rPr>
          <w:rStyle w:val="FootnoteReference"/>
        </w:rPr>
        <w:footnoteRef/>
      </w:r>
      <w:r>
        <w:t xml:space="preserve"> </w:t>
      </w:r>
      <w:r>
        <w:fldChar w:fldCharType="begin"/>
      </w:r>
      <w:r w:rsidR="008C334C">
        <w:instrText xml:space="preserve"> ADDIN ZOTERO_ITEM CSL_CITATION {"citationID":"tjB54Cws","properties":{"formattedCitation":"essen &amp; trinken, \\uc0\\u8222{}essen &amp; trinken Spezial: Das geht ja schnell!\\uc0\\u8220{}, 132.","plainCitation":"essen &amp; trinken, „essen &amp; trinken Spezial: Das geht ja schnell!“, 132.","noteIndex":382},"citationItems":[{"id":76,"uris":["http://zotero.org/users/local/usTu59L8/items/7KWS7ZL9"],"itemData":{"id":76,"type":"article-journal","collection-title":"essen &amp; trinken","title":"essen &amp; trinken Spezial: Das geht ja schnell!","volume":"03/2016","editor":[{"family":"essen &amp; trinken","given":""}],"issued":{"date-parts":[["2016"]]}},"locator":"132"}],"schema":"https://github.com/citation-style-language/schema/raw/master/csl-citation.json"} </w:instrText>
      </w:r>
      <w:r>
        <w:fldChar w:fldCharType="separate"/>
      </w:r>
      <w:r w:rsidR="0091679F" w:rsidRPr="0091679F">
        <w:rPr>
          <w:rFonts w:ascii="Calibri" w:hAnsi="Calibri" w:cs="Calibri"/>
          <w:szCs w:val="24"/>
        </w:rPr>
        <w:t>essen &amp; trinken, „essen &amp; trinken Spezial: Das geht ja schnell!“, 132.</w:t>
      </w:r>
      <w:r>
        <w:fldChar w:fldCharType="end"/>
      </w:r>
    </w:p>
  </w:footnote>
  <w:footnote w:id="384">
    <w:p w14:paraId="13280F1C" w14:textId="7ABB3B8B" w:rsidR="007D22AF" w:rsidRDefault="007D22AF">
      <w:pPr>
        <w:pStyle w:val="FootnoteText"/>
      </w:pPr>
      <w:r>
        <w:rPr>
          <w:rStyle w:val="FootnoteReference"/>
        </w:rPr>
        <w:footnoteRef/>
      </w:r>
      <w:r>
        <w:t xml:space="preserve"> </w:t>
      </w:r>
      <w:r>
        <w:fldChar w:fldCharType="begin"/>
      </w:r>
      <w:r w:rsidR="008C334C">
        <w:instrText xml:space="preserve"> ADDIN ZOTERO_ITEM CSL_CITATION {"citationID":"Lw8pTRZX","properties":{"formattedCitation":"Zarling, Schult, und Banderob, {\\i{}Das grosse Men\\uc0\\u252{}-Buch}, 64.","plainCitation":"Zarling, Schult, und Banderob, Das grosse Menü-Buch, 64.","noteIndex":383},"citationItems":[{"id":70,"uris":["http://zotero.org/users/local/usTu59L8/items/I4Z5WK3M"],"itemData":{"id":70,"type":"book","collection-title":"Essen &amp; trinken","edition":"Sonderausg","event-place":"Köln","ISBN":"978-3-625-10881-8","language":"ger","number-of-pages":"192","publisher":"Naumann und Göbel","publisher-place":"Köln","source":"K10plus ISBN","title":"Das grosse Menü-Buch: mit Menükarten und Tischdekorationen","title-short":"Das grosse Menü-Buch","editor":[{"family":"Zarling","given":"Sabine"},{"family":"Schult","given":"Murmel"},{"family":"Banderob","given":"Heino"}],"issued":{"date-parts":[["1994"]]}},"locator":"64"}],"schema":"https://github.com/citation-style-language/schema/raw/master/csl-citation.json"} </w:instrText>
      </w:r>
      <w:r>
        <w:fldChar w:fldCharType="separate"/>
      </w:r>
      <w:r w:rsidRPr="007D22AF">
        <w:rPr>
          <w:rFonts w:ascii="Calibri" w:hAnsi="Calibri" w:cs="Calibri"/>
          <w:szCs w:val="24"/>
        </w:rPr>
        <w:t xml:space="preserve">Zarling, Schult, und Banderob, </w:t>
      </w:r>
      <w:r w:rsidRPr="007D22AF">
        <w:rPr>
          <w:rFonts w:ascii="Calibri" w:hAnsi="Calibri" w:cs="Calibri"/>
          <w:i/>
          <w:iCs/>
          <w:szCs w:val="24"/>
        </w:rPr>
        <w:t>Das grosse Menü-Buch</w:t>
      </w:r>
      <w:r w:rsidRPr="007D22AF">
        <w:rPr>
          <w:rFonts w:ascii="Calibri" w:hAnsi="Calibri" w:cs="Calibri"/>
          <w:szCs w:val="24"/>
        </w:rPr>
        <w:t>, 64.</w:t>
      </w:r>
      <w:r>
        <w:fldChar w:fldCharType="end"/>
      </w:r>
    </w:p>
  </w:footnote>
  <w:footnote w:id="385">
    <w:p w14:paraId="4F0283E2" w14:textId="6245DB27" w:rsidR="0063347F" w:rsidRDefault="0063347F">
      <w:pPr>
        <w:pStyle w:val="FootnoteText"/>
      </w:pPr>
      <w:r>
        <w:rPr>
          <w:rStyle w:val="FootnoteReference"/>
        </w:rPr>
        <w:footnoteRef/>
      </w:r>
      <w:r>
        <w:t xml:space="preserve"> </w:t>
      </w:r>
      <w:r>
        <w:fldChar w:fldCharType="begin"/>
      </w:r>
      <w:r w:rsidR="008C334C">
        <w:instrText xml:space="preserve"> ADDIN ZOTERO_ITEM CSL_CITATION {"citationID":"hgNbeZgC","properties":{"formattedCitation":"Kindler, {\\i{}Ben Kindler kocht badisch}, 52.","plainCitation":"Kindler, Ben Kindler kocht badisch, 52.","noteIndex":384},"citationItems":[{"id":54,"uris":["http://zotero.org/users/local/usTu59L8/items/MGKX6YIR"],"itemData":{"id":54,"type":"book","edition":"1. Auflage","event-place":"Stuttgart","ISBN":"978-3-7630-2783-5","language":"ger","number-of-pages":"124","publisher":"Belser","publisher-place":"Stuttgart","source":"K10plus ISBN","title":"Ben Kindler kocht badisch: Klassisch kreativ","title-short":"Ben Kindler kocht badisch","author":[{"family":"Kindler","given":"Ben"}],"issued":{"date-parts":[["2017"]]}},"locator":"52"}],"schema":"https://github.com/citation-style-language/schema/raw/master/csl-citation.json"} </w:instrText>
      </w:r>
      <w:r>
        <w:fldChar w:fldCharType="separate"/>
      </w:r>
      <w:r w:rsidRPr="0063347F">
        <w:rPr>
          <w:rFonts w:ascii="Calibri" w:hAnsi="Calibri" w:cs="Calibri"/>
          <w:szCs w:val="24"/>
        </w:rPr>
        <w:t xml:space="preserve">Kindler, </w:t>
      </w:r>
      <w:r w:rsidRPr="0063347F">
        <w:rPr>
          <w:rFonts w:ascii="Calibri" w:hAnsi="Calibri" w:cs="Calibri"/>
          <w:i/>
          <w:iCs/>
          <w:szCs w:val="24"/>
        </w:rPr>
        <w:t>Ben Kindler kocht badisch</w:t>
      </w:r>
      <w:r w:rsidRPr="0063347F">
        <w:rPr>
          <w:rFonts w:ascii="Calibri" w:hAnsi="Calibri" w:cs="Calibri"/>
          <w:szCs w:val="24"/>
        </w:rPr>
        <w:t>, 52.</w:t>
      </w:r>
      <w:r>
        <w:fldChar w:fldCharType="end"/>
      </w:r>
    </w:p>
  </w:footnote>
  <w:footnote w:id="386">
    <w:p w14:paraId="35817168" w14:textId="585A43D6" w:rsidR="00795CFF" w:rsidRDefault="00795CFF">
      <w:pPr>
        <w:pStyle w:val="FootnoteText"/>
      </w:pPr>
      <w:r>
        <w:rPr>
          <w:rStyle w:val="FootnoteReference"/>
        </w:rPr>
        <w:footnoteRef/>
      </w:r>
      <w:r>
        <w:t xml:space="preserve"> </w:t>
      </w:r>
      <w:r>
        <w:fldChar w:fldCharType="begin"/>
      </w:r>
      <w:r w:rsidR="008C334C">
        <w:instrText xml:space="preserve"> ADDIN ZOTERO_ITEM CSL_CITATION {"citationID":"TIlRykkz","properties":{"formattedCitation":"Wissing, Kindler, und Hodeige, {\\i{}Ben Kindler}, 32.","plainCitation":"Wissing, Kindler, und Hodeige, Ben Kindler, 32.","noteIndex":385},"citationItems":[{"id":52,"uris":["http://zotero.org/users/local/usTu59L8/items/FT4YJURL"],"itemData":{"id":52,"type":"book","event-place":"Winden","ISBN":"978-3-9815555-6-1","language":"ger","number-of-pages":"96","publisher":"Ed. Rombach","publisher-place":"Winden","source":"K10plus ISBN","title":"Ben Kindler: Frühling, Sommer, Herbst, Asien! ; Ben Kindlers Aromen in der badischen Küche","title-short":"Ben Kindler","editor":[{"family":"Wissing","given":"Michael"},{"family":"Kindler","given":"Ben"},{"family":"Hodeige","given":"Christian H."}],"issued":{"date-parts":[["2015"]]}},"locator":"32"}],"schema":"https://github.com/citation-style-language/schema/raw/master/csl-citation.json"} </w:instrText>
      </w:r>
      <w:r>
        <w:fldChar w:fldCharType="separate"/>
      </w:r>
      <w:r w:rsidRPr="00795CFF">
        <w:rPr>
          <w:rFonts w:ascii="Calibri" w:hAnsi="Calibri" w:cs="Calibri"/>
          <w:szCs w:val="24"/>
        </w:rPr>
        <w:t xml:space="preserve">Wissing, Kindler, und Hodeige, </w:t>
      </w:r>
      <w:r w:rsidRPr="00795CFF">
        <w:rPr>
          <w:rFonts w:ascii="Calibri" w:hAnsi="Calibri" w:cs="Calibri"/>
          <w:i/>
          <w:iCs/>
          <w:szCs w:val="24"/>
        </w:rPr>
        <w:t>Ben Kindler</w:t>
      </w:r>
      <w:r w:rsidRPr="00795CFF">
        <w:rPr>
          <w:rFonts w:ascii="Calibri" w:hAnsi="Calibri" w:cs="Calibri"/>
          <w:szCs w:val="24"/>
        </w:rPr>
        <w:t>, 32.</w:t>
      </w:r>
      <w:r>
        <w:fldChar w:fldCharType="end"/>
      </w:r>
    </w:p>
  </w:footnote>
  <w:footnote w:id="387">
    <w:p w14:paraId="7A06C54F" w14:textId="51AC4541" w:rsidR="00CA5F06" w:rsidRDefault="00CA5F06">
      <w:pPr>
        <w:pStyle w:val="FootnoteText"/>
      </w:pPr>
      <w:r>
        <w:rPr>
          <w:rStyle w:val="FootnoteReference"/>
        </w:rPr>
        <w:footnoteRef/>
      </w:r>
      <w:r>
        <w:t xml:space="preserve"> </w:t>
      </w:r>
      <w:r>
        <w:fldChar w:fldCharType="begin"/>
      </w:r>
      <w:r w:rsidR="008C334C">
        <w:instrText xml:space="preserve"> ADDIN ZOTERO_ITEM CSL_CITATION {"citationID":"EtpB4nbI","properties":{"formattedCitation":"Frenkiel und Vindahl, {\\i{}Die gr\\uc0\\u252{}ne K\\uc0\\u252{}che}, 22.","plainCitation":"Frenkiel und Vindahl, Die grüne Küche, 22.","noteIndex":386},"citationItems":[{"id":59,"uris":["http://zotero.org/users/local/usTu59L8/items/T936RKBP"],"itemData":{"id":59,"type":"book","edition":"3. Auflage, deutsche Erstausgabe","event-place":"München","ISBN":"978-3-86873-685-4","language":"ger","number-of-pages":"247","publisher":"Knesebeck","publisher-place":"München","source":"K10plus ISBN","title":"Die grüne Küche: köstliche vegetarische Ideen für jeden Tag","title-short":"Die grüne Küche","author":[{"family":"Frenkiel","given":"David"},{"family":"Vindahl","given":"Luise"}],"translator":[{"family":"Weinberger","given":"Anita"}],"issued":{"date-parts":[["2016"]]}},"locator":"22"}],"schema":"https://github.com/citation-style-language/schema/raw/master/csl-citation.json"} </w:instrText>
      </w:r>
      <w:r>
        <w:fldChar w:fldCharType="separate"/>
      </w:r>
      <w:r w:rsidRPr="00CA5F06">
        <w:rPr>
          <w:rFonts w:ascii="Calibri" w:hAnsi="Calibri" w:cs="Calibri"/>
          <w:szCs w:val="24"/>
        </w:rPr>
        <w:t xml:space="preserve">Frenkiel und Vindahl, </w:t>
      </w:r>
      <w:r w:rsidRPr="00CA5F06">
        <w:rPr>
          <w:rFonts w:ascii="Calibri" w:hAnsi="Calibri" w:cs="Calibri"/>
          <w:i/>
          <w:iCs/>
          <w:szCs w:val="24"/>
        </w:rPr>
        <w:t>Die grüne Küche</w:t>
      </w:r>
      <w:r w:rsidRPr="00CA5F06">
        <w:rPr>
          <w:rFonts w:ascii="Calibri" w:hAnsi="Calibri" w:cs="Calibri"/>
          <w:szCs w:val="24"/>
        </w:rPr>
        <w:t>, 22.</w:t>
      </w:r>
      <w:r>
        <w:fldChar w:fldCharType="end"/>
      </w:r>
    </w:p>
  </w:footnote>
  <w:footnote w:id="388">
    <w:p w14:paraId="2C4E9626" w14:textId="0915F2D0" w:rsidR="000E71D7" w:rsidRDefault="000E71D7">
      <w:pPr>
        <w:pStyle w:val="FootnoteText"/>
      </w:pPr>
      <w:r>
        <w:rPr>
          <w:rStyle w:val="FootnoteReference"/>
        </w:rPr>
        <w:footnoteRef/>
      </w:r>
      <w:r>
        <w:t xml:space="preserve"> </w:t>
      </w:r>
      <w:r>
        <w:fldChar w:fldCharType="begin"/>
      </w:r>
      <w:r w:rsidR="008C334C">
        <w:instrText xml:space="preserve"> ADDIN ZOTERO_ITEM CSL_CITATION {"citationID":"HMcELBIL","properties":{"formattedCitation":"Wissing, Kindler, und Hodeige, {\\i{}Ben Kindler}, 32.","plainCitation":"Wissing, Kindler, und Hodeige, Ben Kindler, 32.","noteIndex":387},"citationItems":[{"id":52,"uris":["http://zotero.org/users/local/usTu59L8/items/FT4YJURL"],"itemData":{"id":52,"type":"book","event-place":"Winden","ISBN":"978-3-9815555-6-1","language":"ger","number-of-pages":"96","publisher":"Ed. Rombach","publisher-place":"Winden","source":"K10plus ISBN","title":"Ben Kindler: Frühling, Sommer, Herbst, Asien! ; Ben Kindlers Aromen in der badischen Küche","title-short":"Ben Kindler","editor":[{"family":"Wissing","given":"Michael"},{"family":"Kindler","given":"Ben"},{"family":"Hodeige","given":"Christian H."}],"issued":{"date-parts":[["2015"]]}},"locator":"32"}],"schema":"https://github.com/citation-style-language/schema/raw/master/csl-citation.json"} </w:instrText>
      </w:r>
      <w:r>
        <w:fldChar w:fldCharType="separate"/>
      </w:r>
      <w:r w:rsidR="00CA5F06" w:rsidRPr="00CA5F06">
        <w:rPr>
          <w:rFonts w:ascii="Calibri" w:hAnsi="Calibri" w:cs="Calibri"/>
          <w:szCs w:val="24"/>
        </w:rPr>
        <w:t xml:space="preserve">Wissing, Kindler, und Hodeige, </w:t>
      </w:r>
      <w:r w:rsidR="00CA5F06" w:rsidRPr="00CA5F06">
        <w:rPr>
          <w:rFonts w:ascii="Calibri" w:hAnsi="Calibri" w:cs="Calibri"/>
          <w:i/>
          <w:iCs/>
          <w:szCs w:val="24"/>
        </w:rPr>
        <w:t>Ben Kindler</w:t>
      </w:r>
      <w:r w:rsidR="00CA5F06" w:rsidRPr="00CA5F06">
        <w:rPr>
          <w:rFonts w:ascii="Calibri" w:hAnsi="Calibri" w:cs="Calibri"/>
          <w:szCs w:val="24"/>
        </w:rPr>
        <w:t>, 32.</w:t>
      </w:r>
      <w:r>
        <w:fldChar w:fldCharType="end"/>
      </w:r>
    </w:p>
  </w:footnote>
  <w:footnote w:id="389">
    <w:p w14:paraId="04F2B5F1" w14:textId="3516E7AD" w:rsidR="004C2233" w:rsidRDefault="004C2233">
      <w:pPr>
        <w:pStyle w:val="FootnoteText"/>
      </w:pPr>
      <w:r>
        <w:rPr>
          <w:rStyle w:val="FootnoteReference"/>
        </w:rPr>
        <w:footnoteRef/>
      </w:r>
      <w:r>
        <w:t xml:space="preserve"> </w:t>
      </w:r>
      <w:r>
        <w:fldChar w:fldCharType="begin"/>
      </w:r>
      <w:r w:rsidR="008C334C">
        <w:instrText xml:space="preserve"> ADDIN ZOTERO_ITEM CSL_CITATION {"citationID":"wlS6037S","properties":{"formattedCitation":"Kindler, {\\i{}Ben Kindler kocht badisch}, 12.","plainCitation":"Kindler, Ben Kindler kocht badisch, 12.","noteIndex":388},"citationItems":[{"id":54,"uris":["http://zotero.org/users/local/usTu59L8/items/MGKX6YIR"],"itemData":{"id":54,"type":"book","edition":"1. Auflage","event-place":"Stuttgart","ISBN":"978-3-7630-2783-5","language":"ger","number-of-pages":"124","publisher":"Belser","publisher-place":"Stuttgart","source":"K10plus ISBN","title":"Ben Kindler kocht badisch: Klassisch kreativ","title-short":"Ben Kindler kocht badisch","author":[{"family":"Kindler","given":"Ben"}],"issued":{"date-parts":[["2017"]]}},"locator":"12"}],"schema":"https://github.com/citation-style-language/schema/raw/master/csl-citation.json"} </w:instrText>
      </w:r>
      <w:r>
        <w:fldChar w:fldCharType="separate"/>
      </w:r>
      <w:r w:rsidRPr="004C2233">
        <w:rPr>
          <w:rFonts w:ascii="Calibri" w:hAnsi="Calibri" w:cs="Calibri"/>
          <w:szCs w:val="24"/>
        </w:rPr>
        <w:t xml:space="preserve">Kindler, </w:t>
      </w:r>
      <w:r w:rsidRPr="004C2233">
        <w:rPr>
          <w:rFonts w:ascii="Calibri" w:hAnsi="Calibri" w:cs="Calibri"/>
          <w:i/>
          <w:iCs/>
          <w:szCs w:val="24"/>
        </w:rPr>
        <w:t>Ben Kindler kocht badisch</w:t>
      </w:r>
      <w:r w:rsidRPr="004C2233">
        <w:rPr>
          <w:rFonts w:ascii="Calibri" w:hAnsi="Calibri" w:cs="Calibri"/>
          <w:szCs w:val="24"/>
        </w:rPr>
        <w:t>, 12.</w:t>
      </w:r>
      <w:r>
        <w:fldChar w:fldCharType="end"/>
      </w:r>
    </w:p>
  </w:footnote>
  <w:footnote w:id="390">
    <w:p w14:paraId="00D311CC" w14:textId="2E6B68DD" w:rsidR="005F78FF" w:rsidRDefault="005F78FF" w:rsidP="005F78FF">
      <w:pPr>
        <w:pStyle w:val="FootnoteText"/>
      </w:pPr>
      <w:r>
        <w:rPr>
          <w:rStyle w:val="FootnoteReference"/>
        </w:rPr>
        <w:footnoteRef/>
      </w:r>
      <w:r>
        <w:t xml:space="preserve"> </w:t>
      </w:r>
      <w:r>
        <w:fldChar w:fldCharType="begin"/>
      </w:r>
      <w:r w:rsidR="008C334C">
        <w:instrText xml:space="preserve"> ADDIN ZOTERO_ITEM CSL_CITATION {"citationID":"RjSMZKa2","properties":{"formattedCitation":"Kindler, {\\i{}Bangkok original streetfood authentische Rezepte aus Thailand}, 123.","plainCitation":"Kindler, Bangkok original streetfood authentische Rezepte aus Thailand, 123.","noteIndex":389},"citationItems":[{"id":22,"uris":["http://zotero.org/users/local/usTu59L8/items/TY36UF53"],"itemData":{"id":22,"type":"book","event-place":"Aarau","ISBN":"978-3-03902-052-2","language":"ger","note":"OCLC: 1107428225","publisher":"AT Verlag","publisher-place":"Aarau","source":"Open WorldCat","title":"Bangkok original streetfood authentische Rezepte aus Thailand","author":[{"family":"Kindler","given":"Ben"}],"issued":{"date-parts":[["2019"]]}},"locator":"123"}],"schema":"https://github.com/citation-style-language/schema/raw/master/csl-citation.json"} </w:instrText>
      </w:r>
      <w:r>
        <w:fldChar w:fldCharType="separate"/>
      </w:r>
      <w:r w:rsidR="0091679F" w:rsidRPr="0091679F">
        <w:rPr>
          <w:rFonts w:ascii="Calibri" w:hAnsi="Calibri" w:cs="Calibri"/>
          <w:szCs w:val="24"/>
        </w:rPr>
        <w:t xml:space="preserve">Kindler, </w:t>
      </w:r>
      <w:r w:rsidR="0091679F" w:rsidRPr="0091679F">
        <w:rPr>
          <w:rFonts w:ascii="Calibri" w:hAnsi="Calibri" w:cs="Calibri"/>
          <w:i/>
          <w:iCs/>
          <w:szCs w:val="24"/>
        </w:rPr>
        <w:t>Bangkok original streetfood authentische Rezepte aus Thailand</w:t>
      </w:r>
      <w:r w:rsidR="0091679F" w:rsidRPr="0091679F">
        <w:rPr>
          <w:rFonts w:ascii="Calibri" w:hAnsi="Calibri" w:cs="Calibri"/>
          <w:szCs w:val="24"/>
        </w:rPr>
        <w:t>, 123.</w:t>
      </w:r>
      <w:r>
        <w:fldChar w:fldCharType="end"/>
      </w:r>
    </w:p>
  </w:footnote>
  <w:footnote w:id="391">
    <w:p w14:paraId="3C5E6CD1" w14:textId="0829F8DA" w:rsidR="005F78FF" w:rsidRDefault="005F78FF" w:rsidP="005F78FF">
      <w:pPr>
        <w:pStyle w:val="FootnoteText"/>
      </w:pPr>
      <w:r>
        <w:rPr>
          <w:rStyle w:val="FootnoteReference"/>
        </w:rPr>
        <w:footnoteRef/>
      </w:r>
      <w:r>
        <w:t xml:space="preserve"> </w:t>
      </w:r>
      <w:r>
        <w:fldChar w:fldCharType="begin"/>
      </w:r>
      <w:r w:rsidR="008C334C">
        <w:instrText xml:space="preserve"> ADDIN ZOTERO_ITEM CSL_CITATION {"citationID":"1q877myJ","properties":{"formattedCitation":"Schuhbeck, {\\i{}Meine bayerische K\\uc0\\u252{}che}, 113.","plainCitation":"Schuhbeck, Meine bayerische Küche, 113.","noteIndex":390},"citationItems":[{"id":11,"uris":["http://zotero.org/users/local/usTu59L8/items/2QP5AI8A"],"itemData":{"id":11,"type":"book","edition":"Überarb. Neuausg., 1. Aufl","event-place":"München","ISBN":"978-3-89883-281-6","language":"ger","note":"OCLC: 711859466","publisher":"Zabert Sandmann","publisher-place":"München","source":"Open WorldCat","title":"Meine bayerische Küche","author":[{"family":"Schuhbeck","given":"Alfons"}],"issued":{"date-parts":[["2011"]]}},"locator":"113"}],"schema":"https://github.com/citation-style-language/schema/raw/master/csl-citation.json"} </w:instrText>
      </w:r>
      <w:r>
        <w:fldChar w:fldCharType="separate"/>
      </w:r>
      <w:r w:rsidRPr="00CB6485">
        <w:rPr>
          <w:rFonts w:ascii="Calibri" w:hAnsi="Calibri" w:cs="Calibri"/>
          <w:szCs w:val="24"/>
        </w:rPr>
        <w:t xml:space="preserve">Schuhbeck, </w:t>
      </w:r>
      <w:r w:rsidRPr="00CB6485">
        <w:rPr>
          <w:rFonts w:ascii="Calibri" w:hAnsi="Calibri" w:cs="Calibri"/>
          <w:i/>
          <w:iCs/>
          <w:szCs w:val="24"/>
        </w:rPr>
        <w:t>Meine bayerische Küche</w:t>
      </w:r>
      <w:r w:rsidRPr="00CB6485">
        <w:rPr>
          <w:rFonts w:ascii="Calibri" w:hAnsi="Calibri" w:cs="Calibri"/>
          <w:szCs w:val="24"/>
        </w:rPr>
        <w:t>, 113.</w:t>
      </w:r>
      <w:r>
        <w:fldChar w:fldCharType="end"/>
      </w:r>
    </w:p>
  </w:footnote>
  <w:footnote w:id="392">
    <w:p w14:paraId="0D816020" w14:textId="6EDA46F9" w:rsidR="005F78FF" w:rsidRDefault="005F78FF" w:rsidP="005F78FF">
      <w:pPr>
        <w:pStyle w:val="FootnoteText"/>
      </w:pPr>
      <w:r>
        <w:rPr>
          <w:rStyle w:val="FootnoteReference"/>
        </w:rPr>
        <w:footnoteRef/>
      </w:r>
      <w:r>
        <w:t xml:space="preserve"> </w:t>
      </w:r>
      <w:r>
        <w:fldChar w:fldCharType="begin"/>
      </w:r>
      <w:r w:rsidR="008C334C">
        <w:instrText xml:space="preserve"> ADDIN ZOTERO_ITEM CSL_CITATION {"citationID":"jrZ3RwWo","properties":{"formattedCitation":"Teubner, {\\i{}Kochvergn\\uc0\\u252{}gen wie noch nie}, 40.","plainCitation":"Teubner, Kochvergnügen wie noch nie, 40.","noteIndex":391},"citationItems":[{"id":16,"uris":["http://zotero.org/users/local/usTu59L8/items/7GEPVAKR"],"itemData":{"id":16,"type":"book","event-place":"München","ISBN":"978-3-7742-4066-7","language":"ger","note":"OCLC: 742376716","publisher":"Gräfe","publisher-place":"München","source":"Open WorldCat","title":"Kochvergnügen wie noch nie: Das große Bildkochbuch mit den besten Koch - Ideen","title-short":"Kochvergnügen wie noch nie","author":[{"family":"Teubner","given":"Christian"}],"issued":{"date-parts":[["1998"]]}},"locator":"40"}],"schema":"https://github.com/citation-style-language/schema/raw/master/csl-citation.json"} </w:instrText>
      </w:r>
      <w:r>
        <w:fldChar w:fldCharType="separate"/>
      </w:r>
      <w:r w:rsidRPr="0014775E">
        <w:rPr>
          <w:rFonts w:ascii="Calibri" w:hAnsi="Calibri" w:cs="Calibri"/>
          <w:szCs w:val="24"/>
        </w:rPr>
        <w:t xml:space="preserve">Teubner, </w:t>
      </w:r>
      <w:r w:rsidRPr="0014775E">
        <w:rPr>
          <w:rFonts w:ascii="Calibri" w:hAnsi="Calibri" w:cs="Calibri"/>
          <w:i/>
          <w:iCs/>
          <w:szCs w:val="24"/>
        </w:rPr>
        <w:t>Kochvergnügen wie noch nie</w:t>
      </w:r>
      <w:r w:rsidRPr="0014775E">
        <w:rPr>
          <w:rFonts w:ascii="Calibri" w:hAnsi="Calibri" w:cs="Calibri"/>
          <w:szCs w:val="24"/>
        </w:rPr>
        <w:t>, 40.</w:t>
      </w:r>
      <w:r>
        <w:fldChar w:fldCharType="end"/>
      </w:r>
    </w:p>
  </w:footnote>
  <w:footnote w:id="393">
    <w:p w14:paraId="37517488" w14:textId="1F3A3127" w:rsidR="005F78FF" w:rsidRDefault="005F78FF" w:rsidP="005F78FF">
      <w:pPr>
        <w:pStyle w:val="FootnoteText"/>
      </w:pPr>
      <w:r>
        <w:rPr>
          <w:rStyle w:val="FootnoteReference"/>
        </w:rPr>
        <w:footnoteRef/>
      </w:r>
      <w:r>
        <w:t xml:space="preserve"> </w:t>
      </w:r>
      <w:r>
        <w:fldChar w:fldCharType="begin"/>
      </w:r>
      <w:r w:rsidR="008C334C">
        <w:instrText xml:space="preserve"> ADDIN ZOTERO_ITEM CSL_CITATION {"citationID":"tZ0WD4BM","properties":{"formattedCitation":"\\uc0\\u8222{}ZEITmagazin\\uc0\\u8220{}.","plainCitation":"„ZEITmagazin“.","noteIndex":392},"citationItems":[{"id":96,"uris":["http://zotero.org/users/local/usTu59L8/items/EJMJD2IT"],"itemData":{"id":96,"type":"article-journal","title":"ZEITmagazin"}}],"schema":"https://github.com/citation-style-language/schema/raw/master/csl-citation.json"} </w:instrText>
      </w:r>
      <w:r>
        <w:fldChar w:fldCharType="separate"/>
      </w:r>
      <w:r w:rsidRPr="00932277">
        <w:rPr>
          <w:rFonts w:ascii="Calibri" w:hAnsi="Calibri" w:cs="Calibri"/>
          <w:szCs w:val="24"/>
        </w:rPr>
        <w:t>„ZEITmagazin“.</w:t>
      </w:r>
      <w:r>
        <w:fldChar w:fldCharType="end"/>
      </w:r>
    </w:p>
  </w:footnote>
  <w:footnote w:id="394">
    <w:p w14:paraId="4AF05521" w14:textId="73A941CD" w:rsidR="005F78FF" w:rsidRDefault="005F78FF" w:rsidP="005F78FF">
      <w:pPr>
        <w:pStyle w:val="FootnoteText"/>
      </w:pPr>
      <w:r>
        <w:rPr>
          <w:rStyle w:val="FootnoteReference"/>
        </w:rPr>
        <w:footnoteRef/>
      </w:r>
      <w:r>
        <w:t xml:space="preserve"> </w:t>
      </w:r>
      <w:r>
        <w:fldChar w:fldCharType="begin"/>
      </w:r>
      <w:r w:rsidR="008C334C">
        <w:instrText xml:space="preserve"> ADDIN ZOTERO_ITEM CSL_CITATION {"citationID":"KDS1rAac","properties":{"formattedCitation":"\\uc0\\u8222{}ZEITmagazin\\uc0\\u8220{}.","plainCitation":"„ZEITmagazin“.","noteIndex":393},"citationItems":[{"id":96,"uris":["http://zotero.org/users/local/usTu59L8/items/EJMJD2IT"],"itemData":{"id":96,"type":"article-journal","title":"ZEITmagazin"}}],"schema":"https://github.com/citation-style-language/schema/raw/master/csl-citation.json"} </w:instrText>
      </w:r>
      <w:r>
        <w:fldChar w:fldCharType="separate"/>
      </w:r>
      <w:r w:rsidRPr="00B61DA1">
        <w:rPr>
          <w:rFonts w:ascii="Calibri" w:hAnsi="Calibri" w:cs="Calibri"/>
          <w:szCs w:val="24"/>
        </w:rPr>
        <w:t>„ZEITmagazin“.</w:t>
      </w:r>
      <w:r>
        <w:fldChar w:fldCharType="end"/>
      </w:r>
    </w:p>
  </w:footnote>
  <w:footnote w:id="395">
    <w:p w14:paraId="00FEB706" w14:textId="5232E886" w:rsidR="005F78FF" w:rsidRDefault="005F78FF" w:rsidP="005F78FF">
      <w:pPr>
        <w:pStyle w:val="FootnoteText"/>
      </w:pPr>
      <w:r>
        <w:rPr>
          <w:rStyle w:val="FootnoteReference"/>
        </w:rPr>
        <w:footnoteRef/>
      </w:r>
      <w:r>
        <w:t xml:space="preserve"> </w:t>
      </w:r>
      <w:r>
        <w:fldChar w:fldCharType="begin"/>
      </w:r>
      <w:r w:rsidR="008C334C">
        <w:instrText xml:space="preserve"> ADDIN ZOTERO_ITEM CSL_CITATION {"citationID":"boeiYTQy","properties":{"formattedCitation":"Raether, {\\i{}Lieblingsgerichte vom Wochenmarkt}, 172.","plainCitation":"Raether, Lieblingsgerichte vom Wochenmarkt, 172.","noteIndex":394},"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172"}],"schema":"https://github.com/citation-style-language/schema/raw/master/csl-citation.json"} </w:instrText>
      </w:r>
      <w:r>
        <w:fldChar w:fldCharType="separate"/>
      </w:r>
      <w:r w:rsidRPr="004014FE">
        <w:rPr>
          <w:rFonts w:ascii="Calibri" w:hAnsi="Calibri" w:cs="Calibri"/>
          <w:szCs w:val="24"/>
        </w:rPr>
        <w:t xml:space="preserve">Raether, </w:t>
      </w:r>
      <w:r w:rsidRPr="004014FE">
        <w:rPr>
          <w:rFonts w:ascii="Calibri" w:hAnsi="Calibri" w:cs="Calibri"/>
          <w:i/>
          <w:iCs/>
          <w:szCs w:val="24"/>
        </w:rPr>
        <w:t>Lieblingsgerichte vom Wochenmarkt</w:t>
      </w:r>
      <w:r w:rsidRPr="004014FE">
        <w:rPr>
          <w:rFonts w:ascii="Calibri" w:hAnsi="Calibri" w:cs="Calibri"/>
          <w:szCs w:val="24"/>
        </w:rPr>
        <w:t>, 172.</w:t>
      </w:r>
      <w:r>
        <w:fldChar w:fldCharType="end"/>
      </w:r>
    </w:p>
  </w:footnote>
  <w:footnote w:id="396">
    <w:p w14:paraId="46C00119" w14:textId="74852AF9" w:rsidR="005F78FF" w:rsidRDefault="005F78FF" w:rsidP="005F78FF">
      <w:pPr>
        <w:pStyle w:val="FootnoteText"/>
      </w:pPr>
      <w:r>
        <w:rPr>
          <w:rStyle w:val="FootnoteReference"/>
        </w:rPr>
        <w:footnoteRef/>
      </w:r>
      <w:r>
        <w:t xml:space="preserve"> </w:t>
      </w:r>
      <w:r>
        <w:fldChar w:fldCharType="begin"/>
      </w:r>
      <w:r w:rsidR="008C334C">
        <w:instrText xml:space="preserve"> ADDIN ZOTERO_ITEM CSL_CITATION {"citationID":"ee44jJTv","properties":{"formattedCitation":"\\uc0\\u8222{}ZEITmagazin\\uc0\\u8220{}.","plainCitation":"„ZEITmagazin“.","noteIndex":395},"citationItems":[{"id":96,"uris":["http://zotero.org/users/local/usTu59L8/items/EJMJD2IT"],"itemData":{"id":96,"type":"article-journal","title":"ZEITmagazin"}}],"schema":"https://github.com/citation-style-language/schema/raw/master/csl-citation.json"} </w:instrText>
      </w:r>
      <w:r>
        <w:fldChar w:fldCharType="separate"/>
      </w:r>
      <w:r w:rsidRPr="006448D3">
        <w:rPr>
          <w:rFonts w:ascii="Calibri" w:hAnsi="Calibri" w:cs="Calibri"/>
          <w:szCs w:val="24"/>
        </w:rPr>
        <w:t>„ZEITmagazin“.</w:t>
      </w:r>
      <w:r>
        <w:fldChar w:fldCharType="end"/>
      </w:r>
    </w:p>
  </w:footnote>
  <w:footnote w:id="397">
    <w:p w14:paraId="4EF70475" w14:textId="335165FC" w:rsidR="005F78FF" w:rsidRDefault="005F78FF" w:rsidP="005F78FF">
      <w:pPr>
        <w:pStyle w:val="FootnoteText"/>
      </w:pPr>
      <w:r>
        <w:rPr>
          <w:rStyle w:val="FootnoteReference"/>
        </w:rPr>
        <w:footnoteRef/>
      </w:r>
      <w:r>
        <w:t xml:space="preserve"> </w:t>
      </w:r>
      <w:r>
        <w:fldChar w:fldCharType="begin"/>
      </w:r>
      <w:r w:rsidR="008C334C">
        <w:instrText xml:space="preserve"> ADDIN ZOTERO_ITEM CSL_CITATION {"citationID":"hvg1UtdA","properties":{"formattedCitation":"Raether, {\\i{}Das Beste vom Wochenmarkt neue frische und saisonale Rezepte aus dem ZEIT-Magazin}, 120.","plainCitation":"Raether, Das Beste vom Wochenmarkt neue frische und saisonale Rezepte aus dem ZEIT-Magazin, 120.","noteIndex":396},"citationItems":[{"id":67,"uris":["http://zotero.org/users/local/usTu59L8/items/QLVCWGWT"],"itemData":{"id":67,"type":"book","edition":"Originalausgabe, 1. Auflage","event-place":"München","ISBN":"978-3-7423-0309-7","language":"ger","note":"OCLC: 1011381508","publisher":"riva","publisher-place":"München","source":"Open WorldCat","title":"Das Beste vom Wochenmarkt neue frische und saisonale Rezepte aus dem ZEIT-Magazin","author":[{"family":"Raether","given":"Elisabeth"}],"issued":{"date-parts":[["2017"]]}},"locator":"120"}],"schema":"https://github.com/citation-style-language/schema/raw/master/csl-citation.json"} </w:instrText>
      </w:r>
      <w:r>
        <w:fldChar w:fldCharType="separate"/>
      </w:r>
      <w:r w:rsidRPr="00D42B75">
        <w:rPr>
          <w:rFonts w:ascii="Calibri" w:hAnsi="Calibri" w:cs="Calibri"/>
          <w:szCs w:val="24"/>
        </w:rPr>
        <w:t xml:space="preserve">Raether, </w:t>
      </w:r>
      <w:r w:rsidRPr="00D42B75">
        <w:rPr>
          <w:rFonts w:ascii="Calibri" w:hAnsi="Calibri" w:cs="Calibri"/>
          <w:i/>
          <w:iCs/>
          <w:szCs w:val="24"/>
        </w:rPr>
        <w:t>Das Beste vom Wochenmarkt neue frische und saisonale Rezepte aus dem ZEIT-Magazin</w:t>
      </w:r>
      <w:r w:rsidRPr="00D42B75">
        <w:rPr>
          <w:rFonts w:ascii="Calibri" w:hAnsi="Calibri" w:cs="Calibri"/>
          <w:szCs w:val="24"/>
        </w:rPr>
        <w:t>, 120.</w:t>
      </w:r>
      <w:r>
        <w:fldChar w:fldCharType="end"/>
      </w:r>
    </w:p>
  </w:footnote>
  <w:footnote w:id="398">
    <w:p w14:paraId="7572E2C7" w14:textId="53626CAC" w:rsidR="005F78FF" w:rsidRDefault="005F78FF" w:rsidP="005F78FF">
      <w:pPr>
        <w:pStyle w:val="FootnoteText"/>
      </w:pPr>
      <w:r>
        <w:rPr>
          <w:rStyle w:val="FootnoteReference"/>
        </w:rPr>
        <w:footnoteRef/>
      </w:r>
      <w:r>
        <w:t xml:space="preserve"> </w:t>
      </w:r>
      <w:r>
        <w:fldChar w:fldCharType="begin"/>
      </w:r>
      <w:r w:rsidR="008C334C">
        <w:instrText xml:space="preserve"> ADDIN ZOTERO_ITEM CSL_CITATION {"citationID":"vmopdd0B","properties":{"formattedCitation":"Raether, 182.","plainCitation":"Raether, 182.","noteIndex":397},"citationItems":[{"id":67,"uris":["http://zotero.org/users/local/usTu59L8/items/QLVCWGWT"],"itemData":{"id":67,"type":"book","edition":"Originalausgabe, 1. Auflage","event-place":"München","ISBN":"978-3-7423-0309-7","language":"ger","note":"OCLC: 1011381508","publisher":"riva","publisher-place":"München","source":"Open WorldCat","title":"Das Beste vom Wochenmarkt neue frische und saisonale Rezepte aus dem ZEIT-Magazin","author":[{"family":"Raether","given":"Elisabeth"}],"issued":{"date-parts":[["2017"]]}},"locator":"182"}],"schema":"https://github.com/citation-style-language/schema/raw/master/csl-citation.json"} </w:instrText>
      </w:r>
      <w:r>
        <w:fldChar w:fldCharType="separate"/>
      </w:r>
      <w:r w:rsidR="0091679F" w:rsidRPr="0091679F">
        <w:rPr>
          <w:rFonts w:ascii="Calibri" w:hAnsi="Calibri" w:cs="Calibri"/>
        </w:rPr>
        <w:t>Raether, 182.</w:t>
      </w:r>
      <w:r>
        <w:fldChar w:fldCharType="end"/>
      </w:r>
    </w:p>
  </w:footnote>
  <w:footnote w:id="399">
    <w:p w14:paraId="5372EA2C" w14:textId="7B3FA32B" w:rsidR="005F78FF" w:rsidRPr="00F0625D" w:rsidRDefault="005F78FF" w:rsidP="005F78FF">
      <w:pPr>
        <w:pStyle w:val="FootnoteText"/>
      </w:pPr>
      <w:r>
        <w:rPr>
          <w:rStyle w:val="FootnoteReference"/>
        </w:rPr>
        <w:footnoteRef/>
      </w:r>
      <w:r w:rsidRPr="00F0625D">
        <w:t xml:space="preserve"> </w:t>
      </w:r>
      <w:r>
        <w:fldChar w:fldCharType="begin"/>
      </w:r>
      <w:r w:rsidR="008C334C">
        <w:instrText xml:space="preserve"> ADDIN ZOTERO_ITEM CSL_CITATION {"citationID":"PjvdNTVH","properties":{"formattedCitation":"Kindler, {\\i{}Bangkok original streetfood authentische Rezepte aus Thailand}, 114.","plainCitation":"Kindler, Bangkok original streetfood authentische Rezepte aus Thailand, 114.","noteIndex":398},"citationItems":[{"id":22,"uris":["http://zotero.org/users/local/usTu59L8/items/TY36UF53"],"itemData":{"id":22,"type":"book","event-place":"Aarau","ISBN":"978-3-03902-052-2","language":"ger","note":"OCLC: 1107428225","publisher":"AT Verlag","publisher-place":"Aarau","source":"Open WorldCat","title":"Bangkok original streetfood authentische Rezepte aus Thailand","author":[{"family":"Kindler","given":"Ben"}],"issued":{"date-parts":[["2019"]]}},"locator":"114"}],"schema":"https://github.com/citation-style-language/schema/raw/master/csl-citation.json"} </w:instrText>
      </w:r>
      <w:r>
        <w:fldChar w:fldCharType="separate"/>
      </w:r>
      <w:r w:rsidRPr="00F0625D">
        <w:rPr>
          <w:rFonts w:ascii="Calibri" w:hAnsi="Calibri" w:cs="Calibri"/>
          <w:szCs w:val="24"/>
        </w:rPr>
        <w:t xml:space="preserve">Kindler, </w:t>
      </w:r>
      <w:r w:rsidRPr="00F0625D">
        <w:rPr>
          <w:rFonts w:ascii="Calibri" w:hAnsi="Calibri" w:cs="Calibri"/>
          <w:i/>
          <w:iCs/>
          <w:szCs w:val="24"/>
        </w:rPr>
        <w:t>Bangkok original streetfood authentische Rezepte aus Thailand</w:t>
      </w:r>
      <w:r w:rsidRPr="00F0625D">
        <w:rPr>
          <w:rFonts w:ascii="Calibri" w:hAnsi="Calibri" w:cs="Calibri"/>
          <w:szCs w:val="24"/>
        </w:rPr>
        <w:t>, 114.</w:t>
      </w:r>
      <w:r>
        <w:fldChar w:fldCharType="end"/>
      </w:r>
    </w:p>
  </w:footnote>
  <w:footnote w:id="400">
    <w:p w14:paraId="7A8E79D0" w14:textId="5914107C" w:rsidR="005F78FF" w:rsidRDefault="005F78FF" w:rsidP="005F78FF">
      <w:pPr>
        <w:pStyle w:val="FootnoteText"/>
      </w:pPr>
      <w:r>
        <w:rPr>
          <w:rStyle w:val="FootnoteReference"/>
        </w:rPr>
        <w:footnoteRef/>
      </w:r>
      <w:r>
        <w:t xml:space="preserve"> </w:t>
      </w:r>
      <w:r>
        <w:fldChar w:fldCharType="begin"/>
      </w:r>
      <w:r w:rsidR="008C334C">
        <w:instrText xml:space="preserve"> ADDIN ZOTERO_ITEM CSL_CITATION {"citationID":"xHKXSxPB","properties":{"formattedCitation":"\\uc0\\u8222{}ZEITmagazin\\uc0\\u8220{}.","plainCitation":"„ZEITmagazin“.","noteIndex":399},"citationItems":[{"id":96,"uris":["http://zotero.org/users/local/usTu59L8/items/EJMJD2IT"],"itemData":{"id":96,"type":"article-journal","title":"ZEITmagazin"}}],"schema":"https://github.com/citation-style-language/schema/raw/master/csl-citation.json"} </w:instrText>
      </w:r>
      <w:r>
        <w:fldChar w:fldCharType="separate"/>
      </w:r>
      <w:r w:rsidRPr="00F73748">
        <w:rPr>
          <w:rFonts w:ascii="Calibri" w:hAnsi="Calibri" w:cs="Calibri"/>
          <w:szCs w:val="24"/>
        </w:rPr>
        <w:t>„ZEITmagazin“.</w:t>
      </w:r>
      <w:r>
        <w:fldChar w:fldCharType="end"/>
      </w:r>
    </w:p>
  </w:footnote>
  <w:footnote w:id="401">
    <w:p w14:paraId="46E42CFA" w14:textId="1B1A97CB" w:rsidR="005F78FF" w:rsidRPr="000A1F8F" w:rsidRDefault="005F78FF" w:rsidP="005F78FF">
      <w:pPr>
        <w:pStyle w:val="FootnoteText"/>
      </w:pPr>
      <w:r>
        <w:rPr>
          <w:rStyle w:val="FootnoteReference"/>
        </w:rPr>
        <w:footnoteRef/>
      </w:r>
      <w:r w:rsidRPr="000A1F8F">
        <w:t xml:space="preserve"> </w:t>
      </w:r>
      <w:r>
        <w:fldChar w:fldCharType="begin"/>
      </w:r>
      <w:r w:rsidR="008C334C">
        <w:instrText xml:space="preserve"> ADDIN ZOTERO_ITEM CSL_CITATION {"citationID":"27LgkMWp","properties":{"formattedCitation":"Kindler, {\\i{}Bangkok original streetfood authentische Rezepte aus Thailand}, 120.","plainCitation":"Kindler, Bangkok original streetfood authentische Rezepte aus Thailand, 120.","noteIndex":400},"citationItems":[{"id":22,"uris":["http://zotero.org/users/local/usTu59L8/items/TY36UF53"],"itemData":{"id":22,"type":"book","event-place":"Aarau","ISBN":"978-3-03902-052-2","language":"ger","note":"OCLC: 1107428225","publisher":"AT Verlag","publisher-place":"Aarau","source":"Open WorldCat","title":"Bangkok original streetfood authentische Rezepte aus Thailand","author":[{"family":"Kindler","given":"Ben"}],"issued":{"date-parts":[["2019"]]}},"locator":"120"}],"schema":"https://github.com/citation-style-language/schema/raw/master/csl-citation.json"} </w:instrText>
      </w:r>
      <w:r>
        <w:fldChar w:fldCharType="separate"/>
      </w:r>
      <w:r w:rsidR="0091679F" w:rsidRPr="0091679F">
        <w:rPr>
          <w:rFonts w:ascii="Calibri" w:hAnsi="Calibri" w:cs="Calibri"/>
          <w:szCs w:val="24"/>
        </w:rPr>
        <w:t xml:space="preserve">Kindler, </w:t>
      </w:r>
      <w:r w:rsidR="0091679F" w:rsidRPr="0091679F">
        <w:rPr>
          <w:rFonts w:ascii="Calibri" w:hAnsi="Calibri" w:cs="Calibri"/>
          <w:i/>
          <w:iCs/>
          <w:szCs w:val="24"/>
        </w:rPr>
        <w:t>Bangkok original streetfood authentische Rezepte aus Thailand</w:t>
      </w:r>
      <w:r w:rsidR="0091679F" w:rsidRPr="0091679F">
        <w:rPr>
          <w:rFonts w:ascii="Calibri" w:hAnsi="Calibri" w:cs="Calibri"/>
          <w:szCs w:val="24"/>
        </w:rPr>
        <w:t>, 120.</w:t>
      </w:r>
      <w:r>
        <w:fldChar w:fldCharType="end"/>
      </w:r>
    </w:p>
  </w:footnote>
  <w:footnote w:id="402">
    <w:p w14:paraId="3A9E5BF2" w14:textId="585C301B" w:rsidR="005F78FF" w:rsidRDefault="005F78FF" w:rsidP="005F78FF">
      <w:pPr>
        <w:pStyle w:val="FootnoteText"/>
      </w:pPr>
      <w:r>
        <w:rPr>
          <w:rStyle w:val="FootnoteReference"/>
        </w:rPr>
        <w:footnoteRef/>
      </w:r>
      <w:r>
        <w:t xml:space="preserve"> </w:t>
      </w:r>
      <w:r>
        <w:fldChar w:fldCharType="begin"/>
      </w:r>
      <w:r w:rsidR="008C334C">
        <w:instrText xml:space="preserve"> ADDIN ZOTERO_ITEM CSL_CITATION {"citationID":"qsFTdUhn","properties":{"formattedCitation":"Pirou\\uc0\\u233{}, {\\i{}Die echte franz\\uc0\\u246{}sische K\\uc0\\u252{}che}, 250.","plainCitation":"Piroué, Die echte französische Küche, 250.","noteIndex":401},"citationItems":[{"id":5,"uris":["http://zotero.org/users/local/usTu59L8/items/9D429KMD"],"itemData":{"id":5,"type":"book","edition":"6. Aufl","event-place":"München","ISBN":"978-3-7742-1540-5","language":"ger","number-of-pages":"280","publisher":"Gräfe und Unzer","publisher-place":"München","source":"K10plus ISBN","title":"Die echte französische Küche: typische Rezepte und kulinarische Impressionen aus allen Regionen","title-short":"Die echte französische Küche","author":[{"family":"Piroué","given":"Susi"}],"issued":{"date-parts":[["2001"]]}},"locator":"250"}],"schema":"https://github.com/citation-style-language/schema/raw/master/csl-citation.json"} </w:instrText>
      </w:r>
      <w:r>
        <w:fldChar w:fldCharType="separate"/>
      </w:r>
      <w:r w:rsidR="0091679F" w:rsidRPr="0091679F">
        <w:rPr>
          <w:rFonts w:ascii="Calibri" w:hAnsi="Calibri" w:cs="Calibri"/>
          <w:szCs w:val="24"/>
        </w:rPr>
        <w:t xml:space="preserve">Piroué, </w:t>
      </w:r>
      <w:r w:rsidR="0091679F" w:rsidRPr="0091679F">
        <w:rPr>
          <w:rFonts w:ascii="Calibri" w:hAnsi="Calibri" w:cs="Calibri"/>
          <w:i/>
          <w:iCs/>
          <w:szCs w:val="24"/>
        </w:rPr>
        <w:t>Die echte französische Küche</w:t>
      </w:r>
      <w:r w:rsidR="0091679F" w:rsidRPr="0091679F">
        <w:rPr>
          <w:rFonts w:ascii="Calibri" w:hAnsi="Calibri" w:cs="Calibri"/>
          <w:szCs w:val="24"/>
        </w:rPr>
        <w:t>, 250.</w:t>
      </w:r>
      <w:r>
        <w:fldChar w:fldCharType="end"/>
      </w:r>
    </w:p>
  </w:footnote>
  <w:footnote w:id="403">
    <w:p w14:paraId="683A26AF" w14:textId="6FCD4648" w:rsidR="005F78FF" w:rsidRDefault="005F78FF" w:rsidP="005F78FF">
      <w:pPr>
        <w:pStyle w:val="FootnoteText"/>
      </w:pPr>
      <w:r>
        <w:rPr>
          <w:rStyle w:val="FootnoteReference"/>
        </w:rPr>
        <w:footnoteRef/>
      </w:r>
      <w:r>
        <w:t xml:space="preserve"> </w:t>
      </w:r>
      <w:r>
        <w:fldChar w:fldCharType="begin"/>
      </w:r>
      <w:r w:rsidR="008C334C">
        <w:instrText xml:space="preserve"> ADDIN ZOTERO_ITEM CSL_CITATION {"citationID":"GnXGvH56","properties":{"formattedCitation":"Kiel und Wiedemann, {\\i{}Schw\\uc0\\u228{}bisch kochen}, 17.","plainCitation":"Kiel und Wiedemann, Schwäbisch kochen, 17.","noteIndex":402},"citationItems":[{"id":30,"uris":["http://zotero.org/users/local/usTu59L8/items/6ST6V588"],"itemData":{"id":30,"type":"book","collection-title":"GU Küchen-Ratgeber","edition":"1. Aufl","event-place":"München","ISBN":"978-3-7742-6890-6","language":"ger","number-of-pages":"64","publisher":"Gräfe u. Unzer","publisher-place":"München","source":"K10plus ISBN","title":"Schwäbisch kochen: Klassisch und neu","title-short":"Schwäbisch kochen","author":[{"family":"Kiel","given":"Martina"},{"family":"Wiedemann","given":"Carola"}],"issued":{"date-parts":[["2005"]]}},"locator":"17"}],"schema":"https://github.com/citation-style-language/schema/raw/master/csl-citation.json"} </w:instrText>
      </w:r>
      <w:r>
        <w:fldChar w:fldCharType="separate"/>
      </w:r>
      <w:r w:rsidR="0091679F" w:rsidRPr="0091679F">
        <w:rPr>
          <w:rFonts w:ascii="Calibri" w:hAnsi="Calibri" w:cs="Calibri"/>
          <w:szCs w:val="24"/>
        </w:rPr>
        <w:t xml:space="preserve">Kiel und Wiedemann, </w:t>
      </w:r>
      <w:r w:rsidR="0091679F" w:rsidRPr="0091679F">
        <w:rPr>
          <w:rFonts w:ascii="Calibri" w:hAnsi="Calibri" w:cs="Calibri"/>
          <w:i/>
          <w:iCs/>
          <w:szCs w:val="24"/>
        </w:rPr>
        <w:t>Schwäbisch kochen</w:t>
      </w:r>
      <w:r w:rsidR="0091679F" w:rsidRPr="0091679F">
        <w:rPr>
          <w:rFonts w:ascii="Calibri" w:hAnsi="Calibri" w:cs="Calibri"/>
          <w:szCs w:val="24"/>
        </w:rPr>
        <w:t>, 17.</w:t>
      </w:r>
      <w:r>
        <w:fldChar w:fldCharType="end"/>
      </w:r>
    </w:p>
  </w:footnote>
  <w:footnote w:id="404">
    <w:p w14:paraId="19EAE443" w14:textId="5FD31D35" w:rsidR="005F78FF" w:rsidRPr="002C72AF" w:rsidRDefault="005F78FF" w:rsidP="005F78FF">
      <w:pPr>
        <w:pStyle w:val="FootnoteText"/>
      </w:pPr>
      <w:r>
        <w:rPr>
          <w:rStyle w:val="FootnoteReference"/>
        </w:rPr>
        <w:footnoteRef/>
      </w:r>
      <w:r w:rsidRPr="002C72AF">
        <w:t xml:space="preserve"> </w:t>
      </w:r>
      <w:r>
        <w:fldChar w:fldCharType="begin"/>
      </w:r>
      <w:r w:rsidR="008C334C">
        <w:instrText xml:space="preserve"> ADDIN ZOTERO_ITEM CSL_CITATION {"citationID":"0akn9CKT","properties":{"formattedCitation":"Ottolenghi und Tamimi, {\\i{}Jerusalem}, 135.","plainCitation":"Ottolenghi und Tamimi, Jerusalem, 135.","noteIndex":403},"citationItems":[{"id":94,"uris":["http://zotero.org/users/local/usTu59L8/items/9YPMVACQ"],"itemData":{"id":94,"type":"book","edition":"15. Auflage","event-place":"München","ISBN":"978-3-8310-2333-2","language":"ger","number-of-pages":"318","publisher":"Dorling Kindersley","publisher-place":"München","source":"K10plus ISBN","title":"Jerusalem: Das Kochbuch","title-short":"Jerusalem","author":[{"family":"Ottolenghi","given":"Yotam"},{"family":"Tamimi","given":"Sami"}],"issued":{"date-parts":[["2017"]]}},"locator":"135"}],"schema":"https://github.com/citation-style-language/schema/raw/master/csl-citation.json"} </w:instrText>
      </w:r>
      <w:r>
        <w:fldChar w:fldCharType="separate"/>
      </w:r>
      <w:r w:rsidR="0091679F" w:rsidRPr="0091679F">
        <w:rPr>
          <w:rFonts w:ascii="Calibri" w:hAnsi="Calibri" w:cs="Calibri"/>
          <w:szCs w:val="24"/>
        </w:rPr>
        <w:t xml:space="preserve">Ottolenghi und Tamimi, </w:t>
      </w:r>
      <w:r w:rsidR="0091679F" w:rsidRPr="0091679F">
        <w:rPr>
          <w:rFonts w:ascii="Calibri" w:hAnsi="Calibri" w:cs="Calibri"/>
          <w:i/>
          <w:iCs/>
          <w:szCs w:val="24"/>
        </w:rPr>
        <w:t>Jerusalem</w:t>
      </w:r>
      <w:r w:rsidR="0091679F" w:rsidRPr="0091679F">
        <w:rPr>
          <w:rFonts w:ascii="Calibri" w:hAnsi="Calibri" w:cs="Calibri"/>
          <w:szCs w:val="24"/>
        </w:rPr>
        <w:t>, 135.</w:t>
      </w:r>
      <w:r>
        <w:fldChar w:fldCharType="end"/>
      </w:r>
    </w:p>
  </w:footnote>
  <w:footnote w:id="405">
    <w:p w14:paraId="6343AC43" w14:textId="3784785C" w:rsidR="005F78FF" w:rsidRDefault="005F78FF" w:rsidP="005F78FF">
      <w:pPr>
        <w:pStyle w:val="FootnoteText"/>
      </w:pPr>
      <w:r>
        <w:rPr>
          <w:rStyle w:val="FootnoteReference"/>
        </w:rPr>
        <w:footnoteRef/>
      </w:r>
      <w:r>
        <w:t xml:space="preserve"> </w:t>
      </w:r>
      <w:r>
        <w:fldChar w:fldCharType="begin"/>
      </w:r>
      <w:r w:rsidR="008C334C">
        <w:instrText xml:space="preserve"> ADDIN ZOTERO_ITEM CSL_CITATION {"citationID":"LTIGJttg","properties":{"formattedCitation":"Likidis-K\\uc0\\u246{}nigsfeld, Brauner, und Werz-Kovacs, {\\i{}Griechenland Originalrezepte und Interessantes \\uc0\\u252{}ber Land und Leute}, 74.","plainCitation":"Likidis-Königsfeld, Brauner, und Werz-Kovacs, Griechenland Originalrezepte und Interessantes über Land und Leute, 74.","noteIndex":404},"citationItems":[{"id":21,"uris":["http://zotero.org/users/local/usTu59L8/items/5J8T6KEU"],"itemData":{"id":21,"type":"book","edition":"Sonderausg. der Orig.-Ausg. von 1994, 1. Aufl","event-place":"München","ISBN":"978-3-7742-6443-4","language":"ger","note":"OCLC: 76556261","publisher":"Gräfe und Unzer","publisher-place":"München","source":"Open WorldCat","title":"Griechenland Originalrezepte und Interessantes über Land und Leute","author":[{"family":"Likidis-Königsfeld","given":"Kristina"},{"family":"Brauner","given":"Michael"},{"family":"Werz-Kovacs","given":"Stephanie","dropping-particle":"von"}],"issued":{"date-parts":[["2004"]]}},"locator":"74"}],"schema":"https://github.com/citation-style-language/schema/raw/master/csl-citation.json"} </w:instrText>
      </w:r>
      <w:r>
        <w:fldChar w:fldCharType="separate"/>
      </w:r>
      <w:r w:rsidRPr="00951914">
        <w:rPr>
          <w:rFonts w:ascii="Calibri" w:hAnsi="Calibri" w:cs="Calibri"/>
          <w:szCs w:val="24"/>
        </w:rPr>
        <w:t xml:space="preserve">Likidis-Königsfeld, Brauner, und Werz-Kovacs, </w:t>
      </w:r>
      <w:r w:rsidRPr="00951914">
        <w:rPr>
          <w:rFonts w:ascii="Calibri" w:hAnsi="Calibri" w:cs="Calibri"/>
          <w:i/>
          <w:iCs/>
          <w:szCs w:val="24"/>
        </w:rPr>
        <w:t>Griechenland Originalrezepte und Interessantes über Land und Leute</w:t>
      </w:r>
      <w:r w:rsidRPr="00951914">
        <w:rPr>
          <w:rFonts w:ascii="Calibri" w:hAnsi="Calibri" w:cs="Calibri"/>
          <w:szCs w:val="24"/>
        </w:rPr>
        <w:t>, 74.</w:t>
      </w:r>
      <w:r>
        <w:fldChar w:fldCharType="end"/>
      </w:r>
    </w:p>
  </w:footnote>
  <w:footnote w:id="406">
    <w:p w14:paraId="363482F2" w14:textId="43D23EDC" w:rsidR="005F78FF" w:rsidRDefault="005F78FF" w:rsidP="005F78FF">
      <w:pPr>
        <w:pStyle w:val="FootnoteText"/>
      </w:pPr>
      <w:r>
        <w:rPr>
          <w:rStyle w:val="FootnoteReference"/>
        </w:rPr>
        <w:footnoteRef/>
      </w:r>
      <w:r>
        <w:t xml:space="preserve"> </w:t>
      </w:r>
      <w:r>
        <w:fldChar w:fldCharType="begin"/>
      </w:r>
      <w:r w:rsidR="008C334C">
        <w:instrText xml:space="preserve"> ADDIN ZOTERO_ITEM CSL_CITATION {"citationID":"ZiLIn6CI","properties":{"formattedCitation":"Raether, {\\i{}Wochenmarkt}, 137.","plainCitation":"Raether, Wochenmarkt, 137.","noteIndex":405},"citationItems":[{"id":66,"uris":["http://zotero.org/users/local/usTu59L8/items/CLFEECBQ"],"itemData":{"id":66,"type":"book","edition":"2. Aufl","event-place":"Berlin","ISBN":"978-3-8270-1259-3","language":"ger","number-of-pages":"207","publisher":"Berlin Verlag","publisher-place":"Berlin","source":"K10plus ISBN","title":"Wochenmarkt: Die frischen, einfachen Rezepte aus dem Zeit Magazin","title-short":"Wochenmarkt","author":[{"family":"Raether","given":"Elisabeth"}],"issued":{"date-parts":[["2014"]]}},"locator":"137"}],"schema":"https://github.com/citation-style-language/schema/raw/master/csl-citation.json"} </w:instrText>
      </w:r>
      <w:r>
        <w:fldChar w:fldCharType="separate"/>
      </w:r>
      <w:r w:rsidRPr="00ED08E9">
        <w:rPr>
          <w:rFonts w:ascii="Calibri" w:hAnsi="Calibri" w:cs="Calibri"/>
          <w:szCs w:val="24"/>
        </w:rPr>
        <w:t xml:space="preserve">Raether, </w:t>
      </w:r>
      <w:r w:rsidRPr="00ED08E9">
        <w:rPr>
          <w:rFonts w:ascii="Calibri" w:hAnsi="Calibri" w:cs="Calibri"/>
          <w:i/>
          <w:iCs/>
          <w:szCs w:val="24"/>
        </w:rPr>
        <w:t>Wochenmarkt</w:t>
      </w:r>
      <w:r w:rsidRPr="00ED08E9">
        <w:rPr>
          <w:rFonts w:ascii="Calibri" w:hAnsi="Calibri" w:cs="Calibri"/>
          <w:szCs w:val="24"/>
        </w:rPr>
        <w:t>, 137.</w:t>
      </w:r>
      <w:r>
        <w:fldChar w:fldCharType="end"/>
      </w:r>
    </w:p>
  </w:footnote>
  <w:footnote w:id="407">
    <w:p w14:paraId="26F5F44F" w14:textId="0B1CC9C1" w:rsidR="00184880" w:rsidRDefault="00184880" w:rsidP="00184880">
      <w:pPr>
        <w:pStyle w:val="FootnoteText"/>
      </w:pPr>
      <w:r>
        <w:rPr>
          <w:rStyle w:val="FootnoteReference"/>
        </w:rPr>
        <w:footnoteRef/>
      </w:r>
      <w:r>
        <w:t xml:space="preserve"> </w:t>
      </w:r>
      <w:r>
        <w:fldChar w:fldCharType="begin"/>
      </w:r>
      <w:r w:rsidR="008C334C">
        <w:instrText xml:space="preserve"> ADDIN ZOTERO_ITEM CSL_CITATION {"citationID":"LvreZbyH","properties":{"formattedCitation":"Raether, {\\i{}Lieblingsgerichte vom Wochenmarkt}, 50.","plainCitation":"Raether, Lieblingsgerichte vom Wochenmarkt, 50.","noteIndex":406},"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50"}],"schema":"https://github.com/citation-style-language/schema/raw/master/csl-citation.json"} </w:instrText>
      </w:r>
      <w:r>
        <w:fldChar w:fldCharType="separate"/>
      </w:r>
      <w:r w:rsidRPr="008D3977">
        <w:rPr>
          <w:rFonts w:ascii="Calibri" w:hAnsi="Calibri" w:cs="Calibri"/>
          <w:szCs w:val="24"/>
        </w:rPr>
        <w:t xml:space="preserve">Raether, </w:t>
      </w:r>
      <w:r w:rsidRPr="008D3977">
        <w:rPr>
          <w:rFonts w:ascii="Calibri" w:hAnsi="Calibri" w:cs="Calibri"/>
          <w:i/>
          <w:iCs/>
          <w:szCs w:val="24"/>
        </w:rPr>
        <w:t>Lieblingsgerichte vom Wochenmarkt</w:t>
      </w:r>
      <w:r w:rsidRPr="008D3977">
        <w:rPr>
          <w:rFonts w:ascii="Calibri" w:hAnsi="Calibri" w:cs="Calibri"/>
          <w:szCs w:val="24"/>
        </w:rPr>
        <w:t>, 50.</w:t>
      </w:r>
      <w:r>
        <w:fldChar w:fldCharType="end"/>
      </w:r>
    </w:p>
  </w:footnote>
  <w:footnote w:id="408">
    <w:p w14:paraId="39716257" w14:textId="4868E879" w:rsidR="002416B9" w:rsidRPr="00EC72DE" w:rsidRDefault="002416B9">
      <w:pPr>
        <w:pStyle w:val="FootnoteText"/>
      </w:pPr>
      <w:r>
        <w:rPr>
          <w:rStyle w:val="FootnoteReference"/>
        </w:rPr>
        <w:footnoteRef/>
      </w:r>
      <w:r w:rsidRPr="00EC72DE">
        <w:t xml:space="preserve"> </w:t>
      </w:r>
      <w:r>
        <w:fldChar w:fldCharType="begin"/>
      </w:r>
      <w:r w:rsidR="008C334C">
        <w:instrText xml:space="preserve"> ADDIN ZOTERO_ITEM CSL_CITATION {"citationID":"L3zdfKZl","properties":{"formattedCitation":"\\uc0\\u8222{}ZEITmagazin\\uc0\\u8220{}.","plainCitation":"„ZEITmagazin“.","noteIndex":407},"citationItems":[{"id":96,"uris":["http://zotero.org/users/local/usTu59L8/items/EJMJD2IT"],"itemData":{"id":96,"type":"article-journal","title":"ZEITmagazin"}}],"schema":"https://github.com/citation-style-language/schema/raw/master/csl-citation.json"} </w:instrText>
      </w:r>
      <w:r>
        <w:fldChar w:fldCharType="separate"/>
      </w:r>
      <w:r w:rsidRPr="00EC72DE">
        <w:rPr>
          <w:rFonts w:ascii="Calibri" w:hAnsi="Calibri" w:cs="Calibri"/>
          <w:szCs w:val="24"/>
        </w:rPr>
        <w:t>„ZEITmagazin“.</w:t>
      </w:r>
      <w:r>
        <w:fldChar w:fldCharType="end"/>
      </w:r>
    </w:p>
  </w:footnote>
  <w:footnote w:id="409">
    <w:p w14:paraId="4821768D" w14:textId="4C262FFD" w:rsidR="00574BDC" w:rsidRDefault="00574BDC">
      <w:pPr>
        <w:pStyle w:val="FootnoteText"/>
      </w:pPr>
      <w:r>
        <w:rPr>
          <w:rStyle w:val="FootnoteReference"/>
        </w:rPr>
        <w:footnoteRef/>
      </w:r>
      <w:r>
        <w:t xml:space="preserve"> </w:t>
      </w:r>
      <w:r>
        <w:fldChar w:fldCharType="begin"/>
      </w:r>
      <w:r w:rsidR="008C334C">
        <w:instrText xml:space="preserve"> ADDIN ZOTERO_ITEM CSL_CITATION {"citationID":"Xxm5GxxJ","properties":{"formattedCitation":"\\uc0\\u8222{}ZEITmagazin\\uc0\\u8220{}.","plainCitation":"„ZEITmagazin“.","noteIndex":408},"citationItems":[{"id":96,"uris":["http://zotero.org/users/local/usTu59L8/items/EJMJD2IT"],"itemData":{"id":96,"type":"article-journal","title":"ZEITmagazin"}}],"schema":"https://github.com/citation-style-language/schema/raw/master/csl-citation.json"} </w:instrText>
      </w:r>
      <w:r>
        <w:fldChar w:fldCharType="separate"/>
      </w:r>
      <w:r w:rsidR="00BC3187" w:rsidRPr="00BC3187">
        <w:rPr>
          <w:rFonts w:ascii="Calibri" w:hAnsi="Calibri" w:cs="Calibri"/>
          <w:szCs w:val="24"/>
        </w:rPr>
        <w:t>„ZEITmagazin“.</w:t>
      </w:r>
      <w:r>
        <w:fldChar w:fldCharType="end"/>
      </w:r>
    </w:p>
  </w:footnote>
  <w:footnote w:id="410">
    <w:p w14:paraId="2F2D660B" w14:textId="2C18A1C0" w:rsidR="00EA12F3" w:rsidRDefault="00EA12F3">
      <w:pPr>
        <w:pStyle w:val="FootnoteText"/>
      </w:pPr>
      <w:r>
        <w:rPr>
          <w:rStyle w:val="FootnoteReference"/>
        </w:rPr>
        <w:footnoteRef/>
      </w:r>
      <w:r>
        <w:t xml:space="preserve"> </w:t>
      </w:r>
      <w:r>
        <w:fldChar w:fldCharType="begin"/>
      </w:r>
      <w:r w:rsidR="008C334C">
        <w:instrText xml:space="preserve"> ADDIN ZOTERO_ITEM CSL_CITATION {"citationID":"luRNBulj","properties":{"formattedCitation":"essen &amp; trinken, \\uc0\\u8222{}essen &amp; trinken Spezial: Schnelle K\\uc0\\u252{}che\\uc0\\u8220{}, 135.","plainCitation":"essen &amp; trinken, „essen &amp; trinken Spezial: Schnelle Küche“, 135.","noteIndex":409},"citationItems":[{"id":74,"uris":["http://zotero.org/users/local/usTu59L8/items/WRCCCJZK"],"itemData":{"id":74,"type":"article-journal","collection-title":"essen &amp; trinken","title":"essen &amp; trinken Spezial: Schnelle Küche","volume":"03/2018","editor":[{"family":"essen &amp; trinken","given":""}],"issued":{"date-parts":[["2018"]]}},"locator":"135"}],"schema":"https://github.com/citation-style-language/schema/raw/master/csl-citation.json"} </w:instrText>
      </w:r>
      <w:r>
        <w:fldChar w:fldCharType="separate"/>
      </w:r>
      <w:r w:rsidRPr="00EA12F3">
        <w:rPr>
          <w:rFonts w:ascii="Calibri" w:hAnsi="Calibri" w:cs="Calibri"/>
          <w:szCs w:val="24"/>
        </w:rPr>
        <w:t>essen &amp; trinken, „essen &amp; trinken Spezial: Schnelle Küche“, 135.</w:t>
      </w:r>
      <w:r>
        <w:fldChar w:fldCharType="end"/>
      </w:r>
    </w:p>
  </w:footnote>
  <w:footnote w:id="411">
    <w:p w14:paraId="142E4B9A" w14:textId="3FA0E7A9" w:rsidR="00792E5B" w:rsidRDefault="00792E5B">
      <w:pPr>
        <w:pStyle w:val="FootnoteText"/>
      </w:pPr>
      <w:r>
        <w:rPr>
          <w:rStyle w:val="FootnoteReference"/>
        </w:rPr>
        <w:footnoteRef/>
      </w:r>
      <w:r>
        <w:t xml:space="preserve"> </w:t>
      </w:r>
      <w:r>
        <w:fldChar w:fldCharType="begin"/>
      </w:r>
      <w:r w:rsidR="008C334C">
        <w:instrText xml:space="preserve"> ADDIN ZOTERO_ITEM CSL_CITATION {"citationID":"AWbwxK1G","properties":{"formattedCitation":"Raether, {\\i{}Lieblingsgerichte vom Wochenmarkt}, 14.","plainCitation":"Raether, Lieblingsgerichte vom Wochenmarkt, 14.","noteIndex":410},"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14"}],"schema":"https://github.com/citation-style-language/schema/raw/master/csl-citation.json"} </w:instrText>
      </w:r>
      <w:r>
        <w:fldChar w:fldCharType="separate"/>
      </w:r>
      <w:r w:rsidR="00BD7142" w:rsidRPr="00BD7142">
        <w:rPr>
          <w:rFonts w:ascii="Calibri" w:hAnsi="Calibri" w:cs="Calibri"/>
          <w:szCs w:val="24"/>
        </w:rPr>
        <w:t xml:space="preserve">Raether, </w:t>
      </w:r>
      <w:r w:rsidR="00BD7142" w:rsidRPr="00BD7142">
        <w:rPr>
          <w:rFonts w:ascii="Calibri" w:hAnsi="Calibri" w:cs="Calibri"/>
          <w:i/>
          <w:iCs/>
          <w:szCs w:val="24"/>
        </w:rPr>
        <w:t>Lieblingsgerichte vom Wochenmarkt</w:t>
      </w:r>
      <w:r w:rsidR="00BD7142" w:rsidRPr="00BD7142">
        <w:rPr>
          <w:rFonts w:ascii="Calibri" w:hAnsi="Calibri" w:cs="Calibri"/>
          <w:szCs w:val="24"/>
        </w:rPr>
        <w:t>, 14.</w:t>
      </w:r>
      <w:r>
        <w:fldChar w:fldCharType="end"/>
      </w:r>
    </w:p>
  </w:footnote>
  <w:footnote w:id="412">
    <w:p w14:paraId="73A0CCC1" w14:textId="72F0335C" w:rsidR="00440C8C" w:rsidRDefault="00440C8C">
      <w:pPr>
        <w:pStyle w:val="FootnoteText"/>
      </w:pPr>
      <w:r>
        <w:rPr>
          <w:rStyle w:val="FootnoteReference"/>
        </w:rPr>
        <w:footnoteRef/>
      </w:r>
      <w:r>
        <w:t xml:space="preserve"> </w:t>
      </w:r>
      <w:r>
        <w:fldChar w:fldCharType="begin"/>
      </w:r>
      <w:r w:rsidR="008C334C">
        <w:instrText xml:space="preserve"> ADDIN ZOTERO_ITEM CSL_CITATION {"citationID":"tpCvHn7H","properties":{"formattedCitation":"\\uc0\\u8222{}ZEITmagazin\\uc0\\u8220{}.","plainCitation":"„ZEITmagazin“.","noteIndex":411},"citationItems":[{"id":96,"uris":["http://zotero.org/users/local/usTu59L8/items/EJMJD2IT"],"itemData":{"id":96,"type":"article-journal","title":"ZEITmagazin"}}],"schema":"https://github.com/citation-style-language/schema/raw/master/csl-citation.json"} </w:instrText>
      </w:r>
      <w:r>
        <w:fldChar w:fldCharType="separate"/>
      </w:r>
      <w:r w:rsidRPr="00440C8C">
        <w:rPr>
          <w:rFonts w:ascii="Calibri" w:hAnsi="Calibri" w:cs="Calibri"/>
          <w:szCs w:val="24"/>
        </w:rPr>
        <w:t>„ZEITmagazin“.</w:t>
      </w:r>
      <w:r>
        <w:fldChar w:fldCharType="end"/>
      </w:r>
    </w:p>
  </w:footnote>
  <w:footnote w:id="413">
    <w:p w14:paraId="59EB15A6" w14:textId="34382F38" w:rsidR="00587A29" w:rsidRDefault="00587A29">
      <w:pPr>
        <w:pStyle w:val="FootnoteText"/>
      </w:pPr>
      <w:r>
        <w:rPr>
          <w:rStyle w:val="FootnoteReference"/>
        </w:rPr>
        <w:footnoteRef/>
      </w:r>
      <w:r>
        <w:t xml:space="preserve"> </w:t>
      </w:r>
      <w:r>
        <w:fldChar w:fldCharType="begin"/>
      </w:r>
      <w:r w:rsidR="008C334C">
        <w:instrText xml:space="preserve"> ADDIN ZOTERO_ITEM CSL_CITATION {"citationID":"hkCzBeHd","properties":{"formattedCitation":"\\uc0\\u8222{}ZEITmagazin\\uc0\\u8220{}.","plainCitation":"„ZEITmagazin“.","noteIndex":412},"citationItems":[{"id":96,"uris":["http://zotero.org/users/local/usTu59L8/items/EJMJD2IT"],"itemData":{"id":96,"type":"article-journal","title":"ZEITmagazin"}}],"schema":"https://github.com/citation-style-language/schema/raw/master/csl-citation.json"} </w:instrText>
      </w:r>
      <w:r>
        <w:fldChar w:fldCharType="separate"/>
      </w:r>
      <w:r w:rsidRPr="00587A29">
        <w:rPr>
          <w:rFonts w:ascii="Calibri" w:hAnsi="Calibri" w:cs="Calibri"/>
          <w:szCs w:val="24"/>
        </w:rPr>
        <w:t>„ZEITmagazin“.</w:t>
      </w:r>
      <w:r>
        <w:fldChar w:fldCharType="end"/>
      </w:r>
    </w:p>
  </w:footnote>
  <w:footnote w:id="414">
    <w:p w14:paraId="4D533F46" w14:textId="339E24D8" w:rsidR="00EE0D5E" w:rsidRDefault="00EE0D5E">
      <w:pPr>
        <w:pStyle w:val="FootnoteText"/>
      </w:pPr>
      <w:r>
        <w:rPr>
          <w:rStyle w:val="FootnoteReference"/>
        </w:rPr>
        <w:footnoteRef/>
      </w:r>
      <w:r>
        <w:t xml:space="preserve"> </w:t>
      </w:r>
      <w:r>
        <w:fldChar w:fldCharType="begin"/>
      </w:r>
      <w:r w:rsidR="008C334C">
        <w:instrText xml:space="preserve"> ADDIN ZOTERO_ITEM CSL_CITATION {"citationID":"HAEb3uF9","properties":{"formattedCitation":"\\uc0\\u8222{}ZEITmagazin\\uc0\\u8220{}.","plainCitation":"„ZEITmagazin“.","noteIndex":413},"citationItems":[{"id":96,"uris":["http://zotero.org/users/local/usTu59L8/items/EJMJD2IT"],"itemData":{"id":96,"type":"article-journal","title":"ZEITmagazin"}}],"schema":"https://github.com/citation-style-language/schema/raw/master/csl-citation.json"} </w:instrText>
      </w:r>
      <w:r>
        <w:fldChar w:fldCharType="separate"/>
      </w:r>
      <w:r w:rsidRPr="00EE0D5E">
        <w:rPr>
          <w:rFonts w:ascii="Calibri" w:hAnsi="Calibri" w:cs="Calibri"/>
          <w:szCs w:val="24"/>
        </w:rPr>
        <w:t>„ZEITmagazin“.</w:t>
      </w:r>
      <w:r>
        <w:fldChar w:fldCharType="end"/>
      </w:r>
    </w:p>
  </w:footnote>
  <w:footnote w:id="415">
    <w:p w14:paraId="7D79F5D6" w14:textId="5E28E741" w:rsidR="00BC6B16" w:rsidRDefault="00BC6B16">
      <w:pPr>
        <w:pStyle w:val="FootnoteText"/>
      </w:pPr>
      <w:r>
        <w:rPr>
          <w:rStyle w:val="FootnoteReference"/>
        </w:rPr>
        <w:footnoteRef/>
      </w:r>
      <w:r>
        <w:t xml:space="preserve"> </w:t>
      </w:r>
      <w:r>
        <w:fldChar w:fldCharType="begin"/>
      </w:r>
      <w:r w:rsidR="008C334C">
        <w:instrText xml:space="preserve"> ADDIN ZOTERO_ITEM CSL_CITATION {"citationID":"GQTsmy6d","properties":{"formattedCitation":"Raether, {\\i{}Das Beste vom Wochenmarkt neue frische und saisonale Rezepte aus dem ZEIT-Magazin}, 106.","plainCitation":"Raether, Das Beste vom Wochenmarkt neue frische und saisonale Rezepte aus dem ZEIT-Magazin, 106.","noteIndex":414},"citationItems":[{"id":67,"uris":["http://zotero.org/users/local/usTu59L8/items/QLVCWGWT"],"itemData":{"id":67,"type":"book","edition":"Originalausgabe, 1. Auflage","event-place":"München","ISBN":"978-3-7423-0309-7","language":"ger","note":"OCLC: 1011381508","publisher":"riva","publisher-place":"München","source":"Open WorldCat","title":"Das Beste vom Wochenmarkt neue frische und saisonale Rezepte aus dem ZEIT-Magazin","author":[{"family":"Raether","given":"Elisabeth"}],"issued":{"date-parts":[["2017"]]}},"locator":"106"}],"schema":"https://github.com/citation-style-language/schema/raw/master/csl-citation.json"} </w:instrText>
      </w:r>
      <w:r>
        <w:fldChar w:fldCharType="separate"/>
      </w:r>
      <w:r w:rsidRPr="00BC6B16">
        <w:rPr>
          <w:rFonts w:ascii="Calibri" w:hAnsi="Calibri" w:cs="Calibri"/>
          <w:szCs w:val="24"/>
        </w:rPr>
        <w:t xml:space="preserve">Raether, </w:t>
      </w:r>
      <w:r w:rsidRPr="00BC6B16">
        <w:rPr>
          <w:rFonts w:ascii="Calibri" w:hAnsi="Calibri" w:cs="Calibri"/>
          <w:i/>
          <w:iCs/>
          <w:szCs w:val="24"/>
        </w:rPr>
        <w:t>Das Beste vom Wochenmarkt neue frische und saisonale Rezepte aus dem ZEIT-Magazin</w:t>
      </w:r>
      <w:r w:rsidRPr="00BC6B16">
        <w:rPr>
          <w:rFonts w:ascii="Calibri" w:hAnsi="Calibri" w:cs="Calibri"/>
          <w:szCs w:val="24"/>
        </w:rPr>
        <w:t>, 106.</w:t>
      </w:r>
      <w:r>
        <w:fldChar w:fldCharType="end"/>
      </w:r>
    </w:p>
  </w:footnote>
  <w:footnote w:id="416">
    <w:p w14:paraId="7586FCD4" w14:textId="4EFDF3EE" w:rsidR="00577C5D" w:rsidRDefault="00577C5D">
      <w:pPr>
        <w:pStyle w:val="FootnoteText"/>
      </w:pPr>
      <w:r>
        <w:rPr>
          <w:rStyle w:val="FootnoteReference"/>
        </w:rPr>
        <w:footnoteRef/>
      </w:r>
      <w:r>
        <w:t xml:space="preserve"> </w:t>
      </w:r>
      <w:r>
        <w:fldChar w:fldCharType="begin"/>
      </w:r>
      <w:r w:rsidR="008C334C">
        <w:instrText xml:space="preserve"> ADDIN ZOTERO_ITEM CSL_CITATION {"citationID":"iBbPcl5l","properties":{"formattedCitation":"\\uc0\\u8222{}ZEITmagazin\\uc0\\u8220{}.","plainCitation":"„ZEITmagazin“.","noteIndex":415},"citationItems":[{"id":96,"uris":["http://zotero.org/users/local/usTu59L8/items/EJMJD2IT"],"itemData":{"id":96,"type":"article-journal","title":"ZEITmagazin"}}],"schema":"https://github.com/citation-style-language/schema/raw/master/csl-citation.json"} </w:instrText>
      </w:r>
      <w:r>
        <w:fldChar w:fldCharType="separate"/>
      </w:r>
      <w:r w:rsidRPr="00577C5D">
        <w:rPr>
          <w:rFonts w:ascii="Calibri" w:hAnsi="Calibri" w:cs="Calibri"/>
          <w:szCs w:val="24"/>
        </w:rPr>
        <w:t>„ZEITmagazin“.</w:t>
      </w:r>
      <w:r>
        <w:fldChar w:fldCharType="end"/>
      </w:r>
    </w:p>
  </w:footnote>
  <w:footnote w:id="417">
    <w:p w14:paraId="152B2FD8" w14:textId="6729D4BD" w:rsidR="001F27F3" w:rsidRPr="0008135B" w:rsidRDefault="001F27F3" w:rsidP="001F27F3">
      <w:pPr>
        <w:pStyle w:val="FootnoteText"/>
      </w:pPr>
      <w:r>
        <w:rPr>
          <w:rStyle w:val="FootnoteReference"/>
        </w:rPr>
        <w:footnoteRef/>
      </w:r>
      <w:r w:rsidRPr="0008135B">
        <w:t xml:space="preserve"> </w:t>
      </w:r>
      <w:r>
        <w:fldChar w:fldCharType="begin"/>
      </w:r>
      <w:r w:rsidR="008C334C">
        <w:instrText xml:space="preserve"> ADDIN ZOTERO_ITEM CSL_CITATION {"citationID":"d3OTnrRx","properties":{"formattedCitation":"Kindler, {\\i{}Bangkok original streetfood authentische Rezepte aus Thailand}, 152.","plainCitation":"Kindler, Bangkok original streetfood authentische Rezepte aus Thailand, 152.","noteIndex":416},"citationItems":[{"id":22,"uris":["http://zotero.org/users/local/usTu59L8/items/TY36UF53"],"itemData":{"id":22,"type":"book","event-place":"Aarau","ISBN":"978-3-03902-052-2","language":"ger","note":"OCLC: 1107428225","publisher":"AT Verlag","publisher-place":"Aarau","source":"Open WorldCat","title":"Bangkok original streetfood authentische Rezepte aus Thailand","author":[{"family":"Kindler","given":"Ben"}],"issued":{"date-parts":[["2019"]]}},"locator":"152"}],"schema":"https://github.com/citation-style-language/schema/raw/master/csl-citation.json"} </w:instrText>
      </w:r>
      <w:r>
        <w:fldChar w:fldCharType="separate"/>
      </w:r>
      <w:r w:rsidRPr="0008135B">
        <w:rPr>
          <w:rFonts w:ascii="Calibri" w:hAnsi="Calibri" w:cs="Calibri"/>
          <w:szCs w:val="24"/>
        </w:rPr>
        <w:t xml:space="preserve">Kindler, </w:t>
      </w:r>
      <w:r w:rsidRPr="0008135B">
        <w:rPr>
          <w:rFonts w:ascii="Calibri" w:hAnsi="Calibri" w:cs="Calibri"/>
          <w:i/>
          <w:iCs/>
          <w:szCs w:val="24"/>
        </w:rPr>
        <w:t>Bangkok original streetfood authentische Rezepte aus Thailand</w:t>
      </w:r>
      <w:r w:rsidRPr="0008135B">
        <w:rPr>
          <w:rFonts w:ascii="Calibri" w:hAnsi="Calibri" w:cs="Calibri"/>
          <w:szCs w:val="24"/>
        </w:rPr>
        <w:t>, 152.</w:t>
      </w:r>
      <w:r>
        <w:fldChar w:fldCharType="end"/>
      </w:r>
    </w:p>
  </w:footnote>
  <w:footnote w:id="418">
    <w:p w14:paraId="34D71C1B" w14:textId="5ED0B249" w:rsidR="001F27F3" w:rsidRPr="0008135B" w:rsidRDefault="001F27F3" w:rsidP="001F27F3">
      <w:pPr>
        <w:pStyle w:val="FootnoteText"/>
      </w:pPr>
      <w:r>
        <w:rPr>
          <w:rStyle w:val="FootnoteReference"/>
        </w:rPr>
        <w:footnoteRef/>
      </w:r>
      <w:r w:rsidRPr="0008135B">
        <w:t xml:space="preserve"> </w:t>
      </w:r>
      <w:r>
        <w:fldChar w:fldCharType="begin"/>
      </w:r>
      <w:r w:rsidR="008C334C">
        <w:instrText xml:space="preserve"> ADDIN ZOTERO_ITEM CSL_CITATION {"citationID":"0D1ojGqs","properties":{"formattedCitation":"Kindler, 58.","plainCitation":"Kindler, 58.","noteIndex":417},"citationItems":[{"id":22,"uris":["http://zotero.org/users/local/usTu59L8/items/TY36UF53"],"itemData":{"id":22,"type":"book","event-place":"Aarau","ISBN":"978-3-03902-052-2","language":"ger","note":"OCLC: 1107428225","publisher":"AT Verlag","publisher-place":"Aarau","source":"Open WorldCat","title":"Bangkok original streetfood authentische Rezepte aus Thailand","author":[{"family":"Kindler","given":"Ben"}],"issued":{"date-parts":[["2019"]]}},"locator":"58"}],"schema":"https://github.com/citation-style-language/schema/raw/master/csl-citation.json"} </w:instrText>
      </w:r>
      <w:r>
        <w:fldChar w:fldCharType="separate"/>
      </w:r>
      <w:r w:rsidRPr="0008135B">
        <w:rPr>
          <w:rFonts w:ascii="Calibri" w:hAnsi="Calibri" w:cs="Calibri"/>
        </w:rPr>
        <w:t>Kindler, 58.</w:t>
      </w:r>
      <w:r>
        <w:fldChar w:fldCharType="end"/>
      </w:r>
    </w:p>
  </w:footnote>
  <w:footnote w:id="419">
    <w:p w14:paraId="3B5DF8D9" w14:textId="065933BE" w:rsidR="001F27F3" w:rsidRPr="0008135B" w:rsidRDefault="001F27F3" w:rsidP="001F27F3">
      <w:pPr>
        <w:pStyle w:val="FootnoteText"/>
      </w:pPr>
      <w:r>
        <w:rPr>
          <w:rStyle w:val="FootnoteReference"/>
        </w:rPr>
        <w:footnoteRef/>
      </w:r>
      <w:r w:rsidRPr="0008135B">
        <w:t xml:space="preserve"> </w:t>
      </w:r>
      <w:r>
        <w:fldChar w:fldCharType="begin"/>
      </w:r>
      <w:r w:rsidR="008C334C">
        <w:instrText xml:space="preserve"> ADDIN ZOTERO_ITEM CSL_CITATION {"citationID":"zJQ388ve","properties":{"formattedCitation":"Kindler, 65.","plainCitation":"Kindler, 65.","noteIndex":418},"citationItems":[{"id":22,"uris":["http://zotero.org/users/local/usTu59L8/items/TY36UF53"],"itemData":{"id":22,"type":"book","event-place":"Aarau","ISBN":"978-3-03902-052-2","language":"ger","note":"OCLC: 1107428225","publisher":"AT Verlag","publisher-place":"Aarau","source":"Open WorldCat","title":"Bangkok original streetfood authentische Rezepte aus Thailand","author":[{"family":"Kindler","given":"Ben"}],"issued":{"date-parts":[["2019"]]}},"locator":"65"}],"schema":"https://github.com/citation-style-language/schema/raw/master/csl-citation.json"} </w:instrText>
      </w:r>
      <w:r>
        <w:fldChar w:fldCharType="separate"/>
      </w:r>
      <w:r w:rsidRPr="0008135B">
        <w:rPr>
          <w:rFonts w:ascii="Calibri" w:hAnsi="Calibri" w:cs="Calibri"/>
        </w:rPr>
        <w:t>Kindler, 65.</w:t>
      </w:r>
      <w:r>
        <w:fldChar w:fldCharType="end"/>
      </w:r>
    </w:p>
  </w:footnote>
  <w:footnote w:id="420">
    <w:p w14:paraId="3877F766" w14:textId="1E6A8297" w:rsidR="00C07C88" w:rsidRDefault="00C07C88" w:rsidP="00C07C88">
      <w:pPr>
        <w:pStyle w:val="FootnoteText"/>
      </w:pPr>
      <w:r>
        <w:rPr>
          <w:rStyle w:val="FootnoteReference"/>
        </w:rPr>
        <w:footnoteRef/>
      </w:r>
      <w:r>
        <w:t xml:space="preserve"> </w:t>
      </w:r>
      <w:r>
        <w:fldChar w:fldCharType="begin"/>
      </w:r>
      <w:r w:rsidR="008C334C">
        <w:instrText xml:space="preserve"> ADDIN ZOTERO_ITEM CSL_CITATION {"citationID":"nSHuID4T","properties":{"formattedCitation":"Wissing, Kindler, und Hodeige, {\\i{}Ben Kindler}, 16.","plainCitation":"Wissing, Kindler, und Hodeige, Ben Kindler, 16.","noteIndex":419},"citationItems":[{"id":52,"uris":["http://zotero.org/users/local/usTu59L8/items/FT4YJURL"],"itemData":{"id":52,"type":"book","event-place":"Winden","ISBN":"978-3-9815555-6-1","language":"ger","number-of-pages":"96","publisher":"Ed. Rombach","publisher-place":"Winden","source":"K10plus ISBN","title":"Ben Kindler: Frühling, Sommer, Herbst, Asien! ; Ben Kindlers Aromen in der badischen Küche","title-short":"Ben Kindler","editor":[{"family":"Wissing","given":"Michael"},{"family":"Kindler","given":"Ben"},{"family":"Hodeige","given":"Christian H."}],"issued":{"date-parts":[["2015"]]}},"locator":"16"}],"schema":"https://github.com/citation-style-language/schema/raw/master/csl-citation.json"} </w:instrText>
      </w:r>
      <w:r>
        <w:fldChar w:fldCharType="separate"/>
      </w:r>
      <w:r w:rsidR="0091679F" w:rsidRPr="0091679F">
        <w:rPr>
          <w:rFonts w:ascii="Calibri" w:hAnsi="Calibri" w:cs="Calibri"/>
          <w:szCs w:val="24"/>
        </w:rPr>
        <w:t xml:space="preserve">Wissing, Kindler, und Hodeige, </w:t>
      </w:r>
      <w:r w:rsidR="0091679F" w:rsidRPr="0091679F">
        <w:rPr>
          <w:rFonts w:ascii="Calibri" w:hAnsi="Calibri" w:cs="Calibri"/>
          <w:i/>
          <w:iCs/>
          <w:szCs w:val="24"/>
        </w:rPr>
        <w:t>Ben Kindler</w:t>
      </w:r>
      <w:r w:rsidR="0091679F" w:rsidRPr="0091679F">
        <w:rPr>
          <w:rFonts w:ascii="Calibri" w:hAnsi="Calibri" w:cs="Calibri"/>
          <w:szCs w:val="24"/>
        </w:rPr>
        <w:t>, 16.</w:t>
      </w:r>
      <w:r>
        <w:fldChar w:fldCharType="end"/>
      </w:r>
    </w:p>
  </w:footnote>
  <w:footnote w:id="421">
    <w:p w14:paraId="2581CA7B" w14:textId="399C9862" w:rsidR="004772B6" w:rsidRDefault="004772B6">
      <w:pPr>
        <w:pStyle w:val="FootnoteText"/>
      </w:pPr>
      <w:r>
        <w:rPr>
          <w:rStyle w:val="FootnoteReference"/>
        </w:rPr>
        <w:footnoteRef/>
      </w:r>
      <w:r>
        <w:t xml:space="preserve"> </w:t>
      </w:r>
      <w:r>
        <w:fldChar w:fldCharType="begin"/>
      </w:r>
      <w:r w:rsidR="008C334C">
        <w:instrText xml:space="preserve"> ADDIN ZOTERO_ITEM CSL_CITATION {"citationID":"808LoUcw","properties":{"formattedCitation":"\\uc0\\u8222{}ZEITmagazin\\uc0\\u8220{}.","plainCitation":"„ZEITmagazin“.","noteIndex":420},"citationItems":[{"id":96,"uris":["http://zotero.org/users/local/usTu59L8/items/EJMJD2IT"],"itemData":{"id":96,"type":"article-journal","title":"ZEITmagazin"}}],"schema":"https://github.com/citation-style-language/schema/raw/master/csl-citation.json"} </w:instrText>
      </w:r>
      <w:r>
        <w:fldChar w:fldCharType="separate"/>
      </w:r>
      <w:r w:rsidRPr="004772B6">
        <w:rPr>
          <w:rFonts w:ascii="Calibri" w:hAnsi="Calibri" w:cs="Calibri"/>
          <w:szCs w:val="24"/>
        </w:rPr>
        <w:t>„ZEITmagazin“.</w:t>
      </w:r>
      <w:r>
        <w:fldChar w:fldCharType="end"/>
      </w:r>
    </w:p>
  </w:footnote>
  <w:footnote w:id="422">
    <w:p w14:paraId="1B8827C5" w14:textId="79BFAC9F" w:rsidR="00025D45" w:rsidRDefault="00025D45" w:rsidP="00025D45">
      <w:pPr>
        <w:pStyle w:val="FootnoteText"/>
      </w:pPr>
      <w:r>
        <w:rPr>
          <w:rStyle w:val="FootnoteReference"/>
        </w:rPr>
        <w:footnoteRef/>
      </w:r>
      <w:r>
        <w:t xml:space="preserve"> </w:t>
      </w:r>
      <w:r>
        <w:fldChar w:fldCharType="begin"/>
      </w:r>
      <w:r w:rsidR="008C334C">
        <w:instrText xml:space="preserve"> ADDIN ZOTERO_ITEM CSL_CITATION {"citationID":"e4yjS6MT","properties":{"formattedCitation":"S\\uc0\\u228{}lzer, {\\i{}Die echte Jeden-Tag-K\\uc0\\u252{}che}, 140.","plainCitation":"Sälzer, Die echte Jeden-Tag-Küche, 140.","noteIndex":421},"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140"}],"schema":"https://github.com/citation-style-language/schema/raw/master/csl-citation.json"} </w:instrText>
      </w:r>
      <w:r>
        <w:fldChar w:fldCharType="separate"/>
      </w:r>
      <w:r w:rsidRPr="00D0595A">
        <w:rPr>
          <w:rFonts w:ascii="Calibri" w:hAnsi="Calibri" w:cs="Calibri"/>
          <w:szCs w:val="24"/>
        </w:rPr>
        <w:t xml:space="preserve">Sälzer, </w:t>
      </w:r>
      <w:r w:rsidRPr="00D0595A">
        <w:rPr>
          <w:rFonts w:ascii="Calibri" w:hAnsi="Calibri" w:cs="Calibri"/>
          <w:i/>
          <w:iCs/>
          <w:szCs w:val="24"/>
        </w:rPr>
        <w:t>Die echte Jeden-Tag-Küche</w:t>
      </w:r>
      <w:r w:rsidRPr="00D0595A">
        <w:rPr>
          <w:rFonts w:ascii="Calibri" w:hAnsi="Calibri" w:cs="Calibri"/>
          <w:szCs w:val="24"/>
        </w:rPr>
        <w:t>, 140.</w:t>
      </w:r>
      <w:r>
        <w:fldChar w:fldCharType="end"/>
      </w:r>
    </w:p>
  </w:footnote>
  <w:footnote w:id="423">
    <w:p w14:paraId="516A610B" w14:textId="763BACD1" w:rsidR="00025D45" w:rsidRDefault="00025D45" w:rsidP="00025D45">
      <w:pPr>
        <w:pStyle w:val="FootnoteText"/>
      </w:pPr>
      <w:r>
        <w:rPr>
          <w:rStyle w:val="FootnoteReference"/>
        </w:rPr>
        <w:footnoteRef/>
      </w:r>
      <w:r>
        <w:t xml:space="preserve"> </w:t>
      </w:r>
      <w:r>
        <w:fldChar w:fldCharType="begin"/>
      </w:r>
      <w:r w:rsidR="008C334C">
        <w:instrText xml:space="preserve"> ADDIN ZOTERO_ITEM CSL_CITATION {"citationID":"A5u0UWuv","properties":{"formattedCitation":"Raether, {\\i{}Wochenmarkt}, 155.","plainCitation":"Raether, Wochenmarkt, 155.","noteIndex":422},"citationItems":[{"id":66,"uris":["http://zotero.org/users/local/usTu59L8/items/CLFEECBQ"],"itemData":{"id":66,"type":"book","edition":"2. Aufl","event-place":"Berlin","ISBN":"978-3-8270-1259-3","language":"ger","number-of-pages":"207","publisher":"Berlin Verlag","publisher-place":"Berlin","source":"K10plus ISBN","title":"Wochenmarkt: Die frischen, einfachen Rezepte aus dem Zeit Magazin","title-short":"Wochenmarkt","author":[{"family":"Raether","given":"Elisabeth"}],"issued":{"date-parts":[["2014"]]}},"locator":"155"}],"schema":"https://github.com/citation-style-language/schema/raw/master/csl-citation.json"} </w:instrText>
      </w:r>
      <w:r>
        <w:fldChar w:fldCharType="separate"/>
      </w:r>
      <w:r w:rsidRPr="006757B3">
        <w:rPr>
          <w:rFonts w:ascii="Calibri" w:hAnsi="Calibri" w:cs="Calibri"/>
          <w:szCs w:val="24"/>
        </w:rPr>
        <w:t xml:space="preserve">Raether, </w:t>
      </w:r>
      <w:r w:rsidRPr="006757B3">
        <w:rPr>
          <w:rFonts w:ascii="Calibri" w:hAnsi="Calibri" w:cs="Calibri"/>
          <w:i/>
          <w:iCs/>
          <w:szCs w:val="24"/>
        </w:rPr>
        <w:t>Wochenmarkt</w:t>
      </w:r>
      <w:r w:rsidRPr="006757B3">
        <w:rPr>
          <w:rFonts w:ascii="Calibri" w:hAnsi="Calibri" w:cs="Calibri"/>
          <w:szCs w:val="24"/>
        </w:rPr>
        <w:t>, 155.</w:t>
      </w:r>
      <w:r>
        <w:fldChar w:fldCharType="end"/>
      </w:r>
    </w:p>
  </w:footnote>
  <w:footnote w:id="424">
    <w:p w14:paraId="2D81C248" w14:textId="1AD28AB4" w:rsidR="00025D45" w:rsidRPr="006570C1" w:rsidRDefault="00025D45" w:rsidP="00025D45">
      <w:pPr>
        <w:pStyle w:val="FootnoteText"/>
      </w:pPr>
      <w:r>
        <w:rPr>
          <w:rStyle w:val="FootnoteReference"/>
        </w:rPr>
        <w:footnoteRef/>
      </w:r>
      <w:r w:rsidRPr="006570C1">
        <w:t xml:space="preserve"> </w:t>
      </w:r>
      <w:r>
        <w:fldChar w:fldCharType="begin"/>
      </w:r>
      <w:r w:rsidR="008C334C">
        <w:instrText xml:space="preserve"> ADDIN ZOTERO_ITEM CSL_CITATION {"citationID":"cuKO7sSn","properties":{"formattedCitation":"Pirou\\uc0\\u233{}, {\\i{}Die echte franz\\uc0\\u246{}sische K\\uc0\\u252{}che}, 96.","plainCitation":"Piroué, Die echte französische Küche, 96.","noteIndex":423},"citationItems":[{"id":5,"uris":["http://zotero.org/users/local/usTu59L8/items/9D429KMD"],"itemData":{"id":5,"type":"book","edition":"6. Aufl","event-place":"München","ISBN":"978-3-7742-1540-5","language":"ger","number-of-pages":"280","publisher":"Gräfe und Unzer","publisher-place":"München","source":"K10plus ISBN","title":"Die echte französische Küche: typische Rezepte und kulinarische Impressionen aus allen Regionen","title-short":"Die echte französische Küche","author":[{"family":"Piroué","given":"Susi"}],"issued":{"date-parts":[["2001"]]}},"locator":"96"}],"schema":"https://github.com/citation-style-language/schema/raw/master/csl-citation.json"} </w:instrText>
      </w:r>
      <w:r>
        <w:fldChar w:fldCharType="separate"/>
      </w:r>
      <w:r w:rsidR="0091679F" w:rsidRPr="0091679F">
        <w:rPr>
          <w:rFonts w:ascii="Calibri" w:hAnsi="Calibri" w:cs="Calibri"/>
          <w:szCs w:val="24"/>
        </w:rPr>
        <w:t xml:space="preserve">Piroué, </w:t>
      </w:r>
      <w:r w:rsidR="0091679F" w:rsidRPr="0091679F">
        <w:rPr>
          <w:rFonts w:ascii="Calibri" w:hAnsi="Calibri" w:cs="Calibri"/>
          <w:i/>
          <w:iCs/>
          <w:szCs w:val="24"/>
        </w:rPr>
        <w:t>Die echte französische Küche</w:t>
      </w:r>
      <w:r w:rsidR="0091679F" w:rsidRPr="0091679F">
        <w:rPr>
          <w:rFonts w:ascii="Calibri" w:hAnsi="Calibri" w:cs="Calibri"/>
          <w:szCs w:val="24"/>
        </w:rPr>
        <w:t>, 96.</w:t>
      </w:r>
      <w:r>
        <w:fldChar w:fldCharType="end"/>
      </w:r>
    </w:p>
  </w:footnote>
  <w:footnote w:id="425">
    <w:p w14:paraId="371F5DBD" w14:textId="05E8982C" w:rsidR="00AD62CE" w:rsidRDefault="00AD62CE" w:rsidP="00AD62CE">
      <w:pPr>
        <w:pStyle w:val="FootnoteText"/>
      </w:pPr>
      <w:r>
        <w:rPr>
          <w:rStyle w:val="FootnoteReference"/>
        </w:rPr>
        <w:footnoteRef/>
      </w:r>
      <w:r>
        <w:t xml:space="preserve"> </w:t>
      </w:r>
      <w:r>
        <w:fldChar w:fldCharType="begin"/>
      </w:r>
      <w:r w:rsidR="008C334C">
        <w:instrText xml:space="preserve"> ADDIN ZOTERO_ITEM CSL_CITATION {"citationID":"hQAEi0Xg","properties":{"formattedCitation":"\\uc0\\u8222{}ZEITmagazin\\uc0\\u8220{}.","plainCitation":"„ZEITmagazin“.","noteIndex":424},"citationItems":[{"id":96,"uris":["http://zotero.org/users/local/usTu59L8/items/EJMJD2IT"],"itemData":{"id":96,"type":"article-journal","title":"ZEITmagazin"}}],"schema":"https://github.com/citation-style-language/schema/raw/master/csl-citation.json"} </w:instrText>
      </w:r>
      <w:r>
        <w:fldChar w:fldCharType="separate"/>
      </w:r>
      <w:r w:rsidRPr="00231D5A">
        <w:rPr>
          <w:rFonts w:ascii="Calibri" w:hAnsi="Calibri" w:cs="Calibri"/>
          <w:szCs w:val="24"/>
        </w:rPr>
        <w:t>„ZEITmagazin“.</w:t>
      </w:r>
      <w:r>
        <w:fldChar w:fldCharType="end"/>
      </w:r>
    </w:p>
  </w:footnote>
  <w:footnote w:id="426">
    <w:p w14:paraId="495BE5B0" w14:textId="343EF3D1" w:rsidR="00AD62CE" w:rsidRDefault="00AD62CE" w:rsidP="00AD62CE">
      <w:pPr>
        <w:pStyle w:val="FootnoteText"/>
      </w:pPr>
      <w:r>
        <w:rPr>
          <w:rStyle w:val="FootnoteReference"/>
        </w:rPr>
        <w:footnoteRef/>
      </w:r>
      <w:r>
        <w:t xml:space="preserve"> </w:t>
      </w:r>
      <w:r>
        <w:fldChar w:fldCharType="begin"/>
      </w:r>
      <w:r w:rsidR="008C334C">
        <w:instrText xml:space="preserve"> ADDIN ZOTERO_ITEM CSL_CITATION {"citationID":"q1WNuIGo","properties":{"formattedCitation":"Raether, {\\i{}Lieblingsgerichte vom Wochenmarkt}, 146.","plainCitation":"Raether, Lieblingsgerichte vom Wochenmarkt, 146.","noteIndex":425},"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146"}],"schema":"https://github.com/citation-style-language/schema/raw/master/csl-citation.json"} </w:instrText>
      </w:r>
      <w:r>
        <w:fldChar w:fldCharType="separate"/>
      </w:r>
      <w:r w:rsidRPr="002B7C33">
        <w:rPr>
          <w:rFonts w:ascii="Calibri" w:hAnsi="Calibri" w:cs="Calibri"/>
          <w:szCs w:val="24"/>
        </w:rPr>
        <w:t xml:space="preserve">Raether, </w:t>
      </w:r>
      <w:r w:rsidRPr="002B7C33">
        <w:rPr>
          <w:rFonts w:ascii="Calibri" w:hAnsi="Calibri" w:cs="Calibri"/>
          <w:i/>
          <w:iCs/>
          <w:szCs w:val="24"/>
        </w:rPr>
        <w:t>Lieblingsgerichte vom Wochenmarkt</w:t>
      </w:r>
      <w:r w:rsidRPr="002B7C33">
        <w:rPr>
          <w:rFonts w:ascii="Calibri" w:hAnsi="Calibri" w:cs="Calibri"/>
          <w:szCs w:val="24"/>
        </w:rPr>
        <w:t>, 146.</w:t>
      </w:r>
      <w:r>
        <w:fldChar w:fldCharType="end"/>
      </w:r>
    </w:p>
  </w:footnote>
  <w:footnote w:id="427">
    <w:p w14:paraId="65877C75" w14:textId="7DCDF3D8" w:rsidR="00AD62CE" w:rsidRDefault="00AD62CE" w:rsidP="00AD62CE">
      <w:pPr>
        <w:pStyle w:val="FootnoteText"/>
      </w:pPr>
      <w:r>
        <w:rPr>
          <w:rStyle w:val="FootnoteReference"/>
        </w:rPr>
        <w:footnoteRef/>
      </w:r>
      <w:r>
        <w:t xml:space="preserve"> </w:t>
      </w:r>
      <w:r>
        <w:fldChar w:fldCharType="begin"/>
      </w:r>
      <w:r w:rsidR="008C334C">
        <w:instrText xml:space="preserve"> ADDIN ZOTERO_ITEM CSL_CITATION {"citationID":"eRb6kAKB","properties":{"formattedCitation":"\\uc0\\u8222{}ZEITmagazin\\uc0\\u8220{}.","plainCitation":"„ZEITmagazin“.","noteIndex":426},"citationItems":[{"id":96,"uris":["http://zotero.org/users/local/usTu59L8/items/EJMJD2IT"],"itemData":{"id":96,"type":"article-journal","title":"ZEITmagazin"}}],"schema":"https://github.com/citation-style-language/schema/raw/master/csl-citation.json"} </w:instrText>
      </w:r>
      <w:r>
        <w:fldChar w:fldCharType="separate"/>
      </w:r>
      <w:r w:rsidRPr="00276FFA">
        <w:rPr>
          <w:rFonts w:ascii="Calibri" w:hAnsi="Calibri" w:cs="Calibri"/>
          <w:szCs w:val="24"/>
        </w:rPr>
        <w:t>„ZEITmagazin“.</w:t>
      </w:r>
      <w:r>
        <w:fldChar w:fldCharType="end"/>
      </w:r>
    </w:p>
  </w:footnote>
  <w:footnote w:id="428">
    <w:p w14:paraId="19BE8772" w14:textId="09F38B5C" w:rsidR="00AD62CE" w:rsidRDefault="00AD62CE" w:rsidP="00AD62CE">
      <w:pPr>
        <w:pStyle w:val="FootnoteText"/>
      </w:pPr>
      <w:r>
        <w:rPr>
          <w:rStyle w:val="FootnoteReference"/>
        </w:rPr>
        <w:footnoteRef/>
      </w:r>
      <w:r>
        <w:t xml:space="preserve"> </w:t>
      </w:r>
      <w:r>
        <w:fldChar w:fldCharType="begin"/>
      </w:r>
      <w:r w:rsidR="008C334C">
        <w:instrText xml:space="preserve"> ADDIN ZOTERO_ITEM CSL_CITATION {"citationID":"gNVqoyUp","properties":{"formattedCitation":"\\uc0\\u8222{}ZEITmagazin\\uc0\\u8220{}.","plainCitation":"„ZEITmagazin“.","noteIndex":427},"citationItems":[{"id":96,"uris":["http://zotero.org/users/local/usTu59L8/items/EJMJD2IT"],"itemData":{"id":96,"type":"article-journal","title":"ZEITmagazin"}}],"schema":"https://github.com/citation-style-language/schema/raw/master/csl-citation.json"} </w:instrText>
      </w:r>
      <w:r>
        <w:fldChar w:fldCharType="separate"/>
      </w:r>
      <w:r w:rsidRPr="000E7B79">
        <w:rPr>
          <w:rFonts w:ascii="Calibri" w:hAnsi="Calibri" w:cs="Calibri"/>
          <w:szCs w:val="24"/>
        </w:rPr>
        <w:t>„ZEITmagazin“.</w:t>
      </w:r>
      <w:r>
        <w:fldChar w:fldCharType="end"/>
      </w:r>
    </w:p>
  </w:footnote>
  <w:footnote w:id="429">
    <w:p w14:paraId="5A754B50" w14:textId="1E32BF71" w:rsidR="00AD62CE" w:rsidRDefault="00AD62CE" w:rsidP="00AD62CE">
      <w:pPr>
        <w:pStyle w:val="FootnoteText"/>
      </w:pPr>
      <w:r>
        <w:rPr>
          <w:rStyle w:val="FootnoteReference"/>
        </w:rPr>
        <w:footnoteRef/>
      </w:r>
      <w:r>
        <w:t xml:space="preserve"> </w:t>
      </w:r>
      <w:r>
        <w:fldChar w:fldCharType="begin"/>
      </w:r>
      <w:r w:rsidR="008C334C">
        <w:instrText xml:space="preserve"> ADDIN ZOTERO_ITEM CSL_CITATION {"citationID":"291M10Ny","properties":{"formattedCitation":"\\uc0\\u8222{}ZEITmagazin\\uc0\\u8220{}.","plainCitation":"„ZEITmagazin“.","noteIndex":428},"citationItems":[{"id":96,"uris":["http://zotero.org/users/local/usTu59L8/items/EJMJD2IT"],"itemData":{"id":96,"type":"article-journal","title":"ZEITmagazin"}}],"schema":"https://github.com/citation-style-language/schema/raw/master/csl-citation.json"} </w:instrText>
      </w:r>
      <w:r>
        <w:fldChar w:fldCharType="separate"/>
      </w:r>
      <w:r w:rsidRPr="00D33D74">
        <w:rPr>
          <w:rFonts w:ascii="Calibri" w:hAnsi="Calibri" w:cs="Calibri"/>
          <w:szCs w:val="24"/>
        </w:rPr>
        <w:t>„ZEITmagazin“.</w:t>
      </w:r>
      <w:r>
        <w:fldChar w:fldCharType="end"/>
      </w:r>
    </w:p>
  </w:footnote>
  <w:footnote w:id="430">
    <w:p w14:paraId="123599D8" w14:textId="0D7DBD93" w:rsidR="00AD62CE" w:rsidRPr="00AD62CE" w:rsidRDefault="00AD62CE" w:rsidP="00AD62CE">
      <w:pPr>
        <w:pStyle w:val="FootnoteText"/>
      </w:pPr>
      <w:r>
        <w:rPr>
          <w:rStyle w:val="FootnoteReference"/>
        </w:rPr>
        <w:footnoteRef/>
      </w:r>
      <w:r w:rsidRPr="00AD62CE">
        <w:t xml:space="preserve"> </w:t>
      </w:r>
      <w:r>
        <w:fldChar w:fldCharType="begin"/>
      </w:r>
      <w:r w:rsidR="008C334C">
        <w:instrText xml:space="preserve"> ADDIN ZOTERO_ITEM CSL_CITATION {"citationID":"mLhtD8Vx","properties":{"formattedCitation":"Ottolenghi, {\\i{}Ottolenghi simple - Das Kochbuch}, 239.","plainCitation":"Ottolenghi, Ottolenghi simple - Das Kochbuch, 239.","noteIndex":429},"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239"}],"schema":"https://github.com/citation-style-language/schema/raw/master/csl-citation.json"} </w:instrText>
      </w:r>
      <w:r>
        <w:fldChar w:fldCharType="separate"/>
      </w:r>
      <w:r w:rsidR="0091679F" w:rsidRPr="0091679F">
        <w:rPr>
          <w:rFonts w:ascii="Calibri" w:hAnsi="Calibri" w:cs="Calibri"/>
          <w:szCs w:val="24"/>
        </w:rPr>
        <w:t xml:space="preserve">Ottolenghi, </w:t>
      </w:r>
      <w:r w:rsidR="0091679F" w:rsidRPr="0091679F">
        <w:rPr>
          <w:rFonts w:ascii="Calibri" w:hAnsi="Calibri" w:cs="Calibri"/>
          <w:i/>
          <w:iCs/>
          <w:szCs w:val="24"/>
        </w:rPr>
        <w:t>Ottolenghi simple - Das Kochbuch</w:t>
      </w:r>
      <w:r w:rsidR="0091679F" w:rsidRPr="0091679F">
        <w:rPr>
          <w:rFonts w:ascii="Calibri" w:hAnsi="Calibri" w:cs="Calibri"/>
          <w:szCs w:val="24"/>
        </w:rPr>
        <w:t>, 239.</w:t>
      </w:r>
      <w:r>
        <w:fldChar w:fldCharType="end"/>
      </w:r>
    </w:p>
  </w:footnote>
  <w:footnote w:id="431">
    <w:p w14:paraId="450AB2B1" w14:textId="4A7CD773" w:rsidR="0091679F" w:rsidRDefault="0091679F">
      <w:pPr>
        <w:pStyle w:val="FootnoteText"/>
      </w:pPr>
      <w:r>
        <w:rPr>
          <w:rStyle w:val="FootnoteReference"/>
        </w:rPr>
        <w:footnoteRef/>
      </w:r>
      <w:r>
        <w:t xml:space="preserve"> </w:t>
      </w:r>
      <w:r>
        <w:fldChar w:fldCharType="begin"/>
      </w:r>
      <w:r w:rsidR="008C334C">
        <w:instrText xml:space="preserve"> ADDIN ZOTERO_ITEM CSL_CITATION {"citationID":"KW4RAWay","properties":{"formattedCitation":"\\uc0\\u8222{}ZEITmagazin\\uc0\\u8220{}.","plainCitation":"„ZEITmagazin“.","noteIndex":430},"citationItems":[{"id":96,"uris":["http://zotero.org/users/local/usTu59L8/items/EJMJD2IT"],"itemData":{"id":96,"type":"article-journal","title":"ZEITmagazin"}}],"schema":"https://github.com/citation-style-language/schema/raw/master/csl-citation.json"} </w:instrText>
      </w:r>
      <w:r>
        <w:fldChar w:fldCharType="separate"/>
      </w:r>
      <w:r w:rsidRPr="0091679F">
        <w:rPr>
          <w:rFonts w:ascii="Calibri" w:hAnsi="Calibri" w:cs="Calibri"/>
          <w:szCs w:val="24"/>
        </w:rPr>
        <w:t>„ZEITmagazin“.</w:t>
      </w:r>
      <w:r>
        <w:fldChar w:fldCharType="end"/>
      </w:r>
    </w:p>
  </w:footnote>
  <w:footnote w:id="432">
    <w:p w14:paraId="2D5BBDA6" w14:textId="50A23E32" w:rsidR="00AD62CE" w:rsidRPr="00AD62CE" w:rsidRDefault="00AD62CE" w:rsidP="00AD62CE">
      <w:pPr>
        <w:pStyle w:val="FootnoteText"/>
      </w:pPr>
      <w:r>
        <w:rPr>
          <w:rStyle w:val="FootnoteReference"/>
        </w:rPr>
        <w:footnoteRef/>
      </w:r>
      <w:r w:rsidRPr="00AD62CE">
        <w:t xml:space="preserve"> </w:t>
      </w:r>
      <w:r>
        <w:fldChar w:fldCharType="begin"/>
      </w:r>
      <w:r w:rsidR="008C334C">
        <w:instrText xml:space="preserve"> ADDIN ZOTERO_ITEM CSL_CITATION {"citationID":"vaPX5myy","properties":{"formattedCitation":"Ottolenghi, {\\i{}Ottolenghi simple - Das Kochbuch}, 241.","plainCitation":"Ottolenghi, Ottolenghi simple - Das Kochbuch, 241.","noteIndex":431},"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241"}],"schema":"https://github.com/citation-style-language/schema/raw/master/csl-citation.json"} </w:instrText>
      </w:r>
      <w:r>
        <w:fldChar w:fldCharType="separate"/>
      </w:r>
      <w:r w:rsidR="0091679F" w:rsidRPr="0091679F">
        <w:rPr>
          <w:rFonts w:ascii="Calibri" w:hAnsi="Calibri" w:cs="Calibri"/>
          <w:szCs w:val="24"/>
        </w:rPr>
        <w:t xml:space="preserve">Ottolenghi, </w:t>
      </w:r>
      <w:r w:rsidR="0091679F" w:rsidRPr="0091679F">
        <w:rPr>
          <w:rFonts w:ascii="Calibri" w:hAnsi="Calibri" w:cs="Calibri"/>
          <w:i/>
          <w:iCs/>
          <w:szCs w:val="24"/>
        </w:rPr>
        <w:t>Ottolenghi simple - Das Kochbuch</w:t>
      </w:r>
      <w:r w:rsidR="0091679F" w:rsidRPr="0091679F">
        <w:rPr>
          <w:rFonts w:ascii="Calibri" w:hAnsi="Calibri" w:cs="Calibri"/>
          <w:szCs w:val="24"/>
        </w:rPr>
        <w:t>, 241.</w:t>
      </w:r>
      <w:r>
        <w:fldChar w:fldCharType="end"/>
      </w:r>
    </w:p>
  </w:footnote>
  <w:footnote w:id="433">
    <w:p w14:paraId="310332F3" w14:textId="551D1301" w:rsidR="00DB540C" w:rsidRDefault="00DB540C" w:rsidP="00DB540C">
      <w:pPr>
        <w:pStyle w:val="FootnoteText"/>
      </w:pPr>
      <w:r>
        <w:rPr>
          <w:rStyle w:val="FootnoteReference"/>
        </w:rPr>
        <w:footnoteRef/>
      </w:r>
      <w:r>
        <w:t xml:space="preserve"> </w:t>
      </w:r>
      <w:r>
        <w:fldChar w:fldCharType="begin"/>
      </w:r>
      <w:r w:rsidR="008C334C">
        <w:instrText xml:space="preserve"> ADDIN ZOTERO_ITEM CSL_CITATION {"citationID":"LERQ7VlX","properties":{"formattedCitation":"Ottolenghi und Tamimi, {\\i{}Jerusalem}, 179.","plainCitation":"Ottolenghi und Tamimi, Jerusalem, 179.","noteIndex":432},"citationItems":[{"id":94,"uris":["http://zotero.org/users/local/usTu59L8/items/9YPMVACQ"],"itemData":{"id":94,"type":"book","edition":"15. Auflage","event-place":"München","ISBN":"978-3-8310-2333-2","language":"ger","number-of-pages":"318","publisher":"Dorling Kindersley","publisher-place":"München","source":"K10plus ISBN","title":"Jerusalem: Das Kochbuch","title-short":"Jerusalem","author":[{"family":"Ottolenghi","given":"Yotam"},{"family":"Tamimi","given":"Sami"}],"issued":{"date-parts":[["2017"]]}},"locator":"179"}],"schema":"https://github.com/citation-style-language/schema/raw/master/csl-citation.json"} </w:instrText>
      </w:r>
      <w:r>
        <w:fldChar w:fldCharType="separate"/>
      </w:r>
      <w:r w:rsidRPr="002D514A">
        <w:rPr>
          <w:rFonts w:ascii="Calibri" w:hAnsi="Calibri" w:cs="Calibri"/>
          <w:szCs w:val="24"/>
        </w:rPr>
        <w:t xml:space="preserve">Ottolenghi und Tamimi, </w:t>
      </w:r>
      <w:r w:rsidRPr="002D514A">
        <w:rPr>
          <w:rFonts w:ascii="Calibri" w:hAnsi="Calibri" w:cs="Calibri"/>
          <w:i/>
          <w:iCs/>
          <w:szCs w:val="24"/>
        </w:rPr>
        <w:t>Jerusalem</w:t>
      </w:r>
      <w:r w:rsidRPr="002D514A">
        <w:rPr>
          <w:rFonts w:ascii="Calibri" w:hAnsi="Calibri" w:cs="Calibri"/>
          <w:szCs w:val="24"/>
        </w:rPr>
        <w:t>, 179.</w:t>
      </w:r>
      <w:r>
        <w:fldChar w:fldCharType="end"/>
      </w:r>
    </w:p>
  </w:footnote>
  <w:footnote w:id="434">
    <w:p w14:paraId="62C66B1E" w14:textId="48F5E4CB" w:rsidR="00DB540C" w:rsidRPr="00086A62" w:rsidRDefault="00DB540C" w:rsidP="00DB540C">
      <w:pPr>
        <w:pStyle w:val="FootnoteText"/>
      </w:pPr>
      <w:r>
        <w:rPr>
          <w:rStyle w:val="FootnoteReference"/>
        </w:rPr>
        <w:footnoteRef/>
      </w:r>
      <w:r w:rsidRPr="00086A62">
        <w:t xml:space="preserve"> </w:t>
      </w:r>
      <w:r>
        <w:fldChar w:fldCharType="begin"/>
      </w:r>
      <w:r w:rsidR="008C334C">
        <w:instrText xml:space="preserve"> ADDIN ZOTERO_ITEM CSL_CITATION {"citationID":"SgMEsIh0","properties":{"formattedCitation":"Ottolenghi und Tamimi, 184.","plainCitation":"Ottolenghi und Tamimi, 184.","noteIndex":433},"citationItems":[{"id":94,"uris":["http://zotero.org/users/local/usTu59L8/items/9YPMVACQ"],"itemData":{"id":94,"type":"book","edition":"15. Auflage","event-place":"München","ISBN":"978-3-8310-2333-2","language":"ger","number-of-pages":"318","publisher":"Dorling Kindersley","publisher-place":"München","source":"K10plus ISBN","title":"Jerusalem: Das Kochbuch","title-short":"Jerusalem","author":[{"family":"Ottolenghi","given":"Yotam"},{"family":"Tamimi","given":"Sami"}],"issued":{"date-parts":[["2017"]]}},"locator":"184"}],"schema":"https://github.com/citation-style-language/schema/raw/master/csl-citation.json"} </w:instrText>
      </w:r>
      <w:r>
        <w:fldChar w:fldCharType="separate"/>
      </w:r>
      <w:r w:rsidRPr="00086A62">
        <w:rPr>
          <w:rFonts w:ascii="Calibri" w:hAnsi="Calibri" w:cs="Calibri"/>
        </w:rPr>
        <w:t>Ottolenghi und Tamimi, 184.</w:t>
      </w:r>
      <w:r>
        <w:fldChar w:fldCharType="end"/>
      </w:r>
    </w:p>
  </w:footnote>
  <w:footnote w:id="435">
    <w:p w14:paraId="20FC73D5" w14:textId="5CA74EFA" w:rsidR="00704BF1" w:rsidRPr="00D72C87" w:rsidRDefault="00704BF1" w:rsidP="00704BF1">
      <w:pPr>
        <w:pStyle w:val="FootnoteText"/>
      </w:pPr>
      <w:r>
        <w:rPr>
          <w:rStyle w:val="FootnoteReference"/>
        </w:rPr>
        <w:footnoteRef/>
      </w:r>
      <w:r w:rsidRPr="00D72C87">
        <w:t xml:space="preserve"> </w:t>
      </w:r>
      <w:r>
        <w:fldChar w:fldCharType="begin"/>
      </w:r>
      <w:r w:rsidR="008C334C">
        <w:instrText xml:space="preserve"> ADDIN ZOTERO_ITEM CSL_CITATION {"citationID":"TFaPClg6","properties":{"formattedCitation":"Ottolenghi, {\\i{}Ottolenghi simple - Das Kochbuch}, 248.","plainCitation":"Ottolenghi, Ottolenghi simple - Das Kochbuch, 248.","noteIndex":434},"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248"}],"schema":"https://github.com/citation-style-language/schema/raw/master/csl-citation.json"} </w:instrText>
      </w:r>
      <w:r>
        <w:fldChar w:fldCharType="separate"/>
      </w:r>
      <w:r w:rsidR="0091679F" w:rsidRPr="0091679F">
        <w:rPr>
          <w:rFonts w:ascii="Calibri" w:hAnsi="Calibri" w:cs="Calibri"/>
          <w:szCs w:val="24"/>
        </w:rPr>
        <w:t xml:space="preserve">Ottolenghi, </w:t>
      </w:r>
      <w:r w:rsidR="0091679F" w:rsidRPr="0091679F">
        <w:rPr>
          <w:rFonts w:ascii="Calibri" w:hAnsi="Calibri" w:cs="Calibri"/>
          <w:i/>
          <w:iCs/>
          <w:szCs w:val="24"/>
        </w:rPr>
        <w:t>Ottolenghi simple - Das Kochbuch</w:t>
      </w:r>
      <w:r w:rsidR="0091679F" w:rsidRPr="0091679F">
        <w:rPr>
          <w:rFonts w:ascii="Calibri" w:hAnsi="Calibri" w:cs="Calibri"/>
          <w:szCs w:val="24"/>
        </w:rPr>
        <w:t>, 248.</w:t>
      </w:r>
      <w:r>
        <w:fldChar w:fldCharType="end"/>
      </w:r>
    </w:p>
  </w:footnote>
  <w:footnote w:id="436">
    <w:p w14:paraId="46D13E80" w14:textId="1D142E19" w:rsidR="00D72C87" w:rsidRDefault="00D72C87" w:rsidP="00D72C87">
      <w:pPr>
        <w:pStyle w:val="FootnoteText"/>
      </w:pPr>
      <w:r>
        <w:rPr>
          <w:rStyle w:val="FootnoteReference"/>
        </w:rPr>
        <w:footnoteRef/>
      </w:r>
      <w:r>
        <w:t xml:space="preserve"> </w:t>
      </w:r>
      <w:r>
        <w:fldChar w:fldCharType="begin"/>
      </w:r>
      <w:r w:rsidR="008C334C">
        <w:instrText xml:space="preserve"> ADDIN ZOTERO_ITEM CSL_CITATION {"citationID":"twTsxdst","properties":{"formattedCitation":"Margit Proebst und J\\uc0\\u246{}rn Rynio, {\\i{}Zart und saftig bei 80 Grad: Niedrigtemperaturgaren}, 4. Aufl (M\\uc0\\u252{}nchen: Gr\\uc0\\u228{}fe und Unzer, 2007), 49.","plainCitation":"Margit Proebst und Jörn Rynio, Zart und saftig bei 80 Grad: Niedrigtemperaturgaren, 4. Aufl (München: Gräfe und Unzer, 2007), 49.","noteIndex":435},"citationItems":[{"id":40,"uris":["http://zotero.org/users/local/usTu59L8/items/67PS693S"],"itemData":{"id":40,"type":"book","edition":"4. Aufl","event-place":"München","ISBN":"978-3-8338-0073-3","language":"ger","note":"OCLC: 643982237","publisher":"Gräfe und Unzer","publisher-place":"München","source":"Open WorldCat","title":"Zart und saftig bei 80 Grad: Niedrigtemperaturgaren","title-short":"Zart und saftig bei 80 Grad","author":[{"family":"Proebst","given":"Margit"},{"family":"Rynio","given":"Jörn"}],"issued":{"date-parts":[["2007"]]}},"locator":"49"}],"schema":"https://github.com/citation-style-language/schema/raw/master/csl-citation.json"} </w:instrText>
      </w:r>
      <w:r>
        <w:fldChar w:fldCharType="separate"/>
      </w:r>
      <w:r w:rsidR="0091679F" w:rsidRPr="0091679F">
        <w:rPr>
          <w:rFonts w:ascii="Calibri" w:hAnsi="Calibri" w:cs="Calibri"/>
          <w:szCs w:val="24"/>
        </w:rPr>
        <w:t xml:space="preserve">Margit Proebst und Jörn Rynio, </w:t>
      </w:r>
      <w:r w:rsidR="0091679F" w:rsidRPr="0091679F">
        <w:rPr>
          <w:rFonts w:ascii="Calibri" w:hAnsi="Calibri" w:cs="Calibri"/>
          <w:i/>
          <w:iCs/>
          <w:szCs w:val="24"/>
        </w:rPr>
        <w:t>Zart und saftig bei 80 Grad: Niedrigtemperaturgaren</w:t>
      </w:r>
      <w:r w:rsidR="0091679F" w:rsidRPr="0091679F">
        <w:rPr>
          <w:rFonts w:ascii="Calibri" w:hAnsi="Calibri" w:cs="Calibri"/>
          <w:szCs w:val="24"/>
        </w:rPr>
        <w:t>, 4. Aufl (München: Gräfe und Unzer, 2007), 49.</w:t>
      </w:r>
      <w:r>
        <w:fldChar w:fldCharType="end"/>
      </w:r>
    </w:p>
  </w:footnote>
  <w:footnote w:id="437">
    <w:p w14:paraId="338AF6BC" w14:textId="5932B9BE" w:rsidR="00A139C9" w:rsidRDefault="00A139C9" w:rsidP="00A139C9">
      <w:pPr>
        <w:pStyle w:val="FootnoteText"/>
      </w:pPr>
      <w:r>
        <w:rPr>
          <w:rStyle w:val="FootnoteReference"/>
        </w:rPr>
        <w:footnoteRef/>
      </w:r>
      <w:r>
        <w:t xml:space="preserve"> </w:t>
      </w:r>
      <w:r>
        <w:fldChar w:fldCharType="begin"/>
      </w:r>
      <w:r w:rsidR="008C334C">
        <w:instrText xml:space="preserve"> ADDIN ZOTERO_ITEM CSL_CITATION {"citationID":"YH0TiU16","properties":{"formattedCitation":"essen &amp; trinken, \\uc0\\u8222{}essen &amp; trinken Spezial: Einladung zum Grillen\\uc0\\u8220{}, 7.","plainCitation":"essen &amp; trinken, „essen &amp; trinken Spezial: Einladung zum Grillen“, 7.","noteIndex":436},"citationItems":[{"id":88,"uris":["http://zotero.org/users/local/usTu59L8/items/C3DD47IM"],"itemData":{"id":88,"type":"article-journal","collection-title":"essen &amp; trinken","title":"essen &amp; trinken Spezial: Einladung zum Grillen","volume":"02/2018","editor":[{"family":"essen &amp; trinken","given":""}],"issued":{"date-parts":[["2018"]]}},"locator":"7"}],"schema":"https://github.com/citation-style-language/schema/raw/master/csl-citation.json"} </w:instrText>
      </w:r>
      <w:r>
        <w:fldChar w:fldCharType="separate"/>
      </w:r>
      <w:r w:rsidR="0091679F" w:rsidRPr="0091679F">
        <w:rPr>
          <w:rFonts w:ascii="Calibri" w:hAnsi="Calibri" w:cs="Calibri"/>
          <w:szCs w:val="24"/>
        </w:rPr>
        <w:t>essen &amp; trinken, „essen &amp; trinken Spezial: Einladung zum Grillen“, 7.</w:t>
      </w:r>
      <w:r>
        <w:fldChar w:fldCharType="end"/>
      </w:r>
    </w:p>
  </w:footnote>
  <w:footnote w:id="438">
    <w:p w14:paraId="75285B11" w14:textId="192DF6F3" w:rsidR="00A139C9" w:rsidRPr="00D74A63" w:rsidRDefault="00A139C9" w:rsidP="00A139C9">
      <w:pPr>
        <w:pStyle w:val="FootnoteText"/>
      </w:pPr>
      <w:r>
        <w:rPr>
          <w:rStyle w:val="FootnoteReference"/>
        </w:rPr>
        <w:footnoteRef/>
      </w:r>
      <w:r w:rsidRPr="00D74A63">
        <w:t xml:space="preserve"> </w:t>
      </w:r>
      <w:r>
        <w:fldChar w:fldCharType="begin"/>
      </w:r>
      <w:r w:rsidR="008C334C">
        <w:instrText xml:space="preserve"> ADDIN ZOTERO_ITEM CSL_CITATION {"citationID":"0krScbeG","properties":{"formattedCitation":"essen &amp; trinken, 9.","plainCitation":"essen &amp; trinken, 9.","noteIndex":437},"citationItems":[{"id":88,"uris":["http://zotero.org/users/local/usTu59L8/items/C3DD47IM"],"itemData":{"id":88,"type":"article-journal","collection-title":"essen &amp; trinken","title":"essen &amp; trinken Spezial: Einladung zum Grillen","volume":"02/2018","editor":[{"family":"essen &amp; trinken","given":""}],"issued":{"date-parts":[["2018"]]}},"locator":"9"}],"schema":"https://github.com/citation-style-language/schema/raw/master/csl-citation.json"} </w:instrText>
      </w:r>
      <w:r>
        <w:fldChar w:fldCharType="separate"/>
      </w:r>
      <w:r w:rsidRPr="00D74A63">
        <w:rPr>
          <w:rFonts w:ascii="Calibri" w:hAnsi="Calibri" w:cs="Calibri"/>
        </w:rPr>
        <w:t>essen &amp; trinken, 9.</w:t>
      </w:r>
      <w:r>
        <w:fldChar w:fldCharType="end"/>
      </w:r>
    </w:p>
  </w:footnote>
  <w:footnote w:id="439">
    <w:p w14:paraId="283A9409" w14:textId="584435CD" w:rsidR="00A139C9" w:rsidRPr="00D74A63" w:rsidRDefault="00A139C9" w:rsidP="00A139C9">
      <w:pPr>
        <w:pStyle w:val="FootnoteText"/>
      </w:pPr>
      <w:r>
        <w:rPr>
          <w:rStyle w:val="FootnoteReference"/>
        </w:rPr>
        <w:footnoteRef/>
      </w:r>
      <w:r w:rsidRPr="00D74A63">
        <w:t xml:space="preserve"> </w:t>
      </w:r>
      <w:r>
        <w:fldChar w:fldCharType="begin"/>
      </w:r>
      <w:r w:rsidR="008C334C">
        <w:instrText xml:space="preserve"> ADDIN ZOTERO_ITEM CSL_CITATION {"citationID":"sKCjDmKi","properties":{"formattedCitation":"essen &amp; trinken, 10.","plainCitation":"essen &amp; trinken, 10.","noteIndex":438},"citationItems":[{"id":88,"uris":["http://zotero.org/users/local/usTu59L8/items/C3DD47IM"],"itemData":{"id":88,"type":"article-journal","collection-title":"essen &amp; trinken","title":"essen &amp; trinken Spezial: Einladung zum Grillen","volume":"02/2018","editor":[{"family":"essen &amp; trinken","given":""}],"issued":{"date-parts":[["2018"]]}},"locator":"10"}],"schema":"https://github.com/citation-style-language/schema/raw/master/csl-citation.json"} </w:instrText>
      </w:r>
      <w:r>
        <w:fldChar w:fldCharType="separate"/>
      </w:r>
      <w:r w:rsidRPr="00D74A63">
        <w:rPr>
          <w:rFonts w:ascii="Calibri" w:hAnsi="Calibri" w:cs="Calibri"/>
        </w:rPr>
        <w:t>essen &amp; trinken, 10.</w:t>
      </w:r>
      <w:r>
        <w:fldChar w:fldCharType="end"/>
      </w:r>
    </w:p>
  </w:footnote>
  <w:footnote w:id="440">
    <w:p w14:paraId="6A4DF6A8" w14:textId="432106C6" w:rsidR="00A139C9" w:rsidRPr="006570C1" w:rsidRDefault="00A139C9" w:rsidP="00A139C9">
      <w:pPr>
        <w:pStyle w:val="FootnoteText"/>
      </w:pPr>
      <w:r>
        <w:rPr>
          <w:rStyle w:val="FootnoteReference"/>
        </w:rPr>
        <w:footnoteRef/>
      </w:r>
      <w:r w:rsidRPr="006570C1">
        <w:t xml:space="preserve"> </w:t>
      </w:r>
      <w:r>
        <w:fldChar w:fldCharType="begin"/>
      </w:r>
      <w:r w:rsidR="008C334C">
        <w:instrText xml:space="preserve"> ADDIN ZOTERO_ITEM CSL_CITATION {"citationID":"Igi7f7k8","properties":{"formattedCitation":"Living at Home, \\uc0\\u8222{}Living at Home Spezial: G\\uc0\\u228{}ste und Feste\\uc0\\u8220{}, 88.","plainCitation":"Living at Home, „Living at Home Spezial: Gäste und Feste“, 88.","noteIndex":439},"citationItems":[{"id":90,"uris":["http://zotero.org/users/local/usTu59L8/items/NBMGIMGH"],"itemData":{"id":90,"type":"article-journal","collection-title":"Living at Home","title":"Living at Home Spezial: Gäste und Feste","volume":"2","author":[{"family":"Living at Home","given":""}],"issued":{"date-parts":[["2009"]]}},"locator":"88"}],"schema":"https://github.com/citation-style-language/schema/raw/master/csl-citation.json"} </w:instrText>
      </w:r>
      <w:r>
        <w:fldChar w:fldCharType="separate"/>
      </w:r>
      <w:r w:rsidRPr="006570C1">
        <w:rPr>
          <w:rFonts w:ascii="Calibri" w:hAnsi="Calibri" w:cs="Calibri"/>
          <w:szCs w:val="24"/>
        </w:rPr>
        <w:t>Living at Home, „Living at Home Spezial: Gäste und Feste“, 88.</w:t>
      </w:r>
      <w:r>
        <w:fldChar w:fldCharType="end"/>
      </w:r>
    </w:p>
  </w:footnote>
  <w:footnote w:id="441">
    <w:p w14:paraId="4BFC7F9F" w14:textId="56B26671" w:rsidR="00A139C9" w:rsidRDefault="00A139C9" w:rsidP="00A139C9">
      <w:pPr>
        <w:pStyle w:val="FootnoteText"/>
      </w:pPr>
      <w:r>
        <w:rPr>
          <w:rStyle w:val="FootnoteReference"/>
        </w:rPr>
        <w:footnoteRef/>
      </w:r>
      <w:r>
        <w:t xml:space="preserve"> </w:t>
      </w:r>
      <w:r>
        <w:fldChar w:fldCharType="begin"/>
      </w:r>
      <w:r w:rsidR="008C334C">
        <w:instrText xml:space="preserve"> ADDIN ZOTERO_ITEM CSL_CITATION {"citationID":"c4DdE6zX","properties":{"formattedCitation":"S\\uc0\\u228{}lzer, {\\i{}Die echte Jeden-Tag-K\\uc0\\u252{}che}, 136.","plainCitation":"Sälzer, Die echte Jeden-Tag-Küche, 136.","noteIndex":440},"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136"}],"schema":"https://github.com/citation-style-language/schema/raw/master/csl-citation.json"} </w:instrText>
      </w:r>
      <w:r>
        <w:fldChar w:fldCharType="separate"/>
      </w:r>
      <w:r w:rsidRPr="00046A64">
        <w:rPr>
          <w:rFonts w:ascii="Calibri" w:hAnsi="Calibri" w:cs="Calibri"/>
          <w:szCs w:val="24"/>
        </w:rPr>
        <w:t xml:space="preserve">Sälzer, </w:t>
      </w:r>
      <w:r w:rsidRPr="00046A64">
        <w:rPr>
          <w:rFonts w:ascii="Calibri" w:hAnsi="Calibri" w:cs="Calibri"/>
          <w:i/>
          <w:iCs/>
          <w:szCs w:val="24"/>
        </w:rPr>
        <w:t>Die echte Jeden-Tag-Küche</w:t>
      </w:r>
      <w:r w:rsidRPr="00046A64">
        <w:rPr>
          <w:rFonts w:ascii="Calibri" w:hAnsi="Calibri" w:cs="Calibri"/>
          <w:szCs w:val="24"/>
        </w:rPr>
        <w:t>, 136.</w:t>
      </w:r>
      <w:r>
        <w:fldChar w:fldCharType="end"/>
      </w:r>
    </w:p>
  </w:footnote>
  <w:footnote w:id="442">
    <w:p w14:paraId="2E95C8BB" w14:textId="247C7FF1" w:rsidR="00A139C9" w:rsidRPr="003C5D5F" w:rsidRDefault="00A139C9" w:rsidP="00A139C9">
      <w:pPr>
        <w:pStyle w:val="FootnoteText"/>
        <w:rPr>
          <w:lang w:val="en-US"/>
        </w:rPr>
      </w:pPr>
      <w:r>
        <w:rPr>
          <w:rStyle w:val="FootnoteReference"/>
        </w:rPr>
        <w:footnoteRef/>
      </w:r>
      <w:r w:rsidRPr="003C5D5F">
        <w:rPr>
          <w:lang w:val="en-US"/>
        </w:rPr>
        <w:t xml:space="preserve"> </w:t>
      </w:r>
      <w:r>
        <w:fldChar w:fldCharType="begin"/>
      </w:r>
      <w:r w:rsidR="008C334C">
        <w:rPr>
          <w:lang w:val="en-US"/>
        </w:rPr>
        <w:instrText xml:space="preserve"> ADDIN ZOTERO_ITEM CSL_CITATION {"citationID":"iz7041S6","properties":{"formattedCitation":"Living at Home, \\uc0\\u8222{}Living at Home Spezial: G\\uc0\\u228{}ste und Feste\\uc0\\u8220{}, 86.","plainCitation":"Living at Home, „Living at Home Spezial: Gäste und Feste“, 86.","noteIndex":441},"citationItems":[{"id":90,"uris":["http://zotero.org/users/local/usTu59L8/items/NBMGIMGH"],"itemData":{"id":90,"type":"article-journal","collection-title":"Living at Home","title":"Living at Home Spezial: Gäste und Feste","volume":"2","author":[{"family":"Living at Home","given":""}],"issued":{"date-parts":[["2009"]]}},"locator":"86"}],"schema":"https://github.com/citation-style-language/schema/raw/master/csl-citation.json"} </w:instrText>
      </w:r>
      <w:r>
        <w:fldChar w:fldCharType="separate"/>
      </w:r>
      <w:r w:rsidRPr="003F3CE3">
        <w:rPr>
          <w:rFonts w:ascii="Calibri" w:hAnsi="Calibri" w:cs="Calibri"/>
          <w:szCs w:val="24"/>
          <w:lang w:val="en-US"/>
        </w:rPr>
        <w:t>Living at Home, „Living at Home Spezial: Gäste und Feste“, 86.</w:t>
      </w:r>
      <w:r>
        <w:fldChar w:fldCharType="end"/>
      </w:r>
    </w:p>
  </w:footnote>
  <w:footnote w:id="443">
    <w:p w14:paraId="434280E1" w14:textId="62BD2FEF" w:rsidR="00A139C9" w:rsidRPr="00824F81" w:rsidRDefault="00A139C9" w:rsidP="00A139C9">
      <w:pPr>
        <w:pStyle w:val="FootnoteText"/>
      </w:pPr>
      <w:r>
        <w:rPr>
          <w:rStyle w:val="FootnoteReference"/>
        </w:rPr>
        <w:footnoteRef/>
      </w:r>
      <w:r w:rsidRPr="00824F81">
        <w:t xml:space="preserve"> </w:t>
      </w:r>
      <w:r>
        <w:fldChar w:fldCharType="begin"/>
      </w:r>
      <w:r w:rsidR="008C334C">
        <w:instrText xml:space="preserve"> ADDIN ZOTERO_ITEM CSL_CITATION {"citationID":"5gRj9mk1","properties":{"formattedCitation":"Living at Home, 87.","plainCitation":"Living at Home, 87.","noteIndex":442},"citationItems":[{"id":90,"uris":["http://zotero.org/users/local/usTu59L8/items/NBMGIMGH"],"itemData":{"id":90,"type":"article-journal","collection-title":"Living at Home","title":"Living at Home Spezial: Gäste und Feste","volume":"2","author":[{"family":"Living at Home","given":""}],"issued":{"date-parts":[["2009"]]}},"locator":"87"}],"schema":"https://github.com/citation-style-language/schema/raw/master/csl-citation.json"} </w:instrText>
      </w:r>
      <w:r>
        <w:fldChar w:fldCharType="separate"/>
      </w:r>
      <w:r w:rsidRPr="00824F81">
        <w:rPr>
          <w:rFonts w:ascii="Calibri" w:hAnsi="Calibri" w:cs="Calibri"/>
        </w:rPr>
        <w:t>Living at Home, 87.</w:t>
      </w:r>
      <w:r>
        <w:fldChar w:fldCharType="end"/>
      </w:r>
    </w:p>
  </w:footnote>
  <w:footnote w:id="444">
    <w:p w14:paraId="78E4FDDE" w14:textId="70152F11" w:rsidR="00025D45" w:rsidRPr="00824F81" w:rsidRDefault="00025D45" w:rsidP="00025D45">
      <w:pPr>
        <w:pStyle w:val="FootnoteText"/>
      </w:pPr>
      <w:r>
        <w:rPr>
          <w:rStyle w:val="FootnoteReference"/>
        </w:rPr>
        <w:footnoteRef/>
      </w:r>
      <w:r w:rsidRPr="00824F81">
        <w:t xml:space="preserve"> </w:t>
      </w:r>
      <w:r>
        <w:fldChar w:fldCharType="begin"/>
      </w:r>
      <w:r w:rsidR="008C334C">
        <w:instrText xml:space="preserve"> ADDIN ZOTERO_ITEM CSL_CITATION {"citationID":"9fLzA3nH","properties":{"formattedCitation":"Heiderl und Gugetzer, {\\i{}Das gro\\uc0\\u223{}e Pastakochbuch}, 83.","plainCitation":"Heiderl und Gugetzer, Das große Pastakochbuch, 83.","noteIndex":443},"citationItems":[{"id":7,"uris":["http://zotero.org/users/local/usTu59L8/items/QK5S5UJQ"],"itemData":{"id":7,"type":"book","event-place":"Köln","ISBN":"978-3-8290-0433-6","language":"ger","number-of-pages":"304","publisher":"Könemann Verl. Ges","publisher-place":"Köln","source":"K10plus ISBN","title":"Das große Pastakochbuch","editor":[{"family":"Heiderl","given":"Thomas"},{"family":"Gugetzer","given":"Gabriele"}],"issued":{"date-parts":[["1998"]]}},"locator":"83"}],"schema":"https://github.com/citation-style-language/schema/raw/master/csl-citation.json"} </w:instrText>
      </w:r>
      <w:r>
        <w:fldChar w:fldCharType="separate"/>
      </w:r>
      <w:r w:rsidR="0091679F" w:rsidRPr="0091679F">
        <w:rPr>
          <w:rFonts w:ascii="Calibri" w:hAnsi="Calibri" w:cs="Calibri"/>
          <w:szCs w:val="24"/>
        </w:rPr>
        <w:t xml:space="preserve">Heiderl und Gugetzer, </w:t>
      </w:r>
      <w:r w:rsidR="0091679F" w:rsidRPr="0091679F">
        <w:rPr>
          <w:rFonts w:ascii="Calibri" w:hAnsi="Calibri" w:cs="Calibri"/>
          <w:i/>
          <w:iCs/>
          <w:szCs w:val="24"/>
        </w:rPr>
        <w:t>Das große Pastakochbuch</w:t>
      </w:r>
      <w:r w:rsidR="0091679F" w:rsidRPr="0091679F">
        <w:rPr>
          <w:rFonts w:ascii="Calibri" w:hAnsi="Calibri" w:cs="Calibri"/>
          <w:szCs w:val="24"/>
        </w:rPr>
        <w:t>, 83.</w:t>
      </w:r>
      <w:r>
        <w:fldChar w:fldCharType="end"/>
      </w:r>
    </w:p>
  </w:footnote>
  <w:footnote w:id="445">
    <w:p w14:paraId="03EC21CB" w14:textId="76D6A3AB" w:rsidR="00025D45" w:rsidRDefault="00025D45" w:rsidP="00025D45">
      <w:pPr>
        <w:pStyle w:val="FootnoteText"/>
      </w:pPr>
      <w:r>
        <w:rPr>
          <w:rStyle w:val="FootnoteReference"/>
        </w:rPr>
        <w:footnoteRef/>
      </w:r>
      <w:r>
        <w:t xml:space="preserve"> </w:t>
      </w:r>
      <w:r>
        <w:fldChar w:fldCharType="begin"/>
      </w:r>
      <w:r w:rsidR="008C334C">
        <w:instrText xml:space="preserve"> ADDIN ZOTERO_ITEM CSL_CITATION {"citationID":"5eeL1EQI","properties":{"formattedCitation":"Heiderl und Gugetzer, 87.","plainCitation":"Heiderl und Gugetzer, 87.","noteIndex":444},"citationItems":[{"id":7,"uris":["http://zotero.org/users/local/usTu59L8/items/QK5S5UJQ"],"itemData":{"id":7,"type":"book","event-place":"Köln","ISBN":"978-3-8290-0433-6","language":"ger","number-of-pages":"304","publisher":"Könemann Verl. Ges","publisher-place":"Köln","source":"K10plus ISBN","title":"Das große Pastakochbuch","editor":[{"family":"Heiderl","given":"Thomas"},{"family":"Gugetzer","given":"Gabriele"}],"issued":{"date-parts":[["1998"]]}},"locator":"87"}],"schema":"https://github.com/citation-style-language/schema/raw/master/csl-citation.json"} </w:instrText>
      </w:r>
      <w:r>
        <w:fldChar w:fldCharType="separate"/>
      </w:r>
      <w:r w:rsidRPr="00944363">
        <w:rPr>
          <w:rFonts w:ascii="Calibri" w:hAnsi="Calibri" w:cs="Calibri"/>
        </w:rPr>
        <w:t>Heiderl und Gugetzer, 87.</w:t>
      </w:r>
      <w:r>
        <w:fldChar w:fldCharType="end"/>
      </w:r>
    </w:p>
  </w:footnote>
  <w:footnote w:id="446">
    <w:p w14:paraId="14D90AD7" w14:textId="2A1729F0" w:rsidR="00025D45" w:rsidRDefault="00025D45" w:rsidP="00025D45">
      <w:pPr>
        <w:pStyle w:val="FootnoteText"/>
      </w:pPr>
      <w:r>
        <w:rPr>
          <w:rStyle w:val="FootnoteReference"/>
        </w:rPr>
        <w:footnoteRef/>
      </w:r>
      <w:r>
        <w:t xml:space="preserve"> </w:t>
      </w:r>
      <w:r>
        <w:fldChar w:fldCharType="begin"/>
      </w:r>
      <w:r w:rsidR="008C334C">
        <w:instrText xml:space="preserve"> ADDIN ZOTERO_ITEM CSL_CITATION {"citationID":"6FjNO789","properties":{"formattedCitation":"Heiderl und Gugetzer, 88.","plainCitation":"Heiderl und Gugetzer, 88.","noteIndex":445},"citationItems":[{"id":7,"uris":["http://zotero.org/users/local/usTu59L8/items/QK5S5UJQ"],"itemData":{"id":7,"type":"book","event-place":"Köln","ISBN":"978-3-8290-0433-6","language":"ger","number-of-pages":"304","publisher":"Könemann Verl. Ges","publisher-place":"Köln","source":"K10plus ISBN","title":"Das große Pastakochbuch","editor":[{"family":"Heiderl","given":"Thomas"},{"family":"Gugetzer","given":"Gabriele"}],"issued":{"date-parts":[["1998"]]}},"locator":"88"}],"schema":"https://github.com/citation-style-language/schema/raw/master/csl-citation.json"} </w:instrText>
      </w:r>
      <w:r>
        <w:fldChar w:fldCharType="separate"/>
      </w:r>
      <w:r w:rsidRPr="003A63B3">
        <w:rPr>
          <w:rFonts w:ascii="Calibri" w:hAnsi="Calibri" w:cs="Calibri"/>
        </w:rPr>
        <w:t>Heiderl und Gugetzer, 88.</w:t>
      </w:r>
      <w:r>
        <w:fldChar w:fldCharType="end"/>
      </w:r>
    </w:p>
  </w:footnote>
  <w:footnote w:id="447">
    <w:p w14:paraId="537634D7" w14:textId="141FB632" w:rsidR="00025D45" w:rsidRDefault="00025D45" w:rsidP="00025D45">
      <w:pPr>
        <w:pStyle w:val="FootnoteText"/>
      </w:pPr>
      <w:r>
        <w:rPr>
          <w:rStyle w:val="FootnoteReference"/>
        </w:rPr>
        <w:footnoteRef/>
      </w:r>
      <w:r>
        <w:t xml:space="preserve"> </w:t>
      </w:r>
      <w:r>
        <w:fldChar w:fldCharType="begin"/>
      </w:r>
      <w:r w:rsidR="008C334C">
        <w:instrText xml:space="preserve"> ADDIN ZOTERO_ITEM CSL_CITATION {"citationID":"V3MXJijp","properties":{"formattedCitation":"essen &amp; trinken, \\uc0\\u8222{}essen &amp; trinken Spezial: Das geht ja schnell!\\uc0\\u8220{}, 101.","plainCitation":"essen &amp; trinken, „essen &amp; trinken Spezial: Das geht ja schnell!“, 101.","noteIndex":446},"citationItems":[{"id":76,"uris":["http://zotero.org/users/local/usTu59L8/items/7KWS7ZL9"],"itemData":{"id":76,"type":"article-journal","collection-title":"essen &amp; trinken","title":"essen &amp; trinken Spezial: Das geht ja schnell!","volume":"03/2016","editor":[{"family":"essen &amp; trinken","given":""}],"issued":{"date-parts":[["2016"]]}},"locator":"101"}],"schema":"https://github.com/citation-style-language/schema/raw/master/csl-citation.json"} </w:instrText>
      </w:r>
      <w:r>
        <w:fldChar w:fldCharType="separate"/>
      </w:r>
      <w:r w:rsidR="0091679F" w:rsidRPr="0091679F">
        <w:rPr>
          <w:rFonts w:ascii="Calibri" w:hAnsi="Calibri" w:cs="Calibri"/>
          <w:szCs w:val="24"/>
        </w:rPr>
        <w:t>essen &amp; trinken, „essen &amp; trinken Spezial: Das geht ja schnell!“, 101.</w:t>
      </w:r>
      <w:r>
        <w:fldChar w:fldCharType="end"/>
      </w:r>
    </w:p>
  </w:footnote>
  <w:footnote w:id="448">
    <w:p w14:paraId="01453EC2" w14:textId="296F3C0B" w:rsidR="0084418D" w:rsidRDefault="0084418D" w:rsidP="0084418D">
      <w:pPr>
        <w:pStyle w:val="FootnoteText"/>
      </w:pPr>
      <w:r>
        <w:rPr>
          <w:rStyle w:val="FootnoteReference"/>
        </w:rPr>
        <w:footnoteRef/>
      </w:r>
      <w:r>
        <w:t xml:space="preserve"> </w:t>
      </w:r>
      <w:r>
        <w:fldChar w:fldCharType="begin"/>
      </w:r>
      <w:r w:rsidR="008C334C">
        <w:instrText xml:space="preserve"> ADDIN ZOTERO_ITEM CSL_CITATION {"citationID":"tvXXLRFo","properties":{"formattedCitation":"essen &amp; trinken, \\uc0\\u8222{}essen &amp; trinken Spezial: Schnelle K\\uc0\\u252{}che\\uc0\\u8220{}, 28.","plainCitation":"essen &amp; trinken, „essen &amp; trinken Spezial: Schnelle Küche“, 28.","noteIndex":447},"citationItems":[{"id":74,"uris":["http://zotero.org/users/local/usTu59L8/items/WRCCCJZK"],"itemData":{"id":74,"type":"article-journal","collection-title":"essen &amp; trinken","title":"essen &amp; trinken Spezial: Schnelle Küche","volume":"03/2018","editor":[{"family":"essen &amp; trinken","given":""}],"issued":{"date-parts":[["2018"]]}},"locator":"28"}],"schema":"https://github.com/citation-style-language/schema/raw/master/csl-citation.json"} </w:instrText>
      </w:r>
      <w:r>
        <w:fldChar w:fldCharType="separate"/>
      </w:r>
      <w:r w:rsidR="0091679F" w:rsidRPr="0091679F">
        <w:rPr>
          <w:rFonts w:ascii="Calibri" w:hAnsi="Calibri" w:cs="Calibri"/>
          <w:szCs w:val="24"/>
        </w:rPr>
        <w:t>essen &amp; trinken, „essen &amp; trinken Spezial: Schnelle Küche“, 28.</w:t>
      </w:r>
      <w:r>
        <w:fldChar w:fldCharType="end"/>
      </w:r>
    </w:p>
  </w:footnote>
  <w:footnote w:id="449">
    <w:p w14:paraId="588550BF" w14:textId="13AC6AA0" w:rsidR="0084418D" w:rsidRDefault="0084418D" w:rsidP="0084418D">
      <w:pPr>
        <w:pStyle w:val="FootnoteText"/>
      </w:pPr>
      <w:r>
        <w:rPr>
          <w:rStyle w:val="FootnoteReference"/>
        </w:rPr>
        <w:footnoteRef/>
      </w:r>
      <w:r>
        <w:t xml:space="preserve"> </w:t>
      </w:r>
      <w:r>
        <w:fldChar w:fldCharType="begin"/>
      </w:r>
      <w:r w:rsidR="008C334C">
        <w:instrText xml:space="preserve"> ADDIN ZOTERO_ITEM CSL_CITATION {"citationID":"ZdYN8d7h","properties":{"formattedCitation":"essen &amp; trinken, 29.","plainCitation":"essen &amp; trinken, 29.","noteIndex":448},"citationItems":[{"id":74,"uris":["http://zotero.org/users/local/usTu59L8/items/WRCCCJZK"],"itemData":{"id":74,"type":"article-journal","collection-title":"essen &amp; trinken","title":"essen &amp; trinken Spezial: Schnelle Küche","volume":"03/2018","editor":[{"family":"essen &amp; trinken","given":""}],"issued":{"date-parts":[["2018"]]}},"locator":"29"}],"schema":"https://github.com/citation-style-language/schema/raw/master/csl-citation.json"} </w:instrText>
      </w:r>
      <w:r>
        <w:fldChar w:fldCharType="separate"/>
      </w:r>
      <w:r w:rsidRPr="004F5BC7">
        <w:rPr>
          <w:rFonts w:ascii="Calibri" w:hAnsi="Calibri" w:cs="Calibri"/>
        </w:rPr>
        <w:t>essen &amp; trinken, 29.</w:t>
      </w:r>
      <w:r>
        <w:fldChar w:fldCharType="end"/>
      </w:r>
    </w:p>
  </w:footnote>
  <w:footnote w:id="450">
    <w:p w14:paraId="0D77990A" w14:textId="335ACAE9" w:rsidR="0084418D" w:rsidRDefault="0084418D" w:rsidP="0084418D">
      <w:pPr>
        <w:pStyle w:val="FootnoteText"/>
      </w:pPr>
      <w:r>
        <w:rPr>
          <w:rStyle w:val="FootnoteReference"/>
        </w:rPr>
        <w:footnoteRef/>
      </w:r>
      <w:r>
        <w:t xml:space="preserve"> </w:t>
      </w:r>
      <w:r>
        <w:fldChar w:fldCharType="begin"/>
      </w:r>
      <w:r w:rsidR="008C334C">
        <w:instrText xml:space="preserve"> ADDIN ZOTERO_ITEM CSL_CITATION {"citationID":"c7K3al5Z","properties":{"formattedCitation":"essen &amp; trinken, 31.","plainCitation":"essen &amp; trinken, 31.","noteIndex":449},"citationItems":[{"id":74,"uris":["http://zotero.org/users/local/usTu59L8/items/WRCCCJZK"],"itemData":{"id":74,"type":"article-journal","collection-title":"essen &amp; trinken","title":"essen &amp; trinken Spezial: Schnelle Küche","volume":"03/2018","editor":[{"family":"essen &amp; trinken","given":""}],"issued":{"date-parts":[["2018"]]}},"locator":"31"}],"schema":"https://github.com/citation-style-language/schema/raw/master/csl-citation.json"} </w:instrText>
      </w:r>
      <w:r>
        <w:fldChar w:fldCharType="separate"/>
      </w:r>
      <w:r w:rsidRPr="00544FA0">
        <w:rPr>
          <w:rFonts w:ascii="Calibri" w:hAnsi="Calibri" w:cs="Calibri"/>
        </w:rPr>
        <w:t>essen &amp; trinken, 31.</w:t>
      </w:r>
      <w:r>
        <w:fldChar w:fldCharType="end"/>
      </w:r>
    </w:p>
  </w:footnote>
  <w:footnote w:id="451">
    <w:p w14:paraId="4FF912FA" w14:textId="5CAE84EE" w:rsidR="00025D45" w:rsidRDefault="00025D45" w:rsidP="00025D45">
      <w:pPr>
        <w:pStyle w:val="FootnoteText"/>
      </w:pPr>
      <w:r>
        <w:rPr>
          <w:rStyle w:val="FootnoteReference"/>
        </w:rPr>
        <w:footnoteRef/>
      </w:r>
      <w:r>
        <w:t xml:space="preserve"> </w:t>
      </w:r>
      <w:r>
        <w:fldChar w:fldCharType="begin"/>
      </w:r>
      <w:r w:rsidR="008C334C">
        <w:instrText xml:space="preserve"> ADDIN ZOTERO_ITEM CSL_CITATION {"citationID":"v5m8BV9j","properties":{"formattedCitation":"essen &amp; trinken, \\uc0\\u8222{}essen &amp; trinken Spezial: Das geht ja schnell!\\uc0\\u8220{}, 106.","plainCitation":"essen &amp; trinken, „essen &amp; trinken Spezial: Das geht ja schnell!“, 106.","noteIndex":450},"citationItems":[{"id":76,"uris":["http://zotero.org/users/local/usTu59L8/items/7KWS7ZL9"],"itemData":{"id":76,"type":"article-journal","collection-title":"essen &amp; trinken","title":"essen &amp; trinken Spezial: Das geht ja schnell!","volume":"03/2016","editor":[{"family":"essen &amp; trinken","given":""}],"issued":{"date-parts":[["2016"]]}},"locator":"106"}],"schema":"https://github.com/citation-style-language/schema/raw/master/csl-citation.json"} </w:instrText>
      </w:r>
      <w:r>
        <w:fldChar w:fldCharType="separate"/>
      </w:r>
      <w:r w:rsidR="0091679F" w:rsidRPr="0091679F">
        <w:rPr>
          <w:rFonts w:ascii="Calibri" w:hAnsi="Calibri" w:cs="Calibri"/>
          <w:szCs w:val="24"/>
        </w:rPr>
        <w:t>essen &amp; trinken, „essen &amp; trinken Spezial: Das geht ja schnell!“, 106.</w:t>
      </w:r>
      <w:r>
        <w:fldChar w:fldCharType="end"/>
      </w:r>
    </w:p>
  </w:footnote>
  <w:footnote w:id="452">
    <w:p w14:paraId="6137E36C" w14:textId="2CC632F1" w:rsidR="00025D45" w:rsidRDefault="00025D45" w:rsidP="00025D45">
      <w:pPr>
        <w:pStyle w:val="FootnoteText"/>
      </w:pPr>
      <w:r>
        <w:rPr>
          <w:rStyle w:val="FootnoteReference"/>
        </w:rPr>
        <w:footnoteRef/>
      </w:r>
      <w:r>
        <w:t xml:space="preserve"> </w:t>
      </w:r>
      <w:r>
        <w:fldChar w:fldCharType="begin"/>
      </w:r>
      <w:r w:rsidR="008C334C">
        <w:instrText xml:space="preserve"> ADDIN ZOTERO_ITEM CSL_CITATION {"citationID":"8T3ALWev","properties":{"formattedCitation":"{\\i{}30-Minuten-K\\uc0\\u252{}che}, 96.","plainCitation":"30-Minuten-Küche, 96.","noteIndex":451},"citationItems":[{"id":51,"uris":["http://zotero.org/users/local/usTu59L8/items/47B5FBMY"],"itemData":{"id":51,"type":"book","edition":"1. Aufl","event-place":"München","ISBN":"978-3-89883-379-0","language":"ger","note":"OCLC: 864484090","publisher":"Zabert Sandmann","publisher-place":"München","source":"Open WorldCat","title":"30-Minuten-Küche","issued":{"date-parts":[["2013"]]}},"locator":"96"}],"schema":"https://github.com/citation-style-language/schema/raw/master/csl-citation.json"} </w:instrText>
      </w:r>
      <w:r>
        <w:fldChar w:fldCharType="separate"/>
      </w:r>
      <w:r w:rsidRPr="00137BFC">
        <w:rPr>
          <w:rFonts w:ascii="Calibri" w:hAnsi="Calibri" w:cs="Calibri"/>
          <w:i/>
          <w:iCs/>
          <w:szCs w:val="24"/>
        </w:rPr>
        <w:t>30-Minuten-Küche</w:t>
      </w:r>
      <w:r w:rsidRPr="00137BFC">
        <w:rPr>
          <w:rFonts w:ascii="Calibri" w:hAnsi="Calibri" w:cs="Calibri"/>
          <w:szCs w:val="24"/>
        </w:rPr>
        <w:t>, 96.</w:t>
      </w:r>
      <w:r>
        <w:fldChar w:fldCharType="end"/>
      </w:r>
    </w:p>
  </w:footnote>
  <w:footnote w:id="453">
    <w:p w14:paraId="532DD188" w14:textId="61AA0B86" w:rsidR="00025D45" w:rsidRDefault="00025D45" w:rsidP="00025D45">
      <w:pPr>
        <w:pStyle w:val="FootnoteText"/>
      </w:pPr>
      <w:r>
        <w:rPr>
          <w:rStyle w:val="FootnoteReference"/>
        </w:rPr>
        <w:footnoteRef/>
      </w:r>
      <w:r>
        <w:t xml:space="preserve"> </w:t>
      </w:r>
      <w:r>
        <w:fldChar w:fldCharType="begin"/>
      </w:r>
      <w:r w:rsidR="008C334C">
        <w:instrText xml:space="preserve"> ADDIN ZOTERO_ITEM CSL_CITATION {"citationID":"ER9n91iY","properties":{"formattedCitation":"essen &amp; trinken, \\uc0\\u8222{}essen &amp; trinken Spezial: Das geht ja schnell!\\uc0\\u8220{}, 54.","plainCitation":"essen &amp; trinken, „essen &amp; trinken Spezial: Das geht ja schnell!“, 54.","noteIndex":452},"citationItems":[{"id":76,"uris":["http://zotero.org/users/local/usTu59L8/items/7KWS7ZL9"],"itemData":{"id":76,"type":"article-journal","collection-title":"essen &amp; trinken","title":"essen &amp; trinken Spezial: Das geht ja schnell!","volume":"03/2016","editor":[{"family":"essen &amp; trinken","given":""}],"issued":{"date-parts":[["2016"]]}},"locator":"54"}],"schema":"https://github.com/citation-style-language/schema/raw/master/csl-citation.json"} </w:instrText>
      </w:r>
      <w:r>
        <w:fldChar w:fldCharType="separate"/>
      </w:r>
      <w:r w:rsidR="0091679F" w:rsidRPr="0091679F">
        <w:rPr>
          <w:rFonts w:ascii="Calibri" w:hAnsi="Calibri" w:cs="Calibri"/>
          <w:szCs w:val="24"/>
        </w:rPr>
        <w:t>essen &amp; trinken, „essen &amp; trinken Spezial: Das geht ja schnell!“, 54.</w:t>
      </w:r>
      <w:r>
        <w:fldChar w:fldCharType="end"/>
      </w:r>
    </w:p>
  </w:footnote>
  <w:footnote w:id="454">
    <w:p w14:paraId="7B487FD8" w14:textId="3005D682" w:rsidR="0084418D" w:rsidRDefault="0084418D" w:rsidP="0084418D">
      <w:pPr>
        <w:pStyle w:val="FootnoteText"/>
      </w:pPr>
      <w:r>
        <w:rPr>
          <w:rStyle w:val="FootnoteReference"/>
        </w:rPr>
        <w:footnoteRef/>
      </w:r>
      <w:r>
        <w:t xml:space="preserve"> </w:t>
      </w:r>
      <w:r>
        <w:fldChar w:fldCharType="begin"/>
      </w:r>
      <w:r w:rsidR="008C334C">
        <w:instrText xml:space="preserve"> ADDIN ZOTERO_ITEM CSL_CITATION {"citationID":"AAK7Jk1J","properties":{"formattedCitation":"essen &amp; trinken, 54.","plainCitation":"essen &amp; trinken, 54.","noteIndex":453},"citationItems":[{"id":76,"uris":["http://zotero.org/users/local/usTu59L8/items/7KWS7ZL9"],"itemData":{"id":76,"type":"article-journal","collection-title":"essen &amp; trinken","title":"essen &amp; trinken Spezial: Das geht ja schnell!","volume":"03/2016","editor":[{"family":"essen &amp; trinken","given":""}],"issued":{"date-parts":[["2016"]]}},"locator":"54"}],"schema":"https://github.com/citation-style-language/schema/raw/master/csl-citation.json"} </w:instrText>
      </w:r>
      <w:r>
        <w:fldChar w:fldCharType="separate"/>
      </w:r>
      <w:r w:rsidRPr="00146D32">
        <w:rPr>
          <w:rFonts w:ascii="Calibri" w:hAnsi="Calibri" w:cs="Calibri"/>
        </w:rPr>
        <w:t>essen &amp; trinken, 54.</w:t>
      </w:r>
      <w:r>
        <w:fldChar w:fldCharType="end"/>
      </w:r>
    </w:p>
  </w:footnote>
  <w:footnote w:id="455">
    <w:p w14:paraId="3131454B" w14:textId="4953761E" w:rsidR="0084418D" w:rsidRDefault="0084418D" w:rsidP="0084418D">
      <w:pPr>
        <w:pStyle w:val="FootnoteText"/>
      </w:pPr>
      <w:r>
        <w:rPr>
          <w:rStyle w:val="FootnoteReference"/>
        </w:rPr>
        <w:footnoteRef/>
      </w:r>
      <w:r>
        <w:t xml:space="preserve"> </w:t>
      </w:r>
      <w:r>
        <w:fldChar w:fldCharType="begin"/>
      </w:r>
      <w:r w:rsidR="008C334C">
        <w:instrText xml:space="preserve"> ADDIN ZOTERO_ITEM CSL_CITATION {"citationID":"3tl5oCr7","properties":{"formattedCitation":"S\\uc0\\u228{}lzer, {\\i{}Die echte Jeden-Tag-K\\uc0\\u252{}che}, 148.","plainCitation":"Sälzer, Die echte Jeden-Tag-Küche, 148.","noteIndex":454},"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148"}],"schema":"https://github.com/citation-style-language/schema/raw/master/csl-citation.json"} </w:instrText>
      </w:r>
      <w:r>
        <w:fldChar w:fldCharType="separate"/>
      </w:r>
      <w:r w:rsidRPr="00F52C31">
        <w:rPr>
          <w:rFonts w:ascii="Calibri" w:hAnsi="Calibri" w:cs="Calibri"/>
          <w:szCs w:val="24"/>
        </w:rPr>
        <w:t xml:space="preserve">Sälzer, </w:t>
      </w:r>
      <w:r w:rsidRPr="00F52C31">
        <w:rPr>
          <w:rFonts w:ascii="Calibri" w:hAnsi="Calibri" w:cs="Calibri"/>
          <w:i/>
          <w:iCs/>
          <w:szCs w:val="24"/>
        </w:rPr>
        <w:t>Die echte Jeden-Tag-Küche</w:t>
      </w:r>
      <w:r w:rsidRPr="00F52C31">
        <w:rPr>
          <w:rFonts w:ascii="Calibri" w:hAnsi="Calibri" w:cs="Calibri"/>
          <w:szCs w:val="24"/>
        </w:rPr>
        <w:t>, 148.</w:t>
      </w:r>
      <w:r>
        <w:fldChar w:fldCharType="end"/>
      </w:r>
    </w:p>
  </w:footnote>
  <w:footnote w:id="456">
    <w:p w14:paraId="23BA7ED6" w14:textId="4BACA105" w:rsidR="00870A48" w:rsidRDefault="00870A48" w:rsidP="00870A48">
      <w:pPr>
        <w:pStyle w:val="FootnoteText"/>
      </w:pPr>
      <w:r>
        <w:rPr>
          <w:rStyle w:val="FootnoteReference"/>
        </w:rPr>
        <w:footnoteRef/>
      </w:r>
      <w:r>
        <w:t xml:space="preserve"> </w:t>
      </w:r>
      <w:r>
        <w:fldChar w:fldCharType="begin"/>
      </w:r>
      <w:r w:rsidR="008C334C">
        <w:instrText xml:space="preserve"> ADDIN ZOTERO_ITEM CSL_CITATION {"citationID":"1g78In2V","properties":{"formattedCitation":"essen &amp; trinken, \\uc0\\u8222{}essen &amp; trinken: Neues aus der Provence\\uc0\\u8220{}, 42.","plainCitation":"essen &amp; trinken, „essen &amp; trinken: Neues aus der Provence“, 42.","noteIndex":455},"citationItems":[{"id":87,"uris":["http://zotero.org/users/local/usTu59L8/items/SYKBEJX3"],"itemData":{"id":87,"type":"article-journal","collection-title":"essen &amp; trinken","title":"essen &amp; trinken: Neues aus der Provence","volume":"07/2014","editor":[{"family":"essen &amp; trinken","given":""}],"issued":{"date-parts":[["2014"]]}},"locator":"42"}],"schema":"https://github.com/citation-style-language/schema/raw/master/csl-citation.json"} </w:instrText>
      </w:r>
      <w:r>
        <w:fldChar w:fldCharType="separate"/>
      </w:r>
      <w:r w:rsidR="0091679F" w:rsidRPr="0091679F">
        <w:rPr>
          <w:rFonts w:ascii="Calibri" w:hAnsi="Calibri" w:cs="Calibri"/>
          <w:szCs w:val="24"/>
        </w:rPr>
        <w:t>essen &amp; trinken, „essen &amp; trinken: Neues aus der Provence“, 42.</w:t>
      </w:r>
      <w:r>
        <w:fldChar w:fldCharType="end"/>
      </w:r>
    </w:p>
  </w:footnote>
  <w:footnote w:id="457">
    <w:p w14:paraId="78AB72E2" w14:textId="7BE6A9BD" w:rsidR="00617314" w:rsidRDefault="00617314" w:rsidP="00617314">
      <w:pPr>
        <w:pStyle w:val="FootnoteText"/>
      </w:pPr>
      <w:r>
        <w:rPr>
          <w:rStyle w:val="FootnoteReference"/>
        </w:rPr>
        <w:footnoteRef/>
      </w:r>
      <w:r>
        <w:t xml:space="preserve"> </w:t>
      </w:r>
      <w:r>
        <w:fldChar w:fldCharType="begin"/>
      </w:r>
      <w:r w:rsidR="008C334C">
        <w:instrText xml:space="preserve"> ADDIN ZOTERO_ITEM CSL_CITATION {"citationID":"Odicvie0","properties":{"formattedCitation":"Wissing, Kindler, und Hodeige, {\\i{}Ben Kindler}, 78.","plainCitation":"Wissing, Kindler, und Hodeige, Ben Kindler, 78.","noteIndex":456},"citationItems":[{"id":52,"uris":["http://zotero.org/users/local/usTu59L8/items/FT4YJURL"],"itemData":{"id":52,"type":"book","event-place":"Winden","ISBN":"978-3-9815555-6-1","language":"ger","number-of-pages":"96","publisher":"Ed. Rombach","publisher-place":"Winden","source":"K10plus ISBN","title":"Ben Kindler: Frühling, Sommer, Herbst, Asien! ; Ben Kindlers Aromen in der badischen Küche","title-short":"Ben Kindler","editor":[{"family":"Wissing","given":"Michael"},{"family":"Kindler","given":"Ben"},{"family":"Hodeige","given":"Christian H."}],"issued":{"date-parts":[["2015"]]}},"locator":"78"}],"schema":"https://github.com/citation-style-language/schema/raw/master/csl-citation.json"} </w:instrText>
      </w:r>
      <w:r>
        <w:fldChar w:fldCharType="separate"/>
      </w:r>
      <w:r w:rsidR="0091679F" w:rsidRPr="0091679F">
        <w:rPr>
          <w:rFonts w:ascii="Calibri" w:hAnsi="Calibri" w:cs="Calibri"/>
          <w:szCs w:val="24"/>
        </w:rPr>
        <w:t xml:space="preserve">Wissing, Kindler, und Hodeige, </w:t>
      </w:r>
      <w:r w:rsidR="0091679F" w:rsidRPr="0091679F">
        <w:rPr>
          <w:rFonts w:ascii="Calibri" w:hAnsi="Calibri" w:cs="Calibri"/>
          <w:i/>
          <w:iCs/>
          <w:szCs w:val="24"/>
        </w:rPr>
        <w:t>Ben Kindler</w:t>
      </w:r>
      <w:r w:rsidR="0091679F" w:rsidRPr="0091679F">
        <w:rPr>
          <w:rFonts w:ascii="Calibri" w:hAnsi="Calibri" w:cs="Calibri"/>
          <w:szCs w:val="24"/>
        </w:rPr>
        <w:t>, 78.</w:t>
      </w:r>
      <w:r>
        <w:fldChar w:fldCharType="end"/>
      </w:r>
    </w:p>
  </w:footnote>
  <w:footnote w:id="458">
    <w:p w14:paraId="64634468" w14:textId="08ED2A98" w:rsidR="00617314" w:rsidRDefault="00617314" w:rsidP="00617314">
      <w:pPr>
        <w:pStyle w:val="FootnoteText"/>
      </w:pPr>
      <w:r>
        <w:rPr>
          <w:rStyle w:val="FootnoteReference"/>
        </w:rPr>
        <w:footnoteRef/>
      </w:r>
      <w:r>
        <w:t xml:space="preserve"> </w:t>
      </w:r>
      <w:r>
        <w:fldChar w:fldCharType="begin"/>
      </w:r>
      <w:r w:rsidR="008C334C">
        <w:instrText xml:space="preserve"> ADDIN ZOTERO_ITEM CSL_CITATION {"citationID":"0dLzy7fM","properties":{"formattedCitation":"Wissing, Kindler, und Hodeige, 78.","plainCitation":"Wissing, Kindler, und Hodeige, 78.","noteIndex":457},"citationItems":[{"id":52,"uris":["http://zotero.org/users/local/usTu59L8/items/FT4YJURL"],"itemData":{"id":52,"type":"book","event-place":"Winden","ISBN":"978-3-9815555-6-1","language":"ger","number-of-pages":"96","publisher":"Ed. Rombach","publisher-place":"Winden","source":"K10plus ISBN","title":"Ben Kindler: Frühling, Sommer, Herbst, Asien! ; Ben Kindlers Aromen in der badischen Küche","title-short":"Ben Kindler","editor":[{"family":"Wissing","given":"Michael"},{"family":"Kindler","given":"Ben"},{"family":"Hodeige","given":"Christian H."}],"issued":{"date-parts":[["2015"]]}},"locator":"78"}],"schema":"https://github.com/citation-style-language/schema/raw/master/csl-citation.json"} </w:instrText>
      </w:r>
      <w:r>
        <w:fldChar w:fldCharType="separate"/>
      </w:r>
      <w:r w:rsidRPr="00964F58">
        <w:rPr>
          <w:rFonts w:ascii="Calibri" w:hAnsi="Calibri" w:cs="Calibri"/>
        </w:rPr>
        <w:t>Wissing, Kindler, und Hodeige, 78.</w:t>
      </w:r>
      <w:r>
        <w:fldChar w:fldCharType="end"/>
      </w:r>
    </w:p>
  </w:footnote>
  <w:footnote w:id="459">
    <w:p w14:paraId="4A3C17FA" w14:textId="0F168B3C" w:rsidR="0084418D" w:rsidRDefault="0084418D" w:rsidP="0084418D">
      <w:pPr>
        <w:pStyle w:val="FootnoteText"/>
      </w:pPr>
      <w:r>
        <w:rPr>
          <w:rStyle w:val="FootnoteReference"/>
        </w:rPr>
        <w:footnoteRef/>
      </w:r>
      <w:r>
        <w:t xml:space="preserve"> </w:t>
      </w:r>
      <w:r>
        <w:fldChar w:fldCharType="begin"/>
      </w:r>
      <w:r w:rsidR="008C334C">
        <w:instrText xml:space="preserve"> ADDIN ZOTERO_ITEM CSL_CITATION {"citationID":"7BS5Muih","properties":{"formattedCitation":"essen &amp; trinken, \\uc0\\u8222{}essen &amp; trinken Spezial: Schnelle K\\uc0\\u252{}che\\uc0\\u8220{}, 79.","plainCitation":"essen &amp; trinken, „essen &amp; trinken Spezial: Schnelle Küche“, 79.","noteIndex":458},"citationItems":[{"id":74,"uris":["http://zotero.org/users/local/usTu59L8/items/WRCCCJZK"],"itemData":{"id":74,"type":"article-journal","collection-title":"essen &amp; trinken","title":"essen &amp; trinken Spezial: Schnelle Küche","volume":"03/2018","editor":[{"family":"essen &amp; trinken","given":""}],"issued":{"date-parts":[["2018"]]}},"locator":"79"}],"schema":"https://github.com/citation-style-language/schema/raw/master/csl-citation.json"} </w:instrText>
      </w:r>
      <w:r>
        <w:fldChar w:fldCharType="separate"/>
      </w:r>
      <w:r w:rsidRPr="005F4B01">
        <w:rPr>
          <w:rFonts w:ascii="Calibri" w:hAnsi="Calibri" w:cs="Calibri"/>
          <w:szCs w:val="24"/>
        </w:rPr>
        <w:t>essen &amp; trinken, „essen &amp; trinken Spezial: Schnelle Küche“, 79.</w:t>
      </w:r>
      <w:r>
        <w:fldChar w:fldCharType="end"/>
      </w:r>
    </w:p>
  </w:footnote>
  <w:footnote w:id="460">
    <w:p w14:paraId="55D87EE8" w14:textId="0DABD3EF" w:rsidR="006B2F9B" w:rsidRDefault="006B2F9B" w:rsidP="006B2F9B">
      <w:pPr>
        <w:pStyle w:val="FootnoteText"/>
      </w:pPr>
      <w:r>
        <w:rPr>
          <w:rStyle w:val="FootnoteReference"/>
        </w:rPr>
        <w:footnoteRef/>
      </w:r>
      <w:r>
        <w:t xml:space="preserve"> </w:t>
      </w:r>
      <w:r>
        <w:fldChar w:fldCharType="begin"/>
      </w:r>
      <w:r w:rsidR="008C334C">
        <w:instrText xml:space="preserve"> ADDIN ZOTERO_ITEM CSL_CITATION {"citationID":"BqGblcHy","properties":{"formattedCitation":"Berning und Duttmann, {\\i{}Landlust - die Rezepte. Bd. 1 / [Chefred.}, 71.","plainCitation":"Berning und Duttmann, Landlust - die Rezepte. Bd. 1 / [Chefred., 71.","noteIndex":459},"citationItems":[{"id":26,"uris":["http://zotero.org/users/local/usTu59L8/items/V2YGGZEP"],"itemData":{"id":26,"type":"book","edition":"12. Aufl","ISBN":"978-3-7843-3472-1","language":"ger","number-of-pages":"128","source":"K10plus ISBN","title":"Landlust - die Rezepte. Bd. 1 / [Chefred.: Ute Frieling-Huchzermeyer. Rezepte: Gertrud Berning ... Fotos: Heinz Duttmann ...]","title-short":"Landlust - die Rezepte. Bd. 1 / [Chefred.","editor":[{"family":"Berning","given":"Gertrud"},{"family":"Duttmann","given":"Heinz"}],"issued":{"date-parts":[["2013"]]}},"locator":"71"}],"schema":"https://github.com/citation-style-language/schema/raw/master/csl-citation.json"} </w:instrText>
      </w:r>
      <w:r>
        <w:fldChar w:fldCharType="separate"/>
      </w:r>
      <w:r w:rsidRPr="0057348D">
        <w:rPr>
          <w:rFonts w:ascii="Calibri" w:hAnsi="Calibri" w:cs="Calibri"/>
          <w:szCs w:val="24"/>
        </w:rPr>
        <w:t xml:space="preserve">Berning und Duttmann, </w:t>
      </w:r>
      <w:r w:rsidRPr="0057348D">
        <w:rPr>
          <w:rFonts w:ascii="Calibri" w:hAnsi="Calibri" w:cs="Calibri"/>
          <w:i/>
          <w:iCs/>
          <w:szCs w:val="24"/>
        </w:rPr>
        <w:t>Landlust - die Rezepte. Bd. 1 / [Chefred.</w:t>
      </w:r>
      <w:r w:rsidRPr="0057348D">
        <w:rPr>
          <w:rFonts w:ascii="Calibri" w:hAnsi="Calibri" w:cs="Calibri"/>
          <w:szCs w:val="24"/>
        </w:rPr>
        <w:t>, 71.</w:t>
      </w:r>
      <w:r>
        <w:fldChar w:fldCharType="end"/>
      </w:r>
    </w:p>
  </w:footnote>
  <w:footnote w:id="461">
    <w:p w14:paraId="334E3920" w14:textId="34555047" w:rsidR="006B2F9B" w:rsidRDefault="006B2F9B" w:rsidP="006B2F9B">
      <w:pPr>
        <w:pStyle w:val="FootnoteText"/>
      </w:pPr>
      <w:r>
        <w:rPr>
          <w:rStyle w:val="FootnoteReference"/>
        </w:rPr>
        <w:footnoteRef/>
      </w:r>
      <w:r>
        <w:t xml:space="preserve"> </w:t>
      </w:r>
      <w:r>
        <w:fldChar w:fldCharType="begin"/>
      </w:r>
      <w:r w:rsidR="008C334C">
        <w:instrText xml:space="preserve"> ADDIN ZOTERO_ITEM CSL_CITATION {"citationID":"GxEEdO43","properties":{"formattedCitation":"Schinharl, Rynio, und Rademacker, {\\i{}15 Minuten-Abendessen genie\\uc0\\u223{}en Sie den Feierabend!\\uc0\\u8239{}; [mit den 10 GU-Erfolgstipps\\uc0\\u8239{}; von kalt bis warm}, 34.","plainCitation":"Schinharl, Rynio, und Rademacker, 15 Minuten-Abendessen genießen Sie den Feierabend! ; [mit den 10 GU-Erfolgstipps ; von kalt bis warm, 34.","noteIndex":460},"citationItems":[{"id":39,"uris":["http://zotero.org/users/local/usTu59L8/items/5SLNCBSW"],"itemData":{"id":39,"type":"book","edition":"1. Aufl","event-place":"München","ISBN":"978-3-8338-0070-2","language":"ger","note":"OCLC: 181522488","publisher":"Gräfe und Unzer","publisher-place":"München","source":"Open WorldCat","title":"15 Minuten-Abendessen genießen Sie den Feierabend! ; [mit den 10 GU-Erfolgstipps ; von kalt bis warm: Kleinigkeiten und Hauptmahlzeiten ; Extra: raffiniert belegte Brote]","title-short":"15 Minuten-Abendessen genießen Sie den Feierabend! ; [mit den 10 GU-Erfolgstipps ; von kalt bis warm","author":[{"family":"Schinharl","given":"Cornelia"},{"family":"Rynio","given":"Jörn"},{"family":"Rademacker","given":"Birgit"}],"issued":{"date-parts":[["2006"]]}},"locator":"34"}],"schema":"https://github.com/citation-style-language/schema/raw/master/csl-citation.json"} </w:instrText>
      </w:r>
      <w:r>
        <w:fldChar w:fldCharType="separate"/>
      </w:r>
      <w:r w:rsidR="0091679F" w:rsidRPr="0091679F">
        <w:rPr>
          <w:rFonts w:ascii="Calibri" w:hAnsi="Calibri" w:cs="Calibri"/>
          <w:szCs w:val="24"/>
        </w:rPr>
        <w:t xml:space="preserve">Schinharl, Rynio, und Rademacker, </w:t>
      </w:r>
      <w:r w:rsidR="0091679F" w:rsidRPr="0091679F">
        <w:rPr>
          <w:rFonts w:ascii="Calibri" w:hAnsi="Calibri" w:cs="Calibri"/>
          <w:i/>
          <w:iCs/>
          <w:szCs w:val="24"/>
        </w:rPr>
        <w:t>15 Minuten-Abendessen genießen Sie den Feierabend! ; [mit den 10 GU-Erfolgstipps ; von kalt bis warm</w:t>
      </w:r>
      <w:r w:rsidR="0091679F" w:rsidRPr="0091679F">
        <w:rPr>
          <w:rFonts w:ascii="Calibri" w:hAnsi="Calibri" w:cs="Calibri"/>
          <w:szCs w:val="24"/>
        </w:rPr>
        <w:t>, 34.</w:t>
      </w:r>
      <w:r>
        <w:fldChar w:fldCharType="end"/>
      </w:r>
    </w:p>
  </w:footnote>
  <w:footnote w:id="462">
    <w:p w14:paraId="2312CA2F" w14:textId="3A647E02" w:rsidR="00025D45" w:rsidRDefault="00025D45" w:rsidP="00025D45">
      <w:pPr>
        <w:pStyle w:val="FootnoteText"/>
      </w:pPr>
      <w:r>
        <w:rPr>
          <w:rStyle w:val="FootnoteReference"/>
        </w:rPr>
        <w:footnoteRef/>
      </w:r>
      <w:r>
        <w:t xml:space="preserve"> </w:t>
      </w:r>
      <w:r>
        <w:fldChar w:fldCharType="begin"/>
      </w:r>
      <w:r w:rsidR="008C334C">
        <w:instrText xml:space="preserve"> ADDIN ZOTERO_ITEM CSL_CITATION {"citationID":"fG64qzWo","properties":{"formattedCitation":"Kumar und Kumar, {\\i{}Indien Originalrezepte und Interessantes \\uc0\\u252{}ber Land und Leute}, 59.","plainCitation":"Kumar und Kumar, Indien Originalrezepte und Interessantes über Land und Leute, 59.","noteIndex":461},"citationItems":[{"id":91,"uris":["http://zotero.org/users/local/usTu59L8/items/C47NQU57"],"itemData":{"id":91,"type":"book","collection-title":"Küchen der Welt","edition":"5","event-place":"München","number-of-pages":"144","publisher":"Gräfe und Unzer","publisher-place":"München","title":"Indien Originalrezepte und Interessantes über Land und Leute","author":[{"family":"Kumar","given":"Bikash"},{"family":"Kumar","given":"Marcela"}],"issued":{"date-parts":[["2006"]]}},"locator":"59"}],"schema":"https://github.com/citation-style-language/schema/raw/master/csl-citation.json"} </w:instrText>
      </w:r>
      <w:r>
        <w:fldChar w:fldCharType="separate"/>
      </w:r>
      <w:r w:rsidR="0091679F" w:rsidRPr="0091679F">
        <w:rPr>
          <w:rFonts w:ascii="Calibri" w:hAnsi="Calibri" w:cs="Calibri"/>
          <w:szCs w:val="24"/>
        </w:rPr>
        <w:t xml:space="preserve">Kumar und Kumar, </w:t>
      </w:r>
      <w:r w:rsidR="0091679F" w:rsidRPr="0091679F">
        <w:rPr>
          <w:rFonts w:ascii="Calibri" w:hAnsi="Calibri" w:cs="Calibri"/>
          <w:i/>
          <w:iCs/>
          <w:szCs w:val="24"/>
        </w:rPr>
        <w:t>Indien Originalrezepte und Interessantes über Land und Leute</w:t>
      </w:r>
      <w:r w:rsidR="0091679F" w:rsidRPr="0091679F">
        <w:rPr>
          <w:rFonts w:ascii="Calibri" w:hAnsi="Calibri" w:cs="Calibri"/>
          <w:szCs w:val="24"/>
        </w:rPr>
        <w:t>, 59.</w:t>
      </w:r>
      <w:r>
        <w:fldChar w:fldCharType="end"/>
      </w:r>
    </w:p>
  </w:footnote>
  <w:footnote w:id="463">
    <w:p w14:paraId="22E321C0" w14:textId="38CC6E00" w:rsidR="00025D45" w:rsidRDefault="00025D45" w:rsidP="00025D45">
      <w:pPr>
        <w:pStyle w:val="FootnoteText"/>
      </w:pPr>
      <w:r>
        <w:rPr>
          <w:rStyle w:val="FootnoteReference"/>
        </w:rPr>
        <w:footnoteRef/>
      </w:r>
      <w:r>
        <w:t xml:space="preserve"> </w:t>
      </w:r>
      <w:r>
        <w:fldChar w:fldCharType="begin"/>
      </w:r>
      <w:r w:rsidR="008C334C">
        <w:instrText xml:space="preserve"> ADDIN ZOTERO_ITEM CSL_CITATION {"citationID":"UVBnguwl","properties":{"formattedCitation":"Kumar und Kumar, 60.","plainCitation":"Kumar und Kumar, 60.","noteIndex":462},"citationItems":[{"id":91,"uris":["http://zotero.org/users/local/usTu59L8/items/C47NQU57"],"itemData":{"id":91,"type":"book","collection-title":"Küchen der Welt","edition":"5","event-place":"München","number-of-pages":"144","publisher":"Gräfe und Unzer","publisher-place":"München","title":"Indien Originalrezepte und Interessantes über Land und Leute","author":[{"family":"Kumar","given":"Bikash"},{"family":"Kumar","given":"Marcela"}],"issued":{"date-parts":[["2006"]]}},"locator":"60"}],"schema":"https://github.com/citation-style-language/schema/raw/master/csl-citation.json"} </w:instrText>
      </w:r>
      <w:r>
        <w:fldChar w:fldCharType="separate"/>
      </w:r>
      <w:r w:rsidRPr="0003353B">
        <w:rPr>
          <w:rFonts w:ascii="Calibri" w:hAnsi="Calibri" w:cs="Calibri"/>
        </w:rPr>
        <w:t>Kumar und Kumar, 60.</w:t>
      </w:r>
      <w:r>
        <w:fldChar w:fldCharType="end"/>
      </w:r>
    </w:p>
  </w:footnote>
  <w:footnote w:id="464">
    <w:p w14:paraId="42DDC281" w14:textId="585D1178" w:rsidR="00A139C9" w:rsidRPr="006570C1" w:rsidRDefault="00A139C9" w:rsidP="00A139C9">
      <w:pPr>
        <w:pStyle w:val="FootnoteText"/>
      </w:pPr>
      <w:r>
        <w:rPr>
          <w:rStyle w:val="FootnoteReference"/>
        </w:rPr>
        <w:footnoteRef/>
      </w:r>
      <w:r w:rsidRPr="006570C1">
        <w:t xml:space="preserve"> </w:t>
      </w:r>
      <w:r>
        <w:fldChar w:fldCharType="begin"/>
      </w:r>
      <w:r w:rsidR="008C334C">
        <w:instrText xml:space="preserve"> ADDIN ZOTERO_ITEM CSL_CITATION {"citationID":"HhMkRm6a","properties":{"formattedCitation":"Zihua und Eising, {\\i{}Die echte chinesische K\\uc0\\u252{}che}, 182.","plainCitation":"Zihua und Eising, Die echte chinesische Küche, 182.","noteIndex":463},"citationItems":[{"id":3,"uris":["http://zotero.org/users/local/usTu59L8/items/S2S7HMI9"],"itemData":{"id":3,"type":"book","edition":"6. Aufl","event-place":"München","ISBN":"978-3-7742-1265-7","number-of-pages":"280","publisher":"Gräfe und Unzer","publisher-place":"München","source":"K10plus ISBN","title":"Die echte chinesische Küche: typische Rezepte und kulinarische Impressionen aus den vier berühmtesten Regionen","title-short":"Die echte chinesische Küche","editor":[{"family":"Zihua","given":"Liu"},{"family":"Eising","given":"Susi"}],"issued":{"date-parts":[["2002"]]}},"locator":"182"}],"schema":"https://github.com/citation-style-language/schema/raw/master/csl-citation.json"} </w:instrText>
      </w:r>
      <w:r>
        <w:fldChar w:fldCharType="separate"/>
      </w:r>
      <w:r w:rsidR="0091679F" w:rsidRPr="0091679F">
        <w:rPr>
          <w:rFonts w:ascii="Calibri" w:hAnsi="Calibri" w:cs="Calibri"/>
          <w:szCs w:val="24"/>
        </w:rPr>
        <w:t xml:space="preserve">Zihua und Eising, </w:t>
      </w:r>
      <w:r w:rsidR="0091679F" w:rsidRPr="0091679F">
        <w:rPr>
          <w:rFonts w:ascii="Calibri" w:hAnsi="Calibri" w:cs="Calibri"/>
          <w:i/>
          <w:iCs/>
          <w:szCs w:val="24"/>
        </w:rPr>
        <w:t>Die echte chinesische Küche</w:t>
      </w:r>
      <w:r w:rsidR="0091679F" w:rsidRPr="0091679F">
        <w:rPr>
          <w:rFonts w:ascii="Calibri" w:hAnsi="Calibri" w:cs="Calibri"/>
          <w:szCs w:val="24"/>
        </w:rPr>
        <w:t>, 182.</w:t>
      </w:r>
      <w:r>
        <w:fldChar w:fldCharType="end"/>
      </w:r>
    </w:p>
  </w:footnote>
  <w:footnote w:id="465">
    <w:p w14:paraId="507B9765" w14:textId="1FD3B5AF" w:rsidR="00A139C9" w:rsidRDefault="00A139C9" w:rsidP="00A139C9">
      <w:pPr>
        <w:pStyle w:val="FootnoteText"/>
      </w:pPr>
      <w:r>
        <w:rPr>
          <w:rStyle w:val="FootnoteReference"/>
        </w:rPr>
        <w:footnoteRef/>
      </w:r>
      <w:r>
        <w:t xml:space="preserve"> </w:t>
      </w:r>
      <w:r>
        <w:fldChar w:fldCharType="begin"/>
      </w:r>
      <w:r w:rsidR="008C334C">
        <w:instrText xml:space="preserve"> ADDIN ZOTERO_ITEM CSL_CITATION {"citationID":"DNKnDIk5","properties":{"formattedCitation":"Zihua und Eising, 183.","plainCitation":"Zihua und Eising, 183.","noteIndex":464},"citationItems":[{"id":3,"uris":["http://zotero.org/users/local/usTu59L8/items/S2S7HMI9"],"itemData":{"id":3,"type":"book","edition":"6. Aufl","event-place":"München","ISBN":"978-3-7742-1265-7","number-of-pages":"280","publisher":"Gräfe und Unzer","publisher-place":"München","source":"K10plus ISBN","title":"Die echte chinesische Küche: typische Rezepte und kulinarische Impressionen aus den vier berühmtesten Regionen","title-short":"Die echte chinesische Küche","editor":[{"family":"Zihua","given":"Liu"},{"family":"Eising","given":"Susi"}],"issued":{"date-parts":[["2002"]]}},"locator":"183"}],"schema":"https://github.com/citation-style-language/schema/raw/master/csl-citation.json"} </w:instrText>
      </w:r>
      <w:r>
        <w:fldChar w:fldCharType="separate"/>
      </w:r>
      <w:r w:rsidRPr="005661A7">
        <w:rPr>
          <w:rFonts w:ascii="Calibri" w:hAnsi="Calibri" w:cs="Calibri"/>
        </w:rPr>
        <w:t>Zihua und Eising, 183.</w:t>
      </w:r>
      <w:r>
        <w:fldChar w:fldCharType="end"/>
      </w:r>
    </w:p>
  </w:footnote>
  <w:footnote w:id="466">
    <w:p w14:paraId="306BD0F0" w14:textId="4EFC02BC" w:rsidR="00A139C9" w:rsidRDefault="00A139C9" w:rsidP="00A139C9">
      <w:pPr>
        <w:pStyle w:val="FootnoteText"/>
      </w:pPr>
      <w:r>
        <w:rPr>
          <w:rStyle w:val="FootnoteReference"/>
        </w:rPr>
        <w:footnoteRef/>
      </w:r>
      <w:r>
        <w:t xml:space="preserve"> </w:t>
      </w:r>
      <w:r>
        <w:fldChar w:fldCharType="begin"/>
      </w:r>
      <w:r w:rsidR="008C334C">
        <w:instrText xml:space="preserve"> ADDIN ZOTERO_ITEM CSL_CITATION {"citationID":"iiG0qJhw","properties":{"formattedCitation":"Zihua und Eising, 216.","plainCitation":"Zihua und Eising, 216.","noteIndex":465},"citationItems":[{"id":3,"uris":["http://zotero.org/users/local/usTu59L8/items/S2S7HMI9"],"itemData":{"id":3,"type":"book","edition":"6. Aufl","event-place":"München","ISBN":"978-3-7742-1265-7","number-of-pages":"280","publisher":"Gräfe und Unzer","publisher-place":"München","source":"K10plus ISBN","title":"Die echte chinesische Küche: typische Rezepte und kulinarische Impressionen aus den vier berühmtesten Regionen","title-short":"Die echte chinesische Küche","editor":[{"family":"Zihua","given":"Liu"},{"family":"Eising","given":"Susi"}],"issued":{"date-parts":[["2002"]]}},"locator":"216"}],"schema":"https://github.com/citation-style-language/schema/raw/master/csl-citation.json"} </w:instrText>
      </w:r>
      <w:r>
        <w:fldChar w:fldCharType="separate"/>
      </w:r>
      <w:r w:rsidRPr="00EF68DB">
        <w:rPr>
          <w:rFonts w:ascii="Calibri" w:hAnsi="Calibri" w:cs="Calibri"/>
        </w:rPr>
        <w:t>Zihua und Eising, 216.</w:t>
      </w:r>
      <w:r>
        <w:fldChar w:fldCharType="end"/>
      </w:r>
    </w:p>
  </w:footnote>
  <w:footnote w:id="467">
    <w:p w14:paraId="7F0E2585" w14:textId="454D2827" w:rsidR="000E2C61" w:rsidRDefault="000E2C61" w:rsidP="000E2C61">
      <w:pPr>
        <w:pStyle w:val="FootnoteText"/>
      </w:pPr>
      <w:r>
        <w:rPr>
          <w:rStyle w:val="FootnoteReference"/>
        </w:rPr>
        <w:footnoteRef/>
      </w:r>
      <w:r>
        <w:t xml:space="preserve"> </w:t>
      </w:r>
      <w:r>
        <w:fldChar w:fldCharType="begin"/>
      </w:r>
      <w:r w:rsidR="008C334C">
        <w:instrText xml:space="preserve"> ADDIN ZOTERO_ITEM CSL_CITATION {"citationID":"6y5xs9T6","properties":{"formattedCitation":"Zihua und Eising, 232.","plainCitation":"Zihua und Eising, 232.","noteIndex":466},"citationItems":[{"id":3,"uris":["http://zotero.org/users/local/usTu59L8/items/S2S7HMI9"],"itemData":{"id":3,"type":"book","edition":"6. Aufl","event-place":"München","ISBN":"978-3-7742-1265-7","number-of-pages":"280","publisher":"Gräfe und Unzer","publisher-place":"München","source":"K10plus ISBN","title":"Die echte chinesische Küche: typische Rezepte und kulinarische Impressionen aus den vier berühmtesten Regionen","title-short":"Die echte chinesische Küche","editor":[{"family":"Zihua","given":"Liu"},{"family":"Eising","given":"Susi"}],"issued":{"date-parts":[["2002"]]}},"locator":"232"}],"schema":"https://github.com/citation-style-language/schema/raw/master/csl-citation.json"} </w:instrText>
      </w:r>
      <w:r>
        <w:fldChar w:fldCharType="separate"/>
      </w:r>
      <w:r w:rsidRPr="006B2E43">
        <w:rPr>
          <w:rFonts w:ascii="Calibri" w:hAnsi="Calibri" w:cs="Calibri"/>
        </w:rPr>
        <w:t>Zihua und Eising, 232.</w:t>
      </w:r>
      <w:r>
        <w:fldChar w:fldCharType="end"/>
      </w:r>
    </w:p>
  </w:footnote>
  <w:footnote w:id="468">
    <w:p w14:paraId="44916F17" w14:textId="2C2A4B2D" w:rsidR="00025D45" w:rsidRDefault="00025D45" w:rsidP="00025D45">
      <w:pPr>
        <w:pStyle w:val="FootnoteText"/>
      </w:pPr>
      <w:r>
        <w:rPr>
          <w:rStyle w:val="FootnoteReference"/>
        </w:rPr>
        <w:footnoteRef/>
      </w:r>
      <w:r>
        <w:t xml:space="preserve"> </w:t>
      </w:r>
      <w:r>
        <w:fldChar w:fldCharType="begin"/>
      </w:r>
      <w:r w:rsidR="008C334C">
        <w:instrText xml:space="preserve"> ADDIN ZOTERO_ITEM CSL_CITATION {"citationID":"ht3r1eMV","properties":{"formattedCitation":"Zihua und Eising, 84.","plainCitation":"Zihua und Eising, 84.","noteIndex":467},"citationItems":[{"id":3,"uris":["http://zotero.org/users/local/usTu59L8/items/S2S7HMI9"],"itemData":{"id":3,"type":"book","edition":"6. Aufl","event-place":"München","ISBN":"978-3-7742-1265-7","number-of-pages":"280","publisher":"Gräfe und Unzer","publisher-place":"München","source":"K10plus ISBN","title":"Die echte chinesische Küche: typische Rezepte und kulinarische Impressionen aus den vier berühmtesten Regionen","title-short":"Die echte chinesische Küche","editor":[{"family":"Zihua","given":"Liu"},{"family":"Eising","given":"Susi"}],"issued":{"date-parts":[["2002"]]}},"locator":"84"}],"schema":"https://github.com/citation-style-language/schema/raw/master/csl-citation.json"} </w:instrText>
      </w:r>
      <w:r>
        <w:fldChar w:fldCharType="separate"/>
      </w:r>
      <w:r w:rsidR="0091679F" w:rsidRPr="0091679F">
        <w:rPr>
          <w:rFonts w:ascii="Calibri" w:hAnsi="Calibri" w:cs="Calibri"/>
        </w:rPr>
        <w:t>Zihua und Eising, 84.</w:t>
      </w:r>
      <w:r>
        <w:fldChar w:fldCharType="end"/>
      </w:r>
    </w:p>
  </w:footnote>
  <w:footnote w:id="469">
    <w:p w14:paraId="5CC26656" w14:textId="4FF03FE8" w:rsidR="000E2C61" w:rsidRDefault="000E2C61" w:rsidP="000E2C61">
      <w:pPr>
        <w:pStyle w:val="FootnoteText"/>
      </w:pPr>
      <w:r>
        <w:rPr>
          <w:rStyle w:val="FootnoteReference"/>
        </w:rPr>
        <w:footnoteRef/>
      </w:r>
      <w:r>
        <w:t xml:space="preserve"> </w:t>
      </w:r>
      <w:r>
        <w:fldChar w:fldCharType="begin"/>
      </w:r>
      <w:r w:rsidR="008C334C">
        <w:instrText xml:space="preserve"> ADDIN ZOTERO_ITEM CSL_CITATION {"citationID":"anxNQYW0","properties":{"formattedCitation":"Zihua und Eising, 232.","plainCitation":"Zihua und Eising, 232.","noteIndex":468},"citationItems":[{"id":3,"uris":["http://zotero.org/users/local/usTu59L8/items/S2S7HMI9"],"itemData":{"id":3,"type":"book","edition":"6. Aufl","event-place":"München","ISBN":"978-3-7742-1265-7","number-of-pages":"280","publisher":"Gräfe und Unzer","publisher-place":"München","source":"K10plus ISBN","title":"Die echte chinesische Küche: typische Rezepte und kulinarische Impressionen aus den vier berühmtesten Regionen","title-short":"Die echte chinesische Küche","editor":[{"family":"Zihua","given":"Liu"},{"family":"Eising","given":"Susi"}],"issued":{"date-parts":[["2002"]]}},"locator":"232"}],"schema":"https://github.com/citation-style-language/schema/raw/master/csl-citation.json"} </w:instrText>
      </w:r>
      <w:r>
        <w:fldChar w:fldCharType="separate"/>
      </w:r>
      <w:r w:rsidRPr="009411A2">
        <w:rPr>
          <w:rFonts w:ascii="Calibri" w:hAnsi="Calibri" w:cs="Calibri"/>
        </w:rPr>
        <w:t>Zihua und Eising, 232.</w:t>
      </w:r>
      <w:r>
        <w:fldChar w:fldCharType="end"/>
      </w:r>
    </w:p>
  </w:footnote>
  <w:footnote w:id="470">
    <w:p w14:paraId="16DC8477" w14:textId="2B19C453" w:rsidR="000E2C61" w:rsidRDefault="000E2C61" w:rsidP="000E2C61">
      <w:pPr>
        <w:pStyle w:val="FootnoteText"/>
      </w:pPr>
      <w:r>
        <w:rPr>
          <w:rStyle w:val="FootnoteReference"/>
        </w:rPr>
        <w:footnoteRef/>
      </w:r>
      <w:r>
        <w:t xml:space="preserve"> </w:t>
      </w:r>
      <w:r>
        <w:fldChar w:fldCharType="begin"/>
      </w:r>
      <w:r w:rsidR="008C334C">
        <w:instrText xml:space="preserve"> ADDIN ZOTERO_ITEM CSL_CITATION {"citationID":"lHFpUmzZ","properties":{"formattedCitation":"Zihua und Eising, 140.","plainCitation":"Zihua und Eising, 140.","noteIndex":469},"citationItems":[{"id":3,"uris":["http://zotero.org/users/local/usTu59L8/items/S2S7HMI9"],"itemData":{"id":3,"type":"book","edition":"6. Aufl","event-place":"München","ISBN":"978-3-7742-1265-7","number-of-pages":"280","publisher":"Gräfe und Unzer","publisher-place":"München","source":"K10plus ISBN","title":"Die echte chinesische Küche: typische Rezepte und kulinarische Impressionen aus den vier berühmtesten Regionen","title-short":"Die echte chinesische Küche","editor":[{"family":"Zihua","given":"Liu"},{"family":"Eising","given":"Susi"}],"issued":{"date-parts":[["2002"]]}},"locator":"140"}],"schema":"https://github.com/citation-style-language/schema/raw/master/csl-citation.json"} </w:instrText>
      </w:r>
      <w:r>
        <w:fldChar w:fldCharType="separate"/>
      </w:r>
      <w:r w:rsidRPr="00E24758">
        <w:rPr>
          <w:rFonts w:ascii="Calibri" w:hAnsi="Calibri" w:cs="Calibri"/>
        </w:rPr>
        <w:t>Zihua und Eising, 140.</w:t>
      </w:r>
      <w:r>
        <w:fldChar w:fldCharType="end"/>
      </w:r>
    </w:p>
  </w:footnote>
  <w:footnote w:id="471">
    <w:p w14:paraId="24D2761D" w14:textId="540EA1DE" w:rsidR="000E2C61" w:rsidRDefault="000E2C61" w:rsidP="000E2C61">
      <w:pPr>
        <w:pStyle w:val="FootnoteText"/>
      </w:pPr>
      <w:r>
        <w:rPr>
          <w:rStyle w:val="FootnoteReference"/>
        </w:rPr>
        <w:footnoteRef/>
      </w:r>
      <w:r>
        <w:t xml:space="preserve"> </w:t>
      </w:r>
      <w:r>
        <w:fldChar w:fldCharType="begin"/>
      </w:r>
      <w:r w:rsidR="008C334C">
        <w:instrText xml:space="preserve"> ADDIN ZOTERO_ITEM CSL_CITATION {"citationID":"eHSkgV1W","properties":{"formattedCitation":"Zihua und Eising, 89.","plainCitation":"Zihua und Eising, 89.","noteIndex":470},"citationItems":[{"id":3,"uris":["http://zotero.org/users/local/usTu59L8/items/S2S7HMI9"],"itemData":{"id":3,"type":"book","edition":"6. Aufl","event-place":"München","ISBN":"978-3-7742-1265-7","number-of-pages":"280","publisher":"Gräfe und Unzer","publisher-place":"München","source":"K10plus ISBN","title":"Die echte chinesische Küche: typische Rezepte und kulinarische Impressionen aus den vier berühmtesten Regionen","title-short":"Die echte chinesische Küche","editor":[{"family":"Zihua","given":"Liu"},{"family":"Eising","given":"Susi"}],"issued":{"date-parts":[["2002"]]}},"locator":"89"}],"schema":"https://github.com/citation-style-language/schema/raw/master/csl-citation.json"} </w:instrText>
      </w:r>
      <w:r>
        <w:fldChar w:fldCharType="separate"/>
      </w:r>
      <w:r w:rsidRPr="00777AD5">
        <w:rPr>
          <w:rFonts w:ascii="Calibri" w:hAnsi="Calibri" w:cs="Calibri"/>
        </w:rPr>
        <w:t>Zihua und Eising, 89.</w:t>
      </w:r>
      <w:r>
        <w:fldChar w:fldCharType="end"/>
      </w:r>
    </w:p>
  </w:footnote>
  <w:footnote w:id="472">
    <w:p w14:paraId="48487E83" w14:textId="2314D3A3" w:rsidR="00025D45" w:rsidRDefault="00025D45" w:rsidP="00025D45">
      <w:pPr>
        <w:pStyle w:val="FootnoteText"/>
      </w:pPr>
      <w:r>
        <w:rPr>
          <w:rStyle w:val="FootnoteReference"/>
        </w:rPr>
        <w:footnoteRef/>
      </w:r>
      <w:r>
        <w:t xml:space="preserve"> </w:t>
      </w:r>
      <w:r>
        <w:fldChar w:fldCharType="begin"/>
      </w:r>
      <w:r w:rsidR="008C334C">
        <w:instrText xml:space="preserve"> ADDIN ZOTERO_ITEM CSL_CITATION {"citationID":"Hae41c1W","properties":{"formattedCitation":"essen &amp; trinken, \\uc0\\u8222{}essen &amp; trinken Spezial: Das geht ja schnell!\\uc0\\u8220{}, 119.","plainCitation":"essen &amp; trinken, „essen &amp; trinken Spezial: Das geht ja schnell!“, 119.","noteIndex":471},"citationItems":[{"id":76,"uris":["http://zotero.org/users/local/usTu59L8/items/7KWS7ZL9"],"itemData":{"id":76,"type":"article-journal","collection-title":"essen &amp; trinken","title":"essen &amp; trinken Spezial: Das geht ja schnell!","volume":"03/2016","editor":[{"family":"essen &amp; trinken","given":""}],"issued":{"date-parts":[["2016"]]}},"locator":"119"}],"schema":"https://github.com/citation-style-language/schema/raw/master/csl-citation.json"} </w:instrText>
      </w:r>
      <w:r>
        <w:fldChar w:fldCharType="separate"/>
      </w:r>
      <w:r w:rsidR="0091679F" w:rsidRPr="0091679F">
        <w:rPr>
          <w:rFonts w:ascii="Calibri" w:hAnsi="Calibri" w:cs="Calibri"/>
          <w:szCs w:val="24"/>
        </w:rPr>
        <w:t>essen &amp; trinken, „essen &amp; trinken Spezial: Das geht ja schnell!“, 119.</w:t>
      </w:r>
      <w:r>
        <w:fldChar w:fldCharType="end"/>
      </w:r>
    </w:p>
  </w:footnote>
  <w:footnote w:id="473">
    <w:p w14:paraId="28FB3BBC" w14:textId="70D45291" w:rsidR="00025D45" w:rsidRPr="000563B2" w:rsidRDefault="00025D45" w:rsidP="00025D45">
      <w:pPr>
        <w:pStyle w:val="FootnoteText"/>
      </w:pPr>
      <w:r>
        <w:rPr>
          <w:rStyle w:val="FootnoteReference"/>
        </w:rPr>
        <w:footnoteRef/>
      </w:r>
      <w:r w:rsidRPr="000563B2">
        <w:t xml:space="preserve"> </w:t>
      </w:r>
      <w:r>
        <w:fldChar w:fldCharType="begin"/>
      </w:r>
      <w:r w:rsidR="008C334C">
        <w:instrText xml:space="preserve"> ADDIN ZOTERO_ITEM CSL_CITATION {"citationID":"o55mtO99","properties":{"formattedCitation":"Pirou\\uc0\\u233{}, {\\i{}Die echte franz\\uc0\\u246{}sische K\\uc0\\u252{}che}, 64.","plainCitation":"Piroué, Die echte französische Küche, 64.","noteIndex":472},"citationItems":[{"id":5,"uris":["http://zotero.org/users/local/usTu59L8/items/9D429KMD"],"itemData":{"id":5,"type":"book","edition":"6. Aufl","event-place":"München","ISBN":"978-3-7742-1540-5","language":"ger","number-of-pages":"280","publisher":"Gräfe und Unzer","publisher-place":"München","source":"K10plus ISBN","title":"Die echte französische Küche: typische Rezepte und kulinarische Impressionen aus allen Regionen","title-short":"Die echte französische Küche","author":[{"family":"Piroué","given":"Susi"}],"issued":{"date-parts":[["2001"]]}},"locator":"64"}],"schema":"https://github.com/citation-style-language/schema/raw/master/csl-citation.json"} </w:instrText>
      </w:r>
      <w:r>
        <w:fldChar w:fldCharType="separate"/>
      </w:r>
      <w:r w:rsidR="0091679F" w:rsidRPr="0091679F">
        <w:rPr>
          <w:rFonts w:ascii="Calibri" w:hAnsi="Calibri" w:cs="Calibri"/>
          <w:szCs w:val="24"/>
        </w:rPr>
        <w:t xml:space="preserve">Piroué, </w:t>
      </w:r>
      <w:r w:rsidR="0091679F" w:rsidRPr="0091679F">
        <w:rPr>
          <w:rFonts w:ascii="Calibri" w:hAnsi="Calibri" w:cs="Calibri"/>
          <w:i/>
          <w:iCs/>
          <w:szCs w:val="24"/>
        </w:rPr>
        <w:t>Die echte französische Küche</w:t>
      </w:r>
      <w:r w:rsidR="0091679F" w:rsidRPr="0091679F">
        <w:rPr>
          <w:rFonts w:ascii="Calibri" w:hAnsi="Calibri" w:cs="Calibri"/>
          <w:szCs w:val="24"/>
        </w:rPr>
        <w:t>, 64.</w:t>
      </w:r>
      <w:r>
        <w:fldChar w:fldCharType="end"/>
      </w:r>
    </w:p>
  </w:footnote>
  <w:footnote w:id="474">
    <w:p w14:paraId="3631956E" w14:textId="2C822663" w:rsidR="00C50BE3" w:rsidRDefault="00C50BE3">
      <w:pPr>
        <w:pStyle w:val="FootnoteText"/>
      </w:pPr>
      <w:r>
        <w:rPr>
          <w:rStyle w:val="FootnoteReference"/>
        </w:rPr>
        <w:footnoteRef/>
      </w:r>
      <w:r>
        <w:t xml:space="preserve"> </w:t>
      </w:r>
      <w:r>
        <w:fldChar w:fldCharType="begin"/>
      </w:r>
      <w:r w:rsidR="008C334C">
        <w:instrText xml:space="preserve"> ADDIN ZOTERO_ITEM CSL_CITATION {"citationID":"kkiRWK0u","properties":{"formattedCitation":"\\uc0\\u8222{}ZEITmagazin\\uc0\\u8220{}.","plainCitation":"„ZEITmagazin“.","noteIndex":473},"citationItems":[{"id":96,"uris":["http://zotero.org/users/local/usTu59L8/items/EJMJD2IT"],"itemData":{"id":96,"type":"article-journal","title":"ZEITmagazin"}}],"schema":"https://github.com/citation-style-language/schema/raw/master/csl-citation.json"} </w:instrText>
      </w:r>
      <w:r>
        <w:fldChar w:fldCharType="separate"/>
      </w:r>
      <w:r w:rsidRPr="00C50BE3">
        <w:rPr>
          <w:rFonts w:ascii="Calibri" w:hAnsi="Calibri" w:cs="Calibri"/>
          <w:szCs w:val="24"/>
        </w:rPr>
        <w:t>„ZEITmagazin“.</w:t>
      </w:r>
      <w:r>
        <w:fldChar w:fldCharType="end"/>
      </w:r>
    </w:p>
  </w:footnote>
  <w:footnote w:id="475">
    <w:p w14:paraId="492F6D31" w14:textId="15E38666" w:rsidR="00025D45" w:rsidRPr="00C50BE3" w:rsidRDefault="00025D45" w:rsidP="00025D45">
      <w:pPr>
        <w:pStyle w:val="FootnoteText"/>
      </w:pPr>
      <w:r>
        <w:rPr>
          <w:rStyle w:val="FootnoteReference"/>
        </w:rPr>
        <w:footnoteRef/>
      </w:r>
      <w:r w:rsidRPr="00C50BE3">
        <w:t xml:space="preserve"> </w:t>
      </w:r>
      <w:r>
        <w:fldChar w:fldCharType="begin"/>
      </w:r>
      <w:r w:rsidR="008C334C">
        <w:instrText xml:space="preserve"> ADDIN ZOTERO_ITEM CSL_CITATION {"citationID":"Zl92eEQ1","properties":{"formattedCitation":"Pirou\\uc0\\u233{}, {\\i{}Die echte franz\\uc0\\u246{}sische K\\uc0\\u252{}che}, 64.","plainCitation":"Piroué, Die echte französische Küche, 64.","noteIndex":474},"citationItems":[{"id":5,"uris":["http://zotero.org/users/local/usTu59L8/items/9D429KMD"],"itemData":{"id":5,"type":"book","edition":"6. Aufl","event-place":"München","ISBN":"978-3-7742-1540-5","language":"ger","number-of-pages":"280","publisher":"Gräfe und Unzer","publisher-place":"München","source":"K10plus ISBN","title":"Die echte französische Küche: typische Rezepte und kulinarische Impressionen aus allen Regionen","title-short":"Die echte französische Küche","author":[{"family":"Piroué","given":"Susi"}],"issued":{"date-parts":[["2001"]]}},"locator":"64"}],"schema":"https://github.com/citation-style-language/schema/raw/master/csl-citation.json"} </w:instrText>
      </w:r>
      <w:r>
        <w:fldChar w:fldCharType="separate"/>
      </w:r>
      <w:r w:rsidR="00C50BE3" w:rsidRPr="00C50BE3">
        <w:rPr>
          <w:rFonts w:ascii="Calibri" w:hAnsi="Calibri" w:cs="Calibri"/>
          <w:szCs w:val="24"/>
        </w:rPr>
        <w:t xml:space="preserve">Piroué, </w:t>
      </w:r>
      <w:r w:rsidR="00C50BE3" w:rsidRPr="00C50BE3">
        <w:rPr>
          <w:rFonts w:ascii="Calibri" w:hAnsi="Calibri" w:cs="Calibri"/>
          <w:i/>
          <w:iCs/>
          <w:szCs w:val="24"/>
        </w:rPr>
        <w:t>Die echte französische Küche</w:t>
      </w:r>
      <w:r w:rsidR="00C50BE3" w:rsidRPr="00C50BE3">
        <w:rPr>
          <w:rFonts w:ascii="Calibri" w:hAnsi="Calibri" w:cs="Calibri"/>
          <w:szCs w:val="24"/>
        </w:rPr>
        <w:t>, 64.</w:t>
      </w:r>
      <w:r>
        <w:fldChar w:fldCharType="end"/>
      </w:r>
    </w:p>
  </w:footnote>
  <w:footnote w:id="476">
    <w:p w14:paraId="69B0E996" w14:textId="7012BC15" w:rsidR="008947DD" w:rsidRPr="00E7543C" w:rsidRDefault="008947DD" w:rsidP="008947DD">
      <w:pPr>
        <w:pStyle w:val="FootnoteText"/>
      </w:pPr>
      <w:r>
        <w:rPr>
          <w:rStyle w:val="FootnoteReference"/>
        </w:rPr>
        <w:footnoteRef/>
      </w:r>
      <w:r w:rsidRPr="00E7543C">
        <w:t xml:space="preserve"> </w:t>
      </w:r>
      <w:r>
        <w:fldChar w:fldCharType="begin"/>
      </w:r>
      <w:r w:rsidR="008C334C">
        <w:instrText xml:space="preserve"> ADDIN ZOTERO_ITEM CSL_CITATION {"citationID":"z9tYGvYy","properties":{"formattedCitation":"Ottolenghi und Tamimi, {\\i{}Jerusalem}, 127.","plainCitation":"Ottolenghi und Tamimi, Jerusalem, 127.","noteIndex":475},"citationItems":[{"id":94,"uris":["http://zotero.org/users/local/usTu59L8/items/9YPMVACQ"],"itemData":{"id":94,"type":"book","edition":"15. Auflage","event-place":"München","ISBN":"978-3-8310-2333-2","language":"ger","number-of-pages":"318","publisher":"Dorling Kindersley","publisher-place":"München","source":"K10plus ISBN","title":"Jerusalem: Das Kochbuch","title-short":"Jerusalem","author":[{"family":"Ottolenghi","given":"Yotam"},{"family":"Tamimi","given":"Sami"}],"issued":{"date-parts":[["2017"]]}},"locator":"127"}],"schema":"https://github.com/citation-style-language/schema/raw/master/csl-citation.json"} </w:instrText>
      </w:r>
      <w:r>
        <w:fldChar w:fldCharType="separate"/>
      </w:r>
      <w:r w:rsidR="00A830F2" w:rsidRPr="00E7543C">
        <w:rPr>
          <w:rFonts w:ascii="Calibri" w:hAnsi="Calibri" w:cs="Calibri"/>
          <w:szCs w:val="24"/>
        </w:rPr>
        <w:t xml:space="preserve">Ottolenghi und Tamimi, </w:t>
      </w:r>
      <w:r w:rsidR="00A830F2" w:rsidRPr="00E7543C">
        <w:rPr>
          <w:rFonts w:ascii="Calibri" w:hAnsi="Calibri" w:cs="Calibri"/>
          <w:i/>
          <w:iCs/>
          <w:szCs w:val="24"/>
        </w:rPr>
        <w:t>Jerusalem</w:t>
      </w:r>
      <w:r w:rsidR="00A830F2" w:rsidRPr="00E7543C">
        <w:rPr>
          <w:rFonts w:ascii="Calibri" w:hAnsi="Calibri" w:cs="Calibri"/>
          <w:szCs w:val="24"/>
        </w:rPr>
        <w:t>, 127.</w:t>
      </w:r>
      <w:r>
        <w:fldChar w:fldCharType="end"/>
      </w:r>
    </w:p>
  </w:footnote>
  <w:footnote w:id="477">
    <w:p w14:paraId="0081C3EA" w14:textId="7207A2A5" w:rsidR="00433DEF" w:rsidRDefault="00433DEF" w:rsidP="00433DEF">
      <w:pPr>
        <w:pStyle w:val="FootnoteText"/>
      </w:pPr>
      <w:r>
        <w:rPr>
          <w:rStyle w:val="FootnoteReference"/>
        </w:rPr>
        <w:footnoteRef/>
      </w:r>
      <w:r>
        <w:t xml:space="preserve"> </w:t>
      </w:r>
      <w:r>
        <w:fldChar w:fldCharType="begin"/>
      </w:r>
      <w:r w:rsidR="008C334C">
        <w:instrText xml:space="preserve"> ADDIN ZOTERO_ITEM CSL_CITATION {"citationID":"0NYH50Ic","properties":{"formattedCitation":"Teubner, {\\i{}Kochvergn\\uc0\\u252{}gen wie noch nie}, 74.","plainCitation":"Teubner, Kochvergnügen wie noch nie, 74.","noteIndex":476},"citationItems":[{"id":16,"uris":["http://zotero.org/users/local/usTu59L8/items/7GEPVAKR"],"itemData":{"id":16,"type":"book","event-place":"München","ISBN":"978-3-7742-4066-7","language":"ger","note":"OCLC: 742376716","publisher":"Gräfe","publisher-place":"München","source":"Open WorldCat","title":"Kochvergnügen wie noch nie: Das große Bildkochbuch mit den besten Koch - Ideen","title-short":"Kochvergnügen wie noch nie","author":[{"family":"Teubner","given":"Christian"}],"issued":{"date-parts":[["1998"]]}},"locator":"74"}],"schema":"https://github.com/citation-style-language/schema/raw/master/csl-citation.json"} </w:instrText>
      </w:r>
      <w:r>
        <w:fldChar w:fldCharType="separate"/>
      </w:r>
      <w:r w:rsidRPr="00157227">
        <w:rPr>
          <w:rFonts w:ascii="Calibri" w:hAnsi="Calibri" w:cs="Calibri"/>
          <w:szCs w:val="24"/>
        </w:rPr>
        <w:t xml:space="preserve">Teubner, </w:t>
      </w:r>
      <w:r w:rsidRPr="00157227">
        <w:rPr>
          <w:rFonts w:ascii="Calibri" w:hAnsi="Calibri" w:cs="Calibri"/>
          <w:i/>
          <w:iCs/>
          <w:szCs w:val="24"/>
        </w:rPr>
        <w:t>Kochvergnügen wie noch nie</w:t>
      </w:r>
      <w:r w:rsidRPr="00157227">
        <w:rPr>
          <w:rFonts w:ascii="Calibri" w:hAnsi="Calibri" w:cs="Calibri"/>
          <w:szCs w:val="24"/>
        </w:rPr>
        <w:t>, 74.</w:t>
      </w:r>
      <w:r>
        <w:fldChar w:fldCharType="end"/>
      </w:r>
    </w:p>
  </w:footnote>
  <w:footnote w:id="478">
    <w:p w14:paraId="48D3A8AE" w14:textId="212192E4" w:rsidR="00235603" w:rsidRDefault="00235603">
      <w:pPr>
        <w:pStyle w:val="FootnoteText"/>
      </w:pPr>
      <w:r>
        <w:rPr>
          <w:rStyle w:val="FootnoteReference"/>
        </w:rPr>
        <w:footnoteRef/>
      </w:r>
      <w:r>
        <w:t xml:space="preserve"> </w:t>
      </w:r>
      <w:r>
        <w:fldChar w:fldCharType="begin"/>
      </w:r>
      <w:r w:rsidR="008C334C">
        <w:instrText xml:space="preserve"> ADDIN ZOTERO_ITEM CSL_CITATION {"citationID":"YQaiGnx1","properties":{"formattedCitation":"\\uc0\\u8222{}ZEITmagazin\\uc0\\u8220{}.","plainCitation":"„ZEITmagazin“.","noteIndex":477},"citationItems":[{"id":96,"uris":["http://zotero.org/users/local/usTu59L8/items/EJMJD2IT"],"itemData":{"id":96,"type":"article-journal","title":"ZEITmagazin"}}],"schema":"https://github.com/citation-style-language/schema/raw/master/csl-citation.json"} </w:instrText>
      </w:r>
      <w:r>
        <w:fldChar w:fldCharType="separate"/>
      </w:r>
      <w:r w:rsidRPr="00235603">
        <w:rPr>
          <w:rFonts w:ascii="Calibri" w:hAnsi="Calibri" w:cs="Calibri"/>
          <w:szCs w:val="24"/>
        </w:rPr>
        <w:t>„ZEITmagazin“.</w:t>
      </w:r>
      <w:r>
        <w:fldChar w:fldCharType="end"/>
      </w:r>
    </w:p>
  </w:footnote>
  <w:footnote w:id="479">
    <w:p w14:paraId="1C2D55DC" w14:textId="28EFACA7" w:rsidR="0011402C" w:rsidRDefault="0011402C">
      <w:pPr>
        <w:pStyle w:val="FootnoteText"/>
      </w:pPr>
      <w:r>
        <w:rPr>
          <w:rStyle w:val="FootnoteReference"/>
        </w:rPr>
        <w:footnoteRef/>
      </w:r>
      <w:r>
        <w:t xml:space="preserve"> </w:t>
      </w:r>
      <w:r>
        <w:fldChar w:fldCharType="begin"/>
      </w:r>
      <w:r w:rsidR="008C334C">
        <w:instrText xml:space="preserve"> ADDIN ZOTERO_ITEM CSL_CITATION {"citationID":"VJKVVvKV","properties":{"formattedCitation":"S\\uc0\\u228{}lzer, {\\i{}Die echte Jeden-Tag-K\\uc0\\u252{}che}, 152.","plainCitation":"Sälzer, Die echte Jeden-Tag-Küche, 152.","noteIndex":478},"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152"}],"schema":"https://github.com/citation-style-language/schema/raw/master/csl-citation.json"} </w:instrText>
      </w:r>
      <w:r>
        <w:fldChar w:fldCharType="separate"/>
      </w:r>
      <w:r w:rsidRPr="0011402C">
        <w:rPr>
          <w:rFonts w:ascii="Calibri" w:hAnsi="Calibri" w:cs="Calibri"/>
          <w:szCs w:val="24"/>
        </w:rPr>
        <w:t xml:space="preserve">Sälzer, </w:t>
      </w:r>
      <w:r w:rsidRPr="0011402C">
        <w:rPr>
          <w:rFonts w:ascii="Calibri" w:hAnsi="Calibri" w:cs="Calibri"/>
          <w:i/>
          <w:iCs/>
          <w:szCs w:val="24"/>
        </w:rPr>
        <w:t>Die echte Jeden-Tag-Küche</w:t>
      </w:r>
      <w:r w:rsidRPr="0011402C">
        <w:rPr>
          <w:rFonts w:ascii="Calibri" w:hAnsi="Calibri" w:cs="Calibri"/>
          <w:szCs w:val="24"/>
        </w:rPr>
        <w:t>, 152.</w:t>
      </w:r>
      <w:r>
        <w:fldChar w:fldCharType="end"/>
      </w:r>
    </w:p>
  </w:footnote>
  <w:footnote w:id="480">
    <w:p w14:paraId="6223D676" w14:textId="0C535073" w:rsidR="00DD3C18" w:rsidRDefault="00DD3C18" w:rsidP="00DD3C18">
      <w:pPr>
        <w:pStyle w:val="FootnoteText"/>
      </w:pPr>
      <w:r>
        <w:rPr>
          <w:rStyle w:val="FootnoteReference"/>
        </w:rPr>
        <w:footnoteRef/>
      </w:r>
      <w:r>
        <w:t xml:space="preserve"> </w:t>
      </w:r>
      <w:r>
        <w:fldChar w:fldCharType="begin"/>
      </w:r>
      <w:r w:rsidR="008C334C">
        <w:instrText xml:space="preserve"> ADDIN ZOTERO_ITEM CSL_CITATION {"citationID":"Jvq9Jp8W","properties":{"formattedCitation":"Wissing, Kindler, und Hodeige, {\\i{}Ben Kindler}, 80.","plainCitation":"Wissing, Kindler, und Hodeige, Ben Kindler, 80.","noteIndex":479},"citationItems":[{"id":52,"uris":["http://zotero.org/users/local/usTu59L8/items/FT4YJURL"],"itemData":{"id":52,"type":"book","event-place":"Winden","ISBN":"978-3-9815555-6-1","language":"ger","number-of-pages":"96","publisher":"Ed. Rombach","publisher-place":"Winden","source":"K10plus ISBN","title":"Ben Kindler: Frühling, Sommer, Herbst, Asien! ; Ben Kindlers Aromen in der badischen Küche","title-short":"Ben Kindler","editor":[{"family":"Wissing","given":"Michael"},{"family":"Kindler","given":"Ben"},{"family":"Hodeige","given":"Christian H."}],"issued":{"date-parts":[["2015"]]}},"locator":"80"}],"schema":"https://github.com/citation-style-language/schema/raw/master/csl-citation.json"} </w:instrText>
      </w:r>
      <w:r>
        <w:fldChar w:fldCharType="separate"/>
      </w:r>
      <w:r w:rsidRPr="008778DE">
        <w:rPr>
          <w:rFonts w:ascii="Calibri" w:hAnsi="Calibri" w:cs="Calibri"/>
          <w:szCs w:val="24"/>
        </w:rPr>
        <w:t xml:space="preserve">Wissing, Kindler, und Hodeige, </w:t>
      </w:r>
      <w:r w:rsidRPr="008778DE">
        <w:rPr>
          <w:rFonts w:ascii="Calibri" w:hAnsi="Calibri" w:cs="Calibri"/>
          <w:i/>
          <w:iCs/>
          <w:szCs w:val="24"/>
        </w:rPr>
        <w:t>Ben Kindler</w:t>
      </w:r>
      <w:r w:rsidRPr="008778DE">
        <w:rPr>
          <w:rFonts w:ascii="Calibri" w:hAnsi="Calibri" w:cs="Calibri"/>
          <w:szCs w:val="24"/>
        </w:rPr>
        <w:t>, 80.</w:t>
      </w:r>
      <w:r>
        <w:fldChar w:fldCharType="end"/>
      </w:r>
    </w:p>
  </w:footnote>
  <w:footnote w:id="481">
    <w:p w14:paraId="4FED4BBD" w14:textId="07D897BC" w:rsidR="001F27F3" w:rsidRDefault="001F27F3" w:rsidP="001F27F3">
      <w:pPr>
        <w:pStyle w:val="FootnoteText"/>
      </w:pPr>
      <w:r>
        <w:rPr>
          <w:rStyle w:val="FootnoteReference"/>
        </w:rPr>
        <w:footnoteRef/>
      </w:r>
      <w:r>
        <w:t xml:space="preserve"> </w:t>
      </w:r>
      <w:r>
        <w:fldChar w:fldCharType="begin"/>
      </w:r>
      <w:r w:rsidR="008C334C">
        <w:instrText xml:space="preserve"> ADDIN ZOTERO_ITEM CSL_CITATION {"citationID":"8W8jBMfd","properties":{"formattedCitation":"essen &amp; trinken, \\uc0\\u8222{}essen &amp; trinken Spezial: Einladung zum Grillen\\uc0\\u8220{}, 44.","plainCitation":"essen &amp; trinken, „essen &amp; trinken Spezial: Einladung zum Grillen“, 44.","noteIndex":480},"citationItems":[{"id":88,"uris":["http://zotero.org/users/local/usTu59L8/items/C3DD47IM"],"itemData":{"id":88,"type":"article-journal","collection-title":"essen &amp; trinken","title":"essen &amp; trinken Spezial: Einladung zum Grillen","volume":"02/2018","editor":[{"family":"essen &amp; trinken","given":""}],"issued":{"date-parts":[["2018"]]}},"locator":"44"}],"schema":"https://github.com/citation-style-language/schema/raw/master/csl-citation.json"} </w:instrText>
      </w:r>
      <w:r>
        <w:fldChar w:fldCharType="separate"/>
      </w:r>
      <w:r w:rsidRPr="00F068CC">
        <w:rPr>
          <w:rFonts w:ascii="Calibri" w:hAnsi="Calibri" w:cs="Calibri"/>
          <w:szCs w:val="24"/>
        </w:rPr>
        <w:t>essen &amp; trinken, „essen &amp; trinken Spezial: Einladung zum Grillen“, 44.</w:t>
      </w:r>
      <w:r>
        <w:fldChar w:fldCharType="end"/>
      </w:r>
    </w:p>
  </w:footnote>
  <w:footnote w:id="482">
    <w:p w14:paraId="2D101833" w14:textId="755D8F36" w:rsidR="00D23994" w:rsidRDefault="00D23994" w:rsidP="00D23994">
      <w:pPr>
        <w:pStyle w:val="FootnoteText"/>
      </w:pPr>
      <w:r>
        <w:rPr>
          <w:rStyle w:val="FootnoteReference"/>
        </w:rPr>
        <w:footnoteRef/>
      </w:r>
      <w:r>
        <w:t xml:space="preserve"> </w:t>
      </w:r>
      <w:r>
        <w:fldChar w:fldCharType="begin"/>
      </w:r>
      <w:r w:rsidR="008C334C">
        <w:instrText xml:space="preserve"> ADDIN ZOTERO_ITEM CSL_CITATION {"citationID":"zP3HplTC","properties":{"formattedCitation":"Raether, {\\i{}Lieblingsgerichte vom Wochenmarkt}, 150.","plainCitation":"Raether, Lieblingsgerichte vom Wochenmarkt, 150.","noteIndex":481},"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150"}],"schema":"https://github.com/citation-style-language/schema/raw/master/csl-citation.json"} </w:instrText>
      </w:r>
      <w:r>
        <w:fldChar w:fldCharType="separate"/>
      </w:r>
      <w:r w:rsidRPr="00CC53D7">
        <w:rPr>
          <w:rFonts w:ascii="Calibri" w:hAnsi="Calibri" w:cs="Calibri"/>
          <w:szCs w:val="24"/>
        </w:rPr>
        <w:t xml:space="preserve">Raether, </w:t>
      </w:r>
      <w:r w:rsidRPr="00CC53D7">
        <w:rPr>
          <w:rFonts w:ascii="Calibri" w:hAnsi="Calibri" w:cs="Calibri"/>
          <w:i/>
          <w:iCs/>
          <w:szCs w:val="24"/>
        </w:rPr>
        <w:t>Lieblingsgerichte vom Wochenmarkt</w:t>
      </w:r>
      <w:r w:rsidRPr="00CC53D7">
        <w:rPr>
          <w:rFonts w:ascii="Calibri" w:hAnsi="Calibri" w:cs="Calibri"/>
          <w:szCs w:val="24"/>
        </w:rPr>
        <w:t>, 150.</w:t>
      </w:r>
      <w:r>
        <w:fldChar w:fldCharType="end"/>
      </w:r>
    </w:p>
  </w:footnote>
  <w:footnote w:id="483">
    <w:p w14:paraId="4DC5A5FF" w14:textId="2A4827B1" w:rsidR="00F8300D" w:rsidRDefault="00F8300D" w:rsidP="00F8300D">
      <w:pPr>
        <w:pStyle w:val="FootnoteText"/>
      </w:pPr>
      <w:r>
        <w:rPr>
          <w:rStyle w:val="FootnoteReference"/>
        </w:rPr>
        <w:footnoteRef/>
      </w:r>
      <w:r>
        <w:t xml:space="preserve"> </w:t>
      </w:r>
      <w:r>
        <w:fldChar w:fldCharType="begin"/>
      </w:r>
      <w:r w:rsidR="008C334C">
        <w:instrText xml:space="preserve"> ADDIN ZOTERO_ITEM CSL_CITATION {"citationID":"8SvhY0n9","properties":{"formattedCitation":"{\\i{}30-Minuten-K\\uc0\\u252{}che}, 106.","plainCitation":"30-Minuten-Küche, 106.","noteIndex":482},"citationItems":[{"id":51,"uris":["http://zotero.org/users/local/usTu59L8/items/47B5FBMY"],"itemData":{"id":51,"type":"book","edition":"1. Aufl","event-place":"München","ISBN":"978-3-89883-379-0","language":"ger","note":"OCLC: 864484090","publisher":"Zabert Sandmann","publisher-place":"München","source":"Open WorldCat","title":"30-Minuten-Küche","issued":{"date-parts":[["2013"]]}},"locator":"106"}],"schema":"https://github.com/citation-style-language/schema/raw/master/csl-citation.json"} </w:instrText>
      </w:r>
      <w:r>
        <w:fldChar w:fldCharType="separate"/>
      </w:r>
      <w:r w:rsidRPr="004F225D">
        <w:rPr>
          <w:rFonts w:ascii="Calibri" w:hAnsi="Calibri" w:cs="Calibri"/>
          <w:i/>
          <w:iCs/>
          <w:szCs w:val="24"/>
        </w:rPr>
        <w:t>30-Minuten-Küche</w:t>
      </w:r>
      <w:r w:rsidRPr="004F225D">
        <w:rPr>
          <w:rFonts w:ascii="Calibri" w:hAnsi="Calibri" w:cs="Calibri"/>
          <w:szCs w:val="24"/>
        </w:rPr>
        <w:t>, 106.</w:t>
      </w:r>
      <w:r>
        <w:fldChar w:fldCharType="end"/>
      </w:r>
    </w:p>
  </w:footnote>
  <w:footnote w:id="484">
    <w:p w14:paraId="68673EA7" w14:textId="1FE2A74E" w:rsidR="00F7188C" w:rsidRPr="00E017CE" w:rsidRDefault="00F7188C" w:rsidP="00F7188C">
      <w:pPr>
        <w:pStyle w:val="FootnoteText"/>
      </w:pPr>
      <w:r>
        <w:rPr>
          <w:rStyle w:val="FootnoteReference"/>
        </w:rPr>
        <w:footnoteRef/>
      </w:r>
      <w:r w:rsidRPr="00F26EF9">
        <w:rPr>
          <w:lang w:val="en-US"/>
        </w:rPr>
        <w:t xml:space="preserve"> </w:t>
      </w:r>
      <w:r>
        <w:fldChar w:fldCharType="begin"/>
      </w:r>
      <w:r w:rsidR="008C334C">
        <w:rPr>
          <w:lang w:val="en-US"/>
        </w:rPr>
        <w:instrText xml:space="preserve"> ADDIN ZOTERO_ITEM CSL_CITATION {"citationID":"2xJilqhA","properties":{"formattedCitation":"Jamie Purviance, Andrea Haftel, und Tim Turner, Hrsg., {\\i{}Weber\\uc0\\u347{} Grillbibel}, 46. Aufl, GU (M\\uc0\\u252{}nchen: Gr\\uc0\\u228{}fe und Unzer, 2018), 129.","plainCitation":"Jamie Purviance, Andrea Haftel, und Tim Turner, Hrsg., Weberś Grillbibel, 46. Aufl, GU (München: Gräfe und Unzer, 2018), 129.","noteIndex":483},"citationItems":[{"id":73,"uris":["http://zotero.org/users/local/usTu59L8/items/S8MMFLIK"],"itemData":{"id":73,"type":"book","collection-title":"GU","edition":"46. Aufl","event-place":"München","ISBN":"978-3-8338-1863-9","language":"ger","number-of-pages":"320","publisher":"Gräfe und Unzer","publisher-place":"München","source":"K10plus ISBN","title":"Weberś Grillbibel","editor":[{"family":"Purviance","given":"Jamie"},{"family":"Haftel","given":"Andrea"},{"family":"Turner","given":"Tim"}],"issued":{"date-parts":[["2018"]]}},"locator":"129"}],"schema":"https://github.com/citation-style-language/schema/raw/master/csl-citation.json"} </w:instrText>
      </w:r>
      <w:r>
        <w:fldChar w:fldCharType="separate"/>
      </w:r>
      <w:r w:rsidR="0091679F" w:rsidRPr="00F26EF9">
        <w:rPr>
          <w:rFonts w:ascii="Calibri" w:hAnsi="Calibri" w:cs="Calibri"/>
          <w:szCs w:val="24"/>
          <w:lang w:val="en-US"/>
        </w:rPr>
        <w:t xml:space="preserve">Jamie Purviance, Andrea Haftel, und Tim Turner, Hrsg., </w:t>
      </w:r>
      <w:r w:rsidR="0091679F" w:rsidRPr="00F26EF9">
        <w:rPr>
          <w:rFonts w:ascii="Calibri" w:hAnsi="Calibri" w:cs="Calibri"/>
          <w:i/>
          <w:iCs/>
          <w:szCs w:val="24"/>
          <w:lang w:val="en-US"/>
        </w:rPr>
        <w:t>Weberś Grillbibel</w:t>
      </w:r>
      <w:r w:rsidR="0091679F" w:rsidRPr="00F26EF9">
        <w:rPr>
          <w:rFonts w:ascii="Calibri" w:hAnsi="Calibri" w:cs="Calibri"/>
          <w:szCs w:val="24"/>
          <w:lang w:val="en-US"/>
        </w:rPr>
        <w:t xml:space="preserve">, 46. </w:t>
      </w:r>
      <w:r w:rsidR="0091679F" w:rsidRPr="0091679F">
        <w:rPr>
          <w:rFonts w:ascii="Calibri" w:hAnsi="Calibri" w:cs="Calibri"/>
          <w:szCs w:val="24"/>
        </w:rPr>
        <w:t>Aufl, GU (München: Gräfe und Unzer, 2018), 129.</w:t>
      </w:r>
      <w:r>
        <w:fldChar w:fldCharType="end"/>
      </w:r>
    </w:p>
  </w:footnote>
  <w:footnote w:id="485">
    <w:p w14:paraId="368C2F85" w14:textId="5E1C0D5D" w:rsidR="002B382A" w:rsidRDefault="002B382A" w:rsidP="002B382A">
      <w:pPr>
        <w:pStyle w:val="FootnoteText"/>
      </w:pPr>
      <w:r>
        <w:rPr>
          <w:rStyle w:val="FootnoteReference"/>
        </w:rPr>
        <w:footnoteRef/>
      </w:r>
      <w:r>
        <w:t xml:space="preserve"> </w:t>
      </w:r>
      <w:r>
        <w:fldChar w:fldCharType="begin"/>
      </w:r>
      <w:r w:rsidR="008C334C">
        <w:instrText xml:space="preserve"> ADDIN ZOTERO_ITEM CSL_CITATION {"citationID":"ibf9OzqR","properties":{"formattedCitation":"essen &amp; trinken, \\uc0\\u8222{}essen &amp; trinken Spezial: Einladung zum Grillen\\uc0\\u8220{}, 49.","plainCitation":"essen &amp; trinken, „essen &amp; trinken Spezial: Einladung zum Grillen“, 49.","noteIndex":484},"citationItems":[{"id":88,"uris":["http://zotero.org/users/local/usTu59L8/items/C3DD47IM"],"itemData":{"id":88,"type":"article-journal","collection-title":"essen &amp; trinken","title":"essen &amp; trinken Spezial: Einladung zum Grillen","volume":"02/2018","editor":[{"family":"essen &amp; trinken","given":""}],"issued":{"date-parts":[["2018"]]}},"locator":"49"}],"schema":"https://github.com/citation-style-language/schema/raw/master/csl-citation.json"} </w:instrText>
      </w:r>
      <w:r>
        <w:fldChar w:fldCharType="separate"/>
      </w:r>
      <w:r w:rsidR="0091679F" w:rsidRPr="0091679F">
        <w:rPr>
          <w:rFonts w:ascii="Calibri" w:hAnsi="Calibri" w:cs="Calibri"/>
          <w:szCs w:val="24"/>
        </w:rPr>
        <w:t>essen &amp; trinken, „essen &amp; trinken Spezial: Einladung zum Grillen“, 49.</w:t>
      </w:r>
      <w:r>
        <w:fldChar w:fldCharType="end"/>
      </w:r>
    </w:p>
  </w:footnote>
  <w:footnote w:id="486">
    <w:p w14:paraId="3B07D0BE" w14:textId="280F14C1" w:rsidR="002B382A" w:rsidRDefault="002B382A" w:rsidP="002B382A">
      <w:pPr>
        <w:pStyle w:val="FootnoteText"/>
      </w:pPr>
      <w:r>
        <w:rPr>
          <w:rStyle w:val="FootnoteReference"/>
        </w:rPr>
        <w:footnoteRef/>
      </w:r>
      <w:r>
        <w:t xml:space="preserve"> </w:t>
      </w:r>
      <w:r>
        <w:fldChar w:fldCharType="begin"/>
      </w:r>
      <w:r w:rsidR="008C334C">
        <w:instrText xml:space="preserve"> ADDIN ZOTERO_ITEM CSL_CITATION {"citationID":"S7yWH84S","properties":{"formattedCitation":"essen &amp; trinken, 51.","plainCitation":"essen &amp; trinken, 51.","noteIndex":485},"citationItems":[{"id":88,"uris":["http://zotero.org/users/local/usTu59L8/items/C3DD47IM"],"itemData":{"id":88,"type":"article-journal","collection-title":"essen &amp; trinken","title":"essen &amp; trinken Spezial: Einladung zum Grillen","volume":"02/2018","editor":[{"family":"essen &amp; trinken","given":""}],"issued":{"date-parts":[["2018"]]}},"locator":"51"}],"schema":"https://github.com/citation-style-language/schema/raw/master/csl-citation.json"} </w:instrText>
      </w:r>
      <w:r>
        <w:fldChar w:fldCharType="separate"/>
      </w:r>
      <w:r w:rsidRPr="003E610F">
        <w:rPr>
          <w:rFonts w:ascii="Calibri" w:hAnsi="Calibri" w:cs="Calibri"/>
        </w:rPr>
        <w:t>essen &amp; trinken, 51.</w:t>
      </w:r>
      <w:r>
        <w:fldChar w:fldCharType="end"/>
      </w:r>
    </w:p>
  </w:footnote>
  <w:footnote w:id="487">
    <w:p w14:paraId="5896A71B" w14:textId="5C720984" w:rsidR="00A139C9" w:rsidRDefault="00A139C9" w:rsidP="00A139C9">
      <w:pPr>
        <w:pStyle w:val="FootnoteText"/>
      </w:pPr>
      <w:r>
        <w:rPr>
          <w:rStyle w:val="FootnoteReference"/>
        </w:rPr>
        <w:footnoteRef/>
      </w:r>
      <w:r>
        <w:t xml:space="preserve"> </w:t>
      </w:r>
      <w:r>
        <w:fldChar w:fldCharType="begin"/>
      </w:r>
      <w:r w:rsidR="008C334C">
        <w:instrText xml:space="preserve"> ADDIN ZOTERO_ITEM CSL_CITATION {"citationID":"u8UrlwH9","properties":{"formattedCitation":"essen &amp; trinken, 42.","plainCitation":"essen &amp; trinken, 42.","noteIndex":486},"citationItems":[{"id":88,"uris":["http://zotero.org/users/local/usTu59L8/items/C3DD47IM"],"itemData":{"id":88,"type":"article-journal","collection-title":"essen &amp; trinken","title":"essen &amp; trinken Spezial: Einladung zum Grillen","volume":"02/2018","editor":[{"family":"essen &amp; trinken","given":""}],"issued":{"date-parts":[["2018"]]}},"locator":"42"}],"schema":"https://github.com/citation-style-language/schema/raw/master/csl-citation.json"} </w:instrText>
      </w:r>
      <w:r>
        <w:fldChar w:fldCharType="separate"/>
      </w:r>
      <w:r w:rsidRPr="00F540B2">
        <w:rPr>
          <w:rFonts w:ascii="Calibri" w:hAnsi="Calibri" w:cs="Calibri"/>
        </w:rPr>
        <w:t>essen &amp; trinken, 42.</w:t>
      </w:r>
      <w:r>
        <w:fldChar w:fldCharType="end"/>
      </w:r>
    </w:p>
  </w:footnote>
  <w:footnote w:id="488">
    <w:p w14:paraId="1145499A" w14:textId="09B801BF" w:rsidR="00943D70" w:rsidRDefault="00943D70">
      <w:pPr>
        <w:pStyle w:val="FootnoteText"/>
      </w:pPr>
      <w:r>
        <w:rPr>
          <w:rStyle w:val="FootnoteReference"/>
        </w:rPr>
        <w:footnoteRef/>
      </w:r>
      <w:r>
        <w:t xml:space="preserve"> </w:t>
      </w:r>
      <w:r>
        <w:fldChar w:fldCharType="begin"/>
      </w:r>
      <w:r w:rsidR="008C334C">
        <w:instrText xml:space="preserve"> ADDIN ZOTERO_ITEM CSL_CITATION {"citationID":"xxWlMRa1","properties":{"formattedCitation":"S\\uc0\\u228{}lzer, {\\i{}Die echte Jeden-Tag-K\\uc0\\u252{}che}, 156.","plainCitation":"Sälzer, Die echte Jeden-Tag-Küche, 156.","noteIndex":487},"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156"}],"schema":"https://github.com/citation-style-language/schema/raw/master/csl-citation.json"} </w:instrText>
      </w:r>
      <w:r>
        <w:fldChar w:fldCharType="separate"/>
      </w:r>
      <w:r w:rsidR="0091679F" w:rsidRPr="0091679F">
        <w:rPr>
          <w:rFonts w:ascii="Calibri" w:hAnsi="Calibri" w:cs="Calibri"/>
          <w:szCs w:val="24"/>
        </w:rPr>
        <w:t xml:space="preserve">Sälzer, </w:t>
      </w:r>
      <w:r w:rsidR="0091679F" w:rsidRPr="0091679F">
        <w:rPr>
          <w:rFonts w:ascii="Calibri" w:hAnsi="Calibri" w:cs="Calibri"/>
          <w:i/>
          <w:iCs/>
          <w:szCs w:val="24"/>
        </w:rPr>
        <w:t>Die echte Jeden-Tag-Küche</w:t>
      </w:r>
      <w:r w:rsidR="0091679F" w:rsidRPr="0091679F">
        <w:rPr>
          <w:rFonts w:ascii="Calibri" w:hAnsi="Calibri" w:cs="Calibri"/>
          <w:szCs w:val="24"/>
        </w:rPr>
        <w:t>, 156.</w:t>
      </w:r>
      <w:r>
        <w:fldChar w:fldCharType="end"/>
      </w:r>
    </w:p>
  </w:footnote>
  <w:footnote w:id="489">
    <w:p w14:paraId="322BE4EF" w14:textId="0CF1FE14" w:rsidR="00FE23AC" w:rsidRDefault="00FE23AC" w:rsidP="00FE23AC">
      <w:pPr>
        <w:pStyle w:val="FootnoteText"/>
      </w:pPr>
      <w:r>
        <w:rPr>
          <w:rStyle w:val="FootnoteReference"/>
        </w:rPr>
        <w:footnoteRef/>
      </w:r>
      <w:r>
        <w:t xml:space="preserve"> </w:t>
      </w:r>
      <w:r>
        <w:fldChar w:fldCharType="begin"/>
      </w:r>
      <w:r w:rsidR="008C334C">
        <w:instrText xml:space="preserve"> ADDIN ZOTERO_ITEM CSL_CITATION {"citationID":"4f0tX4XU","properties":{"formattedCitation":"Wissing, Kindler, und Hodeige, {\\i{}Ben Kindler}, 80.","plainCitation":"Wissing, Kindler, und Hodeige, Ben Kindler, 80.","noteIndex":488},"citationItems":[{"id":52,"uris":["http://zotero.org/users/local/usTu59L8/items/FT4YJURL"],"itemData":{"id":52,"type":"book","event-place":"Winden","ISBN":"978-3-9815555-6-1","language":"ger","number-of-pages":"96","publisher":"Ed. Rombach","publisher-place":"Winden","source":"K10plus ISBN","title":"Ben Kindler: Frühling, Sommer, Herbst, Asien! ; Ben Kindlers Aromen in der badischen Küche","title-short":"Ben Kindler","editor":[{"family":"Wissing","given":"Michael"},{"family":"Kindler","given":"Ben"},{"family":"Hodeige","given":"Christian H."}],"issued":{"date-parts":[["2015"]]}},"locator":"80"}],"schema":"https://github.com/citation-style-language/schema/raw/master/csl-citation.json"} </w:instrText>
      </w:r>
      <w:r>
        <w:fldChar w:fldCharType="separate"/>
      </w:r>
      <w:r w:rsidR="0091679F" w:rsidRPr="0091679F">
        <w:rPr>
          <w:rFonts w:ascii="Calibri" w:hAnsi="Calibri" w:cs="Calibri"/>
          <w:szCs w:val="24"/>
        </w:rPr>
        <w:t xml:space="preserve">Wissing, Kindler, und Hodeige, </w:t>
      </w:r>
      <w:r w:rsidR="0091679F" w:rsidRPr="0091679F">
        <w:rPr>
          <w:rFonts w:ascii="Calibri" w:hAnsi="Calibri" w:cs="Calibri"/>
          <w:i/>
          <w:iCs/>
          <w:szCs w:val="24"/>
        </w:rPr>
        <w:t>Ben Kindler</w:t>
      </w:r>
      <w:r w:rsidR="0091679F" w:rsidRPr="0091679F">
        <w:rPr>
          <w:rFonts w:ascii="Calibri" w:hAnsi="Calibri" w:cs="Calibri"/>
          <w:szCs w:val="24"/>
        </w:rPr>
        <w:t>, 80.</w:t>
      </w:r>
      <w:r>
        <w:fldChar w:fldCharType="end"/>
      </w:r>
    </w:p>
  </w:footnote>
  <w:footnote w:id="490">
    <w:p w14:paraId="38EA53E0" w14:textId="67AA78A2" w:rsidR="00025D45" w:rsidRPr="0008135B" w:rsidRDefault="00025D45" w:rsidP="00025D45">
      <w:pPr>
        <w:pStyle w:val="FootnoteText"/>
      </w:pPr>
      <w:r>
        <w:rPr>
          <w:rStyle w:val="FootnoteReference"/>
        </w:rPr>
        <w:footnoteRef/>
      </w:r>
      <w:r w:rsidRPr="0008135B">
        <w:t xml:space="preserve"> </w:t>
      </w:r>
      <w:r>
        <w:fldChar w:fldCharType="begin"/>
      </w:r>
      <w:r w:rsidR="008C334C">
        <w:instrText xml:space="preserve"> ADDIN ZOTERO_ITEM CSL_CITATION {"citationID":"bzEIrdva","properties":{"formattedCitation":"Cramm u.\\uc0\\u160{}a., {\\i{}Kochen f\\uc0\\u252{}r die Familie}, 133.","plainCitation":"Cramm u. a., Kochen für die Familie, 133.","noteIndex":489},"citationItems":[{"id":10,"uris":["http://zotero.org/users/local/usTu59L8/items/EWDLLF9A"],"itemData":{"id":10,"type":"book","edition":"6. Aufl","event-place":"München","ISBN":"978-3-7742-7200-2","language":"ger","number-of-pages":"240","publisher":"Gräfe und Unzer","publisher-place":"München","source":"K10plus ISBN","title":"Kochen für die Familie: 365 Rezeptideen die leicht gelingen und allen schmecken","title-short":"Kochen für die Familie","editor":[{"family":"Cramm","given":"Dagmar","dropping-particle":"von"},{"family":"Bodensteiner","given":"Susanne"},{"family":"Kittler","given":"Martina"},{"family":"Skowronek","given":"Julia"}],"issued":{"date-parts":[["2010"]]}},"locator":"133"}],"schema":"https://github.com/citation-style-language/schema/raw/master/csl-citation.json"} </w:instrText>
      </w:r>
      <w:r>
        <w:fldChar w:fldCharType="separate"/>
      </w:r>
      <w:r w:rsidRPr="00406EE1">
        <w:rPr>
          <w:rFonts w:ascii="Calibri" w:hAnsi="Calibri" w:cs="Calibri"/>
          <w:szCs w:val="24"/>
        </w:rPr>
        <w:t xml:space="preserve">Cramm u. a., </w:t>
      </w:r>
      <w:r w:rsidRPr="00406EE1">
        <w:rPr>
          <w:rFonts w:ascii="Calibri" w:hAnsi="Calibri" w:cs="Calibri"/>
          <w:i/>
          <w:iCs/>
          <w:szCs w:val="24"/>
        </w:rPr>
        <w:t>Kochen für die Familie</w:t>
      </w:r>
      <w:r w:rsidRPr="00406EE1">
        <w:rPr>
          <w:rFonts w:ascii="Calibri" w:hAnsi="Calibri" w:cs="Calibri"/>
          <w:szCs w:val="24"/>
        </w:rPr>
        <w:t>, 133.</w:t>
      </w:r>
      <w:r>
        <w:fldChar w:fldCharType="end"/>
      </w:r>
    </w:p>
  </w:footnote>
  <w:footnote w:id="491">
    <w:p w14:paraId="285B7939" w14:textId="4FF076D3" w:rsidR="002D07D4" w:rsidRDefault="002D07D4" w:rsidP="002D07D4">
      <w:pPr>
        <w:pStyle w:val="FootnoteText"/>
      </w:pPr>
      <w:r>
        <w:rPr>
          <w:rStyle w:val="FootnoteReference"/>
        </w:rPr>
        <w:footnoteRef/>
      </w:r>
      <w:r>
        <w:t xml:space="preserve"> </w:t>
      </w:r>
      <w:r>
        <w:fldChar w:fldCharType="begin"/>
      </w:r>
      <w:r w:rsidR="008C334C">
        <w:instrText xml:space="preserve"> ADDIN ZOTERO_ITEM CSL_CITATION {"citationID":"iUNnmlcO","properties":{"formattedCitation":"essen &amp; trinken, \\uc0\\u8222{}essen &amp; trinken Spezial: Schnelle K\\uc0\\u252{}che\\uc0\\u8220{}, 105.","plainCitation":"essen &amp; trinken, „essen &amp; trinken Spezial: Schnelle Küche“, 105.","noteIndex":490},"citationItems":[{"id":74,"uris":["http://zotero.org/users/local/usTu59L8/items/WRCCCJZK"],"itemData":{"id":74,"type":"article-journal","collection-title":"essen &amp; trinken","title":"essen &amp; trinken Spezial: Schnelle Küche","volume":"03/2018","editor":[{"family":"essen &amp; trinken","given":""}],"issued":{"date-parts":[["2018"]]}},"locator":"105"}],"schema":"https://github.com/citation-style-language/schema/raw/master/csl-citation.json"} </w:instrText>
      </w:r>
      <w:r>
        <w:fldChar w:fldCharType="separate"/>
      </w:r>
      <w:r w:rsidRPr="002409F1">
        <w:rPr>
          <w:rFonts w:ascii="Calibri" w:hAnsi="Calibri" w:cs="Calibri"/>
          <w:szCs w:val="24"/>
        </w:rPr>
        <w:t>essen &amp; trinken, „essen &amp; trinken Spezial: Schnelle Küche“, 105.</w:t>
      </w:r>
      <w:r>
        <w:fldChar w:fldCharType="end"/>
      </w:r>
    </w:p>
  </w:footnote>
  <w:footnote w:id="492">
    <w:p w14:paraId="674316B8" w14:textId="6A226014" w:rsidR="005E663E" w:rsidRDefault="005E663E" w:rsidP="005E663E">
      <w:pPr>
        <w:pStyle w:val="FootnoteText"/>
      </w:pPr>
      <w:r>
        <w:rPr>
          <w:rStyle w:val="FootnoteReference"/>
        </w:rPr>
        <w:footnoteRef/>
      </w:r>
      <w:r>
        <w:t xml:space="preserve"> </w:t>
      </w:r>
      <w:r>
        <w:fldChar w:fldCharType="begin"/>
      </w:r>
      <w:r w:rsidR="008C334C">
        <w:instrText xml:space="preserve"> ADDIN ZOTERO_ITEM CSL_CITATION {"citationID":"gFOWH82i","properties":{"formattedCitation":"Raether, {\\i{}Lieblingsgerichte vom Wochenmarkt}, 110.","plainCitation":"Raether, Lieblingsgerichte vom Wochenmarkt, 110.","noteIndex":491},"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110"}],"schema":"https://github.com/citation-style-language/schema/raw/master/csl-citation.json"} </w:instrText>
      </w:r>
      <w:r>
        <w:fldChar w:fldCharType="separate"/>
      </w:r>
      <w:r w:rsidRPr="00540763">
        <w:rPr>
          <w:rFonts w:ascii="Calibri" w:hAnsi="Calibri" w:cs="Calibri"/>
          <w:szCs w:val="24"/>
        </w:rPr>
        <w:t xml:space="preserve">Raether, </w:t>
      </w:r>
      <w:r w:rsidRPr="00540763">
        <w:rPr>
          <w:rFonts w:ascii="Calibri" w:hAnsi="Calibri" w:cs="Calibri"/>
          <w:i/>
          <w:iCs/>
          <w:szCs w:val="24"/>
        </w:rPr>
        <w:t>Lieblingsgerichte vom Wochenmarkt</w:t>
      </w:r>
      <w:r w:rsidRPr="00540763">
        <w:rPr>
          <w:rFonts w:ascii="Calibri" w:hAnsi="Calibri" w:cs="Calibri"/>
          <w:szCs w:val="24"/>
        </w:rPr>
        <w:t>, 110.</w:t>
      </w:r>
      <w:r>
        <w:fldChar w:fldCharType="end"/>
      </w:r>
    </w:p>
  </w:footnote>
  <w:footnote w:id="493">
    <w:p w14:paraId="29C3D2B3" w14:textId="35D0F085" w:rsidR="000948A9" w:rsidRDefault="000948A9" w:rsidP="000948A9">
      <w:pPr>
        <w:pStyle w:val="FootnoteText"/>
      </w:pPr>
      <w:r>
        <w:rPr>
          <w:rStyle w:val="FootnoteReference"/>
        </w:rPr>
        <w:footnoteRef/>
      </w:r>
      <w:r>
        <w:t xml:space="preserve"> </w:t>
      </w:r>
      <w:r>
        <w:fldChar w:fldCharType="begin"/>
      </w:r>
      <w:r w:rsidR="008C334C">
        <w:instrText xml:space="preserve"> ADDIN ZOTERO_ITEM CSL_CITATION {"citationID":"tcJ18rMO","properties":{"formattedCitation":"Kreissparkasse Heilbronn, {\\i{}Schw\\uc0\\u228{}bische Erfolgsrezepte: Was im HeilbronnerLand auf den Tisch kommt - 40 K\\uc0\\u246{}stlichkeiten zum Nachkochen}, 56.","plainCitation":"Kreissparkasse Heilbronn, Schwäbische Erfolgsrezepte: Was im HeilbronnerLand auf den Tisch kommt - 40 Köstlichkeiten zum Nachkochen, 56.","noteIndex":492},"citationItems":[{"id":81,"uris":["http://zotero.org/users/local/usTu59L8/items/UHR958TE"],"itemData":{"id":81,"type":"book","event-place":"Heilbronn","publisher-place":"Heilbronn","title":"Schwäbische Erfolgsrezepte: Was im HeilbronnerLand auf den Tisch kommt - 40 Köstlichkeiten zum Nachkochen","editor":[{"family":"Kreissparkasse Heilbronn","given":""}],"issued":{"date-parts":[["2011"]]}},"locator":"56"}],"schema":"https://github.com/citation-style-language/schema/raw/master/csl-citation.json"} </w:instrText>
      </w:r>
      <w:r>
        <w:fldChar w:fldCharType="separate"/>
      </w:r>
      <w:r w:rsidR="0091679F" w:rsidRPr="0091679F">
        <w:rPr>
          <w:rFonts w:ascii="Calibri" w:hAnsi="Calibri" w:cs="Calibri"/>
          <w:szCs w:val="24"/>
        </w:rPr>
        <w:t xml:space="preserve">Kreissparkasse Heilbronn, </w:t>
      </w:r>
      <w:r w:rsidR="0091679F" w:rsidRPr="0091679F">
        <w:rPr>
          <w:rFonts w:ascii="Calibri" w:hAnsi="Calibri" w:cs="Calibri"/>
          <w:i/>
          <w:iCs/>
          <w:szCs w:val="24"/>
        </w:rPr>
        <w:t>Schwäbische Erfolgsrezepte: Was im HeilbronnerLand auf den Tisch kommt - 40 Köstlichkeiten zum Nachkochen</w:t>
      </w:r>
      <w:r w:rsidR="0091679F" w:rsidRPr="0091679F">
        <w:rPr>
          <w:rFonts w:ascii="Calibri" w:hAnsi="Calibri" w:cs="Calibri"/>
          <w:szCs w:val="24"/>
        </w:rPr>
        <w:t>, 56.</w:t>
      </w:r>
      <w:r>
        <w:fldChar w:fldCharType="end"/>
      </w:r>
    </w:p>
  </w:footnote>
  <w:footnote w:id="494">
    <w:p w14:paraId="1E688276" w14:textId="318F2E8E" w:rsidR="00596916" w:rsidRDefault="00596916" w:rsidP="00596916">
      <w:pPr>
        <w:pStyle w:val="FootnoteText"/>
      </w:pPr>
      <w:r>
        <w:rPr>
          <w:rStyle w:val="FootnoteReference"/>
        </w:rPr>
        <w:footnoteRef/>
      </w:r>
      <w:r>
        <w:t xml:space="preserve"> </w:t>
      </w:r>
      <w:r>
        <w:fldChar w:fldCharType="begin"/>
      </w:r>
      <w:r w:rsidR="008C334C">
        <w:instrText xml:space="preserve"> ADDIN ZOTERO_ITEM CSL_CITATION {"citationID":"3218SoTM","properties":{"formattedCitation":"Zarling, Schult, und Banderob, {\\i{}Das grosse Men\\uc0\\u252{}-Buch}, 70.","plainCitation":"Zarling, Schult, und Banderob, Das grosse Menü-Buch, 70.","noteIndex":493},"citationItems":[{"id":70,"uris":["http://zotero.org/users/local/usTu59L8/items/I4Z5WK3M"],"itemData":{"id":70,"type":"book","collection-title":"Essen &amp; trinken","edition":"Sonderausg","event-place":"Köln","ISBN":"978-3-625-10881-8","language":"ger","number-of-pages":"192","publisher":"Naumann und Göbel","publisher-place":"Köln","source":"K10plus ISBN","title":"Das grosse Menü-Buch: mit Menükarten und Tischdekorationen","title-short":"Das grosse Menü-Buch","editor":[{"family":"Zarling","given":"Sabine"},{"family":"Schult","given":"Murmel"},{"family":"Banderob","given":"Heino"}],"issued":{"date-parts":[["1994"]]}},"locator":"70"}],"schema":"https://github.com/citation-style-language/schema/raw/master/csl-citation.json"} </w:instrText>
      </w:r>
      <w:r>
        <w:fldChar w:fldCharType="separate"/>
      </w:r>
      <w:r w:rsidR="0091679F" w:rsidRPr="0091679F">
        <w:rPr>
          <w:rFonts w:ascii="Calibri" w:hAnsi="Calibri" w:cs="Calibri"/>
          <w:szCs w:val="24"/>
        </w:rPr>
        <w:t xml:space="preserve">Zarling, Schult, und Banderob, </w:t>
      </w:r>
      <w:r w:rsidR="0091679F" w:rsidRPr="0091679F">
        <w:rPr>
          <w:rFonts w:ascii="Calibri" w:hAnsi="Calibri" w:cs="Calibri"/>
          <w:i/>
          <w:iCs/>
          <w:szCs w:val="24"/>
        </w:rPr>
        <w:t>Das grosse Menü-Buch</w:t>
      </w:r>
      <w:r w:rsidR="0091679F" w:rsidRPr="0091679F">
        <w:rPr>
          <w:rFonts w:ascii="Calibri" w:hAnsi="Calibri" w:cs="Calibri"/>
          <w:szCs w:val="24"/>
        </w:rPr>
        <w:t>, 70.</w:t>
      </w:r>
      <w:r>
        <w:fldChar w:fldCharType="end"/>
      </w:r>
    </w:p>
  </w:footnote>
  <w:footnote w:id="495">
    <w:p w14:paraId="155BBBBB" w14:textId="2A6C811D" w:rsidR="000563B2" w:rsidRDefault="000563B2" w:rsidP="000563B2">
      <w:pPr>
        <w:pStyle w:val="FootnoteText"/>
      </w:pPr>
      <w:r>
        <w:rPr>
          <w:rStyle w:val="FootnoteReference"/>
        </w:rPr>
        <w:footnoteRef/>
      </w:r>
      <w:r>
        <w:t xml:space="preserve"> </w:t>
      </w:r>
      <w:r>
        <w:fldChar w:fldCharType="begin"/>
      </w:r>
      <w:r w:rsidR="008C334C">
        <w:instrText xml:space="preserve"> ADDIN ZOTERO_ITEM CSL_CITATION {"citationID":"C6Zifcht","properties":{"formattedCitation":"Raether, {\\i{}Wochenmarkt}, 157.","plainCitation":"Raether, Wochenmarkt, 157.","noteIndex":494},"citationItems":[{"id":66,"uris":["http://zotero.org/users/local/usTu59L8/items/CLFEECBQ"],"itemData":{"id":66,"type":"book","edition":"2. Aufl","event-place":"Berlin","ISBN":"978-3-8270-1259-3","language":"ger","number-of-pages":"207","publisher":"Berlin Verlag","publisher-place":"Berlin","source":"K10plus ISBN","title":"Wochenmarkt: Die frischen, einfachen Rezepte aus dem Zeit Magazin","title-short":"Wochenmarkt","author":[{"family":"Raether","given":"Elisabeth"}],"issued":{"date-parts":[["2014"]]}},"locator":"157"}],"schema":"https://github.com/citation-style-language/schema/raw/master/csl-citation.json"} </w:instrText>
      </w:r>
      <w:r>
        <w:fldChar w:fldCharType="separate"/>
      </w:r>
      <w:r w:rsidRPr="00D165CF">
        <w:rPr>
          <w:rFonts w:ascii="Calibri" w:hAnsi="Calibri" w:cs="Calibri"/>
          <w:szCs w:val="24"/>
        </w:rPr>
        <w:t xml:space="preserve">Raether, </w:t>
      </w:r>
      <w:r w:rsidRPr="00D165CF">
        <w:rPr>
          <w:rFonts w:ascii="Calibri" w:hAnsi="Calibri" w:cs="Calibri"/>
          <w:i/>
          <w:iCs/>
          <w:szCs w:val="24"/>
        </w:rPr>
        <w:t>Wochenmarkt</w:t>
      </w:r>
      <w:r w:rsidRPr="00D165CF">
        <w:rPr>
          <w:rFonts w:ascii="Calibri" w:hAnsi="Calibri" w:cs="Calibri"/>
          <w:szCs w:val="24"/>
        </w:rPr>
        <w:t>, 157.</w:t>
      </w:r>
      <w:r>
        <w:fldChar w:fldCharType="end"/>
      </w:r>
    </w:p>
  </w:footnote>
  <w:footnote w:id="496">
    <w:p w14:paraId="34876BE5" w14:textId="5914F48F" w:rsidR="00C07C88" w:rsidRDefault="00C07C88" w:rsidP="00C07C88">
      <w:pPr>
        <w:pStyle w:val="FootnoteText"/>
      </w:pPr>
      <w:r>
        <w:rPr>
          <w:rStyle w:val="FootnoteReference"/>
        </w:rPr>
        <w:footnoteRef/>
      </w:r>
      <w:r>
        <w:t xml:space="preserve"> </w:t>
      </w:r>
      <w:r>
        <w:fldChar w:fldCharType="begin"/>
      </w:r>
      <w:r w:rsidR="008C334C">
        <w:instrText xml:space="preserve"> ADDIN ZOTERO_ITEM CSL_CITATION {"citationID":"LoTu6uBD","properties":{"formattedCitation":"Kindler, {\\i{}Ben Kindler kocht badisch}, 60.","plainCitation":"Kindler, Ben Kindler kocht badisch, 60.","noteIndex":495},"citationItems":[{"id":54,"uris":["http://zotero.org/users/local/usTu59L8/items/MGKX6YIR"],"itemData":{"id":54,"type":"book","edition":"1. Auflage","event-place":"Stuttgart","ISBN":"978-3-7630-2783-5","language":"ger","number-of-pages":"124","publisher":"Belser","publisher-place":"Stuttgart","source":"K10plus ISBN","title":"Ben Kindler kocht badisch: Klassisch kreativ","title-short":"Ben Kindler kocht badisch","author":[{"family":"Kindler","given":"Ben"}],"issued":{"date-parts":[["2017"]]}},"locator":"60"}],"schema":"https://github.com/citation-style-language/schema/raw/master/csl-citation.json"} </w:instrText>
      </w:r>
      <w:r>
        <w:fldChar w:fldCharType="separate"/>
      </w:r>
      <w:r w:rsidRPr="00F30D60">
        <w:rPr>
          <w:rFonts w:ascii="Calibri" w:hAnsi="Calibri" w:cs="Calibri"/>
          <w:szCs w:val="24"/>
        </w:rPr>
        <w:t xml:space="preserve">Kindler, </w:t>
      </w:r>
      <w:r w:rsidRPr="00F30D60">
        <w:rPr>
          <w:rFonts w:ascii="Calibri" w:hAnsi="Calibri" w:cs="Calibri"/>
          <w:i/>
          <w:iCs/>
          <w:szCs w:val="24"/>
        </w:rPr>
        <w:t>Ben Kindler kocht badisch</w:t>
      </w:r>
      <w:r w:rsidRPr="00F30D60">
        <w:rPr>
          <w:rFonts w:ascii="Calibri" w:hAnsi="Calibri" w:cs="Calibri"/>
          <w:szCs w:val="24"/>
        </w:rPr>
        <w:t>, 60.</w:t>
      </w:r>
      <w:r>
        <w:fldChar w:fldCharType="end"/>
      </w:r>
    </w:p>
  </w:footnote>
  <w:footnote w:id="497">
    <w:p w14:paraId="77589038" w14:textId="7F6806FF" w:rsidR="00CC3F69" w:rsidRDefault="00CC3F69" w:rsidP="00CC3F69">
      <w:pPr>
        <w:pStyle w:val="FootnoteText"/>
      </w:pPr>
      <w:r>
        <w:rPr>
          <w:rStyle w:val="FootnoteReference"/>
        </w:rPr>
        <w:footnoteRef/>
      </w:r>
      <w:r>
        <w:t xml:space="preserve"> </w:t>
      </w:r>
      <w:r>
        <w:fldChar w:fldCharType="begin"/>
      </w:r>
      <w:r w:rsidR="008C334C">
        <w:instrText xml:space="preserve"> ADDIN ZOTERO_ITEM CSL_CITATION {"citationID":"gSMpqgLv","properties":{"formattedCitation":"Zihua und Eising, {\\i{}Die echte chinesische K\\uc0\\u252{}che}, 222.","plainCitation":"Zihua und Eising, Die echte chinesische Küche, 222.","noteIndex":496},"citationItems":[{"id":3,"uris":["http://zotero.org/users/local/usTu59L8/items/S2S7HMI9"],"itemData":{"id":3,"type":"book","edition":"6. Aufl","event-place":"München","ISBN":"978-3-7742-1265-7","number-of-pages":"280","publisher":"Gräfe und Unzer","publisher-place":"München","source":"K10plus ISBN","title":"Die echte chinesische Küche: typische Rezepte und kulinarische Impressionen aus den vier berühmtesten Regionen","title-short":"Die echte chinesische Küche","editor":[{"family":"Zihua","given":"Liu"},{"family":"Eising","given":"Susi"}],"issued":{"date-parts":[["2002"]]}},"locator":"222"}],"schema":"https://github.com/citation-style-language/schema/raw/master/csl-citation.json"} </w:instrText>
      </w:r>
      <w:r>
        <w:fldChar w:fldCharType="separate"/>
      </w:r>
      <w:r w:rsidR="0091679F" w:rsidRPr="0091679F">
        <w:rPr>
          <w:rFonts w:ascii="Calibri" w:hAnsi="Calibri" w:cs="Calibri"/>
          <w:szCs w:val="24"/>
        </w:rPr>
        <w:t xml:space="preserve">Zihua und Eising, </w:t>
      </w:r>
      <w:r w:rsidR="0091679F" w:rsidRPr="0091679F">
        <w:rPr>
          <w:rFonts w:ascii="Calibri" w:hAnsi="Calibri" w:cs="Calibri"/>
          <w:i/>
          <w:iCs/>
          <w:szCs w:val="24"/>
        </w:rPr>
        <w:t>Die echte chinesische Küche</w:t>
      </w:r>
      <w:r w:rsidR="0091679F" w:rsidRPr="0091679F">
        <w:rPr>
          <w:rFonts w:ascii="Calibri" w:hAnsi="Calibri" w:cs="Calibri"/>
          <w:szCs w:val="24"/>
        </w:rPr>
        <w:t>, 222.</w:t>
      </w:r>
      <w:r>
        <w:fldChar w:fldCharType="end"/>
      </w:r>
    </w:p>
  </w:footnote>
  <w:footnote w:id="498">
    <w:p w14:paraId="0C746B75" w14:textId="4B994E8A" w:rsidR="00CC3F69" w:rsidRDefault="00CC3F69" w:rsidP="00CC3F69">
      <w:pPr>
        <w:pStyle w:val="FootnoteText"/>
      </w:pPr>
      <w:r>
        <w:rPr>
          <w:rStyle w:val="FootnoteReference"/>
        </w:rPr>
        <w:footnoteRef/>
      </w:r>
      <w:r>
        <w:t xml:space="preserve"> </w:t>
      </w:r>
      <w:r>
        <w:fldChar w:fldCharType="begin"/>
      </w:r>
      <w:r w:rsidR="008C334C">
        <w:instrText xml:space="preserve"> ADDIN ZOTERO_ITEM CSL_CITATION {"citationID":"xCSQQZKQ","properties":{"formattedCitation":"Zihua und Eising, 218.","plainCitation":"Zihua und Eising, 218.","noteIndex":497},"citationItems":[{"id":3,"uris":["http://zotero.org/users/local/usTu59L8/items/S2S7HMI9"],"itemData":{"id":3,"type":"book","edition":"6. Aufl","event-place":"München","ISBN":"978-3-7742-1265-7","number-of-pages":"280","publisher":"Gräfe und Unzer","publisher-place":"München","source":"K10plus ISBN","title":"Die echte chinesische Küche: typische Rezepte und kulinarische Impressionen aus den vier berühmtesten Regionen","title-short":"Die echte chinesische Küche","editor":[{"family":"Zihua","given":"Liu"},{"family":"Eising","given":"Susi"}],"issued":{"date-parts":[["2002"]]}},"locator":"218"}],"schema":"https://github.com/citation-style-language/schema/raw/master/csl-citation.json"} </w:instrText>
      </w:r>
      <w:r>
        <w:fldChar w:fldCharType="separate"/>
      </w:r>
      <w:r w:rsidRPr="00772EF8">
        <w:rPr>
          <w:rFonts w:ascii="Calibri" w:hAnsi="Calibri" w:cs="Calibri"/>
        </w:rPr>
        <w:t>Zihua und Eising, 218.</w:t>
      </w:r>
      <w:r>
        <w:fldChar w:fldCharType="end"/>
      </w:r>
    </w:p>
  </w:footnote>
  <w:footnote w:id="499">
    <w:p w14:paraId="05134BB9" w14:textId="4D8DB1C6" w:rsidR="00DB540C" w:rsidRPr="0008135B" w:rsidRDefault="00DB540C" w:rsidP="00DB540C">
      <w:pPr>
        <w:pStyle w:val="FootnoteText"/>
      </w:pPr>
      <w:r>
        <w:rPr>
          <w:rStyle w:val="FootnoteReference"/>
        </w:rPr>
        <w:footnoteRef/>
      </w:r>
      <w:r w:rsidRPr="0008135B">
        <w:t xml:space="preserve"> </w:t>
      </w:r>
      <w:r>
        <w:fldChar w:fldCharType="begin"/>
      </w:r>
      <w:r w:rsidR="008C334C">
        <w:instrText xml:space="preserve"> ADDIN ZOTERO_ITEM CSL_CITATION {"citationID":"QgAULxdx","properties":{"formattedCitation":"\\uc0\\u8222{}ZEITmagazin\\uc0\\u8220{}.","plainCitation":"„ZEITmagazin“.","noteIndex":498},"citationItems":[{"id":96,"uris":["http://zotero.org/users/local/usTu59L8/items/EJMJD2IT"],"itemData":{"id":96,"type":"article-journal","title":"ZEITmagazin"}}],"schema":"https://github.com/citation-style-language/schema/raw/master/csl-citation.json"} </w:instrText>
      </w:r>
      <w:r>
        <w:fldChar w:fldCharType="separate"/>
      </w:r>
      <w:r w:rsidRPr="0008135B">
        <w:rPr>
          <w:rFonts w:ascii="Calibri" w:hAnsi="Calibri" w:cs="Calibri"/>
          <w:szCs w:val="24"/>
        </w:rPr>
        <w:t>„ZEITmagazin“.</w:t>
      </w:r>
      <w:r>
        <w:fldChar w:fldCharType="end"/>
      </w:r>
    </w:p>
  </w:footnote>
  <w:footnote w:id="500">
    <w:p w14:paraId="1376A870" w14:textId="7754F1FC" w:rsidR="00C07C88" w:rsidRPr="006570C1" w:rsidRDefault="00C07C88" w:rsidP="00C07C88">
      <w:pPr>
        <w:pStyle w:val="FootnoteText"/>
      </w:pPr>
      <w:r>
        <w:rPr>
          <w:rStyle w:val="FootnoteReference"/>
        </w:rPr>
        <w:footnoteRef/>
      </w:r>
      <w:r w:rsidRPr="006570C1">
        <w:t xml:space="preserve"> </w:t>
      </w:r>
      <w:r>
        <w:fldChar w:fldCharType="begin"/>
      </w:r>
      <w:r w:rsidR="008C334C">
        <w:instrText xml:space="preserve"> ADDIN ZOTERO_ITEM CSL_CITATION {"citationID":"tKG6iSNx","properties":{"formattedCitation":"Raether, {\\i{}Das Beste vom Wochenmarkt neue frische und saisonale Rezepte aus dem ZEIT-Magazin}, 214.","plainCitation":"Raether, Das Beste vom Wochenmarkt neue frische und saisonale Rezepte aus dem ZEIT-Magazin, 214.","noteIndex":499},"citationItems":[{"id":67,"uris":["http://zotero.org/users/local/usTu59L8/items/QLVCWGWT"],"itemData":{"id":67,"type":"book","edition":"Originalausgabe, 1. Auflage","event-place":"München","ISBN":"978-3-7423-0309-7","language":"ger","note":"OCLC: 1011381508","publisher":"riva","publisher-place":"München","source":"Open WorldCat","title":"Das Beste vom Wochenmarkt neue frische und saisonale Rezepte aus dem ZEIT-Magazin","author":[{"family":"Raether","given":"Elisabeth"}],"issued":{"date-parts":[["2017"]]}},"locator":"214"}],"schema":"https://github.com/citation-style-language/schema/raw/master/csl-citation.json"} </w:instrText>
      </w:r>
      <w:r>
        <w:fldChar w:fldCharType="separate"/>
      </w:r>
      <w:r w:rsidR="0091679F" w:rsidRPr="0091679F">
        <w:rPr>
          <w:rFonts w:ascii="Calibri" w:hAnsi="Calibri" w:cs="Calibri"/>
          <w:szCs w:val="24"/>
        </w:rPr>
        <w:t xml:space="preserve">Raether, </w:t>
      </w:r>
      <w:r w:rsidR="0091679F" w:rsidRPr="0091679F">
        <w:rPr>
          <w:rFonts w:ascii="Calibri" w:hAnsi="Calibri" w:cs="Calibri"/>
          <w:i/>
          <w:iCs/>
          <w:szCs w:val="24"/>
        </w:rPr>
        <w:t>Das Beste vom Wochenmarkt neue frische und saisonale Rezepte aus dem ZEIT-Magazin</w:t>
      </w:r>
      <w:r w:rsidR="0091679F" w:rsidRPr="0091679F">
        <w:rPr>
          <w:rFonts w:ascii="Calibri" w:hAnsi="Calibri" w:cs="Calibri"/>
          <w:szCs w:val="24"/>
        </w:rPr>
        <w:t>, 214.</w:t>
      </w:r>
      <w:r>
        <w:fldChar w:fldCharType="end"/>
      </w:r>
    </w:p>
  </w:footnote>
  <w:footnote w:id="501">
    <w:p w14:paraId="246D2EA2" w14:textId="0D219955" w:rsidR="00DB540C" w:rsidRDefault="00DB540C" w:rsidP="00DB540C">
      <w:pPr>
        <w:pStyle w:val="FootnoteText"/>
      </w:pPr>
      <w:r>
        <w:rPr>
          <w:rStyle w:val="FootnoteReference"/>
        </w:rPr>
        <w:footnoteRef/>
      </w:r>
      <w:r>
        <w:t xml:space="preserve"> </w:t>
      </w:r>
      <w:r>
        <w:fldChar w:fldCharType="begin"/>
      </w:r>
      <w:r w:rsidR="008C334C">
        <w:instrText xml:space="preserve"> ADDIN ZOTERO_ITEM CSL_CITATION {"citationID":"KAY1xuvX","properties":{"formattedCitation":"Kreissparkasse Heilbronn, {\\i{}Schw\\uc0\\u228{}bische Erfolgsrezepte: Was im HeilbronnerLand auf den Tisch kommt - 40 K\\uc0\\u246{}stlichkeiten zum Nachkochen}, 38.","plainCitation":"Kreissparkasse Heilbronn, Schwäbische Erfolgsrezepte: Was im HeilbronnerLand auf den Tisch kommt - 40 Köstlichkeiten zum Nachkochen, 38.","noteIndex":500},"citationItems":[{"id":81,"uris":["http://zotero.org/users/local/usTu59L8/items/UHR958TE"],"itemData":{"id":81,"type":"book","event-place":"Heilbronn","publisher-place":"Heilbronn","title":"Schwäbische Erfolgsrezepte: Was im HeilbronnerLand auf den Tisch kommt - 40 Köstlichkeiten zum Nachkochen","editor":[{"family":"Kreissparkasse Heilbronn","given":""}],"issued":{"date-parts":[["2011"]]}},"locator":"38"}],"schema":"https://github.com/citation-style-language/schema/raw/master/csl-citation.json"} </w:instrText>
      </w:r>
      <w:r>
        <w:fldChar w:fldCharType="separate"/>
      </w:r>
      <w:r w:rsidR="0091679F" w:rsidRPr="0091679F">
        <w:rPr>
          <w:rFonts w:ascii="Calibri" w:hAnsi="Calibri" w:cs="Calibri"/>
          <w:szCs w:val="24"/>
        </w:rPr>
        <w:t xml:space="preserve">Kreissparkasse Heilbronn, </w:t>
      </w:r>
      <w:r w:rsidR="0091679F" w:rsidRPr="0091679F">
        <w:rPr>
          <w:rFonts w:ascii="Calibri" w:hAnsi="Calibri" w:cs="Calibri"/>
          <w:i/>
          <w:iCs/>
          <w:szCs w:val="24"/>
        </w:rPr>
        <w:t>Schwäbische Erfolgsrezepte: Was im HeilbronnerLand auf den Tisch kommt - 40 Köstlichkeiten zum Nachkochen</w:t>
      </w:r>
      <w:r w:rsidR="0091679F" w:rsidRPr="0091679F">
        <w:rPr>
          <w:rFonts w:ascii="Calibri" w:hAnsi="Calibri" w:cs="Calibri"/>
          <w:szCs w:val="24"/>
        </w:rPr>
        <w:t>, 38.</w:t>
      </w:r>
      <w:r>
        <w:fldChar w:fldCharType="end"/>
      </w:r>
    </w:p>
  </w:footnote>
  <w:footnote w:id="502">
    <w:p w14:paraId="1F6936BD" w14:textId="2EFADE95" w:rsidR="00A1348F" w:rsidRDefault="00A1348F" w:rsidP="00A1348F">
      <w:pPr>
        <w:pStyle w:val="FootnoteText"/>
      </w:pPr>
      <w:r>
        <w:rPr>
          <w:rStyle w:val="FootnoteReference"/>
        </w:rPr>
        <w:footnoteRef/>
      </w:r>
      <w:r>
        <w:t xml:space="preserve"> </w:t>
      </w:r>
      <w:r>
        <w:fldChar w:fldCharType="begin"/>
      </w:r>
      <w:r w:rsidR="008C334C">
        <w:instrText xml:space="preserve"> ADDIN ZOTERO_ITEM CSL_CITATION {"citationID":"fcNFtYGR","properties":{"formattedCitation":"{\\i{}Symbadisch kochen! Rezepte aus Baden}, [1. Aufl.] (M\\uc0\\u252{}nster: H\\uc0\\u246{}lker Verlag, 2015), 11.","plainCitation":"Symbadisch kochen! Rezepte aus Baden, [1. Aufl.] (Münster: Hölker Verlag, 2015), 11.","noteIndex":501},"citationItems":[{"id":102,"uris":["http://zotero.org/users/local/usTu59L8/items/U3TXSGT4"],"itemData":{"id":102,"type":"book","edition":"[1. Aufl.]","event-place":"Münster","ISBN":"978-3-88117-989-8","language":"ger","note":"OCLC: 909798199","publisher":"Hölker Verlag","publisher-place":"Münster","source":"Open WorldCat","title":"Symbadisch kochen! Rezepte aus Baden","contributor":[{"family":"Graef","given":"Amélie"}],"issued":{"date-parts":[["2015"]]}},"locator":"11"}],"schema":"https://github.com/citation-style-language/schema/raw/master/csl-citation.json"} </w:instrText>
      </w:r>
      <w:r>
        <w:fldChar w:fldCharType="separate"/>
      </w:r>
      <w:r w:rsidRPr="004016D7">
        <w:rPr>
          <w:rFonts w:ascii="Calibri" w:hAnsi="Calibri" w:cs="Calibri"/>
          <w:i/>
          <w:iCs/>
          <w:szCs w:val="24"/>
        </w:rPr>
        <w:t>Symbadisch kochen! Rezepte aus Baden</w:t>
      </w:r>
      <w:r w:rsidRPr="004016D7">
        <w:rPr>
          <w:rFonts w:ascii="Calibri" w:hAnsi="Calibri" w:cs="Calibri"/>
          <w:szCs w:val="24"/>
        </w:rPr>
        <w:t>, [1. Aufl.] (Münster: Hölker Verlag, 2015), 11.</w:t>
      </w:r>
      <w:r>
        <w:fldChar w:fldCharType="end"/>
      </w:r>
    </w:p>
  </w:footnote>
  <w:footnote w:id="503">
    <w:p w14:paraId="0BA2D2DF" w14:textId="302F9A1C" w:rsidR="00DB540C" w:rsidRDefault="00DB540C" w:rsidP="00DB540C">
      <w:pPr>
        <w:pStyle w:val="FootnoteText"/>
      </w:pPr>
      <w:r>
        <w:rPr>
          <w:rStyle w:val="FootnoteReference"/>
        </w:rPr>
        <w:footnoteRef/>
      </w:r>
      <w:r>
        <w:t xml:space="preserve"> </w:t>
      </w:r>
      <w:r>
        <w:fldChar w:fldCharType="begin"/>
      </w:r>
      <w:r w:rsidR="008C334C">
        <w:instrText xml:space="preserve"> ADDIN ZOTERO_ITEM CSL_CITATION {"citationID":"iX3abmYr","properties":{"formattedCitation":"Kreissparkasse Heilbronn, {\\i{}Schw\\uc0\\u228{}bische Erfolgsrezepte: Was im HeilbronnerLand auf den Tisch kommt - 40 K\\uc0\\u246{}stlichkeiten zum Nachkochen}, 40.","plainCitation":"Kreissparkasse Heilbronn, Schwäbische Erfolgsrezepte: Was im HeilbronnerLand auf den Tisch kommt - 40 Köstlichkeiten zum Nachkochen, 40.","noteIndex":502},"citationItems":[{"id":81,"uris":["http://zotero.org/users/local/usTu59L8/items/UHR958TE"],"itemData":{"id":81,"type":"book","event-place":"Heilbronn","publisher-place":"Heilbronn","title":"Schwäbische Erfolgsrezepte: Was im HeilbronnerLand auf den Tisch kommt - 40 Köstlichkeiten zum Nachkochen","editor":[{"family":"Kreissparkasse Heilbronn","given":""}],"issued":{"date-parts":[["2011"]]}},"locator":"40"}],"schema":"https://github.com/citation-style-language/schema/raw/master/csl-citation.json"} </w:instrText>
      </w:r>
      <w:r>
        <w:fldChar w:fldCharType="separate"/>
      </w:r>
      <w:r w:rsidR="0091679F" w:rsidRPr="0091679F">
        <w:rPr>
          <w:rFonts w:ascii="Calibri" w:hAnsi="Calibri" w:cs="Calibri"/>
          <w:szCs w:val="24"/>
        </w:rPr>
        <w:t xml:space="preserve">Kreissparkasse Heilbronn, </w:t>
      </w:r>
      <w:r w:rsidR="0091679F" w:rsidRPr="0091679F">
        <w:rPr>
          <w:rFonts w:ascii="Calibri" w:hAnsi="Calibri" w:cs="Calibri"/>
          <w:i/>
          <w:iCs/>
          <w:szCs w:val="24"/>
        </w:rPr>
        <w:t>Schwäbische Erfolgsrezepte: Was im HeilbronnerLand auf den Tisch kommt - 40 Köstlichkeiten zum Nachkochen</w:t>
      </w:r>
      <w:r w:rsidR="0091679F" w:rsidRPr="0091679F">
        <w:rPr>
          <w:rFonts w:ascii="Calibri" w:hAnsi="Calibri" w:cs="Calibri"/>
          <w:szCs w:val="24"/>
        </w:rPr>
        <w:t>, 40.</w:t>
      </w:r>
      <w:r>
        <w:fldChar w:fldCharType="end"/>
      </w:r>
    </w:p>
  </w:footnote>
  <w:footnote w:id="504">
    <w:p w14:paraId="494DD130" w14:textId="6BA21550" w:rsidR="00DB540C" w:rsidRPr="00DB540C" w:rsidRDefault="00DB540C" w:rsidP="00DB540C">
      <w:pPr>
        <w:pStyle w:val="FootnoteText"/>
      </w:pPr>
      <w:r>
        <w:rPr>
          <w:rStyle w:val="FootnoteReference"/>
        </w:rPr>
        <w:footnoteRef/>
      </w:r>
      <w:r w:rsidRPr="00DB540C">
        <w:t xml:space="preserve"> </w:t>
      </w:r>
      <w:r>
        <w:fldChar w:fldCharType="begin"/>
      </w:r>
      <w:r w:rsidR="008C334C">
        <w:instrText xml:space="preserve"> ADDIN ZOTERO_ITEM CSL_CITATION {"citationID":"Ug3oJnBE","properties":{"formattedCitation":"Kiel und Wiedemann, {\\i{}Schw\\uc0\\u228{}bisch kochen}, 37.","plainCitation":"Kiel und Wiedemann, Schwäbisch kochen, 37.","noteIndex":503},"citationItems":[{"id":30,"uris":["http://zotero.org/users/local/usTu59L8/items/6ST6V588"],"itemData":{"id":30,"type":"book","collection-title":"GU Küchen-Ratgeber","edition":"1. Aufl","event-place":"München","ISBN":"978-3-7742-6890-6","language":"ger","number-of-pages":"64","publisher":"Gräfe u. Unzer","publisher-place":"München","source":"K10plus ISBN","title":"Schwäbisch kochen: Klassisch und neu","title-short":"Schwäbisch kochen","author":[{"family":"Kiel","given":"Martina"},{"family":"Wiedemann","given":"Carola"}],"issued":{"date-parts":[["2005"]]}},"locator":"37"}],"schema":"https://github.com/citation-style-language/schema/raw/master/csl-citation.json"} </w:instrText>
      </w:r>
      <w:r>
        <w:fldChar w:fldCharType="separate"/>
      </w:r>
      <w:r w:rsidRPr="00DB540C">
        <w:rPr>
          <w:rFonts w:ascii="Calibri" w:hAnsi="Calibri" w:cs="Calibri"/>
          <w:szCs w:val="24"/>
        </w:rPr>
        <w:t xml:space="preserve">Kiel und Wiedemann, </w:t>
      </w:r>
      <w:r w:rsidRPr="00DB540C">
        <w:rPr>
          <w:rFonts w:ascii="Calibri" w:hAnsi="Calibri" w:cs="Calibri"/>
          <w:i/>
          <w:iCs/>
          <w:szCs w:val="24"/>
        </w:rPr>
        <w:t>Schwäbisch kochen</w:t>
      </w:r>
      <w:r w:rsidRPr="00DB540C">
        <w:rPr>
          <w:rFonts w:ascii="Calibri" w:hAnsi="Calibri" w:cs="Calibri"/>
          <w:szCs w:val="24"/>
        </w:rPr>
        <w:t>, 37.</w:t>
      </w:r>
      <w:r>
        <w:fldChar w:fldCharType="end"/>
      </w:r>
    </w:p>
  </w:footnote>
  <w:footnote w:id="505">
    <w:p w14:paraId="73855510" w14:textId="196ACAEA" w:rsidR="00410FB2" w:rsidRPr="00C2244A" w:rsidRDefault="00410FB2" w:rsidP="00410FB2">
      <w:pPr>
        <w:pStyle w:val="FootnoteText"/>
      </w:pPr>
      <w:r>
        <w:rPr>
          <w:rStyle w:val="FootnoteReference"/>
        </w:rPr>
        <w:footnoteRef/>
      </w:r>
      <w:r w:rsidRPr="00C2244A">
        <w:t xml:space="preserve"> </w:t>
      </w:r>
      <w:r>
        <w:fldChar w:fldCharType="begin"/>
      </w:r>
      <w:r w:rsidR="008C334C">
        <w:instrText xml:space="preserve"> ADDIN ZOTERO_ITEM CSL_CITATION {"citationID":"rPjmf1FG","properties":{"formattedCitation":"Kreissparkasse Heilbronn, {\\i{}Schw\\uc0\\u228{}bische Erfolgsrezepte: Was im HeilbronnerLand auf den Tisch kommt - 40 K\\uc0\\u246{}stlichkeiten zum Nachkochen}, 36.","plainCitation":"Kreissparkasse Heilbronn, Schwäbische Erfolgsrezepte: Was im HeilbronnerLand auf den Tisch kommt - 40 Köstlichkeiten zum Nachkochen, 36.","noteIndex":504},"citationItems":[{"id":81,"uris":["http://zotero.org/users/local/usTu59L8/items/UHR958TE"],"itemData":{"id":81,"type":"book","event-place":"Heilbronn","publisher-place":"Heilbronn","title":"Schwäbische Erfolgsrezepte: Was im HeilbronnerLand auf den Tisch kommt - 40 Köstlichkeiten zum Nachkochen","editor":[{"family":"Kreissparkasse Heilbronn","given":""}],"issued":{"date-parts":[["2011"]]}},"locator":"36"}],"schema":"https://github.com/citation-style-language/schema/raw/master/csl-citation.json"} </w:instrText>
      </w:r>
      <w:r>
        <w:fldChar w:fldCharType="separate"/>
      </w:r>
      <w:r w:rsidRPr="00C2244A">
        <w:rPr>
          <w:rFonts w:ascii="Calibri" w:hAnsi="Calibri" w:cs="Calibri"/>
          <w:szCs w:val="24"/>
        </w:rPr>
        <w:t xml:space="preserve">Kreissparkasse Heilbronn, </w:t>
      </w:r>
      <w:r w:rsidRPr="00C2244A">
        <w:rPr>
          <w:rFonts w:ascii="Calibri" w:hAnsi="Calibri" w:cs="Calibri"/>
          <w:i/>
          <w:iCs/>
          <w:szCs w:val="24"/>
        </w:rPr>
        <w:t>Schwäbische Erfolgsrezepte: Was im HeilbronnerLand auf den Tisch kommt - 40 Köstlichkeiten zum Nachkochen</w:t>
      </w:r>
      <w:r w:rsidRPr="00C2244A">
        <w:rPr>
          <w:rFonts w:ascii="Calibri" w:hAnsi="Calibri" w:cs="Calibri"/>
          <w:szCs w:val="24"/>
        </w:rPr>
        <w:t>, 36.</w:t>
      </w:r>
      <w:r>
        <w:fldChar w:fldCharType="end"/>
      </w:r>
    </w:p>
  </w:footnote>
  <w:footnote w:id="506">
    <w:p w14:paraId="482402CA" w14:textId="2137270F" w:rsidR="006570C1" w:rsidRPr="006570C1" w:rsidRDefault="006570C1" w:rsidP="006570C1">
      <w:pPr>
        <w:pStyle w:val="FootnoteText"/>
      </w:pPr>
      <w:r>
        <w:rPr>
          <w:rStyle w:val="FootnoteReference"/>
        </w:rPr>
        <w:footnoteRef/>
      </w:r>
      <w:r w:rsidRPr="006570C1">
        <w:t xml:space="preserve"> </w:t>
      </w:r>
      <w:r>
        <w:fldChar w:fldCharType="begin"/>
      </w:r>
      <w:r w:rsidR="008C334C">
        <w:instrText xml:space="preserve"> ADDIN ZOTERO_ITEM CSL_CITATION {"citationID":"8ij8KcxF","properties":{"formattedCitation":"Raether, {\\i{}Das Beste vom Wochenmarkt neue frische und saisonale Rezepte aus dem ZEIT-Magazin}, 178.","plainCitation":"Raether, Das Beste vom Wochenmarkt neue frische und saisonale Rezepte aus dem ZEIT-Magazin, 178.","noteIndex":505},"citationItems":[{"id":67,"uris":["http://zotero.org/users/local/usTu59L8/items/QLVCWGWT"],"itemData":{"id":67,"type":"book","edition":"Originalausgabe, 1. Auflage","event-place":"München","ISBN":"978-3-7423-0309-7","language":"ger","note":"OCLC: 1011381508","publisher":"riva","publisher-place":"München","source":"Open WorldCat","title":"Das Beste vom Wochenmarkt neue frische und saisonale Rezepte aus dem ZEIT-Magazin","author":[{"family":"Raether","given":"Elisabeth"}],"issued":{"date-parts":[["2017"]]}},"locator":"178"}],"schema":"https://github.com/citation-style-language/schema/raw/master/csl-citation.json"} </w:instrText>
      </w:r>
      <w:r>
        <w:fldChar w:fldCharType="separate"/>
      </w:r>
      <w:r w:rsidR="0091679F" w:rsidRPr="0091679F">
        <w:rPr>
          <w:rFonts w:ascii="Calibri" w:hAnsi="Calibri" w:cs="Calibri"/>
          <w:szCs w:val="24"/>
        </w:rPr>
        <w:t xml:space="preserve">Raether, </w:t>
      </w:r>
      <w:r w:rsidR="0091679F" w:rsidRPr="0091679F">
        <w:rPr>
          <w:rFonts w:ascii="Calibri" w:hAnsi="Calibri" w:cs="Calibri"/>
          <w:i/>
          <w:iCs/>
          <w:szCs w:val="24"/>
        </w:rPr>
        <w:t>Das Beste vom Wochenmarkt neue frische und saisonale Rezepte aus dem ZEIT-Magazin</w:t>
      </w:r>
      <w:r w:rsidR="0091679F" w:rsidRPr="0091679F">
        <w:rPr>
          <w:rFonts w:ascii="Calibri" w:hAnsi="Calibri" w:cs="Calibri"/>
          <w:szCs w:val="24"/>
        </w:rPr>
        <w:t>, 178.</w:t>
      </w:r>
      <w:r>
        <w:fldChar w:fldCharType="end"/>
      </w:r>
    </w:p>
  </w:footnote>
  <w:footnote w:id="507">
    <w:p w14:paraId="60EB740B" w14:textId="317C57EF" w:rsidR="00F8300D" w:rsidRDefault="00F8300D" w:rsidP="00F8300D">
      <w:pPr>
        <w:pStyle w:val="FootnoteText"/>
      </w:pPr>
      <w:r>
        <w:rPr>
          <w:rStyle w:val="FootnoteReference"/>
        </w:rPr>
        <w:footnoteRef/>
      </w:r>
      <w:r>
        <w:t xml:space="preserve"> </w:t>
      </w:r>
      <w:r>
        <w:fldChar w:fldCharType="begin"/>
      </w:r>
      <w:r w:rsidR="008C334C">
        <w:instrText xml:space="preserve"> ADDIN ZOTERO_ITEM CSL_CITATION {"citationID":"pbByZ9GE","properties":{"formattedCitation":"S\\uc0\\u228{}lzer, {\\i{}Die echte Jeden-Tag-K\\uc0\\u252{}che}, 151.","plainCitation":"Sälzer, Die echte Jeden-Tag-Küche, 151.","noteIndex":506},"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151"}],"schema":"https://github.com/citation-style-language/schema/raw/master/csl-citation.json"} </w:instrText>
      </w:r>
      <w:r>
        <w:fldChar w:fldCharType="separate"/>
      </w:r>
      <w:r w:rsidRPr="00B842F8">
        <w:rPr>
          <w:rFonts w:ascii="Calibri" w:hAnsi="Calibri" w:cs="Calibri"/>
          <w:szCs w:val="24"/>
        </w:rPr>
        <w:t xml:space="preserve">Sälzer, </w:t>
      </w:r>
      <w:r w:rsidRPr="00B842F8">
        <w:rPr>
          <w:rFonts w:ascii="Calibri" w:hAnsi="Calibri" w:cs="Calibri"/>
          <w:i/>
          <w:iCs/>
          <w:szCs w:val="24"/>
        </w:rPr>
        <w:t>Die echte Jeden-Tag-Küche</w:t>
      </w:r>
      <w:r w:rsidRPr="00B842F8">
        <w:rPr>
          <w:rFonts w:ascii="Calibri" w:hAnsi="Calibri" w:cs="Calibri"/>
          <w:szCs w:val="24"/>
        </w:rPr>
        <w:t>, 151.</w:t>
      </w:r>
      <w:r>
        <w:fldChar w:fldCharType="end"/>
      </w:r>
    </w:p>
  </w:footnote>
  <w:footnote w:id="508">
    <w:p w14:paraId="70EBD208" w14:textId="72F4E6EC" w:rsidR="006D4EDA" w:rsidRPr="00AE6AD9" w:rsidRDefault="006D4EDA" w:rsidP="006D4EDA">
      <w:pPr>
        <w:pStyle w:val="FootnoteText"/>
      </w:pPr>
      <w:r>
        <w:rPr>
          <w:rStyle w:val="FootnoteReference"/>
        </w:rPr>
        <w:footnoteRef/>
      </w:r>
      <w:r w:rsidRPr="00AE6AD9">
        <w:t xml:space="preserve"> </w:t>
      </w:r>
      <w:r>
        <w:fldChar w:fldCharType="begin"/>
      </w:r>
      <w:r w:rsidR="008C334C">
        <w:instrText xml:space="preserve"> ADDIN ZOTERO_ITEM CSL_CITATION {"citationID":"EeMKNVcT","properties":{"formattedCitation":"Kreissparkasse Heilbronn, {\\i{}Schw\\uc0\\u228{}bische Erfolgsrezepte: Was im HeilbronnerLand auf den Tisch kommt - 40 K\\uc0\\u246{}stlichkeiten zum Nachkochen}, 26.","plainCitation":"Kreissparkasse Heilbronn, Schwäbische Erfolgsrezepte: Was im HeilbronnerLand auf den Tisch kommt - 40 Köstlichkeiten zum Nachkochen, 26.","noteIndex":507},"citationItems":[{"id":81,"uris":["http://zotero.org/users/local/usTu59L8/items/UHR958TE"],"itemData":{"id":81,"type":"book","event-place":"Heilbronn","publisher-place":"Heilbronn","title":"Schwäbische Erfolgsrezepte: Was im HeilbronnerLand auf den Tisch kommt - 40 Köstlichkeiten zum Nachkochen","editor":[{"family":"Kreissparkasse Heilbronn","given":""}],"issued":{"date-parts":[["2011"]]}},"locator":"26"}],"schema":"https://github.com/citation-style-language/schema/raw/master/csl-citation.json"} </w:instrText>
      </w:r>
      <w:r>
        <w:fldChar w:fldCharType="separate"/>
      </w:r>
      <w:r w:rsidRPr="00AE6AD9">
        <w:rPr>
          <w:rFonts w:ascii="Calibri" w:hAnsi="Calibri" w:cs="Calibri"/>
          <w:szCs w:val="24"/>
        </w:rPr>
        <w:t xml:space="preserve">Kreissparkasse Heilbronn, </w:t>
      </w:r>
      <w:r w:rsidRPr="00AE6AD9">
        <w:rPr>
          <w:rFonts w:ascii="Calibri" w:hAnsi="Calibri" w:cs="Calibri"/>
          <w:i/>
          <w:iCs/>
          <w:szCs w:val="24"/>
        </w:rPr>
        <w:t>Schwäbische Erfolgsrezepte: Was im HeilbronnerLand auf den Tisch kommt - 40 Köstlichkeiten zum Nachkochen</w:t>
      </w:r>
      <w:r w:rsidRPr="00AE6AD9">
        <w:rPr>
          <w:rFonts w:ascii="Calibri" w:hAnsi="Calibri" w:cs="Calibri"/>
          <w:szCs w:val="24"/>
        </w:rPr>
        <w:t>, 26.</w:t>
      </w:r>
      <w:r>
        <w:fldChar w:fldCharType="end"/>
      </w:r>
    </w:p>
  </w:footnote>
  <w:footnote w:id="509">
    <w:p w14:paraId="73876EB1" w14:textId="09CE24EC" w:rsidR="00D85FC2" w:rsidRDefault="00D85FC2" w:rsidP="00D85FC2">
      <w:pPr>
        <w:pStyle w:val="FootnoteText"/>
      </w:pPr>
      <w:r>
        <w:rPr>
          <w:rStyle w:val="FootnoteReference"/>
        </w:rPr>
        <w:footnoteRef/>
      </w:r>
      <w:r>
        <w:t xml:space="preserve"> </w:t>
      </w:r>
      <w:r>
        <w:fldChar w:fldCharType="begin"/>
      </w:r>
      <w:r w:rsidR="008C334C">
        <w:instrText xml:space="preserve"> ADDIN ZOTERO_ITEM CSL_CITATION {"citationID":"vqaRU26I","properties":{"formattedCitation":"Zarling, Schult, und Banderob, {\\i{}Das grosse Men\\uc0\\u252{}-Buch}, 52.","plainCitation":"Zarling, Schult, und Banderob, Das grosse Menü-Buch, 52.","noteIndex":508},"citationItems":[{"id":70,"uris":["http://zotero.org/users/local/usTu59L8/items/I4Z5WK3M"],"itemData":{"id":70,"type":"book","collection-title":"Essen &amp; trinken","edition":"Sonderausg","event-place":"Köln","ISBN":"978-3-625-10881-8","language":"ger","number-of-pages":"192","publisher":"Naumann und Göbel","publisher-place":"Köln","source":"K10plus ISBN","title":"Das grosse Menü-Buch: mit Menükarten und Tischdekorationen","title-short":"Das grosse Menü-Buch","editor":[{"family":"Zarling","given":"Sabine"},{"family":"Schult","given":"Murmel"},{"family":"Banderob","given":"Heino"}],"issued":{"date-parts":[["1994"]]}},"locator":"52"}],"schema":"https://github.com/citation-style-language/schema/raw/master/csl-citation.json"} </w:instrText>
      </w:r>
      <w:r>
        <w:fldChar w:fldCharType="separate"/>
      </w:r>
      <w:r w:rsidRPr="00A753C0">
        <w:rPr>
          <w:rFonts w:ascii="Calibri" w:hAnsi="Calibri" w:cs="Calibri"/>
          <w:szCs w:val="24"/>
        </w:rPr>
        <w:t xml:space="preserve">Zarling, Schult, und Banderob, </w:t>
      </w:r>
      <w:r w:rsidRPr="00A753C0">
        <w:rPr>
          <w:rFonts w:ascii="Calibri" w:hAnsi="Calibri" w:cs="Calibri"/>
          <w:i/>
          <w:iCs/>
          <w:szCs w:val="24"/>
        </w:rPr>
        <w:t>Das grosse Menü-Buch</w:t>
      </w:r>
      <w:r w:rsidRPr="00A753C0">
        <w:rPr>
          <w:rFonts w:ascii="Calibri" w:hAnsi="Calibri" w:cs="Calibri"/>
          <w:szCs w:val="24"/>
        </w:rPr>
        <w:t>, 52.</w:t>
      </w:r>
      <w:r>
        <w:fldChar w:fldCharType="end"/>
      </w:r>
    </w:p>
  </w:footnote>
  <w:footnote w:id="510">
    <w:p w14:paraId="2DAE6F51" w14:textId="363A394A" w:rsidR="00D85FC2" w:rsidRDefault="00D85FC2" w:rsidP="00D85FC2">
      <w:pPr>
        <w:pStyle w:val="FootnoteText"/>
      </w:pPr>
      <w:r>
        <w:rPr>
          <w:rStyle w:val="FootnoteReference"/>
        </w:rPr>
        <w:footnoteRef/>
      </w:r>
      <w:r>
        <w:t xml:space="preserve"> </w:t>
      </w:r>
      <w:r>
        <w:fldChar w:fldCharType="begin"/>
      </w:r>
      <w:r w:rsidR="008C334C">
        <w:instrText xml:space="preserve"> ADDIN ZOTERO_ITEM CSL_CITATION {"citationID":"AOhbHwfp","properties":{"formattedCitation":"Zarling, Schult, und Banderob, 58.","plainCitation":"Zarling, Schult, und Banderob, 58.","noteIndex":509},"citationItems":[{"id":70,"uris":["http://zotero.org/users/local/usTu59L8/items/I4Z5WK3M"],"itemData":{"id":70,"type":"book","collection-title":"Essen &amp; trinken","edition":"Sonderausg","event-place":"Köln","ISBN":"978-3-625-10881-8","language":"ger","number-of-pages":"192","publisher":"Naumann und Göbel","publisher-place":"Köln","source":"K10plus ISBN","title":"Das grosse Menü-Buch: mit Menükarten und Tischdekorationen","title-short":"Das grosse Menü-Buch","editor":[{"family":"Zarling","given":"Sabine"},{"family":"Schult","given":"Murmel"},{"family":"Banderob","given":"Heino"}],"issued":{"date-parts":[["1994"]]}},"locator":"58"}],"schema":"https://github.com/citation-style-language/schema/raw/master/csl-citation.json"} </w:instrText>
      </w:r>
      <w:r>
        <w:fldChar w:fldCharType="separate"/>
      </w:r>
      <w:r w:rsidRPr="008202E3">
        <w:rPr>
          <w:rFonts w:ascii="Calibri" w:hAnsi="Calibri" w:cs="Calibri"/>
        </w:rPr>
        <w:t>Zarling, Schult, und Banderob, 58.</w:t>
      </w:r>
      <w:r>
        <w:fldChar w:fldCharType="end"/>
      </w:r>
    </w:p>
  </w:footnote>
  <w:footnote w:id="511">
    <w:p w14:paraId="071D10DF" w14:textId="73C1334D" w:rsidR="00C07C88" w:rsidRDefault="00C07C88" w:rsidP="00C07C88">
      <w:pPr>
        <w:pStyle w:val="FootnoteText"/>
      </w:pPr>
      <w:r>
        <w:rPr>
          <w:rStyle w:val="FootnoteReference"/>
        </w:rPr>
        <w:footnoteRef/>
      </w:r>
      <w:r>
        <w:t xml:space="preserve"> </w:t>
      </w:r>
      <w:r>
        <w:fldChar w:fldCharType="begin"/>
      </w:r>
      <w:r w:rsidR="008C334C">
        <w:instrText xml:space="preserve"> ADDIN ZOTERO_ITEM CSL_CITATION {"citationID":"gBgbjVvJ","properties":{"formattedCitation":"Kindler, {\\i{}Ben Kindler kocht badisch}, 65.","plainCitation":"Kindler, Ben Kindler kocht badisch, 65.","noteIndex":510},"citationItems":[{"id":54,"uris":["http://zotero.org/users/local/usTu59L8/items/MGKX6YIR"],"itemData":{"id":54,"type":"book","edition":"1. Auflage","event-place":"Stuttgart","ISBN":"978-3-7630-2783-5","language":"ger","number-of-pages":"124","publisher":"Belser","publisher-place":"Stuttgart","source":"K10plus ISBN","title":"Ben Kindler kocht badisch: Klassisch kreativ","title-short":"Ben Kindler kocht badisch","author":[{"family":"Kindler","given":"Ben"}],"issued":{"date-parts":[["2017"]]}},"locator":"65"}],"schema":"https://github.com/citation-style-language/schema/raw/master/csl-citation.json"} </w:instrText>
      </w:r>
      <w:r>
        <w:fldChar w:fldCharType="separate"/>
      </w:r>
      <w:r w:rsidR="0091679F" w:rsidRPr="0091679F">
        <w:rPr>
          <w:rFonts w:ascii="Calibri" w:hAnsi="Calibri" w:cs="Calibri"/>
          <w:szCs w:val="24"/>
        </w:rPr>
        <w:t xml:space="preserve">Kindler, </w:t>
      </w:r>
      <w:r w:rsidR="0091679F" w:rsidRPr="0091679F">
        <w:rPr>
          <w:rFonts w:ascii="Calibri" w:hAnsi="Calibri" w:cs="Calibri"/>
          <w:i/>
          <w:iCs/>
          <w:szCs w:val="24"/>
        </w:rPr>
        <w:t>Ben Kindler kocht badisch</w:t>
      </w:r>
      <w:r w:rsidR="0091679F" w:rsidRPr="0091679F">
        <w:rPr>
          <w:rFonts w:ascii="Calibri" w:hAnsi="Calibri" w:cs="Calibri"/>
          <w:szCs w:val="24"/>
        </w:rPr>
        <w:t>, 65.</w:t>
      </w:r>
      <w:r>
        <w:fldChar w:fldCharType="end"/>
      </w:r>
    </w:p>
  </w:footnote>
  <w:footnote w:id="512">
    <w:p w14:paraId="5F152D23" w14:textId="67D909B6" w:rsidR="00A139C9" w:rsidRPr="00A139C9" w:rsidRDefault="00A139C9" w:rsidP="00A139C9">
      <w:pPr>
        <w:pStyle w:val="FootnoteText"/>
      </w:pPr>
      <w:r>
        <w:rPr>
          <w:rStyle w:val="FootnoteReference"/>
        </w:rPr>
        <w:footnoteRef/>
      </w:r>
      <w:r w:rsidRPr="00A139C9">
        <w:t xml:space="preserve"> </w:t>
      </w:r>
      <w:r>
        <w:fldChar w:fldCharType="begin"/>
      </w:r>
      <w:r w:rsidR="008C334C">
        <w:instrText xml:space="preserve"> ADDIN ZOTERO_ITEM CSL_CITATION {"citationID":"I4zdqWBU","properties":{"formattedCitation":"S\\uc0\\u228{}lzer, {\\i{}Die echte Jeden-Tag-K\\uc0\\u252{}che}, 143.","plainCitation":"Sälzer, Die echte Jeden-Tag-Küche, 143.","noteIndex":511},"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143"}],"schema":"https://github.com/citation-style-language/schema/raw/master/csl-citation.json"} </w:instrText>
      </w:r>
      <w:r>
        <w:fldChar w:fldCharType="separate"/>
      </w:r>
      <w:r w:rsidR="0091679F" w:rsidRPr="0091679F">
        <w:rPr>
          <w:rFonts w:ascii="Calibri" w:hAnsi="Calibri" w:cs="Calibri"/>
          <w:szCs w:val="24"/>
        </w:rPr>
        <w:t xml:space="preserve">Sälzer, </w:t>
      </w:r>
      <w:r w:rsidR="0091679F" w:rsidRPr="0091679F">
        <w:rPr>
          <w:rFonts w:ascii="Calibri" w:hAnsi="Calibri" w:cs="Calibri"/>
          <w:i/>
          <w:iCs/>
          <w:szCs w:val="24"/>
        </w:rPr>
        <w:t>Die echte Jeden-Tag-Küche</w:t>
      </w:r>
      <w:r w:rsidR="0091679F" w:rsidRPr="0091679F">
        <w:rPr>
          <w:rFonts w:ascii="Calibri" w:hAnsi="Calibri" w:cs="Calibri"/>
          <w:szCs w:val="24"/>
        </w:rPr>
        <w:t>, 143.</w:t>
      </w:r>
      <w:r>
        <w:fldChar w:fldCharType="end"/>
      </w:r>
    </w:p>
  </w:footnote>
  <w:footnote w:id="513">
    <w:p w14:paraId="0CC66BA5" w14:textId="0DB1B50F" w:rsidR="00025D45" w:rsidRPr="0043340B" w:rsidRDefault="00025D45" w:rsidP="00025D45">
      <w:pPr>
        <w:pStyle w:val="FootnoteText"/>
      </w:pPr>
      <w:r>
        <w:rPr>
          <w:rStyle w:val="FootnoteReference"/>
        </w:rPr>
        <w:footnoteRef/>
      </w:r>
      <w:r w:rsidRPr="0043340B">
        <w:t xml:space="preserve"> </w:t>
      </w:r>
      <w:r>
        <w:fldChar w:fldCharType="begin"/>
      </w:r>
      <w:r w:rsidR="008C334C">
        <w:instrText xml:space="preserve"> ADDIN ZOTERO_ITEM CSL_CITATION {"citationID":"cwzp7m1J","properties":{"formattedCitation":"Likidis-K\\uc0\\u246{}nigsfeld, Brauner, und Werz-Kovacs, {\\i{}Griechenland Originalrezepte und Interessantes \\uc0\\u252{}ber Land und Leute}, 115.","plainCitation":"Likidis-Königsfeld, Brauner, und Werz-Kovacs, Griechenland Originalrezepte und Interessantes über Land und Leute, 115.","noteIndex":512},"citationItems":[{"id":21,"uris":["http://zotero.org/users/local/usTu59L8/items/5J8T6KEU"],"itemData":{"id":21,"type":"book","edition":"Sonderausg. der Orig.-Ausg. von 1994, 1. Aufl","event-place":"München","ISBN":"978-3-7742-6443-4","language":"ger","note":"OCLC: 76556261","publisher":"Gräfe und Unzer","publisher-place":"München","source":"Open WorldCat","title":"Griechenland Originalrezepte und Interessantes über Land und Leute","author":[{"family":"Likidis-Königsfeld","given":"Kristina"},{"family":"Brauner","given":"Michael"},{"family":"Werz-Kovacs","given":"Stephanie","dropping-particle":"von"}],"issued":{"date-parts":[["2004"]]}},"locator":"115"}],"schema":"https://github.com/citation-style-language/schema/raw/master/csl-citation.json"} </w:instrText>
      </w:r>
      <w:r>
        <w:fldChar w:fldCharType="separate"/>
      </w:r>
      <w:r w:rsidRPr="00814460">
        <w:rPr>
          <w:rFonts w:ascii="Calibri" w:hAnsi="Calibri" w:cs="Calibri"/>
          <w:szCs w:val="24"/>
        </w:rPr>
        <w:t xml:space="preserve">Likidis-Königsfeld, Brauner, und Werz-Kovacs, </w:t>
      </w:r>
      <w:r w:rsidRPr="00814460">
        <w:rPr>
          <w:rFonts w:ascii="Calibri" w:hAnsi="Calibri" w:cs="Calibri"/>
          <w:i/>
          <w:iCs/>
          <w:szCs w:val="24"/>
        </w:rPr>
        <w:t>Griechenland Originalrezepte und Interessantes über Land und Leute</w:t>
      </w:r>
      <w:r w:rsidRPr="00814460">
        <w:rPr>
          <w:rFonts w:ascii="Calibri" w:hAnsi="Calibri" w:cs="Calibri"/>
          <w:szCs w:val="24"/>
        </w:rPr>
        <w:t>, 115.</w:t>
      </w:r>
      <w:r>
        <w:fldChar w:fldCharType="end"/>
      </w:r>
    </w:p>
  </w:footnote>
  <w:footnote w:id="514">
    <w:p w14:paraId="7C3C20F8" w14:textId="21F8F840" w:rsidR="00025D45" w:rsidRPr="000563B2" w:rsidRDefault="00025D45" w:rsidP="00025D45">
      <w:pPr>
        <w:pStyle w:val="FootnoteText"/>
      </w:pPr>
      <w:r>
        <w:rPr>
          <w:rStyle w:val="FootnoteReference"/>
        </w:rPr>
        <w:footnoteRef/>
      </w:r>
      <w:r w:rsidRPr="000563B2">
        <w:t xml:space="preserve"> </w:t>
      </w:r>
      <w:r>
        <w:fldChar w:fldCharType="begin"/>
      </w:r>
      <w:r w:rsidR="008C334C">
        <w:instrText xml:space="preserve"> ADDIN ZOTERO_ITEM CSL_CITATION {"citationID":"RvuZ1jAx","properties":{"formattedCitation":"Pirou\\uc0\\u233{}, {\\i{}Die echte franz\\uc0\\u246{}sische K\\uc0\\u252{}che}, 135.","plainCitation":"Piroué, Die echte französische Küche, 135.","noteIndex":513},"citationItems":[{"id":5,"uris":["http://zotero.org/users/local/usTu59L8/items/9D429KMD"],"itemData":{"id":5,"type":"book","edition":"6. Aufl","event-place":"München","ISBN":"978-3-7742-1540-5","language":"ger","number-of-pages":"280","publisher":"Gräfe und Unzer","publisher-place":"München","source":"K10plus ISBN","title":"Die echte französische Küche: typische Rezepte und kulinarische Impressionen aus allen Regionen","title-short":"Die echte französische Küche","author":[{"family":"Piroué","given":"Susi"}],"issued":{"date-parts":[["2001"]]}},"locator":"135"}],"schema":"https://github.com/citation-style-language/schema/raw/master/csl-citation.json"} </w:instrText>
      </w:r>
      <w:r>
        <w:fldChar w:fldCharType="separate"/>
      </w:r>
      <w:r w:rsidR="0091679F" w:rsidRPr="0091679F">
        <w:rPr>
          <w:rFonts w:ascii="Calibri" w:hAnsi="Calibri" w:cs="Calibri"/>
          <w:szCs w:val="24"/>
        </w:rPr>
        <w:t xml:space="preserve">Piroué, </w:t>
      </w:r>
      <w:r w:rsidR="0091679F" w:rsidRPr="0091679F">
        <w:rPr>
          <w:rFonts w:ascii="Calibri" w:hAnsi="Calibri" w:cs="Calibri"/>
          <w:i/>
          <w:iCs/>
          <w:szCs w:val="24"/>
        </w:rPr>
        <w:t>Die echte französische Küche</w:t>
      </w:r>
      <w:r w:rsidR="0091679F" w:rsidRPr="0091679F">
        <w:rPr>
          <w:rFonts w:ascii="Calibri" w:hAnsi="Calibri" w:cs="Calibri"/>
          <w:szCs w:val="24"/>
        </w:rPr>
        <w:t>, 135.</w:t>
      </w:r>
      <w:r>
        <w:fldChar w:fldCharType="end"/>
      </w:r>
    </w:p>
  </w:footnote>
  <w:footnote w:id="515">
    <w:p w14:paraId="4996DC8B" w14:textId="3F2EA707" w:rsidR="00F8300D" w:rsidRDefault="00F8300D" w:rsidP="00F8300D">
      <w:pPr>
        <w:pStyle w:val="FootnoteText"/>
      </w:pPr>
      <w:r>
        <w:rPr>
          <w:rStyle w:val="FootnoteReference"/>
        </w:rPr>
        <w:footnoteRef/>
      </w:r>
      <w:r>
        <w:t xml:space="preserve"> </w:t>
      </w:r>
      <w:r>
        <w:fldChar w:fldCharType="begin"/>
      </w:r>
      <w:r w:rsidR="008C334C">
        <w:instrText xml:space="preserve"> ADDIN ZOTERO_ITEM CSL_CITATION {"citationID":"cKG1Wy9y","properties":{"formattedCitation":"Pirou\\uc0\\u233{}, 62.","plainCitation":"Piroué, 62.","noteIndex":514},"citationItems":[{"id":5,"uris":["http://zotero.org/users/local/usTu59L8/items/9D429KMD"],"itemData":{"id":5,"type":"book","edition":"6. Aufl","event-place":"München","ISBN":"978-3-7742-1540-5","language":"ger","number-of-pages":"280","publisher":"Gräfe und Unzer","publisher-place":"München","source":"K10plus ISBN","title":"Die echte französische Küche: typische Rezepte und kulinarische Impressionen aus allen Regionen","title-short":"Die echte französische Küche","author":[{"family":"Piroué","given":"Susi"}],"issued":{"date-parts":[["2001"]]}},"locator":"62"}],"schema":"https://github.com/citation-style-language/schema/raw/master/csl-citation.json"} </w:instrText>
      </w:r>
      <w:r>
        <w:fldChar w:fldCharType="separate"/>
      </w:r>
      <w:r w:rsidR="0091679F" w:rsidRPr="0091679F">
        <w:rPr>
          <w:rFonts w:ascii="Calibri" w:hAnsi="Calibri" w:cs="Calibri"/>
          <w:szCs w:val="24"/>
        </w:rPr>
        <w:t>Piroué, 62.</w:t>
      </w:r>
      <w:r>
        <w:fldChar w:fldCharType="end"/>
      </w:r>
    </w:p>
  </w:footnote>
  <w:footnote w:id="516">
    <w:p w14:paraId="4045FC14" w14:textId="1EB3C8C5" w:rsidR="0093777E" w:rsidRDefault="0093777E" w:rsidP="0093777E">
      <w:pPr>
        <w:pStyle w:val="FootnoteText"/>
      </w:pPr>
      <w:r>
        <w:rPr>
          <w:rStyle w:val="FootnoteReference"/>
        </w:rPr>
        <w:footnoteRef/>
      </w:r>
      <w:r>
        <w:t xml:space="preserve"> </w:t>
      </w:r>
      <w:r>
        <w:fldChar w:fldCharType="begin"/>
      </w:r>
      <w:r w:rsidR="008C334C">
        <w:instrText xml:space="preserve"> ADDIN ZOTERO_ITEM CSL_CITATION {"citationID":"H4qHojkp","properties":{"formattedCitation":"Hess und S\\uc0\\u228{}lzer, {\\i{}Die echte italienische K\\uc0\\u252{}che}, 70.","plainCitation":"Hess und Sälzer, Die echte italienische Küche, 70.","noteIndex":515},"citationItems":[{"id":2,"uris":["http://zotero.org/users/local/usTu59L8/items/8348HEDN"],"itemData":{"id":2,"type":"book","edition":"23. Aufl.","event-place":"München","ISBN":"978-3-7742-1102-5","language":"ger","number-of-pages":"320","publisher":"Gräfe und Unzer","publisher-place":"München","source":"K10plus ISBN","title":"Die echte italienische Küche: typische Rezepte und kulinarische Impressionen aus allen Regionen","title-short":"Die echte italienische Küche","author":[{"family":"Hess","given":"Reinhardt"},{"family":"Sälzer","given":"Sabine"}],"contributor":[{"family":"Foodfotografie Eising","given":""}],"issued":{"date-parts":[["2003"]]}},"locator":"70"}],"schema":"https://github.com/citation-style-language/schema/raw/master/csl-citation.json"} </w:instrText>
      </w:r>
      <w:r>
        <w:fldChar w:fldCharType="separate"/>
      </w:r>
      <w:r w:rsidR="0091679F" w:rsidRPr="0091679F">
        <w:rPr>
          <w:rFonts w:ascii="Calibri" w:hAnsi="Calibri" w:cs="Calibri"/>
          <w:szCs w:val="24"/>
        </w:rPr>
        <w:t xml:space="preserve">Hess und Sälzer, </w:t>
      </w:r>
      <w:r w:rsidR="0091679F" w:rsidRPr="0091679F">
        <w:rPr>
          <w:rFonts w:ascii="Calibri" w:hAnsi="Calibri" w:cs="Calibri"/>
          <w:i/>
          <w:iCs/>
          <w:szCs w:val="24"/>
        </w:rPr>
        <w:t>Die echte italienische Küche</w:t>
      </w:r>
      <w:r w:rsidR="0091679F" w:rsidRPr="0091679F">
        <w:rPr>
          <w:rFonts w:ascii="Calibri" w:hAnsi="Calibri" w:cs="Calibri"/>
          <w:szCs w:val="24"/>
        </w:rPr>
        <w:t>, 70.</w:t>
      </w:r>
      <w:r>
        <w:fldChar w:fldCharType="end"/>
      </w:r>
    </w:p>
  </w:footnote>
  <w:footnote w:id="517">
    <w:p w14:paraId="33ABEEC7" w14:textId="5A2877CC" w:rsidR="00C07C88" w:rsidRDefault="00C07C88" w:rsidP="00C07C88">
      <w:pPr>
        <w:pStyle w:val="FootnoteText"/>
      </w:pPr>
      <w:r>
        <w:rPr>
          <w:rStyle w:val="FootnoteReference"/>
        </w:rPr>
        <w:footnoteRef/>
      </w:r>
      <w:r>
        <w:t xml:space="preserve"> </w:t>
      </w:r>
      <w:r>
        <w:fldChar w:fldCharType="begin"/>
      </w:r>
      <w:r w:rsidR="008C334C">
        <w:instrText xml:space="preserve"> ADDIN ZOTERO_ITEM CSL_CITATION {"citationID":"IG6vebUE","properties":{"formattedCitation":"S\\uc0\\u228{}lzer, {\\i{}Die echte Jeden-Tag-K\\uc0\\u252{}che}, 130.","plainCitation":"Sälzer, Die echte Jeden-Tag-Küche, 130.","noteIndex":516},"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130"}],"schema":"https://github.com/citation-style-language/schema/raw/master/csl-citation.json"} </w:instrText>
      </w:r>
      <w:r>
        <w:fldChar w:fldCharType="separate"/>
      </w:r>
      <w:r w:rsidR="0091679F" w:rsidRPr="0091679F">
        <w:rPr>
          <w:rFonts w:ascii="Calibri" w:hAnsi="Calibri" w:cs="Calibri"/>
          <w:szCs w:val="24"/>
        </w:rPr>
        <w:t xml:space="preserve">Sälzer, </w:t>
      </w:r>
      <w:r w:rsidR="0091679F" w:rsidRPr="0091679F">
        <w:rPr>
          <w:rFonts w:ascii="Calibri" w:hAnsi="Calibri" w:cs="Calibri"/>
          <w:i/>
          <w:iCs/>
          <w:szCs w:val="24"/>
        </w:rPr>
        <w:t>Die echte Jeden-Tag-Küche</w:t>
      </w:r>
      <w:r w:rsidR="0091679F" w:rsidRPr="0091679F">
        <w:rPr>
          <w:rFonts w:ascii="Calibri" w:hAnsi="Calibri" w:cs="Calibri"/>
          <w:szCs w:val="24"/>
        </w:rPr>
        <w:t>, 130.</w:t>
      </w:r>
      <w:r>
        <w:fldChar w:fldCharType="end"/>
      </w:r>
    </w:p>
  </w:footnote>
  <w:footnote w:id="518">
    <w:p w14:paraId="59B29D1C" w14:textId="2F7590DC" w:rsidR="0093777E" w:rsidRDefault="0093777E" w:rsidP="0093777E">
      <w:pPr>
        <w:pStyle w:val="FootnoteText"/>
      </w:pPr>
      <w:r>
        <w:rPr>
          <w:rStyle w:val="FootnoteReference"/>
        </w:rPr>
        <w:footnoteRef/>
      </w:r>
      <w:r>
        <w:t xml:space="preserve"> </w:t>
      </w:r>
      <w:r>
        <w:fldChar w:fldCharType="begin"/>
      </w:r>
      <w:r w:rsidR="008C334C">
        <w:instrText xml:space="preserve"> ADDIN ZOTERO_ITEM CSL_CITATION {"citationID":"ujij2JX6","properties":{"formattedCitation":"Hess und S\\uc0\\u228{}lzer, {\\i{}Die echte italienische K\\uc0\\u252{}che}, 192.","plainCitation":"Hess und Sälzer, Die echte italienische Küche, 192.","noteIndex":517},"citationItems":[{"id":2,"uris":["http://zotero.org/users/local/usTu59L8/items/8348HEDN"],"itemData":{"id":2,"type":"book","edition":"23. Aufl.","event-place":"München","ISBN":"978-3-7742-1102-5","language":"ger","number-of-pages":"320","publisher":"Gräfe und Unzer","publisher-place":"München","source":"K10plus ISBN","title":"Die echte italienische Küche: typische Rezepte und kulinarische Impressionen aus allen Regionen","title-short":"Die echte italienische Küche","author":[{"family":"Hess","given":"Reinhardt"},{"family":"Sälzer","given":"Sabine"}],"contributor":[{"family":"Foodfotografie Eising","given":""}],"issued":{"date-parts":[["2003"]]}},"locator":"192"}],"schema":"https://github.com/citation-style-language/schema/raw/master/csl-citation.json"} </w:instrText>
      </w:r>
      <w:r>
        <w:fldChar w:fldCharType="separate"/>
      </w:r>
      <w:r w:rsidRPr="002A613B">
        <w:rPr>
          <w:rFonts w:ascii="Calibri" w:hAnsi="Calibri" w:cs="Calibri"/>
          <w:szCs w:val="24"/>
        </w:rPr>
        <w:t xml:space="preserve">Hess und Sälzer, </w:t>
      </w:r>
      <w:r w:rsidRPr="002A613B">
        <w:rPr>
          <w:rFonts w:ascii="Calibri" w:hAnsi="Calibri" w:cs="Calibri"/>
          <w:i/>
          <w:iCs/>
          <w:szCs w:val="24"/>
        </w:rPr>
        <w:t>Die echte italienische Küche</w:t>
      </w:r>
      <w:r w:rsidRPr="002A613B">
        <w:rPr>
          <w:rFonts w:ascii="Calibri" w:hAnsi="Calibri" w:cs="Calibri"/>
          <w:szCs w:val="24"/>
        </w:rPr>
        <w:t>, 192.</w:t>
      </w:r>
      <w:r>
        <w:fldChar w:fldCharType="end"/>
      </w:r>
    </w:p>
  </w:footnote>
  <w:footnote w:id="519">
    <w:p w14:paraId="49A05E09" w14:textId="167019C6" w:rsidR="005E4B13" w:rsidRDefault="005E4B13" w:rsidP="005E4B13">
      <w:pPr>
        <w:pStyle w:val="FootnoteText"/>
      </w:pPr>
      <w:r>
        <w:rPr>
          <w:rStyle w:val="FootnoteReference"/>
        </w:rPr>
        <w:footnoteRef/>
      </w:r>
      <w:r>
        <w:t xml:space="preserve"> </w:t>
      </w:r>
      <w:r>
        <w:fldChar w:fldCharType="begin"/>
      </w:r>
      <w:r w:rsidR="008C334C">
        <w:instrText xml:space="preserve"> ADDIN ZOTERO_ITEM CSL_CITATION {"citationID":"MlAfQyd5","properties":{"formattedCitation":"Raether, {\\i{}Das Beste vom Wochenmarkt neue frische und saisonale Rezepte aus dem ZEIT-Magazin}, 142.","plainCitation":"Raether, Das Beste vom Wochenmarkt neue frische und saisonale Rezepte aus dem ZEIT-Magazin, 142.","noteIndex":518},"citationItems":[{"id":67,"uris":["http://zotero.org/users/local/usTu59L8/items/QLVCWGWT"],"itemData":{"id":67,"type":"book","edition":"Originalausgabe, 1. Auflage","event-place":"München","ISBN":"978-3-7423-0309-7","language":"ger","note":"OCLC: 1011381508","publisher":"riva","publisher-place":"München","source":"Open WorldCat","title":"Das Beste vom Wochenmarkt neue frische und saisonale Rezepte aus dem ZEIT-Magazin","author":[{"family":"Raether","given":"Elisabeth"}],"issued":{"date-parts":[["2017"]]}},"locator":"142"}],"schema":"https://github.com/citation-style-language/schema/raw/master/csl-citation.json"} </w:instrText>
      </w:r>
      <w:r>
        <w:fldChar w:fldCharType="separate"/>
      </w:r>
      <w:r w:rsidRPr="008D46B6">
        <w:rPr>
          <w:rFonts w:ascii="Calibri" w:hAnsi="Calibri" w:cs="Calibri"/>
          <w:szCs w:val="24"/>
        </w:rPr>
        <w:t xml:space="preserve">Raether, </w:t>
      </w:r>
      <w:r w:rsidRPr="008D46B6">
        <w:rPr>
          <w:rFonts w:ascii="Calibri" w:hAnsi="Calibri" w:cs="Calibri"/>
          <w:i/>
          <w:iCs/>
          <w:szCs w:val="24"/>
        </w:rPr>
        <w:t>Das Beste vom Wochenmarkt neue frische und saisonale Rezepte aus dem ZEIT-Magazin</w:t>
      </w:r>
      <w:r w:rsidRPr="008D46B6">
        <w:rPr>
          <w:rFonts w:ascii="Calibri" w:hAnsi="Calibri" w:cs="Calibri"/>
          <w:szCs w:val="24"/>
        </w:rPr>
        <w:t>, 142.</w:t>
      </w:r>
      <w:r>
        <w:fldChar w:fldCharType="end"/>
      </w:r>
    </w:p>
  </w:footnote>
  <w:footnote w:id="520">
    <w:p w14:paraId="65F1A3A1" w14:textId="635F8226" w:rsidR="005E4B13" w:rsidRDefault="005E4B13" w:rsidP="005E4B13">
      <w:pPr>
        <w:pStyle w:val="FootnoteText"/>
      </w:pPr>
      <w:r>
        <w:rPr>
          <w:rStyle w:val="FootnoteReference"/>
        </w:rPr>
        <w:footnoteRef/>
      </w:r>
      <w:r>
        <w:t xml:space="preserve"> </w:t>
      </w:r>
      <w:r>
        <w:fldChar w:fldCharType="begin"/>
      </w:r>
      <w:r w:rsidR="008C334C">
        <w:instrText xml:space="preserve"> ADDIN ZOTERO_ITEM CSL_CITATION {"citationID":"0aeDoAWU","properties":{"formattedCitation":"Ottolenghi, {\\i{}Ottolenghi simple - Das Kochbuch}, 220.","plainCitation":"Ottolenghi, Ottolenghi simple - Das Kochbuch, 220.","noteIndex":519},"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220"}],"schema":"https://github.com/citation-style-language/schema/raw/master/csl-citation.json"} </w:instrText>
      </w:r>
      <w:r>
        <w:fldChar w:fldCharType="separate"/>
      </w:r>
      <w:r w:rsidRPr="003F014E">
        <w:rPr>
          <w:rFonts w:ascii="Calibri" w:hAnsi="Calibri" w:cs="Calibri"/>
          <w:szCs w:val="24"/>
        </w:rPr>
        <w:t xml:space="preserve">Ottolenghi, </w:t>
      </w:r>
      <w:r w:rsidRPr="003F014E">
        <w:rPr>
          <w:rFonts w:ascii="Calibri" w:hAnsi="Calibri" w:cs="Calibri"/>
          <w:i/>
          <w:iCs/>
          <w:szCs w:val="24"/>
        </w:rPr>
        <w:t>Ottolenghi simple - Das Kochbuch</w:t>
      </w:r>
      <w:r w:rsidRPr="003F014E">
        <w:rPr>
          <w:rFonts w:ascii="Calibri" w:hAnsi="Calibri" w:cs="Calibri"/>
          <w:szCs w:val="24"/>
        </w:rPr>
        <w:t>, 220.</w:t>
      </w:r>
      <w:r>
        <w:fldChar w:fldCharType="end"/>
      </w:r>
    </w:p>
  </w:footnote>
  <w:footnote w:id="521">
    <w:p w14:paraId="1FB66CD4" w14:textId="70C7824E" w:rsidR="00F8300D" w:rsidRDefault="00F8300D" w:rsidP="00F8300D">
      <w:pPr>
        <w:pStyle w:val="FootnoteText"/>
      </w:pPr>
      <w:r>
        <w:rPr>
          <w:rStyle w:val="FootnoteReference"/>
        </w:rPr>
        <w:footnoteRef/>
      </w:r>
      <w:r>
        <w:t xml:space="preserve"> </w:t>
      </w:r>
      <w:r>
        <w:fldChar w:fldCharType="begin"/>
      </w:r>
      <w:r w:rsidR="008C334C">
        <w:instrText xml:space="preserve"> ADDIN ZOTERO_ITEM CSL_CITATION {"citationID":"Gtl4tcSU","properties":{"formattedCitation":"Kumar und Kumar, {\\i{}Indien Originalrezepte und Interessantes \\uc0\\u252{}ber Land und Leute}, 55.","plainCitation":"Kumar und Kumar, Indien Originalrezepte und Interessantes über Land und Leute, 55.","noteIndex":520},"citationItems":[{"id":91,"uris":["http://zotero.org/users/local/usTu59L8/items/C47NQU57"],"itemData":{"id":91,"type":"book","collection-title":"Küchen der Welt","edition":"5","event-place":"München","number-of-pages":"144","publisher":"Gräfe und Unzer","publisher-place":"München","title":"Indien Originalrezepte und Interessantes über Land und Leute","author":[{"family":"Kumar","given":"Bikash"},{"family":"Kumar","given":"Marcela"}],"issued":{"date-parts":[["2006"]]}},"locator":"55"}],"schema":"https://github.com/citation-style-language/schema/raw/master/csl-citation.json"} </w:instrText>
      </w:r>
      <w:r>
        <w:fldChar w:fldCharType="separate"/>
      </w:r>
      <w:r w:rsidRPr="00671F75">
        <w:rPr>
          <w:rFonts w:ascii="Calibri" w:hAnsi="Calibri" w:cs="Calibri"/>
          <w:szCs w:val="24"/>
        </w:rPr>
        <w:t xml:space="preserve">Kumar und Kumar, </w:t>
      </w:r>
      <w:r w:rsidRPr="00671F75">
        <w:rPr>
          <w:rFonts w:ascii="Calibri" w:hAnsi="Calibri" w:cs="Calibri"/>
          <w:i/>
          <w:iCs/>
          <w:szCs w:val="24"/>
        </w:rPr>
        <w:t>Indien Originalrezepte und Interessantes über Land und Leute</w:t>
      </w:r>
      <w:r w:rsidRPr="00671F75">
        <w:rPr>
          <w:rFonts w:ascii="Calibri" w:hAnsi="Calibri" w:cs="Calibri"/>
          <w:szCs w:val="24"/>
        </w:rPr>
        <w:t>, 55.</w:t>
      </w:r>
      <w:r>
        <w:fldChar w:fldCharType="end"/>
      </w:r>
    </w:p>
  </w:footnote>
  <w:footnote w:id="522">
    <w:p w14:paraId="67E5ADED" w14:textId="3FA93B28" w:rsidR="00682A32" w:rsidRDefault="00682A32">
      <w:pPr>
        <w:pStyle w:val="FootnoteText"/>
      </w:pPr>
      <w:r>
        <w:rPr>
          <w:rStyle w:val="FootnoteReference"/>
        </w:rPr>
        <w:footnoteRef/>
      </w:r>
      <w:r>
        <w:t xml:space="preserve"> </w:t>
      </w:r>
      <w:r>
        <w:fldChar w:fldCharType="begin"/>
      </w:r>
      <w:r w:rsidR="008C334C">
        <w:instrText xml:space="preserve"> ADDIN ZOTERO_ITEM CSL_CITATION {"citationID":"jJX3a4BL","properties":{"formattedCitation":"Kumar und Kumar, 52.","plainCitation":"Kumar und Kumar, 52.","noteIndex":521},"citationItems":[{"id":91,"uris":["http://zotero.org/users/local/usTu59L8/items/C47NQU57"],"itemData":{"id":91,"type":"book","collection-title":"Küchen der Welt","edition":"5","event-place":"München","number-of-pages":"144","publisher":"Gräfe und Unzer","publisher-place":"München","title":"Indien Originalrezepte und Interessantes über Land und Leute","author":[{"family":"Kumar","given":"Bikash"},{"family":"Kumar","given":"Marcela"}],"issued":{"date-parts":[["2006"]]}},"locator":"52"}],"schema":"https://github.com/citation-style-language/schema/raw/master/csl-citation.json"} </w:instrText>
      </w:r>
      <w:r>
        <w:fldChar w:fldCharType="separate"/>
      </w:r>
      <w:r w:rsidR="0091679F" w:rsidRPr="0091679F">
        <w:rPr>
          <w:rFonts w:ascii="Calibri" w:hAnsi="Calibri" w:cs="Calibri"/>
        </w:rPr>
        <w:t>Kumar und Kumar, 52.</w:t>
      </w:r>
      <w:r>
        <w:fldChar w:fldCharType="end"/>
      </w:r>
    </w:p>
  </w:footnote>
  <w:footnote w:id="523">
    <w:p w14:paraId="5DF0DC2C" w14:textId="266EE42B" w:rsidR="00F6766C" w:rsidRDefault="00F6766C">
      <w:pPr>
        <w:pStyle w:val="FootnoteText"/>
      </w:pPr>
      <w:r>
        <w:rPr>
          <w:rStyle w:val="FootnoteReference"/>
        </w:rPr>
        <w:footnoteRef/>
      </w:r>
      <w:r>
        <w:t xml:space="preserve"> </w:t>
      </w:r>
      <w:r>
        <w:fldChar w:fldCharType="begin"/>
      </w:r>
      <w:r w:rsidR="008C334C">
        <w:instrText xml:space="preserve"> ADDIN ZOTERO_ITEM CSL_CITATION {"citationID":"EK1lAmDK","properties":{"formattedCitation":"Kumar und Kumar, 56.","plainCitation":"Kumar und Kumar, 56.","noteIndex":522},"citationItems":[{"id":91,"uris":["http://zotero.org/users/local/usTu59L8/items/C47NQU57"],"itemData":{"id":91,"type":"book","collection-title":"Küchen der Welt","edition":"5","event-place":"München","number-of-pages":"144","publisher":"Gräfe und Unzer","publisher-place":"München","title":"Indien Originalrezepte und Interessantes über Land und Leute","author":[{"family":"Kumar","given":"Bikash"},{"family":"Kumar","given":"Marcela"}],"issued":{"date-parts":[["2006"]]}},"locator":"56"}],"schema":"https://github.com/citation-style-language/schema/raw/master/csl-citation.json"} </w:instrText>
      </w:r>
      <w:r>
        <w:fldChar w:fldCharType="separate"/>
      </w:r>
      <w:r w:rsidRPr="00F6766C">
        <w:rPr>
          <w:rFonts w:ascii="Calibri" w:hAnsi="Calibri" w:cs="Calibri"/>
        </w:rPr>
        <w:t>Kumar und Kumar, 56.</w:t>
      </w:r>
      <w:r>
        <w:fldChar w:fldCharType="end"/>
      </w:r>
    </w:p>
  </w:footnote>
  <w:footnote w:id="524">
    <w:p w14:paraId="3A8789FD" w14:textId="67A36076" w:rsidR="00793C0E" w:rsidRPr="00F70CA3" w:rsidRDefault="00793C0E">
      <w:pPr>
        <w:pStyle w:val="FootnoteText"/>
      </w:pPr>
      <w:r>
        <w:rPr>
          <w:rStyle w:val="FootnoteReference"/>
        </w:rPr>
        <w:footnoteRef/>
      </w:r>
      <w:r w:rsidRPr="00F70CA3">
        <w:t xml:space="preserve"> </w:t>
      </w:r>
      <w:r>
        <w:fldChar w:fldCharType="begin"/>
      </w:r>
      <w:r w:rsidR="008C334C">
        <w:instrText xml:space="preserve"> ADDIN ZOTERO_ITEM CSL_CITATION {"citationID":"i2vyArlb","properties":{"formattedCitation":"Kumar und Kumar, 49.","plainCitation":"Kumar und Kumar, 49.","noteIndex":523},"citationItems":[{"id":91,"uris":["http://zotero.org/users/local/usTu59L8/items/C47NQU57"],"itemData":{"id":91,"type":"book","collection-title":"Küchen der Welt","edition":"5","event-place":"München","number-of-pages":"144","publisher":"Gräfe und Unzer","publisher-place":"München","title":"Indien Originalrezepte und Interessantes über Land und Leute","author":[{"family":"Kumar","given":"Bikash"},{"family":"Kumar","given":"Marcela"}],"issued":{"date-parts":[["2006"]]}},"locator":"49"}],"schema":"https://github.com/citation-style-language/schema/raw/master/csl-citation.json"} </w:instrText>
      </w:r>
      <w:r>
        <w:fldChar w:fldCharType="separate"/>
      </w:r>
      <w:r w:rsidRPr="00F70CA3">
        <w:rPr>
          <w:rFonts w:ascii="Calibri" w:hAnsi="Calibri" w:cs="Calibri"/>
        </w:rPr>
        <w:t>Kumar und Kumar, 49.</w:t>
      </w:r>
      <w:r>
        <w:fldChar w:fldCharType="end"/>
      </w:r>
    </w:p>
  </w:footnote>
  <w:footnote w:id="525">
    <w:p w14:paraId="63075FAF" w14:textId="02781FDF" w:rsidR="005E663E" w:rsidRPr="005E663E" w:rsidRDefault="005E663E" w:rsidP="005E663E">
      <w:pPr>
        <w:pStyle w:val="FootnoteText"/>
      </w:pPr>
      <w:r>
        <w:rPr>
          <w:rStyle w:val="FootnoteReference"/>
        </w:rPr>
        <w:footnoteRef/>
      </w:r>
      <w:r w:rsidRPr="005E663E">
        <w:t xml:space="preserve"> </w:t>
      </w:r>
      <w:r>
        <w:fldChar w:fldCharType="begin"/>
      </w:r>
      <w:r w:rsidR="008C334C">
        <w:instrText xml:space="preserve"> ADDIN ZOTERO_ITEM CSL_CITATION {"citationID":"bbi2KKtK","properties":{"formattedCitation":"Pirou\\uc0\\u233{}, {\\i{}Die echte franz\\uc0\\u246{}sische K\\uc0\\u252{}che}, 135.","plainCitation":"Piroué, Die echte französische Küche, 135.","noteIndex":524},"citationItems":[{"id":5,"uris":["http://zotero.org/users/local/usTu59L8/items/9D429KMD"],"itemData":{"id":5,"type":"book","edition":"6. Aufl","event-place":"München","ISBN":"978-3-7742-1540-5","language":"ger","number-of-pages":"280","publisher":"Gräfe und Unzer","publisher-place":"München","source":"K10plus ISBN","title":"Die echte französische Küche: typische Rezepte und kulinarische Impressionen aus allen Regionen","title-short":"Die echte französische Küche","author":[{"family":"Piroué","given":"Susi"}],"issued":{"date-parts":[["2001"]]}},"locator":"135"}],"schema":"https://github.com/citation-style-language/schema/raw/master/csl-citation.json"} </w:instrText>
      </w:r>
      <w:r>
        <w:fldChar w:fldCharType="separate"/>
      </w:r>
      <w:r w:rsidR="0091679F" w:rsidRPr="0091679F">
        <w:rPr>
          <w:rFonts w:ascii="Calibri" w:hAnsi="Calibri" w:cs="Calibri"/>
          <w:szCs w:val="24"/>
        </w:rPr>
        <w:t xml:space="preserve">Piroué, </w:t>
      </w:r>
      <w:r w:rsidR="0091679F" w:rsidRPr="0091679F">
        <w:rPr>
          <w:rFonts w:ascii="Calibri" w:hAnsi="Calibri" w:cs="Calibri"/>
          <w:i/>
          <w:iCs/>
          <w:szCs w:val="24"/>
        </w:rPr>
        <w:t>Die echte französische Küche</w:t>
      </w:r>
      <w:r w:rsidR="0091679F" w:rsidRPr="0091679F">
        <w:rPr>
          <w:rFonts w:ascii="Calibri" w:hAnsi="Calibri" w:cs="Calibri"/>
          <w:szCs w:val="24"/>
        </w:rPr>
        <w:t>, 135.</w:t>
      </w:r>
      <w:r>
        <w:fldChar w:fldCharType="end"/>
      </w:r>
    </w:p>
  </w:footnote>
  <w:footnote w:id="526">
    <w:p w14:paraId="2CEEB609" w14:textId="32032E3A" w:rsidR="005E663E" w:rsidRPr="005E663E" w:rsidRDefault="005E663E" w:rsidP="005E663E">
      <w:pPr>
        <w:pStyle w:val="FootnoteText"/>
      </w:pPr>
      <w:r>
        <w:rPr>
          <w:rStyle w:val="FootnoteReference"/>
        </w:rPr>
        <w:footnoteRef/>
      </w:r>
      <w:r w:rsidRPr="005E663E">
        <w:t xml:space="preserve"> </w:t>
      </w:r>
      <w:r>
        <w:fldChar w:fldCharType="begin"/>
      </w:r>
      <w:r w:rsidR="008C334C">
        <w:instrText xml:space="preserve"> ADDIN ZOTERO_ITEM CSL_CITATION {"citationID":"1W2M9fIl","properties":{"formattedCitation":"Heiderl und Gugetzer, {\\i{}Das gro\\uc0\\u223{}e Pastakochbuch}, 70.","plainCitation":"Heiderl und Gugetzer, Das große Pastakochbuch, 70.","noteIndex":525},"citationItems":[{"id":7,"uris":["http://zotero.org/users/local/usTu59L8/items/QK5S5UJQ"],"itemData":{"id":7,"type":"book","event-place":"Köln","ISBN":"978-3-8290-0433-6","language":"ger","number-of-pages":"304","publisher":"Könemann Verl. Ges","publisher-place":"Köln","source":"K10plus ISBN","title":"Das große Pastakochbuch","editor":[{"family":"Heiderl","given":"Thomas"},{"family":"Gugetzer","given":"Gabriele"}],"issued":{"date-parts":[["1998"]]}},"locator":"70"}],"schema":"https://github.com/citation-style-language/schema/raw/master/csl-citation.json"} </w:instrText>
      </w:r>
      <w:r>
        <w:fldChar w:fldCharType="separate"/>
      </w:r>
      <w:r w:rsidRPr="005E663E">
        <w:rPr>
          <w:rFonts w:ascii="Calibri" w:hAnsi="Calibri" w:cs="Calibri"/>
          <w:szCs w:val="24"/>
        </w:rPr>
        <w:t xml:space="preserve">Heiderl und Gugetzer, </w:t>
      </w:r>
      <w:r w:rsidRPr="005E663E">
        <w:rPr>
          <w:rFonts w:ascii="Calibri" w:hAnsi="Calibri" w:cs="Calibri"/>
          <w:i/>
          <w:iCs/>
          <w:szCs w:val="24"/>
        </w:rPr>
        <w:t>Das große Pastakochbuch</w:t>
      </w:r>
      <w:r w:rsidRPr="005E663E">
        <w:rPr>
          <w:rFonts w:ascii="Calibri" w:hAnsi="Calibri" w:cs="Calibri"/>
          <w:szCs w:val="24"/>
        </w:rPr>
        <w:t>, 70.</w:t>
      </w:r>
      <w:r>
        <w:fldChar w:fldCharType="end"/>
      </w:r>
    </w:p>
  </w:footnote>
  <w:footnote w:id="527">
    <w:p w14:paraId="40A85FB4" w14:textId="7FD75C90" w:rsidR="003B65F0" w:rsidRPr="0008135B" w:rsidRDefault="003B65F0" w:rsidP="003B65F0">
      <w:pPr>
        <w:pStyle w:val="FootnoteText"/>
      </w:pPr>
      <w:r>
        <w:rPr>
          <w:rStyle w:val="FootnoteReference"/>
        </w:rPr>
        <w:footnoteRef/>
      </w:r>
      <w:r w:rsidRPr="0008135B">
        <w:t xml:space="preserve"> </w:t>
      </w:r>
      <w:r>
        <w:fldChar w:fldCharType="begin"/>
      </w:r>
      <w:r w:rsidR="008C334C">
        <w:instrText xml:space="preserve"> ADDIN ZOTERO_ITEM CSL_CITATION {"citationID":"6NAltpAP","properties":{"formattedCitation":"\\uc0\\u8222{}ZEITmagazin\\uc0\\u8220{}.","plainCitation":"„ZEITmagazin“.","noteIndex":526},"citationItems":[{"id":96,"uris":["http://zotero.org/users/local/usTu59L8/items/EJMJD2IT"],"itemData":{"id":96,"type":"article-journal","title":"ZEITmagazin"}}],"schema":"https://github.com/citation-style-language/schema/raw/master/csl-citation.json"} </w:instrText>
      </w:r>
      <w:r>
        <w:fldChar w:fldCharType="separate"/>
      </w:r>
      <w:r w:rsidRPr="0008135B">
        <w:rPr>
          <w:rFonts w:ascii="Calibri" w:hAnsi="Calibri" w:cs="Calibri"/>
          <w:szCs w:val="24"/>
        </w:rPr>
        <w:t>„ZEITmagazin“.</w:t>
      </w:r>
      <w:r>
        <w:fldChar w:fldCharType="end"/>
      </w:r>
    </w:p>
  </w:footnote>
  <w:footnote w:id="528">
    <w:p w14:paraId="166C5003" w14:textId="6C59A615" w:rsidR="003B65F0" w:rsidRDefault="003B65F0" w:rsidP="003B65F0">
      <w:pPr>
        <w:pStyle w:val="FootnoteText"/>
      </w:pPr>
      <w:r>
        <w:rPr>
          <w:rStyle w:val="FootnoteReference"/>
        </w:rPr>
        <w:footnoteRef/>
      </w:r>
      <w:r>
        <w:t xml:space="preserve"> </w:t>
      </w:r>
      <w:r>
        <w:fldChar w:fldCharType="begin"/>
      </w:r>
      <w:r w:rsidR="008C334C">
        <w:instrText xml:space="preserve"> ADDIN ZOTERO_ITEM CSL_CITATION {"citationID":"ila4ARXF","properties":{"formattedCitation":"\\uc0\\u8222{}ZEITmagazin\\uc0\\u8220{}.","plainCitation":"„ZEITmagazin“.","noteIndex":527},"citationItems":[{"id":96,"uris":["http://zotero.org/users/local/usTu59L8/items/EJMJD2IT"],"itemData":{"id":96,"type":"article-journal","title":"ZEITmagazin"}}],"schema":"https://github.com/citation-style-language/schema/raw/master/csl-citation.json"} </w:instrText>
      </w:r>
      <w:r>
        <w:fldChar w:fldCharType="separate"/>
      </w:r>
      <w:r w:rsidRPr="00F20335">
        <w:rPr>
          <w:rFonts w:ascii="Calibri" w:hAnsi="Calibri" w:cs="Calibri"/>
          <w:szCs w:val="24"/>
        </w:rPr>
        <w:t>„ZEITmagazin“.</w:t>
      </w:r>
      <w:r>
        <w:fldChar w:fldCharType="end"/>
      </w:r>
    </w:p>
  </w:footnote>
  <w:footnote w:id="529">
    <w:p w14:paraId="544651D7" w14:textId="4253F321" w:rsidR="003B65F0" w:rsidRDefault="003B65F0" w:rsidP="003B65F0">
      <w:pPr>
        <w:pStyle w:val="FootnoteText"/>
      </w:pPr>
      <w:r>
        <w:rPr>
          <w:rStyle w:val="FootnoteReference"/>
        </w:rPr>
        <w:footnoteRef/>
      </w:r>
      <w:r>
        <w:t xml:space="preserve"> </w:t>
      </w:r>
      <w:r>
        <w:fldChar w:fldCharType="begin"/>
      </w:r>
      <w:r w:rsidR="008C334C">
        <w:instrText xml:space="preserve"> ADDIN ZOTERO_ITEM CSL_CITATION {"citationID":"ztCnddM4","properties":{"formattedCitation":"Raether, {\\i{}Lieblingsgerichte vom Wochenmarkt}, 182.","plainCitation":"Raether, Lieblingsgerichte vom Wochenmarkt, 182.","noteIndex":528},"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182"}],"schema":"https://github.com/citation-style-language/schema/raw/master/csl-citation.json"} </w:instrText>
      </w:r>
      <w:r>
        <w:fldChar w:fldCharType="separate"/>
      </w:r>
      <w:r w:rsidRPr="00942179">
        <w:rPr>
          <w:rFonts w:ascii="Calibri" w:hAnsi="Calibri" w:cs="Calibri"/>
          <w:szCs w:val="24"/>
        </w:rPr>
        <w:t xml:space="preserve">Raether, </w:t>
      </w:r>
      <w:r w:rsidRPr="00942179">
        <w:rPr>
          <w:rFonts w:ascii="Calibri" w:hAnsi="Calibri" w:cs="Calibri"/>
          <w:i/>
          <w:iCs/>
          <w:szCs w:val="24"/>
        </w:rPr>
        <w:t>Lieblingsgerichte vom Wochenmarkt</w:t>
      </w:r>
      <w:r w:rsidRPr="00942179">
        <w:rPr>
          <w:rFonts w:ascii="Calibri" w:hAnsi="Calibri" w:cs="Calibri"/>
          <w:szCs w:val="24"/>
        </w:rPr>
        <w:t>, 182.</w:t>
      </w:r>
      <w:r>
        <w:fldChar w:fldCharType="end"/>
      </w:r>
    </w:p>
  </w:footnote>
  <w:footnote w:id="530">
    <w:p w14:paraId="78DEA48A" w14:textId="0A268044" w:rsidR="00AD62CE" w:rsidRPr="006570C1" w:rsidRDefault="00AD62CE" w:rsidP="00AD62CE">
      <w:pPr>
        <w:pStyle w:val="FootnoteText"/>
      </w:pPr>
      <w:r>
        <w:rPr>
          <w:rStyle w:val="FootnoteReference"/>
        </w:rPr>
        <w:footnoteRef/>
      </w:r>
      <w:r w:rsidRPr="006570C1">
        <w:t xml:space="preserve"> </w:t>
      </w:r>
      <w:r>
        <w:fldChar w:fldCharType="begin"/>
      </w:r>
      <w:r w:rsidR="008C334C">
        <w:instrText xml:space="preserve"> ADDIN ZOTERO_ITEM CSL_CITATION {"citationID":"a1fFUVdh","properties":{"formattedCitation":"Ottolenghi, {\\i{}Ottolenghi simple - Das Kochbuch}, 227.","plainCitation":"Ottolenghi, Ottolenghi simple - Das Kochbuch, 227.","noteIndex":529},"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227"}],"schema":"https://github.com/citation-style-language/schema/raw/master/csl-citation.json"} </w:instrText>
      </w:r>
      <w:r>
        <w:fldChar w:fldCharType="separate"/>
      </w:r>
      <w:r w:rsidR="0091679F" w:rsidRPr="0091679F">
        <w:rPr>
          <w:rFonts w:ascii="Calibri" w:hAnsi="Calibri" w:cs="Calibri"/>
          <w:szCs w:val="24"/>
        </w:rPr>
        <w:t xml:space="preserve">Ottolenghi, </w:t>
      </w:r>
      <w:r w:rsidR="0091679F" w:rsidRPr="0091679F">
        <w:rPr>
          <w:rFonts w:ascii="Calibri" w:hAnsi="Calibri" w:cs="Calibri"/>
          <w:i/>
          <w:iCs/>
          <w:szCs w:val="24"/>
        </w:rPr>
        <w:t>Ottolenghi simple - Das Kochbuch</w:t>
      </w:r>
      <w:r w:rsidR="0091679F" w:rsidRPr="0091679F">
        <w:rPr>
          <w:rFonts w:ascii="Calibri" w:hAnsi="Calibri" w:cs="Calibri"/>
          <w:szCs w:val="24"/>
        </w:rPr>
        <w:t>, 227.</w:t>
      </w:r>
      <w:r>
        <w:fldChar w:fldCharType="end"/>
      </w:r>
    </w:p>
  </w:footnote>
  <w:footnote w:id="531">
    <w:p w14:paraId="3D355AEB" w14:textId="19671E5D" w:rsidR="003B65F0" w:rsidRPr="0008135B" w:rsidRDefault="003B65F0" w:rsidP="003B65F0">
      <w:pPr>
        <w:pStyle w:val="FootnoteText"/>
      </w:pPr>
      <w:r>
        <w:rPr>
          <w:rStyle w:val="FootnoteReference"/>
        </w:rPr>
        <w:footnoteRef/>
      </w:r>
      <w:r w:rsidRPr="0008135B">
        <w:t xml:space="preserve"> </w:t>
      </w:r>
      <w:r>
        <w:fldChar w:fldCharType="begin"/>
      </w:r>
      <w:r w:rsidR="008C334C">
        <w:instrText xml:space="preserve"> ADDIN ZOTERO_ITEM CSL_CITATION {"citationID":"EkIJaSkW","properties":{"formattedCitation":"\\uc0\\u8222{}ZEITmagazin\\uc0\\u8220{}.","plainCitation":"„ZEITmagazin“.","noteIndex":530},"citationItems":[{"id":96,"uris":["http://zotero.org/users/local/usTu59L8/items/EJMJD2IT"],"itemData":{"id":96,"type":"article-journal","title":"ZEITmagazin"}}],"schema":"https://github.com/citation-style-language/schema/raw/master/csl-citation.json"} </w:instrText>
      </w:r>
      <w:r>
        <w:fldChar w:fldCharType="separate"/>
      </w:r>
      <w:r w:rsidRPr="0008135B">
        <w:rPr>
          <w:rFonts w:ascii="Calibri" w:hAnsi="Calibri" w:cs="Calibri"/>
          <w:szCs w:val="24"/>
        </w:rPr>
        <w:t>„ZEITmagazin“.</w:t>
      </w:r>
      <w:r>
        <w:fldChar w:fldCharType="end"/>
      </w:r>
    </w:p>
  </w:footnote>
  <w:footnote w:id="532">
    <w:p w14:paraId="42EDACE2" w14:textId="7BB53C2D" w:rsidR="003B65F0" w:rsidRDefault="003B65F0" w:rsidP="003B65F0">
      <w:pPr>
        <w:pStyle w:val="FootnoteText"/>
      </w:pPr>
      <w:r>
        <w:rPr>
          <w:rStyle w:val="FootnoteReference"/>
        </w:rPr>
        <w:footnoteRef/>
      </w:r>
      <w:r>
        <w:t xml:space="preserve"> </w:t>
      </w:r>
      <w:r>
        <w:fldChar w:fldCharType="begin"/>
      </w:r>
      <w:r w:rsidR="008C334C">
        <w:instrText xml:space="preserve"> ADDIN ZOTERO_ITEM CSL_CITATION {"citationID":"ioPx8HH5","properties":{"formattedCitation":"essen &amp; trinken, \\uc0\\u8222{}essen &amp; trinken Spezial: Schnelle K\\uc0\\u252{}che\\uc0\\u8220{}, 142.","plainCitation":"essen &amp; trinken, „essen &amp; trinken Spezial: Schnelle Küche“, 142.","noteIndex":531},"citationItems":[{"id":74,"uris":["http://zotero.org/users/local/usTu59L8/items/WRCCCJZK"],"itemData":{"id":74,"type":"article-journal","collection-title":"essen &amp; trinken","title":"essen &amp; trinken Spezial: Schnelle Küche","volume":"03/2018","editor":[{"family":"essen &amp; trinken","given":""}],"issued":{"date-parts":[["2018"]]}},"locator":"142"}],"schema":"https://github.com/citation-style-language/schema/raw/master/csl-citation.json"} </w:instrText>
      </w:r>
      <w:r>
        <w:fldChar w:fldCharType="separate"/>
      </w:r>
      <w:r w:rsidRPr="006220AD">
        <w:rPr>
          <w:rFonts w:ascii="Calibri" w:hAnsi="Calibri" w:cs="Calibri"/>
          <w:szCs w:val="24"/>
        </w:rPr>
        <w:t>essen &amp; trinken, „essen &amp; trinken Spezial: Schnelle Küche“, 142.</w:t>
      </w:r>
      <w:r>
        <w:fldChar w:fldCharType="end"/>
      </w:r>
    </w:p>
  </w:footnote>
  <w:footnote w:id="533">
    <w:p w14:paraId="54D819F3" w14:textId="7536D357" w:rsidR="000948A9" w:rsidRDefault="000948A9" w:rsidP="000948A9">
      <w:pPr>
        <w:pStyle w:val="FootnoteText"/>
      </w:pPr>
      <w:r>
        <w:rPr>
          <w:rStyle w:val="FootnoteReference"/>
        </w:rPr>
        <w:footnoteRef/>
      </w:r>
      <w:r>
        <w:t xml:space="preserve"> </w:t>
      </w:r>
      <w:r>
        <w:fldChar w:fldCharType="begin"/>
      </w:r>
      <w:r w:rsidR="008C334C">
        <w:instrText xml:space="preserve"> ADDIN ZOTERO_ITEM CSL_CITATION {"citationID":"Vo3hbz1N","properties":{"formattedCitation":"Zarling, Schult, und Banderob, {\\i{}Das grosse Men\\uc0\\u252{}-Buch}, 160.","plainCitation":"Zarling, Schult, und Banderob, Das grosse Menü-Buch, 160.","noteIndex":532},"citationItems":[{"id":70,"uris":["http://zotero.org/users/local/usTu59L8/items/I4Z5WK3M"],"itemData":{"id":70,"type":"book","collection-title":"Essen &amp; trinken","edition":"Sonderausg","event-place":"Köln","ISBN":"978-3-625-10881-8","language":"ger","number-of-pages":"192","publisher":"Naumann und Göbel","publisher-place":"Köln","source":"K10plus ISBN","title":"Das grosse Menü-Buch: mit Menükarten und Tischdekorationen","title-short":"Das grosse Menü-Buch","editor":[{"family":"Zarling","given":"Sabine"},{"family":"Schult","given":"Murmel"},{"family":"Banderob","given":"Heino"}],"issued":{"date-parts":[["1994"]]}},"locator":"160"}],"schema":"https://github.com/citation-style-language/schema/raw/master/csl-citation.json"} </w:instrText>
      </w:r>
      <w:r>
        <w:fldChar w:fldCharType="separate"/>
      </w:r>
      <w:r w:rsidRPr="006F4C33">
        <w:rPr>
          <w:rFonts w:ascii="Calibri" w:hAnsi="Calibri" w:cs="Calibri"/>
          <w:szCs w:val="24"/>
        </w:rPr>
        <w:t xml:space="preserve">Zarling, Schult, und Banderob, </w:t>
      </w:r>
      <w:r w:rsidRPr="006F4C33">
        <w:rPr>
          <w:rFonts w:ascii="Calibri" w:hAnsi="Calibri" w:cs="Calibri"/>
          <w:i/>
          <w:iCs/>
          <w:szCs w:val="24"/>
        </w:rPr>
        <w:t>Das grosse Menü-Buch</w:t>
      </w:r>
      <w:r w:rsidRPr="006F4C33">
        <w:rPr>
          <w:rFonts w:ascii="Calibri" w:hAnsi="Calibri" w:cs="Calibri"/>
          <w:szCs w:val="24"/>
        </w:rPr>
        <w:t>, 160.</w:t>
      </w:r>
      <w:r>
        <w:fldChar w:fldCharType="end"/>
      </w:r>
    </w:p>
  </w:footnote>
  <w:footnote w:id="534">
    <w:p w14:paraId="6BFB3E09" w14:textId="1D2F99C1" w:rsidR="00FD377E" w:rsidRPr="00824F81" w:rsidRDefault="00FD377E" w:rsidP="00FD377E">
      <w:pPr>
        <w:pStyle w:val="FootnoteText"/>
      </w:pPr>
      <w:r>
        <w:rPr>
          <w:rStyle w:val="FootnoteReference"/>
        </w:rPr>
        <w:footnoteRef/>
      </w:r>
      <w:r w:rsidRPr="00824F81">
        <w:t xml:space="preserve"> </w:t>
      </w:r>
      <w:r>
        <w:fldChar w:fldCharType="begin"/>
      </w:r>
      <w:r w:rsidR="008C334C">
        <w:instrText xml:space="preserve"> ADDIN ZOTERO_ITEM CSL_CITATION {"citationID":"sGx5Tm1o","properties":{"formattedCitation":"Raether, {\\i{}Wochenmarkt}, 39.","plainCitation":"Raether, Wochenmarkt, 39.","noteIndex":533},"citationItems":[{"id":66,"uris":["http://zotero.org/users/local/usTu59L8/items/CLFEECBQ"],"itemData":{"id":66,"type":"book","edition":"2. Aufl","event-place":"Berlin","ISBN":"978-3-8270-1259-3","language":"ger","number-of-pages":"207","publisher":"Berlin Verlag","publisher-place":"Berlin","source":"K10plus ISBN","title":"Wochenmarkt: Die frischen, einfachen Rezepte aus dem Zeit Magazin","title-short":"Wochenmarkt","author":[{"family":"Raether","given":"Elisabeth"}],"issued":{"date-parts":[["2014"]]}},"locator":"39"}],"schema":"https://github.com/citation-style-language/schema/raw/master/csl-citation.json"} </w:instrText>
      </w:r>
      <w:r>
        <w:fldChar w:fldCharType="separate"/>
      </w:r>
      <w:r w:rsidR="0091679F" w:rsidRPr="0091679F">
        <w:rPr>
          <w:rFonts w:ascii="Calibri" w:hAnsi="Calibri" w:cs="Calibri"/>
          <w:szCs w:val="24"/>
        </w:rPr>
        <w:t xml:space="preserve">Raether, </w:t>
      </w:r>
      <w:r w:rsidR="0091679F" w:rsidRPr="0091679F">
        <w:rPr>
          <w:rFonts w:ascii="Calibri" w:hAnsi="Calibri" w:cs="Calibri"/>
          <w:i/>
          <w:iCs/>
          <w:szCs w:val="24"/>
        </w:rPr>
        <w:t>Wochenmarkt</w:t>
      </w:r>
      <w:r w:rsidR="0091679F" w:rsidRPr="0091679F">
        <w:rPr>
          <w:rFonts w:ascii="Calibri" w:hAnsi="Calibri" w:cs="Calibri"/>
          <w:szCs w:val="24"/>
        </w:rPr>
        <w:t>, 39.</w:t>
      </w:r>
      <w:r>
        <w:fldChar w:fldCharType="end"/>
      </w:r>
    </w:p>
  </w:footnote>
  <w:footnote w:id="535">
    <w:p w14:paraId="7451829F" w14:textId="47CEEC2A" w:rsidR="00184880" w:rsidRDefault="00184880" w:rsidP="00184880">
      <w:pPr>
        <w:pStyle w:val="FootnoteText"/>
      </w:pPr>
      <w:r>
        <w:rPr>
          <w:rStyle w:val="FootnoteReference"/>
        </w:rPr>
        <w:footnoteRef/>
      </w:r>
      <w:r w:rsidRPr="00824F81">
        <w:t xml:space="preserve"> </w:t>
      </w:r>
      <w:r>
        <w:fldChar w:fldCharType="begin"/>
      </w:r>
      <w:r w:rsidR="008C334C">
        <w:instrText xml:space="preserve"> ADDIN ZOTERO_ITEM CSL_CITATION {"citationID":"4dQuGGrt","properties":{"formattedCitation":"Purviance, Haftel, und Turner, {\\i{}Weber\\uc0\\u347{} Grillbibel}, 77.","plainCitation":"Purviance, Haftel, und Turner, Weberś Grillbibel, 77.","noteIndex":534},"citationItems":[{"id":73,"uris":["http://zotero.org/users/local/usTu59L8/items/S8MMFLIK"],"itemData":{"id":73,"type":"book","collection-title":"GU","edition":"46. Aufl","event-place":"München","ISBN":"978-3-8338-1863-9","language":"ger","number-of-pages":"320","publisher":"Gräfe und Unzer","publisher-place":"München","source":"K10plus ISBN","title":"Weberś Grillbibel","editor":[{"family":"Purviance","given":"Jamie"},{"family":"Haftel","given":"Andrea"},{"family":"Turner","given":"Tim"}],"issued":{"date-parts":[["2018"]]}},"locator":"77"}],"schema":"https://github.com/citation-style-language/schema/raw/master/csl-citation.json"} </w:instrText>
      </w:r>
      <w:r>
        <w:fldChar w:fldCharType="separate"/>
      </w:r>
      <w:r w:rsidR="0091679F" w:rsidRPr="0091679F">
        <w:rPr>
          <w:rFonts w:ascii="Calibri" w:hAnsi="Calibri" w:cs="Calibri"/>
          <w:szCs w:val="24"/>
        </w:rPr>
        <w:t xml:space="preserve">Purviance, Haftel, und Turner, </w:t>
      </w:r>
      <w:r w:rsidR="0091679F" w:rsidRPr="0091679F">
        <w:rPr>
          <w:rFonts w:ascii="Calibri" w:hAnsi="Calibri" w:cs="Calibri"/>
          <w:i/>
          <w:iCs/>
          <w:szCs w:val="24"/>
        </w:rPr>
        <w:t>Weberś Grillbibel</w:t>
      </w:r>
      <w:r w:rsidR="0091679F" w:rsidRPr="0091679F">
        <w:rPr>
          <w:rFonts w:ascii="Calibri" w:hAnsi="Calibri" w:cs="Calibri"/>
          <w:szCs w:val="24"/>
        </w:rPr>
        <w:t>, 77.</w:t>
      </w:r>
      <w:r>
        <w:fldChar w:fldCharType="end"/>
      </w:r>
    </w:p>
  </w:footnote>
  <w:footnote w:id="536">
    <w:p w14:paraId="6E5E8769" w14:textId="215C855F" w:rsidR="006B2F9B" w:rsidRDefault="006B2F9B" w:rsidP="006B2F9B">
      <w:pPr>
        <w:pStyle w:val="FootnoteText"/>
      </w:pPr>
      <w:r>
        <w:rPr>
          <w:rStyle w:val="FootnoteReference"/>
        </w:rPr>
        <w:footnoteRef/>
      </w:r>
      <w:r>
        <w:t xml:space="preserve"> </w:t>
      </w:r>
      <w:r>
        <w:fldChar w:fldCharType="begin"/>
      </w:r>
      <w:r w:rsidR="008C334C">
        <w:instrText xml:space="preserve"> ADDIN ZOTERO_ITEM CSL_CITATION {"citationID":"siRQdseo","properties":{"formattedCitation":"Proebst und Rynio, {\\i{}Zart und saftig bei 80 Grad}, 42.","plainCitation":"Proebst und Rynio, Zart und saftig bei 80 Grad, 42.","noteIndex":535},"citationItems":[{"id":40,"uris":["http://zotero.org/users/local/usTu59L8/items/67PS693S"],"itemData":{"id":40,"type":"book","edition":"4. Aufl","event-place":"München","ISBN":"978-3-8338-0073-3","language":"ger","note":"OCLC: 643982237","publisher":"Gräfe und Unzer","publisher-place":"München","source":"Open WorldCat","title":"Zart und saftig bei 80 Grad: Niedrigtemperaturgaren","title-short":"Zart und saftig bei 80 Grad","author":[{"family":"Proebst","given":"Margit"},{"family":"Rynio","given":"Jörn"}],"issued":{"date-parts":[["2007"]]}},"locator":"42"}],"schema":"https://github.com/citation-style-language/schema/raw/master/csl-citation.json"} </w:instrText>
      </w:r>
      <w:r>
        <w:fldChar w:fldCharType="separate"/>
      </w:r>
      <w:r w:rsidR="0091679F" w:rsidRPr="0091679F">
        <w:rPr>
          <w:rFonts w:ascii="Calibri" w:hAnsi="Calibri" w:cs="Calibri"/>
          <w:szCs w:val="24"/>
        </w:rPr>
        <w:t xml:space="preserve">Proebst und Rynio, </w:t>
      </w:r>
      <w:r w:rsidR="0091679F" w:rsidRPr="0091679F">
        <w:rPr>
          <w:rFonts w:ascii="Calibri" w:hAnsi="Calibri" w:cs="Calibri"/>
          <w:i/>
          <w:iCs/>
          <w:szCs w:val="24"/>
        </w:rPr>
        <w:t>Zart und saftig bei 80 Grad</w:t>
      </w:r>
      <w:r w:rsidR="0091679F" w:rsidRPr="0091679F">
        <w:rPr>
          <w:rFonts w:ascii="Calibri" w:hAnsi="Calibri" w:cs="Calibri"/>
          <w:szCs w:val="24"/>
        </w:rPr>
        <w:t>, 42.</w:t>
      </w:r>
      <w:r>
        <w:fldChar w:fldCharType="end"/>
      </w:r>
    </w:p>
  </w:footnote>
  <w:footnote w:id="537">
    <w:p w14:paraId="3F42BB57" w14:textId="509B21A5" w:rsidR="0084418D" w:rsidRPr="000563B2" w:rsidRDefault="0084418D" w:rsidP="0084418D">
      <w:pPr>
        <w:pStyle w:val="FootnoteText"/>
      </w:pPr>
      <w:r>
        <w:rPr>
          <w:rStyle w:val="FootnoteReference"/>
        </w:rPr>
        <w:footnoteRef/>
      </w:r>
      <w:r w:rsidRPr="000563B2">
        <w:t xml:space="preserve"> </w:t>
      </w:r>
      <w:r>
        <w:fldChar w:fldCharType="begin"/>
      </w:r>
      <w:r w:rsidR="008C334C">
        <w:instrText xml:space="preserve"> ADDIN ZOTERO_ITEM CSL_CITATION {"citationID":"C5qpsQKa","properties":{"formattedCitation":"Raether, {\\i{}Das Beste vom Wochenmarkt neue frische und saisonale Rezepte aus dem ZEIT-Magazin}, 84.","plainCitation":"Raether, Das Beste vom Wochenmarkt neue frische und saisonale Rezepte aus dem ZEIT-Magazin, 84.","noteIndex":536},"citationItems":[{"id":67,"uris":["http://zotero.org/users/local/usTu59L8/items/QLVCWGWT"],"itemData":{"id":67,"type":"book","edition":"Originalausgabe, 1. Auflage","event-place":"München","ISBN":"978-3-7423-0309-7","language":"ger","note":"OCLC: 1011381508","publisher":"riva","publisher-place":"München","source":"Open WorldCat","title":"Das Beste vom Wochenmarkt neue frische und saisonale Rezepte aus dem ZEIT-Magazin","author":[{"family":"Raether","given":"Elisabeth"}],"issued":{"date-parts":[["2017"]]}},"locator":"84"}],"schema":"https://github.com/citation-style-language/schema/raw/master/csl-citation.json"} </w:instrText>
      </w:r>
      <w:r>
        <w:fldChar w:fldCharType="separate"/>
      </w:r>
      <w:r w:rsidR="0091679F" w:rsidRPr="0091679F">
        <w:rPr>
          <w:rFonts w:ascii="Calibri" w:hAnsi="Calibri" w:cs="Calibri"/>
          <w:szCs w:val="24"/>
        </w:rPr>
        <w:t xml:space="preserve">Raether, </w:t>
      </w:r>
      <w:r w:rsidR="0091679F" w:rsidRPr="0091679F">
        <w:rPr>
          <w:rFonts w:ascii="Calibri" w:hAnsi="Calibri" w:cs="Calibri"/>
          <w:i/>
          <w:iCs/>
          <w:szCs w:val="24"/>
        </w:rPr>
        <w:t>Das Beste vom Wochenmarkt neue frische und saisonale Rezepte aus dem ZEIT-Magazin</w:t>
      </w:r>
      <w:r w:rsidR="0091679F" w:rsidRPr="0091679F">
        <w:rPr>
          <w:rFonts w:ascii="Calibri" w:hAnsi="Calibri" w:cs="Calibri"/>
          <w:szCs w:val="24"/>
        </w:rPr>
        <w:t>, 84.</w:t>
      </w:r>
      <w:r>
        <w:fldChar w:fldCharType="end"/>
      </w:r>
    </w:p>
  </w:footnote>
  <w:footnote w:id="538">
    <w:p w14:paraId="7E19DC2F" w14:textId="1FC24F54" w:rsidR="0084418D" w:rsidRPr="000563B2" w:rsidRDefault="0084418D" w:rsidP="0084418D">
      <w:pPr>
        <w:pStyle w:val="FootnoteText"/>
      </w:pPr>
      <w:r>
        <w:rPr>
          <w:rStyle w:val="FootnoteReference"/>
        </w:rPr>
        <w:footnoteRef/>
      </w:r>
      <w:r w:rsidRPr="000563B2">
        <w:t xml:space="preserve"> </w:t>
      </w:r>
      <w:r>
        <w:fldChar w:fldCharType="begin"/>
      </w:r>
      <w:r w:rsidR="008C334C">
        <w:instrText xml:space="preserve"> ADDIN ZOTERO_ITEM CSL_CITATION {"citationID":"G3FyiEmE","properties":{"formattedCitation":"Raether, {\\i{}Lieblingsgerichte vom Wochenmarkt}, 144.","plainCitation":"Raether, Lieblingsgerichte vom Wochenmarkt, 144.","noteIndex":537},"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144"}],"schema":"https://github.com/citation-style-language/schema/raw/master/csl-citation.json"} </w:instrText>
      </w:r>
      <w:r>
        <w:fldChar w:fldCharType="separate"/>
      </w:r>
      <w:r w:rsidRPr="000563B2">
        <w:rPr>
          <w:rFonts w:ascii="Calibri" w:hAnsi="Calibri" w:cs="Calibri"/>
          <w:szCs w:val="24"/>
        </w:rPr>
        <w:t xml:space="preserve">Raether, </w:t>
      </w:r>
      <w:r w:rsidRPr="000563B2">
        <w:rPr>
          <w:rFonts w:ascii="Calibri" w:hAnsi="Calibri" w:cs="Calibri"/>
          <w:i/>
          <w:iCs/>
          <w:szCs w:val="24"/>
        </w:rPr>
        <w:t>Lieblingsgerichte vom Wochenmarkt</w:t>
      </w:r>
      <w:r w:rsidRPr="000563B2">
        <w:rPr>
          <w:rFonts w:ascii="Calibri" w:hAnsi="Calibri" w:cs="Calibri"/>
          <w:szCs w:val="24"/>
        </w:rPr>
        <w:t>, 144.</w:t>
      </w:r>
      <w:r>
        <w:fldChar w:fldCharType="end"/>
      </w:r>
    </w:p>
  </w:footnote>
  <w:footnote w:id="539">
    <w:p w14:paraId="5D7E198A" w14:textId="74F8A1CA" w:rsidR="000563B2" w:rsidRDefault="000563B2" w:rsidP="000563B2">
      <w:pPr>
        <w:pStyle w:val="FootnoteText"/>
      </w:pPr>
      <w:r>
        <w:rPr>
          <w:rStyle w:val="FootnoteReference"/>
        </w:rPr>
        <w:footnoteRef/>
      </w:r>
      <w:r>
        <w:t xml:space="preserve"> </w:t>
      </w:r>
      <w:r>
        <w:fldChar w:fldCharType="begin"/>
      </w:r>
      <w:r w:rsidR="008C334C">
        <w:instrText xml:space="preserve"> ADDIN ZOTERO_ITEM CSL_CITATION {"citationID":"fAruBETe","properties":{"formattedCitation":"Wissing, Kindler, und Hodeige, {\\i{}Ben Kindler}, 77.","plainCitation":"Wissing, Kindler, und Hodeige, Ben Kindler, 77.","noteIndex":538},"citationItems":[{"id":52,"uris":["http://zotero.org/users/local/usTu59L8/items/FT4YJURL"],"itemData":{"id":52,"type":"book","event-place":"Winden","ISBN":"978-3-9815555-6-1","language":"ger","number-of-pages":"96","publisher":"Ed. Rombach","publisher-place":"Winden","source":"K10plus ISBN","title":"Ben Kindler: Frühling, Sommer, Herbst, Asien! ; Ben Kindlers Aromen in der badischen Küche","title-short":"Ben Kindler","editor":[{"family":"Wissing","given":"Michael"},{"family":"Kindler","given":"Ben"},{"family":"Hodeige","given":"Christian H."}],"issued":{"date-parts":[["2015"]]}},"locator":"77"}],"schema":"https://github.com/citation-style-language/schema/raw/master/csl-citation.json"} </w:instrText>
      </w:r>
      <w:r>
        <w:fldChar w:fldCharType="separate"/>
      </w:r>
      <w:r w:rsidR="0091679F" w:rsidRPr="0091679F">
        <w:rPr>
          <w:rFonts w:ascii="Calibri" w:hAnsi="Calibri" w:cs="Calibri"/>
          <w:szCs w:val="24"/>
        </w:rPr>
        <w:t xml:space="preserve">Wissing, Kindler, und Hodeige, </w:t>
      </w:r>
      <w:r w:rsidR="0091679F" w:rsidRPr="0091679F">
        <w:rPr>
          <w:rFonts w:ascii="Calibri" w:hAnsi="Calibri" w:cs="Calibri"/>
          <w:i/>
          <w:iCs/>
          <w:szCs w:val="24"/>
        </w:rPr>
        <w:t>Ben Kindler</w:t>
      </w:r>
      <w:r w:rsidR="0091679F" w:rsidRPr="0091679F">
        <w:rPr>
          <w:rFonts w:ascii="Calibri" w:hAnsi="Calibri" w:cs="Calibri"/>
          <w:szCs w:val="24"/>
        </w:rPr>
        <w:t>, 77.</w:t>
      </w:r>
      <w:r>
        <w:fldChar w:fldCharType="end"/>
      </w:r>
    </w:p>
  </w:footnote>
  <w:footnote w:id="540">
    <w:p w14:paraId="78980A4D" w14:textId="4C8F7418" w:rsidR="000E2C61" w:rsidRDefault="000E2C61" w:rsidP="000E2C61">
      <w:pPr>
        <w:pStyle w:val="FootnoteText"/>
      </w:pPr>
      <w:r>
        <w:rPr>
          <w:rStyle w:val="FootnoteReference"/>
        </w:rPr>
        <w:footnoteRef/>
      </w:r>
      <w:r>
        <w:t xml:space="preserve"> </w:t>
      </w:r>
      <w:r>
        <w:fldChar w:fldCharType="begin"/>
      </w:r>
      <w:r w:rsidR="008C334C">
        <w:instrText xml:space="preserve"> ADDIN ZOTERO_ITEM CSL_CITATION {"citationID":"kKVpeZtz","properties":{"formattedCitation":"Zihua und Eising, {\\i{}Die echte chinesische K\\uc0\\u252{}che}, 172.","plainCitation":"Zihua und Eising, Die echte chinesische Küche, 172.","noteIndex":539},"citationItems":[{"id":3,"uris":["http://zotero.org/users/local/usTu59L8/items/S2S7HMI9"],"itemData":{"id":3,"type":"book","edition":"6. Aufl","event-place":"München","ISBN":"978-3-7742-1265-7","number-of-pages":"280","publisher":"Gräfe und Unzer","publisher-place":"München","source":"K10plus ISBN","title":"Die echte chinesische Küche: typische Rezepte und kulinarische Impressionen aus den vier berühmtesten Regionen","title-short":"Die echte chinesische Küche","editor":[{"family":"Zihua","given":"Liu"},{"family":"Eising","given":"Susi"}],"issued":{"date-parts":[["2002"]]}},"locator":"172"}],"schema":"https://github.com/citation-style-language/schema/raw/master/csl-citation.json"} </w:instrText>
      </w:r>
      <w:r>
        <w:fldChar w:fldCharType="separate"/>
      </w:r>
      <w:r w:rsidR="0091679F" w:rsidRPr="0091679F">
        <w:rPr>
          <w:rFonts w:ascii="Calibri" w:hAnsi="Calibri" w:cs="Calibri"/>
          <w:szCs w:val="24"/>
        </w:rPr>
        <w:t xml:space="preserve">Zihua und Eising, </w:t>
      </w:r>
      <w:r w:rsidR="0091679F" w:rsidRPr="0091679F">
        <w:rPr>
          <w:rFonts w:ascii="Calibri" w:hAnsi="Calibri" w:cs="Calibri"/>
          <w:i/>
          <w:iCs/>
          <w:szCs w:val="24"/>
        </w:rPr>
        <w:t>Die echte chinesische Küche</w:t>
      </w:r>
      <w:r w:rsidR="0091679F" w:rsidRPr="0091679F">
        <w:rPr>
          <w:rFonts w:ascii="Calibri" w:hAnsi="Calibri" w:cs="Calibri"/>
          <w:szCs w:val="24"/>
        </w:rPr>
        <w:t>, 172.</w:t>
      </w:r>
      <w:r>
        <w:fldChar w:fldCharType="end"/>
      </w:r>
    </w:p>
  </w:footnote>
  <w:footnote w:id="541">
    <w:p w14:paraId="7BD031CB" w14:textId="68FFEFD8" w:rsidR="000E2C61" w:rsidRDefault="000E2C61" w:rsidP="000E2C61">
      <w:pPr>
        <w:pStyle w:val="FootnoteText"/>
      </w:pPr>
      <w:r>
        <w:rPr>
          <w:rStyle w:val="FootnoteReference"/>
        </w:rPr>
        <w:footnoteRef/>
      </w:r>
      <w:r>
        <w:t xml:space="preserve"> </w:t>
      </w:r>
      <w:r>
        <w:fldChar w:fldCharType="begin"/>
      </w:r>
      <w:r w:rsidR="008C334C">
        <w:instrText xml:space="preserve"> ADDIN ZOTERO_ITEM CSL_CITATION {"citationID":"2RufHN2s","properties":{"formattedCitation":"Zihua und Eising, 132.","plainCitation":"Zihua und Eising, 132.","noteIndex":540},"citationItems":[{"id":3,"uris":["http://zotero.org/users/local/usTu59L8/items/S2S7HMI9"],"itemData":{"id":3,"type":"book","edition":"6. Aufl","event-place":"München","ISBN":"978-3-7742-1265-7","number-of-pages":"280","publisher":"Gräfe und Unzer","publisher-place":"München","source":"K10plus ISBN","title":"Die echte chinesische Küche: typische Rezepte und kulinarische Impressionen aus den vier berühmtesten Regionen","title-short":"Die echte chinesische Küche","editor":[{"family":"Zihua","given":"Liu"},{"family":"Eising","given":"Susi"}],"issued":{"date-parts":[["2002"]]}},"locator":"132"}],"schema":"https://github.com/citation-style-language/schema/raw/master/csl-citation.json"} </w:instrText>
      </w:r>
      <w:r>
        <w:fldChar w:fldCharType="separate"/>
      </w:r>
      <w:r w:rsidRPr="00363351">
        <w:rPr>
          <w:rFonts w:ascii="Calibri" w:hAnsi="Calibri" w:cs="Calibri"/>
        </w:rPr>
        <w:t>Zihua und Eising, 132.</w:t>
      </w:r>
      <w:r>
        <w:fldChar w:fldCharType="end"/>
      </w:r>
    </w:p>
  </w:footnote>
  <w:footnote w:id="542">
    <w:p w14:paraId="3E938627" w14:textId="6F257066" w:rsidR="004E21BC" w:rsidRPr="004E21BC" w:rsidRDefault="004E21BC" w:rsidP="004E21BC">
      <w:pPr>
        <w:pStyle w:val="FootnoteText"/>
      </w:pPr>
      <w:r>
        <w:rPr>
          <w:rStyle w:val="FootnoteReference"/>
        </w:rPr>
        <w:footnoteRef/>
      </w:r>
      <w:r w:rsidRPr="004E21BC">
        <w:t xml:space="preserve"> </w:t>
      </w:r>
      <w:r>
        <w:fldChar w:fldCharType="begin"/>
      </w:r>
      <w:r w:rsidR="008C334C">
        <w:instrText xml:space="preserve"> ADDIN ZOTERO_ITEM CSL_CITATION {"citationID":"6oQxpbYf","properties":{"formattedCitation":"{\\i{}Fingerfood}, 72.","plainCitation":"Fingerfood, 72.","noteIndex":541},"citationItems":[{"id":6,"uris":["http://zotero.org/users/local/usTu59L8/items/ETZGLA84"],"itemData":{"id":6,"type":"book","event-place":"Köln","ISBN":"978-3-8290-2312-2","language":"ger","number-of-pages":"304","publisher":"Könemann","publisher-place":"Köln","source":"K10plus ISBN","title":"Fingerfood: das grosse Buch der Snacks","title-short":"Fingerfood","issued":{"date-parts":[["2000"]]}},"locator":"72"}],"schema":"https://github.com/citation-style-language/schema/raw/master/csl-citation.json"} </w:instrText>
      </w:r>
      <w:r>
        <w:fldChar w:fldCharType="separate"/>
      </w:r>
      <w:r w:rsidRPr="004E21BC">
        <w:rPr>
          <w:rFonts w:ascii="Calibri" w:hAnsi="Calibri" w:cs="Calibri"/>
          <w:i/>
          <w:iCs/>
          <w:szCs w:val="24"/>
        </w:rPr>
        <w:t>Fingerfood</w:t>
      </w:r>
      <w:r w:rsidRPr="004E21BC">
        <w:rPr>
          <w:rFonts w:ascii="Calibri" w:hAnsi="Calibri" w:cs="Calibri"/>
          <w:szCs w:val="24"/>
        </w:rPr>
        <w:t>, 72.</w:t>
      </w:r>
      <w:r>
        <w:fldChar w:fldCharType="end"/>
      </w:r>
    </w:p>
  </w:footnote>
  <w:footnote w:id="543">
    <w:p w14:paraId="1F4AA425" w14:textId="11276B10" w:rsidR="00CF228D" w:rsidRDefault="00CF228D">
      <w:pPr>
        <w:pStyle w:val="FootnoteText"/>
      </w:pPr>
      <w:r>
        <w:rPr>
          <w:rStyle w:val="FootnoteReference"/>
        </w:rPr>
        <w:footnoteRef/>
      </w:r>
      <w:r>
        <w:t xml:space="preserve"> </w:t>
      </w:r>
      <w:r>
        <w:fldChar w:fldCharType="begin"/>
      </w:r>
      <w:r w:rsidR="008C334C">
        <w:instrText xml:space="preserve"> ADDIN ZOTERO_ITEM CSL_CITATION {"citationID":"iSQeoxgg","properties":{"formattedCitation":"\\uc0\\u8222{}ZEITmagazin\\uc0\\u8220{}.","plainCitation":"„ZEITmagazin“.","noteIndex":542},"citationItems":[{"id":96,"uris":["http://zotero.org/users/local/usTu59L8/items/EJMJD2IT"],"itemData":{"id":96,"type":"article-journal","title":"ZEITmagazin"}}],"schema":"https://github.com/citation-style-language/schema/raw/master/csl-citation.json"} </w:instrText>
      </w:r>
      <w:r>
        <w:fldChar w:fldCharType="separate"/>
      </w:r>
      <w:r w:rsidRPr="00CF228D">
        <w:rPr>
          <w:rFonts w:ascii="Calibri" w:hAnsi="Calibri" w:cs="Calibri"/>
          <w:szCs w:val="24"/>
        </w:rPr>
        <w:t>„ZEITmagazin“.</w:t>
      </w:r>
      <w:r>
        <w:fldChar w:fldCharType="end"/>
      </w:r>
    </w:p>
  </w:footnote>
  <w:footnote w:id="544">
    <w:p w14:paraId="3C2DCC3A" w14:textId="6659EC7A" w:rsidR="001A1CAC" w:rsidRDefault="001A1CAC" w:rsidP="001A1CAC">
      <w:pPr>
        <w:pStyle w:val="FootnoteText"/>
      </w:pPr>
      <w:r>
        <w:rPr>
          <w:rStyle w:val="FootnoteReference"/>
        </w:rPr>
        <w:footnoteRef/>
      </w:r>
      <w:r>
        <w:t xml:space="preserve"> </w:t>
      </w:r>
      <w:r>
        <w:fldChar w:fldCharType="begin"/>
      </w:r>
      <w:r w:rsidR="008C334C">
        <w:instrText xml:space="preserve"> ADDIN ZOTERO_ITEM CSL_CITATION {"citationID":"V4zTyVQS","properties":{"formattedCitation":"Kumar und Kumar, {\\i{}Indien Originalrezepte und Interessantes \\uc0\\u252{}ber Land und Leute}, 55.","plainCitation":"Kumar und Kumar, Indien Originalrezepte und Interessantes über Land und Leute, 55.","noteIndex":543},"citationItems":[{"id":91,"uris":["http://zotero.org/users/local/usTu59L8/items/C47NQU57"],"itemData":{"id":91,"type":"book","collection-title":"Küchen der Welt","edition":"5","event-place":"München","number-of-pages":"144","publisher":"Gräfe und Unzer","publisher-place":"München","title":"Indien Originalrezepte und Interessantes über Land und Leute","author":[{"family":"Kumar","given":"Bikash"},{"family":"Kumar","given":"Marcela"}],"issued":{"date-parts":[["2006"]]}},"locator":"55"}],"schema":"https://github.com/citation-style-language/schema/raw/master/csl-citation.json"} </w:instrText>
      </w:r>
      <w:r>
        <w:fldChar w:fldCharType="separate"/>
      </w:r>
      <w:r w:rsidR="00A830F2" w:rsidRPr="00A830F2">
        <w:rPr>
          <w:rFonts w:ascii="Calibri" w:hAnsi="Calibri" w:cs="Calibri"/>
          <w:szCs w:val="24"/>
        </w:rPr>
        <w:t xml:space="preserve">Kumar und Kumar, </w:t>
      </w:r>
      <w:r w:rsidR="00A830F2" w:rsidRPr="00A830F2">
        <w:rPr>
          <w:rFonts w:ascii="Calibri" w:hAnsi="Calibri" w:cs="Calibri"/>
          <w:i/>
          <w:iCs/>
          <w:szCs w:val="24"/>
        </w:rPr>
        <w:t>Indien Originalrezepte und Interessantes über Land und Leute</w:t>
      </w:r>
      <w:r w:rsidR="00A830F2" w:rsidRPr="00A830F2">
        <w:rPr>
          <w:rFonts w:ascii="Calibri" w:hAnsi="Calibri" w:cs="Calibri"/>
          <w:szCs w:val="24"/>
        </w:rPr>
        <w:t>, 55.</w:t>
      </w:r>
      <w:r>
        <w:fldChar w:fldCharType="end"/>
      </w:r>
    </w:p>
  </w:footnote>
  <w:footnote w:id="545">
    <w:p w14:paraId="45C0CCBB" w14:textId="54EEC601" w:rsidR="006570C1" w:rsidRDefault="006570C1" w:rsidP="006570C1">
      <w:pPr>
        <w:pStyle w:val="FootnoteText"/>
      </w:pPr>
      <w:r>
        <w:rPr>
          <w:rStyle w:val="FootnoteReference"/>
        </w:rPr>
        <w:footnoteRef/>
      </w:r>
      <w:r>
        <w:t xml:space="preserve"> </w:t>
      </w:r>
      <w:r>
        <w:fldChar w:fldCharType="begin"/>
      </w:r>
      <w:r w:rsidR="008C334C">
        <w:instrText xml:space="preserve"> ADDIN ZOTERO_ITEM CSL_CITATION {"citationID":"MTwaKc9u","properties":{"formattedCitation":"Schuhbeck, {\\i{}Meine bayerische K\\uc0\\u252{}che}, 197.","plainCitation":"Schuhbeck, Meine bayerische Küche, 197.","noteIndex":544},"citationItems":[{"id":11,"uris":["http://zotero.org/users/local/usTu59L8/items/2QP5AI8A"],"itemData":{"id":11,"type":"book","edition":"Überarb. Neuausg., 1. Aufl","event-place":"München","ISBN":"978-3-89883-281-6","language":"ger","note":"OCLC: 711859466","publisher":"Zabert Sandmann","publisher-place":"München","source":"Open WorldCat","title":"Meine bayerische Küche","author":[{"family":"Schuhbeck","given":"Alfons"}],"issued":{"date-parts":[["2011"]]}},"locator":"197"}],"schema":"https://github.com/citation-style-language/schema/raw/master/csl-citation.json"} </w:instrText>
      </w:r>
      <w:r>
        <w:fldChar w:fldCharType="separate"/>
      </w:r>
      <w:r w:rsidRPr="00170E30">
        <w:rPr>
          <w:rFonts w:ascii="Calibri" w:hAnsi="Calibri" w:cs="Calibri"/>
          <w:szCs w:val="24"/>
        </w:rPr>
        <w:t xml:space="preserve">Schuhbeck, </w:t>
      </w:r>
      <w:r w:rsidRPr="00170E30">
        <w:rPr>
          <w:rFonts w:ascii="Calibri" w:hAnsi="Calibri" w:cs="Calibri"/>
          <w:i/>
          <w:iCs/>
          <w:szCs w:val="24"/>
        </w:rPr>
        <w:t>Meine bayerische Küche</w:t>
      </w:r>
      <w:r w:rsidRPr="00170E30">
        <w:rPr>
          <w:rFonts w:ascii="Calibri" w:hAnsi="Calibri" w:cs="Calibri"/>
          <w:szCs w:val="24"/>
        </w:rPr>
        <w:t>, 197.</w:t>
      </w:r>
      <w:r>
        <w:fldChar w:fldCharType="end"/>
      </w:r>
    </w:p>
  </w:footnote>
  <w:footnote w:id="546">
    <w:p w14:paraId="107B0538" w14:textId="71E20118" w:rsidR="006570C1" w:rsidRPr="00704BF1" w:rsidRDefault="006570C1" w:rsidP="006570C1">
      <w:pPr>
        <w:pStyle w:val="FootnoteText"/>
      </w:pPr>
      <w:r>
        <w:rPr>
          <w:rStyle w:val="FootnoteReference"/>
        </w:rPr>
        <w:footnoteRef/>
      </w:r>
      <w:r w:rsidRPr="00704BF1">
        <w:t xml:space="preserve"> </w:t>
      </w:r>
      <w:r>
        <w:fldChar w:fldCharType="begin"/>
      </w:r>
      <w:r w:rsidR="008C334C">
        <w:instrText xml:space="preserve"> ADDIN ZOTERO_ITEM CSL_CITATION {"citationID":"utaM4IBm","properties":{"formattedCitation":"Ottolenghi, {\\i{}Ottolenghi simple - Das Kochbuch}, 243.","plainCitation":"Ottolenghi, Ottolenghi simple - Das Kochbuch, 243.","noteIndex":545},"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243"}],"schema":"https://github.com/citation-style-language/schema/raw/master/csl-citation.json"} </w:instrText>
      </w:r>
      <w:r>
        <w:fldChar w:fldCharType="separate"/>
      </w:r>
      <w:r w:rsidR="0091679F" w:rsidRPr="0091679F">
        <w:rPr>
          <w:rFonts w:ascii="Calibri" w:hAnsi="Calibri" w:cs="Calibri"/>
          <w:szCs w:val="24"/>
        </w:rPr>
        <w:t xml:space="preserve">Ottolenghi, </w:t>
      </w:r>
      <w:r w:rsidR="0091679F" w:rsidRPr="0091679F">
        <w:rPr>
          <w:rFonts w:ascii="Calibri" w:hAnsi="Calibri" w:cs="Calibri"/>
          <w:i/>
          <w:iCs/>
          <w:szCs w:val="24"/>
        </w:rPr>
        <w:t>Ottolenghi simple - Das Kochbuch</w:t>
      </w:r>
      <w:r w:rsidR="0091679F" w:rsidRPr="0091679F">
        <w:rPr>
          <w:rFonts w:ascii="Calibri" w:hAnsi="Calibri" w:cs="Calibri"/>
          <w:szCs w:val="24"/>
        </w:rPr>
        <w:t>, 243.</w:t>
      </w:r>
      <w:r>
        <w:fldChar w:fldCharType="end"/>
      </w:r>
    </w:p>
  </w:footnote>
  <w:footnote w:id="547">
    <w:p w14:paraId="5A83DC4E" w14:textId="513E9604" w:rsidR="006570C1" w:rsidRPr="0078120D" w:rsidRDefault="006570C1" w:rsidP="006570C1">
      <w:pPr>
        <w:pStyle w:val="FootnoteText"/>
      </w:pPr>
      <w:r>
        <w:rPr>
          <w:rStyle w:val="FootnoteReference"/>
        </w:rPr>
        <w:footnoteRef/>
      </w:r>
      <w:r w:rsidRPr="0078120D">
        <w:t xml:space="preserve"> </w:t>
      </w:r>
      <w:r>
        <w:fldChar w:fldCharType="begin"/>
      </w:r>
      <w:r w:rsidR="008C334C">
        <w:instrText xml:space="preserve"> ADDIN ZOTERO_ITEM CSL_CITATION {"citationID":"01B3FvEO","properties":{"formattedCitation":"Kiel und Wiedemann, {\\i{}Schw\\uc0\\u228{}bisch kochen}, 39.","plainCitation":"Kiel und Wiedemann, Schwäbisch kochen, 39.","noteIndex":546},"citationItems":[{"id":30,"uris":["http://zotero.org/users/local/usTu59L8/items/6ST6V588"],"itemData":{"id":30,"type":"book","collection-title":"GU Küchen-Ratgeber","edition":"1. Aufl","event-place":"München","ISBN":"978-3-7742-6890-6","language":"ger","number-of-pages":"64","publisher":"Gräfe u. Unzer","publisher-place":"München","source":"K10plus ISBN","title":"Schwäbisch kochen: Klassisch und neu","title-short":"Schwäbisch kochen","author":[{"family":"Kiel","given":"Martina"},{"family":"Wiedemann","given":"Carola"}],"issued":{"date-parts":[["2005"]]}},"locator":"39"}],"schema":"https://github.com/citation-style-language/schema/raw/master/csl-citation.json"} </w:instrText>
      </w:r>
      <w:r>
        <w:fldChar w:fldCharType="separate"/>
      </w:r>
      <w:r w:rsidR="0091679F" w:rsidRPr="0091679F">
        <w:rPr>
          <w:rFonts w:ascii="Calibri" w:hAnsi="Calibri" w:cs="Calibri"/>
          <w:szCs w:val="24"/>
        </w:rPr>
        <w:t xml:space="preserve">Kiel und Wiedemann, </w:t>
      </w:r>
      <w:r w:rsidR="0091679F" w:rsidRPr="0091679F">
        <w:rPr>
          <w:rFonts w:ascii="Calibri" w:hAnsi="Calibri" w:cs="Calibri"/>
          <w:i/>
          <w:iCs/>
          <w:szCs w:val="24"/>
        </w:rPr>
        <w:t>Schwäbisch kochen</w:t>
      </w:r>
      <w:r w:rsidR="0091679F" w:rsidRPr="0091679F">
        <w:rPr>
          <w:rFonts w:ascii="Calibri" w:hAnsi="Calibri" w:cs="Calibri"/>
          <w:szCs w:val="24"/>
        </w:rPr>
        <w:t>, 39.</w:t>
      </w:r>
      <w:r>
        <w:fldChar w:fldCharType="end"/>
      </w:r>
    </w:p>
  </w:footnote>
  <w:footnote w:id="548">
    <w:p w14:paraId="0FA78790" w14:textId="4A9DC277" w:rsidR="006570C1" w:rsidRPr="00E017CE" w:rsidRDefault="006570C1" w:rsidP="006570C1">
      <w:pPr>
        <w:pStyle w:val="FootnoteText"/>
      </w:pPr>
      <w:r>
        <w:rPr>
          <w:rStyle w:val="FootnoteReference"/>
        </w:rPr>
        <w:footnoteRef/>
      </w:r>
      <w:r w:rsidRPr="00E017CE">
        <w:t xml:space="preserve"> </w:t>
      </w:r>
      <w:r>
        <w:fldChar w:fldCharType="begin"/>
      </w:r>
      <w:r w:rsidR="008C334C">
        <w:instrText xml:space="preserve"> ADDIN ZOTERO_ITEM CSL_CITATION {"citationID":"WYpk0P16","properties":{"formattedCitation":"Purviance, Haftel, und Turner, {\\i{}Weber\\uc0\\u347{} Grillbibel}, 115.","plainCitation":"Purviance, Haftel, und Turner, Weberś Grillbibel, 115.","noteIndex":547},"citationItems":[{"id":73,"uris":["http://zotero.org/users/local/usTu59L8/items/S8MMFLIK"],"itemData":{"id":73,"type":"book","collection-title":"GU","edition":"46. Aufl","event-place":"München","ISBN":"978-3-8338-1863-9","language":"ger","number-of-pages":"320","publisher":"Gräfe und Unzer","publisher-place":"München","source":"K10plus ISBN","title":"Weberś Grillbibel","editor":[{"family":"Purviance","given":"Jamie"},{"family":"Haftel","given":"Andrea"},{"family":"Turner","given":"Tim"}],"issued":{"date-parts":[["2018"]]}},"locator":"115"}],"schema":"https://github.com/citation-style-language/schema/raw/master/csl-citation.json"} </w:instrText>
      </w:r>
      <w:r>
        <w:fldChar w:fldCharType="separate"/>
      </w:r>
      <w:r w:rsidR="0091679F" w:rsidRPr="0091679F">
        <w:rPr>
          <w:rFonts w:ascii="Calibri" w:hAnsi="Calibri" w:cs="Calibri"/>
          <w:szCs w:val="24"/>
        </w:rPr>
        <w:t xml:space="preserve">Purviance, Haftel, und Turner, </w:t>
      </w:r>
      <w:r w:rsidR="0091679F" w:rsidRPr="0091679F">
        <w:rPr>
          <w:rFonts w:ascii="Calibri" w:hAnsi="Calibri" w:cs="Calibri"/>
          <w:i/>
          <w:iCs/>
          <w:szCs w:val="24"/>
        </w:rPr>
        <w:t>Weberś Grillbibel</w:t>
      </w:r>
      <w:r w:rsidR="0091679F" w:rsidRPr="0091679F">
        <w:rPr>
          <w:rFonts w:ascii="Calibri" w:hAnsi="Calibri" w:cs="Calibri"/>
          <w:szCs w:val="24"/>
        </w:rPr>
        <w:t>, 115.</w:t>
      </w:r>
      <w:r>
        <w:fldChar w:fldCharType="end"/>
      </w:r>
    </w:p>
  </w:footnote>
  <w:footnote w:id="549">
    <w:p w14:paraId="29085005" w14:textId="6ADA0957" w:rsidR="006570C1" w:rsidRPr="00E017CE" w:rsidRDefault="006570C1" w:rsidP="006570C1">
      <w:pPr>
        <w:pStyle w:val="FootnoteText"/>
      </w:pPr>
      <w:r>
        <w:rPr>
          <w:rStyle w:val="FootnoteReference"/>
        </w:rPr>
        <w:footnoteRef/>
      </w:r>
      <w:r w:rsidRPr="00E017CE">
        <w:t xml:space="preserve"> </w:t>
      </w:r>
      <w:r>
        <w:fldChar w:fldCharType="begin"/>
      </w:r>
      <w:r w:rsidR="008C334C">
        <w:instrText xml:space="preserve"> ADDIN ZOTERO_ITEM CSL_CITATION {"citationID":"fFM9jcvZ","properties":{"formattedCitation":"\\uc0\\u8222{}ZEITmagazin\\uc0\\u8220{}.","plainCitation":"„ZEITmagazin“.","noteIndex":548},"citationItems":[{"id":96,"uris":["http://zotero.org/users/local/usTu59L8/items/EJMJD2IT"],"itemData":{"id":96,"type":"article-journal","title":"ZEITmagazin"}}],"schema":"https://github.com/citation-style-language/schema/raw/master/csl-citation.json"} </w:instrText>
      </w:r>
      <w:r>
        <w:fldChar w:fldCharType="separate"/>
      </w:r>
      <w:r w:rsidRPr="00FC4C0C">
        <w:rPr>
          <w:rFonts w:ascii="Calibri" w:hAnsi="Calibri" w:cs="Calibri"/>
          <w:szCs w:val="24"/>
        </w:rPr>
        <w:t>„ZEITmagazin“.</w:t>
      </w:r>
      <w:r>
        <w:fldChar w:fldCharType="end"/>
      </w:r>
    </w:p>
  </w:footnote>
  <w:footnote w:id="550">
    <w:p w14:paraId="3EF285D7" w14:textId="600E7589" w:rsidR="006570C1" w:rsidRPr="006741BC" w:rsidRDefault="006570C1" w:rsidP="006570C1">
      <w:pPr>
        <w:pStyle w:val="FootnoteText"/>
      </w:pPr>
      <w:r>
        <w:rPr>
          <w:rStyle w:val="FootnoteReference"/>
        </w:rPr>
        <w:footnoteRef/>
      </w:r>
      <w:r w:rsidRPr="006741BC">
        <w:t xml:space="preserve"> </w:t>
      </w:r>
      <w:r>
        <w:fldChar w:fldCharType="begin"/>
      </w:r>
      <w:r w:rsidR="008C334C">
        <w:instrText xml:space="preserve"> ADDIN ZOTERO_ITEM CSL_CITATION {"citationID":"umeF4Enb","properties":{"formattedCitation":"{\\i{}Die beste D[okto]r Oetker kalte K\\uc0\\u252{}che}, 95.","plainCitation":"Die beste D[okto]r Oetker kalte Küche, 95.","noteIndex":549},"citationItems":[{"id":72,"uris":["http://zotero.org/users/local/usTu59L8/items/JAJJE3NQ"],"itemData":{"id":72,"type":"book","edition":"1. Aufl","event-place":"Bielefeld","ISBN":"978-3-7670-0166-4","language":"ger","note":"OCLC: 74614559","publisher":"Ceres-Verlag Oetker","publisher-place":"Bielefeld","source":"Open WorldCat","title":"Die beste D[okto]r Oetker kalte Küche","contributor":[{"family":"Zabert","given":"Arnold"}],"issued":{"date-parts":[["1982"]]}},"locator":"95"}],"schema":"https://github.com/citation-style-language/schema/raw/master/csl-citation.json"} </w:instrText>
      </w:r>
      <w:r>
        <w:fldChar w:fldCharType="separate"/>
      </w:r>
      <w:r w:rsidRPr="00CA76BD">
        <w:rPr>
          <w:rFonts w:ascii="Calibri" w:hAnsi="Calibri" w:cs="Calibri"/>
          <w:i/>
          <w:iCs/>
          <w:szCs w:val="24"/>
        </w:rPr>
        <w:t>Die beste D[okto]r Oetker kalte Küche</w:t>
      </w:r>
      <w:r w:rsidRPr="00CA76BD">
        <w:rPr>
          <w:rFonts w:ascii="Calibri" w:hAnsi="Calibri" w:cs="Calibri"/>
          <w:szCs w:val="24"/>
        </w:rPr>
        <w:t>, 95.</w:t>
      </w:r>
      <w:r>
        <w:fldChar w:fldCharType="end"/>
      </w:r>
    </w:p>
  </w:footnote>
  <w:footnote w:id="551">
    <w:p w14:paraId="79056185" w14:textId="4366FF98" w:rsidR="006570C1" w:rsidRDefault="006570C1" w:rsidP="006570C1">
      <w:pPr>
        <w:pStyle w:val="FootnoteText"/>
      </w:pPr>
      <w:r>
        <w:rPr>
          <w:rStyle w:val="FootnoteReference"/>
        </w:rPr>
        <w:footnoteRef/>
      </w:r>
      <w:r>
        <w:t xml:space="preserve"> </w:t>
      </w:r>
      <w:r>
        <w:fldChar w:fldCharType="begin"/>
      </w:r>
      <w:r w:rsidR="008C334C">
        <w:instrText xml:space="preserve"> ADDIN ZOTERO_ITEM CSL_CITATION {"citationID":"IawqBl5J","properties":{"formattedCitation":"Wissing, Kindler, und Hodeige, {\\i{}Ben Kindler}, 78.","plainCitation":"Wissing, Kindler, und Hodeige, Ben Kindler, 78.","noteIndex":550},"citationItems":[{"id":52,"uris":["http://zotero.org/users/local/usTu59L8/items/FT4YJURL"],"itemData":{"id":52,"type":"book","event-place":"Winden","ISBN":"978-3-9815555-6-1","language":"ger","number-of-pages":"96","publisher":"Ed. Rombach","publisher-place":"Winden","source":"K10plus ISBN","title":"Ben Kindler: Frühling, Sommer, Herbst, Asien! ; Ben Kindlers Aromen in der badischen Küche","title-short":"Ben Kindler","editor":[{"family":"Wissing","given":"Michael"},{"family":"Kindler","given":"Ben"},{"family":"Hodeige","given":"Christian H."}],"issued":{"date-parts":[["2015"]]}},"locator":"78"}],"schema":"https://github.com/citation-style-language/schema/raw/master/csl-citation.json"} </w:instrText>
      </w:r>
      <w:r>
        <w:fldChar w:fldCharType="separate"/>
      </w:r>
      <w:r w:rsidR="0091679F" w:rsidRPr="0091679F">
        <w:rPr>
          <w:rFonts w:ascii="Calibri" w:hAnsi="Calibri" w:cs="Calibri"/>
          <w:szCs w:val="24"/>
        </w:rPr>
        <w:t xml:space="preserve">Wissing, Kindler, und Hodeige, </w:t>
      </w:r>
      <w:r w:rsidR="0091679F" w:rsidRPr="0091679F">
        <w:rPr>
          <w:rFonts w:ascii="Calibri" w:hAnsi="Calibri" w:cs="Calibri"/>
          <w:i/>
          <w:iCs/>
          <w:szCs w:val="24"/>
        </w:rPr>
        <w:t>Ben Kindler</w:t>
      </w:r>
      <w:r w:rsidR="0091679F" w:rsidRPr="0091679F">
        <w:rPr>
          <w:rFonts w:ascii="Calibri" w:hAnsi="Calibri" w:cs="Calibri"/>
          <w:szCs w:val="24"/>
        </w:rPr>
        <w:t>, 78.</w:t>
      </w:r>
      <w:r>
        <w:fldChar w:fldCharType="end"/>
      </w:r>
    </w:p>
  </w:footnote>
  <w:footnote w:id="552">
    <w:p w14:paraId="5E7B120B" w14:textId="26632321" w:rsidR="006570C1" w:rsidRDefault="006570C1" w:rsidP="006570C1">
      <w:pPr>
        <w:pStyle w:val="FootnoteText"/>
      </w:pPr>
      <w:r>
        <w:rPr>
          <w:rStyle w:val="FootnoteReference"/>
        </w:rPr>
        <w:footnoteRef/>
      </w:r>
      <w:r>
        <w:t xml:space="preserve"> </w:t>
      </w:r>
      <w:r>
        <w:fldChar w:fldCharType="begin"/>
      </w:r>
      <w:r w:rsidR="008C334C">
        <w:instrText xml:space="preserve"> ADDIN ZOTERO_ITEM CSL_CITATION {"citationID":"rZ6xqaqA","properties":{"formattedCitation":"Hess und S\\uc0\\u228{}lzer, {\\i{}Die echte italienische K\\uc0\\u252{}che}, 148.","plainCitation":"Hess und Sälzer, Die echte italienische Küche, 148.","noteIndex":551},"citationItems":[{"id":2,"uris":["http://zotero.org/users/local/usTu59L8/items/8348HEDN"],"itemData":{"id":2,"type":"book","edition":"23. Aufl.","event-place":"München","ISBN":"978-3-7742-1102-5","language":"ger","number-of-pages":"320","publisher":"Gräfe und Unzer","publisher-place":"München","source":"K10plus ISBN","title":"Die echte italienische Küche: typische Rezepte und kulinarische Impressionen aus allen Regionen","title-short":"Die echte italienische Küche","author":[{"family":"Hess","given":"Reinhardt"},{"family":"Sälzer","given":"Sabine"}],"contributor":[{"family":"Foodfotografie Eising","given":""}],"issued":{"date-parts":[["2003"]]}},"locator":"148"}],"schema":"https://github.com/citation-style-language/schema/raw/master/csl-citation.json"} </w:instrText>
      </w:r>
      <w:r>
        <w:fldChar w:fldCharType="separate"/>
      </w:r>
      <w:r w:rsidRPr="00085D6C">
        <w:rPr>
          <w:rFonts w:ascii="Calibri" w:hAnsi="Calibri" w:cs="Calibri"/>
          <w:szCs w:val="24"/>
        </w:rPr>
        <w:t xml:space="preserve">Hess und Sälzer, </w:t>
      </w:r>
      <w:r w:rsidRPr="00085D6C">
        <w:rPr>
          <w:rFonts w:ascii="Calibri" w:hAnsi="Calibri" w:cs="Calibri"/>
          <w:i/>
          <w:iCs/>
          <w:szCs w:val="24"/>
        </w:rPr>
        <w:t>Die echte italienische Küche</w:t>
      </w:r>
      <w:r w:rsidRPr="00085D6C">
        <w:rPr>
          <w:rFonts w:ascii="Calibri" w:hAnsi="Calibri" w:cs="Calibri"/>
          <w:szCs w:val="24"/>
        </w:rPr>
        <w:t>, 148.</w:t>
      </w:r>
      <w:r>
        <w:fldChar w:fldCharType="end"/>
      </w:r>
    </w:p>
  </w:footnote>
  <w:footnote w:id="553">
    <w:p w14:paraId="32700B09" w14:textId="4033A267" w:rsidR="006570C1" w:rsidRDefault="006570C1" w:rsidP="006570C1">
      <w:pPr>
        <w:pStyle w:val="FootnoteText"/>
      </w:pPr>
      <w:r>
        <w:rPr>
          <w:rStyle w:val="FootnoteReference"/>
        </w:rPr>
        <w:footnoteRef/>
      </w:r>
      <w:r>
        <w:t xml:space="preserve"> </w:t>
      </w:r>
      <w:r>
        <w:fldChar w:fldCharType="begin"/>
      </w:r>
      <w:r w:rsidR="008C334C">
        <w:instrText xml:space="preserve"> ADDIN ZOTERO_ITEM CSL_CITATION {"citationID":"imZ5HlTT","properties":{"formattedCitation":"S\\uc0\\u228{}lzer, {\\i{}Die echte Jeden-Tag-K\\uc0\\u252{}che}, 133.","plainCitation":"Sälzer, Die echte Jeden-Tag-Küche, 133.","noteIndex":552},"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133"}],"schema":"https://github.com/citation-style-language/schema/raw/master/csl-citation.json"} </w:instrText>
      </w:r>
      <w:r>
        <w:fldChar w:fldCharType="separate"/>
      </w:r>
      <w:r w:rsidRPr="009C451E">
        <w:rPr>
          <w:rFonts w:ascii="Calibri" w:hAnsi="Calibri" w:cs="Calibri"/>
          <w:szCs w:val="24"/>
        </w:rPr>
        <w:t xml:space="preserve">Sälzer, </w:t>
      </w:r>
      <w:r w:rsidRPr="009C451E">
        <w:rPr>
          <w:rFonts w:ascii="Calibri" w:hAnsi="Calibri" w:cs="Calibri"/>
          <w:i/>
          <w:iCs/>
          <w:szCs w:val="24"/>
        </w:rPr>
        <w:t>Die echte Jeden-Tag-Küche</w:t>
      </w:r>
      <w:r w:rsidRPr="009C451E">
        <w:rPr>
          <w:rFonts w:ascii="Calibri" w:hAnsi="Calibri" w:cs="Calibri"/>
          <w:szCs w:val="24"/>
        </w:rPr>
        <w:t>, 133.</w:t>
      </w:r>
      <w:r>
        <w:fldChar w:fldCharType="end"/>
      </w:r>
    </w:p>
  </w:footnote>
  <w:footnote w:id="554">
    <w:p w14:paraId="0F642659" w14:textId="5706CF33" w:rsidR="006570C1" w:rsidRDefault="006570C1" w:rsidP="006570C1">
      <w:pPr>
        <w:pStyle w:val="FootnoteText"/>
      </w:pPr>
      <w:r>
        <w:rPr>
          <w:rStyle w:val="FootnoteReference"/>
        </w:rPr>
        <w:footnoteRef/>
      </w:r>
      <w:r>
        <w:t xml:space="preserve"> </w:t>
      </w:r>
      <w:r>
        <w:fldChar w:fldCharType="begin"/>
      </w:r>
      <w:r w:rsidR="008C334C">
        <w:instrText xml:space="preserve"> ADDIN ZOTERO_ITEM CSL_CITATION {"citationID":"AN9DU3sZ","properties":{"formattedCitation":"S\\uc0\\u228{}lzer, 130.","plainCitation":"Sälzer, 130.","noteIndex":553},"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130"}],"schema":"https://github.com/citation-style-language/schema/raw/master/csl-citation.json"} </w:instrText>
      </w:r>
      <w:r>
        <w:fldChar w:fldCharType="separate"/>
      </w:r>
      <w:r w:rsidRPr="00F01A8F">
        <w:rPr>
          <w:rFonts w:ascii="Calibri" w:hAnsi="Calibri" w:cs="Calibri"/>
          <w:szCs w:val="24"/>
        </w:rPr>
        <w:t>Sälzer, 130.</w:t>
      </w:r>
      <w:r>
        <w:fldChar w:fldCharType="end"/>
      </w:r>
    </w:p>
  </w:footnote>
  <w:footnote w:id="555">
    <w:p w14:paraId="101FE227" w14:textId="25FEE295" w:rsidR="006570C1" w:rsidRDefault="006570C1" w:rsidP="006570C1">
      <w:pPr>
        <w:pStyle w:val="FootnoteText"/>
      </w:pPr>
      <w:r>
        <w:rPr>
          <w:rStyle w:val="FootnoteReference"/>
        </w:rPr>
        <w:footnoteRef/>
      </w:r>
      <w:r>
        <w:t xml:space="preserve"> </w:t>
      </w:r>
      <w:r>
        <w:fldChar w:fldCharType="begin"/>
      </w:r>
      <w:r w:rsidR="008C334C">
        <w:instrText xml:space="preserve"> ADDIN ZOTERO_ITEM CSL_CITATION {"citationID":"Wy4KQ3yq","properties":{"formattedCitation":"S\\uc0\\u228{}lzer, 132.","plainCitation":"Sälzer, 132.","noteIndex":554},"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132"}],"schema":"https://github.com/citation-style-language/schema/raw/master/csl-citation.json"} </w:instrText>
      </w:r>
      <w:r>
        <w:fldChar w:fldCharType="separate"/>
      </w:r>
      <w:r w:rsidRPr="007B3551">
        <w:rPr>
          <w:rFonts w:ascii="Calibri" w:hAnsi="Calibri" w:cs="Calibri"/>
          <w:szCs w:val="24"/>
        </w:rPr>
        <w:t>Sälzer, 132.</w:t>
      </w:r>
      <w:r>
        <w:fldChar w:fldCharType="end"/>
      </w:r>
    </w:p>
  </w:footnote>
  <w:footnote w:id="556">
    <w:p w14:paraId="3233A006" w14:textId="2056F086" w:rsidR="006570C1" w:rsidRDefault="006570C1" w:rsidP="006570C1">
      <w:pPr>
        <w:pStyle w:val="FootnoteText"/>
      </w:pPr>
      <w:r>
        <w:rPr>
          <w:rStyle w:val="FootnoteReference"/>
        </w:rPr>
        <w:footnoteRef/>
      </w:r>
      <w:r>
        <w:t xml:space="preserve"> </w:t>
      </w:r>
      <w:r>
        <w:fldChar w:fldCharType="begin"/>
      </w:r>
      <w:r w:rsidR="008C334C">
        <w:instrText xml:space="preserve"> ADDIN ZOTERO_ITEM CSL_CITATION {"citationID":"AnRr4VfX","properties":{"formattedCitation":"Kreissparkasse Heilbronn, {\\i{}Schw\\uc0\\u228{}bische Erfolgsrezepte: Was im HeilbronnerLand auf den Tisch kommt - 40 K\\uc0\\u246{}stlichkeiten zum Nachkochen}, 50.","plainCitation":"Kreissparkasse Heilbronn, Schwäbische Erfolgsrezepte: Was im HeilbronnerLand auf den Tisch kommt - 40 Köstlichkeiten zum Nachkochen, 50.","noteIndex":555},"citationItems":[{"id":81,"uris":["http://zotero.org/users/local/usTu59L8/items/UHR958TE"],"itemData":{"id":81,"type":"book","event-place":"Heilbronn","publisher-place":"Heilbronn","title":"Schwäbische Erfolgsrezepte: Was im HeilbronnerLand auf den Tisch kommt - 40 Köstlichkeiten zum Nachkochen","editor":[{"family":"Kreissparkasse Heilbronn","given":""}],"issued":{"date-parts":[["2011"]]}},"locator":"50"}],"schema":"https://github.com/citation-style-language/schema/raw/master/csl-citation.json"} </w:instrText>
      </w:r>
      <w:r>
        <w:fldChar w:fldCharType="separate"/>
      </w:r>
      <w:r w:rsidR="0091679F" w:rsidRPr="0091679F">
        <w:rPr>
          <w:rFonts w:ascii="Calibri" w:hAnsi="Calibri" w:cs="Calibri"/>
          <w:szCs w:val="24"/>
        </w:rPr>
        <w:t xml:space="preserve">Kreissparkasse Heilbronn, </w:t>
      </w:r>
      <w:r w:rsidR="0091679F" w:rsidRPr="0091679F">
        <w:rPr>
          <w:rFonts w:ascii="Calibri" w:hAnsi="Calibri" w:cs="Calibri"/>
          <w:i/>
          <w:iCs/>
          <w:szCs w:val="24"/>
        </w:rPr>
        <w:t>Schwäbische Erfolgsrezepte: Was im HeilbronnerLand auf den Tisch kommt - 40 Köstlichkeiten zum Nachkochen</w:t>
      </w:r>
      <w:r w:rsidR="0091679F" w:rsidRPr="0091679F">
        <w:rPr>
          <w:rFonts w:ascii="Calibri" w:hAnsi="Calibri" w:cs="Calibri"/>
          <w:szCs w:val="24"/>
        </w:rPr>
        <w:t>, 50.</w:t>
      </w:r>
      <w:r>
        <w:fldChar w:fldCharType="end"/>
      </w:r>
    </w:p>
  </w:footnote>
  <w:footnote w:id="557">
    <w:p w14:paraId="018EE651" w14:textId="23D66F3C" w:rsidR="006570C1" w:rsidRDefault="006570C1" w:rsidP="006570C1">
      <w:pPr>
        <w:pStyle w:val="FootnoteText"/>
      </w:pPr>
      <w:r>
        <w:rPr>
          <w:rStyle w:val="FootnoteReference"/>
        </w:rPr>
        <w:footnoteRef/>
      </w:r>
      <w:r>
        <w:t xml:space="preserve"> </w:t>
      </w:r>
      <w:r>
        <w:fldChar w:fldCharType="begin"/>
      </w:r>
      <w:r w:rsidR="008C334C">
        <w:instrText xml:space="preserve"> ADDIN ZOTERO_ITEM CSL_CITATION {"citationID":"cN4wyZit","properties":{"formattedCitation":"essen &amp; trinken, \\uc0\\u8222{}essen &amp; trinken F\\uc0\\u252{}r jeden Tag: Tolle Ideen mit Gem\\uc0\\u252{}se\\uc0\\u8220{}, 102.","plainCitation":"essen &amp; trinken, „essen &amp; trinken Für jeden Tag: Tolle Ideen mit Gemüse“, 102.","noteIndex":556},"citationItems":[{"id":97,"uris":["http://zotero.org/users/local/usTu59L8/items/ELY6FUFN"],"itemData":{"id":97,"type":"article-journal","collection-title":"essen &amp; trinken","title":"essen &amp; trinken Für jeden Tag: Tolle Ideen mit Gemüse","volume":"09/2013","editor":[{"family":"essen &amp; trinken","given":""}],"issued":{"date-parts":[["2013"]]}},"locator":"102"}],"schema":"https://github.com/citation-style-language/schema/raw/master/csl-citation.json"} </w:instrText>
      </w:r>
      <w:r>
        <w:fldChar w:fldCharType="separate"/>
      </w:r>
      <w:r w:rsidRPr="00D33D74">
        <w:rPr>
          <w:rFonts w:ascii="Calibri" w:hAnsi="Calibri" w:cs="Calibri"/>
          <w:szCs w:val="24"/>
        </w:rPr>
        <w:t>essen &amp; trinken, „essen &amp; trinken Für jeden Tag: Tolle Ideen mit Gemüse“, 102.</w:t>
      </w:r>
      <w:r>
        <w:fldChar w:fldCharType="end"/>
      </w:r>
    </w:p>
  </w:footnote>
  <w:footnote w:id="558">
    <w:p w14:paraId="622666A0" w14:textId="1F694F24" w:rsidR="006570C1" w:rsidRDefault="006570C1" w:rsidP="006570C1">
      <w:pPr>
        <w:pStyle w:val="FootnoteText"/>
      </w:pPr>
      <w:r>
        <w:rPr>
          <w:rStyle w:val="FootnoteReference"/>
        </w:rPr>
        <w:footnoteRef/>
      </w:r>
      <w:r>
        <w:t xml:space="preserve"> </w:t>
      </w:r>
      <w:r>
        <w:fldChar w:fldCharType="begin"/>
      </w:r>
      <w:r w:rsidR="008C334C">
        <w:instrText xml:space="preserve"> ADDIN ZOTERO_ITEM CSL_CITATION {"citationID":"ZvJhkEwN","properties":{"formattedCitation":"{\\i{}Symbadisch kochen! Rezepte aus Baden}, 12.","plainCitation":"Symbadisch kochen! Rezepte aus Baden, 12.","noteIndex":557},"citationItems":[{"id":102,"uris":["http://zotero.org/users/local/usTu59L8/items/U3TXSGT4"],"itemData":{"id":102,"type":"book","edition":"[1. Aufl.]","event-place":"Münster","ISBN":"978-3-88117-989-8","language":"ger","note":"OCLC: 909798199","publisher":"Hölker Verlag","publisher-place":"Münster","source":"Open WorldCat","title":"Symbadisch kochen! Rezepte aus Baden","contributor":[{"family":"Graef","given":"Amélie"}],"issued":{"date-parts":[["2015"]]}},"locator":"12"}],"schema":"https://github.com/citation-style-language/schema/raw/master/csl-citation.json"} </w:instrText>
      </w:r>
      <w:r>
        <w:fldChar w:fldCharType="separate"/>
      </w:r>
      <w:r w:rsidRPr="00EC14D5">
        <w:rPr>
          <w:rFonts w:ascii="Calibri" w:hAnsi="Calibri" w:cs="Calibri"/>
          <w:i/>
          <w:iCs/>
          <w:szCs w:val="24"/>
        </w:rPr>
        <w:t>Symbadisch kochen! Rezepte aus Baden</w:t>
      </w:r>
      <w:r w:rsidRPr="00EC14D5">
        <w:rPr>
          <w:rFonts w:ascii="Calibri" w:hAnsi="Calibri" w:cs="Calibri"/>
          <w:szCs w:val="24"/>
        </w:rPr>
        <w:t>, 12.</w:t>
      </w:r>
      <w:r>
        <w:fldChar w:fldCharType="end"/>
      </w:r>
    </w:p>
  </w:footnote>
  <w:footnote w:id="559">
    <w:p w14:paraId="763BE09D" w14:textId="6CA1DEF9" w:rsidR="006570C1" w:rsidRDefault="006570C1" w:rsidP="006570C1">
      <w:pPr>
        <w:pStyle w:val="FootnoteText"/>
      </w:pPr>
      <w:r>
        <w:rPr>
          <w:rStyle w:val="FootnoteReference"/>
        </w:rPr>
        <w:footnoteRef/>
      </w:r>
      <w:r>
        <w:t xml:space="preserve"> </w:t>
      </w:r>
      <w:r>
        <w:fldChar w:fldCharType="begin"/>
      </w:r>
      <w:r w:rsidR="008C334C">
        <w:instrText xml:space="preserve"> ADDIN ZOTERO_ITEM CSL_CITATION {"citationID":"uucXiC0v","properties":{"formattedCitation":"Zarling, Schult, und Banderob, {\\i{}Das grosse Men\\uc0\\u252{}-Buch}, 112.","plainCitation":"Zarling, Schult, und Banderob, Das grosse Menü-Buch, 112.","noteIndex":558},"citationItems":[{"id":70,"uris":["http://zotero.org/users/local/usTu59L8/items/I4Z5WK3M"],"itemData":{"id":70,"type":"book","collection-title":"Essen &amp; trinken","edition":"Sonderausg","event-place":"Köln","ISBN":"978-3-625-10881-8","language":"ger","number-of-pages":"192","publisher":"Naumann und Göbel","publisher-place":"Köln","source":"K10plus ISBN","title":"Das grosse Menü-Buch: mit Menükarten und Tischdekorationen","title-short":"Das grosse Menü-Buch","editor":[{"family":"Zarling","given":"Sabine"},{"family":"Schult","given":"Murmel"},{"family":"Banderob","given":"Heino"}],"issued":{"date-parts":[["1994"]]}},"locator":"112"}],"schema":"https://github.com/citation-style-language/schema/raw/master/csl-citation.json"} </w:instrText>
      </w:r>
      <w:r>
        <w:fldChar w:fldCharType="separate"/>
      </w:r>
      <w:r w:rsidR="0091679F" w:rsidRPr="0091679F">
        <w:rPr>
          <w:rFonts w:ascii="Calibri" w:hAnsi="Calibri" w:cs="Calibri"/>
          <w:szCs w:val="24"/>
        </w:rPr>
        <w:t xml:space="preserve">Zarling, Schult, und Banderob, </w:t>
      </w:r>
      <w:r w:rsidR="0091679F" w:rsidRPr="0091679F">
        <w:rPr>
          <w:rFonts w:ascii="Calibri" w:hAnsi="Calibri" w:cs="Calibri"/>
          <w:i/>
          <w:iCs/>
          <w:szCs w:val="24"/>
        </w:rPr>
        <w:t>Das grosse Menü-Buch</w:t>
      </w:r>
      <w:r w:rsidR="0091679F" w:rsidRPr="0091679F">
        <w:rPr>
          <w:rFonts w:ascii="Calibri" w:hAnsi="Calibri" w:cs="Calibri"/>
          <w:szCs w:val="24"/>
        </w:rPr>
        <w:t>, 112.</w:t>
      </w:r>
      <w:r>
        <w:fldChar w:fldCharType="end"/>
      </w:r>
    </w:p>
  </w:footnote>
  <w:footnote w:id="560">
    <w:p w14:paraId="7224E031" w14:textId="19675B93" w:rsidR="006570C1" w:rsidRDefault="006570C1" w:rsidP="006570C1">
      <w:pPr>
        <w:pStyle w:val="FootnoteText"/>
      </w:pPr>
      <w:r>
        <w:rPr>
          <w:rStyle w:val="FootnoteReference"/>
        </w:rPr>
        <w:footnoteRef/>
      </w:r>
      <w:r>
        <w:t xml:space="preserve"> </w:t>
      </w:r>
      <w:r>
        <w:fldChar w:fldCharType="begin"/>
      </w:r>
      <w:r w:rsidR="008C334C">
        <w:instrText xml:space="preserve"> ADDIN ZOTERO_ITEM CSL_CITATION {"citationID":"XH6uV6iy","properties":{"formattedCitation":"essen &amp; trinken, \\uc0\\u8222{}essen &amp; trinken Spezial: Schnelle K\\uc0\\u252{}che\\uc0\\u8220{}, 120.","plainCitation":"essen &amp; trinken, „essen &amp; trinken Spezial: Schnelle Küche“, 120.","noteIndex":559},"citationItems":[{"id":74,"uris":["http://zotero.org/users/local/usTu59L8/items/WRCCCJZK"],"itemData":{"id":74,"type":"article-journal","collection-title":"essen &amp; trinken","title":"essen &amp; trinken Spezial: Schnelle Küche","volume":"03/2018","editor":[{"family":"essen &amp; trinken","given":""}],"issued":{"date-parts":[["2018"]]}},"locator":"120"}],"schema":"https://github.com/citation-style-language/schema/raw/master/csl-citation.json"} </w:instrText>
      </w:r>
      <w:r>
        <w:fldChar w:fldCharType="separate"/>
      </w:r>
      <w:r w:rsidRPr="006F4C33">
        <w:rPr>
          <w:rFonts w:ascii="Calibri" w:hAnsi="Calibri" w:cs="Calibri"/>
          <w:szCs w:val="24"/>
        </w:rPr>
        <w:t>essen &amp; trinken, „essen &amp; trinken Spezial: Schnelle Küche“, 120.</w:t>
      </w:r>
      <w:r>
        <w:fldChar w:fldCharType="end"/>
      </w:r>
    </w:p>
  </w:footnote>
  <w:footnote w:id="561">
    <w:p w14:paraId="0BB9AD11" w14:textId="693A0A76" w:rsidR="006570C1" w:rsidRDefault="006570C1" w:rsidP="006570C1">
      <w:pPr>
        <w:pStyle w:val="FootnoteText"/>
      </w:pPr>
      <w:r>
        <w:rPr>
          <w:rStyle w:val="FootnoteReference"/>
        </w:rPr>
        <w:footnoteRef/>
      </w:r>
      <w:r>
        <w:t xml:space="preserve"> </w:t>
      </w:r>
      <w:r>
        <w:fldChar w:fldCharType="begin"/>
      </w:r>
      <w:r w:rsidR="008C334C">
        <w:instrText xml:space="preserve"> ADDIN ZOTERO_ITEM CSL_CITATION {"citationID":"t4RZ9FUx","properties":{"formattedCitation":"Teubner, {\\i{}Kochvergn\\uc0\\u252{}gen wie noch nie}, 87.","plainCitation":"Teubner, Kochvergnügen wie noch nie, 87.","noteIndex":560},"citationItems":[{"id":16,"uris":["http://zotero.org/users/local/usTu59L8/items/7GEPVAKR"],"itemData":{"id":16,"type":"book","event-place":"München","ISBN":"978-3-7742-4066-7","language":"ger","note":"OCLC: 742376716","publisher":"Gräfe","publisher-place":"München","source":"Open WorldCat","title":"Kochvergnügen wie noch nie: Das große Bildkochbuch mit den besten Koch - Ideen","title-short":"Kochvergnügen wie noch nie","author":[{"family":"Teubner","given":"Christian"}],"issued":{"date-parts":[["1998"]]}},"locator":"87"}],"schema":"https://github.com/citation-style-language/schema/raw/master/csl-citation.json"} </w:instrText>
      </w:r>
      <w:r>
        <w:fldChar w:fldCharType="separate"/>
      </w:r>
      <w:r w:rsidR="0091679F" w:rsidRPr="0091679F">
        <w:rPr>
          <w:rFonts w:ascii="Calibri" w:hAnsi="Calibri" w:cs="Calibri"/>
          <w:szCs w:val="24"/>
        </w:rPr>
        <w:t xml:space="preserve">Teubner, </w:t>
      </w:r>
      <w:r w:rsidR="0091679F" w:rsidRPr="0091679F">
        <w:rPr>
          <w:rFonts w:ascii="Calibri" w:hAnsi="Calibri" w:cs="Calibri"/>
          <w:i/>
          <w:iCs/>
          <w:szCs w:val="24"/>
        </w:rPr>
        <w:t>Kochvergnügen wie noch nie</w:t>
      </w:r>
      <w:r w:rsidR="0091679F" w:rsidRPr="0091679F">
        <w:rPr>
          <w:rFonts w:ascii="Calibri" w:hAnsi="Calibri" w:cs="Calibri"/>
          <w:szCs w:val="24"/>
        </w:rPr>
        <w:t>, 87.</w:t>
      </w:r>
      <w:r>
        <w:fldChar w:fldCharType="end"/>
      </w:r>
    </w:p>
  </w:footnote>
  <w:footnote w:id="562">
    <w:p w14:paraId="6D3122FD" w14:textId="3D29ED6E" w:rsidR="006570C1" w:rsidRDefault="006570C1" w:rsidP="006570C1">
      <w:pPr>
        <w:pStyle w:val="FootnoteText"/>
      </w:pPr>
      <w:r>
        <w:rPr>
          <w:rStyle w:val="FootnoteReference"/>
        </w:rPr>
        <w:footnoteRef/>
      </w:r>
      <w:r>
        <w:t xml:space="preserve"> </w:t>
      </w:r>
      <w:r>
        <w:fldChar w:fldCharType="begin"/>
      </w:r>
      <w:r w:rsidR="008C334C">
        <w:instrText xml:space="preserve"> ADDIN ZOTERO_ITEM CSL_CITATION {"citationID":"QOZ6am9S","properties":{"formattedCitation":"Teubner, 91.","plainCitation":"Teubner, 91.","noteIndex":561},"citationItems":[{"id":16,"uris":["http://zotero.org/users/local/usTu59L8/items/7GEPVAKR"],"itemData":{"id":16,"type":"book","event-place":"München","ISBN":"978-3-7742-4066-7","language":"ger","note":"OCLC: 742376716","publisher":"Gräfe","publisher-place":"München","source":"Open WorldCat","title":"Kochvergnügen wie noch nie: Das große Bildkochbuch mit den besten Koch - Ideen","title-short":"Kochvergnügen wie noch nie","author":[{"family":"Teubner","given":"Christian"}],"issued":{"date-parts":[["1998"]]}},"locator":"91"}],"schema":"https://github.com/citation-style-language/schema/raw/master/csl-citation.json"} </w:instrText>
      </w:r>
      <w:r>
        <w:fldChar w:fldCharType="separate"/>
      </w:r>
      <w:r w:rsidRPr="00786EDD">
        <w:rPr>
          <w:rFonts w:ascii="Calibri" w:hAnsi="Calibri" w:cs="Calibri"/>
        </w:rPr>
        <w:t>Teubner, 91.</w:t>
      </w:r>
      <w:r>
        <w:fldChar w:fldCharType="end"/>
      </w:r>
    </w:p>
  </w:footnote>
  <w:footnote w:id="563">
    <w:p w14:paraId="11D3FDD4" w14:textId="40023F71" w:rsidR="006B2F9B" w:rsidRDefault="006B2F9B" w:rsidP="006B2F9B">
      <w:pPr>
        <w:pStyle w:val="FootnoteText"/>
      </w:pPr>
      <w:r>
        <w:rPr>
          <w:rStyle w:val="FootnoteReference"/>
        </w:rPr>
        <w:footnoteRef/>
      </w:r>
      <w:r>
        <w:t xml:space="preserve"> </w:t>
      </w:r>
      <w:r>
        <w:fldChar w:fldCharType="begin"/>
      </w:r>
      <w:r w:rsidR="008C334C">
        <w:instrText xml:space="preserve"> ADDIN ZOTERO_ITEM CSL_CITATION {"citationID":"N0aP2RQl","properties":{"formattedCitation":"Schinharl, Rynio, und Rademacker, {\\i{}15 Minuten-Abendessen genie\\uc0\\u223{}en Sie den Feierabend!\\uc0\\u8239{}; [mit den 10 GU-Erfolgstipps\\uc0\\u8239{}; von kalt bis warm}, 28.","plainCitation":"Schinharl, Rynio, und Rademacker, 15 Minuten-Abendessen genießen Sie den Feierabend! ; [mit den 10 GU-Erfolgstipps ; von kalt bis warm, 28.","noteIndex":562},"citationItems":[{"id":39,"uris":["http://zotero.org/users/local/usTu59L8/items/5SLNCBSW"],"itemData":{"id":39,"type":"book","edition":"1. Aufl","event-place":"München","ISBN":"978-3-8338-0070-2","language":"ger","note":"OCLC: 181522488","publisher":"Gräfe und Unzer","publisher-place":"München","source":"Open WorldCat","title":"15 Minuten-Abendessen genießen Sie den Feierabend! ; [mit den 10 GU-Erfolgstipps ; von kalt bis warm: Kleinigkeiten und Hauptmahlzeiten ; Extra: raffiniert belegte Brote]","title-short":"15 Minuten-Abendessen genießen Sie den Feierabend! ; [mit den 10 GU-Erfolgstipps ; von kalt bis warm","author":[{"family":"Schinharl","given":"Cornelia"},{"family":"Rynio","given":"Jörn"},{"family":"Rademacker","given":"Birgit"}],"issued":{"date-parts":[["2006"]]}},"locator":"28"}],"schema":"https://github.com/citation-style-language/schema/raw/master/csl-citation.json"} </w:instrText>
      </w:r>
      <w:r>
        <w:fldChar w:fldCharType="separate"/>
      </w:r>
      <w:r w:rsidR="0091679F" w:rsidRPr="0091679F">
        <w:rPr>
          <w:rFonts w:ascii="Calibri" w:hAnsi="Calibri" w:cs="Calibri"/>
          <w:szCs w:val="24"/>
        </w:rPr>
        <w:t xml:space="preserve">Schinharl, Rynio, und Rademacker, </w:t>
      </w:r>
      <w:r w:rsidR="0091679F" w:rsidRPr="0091679F">
        <w:rPr>
          <w:rFonts w:ascii="Calibri" w:hAnsi="Calibri" w:cs="Calibri"/>
          <w:i/>
          <w:iCs/>
          <w:szCs w:val="24"/>
        </w:rPr>
        <w:t>15 Minuten-Abendessen genießen Sie den Feierabend! ; [mit den 10 GU-Erfolgstipps ; von kalt bis warm</w:t>
      </w:r>
      <w:r w:rsidR="0091679F" w:rsidRPr="0091679F">
        <w:rPr>
          <w:rFonts w:ascii="Calibri" w:hAnsi="Calibri" w:cs="Calibri"/>
          <w:szCs w:val="24"/>
        </w:rPr>
        <w:t>, 28.</w:t>
      </w:r>
      <w:r>
        <w:fldChar w:fldCharType="end"/>
      </w:r>
    </w:p>
  </w:footnote>
  <w:footnote w:id="564">
    <w:p w14:paraId="11183E7F" w14:textId="5AC1EF34" w:rsidR="006570C1" w:rsidRPr="0008135B" w:rsidRDefault="006570C1" w:rsidP="006570C1">
      <w:pPr>
        <w:pStyle w:val="FootnoteText"/>
      </w:pPr>
      <w:r>
        <w:rPr>
          <w:rStyle w:val="FootnoteReference"/>
        </w:rPr>
        <w:footnoteRef/>
      </w:r>
      <w:r w:rsidRPr="0008135B">
        <w:t xml:space="preserve"> </w:t>
      </w:r>
      <w:r>
        <w:fldChar w:fldCharType="begin"/>
      </w:r>
      <w:r w:rsidR="008C334C">
        <w:instrText xml:space="preserve"> ADDIN ZOTERO_ITEM CSL_CITATION {"citationID":"7am427Sk","properties":{"formattedCitation":"Cramm u.\\uc0\\u160{}a., {\\i{}Kochen f\\uc0\\u252{}r die Familie}, 132.","plainCitation":"Cramm u. a., Kochen für die Familie, 132.","noteIndex":563},"citationItems":[{"id":10,"uris":["http://zotero.org/users/local/usTu59L8/items/EWDLLF9A"],"itemData":{"id":10,"type":"book","edition":"6. Aufl","event-place":"München","ISBN":"978-3-7742-7200-2","language":"ger","number-of-pages":"240","publisher":"Gräfe und Unzer","publisher-place":"München","source":"K10plus ISBN","title":"Kochen für die Familie: 365 Rezeptideen die leicht gelingen und allen schmecken","title-short":"Kochen für die Familie","editor":[{"family":"Cramm","given":"Dagmar","dropping-particle":"von"},{"family":"Bodensteiner","given":"Susanne"},{"family":"Kittler","given":"Martina"},{"family":"Skowronek","given":"Julia"}],"issued":{"date-parts":[["2010"]]}},"locator":"132"}],"schema":"https://github.com/citation-style-language/schema/raw/master/csl-citation.json"} </w:instrText>
      </w:r>
      <w:r>
        <w:fldChar w:fldCharType="separate"/>
      </w:r>
      <w:r w:rsidR="0091679F" w:rsidRPr="0091679F">
        <w:rPr>
          <w:rFonts w:ascii="Calibri" w:hAnsi="Calibri" w:cs="Calibri"/>
          <w:szCs w:val="24"/>
        </w:rPr>
        <w:t xml:space="preserve">Cramm u. a., </w:t>
      </w:r>
      <w:r w:rsidR="0091679F" w:rsidRPr="0091679F">
        <w:rPr>
          <w:rFonts w:ascii="Calibri" w:hAnsi="Calibri" w:cs="Calibri"/>
          <w:i/>
          <w:iCs/>
          <w:szCs w:val="24"/>
        </w:rPr>
        <w:t>Kochen für die Familie</w:t>
      </w:r>
      <w:r w:rsidR="0091679F" w:rsidRPr="0091679F">
        <w:rPr>
          <w:rFonts w:ascii="Calibri" w:hAnsi="Calibri" w:cs="Calibri"/>
          <w:szCs w:val="24"/>
        </w:rPr>
        <w:t>, 132.</w:t>
      </w:r>
      <w:r>
        <w:fldChar w:fldCharType="end"/>
      </w:r>
    </w:p>
  </w:footnote>
  <w:footnote w:id="565">
    <w:p w14:paraId="6A2247E7" w14:textId="0E685EF6" w:rsidR="006570C1" w:rsidRDefault="006570C1" w:rsidP="006570C1">
      <w:pPr>
        <w:pStyle w:val="FootnoteText"/>
      </w:pPr>
      <w:r>
        <w:rPr>
          <w:rStyle w:val="FootnoteReference"/>
        </w:rPr>
        <w:footnoteRef/>
      </w:r>
      <w:r>
        <w:t xml:space="preserve"> </w:t>
      </w:r>
      <w:r>
        <w:fldChar w:fldCharType="begin"/>
      </w:r>
      <w:r w:rsidR="008C334C">
        <w:instrText xml:space="preserve"> ADDIN ZOTERO_ITEM CSL_CITATION {"citationID":"yKz47Vfq","properties":{"formattedCitation":"essen &amp; trinken, \\uc0\\u8222{}essen &amp; trinken Spezial: Schnelle K\\uc0\\u252{}che\\uc0\\u8220{}, 61.","plainCitation":"essen &amp; trinken, „essen &amp; trinken Spezial: Schnelle Küche“, 61.","noteIndex":564},"citationItems":[{"id":74,"uris":["http://zotero.org/users/local/usTu59L8/items/WRCCCJZK"],"itemData":{"id":74,"type":"article-journal","collection-title":"essen &amp; trinken","title":"essen &amp; trinken Spezial: Schnelle Küche","volume":"03/2018","editor":[{"family":"essen &amp; trinken","given":""}],"issued":{"date-parts":[["2018"]]}},"locator":"61"}],"schema":"https://github.com/citation-style-language/schema/raw/master/csl-citation.json"} </w:instrText>
      </w:r>
      <w:r>
        <w:fldChar w:fldCharType="separate"/>
      </w:r>
      <w:r w:rsidRPr="00406EE1">
        <w:rPr>
          <w:rFonts w:ascii="Calibri" w:hAnsi="Calibri" w:cs="Calibri"/>
          <w:szCs w:val="24"/>
        </w:rPr>
        <w:t>essen &amp; trinken, „essen &amp; trinken Spezial: Schnelle Küche“, 61.</w:t>
      </w:r>
      <w:r>
        <w:fldChar w:fldCharType="end"/>
      </w:r>
    </w:p>
  </w:footnote>
  <w:footnote w:id="566">
    <w:p w14:paraId="402D6AD8" w14:textId="2391A6A7" w:rsidR="006570C1" w:rsidRDefault="006570C1" w:rsidP="006570C1">
      <w:pPr>
        <w:pStyle w:val="FootnoteText"/>
      </w:pPr>
      <w:r>
        <w:rPr>
          <w:rStyle w:val="FootnoteReference"/>
        </w:rPr>
        <w:footnoteRef/>
      </w:r>
      <w:r>
        <w:t xml:space="preserve"> </w:t>
      </w:r>
      <w:r>
        <w:fldChar w:fldCharType="begin"/>
      </w:r>
      <w:r w:rsidR="008C334C">
        <w:instrText xml:space="preserve"> ADDIN ZOTERO_ITEM CSL_CITATION {"citationID":"59raoZIy","properties":{"formattedCitation":"essen &amp; trinken, 64.","plainCitation":"essen &amp; trinken, 64.","noteIndex":565},"citationItems":[{"id":74,"uris":["http://zotero.org/users/local/usTu59L8/items/WRCCCJZK"],"itemData":{"id":74,"type":"article-journal","collection-title":"essen &amp; trinken","title":"essen &amp; trinken Spezial: Schnelle Küche","volume":"03/2018","editor":[{"family":"essen &amp; trinken","given":""}],"issued":{"date-parts":[["2018"]]}},"locator":"64"}],"schema":"https://github.com/citation-style-language/schema/raw/master/csl-citation.json"} </w:instrText>
      </w:r>
      <w:r>
        <w:fldChar w:fldCharType="separate"/>
      </w:r>
      <w:r w:rsidRPr="0076747C">
        <w:rPr>
          <w:rFonts w:ascii="Calibri" w:hAnsi="Calibri" w:cs="Calibri"/>
        </w:rPr>
        <w:t>essen &amp; trinken, 64.</w:t>
      </w:r>
      <w:r>
        <w:fldChar w:fldCharType="end"/>
      </w:r>
    </w:p>
  </w:footnote>
  <w:footnote w:id="567">
    <w:p w14:paraId="2968B8F6" w14:textId="6DCF00E8" w:rsidR="006570C1" w:rsidRPr="000563B2" w:rsidRDefault="006570C1" w:rsidP="006570C1">
      <w:pPr>
        <w:pStyle w:val="FootnoteText"/>
      </w:pPr>
      <w:r>
        <w:rPr>
          <w:rStyle w:val="FootnoteReference"/>
        </w:rPr>
        <w:footnoteRef/>
      </w:r>
      <w:r w:rsidRPr="000563B2">
        <w:t xml:space="preserve"> </w:t>
      </w:r>
      <w:r>
        <w:fldChar w:fldCharType="begin"/>
      </w:r>
      <w:r w:rsidR="008C334C">
        <w:instrText xml:space="preserve"> ADDIN ZOTERO_ITEM CSL_CITATION {"citationID":"fRIDoUSo","properties":{"formattedCitation":"Pirou\\uc0\\u233{}, {\\i{}Die echte franz\\uc0\\u246{}sische K\\uc0\\u252{}che}, 94.","plainCitation":"Piroué, Die echte französische Küche, 94.","noteIndex":566},"citationItems":[{"id":5,"uris":["http://zotero.org/users/local/usTu59L8/items/9D429KMD"],"itemData":{"id":5,"type":"book","edition":"6. Aufl","event-place":"München","ISBN":"978-3-7742-1540-5","language":"ger","number-of-pages":"280","publisher":"Gräfe und Unzer","publisher-place":"München","source":"K10plus ISBN","title":"Die echte französische Küche: typische Rezepte und kulinarische Impressionen aus allen Regionen","title-short":"Die echte französische Küche","author":[{"family":"Piroué","given":"Susi"}],"issued":{"date-parts":[["2001"]]}},"locator":"94"}],"schema":"https://github.com/citation-style-language/schema/raw/master/csl-citation.json"} </w:instrText>
      </w:r>
      <w:r>
        <w:fldChar w:fldCharType="separate"/>
      </w:r>
      <w:r w:rsidR="0091679F" w:rsidRPr="0091679F">
        <w:rPr>
          <w:rFonts w:ascii="Calibri" w:hAnsi="Calibri" w:cs="Calibri"/>
          <w:szCs w:val="24"/>
        </w:rPr>
        <w:t xml:space="preserve">Piroué, </w:t>
      </w:r>
      <w:r w:rsidR="0091679F" w:rsidRPr="0091679F">
        <w:rPr>
          <w:rFonts w:ascii="Calibri" w:hAnsi="Calibri" w:cs="Calibri"/>
          <w:i/>
          <w:iCs/>
          <w:szCs w:val="24"/>
        </w:rPr>
        <w:t>Die echte französische Küche</w:t>
      </w:r>
      <w:r w:rsidR="0091679F" w:rsidRPr="0091679F">
        <w:rPr>
          <w:rFonts w:ascii="Calibri" w:hAnsi="Calibri" w:cs="Calibri"/>
          <w:szCs w:val="24"/>
        </w:rPr>
        <w:t>, 94.</w:t>
      </w:r>
      <w:r>
        <w:fldChar w:fldCharType="end"/>
      </w:r>
    </w:p>
  </w:footnote>
  <w:footnote w:id="568">
    <w:p w14:paraId="318C7CB3" w14:textId="5759A1A1" w:rsidR="006570C1" w:rsidRDefault="006570C1" w:rsidP="006570C1">
      <w:pPr>
        <w:pStyle w:val="FootnoteText"/>
      </w:pPr>
      <w:r>
        <w:rPr>
          <w:rStyle w:val="FootnoteReference"/>
        </w:rPr>
        <w:footnoteRef/>
      </w:r>
      <w:r>
        <w:t xml:space="preserve"> </w:t>
      </w:r>
      <w:r>
        <w:fldChar w:fldCharType="begin"/>
      </w:r>
      <w:r w:rsidR="008C334C">
        <w:instrText xml:space="preserve"> ADDIN ZOTERO_ITEM CSL_CITATION {"citationID":"7xfVUl2y","properties":{"formattedCitation":"Kindler, {\\i{}Ben Kindler kocht badisch}, 66.","plainCitation":"Kindler, Ben Kindler kocht badisch, 66.","noteIndex":567},"citationItems":[{"id":54,"uris":["http://zotero.org/users/local/usTu59L8/items/MGKX6YIR"],"itemData":{"id":54,"type":"book","edition":"1. Auflage","event-place":"Stuttgart","ISBN":"978-3-7630-2783-5","language":"ger","number-of-pages":"124","publisher":"Belser","publisher-place":"Stuttgart","source":"K10plus ISBN","title":"Ben Kindler kocht badisch: Klassisch kreativ","title-short":"Ben Kindler kocht badisch","author":[{"family":"Kindler","given":"Ben"}],"issued":{"date-parts":[["2017"]]}},"locator":"66"}],"schema":"https://github.com/citation-style-language/schema/raw/master/csl-citation.json"} </w:instrText>
      </w:r>
      <w:r>
        <w:fldChar w:fldCharType="separate"/>
      </w:r>
      <w:r w:rsidR="0091679F" w:rsidRPr="0091679F">
        <w:rPr>
          <w:rFonts w:ascii="Calibri" w:hAnsi="Calibri" w:cs="Calibri"/>
          <w:szCs w:val="24"/>
        </w:rPr>
        <w:t xml:space="preserve">Kindler, </w:t>
      </w:r>
      <w:r w:rsidR="0091679F" w:rsidRPr="0091679F">
        <w:rPr>
          <w:rFonts w:ascii="Calibri" w:hAnsi="Calibri" w:cs="Calibri"/>
          <w:i/>
          <w:iCs/>
          <w:szCs w:val="24"/>
        </w:rPr>
        <w:t>Ben Kindler kocht badisch</w:t>
      </w:r>
      <w:r w:rsidR="0091679F" w:rsidRPr="0091679F">
        <w:rPr>
          <w:rFonts w:ascii="Calibri" w:hAnsi="Calibri" w:cs="Calibri"/>
          <w:szCs w:val="24"/>
        </w:rPr>
        <w:t>, 66.</w:t>
      </w:r>
      <w:r>
        <w:fldChar w:fldCharType="end"/>
      </w:r>
    </w:p>
  </w:footnote>
  <w:footnote w:id="569">
    <w:p w14:paraId="7598B5DE" w14:textId="03500C7F" w:rsidR="006570C1" w:rsidRDefault="006570C1" w:rsidP="006570C1">
      <w:pPr>
        <w:pStyle w:val="FootnoteText"/>
      </w:pPr>
      <w:r>
        <w:rPr>
          <w:rStyle w:val="FootnoteReference"/>
        </w:rPr>
        <w:footnoteRef/>
      </w:r>
      <w:r>
        <w:t xml:space="preserve"> </w:t>
      </w:r>
      <w:r>
        <w:fldChar w:fldCharType="begin"/>
      </w:r>
      <w:r w:rsidR="008C334C">
        <w:instrText xml:space="preserve"> ADDIN ZOTERO_ITEM CSL_CITATION {"citationID":"aTjei3t7","properties":{"formattedCitation":"essen &amp; trinken, \\uc0\\u8222{}essen &amp; trinken: Genuss vom Blech\\uc0\\u8220{}, 46.","plainCitation":"essen &amp; trinken, „essen &amp; trinken: Genuss vom Blech“, 46.","noteIndex":568},"citationItems":[{"id":86,"uris":["http://zotero.org/users/local/usTu59L8/items/4KPEMYC9"],"itemData":{"id":86,"type":"article-journal","collection-title":"essen &amp; trinken","title":"essen &amp; trinken: Genuss vom Blech","volume":"09/2006","editor":[{"family":"essen &amp; trinken","given":""}],"issued":{"date-parts":[["2006"]]}},"locator":"46"}],"schema":"https://github.com/citation-style-language/schema/raw/master/csl-citation.json"} </w:instrText>
      </w:r>
      <w:r>
        <w:fldChar w:fldCharType="separate"/>
      </w:r>
      <w:r w:rsidRPr="008B62E3">
        <w:rPr>
          <w:rFonts w:ascii="Calibri" w:hAnsi="Calibri" w:cs="Calibri"/>
          <w:szCs w:val="24"/>
        </w:rPr>
        <w:t>essen &amp; trinken, „essen &amp; trinken: Genuss vom Blech“, 46.</w:t>
      </w:r>
      <w:r>
        <w:fldChar w:fldCharType="end"/>
      </w:r>
    </w:p>
  </w:footnote>
  <w:footnote w:id="570">
    <w:p w14:paraId="7E85F37D" w14:textId="3969D38A" w:rsidR="006570C1" w:rsidRDefault="006570C1" w:rsidP="006570C1">
      <w:pPr>
        <w:pStyle w:val="FootnoteText"/>
      </w:pPr>
      <w:r>
        <w:rPr>
          <w:rStyle w:val="FootnoteReference"/>
        </w:rPr>
        <w:footnoteRef/>
      </w:r>
      <w:r>
        <w:t xml:space="preserve"> </w:t>
      </w:r>
      <w:r>
        <w:fldChar w:fldCharType="begin"/>
      </w:r>
      <w:r w:rsidR="008C334C">
        <w:instrText xml:space="preserve"> ADDIN ZOTERO_ITEM CSL_CITATION {"citationID":"NM47o4Ud","properties":{"formattedCitation":"essen &amp; trinken, \\uc0\\u8222{}essen &amp; trinken Spezial: Das geht ja schnell!\\uc0\\u8220{}, 61.","plainCitation":"essen &amp; trinken, „essen &amp; trinken Spezial: Das geht ja schnell!“, 61.","noteIndex":569},"citationItems":[{"id":76,"uris":["http://zotero.org/users/local/usTu59L8/items/7KWS7ZL9"],"itemData":{"id":76,"type":"article-journal","collection-title":"essen &amp; trinken","title":"essen &amp; trinken Spezial: Das geht ja schnell!","volume":"03/2016","editor":[{"family":"essen &amp; trinken","given":""}],"issued":{"date-parts":[["2016"]]}},"locator":"61"}],"schema":"https://github.com/citation-style-language/schema/raw/master/csl-citation.json"} </w:instrText>
      </w:r>
      <w:r>
        <w:fldChar w:fldCharType="separate"/>
      </w:r>
      <w:r w:rsidR="0091679F" w:rsidRPr="0091679F">
        <w:rPr>
          <w:rFonts w:ascii="Calibri" w:hAnsi="Calibri" w:cs="Calibri"/>
          <w:szCs w:val="24"/>
        </w:rPr>
        <w:t>essen &amp; trinken, „essen &amp; trinken Spezial: Das geht ja schnell!“, 61.</w:t>
      </w:r>
      <w:r>
        <w:fldChar w:fldCharType="end"/>
      </w:r>
    </w:p>
  </w:footnote>
  <w:footnote w:id="571">
    <w:p w14:paraId="73DB0DB3" w14:textId="4A68BCD7" w:rsidR="006570C1" w:rsidRDefault="006570C1" w:rsidP="006570C1">
      <w:pPr>
        <w:pStyle w:val="FootnoteText"/>
      </w:pPr>
      <w:r>
        <w:rPr>
          <w:rStyle w:val="FootnoteReference"/>
        </w:rPr>
        <w:footnoteRef/>
      </w:r>
      <w:r>
        <w:t xml:space="preserve"> </w:t>
      </w:r>
      <w:r>
        <w:fldChar w:fldCharType="begin"/>
      </w:r>
      <w:r w:rsidR="008C334C">
        <w:instrText xml:space="preserve"> ADDIN ZOTERO_ITEM CSL_CITATION {"citationID":"R9eTQsjm","properties":{"formattedCitation":"essen &amp; trinken, \\uc0\\u8222{}essen &amp; trinken Spezial: Schnelle K\\uc0\\u252{}che\\uc0\\u8220{}, 59.","plainCitation":"essen &amp; trinken, „essen &amp; trinken Spezial: Schnelle Küche“, 59.","noteIndex":570},"citationItems":[{"id":74,"uris":["http://zotero.org/users/local/usTu59L8/items/WRCCCJZK"],"itemData":{"id":74,"type":"article-journal","collection-title":"essen &amp; trinken","title":"essen &amp; trinken Spezial: Schnelle Küche","volume":"03/2018","editor":[{"family":"essen &amp; trinken","given":""}],"issued":{"date-parts":[["2018"]]}},"locator":"59"}],"schema":"https://github.com/citation-style-language/schema/raw/master/csl-citation.json"} </w:instrText>
      </w:r>
      <w:r>
        <w:fldChar w:fldCharType="separate"/>
      </w:r>
      <w:r w:rsidR="0091679F" w:rsidRPr="0091679F">
        <w:rPr>
          <w:rFonts w:ascii="Calibri" w:hAnsi="Calibri" w:cs="Calibri"/>
          <w:szCs w:val="24"/>
        </w:rPr>
        <w:t>essen &amp; trinken, „essen &amp; trinken Spezial: Schnelle Küche“, 59.</w:t>
      </w:r>
      <w:r>
        <w:fldChar w:fldCharType="end"/>
      </w:r>
    </w:p>
  </w:footnote>
  <w:footnote w:id="572">
    <w:p w14:paraId="35A97FA5" w14:textId="09E9BAF2" w:rsidR="006570C1" w:rsidRPr="000563B2" w:rsidRDefault="006570C1" w:rsidP="006570C1">
      <w:pPr>
        <w:pStyle w:val="FootnoteText"/>
      </w:pPr>
      <w:r>
        <w:rPr>
          <w:rStyle w:val="FootnoteReference"/>
        </w:rPr>
        <w:footnoteRef/>
      </w:r>
      <w:r w:rsidRPr="000563B2">
        <w:t xml:space="preserve"> </w:t>
      </w:r>
      <w:r>
        <w:fldChar w:fldCharType="begin"/>
      </w:r>
      <w:r w:rsidR="008C334C">
        <w:instrText xml:space="preserve"> ADDIN ZOTERO_ITEM CSL_CITATION {"citationID":"zwg7i1M7","properties":{"formattedCitation":"Pirou\\uc0\\u233{}, {\\i{}Die echte franz\\uc0\\u246{}sische K\\uc0\\u252{}che}, 62.","plainCitation":"Piroué, Die echte französische Küche, 62.","noteIndex":571},"citationItems":[{"id":5,"uris":["http://zotero.org/users/local/usTu59L8/items/9D429KMD"],"itemData":{"id":5,"type":"book","edition":"6. Aufl","event-place":"München","ISBN":"978-3-7742-1540-5","language":"ger","number-of-pages":"280","publisher":"Gräfe und Unzer","publisher-place":"München","source":"K10plus ISBN","title":"Die echte französische Küche: typische Rezepte und kulinarische Impressionen aus allen Regionen","title-short":"Die echte französische Küche","author":[{"family":"Piroué","given":"Susi"}],"issued":{"date-parts":[["2001"]]}},"locator":"62"}],"schema":"https://github.com/citation-style-language/schema/raw/master/csl-citation.json"} </w:instrText>
      </w:r>
      <w:r>
        <w:fldChar w:fldCharType="separate"/>
      </w:r>
      <w:r w:rsidR="0091679F" w:rsidRPr="0091679F">
        <w:rPr>
          <w:rFonts w:ascii="Calibri" w:hAnsi="Calibri" w:cs="Calibri"/>
          <w:szCs w:val="24"/>
        </w:rPr>
        <w:t xml:space="preserve">Piroué, </w:t>
      </w:r>
      <w:r w:rsidR="0091679F" w:rsidRPr="0091679F">
        <w:rPr>
          <w:rFonts w:ascii="Calibri" w:hAnsi="Calibri" w:cs="Calibri"/>
          <w:i/>
          <w:iCs/>
          <w:szCs w:val="24"/>
        </w:rPr>
        <w:t>Die echte französische Küche</w:t>
      </w:r>
      <w:r w:rsidR="0091679F" w:rsidRPr="0091679F">
        <w:rPr>
          <w:rFonts w:ascii="Calibri" w:hAnsi="Calibri" w:cs="Calibri"/>
          <w:szCs w:val="24"/>
        </w:rPr>
        <w:t>, 62.</w:t>
      </w:r>
      <w:r>
        <w:fldChar w:fldCharType="end"/>
      </w:r>
    </w:p>
  </w:footnote>
  <w:footnote w:id="573">
    <w:p w14:paraId="54A8B67D" w14:textId="65B1E8FD" w:rsidR="006B2F9B" w:rsidRDefault="006B2F9B" w:rsidP="006B2F9B">
      <w:pPr>
        <w:pStyle w:val="FootnoteText"/>
      </w:pPr>
      <w:r>
        <w:rPr>
          <w:rStyle w:val="FootnoteReference"/>
        </w:rPr>
        <w:footnoteRef/>
      </w:r>
      <w:r>
        <w:t xml:space="preserve"> </w:t>
      </w:r>
      <w:r>
        <w:fldChar w:fldCharType="begin"/>
      </w:r>
      <w:r w:rsidR="008C334C">
        <w:instrText xml:space="preserve"> ADDIN ZOTERO_ITEM CSL_CITATION {"citationID":"ihIWLUg0","properties":{"formattedCitation":"Berning und Duttmann, {\\i{}Landlust - die Rezepte. Bd. 1 / [Chefred.}, 86.","plainCitation":"Berning und Duttmann, Landlust - die Rezepte. Bd. 1 / [Chefred., 86.","noteIndex":572},"citationItems":[{"id":26,"uris":["http://zotero.org/users/local/usTu59L8/items/V2YGGZEP"],"itemData":{"id":26,"type":"book","edition":"12. Aufl","ISBN":"978-3-7843-3472-1","language":"ger","number-of-pages":"128","source":"K10plus ISBN","title":"Landlust - die Rezepte. Bd. 1 / [Chefred.: Ute Frieling-Huchzermeyer. Rezepte: Gertrud Berning ... Fotos: Heinz Duttmann ...]","title-short":"Landlust - die Rezepte. Bd. 1 / [Chefred.","editor":[{"family":"Berning","given":"Gertrud"},{"family":"Duttmann","given":"Heinz"}],"issued":{"date-parts":[["2013"]]}},"locator":"86"}],"schema":"https://github.com/citation-style-language/schema/raw/master/csl-citation.json"} </w:instrText>
      </w:r>
      <w:r>
        <w:fldChar w:fldCharType="separate"/>
      </w:r>
      <w:r w:rsidR="0091679F" w:rsidRPr="0091679F">
        <w:rPr>
          <w:rFonts w:ascii="Calibri" w:hAnsi="Calibri" w:cs="Calibri"/>
          <w:szCs w:val="24"/>
        </w:rPr>
        <w:t xml:space="preserve">Berning und Duttmann, </w:t>
      </w:r>
      <w:r w:rsidR="0091679F" w:rsidRPr="0091679F">
        <w:rPr>
          <w:rFonts w:ascii="Calibri" w:hAnsi="Calibri" w:cs="Calibri"/>
          <w:i/>
          <w:iCs/>
          <w:szCs w:val="24"/>
        </w:rPr>
        <w:t>Landlust - die Rezepte. Bd. 1 / [Chefred.</w:t>
      </w:r>
      <w:r w:rsidR="0091679F" w:rsidRPr="0091679F">
        <w:rPr>
          <w:rFonts w:ascii="Calibri" w:hAnsi="Calibri" w:cs="Calibri"/>
          <w:szCs w:val="24"/>
        </w:rPr>
        <w:t>, 86.</w:t>
      </w:r>
      <w:r>
        <w:fldChar w:fldCharType="end"/>
      </w:r>
    </w:p>
  </w:footnote>
  <w:footnote w:id="574">
    <w:p w14:paraId="676DC3BB" w14:textId="5C4D27A2" w:rsidR="006B2F9B" w:rsidRDefault="006B2F9B" w:rsidP="006B2F9B">
      <w:pPr>
        <w:pStyle w:val="FootnoteText"/>
      </w:pPr>
      <w:r>
        <w:rPr>
          <w:rStyle w:val="FootnoteReference"/>
        </w:rPr>
        <w:footnoteRef/>
      </w:r>
      <w:r>
        <w:t xml:space="preserve"> </w:t>
      </w:r>
      <w:r>
        <w:fldChar w:fldCharType="begin"/>
      </w:r>
      <w:r w:rsidR="008C334C">
        <w:instrText xml:space="preserve"> ADDIN ZOTERO_ITEM CSL_CITATION {"citationID":"XEsXJJvM","properties":{"formattedCitation":"Proebst und Rynio, {\\i{}Zart und saftig bei 80 Grad}, 18.","plainCitation":"Proebst und Rynio, Zart und saftig bei 80 Grad, 18.","noteIndex":573},"citationItems":[{"id":40,"uris":["http://zotero.org/users/local/usTu59L8/items/67PS693S"],"itemData":{"id":40,"type":"book","edition":"4. Aufl","event-place":"München","ISBN":"978-3-8338-0073-3","language":"ger","note":"OCLC: 643982237","publisher":"Gräfe und Unzer","publisher-place":"München","source":"Open WorldCat","title":"Zart und saftig bei 80 Grad: Niedrigtemperaturgaren","title-short":"Zart und saftig bei 80 Grad","author":[{"family":"Proebst","given":"Margit"},{"family":"Rynio","given":"Jörn"}],"issued":{"date-parts":[["2007"]]}},"locator":"18"}],"schema":"https://github.com/citation-style-language/schema/raw/master/csl-citation.json"} </w:instrText>
      </w:r>
      <w:r>
        <w:fldChar w:fldCharType="separate"/>
      </w:r>
      <w:r w:rsidR="0091679F" w:rsidRPr="0091679F">
        <w:rPr>
          <w:rFonts w:ascii="Calibri" w:hAnsi="Calibri" w:cs="Calibri"/>
          <w:szCs w:val="24"/>
        </w:rPr>
        <w:t xml:space="preserve">Proebst und Rynio, </w:t>
      </w:r>
      <w:r w:rsidR="0091679F" w:rsidRPr="0091679F">
        <w:rPr>
          <w:rFonts w:ascii="Calibri" w:hAnsi="Calibri" w:cs="Calibri"/>
          <w:i/>
          <w:iCs/>
          <w:szCs w:val="24"/>
        </w:rPr>
        <w:t>Zart und saftig bei 80 Grad</w:t>
      </w:r>
      <w:r w:rsidR="0091679F" w:rsidRPr="0091679F">
        <w:rPr>
          <w:rFonts w:ascii="Calibri" w:hAnsi="Calibri" w:cs="Calibri"/>
          <w:szCs w:val="24"/>
        </w:rPr>
        <w:t>, 18.</w:t>
      </w:r>
      <w:r>
        <w:fldChar w:fldCharType="end"/>
      </w:r>
    </w:p>
  </w:footnote>
  <w:footnote w:id="575">
    <w:p w14:paraId="78FAD378" w14:textId="6EC4E5A1" w:rsidR="006B2F9B" w:rsidRDefault="006B2F9B" w:rsidP="006B2F9B">
      <w:pPr>
        <w:pStyle w:val="FootnoteText"/>
      </w:pPr>
      <w:r>
        <w:rPr>
          <w:rStyle w:val="FootnoteReference"/>
        </w:rPr>
        <w:footnoteRef/>
      </w:r>
      <w:r>
        <w:t xml:space="preserve"> </w:t>
      </w:r>
      <w:r>
        <w:fldChar w:fldCharType="begin"/>
      </w:r>
      <w:r w:rsidR="008C334C">
        <w:instrText xml:space="preserve"> ADDIN ZOTERO_ITEM CSL_CITATION {"citationID":"K9zw53L4","properties":{"formattedCitation":"Proebst und Rynio, 20.","plainCitation":"Proebst und Rynio, 20.","noteIndex":574},"citationItems":[{"id":40,"uris":["http://zotero.org/users/local/usTu59L8/items/67PS693S"],"itemData":{"id":40,"type":"book","edition":"4. Aufl","event-place":"München","ISBN":"978-3-8338-0073-3","language":"ger","note":"OCLC: 643982237","publisher":"Gräfe und Unzer","publisher-place":"München","source":"Open WorldCat","title":"Zart und saftig bei 80 Grad: Niedrigtemperaturgaren","title-short":"Zart und saftig bei 80 Grad","author":[{"family":"Proebst","given":"Margit"},{"family":"Rynio","given":"Jörn"}],"issued":{"date-parts":[["2007"]]}},"locator":"20"}],"schema":"https://github.com/citation-style-language/schema/raw/master/csl-citation.json"} </w:instrText>
      </w:r>
      <w:r>
        <w:fldChar w:fldCharType="separate"/>
      </w:r>
      <w:r w:rsidRPr="00DF02C5">
        <w:rPr>
          <w:rFonts w:ascii="Calibri" w:hAnsi="Calibri" w:cs="Calibri"/>
        </w:rPr>
        <w:t>Proebst und Rynio, 20.</w:t>
      </w:r>
      <w:r>
        <w:fldChar w:fldCharType="end"/>
      </w:r>
    </w:p>
  </w:footnote>
  <w:footnote w:id="576">
    <w:p w14:paraId="498F8A12" w14:textId="268203CD" w:rsidR="006B2F9B" w:rsidRDefault="006B2F9B" w:rsidP="006B2F9B">
      <w:pPr>
        <w:pStyle w:val="FootnoteText"/>
      </w:pPr>
      <w:r>
        <w:rPr>
          <w:rStyle w:val="FootnoteReference"/>
        </w:rPr>
        <w:footnoteRef/>
      </w:r>
      <w:r>
        <w:t xml:space="preserve"> </w:t>
      </w:r>
      <w:r>
        <w:fldChar w:fldCharType="begin"/>
      </w:r>
      <w:r w:rsidR="008C334C">
        <w:instrText xml:space="preserve"> ADDIN ZOTERO_ITEM CSL_CITATION {"citationID":"9eDkEa9F","properties":{"formattedCitation":"Proebst und Rynio, 20.","plainCitation":"Proebst und Rynio, 20.","noteIndex":575},"citationItems":[{"id":40,"uris":["http://zotero.org/users/local/usTu59L8/items/67PS693S"],"itemData":{"id":40,"type":"book","edition":"4. Aufl","event-place":"München","ISBN":"978-3-8338-0073-3","language":"ger","note":"OCLC: 643982237","publisher":"Gräfe und Unzer","publisher-place":"München","source":"Open WorldCat","title":"Zart und saftig bei 80 Grad: Niedrigtemperaturgaren","title-short":"Zart und saftig bei 80 Grad","author":[{"family":"Proebst","given":"Margit"},{"family":"Rynio","given":"Jörn"}],"issued":{"date-parts":[["2007"]]}},"locator":"20"}],"schema":"https://github.com/citation-style-language/schema/raw/master/csl-citation.json"} </w:instrText>
      </w:r>
      <w:r>
        <w:fldChar w:fldCharType="separate"/>
      </w:r>
      <w:r w:rsidRPr="00376B5F">
        <w:rPr>
          <w:rFonts w:ascii="Calibri" w:hAnsi="Calibri" w:cs="Calibri"/>
        </w:rPr>
        <w:t>Proebst und Rynio, 20.</w:t>
      </w:r>
      <w:r>
        <w:fldChar w:fldCharType="end"/>
      </w:r>
    </w:p>
  </w:footnote>
  <w:footnote w:id="577">
    <w:p w14:paraId="42929AE8" w14:textId="5B404F48" w:rsidR="006570C1" w:rsidRDefault="006570C1" w:rsidP="006570C1">
      <w:pPr>
        <w:pStyle w:val="FootnoteText"/>
      </w:pPr>
      <w:r>
        <w:rPr>
          <w:rStyle w:val="FootnoteReference"/>
        </w:rPr>
        <w:footnoteRef/>
      </w:r>
      <w:r>
        <w:t xml:space="preserve"> </w:t>
      </w:r>
      <w:r>
        <w:fldChar w:fldCharType="begin"/>
      </w:r>
      <w:r w:rsidR="008C334C">
        <w:instrText xml:space="preserve"> ADDIN ZOTERO_ITEM CSL_CITATION {"citationID":"8HRQMPCv","properties":{"formattedCitation":"essen &amp; trinken, \\uc0\\u8222{}essen &amp; trinken Spezial: Das geht ja schnell!\\uc0\\u8220{}, 59.","plainCitation":"essen &amp; trinken, „essen &amp; trinken Spezial: Das geht ja schnell!“, 59.","noteIndex":576},"citationItems":[{"id":76,"uris":["http://zotero.org/users/local/usTu59L8/items/7KWS7ZL9"],"itemData":{"id":76,"type":"article-journal","collection-title":"essen &amp; trinken","title":"essen &amp; trinken Spezial: Das geht ja schnell!","volume":"03/2016","editor":[{"family":"essen &amp; trinken","given":""}],"issued":{"date-parts":[["2016"]]}},"locator":"59"}],"schema":"https://github.com/citation-style-language/schema/raw/master/csl-citation.json"} </w:instrText>
      </w:r>
      <w:r>
        <w:fldChar w:fldCharType="separate"/>
      </w:r>
      <w:r w:rsidR="0091679F" w:rsidRPr="0091679F">
        <w:rPr>
          <w:rFonts w:ascii="Calibri" w:hAnsi="Calibri" w:cs="Calibri"/>
          <w:szCs w:val="24"/>
        </w:rPr>
        <w:t>essen &amp; trinken, „essen &amp; trinken Spezial: Das geht ja schnell!“, 59.</w:t>
      </w:r>
      <w:r>
        <w:fldChar w:fldCharType="end"/>
      </w:r>
    </w:p>
  </w:footnote>
  <w:footnote w:id="578">
    <w:p w14:paraId="2F238EB8" w14:textId="4C471AB7" w:rsidR="006B2F9B" w:rsidRPr="0008135B" w:rsidRDefault="006B2F9B" w:rsidP="006B2F9B">
      <w:pPr>
        <w:pStyle w:val="FootnoteText"/>
      </w:pPr>
      <w:r>
        <w:rPr>
          <w:rStyle w:val="FootnoteReference"/>
        </w:rPr>
        <w:footnoteRef/>
      </w:r>
      <w:r w:rsidRPr="0008135B">
        <w:t xml:space="preserve"> </w:t>
      </w:r>
      <w:r>
        <w:fldChar w:fldCharType="begin"/>
      </w:r>
      <w:r w:rsidR="008C334C">
        <w:instrText xml:space="preserve"> ADDIN ZOTERO_ITEM CSL_CITATION {"citationID":"UsiRzWLg","properties":{"formattedCitation":"Raether, {\\i{}Das Beste vom Wochenmarkt neue frische und saisonale Rezepte aus dem ZEIT-Magazin}, 40.","plainCitation":"Raether, Das Beste vom Wochenmarkt neue frische und saisonale Rezepte aus dem ZEIT-Magazin, 40.","noteIndex":577},"citationItems":[{"id":67,"uris":["http://zotero.org/users/local/usTu59L8/items/QLVCWGWT"],"itemData":{"id":67,"type":"book","edition":"Originalausgabe, 1. Auflage","event-place":"München","ISBN":"978-3-7423-0309-7","language":"ger","note":"OCLC: 1011381508","publisher":"riva","publisher-place":"München","source":"Open WorldCat","title":"Das Beste vom Wochenmarkt neue frische und saisonale Rezepte aus dem ZEIT-Magazin","author":[{"family":"Raether","given":"Elisabeth"}],"issued":{"date-parts":[["2017"]]}},"locator":"40"}],"schema":"https://github.com/citation-style-language/schema/raw/master/csl-citation.json"} </w:instrText>
      </w:r>
      <w:r>
        <w:fldChar w:fldCharType="separate"/>
      </w:r>
      <w:r w:rsidR="0091679F" w:rsidRPr="0091679F">
        <w:rPr>
          <w:rFonts w:ascii="Calibri" w:hAnsi="Calibri" w:cs="Calibri"/>
          <w:szCs w:val="24"/>
        </w:rPr>
        <w:t xml:space="preserve">Raether, </w:t>
      </w:r>
      <w:r w:rsidR="0091679F" w:rsidRPr="0091679F">
        <w:rPr>
          <w:rFonts w:ascii="Calibri" w:hAnsi="Calibri" w:cs="Calibri"/>
          <w:i/>
          <w:iCs/>
          <w:szCs w:val="24"/>
        </w:rPr>
        <w:t>Das Beste vom Wochenmarkt neue frische und saisonale Rezepte aus dem ZEIT-Magazin</w:t>
      </w:r>
      <w:r w:rsidR="0091679F" w:rsidRPr="0091679F">
        <w:rPr>
          <w:rFonts w:ascii="Calibri" w:hAnsi="Calibri" w:cs="Calibri"/>
          <w:szCs w:val="24"/>
        </w:rPr>
        <w:t>, 40.</w:t>
      </w:r>
      <w:r>
        <w:fldChar w:fldCharType="end"/>
      </w:r>
    </w:p>
  </w:footnote>
  <w:footnote w:id="579">
    <w:p w14:paraId="7FDBBC5B" w14:textId="7673A238" w:rsidR="006570C1" w:rsidRDefault="006570C1" w:rsidP="006570C1">
      <w:pPr>
        <w:pStyle w:val="FootnoteText"/>
      </w:pPr>
      <w:r>
        <w:rPr>
          <w:rStyle w:val="FootnoteReference"/>
        </w:rPr>
        <w:footnoteRef/>
      </w:r>
      <w:r>
        <w:t xml:space="preserve"> </w:t>
      </w:r>
      <w:r>
        <w:fldChar w:fldCharType="begin"/>
      </w:r>
      <w:r w:rsidR="008C334C">
        <w:instrText xml:space="preserve"> ADDIN ZOTERO_ITEM CSL_CITATION {"citationID":"TbIhVKSC","properties":{"formattedCitation":"essen &amp; trinken, \\uc0\\u8222{}essen &amp; trinken Spezial: Schnelle K\\uc0\\u252{}che\\uc0\\u8220{}, 63.","plainCitation":"essen &amp; trinken, „essen &amp; trinken Spezial: Schnelle Küche“, 63.","noteIndex":578},"citationItems":[{"id":74,"uris":["http://zotero.org/users/local/usTu59L8/items/WRCCCJZK"],"itemData":{"id":74,"type":"article-journal","collection-title":"essen &amp; trinken","title":"essen &amp; trinken Spezial: Schnelle Küche","volume":"03/2018","editor":[{"family":"essen &amp; trinken","given":""}],"issued":{"date-parts":[["2018"]]}},"locator":"63"}],"schema":"https://github.com/citation-style-language/schema/raw/master/csl-citation.json"} </w:instrText>
      </w:r>
      <w:r>
        <w:fldChar w:fldCharType="separate"/>
      </w:r>
      <w:r w:rsidR="0091679F" w:rsidRPr="0091679F">
        <w:rPr>
          <w:rFonts w:ascii="Calibri" w:hAnsi="Calibri" w:cs="Calibri"/>
          <w:szCs w:val="24"/>
        </w:rPr>
        <w:t>essen &amp; trinken, „essen &amp; trinken Spezial: Schnelle Küche“, 63.</w:t>
      </w:r>
      <w:r>
        <w:fldChar w:fldCharType="end"/>
      </w:r>
    </w:p>
  </w:footnote>
  <w:footnote w:id="580">
    <w:p w14:paraId="2BD5F016" w14:textId="29E205C5" w:rsidR="006570C1" w:rsidRPr="000B479D" w:rsidRDefault="006570C1" w:rsidP="006570C1">
      <w:pPr>
        <w:pStyle w:val="FootnoteText"/>
      </w:pPr>
      <w:r>
        <w:rPr>
          <w:rStyle w:val="FootnoteReference"/>
        </w:rPr>
        <w:footnoteRef/>
      </w:r>
      <w:r w:rsidRPr="000B479D">
        <w:t xml:space="preserve"> </w:t>
      </w:r>
      <w:r>
        <w:fldChar w:fldCharType="begin"/>
      </w:r>
      <w:r w:rsidR="008C334C">
        <w:instrText xml:space="preserve"> ADDIN ZOTERO_ITEM CSL_CITATION {"citationID":"5Z0anEWS","properties":{"formattedCitation":"essen &amp; trinken, \\uc0\\u8222{}essen &amp; trinken Spezial: Einladung zum Grillen\\uc0\\u8220{}, 53.","plainCitation":"essen &amp; trinken, „essen &amp; trinken Spezial: Einladung zum Grillen“, 53.","noteIndex":579},"citationItems":[{"id":88,"uris":["http://zotero.org/users/local/usTu59L8/items/C3DD47IM"],"itemData":{"id":88,"type":"article-journal","collection-title":"essen &amp; trinken","title":"essen &amp; trinken Spezial: Einladung zum Grillen","volume":"02/2018","editor":[{"family":"essen &amp; trinken","given":""}],"issued":{"date-parts":[["2018"]]}},"locator":"53"}],"schema":"https://github.com/citation-style-language/schema/raw/master/csl-citation.json"} </w:instrText>
      </w:r>
      <w:r>
        <w:fldChar w:fldCharType="separate"/>
      </w:r>
      <w:r w:rsidRPr="009A20D4">
        <w:rPr>
          <w:rFonts w:ascii="Calibri" w:hAnsi="Calibri" w:cs="Calibri"/>
          <w:szCs w:val="24"/>
        </w:rPr>
        <w:t>essen &amp; trinken, „essen &amp; trinken Spezial: Einladung zum Grillen“, 53.</w:t>
      </w:r>
      <w:r>
        <w:fldChar w:fldCharType="end"/>
      </w:r>
    </w:p>
  </w:footnote>
  <w:footnote w:id="581">
    <w:p w14:paraId="49684DBD" w14:textId="78E21862" w:rsidR="006570C1" w:rsidRDefault="006570C1" w:rsidP="006570C1">
      <w:pPr>
        <w:pStyle w:val="FootnoteText"/>
      </w:pPr>
      <w:r>
        <w:rPr>
          <w:rStyle w:val="FootnoteReference"/>
        </w:rPr>
        <w:footnoteRef/>
      </w:r>
      <w:r>
        <w:t xml:space="preserve"> </w:t>
      </w:r>
      <w:r>
        <w:fldChar w:fldCharType="begin"/>
      </w:r>
      <w:r w:rsidR="008C334C">
        <w:instrText xml:space="preserve"> ADDIN ZOTERO_ITEM CSL_CITATION {"citationID":"28RtIWJl","properties":{"formattedCitation":"essen &amp; trinken, \\uc0\\u8222{}essen &amp; trinken: Neues aus der Provence\\uc0\\u8220{}, 16.","plainCitation":"essen &amp; trinken, „essen &amp; trinken: Neues aus der Provence“, 16.","noteIndex":580},"citationItems":[{"id":87,"uris":["http://zotero.org/users/local/usTu59L8/items/SYKBEJX3"],"itemData":{"id":87,"type":"article-journal","collection-title":"essen &amp; trinken","title":"essen &amp; trinken: Neues aus der Provence","volume":"07/2014","editor":[{"family":"essen &amp; trinken","given":""}],"issued":{"date-parts":[["2014"]]}},"locator":"16"}],"schema":"https://github.com/citation-style-language/schema/raw/master/csl-citation.json"} </w:instrText>
      </w:r>
      <w:r>
        <w:fldChar w:fldCharType="separate"/>
      </w:r>
      <w:r w:rsidRPr="00B20414">
        <w:rPr>
          <w:rFonts w:ascii="Calibri" w:hAnsi="Calibri" w:cs="Calibri"/>
          <w:szCs w:val="24"/>
        </w:rPr>
        <w:t>essen &amp; trinken, „essen &amp; trinken: Neues aus der Provence“, 16.</w:t>
      </w:r>
      <w:r>
        <w:fldChar w:fldCharType="end"/>
      </w:r>
    </w:p>
  </w:footnote>
  <w:footnote w:id="582">
    <w:p w14:paraId="417B2C05" w14:textId="56593DB5" w:rsidR="006570C1" w:rsidRDefault="006570C1" w:rsidP="006570C1">
      <w:pPr>
        <w:pStyle w:val="FootnoteText"/>
      </w:pPr>
      <w:r>
        <w:rPr>
          <w:rStyle w:val="FootnoteReference"/>
        </w:rPr>
        <w:footnoteRef/>
      </w:r>
      <w:r>
        <w:t xml:space="preserve"> </w:t>
      </w:r>
      <w:r>
        <w:fldChar w:fldCharType="begin"/>
      </w:r>
      <w:r w:rsidR="008C334C">
        <w:instrText xml:space="preserve"> ADDIN ZOTERO_ITEM CSL_CITATION {"citationID":"8rJ66O1b","properties":{"formattedCitation":"essen &amp; trinken, \\uc0\\u8222{}essen &amp; trinken F\\uc0\\u252{}r jeden Tag: Low Carb\\uc0\\u8220{}, 74.","plainCitation":"essen &amp; trinken, „essen &amp; trinken Für jeden Tag: Low Carb“, 74.","noteIndex":581},"citationItems":[{"id":89,"uris":["http://zotero.org/users/local/usTu59L8/items/235NL8AX"],"itemData":{"id":89,"type":"article-journal","collection-title":"essen &amp; trinken","title":"essen &amp; trinken Für jeden Tag: Low Carb","volume":"02/2018","editor":[{"family":"essen &amp; trinken","given":""}],"issued":{"date-parts":[["2018"]]}},"locator":"74"}],"schema":"https://github.com/citation-style-language/schema/raw/master/csl-citation.json"} </w:instrText>
      </w:r>
      <w:r>
        <w:fldChar w:fldCharType="separate"/>
      </w:r>
      <w:r w:rsidR="0091679F" w:rsidRPr="0091679F">
        <w:rPr>
          <w:rFonts w:ascii="Calibri" w:hAnsi="Calibri" w:cs="Calibri"/>
          <w:szCs w:val="24"/>
        </w:rPr>
        <w:t>essen &amp; trinken, „essen &amp; trinken Für jeden Tag: Low Carb“, 74.</w:t>
      </w:r>
      <w:r>
        <w:fldChar w:fldCharType="end"/>
      </w:r>
    </w:p>
  </w:footnote>
  <w:footnote w:id="583">
    <w:p w14:paraId="2D5485EC" w14:textId="01B96F24" w:rsidR="006570C1" w:rsidRDefault="006570C1" w:rsidP="006570C1">
      <w:pPr>
        <w:pStyle w:val="FootnoteText"/>
      </w:pPr>
      <w:r>
        <w:rPr>
          <w:rStyle w:val="FootnoteReference"/>
        </w:rPr>
        <w:footnoteRef/>
      </w:r>
      <w:r>
        <w:t xml:space="preserve"> </w:t>
      </w:r>
      <w:r>
        <w:fldChar w:fldCharType="begin"/>
      </w:r>
      <w:r w:rsidR="008C334C">
        <w:instrText xml:space="preserve"> ADDIN ZOTERO_ITEM CSL_CITATION {"citationID":"mzFf0qKU","properties":{"formattedCitation":"Zihua und Eising, {\\i{}Die echte chinesische K\\uc0\\u252{}che}, 171.","plainCitation":"Zihua und Eising, Die echte chinesische Küche, 171.","noteIndex":582},"citationItems":[{"id":3,"uris":["http://zotero.org/users/local/usTu59L8/items/S2S7HMI9"],"itemData":{"id":3,"type":"book","edition":"6. Aufl","event-place":"München","ISBN":"978-3-7742-1265-7","number-of-pages":"280","publisher":"Gräfe und Unzer","publisher-place":"München","source":"K10plus ISBN","title":"Die echte chinesische Küche: typische Rezepte und kulinarische Impressionen aus den vier berühmtesten Regionen","title-short":"Die echte chinesische Küche","editor":[{"family":"Zihua","given":"Liu"},{"family":"Eising","given":"Susi"}],"issued":{"date-parts":[["2002"]]}},"locator":"171"}],"schema":"https://github.com/citation-style-language/schema/raw/master/csl-citation.json"} </w:instrText>
      </w:r>
      <w:r>
        <w:fldChar w:fldCharType="separate"/>
      </w:r>
      <w:r w:rsidRPr="00093E31">
        <w:rPr>
          <w:rFonts w:ascii="Calibri" w:hAnsi="Calibri" w:cs="Calibri"/>
          <w:szCs w:val="24"/>
        </w:rPr>
        <w:t xml:space="preserve">Zihua und Eising, </w:t>
      </w:r>
      <w:r w:rsidRPr="00093E31">
        <w:rPr>
          <w:rFonts w:ascii="Calibri" w:hAnsi="Calibri" w:cs="Calibri"/>
          <w:i/>
          <w:iCs/>
          <w:szCs w:val="24"/>
        </w:rPr>
        <w:t>Die echte chinesische Küche</w:t>
      </w:r>
      <w:r w:rsidRPr="00093E31">
        <w:rPr>
          <w:rFonts w:ascii="Calibri" w:hAnsi="Calibri" w:cs="Calibri"/>
          <w:szCs w:val="24"/>
        </w:rPr>
        <w:t>, 171.</w:t>
      </w:r>
      <w:r>
        <w:fldChar w:fldCharType="end"/>
      </w:r>
    </w:p>
  </w:footnote>
  <w:footnote w:id="584">
    <w:p w14:paraId="1EA27ADD" w14:textId="5F72E086" w:rsidR="006570C1" w:rsidRDefault="006570C1" w:rsidP="006570C1">
      <w:pPr>
        <w:pStyle w:val="FootnoteText"/>
      </w:pPr>
      <w:r>
        <w:rPr>
          <w:rStyle w:val="FootnoteReference"/>
        </w:rPr>
        <w:footnoteRef/>
      </w:r>
      <w:r>
        <w:t xml:space="preserve"> </w:t>
      </w:r>
      <w:r>
        <w:fldChar w:fldCharType="begin"/>
      </w:r>
      <w:r w:rsidR="008C334C">
        <w:instrText xml:space="preserve"> ADDIN ZOTERO_ITEM CSL_CITATION {"citationID":"DmVXuMcF","properties":{"formattedCitation":"Zihua und Eising, 226.","plainCitation":"Zihua und Eising, 226.","noteIndex":583},"citationItems":[{"id":3,"uris":["http://zotero.org/users/local/usTu59L8/items/S2S7HMI9"],"itemData":{"id":3,"type":"book","edition":"6. Aufl","event-place":"München","ISBN":"978-3-7742-1265-7","number-of-pages":"280","publisher":"Gräfe und Unzer","publisher-place":"München","source":"K10plus ISBN","title":"Die echte chinesische Küche: typische Rezepte und kulinarische Impressionen aus den vier berühmtesten Regionen","title-short":"Die echte chinesische Küche","editor":[{"family":"Zihua","given":"Liu"},{"family":"Eising","given":"Susi"}],"issued":{"date-parts":[["2002"]]}},"locator":"226"}],"schema":"https://github.com/citation-style-language/schema/raw/master/csl-citation.json"} </w:instrText>
      </w:r>
      <w:r>
        <w:fldChar w:fldCharType="separate"/>
      </w:r>
      <w:r w:rsidRPr="00DA5733">
        <w:rPr>
          <w:rFonts w:ascii="Calibri" w:hAnsi="Calibri" w:cs="Calibri"/>
        </w:rPr>
        <w:t>Zihua und Eising, 226.</w:t>
      </w:r>
      <w:r>
        <w:fldChar w:fldCharType="end"/>
      </w:r>
    </w:p>
  </w:footnote>
  <w:footnote w:id="585">
    <w:p w14:paraId="5A5038BD" w14:textId="71419C47" w:rsidR="006570C1" w:rsidRDefault="006570C1" w:rsidP="006570C1">
      <w:pPr>
        <w:pStyle w:val="FootnoteText"/>
      </w:pPr>
      <w:r>
        <w:rPr>
          <w:rStyle w:val="FootnoteReference"/>
        </w:rPr>
        <w:footnoteRef/>
      </w:r>
      <w:r>
        <w:t xml:space="preserve"> </w:t>
      </w:r>
      <w:r>
        <w:fldChar w:fldCharType="begin"/>
      </w:r>
      <w:r w:rsidR="008C334C">
        <w:instrText xml:space="preserve"> ADDIN ZOTERO_ITEM CSL_CITATION {"citationID":"uc3ElMiN","properties":{"formattedCitation":"Zihua und Eising, 175.","plainCitation":"Zihua und Eising, 175.","noteIndex":584},"citationItems":[{"id":3,"uris":["http://zotero.org/users/local/usTu59L8/items/S2S7HMI9"],"itemData":{"id":3,"type":"book","edition":"6. Aufl","event-place":"München","ISBN":"978-3-7742-1265-7","number-of-pages":"280","publisher":"Gräfe und Unzer","publisher-place":"München","source":"K10plus ISBN","title":"Die echte chinesische Küche: typische Rezepte und kulinarische Impressionen aus den vier berühmtesten Regionen","title-short":"Die echte chinesische Küche","editor":[{"family":"Zihua","given":"Liu"},{"family":"Eising","given":"Susi"}],"issued":{"date-parts":[["2002"]]}},"locator":"175"}],"schema":"https://github.com/citation-style-language/schema/raw/master/csl-citation.json"} </w:instrText>
      </w:r>
      <w:r>
        <w:fldChar w:fldCharType="separate"/>
      </w:r>
      <w:r w:rsidRPr="00D555CC">
        <w:rPr>
          <w:rFonts w:ascii="Calibri" w:hAnsi="Calibri" w:cs="Calibri"/>
        </w:rPr>
        <w:t>Zihua und Eising, 175.</w:t>
      </w:r>
      <w:r>
        <w:fldChar w:fldCharType="end"/>
      </w:r>
    </w:p>
  </w:footnote>
  <w:footnote w:id="586">
    <w:p w14:paraId="529D9D4D" w14:textId="721FC953" w:rsidR="006570C1" w:rsidRDefault="006570C1" w:rsidP="006570C1">
      <w:pPr>
        <w:pStyle w:val="FootnoteText"/>
      </w:pPr>
      <w:r>
        <w:rPr>
          <w:rStyle w:val="FootnoteReference"/>
        </w:rPr>
        <w:footnoteRef/>
      </w:r>
      <w:r>
        <w:t xml:space="preserve"> </w:t>
      </w:r>
      <w:r>
        <w:fldChar w:fldCharType="begin"/>
      </w:r>
      <w:r w:rsidR="008C334C">
        <w:instrText xml:space="preserve"> ADDIN ZOTERO_ITEM CSL_CITATION {"citationID":"Mmmin0M1","properties":{"formattedCitation":"Zihua und Eising, 134.","plainCitation":"Zihua und Eising, 134.","noteIndex":585},"citationItems":[{"id":3,"uris":["http://zotero.org/users/local/usTu59L8/items/S2S7HMI9"],"itemData":{"id":3,"type":"book","edition":"6. Aufl","event-place":"München","ISBN":"978-3-7742-1265-7","number-of-pages":"280","publisher":"Gräfe und Unzer","publisher-place":"München","source":"K10plus ISBN","title":"Die echte chinesische Küche: typische Rezepte und kulinarische Impressionen aus den vier berühmtesten Regionen","title-short":"Die echte chinesische Küche","editor":[{"family":"Zihua","given":"Liu"},{"family":"Eising","given":"Susi"}],"issued":{"date-parts":[["2002"]]}},"locator":"134"}],"schema":"https://github.com/citation-style-language/schema/raw/master/csl-citation.json"} </w:instrText>
      </w:r>
      <w:r>
        <w:fldChar w:fldCharType="separate"/>
      </w:r>
      <w:r w:rsidRPr="001F0CA6">
        <w:rPr>
          <w:rFonts w:ascii="Calibri" w:hAnsi="Calibri" w:cs="Calibri"/>
        </w:rPr>
        <w:t>Zihua und Eising, 134.</w:t>
      </w:r>
      <w:r>
        <w:fldChar w:fldCharType="end"/>
      </w:r>
    </w:p>
  </w:footnote>
  <w:footnote w:id="587">
    <w:p w14:paraId="07379617" w14:textId="1E4F5B0C" w:rsidR="001D1B6F" w:rsidRPr="004E6D3C" w:rsidRDefault="001D1B6F">
      <w:pPr>
        <w:pStyle w:val="FootnoteText"/>
      </w:pPr>
      <w:r>
        <w:rPr>
          <w:rStyle w:val="FootnoteReference"/>
        </w:rPr>
        <w:footnoteRef/>
      </w:r>
      <w:r w:rsidRPr="004E6D3C">
        <w:t xml:space="preserve"> </w:t>
      </w:r>
      <w:r>
        <w:fldChar w:fldCharType="begin"/>
      </w:r>
      <w:r w:rsidR="008C334C">
        <w:instrText xml:space="preserve"> ADDIN ZOTERO_ITEM CSL_CITATION {"citationID":"lBPVkkAi","properties":{"formattedCitation":"\\uc0\\u8222{}ZEITmagazin\\uc0\\u8220{}.","plainCitation":"„ZEITmagazin“.","noteIndex":586},"citationItems":[{"id":96,"uris":["http://zotero.org/users/local/usTu59L8/items/EJMJD2IT"],"itemData":{"id":96,"type":"article-journal","title":"ZEITmagazin"}}],"schema":"https://github.com/citation-style-language/schema/raw/master/csl-citation.json"} </w:instrText>
      </w:r>
      <w:r>
        <w:fldChar w:fldCharType="separate"/>
      </w:r>
      <w:r w:rsidRPr="001D1B6F">
        <w:rPr>
          <w:rFonts w:ascii="Calibri" w:hAnsi="Calibri" w:cs="Calibri"/>
          <w:szCs w:val="24"/>
        </w:rPr>
        <w:t>„ZEITmagazin“.</w:t>
      </w:r>
      <w:r>
        <w:fldChar w:fldCharType="end"/>
      </w:r>
    </w:p>
  </w:footnote>
  <w:footnote w:id="588">
    <w:p w14:paraId="6664B31E" w14:textId="2A775C15" w:rsidR="001A4267" w:rsidRPr="000563B2" w:rsidRDefault="001A4267" w:rsidP="001A4267">
      <w:pPr>
        <w:pStyle w:val="FootnoteText"/>
      </w:pPr>
      <w:r>
        <w:rPr>
          <w:rStyle w:val="FootnoteReference"/>
        </w:rPr>
        <w:footnoteRef/>
      </w:r>
      <w:r w:rsidRPr="000563B2">
        <w:t xml:space="preserve"> </w:t>
      </w:r>
      <w:r>
        <w:fldChar w:fldCharType="begin"/>
      </w:r>
      <w:r w:rsidR="008C334C">
        <w:instrText xml:space="preserve"> ADDIN ZOTERO_ITEM CSL_CITATION {"citationID":"nUvM9mjw","properties":{"formattedCitation":"Pirou\\uc0\\u233{}, {\\i{}Die echte franz\\uc0\\u246{}sische K\\uc0\\u252{}che}, 94.","plainCitation":"Piroué, Die echte französische Küche, 94.","noteIndex":587},"citationItems":[{"id":5,"uris":["http://zotero.org/users/local/usTu59L8/items/9D429KMD"],"itemData":{"id":5,"type":"book","edition":"6. Aufl","event-place":"München","ISBN":"978-3-7742-1540-5","language":"ger","number-of-pages":"280","publisher":"Gräfe und Unzer","publisher-place":"München","source":"K10plus ISBN","title":"Die echte französische Küche: typische Rezepte und kulinarische Impressionen aus allen Regionen","title-short":"Die echte französische Küche","author":[{"family":"Piroué","given":"Susi"}],"issued":{"date-parts":[["2001"]]}},"locator":"94"}],"schema":"https://github.com/citation-style-language/schema/raw/master/csl-citation.json"} </w:instrText>
      </w:r>
      <w:r>
        <w:fldChar w:fldCharType="separate"/>
      </w:r>
      <w:r w:rsidR="0091679F" w:rsidRPr="0091679F">
        <w:rPr>
          <w:rFonts w:ascii="Calibri" w:hAnsi="Calibri" w:cs="Calibri"/>
          <w:szCs w:val="24"/>
        </w:rPr>
        <w:t xml:space="preserve">Piroué, </w:t>
      </w:r>
      <w:r w:rsidR="0091679F" w:rsidRPr="0091679F">
        <w:rPr>
          <w:rFonts w:ascii="Calibri" w:hAnsi="Calibri" w:cs="Calibri"/>
          <w:i/>
          <w:iCs/>
          <w:szCs w:val="24"/>
        </w:rPr>
        <w:t>Die echte französische Küche</w:t>
      </w:r>
      <w:r w:rsidR="0091679F" w:rsidRPr="0091679F">
        <w:rPr>
          <w:rFonts w:ascii="Calibri" w:hAnsi="Calibri" w:cs="Calibri"/>
          <w:szCs w:val="24"/>
        </w:rPr>
        <w:t>, 94.</w:t>
      </w:r>
      <w:r>
        <w:fldChar w:fldCharType="end"/>
      </w:r>
    </w:p>
  </w:footnote>
  <w:footnote w:id="589">
    <w:p w14:paraId="2A6D5607" w14:textId="3B6E16A5" w:rsidR="00F8300D" w:rsidRDefault="00F8300D" w:rsidP="00F8300D">
      <w:pPr>
        <w:pStyle w:val="FootnoteText"/>
      </w:pPr>
      <w:r>
        <w:rPr>
          <w:rStyle w:val="FootnoteReference"/>
        </w:rPr>
        <w:footnoteRef/>
      </w:r>
      <w:r>
        <w:t xml:space="preserve"> </w:t>
      </w:r>
      <w:r>
        <w:fldChar w:fldCharType="begin"/>
      </w:r>
      <w:r w:rsidR="008C334C">
        <w:instrText xml:space="preserve"> ADDIN ZOTERO_ITEM CSL_CITATION {"citationID":"6wXOJq32","properties":{"formattedCitation":"S\\uc0\\u228{}lzer, {\\i{}Die echte Jeden-Tag-K\\uc0\\u252{}che}, 144.","plainCitation":"Sälzer, Die echte Jeden-Tag-Küche, 144.","noteIndex":588},"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144"}],"schema":"https://github.com/citation-style-language/schema/raw/master/csl-citation.json"} </w:instrText>
      </w:r>
      <w:r>
        <w:fldChar w:fldCharType="separate"/>
      </w:r>
      <w:r w:rsidRPr="00811A1F">
        <w:rPr>
          <w:rFonts w:ascii="Calibri" w:hAnsi="Calibri" w:cs="Calibri"/>
          <w:szCs w:val="24"/>
        </w:rPr>
        <w:t xml:space="preserve">Sälzer, </w:t>
      </w:r>
      <w:r w:rsidRPr="00811A1F">
        <w:rPr>
          <w:rFonts w:ascii="Calibri" w:hAnsi="Calibri" w:cs="Calibri"/>
          <w:i/>
          <w:iCs/>
          <w:szCs w:val="24"/>
        </w:rPr>
        <w:t>Die echte Jeden-Tag-Küche</w:t>
      </w:r>
      <w:r w:rsidRPr="00811A1F">
        <w:rPr>
          <w:rFonts w:ascii="Calibri" w:hAnsi="Calibri" w:cs="Calibri"/>
          <w:szCs w:val="24"/>
        </w:rPr>
        <w:t>, 144.</w:t>
      </w:r>
      <w:r>
        <w:fldChar w:fldCharType="end"/>
      </w:r>
    </w:p>
  </w:footnote>
  <w:footnote w:id="590">
    <w:p w14:paraId="7E5AEDEA" w14:textId="1F8A5DEA" w:rsidR="003B65F0" w:rsidRPr="0008135B" w:rsidRDefault="003B65F0" w:rsidP="003B65F0">
      <w:pPr>
        <w:pStyle w:val="FootnoteText"/>
      </w:pPr>
      <w:r>
        <w:rPr>
          <w:rStyle w:val="FootnoteReference"/>
        </w:rPr>
        <w:footnoteRef/>
      </w:r>
      <w:r w:rsidRPr="0008135B">
        <w:t xml:space="preserve"> </w:t>
      </w:r>
      <w:r>
        <w:fldChar w:fldCharType="begin"/>
      </w:r>
      <w:r w:rsidR="008C334C">
        <w:instrText xml:space="preserve"> ADDIN ZOTERO_ITEM CSL_CITATION {"citationID":"ER5H7eKu","properties":{"formattedCitation":"Schuhbeck, {\\i{}Meine bayerische K\\uc0\\u252{}che}, 204.","plainCitation":"Schuhbeck, Meine bayerische Küche, 204.","noteIndex":589},"citationItems":[{"id":11,"uris":["http://zotero.org/users/local/usTu59L8/items/2QP5AI8A"],"itemData":{"id":11,"type":"book","edition":"Überarb. Neuausg., 1. Aufl","event-place":"München","ISBN":"978-3-89883-281-6","language":"ger","note":"OCLC: 711859466","publisher":"Zabert Sandmann","publisher-place":"München","source":"Open WorldCat","title":"Meine bayerische Küche","author":[{"family":"Schuhbeck","given":"Alfons"}],"issued":{"date-parts":[["2011"]]}},"locator":"204"}],"schema":"https://github.com/citation-style-language/schema/raw/master/csl-citation.json"} </w:instrText>
      </w:r>
      <w:r>
        <w:fldChar w:fldCharType="separate"/>
      </w:r>
      <w:r w:rsidR="0091679F" w:rsidRPr="0091679F">
        <w:rPr>
          <w:rFonts w:ascii="Calibri" w:hAnsi="Calibri" w:cs="Calibri"/>
          <w:szCs w:val="24"/>
        </w:rPr>
        <w:t xml:space="preserve">Schuhbeck, </w:t>
      </w:r>
      <w:r w:rsidR="0091679F" w:rsidRPr="0091679F">
        <w:rPr>
          <w:rFonts w:ascii="Calibri" w:hAnsi="Calibri" w:cs="Calibri"/>
          <w:i/>
          <w:iCs/>
          <w:szCs w:val="24"/>
        </w:rPr>
        <w:t>Meine bayerische Küche</w:t>
      </w:r>
      <w:r w:rsidR="0091679F" w:rsidRPr="0091679F">
        <w:rPr>
          <w:rFonts w:ascii="Calibri" w:hAnsi="Calibri" w:cs="Calibri"/>
          <w:szCs w:val="24"/>
        </w:rPr>
        <w:t>, 204.</w:t>
      </w:r>
      <w:r>
        <w:fldChar w:fldCharType="end"/>
      </w:r>
    </w:p>
  </w:footnote>
  <w:footnote w:id="591">
    <w:p w14:paraId="01662D83" w14:textId="3FB83473" w:rsidR="003B65F0" w:rsidRDefault="003B65F0" w:rsidP="003B65F0">
      <w:pPr>
        <w:pStyle w:val="FootnoteText"/>
      </w:pPr>
      <w:r>
        <w:rPr>
          <w:rStyle w:val="FootnoteReference"/>
        </w:rPr>
        <w:footnoteRef/>
      </w:r>
      <w:r>
        <w:t xml:space="preserve"> </w:t>
      </w:r>
      <w:r>
        <w:fldChar w:fldCharType="begin"/>
      </w:r>
      <w:r w:rsidR="008C334C">
        <w:instrText xml:space="preserve"> ADDIN ZOTERO_ITEM CSL_CITATION {"citationID":"lICkk9BS","properties":{"formattedCitation":"Raether, {\\i{}Das Beste vom Wochenmarkt neue frische und saisonale Rezepte aus dem ZEIT-Magazin}, 184.","plainCitation":"Raether, Das Beste vom Wochenmarkt neue frische und saisonale Rezepte aus dem ZEIT-Magazin, 184.","noteIndex":590},"citationItems":[{"id":67,"uris":["http://zotero.org/users/local/usTu59L8/items/QLVCWGWT"],"itemData":{"id":67,"type":"book","edition":"Originalausgabe, 1. Auflage","event-place":"München","ISBN":"978-3-7423-0309-7","language":"ger","note":"OCLC: 1011381508","publisher":"riva","publisher-place":"München","source":"Open WorldCat","title":"Das Beste vom Wochenmarkt neue frische und saisonale Rezepte aus dem ZEIT-Magazin","author":[{"family":"Raether","given":"Elisabeth"}],"issued":{"date-parts":[["2017"]]}},"locator":"184"}],"schema":"https://github.com/citation-style-language/schema/raw/master/csl-citation.json"} </w:instrText>
      </w:r>
      <w:r>
        <w:fldChar w:fldCharType="separate"/>
      </w:r>
      <w:r w:rsidRPr="006557BC">
        <w:rPr>
          <w:rFonts w:ascii="Calibri" w:hAnsi="Calibri" w:cs="Calibri"/>
          <w:szCs w:val="24"/>
        </w:rPr>
        <w:t xml:space="preserve">Raether, </w:t>
      </w:r>
      <w:r w:rsidRPr="006557BC">
        <w:rPr>
          <w:rFonts w:ascii="Calibri" w:hAnsi="Calibri" w:cs="Calibri"/>
          <w:i/>
          <w:iCs/>
          <w:szCs w:val="24"/>
        </w:rPr>
        <w:t>Das Beste vom Wochenmarkt neue frische und saisonale Rezepte aus dem ZEIT-Magazin</w:t>
      </w:r>
      <w:r w:rsidRPr="006557BC">
        <w:rPr>
          <w:rFonts w:ascii="Calibri" w:hAnsi="Calibri" w:cs="Calibri"/>
          <w:szCs w:val="24"/>
        </w:rPr>
        <w:t>, 184.</w:t>
      </w:r>
      <w:r>
        <w:fldChar w:fldCharType="end"/>
      </w:r>
    </w:p>
  </w:footnote>
  <w:footnote w:id="592">
    <w:p w14:paraId="7FC3C117" w14:textId="65773E80" w:rsidR="00AC576D" w:rsidRDefault="00AC576D" w:rsidP="00AC576D">
      <w:pPr>
        <w:pStyle w:val="FootnoteText"/>
      </w:pPr>
      <w:r>
        <w:rPr>
          <w:rStyle w:val="FootnoteReference"/>
        </w:rPr>
        <w:footnoteRef/>
      </w:r>
      <w:r>
        <w:t xml:space="preserve"> </w:t>
      </w:r>
      <w:r>
        <w:fldChar w:fldCharType="begin"/>
      </w:r>
      <w:r w:rsidR="008C334C">
        <w:instrText xml:space="preserve"> ADDIN ZOTERO_ITEM CSL_CITATION {"citationID":"9ybz1iDn","properties":{"formattedCitation":"Raether, 216.","plainCitation":"Raether, 216.","noteIndex":591},"citationItems":[{"id":67,"uris":["http://zotero.org/users/local/usTu59L8/items/QLVCWGWT"],"itemData":{"id":67,"type":"book","edition":"Originalausgabe, 1. Auflage","event-place":"München","ISBN":"978-3-7423-0309-7","language":"ger","note":"OCLC: 1011381508","publisher":"riva","publisher-place":"München","source":"Open WorldCat","title":"Das Beste vom Wochenmarkt neue frische und saisonale Rezepte aus dem ZEIT-Magazin","author":[{"family":"Raether","given":"Elisabeth"}],"issued":{"date-parts":[["2017"]]}},"locator":"216"}],"schema":"https://github.com/citation-style-language/schema/raw/master/csl-citation.json"} </w:instrText>
      </w:r>
      <w:r>
        <w:fldChar w:fldCharType="separate"/>
      </w:r>
      <w:r w:rsidR="0091679F" w:rsidRPr="0091679F">
        <w:rPr>
          <w:rFonts w:ascii="Calibri" w:hAnsi="Calibri" w:cs="Calibri"/>
        </w:rPr>
        <w:t>Raether, 216.</w:t>
      </w:r>
      <w:r>
        <w:fldChar w:fldCharType="end"/>
      </w:r>
    </w:p>
  </w:footnote>
  <w:footnote w:id="593">
    <w:p w14:paraId="5B8D49E8" w14:textId="6E120D1D" w:rsidR="006B2F9B" w:rsidRDefault="006B2F9B" w:rsidP="006B2F9B">
      <w:pPr>
        <w:pStyle w:val="FootnoteText"/>
      </w:pPr>
      <w:r>
        <w:rPr>
          <w:rStyle w:val="FootnoteReference"/>
        </w:rPr>
        <w:footnoteRef/>
      </w:r>
      <w:r>
        <w:t xml:space="preserve"> </w:t>
      </w:r>
      <w:r>
        <w:fldChar w:fldCharType="begin"/>
      </w:r>
      <w:r w:rsidR="008C334C">
        <w:instrText xml:space="preserve"> ADDIN ZOTERO_ITEM CSL_CITATION {"citationID":"AkXeYlIg","properties":{"formattedCitation":"Schinharl, Rynio, und Rademacker, {\\i{}15 Minuten-Abendessen genie\\uc0\\u223{}en Sie den Feierabend!\\uc0\\u8239{}; [mit den 10 GU-Erfolgstipps\\uc0\\u8239{}; von kalt bis warm}, 28.","plainCitation":"Schinharl, Rynio, und Rademacker, 15 Minuten-Abendessen genießen Sie den Feierabend! ; [mit den 10 GU-Erfolgstipps ; von kalt bis warm, 28.","noteIndex":592},"citationItems":[{"id":39,"uris":["http://zotero.org/users/local/usTu59L8/items/5SLNCBSW"],"itemData":{"id":39,"type":"book","edition":"1. Aufl","event-place":"München","ISBN":"978-3-8338-0070-2","language":"ger","note":"OCLC: 181522488","publisher":"Gräfe und Unzer","publisher-place":"München","source":"Open WorldCat","title":"15 Minuten-Abendessen genießen Sie den Feierabend! ; [mit den 10 GU-Erfolgstipps ; von kalt bis warm: Kleinigkeiten und Hauptmahlzeiten ; Extra: raffiniert belegte Brote]","title-short":"15 Minuten-Abendessen genießen Sie den Feierabend! ; [mit den 10 GU-Erfolgstipps ; von kalt bis warm","author":[{"family":"Schinharl","given":"Cornelia"},{"family":"Rynio","given":"Jörn"},{"family":"Rademacker","given":"Birgit"}],"issued":{"date-parts":[["2006"]]}},"locator":"28"}],"schema":"https://github.com/citation-style-language/schema/raw/master/csl-citation.json"} </w:instrText>
      </w:r>
      <w:r>
        <w:fldChar w:fldCharType="separate"/>
      </w:r>
      <w:r w:rsidRPr="003D773D">
        <w:rPr>
          <w:rFonts w:ascii="Calibri" w:hAnsi="Calibri" w:cs="Calibri"/>
          <w:szCs w:val="24"/>
        </w:rPr>
        <w:t xml:space="preserve">Schinharl, Rynio, und Rademacker, </w:t>
      </w:r>
      <w:r w:rsidRPr="003D773D">
        <w:rPr>
          <w:rFonts w:ascii="Calibri" w:hAnsi="Calibri" w:cs="Calibri"/>
          <w:i/>
          <w:iCs/>
          <w:szCs w:val="24"/>
        </w:rPr>
        <w:t>15 Minuten-Abendessen genießen Sie den Feierabend! ; [mit den 10 GU-Erfolgstipps ; von kalt bis warm</w:t>
      </w:r>
      <w:r w:rsidRPr="003D773D">
        <w:rPr>
          <w:rFonts w:ascii="Calibri" w:hAnsi="Calibri" w:cs="Calibri"/>
          <w:szCs w:val="24"/>
        </w:rPr>
        <w:t>, 28.</w:t>
      </w:r>
      <w:r>
        <w:fldChar w:fldCharType="end"/>
      </w:r>
    </w:p>
  </w:footnote>
  <w:footnote w:id="594">
    <w:p w14:paraId="319B5028" w14:textId="55C1C0CD" w:rsidR="006570C1" w:rsidRPr="00B976B0" w:rsidRDefault="006570C1" w:rsidP="006570C1">
      <w:pPr>
        <w:pStyle w:val="FootnoteText"/>
      </w:pPr>
      <w:r>
        <w:rPr>
          <w:rStyle w:val="FootnoteReference"/>
        </w:rPr>
        <w:footnoteRef/>
      </w:r>
      <w:r w:rsidRPr="00B976B0">
        <w:t xml:space="preserve"> </w:t>
      </w:r>
      <w:r>
        <w:fldChar w:fldCharType="begin"/>
      </w:r>
      <w:r w:rsidR="008C334C">
        <w:instrText xml:space="preserve"> ADDIN ZOTERO_ITEM CSL_CITATION {"citationID":"trelVxjI","properties":{"formattedCitation":"Raether, {\\i{}Wochenmarkt}, 79.","plainCitation":"Raether, Wochenmarkt, 79.","noteIndex":593},"citationItems":[{"id":66,"uris":["http://zotero.org/users/local/usTu59L8/items/CLFEECBQ"],"itemData":{"id":66,"type":"book","edition":"2. Aufl","event-place":"Berlin","ISBN":"978-3-8270-1259-3","language":"ger","number-of-pages":"207","publisher":"Berlin Verlag","publisher-place":"Berlin","source":"K10plus ISBN","title":"Wochenmarkt: Die frischen, einfachen Rezepte aus dem Zeit Magazin","title-short":"Wochenmarkt","author":[{"family":"Raether","given":"Elisabeth"}],"issued":{"date-parts":[["2014"]]}},"locator":"79"}],"schema":"https://github.com/citation-style-language/schema/raw/master/csl-citation.json"} </w:instrText>
      </w:r>
      <w:r>
        <w:fldChar w:fldCharType="separate"/>
      </w:r>
      <w:r w:rsidR="0091679F" w:rsidRPr="0091679F">
        <w:rPr>
          <w:rFonts w:ascii="Calibri" w:hAnsi="Calibri" w:cs="Calibri"/>
          <w:szCs w:val="24"/>
        </w:rPr>
        <w:t xml:space="preserve">Raether, </w:t>
      </w:r>
      <w:r w:rsidR="0091679F" w:rsidRPr="0091679F">
        <w:rPr>
          <w:rFonts w:ascii="Calibri" w:hAnsi="Calibri" w:cs="Calibri"/>
          <w:i/>
          <w:iCs/>
          <w:szCs w:val="24"/>
        </w:rPr>
        <w:t>Wochenmarkt</w:t>
      </w:r>
      <w:r w:rsidR="0091679F" w:rsidRPr="0091679F">
        <w:rPr>
          <w:rFonts w:ascii="Calibri" w:hAnsi="Calibri" w:cs="Calibri"/>
          <w:szCs w:val="24"/>
        </w:rPr>
        <w:t>, 79.</w:t>
      </w:r>
      <w:r>
        <w:fldChar w:fldCharType="end"/>
      </w:r>
    </w:p>
  </w:footnote>
  <w:footnote w:id="595">
    <w:p w14:paraId="2E5EEBE5" w14:textId="39CA6244" w:rsidR="006570C1" w:rsidRPr="00C4130C" w:rsidRDefault="006570C1" w:rsidP="006570C1">
      <w:pPr>
        <w:pStyle w:val="FootnoteText"/>
      </w:pPr>
      <w:r>
        <w:rPr>
          <w:rStyle w:val="FootnoteReference"/>
        </w:rPr>
        <w:footnoteRef/>
      </w:r>
      <w:r w:rsidRPr="00C4130C">
        <w:t xml:space="preserve"> </w:t>
      </w:r>
      <w:r>
        <w:fldChar w:fldCharType="begin"/>
      </w:r>
      <w:r w:rsidR="008C334C">
        <w:instrText xml:space="preserve"> ADDIN ZOTERO_ITEM CSL_CITATION {"citationID":"2PRkIyzr","properties":{"formattedCitation":"Raether, {\\i{}Das Beste vom Wochenmarkt neue frische und saisonale Rezepte aus dem ZEIT-Magazin}, 210.","plainCitation":"Raether, Das Beste vom Wochenmarkt neue frische und saisonale Rezepte aus dem ZEIT-Magazin, 210.","noteIndex":594},"citationItems":[{"id":67,"uris":["http://zotero.org/users/local/usTu59L8/items/QLVCWGWT"],"itemData":{"id":67,"type":"book","edition":"Originalausgabe, 1. Auflage","event-place":"München","ISBN":"978-3-7423-0309-7","language":"ger","note":"OCLC: 1011381508","publisher":"riva","publisher-place":"München","source":"Open WorldCat","title":"Das Beste vom Wochenmarkt neue frische und saisonale Rezepte aus dem ZEIT-Magazin","author":[{"family":"Raether","given":"Elisabeth"}],"issued":{"date-parts":[["2017"]]}},"locator":"210"}],"schema":"https://github.com/citation-style-language/schema/raw/master/csl-citation.json"} </w:instrText>
      </w:r>
      <w:r>
        <w:fldChar w:fldCharType="separate"/>
      </w:r>
      <w:r w:rsidRPr="00C4130C">
        <w:rPr>
          <w:rFonts w:ascii="Calibri" w:hAnsi="Calibri" w:cs="Calibri"/>
          <w:szCs w:val="24"/>
        </w:rPr>
        <w:t xml:space="preserve">Raether, </w:t>
      </w:r>
      <w:r w:rsidRPr="00C4130C">
        <w:rPr>
          <w:rFonts w:ascii="Calibri" w:hAnsi="Calibri" w:cs="Calibri"/>
          <w:i/>
          <w:iCs/>
          <w:szCs w:val="24"/>
        </w:rPr>
        <w:t>Das Beste vom Wochenmarkt neue frische und saisonale Rezepte aus dem ZEIT-Magazin</w:t>
      </w:r>
      <w:r w:rsidRPr="00C4130C">
        <w:rPr>
          <w:rFonts w:ascii="Calibri" w:hAnsi="Calibri" w:cs="Calibri"/>
          <w:szCs w:val="24"/>
        </w:rPr>
        <w:t>, 210.</w:t>
      </w:r>
      <w:r>
        <w:fldChar w:fldCharType="end"/>
      </w:r>
    </w:p>
  </w:footnote>
  <w:footnote w:id="596">
    <w:p w14:paraId="34FA1617" w14:textId="4A3CD1C3" w:rsidR="006B2F9B" w:rsidRPr="00187A79" w:rsidRDefault="006B2F9B" w:rsidP="006B2F9B">
      <w:pPr>
        <w:pStyle w:val="FootnoteText"/>
      </w:pPr>
      <w:r>
        <w:rPr>
          <w:rStyle w:val="FootnoteReference"/>
        </w:rPr>
        <w:footnoteRef/>
      </w:r>
      <w:r w:rsidRPr="00187A79">
        <w:t xml:space="preserve"> </w:t>
      </w:r>
      <w:r>
        <w:fldChar w:fldCharType="begin"/>
      </w:r>
      <w:r w:rsidR="008C334C">
        <w:instrText xml:space="preserve"> ADDIN ZOTERO_ITEM CSL_CITATION {"citationID":"xab6uLAb","properties":{"formattedCitation":"Raether, 38.","plainCitation":"Raether, 38.","noteIndex":595},"citationItems":[{"id":67,"uris":["http://zotero.org/users/local/usTu59L8/items/QLVCWGWT"],"itemData":{"id":67,"type":"book","edition":"Originalausgabe, 1. Auflage","event-place":"München","ISBN":"978-3-7423-0309-7","language":"ger","note":"OCLC: 1011381508","publisher":"riva","publisher-place":"München","source":"Open WorldCat","title":"Das Beste vom Wochenmarkt neue frische und saisonale Rezepte aus dem ZEIT-Magazin","author":[{"family":"Raether","given":"Elisabeth"}],"issued":{"date-parts":[["2017"]]}},"locator":"38"}],"schema":"https://github.com/citation-style-language/schema/raw/master/csl-citation.json"} </w:instrText>
      </w:r>
      <w:r>
        <w:fldChar w:fldCharType="separate"/>
      </w:r>
      <w:r w:rsidR="0091679F" w:rsidRPr="0091679F">
        <w:rPr>
          <w:rFonts w:ascii="Calibri" w:hAnsi="Calibri" w:cs="Calibri"/>
        </w:rPr>
        <w:t>Raether, 38.</w:t>
      </w:r>
      <w:r>
        <w:fldChar w:fldCharType="end"/>
      </w:r>
    </w:p>
  </w:footnote>
  <w:footnote w:id="597">
    <w:p w14:paraId="475FF3E4" w14:textId="07BBA597" w:rsidR="006570C1" w:rsidRDefault="006570C1" w:rsidP="006570C1">
      <w:pPr>
        <w:pStyle w:val="FootnoteText"/>
      </w:pPr>
      <w:r>
        <w:rPr>
          <w:rStyle w:val="FootnoteReference"/>
        </w:rPr>
        <w:footnoteRef/>
      </w:r>
      <w:r>
        <w:t xml:space="preserve"> </w:t>
      </w:r>
      <w:r>
        <w:fldChar w:fldCharType="begin"/>
      </w:r>
      <w:r w:rsidR="008C334C">
        <w:instrText xml:space="preserve"> ADDIN ZOTERO_ITEM CSL_CITATION {"citationID":"x1vr72Fq","properties":{"formattedCitation":"Raether, {\\i{}Wochenmarkt}, 151.","plainCitation":"Raether, Wochenmarkt, 151.","noteIndex":596},"citationItems":[{"id":66,"uris":["http://zotero.org/users/local/usTu59L8/items/CLFEECBQ"],"itemData":{"id":66,"type":"book","edition":"2. Aufl","event-place":"Berlin","ISBN":"978-3-8270-1259-3","language":"ger","number-of-pages":"207","publisher":"Berlin Verlag","publisher-place":"Berlin","source":"K10plus ISBN","title":"Wochenmarkt: Die frischen, einfachen Rezepte aus dem Zeit Magazin","title-short":"Wochenmarkt","author":[{"family":"Raether","given":"Elisabeth"}],"issued":{"date-parts":[["2014"]]}},"locator":"151"}],"schema":"https://github.com/citation-style-language/schema/raw/master/csl-citation.json"} </w:instrText>
      </w:r>
      <w:r>
        <w:fldChar w:fldCharType="separate"/>
      </w:r>
      <w:r w:rsidRPr="009C0B03">
        <w:rPr>
          <w:rFonts w:ascii="Calibri" w:hAnsi="Calibri" w:cs="Calibri"/>
          <w:szCs w:val="24"/>
        </w:rPr>
        <w:t xml:space="preserve">Raether, </w:t>
      </w:r>
      <w:r w:rsidRPr="009C0B03">
        <w:rPr>
          <w:rFonts w:ascii="Calibri" w:hAnsi="Calibri" w:cs="Calibri"/>
          <w:i/>
          <w:iCs/>
          <w:szCs w:val="24"/>
        </w:rPr>
        <w:t>Wochenmarkt</w:t>
      </w:r>
      <w:r w:rsidRPr="009C0B03">
        <w:rPr>
          <w:rFonts w:ascii="Calibri" w:hAnsi="Calibri" w:cs="Calibri"/>
          <w:szCs w:val="24"/>
        </w:rPr>
        <w:t>, 151.</w:t>
      </w:r>
      <w:r>
        <w:fldChar w:fldCharType="end"/>
      </w:r>
    </w:p>
  </w:footnote>
  <w:footnote w:id="598">
    <w:p w14:paraId="6AE993CF" w14:textId="0353D4FF" w:rsidR="00F8300D" w:rsidRPr="000563B2" w:rsidRDefault="00F8300D" w:rsidP="00F8300D">
      <w:pPr>
        <w:pStyle w:val="FootnoteText"/>
      </w:pPr>
      <w:r>
        <w:rPr>
          <w:rStyle w:val="FootnoteReference"/>
        </w:rPr>
        <w:footnoteRef/>
      </w:r>
      <w:r w:rsidRPr="000563B2">
        <w:t xml:space="preserve"> </w:t>
      </w:r>
      <w:r>
        <w:fldChar w:fldCharType="begin"/>
      </w:r>
      <w:r w:rsidR="008C334C">
        <w:instrText xml:space="preserve"> ADDIN ZOTERO_ITEM CSL_CITATION {"citationID":"pQS2L4yt","properties":{"formattedCitation":"Pirou\\uc0\\u233{}, {\\i{}Die echte franz\\uc0\\u246{}sische K\\uc0\\u252{}che}, 134.","plainCitation":"Piroué, Die echte französische Küche, 134.","noteIndex":597},"citationItems":[{"id":5,"uris":["http://zotero.org/users/local/usTu59L8/items/9D429KMD"],"itemData":{"id":5,"type":"book","edition":"6. Aufl","event-place":"München","ISBN":"978-3-7742-1540-5","language":"ger","number-of-pages":"280","publisher":"Gräfe und Unzer","publisher-place":"München","source":"K10plus ISBN","title":"Die echte französische Küche: typische Rezepte und kulinarische Impressionen aus allen Regionen","title-short":"Die echte französische Küche","author":[{"family":"Piroué","given":"Susi"}],"issued":{"date-parts":[["2001"]]}},"locator":"134"}],"schema":"https://github.com/citation-style-language/schema/raw/master/csl-citation.json"} </w:instrText>
      </w:r>
      <w:r>
        <w:fldChar w:fldCharType="separate"/>
      </w:r>
      <w:r w:rsidR="0091679F" w:rsidRPr="0091679F">
        <w:rPr>
          <w:rFonts w:ascii="Calibri" w:hAnsi="Calibri" w:cs="Calibri"/>
          <w:szCs w:val="24"/>
        </w:rPr>
        <w:t xml:space="preserve">Piroué, </w:t>
      </w:r>
      <w:r w:rsidR="0091679F" w:rsidRPr="0091679F">
        <w:rPr>
          <w:rFonts w:ascii="Calibri" w:hAnsi="Calibri" w:cs="Calibri"/>
          <w:i/>
          <w:iCs/>
          <w:szCs w:val="24"/>
        </w:rPr>
        <w:t>Die echte französische Küche</w:t>
      </w:r>
      <w:r w:rsidR="0091679F" w:rsidRPr="0091679F">
        <w:rPr>
          <w:rFonts w:ascii="Calibri" w:hAnsi="Calibri" w:cs="Calibri"/>
          <w:szCs w:val="24"/>
        </w:rPr>
        <w:t>, 134.</w:t>
      </w:r>
      <w:r>
        <w:fldChar w:fldCharType="end"/>
      </w:r>
    </w:p>
  </w:footnote>
  <w:footnote w:id="599">
    <w:p w14:paraId="1157A51C" w14:textId="7F6974BB" w:rsidR="000C7F10" w:rsidRPr="00B976B0" w:rsidRDefault="000C7F10">
      <w:pPr>
        <w:pStyle w:val="FootnoteText"/>
      </w:pPr>
      <w:r>
        <w:rPr>
          <w:rStyle w:val="FootnoteReference"/>
        </w:rPr>
        <w:footnoteRef/>
      </w:r>
      <w:r w:rsidRPr="00B976B0">
        <w:t xml:space="preserve"> </w:t>
      </w:r>
      <w:r>
        <w:fldChar w:fldCharType="begin"/>
      </w:r>
      <w:r w:rsidR="008C334C">
        <w:instrText xml:space="preserve"> ADDIN ZOTERO_ITEM CSL_CITATION {"citationID":"KrurbuGT","properties":{"formattedCitation":"Ottolenghi, {\\i{}Ottolenghi simple - Das Kochbuch}, 216.","plainCitation":"Ottolenghi, Ottolenghi simple - Das Kochbuch, 216.","noteIndex":598},"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216"}],"schema":"https://github.com/citation-style-language/schema/raw/master/csl-citation.json"} </w:instrText>
      </w:r>
      <w:r>
        <w:fldChar w:fldCharType="separate"/>
      </w:r>
      <w:r w:rsidRPr="00B976B0">
        <w:rPr>
          <w:rFonts w:ascii="Calibri" w:hAnsi="Calibri" w:cs="Calibri"/>
          <w:szCs w:val="24"/>
        </w:rPr>
        <w:t xml:space="preserve">Ottolenghi, </w:t>
      </w:r>
      <w:r w:rsidRPr="00B976B0">
        <w:rPr>
          <w:rFonts w:ascii="Calibri" w:hAnsi="Calibri" w:cs="Calibri"/>
          <w:i/>
          <w:iCs/>
          <w:szCs w:val="24"/>
        </w:rPr>
        <w:t>Ottolenghi simple - Das Kochbuch</w:t>
      </w:r>
      <w:r w:rsidRPr="00B976B0">
        <w:rPr>
          <w:rFonts w:ascii="Calibri" w:hAnsi="Calibri" w:cs="Calibri"/>
          <w:szCs w:val="24"/>
        </w:rPr>
        <w:t>, 216.</w:t>
      </w:r>
      <w:r>
        <w:fldChar w:fldCharType="end"/>
      </w:r>
    </w:p>
  </w:footnote>
  <w:footnote w:id="600">
    <w:p w14:paraId="1936BD10" w14:textId="18AD8299" w:rsidR="001058E2" w:rsidRPr="006570C1" w:rsidRDefault="001058E2">
      <w:pPr>
        <w:pStyle w:val="FootnoteText"/>
      </w:pPr>
      <w:r>
        <w:rPr>
          <w:rStyle w:val="FootnoteReference"/>
        </w:rPr>
        <w:footnoteRef/>
      </w:r>
      <w:r w:rsidRPr="006570C1">
        <w:t xml:space="preserve"> </w:t>
      </w:r>
      <w:r>
        <w:fldChar w:fldCharType="begin"/>
      </w:r>
      <w:r w:rsidR="008C334C">
        <w:instrText xml:space="preserve"> ADDIN ZOTERO_ITEM CSL_CITATION {"citationID":"OtRRpFcO","properties":{"formattedCitation":"Ottolenghi, 229.","plainCitation":"Ottolenghi, 229.","noteIndex":599},"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229"}],"schema":"https://github.com/citation-style-language/schema/raw/master/csl-citation.json"} </w:instrText>
      </w:r>
      <w:r>
        <w:fldChar w:fldCharType="separate"/>
      </w:r>
      <w:r w:rsidRPr="006570C1">
        <w:rPr>
          <w:rFonts w:ascii="Calibri" w:hAnsi="Calibri" w:cs="Calibri"/>
        </w:rPr>
        <w:t>Ottolenghi, 229.</w:t>
      </w:r>
      <w:r>
        <w:fldChar w:fldCharType="end"/>
      </w:r>
    </w:p>
  </w:footnote>
  <w:footnote w:id="601">
    <w:p w14:paraId="10ED2D03" w14:textId="6A15E4D5" w:rsidR="00164F27" w:rsidRPr="006570C1" w:rsidRDefault="00164F27">
      <w:pPr>
        <w:pStyle w:val="FootnoteText"/>
      </w:pPr>
      <w:r>
        <w:rPr>
          <w:rStyle w:val="FootnoteReference"/>
        </w:rPr>
        <w:footnoteRef/>
      </w:r>
      <w:r w:rsidRPr="006570C1">
        <w:t xml:space="preserve"> </w:t>
      </w:r>
      <w:r>
        <w:fldChar w:fldCharType="begin"/>
      </w:r>
      <w:r w:rsidR="008C334C">
        <w:instrText xml:space="preserve"> ADDIN ZOTERO_ITEM CSL_CITATION {"citationID":"6iM3BNWh","properties":{"formattedCitation":"essen &amp; trinken, \\uc0\\u8222{}essen &amp; trinken Spezial: Schnelle K\\uc0\\u252{}che\\uc0\\u8220{}, 111.","plainCitation":"essen &amp; trinken, „essen &amp; trinken Spezial: Schnelle Küche“, 111.","noteIndex":600},"citationItems":[{"id":74,"uris":["http://zotero.org/users/local/usTu59L8/items/WRCCCJZK"],"itemData":{"id":74,"type":"article-journal","collection-title":"essen &amp; trinken","title":"essen &amp; trinken Spezial: Schnelle Küche","volume":"03/2018","editor":[{"family":"essen &amp; trinken","given":""}],"issued":{"date-parts":[["2018"]]}},"locator":"111"}],"schema":"https://github.com/citation-style-language/schema/raw/master/csl-citation.json"} </w:instrText>
      </w:r>
      <w:r>
        <w:fldChar w:fldCharType="separate"/>
      </w:r>
      <w:r w:rsidRPr="006570C1">
        <w:rPr>
          <w:rFonts w:ascii="Calibri" w:hAnsi="Calibri" w:cs="Calibri"/>
          <w:szCs w:val="24"/>
        </w:rPr>
        <w:t>essen &amp; trinken, „essen &amp; trinken Spezial: Schnelle Küche“, 111.</w:t>
      </w:r>
      <w:r>
        <w:fldChar w:fldCharType="end"/>
      </w:r>
    </w:p>
  </w:footnote>
  <w:footnote w:id="602">
    <w:p w14:paraId="22EAA669" w14:textId="7C399187" w:rsidR="00F7188C" w:rsidRPr="00824F81" w:rsidRDefault="00F7188C" w:rsidP="00F7188C">
      <w:pPr>
        <w:pStyle w:val="FootnoteText"/>
      </w:pPr>
      <w:r>
        <w:rPr>
          <w:rStyle w:val="FootnoteReference"/>
        </w:rPr>
        <w:footnoteRef/>
      </w:r>
      <w:r w:rsidRPr="00824F81">
        <w:t xml:space="preserve"> </w:t>
      </w:r>
      <w:r>
        <w:fldChar w:fldCharType="begin"/>
      </w:r>
      <w:r w:rsidR="008C334C">
        <w:instrText xml:space="preserve"> ADDIN ZOTERO_ITEM CSL_CITATION {"citationID":"j7o6F4cL","properties":{"formattedCitation":"Ottolenghi, {\\i{}Ottolenghi simple - Das Kochbuch}, 232.","plainCitation":"Ottolenghi, Ottolenghi simple - Das Kochbuch, 232.","noteIndex":601},"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232"}],"schema":"https://github.com/citation-style-language/schema/raw/master/csl-citation.json"} </w:instrText>
      </w:r>
      <w:r>
        <w:fldChar w:fldCharType="separate"/>
      </w:r>
      <w:r w:rsidR="0091679F" w:rsidRPr="0091679F">
        <w:rPr>
          <w:rFonts w:ascii="Calibri" w:hAnsi="Calibri" w:cs="Calibri"/>
          <w:szCs w:val="24"/>
        </w:rPr>
        <w:t xml:space="preserve">Ottolenghi, </w:t>
      </w:r>
      <w:r w:rsidR="0091679F" w:rsidRPr="0091679F">
        <w:rPr>
          <w:rFonts w:ascii="Calibri" w:hAnsi="Calibri" w:cs="Calibri"/>
          <w:i/>
          <w:iCs/>
          <w:szCs w:val="24"/>
        </w:rPr>
        <w:t>Ottolenghi simple - Das Kochbuch</w:t>
      </w:r>
      <w:r w:rsidR="0091679F" w:rsidRPr="0091679F">
        <w:rPr>
          <w:rFonts w:ascii="Calibri" w:hAnsi="Calibri" w:cs="Calibri"/>
          <w:szCs w:val="24"/>
        </w:rPr>
        <w:t>, 232.</w:t>
      </w:r>
      <w:r>
        <w:fldChar w:fldCharType="end"/>
      </w:r>
    </w:p>
  </w:footnote>
  <w:footnote w:id="603">
    <w:p w14:paraId="1EFEC0C5" w14:textId="1406E76F" w:rsidR="00F7188C" w:rsidRPr="00824F81" w:rsidRDefault="00F7188C" w:rsidP="00F7188C">
      <w:pPr>
        <w:pStyle w:val="FootnoteText"/>
      </w:pPr>
      <w:r>
        <w:rPr>
          <w:rStyle w:val="FootnoteReference"/>
        </w:rPr>
        <w:footnoteRef/>
      </w:r>
      <w:r w:rsidRPr="00824F81">
        <w:t xml:space="preserve"> </w:t>
      </w:r>
      <w:r>
        <w:fldChar w:fldCharType="begin"/>
      </w:r>
      <w:r w:rsidR="008C334C">
        <w:instrText xml:space="preserve"> ADDIN ZOTERO_ITEM CSL_CITATION {"citationID":"F8D4aYyF","properties":{"formattedCitation":"Ottolenghi, 233.","plainCitation":"Ottolenghi, 233.","noteIndex":602},"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233"}],"schema":"https://github.com/citation-style-language/schema/raw/master/csl-citation.json"} </w:instrText>
      </w:r>
      <w:r>
        <w:fldChar w:fldCharType="separate"/>
      </w:r>
      <w:r w:rsidRPr="00824F81">
        <w:rPr>
          <w:rFonts w:ascii="Calibri" w:hAnsi="Calibri" w:cs="Calibri"/>
        </w:rPr>
        <w:t>Ottolenghi, 233.</w:t>
      </w:r>
      <w:r>
        <w:fldChar w:fldCharType="end"/>
      </w:r>
    </w:p>
  </w:footnote>
  <w:footnote w:id="604">
    <w:p w14:paraId="1478541A" w14:textId="419149FB" w:rsidR="00F7188C" w:rsidRPr="00824F81" w:rsidRDefault="00F7188C" w:rsidP="00F7188C">
      <w:pPr>
        <w:pStyle w:val="FootnoteText"/>
      </w:pPr>
      <w:r>
        <w:rPr>
          <w:rStyle w:val="FootnoteReference"/>
        </w:rPr>
        <w:footnoteRef/>
      </w:r>
      <w:r w:rsidRPr="00824F81">
        <w:t xml:space="preserve"> </w:t>
      </w:r>
      <w:r>
        <w:fldChar w:fldCharType="begin"/>
      </w:r>
      <w:r w:rsidR="008C334C">
        <w:instrText xml:space="preserve"> ADDIN ZOTERO_ITEM CSL_CITATION {"citationID":"9CPbU14P","properties":{"formattedCitation":"Ottolenghi und Tamimi, {\\i{}Jerusalem}, 196.","plainCitation":"Ottolenghi und Tamimi, Jerusalem, 196.","noteIndex":603},"citationItems":[{"id":94,"uris":["http://zotero.org/users/local/usTu59L8/items/9YPMVACQ"],"itemData":{"id":94,"type":"book","edition":"15. Auflage","event-place":"München","ISBN":"978-3-8310-2333-2","language":"ger","number-of-pages":"318","publisher":"Dorling Kindersley","publisher-place":"München","source":"K10plus ISBN","title":"Jerusalem: Das Kochbuch","title-short":"Jerusalem","author":[{"family":"Ottolenghi","given":"Yotam"},{"family":"Tamimi","given":"Sami"}],"issued":{"date-parts":[["2017"]]}},"locator":"196"}],"schema":"https://github.com/citation-style-language/schema/raw/master/csl-citation.json"} </w:instrText>
      </w:r>
      <w:r>
        <w:fldChar w:fldCharType="separate"/>
      </w:r>
      <w:r w:rsidR="0091679F" w:rsidRPr="0091679F">
        <w:rPr>
          <w:rFonts w:ascii="Calibri" w:hAnsi="Calibri" w:cs="Calibri"/>
          <w:szCs w:val="24"/>
        </w:rPr>
        <w:t xml:space="preserve">Ottolenghi und Tamimi, </w:t>
      </w:r>
      <w:r w:rsidR="0091679F" w:rsidRPr="0091679F">
        <w:rPr>
          <w:rFonts w:ascii="Calibri" w:hAnsi="Calibri" w:cs="Calibri"/>
          <w:i/>
          <w:iCs/>
          <w:szCs w:val="24"/>
        </w:rPr>
        <w:t>Jerusalem</w:t>
      </w:r>
      <w:r w:rsidR="0091679F" w:rsidRPr="0091679F">
        <w:rPr>
          <w:rFonts w:ascii="Calibri" w:hAnsi="Calibri" w:cs="Calibri"/>
          <w:szCs w:val="24"/>
        </w:rPr>
        <w:t>, 196.</w:t>
      </w:r>
      <w:r>
        <w:fldChar w:fldCharType="end"/>
      </w:r>
    </w:p>
  </w:footnote>
  <w:footnote w:id="605">
    <w:p w14:paraId="673F2C81" w14:textId="6B2A315F" w:rsidR="00F7188C" w:rsidRPr="00A752AB" w:rsidRDefault="00F7188C" w:rsidP="00F7188C">
      <w:pPr>
        <w:pStyle w:val="FootnoteText"/>
      </w:pPr>
      <w:r>
        <w:rPr>
          <w:rStyle w:val="FootnoteReference"/>
        </w:rPr>
        <w:footnoteRef/>
      </w:r>
      <w:r w:rsidRPr="00A752AB">
        <w:t xml:space="preserve"> </w:t>
      </w:r>
      <w:r>
        <w:fldChar w:fldCharType="begin"/>
      </w:r>
      <w:r w:rsidR="008C334C">
        <w:instrText xml:space="preserve"> ADDIN ZOTERO_ITEM CSL_CITATION {"citationID":"RhWiANPg","properties":{"formattedCitation":"Ottolenghi und Tamimi, 199.","plainCitation":"Ottolenghi und Tamimi, 199.","noteIndex":604},"citationItems":[{"id":94,"uris":["http://zotero.org/users/local/usTu59L8/items/9YPMVACQ"],"itemData":{"id":94,"type":"book","edition":"15. Auflage","event-place":"München","ISBN":"978-3-8310-2333-2","language":"ger","number-of-pages":"318","publisher":"Dorling Kindersley","publisher-place":"München","source":"K10plus ISBN","title":"Jerusalem: Das Kochbuch","title-short":"Jerusalem","author":[{"family":"Ottolenghi","given":"Yotam"},{"family":"Tamimi","given":"Sami"}],"issued":{"date-parts":[["2017"]]}},"locator":"199"}],"schema":"https://github.com/citation-style-language/schema/raw/master/csl-citation.json"} </w:instrText>
      </w:r>
      <w:r>
        <w:fldChar w:fldCharType="separate"/>
      </w:r>
      <w:r w:rsidRPr="00A752AB">
        <w:rPr>
          <w:rFonts w:ascii="Calibri" w:hAnsi="Calibri" w:cs="Calibri"/>
        </w:rPr>
        <w:t>Ottolenghi und Tamimi, 199.</w:t>
      </w:r>
      <w:r>
        <w:fldChar w:fldCharType="end"/>
      </w:r>
    </w:p>
  </w:footnote>
  <w:footnote w:id="606">
    <w:p w14:paraId="1FDA86F7" w14:textId="0482DB7A" w:rsidR="0018158B" w:rsidRPr="0008135B" w:rsidRDefault="0018158B" w:rsidP="0018158B">
      <w:pPr>
        <w:pStyle w:val="FootnoteText"/>
      </w:pPr>
      <w:r>
        <w:rPr>
          <w:rStyle w:val="FootnoteReference"/>
        </w:rPr>
        <w:footnoteRef/>
      </w:r>
      <w:r w:rsidRPr="0008135B">
        <w:t xml:space="preserve"> </w:t>
      </w:r>
      <w:r>
        <w:fldChar w:fldCharType="begin"/>
      </w:r>
      <w:r w:rsidR="008C334C">
        <w:instrText xml:space="preserve"> ADDIN ZOTERO_ITEM CSL_CITATION {"citationID":"MqrxvEMk","properties":{"formattedCitation":"Ottolenghi und Tamimi, 44.","plainCitation":"Ottolenghi und Tamimi, 44.","noteIndex":605},"citationItems":[{"id":94,"uris":["http://zotero.org/users/local/usTu59L8/items/9YPMVACQ"],"itemData":{"id":94,"type":"book","edition":"15. Auflage","event-place":"München","ISBN":"978-3-8310-2333-2","language":"ger","number-of-pages":"318","publisher":"Dorling Kindersley","publisher-place":"München","source":"K10plus ISBN","title":"Jerusalem: Das Kochbuch","title-short":"Jerusalem","author":[{"family":"Ottolenghi","given":"Yotam"},{"family":"Tamimi","given":"Sami"}],"issued":{"date-parts":[["2017"]]}},"locator":"44"}],"schema":"https://github.com/citation-style-language/schema/raw/master/csl-citation.json"} </w:instrText>
      </w:r>
      <w:r>
        <w:fldChar w:fldCharType="separate"/>
      </w:r>
      <w:r w:rsidR="0091679F" w:rsidRPr="0091679F">
        <w:rPr>
          <w:rFonts w:ascii="Calibri" w:hAnsi="Calibri" w:cs="Calibri"/>
        </w:rPr>
        <w:t>Ottolenghi und Tamimi, 44.</w:t>
      </w:r>
      <w:r>
        <w:fldChar w:fldCharType="end"/>
      </w:r>
    </w:p>
  </w:footnote>
  <w:footnote w:id="607">
    <w:p w14:paraId="709347AD" w14:textId="3EA5CF4A" w:rsidR="00596916" w:rsidRDefault="00596916" w:rsidP="00596916">
      <w:pPr>
        <w:pStyle w:val="FootnoteText"/>
      </w:pPr>
      <w:r>
        <w:rPr>
          <w:rStyle w:val="FootnoteReference"/>
        </w:rPr>
        <w:footnoteRef/>
      </w:r>
      <w:r>
        <w:t xml:space="preserve"> </w:t>
      </w:r>
      <w:r>
        <w:fldChar w:fldCharType="begin"/>
      </w:r>
      <w:r w:rsidR="008C334C">
        <w:instrText xml:space="preserve"> ADDIN ZOTERO_ITEM CSL_CITATION {"citationID":"mX4DUYgB","properties":{"formattedCitation":"\\uc0\\u8222{}ZEITmagazin\\uc0\\u8220{}.","plainCitation":"„ZEITmagazin“.","noteIndex":606},"citationItems":[{"id":96,"uris":["http://zotero.org/users/local/usTu59L8/items/EJMJD2IT"],"itemData":{"id":96,"type":"article-journal","title":"ZEITmagazin"}}],"schema":"https://github.com/citation-style-language/schema/raw/master/csl-citation.json"} </w:instrText>
      </w:r>
      <w:r>
        <w:fldChar w:fldCharType="separate"/>
      </w:r>
      <w:r w:rsidRPr="00306468">
        <w:rPr>
          <w:rFonts w:ascii="Calibri" w:hAnsi="Calibri" w:cs="Calibri"/>
          <w:szCs w:val="24"/>
        </w:rPr>
        <w:t>„ZEITmagazin“.</w:t>
      </w:r>
      <w:r>
        <w:fldChar w:fldCharType="end"/>
      </w:r>
    </w:p>
  </w:footnote>
  <w:footnote w:id="608">
    <w:p w14:paraId="6BB91DE0" w14:textId="57B50455" w:rsidR="00025D45" w:rsidRDefault="00025D45" w:rsidP="00025D45">
      <w:pPr>
        <w:pStyle w:val="FootnoteText"/>
      </w:pPr>
      <w:r>
        <w:rPr>
          <w:rStyle w:val="FootnoteReference"/>
        </w:rPr>
        <w:footnoteRef/>
      </w:r>
      <w:r>
        <w:t xml:space="preserve"> </w:t>
      </w:r>
      <w:r>
        <w:fldChar w:fldCharType="begin"/>
      </w:r>
      <w:r w:rsidR="008C334C">
        <w:instrText xml:space="preserve"> ADDIN ZOTERO_ITEM CSL_CITATION {"citationID":"Lmmpm9TK","properties":{"formattedCitation":"Zihua und Eising, {\\i{}Die echte chinesische K\\uc0\\u252{}che}, 82.","plainCitation":"Zihua und Eising, Die echte chinesische Küche, 82.","noteIndex":607},"citationItems":[{"id":3,"uris":["http://zotero.org/users/local/usTu59L8/items/S2S7HMI9"],"itemData":{"id":3,"type":"book","edition":"6. Aufl","event-place":"München","ISBN":"978-3-7742-1265-7","number-of-pages":"280","publisher":"Gräfe und Unzer","publisher-place":"München","source":"K10plus ISBN","title":"Die echte chinesische Küche: typische Rezepte und kulinarische Impressionen aus den vier berühmtesten Regionen","title-short":"Die echte chinesische Küche","editor":[{"family":"Zihua","given":"Liu"},{"family":"Eising","given":"Susi"}],"issued":{"date-parts":[["2002"]]}},"locator":"82"}],"schema":"https://github.com/citation-style-language/schema/raw/master/csl-citation.json"} </w:instrText>
      </w:r>
      <w:r>
        <w:fldChar w:fldCharType="separate"/>
      </w:r>
      <w:r w:rsidR="0091679F" w:rsidRPr="0091679F">
        <w:rPr>
          <w:rFonts w:ascii="Calibri" w:hAnsi="Calibri" w:cs="Calibri"/>
          <w:szCs w:val="24"/>
        </w:rPr>
        <w:t xml:space="preserve">Zihua und Eising, </w:t>
      </w:r>
      <w:r w:rsidR="0091679F" w:rsidRPr="0091679F">
        <w:rPr>
          <w:rFonts w:ascii="Calibri" w:hAnsi="Calibri" w:cs="Calibri"/>
          <w:i/>
          <w:iCs/>
          <w:szCs w:val="24"/>
        </w:rPr>
        <w:t>Die echte chinesische Küche</w:t>
      </w:r>
      <w:r w:rsidR="0091679F" w:rsidRPr="0091679F">
        <w:rPr>
          <w:rFonts w:ascii="Calibri" w:hAnsi="Calibri" w:cs="Calibri"/>
          <w:szCs w:val="24"/>
        </w:rPr>
        <w:t>, 82.</w:t>
      </w:r>
      <w:r>
        <w:fldChar w:fldCharType="end"/>
      </w:r>
    </w:p>
  </w:footnote>
  <w:footnote w:id="609">
    <w:p w14:paraId="3BB3D50C" w14:textId="140576DC" w:rsidR="00596916" w:rsidRDefault="00596916" w:rsidP="00596916">
      <w:pPr>
        <w:pStyle w:val="FootnoteText"/>
      </w:pPr>
      <w:r>
        <w:rPr>
          <w:rStyle w:val="FootnoteReference"/>
        </w:rPr>
        <w:footnoteRef/>
      </w:r>
      <w:r>
        <w:t xml:space="preserve"> </w:t>
      </w:r>
      <w:r>
        <w:fldChar w:fldCharType="begin"/>
      </w:r>
      <w:r w:rsidR="008C334C">
        <w:instrText xml:space="preserve"> ADDIN ZOTERO_ITEM CSL_CITATION {"citationID":"Am1VVk6g","properties":{"formattedCitation":"\\uc0\\u8222{}ZEITmagazin\\uc0\\u8220{}.","plainCitation":"„ZEITmagazin“.","noteIndex":608},"citationItems":[{"id":96,"uris":["http://zotero.org/users/local/usTu59L8/items/EJMJD2IT"],"itemData":{"id":96,"type":"article-journal","title":"ZEITmagazin"}}],"schema":"https://github.com/citation-style-language/schema/raw/master/csl-citation.json"} </w:instrText>
      </w:r>
      <w:r>
        <w:fldChar w:fldCharType="separate"/>
      </w:r>
      <w:r w:rsidRPr="008B0771">
        <w:rPr>
          <w:rFonts w:ascii="Calibri" w:hAnsi="Calibri" w:cs="Calibri"/>
          <w:szCs w:val="24"/>
        </w:rPr>
        <w:t>„ZEITmagazin“.</w:t>
      </w:r>
      <w:r>
        <w:fldChar w:fldCharType="end"/>
      </w:r>
    </w:p>
  </w:footnote>
  <w:footnote w:id="610">
    <w:p w14:paraId="4B684589" w14:textId="71E22737" w:rsidR="00596916" w:rsidRDefault="00596916" w:rsidP="00596916">
      <w:pPr>
        <w:pStyle w:val="FootnoteText"/>
      </w:pPr>
      <w:r>
        <w:rPr>
          <w:rStyle w:val="FootnoteReference"/>
        </w:rPr>
        <w:footnoteRef/>
      </w:r>
      <w:r>
        <w:t xml:space="preserve"> </w:t>
      </w:r>
      <w:r>
        <w:fldChar w:fldCharType="begin"/>
      </w:r>
      <w:r w:rsidR="008C334C">
        <w:instrText xml:space="preserve"> ADDIN ZOTERO_ITEM CSL_CITATION {"citationID":"7pktPd2O","properties":{"formattedCitation":"Raether, {\\i{}Lieblingsgerichte vom Wochenmarkt}, 148.","plainCitation":"Raether, Lieblingsgerichte vom Wochenmarkt, 148.","noteIndex":609},"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148"}],"schema":"https://github.com/citation-style-language/schema/raw/master/csl-citation.json"} </w:instrText>
      </w:r>
      <w:r>
        <w:fldChar w:fldCharType="separate"/>
      </w:r>
      <w:r w:rsidRPr="00C76CA3">
        <w:rPr>
          <w:rFonts w:ascii="Calibri" w:hAnsi="Calibri" w:cs="Calibri"/>
          <w:szCs w:val="24"/>
        </w:rPr>
        <w:t xml:space="preserve">Raether, </w:t>
      </w:r>
      <w:r w:rsidRPr="00C76CA3">
        <w:rPr>
          <w:rFonts w:ascii="Calibri" w:hAnsi="Calibri" w:cs="Calibri"/>
          <w:i/>
          <w:iCs/>
          <w:szCs w:val="24"/>
        </w:rPr>
        <w:t>Lieblingsgerichte vom Wochenmarkt</w:t>
      </w:r>
      <w:r w:rsidRPr="00C76CA3">
        <w:rPr>
          <w:rFonts w:ascii="Calibri" w:hAnsi="Calibri" w:cs="Calibri"/>
          <w:szCs w:val="24"/>
        </w:rPr>
        <w:t>, 148.</w:t>
      </w:r>
      <w:r>
        <w:fldChar w:fldCharType="end"/>
      </w:r>
    </w:p>
  </w:footnote>
  <w:footnote w:id="611">
    <w:p w14:paraId="063AFDE2" w14:textId="38DE1AB2" w:rsidR="00CC3F69" w:rsidRDefault="00CC3F69" w:rsidP="00CC3F69">
      <w:pPr>
        <w:pStyle w:val="FootnoteText"/>
      </w:pPr>
      <w:r>
        <w:rPr>
          <w:rStyle w:val="FootnoteReference"/>
        </w:rPr>
        <w:footnoteRef/>
      </w:r>
      <w:r>
        <w:t xml:space="preserve"> </w:t>
      </w:r>
      <w:r>
        <w:fldChar w:fldCharType="begin"/>
      </w:r>
      <w:r w:rsidR="008C334C">
        <w:instrText xml:space="preserve"> ADDIN ZOTERO_ITEM CSL_CITATION {"citationID":"Ngl4ZXHh","properties":{"formattedCitation":"Cramm u.\\uc0\\u160{}a., {\\i{}Kochen f\\uc0\\u252{}r die Familie}, 118.","plainCitation":"Cramm u. a., Kochen für die Familie, 118.","noteIndex":610},"citationItems":[{"id":10,"uris":["http://zotero.org/users/local/usTu59L8/items/EWDLLF9A"],"itemData":{"id":10,"type":"book","edition":"6. Aufl","event-place":"München","ISBN":"978-3-7742-7200-2","language":"ger","number-of-pages":"240","publisher":"Gräfe und Unzer","publisher-place":"München","source":"K10plus ISBN","title":"Kochen für die Familie: 365 Rezeptideen die leicht gelingen und allen schmecken","title-short":"Kochen für die Familie","editor":[{"family":"Cramm","given":"Dagmar","dropping-particle":"von"},{"family":"Bodensteiner","given":"Susanne"},{"family":"Kittler","given":"Martina"},{"family":"Skowronek","given":"Julia"}],"issued":{"date-parts":[["2010"]]}},"locator":"118"}],"schema":"https://github.com/citation-style-language/schema/raw/master/csl-citation.json"} </w:instrText>
      </w:r>
      <w:r>
        <w:fldChar w:fldCharType="separate"/>
      </w:r>
      <w:r w:rsidRPr="00191BFA">
        <w:rPr>
          <w:rFonts w:ascii="Calibri" w:hAnsi="Calibri" w:cs="Calibri"/>
          <w:szCs w:val="24"/>
        </w:rPr>
        <w:t xml:space="preserve">Cramm u. a., </w:t>
      </w:r>
      <w:r w:rsidRPr="00191BFA">
        <w:rPr>
          <w:rFonts w:ascii="Calibri" w:hAnsi="Calibri" w:cs="Calibri"/>
          <w:i/>
          <w:iCs/>
          <w:szCs w:val="24"/>
        </w:rPr>
        <w:t>Kochen für die Familie</w:t>
      </w:r>
      <w:r w:rsidRPr="00191BFA">
        <w:rPr>
          <w:rFonts w:ascii="Calibri" w:hAnsi="Calibri" w:cs="Calibri"/>
          <w:szCs w:val="24"/>
        </w:rPr>
        <w:t>, 118.</w:t>
      </w:r>
      <w:r>
        <w:fldChar w:fldCharType="end"/>
      </w:r>
    </w:p>
  </w:footnote>
  <w:footnote w:id="612">
    <w:p w14:paraId="07F2BAE5" w14:textId="19291B6A" w:rsidR="006B2F9B" w:rsidRDefault="006B2F9B" w:rsidP="006B2F9B">
      <w:pPr>
        <w:pStyle w:val="FootnoteText"/>
      </w:pPr>
      <w:r>
        <w:rPr>
          <w:rStyle w:val="FootnoteReference"/>
        </w:rPr>
        <w:footnoteRef/>
      </w:r>
      <w:r>
        <w:t xml:space="preserve"> </w:t>
      </w:r>
      <w:r>
        <w:fldChar w:fldCharType="begin"/>
      </w:r>
      <w:r w:rsidR="008C334C">
        <w:instrText xml:space="preserve"> ADDIN ZOTERO_ITEM CSL_CITATION {"citationID":"sjuGNn7i","properties":{"formattedCitation":"S\\uc0\\u228{}lzer, {\\i{}Die echte Jeden-Tag-K\\uc0\\u252{}che}, 128.","plainCitation":"Sälzer, Die echte Jeden-Tag-Küche, 128.","noteIndex":611},"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128"}],"schema":"https://github.com/citation-style-language/schema/raw/master/csl-citation.json"} </w:instrText>
      </w:r>
      <w:r>
        <w:fldChar w:fldCharType="separate"/>
      </w:r>
      <w:r w:rsidRPr="003433E1">
        <w:rPr>
          <w:rFonts w:ascii="Calibri" w:hAnsi="Calibri" w:cs="Calibri"/>
          <w:szCs w:val="24"/>
        </w:rPr>
        <w:t xml:space="preserve">Sälzer, </w:t>
      </w:r>
      <w:r w:rsidRPr="003433E1">
        <w:rPr>
          <w:rFonts w:ascii="Calibri" w:hAnsi="Calibri" w:cs="Calibri"/>
          <w:i/>
          <w:iCs/>
          <w:szCs w:val="24"/>
        </w:rPr>
        <w:t>Die echte Jeden-Tag-Küche</w:t>
      </w:r>
      <w:r w:rsidRPr="003433E1">
        <w:rPr>
          <w:rFonts w:ascii="Calibri" w:hAnsi="Calibri" w:cs="Calibri"/>
          <w:szCs w:val="24"/>
        </w:rPr>
        <w:t>, 128.</w:t>
      </w:r>
      <w:r>
        <w:fldChar w:fldCharType="end"/>
      </w:r>
    </w:p>
  </w:footnote>
  <w:footnote w:id="613">
    <w:p w14:paraId="0181F414" w14:textId="6060F864" w:rsidR="006B2F9B" w:rsidRPr="0008135B" w:rsidRDefault="006B2F9B" w:rsidP="006B2F9B">
      <w:pPr>
        <w:pStyle w:val="FootnoteText"/>
      </w:pPr>
      <w:r>
        <w:rPr>
          <w:rStyle w:val="FootnoteReference"/>
        </w:rPr>
        <w:footnoteRef/>
      </w:r>
      <w:r w:rsidRPr="0008135B">
        <w:t xml:space="preserve"> </w:t>
      </w:r>
      <w:r>
        <w:fldChar w:fldCharType="begin"/>
      </w:r>
      <w:r w:rsidR="008C334C">
        <w:instrText xml:space="preserve"> ADDIN ZOTERO_ITEM CSL_CITATION {"citationID":"lKbK94pX","properties":{"formattedCitation":"Raether, {\\i{}Das Beste vom Wochenmarkt neue frische und saisonale Rezepte aus dem ZEIT-Magazin}, 42.","plainCitation":"Raether, Das Beste vom Wochenmarkt neue frische und saisonale Rezepte aus dem ZEIT-Magazin, 42.","noteIndex":612},"citationItems":[{"id":67,"uris":["http://zotero.org/users/local/usTu59L8/items/QLVCWGWT"],"itemData":{"id":67,"type":"book","edition":"Originalausgabe, 1. Auflage","event-place":"München","ISBN":"978-3-7423-0309-7","language":"ger","note":"OCLC: 1011381508","publisher":"riva","publisher-place":"München","source":"Open WorldCat","title":"Das Beste vom Wochenmarkt neue frische und saisonale Rezepte aus dem ZEIT-Magazin","author":[{"family":"Raether","given":"Elisabeth"}],"issued":{"date-parts":[["2017"]]}},"locator":"42"}],"schema":"https://github.com/citation-style-language/schema/raw/master/csl-citation.json"} </w:instrText>
      </w:r>
      <w:r>
        <w:fldChar w:fldCharType="separate"/>
      </w:r>
      <w:r w:rsidR="0091679F" w:rsidRPr="0091679F">
        <w:rPr>
          <w:rFonts w:ascii="Calibri" w:hAnsi="Calibri" w:cs="Calibri"/>
          <w:szCs w:val="24"/>
        </w:rPr>
        <w:t xml:space="preserve">Raether, </w:t>
      </w:r>
      <w:r w:rsidR="0091679F" w:rsidRPr="0091679F">
        <w:rPr>
          <w:rFonts w:ascii="Calibri" w:hAnsi="Calibri" w:cs="Calibri"/>
          <w:i/>
          <w:iCs/>
          <w:szCs w:val="24"/>
        </w:rPr>
        <w:t>Das Beste vom Wochenmarkt neue frische und saisonale Rezepte aus dem ZEIT-Magazin</w:t>
      </w:r>
      <w:r w:rsidR="0091679F" w:rsidRPr="0091679F">
        <w:rPr>
          <w:rFonts w:ascii="Calibri" w:hAnsi="Calibri" w:cs="Calibri"/>
          <w:szCs w:val="24"/>
        </w:rPr>
        <w:t>, 42.</w:t>
      </w:r>
      <w:r>
        <w:fldChar w:fldCharType="end"/>
      </w:r>
    </w:p>
  </w:footnote>
  <w:footnote w:id="614">
    <w:p w14:paraId="717D51DE" w14:textId="4DE87DF3" w:rsidR="006B2F9B" w:rsidRDefault="006B2F9B" w:rsidP="006B2F9B">
      <w:pPr>
        <w:pStyle w:val="FootnoteText"/>
      </w:pPr>
      <w:r>
        <w:rPr>
          <w:rStyle w:val="FootnoteReference"/>
        </w:rPr>
        <w:footnoteRef/>
      </w:r>
      <w:r>
        <w:t xml:space="preserve"> </w:t>
      </w:r>
      <w:r>
        <w:fldChar w:fldCharType="begin"/>
      </w:r>
      <w:r w:rsidR="008C334C">
        <w:instrText xml:space="preserve"> ADDIN ZOTERO_ITEM CSL_CITATION {"citationID":"vwl4thz5","properties":{"formattedCitation":"Kiel und Wiedemann, {\\i{}Schw\\uc0\\u228{}bisch kochen}, 35.","plainCitation":"Kiel und Wiedemann, Schwäbisch kochen, 35.","noteIndex":613},"citationItems":[{"id":30,"uris":["http://zotero.org/users/local/usTu59L8/items/6ST6V588"],"itemData":{"id":30,"type":"book","collection-title":"GU Küchen-Ratgeber","edition":"1. Aufl","event-place":"München","ISBN":"978-3-7742-6890-6","language":"ger","number-of-pages":"64","publisher":"Gräfe u. Unzer","publisher-place":"München","source":"K10plus ISBN","title":"Schwäbisch kochen: Klassisch und neu","title-short":"Schwäbisch kochen","author":[{"family":"Kiel","given":"Martina"},{"family":"Wiedemann","given":"Carola"}],"issued":{"date-parts":[["2005"]]}},"locator":"35"}],"schema":"https://github.com/citation-style-language/schema/raw/master/csl-citation.json"} </w:instrText>
      </w:r>
      <w:r>
        <w:fldChar w:fldCharType="separate"/>
      </w:r>
      <w:r w:rsidRPr="00A12B3F">
        <w:rPr>
          <w:rFonts w:ascii="Calibri" w:hAnsi="Calibri" w:cs="Calibri"/>
          <w:szCs w:val="24"/>
        </w:rPr>
        <w:t xml:space="preserve">Kiel und Wiedemann, </w:t>
      </w:r>
      <w:r w:rsidRPr="00A12B3F">
        <w:rPr>
          <w:rFonts w:ascii="Calibri" w:hAnsi="Calibri" w:cs="Calibri"/>
          <w:i/>
          <w:iCs/>
          <w:szCs w:val="24"/>
        </w:rPr>
        <w:t>Schwäbisch kochen</w:t>
      </w:r>
      <w:r w:rsidRPr="00A12B3F">
        <w:rPr>
          <w:rFonts w:ascii="Calibri" w:hAnsi="Calibri" w:cs="Calibri"/>
          <w:szCs w:val="24"/>
        </w:rPr>
        <w:t>, 35.</w:t>
      </w:r>
      <w:r>
        <w:fldChar w:fldCharType="end"/>
      </w:r>
    </w:p>
  </w:footnote>
  <w:footnote w:id="615">
    <w:p w14:paraId="6FBAB11A" w14:textId="4E8CA6BE" w:rsidR="006B2F9B" w:rsidRPr="0057348D" w:rsidRDefault="006B2F9B" w:rsidP="006B2F9B">
      <w:pPr>
        <w:pStyle w:val="FootnoteText"/>
      </w:pPr>
      <w:r>
        <w:rPr>
          <w:rStyle w:val="FootnoteReference"/>
        </w:rPr>
        <w:footnoteRef/>
      </w:r>
      <w:r w:rsidRPr="0057348D">
        <w:t xml:space="preserve"> </w:t>
      </w:r>
      <w:r>
        <w:fldChar w:fldCharType="begin"/>
      </w:r>
      <w:r w:rsidR="008C334C">
        <w:instrText xml:space="preserve"> ADDIN ZOTERO_ITEM CSL_CITATION {"citationID":"TSUzmWDz","properties":{"formattedCitation":"Heiderl und Gugetzer, {\\i{}Das gro\\uc0\\u223{}e Pastakochbuch}, 73.","plainCitation":"Heiderl und Gugetzer, Das große Pastakochbuch, 73.","noteIndex":614},"citationItems":[{"id":7,"uris":["http://zotero.org/users/local/usTu59L8/items/QK5S5UJQ"],"itemData":{"id":7,"type":"book","event-place":"Köln","ISBN":"978-3-8290-0433-6","language":"ger","number-of-pages":"304","publisher":"Könemann Verl. Ges","publisher-place":"Köln","source":"K10plus ISBN","title":"Das große Pastakochbuch","editor":[{"family":"Heiderl","given":"Thomas"},{"family":"Gugetzer","given":"Gabriele"}],"issued":{"date-parts":[["1998"]]}},"locator":"73"}],"schema":"https://github.com/citation-style-language/schema/raw/master/csl-citation.json"} </w:instrText>
      </w:r>
      <w:r>
        <w:fldChar w:fldCharType="separate"/>
      </w:r>
      <w:r w:rsidRPr="00166D86">
        <w:rPr>
          <w:rFonts w:ascii="Calibri" w:hAnsi="Calibri" w:cs="Calibri"/>
          <w:szCs w:val="24"/>
        </w:rPr>
        <w:t xml:space="preserve">Heiderl und Gugetzer, </w:t>
      </w:r>
      <w:r w:rsidRPr="00166D86">
        <w:rPr>
          <w:rFonts w:ascii="Calibri" w:hAnsi="Calibri" w:cs="Calibri"/>
          <w:i/>
          <w:iCs/>
          <w:szCs w:val="24"/>
        </w:rPr>
        <w:t>Das große Pastakochbuch</w:t>
      </w:r>
      <w:r w:rsidRPr="00166D86">
        <w:rPr>
          <w:rFonts w:ascii="Calibri" w:hAnsi="Calibri" w:cs="Calibri"/>
          <w:szCs w:val="24"/>
        </w:rPr>
        <w:t>, 73.</w:t>
      </w:r>
      <w:r>
        <w:fldChar w:fldCharType="end"/>
      </w:r>
    </w:p>
  </w:footnote>
  <w:footnote w:id="616">
    <w:p w14:paraId="13722F79" w14:textId="24059A45" w:rsidR="006B2F9B" w:rsidRDefault="006B2F9B" w:rsidP="006B2F9B">
      <w:pPr>
        <w:pStyle w:val="FootnoteText"/>
      </w:pPr>
      <w:r>
        <w:rPr>
          <w:rStyle w:val="FootnoteReference"/>
        </w:rPr>
        <w:footnoteRef/>
      </w:r>
      <w:r>
        <w:t xml:space="preserve"> </w:t>
      </w:r>
      <w:r>
        <w:fldChar w:fldCharType="begin"/>
      </w:r>
      <w:r w:rsidR="008C334C">
        <w:instrText xml:space="preserve"> ADDIN ZOTERO_ITEM CSL_CITATION {"citationID":"YsKywgnv","properties":{"formattedCitation":"Schinharl, Mewes, und Dusy, {\\i{}Antipasti und Tapas kleine Klassiker im Trend\\uc0\\u8239{}; [mit den 10 GU-Erfolgstipps\\uc0\\u8239{}; internationale Rezepte\\uc0\\u8239{}; Vorschl\\uc0\\u228{}ge f\\uc0\\u252{}rs B\\uc0\\u252{}fett]}, 29.","plainCitation":"Schinharl, Mewes, und Dusy, Antipasti und Tapas kleine Klassiker im Trend ; [mit den 10 GU-Erfolgstipps ; internationale Rezepte ; Vorschläge fürs Büfett], 29.","noteIndex":615},"citationItems":[{"id":29,"uris":["http://zotero.org/users/local/usTu59L8/items/TMTSYXJS"],"itemData":{"id":29,"type":"book","edition":"1. Aufl","event-place":"München","ISBN":"978-3-7742-4899-1","language":"ger","note":"OCLC: 76306369","publisher":"Gräfe und Unzer","publisher-place":"München","source":"Open WorldCat","title":"Antipasti und Tapas kleine Klassiker im Trend ; [mit den 10 GU-Erfolgstipps ; internationale Rezepte ; Vorschläge fürs Büfett]","author":[{"family":"Schinharl","given":"Cornelia"},{"family":"Mewes","given":"Kai"},{"family":"Dusy","given":"Tanja"}],"issued":{"date-parts":[["2002"]]}},"locator":"29"}],"schema":"https://github.com/citation-style-language/schema/raw/master/csl-citation.json"} </w:instrText>
      </w:r>
      <w:r>
        <w:fldChar w:fldCharType="separate"/>
      </w:r>
      <w:r w:rsidRPr="00E01D21">
        <w:rPr>
          <w:rFonts w:ascii="Calibri" w:hAnsi="Calibri" w:cs="Calibri"/>
          <w:szCs w:val="24"/>
        </w:rPr>
        <w:t xml:space="preserve">Schinharl, Mewes, und Dusy, </w:t>
      </w:r>
      <w:r w:rsidRPr="00E01D21">
        <w:rPr>
          <w:rFonts w:ascii="Calibri" w:hAnsi="Calibri" w:cs="Calibri"/>
          <w:i/>
          <w:iCs/>
          <w:szCs w:val="24"/>
        </w:rPr>
        <w:t>Antipasti und Tapas kleine Klassiker im Trend ; [mit den 10 GU-Erfolgstipps ; internationale Rezepte ; Vorschläge fürs Büfett]</w:t>
      </w:r>
      <w:r w:rsidRPr="00E01D21">
        <w:rPr>
          <w:rFonts w:ascii="Calibri" w:hAnsi="Calibri" w:cs="Calibri"/>
          <w:szCs w:val="24"/>
        </w:rPr>
        <w:t>, 29.</w:t>
      </w:r>
      <w:r>
        <w:fldChar w:fldCharType="end"/>
      </w:r>
    </w:p>
  </w:footnote>
  <w:footnote w:id="617">
    <w:p w14:paraId="1E93DEC5" w14:textId="03AC1806" w:rsidR="006B2F9B" w:rsidRDefault="006B2F9B" w:rsidP="006B2F9B">
      <w:pPr>
        <w:pStyle w:val="FootnoteText"/>
      </w:pPr>
      <w:r>
        <w:rPr>
          <w:rStyle w:val="FootnoteReference"/>
        </w:rPr>
        <w:footnoteRef/>
      </w:r>
      <w:r>
        <w:t xml:space="preserve"> </w:t>
      </w:r>
      <w:r>
        <w:fldChar w:fldCharType="begin"/>
      </w:r>
      <w:r w:rsidR="008C334C">
        <w:instrText xml:space="preserve"> ADDIN ZOTERO_ITEM CSL_CITATION {"citationID":"4eCaVaid","properties":{"formattedCitation":"essen &amp; trinken, \\uc0\\u8222{}essen &amp; trinken Spezial: Schnelle K\\uc0\\u252{}che\\uc0\\u8220{}, 142.","plainCitation":"essen &amp; trinken, „essen &amp; trinken Spezial: Schnelle Küche“, 142.","noteIndex":616},"citationItems":[{"id":74,"uris":["http://zotero.org/users/local/usTu59L8/items/WRCCCJZK"],"itemData":{"id":74,"type":"article-journal","collection-title":"essen &amp; trinken","title":"essen &amp; trinken Spezial: Schnelle Küche","volume":"03/2018","editor":[{"family":"essen &amp; trinken","given":""}],"issued":{"date-parts":[["2018"]]}},"locator":"142"}],"schema":"https://github.com/citation-style-language/schema/raw/master/csl-citation.json"} </w:instrText>
      </w:r>
      <w:r>
        <w:fldChar w:fldCharType="separate"/>
      </w:r>
      <w:r w:rsidRPr="005454B1">
        <w:rPr>
          <w:rFonts w:ascii="Calibri" w:hAnsi="Calibri" w:cs="Calibri"/>
          <w:szCs w:val="24"/>
        </w:rPr>
        <w:t>essen &amp; trinken, „essen &amp; trinken Spezial: Schnelle Küche“, 142.</w:t>
      </w:r>
      <w:r>
        <w:fldChar w:fldCharType="end"/>
      </w:r>
    </w:p>
  </w:footnote>
  <w:footnote w:id="618">
    <w:p w14:paraId="57E64D9E" w14:textId="7342FFE7" w:rsidR="00085C95" w:rsidRPr="00CC4198" w:rsidRDefault="00085C95" w:rsidP="00085C95">
      <w:pPr>
        <w:pStyle w:val="FootnoteText"/>
        <w:rPr>
          <w:lang w:val="en-US"/>
        </w:rPr>
      </w:pPr>
      <w:r>
        <w:rPr>
          <w:rStyle w:val="FootnoteReference"/>
        </w:rPr>
        <w:footnoteRef/>
      </w:r>
      <w:r w:rsidRPr="00CC4198">
        <w:rPr>
          <w:lang w:val="en-US"/>
        </w:rPr>
        <w:t xml:space="preserve"> </w:t>
      </w:r>
      <w:r>
        <w:fldChar w:fldCharType="begin"/>
      </w:r>
      <w:r w:rsidR="008C334C">
        <w:rPr>
          <w:lang w:val="en-US"/>
        </w:rPr>
        <w:instrText xml:space="preserve"> ADDIN ZOTERO_ITEM CSL_CITATION {"citationID":"bHzXbTBV","properties":{"formattedCitation":"{\\i{}Fingerfood}, 93.","plainCitation":"Fingerfood, 93.","noteIndex":617},"citationItems":[{"id":6,"uris":["http://zotero.org/users/local/usTu59L8/items/ETZGLA84"],"itemData":{"id":6,"type":"book","event-place":"Köln","ISBN":"978-3-8290-2312-2","language":"ger","number-of-pages":"304","publisher":"Könemann","publisher-place":"Köln","source":"K10plus ISBN","title":"Fingerfood: das grosse Buch der Snacks","title-short":"Fingerfood","issued":{"date-parts":[["2000"]]}},"locator":"93"}],"schema":"https://github.com/citation-style-language/schema/raw/master/csl-citation.json"} </w:instrText>
      </w:r>
      <w:r>
        <w:fldChar w:fldCharType="separate"/>
      </w:r>
      <w:r w:rsidRPr="000D523A">
        <w:rPr>
          <w:rFonts w:ascii="Calibri" w:hAnsi="Calibri" w:cs="Calibri"/>
          <w:i/>
          <w:iCs/>
          <w:szCs w:val="24"/>
          <w:lang w:val="en-US"/>
        </w:rPr>
        <w:t>Fingerfood</w:t>
      </w:r>
      <w:r w:rsidRPr="000D523A">
        <w:rPr>
          <w:rFonts w:ascii="Calibri" w:hAnsi="Calibri" w:cs="Calibri"/>
          <w:szCs w:val="24"/>
          <w:lang w:val="en-US"/>
        </w:rPr>
        <w:t>, 93.</w:t>
      </w:r>
      <w:r>
        <w:fldChar w:fldCharType="end"/>
      </w:r>
    </w:p>
  </w:footnote>
  <w:footnote w:id="619">
    <w:p w14:paraId="18716C1B" w14:textId="035BEE7F" w:rsidR="00B220B5" w:rsidRPr="003C26C4" w:rsidRDefault="00B220B5" w:rsidP="00B220B5">
      <w:pPr>
        <w:pStyle w:val="FootnoteText"/>
        <w:rPr>
          <w:lang w:val="en-US"/>
        </w:rPr>
      </w:pPr>
      <w:r>
        <w:rPr>
          <w:rStyle w:val="FootnoteReference"/>
        </w:rPr>
        <w:footnoteRef/>
      </w:r>
      <w:r w:rsidRPr="003C26C4">
        <w:rPr>
          <w:lang w:val="en-US"/>
        </w:rPr>
        <w:t xml:space="preserve"> </w:t>
      </w:r>
      <w:r>
        <w:fldChar w:fldCharType="begin"/>
      </w:r>
      <w:r w:rsidR="008C334C">
        <w:rPr>
          <w:lang w:val="en-US"/>
        </w:rPr>
        <w:instrText xml:space="preserve"> ADDIN ZOTERO_ITEM CSL_CITATION {"citationID":"eQd4K7vW","properties":{"formattedCitation":"Living at Home, \\uc0\\u8222{}Living at Home Spezial: G\\uc0\\u228{}ste und Feste\\uc0\\u8220{}, 160.","plainCitation":"Living at Home, „Living at Home Spezial: Gäste und Feste“, 160.","noteIndex":618},"citationItems":[{"id":90,"uris":["http://zotero.org/users/local/usTu59L8/items/NBMGIMGH"],"itemData":{"id":90,"type":"article-journal","collection-title":"Living at Home","title":"Living at Home Spezial: Gäste und Feste","volume":"2","author":[{"family":"Living at Home","given":""}],"issued":{"date-parts":[["2009"]]}},"locator":"160"}],"schema":"https://github.com/citation-style-language/schema/raw/master/csl-citation.json"} </w:instrText>
      </w:r>
      <w:r>
        <w:fldChar w:fldCharType="separate"/>
      </w:r>
      <w:r w:rsidRPr="003C26C4">
        <w:rPr>
          <w:rFonts w:ascii="Calibri" w:hAnsi="Calibri" w:cs="Calibri"/>
          <w:szCs w:val="24"/>
          <w:lang w:val="en-US"/>
        </w:rPr>
        <w:t>Living at Home, „Living at Home Spezial: Gäste und Feste“, 160.</w:t>
      </w:r>
      <w:r>
        <w:fldChar w:fldCharType="end"/>
      </w:r>
    </w:p>
  </w:footnote>
  <w:footnote w:id="620">
    <w:p w14:paraId="4308C4F7" w14:textId="2701A680" w:rsidR="00C07C88" w:rsidRPr="00824F81" w:rsidRDefault="00C07C88" w:rsidP="00C07C88">
      <w:pPr>
        <w:pStyle w:val="FootnoteText"/>
      </w:pPr>
      <w:r>
        <w:rPr>
          <w:rStyle w:val="FootnoteReference"/>
        </w:rPr>
        <w:footnoteRef/>
      </w:r>
      <w:r w:rsidRPr="00824F81">
        <w:t xml:space="preserve"> </w:t>
      </w:r>
      <w:r>
        <w:fldChar w:fldCharType="begin"/>
      </w:r>
      <w:r w:rsidR="008C334C">
        <w:instrText xml:space="preserve"> ADDIN ZOTERO_ITEM CSL_CITATION {"citationID":"jVkBF9ay","properties":{"formattedCitation":"S\\uc0\\u228{}lzer, {\\i{}Die echte Jeden-Tag-K\\uc0\\u252{}che}, 129.","plainCitation":"Sälzer, Die echte Jeden-Tag-Küche, 129.","noteIndex":619},"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129"}],"schema":"https://github.com/citation-style-language/schema/raw/master/csl-citation.json"} </w:instrText>
      </w:r>
      <w:r>
        <w:fldChar w:fldCharType="separate"/>
      </w:r>
      <w:r w:rsidR="0091679F" w:rsidRPr="0091679F">
        <w:rPr>
          <w:rFonts w:ascii="Calibri" w:hAnsi="Calibri" w:cs="Calibri"/>
          <w:szCs w:val="24"/>
        </w:rPr>
        <w:t xml:space="preserve">Sälzer, </w:t>
      </w:r>
      <w:r w:rsidR="0091679F" w:rsidRPr="0091679F">
        <w:rPr>
          <w:rFonts w:ascii="Calibri" w:hAnsi="Calibri" w:cs="Calibri"/>
          <w:i/>
          <w:iCs/>
          <w:szCs w:val="24"/>
        </w:rPr>
        <w:t>Die echte Jeden-Tag-Küche</w:t>
      </w:r>
      <w:r w:rsidR="0091679F" w:rsidRPr="0091679F">
        <w:rPr>
          <w:rFonts w:ascii="Calibri" w:hAnsi="Calibri" w:cs="Calibri"/>
          <w:szCs w:val="24"/>
        </w:rPr>
        <w:t>, 129.</w:t>
      </w:r>
      <w:r>
        <w:fldChar w:fldCharType="end"/>
      </w:r>
    </w:p>
  </w:footnote>
  <w:footnote w:id="621">
    <w:p w14:paraId="527A89B5" w14:textId="36EB9047" w:rsidR="006570C1" w:rsidRPr="00824F81" w:rsidRDefault="006570C1" w:rsidP="006570C1">
      <w:pPr>
        <w:pStyle w:val="FootnoteText"/>
      </w:pPr>
      <w:r>
        <w:rPr>
          <w:rStyle w:val="FootnoteReference"/>
        </w:rPr>
        <w:footnoteRef/>
      </w:r>
      <w:r w:rsidRPr="00824F81">
        <w:t xml:space="preserve"> </w:t>
      </w:r>
      <w:r>
        <w:fldChar w:fldCharType="begin"/>
      </w:r>
      <w:r w:rsidR="008C334C">
        <w:instrText xml:space="preserve"> ADDIN ZOTERO_ITEM CSL_CITATION {"citationID":"aBzVAH6c","properties":{"formattedCitation":"Ottolenghi, {\\i{}Ottolenghi simple - Das Kochbuch}, 230.","plainCitation":"Ottolenghi, Ottolenghi simple - Das Kochbuch, 230.","noteIndex":620},"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230"}],"schema":"https://github.com/citation-style-language/schema/raw/master/csl-citation.json"} </w:instrText>
      </w:r>
      <w:r>
        <w:fldChar w:fldCharType="separate"/>
      </w:r>
      <w:r w:rsidRPr="00824F81">
        <w:rPr>
          <w:rFonts w:ascii="Calibri" w:hAnsi="Calibri" w:cs="Calibri"/>
          <w:szCs w:val="24"/>
        </w:rPr>
        <w:t xml:space="preserve">Ottolenghi, </w:t>
      </w:r>
      <w:r w:rsidRPr="00824F81">
        <w:rPr>
          <w:rFonts w:ascii="Calibri" w:hAnsi="Calibri" w:cs="Calibri"/>
          <w:i/>
          <w:iCs/>
          <w:szCs w:val="24"/>
        </w:rPr>
        <w:t>Ottolenghi simple - Das Kochbuch</w:t>
      </w:r>
      <w:r w:rsidRPr="00824F81">
        <w:rPr>
          <w:rFonts w:ascii="Calibri" w:hAnsi="Calibri" w:cs="Calibri"/>
          <w:szCs w:val="24"/>
        </w:rPr>
        <w:t>, 230.</w:t>
      </w:r>
      <w:r>
        <w:fldChar w:fldCharType="end"/>
      </w:r>
    </w:p>
  </w:footnote>
  <w:footnote w:id="622">
    <w:p w14:paraId="378725A4" w14:textId="5E015639" w:rsidR="006570C1" w:rsidRPr="00824F81" w:rsidRDefault="006570C1" w:rsidP="006570C1">
      <w:pPr>
        <w:pStyle w:val="FootnoteText"/>
      </w:pPr>
      <w:r>
        <w:rPr>
          <w:rStyle w:val="FootnoteReference"/>
        </w:rPr>
        <w:footnoteRef/>
      </w:r>
      <w:r w:rsidRPr="00824F81">
        <w:t xml:space="preserve"> </w:t>
      </w:r>
      <w:r>
        <w:fldChar w:fldCharType="begin"/>
      </w:r>
      <w:r w:rsidR="008C334C">
        <w:instrText xml:space="preserve"> ADDIN ZOTERO_ITEM CSL_CITATION {"citationID":"tA2nVf2H","properties":{"formattedCitation":"Ottolenghi, 224.","plainCitation":"Ottolenghi, 224.","noteIndex":621},"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224"}],"schema":"https://github.com/citation-style-language/schema/raw/master/csl-citation.json"} </w:instrText>
      </w:r>
      <w:r>
        <w:fldChar w:fldCharType="separate"/>
      </w:r>
      <w:r w:rsidRPr="00824F81">
        <w:rPr>
          <w:rFonts w:ascii="Calibri" w:hAnsi="Calibri" w:cs="Calibri"/>
        </w:rPr>
        <w:t>Ottolenghi, 224.</w:t>
      </w:r>
      <w:r>
        <w:fldChar w:fldCharType="end"/>
      </w:r>
    </w:p>
  </w:footnote>
  <w:footnote w:id="623">
    <w:p w14:paraId="1AE84CDD" w14:textId="1CD7D22F" w:rsidR="00DC3C84" w:rsidRPr="00824F81" w:rsidRDefault="00DC3C84">
      <w:pPr>
        <w:pStyle w:val="FootnoteText"/>
      </w:pPr>
      <w:r>
        <w:rPr>
          <w:rStyle w:val="FootnoteReference"/>
        </w:rPr>
        <w:footnoteRef/>
      </w:r>
      <w:r w:rsidRPr="00824F81">
        <w:t xml:space="preserve"> </w:t>
      </w:r>
      <w:r>
        <w:fldChar w:fldCharType="begin"/>
      </w:r>
      <w:r w:rsidR="008C334C">
        <w:instrText xml:space="preserve"> ADDIN ZOTERO_ITEM CSL_CITATION {"citationID":"Q9hjHOZp","properties":{"formattedCitation":"Zihua und Eising, {\\i{}Die echte chinesische K\\uc0\\u252{}che}, 178.","plainCitation":"Zihua und Eising, Die echte chinesische Küche, 178.","noteIndex":622},"citationItems":[{"id":3,"uris":["http://zotero.org/users/local/usTu59L8/items/S2S7HMI9"],"itemData":{"id":3,"type":"book","edition":"6. Aufl","event-place":"München","ISBN":"978-3-7742-1265-7","number-of-pages":"280","publisher":"Gräfe und Unzer","publisher-place":"München","source":"K10plus ISBN","title":"Die echte chinesische Küche: typische Rezepte und kulinarische Impressionen aus den vier berühmtesten Regionen","title-short":"Die echte chinesische Küche","editor":[{"family":"Zihua","given":"Liu"},{"family":"Eising","given":"Susi"}],"issued":{"date-parts":[["2002"]]}},"locator":"178"}],"schema":"https://github.com/citation-style-language/schema/raw/master/csl-citation.json"} </w:instrText>
      </w:r>
      <w:r>
        <w:fldChar w:fldCharType="separate"/>
      </w:r>
      <w:r w:rsidR="0091679F" w:rsidRPr="0091679F">
        <w:rPr>
          <w:rFonts w:ascii="Calibri" w:hAnsi="Calibri" w:cs="Calibri"/>
          <w:szCs w:val="24"/>
        </w:rPr>
        <w:t xml:space="preserve">Zihua und Eising, </w:t>
      </w:r>
      <w:r w:rsidR="0091679F" w:rsidRPr="0091679F">
        <w:rPr>
          <w:rFonts w:ascii="Calibri" w:hAnsi="Calibri" w:cs="Calibri"/>
          <w:i/>
          <w:iCs/>
          <w:szCs w:val="24"/>
        </w:rPr>
        <w:t>Die echte chinesische Küche</w:t>
      </w:r>
      <w:r w:rsidR="0091679F" w:rsidRPr="0091679F">
        <w:rPr>
          <w:rFonts w:ascii="Calibri" w:hAnsi="Calibri" w:cs="Calibri"/>
          <w:szCs w:val="24"/>
        </w:rPr>
        <w:t>, 178.</w:t>
      </w:r>
      <w:r>
        <w:fldChar w:fldCharType="end"/>
      </w:r>
    </w:p>
  </w:footnote>
  <w:footnote w:id="624">
    <w:p w14:paraId="0E497293" w14:textId="09EDE917" w:rsidR="00C212BF" w:rsidRPr="00824F81" w:rsidRDefault="00C212BF">
      <w:pPr>
        <w:pStyle w:val="FootnoteText"/>
      </w:pPr>
      <w:r>
        <w:rPr>
          <w:rStyle w:val="FootnoteReference"/>
        </w:rPr>
        <w:footnoteRef/>
      </w:r>
      <w:r w:rsidRPr="00824F81">
        <w:t xml:space="preserve"> </w:t>
      </w:r>
      <w:r>
        <w:fldChar w:fldCharType="begin"/>
      </w:r>
      <w:r w:rsidR="008C334C">
        <w:instrText xml:space="preserve"> ADDIN ZOTERO_ITEM CSL_CITATION {"citationID":"JTmzw9fj","properties":{"formattedCitation":"essen &amp; trinken, \\uc0\\u8222{}essen &amp; trinken Spezial: Das geht ja schnell!\\uc0\\u8220{}, 115.","plainCitation":"essen &amp; trinken, „essen &amp; trinken Spezial: Das geht ja schnell!“, 115.","noteIndex":623},"citationItems":[{"id":76,"uris":["http://zotero.org/users/local/usTu59L8/items/7KWS7ZL9"],"itemData":{"id":76,"type":"article-journal","collection-title":"essen &amp; trinken","title":"essen &amp; trinken Spezial: Das geht ja schnell!","volume":"03/2016","editor":[{"family":"essen &amp; trinken","given":""}],"issued":{"date-parts":[["2016"]]}},"locator":"115"}],"schema":"https://github.com/citation-style-language/schema/raw/master/csl-citation.json"} </w:instrText>
      </w:r>
      <w:r>
        <w:fldChar w:fldCharType="separate"/>
      </w:r>
      <w:r w:rsidRPr="00824F81">
        <w:rPr>
          <w:rFonts w:ascii="Calibri" w:hAnsi="Calibri" w:cs="Calibri"/>
          <w:szCs w:val="24"/>
        </w:rPr>
        <w:t>essen &amp; trinken, „essen &amp; trinken Spezial: Das geht ja schnell!“, 115.</w:t>
      </w:r>
      <w:r>
        <w:fldChar w:fldCharType="end"/>
      </w:r>
    </w:p>
  </w:footnote>
  <w:footnote w:id="625">
    <w:p w14:paraId="75EFDC7B" w14:textId="489F9313" w:rsidR="0090393C" w:rsidRPr="00824F81" w:rsidRDefault="0090393C">
      <w:pPr>
        <w:pStyle w:val="FootnoteText"/>
      </w:pPr>
      <w:r>
        <w:rPr>
          <w:rStyle w:val="FootnoteReference"/>
        </w:rPr>
        <w:footnoteRef/>
      </w:r>
      <w:r w:rsidRPr="00824F81">
        <w:t xml:space="preserve"> </w:t>
      </w:r>
      <w:r>
        <w:fldChar w:fldCharType="begin"/>
      </w:r>
      <w:r w:rsidR="008C334C">
        <w:instrText xml:space="preserve"> ADDIN ZOTERO_ITEM CSL_CITATION {"citationID":"i9eo28Ae","properties":{"formattedCitation":"essen &amp; trinken, 101.","plainCitation":"essen &amp; trinken, 101.","noteIndex":624},"citationItems":[{"id":76,"uris":["http://zotero.org/users/local/usTu59L8/items/7KWS7ZL9"],"itemData":{"id":76,"type":"article-journal","collection-title":"essen &amp; trinken","title":"essen &amp; trinken Spezial: Das geht ja schnell!","volume":"03/2016","editor":[{"family":"essen &amp; trinken","given":""}],"issued":{"date-parts":[["2016"]]}},"locator":"101"}],"schema":"https://github.com/citation-style-language/schema/raw/master/csl-citation.json"} </w:instrText>
      </w:r>
      <w:r>
        <w:fldChar w:fldCharType="separate"/>
      </w:r>
      <w:r w:rsidRPr="00824F81">
        <w:rPr>
          <w:rFonts w:ascii="Calibri" w:hAnsi="Calibri" w:cs="Calibri"/>
        </w:rPr>
        <w:t>essen &amp; trinken, 101.</w:t>
      </w:r>
      <w:r>
        <w:fldChar w:fldCharType="end"/>
      </w:r>
    </w:p>
  </w:footnote>
  <w:footnote w:id="626">
    <w:p w14:paraId="2B79B050" w14:textId="50A811B3" w:rsidR="00F422B5" w:rsidRDefault="00F422B5">
      <w:pPr>
        <w:pStyle w:val="FootnoteText"/>
      </w:pPr>
      <w:r>
        <w:rPr>
          <w:rStyle w:val="FootnoteReference"/>
        </w:rPr>
        <w:footnoteRef/>
      </w:r>
      <w:r>
        <w:t xml:space="preserve"> </w:t>
      </w:r>
      <w:r>
        <w:fldChar w:fldCharType="begin"/>
      </w:r>
      <w:r w:rsidR="008C334C">
        <w:instrText xml:space="preserve"> ADDIN ZOTERO_ITEM CSL_CITATION {"citationID":"cMx9WQb0","properties":{"formattedCitation":"essen &amp; trinken, 104.","plainCitation":"essen &amp; trinken, 104.","noteIndex":625},"citationItems":[{"id":76,"uris":["http://zotero.org/users/local/usTu59L8/items/7KWS7ZL9"],"itemData":{"id":76,"type":"article-journal","collection-title":"essen &amp; trinken","title":"essen &amp; trinken Spezial: Das geht ja schnell!","volume":"03/2016","editor":[{"family":"essen &amp; trinken","given":""}],"issued":{"date-parts":[["2016"]]}},"locator":"104"}],"schema":"https://github.com/citation-style-language/schema/raw/master/csl-citation.json"} </w:instrText>
      </w:r>
      <w:r>
        <w:fldChar w:fldCharType="separate"/>
      </w:r>
      <w:r w:rsidRPr="00F422B5">
        <w:rPr>
          <w:rFonts w:ascii="Calibri" w:hAnsi="Calibri" w:cs="Calibri"/>
        </w:rPr>
        <w:t>essen &amp; trinken, 104.</w:t>
      </w:r>
      <w:r>
        <w:fldChar w:fldCharType="end"/>
      </w:r>
    </w:p>
  </w:footnote>
  <w:footnote w:id="627">
    <w:p w14:paraId="2A18DF1C" w14:textId="20C3FEE9" w:rsidR="00FE1EBF" w:rsidRDefault="00FE1EBF">
      <w:pPr>
        <w:pStyle w:val="FootnoteText"/>
      </w:pPr>
      <w:r>
        <w:rPr>
          <w:rStyle w:val="FootnoteReference"/>
        </w:rPr>
        <w:footnoteRef/>
      </w:r>
      <w:r>
        <w:t xml:space="preserve"> </w:t>
      </w:r>
      <w:r>
        <w:fldChar w:fldCharType="begin"/>
      </w:r>
      <w:r w:rsidR="008C334C">
        <w:instrText xml:space="preserve"> ADDIN ZOTERO_ITEM CSL_CITATION {"citationID":"EGbnLicK","properties":{"formattedCitation":"essen &amp; trinken, 59.","plainCitation":"essen &amp; trinken, 59.","noteIndex":626},"citationItems":[{"id":76,"uris":["http://zotero.org/users/local/usTu59L8/items/7KWS7ZL9"],"itemData":{"id":76,"type":"article-journal","collection-title":"essen &amp; trinken","title":"essen &amp; trinken Spezial: Das geht ja schnell!","volume":"03/2016","editor":[{"family":"essen &amp; trinken","given":""}],"issued":{"date-parts":[["2016"]]}},"locator":"59"}],"schema":"https://github.com/citation-style-language/schema/raw/master/csl-citation.json"} </w:instrText>
      </w:r>
      <w:r>
        <w:fldChar w:fldCharType="separate"/>
      </w:r>
      <w:r w:rsidR="0091679F" w:rsidRPr="0091679F">
        <w:rPr>
          <w:rFonts w:ascii="Calibri" w:hAnsi="Calibri" w:cs="Calibri"/>
        </w:rPr>
        <w:t>essen &amp; trinken, 59.</w:t>
      </w:r>
      <w:r>
        <w:fldChar w:fldCharType="end"/>
      </w:r>
    </w:p>
  </w:footnote>
  <w:footnote w:id="628">
    <w:p w14:paraId="681EEDCD" w14:textId="176F606C" w:rsidR="00F8300D" w:rsidRDefault="00F8300D" w:rsidP="00F8300D">
      <w:pPr>
        <w:pStyle w:val="FootnoteText"/>
      </w:pPr>
      <w:r>
        <w:rPr>
          <w:rStyle w:val="FootnoteReference"/>
        </w:rPr>
        <w:footnoteRef/>
      </w:r>
      <w:r>
        <w:t xml:space="preserve"> </w:t>
      </w:r>
      <w:r>
        <w:fldChar w:fldCharType="begin"/>
      </w:r>
      <w:r w:rsidR="008C334C">
        <w:instrText xml:space="preserve"> ADDIN ZOTERO_ITEM CSL_CITATION {"citationID":"xSoTIZEU","properties":{"formattedCitation":"{\\i{}30-Minuten-K\\uc0\\u252{}che}, 102.","plainCitation":"30-Minuten-Küche, 102.","noteIndex":627},"citationItems":[{"id":51,"uris":["http://zotero.org/users/local/usTu59L8/items/47B5FBMY"],"itemData":{"id":51,"type":"book","edition":"1. Aufl","event-place":"München","ISBN":"978-3-89883-379-0","language":"ger","note":"OCLC: 864484090","publisher":"Zabert Sandmann","publisher-place":"München","source":"Open WorldCat","title":"30-Minuten-Küche","issued":{"date-parts":[["2013"]]}},"locator":"102"}],"schema":"https://github.com/citation-style-language/schema/raw/master/csl-citation.json"} </w:instrText>
      </w:r>
      <w:r>
        <w:fldChar w:fldCharType="separate"/>
      </w:r>
      <w:r w:rsidRPr="00394831">
        <w:rPr>
          <w:rFonts w:ascii="Calibri" w:hAnsi="Calibri" w:cs="Calibri"/>
          <w:i/>
          <w:iCs/>
          <w:szCs w:val="24"/>
        </w:rPr>
        <w:t>30-Minuten-Küche</w:t>
      </w:r>
      <w:r w:rsidRPr="00394831">
        <w:rPr>
          <w:rFonts w:ascii="Calibri" w:hAnsi="Calibri" w:cs="Calibri"/>
          <w:szCs w:val="24"/>
        </w:rPr>
        <w:t>, 102.</w:t>
      </w:r>
      <w:r>
        <w:fldChar w:fldCharType="end"/>
      </w:r>
    </w:p>
  </w:footnote>
  <w:footnote w:id="629">
    <w:p w14:paraId="74976913" w14:textId="10DD7D7F" w:rsidR="00EA2BB7" w:rsidRDefault="00EA2BB7">
      <w:pPr>
        <w:pStyle w:val="FootnoteText"/>
      </w:pPr>
      <w:r>
        <w:rPr>
          <w:rStyle w:val="FootnoteReference"/>
        </w:rPr>
        <w:footnoteRef/>
      </w:r>
      <w:r>
        <w:t xml:space="preserve"> </w:t>
      </w:r>
      <w:r>
        <w:fldChar w:fldCharType="begin"/>
      </w:r>
      <w:r w:rsidR="008C334C">
        <w:instrText xml:space="preserve"> ADDIN ZOTERO_ITEM CSL_CITATION {"citationID":"2SDYeJqm","properties":{"formattedCitation":"Kumar und Kumar, {\\i{}Indien Originalrezepte und Interessantes \\uc0\\u252{}ber Land und Leute}, 56.","plainCitation":"Kumar und Kumar, Indien Originalrezepte und Interessantes über Land und Leute, 56.","noteIndex":628},"citationItems":[{"id":91,"uris":["http://zotero.org/users/local/usTu59L8/items/C47NQU57"],"itemData":{"id":91,"type":"book","collection-title":"Küchen der Welt","edition":"5","event-place":"München","number-of-pages":"144","publisher":"Gräfe und Unzer","publisher-place":"München","title":"Indien Originalrezepte und Interessantes über Land und Leute","author":[{"family":"Kumar","given":"Bikash"},{"family":"Kumar","given":"Marcela"}],"issued":{"date-parts":[["2006"]]}},"locator":"56"}],"schema":"https://github.com/citation-style-language/schema/raw/master/csl-citation.json"} </w:instrText>
      </w:r>
      <w:r>
        <w:fldChar w:fldCharType="separate"/>
      </w:r>
      <w:r w:rsidR="0091679F" w:rsidRPr="0091679F">
        <w:rPr>
          <w:rFonts w:ascii="Calibri" w:hAnsi="Calibri" w:cs="Calibri"/>
          <w:szCs w:val="24"/>
        </w:rPr>
        <w:t xml:space="preserve">Kumar und Kumar, </w:t>
      </w:r>
      <w:r w:rsidR="0091679F" w:rsidRPr="0091679F">
        <w:rPr>
          <w:rFonts w:ascii="Calibri" w:hAnsi="Calibri" w:cs="Calibri"/>
          <w:i/>
          <w:iCs/>
          <w:szCs w:val="24"/>
        </w:rPr>
        <w:t>Indien Originalrezepte und Interessantes über Land und Leute</w:t>
      </w:r>
      <w:r w:rsidR="0091679F" w:rsidRPr="0091679F">
        <w:rPr>
          <w:rFonts w:ascii="Calibri" w:hAnsi="Calibri" w:cs="Calibri"/>
          <w:szCs w:val="24"/>
        </w:rPr>
        <w:t>, 56.</w:t>
      </w:r>
      <w:r>
        <w:fldChar w:fldCharType="end"/>
      </w:r>
    </w:p>
  </w:footnote>
  <w:footnote w:id="630">
    <w:p w14:paraId="0594CD59" w14:textId="06C36EC1" w:rsidR="00C61C43" w:rsidRDefault="00C61C43">
      <w:pPr>
        <w:pStyle w:val="FootnoteText"/>
      </w:pPr>
      <w:r>
        <w:rPr>
          <w:rStyle w:val="FootnoteReference"/>
        </w:rPr>
        <w:footnoteRef/>
      </w:r>
      <w:r>
        <w:t xml:space="preserve"> </w:t>
      </w:r>
      <w:r>
        <w:fldChar w:fldCharType="begin"/>
      </w:r>
      <w:r w:rsidR="008C334C">
        <w:instrText xml:space="preserve"> ADDIN ZOTERO_ITEM CSL_CITATION {"citationID":"idTjaAhQ","properties":{"formattedCitation":"Kumar und Kumar, 56.","plainCitation":"Kumar und Kumar, 56.","noteIndex":629},"citationItems":[{"id":91,"uris":["http://zotero.org/users/local/usTu59L8/items/C47NQU57"],"itemData":{"id":91,"type":"book","collection-title":"Küchen der Welt","edition":"5","event-place":"München","number-of-pages":"144","publisher":"Gräfe und Unzer","publisher-place":"München","title":"Indien Originalrezepte und Interessantes über Land und Leute","author":[{"family":"Kumar","given":"Bikash"},{"family":"Kumar","given":"Marcela"}],"issued":{"date-parts":[["2006"]]}},"locator":"56"}],"schema":"https://github.com/citation-style-language/schema/raw/master/csl-citation.json"} </w:instrText>
      </w:r>
      <w:r>
        <w:fldChar w:fldCharType="separate"/>
      </w:r>
      <w:r w:rsidRPr="00C61C43">
        <w:rPr>
          <w:rFonts w:ascii="Calibri" w:hAnsi="Calibri" w:cs="Calibri"/>
        </w:rPr>
        <w:t>Kumar und Kumar, 56.</w:t>
      </w:r>
      <w:r>
        <w:fldChar w:fldCharType="end"/>
      </w:r>
    </w:p>
  </w:footnote>
  <w:footnote w:id="631">
    <w:p w14:paraId="78093D63" w14:textId="1A39B396" w:rsidR="006105D7" w:rsidRPr="006570C1" w:rsidRDefault="006105D7">
      <w:pPr>
        <w:pStyle w:val="FootnoteText"/>
      </w:pPr>
      <w:r>
        <w:rPr>
          <w:rStyle w:val="FootnoteReference"/>
        </w:rPr>
        <w:footnoteRef/>
      </w:r>
      <w:r w:rsidRPr="006570C1">
        <w:t xml:space="preserve"> </w:t>
      </w:r>
      <w:r>
        <w:fldChar w:fldCharType="begin"/>
      </w:r>
      <w:r w:rsidR="008C334C">
        <w:instrText xml:space="preserve"> ADDIN ZOTERO_ITEM CSL_CITATION {"citationID":"tzSdnsgP","properties":{"formattedCitation":"Raether, {\\i{}Das Beste vom Wochenmarkt neue frische und saisonale Rezepte aus dem ZEIT-Magazin}, 164.","plainCitation":"Raether, Das Beste vom Wochenmarkt neue frische und saisonale Rezepte aus dem ZEIT-Magazin, 164.","noteIndex":630},"citationItems":[{"id":67,"uris":["http://zotero.org/users/local/usTu59L8/items/QLVCWGWT"],"itemData":{"id":67,"type":"book","edition":"Originalausgabe, 1. Auflage","event-place":"München","ISBN":"978-3-7423-0309-7","language":"ger","note":"OCLC: 1011381508","publisher":"riva","publisher-place":"München","source":"Open WorldCat","title":"Das Beste vom Wochenmarkt neue frische und saisonale Rezepte aus dem ZEIT-Magazin","author":[{"family":"Raether","given":"Elisabeth"}],"issued":{"date-parts":[["2017"]]}},"locator":"164"}],"schema":"https://github.com/citation-style-language/schema/raw/master/csl-citation.json"} </w:instrText>
      </w:r>
      <w:r>
        <w:fldChar w:fldCharType="separate"/>
      </w:r>
      <w:r w:rsidR="0091679F" w:rsidRPr="0091679F">
        <w:rPr>
          <w:rFonts w:ascii="Calibri" w:hAnsi="Calibri" w:cs="Calibri"/>
          <w:szCs w:val="24"/>
        </w:rPr>
        <w:t xml:space="preserve">Raether, </w:t>
      </w:r>
      <w:r w:rsidR="0091679F" w:rsidRPr="0091679F">
        <w:rPr>
          <w:rFonts w:ascii="Calibri" w:hAnsi="Calibri" w:cs="Calibri"/>
          <w:i/>
          <w:iCs/>
          <w:szCs w:val="24"/>
        </w:rPr>
        <w:t>Das Beste vom Wochenmarkt neue frische und saisonale Rezepte aus dem ZEIT-Magazin</w:t>
      </w:r>
      <w:r w:rsidR="0091679F" w:rsidRPr="0091679F">
        <w:rPr>
          <w:rFonts w:ascii="Calibri" w:hAnsi="Calibri" w:cs="Calibri"/>
          <w:szCs w:val="24"/>
        </w:rPr>
        <w:t>, 164.</w:t>
      </w:r>
      <w:r>
        <w:fldChar w:fldCharType="end"/>
      </w:r>
    </w:p>
  </w:footnote>
  <w:footnote w:id="632">
    <w:p w14:paraId="2145BCFE" w14:textId="0BFFBC7E" w:rsidR="00F71EAC" w:rsidRDefault="00F71EAC">
      <w:pPr>
        <w:pStyle w:val="FootnoteText"/>
      </w:pPr>
      <w:r>
        <w:rPr>
          <w:rStyle w:val="FootnoteReference"/>
        </w:rPr>
        <w:footnoteRef/>
      </w:r>
      <w:r>
        <w:t xml:space="preserve"> </w:t>
      </w:r>
      <w:r>
        <w:fldChar w:fldCharType="begin"/>
      </w:r>
      <w:r w:rsidR="008C334C">
        <w:instrText xml:space="preserve"> ADDIN ZOTERO_ITEM CSL_CITATION {"citationID":"be8XzqHQ","properties":{"formattedCitation":"Proebst und Rynio, {\\i{}Zart und saftig bei 80 Grad}, 58.","plainCitation":"Proebst und Rynio, Zart und saftig bei 80 Grad, 58.","noteIndex":631},"citationItems":[{"id":40,"uris":["http://zotero.org/users/local/usTu59L8/items/67PS693S"],"itemData":{"id":40,"type":"book","edition":"4. Aufl","event-place":"München","ISBN":"978-3-8338-0073-3","language":"ger","note":"OCLC: 643982237","publisher":"Gräfe und Unzer","publisher-place":"München","source":"Open WorldCat","title":"Zart und saftig bei 80 Grad: Niedrigtemperaturgaren","title-short":"Zart und saftig bei 80 Grad","author":[{"family":"Proebst","given":"Margit"},{"family":"Rynio","given":"Jörn"}],"issued":{"date-parts":[["2007"]]}},"locator":"58"}],"schema":"https://github.com/citation-style-language/schema/raw/master/csl-citation.json"} </w:instrText>
      </w:r>
      <w:r>
        <w:fldChar w:fldCharType="separate"/>
      </w:r>
      <w:r w:rsidR="0091679F" w:rsidRPr="0091679F">
        <w:rPr>
          <w:rFonts w:ascii="Calibri" w:hAnsi="Calibri" w:cs="Calibri"/>
          <w:szCs w:val="24"/>
        </w:rPr>
        <w:t xml:space="preserve">Proebst und Rynio, </w:t>
      </w:r>
      <w:r w:rsidR="0091679F" w:rsidRPr="0091679F">
        <w:rPr>
          <w:rFonts w:ascii="Calibri" w:hAnsi="Calibri" w:cs="Calibri"/>
          <w:i/>
          <w:iCs/>
          <w:szCs w:val="24"/>
        </w:rPr>
        <w:t>Zart und saftig bei 80 Grad</w:t>
      </w:r>
      <w:r w:rsidR="0091679F" w:rsidRPr="0091679F">
        <w:rPr>
          <w:rFonts w:ascii="Calibri" w:hAnsi="Calibri" w:cs="Calibri"/>
          <w:szCs w:val="24"/>
        </w:rPr>
        <w:t>, 58.</w:t>
      </w:r>
      <w:r>
        <w:fldChar w:fldCharType="end"/>
      </w:r>
    </w:p>
  </w:footnote>
  <w:footnote w:id="633">
    <w:p w14:paraId="7F205771" w14:textId="329D4571" w:rsidR="00CF6A6B" w:rsidRDefault="00CF6A6B">
      <w:pPr>
        <w:pStyle w:val="FootnoteText"/>
      </w:pPr>
      <w:r>
        <w:rPr>
          <w:rStyle w:val="FootnoteReference"/>
        </w:rPr>
        <w:footnoteRef/>
      </w:r>
      <w:r>
        <w:t xml:space="preserve"> </w:t>
      </w:r>
      <w:r>
        <w:fldChar w:fldCharType="begin"/>
      </w:r>
      <w:r w:rsidR="008C334C">
        <w:instrText xml:space="preserve"> ADDIN ZOTERO_ITEM CSL_CITATION {"citationID":"6VYtx0JO","properties":{"formattedCitation":"Gunhild von der Recke, {\\i{}K\\uc0\\u246{}stliche Eint\\uc0\\u246{}pfe aus aller Welt: Von einfach bis raffiniert}, 4. Aufl, GU-K\\uc0\\u252{}chen-Ratgeber (M\\uc0\\u252{}nchen: Gr\\uc0\\u228{}fe u. Unzer, 1987), 11.","plainCitation":"Gunhild von der Recke, Köstliche Eintöpfe aus aller Welt: Von einfach bis raffiniert, 4. Aufl, GU-Küchen-Ratgeber (München: Gräfe u. Unzer, 1987), 11.","noteIndex":632},"citationItems":[{"id":34,"uris":["http://zotero.org/users/local/usTu59L8/items/Y6SVJU66"],"itemData":{"id":34,"type":"book","collection-title":"GU-Küchen-Ratgeber","edition":"4. Aufl","event-place":"München","ISBN":"978-3-7742-4614-0","number-of-pages":"55","publisher":"Gräfe u. Unzer","publisher-place":"München","source":"K10plus ISBN","title":"Köstliche Eintöpfe aus aller Welt: Von einfach bis raffiniert","title-short":"Köstliche Eintöpfe aus aller Welt","author":[{"family":"Recke","given":"Gunhild","dropping-particle":"von der"}],"issued":{"date-parts":[["1987"]]}},"locator":"11"}],"schema":"https://github.com/citation-style-language/schema/raw/master/csl-citation.json"} </w:instrText>
      </w:r>
      <w:r>
        <w:fldChar w:fldCharType="separate"/>
      </w:r>
      <w:r w:rsidRPr="00CF6A6B">
        <w:rPr>
          <w:rFonts w:ascii="Calibri" w:hAnsi="Calibri" w:cs="Calibri"/>
          <w:szCs w:val="24"/>
        </w:rPr>
        <w:t xml:space="preserve">Gunhild von der Recke, </w:t>
      </w:r>
      <w:r w:rsidRPr="00CF6A6B">
        <w:rPr>
          <w:rFonts w:ascii="Calibri" w:hAnsi="Calibri" w:cs="Calibri"/>
          <w:i/>
          <w:iCs/>
          <w:szCs w:val="24"/>
        </w:rPr>
        <w:t>Köstliche Eintöpfe aus aller Welt: Von einfach bis raffiniert</w:t>
      </w:r>
      <w:r w:rsidRPr="00CF6A6B">
        <w:rPr>
          <w:rFonts w:ascii="Calibri" w:hAnsi="Calibri" w:cs="Calibri"/>
          <w:szCs w:val="24"/>
        </w:rPr>
        <w:t>, 4. Aufl, GU-Küchen-Ratgeber (München: Gräfe u. Unzer, 1987), 11.</w:t>
      </w:r>
      <w:r>
        <w:fldChar w:fldCharType="end"/>
      </w:r>
    </w:p>
  </w:footnote>
  <w:footnote w:id="634">
    <w:p w14:paraId="117BE54A" w14:textId="0A7B6F1C" w:rsidR="00D628D4" w:rsidRDefault="00D628D4">
      <w:pPr>
        <w:pStyle w:val="FootnoteText"/>
      </w:pPr>
      <w:r>
        <w:rPr>
          <w:rStyle w:val="FootnoteReference"/>
        </w:rPr>
        <w:footnoteRef/>
      </w:r>
      <w:r>
        <w:t xml:space="preserve"> </w:t>
      </w:r>
      <w:r>
        <w:fldChar w:fldCharType="begin"/>
      </w:r>
      <w:r w:rsidR="008C334C">
        <w:instrText xml:space="preserve"> ADDIN ZOTERO_ITEM CSL_CITATION {"citationID":"lacNZREK","properties":{"formattedCitation":"Recke, 39.","plainCitation":"Recke, 39.","noteIndex":633},"citationItems":[{"id":34,"uris":["http://zotero.org/users/local/usTu59L8/items/Y6SVJU66"],"itemData":{"id":34,"type":"book","collection-title":"GU-Küchen-Ratgeber","edition":"4. Aufl","event-place":"München","ISBN":"978-3-7742-4614-0","number-of-pages":"55","publisher":"Gräfe u. Unzer","publisher-place":"München","source":"K10plus ISBN","title":"Köstliche Eintöpfe aus aller Welt: Von einfach bis raffiniert","title-short":"Köstliche Eintöpfe aus aller Welt","author":[{"family":"Recke","given":"Gunhild","dropping-particle":"von der"}],"issued":{"date-parts":[["1987"]]}},"locator":"39"}],"schema":"https://github.com/citation-style-language/schema/raw/master/csl-citation.json"} </w:instrText>
      </w:r>
      <w:r>
        <w:fldChar w:fldCharType="separate"/>
      </w:r>
      <w:r w:rsidRPr="00D628D4">
        <w:rPr>
          <w:rFonts w:ascii="Calibri" w:hAnsi="Calibri" w:cs="Calibri"/>
        </w:rPr>
        <w:t>Recke, 39.</w:t>
      </w:r>
      <w:r>
        <w:fldChar w:fldCharType="end"/>
      </w:r>
    </w:p>
  </w:footnote>
  <w:footnote w:id="635">
    <w:p w14:paraId="2587973E" w14:textId="1E4CFDF0" w:rsidR="00B42114" w:rsidRDefault="00B42114">
      <w:pPr>
        <w:pStyle w:val="FootnoteText"/>
      </w:pPr>
      <w:r>
        <w:rPr>
          <w:rStyle w:val="FootnoteReference"/>
        </w:rPr>
        <w:footnoteRef/>
      </w:r>
      <w:r>
        <w:t xml:space="preserve"> </w:t>
      </w:r>
      <w:r>
        <w:fldChar w:fldCharType="begin"/>
      </w:r>
      <w:r w:rsidR="008C334C">
        <w:instrText xml:space="preserve"> ADDIN ZOTERO_ITEM CSL_CITATION {"citationID":"u1mLUPlb","properties":{"formattedCitation":"Gudrun Ruschitzka, {\\i{}R\\uc0\\u246{}mertopf: sanft gegart im eigenen Saft: Gem\\uc0\\u252{}segerichte oder zarter Fisch, deftiges mit Fleisch oder s\\uc0\\u252{}\\uc0\\u223{}es zum Sattessen}, 4. Aufl, GU-K\\uc0\\u252{}chenRatgeber (M\\uc0\\u252{}nchen: Gr\\uc0\\u228{}fe und Unzer, 2001), 8.","plainCitation":"Gudrun Ruschitzka, Römertopf: sanft gegart im eigenen Saft: Gemüsegerichte oder zarter Fisch, deftiges mit Fleisch oder süßes zum Sattessen, 4. Aufl, GU-KüchenRatgeber (München: Gräfe und Unzer, 2001), 8.","noteIndex":634},"citationItems":[{"id":38,"uris":["http://zotero.org/users/local/usTu59L8/items/7LDPC469"],"itemData":{"id":38,"type":"book","collection-title":"GU-KüchenRatgeber","edition":"4. Aufl","event-place":"München","ISBN":"978-3-7742-1759-1","number-of-pages":"64","publisher":"Gräfe und Unzer","publisher-place":"München","source":"K10plus ISBN","title":"Römertopf: sanft gegart im eigenen Saft: Gemüsegerichte oder zarter Fisch, deftiges mit Fleisch oder süßes zum Sattessen","title-short":"Römertopf","author":[{"family":"Ruschitzka","given":"Gudrun"}],"issued":{"date-parts":[["2001"]]}},"locator":"8"}],"schema":"https://github.com/citation-style-language/schema/raw/master/csl-citation.json"} </w:instrText>
      </w:r>
      <w:r>
        <w:fldChar w:fldCharType="separate"/>
      </w:r>
      <w:r w:rsidRPr="00B42114">
        <w:rPr>
          <w:rFonts w:ascii="Calibri" w:hAnsi="Calibri" w:cs="Calibri"/>
          <w:szCs w:val="24"/>
        </w:rPr>
        <w:t xml:space="preserve">Gudrun Ruschitzka, </w:t>
      </w:r>
      <w:r w:rsidRPr="00B42114">
        <w:rPr>
          <w:rFonts w:ascii="Calibri" w:hAnsi="Calibri" w:cs="Calibri"/>
          <w:i/>
          <w:iCs/>
          <w:szCs w:val="24"/>
        </w:rPr>
        <w:t>Römertopf: sanft gegart im eigenen Saft: Gemüsegerichte oder zarter Fisch, deftiges mit Fleisch oder süßes zum Sattessen</w:t>
      </w:r>
      <w:r w:rsidRPr="00B42114">
        <w:rPr>
          <w:rFonts w:ascii="Calibri" w:hAnsi="Calibri" w:cs="Calibri"/>
          <w:szCs w:val="24"/>
        </w:rPr>
        <w:t>, 4. Aufl, GU-KüchenRatgeber (München: Gräfe und Unzer, 2001), 8.</w:t>
      </w:r>
      <w:r>
        <w:fldChar w:fldCharType="end"/>
      </w:r>
    </w:p>
  </w:footnote>
  <w:footnote w:id="636">
    <w:p w14:paraId="41E665A4" w14:textId="78E424CF" w:rsidR="00064ED3" w:rsidRDefault="00064ED3">
      <w:pPr>
        <w:pStyle w:val="FootnoteText"/>
      </w:pPr>
      <w:r>
        <w:rPr>
          <w:rStyle w:val="FootnoteReference"/>
        </w:rPr>
        <w:footnoteRef/>
      </w:r>
      <w:r>
        <w:t xml:space="preserve"> </w:t>
      </w:r>
      <w:r>
        <w:fldChar w:fldCharType="begin"/>
      </w:r>
      <w:r w:rsidR="008C334C">
        <w:instrText xml:space="preserve"> ADDIN ZOTERO_ITEM CSL_CITATION {"citationID":"uVoogRmt","properties":{"formattedCitation":"Ruschitzka, 10.","plainCitation":"Ruschitzka, 10.","noteIndex":635},"citationItems":[{"id":38,"uris":["http://zotero.org/users/local/usTu59L8/items/7LDPC469"],"itemData":{"id":38,"type":"book","collection-title":"GU-KüchenRatgeber","edition":"4. Aufl","event-place":"München","ISBN":"978-3-7742-1759-1","number-of-pages":"64","publisher":"Gräfe und Unzer","publisher-place":"München","source":"K10plus ISBN","title":"Römertopf: sanft gegart im eigenen Saft: Gemüsegerichte oder zarter Fisch, deftiges mit Fleisch oder süßes zum Sattessen","title-short":"Römertopf","author":[{"family":"Ruschitzka","given":"Gudrun"}],"issued":{"date-parts":[["2001"]]}},"locator":"10"}],"schema":"https://github.com/citation-style-language/schema/raw/master/csl-citation.json"} </w:instrText>
      </w:r>
      <w:r>
        <w:fldChar w:fldCharType="separate"/>
      </w:r>
      <w:r w:rsidRPr="00064ED3">
        <w:rPr>
          <w:rFonts w:ascii="Calibri" w:hAnsi="Calibri" w:cs="Calibri"/>
        </w:rPr>
        <w:t>Ruschitzka, 10.</w:t>
      </w:r>
      <w:r>
        <w:fldChar w:fldCharType="end"/>
      </w:r>
    </w:p>
  </w:footnote>
  <w:footnote w:id="637">
    <w:p w14:paraId="41F04181" w14:textId="2B7D30AB" w:rsidR="00006466" w:rsidRDefault="00006466">
      <w:pPr>
        <w:pStyle w:val="FootnoteText"/>
      </w:pPr>
      <w:r>
        <w:rPr>
          <w:rStyle w:val="FootnoteReference"/>
        </w:rPr>
        <w:footnoteRef/>
      </w:r>
      <w:r>
        <w:t xml:space="preserve"> </w:t>
      </w:r>
      <w:r>
        <w:fldChar w:fldCharType="begin"/>
      </w:r>
      <w:r w:rsidR="008C334C">
        <w:instrText xml:space="preserve"> ADDIN ZOTERO_ITEM CSL_CITATION {"citationID":"SeFHdgF9","properties":{"formattedCitation":"Ruschitzka, 40.","plainCitation":"Ruschitzka, 40.","noteIndex":636},"citationItems":[{"id":38,"uris":["http://zotero.org/users/local/usTu59L8/items/7LDPC469"],"itemData":{"id":38,"type":"book","collection-title":"GU-KüchenRatgeber","edition":"4. Aufl","event-place":"München","ISBN":"978-3-7742-1759-1","number-of-pages":"64","publisher":"Gräfe und Unzer","publisher-place":"München","source":"K10plus ISBN","title":"Römertopf: sanft gegart im eigenen Saft: Gemüsegerichte oder zarter Fisch, deftiges mit Fleisch oder süßes zum Sattessen","title-short":"Römertopf","author":[{"family":"Ruschitzka","given":"Gudrun"}],"issued":{"date-parts":[["2001"]]}},"locator":"40"}],"schema":"https://github.com/citation-style-language/schema/raw/master/csl-citation.json"} </w:instrText>
      </w:r>
      <w:r>
        <w:fldChar w:fldCharType="separate"/>
      </w:r>
      <w:r w:rsidRPr="00006466">
        <w:rPr>
          <w:rFonts w:ascii="Calibri" w:hAnsi="Calibri" w:cs="Calibri"/>
        </w:rPr>
        <w:t>Ruschitzka, 40.</w:t>
      </w:r>
      <w:r>
        <w:fldChar w:fldCharType="end"/>
      </w:r>
    </w:p>
  </w:footnote>
  <w:footnote w:id="638">
    <w:p w14:paraId="4047F239" w14:textId="74C1C23E" w:rsidR="004E7682" w:rsidRDefault="004E7682">
      <w:pPr>
        <w:pStyle w:val="FootnoteText"/>
      </w:pPr>
      <w:r>
        <w:rPr>
          <w:rStyle w:val="FootnoteReference"/>
        </w:rPr>
        <w:footnoteRef/>
      </w:r>
      <w:r>
        <w:t xml:space="preserve"> </w:t>
      </w:r>
      <w:r>
        <w:fldChar w:fldCharType="begin"/>
      </w:r>
      <w:r w:rsidR="008C334C">
        <w:instrText xml:space="preserve"> ADDIN ZOTERO_ITEM CSL_CITATION {"citationID":"cspIbK5V","properties":{"formattedCitation":"S\\uc0\\u228{}lzer, {\\i{}Die echte Jeden-Tag-K\\uc0\\u252{}che}, 126.","plainCitation":"Sälzer, Die echte Jeden-Tag-Küche, 126.","noteIndex":637},"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126"}],"schema":"https://github.com/citation-style-language/schema/raw/master/csl-citation.json"} </w:instrText>
      </w:r>
      <w:r>
        <w:fldChar w:fldCharType="separate"/>
      </w:r>
      <w:r w:rsidRPr="004E7682">
        <w:rPr>
          <w:rFonts w:ascii="Calibri" w:hAnsi="Calibri" w:cs="Calibri"/>
          <w:szCs w:val="24"/>
        </w:rPr>
        <w:t xml:space="preserve">Sälzer, </w:t>
      </w:r>
      <w:r w:rsidRPr="004E7682">
        <w:rPr>
          <w:rFonts w:ascii="Calibri" w:hAnsi="Calibri" w:cs="Calibri"/>
          <w:i/>
          <w:iCs/>
          <w:szCs w:val="24"/>
        </w:rPr>
        <w:t>Die echte Jeden-Tag-Küche</w:t>
      </w:r>
      <w:r w:rsidRPr="004E7682">
        <w:rPr>
          <w:rFonts w:ascii="Calibri" w:hAnsi="Calibri" w:cs="Calibri"/>
          <w:szCs w:val="24"/>
        </w:rPr>
        <w:t>, 126.</w:t>
      </w:r>
      <w:r>
        <w:fldChar w:fldCharType="end"/>
      </w:r>
    </w:p>
  </w:footnote>
  <w:footnote w:id="639">
    <w:p w14:paraId="5994002F" w14:textId="39C62707" w:rsidR="000563B2" w:rsidRDefault="000563B2" w:rsidP="000563B2">
      <w:pPr>
        <w:pStyle w:val="FootnoteText"/>
      </w:pPr>
      <w:r>
        <w:rPr>
          <w:rStyle w:val="FootnoteReference"/>
        </w:rPr>
        <w:footnoteRef/>
      </w:r>
      <w:r>
        <w:t xml:space="preserve"> </w:t>
      </w:r>
      <w:r>
        <w:fldChar w:fldCharType="begin"/>
      </w:r>
      <w:r w:rsidR="008C334C">
        <w:instrText xml:space="preserve"> ADDIN ZOTERO_ITEM CSL_CITATION {"citationID":"wXE56wY6","properties":{"formattedCitation":"Wissing, Kindler, und Hodeige, {\\i{}Ben Kindler}, 76.","plainCitation":"Wissing, Kindler, und Hodeige, Ben Kindler, 76.","noteIndex":638},"citationItems":[{"id":52,"uris":["http://zotero.org/users/local/usTu59L8/items/FT4YJURL"],"itemData":{"id":52,"type":"book","event-place":"Winden","ISBN":"978-3-9815555-6-1","language":"ger","number-of-pages":"96","publisher":"Ed. Rombach","publisher-place":"Winden","source":"K10plus ISBN","title":"Ben Kindler: Frühling, Sommer, Herbst, Asien! ; Ben Kindlers Aromen in der badischen Küche","title-short":"Ben Kindler","editor":[{"family":"Wissing","given":"Michael"},{"family":"Kindler","given":"Ben"},{"family":"Hodeige","given":"Christian H."}],"issued":{"date-parts":[["2015"]]}},"locator":"76"}],"schema":"https://github.com/citation-style-language/schema/raw/master/csl-citation.json"} </w:instrText>
      </w:r>
      <w:r>
        <w:fldChar w:fldCharType="separate"/>
      </w:r>
      <w:r w:rsidRPr="007C56F3">
        <w:rPr>
          <w:rFonts w:ascii="Calibri" w:hAnsi="Calibri" w:cs="Calibri"/>
          <w:szCs w:val="24"/>
        </w:rPr>
        <w:t xml:space="preserve">Wissing, Kindler, und Hodeige, </w:t>
      </w:r>
      <w:r w:rsidRPr="007C56F3">
        <w:rPr>
          <w:rFonts w:ascii="Calibri" w:hAnsi="Calibri" w:cs="Calibri"/>
          <w:i/>
          <w:iCs/>
          <w:szCs w:val="24"/>
        </w:rPr>
        <w:t>Ben Kindler</w:t>
      </w:r>
      <w:r w:rsidRPr="007C56F3">
        <w:rPr>
          <w:rFonts w:ascii="Calibri" w:hAnsi="Calibri" w:cs="Calibri"/>
          <w:szCs w:val="24"/>
        </w:rPr>
        <w:t>, 76.</w:t>
      </w:r>
      <w:r>
        <w:fldChar w:fldCharType="end"/>
      </w:r>
    </w:p>
  </w:footnote>
  <w:footnote w:id="640">
    <w:p w14:paraId="773A6BAE" w14:textId="7FE7007F" w:rsidR="00F8300D" w:rsidRDefault="00F8300D" w:rsidP="00F8300D">
      <w:pPr>
        <w:pStyle w:val="FootnoteText"/>
      </w:pPr>
      <w:r>
        <w:rPr>
          <w:rStyle w:val="FootnoteReference"/>
        </w:rPr>
        <w:footnoteRef/>
      </w:r>
      <w:r>
        <w:t xml:space="preserve"> </w:t>
      </w:r>
      <w:r>
        <w:fldChar w:fldCharType="begin"/>
      </w:r>
      <w:r w:rsidR="008C334C">
        <w:instrText xml:space="preserve"> ADDIN ZOTERO_ITEM CSL_CITATION {"citationID":"1q0dWmyv","properties":{"formattedCitation":"essen &amp; trinken, \\uc0\\u8222{}essen &amp; trinken F\\uc0\\u252{}r jeden Tag: Low Carb\\uc0\\u8220{}, 54.","plainCitation":"essen &amp; trinken, „essen &amp; trinken Für jeden Tag: Low Carb“, 54.","noteIndex":639},"citationItems":[{"id":89,"uris":["http://zotero.org/users/local/usTu59L8/items/235NL8AX"],"itemData":{"id":89,"type":"article-journal","collection-title":"essen &amp; trinken","title":"essen &amp; trinken Für jeden Tag: Low Carb","volume":"02/2018","editor":[{"family":"essen &amp; trinken","given":""}],"issued":{"date-parts":[["2018"]]}},"locator":"54"}],"schema":"https://github.com/citation-style-language/schema/raw/master/csl-citation.json"} </w:instrText>
      </w:r>
      <w:r>
        <w:fldChar w:fldCharType="separate"/>
      </w:r>
      <w:r w:rsidRPr="006E0E81">
        <w:rPr>
          <w:rFonts w:ascii="Calibri" w:hAnsi="Calibri" w:cs="Calibri"/>
          <w:szCs w:val="24"/>
        </w:rPr>
        <w:t>essen &amp; trinken, „essen &amp; trinken Für jeden Tag: Low Carb“, 54.</w:t>
      </w:r>
      <w:r>
        <w:fldChar w:fldCharType="end"/>
      </w:r>
    </w:p>
  </w:footnote>
  <w:footnote w:id="641">
    <w:p w14:paraId="6C6208E3" w14:textId="75FD509A" w:rsidR="00F8300D" w:rsidRDefault="00F8300D" w:rsidP="00F8300D">
      <w:pPr>
        <w:pStyle w:val="FootnoteText"/>
      </w:pPr>
      <w:r>
        <w:rPr>
          <w:rStyle w:val="FootnoteReference"/>
        </w:rPr>
        <w:footnoteRef/>
      </w:r>
      <w:r>
        <w:t xml:space="preserve"> </w:t>
      </w:r>
      <w:r>
        <w:fldChar w:fldCharType="begin"/>
      </w:r>
      <w:r w:rsidR="008C334C">
        <w:instrText xml:space="preserve"> ADDIN ZOTERO_ITEM CSL_CITATION {"citationID":"TizlcdZG","properties":{"formattedCitation":"essen &amp; trinken, \\uc0\\u8222{}essen &amp; trinken Spezial: Einladung zum Grillen\\uc0\\u8220{}, 41.","plainCitation":"essen &amp; trinken, „essen &amp; trinken Spezial: Einladung zum Grillen“, 41.","noteIndex":640},"citationItems":[{"id":88,"uris":["http://zotero.org/users/local/usTu59L8/items/C3DD47IM"],"itemData":{"id":88,"type":"article-journal","collection-title":"essen &amp; trinken","title":"essen &amp; trinken Spezial: Einladung zum Grillen","volume":"02/2018","editor":[{"family":"essen &amp; trinken","given":""}],"issued":{"date-parts":[["2018"]]}},"locator":"41"}],"schema":"https://github.com/citation-style-language/schema/raw/master/csl-citation.json"} </w:instrText>
      </w:r>
      <w:r>
        <w:fldChar w:fldCharType="separate"/>
      </w:r>
      <w:r w:rsidR="0091679F" w:rsidRPr="0091679F">
        <w:rPr>
          <w:rFonts w:ascii="Calibri" w:hAnsi="Calibri" w:cs="Calibri"/>
          <w:szCs w:val="24"/>
        </w:rPr>
        <w:t>essen &amp; trinken, „essen &amp; trinken Spezial: Einladung zum Grillen“, 41.</w:t>
      </w:r>
      <w:r>
        <w:fldChar w:fldCharType="end"/>
      </w:r>
    </w:p>
  </w:footnote>
  <w:footnote w:id="642">
    <w:p w14:paraId="07FBE27B" w14:textId="5D7128A1" w:rsidR="00F8300D" w:rsidRDefault="00F8300D" w:rsidP="00F8300D">
      <w:pPr>
        <w:pStyle w:val="FootnoteText"/>
      </w:pPr>
      <w:r>
        <w:rPr>
          <w:rStyle w:val="FootnoteReference"/>
        </w:rPr>
        <w:footnoteRef/>
      </w:r>
      <w:r>
        <w:t xml:space="preserve"> </w:t>
      </w:r>
      <w:r>
        <w:fldChar w:fldCharType="begin"/>
      </w:r>
      <w:r w:rsidR="008C334C">
        <w:instrText xml:space="preserve"> ADDIN ZOTERO_ITEM CSL_CITATION {"citationID":"pxUo6bew","properties":{"formattedCitation":"essen &amp; trinken, 43.","plainCitation":"essen &amp; trinken, 43.","noteIndex":641},"citationItems":[{"id":88,"uris":["http://zotero.org/users/local/usTu59L8/items/C3DD47IM"],"itemData":{"id":88,"type":"article-journal","collection-title":"essen &amp; trinken","title":"essen &amp; trinken Spezial: Einladung zum Grillen","volume":"02/2018","editor":[{"family":"essen &amp; trinken","given":""}],"issued":{"date-parts":[["2018"]]}},"locator":"43"}],"schema":"https://github.com/citation-style-language/schema/raw/master/csl-citation.json"} </w:instrText>
      </w:r>
      <w:r>
        <w:fldChar w:fldCharType="separate"/>
      </w:r>
      <w:r w:rsidRPr="00442E71">
        <w:rPr>
          <w:rFonts w:ascii="Calibri" w:hAnsi="Calibri" w:cs="Calibri"/>
        </w:rPr>
        <w:t>essen &amp; trinken, 43.</w:t>
      </w:r>
      <w:r>
        <w:fldChar w:fldCharType="end"/>
      </w:r>
    </w:p>
  </w:footnote>
  <w:footnote w:id="643">
    <w:p w14:paraId="4A4E19C0" w14:textId="2E8909BE" w:rsidR="00F8300D" w:rsidRDefault="00F8300D" w:rsidP="00F8300D">
      <w:pPr>
        <w:pStyle w:val="FootnoteText"/>
      </w:pPr>
      <w:r>
        <w:rPr>
          <w:rStyle w:val="FootnoteReference"/>
        </w:rPr>
        <w:footnoteRef/>
      </w:r>
      <w:r>
        <w:t xml:space="preserve"> </w:t>
      </w:r>
      <w:r>
        <w:fldChar w:fldCharType="begin"/>
      </w:r>
      <w:r w:rsidR="008C334C">
        <w:instrText xml:space="preserve"> ADDIN ZOTERO_ITEM CSL_CITATION {"citationID":"CeuNE07Z","properties":{"formattedCitation":"Hess und S\\uc0\\u228{}lzer, {\\i{}Die echte italienische K\\uc0\\u252{}che}, 153.","plainCitation":"Hess und Sälzer, Die echte italienische Küche, 153.","noteIndex":642},"citationItems":[{"id":2,"uris":["http://zotero.org/users/local/usTu59L8/items/8348HEDN"],"itemData":{"id":2,"type":"book","edition":"23. Aufl.","event-place":"München","ISBN":"978-3-7742-1102-5","language":"ger","number-of-pages":"320","publisher":"Gräfe und Unzer","publisher-place":"München","source":"K10plus ISBN","title":"Die echte italienische Küche: typische Rezepte und kulinarische Impressionen aus allen Regionen","title-short":"Die echte italienische Küche","author":[{"family":"Hess","given":"Reinhardt"},{"family":"Sälzer","given":"Sabine"}],"contributor":[{"family":"Foodfotografie Eising","given":""}],"issued":{"date-parts":[["2003"]]}},"locator":"153"}],"schema":"https://github.com/citation-style-language/schema/raw/master/csl-citation.json"} </w:instrText>
      </w:r>
      <w:r>
        <w:fldChar w:fldCharType="separate"/>
      </w:r>
      <w:r w:rsidRPr="00A6483C">
        <w:rPr>
          <w:rFonts w:ascii="Calibri" w:hAnsi="Calibri" w:cs="Calibri"/>
          <w:szCs w:val="24"/>
        </w:rPr>
        <w:t xml:space="preserve">Hess und Sälzer, </w:t>
      </w:r>
      <w:r w:rsidRPr="00A6483C">
        <w:rPr>
          <w:rFonts w:ascii="Calibri" w:hAnsi="Calibri" w:cs="Calibri"/>
          <w:i/>
          <w:iCs/>
          <w:szCs w:val="24"/>
        </w:rPr>
        <w:t>Die echte italienische Küche</w:t>
      </w:r>
      <w:r w:rsidRPr="00A6483C">
        <w:rPr>
          <w:rFonts w:ascii="Calibri" w:hAnsi="Calibri" w:cs="Calibri"/>
          <w:szCs w:val="24"/>
        </w:rPr>
        <w:t>, 153.</w:t>
      </w:r>
      <w:r>
        <w:fldChar w:fldCharType="end"/>
      </w:r>
    </w:p>
  </w:footnote>
  <w:footnote w:id="644">
    <w:p w14:paraId="126827A0" w14:textId="23FA0A57" w:rsidR="00F8300D" w:rsidRDefault="00F8300D" w:rsidP="00F8300D">
      <w:pPr>
        <w:pStyle w:val="FootnoteText"/>
      </w:pPr>
      <w:r>
        <w:rPr>
          <w:rStyle w:val="FootnoteReference"/>
        </w:rPr>
        <w:footnoteRef/>
      </w:r>
      <w:r>
        <w:t xml:space="preserve"> </w:t>
      </w:r>
      <w:r>
        <w:fldChar w:fldCharType="begin"/>
      </w:r>
      <w:r w:rsidR="008C334C">
        <w:instrText xml:space="preserve"> ADDIN ZOTERO_ITEM CSL_CITATION {"citationID":"VTtPPs3L","properties":{"formattedCitation":"Kindler, {\\i{}Ben Kindler kocht badisch}, 69.","plainCitation":"Kindler, Ben Kindler kocht badisch, 69.","noteIndex":643},"citationItems":[{"id":54,"uris":["http://zotero.org/users/local/usTu59L8/items/MGKX6YIR"],"itemData":{"id":54,"type":"book","edition":"1. Auflage","event-place":"Stuttgart","ISBN":"978-3-7630-2783-5","language":"ger","number-of-pages":"124","publisher":"Belser","publisher-place":"Stuttgart","source":"K10plus ISBN","title":"Ben Kindler kocht badisch: Klassisch kreativ","title-short":"Ben Kindler kocht badisch","author":[{"family":"Kindler","given":"Ben"}],"issued":{"date-parts":[["2017"]]}},"locator":"69"}],"schema":"https://github.com/citation-style-language/schema/raw/master/csl-citation.json"} </w:instrText>
      </w:r>
      <w:r>
        <w:fldChar w:fldCharType="separate"/>
      </w:r>
      <w:r w:rsidR="0091679F" w:rsidRPr="0091679F">
        <w:rPr>
          <w:rFonts w:ascii="Calibri" w:hAnsi="Calibri" w:cs="Calibri"/>
          <w:szCs w:val="24"/>
        </w:rPr>
        <w:t xml:space="preserve">Kindler, </w:t>
      </w:r>
      <w:r w:rsidR="0091679F" w:rsidRPr="0091679F">
        <w:rPr>
          <w:rFonts w:ascii="Calibri" w:hAnsi="Calibri" w:cs="Calibri"/>
          <w:i/>
          <w:iCs/>
          <w:szCs w:val="24"/>
        </w:rPr>
        <w:t>Ben Kindler kocht badisch</w:t>
      </w:r>
      <w:r w:rsidR="0091679F" w:rsidRPr="0091679F">
        <w:rPr>
          <w:rFonts w:ascii="Calibri" w:hAnsi="Calibri" w:cs="Calibri"/>
          <w:szCs w:val="24"/>
        </w:rPr>
        <w:t>, 69.</w:t>
      </w:r>
      <w:r>
        <w:fldChar w:fldCharType="end"/>
      </w:r>
    </w:p>
  </w:footnote>
  <w:footnote w:id="645">
    <w:p w14:paraId="40C4E38A" w14:textId="7BF30D57" w:rsidR="00F8300D" w:rsidRDefault="00F8300D" w:rsidP="00F8300D">
      <w:pPr>
        <w:pStyle w:val="FootnoteText"/>
      </w:pPr>
      <w:r>
        <w:rPr>
          <w:rStyle w:val="FootnoteReference"/>
        </w:rPr>
        <w:footnoteRef/>
      </w:r>
      <w:r>
        <w:t xml:space="preserve"> </w:t>
      </w:r>
      <w:r>
        <w:fldChar w:fldCharType="begin"/>
      </w:r>
      <w:r w:rsidR="008C334C">
        <w:instrText xml:space="preserve"> ADDIN ZOTERO_ITEM CSL_CITATION {"citationID":"Kt2GuTwd","properties":{"formattedCitation":"Raether, {\\i{}Lieblingsgerichte vom Wochenmarkt}, 152.","plainCitation":"Raether, Lieblingsgerichte vom Wochenmarkt, 152.","noteIndex":644},"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152"}],"schema":"https://github.com/citation-style-language/schema/raw/master/csl-citation.json"} </w:instrText>
      </w:r>
      <w:r>
        <w:fldChar w:fldCharType="separate"/>
      </w:r>
      <w:r w:rsidRPr="0009201A">
        <w:rPr>
          <w:rFonts w:ascii="Calibri" w:hAnsi="Calibri" w:cs="Calibri"/>
          <w:szCs w:val="24"/>
        </w:rPr>
        <w:t xml:space="preserve">Raether, </w:t>
      </w:r>
      <w:r w:rsidRPr="0009201A">
        <w:rPr>
          <w:rFonts w:ascii="Calibri" w:hAnsi="Calibri" w:cs="Calibri"/>
          <w:i/>
          <w:iCs/>
          <w:szCs w:val="24"/>
        </w:rPr>
        <w:t>Lieblingsgerichte vom Wochenmarkt</w:t>
      </w:r>
      <w:r w:rsidRPr="0009201A">
        <w:rPr>
          <w:rFonts w:ascii="Calibri" w:hAnsi="Calibri" w:cs="Calibri"/>
          <w:szCs w:val="24"/>
        </w:rPr>
        <w:t>, 152.</w:t>
      </w:r>
      <w:r>
        <w:fldChar w:fldCharType="end"/>
      </w:r>
    </w:p>
  </w:footnote>
  <w:footnote w:id="646">
    <w:p w14:paraId="570459CD" w14:textId="213E27BE" w:rsidR="00F8300D" w:rsidRPr="00B976B0" w:rsidRDefault="00F8300D" w:rsidP="00F8300D">
      <w:pPr>
        <w:pStyle w:val="FootnoteText"/>
      </w:pPr>
      <w:r>
        <w:rPr>
          <w:rStyle w:val="FootnoteReference"/>
        </w:rPr>
        <w:footnoteRef/>
      </w:r>
      <w:r w:rsidRPr="00B976B0">
        <w:t xml:space="preserve"> </w:t>
      </w:r>
      <w:r>
        <w:fldChar w:fldCharType="begin"/>
      </w:r>
      <w:r w:rsidR="008C334C">
        <w:instrText xml:space="preserve"> ADDIN ZOTERO_ITEM CSL_CITATION {"citationID":"PJSzxrcq","properties":{"formattedCitation":"Raether, {\\i{}Wochenmarkt}, 63.","plainCitation":"Raether, Wochenmarkt, 63.","noteIndex":645},"citationItems":[{"id":66,"uris":["http://zotero.org/users/local/usTu59L8/items/CLFEECBQ"],"itemData":{"id":66,"type":"book","edition":"2. Aufl","event-place":"Berlin","ISBN":"978-3-8270-1259-3","language":"ger","number-of-pages":"207","publisher":"Berlin Verlag","publisher-place":"Berlin","source":"K10plus ISBN","title":"Wochenmarkt: Die frischen, einfachen Rezepte aus dem Zeit Magazin","title-short":"Wochenmarkt","author":[{"family":"Raether","given":"Elisabeth"}],"issued":{"date-parts":[["2014"]]}},"locator":"63"}],"schema":"https://github.com/citation-style-language/schema/raw/master/csl-citation.json"} </w:instrText>
      </w:r>
      <w:r>
        <w:fldChar w:fldCharType="separate"/>
      </w:r>
      <w:r w:rsidR="0091679F" w:rsidRPr="0091679F">
        <w:rPr>
          <w:rFonts w:ascii="Calibri" w:hAnsi="Calibri" w:cs="Calibri"/>
          <w:szCs w:val="24"/>
        </w:rPr>
        <w:t xml:space="preserve">Raether, </w:t>
      </w:r>
      <w:r w:rsidR="0091679F" w:rsidRPr="0091679F">
        <w:rPr>
          <w:rFonts w:ascii="Calibri" w:hAnsi="Calibri" w:cs="Calibri"/>
          <w:i/>
          <w:iCs/>
          <w:szCs w:val="24"/>
        </w:rPr>
        <w:t>Wochenmarkt</w:t>
      </w:r>
      <w:r w:rsidR="0091679F" w:rsidRPr="0091679F">
        <w:rPr>
          <w:rFonts w:ascii="Calibri" w:hAnsi="Calibri" w:cs="Calibri"/>
          <w:szCs w:val="24"/>
        </w:rPr>
        <w:t>, 63.</w:t>
      </w:r>
      <w:r>
        <w:fldChar w:fldCharType="end"/>
      </w:r>
    </w:p>
  </w:footnote>
  <w:footnote w:id="647">
    <w:p w14:paraId="5CF603EF" w14:textId="40FF75F6" w:rsidR="00F8300D" w:rsidRDefault="00F8300D" w:rsidP="00F8300D">
      <w:pPr>
        <w:pStyle w:val="FootnoteText"/>
      </w:pPr>
      <w:r>
        <w:rPr>
          <w:rStyle w:val="FootnoteReference"/>
        </w:rPr>
        <w:footnoteRef/>
      </w:r>
      <w:r>
        <w:t xml:space="preserve"> </w:t>
      </w:r>
      <w:r>
        <w:fldChar w:fldCharType="begin"/>
      </w:r>
      <w:r w:rsidR="008C334C">
        <w:instrText xml:space="preserve"> ADDIN ZOTERO_ITEM CSL_CITATION {"citationID":"TGdzIAP6","properties":{"formattedCitation":"Zarling, Schult, und Banderob, {\\i{}Das grosse Men\\uc0\\u252{}-Buch}, 82.","plainCitation":"Zarling, Schult, und Banderob, Das grosse Menü-Buch, 82.","noteIndex":646},"citationItems":[{"id":70,"uris":["http://zotero.org/users/local/usTu59L8/items/I4Z5WK3M"],"itemData":{"id":70,"type":"book","collection-title":"Essen &amp; trinken","edition":"Sonderausg","event-place":"Köln","ISBN":"978-3-625-10881-8","language":"ger","number-of-pages":"192","publisher":"Naumann und Göbel","publisher-place":"Köln","source":"K10plus ISBN","title":"Das grosse Menü-Buch: mit Menükarten und Tischdekorationen","title-short":"Das grosse Menü-Buch","editor":[{"family":"Zarling","given":"Sabine"},{"family":"Schult","given":"Murmel"},{"family":"Banderob","given":"Heino"}],"issued":{"date-parts":[["1994"]]}},"locator":"82"}],"schema":"https://github.com/citation-style-language/schema/raw/master/csl-citation.json"} </w:instrText>
      </w:r>
      <w:r>
        <w:fldChar w:fldCharType="separate"/>
      </w:r>
      <w:r w:rsidRPr="00306468">
        <w:rPr>
          <w:rFonts w:ascii="Calibri" w:hAnsi="Calibri" w:cs="Calibri"/>
          <w:szCs w:val="24"/>
        </w:rPr>
        <w:t xml:space="preserve">Zarling, Schult, und Banderob, </w:t>
      </w:r>
      <w:r w:rsidRPr="00306468">
        <w:rPr>
          <w:rFonts w:ascii="Calibri" w:hAnsi="Calibri" w:cs="Calibri"/>
          <w:i/>
          <w:iCs/>
          <w:szCs w:val="24"/>
        </w:rPr>
        <w:t>Das grosse Menü-Buch</w:t>
      </w:r>
      <w:r w:rsidRPr="00306468">
        <w:rPr>
          <w:rFonts w:ascii="Calibri" w:hAnsi="Calibri" w:cs="Calibri"/>
          <w:szCs w:val="24"/>
        </w:rPr>
        <w:t>, 82.</w:t>
      </w:r>
      <w:r>
        <w:fldChar w:fldCharType="end"/>
      </w:r>
    </w:p>
  </w:footnote>
  <w:footnote w:id="648">
    <w:p w14:paraId="6501C854" w14:textId="3BB78B99" w:rsidR="00F8300D" w:rsidRDefault="00F8300D" w:rsidP="00F8300D">
      <w:pPr>
        <w:pStyle w:val="FootnoteText"/>
      </w:pPr>
      <w:r>
        <w:rPr>
          <w:rStyle w:val="FootnoteReference"/>
        </w:rPr>
        <w:footnoteRef/>
      </w:r>
      <w:r>
        <w:t xml:space="preserve"> </w:t>
      </w:r>
      <w:r>
        <w:fldChar w:fldCharType="begin"/>
      </w:r>
      <w:r w:rsidR="008C334C">
        <w:instrText xml:space="preserve"> ADDIN ZOTERO_ITEM CSL_CITATION {"citationID":"WMvSFrGr","properties":{"formattedCitation":"Zarling, Schult, und Banderob, 166.","plainCitation":"Zarling, Schult, und Banderob, 166.","noteIndex":647},"citationItems":[{"id":70,"uris":["http://zotero.org/users/local/usTu59L8/items/I4Z5WK3M"],"itemData":{"id":70,"type":"book","collection-title":"Essen &amp; trinken","edition":"Sonderausg","event-place":"Köln","ISBN":"978-3-625-10881-8","language":"ger","number-of-pages":"192","publisher":"Naumann und Göbel","publisher-place":"Köln","source":"K10plus ISBN","title":"Das grosse Menü-Buch: mit Menükarten und Tischdekorationen","title-short":"Das grosse Menü-Buch","editor":[{"family":"Zarling","given":"Sabine"},{"family":"Schult","given":"Murmel"},{"family":"Banderob","given":"Heino"}],"issued":{"date-parts":[["1994"]]}},"locator":"166"}],"schema":"https://github.com/citation-style-language/schema/raw/master/csl-citation.json"} </w:instrText>
      </w:r>
      <w:r>
        <w:fldChar w:fldCharType="separate"/>
      </w:r>
      <w:r w:rsidRPr="00106CD8">
        <w:rPr>
          <w:rFonts w:ascii="Calibri" w:hAnsi="Calibri" w:cs="Calibri"/>
        </w:rPr>
        <w:t>Zarling, Schult, und Banderob, 166.</w:t>
      </w:r>
      <w:r>
        <w:fldChar w:fldCharType="end"/>
      </w:r>
    </w:p>
  </w:footnote>
  <w:footnote w:id="649">
    <w:p w14:paraId="2897E18A" w14:textId="58D2371A" w:rsidR="005E663E" w:rsidRDefault="005E663E" w:rsidP="005E663E">
      <w:pPr>
        <w:pStyle w:val="FootnoteText"/>
      </w:pPr>
      <w:r>
        <w:rPr>
          <w:rStyle w:val="FootnoteReference"/>
        </w:rPr>
        <w:footnoteRef/>
      </w:r>
      <w:r>
        <w:t xml:space="preserve"> </w:t>
      </w:r>
      <w:r>
        <w:fldChar w:fldCharType="begin"/>
      </w:r>
      <w:r w:rsidR="008C334C">
        <w:instrText xml:space="preserve"> ADDIN ZOTERO_ITEM CSL_CITATION {"citationID":"D8i2xCkj","properties":{"formattedCitation":"\\uc0\\u8222{}ZEITmagazin\\uc0\\u8220{}.","plainCitation":"„ZEITmagazin“.","noteIndex":648},"citationItems":[{"id":96,"uris":["http://zotero.org/users/local/usTu59L8/items/EJMJD2IT"],"itemData":{"id":96,"type":"article-journal","title":"ZEITmagazin"}}],"schema":"https://github.com/citation-style-language/schema/raw/master/csl-citation.json"} </w:instrText>
      </w:r>
      <w:r>
        <w:fldChar w:fldCharType="separate"/>
      </w:r>
      <w:r w:rsidRPr="00D376BE">
        <w:rPr>
          <w:rFonts w:ascii="Calibri" w:hAnsi="Calibri" w:cs="Calibri"/>
          <w:szCs w:val="24"/>
        </w:rPr>
        <w:t>„ZEITmagazin“.</w:t>
      </w:r>
      <w:r>
        <w:fldChar w:fldCharType="end"/>
      </w:r>
    </w:p>
  </w:footnote>
  <w:footnote w:id="650">
    <w:p w14:paraId="7A902878" w14:textId="7B4FC612" w:rsidR="00C07C88" w:rsidRDefault="00C07C88" w:rsidP="00C07C88">
      <w:pPr>
        <w:pStyle w:val="FootnoteText"/>
      </w:pPr>
      <w:r>
        <w:rPr>
          <w:rStyle w:val="FootnoteReference"/>
        </w:rPr>
        <w:footnoteRef/>
      </w:r>
      <w:r>
        <w:t xml:space="preserve"> </w:t>
      </w:r>
      <w:r>
        <w:fldChar w:fldCharType="begin"/>
      </w:r>
      <w:r w:rsidR="008C334C">
        <w:instrText xml:space="preserve"> ADDIN ZOTERO_ITEM CSL_CITATION {"citationID":"v8dkv4qd","properties":{"formattedCitation":"\\uc0\\u8222{}ZEITmagazin\\uc0\\u8220{}.","plainCitation":"„ZEITmagazin“.","noteIndex":649},"citationItems":[{"id":96,"uris":["http://zotero.org/users/local/usTu59L8/items/EJMJD2IT"],"itemData":{"id":96,"type":"article-journal","title":"ZEITmagazin"}}],"schema":"https://github.com/citation-style-language/schema/raw/master/csl-citation.json"} </w:instrText>
      </w:r>
      <w:r>
        <w:fldChar w:fldCharType="separate"/>
      </w:r>
      <w:r w:rsidRPr="004772B6">
        <w:rPr>
          <w:rFonts w:ascii="Calibri" w:hAnsi="Calibri" w:cs="Calibri"/>
          <w:szCs w:val="24"/>
        </w:rPr>
        <w:t>„ZEITmagazin“.</w:t>
      </w:r>
      <w:r>
        <w:fldChar w:fldCharType="end"/>
      </w:r>
    </w:p>
  </w:footnote>
  <w:footnote w:id="651">
    <w:p w14:paraId="58FEC357" w14:textId="051371AC" w:rsidR="00F8300D" w:rsidRDefault="00F8300D" w:rsidP="00F8300D">
      <w:pPr>
        <w:pStyle w:val="FootnoteText"/>
      </w:pPr>
      <w:r>
        <w:rPr>
          <w:rStyle w:val="FootnoteReference"/>
        </w:rPr>
        <w:footnoteRef/>
      </w:r>
      <w:r>
        <w:t xml:space="preserve"> </w:t>
      </w:r>
      <w:r>
        <w:fldChar w:fldCharType="begin"/>
      </w:r>
      <w:r w:rsidR="008C334C">
        <w:instrText xml:space="preserve"> ADDIN ZOTERO_ITEM CSL_CITATION {"citationID":"kpDyyxac","properties":{"formattedCitation":"Wissing, Kindler, und Hodeige, {\\i{}Ben Kindler}, 77.","plainCitation":"Wissing, Kindler, und Hodeige, Ben Kindler, 77.","noteIndex":650},"citationItems":[{"id":52,"uris":["http://zotero.org/users/local/usTu59L8/items/FT4YJURL"],"itemData":{"id":52,"type":"book","event-place":"Winden","ISBN":"978-3-9815555-6-1","language":"ger","number-of-pages":"96","publisher":"Ed. Rombach","publisher-place":"Winden","source":"K10plus ISBN","title":"Ben Kindler: Frühling, Sommer, Herbst, Asien! ; Ben Kindlers Aromen in der badischen Küche","title-short":"Ben Kindler","editor":[{"family":"Wissing","given":"Michael"},{"family":"Kindler","given":"Ben"},{"family":"Hodeige","given":"Christian H."}],"issued":{"date-parts":[["2015"]]}},"locator":"77"}],"schema":"https://github.com/citation-style-language/schema/raw/master/csl-citation.json"} </w:instrText>
      </w:r>
      <w:r>
        <w:fldChar w:fldCharType="separate"/>
      </w:r>
      <w:r w:rsidR="0091679F" w:rsidRPr="0091679F">
        <w:rPr>
          <w:rFonts w:ascii="Calibri" w:hAnsi="Calibri" w:cs="Calibri"/>
          <w:szCs w:val="24"/>
        </w:rPr>
        <w:t xml:space="preserve">Wissing, Kindler, und Hodeige, </w:t>
      </w:r>
      <w:r w:rsidR="0091679F" w:rsidRPr="0091679F">
        <w:rPr>
          <w:rFonts w:ascii="Calibri" w:hAnsi="Calibri" w:cs="Calibri"/>
          <w:i/>
          <w:iCs/>
          <w:szCs w:val="24"/>
        </w:rPr>
        <w:t>Ben Kindler</w:t>
      </w:r>
      <w:r w:rsidR="0091679F" w:rsidRPr="0091679F">
        <w:rPr>
          <w:rFonts w:ascii="Calibri" w:hAnsi="Calibri" w:cs="Calibri"/>
          <w:szCs w:val="24"/>
        </w:rPr>
        <w:t>, 77.</w:t>
      </w:r>
      <w:r>
        <w:fldChar w:fldCharType="end"/>
      </w:r>
    </w:p>
  </w:footnote>
  <w:footnote w:id="652">
    <w:p w14:paraId="605D0990" w14:textId="69F60490" w:rsidR="00FE23AC" w:rsidRDefault="00FE23AC" w:rsidP="00FE23AC">
      <w:pPr>
        <w:pStyle w:val="FootnoteText"/>
      </w:pPr>
      <w:r>
        <w:rPr>
          <w:rStyle w:val="FootnoteReference"/>
        </w:rPr>
        <w:footnoteRef/>
      </w:r>
      <w:r>
        <w:t xml:space="preserve"> </w:t>
      </w:r>
      <w:r>
        <w:fldChar w:fldCharType="begin"/>
      </w:r>
      <w:r w:rsidR="008C334C">
        <w:instrText xml:space="preserve"> ADDIN ZOTERO_ITEM CSL_CITATION {"citationID":"ZBW0R8aF","properties":{"formattedCitation":"Kindler, {\\i{}Ben Kindler kocht badisch}, 72.","plainCitation":"Kindler, Ben Kindler kocht badisch, 72.","noteIndex":651},"citationItems":[{"id":54,"uris":["http://zotero.org/users/local/usTu59L8/items/MGKX6YIR"],"itemData":{"id":54,"type":"book","edition":"1. Auflage","event-place":"Stuttgart","ISBN":"978-3-7630-2783-5","language":"ger","number-of-pages":"124","publisher":"Belser","publisher-place":"Stuttgart","source":"K10plus ISBN","title":"Ben Kindler kocht badisch: Klassisch kreativ","title-short":"Ben Kindler kocht badisch","author":[{"family":"Kindler","given":"Ben"}],"issued":{"date-parts":[["2017"]]}},"locator":"72"}],"schema":"https://github.com/citation-style-language/schema/raw/master/csl-citation.json"} </w:instrText>
      </w:r>
      <w:r>
        <w:fldChar w:fldCharType="separate"/>
      </w:r>
      <w:r w:rsidRPr="0009201A">
        <w:rPr>
          <w:rFonts w:ascii="Calibri" w:hAnsi="Calibri" w:cs="Calibri"/>
          <w:szCs w:val="24"/>
        </w:rPr>
        <w:t xml:space="preserve">Kindler, </w:t>
      </w:r>
      <w:r w:rsidRPr="0009201A">
        <w:rPr>
          <w:rFonts w:ascii="Calibri" w:hAnsi="Calibri" w:cs="Calibri"/>
          <w:i/>
          <w:iCs/>
          <w:szCs w:val="24"/>
        </w:rPr>
        <w:t>Ben Kindler kocht badisch</w:t>
      </w:r>
      <w:r w:rsidRPr="0009201A">
        <w:rPr>
          <w:rFonts w:ascii="Calibri" w:hAnsi="Calibri" w:cs="Calibri"/>
          <w:szCs w:val="24"/>
        </w:rPr>
        <w:t>, 72.</w:t>
      </w:r>
      <w:r>
        <w:fldChar w:fldCharType="end"/>
      </w:r>
    </w:p>
  </w:footnote>
  <w:footnote w:id="653">
    <w:p w14:paraId="621ACE23" w14:textId="5C12FFA6" w:rsidR="001A4267" w:rsidRDefault="001A4267" w:rsidP="001A4267">
      <w:pPr>
        <w:pStyle w:val="FootnoteText"/>
      </w:pPr>
      <w:r>
        <w:rPr>
          <w:rStyle w:val="FootnoteReference"/>
        </w:rPr>
        <w:footnoteRef/>
      </w:r>
      <w:r>
        <w:t xml:space="preserve"> </w:t>
      </w:r>
      <w:r>
        <w:fldChar w:fldCharType="begin"/>
      </w:r>
      <w:r w:rsidR="008C334C">
        <w:instrText xml:space="preserve"> ADDIN ZOTERO_ITEM CSL_CITATION {"citationID":"6atZgrsn","properties":{"formattedCitation":"Zihua und Eising, {\\i{}Die echte chinesische K\\uc0\\u252{}che}, 181.","plainCitation":"Zihua und Eising, Die echte chinesische Küche, 181.","noteIndex":652},"citationItems":[{"id":3,"uris":["http://zotero.org/users/local/usTu59L8/items/S2S7HMI9"],"itemData":{"id":3,"type":"book","edition":"6. Aufl","event-place":"München","ISBN":"978-3-7742-1265-7","number-of-pages":"280","publisher":"Gräfe und Unzer","publisher-place":"München","source":"K10plus ISBN","title":"Die echte chinesische Küche: typische Rezepte und kulinarische Impressionen aus den vier berühmtesten Regionen","title-short":"Die echte chinesische Küche","editor":[{"family":"Zihua","given":"Liu"},{"family":"Eising","given":"Susi"}],"issued":{"date-parts":[["2002"]]}},"locator":"181"}],"schema":"https://github.com/citation-style-language/schema/raw/master/csl-citation.json"} </w:instrText>
      </w:r>
      <w:r>
        <w:fldChar w:fldCharType="separate"/>
      </w:r>
      <w:r w:rsidR="0091679F" w:rsidRPr="0091679F">
        <w:rPr>
          <w:rFonts w:ascii="Calibri" w:hAnsi="Calibri" w:cs="Calibri"/>
          <w:szCs w:val="24"/>
        </w:rPr>
        <w:t xml:space="preserve">Zihua und Eising, </w:t>
      </w:r>
      <w:r w:rsidR="0091679F" w:rsidRPr="0091679F">
        <w:rPr>
          <w:rFonts w:ascii="Calibri" w:hAnsi="Calibri" w:cs="Calibri"/>
          <w:i/>
          <w:iCs/>
          <w:szCs w:val="24"/>
        </w:rPr>
        <w:t>Die echte chinesische Küche</w:t>
      </w:r>
      <w:r w:rsidR="0091679F" w:rsidRPr="0091679F">
        <w:rPr>
          <w:rFonts w:ascii="Calibri" w:hAnsi="Calibri" w:cs="Calibri"/>
          <w:szCs w:val="24"/>
        </w:rPr>
        <w:t>, 181.</w:t>
      </w:r>
      <w:r>
        <w:fldChar w:fldCharType="end"/>
      </w:r>
    </w:p>
  </w:footnote>
  <w:footnote w:id="654">
    <w:p w14:paraId="3963125F" w14:textId="16CEFE2E" w:rsidR="001A4267" w:rsidRDefault="001A4267" w:rsidP="001A4267">
      <w:pPr>
        <w:pStyle w:val="FootnoteText"/>
      </w:pPr>
      <w:r>
        <w:rPr>
          <w:rStyle w:val="FootnoteReference"/>
        </w:rPr>
        <w:footnoteRef/>
      </w:r>
      <w:r>
        <w:t xml:space="preserve"> </w:t>
      </w:r>
      <w:r>
        <w:fldChar w:fldCharType="begin"/>
      </w:r>
      <w:r w:rsidR="008C334C">
        <w:instrText xml:space="preserve"> ADDIN ZOTERO_ITEM CSL_CITATION {"citationID":"OY8cmnqf","properties":{"formattedCitation":"Zihua und Eising, 233.","plainCitation":"Zihua und Eising, 233.","noteIndex":653},"citationItems":[{"id":3,"uris":["http://zotero.org/users/local/usTu59L8/items/S2S7HMI9"],"itemData":{"id":3,"type":"book","edition":"6. Aufl","event-place":"München","ISBN":"978-3-7742-1265-7","number-of-pages":"280","publisher":"Gräfe und Unzer","publisher-place":"München","source":"K10plus ISBN","title":"Die echte chinesische Küche: typische Rezepte und kulinarische Impressionen aus den vier berühmtesten Regionen","title-short":"Die echte chinesische Küche","editor":[{"family":"Zihua","given":"Liu"},{"family":"Eising","given":"Susi"}],"issued":{"date-parts":[["2002"]]}},"locator":"233"}],"schema":"https://github.com/citation-style-language/schema/raw/master/csl-citation.json"} </w:instrText>
      </w:r>
      <w:r>
        <w:fldChar w:fldCharType="separate"/>
      </w:r>
      <w:r w:rsidRPr="00475F50">
        <w:rPr>
          <w:rFonts w:ascii="Calibri" w:hAnsi="Calibri" w:cs="Calibri"/>
        </w:rPr>
        <w:t>Zihua und Eising, 233.</w:t>
      </w:r>
      <w:r>
        <w:fldChar w:fldCharType="end"/>
      </w:r>
    </w:p>
  </w:footnote>
  <w:footnote w:id="655">
    <w:p w14:paraId="28C49171" w14:textId="25084B1F" w:rsidR="001A4267" w:rsidRDefault="001A4267" w:rsidP="001A4267">
      <w:pPr>
        <w:pStyle w:val="FootnoteText"/>
      </w:pPr>
      <w:r>
        <w:rPr>
          <w:rStyle w:val="FootnoteReference"/>
        </w:rPr>
        <w:footnoteRef/>
      </w:r>
      <w:r>
        <w:t xml:space="preserve"> </w:t>
      </w:r>
      <w:r>
        <w:fldChar w:fldCharType="begin"/>
      </w:r>
      <w:r w:rsidR="008C334C">
        <w:instrText xml:space="preserve"> ADDIN ZOTERO_ITEM CSL_CITATION {"citationID":"yYTZ4VbW","properties":{"formattedCitation":"Zihua und Eising, 91.","plainCitation":"Zihua und Eising, 91.","noteIndex":654},"citationItems":[{"id":3,"uris":["http://zotero.org/users/local/usTu59L8/items/S2S7HMI9"],"itemData":{"id":3,"type":"book","edition":"6. Aufl","event-place":"München","ISBN":"978-3-7742-1265-7","number-of-pages":"280","publisher":"Gräfe und Unzer","publisher-place":"München","source":"K10plus ISBN","title":"Die echte chinesische Küche: typische Rezepte und kulinarische Impressionen aus den vier berühmtesten Regionen","title-short":"Die echte chinesische Küche","editor":[{"family":"Zihua","given":"Liu"},{"family":"Eising","given":"Susi"}],"issued":{"date-parts":[["2002"]]}},"locator":"91"}],"schema":"https://github.com/citation-style-language/schema/raw/master/csl-citation.json"} </w:instrText>
      </w:r>
      <w:r>
        <w:fldChar w:fldCharType="separate"/>
      </w:r>
      <w:r w:rsidRPr="00AD0AA4">
        <w:rPr>
          <w:rFonts w:ascii="Calibri" w:hAnsi="Calibri" w:cs="Calibri"/>
        </w:rPr>
        <w:t>Zihua und Eising, 91.</w:t>
      </w:r>
      <w:r>
        <w:fldChar w:fldCharType="end"/>
      </w:r>
    </w:p>
  </w:footnote>
  <w:footnote w:id="656">
    <w:p w14:paraId="180C681B" w14:textId="6D0983CE" w:rsidR="001A4267" w:rsidRDefault="001A4267" w:rsidP="001A4267">
      <w:pPr>
        <w:pStyle w:val="FootnoteText"/>
      </w:pPr>
      <w:r>
        <w:rPr>
          <w:rStyle w:val="FootnoteReference"/>
        </w:rPr>
        <w:footnoteRef/>
      </w:r>
      <w:r>
        <w:t xml:space="preserve"> </w:t>
      </w:r>
      <w:r>
        <w:fldChar w:fldCharType="begin"/>
      </w:r>
      <w:r w:rsidR="008C334C">
        <w:instrText xml:space="preserve"> ADDIN ZOTERO_ITEM CSL_CITATION {"citationID":"XiTYn7DB","properties":{"formattedCitation":"Zihua und Eising, 86.","plainCitation":"Zihua und Eising, 86.","noteIndex":655},"citationItems":[{"id":3,"uris":["http://zotero.org/users/local/usTu59L8/items/S2S7HMI9"],"itemData":{"id":3,"type":"book","edition":"6. Aufl","event-place":"München","ISBN":"978-3-7742-1265-7","number-of-pages":"280","publisher":"Gräfe und Unzer","publisher-place":"München","source":"K10plus ISBN","title":"Die echte chinesische Küche: typische Rezepte und kulinarische Impressionen aus den vier berühmtesten Regionen","title-short":"Die echte chinesische Küche","editor":[{"family":"Zihua","given":"Liu"},{"family":"Eising","given":"Susi"}],"issued":{"date-parts":[["2002"]]}},"locator":"86"}],"schema":"https://github.com/citation-style-language/schema/raw/master/csl-citation.json"} </w:instrText>
      </w:r>
      <w:r>
        <w:fldChar w:fldCharType="separate"/>
      </w:r>
      <w:r w:rsidRPr="00EB1545">
        <w:rPr>
          <w:rFonts w:ascii="Calibri" w:hAnsi="Calibri" w:cs="Calibri"/>
        </w:rPr>
        <w:t>Zihua und Eising, 86.</w:t>
      </w:r>
      <w:r>
        <w:fldChar w:fldCharType="end"/>
      </w:r>
    </w:p>
  </w:footnote>
  <w:footnote w:id="657">
    <w:p w14:paraId="531CC7DD" w14:textId="08096F1B" w:rsidR="00DD3C18" w:rsidRPr="0008135B" w:rsidRDefault="00DD3C18" w:rsidP="00DD3C18">
      <w:pPr>
        <w:pStyle w:val="FootnoteText"/>
      </w:pPr>
      <w:r>
        <w:rPr>
          <w:rStyle w:val="FootnoteReference"/>
        </w:rPr>
        <w:footnoteRef/>
      </w:r>
      <w:r w:rsidRPr="0008135B">
        <w:t xml:space="preserve"> </w:t>
      </w:r>
      <w:r>
        <w:fldChar w:fldCharType="begin"/>
      </w:r>
      <w:r w:rsidR="008C334C">
        <w:instrText xml:space="preserve"> ADDIN ZOTERO_ITEM CSL_CITATION {"citationID":"bZknA740","properties":{"formattedCitation":"Schuhbeck, {\\i{}Meine bayerische K\\uc0\\u252{}che}, 258.","plainCitation":"Schuhbeck, Meine bayerische Küche, 258.","noteIndex":656},"citationItems":[{"id":11,"uris":["http://zotero.org/users/local/usTu59L8/items/2QP5AI8A"],"itemData":{"id":11,"type":"book","edition":"Überarb. Neuausg., 1. Aufl","event-place":"München","ISBN":"978-3-89883-281-6","language":"ger","note":"OCLC: 711859466","publisher":"Zabert Sandmann","publisher-place":"München","source":"Open WorldCat","title":"Meine bayerische Küche","author":[{"family":"Schuhbeck","given":"Alfons"}],"issued":{"date-parts":[["2011"]]}},"locator":"258"}],"schema":"https://github.com/citation-style-language/schema/raw/master/csl-citation.json"} </w:instrText>
      </w:r>
      <w:r>
        <w:fldChar w:fldCharType="separate"/>
      </w:r>
      <w:r w:rsidRPr="00A207C7">
        <w:rPr>
          <w:rFonts w:ascii="Calibri" w:hAnsi="Calibri" w:cs="Calibri"/>
          <w:szCs w:val="24"/>
        </w:rPr>
        <w:t xml:space="preserve">Schuhbeck, </w:t>
      </w:r>
      <w:r w:rsidRPr="00A207C7">
        <w:rPr>
          <w:rFonts w:ascii="Calibri" w:hAnsi="Calibri" w:cs="Calibri"/>
          <w:i/>
          <w:iCs/>
          <w:szCs w:val="24"/>
        </w:rPr>
        <w:t>Meine bayerische Küche</w:t>
      </w:r>
      <w:r w:rsidRPr="00A207C7">
        <w:rPr>
          <w:rFonts w:ascii="Calibri" w:hAnsi="Calibri" w:cs="Calibri"/>
          <w:szCs w:val="24"/>
        </w:rPr>
        <w:t>, 258.</w:t>
      </w:r>
      <w:r>
        <w:fldChar w:fldCharType="end"/>
      </w:r>
    </w:p>
  </w:footnote>
  <w:footnote w:id="658">
    <w:p w14:paraId="7E6F0DCD" w14:textId="6F53D898" w:rsidR="000739F9" w:rsidRDefault="000739F9" w:rsidP="000739F9">
      <w:pPr>
        <w:pStyle w:val="FootnoteText"/>
      </w:pPr>
      <w:r>
        <w:rPr>
          <w:rStyle w:val="FootnoteReference"/>
        </w:rPr>
        <w:footnoteRef/>
      </w:r>
      <w:r>
        <w:t xml:space="preserve"> </w:t>
      </w:r>
      <w:r>
        <w:fldChar w:fldCharType="begin"/>
      </w:r>
      <w:r w:rsidR="008C334C">
        <w:instrText xml:space="preserve"> ADDIN ZOTERO_ITEM CSL_CITATION {"citationID":"bvBKTmzO","properties":{"formattedCitation":"\\uc0\\u8222{}ZEITmagazin\\uc0\\u8220{}.","plainCitation":"„ZEITmagazin“.","noteIndex":657},"citationItems":[{"id":96,"uris":["http://zotero.org/users/local/usTu59L8/items/EJMJD2IT"],"itemData":{"id":96,"type":"article-journal","title":"ZEITmagazin"}}],"schema":"https://github.com/citation-style-language/schema/raw/master/csl-citation.json"} </w:instrText>
      </w:r>
      <w:r>
        <w:fldChar w:fldCharType="separate"/>
      </w:r>
      <w:r w:rsidRPr="00A12B7C">
        <w:rPr>
          <w:rFonts w:ascii="Calibri" w:hAnsi="Calibri" w:cs="Calibri"/>
          <w:szCs w:val="24"/>
        </w:rPr>
        <w:t>„ZEITmagazin“.</w:t>
      </w:r>
      <w:r>
        <w:fldChar w:fldCharType="end"/>
      </w:r>
    </w:p>
  </w:footnote>
  <w:footnote w:id="659">
    <w:p w14:paraId="3B675400" w14:textId="6998D998" w:rsidR="00211E4C" w:rsidRPr="003A64BE" w:rsidRDefault="00211E4C">
      <w:pPr>
        <w:pStyle w:val="FootnoteText"/>
      </w:pPr>
      <w:r>
        <w:rPr>
          <w:rStyle w:val="FootnoteReference"/>
        </w:rPr>
        <w:footnoteRef/>
      </w:r>
      <w:r w:rsidRPr="003A64BE">
        <w:t xml:space="preserve"> </w:t>
      </w:r>
      <w:r>
        <w:fldChar w:fldCharType="begin"/>
      </w:r>
      <w:r w:rsidR="008C334C">
        <w:instrText xml:space="preserve"> ADDIN ZOTERO_ITEM CSL_CITATION {"citationID":"u9uNR8Xt","properties":{"formattedCitation":"Purviance, Haftel, und Turner, {\\i{}Weber\\uc0\\u347{} Grillbibel}, 38.","plainCitation":"Purviance, Haftel, und Turner, Weberś Grillbibel, 38.","noteIndex":658},"citationItems":[{"id":73,"uris":["http://zotero.org/users/local/usTu59L8/items/S8MMFLIK"],"itemData":{"id":73,"type":"book","collection-title":"GU","edition":"46. Aufl","event-place":"München","ISBN":"978-3-8338-1863-9","language":"ger","number-of-pages":"320","publisher":"Gräfe und Unzer","publisher-place":"München","source":"K10plus ISBN","title":"Weberś Grillbibel","editor":[{"family":"Purviance","given":"Jamie"},{"family":"Haftel","given":"Andrea"},{"family":"Turner","given":"Tim"}],"issued":{"date-parts":[["2018"]]}},"locator":"38"}],"schema":"https://github.com/citation-style-language/schema/raw/master/csl-citation.json"} </w:instrText>
      </w:r>
      <w:r>
        <w:fldChar w:fldCharType="separate"/>
      </w:r>
      <w:r w:rsidR="00CA76BD" w:rsidRPr="003A64BE">
        <w:rPr>
          <w:rFonts w:ascii="Calibri" w:hAnsi="Calibri" w:cs="Calibri"/>
          <w:szCs w:val="24"/>
        </w:rPr>
        <w:t xml:space="preserve">Purviance, Haftel, und Turner, </w:t>
      </w:r>
      <w:r w:rsidR="00CA76BD" w:rsidRPr="003A64BE">
        <w:rPr>
          <w:rFonts w:ascii="Calibri" w:hAnsi="Calibri" w:cs="Calibri"/>
          <w:i/>
          <w:iCs/>
          <w:szCs w:val="24"/>
        </w:rPr>
        <w:t>Weberś Grillbibel</w:t>
      </w:r>
      <w:r w:rsidR="00CA76BD" w:rsidRPr="003A64BE">
        <w:rPr>
          <w:rFonts w:ascii="Calibri" w:hAnsi="Calibri" w:cs="Calibri"/>
          <w:szCs w:val="24"/>
        </w:rPr>
        <w:t>, 38.</w:t>
      </w:r>
      <w:r>
        <w:fldChar w:fldCharType="end"/>
      </w:r>
    </w:p>
  </w:footnote>
  <w:footnote w:id="660">
    <w:p w14:paraId="6E9E7E1E" w14:textId="1611C62F" w:rsidR="00892CE3" w:rsidRPr="00F0625D" w:rsidRDefault="00892CE3">
      <w:pPr>
        <w:pStyle w:val="FootnoteText"/>
      </w:pPr>
      <w:r>
        <w:rPr>
          <w:rStyle w:val="FootnoteReference"/>
        </w:rPr>
        <w:footnoteRef/>
      </w:r>
      <w:r w:rsidRPr="00F0625D">
        <w:t xml:space="preserve"> </w:t>
      </w:r>
      <w:r>
        <w:fldChar w:fldCharType="begin"/>
      </w:r>
      <w:r w:rsidR="008C334C">
        <w:instrText xml:space="preserve"> ADDIN ZOTERO_ITEM CSL_CITATION {"citationID":"POo4iq7Z","properties":{"formattedCitation":"Purviance, Haftel, und Turner, 35.","plainCitation":"Purviance, Haftel, und Turner, 35.","noteIndex":659},"citationItems":[{"id":73,"uris":["http://zotero.org/users/local/usTu59L8/items/S8MMFLIK"],"itemData":{"id":73,"type":"book","collection-title":"GU","edition":"46. Aufl","event-place":"München","ISBN":"978-3-8338-1863-9","language":"ger","number-of-pages":"320","publisher":"Gräfe und Unzer","publisher-place":"München","source":"K10plus ISBN","title":"Weberś Grillbibel","editor":[{"family":"Purviance","given":"Jamie"},{"family":"Haftel","given":"Andrea"},{"family":"Turner","given":"Tim"}],"issued":{"date-parts":[["2018"]]}},"locator":"35"}],"schema":"https://github.com/citation-style-language/schema/raw/master/csl-citation.json"} </w:instrText>
      </w:r>
      <w:r>
        <w:fldChar w:fldCharType="separate"/>
      </w:r>
      <w:r w:rsidRPr="00F0625D">
        <w:rPr>
          <w:rFonts w:ascii="Calibri" w:hAnsi="Calibri" w:cs="Calibri"/>
        </w:rPr>
        <w:t>Purviance, Haftel, und Turner, 35.</w:t>
      </w:r>
      <w:r>
        <w:fldChar w:fldCharType="end"/>
      </w:r>
    </w:p>
  </w:footnote>
  <w:footnote w:id="661">
    <w:p w14:paraId="393C6B01" w14:textId="16DF810E" w:rsidR="00814FE6" w:rsidRPr="00671D73" w:rsidRDefault="00814FE6" w:rsidP="00814FE6">
      <w:pPr>
        <w:pStyle w:val="FootnoteText"/>
      </w:pPr>
      <w:r>
        <w:rPr>
          <w:rStyle w:val="FootnoteReference"/>
        </w:rPr>
        <w:footnoteRef/>
      </w:r>
      <w:r w:rsidRPr="00671D73">
        <w:t xml:space="preserve"> </w:t>
      </w:r>
      <w:r>
        <w:fldChar w:fldCharType="begin"/>
      </w:r>
      <w:r w:rsidR="008C334C">
        <w:instrText xml:space="preserve"> ADDIN ZOTERO_ITEM CSL_CITATION {"citationID":"JGsAlsJA","properties":{"formattedCitation":"essen &amp; trinken, \\uc0\\u8222{}essen &amp; trinken F\\uc0\\u252{}r jeden Tag: Low Carb\\uc0\\u8220{}, 23.","plainCitation":"essen &amp; trinken, „essen &amp; trinken Für jeden Tag: Low Carb“, 23.","noteIndex":660},"citationItems":[{"id":89,"uris":["http://zotero.org/users/local/usTu59L8/items/235NL8AX"],"itemData":{"id":89,"type":"article-journal","collection-title":"essen &amp; trinken","title":"essen &amp; trinken Für jeden Tag: Low Carb","volume":"02/2018","editor":[{"family":"essen &amp; trinken","given":""}],"issued":{"date-parts":[["2018"]]}},"locator":"23"}],"schema":"https://github.com/citation-style-language/schema/raw/master/csl-citation.json"} </w:instrText>
      </w:r>
      <w:r>
        <w:fldChar w:fldCharType="separate"/>
      </w:r>
      <w:r w:rsidRPr="00671D73">
        <w:rPr>
          <w:rFonts w:ascii="Calibri" w:hAnsi="Calibri" w:cs="Calibri"/>
          <w:szCs w:val="24"/>
        </w:rPr>
        <w:t>essen &amp; trinken, „essen &amp; trinken Für jeden Tag: Low Carb“, 23.</w:t>
      </w:r>
      <w:r>
        <w:fldChar w:fldCharType="end"/>
      </w:r>
    </w:p>
  </w:footnote>
  <w:footnote w:id="662">
    <w:p w14:paraId="5DE1DCE1" w14:textId="12C4B4F3" w:rsidR="00814FE6" w:rsidRPr="00671D73" w:rsidRDefault="00814FE6" w:rsidP="00814FE6">
      <w:pPr>
        <w:pStyle w:val="FootnoteText"/>
      </w:pPr>
      <w:r>
        <w:rPr>
          <w:rStyle w:val="FootnoteReference"/>
        </w:rPr>
        <w:footnoteRef/>
      </w:r>
      <w:r w:rsidRPr="00671D73">
        <w:t xml:space="preserve"> </w:t>
      </w:r>
      <w:r>
        <w:fldChar w:fldCharType="begin"/>
      </w:r>
      <w:r w:rsidR="008C334C">
        <w:instrText xml:space="preserve"> ADDIN ZOTERO_ITEM CSL_CITATION {"citationID":"p1gP4EX5","properties":{"formattedCitation":"essen &amp; trinken, 23.","plainCitation":"essen &amp; trinken, 23.","noteIndex":661},"citationItems":[{"id":89,"uris":["http://zotero.org/users/local/usTu59L8/items/235NL8AX"],"itemData":{"id":89,"type":"article-journal","collection-title":"essen &amp; trinken","title":"essen &amp; trinken Für jeden Tag: Low Carb","volume":"02/2018","editor":[{"family":"essen &amp; trinken","given":""}],"issued":{"date-parts":[["2018"]]}},"locator":"23"}],"schema":"https://github.com/citation-style-language/schema/raw/master/csl-citation.json"} </w:instrText>
      </w:r>
      <w:r>
        <w:fldChar w:fldCharType="separate"/>
      </w:r>
      <w:r w:rsidRPr="00671D73">
        <w:rPr>
          <w:rFonts w:ascii="Calibri" w:hAnsi="Calibri" w:cs="Calibri"/>
        </w:rPr>
        <w:t>essen &amp; trinken, 23.</w:t>
      </w:r>
      <w:r>
        <w:fldChar w:fldCharType="end"/>
      </w:r>
    </w:p>
  </w:footnote>
  <w:footnote w:id="663">
    <w:p w14:paraId="082E42E8" w14:textId="0DABDD13" w:rsidR="00892CE3" w:rsidRPr="00892CE3" w:rsidRDefault="00892CE3">
      <w:pPr>
        <w:pStyle w:val="FootnoteText"/>
      </w:pPr>
      <w:r>
        <w:rPr>
          <w:rStyle w:val="FootnoteReference"/>
        </w:rPr>
        <w:footnoteRef/>
      </w:r>
      <w:r w:rsidRPr="00892CE3">
        <w:t xml:space="preserve"> </w:t>
      </w:r>
      <w:r>
        <w:fldChar w:fldCharType="begin"/>
      </w:r>
      <w:r w:rsidR="008C334C">
        <w:instrText xml:space="preserve"> ADDIN ZOTERO_ITEM CSL_CITATION {"citationID":"SHmmaVXT","properties":{"formattedCitation":"Ottolenghi, {\\i{}Ottolenghi simple - Das Kochbuch}, 226.","plainCitation":"Ottolenghi, Ottolenghi simple - Das Kochbuch, 226.","noteIndex":662},"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226"}],"schema":"https://github.com/citation-style-language/schema/raw/master/csl-citation.json"} </w:instrText>
      </w:r>
      <w:r>
        <w:fldChar w:fldCharType="separate"/>
      </w:r>
      <w:r w:rsidRPr="00892CE3">
        <w:rPr>
          <w:rFonts w:ascii="Calibri" w:hAnsi="Calibri" w:cs="Calibri"/>
          <w:szCs w:val="24"/>
        </w:rPr>
        <w:t xml:space="preserve">Ottolenghi, </w:t>
      </w:r>
      <w:r w:rsidRPr="00892CE3">
        <w:rPr>
          <w:rFonts w:ascii="Calibri" w:hAnsi="Calibri" w:cs="Calibri"/>
          <w:i/>
          <w:iCs/>
          <w:szCs w:val="24"/>
        </w:rPr>
        <w:t>Ottolenghi simple - Das Kochbuch</w:t>
      </w:r>
      <w:r w:rsidRPr="00892CE3">
        <w:rPr>
          <w:rFonts w:ascii="Calibri" w:hAnsi="Calibri" w:cs="Calibri"/>
          <w:szCs w:val="24"/>
        </w:rPr>
        <w:t>, 226.</w:t>
      </w:r>
      <w:r>
        <w:fldChar w:fldCharType="end"/>
      </w:r>
    </w:p>
  </w:footnote>
  <w:footnote w:id="664">
    <w:p w14:paraId="41DD1142" w14:textId="69D8E651" w:rsidR="00892CE3" w:rsidRDefault="00892CE3">
      <w:pPr>
        <w:pStyle w:val="FootnoteText"/>
      </w:pPr>
      <w:r>
        <w:rPr>
          <w:rStyle w:val="FootnoteReference"/>
        </w:rPr>
        <w:footnoteRef/>
      </w:r>
      <w:r>
        <w:t xml:space="preserve"> </w:t>
      </w:r>
      <w:r>
        <w:fldChar w:fldCharType="begin"/>
      </w:r>
      <w:r w:rsidR="008C334C">
        <w:instrText xml:space="preserve"> ADDIN ZOTERO_ITEM CSL_CITATION {"citationID":"hZunWzCP","properties":{"formattedCitation":"Cramm u.\\uc0\\u160{}a., {\\i{}Kochen f\\uc0\\u252{}r die Familie}, 88.","plainCitation":"Cramm u. a., Kochen für die Familie, 88.","noteIndex":663},"citationItems":[{"id":10,"uris":["http://zotero.org/users/local/usTu59L8/items/EWDLLF9A"],"itemData":{"id":10,"type":"book","edition":"6. Aufl","event-place":"München","ISBN":"978-3-7742-7200-2","language":"ger","number-of-pages":"240","publisher":"Gräfe und Unzer","publisher-place":"München","source":"K10plus ISBN","title":"Kochen für die Familie: 365 Rezeptideen die leicht gelingen und allen schmecken","title-short":"Kochen für die Familie","editor":[{"family":"Cramm","given":"Dagmar","dropping-particle":"von"},{"family":"Bodensteiner","given":"Susanne"},{"family":"Kittler","given":"Martina"},{"family":"Skowronek","given":"Julia"}],"issued":{"date-parts":[["2010"]]}},"locator":"88"}],"schema":"https://github.com/citation-style-language/schema/raw/master/csl-citation.json"} </w:instrText>
      </w:r>
      <w:r>
        <w:fldChar w:fldCharType="separate"/>
      </w:r>
      <w:r w:rsidRPr="00892CE3">
        <w:rPr>
          <w:rFonts w:ascii="Calibri" w:hAnsi="Calibri" w:cs="Calibri"/>
          <w:szCs w:val="24"/>
        </w:rPr>
        <w:t xml:space="preserve">Cramm u. a., </w:t>
      </w:r>
      <w:r w:rsidRPr="00892CE3">
        <w:rPr>
          <w:rFonts w:ascii="Calibri" w:hAnsi="Calibri" w:cs="Calibri"/>
          <w:i/>
          <w:iCs/>
          <w:szCs w:val="24"/>
        </w:rPr>
        <w:t>Kochen für die Familie</w:t>
      </w:r>
      <w:r w:rsidRPr="00892CE3">
        <w:rPr>
          <w:rFonts w:ascii="Calibri" w:hAnsi="Calibri" w:cs="Calibri"/>
          <w:szCs w:val="24"/>
        </w:rPr>
        <w:t>, 88.</w:t>
      </w:r>
      <w:r>
        <w:fldChar w:fldCharType="end"/>
      </w:r>
    </w:p>
  </w:footnote>
  <w:footnote w:id="665">
    <w:p w14:paraId="2B5C6C65" w14:textId="17F0F663" w:rsidR="00892CE3" w:rsidRPr="00F0625D" w:rsidRDefault="00892CE3">
      <w:pPr>
        <w:pStyle w:val="FootnoteText"/>
      </w:pPr>
      <w:r>
        <w:rPr>
          <w:rStyle w:val="FootnoteReference"/>
        </w:rPr>
        <w:footnoteRef/>
      </w:r>
      <w:r w:rsidRPr="00F0625D">
        <w:t xml:space="preserve"> </w:t>
      </w:r>
      <w:r>
        <w:fldChar w:fldCharType="begin"/>
      </w:r>
      <w:r w:rsidR="008C334C">
        <w:instrText xml:space="preserve"> ADDIN ZOTERO_ITEM CSL_CITATION {"citationID":"1l7lAJXL","properties":{"formattedCitation":"Cramm u.\\uc0\\u160{}a., 89.","plainCitation":"Cramm u. a., 89.","noteIndex":664},"citationItems":[{"id":10,"uris":["http://zotero.org/users/local/usTu59L8/items/EWDLLF9A"],"itemData":{"id":10,"type":"book","edition":"6. Aufl","event-place":"München","ISBN":"978-3-7742-7200-2","language":"ger","number-of-pages":"240","publisher":"Gräfe und Unzer","publisher-place":"München","source":"K10plus ISBN","title":"Kochen für die Familie: 365 Rezeptideen die leicht gelingen und allen schmecken","title-short":"Kochen für die Familie","editor":[{"family":"Cramm","given":"Dagmar","dropping-particle":"von"},{"family":"Bodensteiner","given":"Susanne"},{"family":"Kittler","given":"Martina"},{"family":"Skowronek","given":"Julia"}],"issued":{"date-parts":[["2010"]]}},"locator":"89"}],"schema":"https://github.com/citation-style-language/schema/raw/master/csl-citation.json"} </w:instrText>
      </w:r>
      <w:r>
        <w:fldChar w:fldCharType="separate"/>
      </w:r>
      <w:r w:rsidRPr="00F0625D">
        <w:rPr>
          <w:rFonts w:ascii="Calibri" w:hAnsi="Calibri" w:cs="Calibri"/>
          <w:szCs w:val="24"/>
        </w:rPr>
        <w:t>Cramm u. a., 89.</w:t>
      </w:r>
      <w:r>
        <w:fldChar w:fldCharType="end"/>
      </w:r>
    </w:p>
  </w:footnote>
  <w:footnote w:id="666">
    <w:p w14:paraId="3968C818" w14:textId="1711AE49" w:rsidR="00671D73" w:rsidRDefault="00671D73">
      <w:pPr>
        <w:pStyle w:val="FootnoteText"/>
      </w:pPr>
      <w:r>
        <w:rPr>
          <w:rStyle w:val="FootnoteReference"/>
        </w:rPr>
        <w:footnoteRef/>
      </w:r>
      <w:r>
        <w:t xml:space="preserve"> </w:t>
      </w:r>
      <w:r>
        <w:fldChar w:fldCharType="begin"/>
      </w:r>
      <w:r w:rsidR="008C334C">
        <w:instrText xml:space="preserve"> ADDIN ZOTERO_ITEM CSL_CITATION {"citationID":"anDfFaJc","properties":{"formattedCitation":"essen &amp; trinken, \\uc0\\u8222{}essen &amp; trinken F\\uc0\\u252{}r jeden Tag: Low Carb\\uc0\\u8220{}, 88.","plainCitation":"essen &amp; trinken, „essen &amp; trinken Für jeden Tag: Low Carb“, 88.","noteIndex":665},"citationItems":[{"id":89,"uris":["http://zotero.org/users/local/usTu59L8/items/235NL8AX"],"itemData":{"id":89,"type":"article-journal","collection-title":"essen &amp; trinken","title":"essen &amp; trinken Für jeden Tag: Low Carb","volume":"02/2018","editor":[{"family":"essen &amp; trinken","given":""}],"issued":{"date-parts":[["2018"]]}},"locator":"88"}],"schema":"https://github.com/citation-style-language/schema/raw/master/csl-citation.json"} </w:instrText>
      </w:r>
      <w:r>
        <w:fldChar w:fldCharType="separate"/>
      </w:r>
      <w:r w:rsidR="0091679F" w:rsidRPr="0091679F">
        <w:rPr>
          <w:rFonts w:ascii="Calibri" w:hAnsi="Calibri" w:cs="Calibri"/>
          <w:szCs w:val="24"/>
        </w:rPr>
        <w:t>essen &amp; trinken, „essen &amp; trinken Für jeden Tag: Low Carb“, 88.</w:t>
      </w:r>
      <w:r>
        <w:fldChar w:fldCharType="end"/>
      </w:r>
    </w:p>
  </w:footnote>
  <w:footnote w:id="667">
    <w:p w14:paraId="241D1243" w14:textId="342978BC" w:rsidR="001652D0" w:rsidRPr="001A3257" w:rsidRDefault="001652D0" w:rsidP="001652D0">
      <w:pPr>
        <w:pStyle w:val="FootnoteText"/>
      </w:pPr>
      <w:r>
        <w:rPr>
          <w:rStyle w:val="FootnoteReference"/>
        </w:rPr>
        <w:footnoteRef/>
      </w:r>
      <w:r w:rsidRPr="001A3257">
        <w:t xml:space="preserve"> </w:t>
      </w:r>
      <w:r>
        <w:fldChar w:fldCharType="begin"/>
      </w:r>
      <w:r w:rsidR="008C334C">
        <w:instrText xml:space="preserve"> ADDIN ZOTERO_ITEM CSL_CITATION {"citationID":"I2KveA1M","properties":{"formattedCitation":"Raether, {\\i{}Das Beste vom Wochenmarkt neue frische und saisonale Rezepte aus dem ZEIT-Magazin}, 167.","plainCitation":"Raether, Das Beste vom Wochenmarkt neue frische und saisonale Rezepte aus dem ZEIT-Magazin, 167.","noteIndex":666},"citationItems":[{"id":67,"uris":["http://zotero.org/users/local/usTu59L8/items/QLVCWGWT"],"itemData":{"id":67,"type":"book","edition":"Originalausgabe, 1. Auflage","event-place":"München","ISBN":"978-3-7423-0309-7","language":"ger","note":"OCLC: 1011381508","publisher":"riva","publisher-place":"München","source":"Open WorldCat","title":"Das Beste vom Wochenmarkt neue frische und saisonale Rezepte aus dem ZEIT-Magazin","author":[{"family":"Raether","given":"Elisabeth"}],"issued":{"date-parts":[["2017"]]}},"locator":"167"}],"schema":"https://github.com/citation-style-language/schema/raw/master/csl-citation.json"} </w:instrText>
      </w:r>
      <w:r>
        <w:fldChar w:fldCharType="separate"/>
      </w:r>
      <w:r w:rsidRPr="00211B9E">
        <w:rPr>
          <w:rFonts w:ascii="Calibri" w:hAnsi="Calibri" w:cs="Calibri"/>
          <w:szCs w:val="24"/>
        </w:rPr>
        <w:t xml:space="preserve">Raether, </w:t>
      </w:r>
      <w:r w:rsidRPr="00211B9E">
        <w:rPr>
          <w:rFonts w:ascii="Calibri" w:hAnsi="Calibri" w:cs="Calibri"/>
          <w:i/>
          <w:iCs/>
          <w:szCs w:val="24"/>
        </w:rPr>
        <w:t>Das Beste vom Wochenmarkt neue frische und saisonale Rezepte aus dem ZEIT-Magazin</w:t>
      </w:r>
      <w:r w:rsidRPr="00211B9E">
        <w:rPr>
          <w:rFonts w:ascii="Calibri" w:hAnsi="Calibri" w:cs="Calibri"/>
          <w:szCs w:val="24"/>
        </w:rPr>
        <w:t>, 167.</w:t>
      </w:r>
      <w:r>
        <w:fldChar w:fldCharType="end"/>
      </w:r>
    </w:p>
  </w:footnote>
  <w:footnote w:id="668">
    <w:p w14:paraId="0A524B1E" w14:textId="2F14343C" w:rsidR="001652D0" w:rsidRDefault="001652D0" w:rsidP="001652D0">
      <w:pPr>
        <w:pStyle w:val="FootnoteText"/>
      </w:pPr>
      <w:r>
        <w:rPr>
          <w:rStyle w:val="FootnoteReference"/>
        </w:rPr>
        <w:footnoteRef/>
      </w:r>
      <w:r>
        <w:t xml:space="preserve"> </w:t>
      </w:r>
      <w:r>
        <w:fldChar w:fldCharType="begin"/>
      </w:r>
      <w:r w:rsidR="008C334C">
        <w:instrText xml:space="preserve"> ADDIN ZOTERO_ITEM CSL_CITATION {"citationID":"Gc7nTFww","properties":{"formattedCitation":"\\uc0\\u8222{}ZEITmagazin\\uc0\\u8220{}.","plainCitation":"„ZEITmagazin“.","noteIndex":667},"citationItems":[{"id":96,"uris":["http://zotero.org/users/local/usTu59L8/items/EJMJD2IT"],"itemData":{"id":96,"type":"article-journal","title":"ZEITmagazin"}}],"schema":"https://github.com/citation-style-language/schema/raw/master/csl-citation.json"} </w:instrText>
      </w:r>
      <w:r>
        <w:fldChar w:fldCharType="separate"/>
      </w:r>
      <w:r w:rsidRPr="00F0438F">
        <w:rPr>
          <w:rFonts w:ascii="Calibri" w:hAnsi="Calibri" w:cs="Calibri"/>
          <w:szCs w:val="24"/>
        </w:rPr>
        <w:t>„ZEITmagazin“.</w:t>
      </w:r>
      <w:r>
        <w:fldChar w:fldCharType="end"/>
      </w:r>
    </w:p>
  </w:footnote>
  <w:footnote w:id="669">
    <w:p w14:paraId="121868E9" w14:textId="2AA278B9" w:rsidR="001652D0" w:rsidRDefault="001652D0" w:rsidP="001652D0">
      <w:pPr>
        <w:pStyle w:val="FootnoteText"/>
      </w:pPr>
      <w:r>
        <w:rPr>
          <w:rStyle w:val="FootnoteReference"/>
        </w:rPr>
        <w:footnoteRef/>
      </w:r>
      <w:r>
        <w:t xml:space="preserve"> </w:t>
      </w:r>
      <w:r>
        <w:fldChar w:fldCharType="begin"/>
      </w:r>
      <w:r w:rsidR="008C334C">
        <w:instrText xml:space="preserve"> ADDIN ZOTERO_ITEM CSL_CITATION {"citationID":"h9jNOMI5","properties":{"formattedCitation":"\\uc0\\u8222{}ZEITmagazin\\uc0\\u8220{}.","plainCitation":"„ZEITmagazin“.","noteIndex":668},"citationItems":[{"id":96,"uris":["http://zotero.org/users/local/usTu59L8/items/EJMJD2IT"],"itemData":{"id":96,"type":"article-journal","title":"ZEITmagazin"}}],"schema":"https://github.com/citation-style-language/schema/raw/master/csl-citation.json"} </w:instrText>
      </w:r>
      <w:r>
        <w:fldChar w:fldCharType="separate"/>
      </w:r>
      <w:r w:rsidRPr="001A3257">
        <w:rPr>
          <w:rFonts w:ascii="Calibri" w:hAnsi="Calibri" w:cs="Calibri"/>
          <w:szCs w:val="24"/>
        </w:rPr>
        <w:t>„ZEITmagazin“.</w:t>
      </w:r>
      <w:r>
        <w:fldChar w:fldCharType="end"/>
      </w:r>
    </w:p>
  </w:footnote>
  <w:footnote w:id="670">
    <w:p w14:paraId="1F955C92" w14:textId="5B1E089B" w:rsidR="001652D0" w:rsidRDefault="001652D0" w:rsidP="001652D0">
      <w:pPr>
        <w:pStyle w:val="FootnoteText"/>
      </w:pPr>
      <w:r>
        <w:rPr>
          <w:rStyle w:val="FootnoteReference"/>
        </w:rPr>
        <w:footnoteRef/>
      </w:r>
      <w:r>
        <w:t xml:space="preserve"> </w:t>
      </w:r>
      <w:r>
        <w:fldChar w:fldCharType="begin"/>
      </w:r>
      <w:r w:rsidR="008C334C">
        <w:instrText xml:space="preserve"> ADDIN ZOTERO_ITEM CSL_CITATION {"citationID":"BI8OmldV","properties":{"formattedCitation":"essen &amp; trinken, \\uc0\\u8222{}essen &amp; trinken Spezial: Das geht ja schnell!\\uc0\\u8220{}, 77.","plainCitation":"essen &amp; trinken, „essen &amp; trinken Spezial: Das geht ja schnell!“, 77.","noteIndex":669},"citationItems":[{"id":76,"uris":["http://zotero.org/users/local/usTu59L8/items/7KWS7ZL9"],"itemData":{"id":76,"type":"article-journal","collection-title":"essen &amp; trinken","title":"essen &amp; trinken Spezial: Das geht ja schnell!","volume":"03/2016","editor":[{"family":"essen &amp; trinken","given":""}],"issued":{"date-parts":[["2016"]]}},"locator":"77"}],"schema":"https://github.com/citation-style-language/schema/raw/master/csl-citation.json"} </w:instrText>
      </w:r>
      <w:r>
        <w:fldChar w:fldCharType="separate"/>
      </w:r>
      <w:r w:rsidR="0091679F" w:rsidRPr="0091679F">
        <w:rPr>
          <w:rFonts w:ascii="Calibri" w:hAnsi="Calibri" w:cs="Calibri"/>
          <w:szCs w:val="24"/>
        </w:rPr>
        <w:t>essen &amp; trinken, „essen &amp; trinken Spezial: Das geht ja schnell!“, 77.</w:t>
      </w:r>
      <w:r>
        <w:fldChar w:fldCharType="end"/>
      </w:r>
    </w:p>
  </w:footnote>
  <w:footnote w:id="671">
    <w:p w14:paraId="438BE4A5" w14:textId="138658D7" w:rsidR="00671D73" w:rsidRPr="00671D73" w:rsidRDefault="00671D73">
      <w:pPr>
        <w:pStyle w:val="FootnoteText"/>
      </w:pPr>
      <w:r>
        <w:rPr>
          <w:rStyle w:val="FootnoteReference"/>
        </w:rPr>
        <w:footnoteRef/>
      </w:r>
      <w:r w:rsidRPr="00671D73">
        <w:t xml:space="preserve"> </w:t>
      </w:r>
      <w:r>
        <w:fldChar w:fldCharType="begin"/>
      </w:r>
      <w:r w:rsidR="008C334C">
        <w:instrText xml:space="preserve"> ADDIN ZOTERO_ITEM CSL_CITATION {"citationID":"mzan7foI","properties":{"formattedCitation":"Gabriele Wahl-Merle, {\\i{}Lust auf Muffins: Klassiker und neue Variationen Rezeptvielfalt f\\uc0\\u252{}r H\\uc0\\u228{}ppchen im American Style S\\uc0\\u252{}\\uc0\\u223{}e und pikante Verf\\uc0\\u252{}hrungen} (K\\uc0\\u246{}ln: Original Kaiser Backform, 1999), 72.","plainCitation":"Gabriele Wahl-Merle, Lust auf Muffins: Klassiker und neue Variationen Rezeptvielfalt für Häppchen im American Style Süße und pikante Verführungen (Köln: Original Kaiser Backform, 1999), 72.","noteIndex":670},"citationItems":[{"id":84,"uris":["http://zotero.org/users/local/usTu59L8/items/F5DRL8PE"],"itemData":{"id":84,"type":"book","event-place":"Köln","publisher":"Original Kaiser Backform","publisher-place":"Köln","title":"Lust auf Muffins: Klassiker und neue Variationen Rezeptvielfalt für Häppchen im American Style Süße und pikante Verführungen","author":[{"family":"Wahl-Merle","given":"Gabriele"}],"issued":{"date-parts":[["1999"]]}},"locator":"72"}],"schema":"https://github.com/citation-style-language/schema/raw/master/csl-citation.json"} </w:instrText>
      </w:r>
      <w:r>
        <w:fldChar w:fldCharType="separate"/>
      </w:r>
      <w:r w:rsidRPr="00671D73">
        <w:rPr>
          <w:rFonts w:ascii="Calibri" w:hAnsi="Calibri" w:cs="Calibri"/>
          <w:szCs w:val="24"/>
        </w:rPr>
        <w:t xml:space="preserve">Gabriele Wahl-Merle, </w:t>
      </w:r>
      <w:r w:rsidRPr="00671D73">
        <w:rPr>
          <w:rFonts w:ascii="Calibri" w:hAnsi="Calibri" w:cs="Calibri"/>
          <w:i/>
          <w:iCs/>
          <w:szCs w:val="24"/>
        </w:rPr>
        <w:t>Lust auf Muffins: Klassiker und neue Variationen Rezeptvielfalt für Häppchen im American Style Süße und pikante Verführungen</w:t>
      </w:r>
      <w:r w:rsidRPr="00671D73">
        <w:rPr>
          <w:rFonts w:ascii="Calibri" w:hAnsi="Calibri" w:cs="Calibri"/>
          <w:szCs w:val="24"/>
        </w:rPr>
        <w:t xml:space="preserve"> (Köln: Original Kaiser Backform, 1999), 72.</w:t>
      </w:r>
      <w:r>
        <w:fldChar w:fldCharType="end"/>
      </w:r>
    </w:p>
  </w:footnote>
  <w:footnote w:id="672">
    <w:p w14:paraId="34E34DFC" w14:textId="46986BC3" w:rsidR="00671D73" w:rsidRPr="00F0625D" w:rsidRDefault="00671D73">
      <w:pPr>
        <w:pStyle w:val="FootnoteText"/>
      </w:pPr>
      <w:r>
        <w:rPr>
          <w:rStyle w:val="FootnoteReference"/>
        </w:rPr>
        <w:footnoteRef/>
      </w:r>
      <w:r w:rsidRPr="00F0625D">
        <w:t xml:space="preserve"> </w:t>
      </w:r>
      <w:r>
        <w:fldChar w:fldCharType="begin"/>
      </w:r>
      <w:r w:rsidR="008C334C">
        <w:instrText xml:space="preserve"> ADDIN ZOTERO_ITEM CSL_CITATION {"citationID":"5HHUWKOs","properties":{"formattedCitation":"Wahl-Merle, 73.","plainCitation":"Wahl-Merle, 73.","noteIndex":671},"citationItems":[{"id":84,"uris":["http://zotero.org/users/local/usTu59L8/items/F5DRL8PE"],"itemData":{"id":84,"type":"book","event-place":"Köln","publisher":"Original Kaiser Backform","publisher-place":"Köln","title":"Lust auf Muffins: Klassiker und neue Variationen Rezeptvielfalt für Häppchen im American Style Süße und pikante Verführungen","author":[{"family":"Wahl-Merle","given":"Gabriele"}],"issued":{"date-parts":[["1999"]]}},"locator":"73"}],"schema":"https://github.com/citation-style-language/schema/raw/master/csl-citation.json"} </w:instrText>
      </w:r>
      <w:r>
        <w:fldChar w:fldCharType="separate"/>
      </w:r>
      <w:r w:rsidRPr="00F0625D">
        <w:rPr>
          <w:rFonts w:ascii="Calibri" w:hAnsi="Calibri" w:cs="Calibri"/>
        </w:rPr>
        <w:t>Wahl-Merle, 73.</w:t>
      </w:r>
      <w:r>
        <w:fldChar w:fldCharType="end"/>
      </w:r>
    </w:p>
  </w:footnote>
  <w:footnote w:id="673">
    <w:p w14:paraId="4864B3FE" w14:textId="5576E82B" w:rsidR="001652D0" w:rsidRDefault="001652D0" w:rsidP="001652D0">
      <w:pPr>
        <w:pStyle w:val="FootnoteText"/>
      </w:pPr>
      <w:r>
        <w:rPr>
          <w:rStyle w:val="FootnoteReference"/>
        </w:rPr>
        <w:footnoteRef/>
      </w:r>
      <w:r>
        <w:t xml:space="preserve"> </w:t>
      </w:r>
      <w:r>
        <w:fldChar w:fldCharType="begin"/>
      </w:r>
      <w:r w:rsidR="008C334C">
        <w:instrText xml:space="preserve"> ADDIN ZOTERO_ITEM CSL_CITATION {"citationID":"nstDhLAS","properties":{"formattedCitation":"\\uc0\\u8222{}ZEITmagazin\\uc0\\u8220{}.","plainCitation":"„ZEITmagazin“.","noteIndex":672},"citationItems":[{"id":96,"uris":["http://zotero.org/users/local/usTu59L8/items/EJMJD2IT"],"itemData":{"id":96,"type":"article-journal","title":"ZEITmagazin"}}],"schema":"https://github.com/citation-style-language/schema/raw/master/csl-citation.json"} </w:instrText>
      </w:r>
      <w:r>
        <w:fldChar w:fldCharType="separate"/>
      </w:r>
      <w:r w:rsidRPr="00671D73">
        <w:rPr>
          <w:rFonts w:ascii="Calibri" w:hAnsi="Calibri" w:cs="Calibri"/>
          <w:szCs w:val="24"/>
        </w:rPr>
        <w:t>„ZEITmagazin“.</w:t>
      </w:r>
      <w:r>
        <w:fldChar w:fldCharType="end"/>
      </w:r>
    </w:p>
  </w:footnote>
  <w:footnote w:id="674">
    <w:p w14:paraId="6085A4F0" w14:textId="3C2B2C88" w:rsidR="001A3257" w:rsidRDefault="001A3257">
      <w:pPr>
        <w:pStyle w:val="FootnoteText"/>
      </w:pPr>
      <w:r>
        <w:rPr>
          <w:rStyle w:val="FootnoteReference"/>
        </w:rPr>
        <w:footnoteRef/>
      </w:r>
      <w:r>
        <w:t xml:space="preserve"> </w:t>
      </w:r>
      <w:r>
        <w:fldChar w:fldCharType="begin"/>
      </w:r>
      <w:r w:rsidR="008C334C">
        <w:instrText xml:space="preserve"> ADDIN ZOTERO_ITEM CSL_CITATION {"citationID":"VOvGkz5g","properties":{"formattedCitation":"essen &amp; trinken, \\uc0\\u8222{}essen &amp; trinken Spezial: Das geht ja schnell!\\uc0\\u8220{}, 141.","plainCitation":"essen &amp; trinken, „essen &amp; trinken Spezial: Das geht ja schnell!“, 141.","noteIndex":673},"citationItems":[{"id":76,"uris":["http://zotero.org/users/local/usTu59L8/items/7KWS7ZL9"],"itemData":{"id":76,"type":"article-journal","collection-title":"essen &amp; trinken","title":"essen &amp; trinken Spezial: Das geht ja schnell!","volume":"03/2016","editor":[{"family":"essen &amp; trinken","given":""}],"issued":{"date-parts":[["2016"]]}},"locator":"141"}],"schema":"https://github.com/citation-style-language/schema/raw/master/csl-citation.json"} </w:instrText>
      </w:r>
      <w:r>
        <w:fldChar w:fldCharType="separate"/>
      </w:r>
      <w:r w:rsidRPr="001A3257">
        <w:rPr>
          <w:rFonts w:ascii="Calibri" w:hAnsi="Calibri" w:cs="Calibri"/>
          <w:szCs w:val="24"/>
        </w:rPr>
        <w:t>essen &amp; trinken, „essen &amp; trinken Spezial: Das geht ja schnell!“, 141.</w:t>
      </w:r>
      <w:r>
        <w:fldChar w:fldCharType="end"/>
      </w:r>
    </w:p>
  </w:footnote>
  <w:footnote w:id="675">
    <w:p w14:paraId="258A3E90" w14:textId="125CA7DB" w:rsidR="001A3257" w:rsidRPr="00F0625D" w:rsidRDefault="001A3257">
      <w:pPr>
        <w:pStyle w:val="FootnoteText"/>
      </w:pPr>
      <w:r>
        <w:rPr>
          <w:rStyle w:val="FootnoteReference"/>
        </w:rPr>
        <w:footnoteRef/>
      </w:r>
      <w:r w:rsidRPr="00F0625D">
        <w:t xml:space="preserve"> </w:t>
      </w:r>
      <w:r>
        <w:fldChar w:fldCharType="begin"/>
      </w:r>
      <w:r w:rsidR="008C334C">
        <w:instrText xml:space="preserve"> ADDIN ZOTERO_ITEM CSL_CITATION {"citationID":"Xx8fY9BA","properties":{"formattedCitation":"essen &amp; trinken, 147.","plainCitation":"essen &amp; trinken, 147.","noteIndex":674},"citationItems":[{"id":76,"uris":["http://zotero.org/users/local/usTu59L8/items/7KWS7ZL9"],"itemData":{"id":76,"type":"article-journal","collection-title":"essen &amp; trinken","title":"essen &amp; trinken Spezial: Das geht ja schnell!","volume":"03/2016","editor":[{"family":"essen &amp; trinken","given":""}],"issued":{"date-parts":[["2016"]]}},"locator":"147"}],"schema":"https://github.com/citation-style-language/schema/raw/master/csl-citation.json"} </w:instrText>
      </w:r>
      <w:r>
        <w:fldChar w:fldCharType="separate"/>
      </w:r>
      <w:r w:rsidRPr="00F0625D">
        <w:rPr>
          <w:rFonts w:ascii="Calibri" w:hAnsi="Calibri" w:cs="Calibri"/>
        </w:rPr>
        <w:t>essen &amp; trinken, 147.</w:t>
      </w:r>
      <w:r>
        <w:fldChar w:fldCharType="end"/>
      </w:r>
    </w:p>
  </w:footnote>
  <w:footnote w:id="676">
    <w:p w14:paraId="1892C45E" w14:textId="4207C7F7" w:rsidR="001A3257" w:rsidRPr="001A3257" w:rsidRDefault="001A3257">
      <w:pPr>
        <w:pStyle w:val="FootnoteText"/>
      </w:pPr>
      <w:r>
        <w:rPr>
          <w:rStyle w:val="FootnoteReference"/>
        </w:rPr>
        <w:footnoteRef/>
      </w:r>
      <w:r w:rsidRPr="001A3257">
        <w:t xml:space="preserve"> </w:t>
      </w:r>
      <w:r>
        <w:fldChar w:fldCharType="begin"/>
      </w:r>
      <w:r w:rsidR="008C334C">
        <w:instrText xml:space="preserve"> ADDIN ZOTERO_ITEM CSL_CITATION {"citationID":"QIrBDIV5","properties":{"formattedCitation":"essen &amp; trinken, 147.","plainCitation":"essen &amp; trinken, 147.","noteIndex":675},"citationItems":[{"id":76,"uris":["http://zotero.org/users/local/usTu59L8/items/7KWS7ZL9"],"itemData":{"id":76,"type":"article-journal","collection-title":"essen &amp; trinken","title":"essen &amp; trinken Spezial: Das geht ja schnell!","volume":"03/2016","editor":[{"family":"essen &amp; trinken","given":""}],"issued":{"date-parts":[["2016"]]}},"locator":"147"}],"schema":"https://github.com/citation-style-language/schema/raw/master/csl-citation.json"} </w:instrText>
      </w:r>
      <w:r>
        <w:fldChar w:fldCharType="separate"/>
      </w:r>
      <w:r w:rsidRPr="001A3257">
        <w:rPr>
          <w:rFonts w:ascii="Calibri" w:hAnsi="Calibri" w:cs="Calibri"/>
        </w:rPr>
        <w:t>essen &amp; trinken, 147.</w:t>
      </w:r>
      <w:r>
        <w:fldChar w:fldCharType="end"/>
      </w:r>
    </w:p>
  </w:footnote>
  <w:footnote w:id="677">
    <w:p w14:paraId="4A560DEA" w14:textId="5AA26458" w:rsidR="001A3257" w:rsidRDefault="001A3257">
      <w:pPr>
        <w:pStyle w:val="FootnoteText"/>
      </w:pPr>
      <w:r>
        <w:rPr>
          <w:rStyle w:val="FootnoteReference"/>
        </w:rPr>
        <w:footnoteRef/>
      </w:r>
      <w:r>
        <w:t xml:space="preserve"> </w:t>
      </w:r>
      <w:r>
        <w:fldChar w:fldCharType="begin"/>
      </w:r>
      <w:r w:rsidR="008C334C">
        <w:instrText xml:space="preserve"> ADDIN ZOTERO_ITEM CSL_CITATION {"citationID":"S4gFcT9l","properties":{"formattedCitation":"essen &amp; trinken, 78.","plainCitation":"essen &amp; trinken, 78.","noteIndex":676},"citationItems":[{"id":76,"uris":["http://zotero.org/users/local/usTu59L8/items/7KWS7ZL9"],"itemData":{"id":76,"type":"article-journal","collection-title":"essen &amp; trinken","title":"essen &amp; trinken Spezial: Das geht ja schnell!","volume":"03/2016","editor":[{"family":"essen &amp; trinken","given":""}],"issued":{"date-parts":[["2016"]]}},"locator":"78"}],"schema":"https://github.com/citation-style-language/schema/raw/master/csl-citation.json"} </w:instrText>
      </w:r>
      <w:r>
        <w:fldChar w:fldCharType="separate"/>
      </w:r>
      <w:r w:rsidRPr="001A3257">
        <w:rPr>
          <w:rFonts w:ascii="Calibri" w:hAnsi="Calibri" w:cs="Calibri"/>
        </w:rPr>
        <w:t>essen &amp; trinken, 78.</w:t>
      </w:r>
      <w:r>
        <w:fldChar w:fldCharType="end"/>
      </w:r>
    </w:p>
  </w:footnote>
  <w:footnote w:id="678">
    <w:p w14:paraId="77FBC4BA" w14:textId="7EEE02C1" w:rsidR="005C54A8" w:rsidRDefault="005C54A8" w:rsidP="005C54A8">
      <w:pPr>
        <w:pStyle w:val="FootnoteText"/>
      </w:pPr>
      <w:r>
        <w:rPr>
          <w:rStyle w:val="FootnoteReference"/>
        </w:rPr>
        <w:footnoteRef/>
      </w:r>
      <w:r>
        <w:t xml:space="preserve"> </w:t>
      </w:r>
      <w:r>
        <w:fldChar w:fldCharType="begin"/>
      </w:r>
      <w:r w:rsidR="008C334C">
        <w:instrText xml:space="preserve"> ADDIN ZOTERO_ITEM CSL_CITATION {"citationID":"qLBFnUD8","properties":{"formattedCitation":"Sodha und Loftus, {\\i{}Indisch vegetarisch}, 26.","plainCitation":"Sodha und Loftus, Indisch vegetarisch, 26.","noteIndex":677},"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26"}],"schema":"https://github.com/citation-style-language/schema/raw/master/csl-citation.json"} </w:instrText>
      </w:r>
      <w:r>
        <w:fldChar w:fldCharType="separate"/>
      </w:r>
      <w:r w:rsidR="0091679F" w:rsidRPr="0091679F">
        <w:rPr>
          <w:rFonts w:ascii="Calibri" w:hAnsi="Calibri" w:cs="Calibri"/>
          <w:szCs w:val="24"/>
        </w:rPr>
        <w:t xml:space="preserve">Sodha und Loftus, </w:t>
      </w:r>
      <w:r w:rsidR="0091679F" w:rsidRPr="0091679F">
        <w:rPr>
          <w:rFonts w:ascii="Calibri" w:hAnsi="Calibri" w:cs="Calibri"/>
          <w:i/>
          <w:iCs/>
          <w:szCs w:val="24"/>
        </w:rPr>
        <w:t>Indisch vegetarisch</w:t>
      </w:r>
      <w:r w:rsidR="0091679F" w:rsidRPr="0091679F">
        <w:rPr>
          <w:rFonts w:ascii="Calibri" w:hAnsi="Calibri" w:cs="Calibri"/>
          <w:szCs w:val="24"/>
        </w:rPr>
        <w:t>, 26.</w:t>
      </w:r>
      <w:r>
        <w:fldChar w:fldCharType="end"/>
      </w:r>
    </w:p>
  </w:footnote>
  <w:footnote w:id="679">
    <w:p w14:paraId="49C22AF6" w14:textId="05535894" w:rsidR="000C4DE1" w:rsidRDefault="000C4DE1" w:rsidP="000C4DE1">
      <w:pPr>
        <w:pStyle w:val="FootnoteText"/>
      </w:pPr>
      <w:r>
        <w:rPr>
          <w:rStyle w:val="FootnoteReference"/>
        </w:rPr>
        <w:footnoteRef/>
      </w:r>
      <w:r>
        <w:t xml:space="preserve"> </w:t>
      </w:r>
      <w:r>
        <w:fldChar w:fldCharType="begin"/>
      </w:r>
      <w:r w:rsidR="008C334C">
        <w:instrText xml:space="preserve"> ADDIN ZOTERO_ITEM CSL_CITATION {"citationID":"aDh2wUxf","properties":{"formattedCitation":"Raether, {\\i{}Das Beste vom Wochenmarkt neue frische und saisonale Rezepte aus dem ZEIT-Magazin}, 170.","plainCitation":"Raether, Das Beste vom Wochenmarkt neue frische und saisonale Rezepte aus dem ZEIT-Magazin, 170.","noteIndex":678},"citationItems":[{"id":67,"uris":["http://zotero.org/users/local/usTu59L8/items/QLVCWGWT"],"itemData":{"id":67,"type":"book","edition":"Originalausgabe, 1. Auflage","event-place":"München","ISBN":"978-3-7423-0309-7","language":"ger","note":"OCLC: 1011381508","publisher":"riva","publisher-place":"München","source":"Open WorldCat","title":"Das Beste vom Wochenmarkt neue frische und saisonale Rezepte aus dem ZEIT-Magazin","author":[{"family":"Raether","given":"Elisabeth"}],"issued":{"date-parts":[["2017"]]}},"locator":"170"}],"schema":"https://github.com/citation-style-language/schema/raw/master/csl-citation.json"} </w:instrText>
      </w:r>
      <w:r>
        <w:fldChar w:fldCharType="separate"/>
      </w:r>
      <w:r w:rsidRPr="003533ED">
        <w:rPr>
          <w:rFonts w:ascii="Calibri" w:hAnsi="Calibri" w:cs="Calibri"/>
          <w:szCs w:val="24"/>
        </w:rPr>
        <w:t xml:space="preserve">Raether, </w:t>
      </w:r>
      <w:r w:rsidRPr="003533ED">
        <w:rPr>
          <w:rFonts w:ascii="Calibri" w:hAnsi="Calibri" w:cs="Calibri"/>
          <w:i/>
          <w:iCs/>
          <w:szCs w:val="24"/>
        </w:rPr>
        <w:t>Das Beste vom Wochenmarkt neue frische und saisonale Rezepte aus dem ZEIT-Magazin</w:t>
      </w:r>
      <w:r w:rsidRPr="003533ED">
        <w:rPr>
          <w:rFonts w:ascii="Calibri" w:hAnsi="Calibri" w:cs="Calibri"/>
          <w:szCs w:val="24"/>
        </w:rPr>
        <w:t>, 170.</w:t>
      </w:r>
      <w:r>
        <w:fldChar w:fldCharType="end"/>
      </w:r>
    </w:p>
  </w:footnote>
  <w:footnote w:id="680">
    <w:p w14:paraId="38F700ED" w14:textId="7788B6E1" w:rsidR="000C4DE1" w:rsidRDefault="000C4DE1" w:rsidP="000C4DE1">
      <w:pPr>
        <w:pStyle w:val="FootnoteText"/>
      </w:pPr>
      <w:r>
        <w:rPr>
          <w:rStyle w:val="FootnoteReference"/>
        </w:rPr>
        <w:footnoteRef/>
      </w:r>
      <w:r>
        <w:t xml:space="preserve"> </w:t>
      </w:r>
      <w:r>
        <w:fldChar w:fldCharType="begin"/>
      </w:r>
      <w:r w:rsidR="008C334C">
        <w:instrText xml:space="preserve"> ADDIN ZOTERO_ITEM CSL_CITATION {"citationID":"2N89ugVy","properties":{"formattedCitation":"Schinharl, Mewes, und Dusy, {\\i{}Antipasti und Tapas kleine Klassiker im Trend\\uc0\\u8239{}; [mit den 10 GU-Erfolgstipps\\uc0\\u8239{}; internationale Rezepte\\uc0\\u8239{}; Vorschl\\uc0\\u228{}ge f\\uc0\\u252{}rs B\\uc0\\u252{}fett]}, 5.","plainCitation":"Schinharl, Mewes, und Dusy, Antipasti und Tapas kleine Klassiker im Trend ; [mit den 10 GU-Erfolgstipps ; internationale Rezepte ; Vorschläge fürs Büfett], 5.","noteIndex":679},"citationItems":[{"id":29,"uris":["http://zotero.org/users/local/usTu59L8/items/TMTSYXJS"],"itemData":{"id":29,"type":"book","edition":"1. Aufl","event-place":"München","ISBN":"978-3-7742-4899-1","language":"ger","note":"OCLC: 76306369","publisher":"Gräfe und Unzer","publisher-place":"München","source":"Open WorldCat","title":"Antipasti und Tapas kleine Klassiker im Trend ; [mit den 10 GU-Erfolgstipps ; internationale Rezepte ; Vorschläge fürs Büfett]","author":[{"family":"Schinharl","given":"Cornelia"},{"family":"Mewes","given":"Kai"},{"family":"Dusy","given":"Tanja"}],"issued":{"date-parts":[["2002"]]}},"locator":"5"}],"schema":"https://github.com/citation-style-language/schema/raw/master/csl-citation.json"} </w:instrText>
      </w:r>
      <w:r>
        <w:fldChar w:fldCharType="separate"/>
      </w:r>
      <w:r w:rsidR="0091679F" w:rsidRPr="0091679F">
        <w:rPr>
          <w:rFonts w:ascii="Calibri" w:hAnsi="Calibri" w:cs="Calibri"/>
          <w:szCs w:val="24"/>
        </w:rPr>
        <w:t xml:space="preserve">Schinharl, Mewes, und Dusy, </w:t>
      </w:r>
      <w:r w:rsidR="0091679F" w:rsidRPr="0091679F">
        <w:rPr>
          <w:rFonts w:ascii="Calibri" w:hAnsi="Calibri" w:cs="Calibri"/>
          <w:i/>
          <w:iCs/>
          <w:szCs w:val="24"/>
        </w:rPr>
        <w:t>Antipasti und Tapas kleine Klassiker im Trend ; [mit den 10 GU-Erfolgstipps ; internationale Rezepte ; Vorschläge fürs Büfett]</w:t>
      </w:r>
      <w:r w:rsidR="0091679F" w:rsidRPr="0091679F">
        <w:rPr>
          <w:rFonts w:ascii="Calibri" w:hAnsi="Calibri" w:cs="Calibri"/>
          <w:szCs w:val="24"/>
        </w:rPr>
        <w:t>, 5.</w:t>
      </w:r>
      <w:r>
        <w:fldChar w:fldCharType="end"/>
      </w:r>
    </w:p>
  </w:footnote>
  <w:footnote w:id="681">
    <w:p w14:paraId="76EB4A9A" w14:textId="3C9319DB" w:rsidR="000C4DE1" w:rsidRDefault="000C4DE1" w:rsidP="000C4DE1">
      <w:pPr>
        <w:pStyle w:val="FootnoteText"/>
      </w:pPr>
      <w:r>
        <w:rPr>
          <w:rStyle w:val="FootnoteReference"/>
        </w:rPr>
        <w:footnoteRef/>
      </w:r>
      <w:r>
        <w:t xml:space="preserve"> </w:t>
      </w:r>
      <w:r>
        <w:fldChar w:fldCharType="begin"/>
      </w:r>
      <w:r w:rsidR="008C334C">
        <w:instrText xml:space="preserve"> ADDIN ZOTERO_ITEM CSL_CITATION {"citationID":"v1coxQs5","properties":{"formattedCitation":"Sodha und Loftus, {\\i{}Indisch vegetarisch}, 38.","plainCitation":"Sodha und Loftus, Indisch vegetarisch, 38.","noteIndex":680},"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38"}],"schema":"https://github.com/citation-style-language/schema/raw/master/csl-citation.json"} </w:instrText>
      </w:r>
      <w:r>
        <w:fldChar w:fldCharType="separate"/>
      </w:r>
      <w:r w:rsidR="0091679F" w:rsidRPr="0091679F">
        <w:rPr>
          <w:rFonts w:ascii="Calibri" w:hAnsi="Calibri" w:cs="Calibri"/>
          <w:szCs w:val="24"/>
        </w:rPr>
        <w:t xml:space="preserve">Sodha und Loftus, </w:t>
      </w:r>
      <w:r w:rsidR="0091679F" w:rsidRPr="0091679F">
        <w:rPr>
          <w:rFonts w:ascii="Calibri" w:hAnsi="Calibri" w:cs="Calibri"/>
          <w:i/>
          <w:iCs/>
          <w:szCs w:val="24"/>
        </w:rPr>
        <w:t>Indisch vegetarisch</w:t>
      </w:r>
      <w:r w:rsidR="0091679F" w:rsidRPr="0091679F">
        <w:rPr>
          <w:rFonts w:ascii="Calibri" w:hAnsi="Calibri" w:cs="Calibri"/>
          <w:szCs w:val="24"/>
        </w:rPr>
        <w:t>, 38.</w:t>
      </w:r>
      <w:r>
        <w:fldChar w:fldCharType="end"/>
      </w:r>
    </w:p>
  </w:footnote>
  <w:footnote w:id="682">
    <w:p w14:paraId="3B99F33A" w14:textId="0550C39A" w:rsidR="000C4DE1" w:rsidRPr="00F0625D" w:rsidRDefault="000C4DE1" w:rsidP="000C4DE1">
      <w:pPr>
        <w:pStyle w:val="FootnoteText"/>
      </w:pPr>
      <w:r>
        <w:rPr>
          <w:rStyle w:val="FootnoteReference"/>
        </w:rPr>
        <w:footnoteRef/>
      </w:r>
      <w:r w:rsidRPr="00F0625D">
        <w:t xml:space="preserve"> </w:t>
      </w:r>
      <w:r>
        <w:fldChar w:fldCharType="begin"/>
      </w:r>
      <w:r w:rsidR="008C334C">
        <w:instrText xml:space="preserve"> ADDIN ZOTERO_ITEM CSL_CITATION {"citationID":"ArYckxgF","properties":{"formattedCitation":"Kindler, {\\i{}Bangkok original streetfood authentische Rezepte aus Thailand}, 55.","plainCitation":"Kindler, Bangkok original streetfood authentische Rezepte aus Thailand, 55.","noteIndex":681},"citationItems":[{"id":22,"uris":["http://zotero.org/users/local/usTu59L8/items/TY36UF53"],"itemData":{"id":22,"type":"book","event-place":"Aarau","ISBN":"978-3-03902-052-2","language":"ger","note":"OCLC: 1107428225","publisher":"AT Verlag","publisher-place":"Aarau","source":"Open WorldCat","title":"Bangkok original streetfood authentische Rezepte aus Thailand","author":[{"family":"Kindler","given":"Ben"}],"issued":{"date-parts":[["2019"]]}},"locator":"55"}],"schema":"https://github.com/citation-style-language/schema/raw/master/csl-citation.json"} </w:instrText>
      </w:r>
      <w:r>
        <w:fldChar w:fldCharType="separate"/>
      </w:r>
      <w:r w:rsidR="0091679F" w:rsidRPr="0091679F">
        <w:rPr>
          <w:rFonts w:ascii="Calibri" w:hAnsi="Calibri" w:cs="Calibri"/>
          <w:szCs w:val="24"/>
        </w:rPr>
        <w:t xml:space="preserve">Kindler, </w:t>
      </w:r>
      <w:r w:rsidR="0091679F" w:rsidRPr="0091679F">
        <w:rPr>
          <w:rFonts w:ascii="Calibri" w:hAnsi="Calibri" w:cs="Calibri"/>
          <w:i/>
          <w:iCs/>
          <w:szCs w:val="24"/>
        </w:rPr>
        <w:t>Bangkok original streetfood authentische Rezepte aus Thailand</w:t>
      </w:r>
      <w:r w:rsidR="0091679F" w:rsidRPr="0091679F">
        <w:rPr>
          <w:rFonts w:ascii="Calibri" w:hAnsi="Calibri" w:cs="Calibri"/>
          <w:szCs w:val="24"/>
        </w:rPr>
        <w:t>, 55.</w:t>
      </w:r>
      <w:r>
        <w:fldChar w:fldCharType="end"/>
      </w:r>
    </w:p>
  </w:footnote>
  <w:footnote w:id="683">
    <w:p w14:paraId="1C14C686" w14:textId="2AA6B43E" w:rsidR="000C4DE1" w:rsidRDefault="000C4DE1" w:rsidP="000C4DE1">
      <w:pPr>
        <w:pStyle w:val="FootnoteText"/>
      </w:pPr>
      <w:r>
        <w:rPr>
          <w:rStyle w:val="FootnoteReference"/>
        </w:rPr>
        <w:footnoteRef/>
      </w:r>
      <w:r>
        <w:t xml:space="preserve"> </w:t>
      </w:r>
      <w:r>
        <w:fldChar w:fldCharType="begin"/>
      </w:r>
      <w:r w:rsidR="008C334C">
        <w:instrText xml:space="preserve"> ADDIN ZOTERO_ITEM CSL_CITATION {"citationID":"TwFjS3Qq","properties":{"formattedCitation":"\\uc0\\u8222{}ZEITmagazin\\uc0\\u8220{}.","plainCitation":"„ZEITmagazin“.","noteIndex":682},"citationItems":[{"id":96,"uris":["http://zotero.org/users/local/usTu59L8/items/EJMJD2IT"],"itemData":{"id":96,"type":"article-journal","title":"ZEITmagazin"}}],"schema":"https://github.com/citation-style-language/schema/raw/master/csl-citation.json"} </w:instrText>
      </w:r>
      <w:r>
        <w:fldChar w:fldCharType="separate"/>
      </w:r>
      <w:r w:rsidRPr="00A36DAE">
        <w:rPr>
          <w:rFonts w:ascii="Calibri" w:hAnsi="Calibri" w:cs="Calibri"/>
          <w:szCs w:val="24"/>
        </w:rPr>
        <w:t>„ZEITmagazin“.</w:t>
      </w:r>
      <w:r>
        <w:fldChar w:fldCharType="end"/>
      </w:r>
    </w:p>
  </w:footnote>
  <w:footnote w:id="684">
    <w:p w14:paraId="1C1F1E8E" w14:textId="03DC6A9C" w:rsidR="00E946A9" w:rsidRDefault="00E946A9">
      <w:pPr>
        <w:pStyle w:val="FootnoteText"/>
      </w:pPr>
      <w:r>
        <w:rPr>
          <w:rStyle w:val="FootnoteReference"/>
        </w:rPr>
        <w:footnoteRef/>
      </w:r>
      <w:r>
        <w:t xml:space="preserve"> </w:t>
      </w:r>
      <w:r>
        <w:fldChar w:fldCharType="begin"/>
      </w:r>
      <w:r w:rsidR="008C334C">
        <w:instrText xml:space="preserve"> ADDIN ZOTERO_ITEM CSL_CITATION {"citationID":"AmVl642C","properties":{"formattedCitation":"Frenkiel u.\\uc0\\u160{}a., {\\i{}Die gr\\uc0\\u252{}ne K\\uc0\\u252{}che auf Reisen}, 109.","plainCitation":"Frenkiel u. a., Die grüne Küche auf Reisen, 109.","noteIndex":683},"citationItems":[{"id":57,"uris":["http://zotero.org/users/local/usTu59L8/items/LGKJLVB7"],"itemData":{"id":57,"type":"book","abstract":"Der Schwede David war ein ungesunder Vegetarier, die Dänin Luise eine gesundheitsbewusste Allesesserin. Jetzt haben sie die entspannte Variante des Vegetarismus entdeckt, kreativ mit hehren Zielen, aber ohne Dogmatismus, dafür mit tolerierten Abweichungen. Ihr Kochbucherstling ist, ebenso wie ihr Blog, farbenfroh und inspirierend. Hier wird kreativ und mit Einflüssen aus aller Welt, jedoch mit Zutaten, wie sie in Nordeuropa wachsen, gekocht. Wer sich also fragt, was er aus Gemüsesorten wie Rote Bete oder Rhabarber kochen soll, der wird bei \"Die grüne Küche\" fündig. Der Band ist in 10 Kapitel aufgeteilt; zuerst geben die Autoren einen Einblick, was sich in ihrer Speisekammer findet, Kapitel 2 widmet sich der Ernährung von Kindern. Sie sind Eltern einer kleinen Tochter, die natürlich auf der kulinarischen Weltreise dabei war. Nach ein paar Basisrezepten teilt sich der Band in die Kapitel \"Frühstück\", \"Leichte Gerichte\", \"Zum Mitnehmen\", \"Familienessen\", \"Häppchen\", \"Getränke\" und \"Süe︢ Gaumenfreuden\" auf. Gelungen, überall da, wo Vegetarisches gefragt ist. (2)","edition":"Dt. Erstausg","event-place":"München","ISBN":"978-3-86873-806-3","language":"ger","number-of-pages":"255","publisher":"Knesebeck","publisher-place":"München","source":"K10plus ISBN","title":"Die grüne Küche auf Reisen: Vegetarisches aus aller Welt","title-short":"Die grüne Küche auf Reisen","author":[{"family":"Frenkiel","given":"David"},{"family":"Vindahl","given":"Luise"},{"family":"Wiesner","given":"Linde"},{"family":"Frenkiel","given":"David"}],"issued":{"date-parts":[["2015"]]}},"locator":"109"}],"schema":"https://github.com/citation-style-language/schema/raw/master/csl-citation.json"} </w:instrText>
      </w:r>
      <w:r>
        <w:fldChar w:fldCharType="separate"/>
      </w:r>
      <w:r w:rsidRPr="00E946A9">
        <w:rPr>
          <w:rFonts w:ascii="Calibri" w:hAnsi="Calibri" w:cs="Calibri"/>
          <w:szCs w:val="24"/>
        </w:rPr>
        <w:t xml:space="preserve">Frenkiel u. a., </w:t>
      </w:r>
      <w:r w:rsidRPr="00E946A9">
        <w:rPr>
          <w:rFonts w:ascii="Calibri" w:hAnsi="Calibri" w:cs="Calibri"/>
          <w:i/>
          <w:iCs/>
          <w:szCs w:val="24"/>
        </w:rPr>
        <w:t>Die grüne Küche auf Reisen</w:t>
      </w:r>
      <w:r w:rsidRPr="00E946A9">
        <w:rPr>
          <w:rFonts w:ascii="Calibri" w:hAnsi="Calibri" w:cs="Calibri"/>
          <w:szCs w:val="24"/>
        </w:rPr>
        <w:t>, 109.</w:t>
      </w:r>
      <w:r>
        <w:fldChar w:fldCharType="end"/>
      </w:r>
    </w:p>
  </w:footnote>
  <w:footnote w:id="685">
    <w:p w14:paraId="10A735DC" w14:textId="31521F8F" w:rsidR="0014430F" w:rsidRDefault="0014430F" w:rsidP="0014430F">
      <w:pPr>
        <w:pStyle w:val="FootnoteText"/>
      </w:pPr>
      <w:r>
        <w:rPr>
          <w:rStyle w:val="FootnoteReference"/>
        </w:rPr>
        <w:footnoteRef/>
      </w:r>
      <w:r>
        <w:t xml:space="preserve"> </w:t>
      </w:r>
      <w:r>
        <w:fldChar w:fldCharType="begin"/>
      </w:r>
      <w:r w:rsidR="008C334C">
        <w:instrText xml:space="preserve"> ADDIN ZOTERO_ITEM CSL_CITATION {"citationID":"y1Sd7Y1j","properties":{"formattedCitation":"Marlisa Szwillus, Kai Mewes, und Stefanie Poziombka, {\\i{}Vegetarisch - Lieblingsrezepte aus aller Welt: mit den 10 GU-Erfolgstipps\\uc0\\u8239{}; praktische Garmethoden-\\uc0\\u220{}bersicht\\uc0\\u8239{}; ausf\\uc0\\u252{}hrliche Warenkunde}, 1. Aufl, GU-K\\uc0\\u252{}chenRatgeber (M\\uc0\\u252{}nchen: Gr\\uc0\\u228{}fe und Unzer, 2002), 14.","plainCitation":"Marlisa Szwillus, Kai Mewes, und Stefanie Poziombka, Vegetarisch - Lieblingsrezepte aus aller Welt: mit den 10 GU-Erfolgstipps ; praktische Garmethoden-Übersicht ; ausführliche Warenkunde, 1. Aufl, GU-KüchenRatgeber (München: Gräfe und Unzer, 2002), 14.","noteIndex":684},"citationItems":[{"id":28,"uris":["http://zotero.org/users/local/usTu59L8/items/HL8LHDY3"],"itemData":{"id":28,"type":"book","collection-title":"GU-KüchenRatgeber","edition":"1. Aufl","event-place":"München","ISBN":"978-3-7742-4888-5","language":"ger","number-of-pages":"64","publisher":"Gräfe und Unzer","publisher-place":"München","source":"K10plus ISBN","title":"Vegetarisch - Lieblingsrezepte aus aller Welt: mit den 10 GU-Erfolgstipps ; praktische Garmethoden-Übersicht ; ausführliche Warenkunde","title-short":"Vegetarisch - Lieblingsrezepte aus aller Welt","author":[{"family":"Szwillus","given":"Marlisa"},{"family":"Mewes","given":"Kai"},{"family":"Poziombka","given":"Stefanie"}],"issued":{"date-parts":[["2002"]]}},"locator":"14"}],"schema":"https://github.com/citation-style-language/schema/raw/master/csl-citation.json"} </w:instrText>
      </w:r>
      <w:r>
        <w:fldChar w:fldCharType="separate"/>
      </w:r>
      <w:r w:rsidRPr="003679D3">
        <w:rPr>
          <w:rFonts w:ascii="Calibri" w:hAnsi="Calibri" w:cs="Calibri"/>
          <w:szCs w:val="24"/>
        </w:rPr>
        <w:t xml:space="preserve">Marlisa Szwillus, Kai Mewes, und Stefanie Poziombka, </w:t>
      </w:r>
      <w:r w:rsidRPr="003679D3">
        <w:rPr>
          <w:rFonts w:ascii="Calibri" w:hAnsi="Calibri" w:cs="Calibri"/>
          <w:i/>
          <w:iCs/>
          <w:szCs w:val="24"/>
        </w:rPr>
        <w:t>Vegetarisch - Lieblingsrezepte aus aller Welt: mit den 10 GU-Erfolgstipps ; praktische Garmethoden-Übersicht ; ausführliche Warenkunde</w:t>
      </w:r>
      <w:r w:rsidRPr="003679D3">
        <w:rPr>
          <w:rFonts w:ascii="Calibri" w:hAnsi="Calibri" w:cs="Calibri"/>
          <w:szCs w:val="24"/>
        </w:rPr>
        <w:t>, 1. Aufl, GU-KüchenRatgeber (München: Gräfe und Unzer, 2002), 14.</w:t>
      </w:r>
      <w:r>
        <w:fldChar w:fldCharType="end"/>
      </w:r>
    </w:p>
  </w:footnote>
  <w:footnote w:id="686">
    <w:p w14:paraId="5D893C1D" w14:textId="25246718" w:rsidR="000F419E" w:rsidRDefault="000F419E" w:rsidP="000F419E">
      <w:pPr>
        <w:pStyle w:val="FootnoteText"/>
      </w:pPr>
      <w:r>
        <w:rPr>
          <w:rStyle w:val="FootnoteReference"/>
        </w:rPr>
        <w:footnoteRef/>
      </w:r>
      <w:r>
        <w:t xml:space="preserve"> </w:t>
      </w:r>
      <w:r>
        <w:fldChar w:fldCharType="begin"/>
      </w:r>
      <w:r w:rsidR="008C334C">
        <w:instrText xml:space="preserve"> ADDIN ZOTERO_ITEM CSL_CITATION {"citationID":"4ybyagrt","properties":{"formattedCitation":"Heiderl und Gugetzer, {\\i{}Das gro\\uc0\\u223{}e Pastakochbuch}, 53.","plainCitation":"Heiderl und Gugetzer, Das große Pastakochbuch, 53.","noteIndex":685},"citationItems":[{"id":7,"uris":["http://zotero.org/users/local/usTu59L8/items/QK5S5UJQ"],"itemData":{"id":7,"type":"book","event-place":"Köln","ISBN":"978-3-8290-0433-6","language":"ger","number-of-pages":"304","publisher":"Könemann Verl. Ges","publisher-place":"Köln","source":"K10plus ISBN","title":"Das große Pastakochbuch","editor":[{"family":"Heiderl","given":"Thomas"},{"family":"Gugetzer","given":"Gabriele"}],"issued":{"date-parts":[["1998"]]}},"locator":"53"}],"schema":"https://github.com/citation-style-language/schema/raw/master/csl-citation.json"} </w:instrText>
      </w:r>
      <w:r>
        <w:fldChar w:fldCharType="separate"/>
      </w:r>
      <w:r w:rsidR="0091679F" w:rsidRPr="0091679F">
        <w:rPr>
          <w:rFonts w:ascii="Calibri" w:hAnsi="Calibri" w:cs="Calibri"/>
          <w:szCs w:val="24"/>
        </w:rPr>
        <w:t xml:space="preserve">Heiderl und Gugetzer, </w:t>
      </w:r>
      <w:r w:rsidR="0091679F" w:rsidRPr="0091679F">
        <w:rPr>
          <w:rFonts w:ascii="Calibri" w:hAnsi="Calibri" w:cs="Calibri"/>
          <w:i/>
          <w:iCs/>
          <w:szCs w:val="24"/>
        </w:rPr>
        <w:t>Das große Pastakochbuch</w:t>
      </w:r>
      <w:r w:rsidR="0091679F" w:rsidRPr="0091679F">
        <w:rPr>
          <w:rFonts w:ascii="Calibri" w:hAnsi="Calibri" w:cs="Calibri"/>
          <w:szCs w:val="24"/>
        </w:rPr>
        <w:t>, 53.</w:t>
      </w:r>
      <w:r>
        <w:fldChar w:fldCharType="end"/>
      </w:r>
    </w:p>
  </w:footnote>
  <w:footnote w:id="687">
    <w:p w14:paraId="139B8D6C" w14:textId="5281B3AE" w:rsidR="001F3964" w:rsidRDefault="001F3964">
      <w:pPr>
        <w:pStyle w:val="FootnoteText"/>
      </w:pPr>
      <w:r>
        <w:rPr>
          <w:rStyle w:val="FootnoteReference"/>
        </w:rPr>
        <w:footnoteRef/>
      </w:r>
      <w:r>
        <w:t xml:space="preserve"> </w:t>
      </w:r>
      <w:r>
        <w:fldChar w:fldCharType="begin"/>
      </w:r>
      <w:r w:rsidR="008C334C">
        <w:instrText xml:space="preserve"> ADDIN ZOTERO_ITEM CSL_CITATION {"citationID":"VXQIl1de","properties":{"formattedCitation":"Schinharl, Mewes, und Dusy, {\\i{}Antipasti und Tapas kleine Klassiker im Trend\\uc0\\u8239{}; [mit den 10 GU-Erfolgstipps\\uc0\\u8239{}; internationale Rezepte\\uc0\\u8239{}; Vorschl\\uc0\\u228{}ge f\\uc0\\u252{}rs B\\uc0\\u252{}fett]}, 50.","plainCitation":"Schinharl, Mewes, und Dusy, Antipasti und Tapas kleine Klassiker im Trend ; [mit den 10 GU-Erfolgstipps ; internationale Rezepte ; Vorschläge fürs Büfett], 50.","noteIndex":686},"citationItems":[{"id":29,"uris":["http://zotero.org/users/local/usTu59L8/items/TMTSYXJS"],"itemData":{"id":29,"type":"book","edition":"1. Aufl","event-place":"München","ISBN":"978-3-7742-4899-1","language":"ger","note":"OCLC: 76306369","publisher":"Gräfe und Unzer","publisher-place":"München","source":"Open WorldCat","title":"Antipasti und Tapas kleine Klassiker im Trend ; [mit den 10 GU-Erfolgstipps ; internationale Rezepte ; Vorschläge fürs Büfett]","author":[{"family":"Schinharl","given":"Cornelia"},{"family":"Mewes","given":"Kai"},{"family":"Dusy","given":"Tanja"}],"issued":{"date-parts":[["2002"]]}},"locator":"50"}],"schema":"https://github.com/citation-style-language/schema/raw/master/csl-citation.json"} </w:instrText>
      </w:r>
      <w:r>
        <w:fldChar w:fldCharType="separate"/>
      </w:r>
      <w:r w:rsidRPr="001F3964">
        <w:rPr>
          <w:rFonts w:ascii="Calibri" w:hAnsi="Calibri" w:cs="Calibri"/>
          <w:szCs w:val="24"/>
        </w:rPr>
        <w:t xml:space="preserve">Schinharl, Mewes, und Dusy, </w:t>
      </w:r>
      <w:r w:rsidRPr="001F3964">
        <w:rPr>
          <w:rFonts w:ascii="Calibri" w:hAnsi="Calibri" w:cs="Calibri"/>
          <w:i/>
          <w:iCs/>
          <w:szCs w:val="24"/>
        </w:rPr>
        <w:t>Antipasti und Tapas kleine Klassiker im Trend ; [mit den 10 GU-Erfolgstipps ; internationale Rezepte ; Vorschläge fürs Büfett]</w:t>
      </w:r>
      <w:r w:rsidRPr="001F3964">
        <w:rPr>
          <w:rFonts w:ascii="Calibri" w:hAnsi="Calibri" w:cs="Calibri"/>
          <w:szCs w:val="24"/>
        </w:rPr>
        <w:t>, 50.</w:t>
      </w:r>
      <w:r>
        <w:fldChar w:fldCharType="end"/>
      </w:r>
    </w:p>
  </w:footnote>
  <w:footnote w:id="688">
    <w:p w14:paraId="45BF5D2C" w14:textId="64F9D2A5" w:rsidR="00146463" w:rsidRDefault="00146463">
      <w:pPr>
        <w:pStyle w:val="FootnoteText"/>
      </w:pPr>
      <w:r>
        <w:rPr>
          <w:rStyle w:val="FootnoteReference"/>
        </w:rPr>
        <w:footnoteRef/>
      </w:r>
      <w:r>
        <w:t xml:space="preserve"> </w:t>
      </w:r>
      <w:r>
        <w:fldChar w:fldCharType="begin"/>
      </w:r>
      <w:r w:rsidR="008C334C">
        <w:instrText xml:space="preserve"> ADDIN ZOTERO_ITEM CSL_CITATION {"citationID":"8wpnne9f","properties":{"formattedCitation":"Schinharl, Mewes, und Dusy, 52.","plainCitation":"Schinharl, Mewes, und Dusy, 52.","noteIndex":687},"citationItems":[{"id":29,"uris":["http://zotero.org/users/local/usTu59L8/items/TMTSYXJS"],"itemData":{"id":29,"type":"book","edition":"1. Aufl","event-place":"München","ISBN":"978-3-7742-4899-1","language":"ger","note":"OCLC: 76306369","publisher":"Gräfe und Unzer","publisher-place":"München","source":"Open WorldCat","title":"Antipasti und Tapas kleine Klassiker im Trend ; [mit den 10 GU-Erfolgstipps ; internationale Rezepte ; Vorschläge fürs Büfett]","author":[{"family":"Schinharl","given":"Cornelia"},{"family":"Mewes","given":"Kai"},{"family":"Dusy","given":"Tanja"}],"issued":{"date-parts":[["2002"]]}},"locator":"52"}],"schema":"https://github.com/citation-style-language/schema/raw/master/csl-citation.json"} </w:instrText>
      </w:r>
      <w:r>
        <w:fldChar w:fldCharType="separate"/>
      </w:r>
      <w:r w:rsidRPr="00146463">
        <w:rPr>
          <w:rFonts w:ascii="Calibri" w:hAnsi="Calibri" w:cs="Calibri"/>
        </w:rPr>
        <w:t>Schinharl, Mewes, und Dusy, 52.</w:t>
      </w:r>
      <w:r>
        <w:fldChar w:fldCharType="end"/>
      </w:r>
    </w:p>
  </w:footnote>
  <w:footnote w:id="689">
    <w:p w14:paraId="6BE0B0F7" w14:textId="1718528C" w:rsidR="003E6939" w:rsidRDefault="003E6939">
      <w:pPr>
        <w:pStyle w:val="FootnoteText"/>
      </w:pPr>
      <w:r>
        <w:rPr>
          <w:rStyle w:val="FootnoteReference"/>
        </w:rPr>
        <w:footnoteRef/>
      </w:r>
      <w:r>
        <w:t xml:space="preserve"> </w:t>
      </w:r>
      <w:r>
        <w:fldChar w:fldCharType="begin"/>
      </w:r>
      <w:r w:rsidR="008C334C">
        <w:instrText xml:space="preserve"> ADDIN ZOTERO_ITEM CSL_CITATION {"citationID":"PybMEk57","properties":{"formattedCitation":"Schinharl, Mewes, und Dusy, 52.","plainCitation":"Schinharl, Mewes, und Dusy, 52.","noteIndex":688},"citationItems":[{"id":29,"uris":["http://zotero.org/users/local/usTu59L8/items/TMTSYXJS"],"itemData":{"id":29,"type":"book","edition":"1. Aufl","event-place":"München","ISBN":"978-3-7742-4899-1","language":"ger","note":"OCLC: 76306369","publisher":"Gräfe und Unzer","publisher-place":"München","source":"Open WorldCat","title":"Antipasti und Tapas kleine Klassiker im Trend ; [mit den 10 GU-Erfolgstipps ; internationale Rezepte ; Vorschläge fürs Büfett]","author":[{"family":"Schinharl","given":"Cornelia"},{"family":"Mewes","given":"Kai"},{"family":"Dusy","given":"Tanja"}],"issued":{"date-parts":[["2002"]]}},"locator":"52"}],"schema":"https://github.com/citation-style-language/schema/raw/master/csl-citation.json"} </w:instrText>
      </w:r>
      <w:r>
        <w:fldChar w:fldCharType="separate"/>
      </w:r>
      <w:r w:rsidRPr="003E6939">
        <w:rPr>
          <w:rFonts w:ascii="Calibri" w:hAnsi="Calibri" w:cs="Calibri"/>
        </w:rPr>
        <w:t>Schinharl, Mewes, und Dusy, 52.</w:t>
      </w:r>
      <w:r>
        <w:fldChar w:fldCharType="end"/>
      </w:r>
    </w:p>
  </w:footnote>
  <w:footnote w:id="690">
    <w:p w14:paraId="1E316C49" w14:textId="386CE299" w:rsidR="00870A48" w:rsidRDefault="00870A48" w:rsidP="00870A48">
      <w:pPr>
        <w:pStyle w:val="FootnoteText"/>
      </w:pPr>
      <w:r>
        <w:rPr>
          <w:rStyle w:val="FootnoteReference"/>
        </w:rPr>
        <w:footnoteRef/>
      </w:r>
      <w:r>
        <w:t xml:space="preserve"> </w:t>
      </w:r>
      <w:r>
        <w:fldChar w:fldCharType="begin"/>
      </w:r>
      <w:r w:rsidR="008C334C">
        <w:instrText xml:space="preserve"> ADDIN ZOTERO_ITEM CSL_CITATION {"citationID":"5VN954jR","properties":{"formattedCitation":"\\uc0\\u8222{}ZEITmagazin\\uc0\\u8220{}.","plainCitation":"„ZEITmagazin“.","noteIndex":689},"citationItems":[{"id":96,"uris":["http://zotero.org/users/local/usTu59L8/items/EJMJD2IT"],"itemData":{"id":96,"type":"article-journal","title":"ZEITmagazin"}}],"schema":"https://github.com/citation-style-language/schema/raw/master/csl-citation.json"} </w:instrText>
      </w:r>
      <w:r>
        <w:fldChar w:fldCharType="separate"/>
      </w:r>
      <w:r w:rsidRPr="0008054F">
        <w:rPr>
          <w:rFonts w:ascii="Calibri" w:hAnsi="Calibri" w:cs="Calibri"/>
          <w:szCs w:val="24"/>
        </w:rPr>
        <w:t>„ZEITmagazin“.</w:t>
      </w:r>
      <w:r>
        <w:fldChar w:fldCharType="end"/>
      </w:r>
    </w:p>
  </w:footnote>
  <w:footnote w:id="691">
    <w:p w14:paraId="6913E217" w14:textId="6371AE8B" w:rsidR="00870A48" w:rsidRPr="00905EBE" w:rsidRDefault="00870A48" w:rsidP="00870A48">
      <w:pPr>
        <w:pStyle w:val="FootnoteText"/>
      </w:pPr>
      <w:r>
        <w:rPr>
          <w:rStyle w:val="FootnoteReference"/>
        </w:rPr>
        <w:footnoteRef/>
      </w:r>
      <w:r w:rsidRPr="00905EBE">
        <w:t xml:space="preserve"> </w:t>
      </w:r>
      <w:r>
        <w:fldChar w:fldCharType="begin"/>
      </w:r>
      <w:r w:rsidR="008C334C">
        <w:instrText xml:space="preserve"> ADDIN ZOTERO_ITEM CSL_CITATION {"citationID":"NWap1fuP","properties":{"formattedCitation":"\\uc0\\u8222{}ZEITmagazin\\uc0\\u8220{}.","plainCitation":"„ZEITmagazin“.","noteIndex":690},"citationItems":[{"id":96,"uris":["http://zotero.org/users/local/usTu59L8/items/EJMJD2IT"],"itemData":{"id":96,"type":"article-journal","title":"ZEITmagazin"}}],"schema":"https://github.com/citation-style-language/schema/raw/master/csl-citation.json"} </w:instrText>
      </w:r>
      <w:r>
        <w:fldChar w:fldCharType="separate"/>
      </w:r>
      <w:r w:rsidRPr="00905EBE">
        <w:rPr>
          <w:rFonts w:ascii="Calibri" w:hAnsi="Calibri" w:cs="Calibri"/>
          <w:szCs w:val="24"/>
        </w:rPr>
        <w:t>„ZEITmagazin“.</w:t>
      </w:r>
      <w:r>
        <w:fldChar w:fldCharType="end"/>
      </w:r>
    </w:p>
  </w:footnote>
  <w:footnote w:id="692">
    <w:p w14:paraId="3AD587B0" w14:textId="5E8A5647" w:rsidR="00870A48" w:rsidRDefault="00870A48" w:rsidP="00870A48">
      <w:pPr>
        <w:pStyle w:val="FootnoteText"/>
      </w:pPr>
      <w:r>
        <w:rPr>
          <w:rStyle w:val="FootnoteReference"/>
        </w:rPr>
        <w:footnoteRef/>
      </w:r>
      <w:r>
        <w:t xml:space="preserve"> </w:t>
      </w:r>
      <w:r>
        <w:fldChar w:fldCharType="begin"/>
      </w:r>
      <w:r w:rsidR="008C334C">
        <w:instrText xml:space="preserve"> ADDIN ZOTERO_ITEM CSL_CITATION {"citationID":"IUcRSifG","properties":{"formattedCitation":"\\uc0\\u8222{}ZEITmagazin\\uc0\\u8220{}.","plainCitation":"„ZEITmagazin“.","noteIndex":691},"citationItems":[{"id":96,"uris":["http://zotero.org/users/local/usTu59L8/items/EJMJD2IT"],"itemData":{"id":96,"type":"article-journal","title":"ZEITmagazin"}}],"schema":"https://github.com/citation-style-language/schema/raw/master/csl-citation.json"} </w:instrText>
      </w:r>
      <w:r>
        <w:fldChar w:fldCharType="separate"/>
      </w:r>
      <w:r w:rsidRPr="000E4A4F">
        <w:rPr>
          <w:rFonts w:ascii="Calibri" w:hAnsi="Calibri" w:cs="Calibri"/>
          <w:szCs w:val="24"/>
        </w:rPr>
        <w:t>„ZEITmagazin“.</w:t>
      </w:r>
      <w:r>
        <w:fldChar w:fldCharType="end"/>
      </w:r>
    </w:p>
  </w:footnote>
  <w:footnote w:id="693">
    <w:p w14:paraId="7EBE62A0" w14:textId="3D666CFB" w:rsidR="005732B6" w:rsidRDefault="005732B6" w:rsidP="005732B6">
      <w:pPr>
        <w:pStyle w:val="FootnoteText"/>
      </w:pPr>
      <w:r>
        <w:rPr>
          <w:rStyle w:val="FootnoteReference"/>
        </w:rPr>
        <w:footnoteRef/>
      </w:r>
      <w:r>
        <w:t xml:space="preserve"> </w:t>
      </w:r>
      <w:r>
        <w:fldChar w:fldCharType="begin"/>
      </w:r>
      <w:r w:rsidR="008C334C">
        <w:instrText xml:space="preserve"> ADDIN ZOTERO_ITEM CSL_CITATION {"citationID":"JYWiZXJb","properties":{"formattedCitation":"Heiderl und Gugetzer, {\\i{}Das gro\\uc0\\u223{}e Pastakochbuch}, 52.","plainCitation":"Heiderl und Gugetzer, Das große Pastakochbuch, 52.","noteIndex":692},"citationItems":[{"id":7,"uris":["http://zotero.org/users/local/usTu59L8/items/QK5S5UJQ"],"itemData":{"id":7,"type":"book","event-place":"Köln","ISBN":"978-3-8290-0433-6","language":"ger","number-of-pages":"304","publisher":"Könemann Verl. Ges","publisher-place":"Köln","source":"K10plus ISBN","title":"Das große Pastakochbuch","editor":[{"family":"Heiderl","given":"Thomas"},{"family":"Gugetzer","given":"Gabriele"}],"issued":{"date-parts":[["1998"]]}},"locator":"52"}],"schema":"https://github.com/citation-style-language/schema/raw/master/csl-citation.json"} </w:instrText>
      </w:r>
      <w:r>
        <w:fldChar w:fldCharType="separate"/>
      </w:r>
      <w:r w:rsidRPr="00EF4C3E">
        <w:rPr>
          <w:rFonts w:ascii="Calibri" w:hAnsi="Calibri" w:cs="Calibri"/>
          <w:szCs w:val="24"/>
        </w:rPr>
        <w:t xml:space="preserve">Heiderl und Gugetzer, </w:t>
      </w:r>
      <w:r w:rsidRPr="00EF4C3E">
        <w:rPr>
          <w:rFonts w:ascii="Calibri" w:hAnsi="Calibri" w:cs="Calibri"/>
          <w:i/>
          <w:iCs/>
          <w:szCs w:val="24"/>
        </w:rPr>
        <w:t>Das große Pastakochbuch</w:t>
      </w:r>
      <w:r w:rsidRPr="00EF4C3E">
        <w:rPr>
          <w:rFonts w:ascii="Calibri" w:hAnsi="Calibri" w:cs="Calibri"/>
          <w:szCs w:val="24"/>
        </w:rPr>
        <w:t>, 52.</w:t>
      </w:r>
      <w:r>
        <w:fldChar w:fldCharType="end"/>
      </w:r>
    </w:p>
  </w:footnote>
  <w:footnote w:id="694">
    <w:p w14:paraId="33EC6856" w14:textId="0D0798A3" w:rsidR="00995CBE" w:rsidRDefault="00995CBE" w:rsidP="00995CBE">
      <w:pPr>
        <w:pStyle w:val="FootnoteText"/>
      </w:pPr>
      <w:r>
        <w:rPr>
          <w:rStyle w:val="FootnoteReference"/>
        </w:rPr>
        <w:footnoteRef/>
      </w:r>
      <w:r>
        <w:t xml:space="preserve"> </w:t>
      </w:r>
      <w:r>
        <w:fldChar w:fldCharType="begin"/>
      </w:r>
      <w:r w:rsidR="008C334C">
        <w:instrText xml:space="preserve"> ADDIN ZOTERO_ITEM CSL_CITATION {"citationID":"SILw4jm3","properties":{"formattedCitation":"Frenkiel u.\\uc0\\u160{}a., {\\i{}Die gr\\uc0\\u252{}ne K\\uc0\\u252{}che auf Reisen}, 99.","plainCitation":"Frenkiel u. a., Die grüne Küche auf Reisen, 99.","noteIndex":693},"citationItems":[{"id":57,"uris":["http://zotero.org/users/local/usTu59L8/items/LGKJLVB7"],"itemData":{"id":57,"type":"book","abstract":"Der Schwede David war ein ungesunder Vegetarier, die Dänin Luise eine gesundheitsbewusste Allesesserin. Jetzt haben sie die entspannte Variante des Vegetarismus entdeckt, kreativ mit hehren Zielen, aber ohne Dogmatismus, dafür mit tolerierten Abweichungen. Ihr Kochbucherstling ist, ebenso wie ihr Blog, farbenfroh und inspirierend. Hier wird kreativ und mit Einflüssen aus aller Welt, jedoch mit Zutaten, wie sie in Nordeuropa wachsen, gekocht. Wer sich also fragt, was er aus Gemüsesorten wie Rote Bete oder Rhabarber kochen soll, der wird bei \"Die grüne Küche\" fündig. Der Band ist in 10 Kapitel aufgeteilt; zuerst geben die Autoren einen Einblick, was sich in ihrer Speisekammer findet, Kapitel 2 widmet sich der Ernährung von Kindern. Sie sind Eltern einer kleinen Tochter, die natürlich auf der kulinarischen Weltreise dabei war. Nach ein paar Basisrezepten teilt sich der Band in die Kapitel \"Frühstück\", \"Leichte Gerichte\", \"Zum Mitnehmen\", \"Familienessen\", \"Häppchen\", \"Getränke\" und \"Süe︢ Gaumenfreuden\" auf. Gelungen, überall da, wo Vegetarisches gefragt ist. (2)","edition":"Dt. Erstausg","event-place":"München","ISBN":"978-3-86873-806-3","language":"ger","number-of-pages":"255","publisher":"Knesebeck","publisher-place":"München","source":"K10plus ISBN","title":"Die grüne Küche auf Reisen: Vegetarisches aus aller Welt","title-short":"Die grüne Küche auf Reisen","author":[{"family":"Frenkiel","given":"David"},{"family":"Vindahl","given":"Luise"},{"family":"Wiesner","given":"Linde"},{"family":"Frenkiel","given":"David"}],"issued":{"date-parts":[["2015"]]}},"locator":"99"}],"schema":"https://github.com/citation-style-language/schema/raw/master/csl-citation.json"} </w:instrText>
      </w:r>
      <w:r>
        <w:fldChar w:fldCharType="separate"/>
      </w:r>
      <w:r w:rsidRPr="00805CB3">
        <w:rPr>
          <w:rFonts w:ascii="Calibri" w:hAnsi="Calibri" w:cs="Calibri"/>
          <w:szCs w:val="24"/>
        </w:rPr>
        <w:t xml:space="preserve">Frenkiel u. a., </w:t>
      </w:r>
      <w:r w:rsidRPr="00805CB3">
        <w:rPr>
          <w:rFonts w:ascii="Calibri" w:hAnsi="Calibri" w:cs="Calibri"/>
          <w:i/>
          <w:iCs/>
          <w:szCs w:val="24"/>
        </w:rPr>
        <w:t>Die grüne Küche auf Reisen</w:t>
      </w:r>
      <w:r w:rsidRPr="00805CB3">
        <w:rPr>
          <w:rFonts w:ascii="Calibri" w:hAnsi="Calibri" w:cs="Calibri"/>
          <w:szCs w:val="24"/>
        </w:rPr>
        <w:t>, 99.</w:t>
      </w:r>
      <w:r>
        <w:fldChar w:fldCharType="end"/>
      </w:r>
    </w:p>
  </w:footnote>
  <w:footnote w:id="695">
    <w:p w14:paraId="165A93B0" w14:textId="052CC3BA" w:rsidR="001A3257" w:rsidRPr="001A3257" w:rsidRDefault="001A3257">
      <w:pPr>
        <w:pStyle w:val="FootnoteText"/>
        <w:rPr>
          <w:lang w:val="en-US"/>
        </w:rPr>
      </w:pPr>
      <w:r>
        <w:rPr>
          <w:rStyle w:val="FootnoteReference"/>
        </w:rPr>
        <w:footnoteRef/>
      </w:r>
      <w:r w:rsidRPr="001A3257">
        <w:rPr>
          <w:lang w:val="en-US"/>
        </w:rPr>
        <w:t xml:space="preserve"> </w:t>
      </w:r>
      <w:r>
        <w:fldChar w:fldCharType="begin"/>
      </w:r>
      <w:r w:rsidR="008C334C">
        <w:rPr>
          <w:lang w:val="en-US"/>
        </w:rPr>
        <w:instrText xml:space="preserve"> ADDIN ZOTERO_ITEM CSL_CITATION {"citationID":"SBBrmVE7","properties":{"formattedCitation":"Ottolenghi u.\\uc0\\u160{}a., {\\i{}Flavour}, 255.","plainCitation":"Ottolenghi u. a., Flavour, 255.","noteIndex":694},"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255"}],"schema":"https://github.com/citation-style-language/schema/raw/master/csl-citation.json"} </w:instrText>
      </w:r>
      <w:r>
        <w:fldChar w:fldCharType="separate"/>
      </w:r>
      <w:r w:rsidRPr="001A3257">
        <w:rPr>
          <w:rFonts w:ascii="Calibri" w:hAnsi="Calibri" w:cs="Calibri"/>
          <w:szCs w:val="24"/>
          <w:lang w:val="en-US"/>
        </w:rPr>
        <w:t xml:space="preserve">Ottolenghi u. a., </w:t>
      </w:r>
      <w:r w:rsidRPr="001A3257">
        <w:rPr>
          <w:rFonts w:ascii="Calibri" w:hAnsi="Calibri" w:cs="Calibri"/>
          <w:i/>
          <w:iCs/>
          <w:szCs w:val="24"/>
          <w:lang w:val="en-US"/>
        </w:rPr>
        <w:t>Flavour</w:t>
      </w:r>
      <w:r w:rsidRPr="001A3257">
        <w:rPr>
          <w:rFonts w:ascii="Calibri" w:hAnsi="Calibri" w:cs="Calibri"/>
          <w:szCs w:val="24"/>
          <w:lang w:val="en-US"/>
        </w:rPr>
        <w:t>, 255.</w:t>
      </w:r>
      <w:r>
        <w:fldChar w:fldCharType="end"/>
      </w:r>
    </w:p>
  </w:footnote>
  <w:footnote w:id="696">
    <w:p w14:paraId="2162B416" w14:textId="03D75ABE" w:rsidR="0001514B" w:rsidRPr="00432AB9" w:rsidRDefault="0001514B" w:rsidP="0001514B">
      <w:pPr>
        <w:pStyle w:val="FootnoteText"/>
        <w:rPr>
          <w:lang w:val="en-US"/>
        </w:rPr>
      </w:pPr>
      <w:r>
        <w:rPr>
          <w:rStyle w:val="FootnoteReference"/>
        </w:rPr>
        <w:footnoteRef/>
      </w:r>
      <w:r w:rsidRPr="00432AB9">
        <w:rPr>
          <w:lang w:val="en-US"/>
        </w:rPr>
        <w:t xml:space="preserve"> </w:t>
      </w:r>
      <w:r>
        <w:fldChar w:fldCharType="begin"/>
      </w:r>
      <w:r w:rsidR="008C334C">
        <w:rPr>
          <w:lang w:val="en-US"/>
        </w:rPr>
        <w:instrText xml:space="preserve"> ADDIN ZOTERO_ITEM CSL_CITATION {"citationID":"tEJlcDzn","properties":{"formattedCitation":"Sodha und Loftus, {\\i{}Indisch vegetarisch}, 28.","plainCitation":"Sodha und Loftus, Indisch vegetarisch, 28.","noteIndex":695},"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28"}],"schema":"https://github.com/citation-style-language/schema/raw/master/csl-citation.json"} </w:instrText>
      </w:r>
      <w:r>
        <w:fldChar w:fldCharType="separate"/>
      </w:r>
      <w:r w:rsidR="0091679F" w:rsidRPr="00432AB9">
        <w:rPr>
          <w:rFonts w:ascii="Calibri" w:hAnsi="Calibri" w:cs="Calibri"/>
          <w:szCs w:val="24"/>
          <w:lang w:val="en-US"/>
        </w:rPr>
        <w:t xml:space="preserve">Sodha und Loftus, </w:t>
      </w:r>
      <w:r w:rsidR="0091679F" w:rsidRPr="00432AB9">
        <w:rPr>
          <w:rFonts w:ascii="Calibri" w:hAnsi="Calibri" w:cs="Calibri"/>
          <w:i/>
          <w:iCs/>
          <w:szCs w:val="24"/>
          <w:lang w:val="en-US"/>
        </w:rPr>
        <w:t>Indisch vegetarisch</w:t>
      </w:r>
      <w:r w:rsidR="0091679F" w:rsidRPr="00432AB9">
        <w:rPr>
          <w:rFonts w:ascii="Calibri" w:hAnsi="Calibri" w:cs="Calibri"/>
          <w:szCs w:val="24"/>
          <w:lang w:val="en-US"/>
        </w:rPr>
        <w:t>, 28.</w:t>
      </w:r>
      <w:r>
        <w:fldChar w:fldCharType="end"/>
      </w:r>
    </w:p>
  </w:footnote>
  <w:footnote w:id="697">
    <w:p w14:paraId="4DD69D7F" w14:textId="77285AB5" w:rsidR="00BB1151" w:rsidRDefault="00BB1151" w:rsidP="00BB1151">
      <w:pPr>
        <w:pStyle w:val="FootnoteText"/>
      </w:pPr>
      <w:r>
        <w:rPr>
          <w:rStyle w:val="FootnoteReference"/>
        </w:rPr>
        <w:footnoteRef/>
      </w:r>
      <w:r>
        <w:t xml:space="preserve"> </w:t>
      </w:r>
      <w:r>
        <w:fldChar w:fldCharType="begin"/>
      </w:r>
      <w:r w:rsidR="008C334C">
        <w:instrText xml:space="preserve"> ADDIN ZOTERO_ITEM CSL_CITATION {"citationID":"Xc2EYRMg","properties":{"formattedCitation":"Heiderl und Gugetzer, {\\i{}Das gro\\uc0\\u223{}e Pastakochbuch}, 52.","plainCitation":"Heiderl und Gugetzer, Das große Pastakochbuch, 52.","noteIndex":696},"citationItems":[{"id":7,"uris":["http://zotero.org/users/local/usTu59L8/items/QK5S5UJQ"],"itemData":{"id":7,"type":"book","event-place":"Köln","ISBN":"978-3-8290-0433-6","language":"ger","number-of-pages":"304","publisher":"Könemann Verl. Ges","publisher-place":"Köln","source":"K10plus ISBN","title":"Das große Pastakochbuch","editor":[{"family":"Heiderl","given":"Thomas"},{"family":"Gugetzer","given":"Gabriele"}],"issued":{"date-parts":[["1998"]]}},"locator":"52"}],"schema":"https://github.com/citation-style-language/schema/raw/master/csl-citation.json"} </w:instrText>
      </w:r>
      <w:r>
        <w:fldChar w:fldCharType="separate"/>
      </w:r>
      <w:r w:rsidRPr="004B5060">
        <w:rPr>
          <w:rFonts w:ascii="Calibri" w:hAnsi="Calibri" w:cs="Calibri"/>
          <w:szCs w:val="24"/>
        </w:rPr>
        <w:t xml:space="preserve">Heiderl und Gugetzer, </w:t>
      </w:r>
      <w:r w:rsidRPr="004B5060">
        <w:rPr>
          <w:rFonts w:ascii="Calibri" w:hAnsi="Calibri" w:cs="Calibri"/>
          <w:i/>
          <w:iCs/>
          <w:szCs w:val="24"/>
        </w:rPr>
        <w:t>Das große Pastakochbuch</w:t>
      </w:r>
      <w:r w:rsidRPr="004B5060">
        <w:rPr>
          <w:rFonts w:ascii="Calibri" w:hAnsi="Calibri" w:cs="Calibri"/>
          <w:szCs w:val="24"/>
        </w:rPr>
        <w:t>, 52.</w:t>
      </w:r>
      <w:r>
        <w:fldChar w:fldCharType="end"/>
      </w:r>
    </w:p>
  </w:footnote>
  <w:footnote w:id="698">
    <w:p w14:paraId="289F5DAF" w14:textId="7A345FBE" w:rsidR="005F7C44" w:rsidRPr="00824F81" w:rsidRDefault="005F7C44" w:rsidP="005F7C44">
      <w:pPr>
        <w:pStyle w:val="FootnoteText"/>
      </w:pPr>
      <w:r>
        <w:rPr>
          <w:rStyle w:val="FootnoteReference"/>
        </w:rPr>
        <w:footnoteRef/>
      </w:r>
      <w:r w:rsidRPr="00824F81">
        <w:t xml:space="preserve"> </w:t>
      </w:r>
      <w:r>
        <w:fldChar w:fldCharType="begin"/>
      </w:r>
      <w:r w:rsidR="008C334C">
        <w:instrText xml:space="preserve"> ADDIN ZOTERO_ITEM CSL_CITATION {"citationID":"YG6PF1iu","properties":{"formattedCitation":"Kindler, {\\i{}Bangkok original streetfood authentische Rezepte aus Thailand}, 41.","plainCitation":"Kindler, Bangkok original streetfood authentische Rezepte aus Thailand, 41.","noteIndex":697},"citationItems":[{"id":22,"uris":["http://zotero.org/users/local/usTu59L8/items/TY36UF53"],"itemData":{"id":22,"type":"book","event-place":"Aarau","ISBN":"978-3-03902-052-2","language":"ger","note":"OCLC: 1107428225","publisher":"AT Verlag","publisher-place":"Aarau","source":"Open WorldCat","title":"Bangkok original streetfood authentische Rezepte aus Thailand","author":[{"family":"Kindler","given":"Ben"}],"issued":{"date-parts":[["2019"]]}},"locator":"41"}],"schema":"https://github.com/citation-style-language/schema/raw/master/csl-citation.json"} </w:instrText>
      </w:r>
      <w:r>
        <w:fldChar w:fldCharType="separate"/>
      </w:r>
      <w:r w:rsidRPr="00824F81">
        <w:rPr>
          <w:rFonts w:ascii="Calibri" w:hAnsi="Calibri" w:cs="Calibri"/>
          <w:szCs w:val="24"/>
        </w:rPr>
        <w:t xml:space="preserve">Kindler, </w:t>
      </w:r>
      <w:r w:rsidRPr="00824F81">
        <w:rPr>
          <w:rFonts w:ascii="Calibri" w:hAnsi="Calibri" w:cs="Calibri"/>
          <w:i/>
          <w:iCs/>
          <w:szCs w:val="24"/>
        </w:rPr>
        <w:t>Bangkok original streetfood authentische Rezepte aus Thailand</w:t>
      </w:r>
      <w:r w:rsidRPr="00824F81">
        <w:rPr>
          <w:rFonts w:ascii="Calibri" w:hAnsi="Calibri" w:cs="Calibri"/>
          <w:szCs w:val="24"/>
        </w:rPr>
        <w:t>, 41.</w:t>
      </w:r>
      <w:r>
        <w:fldChar w:fldCharType="end"/>
      </w:r>
    </w:p>
  </w:footnote>
  <w:footnote w:id="699">
    <w:p w14:paraId="7D07C0CD" w14:textId="053E2112" w:rsidR="001A3257" w:rsidRPr="00824F81" w:rsidRDefault="001A3257">
      <w:pPr>
        <w:pStyle w:val="FootnoteText"/>
      </w:pPr>
      <w:r>
        <w:rPr>
          <w:rStyle w:val="FootnoteReference"/>
        </w:rPr>
        <w:footnoteRef/>
      </w:r>
      <w:r w:rsidRPr="00824F81">
        <w:t xml:space="preserve"> </w:t>
      </w:r>
      <w:r>
        <w:fldChar w:fldCharType="begin"/>
      </w:r>
      <w:r w:rsidR="008C334C">
        <w:instrText xml:space="preserve"> ADDIN ZOTERO_ITEM CSL_CITATION {"citationID":"rAbFYbhE","properties":{"formattedCitation":"Ottolenghi u.\\uc0\\u160{}a., {\\i{}Flavour}, 158.","plainCitation":"Ottolenghi u. a., Flavour, 158.","noteIndex":698},"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158"}],"schema":"https://github.com/citation-style-language/schema/raw/master/csl-citation.json"} </w:instrText>
      </w:r>
      <w:r>
        <w:fldChar w:fldCharType="separate"/>
      </w:r>
      <w:r w:rsidR="0091679F" w:rsidRPr="0091679F">
        <w:rPr>
          <w:rFonts w:ascii="Calibri" w:hAnsi="Calibri" w:cs="Calibri"/>
          <w:szCs w:val="24"/>
        </w:rPr>
        <w:t xml:space="preserve">Ottolenghi u. a., </w:t>
      </w:r>
      <w:r w:rsidR="0091679F" w:rsidRPr="0091679F">
        <w:rPr>
          <w:rFonts w:ascii="Calibri" w:hAnsi="Calibri" w:cs="Calibri"/>
          <w:i/>
          <w:iCs/>
          <w:szCs w:val="24"/>
        </w:rPr>
        <w:t>Flavour</w:t>
      </w:r>
      <w:r w:rsidR="0091679F" w:rsidRPr="0091679F">
        <w:rPr>
          <w:rFonts w:ascii="Calibri" w:hAnsi="Calibri" w:cs="Calibri"/>
          <w:szCs w:val="24"/>
        </w:rPr>
        <w:t>, 158.</w:t>
      </w:r>
      <w:r>
        <w:fldChar w:fldCharType="end"/>
      </w:r>
    </w:p>
  </w:footnote>
  <w:footnote w:id="700">
    <w:p w14:paraId="1A585C54" w14:textId="676F6FA9" w:rsidR="002905FC" w:rsidRPr="00824F81" w:rsidRDefault="002905FC">
      <w:pPr>
        <w:pStyle w:val="FootnoteText"/>
      </w:pPr>
      <w:r>
        <w:rPr>
          <w:rStyle w:val="FootnoteReference"/>
        </w:rPr>
        <w:footnoteRef/>
      </w:r>
      <w:r w:rsidRPr="00824F81">
        <w:t xml:space="preserve"> </w:t>
      </w:r>
      <w:r>
        <w:fldChar w:fldCharType="begin"/>
      </w:r>
      <w:r w:rsidR="008C334C">
        <w:instrText xml:space="preserve"> ADDIN ZOTERO_ITEM CSL_CITATION {"citationID":"VrSlxunK","properties":{"formattedCitation":"Ottolenghi u.\\uc0\\u160{}a., 41.","plainCitation":"Ottolenghi u. a., 41.","noteIndex":699},"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41"}],"schema":"https://github.com/citation-style-language/schema/raw/master/csl-citation.json"} </w:instrText>
      </w:r>
      <w:r>
        <w:fldChar w:fldCharType="separate"/>
      </w:r>
      <w:r w:rsidRPr="00824F81">
        <w:rPr>
          <w:rFonts w:ascii="Calibri" w:hAnsi="Calibri" w:cs="Calibri"/>
          <w:szCs w:val="24"/>
        </w:rPr>
        <w:t>Ottolenghi u. a., 41.</w:t>
      </w:r>
      <w:r>
        <w:fldChar w:fldCharType="end"/>
      </w:r>
    </w:p>
  </w:footnote>
  <w:footnote w:id="701">
    <w:p w14:paraId="43F25839" w14:textId="0D90BB29" w:rsidR="002905FC" w:rsidRPr="00824F81" w:rsidRDefault="002905FC">
      <w:pPr>
        <w:pStyle w:val="FootnoteText"/>
      </w:pPr>
      <w:r>
        <w:rPr>
          <w:rStyle w:val="FootnoteReference"/>
        </w:rPr>
        <w:footnoteRef/>
      </w:r>
      <w:r w:rsidRPr="00824F81">
        <w:t xml:space="preserve"> </w:t>
      </w:r>
      <w:r>
        <w:fldChar w:fldCharType="begin"/>
      </w:r>
      <w:r w:rsidR="008C334C">
        <w:instrText xml:space="preserve"> ADDIN ZOTERO_ITEM CSL_CITATION {"citationID":"dkalaSap","properties":{"formattedCitation":"Stephen und Busch, {\\i{}Das grosse Buch der vegetarischen K\\uc0\\u252{}che}, 62.","plainCitation":"Stephen und Busch, Das grosse Buch der vegetarischen Küche, 62.","noteIndex":700},"citationItems":[{"id":9,"uris":["http://zotero.org/users/local/usTu59L8/items/FS2CVUV2"],"itemData":{"id":9,"type":"book","event-place":"Köln","ISBN":"978-3-89508-551-2","language":"ger","note":"OCLC: 973602249","publisher":"Könemann","publisher-place":"Köln","source":"Open WorldCat","title":"Das grosse Buch der vegetarischen Küche","author":[{"family":"Stephen","given":"Wendy"},{"family":"Busch","given":"Andrea C."}],"issued":{"date-parts":[["1997"]]}},"locator":"62"}],"schema":"https://github.com/citation-style-language/schema/raw/master/csl-citation.json"} </w:instrText>
      </w:r>
      <w:r>
        <w:fldChar w:fldCharType="separate"/>
      </w:r>
      <w:r w:rsidRPr="00824F81">
        <w:rPr>
          <w:rFonts w:ascii="Calibri" w:hAnsi="Calibri" w:cs="Calibri"/>
          <w:szCs w:val="24"/>
        </w:rPr>
        <w:t xml:space="preserve">Stephen und Busch, </w:t>
      </w:r>
      <w:r w:rsidRPr="00824F81">
        <w:rPr>
          <w:rFonts w:ascii="Calibri" w:hAnsi="Calibri" w:cs="Calibri"/>
          <w:i/>
          <w:iCs/>
          <w:szCs w:val="24"/>
        </w:rPr>
        <w:t>Das grosse Buch der vegetarischen Küche</w:t>
      </w:r>
      <w:r w:rsidRPr="00824F81">
        <w:rPr>
          <w:rFonts w:ascii="Calibri" w:hAnsi="Calibri" w:cs="Calibri"/>
          <w:szCs w:val="24"/>
        </w:rPr>
        <w:t>, 62.</w:t>
      </w:r>
      <w:r>
        <w:fldChar w:fldCharType="end"/>
      </w:r>
    </w:p>
  </w:footnote>
  <w:footnote w:id="702">
    <w:p w14:paraId="098B96AE" w14:textId="41BE6F59" w:rsidR="002905FC" w:rsidRPr="00824F81" w:rsidRDefault="002905FC">
      <w:pPr>
        <w:pStyle w:val="FootnoteText"/>
      </w:pPr>
      <w:r>
        <w:rPr>
          <w:rStyle w:val="FootnoteReference"/>
        </w:rPr>
        <w:footnoteRef/>
      </w:r>
      <w:r w:rsidRPr="00824F81">
        <w:t xml:space="preserve"> </w:t>
      </w:r>
      <w:r>
        <w:fldChar w:fldCharType="begin"/>
      </w:r>
      <w:r w:rsidR="008C334C">
        <w:instrText xml:space="preserve"> ADDIN ZOTERO_ITEM CSL_CITATION {"citationID":"IuRRxnXK","properties":{"formattedCitation":"Stephen und Busch, 72.","plainCitation":"Stephen und Busch, 72.","noteIndex":701},"citationItems":[{"id":9,"uris":["http://zotero.org/users/local/usTu59L8/items/FS2CVUV2"],"itemData":{"id":9,"type":"book","event-place":"Köln","ISBN":"978-3-89508-551-2","language":"ger","note":"OCLC: 973602249","publisher":"Könemann","publisher-place":"Köln","source":"Open WorldCat","title":"Das grosse Buch der vegetarischen Küche","author":[{"family":"Stephen","given":"Wendy"},{"family":"Busch","given":"Andrea C."}],"issued":{"date-parts":[["1997"]]}},"locator":"72"}],"schema":"https://github.com/citation-style-language/schema/raw/master/csl-citation.json"} </w:instrText>
      </w:r>
      <w:r>
        <w:fldChar w:fldCharType="separate"/>
      </w:r>
      <w:r w:rsidRPr="00824F81">
        <w:rPr>
          <w:rFonts w:ascii="Calibri" w:hAnsi="Calibri" w:cs="Calibri"/>
        </w:rPr>
        <w:t>Stephen und Busch, 72.</w:t>
      </w:r>
      <w:r>
        <w:fldChar w:fldCharType="end"/>
      </w:r>
    </w:p>
  </w:footnote>
  <w:footnote w:id="703">
    <w:p w14:paraId="216D4189" w14:textId="10F1CCB3" w:rsidR="00A05143" w:rsidRDefault="00A05143" w:rsidP="00A05143">
      <w:pPr>
        <w:pStyle w:val="FootnoteText"/>
      </w:pPr>
      <w:r>
        <w:rPr>
          <w:rStyle w:val="FootnoteReference"/>
        </w:rPr>
        <w:footnoteRef/>
      </w:r>
      <w:r>
        <w:t xml:space="preserve"> </w:t>
      </w:r>
      <w:r>
        <w:fldChar w:fldCharType="begin"/>
      </w:r>
      <w:r w:rsidR="008C334C">
        <w:instrText xml:space="preserve"> ADDIN ZOTERO_ITEM CSL_CITATION {"citationID":"b432r87x","properties":{"formattedCitation":"S\\uc0\\u228{}lzer, {\\i{}Die echte Jeden-Tag-K\\uc0\\u252{}che}, 13.","plainCitation":"Sälzer, Die echte Jeden-Tag-Küche, 13.","noteIndex":702},"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13"}],"schema":"https://github.com/citation-style-language/schema/raw/master/csl-citation.json"} </w:instrText>
      </w:r>
      <w:r>
        <w:fldChar w:fldCharType="separate"/>
      </w:r>
      <w:r w:rsidRPr="004B5060">
        <w:rPr>
          <w:rFonts w:ascii="Calibri" w:hAnsi="Calibri" w:cs="Calibri"/>
          <w:szCs w:val="24"/>
        </w:rPr>
        <w:t xml:space="preserve">Sälzer, </w:t>
      </w:r>
      <w:r w:rsidRPr="004B5060">
        <w:rPr>
          <w:rFonts w:ascii="Calibri" w:hAnsi="Calibri" w:cs="Calibri"/>
          <w:i/>
          <w:iCs/>
          <w:szCs w:val="24"/>
        </w:rPr>
        <w:t>Die echte Jeden-Tag-Küche</w:t>
      </w:r>
      <w:r w:rsidRPr="004B5060">
        <w:rPr>
          <w:rFonts w:ascii="Calibri" w:hAnsi="Calibri" w:cs="Calibri"/>
          <w:szCs w:val="24"/>
        </w:rPr>
        <w:t>, 13.</w:t>
      </w:r>
      <w:r>
        <w:fldChar w:fldCharType="end"/>
      </w:r>
    </w:p>
  </w:footnote>
  <w:footnote w:id="704">
    <w:p w14:paraId="4A49BF2A" w14:textId="5B54A5AA" w:rsidR="002905FC" w:rsidRPr="002905FC" w:rsidRDefault="002905FC">
      <w:pPr>
        <w:pStyle w:val="FootnoteText"/>
        <w:rPr>
          <w:lang w:val="en-US"/>
        </w:rPr>
      </w:pPr>
      <w:r>
        <w:rPr>
          <w:rStyle w:val="FootnoteReference"/>
        </w:rPr>
        <w:footnoteRef/>
      </w:r>
      <w:r w:rsidRPr="002905FC">
        <w:rPr>
          <w:lang w:val="en-US"/>
        </w:rPr>
        <w:t xml:space="preserve"> </w:t>
      </w:r>
      <w:r>
        <w:fldChar w:fldCharType="begin"/>
      </w:r>
      <w:r w:rsidR="008C334C">
        <w:rPr>
          <w:lang w:val="en-US"/>
        </w:rPr>
        <w:instrText xml:space="preserve"> ADDIN ZOTERO_ITEM CSL_CITATION {"citationID":"YorfxJS6","properties":{"formattedCitation":"Tattoria la Vialla, {\\i{}Le Ricette di Giuliana}, 64.","plainCitation":"Tattoria la Vialla, Le Ricette di Giuliana, 64.","noteIndex":703},"citationItems":[{"id":4,"uris":["http://zotero.org/users/local/usTu59L8/items/VF7XUTXF"],"itemData":{"id":4,"type":"book","title":"Le Ricette di Giuliana","editor":[{"family":"Tattoria la Vialla","given":""}]},"locator":"64"}],"schema":"https://github.com/citation-style-language/schema/raw/master/csl-citation.json"} </w:instrText>
      </w:r>
      <w:r>
        <w:fldChar w:fldCharType="separate"/>
      </w:r>
      <w:r w:rsidRPr="002905FC">
        <w:rPr>
          <w:rFonts w:ascii="Calibri" w:hAnsi="Calibri" w:cs="Calibri"/>
          <w:szCs w:val="24"/>
          <w:lang w:val="en-US"/>
        </w:rPr>
        <w:t xml:space="preserve">Tattoria la Vialla, </w:t>
      </w:r>
      <w:r w:rsidRPr="002905FC">
        <w:rPr>
          <w:rFonts w:ascii="Calibri" w:hAnsi="Calibri" w:cs="Calibri"/>
          <w:i/>
          <w:iCs/>
          <w:szCs w:val="24"/>
          <w:lang w:val="en-US"/>
        </w:rPr>
        <w:t>Le Ricette di Giuliana</w:t>
      </w:r>
      <w:r w:rsidRPr="002905FC">
        <w:rPr>
          <w:rFonts w:ascii="Calibri" w:hAnsi="Calibri" w:cs="Calibri"/>
          <w:szCs w:val="24"/>
          <w:lang w:val="en-US"/>
        </w:rPr>
        <w:t>, 64.</w:t>
      </w:r>
      <w:r>
        <w:fldChar w:fldCharType="end"/>
      </w:r>
    </w:p>
  </w:footnote>
  <w:footnote w:id="705">
    <w:p w14:paraId="4C928FEA" w14:textId="7458D781" w:rsidR="00870A48" w:rsidRDefault="00870A48" w:rsidP="00870A48">
      <w:pPr>
        <w:pStyle w:val="FootnoteText"/>
      </w:pPr>
      <w:r>
        <w:rPr>
          <w:rStyle w:val="FootnoteReference"/>
        </w:rPr>
        <w:footnoteRef/>
      </w:r>
      <w:r>
        <w:t xml:space="preserve"> </w:t>
      </w:r>
      <w:r>
        <w:fldChar w:fldCharType="begin"/>
      </w:r>
      <w:r w:rsidR="008C334C">
        <w:instrText xml:space="preserve"> ADDIN ZOTERO_ITEM CSL_CITATION {"citationID":"DgK5heBc","properties":{"formattedCitation":"Sodha und Loftus, {\\i{}Indisch vegetarisch}, 21.","plainCitation":"Sodha und Loftus, Indisch vegetarisch, 21.","noteIndex":704},"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21"}],"schema":"https://github.com/citation-style-language/schema/raw/master/csl-citation.json"} </w:instrText>
      </w:r>
      <w:r>
        <w:fldChar w:fldCharType="separate"/>
      </w:r>
      <w:r w:rsidR="0091679F" w:rsidRPr="0091679F">
        <w:rPr>
          <w:rFonts w:ascii="Calibri" w:hAnsi="Calibri" w:cs="Calibri"/>
          <w:szCs w:val="24"/>
        </w:rPr>
        <w:t xml:space="preserve">Sodha und Loftus, </w:t>
      </w:r>
      <w:r w:rsidR="0091679F" w:rsidRPr="0091679F">
        <w:rPr>
          <w:rFonts w:ascii="Calibri" w:hAnsi="Calibri" w:cs="Calibri"/>
          <w:i/>
          <w:iCs/>
          <w:szCs w:val="24"/>
        </w:rPr>
        <w:t>Indisch vegetarisch</w:t>
      </w:r>
      <w:r w:rsidR="0091679F" w:rsidRPr="0091679F">
        <w:rPr>
          <w:rFonts w:ascii="Calibri" w:hAnsi="Calibri" w:cs="Calibri"/>
          <w:szCs w:val="24"/>
        </w:rPr>
        <w:t>, 21.</w:t>
      </w:r>
      <w:r>
        <w:fldChar w:fldCharType="end"/>
      </w:r>
    </w:p>
  </w:footnote>
  <w:footnote w:id="706">
    <w:p w14:paraId="20346DE3" w14:textId="35E3AE1D" w:rsidR="00202E3B" w:rsidRDefault="00202E3B" w:rsidP="00202E3B">
      <w:pPr>
        <w:pStyle w:val="FootnoteText"/>
      </w:pPr>
      <w:r>
        <w:rPr>
          <w:rStyle w:val="FootnoteReference"/>
        </w:rPr>
        <w:footnoteRef/>
      </w:r>
      <w:r>
        <w:t xml:space="preserve"> </w:t>
      </w:r>
      <w:r>
        <w:fldChar w:fldCharType="begin"/>
      </w:r>
      <w:r w:rsidR="008C334C">
        <w:instrText xml:space="preserve"> ADDIN ZOTERO_ITEM CSL_CITATION {"citationID":"G05qvbwL","properties":{"formattedCitation":"Likidis-K\\uc0\\u246{}nigsfeld, Brauner, und Werz-Kovacs, {\\i{}Griechenland Originalrezepte und Interessantes \\uc0\\u252{}ber Land und Leute}, 39.","plainCitation":"Likidis-Königsfeld, Brauner, und Werz-Kovacs, Griechenland Originalrezepte und Interessantes über Land und Leute, 39.","noteIndex":705},"citationItems":[{"id":21,"uris":["http://zotero.org/users/local/usTu59L8/items/5J8T6KEU"],"itemData":{"id":21,"type":"book","edition":"Sonderausg. der Orig.-Ausg. von 1994, 1. Aufl","event-place":"München","ISBN":"978-3-7742-6443-4","language":"ger","note":"OCLC: 76556261","publisher":"Gräfe und Unzer","publisher-place":"München","source":"Open WorldCat","title":"Griechenland Originalrezepte und Interessantes über Land und Leute","author":[{"family":"Likidis-Königsfeld","given":"Kristina"},{"family":"Brauner","given":"Michael"},{"family":"Werz-Kovacs","given":"Stephanie","dropping-particle":"von"}],"issued":{"date-parts":[["2004"]]}},"locator":"39"}],"schema":"https://github.com/citation-style-language/schema/raw/master/csl-citation.json"} </w:instrText>
      </w:r>
      <w:r>
        <w:fldChar w:fldCharType="separate"/>
      </w:r>
      <w:r w:rsidRPr="00B60362">
        <w:rPr>
          <w:rFonts w:ascii="Calibri" w:hAnsi="Calibri" w:cs="Calibri"/>
          <w:szCs w:val="24"/>
        </w:rPr>
        <w:t xml:space="preserve">Likidis-Königsfeld, Brauner, und Werz-Kovacs, </w:t>
      </w:r>
      <w:r w:rsidRPr="00B60362">
        <w:rPr>
          <w:rFonts w:ascii="Calibri" w:hAnsi="Calibri" w:cs="Calibri"/>
          <w:i/>
          <w:iCs/>
          <w:szCs w:val="24"/>
        </w:rPr>
        <w:t>Griechenland Originalrezepte und Interessantes über Land und Leute</w:t>
      </w:r>
      <w:r w:rsidRPr="00B60362">
        <w:rPr>
          <w:rFonts w:ascii="Calibri" w:hAnsi="Calibri" w:cs="Calibri"/>
          <w:szCs w:val="24"/>
        </w:rPr>
        <w:t>, 39.</w:t>
      </w:r>
      <w:r>
        <w:fldChar w:fldCharType="end"/>
      </w:r>
    </w:p>
  </w:footnote>
  <w:footnote w:id="707">
    <w:p w14:paraId="2858173B" w14:textId="6BD53ED3" w:rsidR="008257F5" w:rsidRDefault="008257F5">
      <w:pPr>
        <w:pStyle w:val="FootnoteText"/>
      </w:pPr>
      <w:r>
        <w:rPr>
          <w:rStyle w:val="FootnoteReference"/>
        </w:rPr>
        <w:footnoteRef/>
      </w:r>
      <w:r>
        <w:t xml:space="preserve"> </w:t>
      </w:r>
      <w:r>
        <w:fldChar w:fldCharType="begin"/>
      </w:r>
      <w:r w:rsidR="008C334C">
        <w:instrText xml:space="preserve"> ADDIN ZOTERO_ITEM CSL_CITATION {"citationID":"TQlecJZe","properties":{"formattedCitation":"Raether, {\\i{}Das Beste vom Wochenmarkt neue frische und saisonale Rezepte aus dem ZEIT-Magazin}, 30.","plainCitation":"Raether, Das Beste vom Wochenmarkt neue frische und saisonale Rezepte aus dem ZEIT-Magazin, 30.","noteIndex":706},"citationItems":[{"id":67,"uris":["http://zotero.org/users/local/usTu59L8/items/QLVCWGWT"],"itemData":{"id":67,"type":"book","edition":"Originalausgabe, 1. Auflage","event-place":"München","ISBN":"978-3-7423-0309-7","language":"ger","note":"OCLC: 1011381508","publisher":"riva","publisher-place":"München","source":"Open WorldCat","title":"Das Beste vom Wochenmarkt neue frische und saisonale Rezepte aus dem ZEIT-Magazin","author":[{"family":"Raether","given":"Elisabeth"}],"issued":{"date-parts":[["2017"]]}},"locator":"30"}],"schema":"https://github.com/citation-style-language/schema/raw/master/csl-citation.json"} </w:instrText>
      </w:r>
      <w:r>
        <w:fldChar w:fldCharType="separate"/>
      </w:r>
      <w:r w:rsidRPr="008257F5">
        <w:rPr>
          <w:rFonts w:ascii="Calibri" w:hAnsi="Calibri" w:cs="Calibri"/>
          <w:szCs w:val="24"/>
        </w:rPr>
        <w:t xml:space="preserve">Raether, </w:t>
      </w:r>
      <w:r w:rsidRPr="008257F5">
        <w:rPr>
          <w:rFonts w:ascii="Calibri" w:hAnsi="Calibri" w:cs="Calibri"/>
          <w:i/>
          <w:iCs/>
          <w:szCs w:val="24"/>
        </w:rPr>
        <w:t>Das Beste vom Wochenmarkt neue frische und saisonale Rezepte aus dem ZEIT-Magazin</w:t>
      </w:r>
      <w:r w:rsidRPr="008257F5">
        <w:rPr>
          <w:rFonts w:ascii="Calibri" w:hAnsi="Calibri" w:cs="Calibri"/>
          <w:szCs w:val="24"/>
        </w:rPr>
        <w:t>, 30.</w:t>
      </w:r>
      <w:r>
        <w:fldChar w:fldCharType="end"/>
      </w:r>
    </w:p>
  </w:footnote>
  <w:footnote w:id="708">
    <w:p w14:paraId="16C236F6" w14:textId="72C6B286" w:rsidR="007B2514" w:rsidRPr="00824F81" w:rsidRDefault="007B2514" w:rsidP="007B2514">
      <w:pPr>
        <w:pStyle w:val="FootnoteText"/>
      </w:pPr>
      <w:r>
        <w:rPr>
          <w:rStyle w:val="FootnoteReference"/>
        </w:rPr>
        <w:footnoteRef/>
      </w:r>
      <w:r w:rsidRPr="00824F81">
        <w:t xml:space="preserve"> </w:t>
      </w:r>
      <w:r>
        <w:fldChar w:fldCharType="begin"/>
      </w:r>
      <w:r w:rsidR="008C334C">
        <w:instrText xml:space="preserve"> ADDIN ZOTERO_ITEM CSL_CITATION {"citationID":"bTKZJ30d","properties":{"formattedCitation":"Raether, 30.","plainCitation":"Raether, 30.","noteIndex":707},"citationItems":[{"id":67,"uris":["http://zotero.org/users/local/usTu59L8/items/QLVCWGWT"],"itemData":{"id":67,"type":"book","edition":"Originalausgabe, 1. Auflage","event-place":"München","ISBN":"978-3-7423-0309-7","language":"ger","note":"OCLC: 1011381508","publisher":"riva","publisher-place":"München","source":"Open WorldCat","title":"Das Beste vom Wochenmarkt neue frische und saisonale Rezepte aus dem ZEIT-Magazin","author":[{"family":"Raether","given":"Elisabeth"}],"issued":{"date-parts":[["2017"]]}},"locator":"30"}],"schema":"https://github.com/citation-style-language/schema/raw/master/csl-citation.json"} </w:instrText>
      </w:r>
      <w:r>
        <w:fldChar w:fldCharType="separate"/>
      </w:r>
      <w:r w:rsidRPr="00824F81">
        <w:rPr>
          <w:rFonts w:ascii="Calibri" w:hAnsi="Calibri" w:cs="Calibri"/>
        </w:rPr>
        <w:t>Raether, 30.</w:t>
      </w:r>
      <w:r>
        <w:fldChar w:fldCharType="end"/>
      </w:r>
    </w:p>
  </w:footnote>
  <w:footnote w:id="709">
    <w:p w14:paraId="3B38F0BB" w14:textId="0212BE93" w:rsidR="00AD4BB3" w:rsidRDefault="00AD4BB3" w:rsidP="00AD4BB3">
      <w:pPr>
        <w:pStyle w:val="FootnoteText"/>
      </w:pPr>
      <w:r>
        <w:rPr>
          <w:rStyle w:val="FootnoteReference"/>
        </w:rPr>
        <w:footnoteRef/>
      </w:r>
      <w:r>
        <w:t xml:space="preserve"> </w:t>
      </w:r>
      <w:r>
        <w:fldChar w:fldCharType="begin"/>
      </w:r>
      <w:r w:rsidR="008C334C">
        <w:instrText xml:space="preserve"> ADDIN ZOTERO_ITEM CSL_CITATION {"citationID":"ZHpPNlfg","properties":{"formattedCitation":"{\\i{}Fingerfood}, 64.","plainCitation":"Fingerfood, 64.","noteIndex":708},"citationItems":[{"id":6,"uris":["http://zotero.org/users/local/usTu59L8/items/ETZGLA84"],"itemData":{"id":6,"type":"book","event-place":"Köln","ISBN":"978-3-8290-2312-2","language":"ger","number-of-pages":"304","publisher":"Könemann","publisher-place":"Köln","source":"K10plus ISBN","title":"Fingerfood: das grosse Buch der Snacks","title-short":"Fingerfood","issued":{"date-parts":[["2000"]]}},"locator":"64"}],"schema":"https://github.com/citation-style-language/schema/raw/master/csl-citation.json"} </w:instrText>
      </w:r>
      <w:r>
        <w:fldChar w:fldCharType="separate"/>
      </w:r>
      <w:r w:rsidRPr="008B3046">
        <w:rPr>
          <w:rFonts w:ascii="Calibri" w:hAnsi="Calibri" w:cs="Calibri"/>
          <w:i/>
          <w:iCs/>
          <w:szCs w:val="24"/>
        </w:rPr>
        <w:t>Fingerfood</w:t>
      </w:r>
      <w:r w:rsidRPr="008B3046">
        <w:rPr>
          <w:rFonts w:ascii="Calibri" w:hAnsi="Calibri" w:cs="Calibri"/>
          <w:szCs w:val="24"/>
        </w:rPr>
        <w:t>, 64.</w:t>
      </w:r>
      <w:r>
        <w:fldChar w:fldCharType="end"/>
      </w:r>
    </w:p>
  </w:footnote>
  <w:footnote w:id="710">
    <w:p w14:paraId="3864DBC5" w14:textId="30E3E541" w:rsidR="00EF6CD1" w:rsidRDefault="00EF6CD1" w:rsidP="00EF6CD1">
      <w:pPr>
        <w:pStyle w:val="FootnoteText"/>
      </w:pPr>
      <w:r>
        <w:rPr>
          <w:rStyle w:val="FootnoteReference"/>
        </w:rPr>
        <w:footnoteRef/>
      </w:r>
      <w:r>
        <w:t xml:space="preserve"> </w:t>
      </w:r>
      <w:r>
        <w:fldChar w:fldCharType="begin"/>
      </w:r>
      <w:r w:rsidR="008C334C">
        <w:instrText xml:space="preserve"> ADDIN ZOTERO_ITEM CSL_CITATION {"citationID":"iPeLUnXk","properties":{"formattedCitation":"Raether, {\\i{}Wochenmarkt}, 163.","plainCitation":"Raether, Wochenmarkt, 163.","noteIndex":709},"citationItems":[{"id":66,"uris":["http://zotero.org/users/local/usTu59L8/items/CLFEECBQ"],"itemData":{"id":66,"type":"book","edition":"2. Aufl","event-place":"Berlin","ISBN":"978-3-8270-1259-3","language":"ger","number-of-pages":"207","publisher":"Berlin Verlag","publisher-place":"Berlin","source":"K10plus ISBN","title":"Wochenmarkt: Die frischen, einfachen Rezepte aus dem Zeit Magazin","title-short":"Wochenmarkt","author":[{"family":"Raether","given":"Elisabeth"}],"issued":{"date-parts":[["2014"]]}},"locator":"163"}],"schema":"https://github.com/citation-style-language/schema/raw/master/csl-citation.json"} </w:instrText>
      </w:r>
      <w:r>
        <w:fldChar w:fldCharType="separate"/>
      </w:r>
      <w:r w:rsidRPr="000D3256">
        <w:rPr>
          <w:rFonts w:ascii="Calibri" w:hAnsi="Calibri" w:cs="Calibri"/>
          <w:szCs w:val="24"/>
        </w:rPr>
        <w:t xml:space="preserve">Raether, </w:t>
      </w:r>
      <w:r w:rsidRPr="000D3256">
        <w:rPr>
          <w:rFonts w:ascii="Calibri" w:hAnsi="Calibri" w:cs="Calibri"/>
          <w:i/>
          <w:iCs/>
          <w:szCs w:val="24"/>
        </w:rPr>
        <w:t>Wochenmarkt</w:t>
      </w:r>
      <w:r w:rsidRPr="000D3256">
        <w:rPr>
          <w:rFonts w:ascii="Calibri" w:hAnsi="Calibri" w:cs="Calibri"/>
          <w:szCs w:val="24"/>
        </w:rPr>
        <w:t>, 163.</w:t>
      </w:r>
      <w:r>
        <w:fldChar w:fldCharType="end"/>
      </w:r>
    </w:p>
  </w:footnote>
  <w:footnote w:id="711">
    <w:p w14:paraId="6BF280A5" w14:textId="22A20404" w:rsidR="000F6158" w:rsidRDefault="000F6158" w:rsidP="000F6158">
      <w:pPr>
        <w:pStyle w:val="FootnoteText"/>
      </w:pPr>
      <w:r>
        <w:rPr>
          <w:rStyle w:val="FootnoteReference"/>
        </w:rPr>
        <w:footnoteRef/>
      </w:r>
      <w:r>
        <w:t xml:space="preserve"> </w:t>
      </w:r>
      <w:r>
        <w:fldChar w:fldCharType="begin"/>
      </w:r>
      <w:r w:rsidR="008C334C">
        <w:instrText xml:space="preserve"> ADDIN ZOTERO_ITEM CSL_CITATION {"citationID":"Y6S8itLO","properties":{"formattedCitation":"essen &amp; trinken, \\uc0\\u8222{}essen &amp; trinken F\\uc0\\u252{}r jeden Tag: Low Carb\\uc0\\u8220{}, 45.","plainCitation":"essen &amp; trinken, „essen &amp; trinken Für jeden Tag: Low Carb“, 45.","noteIndex":710},"citationItems":[{"id":89,"uris":["http://zotero.org/users/local/usTu59L8/items/235NL8AX"],"itemData":{"id":89,"type":"article-journal","collection-title":"essen &amp; trinken","title":"essen &amp; trinken Für jeden Tag: Low Carb","volume":"02/2018","editor":[{"family":"essen &amp; trinken","given":""}],"issued":{"date-parts":[["2018"]]}},"locator":"45"}],"schema":"https://github.com/citation-style-language/schema/raw/master/csl-citation.json"} </w:instrText>
      </w:r>
      <w:r>
        <w:fldChar w:fldCharType="separate"/>
      </w:r>
      <w:r w:rsidRPr="00F9720E">
        <w:rPr>
          <w:rFonts w:ascii="Calibri" w:hAnsi="Calibri" w:cs="Calibri"/>
          <w:szCs w:val="24"/>
        </w:rPr>
        <w:t>essen &amp; trinken, „essen &amp; trinken Für jeden Tag: Low Carb“, 45.</w:t>
      </w:r>
      <w:r>
        <w:fldChar w:fldCharType="end"/>
      </w:r>
    </w:p>
  </w:footnote>
  <w:footnote w:id="712">
    <w:p w14:paraId="29F41862" w14:textId="558A55CB" w:rsidR="00A96878" w:rsidRPr="00A96878" w:rsidRDefault="00A96878" w:rsidP="00A96878">
      <w:pPr>
        <w:pStyle w:val="FootnoteText"/>
      </w:pPr>
      <w:r>
        <w:rPr>
          <w:rStyle w:val="FootnoteReference"/>
        </w:rPr>
        <w:footnoteRef/>
      </w:r>
      <w:r w:rsidRPr="00A96878">
        <w:t xml:space="preserve"> </w:t>
      </w:r>
      <w:r>
        <w:fldChar w:fldCharType="begin"/>
      </w:r>
      <w:r w:rsidR="008C334C">
        <w:instrText xml:space="preserve"> ADDIN ZOTERO_ITEM CSL_CITATION {"citationID":"86AcgwX4","properties":{"formattedCitation":"{\\i{}Fingerfood}, 204.","plainCitation":"Fingerfood, 204.","noteIndex":711},"citationItems":[{"id":6,"uris":["http://zotero.org/users/local/usTu59L8/items/ETZGLA84"],"itemData":{"id":6,"type":"book","event-place":"Köln","ISBN":"978-3-8290-2312-2","language":"ger","number-of-pages":"304","publisher":"Könemann","publisher-place":"Köln","source":"K10plus ISBN","title":"Fingerfood: das grosse Buch der Snacks","title-short":"Fingerfood","issued":{"date-parts":[["2000"]]}},"locator":"204"}],"schema":"https://github.com/citation-style-language/schema/raw/master/csl-citation.json"} </w:instrText>
      </w:r>
      <w:r>
        <w:fldChar w:fldCharType="separate"/>
      </w:r>
      <w:r w:rsidRPr="00A96878">
        <w:rPr>
          <w:rFonts w:ascii="Calibri" w:hAnsi="Calibri" w:cs="Calibri"/>
          <w:i/>
          <w:iCs/>
          <w:szCs w:val="24"/>
        </w:rPr>
        <w:t>Fingerfood</w:t>
      </w:r>
      <w:r w:rsidRPr="00A96878">
        <w:rPr>
          <w:rFonts w:ascii="Calibri" w:hAnsi="Calibri" w:cs="Calibri"/>
          <w:szCs w:val="24"/>
        </w:rPr>
        <w:t>, 204.</w:t>
      </w:r>
      <w:r>
        <w:fldChar w:fldCharType="end"/>
      </w:r>
    </w:p>
  </w:footnote>
  <w:footnote w:id="713">
    <w:p w14:paraId="6FDB0528" w14:textId="10A660C6" w:rsidR="00B220B5" w:rsidRPr="00B220B5" w:rsidRDefault="00B220B5" w:rsidP="00B220B5">
      <w:pPr>
        <w:pStyle w:val="FootnoteText"/>
      </w:pPr>
      <w:r>
        <w:rPr>
          <w:rStyle w:val="FootnoteReference"/>
        </w:rPr>
        <w:footnoteRef/>
      </w:r>
      <w:r w:rsidRPr="00B220B5">
        <w:t xml:space="preserve"> </w:t>
      </w:r>
      <w:r>
        <w:fldChar w:fldCharType="begin"/>
      </w:r>
      <w:r w:rsidR="008C334C">
        <w:instrText xml:space="preserve"> ADDIN ZOTERO_ITEM CSL_CITATION {"citationID":"Y3OuF8q1","properties":{"formattedCitation":"{\\i{}Fingerfood}, 56.","plainCitation":"Fingerfood, 56.","noteIndex":712},"citationItems":[{"id":6,"uris":["http://zotero.org/users/local/usTu59L8/items/ETZGLA84"],"itemData":{"id":6,"type":"book","event-place":"Köln","ISBN":"978-3-8290-2312-2","language":"ger","number-of-pages":"304","publisher":"Könemann","publisher-place":"Köln","source":"K10plus ISBN","title":"Fingerfood: das grosse Buch der Snacks","title-short":"Fingerfood","issued":{"date-parts":[["2000"]]}},"locator":"56"}],"schema":"https://github.com/citation-style-language/schema/raw/master/csl-citation.json"} </w:instrText>
      </w:r>
      <w:r>
        <w:fldChar w:fldCharType="separate"/>
      </w:r>
      <w:r w:rsidRPr="00B220B5">
        <w:rPr>
          <w:rFonts w:ascii="Calibri" w:hAnsi="Calibri" w:cs="Calibri"/>
          <w:i/>
          <w:iCs/>
          <w:szCs w:val="24"/>
        </w:rPr>
        <w:t>Fingerfood</w:t>
      </w:r>
      <w:r w:rsidRPr="00B220B5">
        <w:rPr>
          <w:rFonts w:ascii="Calibri" w:hAnsi="Calibri" w:cs="Calibri"/>
          <w:szCs w:val="24"/>
        </w:rPr>
        <w:t>, 56.</w:t>
      </w:r>
      <w:r>
        <w:fldChar w:fldCharType="end"/>
      </w:r>
    </w:p>
  </w:footnote>
  <w:footnote w:id="714">
    <w:p w14:paraId="2A015051" w14:textId="2116359A" w:rsidR="00EF6CD1" w:rsidRDefault="00EF6CD1" w:rsidP="00EF6CD1">
      <w:pPr>
        <w:pStyle w:val="FootnoteText"/>
      </w:pPr>
      <w:r>
        <w:rPr>
          <w:rStyle w:val="FootnoteReference"/>
        </w:rPr>
        <w:footnoteRef/>
      </w:r>
      <w:r>
        <w:t xml:space="preserve"> </w:t>
      </w:r>
      <w:r>
        <w:fldChar w:fldCharType="begin"/>
      </w:r>
      <w:r w:rsidR="008C334C">
        <w:instrText xml:space="preserve"> ADDIN ZOTERO_ITEM CSL_CITATION {"citationID":"PxbOW8Kh","properties":{"formattedCitation":"Likidis-K\\uc0\\u246{}nigsfeld, Brauner, und Werz-Kovacs, {\\i{}Griechenland Originalrezepte und Interessantes \\uc0\\u252{}ber Land und Leute}, 126.","plainCitation":"Likidis-Königsfeld, Brauner, und Werz-Kovacs, Griechenland Originalrezepte und Interessantes über Land und Leute, 126.","noteIndex":713},"citationItems":[{"id":21,"uris":["http://zotero.org/users/local/usTu59L8/items/5J8T6KEU"],"itemData":{"id":21,"type":"book","edition":"Sonderausg. der Orig.-Ausg. von 1994, 1. Aufl","event-place":"München","ISBN":"978-3-7742-6443-4","language":"ger","note":"OCLC: 76556261","publisher":"Gräfe und Unzer","publisher-place":"München","source":"Open WorldCat","title":"Griechenland Originalrezepte und Interessantes über Land und Leute","author":[{"family":"Likidis-Königsfeld","given":"Kristina"},{"family":"Brauner","given":"Michael"},{"family":"Werz-Kovacs","given":"Stephanie","dropping-particle":"von"}],"issued":{"date-parts":[["2004"]]}},"locator":"126"}],"schema":"https://github.com/citation-style-language/schema/raw/master/csl-citation.json"} </w:instrText>
      </w:r>
      <w:r>
        <w:fldChar w:fldCharType="separate"/>
      </w:r>
      <w:r w:rsidRPr="001A3257">
        <w:rPr>
          <w:rFonts w:ascii="Calibri" w:hAnsi="Calibri" w:cs="Calibri"/>
          <w:szCs w:val="24"/>
        </w:rPr>
        <w:t xml:space="preserve">Likidis-Königsfeld, Brauner, und Werz-Kovacs, </w:t>
      </w:r>
      <w:r w:rsidRPr="001A3257">
        <w:rPr>
          <w:rFonts w:ascii="Calibri" w:hAnsi="Calibri" w:cs="Calibri"/>
          <w:i/>
          <w:iCs/>
          <w:szCs w:val="24"/>
        </w:rPr>
        <w:t>Griechenland Originalrezepte und Interessantes über Land und Leute</w:t>
      </w:r>
      <w:r w:rsidRPr="001A3257">
        <w:rPr>
          <w:rFonts w:ascii="Calibri" w:hAnsi="Calibri" w:cs="Calibri"/>
          <w:szCs w:val="24"/>
        </w:rPr>
        <w:t>, 126.</w:t>
      </w:r>
      <w:r>
        <w:fldChar w:fldCharType="end"/>
      </w:r>
    </w:p>
  </w:footnote>
  <w:footnote w:id="715">
    <w:p w14:paraId="10858DFC" w14:textId="07A14129" w:rsidR="00EF6CD1" w:rsidRDefault="00EF6CD1" w:rsidP="00EF6CD1">
      <w:pPr>
        <w:pStyle w:val="FootnoteText"/>
      </w:pPr>
      <w:r>
        <w:rPr>
          <w:rStyle w:val="FootnoteReference"/>
        </w:rPr>
        <w:footnoteRef/>
      </w:r>
      <w:r>
        <w:t xml:space="preserve"> </w:t>
      </w:r>
      <w:r>
        <w:fldChar w:fldCharType="begin"/>
      </w:r>
      <w:r w:rsidR="008C334C">
        <w:instrText xml:space="preserve"> ADDIN ZOTERO_ITEM CSL_CITATION {"citationID":"bQTrDxUg","properties":{"formattedCitation":"Schinharl, Mewes, und Dusy, {\\i{}Antipasti und Tapas kleine Klassiker im Trend\\uc0\\u8239{}; [mit den 10 GU-Erfolgstipps\\uc0\\u8239{}; internationale Rezepte\\uc0\\u8239{}; Vorschl\\uc0\\u228{}ge f\\uc0\\u252{}rs B\\uc0\\u252{}fett]}, 11.","plainCitation":"Schinharl, Mewes, und Dusy, Antipasti und Tapas kleine Klassiker im Trend ; [mit den 10 GU-Erfolgstipps ; internationale Rezepte ; Vorschläge fürs Büfett], 11.","noteIndex":714},"citationItems":[{"id":29,"uris":["http://zotero.org/users/local/usTu59L8/items/TMTSYXJS"],"itemData":{"id":29,"type":"book","edition":"1. Aufl","event-place":"München","ISBN":"978-3-7742-4899-1","language":"ger","note":"OCLC: 76306369","publisher":"Gräfe und Unzer","publisher-place":"München","source":"Open WorldCat","title":"Antipasti und Tapas kleine Klassiker im Trend ; [mit den 10 GU-Erfolgstipps ; internationale Rezepte ; Vorschläge fürs Büfett]","author":[{"family":"Schinharl","given":"Cornelia"},{"family":"Mewes","given":"Kai"},{"family":"Dusy","given":"Tanja"}],"issued":{"date-parts":[["2002"]]}},"locator":"11"}],"schema":"https://github.com/citation-style-language/schema/raw/master/csl-citation.json"} </w:instrText>
      </w:r>
      <w:r>
        <w:fldChar w:fldCharType="separate"/>
      </w:r>
      <w:r w:rsidR="0091679F" w:rsidRPr="0091679F">
        <w:rPr>
          <w:rFonts w:ascii="Calibri" w:hAnsi="Calibri" w:cs="Calibri"/>
          <w:szCs w:val="24"/>
        </w:rPr>
        <w:t xml:space="preserve">Schinharl, Mewes, und Dusy, </w:t>
      </w:r>
      <w:r w:rsidR="0091679F" w:rsidRPr="0091679F">
        <w:rPr>
          <w:rFonts w:ascii="Calibri" w:hAnsi="Calibri" w:cs="Calibri"/>
          <w:i/>
          <w:iCs/>
          <w:szCs w:val="24"/>
        </w:rPr>
        <w:t>Antipasti und Tapas kleine Klassiker im Trend ; [mit den 10 GU-Erfolgstipps ; internationale Rezepte ; Vorschläge fürs Büfett]</w:t>
      </w:r>
      <w:r w:rsidR="0091679F" w:rsidRPr="0091679F">
        <w:rPr>
          <w:rFonts w:ascii="Calibri" w:hAnsi="Calibri" w:cs="Calibri"/>
          <w:szCs w:val="24"/>
        </w:rPr>
        <w:t>, 11.</w:t>
      </w:r>
      <w:r>
        <w:fldChar w:fldCharType="end"/>
      </w:r>
    </w:p>
  </w:footnote>
  <w:footnote w:id="716">
    <w:p w14:paraId="3EB9D521" w14:textId="0AD88871" w:rsidR="00E9160F" w:rsidRPr="007B7A75" w:rsidRDefault="00E9160F" w:rsidP="00E9160F">
      <w:pPr>
        <w:pStyle w:val="FootnoteText"/>
      </w:pPr>
      <w:r>
        <w:rPr>
          <w:rStyle w:val="FootnoteReference"/>
        </w:rPr>
        <w:footnoteRef/>
      </w:r>
      <w:r w:rsidRPr="007B7A75">
        <w:t xml:space="preserve"> </w:t>
      </w:r>
      <w:r>
        <w:fldChar w:fldCharType="begin"/>
      </w:r>
      <w:r w:rsidR="008C334C">
        <w:instrText xml:space="preserve"> ADDIN ZOTERO_ITEM CSL_CITATION {"citationID":"Q40S8stm","properties":{"formattedCitation":"{\\i{}Fingerfood}, 192.","plainCitation":"Fingerfood, 192.","noteIndex":715},"citationItems":[{"id":6,"uris":["http://zotero.org/users/local/usTu59L8/items/ETZGLA84"],"itemData":{"id":6,"type":"book","event-place":"Köln","ISBN":"978-3-8290-2312-2","language":"ger","number-of-pages":"304","publisher":"Könemann","publisher-place":"Köln","source":"K10plus ISBN","title":"Fingerfood: das grosse Buch der Snacks","title-short":"Fingerfood","issued":{"date-parts":[["2000"]]}},"locator":"192"}],"schema":"https://github.com/citation-style-language/schema/raw/master/csl-citation.json"} </w:instrText>
      </w:r>
      <w:r>
        <w:fldChar w:fldCharType="separate"/>
      </w:r>
      <w:r w:rsidRPr="007B7A75">
        <w:rPr>
          <w:rFonts w:ascii="Calibri" w:hAnsi="Calibri" w:cs="Calibri"/>
          <w:i/>
          <w:iCs/>
          <w:szCs w:val="24"/>
        </w:rPr>
        <w:t>Fingerfood</w:t>
      </w:r>
      <w:r w:rsidRPr="007B7A75">
        <w:rPr>
          <w:rFonts w:ascii="Calibri" w:hAnsi="Calibri" w:cs="Calibri"/>
          <w:szCs w:val="24"/>
        </w:rPr>
        <w:t>, 192.</w:t>
      </w:r>
      <w:r>
        <w:fldChar w:fldCharType="end"/>
      </w:r>
    </w:p>
  </w:footnote>
  <w:footnote w:id="717">
    <w:p w14:paraId="365BFE24" w14:textId="49E12327" w:rsidR="00A05143" w:rsidRPr="00F0625D" w:rsidRDefault="00A05143" w:rsidP="00A05143">
      <w:pPr>
        <w:pStyle w:val="FootnoteText"/>
      </w:pPr>
      <w:r>
        <w:rPr>
          <w:rStyle w:val="FootnoteReference"/>
        </w:rPr>
        <w:footnoteRef/>
      </w:r>
      <w:r w:rsidRPr="00F0625D">
        <w:t xml:space="preserve"> </w:t>
      </w:r>
      <w:r>
        <w:fldChar w:fldCharType="begin"/>
      </w:r>
      <w:r w:rsidR="008C334C">
        <w:instrText xml:space="preserve"> ADDIN ZOTERO_ITEM CSL_CITATION {"citationID":"UztVo6Lv","properties":{"formattedCitation":"Kindler, {\\i{}Bangkok original streetfood authentische Rezepte aus Thailand}, 47.","plainCitation":"Kindler, Bangkok original streetfood authentische Rezepte aus Thailand, 47.","noteIndex":716},"citationItems":[{"id":22,"uris":["http://zotero.org/users/local/usTu59L8/items/TY36UF53"],"itemData":{"id":22,"type":"book","event-place":"Aarau","ISBN":"978-3-03902-052-2","language":"ger","note":"OCLC: 1107428225","publisher":"AT Verlag","publisher-place":"Aarau","source":"Open WorldCat","title":"Bangkok original streetfood authentische Rezepte aus Thailand","author":[{"family":"Kindler","given":"Ben"}],"issued":{"date-parts":[["2019"]]}},"locator":"47"}],"schema":"https://github.com/citation-style-language/schema/raw/master/csl-citation.json"} </w:instrText>
      </w:r>
      <w:r>
        <w:fldChar w:fldCharType="separate"/>
      </w:r>
      <w:r w:rsidR="0091679F" w:rsidRPr="0091679F">
        <w:rPr>
          <w:rFonts w:ascii="Calibri" w:hAnsi="Calibri" w:cs="Calibri"/>
          <w:szCs w:val="24"/>
        </w:rPr>
        <w:t xml:space="preserve">Kindler, </w:t>
      </w:r>
      <w:r w:rsidR="0091679F" w:rsidRPr="0091679F">
        <w:rPr>
          <w:rFonts w:ascii="Calibri" w:hAnsi="Calibri" w:cs="Calibri"/>
          <w:i/>
          <w:iCs/>
          <w:szCs w:val="24"/>
        </w:rPr>
        <w:t>Bangkok original streetfood authentische Rezepte aus Thailand</w:t>
      </w:r>
      <w:r w:rsidR="0091679F" w:rsidRPr="0091679F">
        <w:rPr>
          <w:rFonts w:ascii="Calibri" w:hAnsi="Calibri" w:cs="Calibri"/>
          <w:szCs w:val="24"/>
        </w:rPr>
        <w:t>, 47.</w:t>
      </w:r>
      <w:r>
        <w:fldChar w:fldCharType="end"/>
      </w:r>
    </w:p>
  </w:footnote>
  <w:footnote w:id="718">
    <w:p w14:paraId="4B35E101" w14:textId="17E71B90" w:rsidR="00E40BBB" w:rsidRDefault="00E40BBB" w:rsidP="00E40BBB">
      <w:pPr>
        <w:pStyle w:val="FootnoteText"/>
      </w:pPr>
      <w:r>
        <w:rPr>
          <w:rStyle w:val="FootnoteReference"/>
        </w:rPr>
        <w:footnoteRef/>
      </w:r>
      <w:r>
        <w:t xml:space="preserve"> </w:t>
      </w:r>
      <w:r>
        <w:fldChar w:fldCharType="begin"/>
      </w:r>
      <w:r w:rsidR="008C334C">
        <w:instrText xml:space="preserve"> ADDIN ZOTERO_ITEM CSL_CITATION {"citationID":"ofkEvj87","properties":{"formattedCitation":"{\\i{}Gem\\uc0\\u252{}se schnell und schmackhaft 1. / [\\uc0\\u220{}bers. aus dem Engl.}, 1998, 21.","plainCitation":"Gemüse schnell und schmackhaft 1. / [Übers. aus dem Engl., 1998, 21.","noteIndex":717},"citationItems":[{"id":68,"uris":["http://zotero.org/users/local/usTu59L8/items/RZ2HARFT"],"itemData":{"id":68,"type":"book","event-place":"Köln","ISBN":"978-3-8290-0034-5","language":"ger","note":"OCLC: 75874312","publisher":"Könemann","publisher-place":"Köln","source":"Open WorldCat","title":"Gemüse schnell und schmackhaft 1. / [Übers. aus dem Engl.: Wolfgang Beuchelt]","title-short":"Gemüse schnell und schmackhaft 1. / [Übers. aus dem Engl.","issued":{"date-parts":[["1998"]]}},"locator":"21"}],"schema":"https://github.com/citation-style-language/schema/raw/master/csl-citation.json"} </w:instrText>
      </w:r>
      <w:r>
        <w:fldChar w:fldCharType="separate"/>
      </w:r>
      <w:r w:rsidR="0091679F" w:rsidRPr="0091679F">
        <w:rPr>
          <w:rFonts w:ascii="Calibri" w:hAnsi="Calibri" w:cs="Calibri"/>
          <w:i/>
          <w:iCs/>
          <w:szCs w:val="24"/>
        </w:rPr>
        <w:t>Gemüse schnell und schmackhaft 1. / [Übers. aus dem Engl.</w:t>
      </w:r>
      <w:r w:rsidR="0091679F" w:rsidRPr="0091679F">
        <w:rPr>
          <w:rFonts w:ascii="Calibri" w:hAnsi="Calibri" w:cs="Calibri"/>
          <w:szCs w:val="24"/>
        </w:rPr>
        <w:t>, 1998, 21.</w:t>
      </w:r>
      <w:r>
        <w:fldChar w:fldCharType="end"/>
      </w:r>
    </w:p>
  </w:footnote>
  <w:footnote w:id="719">
    <w:p w14:paraId="63A09C1C" w14:textId="3725EB95" w:rsidR="00EE6E9B" w:rsidRDefault="00EE6E9B" w:rsidP="00EE6E9B">
      <w:pPr>
        <w:pStyle w:val="FootnoteText"/>
      </w:pPr>
      <w:r>
        <w:rPr>
          <w:rStyle w:val="FootnoteReference"/>
        </w:rPr>
        <w:footnoteRef/>
      </w:r>
      <w:r>
        <w:t xml:space="preserve"> </w:t>
      </w:r>
      <w:r>
        <w:fldChar w:fldCharType="begin"/>
      </w:r>
      <w:r w:rsidR="008C334C">
        <w:instrText xml:space="preserve"> ADDIN ZOTERO_ITEM CSL_CITATION {"citationID":"BdZJWROg","properties":{"formattedCitation":"Raether, {\\i{}Lieblingsgerichte vom Wochenmarkt}, 74.","plainCitation":"Raether, Lieblingsgerichte vom Wochenmarkt, 74.","noteIndex":718},"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74"}],"schema":"https://github.com/citation-style-language/schema/raw/master/csl-citation.json"} </w:instrText>
      </w:r>
      <w:r>
        <w:fldChar w:fldCharType="separate"/>
      </w:r>
      <w:r w:rsidRPr="009C2229">
        <w:rPr>
          <w:rFonts w:ascii="Calibri" w:hAnsi="Calibri" w:cs="Calibri"/>
          <w:szCs w:val="24"/>
        </w:rPr>
        <w:t xml:space="preserve">Raether, </w:t>
      </w:r>
      <w:r w:rsidRPr="009C2229">
        <w:rPr>
          <w:rFonts w:ascii="Calibri" w:hAnsi="Calibri" w:cs="Calibri"/>
          <w:i/>
          <w:iCs/>
          <w:szCs w:val="24"/>
        </w:rPr>
        <w:t>Lieblingsgerichte vom Wochenmarkt</w:t>
      </w:r>
      <w:r w:rsidRPr="009C2229">
        <w:rPr>
          <w:rFonts w:ascii="Calibri" w:hAnsi="Calibri" w:cs="Calibri"/>
          <w:szCs w:val="24"/>
        </w:rPr>
        <w:t>, 74.</w:t>
      </w:r>
      <w:r>
        <w:fldChar w:fldCharType="end"/>
      </w:r>
    </w:p>
  </w:footnote>
  <w:footnote w:id="720">
    <w:p w14:paraId="56091378" w14:textId="41135E17" w:rsidR="00AF4A55" w:rsidRDefault="00AF4A55">
      <w:pPr>
        <w:pStyle w:val="FootnoteText"/>
      </w:pPr>
      <w:r>
        <w:rPr>
          <w:rStyle w:val="FootnoteReference"/>
        </w:rPr>
        <w:footnoteRef/>
      </w:r>
      <w:r>
        <w:t xml:space="preserve"> </w:t>
      </w:r>
      <w:r>
        <w:fldChar w:fldCharType="begin"/>
      </w:r>
      <w:r w:rsidR="008C334C">
        <w:instrText xml:space="preserve"> ADDIN ZOTERO_ITEM CSL_CITATION {"citationID":"2oi6l9ph","properties":{"formattedCitation":"\\uc0\\u8222{}ZEITmagazin\\uc0\\u8220{}.","plainCitation":"„ZEITmagazin“.","noteIndex":719},"citationItems":[{"id":96,"uris":["http://zotero.org/users/local/usTu59L8/items/EJMJD2IT"],"itemData":{"id":96,"type":"article-journal","title":"ZEITmagazin"}}],"schema":"https://github.com/citation-style-language/schema/raw/master/csl-citation.json"} </w:instrText>
      </w:r>
      <w:r>
        <w:fldChar w:fldCharType="separate"/>
      </w:r>
      <w:r w:rsidRPr="00AF4A55">
        <w:rPr>
          <w:rFonts w:ascii="Calibri" w:hAnsi="Calibri" w:cs="Calibri"/>
          <w:szCs w:val="24"/>
        </w:rPr>
        <w:t>„ZEITmagazin“.</w:t>
      </w:r>
      <w:r>
        <w:fldChar w:fldCharType="end"/>
      </w:r>
    </w:p>
  </w:footnote>
  <w:footnote w:id="721">
    <w:p w14:paraId="398EBC90" w14:textId="6C4B217C" w:rsidR="00EF6CD1" w:rsidRDefault="00EF6CD1" w:rsidP="00EF6CD1">
      <w:pPr>
        <w:pStyle w:val="FootnoteText"/>
      </w:pPr>
      <w:r>
        <w:rPr>
          <w:rStyle w:val="FootnoteReference"/>
        </w:rPr>
        <w:footnoteRef/>
      </w:r>
      <w:r>
        <w:t xml:space="preserve"> </w:t>
      </w:r>
      <w:r>
        <w:fldChar w:fldCharType="begin"/>
      </w:r>
      <w:r w:rsidR="008C334C">
        <w:instrText xml:space="preserve"> ADDIN ZOTERO_ITEM CSL_CITATION {"citationID":"ho0Gerdf","properties":{"formattedCitation":"Stephen und Busch, {\\i{}Das grosse Buch der vegetarischen K\\uc0\\u252{}che}, 236.","plainCitation":"Stephen und Busch, Das grosse Buch der vegetarischen Küche, 236.","noteIndex":720},"citationItems":[{"id":9,"uris":["http://zotero.org/users/local/usTu59L8/items/FS2CVUV2"],"itemData":{"id":9,"type":"book","event-place":"Köln","ISBN":"978-3-89508-551-2","language":"ger","note":"OCLC: 973602249","publisher":"Könemann","publisher-place":"Köln","source":"Open WorldCat","title":"Das grosse Buch der vegetarischen Küche","author":[{"family":"Stephen","given":"Wendy"},{"family":"Busch","given":"Andrea C."}],"issued":{"date-parts":[["1997"]]}},"locator":"236"}],"schema":"https://github.com/citation-style-language/schema/raw/master/csl-citation.json"} </w:instrText>
      </w:r>
      <w:r>
        <w:fldChar w:fldCharType="separate"/>
      </w:r>
      <w:r w:rsidRPr="00DF2193">
        <w:rPr>
          <w:rFonts w:ascii="Calibri" w:hAnsi="Calibri" w:cs="Calibri"/>
          <w:szCs w:val="24"/>
        </w:rPr>
        <w:t xml:space="preserve">Stephen und Busch, </w:t>
      </w:r>
      <w:r w:rsidRPr="00DF2193">
        <w:rPr>
          <w:rFonts w:ascii="Calibri" w:hAnsi="Calibri" w:cs="Calibri"/>
          <w:i/>
          <w:iCs/>
          <w:szCs w:val="24"/>
        </w:rPr>
        <w:t>Das grosse Buch der vegetarischen Küche</w:t>
      </w:r>
      <w:r w:rsidRPr="00DF2193">
        <w:rPr>
          <w:rFonts w:ascii="Calibri" w:hAnsi="Calibri" w:cs="Calibri"/>
          <w:szCs w:val="24"/>
        </w:rPr>
        <w:t>, 236.</w:t>
      </w:r>
      <w:r>
        <w:fldChar w:fldCharType="end"/>
      </w:r>
    </w:p>
  </w:footnote>
  <w:footnote w:id="722">
    <w:p w14:paraId="33E4B402" w14:textId="5B0F65DB" w:rsidR="00EF6CD1" w:rsidRDefault="00EF6CD1" w:rsidP="00EF6CD1">
      <w:pPr>
        <w:pStyle w:val="FootnoteText"/>
      </w:pPr>
      <w:r>
        <w:rPr>
          <w:rStyle w:val="FootnoteReference"/>
        </w:rPr>
        <w:footnoteRef/>
      </w:r>
      <w:r>
        <w:t xml:space="preserve"> </w:t>
      </w:r>
      <w:r>
        <w:fldChar w:fldCharType="begin"/>
      </w:r>
      <w:r w:rsidR="008C334C">
        <w:instrText xml:space="preserve"> ADDIN ZOTERO_ITEM CSL_CITATION {"citationID":"GNKg6LBX","properties":{"formattedCitation":"Stephen und Busch, 236.","plainCitation":"Stephen und Busch, 236.","noteIndex":721},"citationItems":[{"id":9,"uris":["http://zotero.org/users/local/usTu59L8/items/FS2CVUV2"],"itemData":{"id":9,"type":"book","event-place":"Köln","ISBN":"978-3-89508-551-2","language":"ger","note":"OCLC: 973602249","publisher":"Könemann","publisher-place":"Köln","source":"Open WorldCat","title":"Das grosse Buch der vegetarischen Küche","author":[{"family":"Stephen","given":"Wendy"},{"family":"Busch","given":"Andrea C."}],"issued":{"date-parts":[["1997"]]}},"locator":"236"}],"schema":"https://github.com/citation-style-language/schema/raw/master/csl-citation.json"} </w:instrText>
      </w:r>
      <w:r>
        <w:fldChar w:fldCharType="separate"/>
      </w:r>
      <w:r w:rsidRPr="00632725">
        <w:rPr>
          <w:rFonts w:ascii="Calibri" w:hAnsi="Calibri" w:cs="Calibri"/>
        </w:rPr>
        <w:t>Stephen und Busch, 236.</w:t>
      </w:r>
      <w:r>
        <w:fldChar w:fldCharType="end"/>
      </w:r>
    </w:p>
  </w:footnote>
  <w:footnote w:id="723">
    <w:p w14:paraId="385FE35B" w14:textId="4D575C07" w:rsidR="009671BD" w:rsidRDefault="009671BD">
      <w:pPr>
        <w:pStyle w:val="FootnoteText"/>
      </w:pPr>
      <w:r>
        <w:rPr>
          <w:rStyle w:val="FootnoteReference"/>
        </w:rPr>
        <w:footnoteRef/>
      </w:r>
      <w:r>
        <w:t xml:space="preserve"> </w:t>
      </w:r>
      <w:r>
        <w:fldChar w:fldCharType="begin"/>
      </w:r>
      <w:r w:rsidR="008C334C">
        <w:instrText xml:space="preserve"> ADDIN ZOTERO_ITEM CSL_CITATION {"citationID":"DQXGHCfi","properties":{"formattedCitation":"\\uc0\\u8222{}ZEITmagazin\\uc0\\u8220{}.","plainCitation":"„ZEITmagazin“.","noteIndex":722},"citationItems":[{"id":96,"uris":["http://zotero.org/users/local/usTu59L8/items/EJMJD2IT"],"itemData":{"id":96,"type":"article-journal","title":"ZEITmagazin"}}],"schema":"https://github.com/citation-style-language/schema/raw/master/csl-citation.json"} </w:instrText>
      </w:r>
      <w:r>
        <w:fldChar w:fldCharType="separate"/>
      </w:r>
      <w:r w:rsidRPr="009671BD">
        <w:rPr>
          <w:rFonts w:ascii="Calibri" w:hAnsi="Calibri" w:cs="Calibri"/>
          <w:szCs w:val="24"/>
        </w:rPr>
        <w:t>„ZEITmagazin“.</w:t>
      </w:r>
      <w:r>
        <w:fldChar w:fldCharType="end"/>
      </w:r>
    </w:p>
  </w:footnote>
  <w:footnote w:id="724">
    <w:p w14:paraId="45AB48DD" w14:textId="69C51DDB" w:rsidR="008C71FD" w:rsidRPr="00D27473" w:rsidRDefault="008C71FD">
      <w:pPr>
        <w:pStyle w:val="FootnoteText"/>
      </w:pPr>
      <w:r>
        <w:rPr>
          <w:rStyle w:val="FootnoteReference"/>
        </w:rPr>
        <w:footnoteRef/>
      </w:r>
      <w:r w:rsidRPr="00D27473">
        <w:t xml:space="preserve"> </w:t>
      </w:r>
      <w:r>
        <w:fldChar w:fldCharType="begin"/>
      </w:r>
      <w:r w:rsidR="008C334C">
        <w:instrText xml:space="preserve"> ADDIN ZOTERO_ITEM CSL_CITATION {"citationID":"LXK7ybCk","properties":{"formattedCitation":"Ottolenghi, {\\i{}Ottolenghi simple - Das Kochbuch}, 55.","plainCitation":"Ottolenghi, Ottolenghi simple - Das Kochbuch, 55.","noteIndex":723},"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55"}],"schema":"https://github.com/citation-style-language/schema/raw/master/csl-citation.json"} </w:instrText>
      </w:r>
      <w:r>
        <w:fldChar w:fldCharType="separate"/>
      </w:r>
      <w:r w:rsidR="0091679F" w:rsidRPr="0091679F">
        <w:rPr>
          <w:rFonts w:ascii="Calibri" w:hAnsi="Calibri" w:cs="Calibri"/>
          <w:szCs w:val="24"/>
        </w:rPr>
        <w:t xml:space="preserve">Ottolenghi, </w:t>
      </w:r>
      <w:r w:rsidR="0091679F" w:rsidRPr="0091679F">
        <w:rPr>
          <w:rFonts w:ascii="Calibri" w:hAnsi="Calibri" w:cs="Calibri"/>
          <w:i/>
          <w:iCs/>
          <w:szCs w:val="24"/>
        </w:rPr>
        <w:t>Ottolenghi simple - Das Kochbuch</w:t>
      </w:r>
      <w:r w:rsidR="0091679F" w:rsidRPr="0091679F">
        <w:rPr>
          <w:rFonts w:ascii="Calibri" w:hAnsi="Calibri" w:cs="Calibri"/>
          <w:szCs w:val="24"/>
        </w:rPr>
        <w:t>, 55.</w:t>
      </w:r>
      <w:r>
        <w:fldChar w:fldCharType="end"/>
      </w:r>
    </w:p>
  </w:footnote>
  <w:footnote w:id="725">
    <w:p w14:paraId="7FDF424B" w14:textId="71724414" w:rsidR="008C628D" w:rsidRPr="00F0625D" w:rsidRDefault="008C628D">
      <w:pPr>
        <w:pStyle w:val="FootnoteText"/>
      </w:pPr>
      <w:r>
        <w:rPr>
          <w:rStyle w:val="FootnoteReference"/>
        </w:rPr>
        <w:footnoteRef/>
      </w:r>
      <w:r w:rsidRPr="00F0625D">
        <w:t xml:space="preserve"> </w:t>
      </w:r>
      <w:r>
        <w:fldChar w:fldCharType="begin"/>
      </w:r>
      <w:r w:rsidR="008C334C">
        <w:instrText xml:space="preserve"> ADDIN ZOTERO_ITEM CSL_CITATION {"citationID":"nDHFzhYG","properties":{"formattedCitation":"Ottolenghi und Tamimi, {\\i{}Jerusalem}, 248.","plainCitation":"Ottolenghi und Tamimi, Jerusalem, 248.","noteIndex":724},"citationItems":[{"id":94,"uris":["http://zotero.org/users/local/usTu59L8/items/9YPMVACQ"],"itemData":{"id":94,"type":"book","edition":"15. Auflage","event-place":"München","ISBN":"978-3-8310-2333-2","language":"ger","number-of-pages":"318","publisher":"Dorling Kindersley","publisher-place":"München","source":"K10plus ISBN","title":"Jerusalem: Das Kochbuch","title-short":"Jerusalem","author":[{"family":"Ottolenghi","given":"Yotam"},{"family":"Tamimi","given":"Sami"}],"issued":{"date-parts":[["2017"]]}},"locator":"248"}],"schema":"https://github.com/citation-style-language/schema/raw/master/csl-citation.json"} </w:instrText>
      </w:r>
      <w:r>
        <w:fldChar w:fldCharType="separate"/>
      </w:r>
      <w:r w:rsidR="0091679F" w:rsidRPr="0091679F">
        <w:rPr>
          <w:rFonts w:ascii="Calibri" w:hAnsi="Calibri" w:cs="Calibri"/>
          <w:szCs w:val="24"/>
        </w:rPr>
        <w:t xml:space="preserve">Ottolenghi und Tamimi, </w:t>
      </w:r>
      <w:r w:rsidR="0091679F" w:rsidRPr="0091679F">
        <w:rPr>
          <w:rFonts w:ascii="Calibri" w:hAnsi="Calibri" w:cs="Calibri"/>
          <w:i/>
          <w:iCs/>
          <w:szCs w:val="24"/>
        </w:rPr>
        <w:t>Jerusalem</w:t>
      </w:r>
      <w:r w:rsidR="0091679F" w:rsidRPr="0091679F">
        <w:rPr>
          <w:rFonts w:ascii="Calibri" w:hAnsi="Calibri" w:cs="Calibri"/>
          <w:szCs w:val="24"/>
        </w:rPr>
        <w:t>, 248.</w:t>
      </w:r>
      <w:r>
        <w:fldChar w:fldCharType="end"/>
      </w:r>
    </w:p>
  </w:footnote>
  <w:footnote w:id="726">
    <w:p w14:paraId="18FEEBD3" w14:textId="07AEEE5F" w:rsidR="00245231" w:rsidRDefault="00245231" w:rsidP="00245231">
      <w:pPr>
        <w:pStyle w:val="FootnoteText"/>
      </w:pPr>
      <w:r>
        <w:rPr>
          <w:rStyle w:val="FootnoteReference"/>
        </w:rPr>
        <w:footnoteRef/>
      </w:r>
      <w:r>
        <w:t xml:space="preserve"> </w:t>
      </w:r>
      <w:r>
        <w:fldChar w:fldCharType="begin"/>
      </w:r>
      <w:r w:rsidR="008C334C">
        <w:instrText xml:space="preserve"> ADDIN ZOTERO_ITEM CSL_CITATION {"citationID":"QRaiH4Wx","properties":{"formattedCitation":"Likidis-K\\uc0\\u246{}nigsfeld, Brauner, und Werz-Kovacs, {\\i{}Griechenland Originalrezepte und Interessantes \\uc0\\u252{}ber Land und Leute}, 44.","plainCitation":"Likidis-Königsfeld, Brauner, und Werz-Kovacs, Griechenland Originalrezepte und Interessantes über Land und Leute, 44.","noteIndex":725},"citationItems":[{"id":21,"uris":["http://zotero.org/users/local/usTu59L8/items/5J8T6KEU"],"itemData":{"id":21,"type":"book","edition":"Sonderausg. der Orig.-Ausg. von 1994, 1. Aufl","event-place":"München","ISBN":"978-3-7742-6443-4","language":"ger","note":"OCLC: 76556261","publisher":"Gräfe und Unzer","publisher-place":"München","source":"Open WorldCat","title":"Griechenland Originalrezepte und Interessantes über Land und Leute","author":[{"family":"Likidis-Königsfeld","given":"Kristina"},{"family":"Brauner","given":"Michael"},{"family":"Werz-Kovacs","given":"Stephanie","dropping-particle":"von"}],"issued":{"date-parts":[["2004"]]}},"locator":"44"}],"schema":"https://github.com/citation-style-language/schema/raw/master/csl-citation.json"} </w:instrText>
      </w:r>
      <w:r>
        <w:fldChar w:fldCharType="separate"/>
      </w:r>
      <w:r w:rsidR="0091679F" w:rsidRPr="0091679F">
        <w:rPr>
          <w:rFonts w:ascii="Calibri" w:hAnsi="Calibri" w:cs="Calibri"/>
          <w:szCs w:val="24"/>
        </w:rPr>
        <w:t xml:space="preserve">Likidis-Königsfeld, Brauner, und Werz-Kovacs, </w:t>
      </w:r>
      <w:r w:rsidR="0091679F" w:rsidRPr="0091679F">
        <w:rPr>
          <w:rFonts w:ascii="Calibri" w:hAnsi="Calibri" w:cs="Calibri"/>
          <w:i/>
          <w:iCs/>
          <w:szCs w:val="24"/>
        </w:rPr>
        <w:t>Griechenland Originalrezepte und Interessantes über Land und Leute</w:t>
      </w:r>
      <w:r w:rsidR="0091679F" w:rsidRPr="0091679F">
        <w:rPr>
          <w:rFonts w:ascii="Calibri" w:hAnsi="Calibri" w:cs="Calibri"/>
          <w:szCs w:val="24"/>
        </w:rPr>
        <w:t>, 44.</w:t>
      </w:r>
      <w:r>
        <w:fldChar w:fldCharType="end"/>
      </w:r>
    </w:p>
  </w:footnote>
  <w:footnote w:id="727">
    <w:p w14:paraId="36B9D8BA" w14:textId="7B206582" w:rsidR="006E62D1" w:rsidRPr="00F0625D" w:rsidRDefault="006E62D1">
      <w:pPr>
        <w:pStyle w:val="FootnoteText"/>
      </w:pPr>
      <w:r>
        <w:rPr>
          <w:rStyle w:val="FootnoteReference"/>
        </w:rPr>
        <w:footnoteRef/>
      </w:r>
      <w:r w:rsidRPr="00F0625D">
        <w:t xml:space="preserve"> </w:t>
      </w:r>
      <w:r>
        <w:fldChar w:fldCharType="begin"/>
      </w:r>
      <w:r w:rsidR="008C334C">
        <w:instrText xml:space="preserve"> ADDIN ZOTERO_ITEM CSL_CITATION {"citationID":"3ZXAnrI8","properties":{"formattedCitation":"Ottolenghi und Tamimi, {\\i{}Jerusalem}, 254.","plainCitation":"Ottolenghi und Tamimi, Jerusalem, 254.","noteIndex":726},"citationItems":[{"id":94,"uris":["http://zotero.org/users/local/usTu59L8/items/9YPMVACQ"],"itemData":{"id":94,"type":"book","edition":"15. Auflage","event-place":"München","ISBN":"978-3-8310-2333-2","language":"ger","number-of-pages":"318","publisher":"Dorling Kindersley","publisher-place":"München","source":"K10plus ISBN","title":"Jerusalem: Das Kochbuch","title-short":"Jerusalem","author":[{"family":"Ottolenghi","given":"Yotam"},{"family":"Tamimi","given":"Sami"}],"issued":{"date-parts":[["2017"]]}},"locator":"254"}],"schema":"https://github.com/citation-style-language/schema/raw/master/csl-citation.json"} </w:instrText>
      </w:r>
      <w:r>
        <w:fldChar w:fldCharType="separate"/>
      </w:r>
      <w:r w:rsidR="0091679F" w:rsidRPr="0091679F">
        <w:rPr>
          <w:rFonts w:ascii="Calibri" w:hAnsi="Calibri" w:cs="Calibri"/>
          <w:szCs w:val="24"/>
        </w:rPr>
        <w:t xml:space="preserve">Ottolenghi und Tamimi, </w:t>
      </w:r>
      <w:r w:rsidR="0091679F" w:rsidRPr="0091679F">
        <w:rPr>
          <w:rFonts w:ascii="Calibri" w:hAnsi="Calibri" w:cs="Calibri"/>
          <w:i/>
          <w:iCs/>
          <w:szCs w:val="24"/>
        </w:rPr>
        <w:t>Jerusalem</w:t>
      </w:r>
      <w:r w:rsidR="0091679F" w:rsidRPr="0091679F">
        <w:rPr>
          <w:rFonts w:ascii="Calibri" w:hAnsi="Calibri" w:cs="Calibri"/>
          <w:szCs w:val="24"/>
        </w:rPr>
        <w:t>, 254.</w:t>
      </w:r>
      <w:r>
        <w:fldChar w:fldCharType="end"/>
      </w:r>
    </w:p>
  </w:footnote>
  <w:footnote w:id="728">
    <w:p w14:paraId="2CD9E8CA" w14:textId="10782CA5" w:rsidR="007669D0" w:rsidRDefault="007669D0" w:rsidP="007669D0">
      <w:pPr>
        <w:pStyle w:val="FootnoteText"/>
      </w:pPr>
      <w:r>
        <w:rPr>
          <w:rStyle w:val="FootnoteReference"/>
        </w:rPr>
        <w:footnoteRef/>
      </w:r>
      <w:r>
        <w:t xml:space="preserve"> </w:t>
      </w:r>
      <w:r>
        <w:fldChar w:fldCharType="begin"/>
      </w:r>
      <w:r w:rsidR="008C334C">
        <w:instrText xml:space="preserve"> ADDIN ZOTERO_ITEM CSL_CITATION {"citationID":"ldWgcKJi","properties":{"formattedCitation":"Raether, {\\i{}Wochenmarkt}, 41.","plainCitation":"Raether, Wochenmarkt, 41.","noteIndex":727},"citationItems":[{"id":66,"uris":["http://zotero.org/users/local/usTu59L8/items/CLFEECBQ"],"itemData":{"id":66,"type":"book","edition":"2. Aufl","event-place":"Berlin","ISBN":"978-3-8270-1259-3","language":"ger","number-of-pages":"207","publisher":"Berlin Verlag","publisher-place":"Berlin","source":"K10plus ISBN","title":"Wochenmarkt: Die frischen, einfachen Rezepte aus dem Zeit Magazin","title-short":"Wochenmarkt","author":[{"family":"Raether","given":"Elisabeth"}],"issued":{"date-parts":[["2014"]]}},"locator":"41"}],"schema":"https://github.com/citation-style-language/schema/raw/master/csl-citation.json"} </w:instrText>
      </w:r>
      <w:r>
        <w:fldChar w:fldCharType="separate"/>
      </w:r>
      <w:r w:rsidR="0091679F" w:rsidRPr="0091679F">
        <w:rPr>
          <w:rFonts w:ascii="Calibri" w:hAnsi="Calibri" w:cs="Calibri"/>
          <w:szCs w:val="24"/>
        </w:rPr>
        <w:t xml:space="preserve">Raether, </w:t>
      </w:r>
      <w:r w:rsidR="0091679F" w:rsidRPr="0091679F">
        <w:rPr>
          <w:rFonts w:ascii="Calibri" w:hAnsi="Calibri" w:cs="Calibri"/>
          <w:i/>
          <w:iCs/>
          <w:szCs w:val="24"/>
        </w:rPr>
        <w:t>Wochenmarkt</w:t>
      </w:r>
      <w:r w:rsidR="0091679F" w:rsidRPr="0091679F">
        <w:rPr>
          <w:rFonts w:ascii="Calibri" w:hAnsi="Calibri" w:cs="Calibri"/>
          <w:szCs w:val="24"/>
        </w:rPr>
        <w:t>, 41.</w:t>
      </w:r>
      <w:r>
        <w:fldChar w:fldCharType="end"/>
      </w:r>
    </w:p>
  </w:footnote>
  <w:footnote w:id="729">
    <w:p w14:paraId="2DD3D668" w14:textId="5F3F9A15" w:rsidR="00BE6E2D" w:rsidRPr="00D4288D" w:rsidRDefault="00BE6E2D" w:rsidP="00BE6E2D">
      <w:pPr>
        <w:pStyle w:val="FootnoteText"/>
        <w:rPr>
          <w:lang w:val="en-US"/>
        </w:rPr>
      </w:pPr>
      <w:r>
        <w:rPr>
          <w:rStyle w:val="FootnoteReference"/>
        </w:rPr>
        <w:footnoteRef/>
      </w:r>
      <w:r w:rsidRPr="00D4288D">
        <w:rPr>
          <w:lang w:val="en-US"/>
        </w:rPr>
        <w:t xml:space="preserve"> </w:t>
      </w:r>
      <w:r>
        <w:fldChar w:fldCharType="begin"/>
      </w:r>
      <w:r w:rsidR="008C334C">
        <w:rPr>
          <w:lang w:val="en-US"/>
        </w:rPr>
        <w:instrText xml:space="preserve"> ADDIN ZOTERO_ITEM CSL_CITATION {"citationID":"vIcwYMQf","properties":{"formattedCitation":"{\\i{}Fingerfood}, 193.","plainCitation":"Fingerfood, 193.","noteIndex":728},"citationItems":[{"id":6,"uris":["http://zotero.org/users/local/usTu59L8/items/ETZGLA84"],"itemData":{"id":6,"type":"book","event-place":"Köln","ISBN":"978-3-8290-2312-2","language":"ger","number-of-pages":"304","publisher":"Könemann","publisher-place":"Köln","source":"K10plus ISBN","title":"Fingerfood: das grosse Buch der Snacks","title-short":"Fingerfood","issued":{"date-parts":[["2000"]]}},"locator":"193"}],"schema":"https://github.com/citation-style-language/schema/raw/master/csl-citation.json"} </w:instrText>
      </w:r>
      <w:r>
        <w:fldChar w:fldCharType="separate"/>
      </w:r>
      <w:r w:rsidRPr="005551EF">
        <w:rPr>
          <w:rFonts w:ascii="Calibri" w:hAnsi="Calibri" w:cs="Calibri"/>
          <w:i/>
          <w:iCs/>
          <w:szCs w:val="24"/>
          <w:lang w:val="en-US"/>
        </w:rPr>
        <w:t>Fingerfood</w:t>
      </w:r>
      <w:r w:rsidRPr="005551EF">
        <w:rPr>
          <w:rFonts w:ascii="Calibri" w:hAnsi="Calibri" w:cs="Calibri"/>
          <w:szCs w:val="24"/>
          <w:lang w:val="en-US"/>
        </w:rPr>
        <w:t>, 193.</w:t>
      </w:r>
      <w:r>
        <w:fldChar w:fldCharType="end"/>
      </w:r>
    </w:p>
  </w:footnote>
  <w:footnote w:id="730">
    <w:p w14:paraId="34587ACE" w14:textId="4EF87E9B" w:rsidR="00BE6E2D" w:rsidRPr="009238ED" w:rsidRDefault="00BE6E2D" w:rsidP="00BE6E2D">
      <w:pPr>
        <w:pStyle w:val="FootnoteText"/>
        <w:rPr>
          <w:lang w:val="en-US"/>
        </w:rPr>
      </w:pPr>
      <w:r>
        <w:rPr>
          <w:rStyle w:val="FootnoteReference"/>
        </w:rPr>
        <w:footnoteRef/>
      </w:r>
      <w:r w:rsidRPr="009238ED">
        <w:rPr>
          <w:lang w:val="en-US"/>
        </w:rPr>
        <w:t xml:space="preserve"> </w:t>
      </w:r>
      <w:r>
        <w:fldChar w:fldCharType="begin"/>
      </w:r>
      <w:r w:rsidR="008C334C">
        <w:rPr>
          <w:lang w:val="en-US"/>
        </w:rPr>
        <w:instrText xml:space="preserve"> ADDIN ZOTERO_ITEM CSL_CITATION {"citationID":"fp52SNFj","properties":{"formattedCitation":"{\\i{}Fingerfood}, 203.","plainCitation":"Fingerfood, 203.","noteIndex":729},"citationItems":[{"id":6,"uris":["http://zotero.org/users/local/usTu59L8/items/ETZGLA84"],"itemData":{"id":6,"type":"book","event-place":"Köln","ISBN":"978-3-8290-2312-2","language":"ger","number-of-pages":"304","publisher":"Könemann","publisher-place":"Köln","source":"K10plus ISBN","title":"Fingerfood: das grosse Buch der Snacks","title-short":"Fingerfood","issued":{"date-parts":[["2000"]]}},"locator":"203"}],"schema":"https://github.com/citation-style-language/schema/raw/master/csl-citation.json"} </w:instrText>
      </w:r>
      <w:r>
        <w:fldChar w:fldCharType="separate"/>
      </w:r>
      <w:r w:rsidRPr="0043372C">
        <w:rPr>
          <w:rFonts w:ascii="Calibri" w:hAnsi="Calibri" w:cs="Calibri"/>
          <w:i/>
          <w:iCs/>
          <w:szCs w:val="24"/>
          <w:lang w:val="en-US"/>
        </w:rPr>
        <w:t>Fingerfood</w:t>
      </w:r>
      <w:r w:rsidRPr="0043372C">
        <w:rPr>
          <w:rFonts w:ascii="Calibri" w:hAnsi="Calibri" w:cs="Calibri"/>
          <w:szCs w:val="24"/>
          <w:lang w:val="en-US"/>
        </w:rPr>
        <w:t>, 203.</w:t>
      </w:r>
      <w:r>
        <w:fldChar w:fldCharType="end"/>
      </w:r>
    </w:p>
  </w:footnote>
  <w:footnote w:id="731">
    <w:p w14:paraId="5B62E082" w14:textId="5CB28287" w:rsidR="00177851" w:rsidRPr="00824F81" w:rsidRDefault="00177851">
      <w:pPr>
        <w:pStyle w:val="FootnoteText"/>
        <w:rPr>
          <w:lang w:val="en-US"/>
        </w:rPr>
      </w:pPr>
      <w:r>
        <w:rPr>
          <w:rStyle w:val="FootnoteReference"/>
        </w:rPr>
        <w:footnoteRef/>
      </w:r>
      <w:r w:rsidRPr="00824F81">
        <w:rPr>
          <w:lang w:val="en-US"/>
        </w:rPr>
        <w:t xml:space="preserve"> </w:t>
      </w:r>
      <w:r>
        <w:fldChar w:fldCharType="begin"/>
      </w:r>
      <w:r w:rsidR="008C334C">
        <w:rPr>
          <w:lang w:val="en-US"/>
        </w:rPr>
        <w:instrText xml:space="preserve"> ADDIN ZOTERO_ITEM CSL_CITATION {"citationID":"cowj0ZtL","properties":{"formattedCitation":"{\\i{}Fingerfood}, 18.","plainCitation":"Fingerfood, 18.","noteIndex":730},"citationItems":[{"id":6,"uris":["http://zotero.org/users/local/usTu59L8/items/ETZGLA84"],"itemData":{"id":6,"type":"book","event-place":"Köln","ISBN":"978-3-8290-2312-2","language":"ger","number-of-pages":"304","publisher":"Könemann","publisher-place":"Köln","source":"K10plus ISBN","title":"Fingerfood: das grosse Buch der Snacks","title-short":"Fingerfood","issued":{"date-parts":[["2000"]]}},"locator":"18"}],"schema":"https://github.com/citation-style-language/schema/raw/master/csl-citation.json"} </w:instrText>
      </w:r>
      <w:r>
        <w:fldChar w:fldCharType="separate"/>
      </w:r>
      <w:r w:rsidRPr="00824F81">
        <w:rPr>
          <w:rFonts w:ascii="Calibri" w:hAnsi="Calibri" w:cs="Calibri"/>
          <w:i/>
          <w:iCs/>
          <w:szCs w:val="24"/>
          <w:lang w:val="en-US"/>
        </w:rPr>
        <w:t>Fingerfood</w:t>
      </w:r>
      <w:r w:rsidRPr="00824F81">
        <w:rPr>
          <w:rFonts w:ascii="Calibri" w:hAnsi="Calibri" w:cs="Calibri"/>
          <w:szCs w:val="24"/>
          <w:lang w:val="en-US"/>
        </w:rPr>
        <w:t>, 18.</w:t>
      </w:r>
      <w:r>
        <w:fldChar w:fldCharType="end"/>
      </w:r>
    </w:p>
  </w:footnote>
  <w:footnote w:id="732">
    <w:p w14:paraId="36DDD0F1" w14:textId="69796A9C" w:rsidR="00EE6E9B" w:rsidRPr="00BE6E2D" w:rsidRDefault="00EE6E9B" w:rsidP="00EE6E9B">
      <w:pPr>
        <w:pStyle w:val="FootnoteText"/>
        <w:rPr>
          <w:lang w:val="en-US"/>
        </w:rPr>
      </w:pPr>
      <w:r>
        <w:rPr>
          <w:rStyle w:val="FootnoteReference"/>
        </w:rPr>
        <w:footnoteRef/>
      </w:r>
      <w:r w:rsidRPr="00BE6E2D">
        <w:rPr>
          <w:lang w:val="en-US"/>
        </w:rPr>
        <w:t xml:space="preserve"> </w:t>
      </w:r>
      <w:r>
        <w:fldChar w:fldCharType="begin"/>
      </w:r>
      <w:r w:rsidR="008C334C">
        <w:rPr>
          <w:lang w:val="en-US"/>
        </w:rPr>
        <w:instrText xml:space="preserve"> ADDIN ZOTERO_ITEM CSL_CITATION {"citationID":"3XgDCHUe","properties":{"formattedCitation":"{\\i{}Fingerfood}, 163.","plainCitation":"Fingerfood, 163.","noteIndex":731},"citationItems":[{"id":6,"uris":["http://zotero.org/users/local/usTu59L8/items/ETZGLA84"],"itemData":{"id":6,"type":"book","event-place":"Köln","ISBN":"978-3-8290-2312-2","language":"ger","number-of-pages":"304","publisher":"Könemann","publisher-place":"Köln","source":"K10plus ISBN","title":"Fingerfood: das grosse Buch der Snacks","title-short":"Fingerfood","issued":{"date-parts":[["2000"]]}},"locator":"163"}],"schema":"https://github.com/citation-style-language/schema/raw/master/csl-citation.json"} </w:instrText>
      </w:r>
      <w:r>
        <w:fldChar w:fldCharType="separate"/>
      </w:r>
      <w:r w:rsidRPr="00BE6E2D">
        <w:rPr>
          <w:rFonts w:ascii="Calibri" w:hAnsi="Calibri" w:cs="Calibri"/>
          <w:i/>
          <w:iCs/>
          <w:szCs w:val="24"/>
          <w:lang w:val="en-US"/>
        </w:rPr>
        <w:t>Fingerfood</w:t>
      </w:r>
      <w:r w:rsidRPr="00BE6E2D">
        <w:rPr>
          <w:rFonts w:ascii="Calibri" w:hAnsi="Calibri" w:cs="Calibri"/>
          <w:szCs w:val="24"/>
          <w:lang w:val="en-US"/>
        </w:rPr>
        <w:t>, 163.</w:t>
      </w:r>
      <w:r>
        <w:fldChar w:fldCharType="end"/>
      </w:r>
    </w:p>
  </w:footnote>
  <w:footnote w:id="733">
    <w:p w14:paraId="4D509A9A" w14:textId="26D0D5E4" w:rsidR="00B5264A" w:rsidRPr="00BE6E2D" w:rsidRDefault="00B5264A">
      <w:pPr>
        <w:pStyle w:val="FootnoteText"/>
        <w:rPr>
          <w:lang w:val="en-US"/>
        </w:rPr>
      </w:pPr>
      <w:r>
        <w:rPr>
          <w:rStyle w:val="FootnoteReference"/>
        </w:rPr>
        <w:footnoteRef/>
      </w:r>
      <w:r w:rsidRPr="00BE6E2D">
        <w:rPr>
          <w:lang w:val="en-US"/>
        </w:rPr>
        <w:t xml:space="preserve"> </w:t>
      </w:r>
      <w:r>
        <w:fldChar w:fldCharType="begin"/>
      </w:r>
      <w:r w:rsidR="008C334C">
        <w:rPr>
          <w:lang w:val="en-US"/>
        </w:rPr>
        <w:instrText xml:space="preserve"> ADDIN ZOTERO_ITEM CSL_CITATION {"citationID":"XjKAqLjS","properties":{"formattedCitation":"{\\i{}Fingerfood}, 34.","plainCitation":"Fingerfood, 34.","noteIndex":732},"citationItems":[{"id":6,"uris":["http://zotero.org/users/local/usTu59L8/items/ETZGLA84"],"itemData":{"id":6,"type":"book","event-place":"Köln","ISBN":"978-3-8290-2312-2","language":"ger","number-of-pages":"304","publisher":"Könemann","publisher-place":"Köln","source":"K10plus ISBN","title":"Fingerfood: das grosse Buch der Snacks","title-short":"Fingerfood","issued":{"date-parts":[["2000"]]}},"locator":"34"}],"schema":"https://github.com/citation-style-language/schema/raw/master/csl-citation.json"} </w:instrText>
      </w:r>
      <w:r>
        <w:fldChar w:fldCharType="separate"/>
      </w:r>
      <w:r w:rsidRPr="00BE6E2D">
        <w:rPr>
          <w:rFonts w:ascii="Calibri" w:hAnsi="Calibri" w:cs="Calibri"/>
          <w:i/>
          <w:iCs/>
          <w:szCs w:val="24"/>
          <w:lang w:val="en-US"/>
        </w:rPr>
        <w:t>Fingerfood</w:t>
      </w:r>
      <w:r w:rsidRPr="00BE6E2D">
        <w:rPr>
          <w:rFonts w:ascii="Calibri" w:hAnsi="Calibri" w:cs="Calibri"/>
          <w:szCs w:val="24"/>
          <w:lang w:val="en-US"/>
        </w:rPr>
        <w:t>, 34.</w:t>
      </w:r>
      <w:r>
        <w:fldChar w:fldCharType="end"/>
      </w:r>
    </w:p>
  </w:footnote>
  <w:footnote w:id="734">
    <w:p w14:paraId="56C8A493" w14:textId="5C07E002" w:rsidR="002F38B2" w:rsidRPr="00D84352" w:rsidRDefault="002F38B2" w:rsidP="002F38B2">
      <w:pPr>
        <w:pStyle w:val="FootnoteText"/>
        <w:rPr>
          <w:lang w:val="en-US"/>
        </w:rPr>
      </w:pPr>
      <w:r>
        <w:rPr>
          <w:rStyle w:val="FootnoteReference"/>
        </w:rPr>
        <w:footnoteRef/>
      </w:r>
      <w:r w:rsidRPr="00D84352">
        <w:rPr>
          <w:lang w:val="en-US"/>
        </w:rPr>
        <w:t xml:space="preserve"> </w:t>
      </w:r>
      <w:r>
        <w:fldChar w:fldCharType="begin"/>
      </w:r>
      <w:r w:rsidR="008C334C">
        <w:rPr>
          <w:lang w:val="en-US"/>
        </w:rPr>
        <w:instrText xml:space="preserve"> ADDIN ZOTERO_ITEM CSL_CITATION {"citationID":"UFeMKIkw","properties":{"formattedCitation":"Living at Home, \\uc0\\u8222{}Living at Home Spezial: G\\uc0\\u228{}ste und Feste\\uc0\\u8220{}, 161.","plainCitation":"Living at Home, „Living at Home Spezial: Gäste und Feste“, 161.","noteIndex":733},"citationItems":[{"id":90,"uris":["http://zotero.org/users/local/usTu59L8/items/NBMGIMGH"],"itemData":{"id":90,"type":"article-journal","collection-title":"Living at Home","title":"Living at Home Spezial: Gäste und Feste","volume":"2","author":[{"family":"Living at Home","given":""}],"issued":{"date-parts":[["2009"]]}},"locator":"161"}],"schema":"https://github.com/citation-style-language/schema/raw/master/csl-citation.json"} </w:instrText>
      </w:r>
      <w:r>
        <w:fldChar w:fldCharType="separate"/>
      </w:r>
      <w:r w:rsidR="0091679F" w:rsidRPr="00824F81">
        <w:rPr>
          <w:rFonts w:ascii="Calibri" w:hAnsi="Calibri" w:cs="Calibri"/>
          <w:szCs w:val="24"/>
          <w:lang w:val="en-US"/>
        </w:rPr>
        <w:t>Living at Home, „Living at Home Spezial: Gäste und Feste“, 161.</w:t>
      </w:r>
      <w:r>
        <w:fldChar w:fldCharType="end"/>
      </w:r>
    </w:p>
  </w:footnote>
  <w:footnote w:id="735">
    <w:p w14:paraId="595CAF3B" w14:textId="75CD22B0" w:rsidR="00831D16" w:rsidRPr="00BE6E2D" w:rsidRDefault="00831D16">
      <w:pPr>
        <w:pStyle w:val="FootnoteText"/>
        <w:rPr>
          <w:lang w:val="en-US"/>
        </w:rPr>
      </w:pPr>
      <w:r>
        <w:rPr>
          <w:rStyle w:val="FootnoteReference"/>
        </w:rPr>
        <w:footnoteRef/>
      </w:r>
      <w:r w:rsidRPr="00BE6E2D">
        <w:rPr>
          <w:lang w:val="en-US"/>
        </w:rPr>
        <w:t xml:space="preserve"> </w:t>
      </w:r>
      <w:r>
        <w:fldChar w:fldCharType="begin"/>
      </w:r>
      <w:r w:rsidR="008C334C">
        <w:rPr>
          <w:lang w:val="en-US"/>
        </w:rPr>
        <w:instrText xml:space="preserve"> ADDIN ZOTERO_ITEM CSL_CITATION {"citationID":"8ntskpL1","properties":{"formattedCitation":"{\\i{}Fingerfood}, 146.","plainCitation":"Fingerfood, 146.","noteIndex":734},"citationItems":[{"id":6,"uris":["http://zotero.org/users/local/usTu59L8/items/ETZGLA84"],"itemData":{"id":6,"type":"book","event-place":"Köln","ISBN":"978-3-8290-2312-2","language":"ger","number-of-pages":"304","publisher":"Könemann","publisher-place":"Köln","source":"K10plus ISBN","title":"Fingerfood: das grosse Buch der Snacks","title-short":"Fingerfood","issued":{"date-parts":[["2000"]]}},"locator":"146"}],"schema":"https://github.com/citation-style-language/schema/raw/master/csl-citation.json"} </w:instrText>
      </w:r>
      <w:r>
        <w:fldChar w:fldCharType="separate"/>
      </w:r>
      <w:r w:rsidRPr="00BE6E2D">
        <w:rPr>
          <w:rFonts w:ascii="Calibri" w:hAnsi="Calibri" w:cs="Calibri"/>
          <w:i/>
          <w:iCs/>
          <w:szCs w:val="24"/>
          <w:lang w:val="en-US"/>
        </w:rPr>
        <w:t>Fingerfood</w:t>
      </w:r>
      <w:r w:rsidRPr="00BE6E2D">
        <w:rPr>
          <w:rFonts w:ascii="Calibri" w:hAnsi="Calibri" w:cs="Calibri"/>
          <w:szCs w:val="24"/>
          <w:lang w:val="en-US"/>
        </w:rPr>
        <w:t>, 146.</w:t>
      </w:r>
      <w:r>
        <w:fldChar w:fldCharType="end"/>
      </w:r>
    </w:p>
  </w:footnote>
  <w:footnote w:id="736">
    <w:p w14:paraId="156CE5AB" w14:textId="2AD6D458" w:rsidR="005551EF" w:rsidRPr="005551EF" w:rsidRDefault="005551EF">
      <w:pPr>
        <w:pStyle w:val="FootnoteText"/>
        <w:rPr>
          <w:lang w:val="en-US"/>
        </w:rPr>
      </w:pPr>
      <w:r>
        <w:rPr>
          <w:rStyle w:val="FootnoteReference"/>
        </w:rPr>
        <w:footnoteRef/>
      </w:r>
      <w:r w:rsidRPr="005551EF">
        <w:rPr>
          <w:lang w:val="en-US"/>
        </w:rPr>
        <w:t xml:space="preserve"> </w:t>
      </w:r>
      <w:r>
        <w:fldChar w:fldCharType="begin"/>
      </w:r>
      <w:r w:rsidR="008C334C">
        <w:rPr>
          <w:lang w:val="en-US"/>
        </w:rPr>
        <w:instrText xml:space="preserve"> ADDIN ZOTERO_ITEM CSL_CITATION {"citationID":"3CnKvR7A","properties":{"formattedCitation":"{\\i{}Fingerfood}, 197.","plainCitation":"Fingerfood, 197.","noteIndex":735},"citationItems":[{"id":6,"uris":["http://zotero.org/users/local/usTu59L8/items/ETZGLA84"],"itemData":{"id":6,"type":"book","event-place":"Köln","ISBN":"978-3-8290-2312-2","language":"ger","number-of-pages":"304","publisher":"Könemann","publisher-place":"Köln","source":"K10plus ISBN","title":"Fingerfood: das grosse Buch der Snacks","title-short":"Fingerfood","issued":{"date-parts":[["2000"]]}},"locator":"197"}],"schema":"https://github.com/citation-style-language/schema/raw/master/csl-citation.json"} </w:instrText>
      </w:r>
      <w:r>
        <w:fldChar w:fldCharType="separate"/>
      </w:r>
      <w:r w:rsidRPr="009238ED">
        <w:rPr>
          <w:rFonts w:ascii="Calibri" w:hAnsi="Calibri" w:cs="Calibri"/>
          <w:i/>
          <w:iCs/>
          <w:szCs w:val="24"/>
          <w:lang w:val="en-US"/>
        </w:rPr>
        <w:t>Fingerfood</w:t>
      </w:r>
      <w:r w:rsidRPr="009238ED">
        <w:rPr>
          <w:rFonts w:ascii="Calibri" w:hAnsi="Calibri" w:cs="Calibri"/>
          <w:szCs w:val="24"/>
          <w:lang w:val="en-US"/>
        </w:rPr>
        <w:t>, 197.</w:t>
      </w:r>
      <w:r>
        <w:fldChar w:fldCharType="end"/>
      </w:r>
    </w:p>
  </w:footnote>
  <w:footnote w:id="737">
    <w:p w14:paraId="76E1E899" w14:textId="39067E71" w:rsidR="00A814FC" w:rsidRPr="00A814FC" w:rsidRDefault="00A814FC">
      <w:pPr>
        <w:pStyle w:val="FootnoteText"/>
        <w:rPr>
          <w:lang w:val="en-US"/>
        </w:rPr>
      </w:pPr>
      <w:r>
        <w:rPr>
          <w:rStyle w:val="FootnoteReference"/>
        </w:rPr>
        <w:footnoteRef/>
      </w:r>
      <w:r w:rsidRPr="00A814FC">
        <w:rPr>
          <w:lang w:val="en-US"/>
        </w:rPr>
        <w:t xml:space="preserve"> </w:t>
      </w:r>
      <w:r>
        <w:fldChar w:fldCharType="begin"/>
      </w:r>
      <w:r w:rsidR="008C334C">
        <w:rPr>
          <w:lang w:val="en-US"/>
        </w:rPr>
        <w:instrText xml:space="preserve"> ADDIN ZOTERO_ITEM CSL_CITATION {"citationID":"9arTLQZY","properties":{"formattedCitation":"{\\i{}Fingerfood}, 222.","plainCitation":"Fingerfood, 222.","noteIndex":736},"citationItems":[{"id":6,"uris":["http://zotero.org/users/local/usTu59L8/items/ETZGLA84"],"itemData":{"id":6,"type":"book","event-place":"Köln","ISBN":"978-3-8290-2312-2","language":"ger","number-of-pages":"304","publisher":"Könemann","publisher-place":"Köln","source":"K10plus ISBN","title":"Fingerfood: das grosse Buch der Snacks","title-short":"Fingerfood","issued":{"date-parts":[["2000"]]}},"locator":"222"}],"schema":"https://github.com/citation-style-language/schema/raw/master/csl-citation.json"} </w:instrText>
      </w:r>
      <w:r>
        <w:fldChar w:fldCharType="separate"/>
      </w:r>
      <w:r w:rsidRPr="005D45F2">
        <w:rPr>
          <w:rFonts w:ascii="Calibri" w:hAnsi="Calibri" w:cs="Calibri"/>
          <w:i/>
          <w:iCs/>
          <w:szCs w:val="24"/>
          <w:lang w:val="en-US"/>
        </w:rPr>
        <w:t>Fingerfood</w:t>
      </w:r>
      <w:r w:rsidRPr="005D45F2">
        <w:rPr>
          <w:rFonts w:ascii="Calibri" w:hAnsi="Calibri" w:cs="Calibri"/>
          <w:szCs w:val="24"/>
          <w:lang w:val="en-US"/>
        </w:rPr>
        <w:t>, 222.</w:t>
      </w:r>
      <w:r>
        <w:fldChar w:fldCharType="end"/>
      </w:r>
    </w:p>
  </w:footnote>
  <w:footnote w:id="738">
    <w:p w14:paraId="27A33AE6" w14:textId="09795F39" w:rsidR="005D45F2" w:rsidRPr="00E91BE6" w:rsidRDefault="005D45F2">
      <w:pPr>
        <w:pStyle w:val="FootnoteText"/>
        <w:rPr>
          <w:lang w:val="en-US"/>
        </w:rPr>
      </w:pPr>
      <w:r>
        <w:rPr>
          <w:rStyle w:val="FootnoteReference"/>
        </w:rPr>
        <w:footnoteRef/>
      </w:r>
      <w:r w:rsidRPr="00E91BE6">
        <w:rPr>
          <w:lang w:val="en-US"/>
        </w:rPr>
        <w:t xml:space="preserve"> </w:t>
      </w:r>
      <w:r>
        <w:fldChar w:fldCharType="begin"/>
      </w:r>
      <w:r w:rsidR="008C334C">
        <w:rPr>
          <w:lang w:val="en-US"/>
        </w:rPr>
        <w:instrText xml:space="preserve"> ADDIN ZOTERO_ITEM CSL_CITATION {"citationID":"hQO3YtrI","properties":{"formattedCitation":"{\\i{}Fingerfood}, 233.","plainCitation":"Fingerfood, 233.","noteIndex":737},"citationItems":[{"id":6,"uris":["http://zotero.org/users/local/usTu59L8/items/ETZGLA84"],"itemData":{"id":6,"type":"book","event-place":"Köln","ISBN":"978-3-8290-2312-2","language":"ger","number-of-pages":"304","publisher":"Könemann","publisher-place":"Köln","source":"K10plus ISBN","title":"Fingerfood: das grosse Buch der Snacks","title-short":"Fingerfood","issued":{"date-parts":[["2000"]]}},"locator":"233"}],"schema":"https://github.com/citation-style-language/schema/raw/master/csl-citation.json"} </w:instrText>
      </w:r>
      <w:r>
        <w:fldChar w:fldCharType="separate"/>
      </w:r>
      <w:r w:rsidRPr="00E91BE6">
        <w:rPr>
          <w:rFonts w:ascii="Calibri" w:hAnsi="Calibri" w:cs="Calibri"/>
          <w:i/>
          <w:iCs/>
          <w:szCs w:val="24"/>
          <w:lang w:val="en-US"/>
        </w:rPr>
        <w:t>Fingerfood</w:t>
      </w:r>
      <w:r w:rsidRPr="00E91BE6">
        <w:rPr>
          <w:rFonts w:ascii="Calibri" w:hAnsi="Calibri" w:cs="Calibri"/>
          <w:szCs w:val="24"/>
          <w:lang w:val="en-US"/>
        </w:rPr>
        <w:t>, 233.</w:t>
      </w:r>
      <w:r>
        <w:fldChar w:fldCharType="end"/>
      </w:r>
    </w:p>
  </w:footnote>
  <w:footnote w:id="739">
    <w:p w14:paraId="63DBCD26" w14:textId="18C3222F" w:rsidR="00877CF3" w:rsidRPr="00824F81" w:rsidRDefault="00877CF3">
      <w:pPr>
        <w:pStyle w:val="FootnoteText"/>
        <w:rPr>
          <w:lang w:val="en-US"/>
        </w:rPr>
      </w:pPr>
      <w:r>
        <w:rPr>
          <w:rStyle w:val="FootnoteReference"/>
        </w:rPr>
        <w:footnoteRef/>
      </w:r>
      <w:r w:rsidRPr="00824F81">
        <w:rPr>
          <w:lang w:val="en-US"/>
        </w:rPr>
        <w:t xml:space="preserve"> </w:t>
      </w:r>
      <w:r>
        <w:fldChar w:fldCharType="begin"/>
      </w:r>
      <w:r w:rsidR="008C334C">
        <w:rPr>
          <w:lang w:val="en-US"/>
        </w:rPr>
        <w:instrText xml:space="preserve"> ADDIN ZOTERO_ITEM CSL_CITATION {"citationID":"OVmKINwJ","properties":{"formattedCitation":"{\\i{}Fingerfood}, 46.","plainCitation":"Fingerfood, 46.","noteIndex":738},"citationItems":[{"id":6,"uris":["http://zotero.org/users/local/usTu59L8/items/ETZGLA84"],"itemData":{"id":6,"type":"book","event-place":"Köln","ISBN":"978-3-8290-2312-2","language":"ger","number-of-pages":"304","publisher":"Könemann","publisher-place":"Köln","source":"K10plus ISBN","title":"Fingerfood: das grosse Buch der Snacks","title-short":"Fingerfood","issued":{"date-parts":[["2000"]]}},"locator":"46"}],"schema":"https://github.com/citation-style-language/schema/raw/master/csl-citation.json"} </w:instrText>
      </w:r>
      <w:r>
        <w:fldChar w:fldCharType="separate"/>
      </w:r>
      <w:r w:rsidRPr="00824F81">
        <w:rPr>
          <w:rFonts w:ascii="Calibri" w:hAnsi="Calibri" w:cs="Calibri"/>
          <w:i/>
          <w:iCs/>
          <w:szCs w:val="24"/>
          <w:lang w:val="en-US"/>
        </w:rPr>
        <w:t>Fingerfood</w:t>
      </w:r>
      <w:r w:rsidRPr="00824F81">
        <w:rPr>
          <w:rFonts w:ascii="Calibri" w:hAnsi="Calibri" w:cs="Calibri"/>
          <w:szCs w:val="24"/>
          <w:lang w:val="en-US"/>
        </w:rPr>
        <w:t>, 46.</w:t>
      </w:r>
      <w:r>
        <w:fldChar w:fldCharType="end"/>
      </w:r>
    </w:p>
  </w:footnote>
  <w:footnote w:id="740">
    <w:p w14:paraId="27CD5335" w14:textId="237B0737" w:rsidR="00BD6294" w:rsidRPr="00D31D23" w:rsidRDefault="00BD6294" w:rsidP="00BD6294">
      <w:pPr>
        <w:pStyle w:val="FootnoteText"/>
        <w:rPr>
          <w:lang w:val="en-US"/>
        </w:rPr>
      </w:pPr>
      <w:r>
        <w:rPr>
          <w:rStyle w:val="FootnoteReference"/>
        </w:rPr>
        <w:footnoteRef/>
      </w:r>
      <w:r w:rsidRPr="00D31D23">
        <w:rPr>
          <w:lang w:val="en-US"/>
        </w:rPr>
        <w:t xml:space="preserve"> </w:t>
      </w:r>
      <w:r>
        <w:fldChar w:fldCharType="begin"/>
      </w:r>
      <w:r w:rsidR="008C334C">
        <w:rPr>
          <w:lang w:val="en-US"/>
        </w:rPr>
        <w:instrText xml:space="preserve"> ADDIN ZOTERO_ITEM CSL_CITATION {"citationID":"PR3J9fLZ","properties":{"formattedCitation":"Living at Home, \\uc0\\u8222{}Living at Home Spezial: G\\uc0\\u228{}ste und Feste\\uc0\\u8220{}, 99.","plainCitation":"Living at Home, „Living at Home Spezial: Gäste und Feste“, 99.","noteIndex":739},"citationItems":[{"id":90,"uris":["http://zotero.org/users/local/usTu59L8/items/NBMGIMGH"],"itemData":{"id":90,"type":"article-journal","collection-title":"Living at Home","title":"Living at Home Spezial: Gäste und Feste","volume":"2","author":[{"family":"Living at Home","given":""}],"issued":{"date-parts":[["2009"]]}},"locator":"99"}],"schema":"https://github.com/citation-style-language/schema/raw/master/csl-citation.json"} </w:instrText>
      </w:r>
      <w:r>
        <w:fldChar w:fldCharType="separate"/>
      </w:r>
      <w:r w:rsidR="0091679F" w:rsidRPr="00824F81">
        <w:rPr>
          <w:rFonts w:ascii="Calibri" w:hAnsi="Calibri" w:cs="Calibri"/>
          <w:szCs w:val="24"/>
          <w:lang w:val="en-US"/>
        </w:rPr>
        <w:t>Living at Home, „Living at Home Spezial: Gäste und Feste“, 99.</w:t>
      </w:r>
      <w:r>
        <w:fldChar w:fldCharType="end"/>
      </w:r>
    </w:p>
  </w:footnote>
  <w:footnote w:id="741">
    <w:p w14:paraId="0AFDE8A8" w14:textId="5859FB98" w:rsidR="00BD6294" w:rsidRPr="00DB07C7" w:rsidRDefault="00BD6294" w:rsidP="00BD6294">
      <w:pPr>
        <w:pStyle w:val="FootnoteText"/>
        <w:rPr>
          <w:lang w:val="en-US"/>
        </w:rPr>
      </w:pPr>
      <w:r>
        <w:rPr>
          <w:rStyle w:val="FootnoteReference"/>
        </w:rPr>
        <w:footnoteRef/>
      </w:r>
      <w:r w:rsidRPr="00DB07C7">
        <w:rPr>
          <w:lang w:val="en-US"/>
        </w:rPr>
        <w:t xml:space="preserve"> </w:t>
      </w:r>
      <w:r>
        <w:fldChar w:fldCharType="begin"/>
      </w:r>
      <w:r w:rsidR="008C334C">
        <w:rPr>
          <w:lang w:val="en-US"/>
        </w:rPr>
        <w:instrText xml:space="preserve"> ADDIN ZOTERO_ITEM CSL_CITATION {"citationID":"qBTXSrY1","properties":{"formattedCitation":"Living at Home, 141.","plainCitation":"Living at Home, 141.","noteIndex":740},"citationItems":[{"id":90,"uris":["http://zotero.org/users/local/usTu59L8/items/NBMGIMGH"],"itemData":{"id":90,"type":"article-journal","collection-title":"Living at Home","title":"Living at Home Spezial: Gäste und Feste","volume":"2","author":[{"family":"Living at Home","given":""}],"issued":{"date-parts":[["2009"]]}},"locator":"141"}],"schema":"https://github.com/citation-style-language/schema/raw/master/csl-citation.json"} </w:instrText>
      </w:r>
      <w:r>
        <w:fldChar w:fldCharType="separate"/>
      </w:r>
      <w:r w:rsidRPr="00DB07C7">
        <w:rPr>
          <w:rFonts w:ascii="Calibri" w:hAnsi="Calibri" w:cs="Calibri"/>
          <w:lang w:val="en-US"/>
        </w:rPr>
        <w:t>Living at Home, 141.</w:t>
      </w:r>
      <w:r>
        <w:fldChar w:fldCharType="end"/>
      </w:r>
    </w:p>
  </w:footnote>
  <w:footnote w:id="742">
    <w:p w14:paraId="49D324AF" w14:textId="237EE4A9" w:rsidR="00BD6294" w:rsidRPr="00911B82" w:rsidRDefault="00BD6294" w:rsidP="00BD6294">
      <w:pPr>
        <w:pStyle w:val="FootnoteText"/>
        <w:rPr>
          <w:lang w:val="en-US"/>
        </w:rPr>
      </w:pPr>
      <w:r>
        <w:rPr>
          <w:rStyle w:val="FootnoteReference"/>
        </w:rPr>
        <w:footnoteRef/>
      </w:r>
      <w:r w:rsidRPr="00911B82">
        <w:rPr>
          <w:lang w:val="en-US"/>
        </w:rPr>
        <w:t xml:space="preserve"> </w:t>
      </w:r>
      <w:r>
        <w:fldChar w:fldCharType="begin"/>
      </w:r>
      <w:r w:rsidR="008C334C">
        <w:rPr>
          <w:lang w:val="en-US"/>
        </w:rPr>
        <w:instrText xml:space="preserve"> ADDIN ZOTERO_ITEM CSL_CITATION {"citationID":"avufzn4S","properties":{"formattedCitation":"Living at Home, 141.","plainCitation":"Living at Home, 141.","noteIndex":741},"citationItems":[{"id":90,"uris":["http://zotero.org/users/local/usTu59L8/items/NBMGIMGH"],"itemData":{"id":90,"type":"article-journal","collection-title":"Living at Home","title":"Living at Home Spezial: Gäste und Feste","volume":"2","author":[{"family":"Living at Home","given":""}],"issued":{"date-parts":[["2009"]]}},"locator":"141"}],"schema":"https://github.com/citation-style-language/schema/raw/master/csl-citation.json"} </w:instrText>
      </w:r>
      <w:r>
        <w:fldChar w:fldCharType="separate"/>
      </w:r>
      <w:r w:rsidRPr="00911B82">
        <w:rPr>
          <w:rFonts w:ascii="Calibri" w:hAnsi="Calibri" w:cs="Calibri"/>
          <w:lang w:val="en-US"/>
        </w:rPr>
        <w:t>Living at Home, 141.</w:t>
      </w:r>
      <w:r>
        <w:fldChar w:fldCharType="end"/>
      </w:r>
    </w:p>
  </w:footnote>
  <w:footnote w:id="743">
    <w:p w14:paraId="44333B7E" w14:textId="70D80B17" w:rsidR="00BD6294" w:rsidRPr="00C1344F" w:rsidRDefault="00BD6294" w:rsidP="00BD6294">
      <w:pPr>
        <w:pStyle w:val="FootnoteText"/>
        <w:rPr>
          <w:lang w:val="en-US"/>
        </w:rPr>
      </w:pPr>
      <w:r>
        <w:rPr>
          <w:rStyle w:val="FootnoteReference"/>
        </w:rPr>
        <w:footnoteRef/>
      </w:r>
      <w:r w:rsidRPr="00C1344F">
        <w:rPr>
          <w:lang w:val="en-US"/>
        </w:rPr>
        <w:t xml:space="preserve"> </w:t>
      </w:r>
      <w:r>
        <w:fldChar w:fldCharType="begin"/>
      </w:r>
      <w:r w:rsidR="008C334C">
        <w:rPr>
          <w:lang w:val="en-US"/>
        </w:rPr>
        <w:instrText xml:space="preserve"> ADDIN ZOTERO_ITEM CSL_CITATION {"citationID":"ZqCd6us7","properties":{"formattedCitation":"Living at Home, 141.","plainCitation":"Living at Home, 141.","noteIndex":742},"citationItems":[{"id":90,"uris":["http://zotero.org/users/local/usTu59L8/items/NBMGIMGH"],"itemData":{"id":90,"type":"article-journal","collection-title":"Living at Home","title":"Living at Home Spezial: Gäste und Feste","volume":"2","author":[{"family":"Living at Home","given":""}],"issued":{"date-parts":[["2009"]]}},"locator":"141"}],"schema":"https://github.com/citation-style-language/schema/raw/master/csl-citation.json"} </w:instrText>
      </w:r>
      <w:r>
        <w:fldChar w:fldCharType="separate"/>
      </w:r>
      <w:r w:rsidRPr="00C1344F">
        <w:rPr>
          <w:rFonts w:ascii="Calibri" w:hAnsi="Calibri" w:cs="Calibri"/>
          <w:lang w:val="en-US"/>
        </w:rPr>
        <w:t>Living at Home, 141.</w:t>
      </w:r>
      <w:r>
        <w:fldChar w:fldCharType="end"/>
      </w:r>
    </w:p>
  </w:footnote>
  <w:footnote w:id="744">
    <w:p w14:paraId="7C7E3C84" w14:textId="01EFFCEA" w:rsidR="00BD6294" w:rsidRPr="00305BEA" w:rsidRDefault="00BD6294" w:rsidP="00BD6294">
      <w:pPr>
        <w:pStyle w:val="FootnoteText"/>
        <w:rPr>
          <w:lang w:val="en-US"/>
        </w:rPr>
      </w:pPr>
      <w:r>
        <w:rPr>
          <w:rStyle w:val="FootnoteReference"/>
        </w:rPr>
        <w:footnoteRef/>
      </w:r>
      <w:r w:rsidRPr="00305BEA">
        <w:rPr>
          <w:lang w:val="en-US"/>
        </w:rPr>
        <w:t xml:space="preserve"> </w:t>
      </w:r>
      <w:r>
        <w:fldChar w:fldCharType="begin"/>
      </w:r>
      <w:r w:rsidR="008C334C">
        <w:rPr>
          <w:lang w:val="en-US"/>
        </w:rPr>
        <w:instrText xml:space="preserve"> ADDIN ZOTERO_ITEM CSL_CITATION {"citationID":"MaizGRE5","properties":{"formattedCitation":"Living at Home, 141.","plainCitation":"Living at Home, 141.","noteIndex":743},"citationItems":[{"id":90,"uris":["http://zotero.org/users/local/usTu59L8/items/NBMGIMGH"],"itemData":{"id":90,"type":"article-journal","collection-title":"Living at Home","title":"Living at Home Spezial: Gäste und Feste","volume":"2","author":[{"family":"Living at Home","given":""}],"issued":{"date-parts":[["2009"]]}},"locator":"141"}],"schema":"https://github.com/citation-style-language/schema/raw/master/csl-citation.json"} </w:instrText>
      </w:r>
      <w:r>
        <w:fldChar w:fldCharType="separate"/>
      </w:r>
      <w:r w:rsidRPr="00305BEA">
        <w:rPr>
          <w:rFonts w:ascii="Calibri" w:hAnsi="Calibri" w:cs="Calibri"/>
          <w:lang w:val="en-US"/>
        </w:rPr>
        <w:t>Living at Home, 141.</w:t>
      </w:r>
      <w:r>
        <w:fldChar w:fldCharType="end"/>
      </w:r>
    </w:p>
  </w:footnote>
  <w:footnote w:id="745">
    <w:p w14:paraId="11E49BCD" w14:textId="2563C193" w:rsidR="00BD6294" w:rsidRPr="00305BEA" w:rsidRDefault="00BD6294" w:rsidP="00BD6294">
      <w:pPr>
        <w:pStyle w:val="FootnoteText"/>
        <w:rPr>
          <w:lang w:val="en-US"/>
        </w:rPr>
      </w:pPr>
      <w:r>
        <w:rPr>
          <w:rStyle w:val="FootnoteReference"/>
        </w:rPr>
        <w:footnoteRef/>
      </w:r>
      <w:r w:rsidRPr="00305BEA">
        <w:rPr>
          <w:lang w:val="en-US"/>
        </w:rPr>
        <w:t xml:space="preserve"> </w:t>
      </w:r>
      <w:r>
        <w:fldChar w:fldCharType="begin"/>
      </w:r>
      <w:r w:rsidR="008C334C">
        <w:rPr>
          <w:lang w:val="en-US"/>
        </w:rPr>
        <w:instrText xml:space="preserve"> ADDIN ZOTERO_ITEM CSL_CITATION {"citationID":"1tyjg4NH","properties":{"formattedCitation":"Living at Home, 141.","plainCitation":"Living at Home, 141.","noteIndex":744},"citationItems":[{"id":90,"uris":["http://zotero.org/users/local/usTu59L8/items/NBMGIMGH"],"itemData":{"id":90,"type":"article-journal","collection-title":"Living at Home","title":"Living at Home Spezial: Gäste und Feste","volume":"2","author":[{"family":"Living at Home","given":""}],"issued":{"date-parts":[["2009"]]}},"locator":"141"}],"schema":"https://github.com/citation-style-language/schema/raw/master/csl-citation.json"} </w:instrText>
      </w:r>
      <w:r>
        <w:fldChar w:fldCharType="separate"/>
      </w:r>
      <w:r w:rsidRPr="00305BEA">
        <w:rPr>
          <w:rFonts w:ascii="Calibri" w:hAnsi="Calibri" w:cs="Calibri"/>
          <w:lang w:val="en-US"/>
        </w:rPr>
        <w:t>Living at Home, 141.</w:t>
      </w:r>
      <w:r>
        <w:fldChar w:fldCharType="end"/>
      </w:r>
    </w:p>
  </w:footnote>
  <w:footnote w:id="746">
    <w:p w14:paraId="0A39C717" w14:textId="6E217043" w:rsidR="00BD6294" w:rsidRPr="00305BEA" w:rsidRDefault="00BD6294" w:rsidP="00BD6294">
      <w:pPr>
        <w:pStyle w:val="FootnoteText"/>
        <w:rPr>
          <w:lang w:val="en-US"/>
        </w:rPr>
      </w:pPr>
      <w:r>
        <w:rPr>
          <w:rStyle w:val="FootnoteReference"/>
        </w:rPr>
        <w:footnoteRef/>
      </w:r>
      <w:r w:rsidRPr="00305BEA">
        <w:rPr>
          <w:lang w:val="en-US"/>
        </w:rPr>
        <w:t xml:space="preserve"> </w:t>
      </w:r>
      <w:r>
        <w:fldChar w:fldCharType="begin"/>
      </w:r>
      <w:r w:rsidR="008C334C">
        <w:rPr>
          <w:lang w:val="en-US"/>
        </w:rPr>
        <w:instrText xml:space="preserve"> ADDIN ZOTERO_ITEM CSL_CITATION {"citationID":"IeVgAGxb","properties":{"formattedCitation":"Living at Home, 142.","plainCitation":"Living at Home, 142.","noteIndex":745},"citationItems":[{"id":90,"uris":["http://zotero.org/users/local/usTu59L8/items/NBMGIMGH"],"itemData":{"id":90,"type":"article-journal","collection-title":"Living at Home","title":"Living at Home Spezial: Gäste und Feste","volume":"2","author":[{"family":"Living at Home","given":""}],"issued":{"date-parts":[["2009"]]}},"locator":"142"}],"schema":"https://github.com/citation-style-language/schema/raw/master/csl-citation.json"} </w:instrText>
      </w:r>
      <w:r>
        <w:fldChar w:fldCharType="separate"/>
      </w:r>
      <w:r w:rsidRPr="00305BEA">
        <w:rPr>
          <w:rFonts w:ascii="Calibri" w:hAnsi="Calibri" w:cs="Calibri"/>
          <w:lang w:val="en-US"/>
        </w:rPr>
        <w:t>Living at Home, 142.</w:t>
      </w:r>
      <w:r>
        <w:fldChar w:fldCharType="end"/>
      </w:r>
    </w:p>
  </w:footnote>
  <w:footnote w:id="747">
    <w:p w14:paraId="659778FF" w14:textId="78D6BC6F" w:rsidR="00BD6294" w:rsidRPr="007B0BE1" w:rsidRDefault="00BD6294" w:rsidP="00BD6294">
      <w:pPr>
        <w:pStyle w:val="FootnoteText"/>
        <w:rPr>
          <w:lang w:val="en-US"/>
        </w:rPr>
      </w:pPr>
      <w:r>
        <w:rPr>
          <w:rStyle w:val="FootnoteReference"/>
        </w:rPr>
        <w:footnoteRef/>
      </w:r>
      <w:r w:rsidRPr="007B0BE1">
        <w:rPr>
          <w:lang w:val="en-US"/>
        </w:rPr>
        <w:t xml:space="preserve"> </w:t>
      </w:r>
      <w:r>
        <w:fldChar w:fldCharType="begin"/>
      </w:r>
      <w:r w:rsidR="008C334C">
        <w:rPr>
          <w:lang w:val="en-US"/>
        </w:rPr>
        <w:instrText xml:space="preserve"> ADDIN ZOTERO_ITEM CSL_CITATION {"citationID":"5khmWRmD","properties":{"formattedCitation":"Living at Home, 142.","plainCitation":"Living at Home, 142.","noteIndex":746},"citationItems":[{"id":90,"uris":["http://zotero.org/users/local/usTu59L8/items/NBMGIMGH"],"itemData":{"id":90,"type":"article-journal","collection-title":"Living at Home","title":"Living at Home Spezial: Gäste und Feste","volume":"2","author":[{"family":"Living at Home","given":""}],"issued":{"date-parts":[["2009"]]}},"locator":"142"}],"schema":"https://github.com/citation-style-language/schema/raw/master/csl-citation.json"} </w:instrText>
      </w:r>
      <w:r>
        <w:fldChar w:fldCharType="separate"/>
      </w:r>
      <w:r w:rsidRPr="007B0BE1">
        <w:rPr>
          <w:rFonts w:ascii="Calibri" w:hAnsi="Calibri" w:cs="Calibri"/>
          <w:lang w:val="en-US"/>
        </w:rPr>
        <w:t>Living at Home, 142.</w:t>
      </w:r>
      <w:r>
        <w:fldChar w:fldCharType="end"/>
      </w:r>
    </w:p>
  </w:footnote>
  <w:footnote w:id="748">
    <w:p w14:paraId="7F09BEF3" w14:textId="55DDD3F1" w:rsidR="00BD6294" w:rsidRPr="0014084F" w:rsidRDefault="00BD6294" w:rsidP="00BD6294">
      <w:pPr>
        <w:pStyle w:val="FootnoteText"/>
        <w:rPr>
          <w:lang w:val="en-US"/>
        </w:rPr>
      </w:pPr>
      <w:r>
        <w:rPr>
          <w:rStyle w:val="FootnoteReference"/>
        </w:rPr>
        <w:footnoteRef/>
      </w:r>
      <w:r w:rsidRPr="0014084F">
        <w:rPr>
          <w:lang w:val="en-US"/>
        </w:rPr>
        <w:t xml:space="preserve"> </w:t>
      </w:r>
      <w:r>
        <w:fldChar w:fldCharType="begin"/>
      </w:r>
      <w:r w:rsidR="008C334C">
        <w:rPr>
          <w:lang w:val="en-US"/>
        </w:rPr>
        <w:instrText xml:space="preserve"> ADDIN ZOTERO_ITEM CSL_CITATION {"citationID":"9BSGpR86","properties":{"formattedCitation":"Living at Home, 142.","plainCitation":"Living at Home, 142.","noteIndex":747},"citationItems":[{"id":90,"uris":["http://zotero.org/users/local/usTu59L8/items/NBMGIMGH"],"itemData":{"id":90,"type":"article-journal","collection-title":"Living at Home","title":"Living at Home Spezial: Gäste und Feste","volume":"2","author":[{"family":"Living at Home","given":""}],"issued":{"date-parts":[["2009"]]}},"locator":"142"}],"schema":"https://github.com/citation-style-language/schema/raw/master/csl-citation.json"} </w:instrText>
      </w:r>
      <w:r>
        <w:fldChar w:fldCharType="separate"/>
      </w:r>
      <w:r w:rsidRPr="0014084F">
        <w:rPr>
          <w:rFonts w:ascii="Calibri" w:hAnsi="Calibri" w:cs="Calibri"/>
          <w:lang w:val="en-US"/>
        </w:rPr>
        <w:t>Living at Home, 142.</w:t>
      </w:r>
      <w:r>
        <w:fldChar w:fldCharType="end"/>
      </w:r>
    </w:p>
  </w:footnote>
  <w:footnote w:id="749">
    <w:p w14:paraId="33EF7B32" w14:textId="27D914A1" w:rsidR="00BD6294" w:rsidRPr="00824F81" w:rsidRDefault="00BD6294" w:rsidP="00BD6294">
      <w:pPr>
        <w:pStyle w:val="FootnoteText"/>
      </w:pPr>
      <w:r>
        <w:rPr>
          <w:rStyle w:val="FootnoteReference"/>
        </w:rPr>
        <w:footnoteRef/>
      </w:r>
      <w:r w:rsidRPr="00824F81">
        <w:t xml:space="preserve"> </w:t>
      </w:r>
      <w:r>
        <w:fldChar w:fldCharType="begin"/>
      </w:r>
      <w:r w:rsidR="008C334C">
        <w:instrText xml:space="preserve"> ADDIN ZOTERO_ITEM CSL_CITATION {"citationID":"ehE7YrIE","properties":{"formattedCitation":"Living at Home, 142.","plainCitation":"Living at Home, 142.","noteIndex":748},"citationItems":[{"id":90,"uris":["http://zotero.org/users/local/usTu59L8/items/NBMGIMGH"],"itemData":{"id":90,"type":"article-journal","collection-title":"Living at Home","title":"Living at Home Spezial: Gäste und Feste","volume":"2","author":[{"family":"Living at Home","given":""}],"issued":{"date-parts":[["2009"]]}},"locator":"142"}],"schema":"https://github.com/citation-style-language/schema/raw/master/csl-citation.json"} </w:instrText>
      </w:r>
      <w:r>
        <w:fldChar w:fldCharType="separate"/>
      </w:r>
      <w:r w:rsidRPr="00824F81">
        <w:rPr>
          <w:rFonts w:ascii="Calibri" w:hAnsi="Calibri" w:cs="Calibri"/>
        </w:rPr>
        <w:t>Living at Home, 142.</w:t>
      </w:r>
      <w:r>
        <w:fldChar w:fldCharType="end"/>
      </w:r>
    </w:p>
  </w:footnote>
  <w:footnote w:id="750">
    <w:p w14:paraId="3B1F6272" w14:textId="67C3D7DB" w:rsidR="00F03023" w:rsidRDefault="00F03023" w:rsidP="00F03023">
      <w:pPr>
        <w:pStyle w:val="FootnoteText"/>
      </w:pPr>
      <w:r>
        <w:rPr>
          <w:rStyle w:val="FootnoteReference"/>
        </w:rPr>
        <w:footnoteRef/>
      </w:r>
      <w:r>
        <w:t xml:space="preserve"> </w:t>
      </w:r>
      <w:r>
        <w:fldChar w:fldCharType="begin"/>
      </w:r>
      <w:r w:rsidR="008C334C">
        <w:instrText xml:space="preserve"> ADDIN ZOTERO_ITEM CSL_CITATION {"citationID":"AoaDJtwD","properties":{"formattedCitation":"essen &amp; trinken, \\uc0\\u8222{}essen &amp; trinken Spezial: Das geht ja schnell!\\uc0\\u8220{}, 26.","plainCitation":"essen &amp; trinken, „essen &amp; trinken Spezial: Das geht ja schnell!“, 26.","noteIndex":749},"citationItems":[{"id":76,"uris":["http://zotero.org/users/local/usTu59L8/items/7KWS7ZL9"],"itemData":{"id":76,"type":"article-journal","collection-title":"essen &amp; trinken","title":"essen &amp; trinken Spezial: Das geht ja schnell!","volume":"03/2016","editor":[{"family":"essen &amp; trinken","given":""}],"issued":{"date-parts":[["2016"]]}},"locator":"26"}],"schema":"https://github.com/citation-style-language/schema/raw/master/csl-citation.json"} </w:instrText>
      </w:r>
      <w:r>
        <w:fldChar w:fldCharType="separate"/>
      </w:r>
      <w:r w:rsidR="0091679F" w:rsidRPr="0091679F">
        <w:rPr>
          <w:rFonts w:ascii="Calibri" w:hAnsi="Calibri" w:cs="Calibri"/>
          <w:szCs w:val="24"/>
        </w:rPr>
        <w:t>essen &amp; trinken, „essen &amp; trinken Spezial: Das geht ja schnell!“, 26.</w:t>
      </w:r>
      <w:r>
        <w:fldChar w:fldCharType="end"/>
      </w:r>
    </w:p>
  </w:footnote>
  <w:footnote w:id="751">
    <w:p w14:paraId="3E109325" w14:textId="0337D030" w:rsidR="00F03023" w:rsidRDefault="00F03023" w:rsidP="00F03023">
      <w:pPr>
        <w:pStyle w:val="FootnoteText"/>
      </w:pPr>
      <w:r>
        <w:rPr>
          <w:rStyle w:val="FootnoteReference"/>
        </w:rPr>
        <w:footnoteRef/>
      </w:r>
      <w:r>
        <w:t xml:space="preserve"> </w:t>
      </w:r>
      <w:r>
        <w:fldChar w:fldCharType="begin"/>
      </w:r>
      <w:r w:rsidR="008C334C">
        <w:instrText xml:space="preserve"> ADDIN ZOTERO_ITEM CSL_CITATION {"citationID":"6KMVLR1A","properties":{"formattedCitation":"essen &amp; trinken, 26.","plainCitation":"essen &amp; trinken, 26.","noteIndex":750},"citationItems":[{"id":76,"uris":["http://zotero.org/users/local/usTu59L8/items/7KWS7ZL9"],"itemData":{"id":76,"type":"article-journal","collection-title":"essen &amp; trinken","title":"essen &amp; trinken Spezial: Das geht ja schnell!","volume":"03/2016","editor":[{"family":"essen &amp; trinken","given":""}],"issued":{"date-parts":[["2016"]]}},"locator":"26"}],"schema":"https://github.com/citation-style-language/schema/raw/master/csl-citation.json"} </w:instrText>
      </w:r>
      <w:r>
        <w:fldChar w:fldCharType="separate"/>
      </w:r>
      <w:r w:rsidRPr="00FF1761">
        <w:rPr>
          <w:rFonts w:ascii="Calibri" w:hAnsi="Calibri" w:cs="Calibri"/>
        </w:rPr>
        <w:t>essen &amp; trinken, 26.</w:t>
      </w:r>
      <w:r>
        <w:fldChar w:fldCharType="end"/>
      </w:r>
    </w:p>
  </w:footnote>
  <w:footnote w:id="752">
    <w:p w14:paraId="1CE9C337" w14:textId="06421A82" w:rsidR="00F03023" w:rsidRDefault="00F03023" w:rsidP="00F03023">
      <w:pPr>
        <w:pStyle w:val="FootnoteText"/>
      </w:pPr>
      <w:r>
        <w:rPr>
          <w:rStyle w:val="FootnoteReference"/>
        </w:rPr>
        <w:footnoteRef/>
      </w:r>
      <w:r>
        <w:t xml:space="preserve"> </w:t>
      </w:r>
      <w:r>
        <w:fldChar w:fldCharType="begin"/>
      </w:r>
      <w:r w:rsidR="008C334C">
        <w:instrText xml:space="preserve"> ADDIN ZOTERO_ITEM CSL_CITATION {"citationID":"Zvk8OGiB","properties":{"formattedCitation":"essen &amp; trinken, 26.","plainCitation":"essen &amp; trinken, 26.","noteIndex":751},"citationItems":[{"id":76,"uris":["http://zotero.org/users/local/usTu59L8/items/7KWS7ZL9"],"itemData":{"id":76,"type":"article-journal","collection-title":"essen &amp; trinken","title":"essen &amp; trinken Spezial: Das geht ja schnell!","volume":"03/2016","editor":[{"family":"essen &amp; trinken","given":""}],"issued":{"date-parts":[["2016"]]}},"locator":"26"}],"schema":"https://github.com/citation-style-language/schema/raw/master/csl-citation.json"} </w:instrText>
      </w:r>
      <w:r>
        <w:fldChar w:fldCharType="separate"/>
      </w:r>
      <w:r w:rsidRPr="003B1247">
        <w:rPr>
          <w:rFonts w:ascii="Calibri" w:hAnsi="Calibri" w:cs="Calibri"/>
        </w:rPr>
        <w:t>essen &amp; trinken, 26.</w:t>
      </w:r>
      <w:r>
        <w:fldChar w:fldCharType="end"/>
      </w:r>
    </w:p>
  </w:footnote>
  <w:footnote w:id="753">
    <w:p w14:paraId="2710D1BF" w14:textId="535EE72E" w:rsidR="00F03023" w:rsidRDefault="00F03023" w:rsidP="00F03023">
      <w:pPr>
        <w:pStyle w:val="FootnoteText"/>
      </w:pPr>
      <w:r>
        <w:rPr>
          <w:rStyle w:val="FootnoteReference"/>
        </w:rPr>
        <w:footnoteRef/>
      </w:r>
      <w:r>
        <w:t xml:space="preserve"> </w:t>
      </w:r>
      <w:r>
        <w:fldChar w:fldCharType="begin"/>
      </w:r>
      <w:r w:rsidR="008C334C">
        <w:instrText xml:space="preserve"> ADDIN ZOTERO_ITEM CSL_CITATION {"citationID":"CgXZPBD6","properties":{"formattedCitation":"essen &amp; trinken, \\uc0\\u8222{}essen &amp; trinken Spezial: Einladung zum Grillen\\uc0\\u8220{}, 93.","plainCitation":"essen &amp; trinken, „essen &amp; trinken Spezial: Einladung zum Grillen“, 93.","noteIndex":752},"citationItems":[{"id":88,"uris":["http://zotero.org/users/local/usTu59L8/items/C3DD47IM"],"itemData":{"id":88,"type":"article-journal","collection-title":"essen &amp; trinken","title":"essen &amp; trinken Spezial: Einladung zum Grillen","volume":"02/2018","editor":[{"family":"essen &amp; trinken","given":""}],"issued":{"date-parts":[["2018"]]}},"locator":"93"}],"schema":"https://github.com/citation-style-language/schema/raw/master/csl-citation.json"} </w:instrText>
      </w:r>
      <w:r>
        <w:fldChar w:fldCharType="separate"/>
      </w:r>
      <w:r w:rsidR="0091679F" w:rsidRPr="0091679F">
        <w:rPr>
          <w:rFonts w:ascii="Calibri" w:hAnsi="Calibri" w:cs="Calibri"/>
          <w:szCs w:val="24"/>
        </w:rPr>
        <w:t>essen &amp; trinken, „essen &amp; trinken Spezial: Einladung zum Grillen“, 93.</w:t>
      </w:r>
      <w:r>
        <w:fldChar w:fldCharType="end"/>
      </w:r>
    </w:p>
  </w:footnote>
  <w:footnote w:id="754">
    <w:p w14:paraId="4C1C4E3A" w14:textId="12FF0610" w:rsidR="00F03023" w:rsidRPr="00F0625D" w:rsidRDefault="00F03023" w:rsidP="00F03023">
      <w:pPr>
        <w:pStyle w:val="FootnoteText"/>
      </w:pPr>
      <w:r>
        <w:rPr>
          <w:rStyle w:val="FootnoteReference"/>
        </w:rPr>
        <w:footnoteRef/>
      </w:r>
      <w:r w:rsidRPr="00F0625D">
        <w:t xml:space="preserve"> </w:t>
      </w:r>
      <w:r>
        <w:fldChar w:fldCharType="begin"/>
      </w:r>
      <w:r w:rsidR="008C334C">
        <w:instrText xml:space="preserve"> ADDIN ZOTERO_ITEM CSL_CITATION {"citationID":"AE7OIZEQ","properties":{"formattedCitation":"essen &amp; trinken, 81.","plainCitation":"essen &amp; trinken, 81.","noteIndex":753},"citationItems":[{"id":88,"uris":["http://zotero.org/users/local/usTu59L8/items/C3DD47IM"],"itemData":{"id":88,"type":"article-journal","collection-title":"essen &amp; trinken","title":"essen &amp; trinken Spezial: Einladung zum Grillen","volume":"02/2018","editor":[{"family":"essen &amp; trinken","given":""}],"issued":{"date-parts":[["2018"]]}},"locator":"81"}],"schema":"https://github.com/citation-style-language/schema/raw/master/csl-citation.json"} </w:instrText>
      </w:r>
      <w:r>
        <w:fldChar w:fldCharType="separate"/>
      </w:r>
      <w:r w:rsidRPr="00F0625D">
        <w:rPr>
          <w:rFonts w:ascii="Calibri" w:hAnsi="Calibri" w:cs="Calibri"/>
        </w:rPr>
        <w:t>essen &amp; trinken, 81.</w:t>
      </w:r>
      <w:r>
        <w:fldChar w:fldCharType="end"/>
      </w:r>
    </w:p>
  </w:footnote>
  <w:footnote w:id="755">
    <w:p w14:paraId="6EF177CD" w14:textId="1832F935" w:rsidR="004F5ECC" w:rsidRDefault="004F5ECC" w:rsidP="004F5ECC">
      <w:pPr>
        <w:pStyle w:val="FootnoteText"/>
      </w:pPr>
      <w:r>
        <w:rPr>
          <w:rStyle w:val="FootnoteReference"/>
        </w:rPr>
        <w:footnoteRef/>
      </w:r>
      <w:r>
        <w:t xml:space="preserve"> </w:t>
      </w:r>
      <w:r>
        <w:fldChar w:fldCharType="begin"/>
      </w:r>
      <w:r w:rsidR="008C334C">
        <w:instrText xml:space="preserve"> ADDIN ZOTERO_ITEM CSL_CITATION {"citationID":"p1uQhPbc","properties":{"formattedCitation":"Kindler, {\\i{}Ben Kindler kocht badisch}, 21.","plainCitation":"Kindler, Ben Kindler kocht badisch, 21.","noteIndex":754},"citationItems":[{"id":54,"uris":["http://zotero.org/users/local/usTu59L8/items/MGKX6YIR"],"itemData":{"id":54,"type":"book","edition":"1. Auflage","event-place":"Stuttgart","ISBN":"978-3-7630-2783-5","language":"ger","number-of-pages":"124","publisher":"Belser","publisher-place":"Stuttgart","source":"K10plus ISBN","title":"Ben Kindler kocht badisch: Klassisch kreativ","title-short":"Ben Kindler kocht badisch","author":[{"family":"Kindler","given":"Ben"}],"issued":{"date-parts":[["2017"]]}},"locator":"21"}],"schema":"https://github.com/citation-style-language/schema/raw/master/csl-citation.json"} </w:instrText>
      </w:r>
      <w:r>
        <w:fldChar w:fldCharType="separate"/>
      </w:r>
      <w:r w:rsidR="0091679F" w:rsidRPr="0091679F">
        <w:rPr>
          <w:rFonts w:ascii="Calibri" w:hAnsi="Calibri" w:cs="Calibri"/>
          <w:szCs w:val="24"/>
        </w:rPr>
        <w:t xml:space="preserve">Kindler, </w:t>
      </w:r>
      <w:r w:rsidR="0091679F" w:rsidRPr="0091679F">
        <w:rPr>
          <w:rFonts w:ascii="Calibri" w:hAnsi="Calibri" w:cs="Calibri"/>
          <w:i/>
          <w:iCs/>
          <w:szCs w:val="24"/>
        </w:rPr>
        <w:t>Ben Kindler kocht badisch</w:t>
      </w:r>
      <w:r w:rsidR="0091679F" w:rsidRPr="0091679F">
        <w:rPr>
          <w:rFonts w:ascii="Calibri" w:hAnsi="Calibri" w:cs="Calibri"/>
          <w:szCs w:val="24"/>
        </w:rPr>
        <w:t>, 21.</w:t>
      </w:r>
      <w:r>
        <w:fldChar w:fldCharType="end"/>
      </w:r>
    </w:p>
  </w:footnote>
  <w:footnote w:id="756">
    <w:p w14:paraId="408DE4C4" w14:textId="6A4852C9" w:rsidR="004F5ECC" w:rsidRDefault="004F5ECC" w:rsidP="004F5ECC">
      <w:pPr>
        <w:pStyle w:val="FootnoteText"/>
      </w:pPr>
      <w:r>
        <w:rPr>
          <w:rStyle w:val="FootnoteReference"/>
        </w:rPr>
        <w:footnoteRef/>
      </w:r>
      <w:r>
        <w:t xml:space="preserve"> </w:t>
      </w:r>
      <w:r>
        <w:fldChar w:fldCharType="begin"/>
      </w:r>
      <w:r w:rsidR="008C334C">
        <w:instrText xml:space="preserve"> ADDIN ZOTERO_ITEM CSL_CITATION {"citationID":"ginKGcRq","properties":{"formattedCitation":"Kindler, 20.","plainCitation":"Kindler, 20.","noteIndex":755},"citationItems":[{"id":54,"uris":["http://zotero.org/users/local/usTu59L8/items/MGKX6YIR"],"itemData":{"id":54,"type":"book","edition":"1. Auflage","event-place":"Stuttgart","ISBN":"978-3-7630-2783-5","language":"ger","number-of-pages":"124","publisher":"Belser","publisher-place":"Stuttgart","source":"K10plus ISBN","title":"Ben Kindler kocht badisch: Klassisch kreativ","title-short":"Ben Kindler kocht badisch","author":[{"family":"Kindler","given":"Ben"}],"issued":{"date-parts":[["2017"]]}},"locator":"20"}],"schema":"https://github.com/citation-style-language/schema/raw/master/csl-citation.json"} </w:instrText>
      </w:r>
      <w:r>
        <w:fldChar w:fldCharType="separate"/>
      </w:r>
      <w:r w:rsidRPr="00572A29">
        <w:rPr>
          <w:rFonts w:ascii="Calibri" w:hAnsi="Calibri" w:cs="Calibri"/>
        </w:rPr>
        <w:t>Kindler, 20.</w:t>
      </w:r>
      <w:r>
        <w:fldChar w:fldCharType="end"/>
      </w:r>
    </w:p>
  </w:footnote>
  <w:footnote w:id="757">
    <w:p w14:paraId="70DAAC74" w14:textId="6CA9AAF2" w:rsidR="008536AD" w:rsidRDefault="008536AD" w:rsidP="008536AD">
      <w:pPr>
        <w:pStyle w:val="FootnoteText"/>
      </w:pPr>
      <w:r>
        <w:rPr>
          <w:rStyle w:val="FootnoteReference"/>
        </w:rPr>
        <w:footnoteRef/>
      </w:r>
      <w:r>
        <w:t xml:space="preserve"> </w:t>
      </w:r>
      <w:r>
        <w:fldChar w:fldCharType="begin"/>
      </w:r>
      <w:r w:rsidR="008C334C">
        <w:instrText xml:space="preserve"> ADDIN ZOTERO_ITEM CSL_CITATION {"citationID":"3AAIWUAh","properties":{"formattedCitation":"essen &amp; trinken, \\uc0\\u8222{}essen &amp; trinken Spezial: Das geht ja schnell!\\uc0\\u8220{}, 67.","plainCitation":"essen &amp; trinken, „essen &amp; trinken Spezial: Das geht ja schnell!“, 67.","noteIndex":756},"citationItems":[{"id":76,"uris":["http://zotero.org/users/local/usTu59L8/items/7KWS7ZL9"],"itemData":{"id":76,"type":"article-journal","collection-title":"essen &amp; trinken","title":"essen &amp; trinken Spezial: Das geht ja schnell!","volume":"03/2016","editor":[{"family":"essen &amp; trinken","given":""}],"issued":{"date-parts":[["2016"]]}},"locator":"67"}],"schema":"https://github.com/citation-style-language/schema/raw/master/csl-citation.json"} </w:instrText>
      </w:r>
      <w:r>
        <w:fldChar w:fldCharType="separate"/>
      </w:r>
      <w:r w:rsidR="0091679F" w:rsidRPr="0091679F">
        <w:rPr>
          <w:rFonts w:ascii="Calibri" w:hAnsi="Calibri" w:cs="Calibri"/>
          <w:szCs w:val="24"/>
        </w:rPr>
        <w:t>essen &amp; trinken, „essen &amp; trinken Spezial: Das geht ja schnell!“, 67.</w:t>
      </w:r>
      <w:r>
        <w:fldChar w:fldCharType="end"/>
      </w:r>
    </w:p>
  </w:footnote>
  <w:footnote w:id="758">
    <w:p w14:paraId="7171B6D6" w14:textId="4A1DF790" w:rsidR="00B77F8A" w:rsidRPr="00B77F8A" w:rsidRDefault="00B77F8A" w:rsidP="00B77F8A">
      <w:pPr>
        <w:pStyle w:val="FootnoteText"/>
      </w:pPr>
      <w:r>
        <w:rPr>
          <w:rStyle w:val="FootnoteReference"/>
        </w:rPr>
        <w:footnoteRef/>
      </w:r>
      <w:r w:rsidRPr="00B77F8A">
        <w:t xml:space="preserve"> </w:t>
      </w:r>
      <w:r>
        <w:fldChar w:fldCharType="begin"/>
      </w:r>
      <w:r w:rsidR="008C334C">
        <w:instrText xml:space="preserve"> ADDIN ZOTERO_ITEM CSL_CITATION {"citationID":"z0ed9Ab1","properties":{"formattedCitation":"Julius und Leser, {\\i{}Vegan}, 58.","plainCitation":"Julius und Leser, Vegan, 58.","noteIndex":757},"citationItems":[{"id":12,"uris":["http://zotero.org/users/local/usTu59L8/items/4IBMT3TA"],"itemData":{"id":12,"type":"book","abstract":"Vegane Variationen quer durch die Küchen der Welt, die zum Grossteil auf Tofu oder andere Soja-Produkte verzichten. Ausserdem sind zahlreiche Rezepte auch frei von Gluten. Bei den Gerichten handelt es sich um vegan abgewandelte Klassiker oder Gerichte, die von Haus aus vegan sind","event-place":"München","ISBN":"978-3-86244-592-9","language":"ger","number-of-pages":"221","publisher":"Christian-Verl","publisher-place":"München","source":"K10plus ISBN","title":"Vegan: internationale Klassiker ; 120 Rezepte von Teriyaki-Tofusteak bis Pannacotta","title-short":"Vegan","author":[{"family":"Julius","given":"Christina"},{"family":"Leser","given":"Nicolas"}],"issued":{"date-parts":[["2014"]]}},"locator":"58"}],"schema":"https://github.com/citation-style-language/schema/raw/master/csl-citation.json"} </w:instrText>
      </w:r>
      <w:r>
        <w:fldChar w:fldCharType="separate"/>
      </w:r>
      <w:r w:rsidR="0091679F" w:rsidRPr="0091679F">
        <w:rPr>
          <w:rFonts w:ascii="Calibri" w:hAnsi="Calibri" w:cs="Calibri"/>
          <w:szCs w:val="24"/>
        </w:rPr>
        <w:t xml:space="preserve">Julius und Leser, </w:t>
      </w:r>
      <w:r w:rsidR="0091679F" w:rsidRPr="0091679F">
        <w:rPr>
          <w:rFonts w:ascii="Calibri" w:hAnsi="Calibri" w:cs="Calibri"/>
          <w:i/>
          <w:iCs/>
          <w:szCs w:val="24"/>
        </w:rPr>
        <w:t>Vegan</w:t>
      </w:r>
      <w:r w:rsidR="0091679F" w:rsidRPr="0091679F">
        <w:rPr>
          <w:rFonts w:ascii="Calibri" w:hAnsi="Calibri" w:cs="Calibri"/>
          <w:szCs w:val="24"/>
        </w:rPr>
        <w:t>, 58.</w:t>
      </w:r>
      <w:r>
        <w:fldChar w:fldCharType="end"/>
      </w:r>
    </w:p>
  </w:footnote>
  <w:footnote w:id="759">
    <w:p w14:paraId="0001DB0D" w14:textId="2CF87AEC" w:rsidR="00544547" w:rsidRPr="00F0625D" w:rsidRDefault="00544547">
      <w:pPr>
        <w:pStyle w:val="FootnoteText"/>
      </w:pPr>
      <w:r>
        <w:rPr>
          <w:rStyle w:val="FootnoteReference"/>
        </w:rPr>
        <w:footnoteRef/>
      </w:r>
      <w:r w:rsidRPr="00F0625D">
        <w:t xml:space="preserve"> </w:t>
      </w:r>
      <w:r>
        <w:fldChar w:fldCharType="begin"/>
      </w:r>
      <w:r w:rsidR="008C334C">
        <w:instrText xml:space="preserve"> ADDIN ZOTERO_ITEM CSL_CITATION {"citationID":"TjzyCy7a","properties":{"formattedCitation":"essen &amp; trinken, \\uc0\\u8222{}essen &amp; trinken Spezial: Einladung zum Grillen\\uc0\\u8220{}, 82.","plainCitation":"essen &amp; trinken, „essen &amp; trinken Spezial: Einladung zum Grillen“, 82.","noteIndex":758},"citationItems":[{"id":88,"uris":["http://zotero.org/users/local/usTu59L8/items/C3DD47IM"],"itemData":{"id":88,"type":"article-journal","collection-title":"essen &amp; trinken","title":"essen &amp; trinken Spezial: Einladung zum Grillen","volume":"02/2018","editor":[{"family":"essen &amp; trinken","given":""}],"issued":{"date-parts":[["2018"]]}},"locator":"82"}],"schema":"https://github.com/citation-style-language/schema/raw/master/csl-citation.json"} </w:instrText>
      </w:r>
      <w:r>
        <w:fldChar w:fldCharType="separate"/>
      </w:r>
      <w:r w:rsidR="0091679F" w:rsidRPr="0091679F">
        <w:rPr>
          <w:rFonts w:ascii="Calibri" w:hAnsi="Calibri" w:cs="Calibri"/>
          <w:szCs w:val="24"/>
        </w:rPr>
        <w:t>essen &amp; trinken, „essen &amp; trinken Spezial: Einladung zum Grillen“, 82.</w:t>
      </w:r>
      <w:r>
        <w:fldChar w:fldCharType="end"/>
      </w:r>
    </w:p>
  </w:footnote>
  <w:footnote w:id="760">
    <w:p w14:paraId="5FC6BE2C" w14:textId="4F1EFC1B" w:rsidR="00CC67E8" w:rsidRPr="00F0625D" w:rsidRDefault="00CC67E8">
      <w:pPr>
        <w:pStyle w:val="FootnoteText"/>
      </w:pPr>
      <w:r>
        <w:rPr>
          <w:rStyle w:val="FootnoteReference"/>
        </w:rPr>
        <w:footnoteRef/>
      </w:r>
      <w:r w:rsidRPr="00F0625D">
        <w:t xml:space="preserve"> </w:t>
      </w:r>
      <w:r>
        <w:fldChar w:fldCharType="begin"/>
      </w:r>
      <w:r w:rsidR="008C334C">
        <w:instrText xml:space="preserve"> ADDIN ZOTERO_ITEM CSL_CITATION {"citationID":"6TYH7YGV","properties":{"formattedCitation":"essen &amp; trinken, 83.","plainCitation":"essen &amp; trinken, 83.","noteIndex":759},"citationItems":[{"id":88,"uris":["http://zotero.org/users/local/usTu59L8/items/C3DD47IM"],"itemData":{"id":88,"type":"article-journal","collection-title":"essen &amp; trinken","title":"essen &amp; trinken Spezial: Einladung zum Grillen","volume":"02/2018","editor":[{"family":"essen &amp; trinken","given":""}],"issued":{"date-parts":[["2018"]]}},"locator":"83"}],"schema":"https://github.com/citation-style-language/schema/raw/master/csl-citation.json"} </w:instrText>
      </w:r>
      <w:r>
        <w:fldChar w:fldCharType="separate"/>
      </w:r>
      <w:r w:rsidRPr="00F0625D">
        <w:rPr>
          <w:rFonts w:ascii="Calibri" w:hAnsi="Calibri" w:cs="Calibri"/>
        </w:rPr>
        <w:t>essen &amp; trinken, 83.</w:t>
      </w:r>
      <w:r>
        <w:fldChar w:fldCharType="end"/>
      </w:r>
    </w:p>
  </w:footnote>
  <w:footnote w:id="761">
    <w:p w14:paraId="130ECE9E" w14:textId="3BA08BD9" w:rsidR="001A52C0" w:rsidRPr="00F0625D" w:rsidRDefault="001A52C0">
      <w:pPr>
        <w:pStyle w:val="FootnoteText"/>
      </w:pPr>
      <w:r>
        <w:rPr>
          <w:rStyle w:val="FootnoteReference"/>
        </w:rPr>
        <w:footnoteRef/>
      </w:r>
      <w:r w:rsidRPr="00F0625D">
        <w:t xml:space="preserve"> </w:t>
      </w:r>
      <w:r>
        <w:fldChar w:fldCharType="begin"/>
      </w:r>
      <w:r w:rsidR="008C334C">
        <w:instrText xml:space="preserve"> ADDIN ZOTERO_ITEM CSL_CITATION {"citationID":"7QZ9qIsg","properties":{"formattedCitation":"essen &amp; trinken, 81.","plainCitation":"essen &amp; trinken, 81.","noteIndex":760},"citationItems":[{"id":88,"uris":["http://zotero.org/users/local/usTu59L8/items/C3DD47IM"],"itemData":{"id":88,"type":"article-journal","collection-title":"essen &amp; trinken","title":"essen &amp; trinken Spezial: Einladung zum Grillen","volume":"02/2018","editor":[{"family":"essen &amp; trinken","given":""}],"issued":{"date-parts":[["2018"]]}},"locator":"81"}],"schema":"https://github.com/citation-style-language/schema/raw/master/csl-citation.json"} </w:instrText>
      </w:r>
      <w:r>
        <w:fldChar w:fldCharType="separate"/>
      </w:r>
      <w:r w:rsidRPr="00F0625D">
        <w:rPr>
          <w:rFonts w:ascii="Calibri" w:hAnsi="Calibri" w:cs="Calibri"/>
        </w:rPr>
        <w:t>essen &amp; trinken, 81.</w:t>
      </w:r>
      <w:r>
        <w:fldChar w:fldCharType="end"/>
      </w:r>
    </w:p>
  </w:footnote>
  <w:footnote w:id="762">
    <w:p w14:paraId="15494B13" w14:textId="6E8CDCA9" w:rsidR="0031762D" w:rsidRDefault="0031762D" w:rsidP="0031762D">
      <w:pPr>
        <w:pStyle w:val="FootnoteText"/>
      </w:pPr>
      <w:r>
        <w:rPr>
          <w:rStyle w:val="FootnoteReference"/>
        </w:rPr>
        <w:footnoteRef/>
      </w:r>
      <w:r>
        <w:t xml:space="preserve"> </w:t>
      </w:r>
      <w:r>
        <w:fldChar w:fldCharType="begin"/>
      </w:r>
      <w:r w:rsidR="008C334C">
        <w:instrText xml:space="preserve"> ADDIN ZOTERO_ITEM CSL_CITATION {"citationID":"6weIiCXg","properties":{"formattedCitation":"essen &amp; trinken, \\uc0\\u8222{}essen &amp; trinken Spezial: Das geht ja schnell!\\uc0\\u8220{}, 66.","plainCitation":"essen &amp; trinken, „essen &amp; trinken Spezial: Das geht ja schnell!“, 66.","noteIndex":761},"citationItems":[{"id":76,"uris":["http://zotero.org/users/local/usTu59L8/items/7KWS7ZL9"],"itemData":{"id":76,"type":"article-journal","collection-title":"essen &amp; trinken","title":"essen &amp; trinken Spezial: Das geht ja schnell!","volume":"03/2016","editor":[{"family":"essen &amp; trinken","given":""}],"issued":{"date-parts":[["2016"]]}},"locator":"66"}],"schema":"https://github.com/citation-style-language/schema/raw/master/csl-citation.json"} </w:instrText>
      </w:r>
      <w:r>
        <w:fldChar w:fldCharType="separate"/>
      </w:r>
      <w:r w:rsidR="0091679F" w:rsidRPr="0091679F">
        <w:rPr>
          <w:rFonts w:ascii="Calibri" w:hAnsi="Calibri" w:cs="Calibri"/>
          <w:szCs w:val="24"/>
        </w:rPr>
        <w:t>essen &amp; trinken, „essen &amp; trinken Spezial: Das geht ja schnell!“, 66.</w:t>
      </w:r>
      <w:r>
        <w:fldChar w:fldCharType="end"/>
      </w:r>
    </w:p>
  </w:footnote>
  <w:footnote w:id="763">
    <w:p w14:paraId="5179633D" w14:textId="49320360" w:rsidR="0031762D" w:rsidRDefault="0031762D" w:rsidP="0031762D">
      <w:pPr>
        <w:pStyle w:val="FootnoteText"/>
      </w:pPr>
      <w:r>
        <w:rPr>
          <w:rStyle w:val="FootnoteReference"/>
        </w:rPr>
        <w:footnoteRef/>
      </w:r>
      <w:r>
        <w:t xml:space="preserve"> </w:t>
      </w:r>
      <w:r>
        <w:fldChar w:fldCharType="begin"/>
      </w:r>
      <w:r w:rsidR="008C334C">
        <w:instrText xml:space="preserve"> ADDIN ZOTERO_ITEM CSL_CITATION {"citationID":"mn5M3ITc","properties":{"formattedCitation":"essen &amp; trinken, 67.","plainCitation":"essen &amp; trinken, 67.","noteIndex":762},"citationItems":[{"id":76,"uris":["http://zotero.org/users/local/usTu59L8/items/7KWS7ZL9"],"itemData":{"id":76,"type":"article-journal","collection-title":"essen &amp; trinken","title":"essen &amp; trinken Spezial: Das geht ja schnell!","volume":"03/2016","editor":[{"family":"essen &amp; trinken","given":""}],"issued":{"date-parts":[["2016"]]}},"locator":"67"}],"schema":"https://github.com/citation-style-language/schema/raw/master/csl-citation.json"} </w:instrText>
      </w:r>
      <w:r>
        <w:fldChar w:fldCharType="separate"/>
      </w:r>
      <w:r w:rsidRPr="00260179">
        <w:rPr>
          <w:rFonts w:ascii="Calibri" w:hAnsi="Calibri" w:cs="Calibri"/>
        </w:rPr>
        <w:t>essen &amp; trinken, 67.</w:t>
      </w:r>
      <w:r>
        <w:fldChar w:fldCharType="end"/>
      </w:r>
    </w:p>
  </w:footnote>
  <w:footnote w:id="764">
    <w:p w14:paraId="1CBA0404" w14:textId="3C8F3A06" w:rsidR="0031762D" w:rsidRDefault="0031762D" w:rsidP="0031762D">
      <w:pPr>
        <w:pStyle w:val="FootnoteText"/>
      </w:pPr>
      <w:r>
        <w:rPr>
          <w:rStyle w:val="FootnoteReference"/>
        </w:rPr>
        <w:footnoteRef/>
      </w:r>
      <w:r>
        <w:t xml:space="preserve"> </w:t>
      </w:r>
      <w:r>
        <w:fldChar w:fldCharType="begin"/>
      </w:r>
      <w:r w:rsidR="008C334C">
        <w:instrText xml:space="preserve"> ADDIN ZOTERO_ITEM CSL_CITATION {"citationID":"T2QvTTt4","properties":{"formattedCitation":"Julius und Leser, {\\i{}Vegan}, 84.","plainCitation":"Julius und Leser, Vegan, 84.","noteIndex":763},"citationItems":[{"id":12,"uris":["http://zotero.org/users/local/usTu59L8/items/4IBMT3TA"],"itemData":{"id":12,"type":"book","abstract":"Vegane Variationen quer durch die Küchen der Welt, die zum Grossteil auf Tofu oder andere Soja-Produkte verzichten. Ausserdem sind zahlreiche Rezepte auch frei von Gluten. Bei den Gerichten handelt es sich um vegan abgewandelte Klassiker oder Gerichte, die von Haus aus vegan sind","event-place":"München","ISBN":"978-3-86244-592-9","language":"ger","number-of-pages":"221","publisher":"Christian-Verl","publisher-place":"München","source":"K10plus ISBN","title":"Vegan: internationale Klassiker ; 120 Rezepte von Teriyaki-Tofusteak bis Pannacotta","title-short":"Vegan","author":[{"family":"Julius","given":"Christina"},{"family":"Leser","given":"Nicolas"}],"issued":{"date-parts":[["2014"]]}},"locator":"84"}],"schema":"https://github.com/citation-style-language/schema/raw/master/csl-citation.json"} </w:instrText>
      </w:r>
      <w:r>
        <w:fldChar w:fldCharType="separate"/>
      </w:r>
      <w:r w:rsidR="0091679F" w:rsidRPr="0091679F">
        <w:rPr>
          <w:rFonts w:ascii="Calibri" w:hAnsi="Calibri" w:cs="Calibri"/>
          <w:szCs w:val="24"/>
        </w:rPr>
        <w:t xml:space="preserve">Julius und Leser, </w:t>
      </w:r>
      <w:r w:rsidR="0091679F" w:rsidRPr="0091679F">
        <w:rPr>
          <w:rFonts w:ascii="Calibri" w:hAnsi="Calibri" w:cs="Calibri"/>
          <w:i/>
          <w:iCs/>
          <w:szCs w:val="24"/>
        </w:rPr>
        <w:t>Vegan</w:t>
      </w:r>
      <w:r w:rsidR="0091679F" w:rsidRPr="0091679F">
        <w:rPr>
          <w:rFonts w:ascii="Calibri" w:hAnsi="Calibri" w:cs="Calibri"/>
          <w:szCs w:val="24"/>
        </w:rPr>
        <w:t>, 84.</w:t>
      </w:r>
      <w:r>
        <w:fldChar w:fldCharType="end"/>
      </w:r>
    </w:p>
  </w:footnote>
  <w:footnote w:id="765">
    <w:p w14:paraId="2738D1F0" w14:textId="53CABDF8" w:rsidR="0031762D" w:rsidRPr="00B976B0" w:rsidRDefault="0031762D" w:rsidP="0031762D">
      <w:pPr>
        <w:pStyle w:val="FootnoteText"/>
      </w:pPr>
      <w:r>
        <w:rPr>
          <w:rStyle w:val="FootnoteReference"/>
        </w:rPr>
        <w:footnoteRef/>
      </w:r>
      <w:r w:rsidRPr="00B976B0">
        <w:t xml:space="preserve"> </w:t>
      </w:r>
      <w:r>
        <w:fldChar w:fldCharType="begin"/>
      </w:r>
      <w:r w:rsidR="008C334C">
        <w:instrText xml:space="preserve"> ADDIN ZOTERO_ITEM CSL_CITATION {"citationID":"5T6BpVS8","properties":{"formattedCitation":"essen &amp; trinken, \\uc0\\u8222{}essen &amp; trinken Spezial: Einladung zum Grillen\\uc0\\u8220{}, 92.","plainCitation":"essen &amp; trinken, „essen &amp; trinken Spezial: Einladung zum Grillen“, 92.","noteIndex":764},"citationItems":[{"id":88,"uris":["http://zotero.org/users/local/usTu59L8/items/C3DD47IM"],"itemData":{"id":88,"type":"article-journal","collection-title":"essen &amp; trinken","title":"essen &amp; trinken Spezial: Einladung zum Grillen","volume":"02/2018","editor":[{"family":"essen &amp; trinken","given":""}],"issued":{"date-parts":[["2018"]]}},"locator":"92"}],"schema":"https://github.com/citation-style-language/schema/raw/master/csl-citation.json"} </w:instrText>
      </w:r>
      <w:r>
        <w:fldChar w:fldCharType="separate"/>
      </w:r>
      <w:r w:rsidR="0091679F" w:rsidRPr="0091679F">
        <w:rPr>
          <w:rFonts w:ascii="Calibri" w:hAnsi="Calibri" w:cs="Calibri"/>
          <w:szCs w:val="24"/>
        </w:rPr>
        <w:t>essen &amp; trinken, „essen &amp; trinken Spezial: Einladung zum Grillen“, 92.</w:t>
      </w:r>
      <w:r>
        <w:fldChar w:fldCharType="end"/>
      </w:r>
    </w:p>
  </w:footnote>
  <w:footnote w:id="766">
    <w:p w14:paraId="1954DB11" w14:textId="55E2A59F" w:rsidR="007F470D" w:rsidRPr="003F0DCD" w:rsidRDefault="007F470D" w:rsidP="007F470D">
      <w:pPr>
        <w:pStyle w:val="FootnoteText"/>
        <w:rPr>
          <w:lang w:val="en-US"/>
        </w:rPr>
      </w:pPr>
      <w:r>
        <w:rPr>
          <w:rStyle w:val="FootnoteReference"/>
        </w:rPr>
        <w:footnoteRef/>
      </w:r>
      <w:r w:rsidRPr="003F0DCD">
        <w:rPr>
          <w:lang w:val="en-US"/>
        </w:rPr>
        <w:t xml:space="preserve"> </w:t>
      </w:r>
      <w:r>
        <w:fldChar w:fldCharType="begin"/>
      </w:r>
      <w:r w:rsidR="008C334C">
        <w:rPr>
          <w:lang w:val="en-US"/>
        </w:rPr>
        <w:instrText xml:space="preserve"> ADDIN ZOTERO_ITEM CSL_CITATION {"citationID":"BUPfQBGU","properties":{"formattedCitation":"Ottolenghi u.\\uc0\\u160{}a., {\\i{}Flavour}, 234.","plainCitation":"Ottolenghi u. a., Flavour, 234.","noteIndex":765},"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234"}],"schema":"https://github.com/citation-style-language/schema/raw/master/csl-citation.json"} </w:instrText>
      </w:r>
      <w:r>
        <w:fldChar w:fldCharType="separate"/>
      </w:r>
      <w:r w:rsidR="00A830F2" w:rsidRPr="00432AB9">
        <w:rPr>
          <w:rFonts w:ascii="Calibri" w:hAnsi="Calibri" w:cs="Calibri"/>
          <w:szCs w:val="24"/>
          <w:lang w:val="en-US"/>
        </w:rPr>
        <w:t xml:space="preserve">Ottolenghi u. a., </w:t>
      </w:r>
      <w:r w:rsidR="00A830F2" w:rsidRPr="00432AB9">
        <w:rPr>
          <w:rFonts w:ascii="Calibri" w:hAnsi="Calibri" w:cs="Calibri"/>
          <w:i/>
          <w:iCs/>
          <w:szCs w:val="24"/>
          <w:lang w:val="en-US"/>
        </w:rPr>
        <w:t>Flavour</w:t>
      </w:r>
      <w:r w:rsidR="00A830F2" w:rsidRPr="00432AB9">
        <w:rPr>
          <w:rFonts w:ascii="Calibri" w:hAnsi="Calibri" w:cs="Calibri"/>
          <w:szCs w:val="24"/>
          <w:lang w:val="en-US"/>
        </w:rPr>
        <w:t>, 234.</w:t>
      </w:r>
      <w:r>
        <w:fldChar w:fldCharType="end"/>
      </w:r>
    </w:p>
  </w:footnote>
  <w:footnote w:id="767">
    <w:p w14:paraId="6764E3C7" w14:textId="00327454" w:rsidR="007F470D" w:rsidRPr="00BE7084" w:rsidRDefault="007F470D" w:rsidP="007F470D">
      <w:pPr>
        <w:pStyle w:val="FootnoteText"/>
        <w:rPr>
          <w:lang w:val="en-US"/>
        </w:rPr>
      </w:pPr>
      <w:r>
        <w:rPr>
          <w:rStyle w:val="FootnoteReference"/>
        </w:rPr>
        <w:footnoteRef/>
      </w:r>
      <w:r w:rsidRPr="00BE7084">
        <w:rPr>
          <w:lang w:val="en-US"/>
        </w:rPr>
        <w:t xml:space="preserve"> </w:t>
      </w:r>
      <w:r>
        <w:fldChar w:fldCharType="begin"/>
      </w:r>
      <w:r w:rsidR="008C334C">
        <w:rPr>
          <w:lang w:val="en-US"/>
        </w:rPr>
        <w:instrText xml:space="preserve"> ADDIN ZOTERO_ITEM CSL_CITATION {"citationID":"hc8mgIza","properties":{"formattedCitation":"Ottolenghi u.\\uc0\\u160{}a., 79.","plainCitation":"Ottolenghi u. a., 79.","noteIndex":766},"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79"}],"schema":"https://github.com/citation-style-language/schema/raw/master/csl-citation.json"} </w:instrText>
      </w:r>
      <w:r>
        <w:fldChar w:fldCharType="separate"/>
      </w:r>
      <w:r w:rsidRPr="00BE7084">
        <w:rPr>
          <w:rFonts w:ascii="Calibri" w:hAnsi="Calibri" w:cs="Calibri"/>
          <w:szCs w:val="24"/>
          <w:lang w:val="en-US"/>
        </w:rPr>
        <w:t>Ottolenghi u. a., 79.</w:t>
      </w:r>
      <w:r>
        <w:fldChar w:fldCharType="end"/>
      </w:r>
    </w:p>
  </w:footnote>
  <w:footnote w:id="768">
    <w:p w14:paraId="5FFEA09F" w14:textId="68D7DA00" w:rsidR="003D14A4" w:rsidRDefault="003D14A4" w:rsidP="003D14A4">
      <w:pPr>
        <w:pStyle w:val="FootnoteText"/>
      </w:pPr>
      <w:r>
        <w:rPr>
          <w:rStyle w:val="FootnoteReference"/>
        </w:rPr>
        <w:footnoteRef/>
      </w:r>
      <w:r>
        <w:t xml:space="preserve"> </w:t>
      </w:r>
      <w:r>
        <w:fldChar w:fldCharType="begin"/>
      </w:r>
      <w:r w:rsidR="008C334C">
        <w:instrText xml:space="preserve"> ADDIN ZOTERO_ITEM CSL_CITATION {"citationID":"bajgyES8","properties":{"formattedCitation":"Ottolenghi und Tamimi, {\\i{}Jerusalem}, 114.","plainCitation":"Ottolenghi und Tamimi, Jerusalem, 114.","noteIndex":767},"citationItems":[{"id":94,"uris":["http://zotero.org/users/local/usTu59L8/items/9YPMVACQ"],"itemData":{"id":94,"type":"book","edition":"15. Auflage","event-place":"München","ISBN":"978-3-8310-2333-2","language":"ger","number-of-pages":"318","publisher":"Dorling Kindersley","publisher-place":"München","source":"K10plus ISBN","title":"Jerusalem: Das Kochbuch","title-short":"Jerusalem","author":[{"family":"Ottolenghi","given":"Yotam"},{"family":"Tamimi","given":"Sami"}],"issued":{"date-parts":[["2017"]]}},"locator":"114"}],"schema":"https://github.com/citation-style-language/schema/raw/master/csl-citation.json"} </w:instrText>
      </w:r>
      <w:r>
        <w:fldChar w:fldCharType="separate"/>
      </w:r>
      <w:r w:rsidR="00A830F2" w:rsidRPr="00A830F2">
        <w:rPr>
          <w:rFonts w:ascii="Calibri" w:hAnsi="Calibri" w:cs="Calibri"/>
          <w:szCs w:val="24"/>
        </w:rPr>
        <w:t xml:space="preserve">Ottolenghi und Tamimi, </w:t>
      </w:r>
      <w:r w:rsidR="00A830F2" w:rsidRPr="00A830F2">
        <w:rPr>
          <w:rFonts w:ascii="Calibri" w:hAnsi="Calibri" w:cs="Calibri"/>
          <w:i/>
          <w:iCs/>
          <w:szCs w:val="24"/>
        </w:rPr>
        <w:t>Jerusalem</w:t>
      </w:r>
      <w:r w:rsidR="00A830F2" w:rsidRPr="00A830F2">
        <w:rPr>
          <w:rFonts w:ascii="Calibri" w:hAnsi="Calibri" w:cs="Calibri"/>
          <w:szCs w:val="24"/>
        </w:rPr>
        <w:t>, 114.</w:t>
      </w:r>
      <w:r>
        <w:fldChar w:fldCharType="end"/>
      </w:r>
    </w:p>
  </w:footnote>
  <w:footnote w:id="769">
    <w:p w14:paraId="49DABEC7" w14:textId="14716441" w:rsidR="0031762D" w:rsidRDefault="0031762D" w:rsidP="0031762D">
      <w:pPr>
        <w:pStyle w:val="FootnoteText"/>
      </w:pPr>
      <w:r>
        <w:rPr>
          <w:rStyle w:val="FootnoteReference"/>
        </w:rPr>
        <w:footnoteRef/>
      </w:r>
      <w:r>
        <w:t xml:space="preserve"> </w:t>
      </w:r>
      <w:r>
        <w:fldChar w:fldCharType="begin"/>
      </w:r>
      <w:r w:rsidR="008C334C">
        <w:instrText xml:space="preserve"> ADDIN ZOTERO_ITEM CSL_CITATION {"citationID":"0AIXoj1M","properties":{"formattedCitation":"Likidis-K\\uc0\\u246{}nigsfeld, Brauner, und Werz-Kovacs, {\\i{}Griechenland Originalrezepte und Interessantes \\uc0\\u252{}ber Land und Leute}, 39.","plainCitation":"Likidis-Königsfeld, Brauner, und Werz-Kovacs, Griechenland Originalrezepte und Interessantes über Land und Leute, 39.","noteIndex":768},"citationItems":[{"id":21,"uris":["http://zotero.org/users/local/usTu59L8/items/5J8T6KEU"],"itemData":{"id":21,"type":"book","edition":"Sonderausg. der Orig.-Ausg. von 1994, 1. Aufl","event-place":"München","ISBN":"978-3-7742-6443-4","language":"ger","note":"OCLC: 76556261","publisher":"Gräfe und Unzer","publisher-place":"München","source":"Open WorldCat","title":"Griechenland Originalrezepte und Interessantes über Land und Leute","author":[{"family":"Likidis-Königsfeld","given":"Kristina"},{"family":"Brauner","given":"Michael"},{"family":"Werz-Kovacs","given":"Stephanie","dropping-particle":"von"}],"issued":{"date-parts":[["2004"]]}},"locator":"39"}],"schema":"https://github.com/citation-style-language/schema/raw/master/csl-citation.json"} </w:instrText>
      </w:r>
      <w:r>
        <w:fldChar w:fldCharType="separate"/>
      </w:r>
      <w:r w:rsidR="0091679F" w:rsidRPr="0091679F">
        <w:rPr>
          <w:rFonts w:ascii="Calibri" w:hAnsi="Calibri" w:cs="Calibri"/>
          <w:szCs w:val="24"/>
        </w:rPr>
        <w:t xml:space="preserve">Likidis-Königsfeld, Brauner, und Werz-Kovacs, </w:t>
      </w:r>
      <w:r w:rsidR="0091679F" w:rsidRPr="0091679F">
        <w:rPr>
          <w:rFonts w:ascii="Calibri" w:hAnsi="Calibri" w:cs="Calibri"/>
          <w:i/>
          <w:iCs/>
          <w:szCs w:val="24"/>
        </w:rPr>
        <w:t>Griechenland Originalrezepte und Interessantes über Land und Leute</w:t>
      </w:r>
      <w:r w:rsidR="0091679F" w:rsidRPr="0091679F">
        <w:rPr>
          <w:rFonts w:ascii="Calibri" w:hAnsi="Calibri" w:cs="Calibri"/>
          <w:szCs w:val="24"/>
        </w:rPr>
        <w:t>, 39.</w:t>
      </w:r>
      <w:r>
        <w:fldChar w:fldCharType="end"/>
      </w:r>
    </w:p>
  </w:footnote>
  <w:footnote w:id="770">
    <w:p w14:paraId="67D5A2EB" w14:textId="10BE88AB" w:rsidR="0031762D" w:rsidRDefault="0031762D" w:rsidP="0031762D">
      <w:pPr>
        <w:pStyle w:val="FootnoteText"/>
      </w:pPr>
      <w:r>
        <w:rPr>
          <w:rStyle w:val="FootnoteReference"/>
        </w:rPr>
        <w:footnoteRef/>
      </w:r>
      <w:r>
        <w:t xml:space="preserve"> </w:t>
      </w:r>
      <w:r>
        <w:fldChar w:fldCharType="begin"/>
      </w:r>
      <w:r w:rsidR="008C334C">
        <w:instrText xml:space="preserve"> ADDIN ZOTERO_ITEM CSL_CITATION {"citationID":"wJNfoPhh","properties":{"formattedCitation":"Likidis-K\\uc0\\u246{}nigsfeld, Brauner, und Werz-Kovacs, 43.","plainCitation":"Likidis-Königsfeld, Brauner, und Werz-Kovacs, 43.","noteIndex":769},"citationItems":[{"id":21,"uris":["http://zotero.org/users/local/usTu59L8/items/5J8T6KEU"],"itemData":{"id":21,"type":"book","edition":"Sonderausg. der Orig.-Ausg. von 1994, 1. Aufl","event-place":"München","ISBN":"978-3-7742-6443-4","language":"ger","note":"OCLC: 76556261","publisher":"Gräfe und Unzer","publisher-place":"München","source":"Open WorldCat","title":"Griechenland Originalrezepte und Interessantes über Land und Leute","author":[{"family":"Likidis-Königsfeld","given":"Kristina"},{"family":"Brauner","given":"Michael"},{"family":"Werz-Kovacs","given":"Stephanie","dropping-particle":"von"}],"issued":{"date-parts":[["2004"]]}},"locator":"43"}],"schema":"https://github.com/citation-style-language/schema/raw/master/csl-citation.json"} </w:instrText>
      </w:r>
      <w:r>
        <w:fldChar w:fldCharType="separate"/>
      </w:r>
      <w:r w:rsidRPr="00C35E75">
        <w:rPr>
          <w:rFonts w:ascii="Calibri" w:hAnsi="Calibri" w:cs="Calibri"/>
          <w:szCs w:val="24"/>
        </w:rPr>
        <w:t>Likidis-Königsfeld, Brauner, und Werz-Kovacs, 43.</w:t>
      </w:r>
      <w:r>
        <w:fldChar w:fldCharType="end"/>
      </w:r>
    </w:p>
  </w:footnote>
  <w:footnote w:id="771">
    <w:p w14:paraId="3CC44342" w14:textId="0F509F88" w:rsidR="0031762D" w:rsidRDefault="0031762D" w:rsidP="0031762D">
      <w:pPr>
        <w:pStyle w:val="FootnoteText"/>
      </w:pPr>
      <w:r>
        <w:rPr>
          <w:rStyle w:val="FootnoteReference"/>
        </w:rPr>
        <w:footnoteRef/>
      </w:r>
      <w:r>
        <w:t xml:space="preserve"> </w:t>
      </w:r>
      <w:r>
        <w:fldChar w:fldCharType="begin"/>
      </w:r>
      <w:r w:rsidR="008C334C">
        <w:instrText xml:space="preserve"> ADDIN ZOTERO_ITEM CSL_CITATION {"citationID":"0K9A6WKv","properties":{"formattedCitation":"essen &amp; trinken, \\uc0\\u8222{}essen &amp; trinken Spezial: Einladung zum Grillen\\uc0\\u8220{}, 86.","plainCitation":"essen &amp; trinken, „essen &amp; trinken Spezial: Einladung zum Grillen“, 86.","noteIndex":770},"citationItems":[{"id":88,"uris":["http://zotero.org/users/local/usTu59L8/items/C3DD47IM"],"itemData":{"id":88,"type":"article-journal","collection-title":"essen &amp; trinken","title":"essen &amp; trinken Spezial: Einladung zum Grillen","volume":"02/2018","editor":[{"family":"essen &amp; trinken","given":""}],"issued":{"date-parts":[["2018"]]}},"locator":"86"}],"schema":"https://github.com/citation-style-language/schema/raw/master/csl-citation.json"} </w:instrText>
      </w:r>
      <w:r>
        <w:fldChar w:fldCharType="separate"/>
      </w:r>
      <w:r w:rsidR="0091679F" w:rsidRPr="0091679F">
        <w:rPr>
          <w:rFonts w:ascii="Calibri" w:hAnsi="Calibri" w:cs="Calibri"/>
          <w:szCs w:val="24"/>
        </w:rPr>
        <w:t>essen &amp; trinken, „essen &amp; trinken Spezial: Einladung zum Grillen“, 86.</w:t>
      </w:r>
      <w:r>
        <w:fldChar w:fldCharType="end"/>
      </w:r>
    </w:p>
  </w:footnote>
  <w:footnote w:id="772">
    <w:p w14:paraId="61C1E0F1" w14:textId="03ED10FA" w:rsidR="0031762D" w:rsidRDefault="0031762D" w:rsidP="0031762D">
      <w:pPr>
        <w:pStyle w:val="FootnoteText"/>
      </w:pPr>
      <w:r>
        <w:rPr>
          <w:rStyle w:val="FootnoteReference"/>
        </w:rPr>
        <w:footnoteRef/>
      </w:r>
      <w:r>
        <w:t xml:space="preserve"> </w:t>
      </w:r>
      <w:r>
        <w:fldChar w:fldCharType="begin"/>
      </w:r>
      <w:r w:rsidR="008C334C">
        <w:instrText xml:space="preserve"> ADDIN ZOTERO_ITEM CSL_CITATION {"citationID":"ulASHtbU","properties":{"formattedCitation":"essen &amp; trinken, \\uc0\\u8222{}essen &amp; trinken: Neues aus der Provence\\uc0\\u8220{}, 40.","plainCitation":"essen &amp; trinken, „essen &amp; trinken: Neues aus der Provence“, 40.","noteIndex":771},"citationItems":[{"id":87,"uris":["http://zotero.org/users/local/usTu59L8/items/SYKBEJX3"],"itemData":{"id":87,"type":"article-journal","collection-title":"essen &amp; trinken","title":"essen &amp; trinken: Neues aus der Provence","volume":"07/2014","editor":[{"family":"essen &amp; trinken","given":""}],"issued":{"date-parts":[["2014"]]}},"locator":"40"}],"schema":"https://github.com/citation-style-language/schema/raw/master/csl-citation.json"} </w:instrText>
      </w:r>
      <w:r>
        <w:fldChar w:fldCharType="separate"/>
      </w:r>
      <w:r w:rsidR="0091679F" w:rsidRPr="0091679F">
        <w:rPr>
          <w:rFonts w:ascii="Calibri" w:hAnsi="Calibri" w:cs="Calibri"/>
          <w:szCs w:val="24"/>
        </w:rPr>
        <w:t>essen &amp; trinken, „essen &amp; trinken: Neues aus der Provence“, 40.</w:t>
      </w:r>
      <w:r>
        <w:fldChar w:fldCharType="end"/>
      </w:r>
    </w:p>
  </w:footnote>
  <w:footnote w:id="773">
    <w:p w14:paraId="65DF6E04" w14:textId="24B27809" w:rsidR="0031762D" w:rsidRDefault="0031762D" w:rsidP="0031762D">
      <w:pPr>
        <w:pStyle w:val="FootnoteText"/>
      </w:pPr>
      <w:r>
        <w:rPr>
          <w:rStyle w:val="FootnoteReference"/>
        </w:rPr>
        <w:footnoteRef/>
      </w:r>
      <w:r>
        <w:t xml:space="preserve"> </w:t>
      </w:r>
      <w:r>
        <w:fldChar w:fldCharType="begin"/>
      </w:r>
      <w:r w:rsidR="008C334C">
        <w:instrText xml:space="preserve"> ADDIN ZOTERO_ITEM CSL_CITATION {"citationID":"59GEWtMT","properties":{"formattedCitation":"essen &amp; trinken, 41.","plainCitation":"essen &amp; trinken, 41.","noteIndex":772},"citationItems":[{"id":87,"uris":["http://zotero.org/users/local/usTu59L8/items/SYKBEJX3"],"itemData":{"id":87,"type":"article-journal","collection-title":"essen &amp; trinken","title":"essen &amp; trinken: Neues aus der Provence","volume":"07/2014","editor":[{"family":"essen &amp; trinken","given":""}],"issued":{"date-parts":[["2014"]]}},"locator":"41"}],"schema":"https://github.com/citation-style-language/schema/raw/master/csl-citation.json"} </w:instrText>
      </w:r>
      <w:r>
        <w:fldChar w:fldCharType="separate"/>
      </w:r>
      <w:r w:rsidRPr="00FA44FB">
        <w:rPr>
          <w:rFonts w:ascii="Calibri" w:hAnsi="Calibri" w:cs="Calibri"/>
        </w:rPr>
        <w:t>essen &amp; trinken, 41.</w:t>
      </w:r>
      <w:r>
        <w:fldChar w:fldCharType="end"/>
      </w:r>
    </w:p>
  </w:footnote>
  <w:footnote w:id="774">
    <w:p w14:paraId="50551663" w14:textId="234CBEB0" w:rsidR="0031762D" w:rsidRDefault="0031762D" w:rsidP="0031762D">
      <w:pPr>
        <w:pStyle w:val="FootnoteText"/>
      </w:pPr>
      <w:r>
        <w:rPr>
          <w:rStyle w:val="FootnoteReference"/>
        </w:rPr>
        <w:footnoteRef/>
      </w:r>
      <w:r>
        <w:t xml:space="preserve"> </w:t>
      </w:r>
      <w:r>
        <w:fldChar w:fldCharType="begin"/>
      </w:r>
      <w:r w:rsidR="008C334C">
        <w:instrText xml:space="preserve"> ADDIN ZOTERO_ITEM CSL_CITATION {"citationID":"WgGvbazy","properties":{"formattedCitation":"essen &amp; trinken, \\uc0\\u8222{}essen &amp; trinken Spezial: Einladung zum Grillen\\uc0\\u8220{}, 91.","plainCitation":"essen &amp; trinken, „essen &amp; trinken Spezial: Einladung zum Grillen“, 91.","noteIndex":773},"citationItems":[{"id":88,"uris":["http://zotero.org/users/local/usTu59L8/items/C3DD47IM"],"itemData":{"id":88,"type":"article-journal","collection-title":"essen &amp; trinken","title":"essen &amp; trinken Spezial: Einladung zum Grillen","volume":"02/2018","editor":[{"family":"essen &amp; trinken","given":""}],"issued":{"date-parts":[["2018"]]}},"locator":"91"}],"schema":"https://github.com/citation-style-language/schema/raw/master/csl-citation.json"} </w:instrText>
      </w:r>
      <w:r>
        <w:fldChar w:fldCharType="separate"/>
      </w:r>
      <w:r w:rsidR="0091679F" w:rsidRPr="0091679F">
        <w:rPr>
          <w:rFonts w:ascii="Calibri" w:hAnsi="Calibri" w:cs="Calibri"/>
          <w:szCs w:val="24"/>
        </w:rPr>
        <w:t>essen &amp; trinken, „essen &amp; trinken Spezial: Einladung zum Grillen“, 91.</w:t>
      </w:r>
      <w:r>
        <w:fldChar w:fldCharType="end"/>
      </w:r>
    </w:p>
  </w:footnote>
  <w:footnote w:id="775">
    <w:p w14:paraId="63A32346" w14:textId="5F474882" w:rsidR="00326416" w:rsidRPr="00F0625D" w:rsidRDefault="00326416">
      <w:pPr>
        <w:pStyle w:val="FootnoteText"/>
      </w:pPr>
      <w:r>
        <w:rPr>
          <w:rStyle w:val="FootnoteReference"/>
        </w:rPr>
        <w:footnoteRef/>
      </w:r>
      <w:r w:rsidRPr="00F0625D">
        <w:t xml:space="preserve"> </w:t>
      </w:r>
      <w:r>
        <w:fldChar w:fldCharType="begin"/>
      </w:r>
      <w:r w:rsidR="008C334C">
        <w:instrText xml:space="preserve"> ADDIN ZOTERO_ITEM CSL_CITATION {"citationID":"nbacWBoI","properties":{"formattedCitation":"essen &amp; trinken, 84.","plainCitation":"essen &amp; trinken, 84.","noteIndex":774},"citationItems":[{"id":88,"uris":["http://zotero.org/users/local/usTu59L8/items/C3DD47IM"],"itemData":{"id":88,"type":"article-journal","collection-title":"essen &amp; trinken","title":"essen &amp; trinken Spezial: Einladung zum Grillen","volume":"02/2018","editor":[{"family":"essen &amp; trinken","given":""}],"issued":{"date-parts":[["2018"]]}},"locator":"84"}],"schema":"https://github.com/citation-style-language/schema/raw/master/csl-citation.json"} </w:instrText>
      </w:r>
      <w:r>
        <w:fldChar w:fldCharType="separate"/>
      </w:r>
      <w:r w:rsidRPr="00F0625D">
        <w:rPr>
          <w:rFonts w:ascii="Calibri" w:hAnsi="Calibri" w:cs="Calibri"/>
        </w:rPr>
        <w:t>essen &amp; trinken, 84.</w:t>
      </w:r>
      <w:r>
        <w:fldChar w:fldCharType="end"/>
      </w:r>
    </w:p>
  </w:footnote>
  <w:footnote w:id="776">
    <w:p w14:paraId="696424EC" w14:textId="37E2194A" w:rsidR="00F03023" w:rsidRPr="00F0625D" w:rsidRDefault="00F03023" w:rsidP="00F03023">
      <w:pPr>
        <w:pStyle w:val="FootnoteText"/>
      </w:pPr>
      <w:r>
        <w:rPr>
          <w:rStyle w:val="FootnoteReference"/>
        </w:rPr>
        <w:footnoteRef/>
      </w:r>
      <w:r w:rsidRPr="00F0625D">
        <w:t xml:space="preserve"> </w:t>
      </w:r>
      <w:r>
        <w:fldChar w:fldCharType="begin"/>
      </w:r>
      <w:r w:rsidR="008C334C">
        <w:instrText xml:space="preserve"> ADDIN ZOTERO_ITEM CSL_CITATION {"citationID":"CcyasPp1","properties":{"formattedCitation":"Ottolenghi und Tamimi, {\\i{}Jerusalem}, 299.","plainCitation":"Ottolenghi und Tamimi, Jerusalem, 299.","noteIndex":775},"citationItems":[{"id":94,"uris":["http://zotero.org/users/local/usTu59L8/items/9YPMVACQ"],"itemData":{"id":94,"type":"book","edition":"15. Auflage","event-place":"München","ISBN":"978-3-8310-2333-2","language":"ger","number-of-pages":"318","publisher":"Dorling Kindersley","publisher-place":"München","source":"K10plus ISBN","title":"Jerusalem: Das Kochbuch","title-short":"Jerusalem","author":[{"family":"Ottolenghi","given":"Yotam"},{"family":"Tamimi","given":"Sami"}],"issued":{"date-parts":[["2017"]]}},"locator":"299"}],"schema":"https://github.com/citation-style-language/schema/raw/master/csl-citation.json"} </w:instrText>
      </w:r>
      <w:r>
        <w:fldChar w:fldCharType="separate"/>
      </w:r>
      <w:r w:rsidR="0091679F" w:rsidRPr="0091679F">
        <w:rPr>
          <w:rFonts w:ascii="Calibri" w:hAnsi="Calibri" w:cs="Calibri"/>
          <w:szCs w:val="24"/>
        </w:rPr>
        <w:t xml:space="preserve">Ottolenghi und Tamimi, </w:t>
      </w:r>
      <w:r w:rsidR="0091679F" w:rsidRPr="0091679F">
        <w:rPr>
          <w:rFonts w:ascii="Calibri" w:hAnsi="Calibri" w:cs="Calibri"/>
          <w:i/>
          <w:iCs/>
          <w:szCs w:val="24"/>
        </w:rPr>
        <w:t>Jerusalem</w:t>
      </w:r>
      <w:r w:rsidR="0091679F" w:rsidRPr="0091679F">
        <w:rPr>
          <w:rFonts w:ascii="Calibri" w:hAnsi="Calibri" w:cs="Calibri"/>
          <w:szCs w:val="24"/>
        </w:rPr>
        <w:t>, 299.</w:t>
      </w:r>
      <w:r>
        <w:fldChar w:fldCharType="end"/>
      </w:r>
    </w:p>
  </w:footnote>
  <w:footnote w:id="777">
    <w:p w14:paraId="1F8570F7" w14:textId="6D98A958" w:rsidR="007B07D8" w:rsidRDefault="007B07D8" w:rsidP="007B07D8">
      <w:pPr>
        <w:pStyle w:val="FootnoteText"/>
      </w:pPr>
      <w:r>
        <w:rPr>
          <w:rStyle w:val="FootnoteReference"/>
        </w:rPr>
        <w:footnoteRef/>
      </w:r>
      <w:r>
        <w:t xml:space="preserve"> </w:t>
      </w:r>
      <w:r>
        <w:fldChar w:fldCharType="begin"/>
      </w:r>
      <w:r w:rsidR="008C334C">
        <w:instrText xml:space="preserve"> ADDIN ZOTERO_ITEM CSL_CITATION {"citationID":"A4eSoaNk","properties":{"formattedCitation":"Likidis-K\\uc0\\u246{}nigsfeld, Brauner, und Werz-Kovacs, {\\i{}Griechenland Originalrezepte und Interessantes \\uc0\\u252{}ber Land und Leute}, 27.","plainCitation":"Likidis-Königsfeld, Brauner, und Werz-Kovacs, Griechenland Originalrezepte und Interessantes über Land und Leute, 27.","noteIndex":776},"citationItems":[{"id":21,"uris":["http://zotero.org/users/local/usTu59L8/items/5J8T6KEU"],"itemData":{"id":21,"type":"book","edition":"Sonderausg. der Orig.-Ausg. von 1994, 1. Aufl","event-place":"München","ISBN":"978-3-7742-6443-4","language":"ger","note":"OCLC: 76556261","publisher":"Gräfe und Unzer","publisher-place":"München","source":"Open WorldCat","title":"Griechenland Originalrezepte und Interessantes über Land und Leute","author":[{"family":"Likidis-Königsfeld","given":"Kristina"},{"family":"Brauner","given":"Michael"},{"family":"Werz-Kovacs","given":"Stephanie","dropping-particle":"von"}],"issued":{"date-parts":[["2004"]]}},"locator":"27"}],"schema":"https://github.com/citation-style-language/schema/raw/master/csl-citation.json"} </w:instrText>
      </w:r>
      <w:r>
        <w:fldChar w:fldCharType="separate"/>
      </w:r>
      <w:r w:rsidR="0091679F" w:rsidRPr="0091679F">
        <w:rPr>
          <w:rFonts w:ascii="Calibri" w:hAnsi="Calibri" w:cs="Calibri"/>
          <w:szCs w:val="24"/>
        </w:rPr>
        <w:t xml:space="preserve">Likidis-Königsfeld, Brauner, und Werz-Kovacs, </w:t>
      </w:r>
      <w:r w:rsidR="0091679F" w:rsidRPr="0091679F">
        <w:rPr>
          <w:rFonts w:ascii="Calibri" w:hAnsi="Calibri" w:cs="Calibri"/>
          <w:i/>
          <w:iCs/>
          <w:szCs w:val="24"/>
        </w:rPr>
        <w:t>Griechenland Originalrezepte und Interessantes über Land und Leute</w:t>
      </w:r>
      <w:r w:rsidR="0091679F" w:rsidRPr="0091679F">
        <w:rPr>
          <w:rFonts w:ascii="Calibri" w:hAnsi="Calibri" w:cs="Calibri"/>
          <w:szCs w:val="24"/>
        </w:rPr>
        <w:t>, 27.</w:t>
      </w:r>
      <w:r>
        <w:fldChar w:fldCharType="end"/>
      </w:r>
    </w:p>
  </w:footnote>
  <w:footnote w:id="778">
    <w:p w14:paraId="749C46C8" w14:textId="5716DB2E" w:rsidR="00F00364" w:rsidRPr="00F0625D" w:rsidRDefault="00F00364">
      <w:pPr>
        <w:pStyle w:val="FootnoteText"/>
      </w:pPr>
      <w:r>
        <w:rPr>
          <w:rStyle w:val="FootnoteReference"/>
        </w:rPr>
        <w:footnoteRef/>
      </w:r>
      <w:r w:rsidRPr="00F0625D">
        <w:t xml:space="preserve"> </w:t>
      </w:r>
      <w:r>
        <w:fldChar w:fldCharType="begin"/>
      </w:r>
      <w:r w:rsidR="008C334C">
        <w:instrText xml:space="preserve"> ADDIN ZOTERO_ITEM CSL_CITATION {"citationID":"6zUOh8Ak","properties":{"formattedCitation":"essen &amp; trinken, \\uc0\\u8222{}essen &amp; trinken Spezial: Einladung zum Grillen\\uc0\\u8220{}, 86.","plainCitation":"essen &amp; trinken, „essen &amp; trinken Spezial: Einladung zum Grillen“, 86.","noteIndex":777},"citationItems":[{"id":88,"uris":["http://zotero.org/users/local/usTu59L8/items/C3DD47IM"],"itemData":{"id":88,"type":"article-journal","collection-title":"essen &amp; trinken","title":"essen &amp; trinken Spezial: Einladung zum Grillen","volume":"02/2018","editor":[{"family":"essen &amp; trinken","given":""}],"issued":{"date-parts":[["2018"]]}},"locator":"86"}],"schema":"https://github.com/citation-style-language/schema/raw/master/csl-citation.json"} </w:instrText>
      </w:r>
      <w:r>
        <w:fldChar w:fldCharType="separate"/>
      </w:r>
      <w:r w:rsidR="0091679F" w:rsidRPr="0091679F">
        <w:rPr>
          <w:rFonts w:ascii="Calibri" w:hAnsi="Calibri" w:cs="Calibri"/>
          <w:szCs w:val="24"/>
        </w:rPr>
        <w:t>essen &amp; trinken, „essen &amp; trinken Spezial: Einladung zum Grillen“, 86.</w:t>
      </w:r>
      <w:r>
        <w:fldChar w:fldCharType="end"/>
      </w:r>
    </w:p>
  </w:footnote>
  <w:footnote w:id="779">
    <w:p w14:paraId="5DF46A47" w14:textId="500391F7" w:rsidR="0031762D" w:rsidRPr="00824F81" w:rsidRDefault="0031762D" w:rsidP="0031762D">
      <w:pPr>
        <w:pStyle w:val="FootnoteText"/>
        <w:rPr>
          <w:lang w:val="en-US"/>
        </w:rPr>
      </w:pPr>
      <w:r>
        <w:rPr>
          <w:rStyle w:val="FootnoteReference"/>
        </w:rPr>
        <w:footnoteRef/>
      </w:r>
      <w:r w:rsidRPr="00824F81">
        <w:rPr>
          <w:lang w:val="en-US"/>
        </w:rPr>
        <w:t xml:space="preserve"> </w:t>
      </w:r>
      <w:r>
        <w:fldChar w:fldCharType="begin"/>
      </w:r>
      <w:r w:rsidR="008C334C">
        <w:rPr>
          <w:lang w:val="en-US"/>
        </w:rPr>
        <w:instrText xml:space="preserve"> ADDIN ZOTERO_ITEM CSL_CITATION {"citationID":"rE4meyjC","properties":{"formattedCitation":"Ottolenghi u.\\uc0\\u160{}a., {\\i{}Flavour}, 159.","plainCitation":"Ottolenghi u. a., Flavour, 159.","noteIndex":778},"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159"}],"schema":"https://github.com/citation-style-language/schema/raw/master/csl-citation.json"} </w:instrText>
      </w:r>
      <w:r>
        <w:fldChar w:fldCharType="separate"/>
      </w:r>
      <w:r w:rsidR="0091679F" w:rsidRPr="00824F81">
        <w:rPr>
          <w:rFonts w:ascii="Calibri" w:hAnsi="Calibri" w:cs="Calibri"/>
          <w:szCs w:val="24"/>
          <w:lang w:val="en-US"/>
        </w:rPr>
        <w:t xml:space="preserve">Ottolenghi u. a., </w:t>
      </w:r>
      <w:r w:rsidR="0091679F" w:rsidRPr="00824F81">
        <w:rPr>
          <w:rFonts w:ascii="Calibri" w:hAnsi="Calibri" w:cs="Calibri"/>
          <w:i/>
          <w:iCs/>
          <w:szCs w:val="24"/>
          <w:lang w:val="en-US"/>
        </w:rPr>
        <w:t>Flavour</w:t>
      </w:r>
      <w:r w:rsidR="0091679F" w:rsidRPr="00824F81">
        <w:rPr>
          <w:rFonts w:ascii="Calibri" w:hAnsi="Calibri" w:cs="Calibri"/>
          <w:szCs w:val="24"/>
          <w:lang w:val="en-US"/>
        </w:rPr>
        <w:t>, 159.</w:t>
      </w:r>
      <w:r>
        <w:fldChar w:fldCharType="end"/>
      </w:r>
    </w:p>
  </w:footnote>
  <w:footnote w:id="780">
    <w:p w14:paraId="0BF9723E" w14:textId="4E93114C" w:rsidR="00995CBE" w:rsidRPr="00824F81" w:rsidRDefault="00995CBE" w:rsidP="00995CBE">
      <w:pPr>
        <w:pStyle w:val="FootnoteText"/>
        <w:rPr>
          <w:lang w:val="en-US"/>
        </w:rPr>
      </w:pPr>
      <w:r>
        <w:rPr>
          <w:rStyle w:val="FootnoteReference"/>
        </w:rPr>
        <w:footnoteRef/>
      </w:r>
      <w:r w:rsidRPr="00824F81">
        <w:rPr>
          <w:lang w:val="en-US"/>
        </w:rPr>
        <w:t xml:space="preserve"> </w:t>
      </w:r>
      <w:r>
        <w:fldChar w:fldCharType="begin"/>
      </w:r>
      <w:r w:rsidR="008C334C">
        <w:rPr>
          <w:lang w:val="en-US"/>
        </w:rPr>
        <w:instrText xml:space="preserve"> ADDIN ZOTERO_ITEM CSL_CITATION {"citationID":"9Mm5CH2Y","properties":{"formattedCitation":"Ottolenghi u.\\uc0\\u160{}a., 209.","plainCitation":"Ottolenghi u. a., 209.","noteIndex":779},"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209"}],"schema":"https://github.com/citation-style-language/schema/raw/master/csl-citation.json"} </w:instrText>
      </w:r>
      <w:r>
        <w:fldChar w:fldCharType="separate"/>
      </w:r>
      <w:r w:rsidR="0091679F" w:rsidRPr="00824F81">
        <w:rPr>
          <w:rFonts w:ascii="Calibri" w:hAnsi="Calibri" w:cs="Calibri"/>
          <w:szCs w:val="24"/>
          <w:lang w:val="en-US"/>
        </w:rPr>
        <w:t>Ottolenghi u. a., 209.</w:t>
      </w:r>
      <w:r>
        <w:fldChar w:fldCharType="end"/>
      </w:r>
    </w:p>
  </w:footnote>
  <w:footnote w:id="781">
    <w:p w14:paraId="1D4D502D" w14:textId="57658919" w:rsidR="0037305F" w:rsidRDefault="0037305F" w:rsidP="0037305F">
      <w:pPr>
        <w:pStyle w:val="FootnoteText"/>
      </w:pPr>
      <w:r>
        <w:rPr>
          <w:rStyle w:val="FootnoteReference"/>
        </w:rPr>
        <w:footnoteRef/>
      </w:r>
      <w:r>
        <w:t xml:space="preserve"> </w:t>
      </w:r>
      <w:r>
        <w:fldChar w:fldCharType="begin"/>
      </w:r>
      <w:r w:rsidR="008C334C">
        <w:instrText xml:space="preserve"> ADDIN ZOTERO_ITEM CSL_CITATION {"citationID":"P9GMgXc3","properties":{"formattedCitation":"essen &amp; trinken, \\uc0\\u8222{}essen &amp; trinken Spezial: Das geht ja schnell!\\uc0\\u8220{}, 66.","plainCitation":"essen &amp; trinken, „essen &amp; trinken Spezial: Das geht ja schnell!“, 66.","noteIndex":780},"citationItems":[{"id":76,"uris":["http://zotero.org/users/local/usTu59L8/items/7KWS7ZL9"],"itemData":{"id":76,"type":"article-journal","collection-title":"essen &amp; trinken","title":"essen &amp; trinken Spezial: Das geht ja schnell!","volume":"03/2016","editor":[{"family":"essen &amp; trinken","given":""}],"issued":{"date-parts":[["2016"]]}},"locator":"66"}],"schema":"https://github.com/citation-style-language/schema/raw/master/csl-citation.json"} </w:instrText>
      </w:r>
      <w:r>
        <w:fldChar w:fldCharType="separate"/>
      </w:r>
      <w:r w:rsidRPr="00A57434">
        <w:rPr>
          <w:rFonts w:ascii="Calibri" w:hAnsi="Calibri" w:cs="Calibri"/>
          <w:szCs w:val="24"/>
        </w:rPr>
        <w:t>essen &amp; trinken, „essen &amp; trinken Spezial: Das geht ja schnell!“, 66.</w:t>
      </w:r>
      <w:r>
        <w:fldChar w:fldCharType="end"/>
      </w:r>
    </w:p>
  </w:footnote>
  <w:footnote w:id="782">
    <w:p w14:paraId="1B548C6D" w14:textId="4BF7BF24" w:rsidR="00B35311" w:rsidRDefault="00B35311" w:rsidP="00B35311">
      <w:pPr>
        <w:pStyle w:val="FootnoteText"/>
      </w:pPr>
      <w:r>
        <w:rPr>
          <w:rStyle w:val="FootnoteReference"/>
        </w:rPr>
        <w:footnoteRef/>
      </w:r>
      <w:r>
        <w:t xml:space="preserve"> </w:t>
      </w:r>
      <w:r>
        <w:fldChar w:fldCharType="begin"/>
      </w:r>
      <w:r w:rsidR="008C334C">
        <w:instrText xml:space="preserve"> ADDIN ZOTERO_ITEM CSL_CITATION {"citationID":"YNzuIvgS","properties":{"formattedCitation":"Frenkiel u.\\uc0\\u160{}a., {\\i{}Die gr\\uc0\\u252{}ne K\\uc0\\u252{}che auf Reisen}, 234.","plainCitation":"Frenkiel u. a., Die grüne Küche auf Reisen, 234.","noteIndex":781},"citationItems":[{"id":57,"uris":["http://zotero.org/users/local/usTu59L8/items/LGKJLVB7"],"itemData":{"id":57,"type":"book","abstract":"Der Schwede David war ein ungesunder Vegetarier, die Dänin Luise eine gesundheitsbewusste Allesesserin. Jetzt haben sie die entspannte Variante des Vegetarismus entdeckt, kreativ mit hehren Zielen, aber ohne Dogmatismus, dafür mit tolerierten Abweichungen. Ihr Kochbucherstling ist, ebenso wie ihr Blog, farbenfroh und inspirierend. Hier wird kreativ und mit Einflüssen aus aller Welt, jedoch mit Zutaten, wie sie in Nordeuropa wachsen, gekocht. Wer sich also fragt, was er aus Gemüsesorten wie Rote Bete oder Rhabarber kochen soll, der wird bei \"Die grüne Küche\" fündig. Der Band ist in 10 Kapitel aufgeteilt; zuerst geben die Autoren einen Einblick, was sich in ihrer Speisekammer findet, Kapitel 2 widmet sich der Ernährung von Kindern. Sie sind Eltern einer kleinen Tochter, die natürlich auf der kulinarischen Weltreise dabei war. Nach ein paar Basisrezepten teilt sich der Band in die Kapitel \"Frühstück\", \"Leichte Gerichte\", \"Zum Mitnehmen\", \"Familienessen\", \"Häppchen\", \"Getränke\" und \"Süe︢ Gaumenfreuden\" auf. Gelungen, überall da, wo Vegetarisches gefragt ist. (2)","edition":"Dt. Erstausg","event-place":"München","ISBN":"978-3-86873-806-3","language":"ger","number-of-pages":"255","publisher":"Knesebeck","publisher-place":"München","source":"K10plus ISBN","title":"Die grüne Küche auf Reisen: Vegetarisches aus aller Welt","title-short":"Die grüne Küche auf Reisen","author":[{"family":"Frenkiel","given":"David"},{"family":"Vindahl","given":"Luise"},{"family":"Wiesner","given":"Linde"},{"family":"Frenkiel","given":"David"}],"issued":{"date-parts":[["2015"]]}},"locator":"234"}],"schema":"https://github.com/citation-style-language/schema/raw/master/csl-citation.json"} </w:instrText>
      </w:r>
      <w:r>
        <w:fldChar w:fldCharType="separate"/>
      </w:r>
      <w:r w:rsidR="0091679F" w:rsidRPr="0091679F">
        <w:rPr>
          <w:rFonts w:ascii="Calibri" w:hAnsi="Calibri" w:cs="Calibri"/>
          <w:szCs w:val="24"/>
        </w:rPr>
        <w:t xml:space="preserve">Frenkiel u. a., </w:t>
      </w:r>
      <w:r w:rsidR="0091679F" w:rsidRPr="0091679F">
        <w:rPr>
          <w:rFonts w:ascii="Calibri" w:hAnsi="Calibri" w:cs="Calibri"/>
          <w:i/>
          <w:iCs/>
          <w:szCs w:val="24"/>
        </w:rPr>
        <w:t>Die grüne Küche auf Reisen</w:t>
      </w:r>
      <w:r w:rsidR="0091679F" w:rsidRPr="0091679F">
        <w:rPr>
          <w:rFonts w:ascii="Calibri" w:hAnsi="Calibri" w:cs="Calibri"/>
          <w:szCs w:val="24"/>
        </w:rPr>
        <w:t>, 234.</w:t>
      </w:r>
      <w:r>
        <w:fldChar w:fldCharType="end"/>
      </w:r>
    </w:p>
  </w:footnote>
  <w:footnote w:id="783">
    <w:p w14:paraId="08627ADB" w14:textId="29490365" w:rsidR="00CE223E" w:rsidRDefault="00CE223E">
      <w:pPr>
        <w:pStyle w:val="FootnoteText"/>
      </w:pPr>
      <w:r>
        <w:rPr>
          <w:rStyle w:val="FootnoteReference"/>
        </w:rPr>
        <w:footnoteRef/>
      </w:r>
      <w:r>
        <w:t xml:space="preserve"> </w:t>
      </w:r>
      <w:r>
        <w:fldChar w:fldCharType="begin"/>
      </w:r>
      <w:r w:rsidR="008C334C">
        <w:instrText xml:space="preserve"> ADDIN ZOTERO_ITEM CSL_CITATION {"citationID":"gfwk211E","properties":{"formattedCitation":"essen &amp; trinken, \\uc0\\u8222{}essen &amp; trinken Spezial: Einladung zum Grillen\\uc0\\u8220{}, 93.","plainCitation":"essen &amp; trinken, „essen &amp; trinken Spezial: Einladung zum Grillen“, 93.","noteIndex":782},"citationItems":[{"id":88,"uris":["http://zotero.org/users/local/usTu59L8/items/C3DD47IM"],"itemData":{"id":88,"type":"article-journal","collection-title":"essen &amp; trinken","title":"essen &amp; trinken Spezial: Einladung zum Grillen","volume":"02/2018","editor":[{"family":"essen &amp; trinken","given":""}],"issued":{"date-parts":[["2018"]]}},"locator":"93"}],"schema":"https://github.com/citation-style-language/schema/raw/master/csl-citation.json"} </w:instrText>
      </w:r>
      <w:r>
        <w:fldChar w:fldCharType="separate"/>
      </w:r>
      <w:r w:rsidR="0091679F" w:rsidRPr="0091679F">
        <w:rPr>
          <w:rFonts w:ascii="Calibri" w:hAnsi="Calibri" w:cs="Calibri"/>
          <w:szCs w:val="24"/>
        </w:rPr>
        <w:t>essen &amp; trinken, „essen &amp; trinken Spezial: Einladung zum Grillen“, 93.</w:t>
      </w:r>
      <w:r>
        <w:fldChar w:fldCharType="end"/>
      </w:r>
    </w:p>
  </w:footnote>
  <w:footnote w:id="784">
    <w:p w14:paraId="26CCBC38" w14:textId="180FA699" w:rsidR="00431FA0" w:rsidRPr="0008135B" w:rsidRDefault="00431FA0">
      <w:pPr>
        <w:pStyle w:val="FootnoteText"/>
      </w:pPr>
      <w:r>
        <w:rPr>
          <w:rStyle w:val="FootnoteReference"/>
        </w:rPr>
        <w:footnoteRef/>
      </w:r>
      <w:r w:rsidRPr="0008135B">
        <w:t xml:space="preserve"> </w:t>
      </w:r>
      <w:r>
        <w:fldChar w:fldCharType="begin"/>
      </w:r>
      <w:r w:rsidR="008C334C">
        <w:instrText xml:space="preserve"> ADDIN ZOTERO_ITEM CSL_CITATION {"citationID":"0YPZxYI9","properties":{"formattedCitation":"essen &amp; trinken, 93.","plainCitation":"essen &amp; trinken, 93.","noteIndex":783},"citationItems":[{"id":88,"uris":["http://zotero.org/users/local/usTu59L8/items/C3DD47IM"],"itemData":{"id":88,"type":"article-journal","collection-title":"essen &amp; trinken","title":"essen &amp; trinken Spezial: Einladung zum Grillen","volume":"02/2018","editor":[{"family":"essen &amp; trinken","given":""}],"issued":{"date-parts":[["2018"]]}},"locator":"93"}],"schema":"https://github.com/citation-style-language/schema/raw/master/csl-citation.json"} </w:instrText>
      </w:r>
      <w:r>
        <w:fldChar w:fldCharType="separate"/>
      </w:r>
      <w:r w:rsidRPr="0008135B">
        <w:rPr>
          <w:rFonts w:ascii="Calibri" w:hAnsi="Calibri" w:cs="Calibri"/>
        </w:rPr>
        <w:t>essen &amp; trinken, 93.</w:t>
      </w:r>
      <w:r>
        <w:fldChar w:fldCharType="end"/>
      </w:r>
    </w:p>
  </w:footnote>
  <w:footnote w:id="785">
    <w:p w14:paraId="0D2E4291" w14:textId="6B178CF7" w:rsidR="00264EEB" w:rsidRPr="00B976B0" w:rsidRDefault="00264EEB">
      <w:pPr>
        <w:pStyle w:val="FootnoteText"/>
      </w:pPr>
      <w:r>
        <w:rPr>
          <w:rStyle w:val="FootnoteReference"/>
        </w:rPr>
        <w:footnoteRef/>
      </w:r>
      <w:r w:rsidRPr="00B976B0">
        <w:t xml:space="preserve"> </w:t>
      </w:r>
      <w:r>
        <w:fldChar w:fldCharType="begin"/>
      </w:r>
      <w:r w:rsidR="008C334C">
        <w:instrText xml:space="preserve"> ADDIN ZOTERO_ITEM CSL_CITATION {"citationID":"W4BhMLgG","properties":{"formattedCitation":"essen &amp; trinken, 44.","plainCitation":"essen &amp; trinken, 44.","noteIndex":784},"citationItems":[{"id":88,"uris":["http://zotero.org/users/local/usTu59L8/items/C3DD47IM"],"itemData":{"id":88,"type":"article-journal","collection-title":"essen &amp; trinken","title":"essen &amp; trinken Spezial: Einladung zum Grillen","volume":"02/2018","editor":[{"family":"essen &amp; trinken","given":""}],"issued":{"date-parts":[["2018"]]}},"locator":"44"}],"schema":"https://github.com/citation-style-language/schema/raw/master/csl-citation.json"} </w:instrText>
      </w:r>
      <w:r>
        <w:fldChar w:fldCharType="separate"/>
      </w:r>
      <w:r w:rsidRPr="00B976B0">
        <w:rPr>
          <w:rFonts w:ascii="Calibri" w:hAnsi="Calibri" w:cs="Calibri"/>
        </w:rPr>
        <w:t>essen &amp; trinken, 44.</w:t>
      </w:r>
      <w:r>
        <w:fldChar w:fldCharType="end"/>
      </w:r>
    </w:p>
  </w:footnote>
  <w:footnote w:id="786">
    <w:p w14:paraId="1FE489F0" w14:textId="41BA6275" w:rsidR="003220E3" w:rsidRDefault="003220E3" w:rsidP="003220E3">
      <w:pPr>
        <w:pStyle w:val="FootnoteText"/>
      </w:pPr>
      <w:r>
        <w:rPr>
          <w:rStyle w:val="FootnoteReference"/>
        </w:rPr>
        <w:footnoteRef/>
      </w:r>
      <w:r>
        <w:t xml:space="preserve"> </w:t>
      </w:r>
      <w:r>
        <w:fldChar w:fldCharType="begin"/>
      </w:r>
      <w:r w:rsidR="008C334C">
        <w:instrText xml:space="preserve"> ADDIN ZOTERO_ITEM CSL_CITATION {"citationID":"9fv6eVjH","properties":{"formattedCitation":"essen &amp; trinken, 91.","plainCitation":"essen &amp; trinken, 91.","noteIndex":785},"citationItems":[{"id":88,"uris":["http://zotero.org/users/local/usTu59L8/items/C3DD47IM"],"itemData":{"id":88,"type":"article-journal","collection-title":"essen &amp; trinken","title":"essen &amp; trinken Spezial: Einladung zum Grillen","volume":"02/2018","editor":[{"family":"essen &amp; trinken","given":""}],"issued":{"date-parts":[["2018"]]}},"locator":"91"}],"schema":"https://github.com/citation-style-language/schema/raw/master/csl-citation.json"} </w:instrText>
      </w:r>
      <w:r>
        <w:fldChar w:fldCharType="separate"/>
      </w:r>
      <w:r w:rsidRPr="00DE7BBE">
        <w:rPr>
          <w:rFonts w:ascii="Calibri" w:hAnsi="Calibri" w:cs="Calibri"/>
        </w:rPr>
        <w:t>essen &amp; trinken, 91.</w:t>
      </w:r>
      <w:r>
        <w:fldChar w:fldCharType="end"/>
      </w:r>
    </w:p>
  </w:footnote>
  <w:footnote w:id="787">
    <w:p w14:paraId="2A49AAB2" w14:textId="37F6FAD3" w:rsidR="0037305F" w:rsidRDefault="0037305F" w:rsidP="0037305F">
      <w:pPr>
        <w:pStyle w:val="FootnoteText"/>
      </w:pPr>
      <w:r>
        <w:rPr>
          <w:rStyle w:val="FootnoteReference"/>
        </w:rPr>
        <w:footnoteRef/>
      </w:r>
      <w:r>
        <w:t xml:space="preserve"> </w:t>
      </w:r>
      <w:r>
        <w:fldChar w:fldCharType="begin"/>
      </w:r>
      <w:r w:rsidR="008C334C">
        <w:instrText xml:space="preserve"> ADDIN ZOTERO_ITEM CSL_CITATION {"citationID":"OcH2yQWl","properties":{"formattedCitation":"essen &amp; trinken, \\uc0\\u8222{}essen &amp; trinken: Neues aus der Provence\\uc0\\u8220{}, 24.","plainCitation":"essen &amp; trinken, „essen &amp; trinken: Neues aus der Provence“, 24.","noteIndex":786},"citationItems":[{"id":87,"uris":["http://zotero.org/users/local/usTu59L8/items/SYKBEJX3"],"itemData":{"id":87,"type":"article-journal","collection-title":"essen &amp; trinken","title":"essen &amp; trinken: Neues aus der Provence","volume":"07/2014","editor":[{"family":"essen &amp; trinken","given":""}],"issued":{"date-parts":[["2014"]]}},"locator":"24"}],"schema":"https://github.com/citation-style-language/schema/raw/master/csl-citation.json"} </w:instrText>
      </w:r>
      <w:r>
        <w:fldChar w:fldCharType="separate"/>
      </w:r>
      <w:r w:rsidR="0091679F" w:rsidRPr="0091679F">
        <w:rPr>
          <w:rFonts w:ascii="Calibri" w:hAnsi="Calibri" w:cs="Calibri"/>
          <w:szCs w:val="24"/>
        </w:rPr>
        <w:t>essen &amp; trinken, „essen &amp; trinken: Neues aus der Provence“, 24.</w:t>
      </w:r>
      <w:r>
        <w:fldChar w:fldCharType="end"/>
      </w:r>
    </w:p>
  </w:footnote>
  <w:footnote w:id="788">
    <w:p w14:paraId="6C14ED57" w14:textId="2A8CD2CF" w:rsidR="0091400F" w:rsidRDefault="0091400F" w:rsidP="0091400F">
      <w:pPr>
        <w:pStyle w:val="FootnoteText"/>
      </w:pPr>
      <w:r>
        <w:rPr>
          <w:rStyle w:val="FootnoteReference"/>
        </w:rPr>
        <w:footnoteRef/>
      </w:r>
      <w:r>
        <w:t xml:space="preserve"> </w:t>
      </w:r>
      <w:r>
        <w:fldChar w:fldCharType="begin"/>
      </w:r>
      <w:r w:rsidR="008C334C">
        <w:instrText xml:space="preserve"> ADDIN ZOTERO_ITEM CSL_CITATION {"citationID":"UkgmNYIV","properties":{"formattedCitation":"Raether, {\\i{}Lieblingsgerichte vom Wochenmarkt}, 214.","plainCitation":"Raether, Lieblingsgerichte vom Wochenmarkt, 214.","noteIndex":787},"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214"}],"schema":"https://github.com/citation-style-language/schema/raw/master/csl-citation.json"} </w:instrText>
      </w:r>
      <w:r>
        <w:fldChar w:fldCharType="separate"/>
      </w:r>
      <w:r w:rsidRPr="004C67EA">
        <w:rPr>
          <w:rFonts w:ascii="Calibri" w:hAnsi="Calibri" w:cs="Calibri"/>
          <w:szCs w:val="24"/>
        </w:rPr>
        <w:t xml:space="preserve">Raether, </w:t>
      </w:r>
      <w:r w:rsidRPr="004C67EA">
        <w:rPr>
          <w:rFonts w:ascii="Calibri" w:hAnsi="Calibri" w:cs="Calibri"/>
          <w:i/>
          <w:iCs/>
          <w:szCs w:val="24"/>
        </w:rPr>
        <w:t>Lieblingsgerichte vom Wochenmarkt</w:t>
      </w:r>
      <w:r w:rsidRPr="004C67EA">
        <w:rPr>
          <w:rFonts w:ascii="Calibri" w:hAnsi="Calibri" w:cs="Calibri"/>
          <w:szCs w:val="24"/>
        </w:rPr>
        <w:t>, 214.</w:t>
      </w:r>
      <w:r>
        <w:fldChar w:fldCharType="end"/>
      </w:r>
    </w:p>
  </w:footnote>
  <w:footnote w:id="789">
    <w:p w14:paraId="7C307C3E" w14:textId="3CC67720" w:rsidR="003220E3" w:rsidRPr="004E6D3C" w:rsidRDefault="003220E3" w:rsidP="003220E3">
      <w:pPr>
        <w:pStyle w:val="FootnoteText"/>
      </w:pPr>
      <w:r>
        <w:rPr>
          <w:rStyle w:val="FootnoteReference"/>
        </w:rPr>
        <w:footnoteRef/>
      </w:r>
      <w:r w:rsidRPr="004E6D3C">
        <w:t xml:space="preserve"> </w:t>
      </w:r>
      <w:r>
        <w:fldChar w:fldCharType="begin"/>
      </w:r>
      <w:r w:rsidR="008C334C">
        <w:instrText xml:space="preserve"> ADDIN ZOTERO_ITEM CSL_CITATION {"citationID":"Xs0nUSsK","properties":{"formattedCitation":"Ottolenghi und Tamimi, {\\i{}Jerusalem}, 69.","plainCitation":"Ottolenghi und Tamimi, Jerusalem, 69.","noteIndex":788},"citationItems":[{"id":94,"uris":["http://zotero.org/users/local/usTu59L8/items/9YPMVACQ"],"itemData":{"id":94,"type":"book","edition":"15. Auflage","event-place":"München","ISBN":"978-3-8310-2333-2","language":"ger","number-of-pages":"318","publisher":"Dorling Kindersley","publisher-place":"München","source":"K10plus ISBN","title":"Jerusalem: Das Kochbuch","title-short":"Jerusalem","author":[{"family":"Ottolenghi","given":"Yotam"},{"family":"Tamimi","given":"Sami"}],"issued":{"date-parts":[["2017"]]}},"locator":"69"}],"schema":"https://github.com/citation-style-language/schema/raw/master/csl-citation.json"} </w:instrText>
      </w:r>
      <w:r>
        <w:fldChar w:fldCharType="separate"/>
      </w:r>
      <w:r w:rsidRPr="004E6D3C">
        <w:rPr>
          <w:rFonts w:ascii="Calibri" w:hAnsi="Calibri" w:cs="Calibri"/>
          <w:szCs w:val="24"/>
        </w:rPr>
        <w:t xml:space="preserve">Ottolenghi und Tamimi, </w:t>
      </w:r>
      <w:r w:rsidRPr="004E6D3C">
        <w:rPr>
          <w:rFonts w:ascii="Calibri" w:hAnsi="Calibri" w:cs="Calibri"/>
          <w:i/>
          <w:iCs/>
          <w:szCs w:val="24"/>
        </w:rPr>
        <w:t>Jerusalem</w:t>
      </w:r>
      <w:r w:rsidRPr="004E6D3C">
        <w:rPr>
          <w:rFonts w:ascii="Calibri" w:hAnsi="Calibri" w:cs="Calibri"/>
          <w:szCs w:val="24"/>
        </w:rPr>
        <w:t>, 69.</w:t>
      </w:r>
      <w:r>
        <w:fldChar w:fldCharType="end"/>
      </w:r>
    </w:p>
  </w:footnote>
  <w:footnote w:id="790">
    <w:p w14:paraId="6B1B3FCC" w14:textId="6D0D92F6" w:rsidR="003220E3" w:rsidRPr="009559F1" w:rsidRDefault="003220E3" w:rsidP="003220E3">
      <w:pPr>
        <w:pStyle w:val="FootnoteText"/>
      </w:pPr>
      <w:r>
        <w:rPr>
          <w:rStyle w:val="FootnoteReference"/>
        </w:rPr>
        <w:footnoteRef/>
      </w:r>
      <w:r w:rsidRPr="009559F1">
        <w:t xml:space="preserve"> </w:t>
      </w:r>
      <w:r>
        <w:fldChar w:fldCharType="begin"/>
      </w:r>
      <w:r w:rsidR="008C334C">
        <w:instrText xml:space="preserve"> ADDIN ZOTERO_ITEM CSL_CITATION {"citationID":"vxvQ40g9","properties":{"formattedCitation":"Ottolenghi und Tamimi, 79.","plainCitation":"Ottolenghi und Tamimi, 79.","noteIndex":789},"citationItems":[{"id":94,"uris":["http://zotero.org/users/local/usTu59L8/items/9YPMVACQ"],"itemData":{"id":94,"type":"book","edition":"15. Auflage","event-place":"München","ISBN":"978-3-8310-2333-2","language":"ger","number-of-pages":"318","publisher":"Dorling Kindersley","publisher-place":"München","source":"K10plus ISBN","title":"Jerusalem: Das Kochbuch","title-short":"Jerusalem","author":[{"family":"Ottolenghi","given":"Yotam"},{"family":"Tamimi","given":"Sami"}],"issued":{"date-parts":[["2017"]]}},"locator":"79"}],"schema":"https://github.com/citation-style-language/schema/raw/master/csl-citation.json"} </w:instrText>
      </w:r>
      <w:r>
        <w:fldChar w:fldCharType="separate"/>
      </w:r>
      <w:r w:rsidRPr="009559F1">
        <w:rPr>
          <w:rFonts w:ascii="Calibri" w:hAnsi="Calibri" w:cs="Calibri"/>
        </w:rPr>
        <w:t>Ottolenghi und Tamimi, 79.</w:t>
      </w:r>
      <w:r>
        <w:fldChar w:fldCharType="end"/>
      </w:r>
    </w:p>
  </w:footnote>
  <w:footnote w:id="791">
    <w:p w14:paraId="401E6FC0" w14:textId="179557C4" w:rsidR="005C06FC" w:rsidRDefault="005C06FC">
      <w:pPr>
        <w:pStyle w:val="FootnoteText"/>
      </w:pPr>
      <w:r>
        <w:rPr>
          <w:rStyle w:val="FootnoteReference"/>
        </w:rPr>
        <w:footnoteRef/>
      </w:r>
      <w:r>
        <w:t xml:space="preserve"> </w:t>
      </w:r>
      <w:r>
        <w:fldChar w:fldCharType="begin"/>
      </w:r>
      <w:r w:rsidR="008C334C">
        <w:instrText xml:space="preserve"> ADDIN ZOTERO_ITEM CSL_CITATION {"citationID":"9ALj4uAf","properties":{"formattedCitation":"\\uc0\\u8222{}ZEITmagazin\\uc0\\u8220{}.","plainCitation":"„ZEITmagazin“.","noteIndex":790},"citationItems":[{"id":96,"uris":["http://zotero.org/users/local/usTu59L8/items/EJMJD2IT"],"itemData":{"id":96,"type":"article-journal","title":"ZEITmagazin"}}],"schema":"https://github.com/citation-style-language/schema/raw/master/csl-citation.json"} </w:instrText>
      </w:r>
      <w:r>
        <w:fldChar w:fldCharType="separate"/>
      </w:r>
      <w:r w:rsidRPr="005C06FC">
        <w:rPr>
          <w:rFonts w:ascii="Calibri" w:hAnsi="Calibri" w:cs="Calibri"/>
          <w:szCs w:val="24"/>
        </w:rPr>
        <w:t>„ZEITmagazin“.</w:t>
      </w:r>
      <w:r>
        <w:fldChar w:fldCharType="end"/>
      </w:r>
    </w:p>
  </w:footnote>
  <w:footnote w:id="792">
    <w:p w14:paraId="70975E77" w14:textId="461B9BD3" w:rsidR="00ED5BBF" w:rsidRPr="009559F1" w:rsidRDefault="00ED5BBF" w:rsidP="00ED5BBF">
      <w:pPr>
        <w:pStyle w:val="FootnoteText"/>
      </w:pPr>
      <w:r>
        <w:rPr>
          <w:rStyle w:val="FootnoteReference"/>
        </w:rPr>
        <w:footnoteRef/>
      </w:r>
      <w:r w:rsidRPr="009559F1">
        <w:t xml:space="preserve"> </w:t>
      </w:r>
      <w:r>
        <w:fldChar w:fldCharType="begin"/>
      </w:r>
      <w:r w:rsidR="008C334C">
        <w:instrText xml:space="preserve"> ADDIN ZOTERO_ITEM CSL_CITATION {"citationID":"OAulRgPu","properties":{"formattedCitation":"\\uc0\\u8222{}ZEITmagazin\\uc0\\u8220{}.","plainCitation":"„ZEITmagazin“.","noteIndex":791},"citationItems":[{"id":96,"uris":["http://zotero.org/users/local/usTu59L8/items/EJMJD2IT"],"itemData":{"id":96,"type":"article-journal","title":"ZEITmagazin"}}],"schema":"https://github.com/citation-style-language/schema/raw/master/csl-citation.json"} </w:instrText>
      </w:r>
      <w:r>
        <w:fldChar w:fldCharType="separate"/>
      </w:r>
      <w:r w:rsidRPr="009559F1">
        <w:rPr>
          <w:rFonts w:ascii="Calibri" w:hAnsi="Calibri" w:cs="Calibri"/>
          <w:szCs w:val="24"/>
        </w:rPr>
        <w:t>„ZEITmagazin“.</w:t>
      </w:r>
      <w:r>
        <w:fldChar w:fldCharType="end"/>
      </w:r>
    </w:p>
  </w:footnote>
  <w:footnote w:id="793">
    <w:p w14:paraId="03187A1F" w14:textId="753CFC51" w:rsidR="00E73454" w:rsidRPr="002905FC" w:rsidRDefault="00E73454" w:rsidP="00E73454">
      <w:pPr>
        <w:pStyle w:val="FootnoteText"/>
        <w:rPr>
          <w:lang w:val="en-US"/>
        </w:rPr>
      </w:pPr>
      <w:r>
        <w:rPr>
          <w:rStyle w:val="FootnoteReference"/>
        </w:rPr>
        <w:footnoteRef/>
      </w:r>
      <w:r w:rsidRPr="002905FC">
        <w:rPr>
          <w:lang w:val="en-US"/>
        </w:rPr>
        <w:t xml:space="preserve"> </w:t>
      </w:r>
      <w:r>
        <w:fldChar w:fldCharType="begin"/>
      </w:r>
      <w:r w:rsidR="008C334C">
        <w:rPr>
          <w:lang w:val="en-US"/>
        </w:rPr>
        <w:instrText xml:space="preserve"> ADDIN ZOTERO_ITEM CSL_CITATION {"citationID":"W3CxI6bl","properties":{"formattedCitation":"Tattoria la Vialla, {\\i{}Le Ricette di Giuliana}, 16.","plainCitation":"Tattoria la Vialla, Le Ricette di Giuliana, 16.","noteIndex":792},"citationItems":[{"id":4,"uris":["http://zotero.org/users/local/usTu59L8/items/VF7XUTXF"],"itemData":{"id":4,"type":"book","title":"Le Ricette di Giuliana","editor":[{"family":"Tattoria la Vialla","given":""}]},"locator":"16"}],"schema":"https://github.com/citation-style-language/schema/raw/master/csl-citation.json"} </w:instrText>
      </w:r>
      <w:r>
        <w:fldChar w:fldCharType="separate"/>
      </w:r>
      <w:r w:rsidR="0091679F" w:rsidRPr="00824F81">
        <w:rPr>
          <w:rFonts w:ascii="Calibri" w:hAnsi="Calibri" w:cs="Calibri"/>
          <w:szCs w:val="24"/>
          <w:lang w:val="en-US"/>
        </w:rPr>
        <w:t xml:space="preserve">Tattoria la Vialla, </w:t>
      </w:r>
      <w:r w:rsidR="0091679F" w:rsidRPr="00824F81">
        <w:rPr>
          <w:rFonts w:ascii="Calibri" w:hAnsi="Calibri" w:cs="Calibri"/>
          <w:i/>
          <w:iCs/>
          <w:szCs w:val="24"/>
          <w:lang w:val="en-US"/>
        </w:rPr>
        <w:t>Le Ricette di Giuliana</w:t>
      </w:r>
      <w:r w:rsidR="0091679F" w:rsidRPr="00824F81">
        <w:rPr>
          <w:rFonts w:ascii="Calibri" w:hAnsi="Calibri" w:cs="Calibri"/>
          <w:szCs w:val="24"/>
          <w:lang w:val="en-US"/>
        </w:rPr>
        <w:t>, 16.</w:t>
      </w:r>
      <w:r>
        <w:fldChar w:fldCharType="end"/>
      </w:r>
    </w:p>
  </w:footnote>
  <w:footnote w:id="794">
    <w:p w14:paraId="5D11AAF6" w14:textId="768EDE94" w:rsidR="00E73454" w:rsidRPr="009559F1" w:rsidRDefault="00E73454" w:rsidP="00E73454">
      <w:pPr>
        <w:pStyle w:val="FootnoteText"/>
      </w:pPr>
      <w:r>
        <w:rPr>
          <w:rStyle w:val="FootnoteReference"/>
        </w:rPr>
        <w:footnoteRef/>
      </w:r>
      <w:r w:rsidRPr="009559F1">
        <w:t xml:space="preserve"> </w:t>
      </w:r>
      <w:r>
        <w:fldChar w:fldCharType="begin"/>
      </w:r>
      <w:r w:rsidR="008C334C">
        <w:instrText xml:space="preserve"> ADDIN ZOTERO_ITEM CSL_CITATION {"citationID":"Nn23Il52","properties":{"formattedCitation":"Tattoria la Vialla, 19.","plainCitation":"Tattoria la Vialla, 19.","noteIndex":793},"citationItems":[{"id":4,"uris":["http://zotero.org/users/local/usTu59L8/items/VF7XUTXF"],"itemData":{"id":4,"type":"book","title":"Le Ricette di Giuliana","editor":[{"family":"Tattoria la Vialla","given":""}]},"locator":"19"}],"schema":"https://github.com/citation-style-language/schema/raw/master/csl-citation.json"} </w:instrText>
      </w:r>
      <w:r>
        <w:fldChar w:fldCharType="separate"/>
      </w:r>
      <w:r w:rsidRPr="009559F1">
        <w:rPr>
          <w:rFonts w:ascii="Calibri" w:hAnsi="Calibri" w:cs="Calibri"/>
        </w:rPr>
        <w:t>Tattoria la Vialla, 19.</w:t>
      </w:r>
      <w:r>
        <w:fldChar w:fldCharType="end"/>
      </w:r>
    </w:p>
  </w:footnote>
  <w:footnote w:id="795">
    <w:p w14:paraId="1712C18A" w14:textId="0D24300C" w:rsidR="00D23CF1" w:rsidRDefault="00D23CF1" w:rsidP="00D23CF1">
      <w:pPr>
        <w:pStyle w:val="FootnoteText"/>
      </w:pPr>
      <w:r>
        <w:rPr>
          <w:rStyle w:val="FootnoteReference"/>
        </w:rPr>
        <w:footnoteRef/>
      </w:r>
      <w:r>
        <w:t xml:space="preserve"> </w:t>
      </w:r>
      <w:r>
        <w:fldChar w:fldCharType="begin"/>
      </w:r>
      <w:r w:rsidR="008C334C">
        <w:instrText xml:space="preserve"> ADDIN ZOTERO_ITEM CSL_CITATION {"citationID":"KnPhYIPn","properties":{"formattedCitation":"essen &amp; trinken, \\uc0\\u8222{}essen &amp; trinken Spezial: Einladung zum Grillen\\uc0\\u8220{}, 92.","plainCitation":"essen &amp; trinken, „essen &amp; trinken Spezial: Einladung zum Grillen“, 92.","noteIndex":794},"citationItems":[{"id":88,"uris":["http://zotero.org/users/local/usTu59L8/items/C3DD47IM"],"itemData":{"id":88,"type":"article-journal","collection-title":"essen &amp; trinken","title":"essen &amp; trinken Spezial: Einladung zum Grillen","volume":"02/2018","editor":[{"family":"essen &amp; trinken","given":""}],"issued":{"date-parts":[["2018"]]}},"locator":"92"}],"schema":"https://github.com/citation-style-language/schema/raw/master/csl-citation.json"} </w:instrText>
      </w:r>
      <w:r>
        <w:fldChar w:fldCharType="separate"/>
      </w:r>
      <w:r w:rsidR="0091679F" w:rsidRPr="0091679F">
        <w:rPr>
          <w:rFonts w:ascii="Calibri" w:hAnsi="Calibri" w:cs="Calibri"/>
          <w:szCs w:val="24"/>
        </w:rPr>
        <w:t>essen &amp; trinken, „essen &amp; trinken Spezial: Einladung zum Grillen“, 92.</w:t>
      </w:r>
      <w:r>
        <w:fldChar w:fldCharType="end"/>
      </w:r>
    </w:p>
  </w:footnote>
  <w:footnote w:id="796">
    <w:p w14:paraId="09D885F3" w14:textId="54C1EC49" w:rsidR="00E73454" w:rsidRDefault="00E73454" w:rsidP="00E73454">
      <w:pPr>
        <w:pStyle w:val="FootnoteText"/>
      </w:pPr>
      <w:r>
        <w:rPr>
          <w:rStyle w:val="FootnoteReference"/>
        </w:rPr>
        <w:footnoteRef/>
      </w:r>
      <w:r>
        <w:t xml:space="preserve"> </w:t>
      </w:r>
      <w:r>
        <w:fldChar w:fldCharType="begin"/>
      </w:r>
      <w:r w:rsidR="008C334C">
        <w:instrText xml:space="preserve"> ADDIN ZOTERO_ITEM CSL_CITATION {"citationID":"LVsgh1c1","properties":{"formattedCitation":"Raether, {\\i{}Das Beste vom Wochenmarkt neue frische und saisonale Rezepte aus dem ZEIT-Magazin}, 100.","plainCitation":"Raether, Das Beste vom Wochenmarkt neue frische und saisonale Rezepte aus dem ZEIT-Magazin, 100.","noteIndex":795},"citationItems":[{"id":67,"uris":["http://zotero.org/users/local/usTu59L8/items/QLVCWGWT"],"itemData":{"id":67,"type":"book","edition":"Originalausgabe, 1. Auflage","event-place":"München","ISBN":"978-3-7423-0309-7","language":"ger","note":"OCLC: 1011381508","publisher":"riva","publisher-place":"München","source":"Open WorldCat","title":"Das Beste vom Wochenmarkt neue frische und saisonale Rezepte aus dem ZEIT-Magazin","author":[{"family":"Raether","given":"Elisabeth"}],"issued":{"date-parts":[["2017"]]}},"locator":"100"}],"schema":"https://github.com/citation-style-language/schema/raw/master/csl-citation.json"} </w:instrText>
      </w:r>
      <w:r>
        <w:fldChar w:fldCharType="separate"/>
      </w:r>
      <w:r w:rsidRPr="008C5354">
        <w:rPr>
          <w:rFonts w:ascii="Calibri" w:hAnsi="Calibri" w:cs="Calibri"/>
          <w:szCs w:val="24"/>
        </w:rPr>
        <w:t xml:space="preserve">Raether, </w:t>
      </w:r>
      <w:r w:rsidRPr="008C5354">
        <w:rPr>
          <w:rFonts w:ascii="Calibri" w:hAnsi="Calibri" w:cs="Calibri"/>
          <w:i/>
          <w:iCs/>
          <w:szCs w:val="24"/>
        </w:rPr>
        <w:t>Das Beste vom Wochenmarkt neue frische und saisonale Rezepte aus dem ZEIT-Magazin</w:t>
      </w:r>
      <w:r w:rsidRPr="008C5354">
        <w:rPr>
          <w:rFonts w:ascii="Calibri" w:hAnsi="Calibri" w:cs="Calibri"/>
          <w:szCs w:val="24"/>
        </w:rPr>
        <w:t>, 100.</w:t>
      </w:r>
      <w:r>
        <w:fldChar w:fldCharType="end"/>
      </w:r>
    </w:p>
  </w:footnote>
  <w:footnote w:id="797">
    <w:p w14:paraId="33FC7787" w14:textId="28294C25" w:rsidR="00A40A41" w:rsidRDefault="00A40A41" w:rsidP="00A40A41">
      <w:pPr>
        <w:pStyle w:val="FootnoteText"/>
      </w:pPr>
      <w:r>
        <w:rPr>
          <w:rStyle w:val="FootnoteReference"/>
        </w:rPr>
        <w:footnoteRef/>
      </w:r>
      <w:r>
        <w:t xml:space="preserve"> </w:t>
      </w:r>
      <w:r>
        <w:fldChar w:fldCharType="begin"/>
      </w:r>
      <w:r w:rsidR="008C334C">
        <w:instrText xml:space="preserve"> ADDIN ZOTERO_ITEM CSL_CITATION {"citationID":"XjIF4Jyz","properties":{"formattedCitation":"Schuhbeck, {\\i{}Meine bayerische K\\uc0\\u252{}che}, 129.","plainCitation":"Schuhbeck, Meine bayerische Küche, 129.","noteIndex":796},"citationItems":[{"id":11,"uris":["http://zotero.org/users/local/usTu59L8/items/2QP5AI8A"],"itemData":{"id":11,"type":"book","edition":"Überarb. Neuausg., 1. Aufl","event-place":"München","ISBN":"978-3-89883-281-6","language":"ger","note":"OCLC: 711859466","publisher":"Zabert Sandmann","publisher-place":"München","source":"Open WorldCat","title":"Meine bayerische Küche","author":[{"family":"Schuhbeck","given":"Alfons"}],"issued":{"date-parts":[["2011"]]}},"locator":"129"}],"schema":"https://github.com/citation-style-language/schema/raw/master/csl-citation.json"} </w:instrText>
      </w:r>
      <w:r>
        <w:fldChar w:fldCharType="separate"/>
      </w:r>
      <w:r w:rsidRPr="00905EBE">
        <w:rPr>
          <w:rFonts w:ascii="Calibri" w:hAnsi="Calibri" w:cs="Calibri"/>
          <w:szCs w:val="24"/>
        </w:rPr>
        <w:t xml:space="preserve">Schuhbeck, </w:t>
      </w:r>
      <w:r w:rsidRPr="00905EBE">
        <w:rPr>
          <w:rFonts w:ascii="Calibri" w:hAnsi="Calibri" w:cs="Calibri"/>
          <w:i/>
          <w:iCs/>
          <w:szCs w:val="24"/>
        </w:rPr>
        <w:t>Meine bayerische Küche</w:t>
      </w:r>
      <w:r w:rsidRPr="00905EBE">
        <w:rPr>
          <w:rFonts w:ascii="Calibri" w:hAnsi="Calibri" w:cs="Calibri"/>
          <w:szCs w:val="24"/>
        </w:rPr>
        <w:t>, 129.</w:t>
      </w:r>
      <w:r>
        <w:fldChar w:fldCharType="end"/>
      </w:r>
    </w:p>
  </w:footnote>
  <w:footnote w:id="798">
    <w:p w14:paraId="6554136E" w14:textId="4A3F9C44" w:rsidR="00FF6FE9" w:rsidRDefault="00FF6FE9" w:rsidP="00FF6FE9">
      <w:pPr>
        <w:pStyle w:val="FootnoteText"/>
      </w:pPr>
      <w:r>
        <w:rPr>
          <w:rStyle w:val="FootnoteReference"/>
        </w:rPr>
        <w:footnoteRef/>
      </w:r>
      <w:r>
        <w:t xml:space="preserve"> </w:t>
      </w:r>
      <w:r>
        <w:fldChar w:fldCharType="begin"/>
      </w:r>
      <w:r w:rsidR="008C334C">
        <w:instrText xml:space="preserve"> ADDIN ZOTERO_ITEM CSL_CITATION {"citationID":"4tl5qGPW","properties":{"formattedCitation":"essen &amp; trinken, \\uc0\\u8222{}essen &amp; trinken: Neues aus der Provence\\uc0\\u8220{}, 42.","plainCitation":"essen &amp; trinken, „essen &amp; trinken: Neues aus der Provence“, 42.","noteIndex":797},"citationItems":[{"id":87,"uris":["http://zotero.org/users/local/usTu59L8/items/SYKBEJX3"],"itemData":{"id":87,"type":"article-journal","collection-title":"essen &amp; trinken","title":"essen &amp; trinken: Neues aus der Provence","volume":"07/2014","editor":[{"family":"essen &amp; trinken","given":""}],"issued":{"date-parts":[["2014"]]}},"locator":"42"}],"schema":"https://github.com/citation-style-language/schema/raw/master/csl-citation.json"} </w:instrText>
      </w:r>
      <w:r>
        <w:fldChar w:fldCharType="separate"/>
      </w:r>
      <w:r w:rsidRPr="003B1247">
        <w:rPr>
          <w:rFonts w:ascii="Calibri" w:hAnsi="Calibri" w:cs="Calibri"/>
          <w:szCs w:val="24"/>
        </w:rPr>
        <w:t>essen &amp; trinken, „essen &amp; trinken: Neues aus der Provence“, 42.</w:t>
      </w:r>
      <w:r>
        <w:fldChar w:fldCharType="end"/>
      </w:r>
    </w:p>
  </w:footnote>
  <w:footnote w:id="799">
    <w:p w14:paraId="03AD4A0D" w14:textId="25232CFC" w:rsidR="00A40A41" w:rsidRDefault="00A40A41" w:rsidP="00A40A41">
      <w:pPr>
        <w:pStyle w:val="FootnoteText"/>
      </w:pPr>
      <w:r>
        <w:rPr>
          <w:rStyle w:val="FootnoteReference"/>
        </w:rPr>
        <w:footnoteRef/>
      </w:r>
      <w:r>
        <w:t xml:space="preserve"> </w:t>
      </w:r>
      <w:r>
        <w:fldChar w:fldCharType="begin"/>
      </w:r>
      <w:r w:rsidR="008C334C">
        <w:instrText xml:space="preserve"> ADDIN ZOTERO_ITEM CSL_CITATION {"citationID":"5Q20IjGS","properties":{"formattedCitation":"\\uc0\\u8222{}ZEITmagazin\\uc0\\u8220{}.","plainCitation":"„ZEITmagazin“.","noteIndex":798},"citationItems":[{"id":96,"uris":["http://zotero.org/users/local/usTu59L8/items/EJMJD2IT"],"itemData":{"id":96,"type":"article-journal","title":"ZEITmagazin"}}],"schema":"https://github.com/citation-style-language/schema/raw/master/csl-citation.json"} </w:instrText>
      </w:r>
      <w:r>
        <w:fldChar w:fldCharType="separate"/>
      </w:r>
      <w:r w:rsidRPr="00905EBE">
        <w:rPr>
          <w:rFonts w:ascii="Calibri" w:hAnsi="Calibri" w:cs="Calibri"/>
          <w:szCs w:val="24"/>
        </w:rPr>
        <w:t>„ZEITmagazin“.</w:t>
      </w:r>
      <w:r>
        <w:fldChar w:fldCharType="end"/>
      </w:r>
    </w:p>
  </w:footnote>
  <w:footnote w:id="800">
    <w:p w14:paraId="5A0744F5" w14:textId="021C25F4" w:rsidR="003045D1" w:rsidRPr="00905EBE" w:rsidRDefault="003045D1" w:rsidP="003045D1">
      <w:pPr>
        <w:pStyle w:val="FootnoteText"/>
      </w:pPr>
      <w:r>
        <w:rPr>
          <w:rStyle w:val="FootnoteReference"/>
        </w:rPr>
        <w:footnoteRef/>
      </w:r>
      <w:r w:rsidRPr="00905EBE">
        <w:t xml:space="preserve"> </w:t>
      </w:r>
      <w:r>
        <w:fldChar w:fldCharType="begin"/>
      </w:r>
      <w:r w:rsidR="008C334C">
        <w:instrText xml:space="preserve"> ADDIN ZOTERO_ITEM CSL_CITATION {"citationID":"gyYxeiOW","properties":{"formattedCitation":"essen &amp; trinken, \\uc0\\u8222{}essen &amp; trinken F\\uc0\\u252{}r jeden Tag: Tolle Ideen mit Gem\\uc0\\u252{}se\\uc0\\u8220{}, 36.","plainCitation":"essen &amp; trinken, „essen &amp; trinken Für jeden Tag: Tolle Ideen mit Gemüse“, 36.","noteIndex":799},"citationItems":[{"id":97,"uris":["http://zotero.org/users/local/usTu59L8/items/ELY6FUFN"],"itemData":{"id":97,"type":"article-journal","collection-title":"essen &amp; trinken","title":"essen &amp; trinken Für jeden Tag: Tolle Ideen mit Gemüse","volume":"09/2013","editor":[{"family":"essen &amp; trinken","given":""}],"issued":{"date-parts":[["2013"]]}},"locator":"36"}],"schema":"https://github.com/citation-style-language/schema/raw/master/csl-citation.json"} </w:instrText>
      </w:r>
      <w:r>
        <w:fldChar w:fldCharType="separate"/>
      </w:r>
      <w:r w:rsidRPr="00960196">
        <w:rPr>
          <w:rFonts w:ascii="Calibri" w:hAnsi="Calibri" w:cs="Calibri"/>
          <w:szCs w:val="24"/>
        </w:rPr>
        <w:t>essen &amp; trinken, „essen &amp; trinken Für jeden Tag: Tolle Ideen mit Gemüse“, 36.</w:t>
      </w:r>
      <w:r>
        <w:fldChar w:fldCharType="end"/>
      </w:r>
    </w:p>
  </w:footnote>
  <w:footnote w:id="801">
    <w:p w14:paraId="45430C1E" w14:textId="7ED45556" w:rsidR="000F6158" w:rsidRPr="00824F81" w:rsidRDefault="000F6158" w:rsidP="000F6158">
      <w:pPr>
        <w:pStyle w:val="FootnoteText"/>
      </w:pPr>
      <w:r>
        <w:rPr>
          <w:rStyle w:val="FootnoteReference"/>
        </w:rPr>
        <w:footnoteRef/>
      </w:r>
      <w:r w:rsidRPr="00824F81">
        <w:t xml:space="preserve"> </w:t>
      </w:r>
      <w:r>
        <w:fldChar w:fldCharType="begin"/>
      </w:r>
      <w:r w:rsidR="008C334C">
        <w:instrText xml:space="preserve"> ADDIN ZOTERO_ITEM CSL_CITATION {"citationID":"KWMGtRvY","properties":{"formattedCitation":"Raether, {\\i{}Lieblingsgerichte vom Wochenmarkt}, 136.","plainCitation":"Raether, Lieblingsgerichte vom Wochenmarkt, 136.","noteIndex":800},"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136"}],"schema":"https://github.com/citation-style-language/schema/raw/master/csl-citation.json"} </w:instrText>
      </w:r>
      <w:r>
        <w:fldChar w:fldCharType="separate"/>
      </w:r>
      <w:r w:rsidR="0091679F" w:rsidRPr="0091679F">
        <w:rPr>
          <w:rFonts w:ascii="Calibri" w:hAnsi="Calibri" w:cs="Calibri"/>
          <w:szCs w:val="24"/>
        </w:rPr>
        <w:t xml:space="preserve">Raether, </w:t>
      </w:r>
      <w:r w:rsidR="0091679F" w:rsidRPr="0091679F">
        <w:rPr>
          <w:rFonts w:ascii="Calibri" w:hAnsi="Calibri" w:cs="Calibri"/>
          <w:i/>
          <w:iCs/>
          <w:szCs w:val="24"/>
        </w:rPr>
        <w:t>Lieblingsgerichte vom Wochenmarkt</w:t>
      </w:r>
      <w:r w:rsidR="0091679F" w:rsidRPr="0091679F">
        <w:rPr>
          <w:rFonts w:ascii="Calibri" w:hAnsi="Calibri" w:cs="Calibri"/>
          <w:szCs w:val="24"/>
        </w:rPr>
        <w:t>, 136.</w:t>
      </w:r>
      <w:r>
        <w:fldChar w:fldCharType="end"/>
      </w:r>
    </w:p>
  </w:footnote>
  <w:footnote w:id="802">
    <w:p w14:paraId="3834A1DB" w14:textId="7952EF2B" w:rsidR="000F6158" w:rsidRPr="00824F81" w:rsidRDefault="000F6158" w:rsidP="000F6158">
      <w:pPr>
        <w:pStyle w:val="FootnoteText"/>
      </w:pPr>
      <w:r>
        <w:rPr>
          <w:rStyle w:val="FootnoteReference"/>
        </w:rPr>
        <w:footnoteRef/>
      </w:r>
      <w:r w:rsidRPr="00824F81">
        <w:t xml:space="preserve"> </w:t>
      </w:r>
      <w:r>
        <w:fldChar w:fldCharType="begin"/>
      </w:r>
      <w:r w:rsidR="008C334C">
        <w:instrText xml:space="preserve"> ADDIN ZOTERO_ITEM CSL_CITATION {"citationID":"qL2N9fYK","properties":{"formattedCitation":"Raether, 72.","plainCitation":"Raether, 72.","noteIndex":801},"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72"}],"schema":"https://github.com/citation-style-language/schema/raw/master/csl-citation.json"} </w:instrText>
      </w:r>
      <w:r>
        <w:fldChar w:fldCharType="separate"/>
      </w:r>
      <w:r w:rsidRPr="00824F81">
        <w:rPr>
          <w:rFonts w:ascii="Calibri" w:hAnsi="Calibri" w:cs="Calibri"/>
        </w:rPr>
        <w:t>Raether, 72.</w:t>
      </w:r>
      <w:r>
        <w:fldChar w:fldCharType="end"/>
      </w:r>
    </w:p>
  </w:footnote>
  <w:footnote w:id="803">
    <w:p w14:paraId="529778F1" w14:textId="17E2893C" w:rsidR="00E73454" w:rsidRPr="002905FC" w:rsidRDefault="00E73454" w:rsidP="00E73454">
      <w:pPr>
        <w:pStyle w:val="FootnoteText"/>
        <w:rPr>
          <w:lang w:val="en-US"/>
        </w:rPr>
      </w:pPr>
      <w:r>
        <w:rPr>
          <w:rStyle w:val="FootnoteReference"/>
        </w:rPr>
        <w:footnoteRef/>
      </w:r>
      <w:r w:rsidRPr="002905FC">
        <w:rPr>
          <w:lang w:val="en-US"/>
        </w:rPr>
        <w:t xml:space="preserve"> </w:t>
      </w:r>
      <w:r>
        <w:fldChar w:fldCharType="begin"/>
      </w:r>
      <w:r w:rsidR="008C334C">
        <w:rPr>
          <w:lang w:val="en-US"/>
        </w:rPr>
        <w:instrText xml:space="preserve"> ADDIN ZOTERO_ITEM CSL_CITATION {"citationID":"wePOLS5A","properties":{"formattedCitation":"Tattoria la Vialla, {\\i{}Le Ricette di Giuliana}, 20.","plainCitation":"Tattoria la Vialla, Le Ricette di Giuliana, 20.","noteIndex":802},"citationItems":[{"id":4,"uris":["http://zotero.org/users/local/usTu59L8/items/VF7XUTXF"],"itemData":{"id":4,"type":"book","title":"Le Ricette di Giuliana","editor":[{"family":"Tattoria la Vialla","given":""}]},"locator":"20"}],"schema":"https://github.com/citation-style-language/schema/raw/master/csl-citation.json"} </w:instrText>
      </w:r>
      <w:r>
        <w:fldChar w:fldCharType="separate"/>
      </w:r>
      <w:r w:rsidRPr="004C7C25">
        <w:rPr>
          <w:rFonts w:ascii="Calibri" w:hAnsi="Calibri" w:cs="Calibri"/>
          <w:szCs w:val="24"/>
          <w:lang w:val="en-US"/>
        </w:rPr>
        <w:t xml:space="preserve">Tattoria la Vialla, </w:t>
      </w:r>
      <w:r w:rsidRPr="004C7C25">
        <w:rPr>
          <w:rFonts w:ascii="Calibri" w:hAnsi="Calibri" w:cs="Calibri"/>
          <w:i/>
          <w:iCs/>
          <w:szCs w:val="24"/>
          <w:lang w:val="en-US"/>
        </w:rPr>
        <w:t>Le Ricette di Giuliana</w:t>
      </w:r>
      <w:r w:rsidRPr="004C7C25">
        <w:rPr>
          <w:rFonts w:ascii="Calibri" w:hAnsi="Calibri" w:cs="Calibri"/>
          <w:szCs w:val="24"/>
          <w:lang w:val="en-US"/>
        </w:rPr>
        <w:t>, 20.</w:t>
      </w:r>
      <w:r>
        <w:fldChar w:fldCharType="end"/>
      </w:r>
    </w:p>
  </w:footnote>
  <w:footnote w:id="804">
    <w:p w14:paraId="1807A233" w14:textId="733A109B" w:rsidR="00E73454" w:rsidRPr="005A0822" w:rsidRDefault="00E73454" w:rsidP="00E73454">
      <w:pPr>
        <w:pStyle w:val="FootnoteText"/>
        <w:rPr>
          <w:lang w:val="en-US"/>
        </w:rPr>
      </w:pPr>
      <w:r>
        <w:rPr>
          <w:rStyle w:val="FootnoteReference"/>
        </w:rPr>
        <w:footnoteRef/>
      </w:r>
      <w:r w:rsidRPr="005A0822">
        <w:rPr>
          <w:lang w:val="en-US"/>
        </w:rPr>
        <w:t xml:space="preserve"> </w:t>
      </w:r>
      <w:r>
        <w:fldChar w:fldCharType="begin"/>
      </w:r>
      <w:r w:rsidR="008C334C">
        <w:rPr>
          <w:lang w:val="en-US"/>
        </w:rPr>
        <w:instrText xml:space="preserve"> ADDIN ZOTERO_ITEM CSL_CITATION {"citationID":"Bhg6Cpeo","properties":{"formattedCitation":"Tattoria la Vialla, 24.","plainCitation":"Tattoria la Vialla, 24.","noteIndex":803},"citationItems":[{"id":4,"uris":["http://zotero.org/users/local/usTu59L8/items/VF7XUTXF"],"itemData":{"id":4,"type":"book","title":"Le Ricette di Giuliana","editor":[{"family":"Tattoria la Vialla","given":""}]},"locator":"24"}],"schema":"https://github.com/citation-style-language/schema/raw/master/csl-citation.json"} </w:instrText>
      </w:r>
      <w:r>
        <w:fldChar w:fldCharType="separate"/>
      </w:r>
      <w:r w:rsidRPr="005A0822">
        <w:rPr>
          <w:rFonts w:ascii="Calibri" w:hAnsi="Calibri" w:cs="Calibri"/>
          <w:lang w:val="en-US"/>
        </w:rPr>
        <w:t>Tattoria la Vialla, 24.</w:t>
      </w:r>
      <w:r>
        <w:fldChar w:fldCharType="end"/>
      </w:r>
    </w:p>
  </w:footnote>
  <w:footnote w:id="805">
    <w:p w14:paraId="77E64089" w14:textId="07B5FDE8" w:rsidR="00E73454" w:rsidRPr="005A0822" w:rsidRDefault="00E73454" w:rsidP="00E73454">
      <w:pPr>
        <w:pStyle w:val="FootnoteText"/>
        <w:rPr>
          <w:lang w:val="en-US"/>
        </w:rPr>
      </w:pPr>
      <w:r>
        <w:rPr>
          <w:rStyle w:val="FootnoteReference"/>
        </w:rPr>
        <w:footnoteRef/>
      </w:r>
      <w:r w:rsidRPr="005A0822">
        <w:rPr>
          <w:lang w:val="en-US"/>
        </w:rPr>
        <w:t xml:space="preserve"> </w:t>
      </w:r>
      <w:r>
        <w:fldChar w:fldCharType="begin"/>
      </w:r>
      <w:r w:rsidR="008C334C">
        <w:rPr>
          <w:lang w:val="en-US"/>
        </w:rPr>
        <w:instrText xml:space="preserve"> ADDIN ZOTERO_ITEM CSL_CITATION {"citationID":"J31LDTUI","properties":{"formattedCitation":"Tattoria la Vialla, 26.","plainCitation":"Tattoria la Vialla, 26.","noteIndex":804},"citationItems":[{"id":4,"uris":["http://zotero.org/users/local/usTu59L8/items/VF7XUTXF"],"itemData":{"id":4,"type":"book","title":"Le Ricette di Giuliana","editor":[{"family":"Tattoria la Vialla","given":""}]},"locator":"26"}],"schema":"https://github.com/citation-style-language/schema/raw/master/csl-citation.json"} </w:instrText>
      </w:r>
      <w:r>
        <w:fldChar w:fldCharType="separate"/>
      </w:r>
      <w:r w:rsidRPr="005A0822">
        <w:rPr>
          <w:rFonts w:ascii="Calibri" w:hAnsi="Calibri" w:cs="Calibri"/>
          <w:lang w:val="en-US"/>
        </w:rPr>
        <w:t>Tattoria la Vialla, 26.</w:t>
      </w:r>
      <w:r>
        <w:fldChar w:fldCharType="end"/>
      </w:r>
    </w:p>
  </w:footnote>
  <w:footnote w:id="806">
    <w:p w14:paraId="5746C8F2" w14:textId="7BD58843" w:rsidR="00E73454" w:rsidRPr="005A0822" w:rsidRDefault="00E73454" w:rsidP="00E73454">
      <w:pPr>
        <w:pStyle w:val="FootnoteText"/>
        <w:rPr>
          <w:lang w:val="en-US"/>
        </w:rPr>
      </w:pPr>
      <w:r>
        <w:rPr>
          <w:rStyle w:val="FootnoteReference"/>
        </w:rPr>
        <w:footnoteRef/>
      </w:r>
      <w:r w:rsidRPr="005A0822">
        <w:rPr>
          <w:lang w:val="en-US"/>
        </w:rPr>
        <w:t xml:space="preserve"> </w:t>
      </w:r>
      <w:r>
        <w:fldChar w:fldCharType="begin"/>
      </w:r>
      <w:r w:rsidR="008C334C">
        <w:rPr>
          <w:lang w:val="en-US"/>
        </w:rPr>
        <w:instrText xml:space="preserve"> ADDIN ZOTERO_ITEM CSL_CITATION {"citationID":"vcgGNyS6","properties":{"formattedCitation":"Tattoria la Vialla, 28.","plainCitation":"Tattoria la Vialla, 28.","noteIndex":805},"citationItems":[{"id":4,"uris":["http://zotero.org/users/local/usTu59L8/items/VF7XUTXF"],"itemData":{"id":4,"type":"book","title":"Le Ricette di Giuliana","editor":[{"family":"Tattoria la Vialla","given":""}]},"locator":"28"}],"schema":"https://github.com/citation-style-language/schema/raw/master/csl-citation.json"} </w:instrText>
      </w:r>
      <w:r>
        <w:fldChar w:fldCharType="separate"/>
      </w:r>
      <w:r w:rsidRPr="005A0822">
        <w:rPr>
          <w:rFonts w:ascii="Calibri" w:hAnsi="Calibri" w:cs="Calibri"/>
          <w:lang w:val="en-US"/>
        </w:rPr>
        <w:t>Tattoria la Vialla, 28.</w:t>
      </w:r>
      <w:r>
        <w:fldChar w:fldCharType="end"/>
      </w:r>
    </w:p>
  </w:footnote>
  <w:footnote w:id="807">
    <w:p w14:paraId="5197CB72" w14:textId="05F80BE2" w:rsidR="00E73454" w:rsidRPr="009F048D" w:rsidRDefault="00E73454" w:rsidP="00E73454">
      <w:pPr>
        <w:pStyle w:val="FootnoteText"/>
        <w:rPr>
          <w:lang w:val="en-US"/>
        </w:rPr>
      </w:pPr>
      <w:r>
        <w:rPr>
          <w:rStyle w:val="FootnoteReference"/>
        </w:rPr>
        <w:footnoteRef/>
      </w:r>
      <w:r w:rsidRPr="009F048D">
        <w:rPr>
          <w:lang w:val="en-US"/>
        </w:rPr>
        <w:t xml:space="preserve"> </w:t>
      </w:r>
      <w:r>
        <w:fldChar w:fldCharType="begin"/>
      </w:r>
      <w:r w:rsidR="008C334C">
        <w:rPr>
          <w:lang w:val="en-US"/>
        </w:rPr>
        <w:instrText xml:space="preserve"> ADDIN ZOTERO_ITEM CSL_CITATION {"citationID":"1L2PJmRm","properties":{"formattedCitation":"Tattoria la Vialla, 42.","plainCitation":"Tattoria la Vialla, 42.","noteIndex":806},"citationItems":[{"id":4,"uris":["http://zotero.org/users/local/usTu59L8/items/VF7XUTXF"],"itemData":{"id":4,"type":"book","title":"Le Ricette di Giuliana","editor":[{"family":"Tattoria la Vialla","given":""}]},"locator":"42"}],"schema":"https://github.com/citation-style-language/schema/raw/master/csl-citation.json"} </w:instrText>
      </w:r>
      <w:r>
        <w:fldChar w:fldCharType="separate"/>
      </w:r>
      <w:r w:rsidRPr="009F048D">
        <w:rPr>
          <w:rFonts w:ascii="Calibri" w:hAnsi="Calibri" w:cs="Calibri"/>
          <w:lang w:val="en-US"/>
        </w:rPr>
        <w:t>Tattoria la Vialla, 42.</w:t>
      </w:r>
      <w:r>
        <w:fldChar w:fldCharType="end"/>
      </w:r>
    </w:p>
  </w:footnote>
  <w:footnote w:id="808">
    <w:p w14:paraId="4764C4F5" w14:textId="12B3F208" w:rsidR="00E73454" w:rsidRDefault="00E73454" w:rsidP="00E73454">
      <w:pPr>
        <w:pStyle w:val="FootnoteText"/>
      </w:pPr>
      <w:r>
        <w:rPr>
          <w:rStyle w:val="FootnoteReference"/>
        </w:rPr>
        <w:footnoteRef/>
      </w:r>
      <w:r>
        <w:t xml:space="preserve"> </w:t>
      </w:r>
      <w:r>
        <w:fldChar w:fldCharType="begin"/>
      </w:r>
      <w:r w:rsidR="008C334C">
        <w:instrText xml:space="preserve"> ADDIN ZOTERO_ITEM CSL_CITATION {"citationID":"6DMdCceY","properties":{"formattedCitation":"Frenkiel und Vindahl, {\\i{}Die gr\\uc0\\u252{}ne K\\uc0\\u252{}che}, 22.","plainCitation":"Frenkiel und Vindahl, Die grüne Küche, 22.","noteIndex":807},"citationItems":[{"id":59,"uris":["http://zotero.org/users/local/usTu59L8/items/T936RKBP"],"itemData":{"id":59,"type":"book","edition":"3. Auflage, deutsche Erstausgabe","event-place":"München","ISBN":"978-3-86873-685-4","language":"ger","number-of-pages":"247","publisher":"Knesebeck","publisher-place":"München","source":"K10plus ISBN","title":"Die grüne Küche: köstliche vegetarische Ideen für jeden Tag","title-short":"Die grüne Küche","author":[{"family":"Frenkiel","given":"David"},{"family":"Vindahl","given":"Luise"}],"translator":[{"family":"Weinberger","given":"Anita"}],"issued":{"date-parts":[["2016"]]}},"locator":"22"}],"schema":"https://github.com/citation-style-language/schema/raw/master/csl-citation.json"} </w:instrText>
      </w:r>
      <w:r>
        <w:fldChar w:fldCharType="separate"/>
      </w:r>
      <w:r w:rsidRPr="004F6891">
        <w:rPr>
          <w:rFonts w:ascii="Calibri" w:hAnsi="Calibri" w:cs="Calibri"/>
          <w:szCs w:val="24"/>
        </w:rPr>
        <w:t xml:space="preserve">Frenkiel und Vindahl, </w:t>
      </w:r>
      <w:r w:rsidRPr="004F6891">
        <w:rPr>
          <w:rFonts w:ascii="Calibri" w:hAnsi="Calibri" w:cs="Calibri"/>
          <w:i/>
          <w:iCs/>
          <w:szCs w:val="24"/>
        </w:rPr>
        <w:t>Die grüne Küche</w:t>
      </w:r>
      <w:r w:rsidRPr="004F6891">
        <w:rPr>
          <w:rFonts w:ascii="Calibri" w:hAnsi="Calibri" w:cs="Calibri"/>
          <w:szCs w:val="24"/>
        </w:rPr>
        <w:t>, 22.</w:t>
      </w:r>
      <w:r>
        <w:fldChar w:fldCharType="end"/>
      </w:r>
    </w:p>
  </w:footnote>
  <w:footnote w:id="809">
    <w:p w14:paraId="08B0DAF5" w14:textId="06BED5A7" w:rsidR="00A40A41" w:rsidRPr="00905EBE" w:rsidRDefault="00A40A41" w:rsidP="00A40A41">
      <w:pPr>
        <w:pStyle w:val="FootnoteText"/>
      </w:pPr>
      <w:r>
        <w:rPr>
          <w:rStyle w:val="FootnoteReference"/>
        </w:rPr>
        <w:footnoteRef/>
      </w:r>
      <w:r w:rsidRPr="00905EBE">
        <w:t xml:space="preserve"> </w:t>
      </w:r>
      <w:r>
        <w:fldChar w:fldCharType="begin"/>
      </w:r>
      <w:r w:rsidR="008C334C">
        <w:instrText xml:space="preserve"> ADDIN ZOTERO_ITEM CSL_CITATION {"citationID":"hIyj5NVq","properties":{"formattedCitation":"\\uc0\\u8222{}ZEITmagazin\\uc0\\u8220{}.","plainCitation":"„ZEITmagazin“.","noteIndex":808},"citationItems":[{"id":96,"uris":["http://zotero.org/users/local/usTu59L8/items/EJMJD2IT"],"itemData":{"id":96,"type":"article-journal","title":"ZEITmagazin"}}],"schema":"https://github.com/citation-style-language/schema/raw/master/csl-citation.json"} </w:instrText>
      </w:r>
      <w:r>
        <w:fldChar w:fldCharType="separate"/>
      </w:r>
      <w:r w:rsidRPr="00905EBE">
        <w:rPr>
          <w:rFonts w:ascii="Calibri" w:hAnsi="Calibri" w:cs="Calibri"/>
          <w:szCs w:val="24"/>
        </w:rPr>
        <w:t>„ZEITmagazin“.</w:t>
      </w:r>
      <w:r>
        <w:fldChar w:fldCharType="end"/>
      </w:r>
    </w:p>
  </w:footnote>
  <w:footnote w:id="810">
    <w:p w14:paraId="39EDC44D" w14:textId="232F9541" w:rsidR="003D1B4A" w:rsidRPr="00F03023" w:rsidRDefault="003D1B4A" w:rsidP="003D1B4A">
      <w:pPr>
        <w:pStyle w:val="FootnoteText"/>
      </w:pPr>
      <w:r>
        <w:rPr>
          <w:rStyle w:val="FootnoteReference"/>
        </w:rPr>
        <w:footnoteRef/>
      </w:r>
      <w:r w:rsidRPr="00F03023">
        <w:t xml:space="preserve"> </w:t>
      </w:r>
      <w:r>
        <w:fldChar w:fldCharType="begin"/>
      </w:r>
      <w:r w:rsidR="008C334C">
        <w:instrText xml:space="preserve"> ADDIN ZOTERO_ITEM CSL_CITATION {"citationID":"OE5Rq9UE","properties":{"formattedCitation":"Raether, {\\i{}Das Beste vom Wochenmarkt neue frische und saisonale Rezepte aus dem ZEIT-Magazin}, 16.","plainCitation":"Raether, Das Beste vom Wochenmarkt neue frische und saisonale Rezepte aus dem ZEIT-Magazin, 16.","noteIndex":809},"citationItems":[{"id":67,"uris":["http://zotero.org/users/local/usTu59L8/items/QLVCWGWT"],"itemData":{"id":67,"type":"book","edition":"Originalausgabe, 1. Auflage","event-place":"München","ISBN":"978-3-7423-0309-7","language":"ger","note":"OCLC: 1011381508","publisher":"riva","publisher-place":"München","source":"Open WorldCat","title":"Das Beste vom Wochenmarkt neue frische und saisonale Rezepte aus dem ZEIT-Magazin","author":[{"family":"Raether","given":"Elisabeth"}],"issued":{"date-parts":[["2017"]]}},"locator":"16"}],"schema":"https://github.com/citation-style-language/schema/raw/master/csl-citation.json"} </w:instrText>
      </w:r>
      <w:r>
        <w:fldChar w:fldCharType="separate"/>
      </w:r>
      <w:r w:rsidR="0091679F" w:rsidRPr="0091679F">
        <w:rPr>
          <w:rFonts w:ascii="Calibri" w:hAnsi="Calibri" w:cs="Calibri"/>
          <w:szCs w:val="24"/>
        </w:rPr>
        <w:t xml:space="preserve">Raether, </w:t>
      </w:r>
      <w:r w:rsidR="0091679F" w:rsidRPr="0091679F">
        <w:rPr>
          <w:rFonts w:ascii="Calibri" w:hAnsi="Calibri" w:cs="Calibri"/>
          <w:i/>
          <w:iCs/>
          <w:szCs w:val="24"/>
        </w:rPr>
        <w:t>Das Beste vom Wochenmarkt neue frische und saisonale Rezepte aus dem ZEIT-Magazin</w:t>
      </w:r>
      <w:r w:rsidR="0091679F" w:rsidRPr="0091679F">
        <w:rPr>
          <w:rFonts w:ascii="Calibri" w:hAnsi="Calibri" w:cs="Calibri"/>
          <w:szCs w:val="24"/>
        </w:rPr>
        <w:t>, 16.</w:t>
      </w:r>
      <w:r>
        <w:fldChar w:fldCharType="end"/>
      </w:r>
    </w:p>
  </w:footnote>
  <w:footnote w:id="811">
    <w:p w14:paraId="5E5B99E7" w14:textId="7567C58D" w:rsidR="006A1689" w:rsidRDefault="006A1689" w:rsidP="006A1689">
      <w:pPr>
        <w:pStyle w:val="FootnoteText"/>
      </w:pPr>
      <w:r>
        <w:rPr>
          <w:rStyle w:val="FootnoteReference"/>
        </w:rPr>
        <w:footnoteRef/>
      </w:r>
      <w:r>
        <w:t xml:space="preserve"> </w:t>
      </w:r>
      <w:r>
        <w:fldChar w:fldCharType="begin"/>
      </w:r>
      <w:r w:rsidR="008C334C">
        <w:instrText xml:space="preserve"> ADDIN ZOTERO_ITEM CSL_CITATION {"citationID":"lHG3hsm7","properties":{"formattedCitation":"essen &amp; trinken, \\uc0\\u8222{}essen &amp; trinken Spezial: Das geht ja schnell!\\uc0\\u8220{}, 67.","plainCitation":"essen &amp; trinken, „essen &amp; trinken Spezial: Das geht ja schnell!“, 67.","noteIndex":810},"citationItems":[{"id":76,"uris":["http://zotero.org/users/local/usTu59L8/items/7KWS7ZL9"],"itemData":{"id":76,"type":"article-journal","collection-title":"essen &amp; trinken","title":"essen &amp; trinken Spezial: Das geht ja schnell!","volume":"03/2016","editor":[{"family":"essen &amp; trinken","given":""}],"issued":{"date-parts":[["2016"]]}},"locator":"67"}],"schema":"https://github.com/citation-style-language/schema/raw/master/csl-citation.json"} </w:instrText>
      </w:r>
      <w:r>
        <w:fldChar w:fldCharType="separate"/>
      </w:r>
      <w:r w:rsidR="0091679F" w:rsidRPr="0091679F">
        <w:rPr>
          <w:rFonts w:ascii="Calibri" w:hAnsi="Calibri" w:cs="Calibri"/>
          <w:szCs w:val="24"/>
        </w:rPr>
        <w:t>essen &amp; trinken, „essen &amp; trinken Spezial: Das geht ja schnell!“, 67.</w:t>
      </w:r>
      <w:r>
        <w:fldChar w:fldCharType="end"/>
      </w:r>
    </w:p>
  </w:footnote>
  <w:footnote w:id="812">
    <w:p w14:paraId="6A700C80" w14:textId="6116AA24" w:rsidR="006A1689" w:rsidRDefault="006A1689" w:rsidP="006A1689">
      <w:pPr>
        <w:pStyle w:val="FootnoteText"/>
      </w:pPr>
      <w:r>
        <w:rPr>
          <w:rStyle w:val="FootnoteReference"/>
        </w:rPr>
        <w:footnoteRef/>
      </w:r>
      <w:r>
        <w:t xml:space="preserve"> </w:t>
      </w:r>
      <w:r>
        <w:fldChar w:fldCharType="begin"/>
      </w:r>
      <w:r w:rsidR="008C334C">
        <w:instrText xml:space="preserve"> ADDIN ZOTERO_ITEM CSL_CITATION {"citationID":"TIp5YHaw","properties":{"formattedCitation":"Kindler, {\\i{}Ben Kindler kocht badisch}, 29.","plainCitation":"Kindler, Ben Kindler kocht badisch, 29.","noteIndex":811},"citationItems":[{"id":54,"uris":["http://zotero.org/users/local/usTu59L8/items/MGKX6YIR"],"itemData":{"id":54,"type":"book","edition":"1. Auflage","event-place":"Stuttgart","ISBN":"978-3-7630-2783-5","language":"ger","number-of-pages":"124","publisher":"Belser","publisher-place":"Stuttgart","source":"K10plus ISBN","title":"Ben Kindler kocht badisch: Klassisch kreativ","title-short":"Ben Kindler kocht badisch","author":[{"family":"Kindler","given":"Ben"}],"issued":{"date-parts":[["2017"]]}},"locator":"29"}],"schema":"https://github.com/citation-style-language/schema/raw/master/csl-citation.json"} </w:instrText>
      </w:r>
      <w:r>
        <w:fldChar w:fldCharType="separate"/>
      </w:r>
      <w:r w:rsidRPr="00F942CF">
        <w:rPr>
          <w:rFonts w:ascii="Calibri" w:hAnsi="Calibri" w:cs="Calibri"/>
          <w:szCs w:val="24"/>
        </w:rPr>
        <w:t xml:space="preserve">Kindler, </w:t>
      </w:r>
      <w:r w:rsidRPr="00F942CF">
        <w:rPr>
          <w:rFonts w:ascii="Calibri" w:hAnsi="Calibri" w:cs="Calibri"/>
          <w:i/>
          <w:iCs/>
          <w:szCs w:val="24"/>
        </w:rPr>
        <w:t>Ben Kindler kocht badisch</w:t>
      </w:r>
      <w:r w:rsidRPr="00F942CF">
        <w:rPr>
          <w:rFonts w:ascii="Calibri" w:hAnsi="Calibri" w:cs="Calibri"/>
          <w:szCs w:val="24"/>
        </w:rPr>
        <w:t>, 29.</w:t>
      </w:r>
      <w:r>
        <w:fldChar w:fldCharType="end"/>
      </w:r>
    </w:p>
  </w:footnote>
  <w:footnote w:id="813">
    <w:p w14:paraId="679C84EE" w14:textId="59AD8727" w:rsidR="006A1689" w:rsidRDefault="006A1689" w:rsidP="006A1689">
      <w:pPr>
        <w:pStyle w:val="FootnoteText"/>
      </w:pPr>
      <w:r>
        <w:rPr>
          <w:rStyle w:val="FootnoteReference"/>
        </w:rPr>
        <w:footnoteRef/>
      </w:r>
      <w:r>
        <w:t xml:space="preserve"> </w:t>
      </w:r>
      <w:r>
        <w:fldChar w:fldCharType="begin"/>
      </w:r>
      <w:r w:rsidR="008C334C">
        <w:instrText xml:space="preserve"> ADDIN ZOTERO_ITEM CSL_CITATION {"citationID":"SUqAcp4U","properties":{"formattedCitation":"Kindler, 31.","plainCitation":"Kindler, 31.","noteIndex":812},"citationItems":[{"id":54,"uris":["http://zotero.org/users/local/usTu59L8/items/MGKX6YIR"],"itemData":{"id":54,"type":"book","edition":"1. Auflage","event-place":"Stuttgart","ISBN":"978-3-7630-2783-5","language":"ger","number-of-pages":"124","publisher":"Belser","publisher-place":"Stuttgart","source":"K10plus ISBN","title":"Ben Kindler kocht badisch: Klassisch kreativ","title-short":"Ben Kindler kocht badisch","author":[{"family":"Kindler","given":"Ben"}],"issued":{"date-parts":[["2017"]]}},"locator":"31"}],"schema":"https://github.com/citation-style-language/schema/raw/master/csl-citation.json"} </w:instrText>
      </w:r>
      <w:r>
        <w:fldChar w:fldCharType="separate"/>
      </w:r>
      <w:r w:rsidRPr="001D624B">
        <w:rPr>
          <w:rFonts w:ascii="Calibri" w:hAnsi="Calibri" w:cs="Calibri"/>
        </w:rPr>
        <w:t>Kindler, 31.</w:t>
      </w:r>
      <w:r>
        <w:fldChar w:fldCharType="end"/>
      </w:r>
    </w:p>
  </w:footnote>
  <w:footnote w:id="814">
    <w:p w14:paraId="7AA49704" w14:textId="023F17AD" w:rsidR="006A1689" w:rsidRDefault="006A1689" w:rsidP="006A1689">
      <w:pPr>
        <w:pStyle w:val="FootnoteText"/>
      </w:pPr>
      <w:r>
        <w:rPr>
          <w:rStyle w:val="FootnoteReference"/>
        </w:rPr>
        <w:footnoteRef/>
      </w:r>
      <w:r>
        <w:t xml:space="preserve"> </w:t>
      </w:r>
      <w:r>
        <w:fldChar w:fldCharType="begin"/>
      </w:r>
      <w:r w:rsidR="008C334C">
        <w:instrText xml:space="preserve"> ADDIN ZOTERO_ITEM CSL_CITATION {"citationID":"Xr6CnNPK","properties":{"formattedCitation":"Kindler, 31.","plainCitation":"Kindler, 31.","noteIndex":813},"citationItems":[{"id":54,"uris":["http://zotero.org/users/local/usTu59L8/items/MGKX6YIR"],"itemData":{"id":54,"type":"book","edition":"1. Auflage","event-place":"Stuttgart","ISBN":"978-3-7630-2783-5","language":"ger","number-of-pages":"124","publisher":"Belser","publisher-place":"Stuttgart","source":"K10plus ISBN","title":"Ben Kindler kocht badisch: Klassisch kreativ","title-short":"Ben Kindler kocht badisch","author":[{"family":"Kindler","given":"Ben"}],"issued":{"date-parts":[["2017"]]}},"locator":"31"}],"schema":"https://github.com/citation-style-language/schema/raw/master/csl-citation.json"} </w:instrText>
      </w:r>
      <w:r>
        <w:fldChar w:fldCharType="separate"/>
      </w:r>
      <w:r w:rsidRPr="00B25172">
        <w:rPr>
          <w:rFonts w:ascii="Calibri" w:hAnsi="Calibri" w:cs="Calibri"/>
        </w:rPr>
        <w:t>Kindler, 31.</w:t>
      </w:r>
      <w:r>
        <w:fldChar w:fldCharType="end"/>
      </w:r>
    </w:p>
  </w:footnote>
  <w:footnote w:id="815">
    <w:p w14:paraId="17427EA0" w14:textId="46D6890F" w:rsidR="006A1689" w:rsidRDefault="006A1689" w:rsidP="006A1689">
      <w:pPr>
        <w:pStyle w:val="FootnoteText"/>
      </w:pPr>
      <w:r>
        <w:rPr>
          <w:rStyle w:val="FootnoteReference"/>
        </w:rPr>
        <w:footnoteRef/>
      </w:r>
      <w:r>
        <w:t xml:space="preserve"> </w:t>
      </w:r>
      <w:r>
        <w:fldChar w:fldCharType="begin"/>
      </w:r>
      <w:r w:rsidR="008C334C">
        <w:instrText xml:space="preserve"> ADDIN ZOTERO_ITEM CSL_CITATION {"citationID":"JEu1YtnJ","properties":{"formattedCitation":"Kindler, 31.","plainCitation":"Kindler, 31.","noteIndex":814},"citationItems":[{"id":54,"uris":["http://zotero.org/users/local/usTu59L8/items/MGKX6YIR"],"itemData":{"id":54,"type":"book","edition":"1. Auflage","event-place":"Stuttgart","ISBN":"978-3-7630-2783-5","language":"ger","number-of-pages":"124","publisher":"Belser","publisher-place":"Stuttgart","source":"K10plus ISBN","title":"Ben Kindler kocht badisch: Klassisch kreativ","title-short":"Ben Kindler kocht badisch","author":[{"family":"Kindler","given":"Ben"}],"issued":{"date-parts":[["2017"]]}},"locator":"31"}],"schema":"https://github.com/citation-style-language/schema/raw/master/csl-citation.json"} </w:instrText>
      </w:r>
      <w:r>
        <w:fldChar w:fldCharType="separate"/>
      </w:r>
      <w:r w:rsidRPr="00257440">
        <w:rPr>
          <w:rFonts w:ascii="Calibri" w:hAnsi="Calibri" w:cs="Calibri"/>
        </w:rPr>
        <w:t>Kindler, 31.</w:t>
      </w:r>
      <w:r>
        <w:fldChar w:fldCharType="end"/>
      </w:r>
    </w:p>
  </w:footnote>
  <w:footnote w:id="816">
    <w:p w14:paraId="521D1F5F" w14:textId="4F919A89" w:rsidR="00F03023" w:rsidRPr="00F0625D" w:rsidRDefault="00F03023" w:rsidP="00F03023">
      <w:pPr>
        <w:pStyle w:val="FootnoteText"/>
      </w:pPr>
      <w:r>
        <w:rPr>
          <w:rStyle w:val="FootnoteReference"/>
        </w:rPr>
        <w:footnoteRef/>
      </w:r>
      <w:r w:rsidRPr="00F0625D">
        <w:t xml:space="preserve"> </w:t>
      </w:r>
      <w:r>
        <w:fldChar w:fldCharType="begin"/>
      </w:r>
      <w:r w:rsidR="008C334C">
        <w:instrText xml:space="preserve"> ADDIN ZOTERO_ITEM CSL_CITATION {"citationID":"0wbgo4lg","properties":{"formattedCitation":"essen &amp; trinken, \\uc0\\u8222{}essen &amp; trinken Spezial: Einladung zum Grillen\\uc0\\u8220{}, 84.","plainCitation":"essen &amp; trinken, „essen &amp; trinken Spezial: Einladung zum Grillen“, 84.","noteIndex":815},"citationItems":[{"id":88,"uris":["http://zotero.org/users/local/usTu59L8/items/C3DD47IM"],"itemData":{"id":88,"type":"article-journal","collection-title":"essen &amp; trinken","title":"essen &amp; trinken Spezial: Einladung zum Grillen","volume":"02/2018","editor":[{"family":"essen &amp; trinken","given":""}],"issued":{"date-parts":[["2018"]]}},"locator":"84"}],"schema":"https://github.com/citation-style-language/schema/raw/master/csl-citation.json"} </w:instrText>
      </w:r>
      <w:r>
        <w:fldChar w:fldCharType="separate"/>
      </w:r>
      <w:r w:rsidR="0091679F" w:rsidRPr="0091679F">
        <w:rPr>
          <w:rFonts w:ascii="Calibri" w:hAnsi="Calibri" w:cs="Calibri"/>
          <w:szCs w:val="24"/>
        </w:rPr>
        <w:t>essen &amp; trinken, „essen &amp; trinken Spezial: Einladung zum Grillen“, 84.</w:t>
      </w:r>
      <w:r>
        <w:fldChar w:fldCharType="end"/>
      </w:r>
    </w:p>
  </w:footnote>
  <w:footnote w:id="817">
    <w:p w14:paraId="031BDEE9" w14:textId="412E52C3" w:rsidR="006A1689" w:rsidRDefault="006A1689" w:rsidP="006A1689">
      <w:pPr>
        <w:pStyle w:val="FootnoteText"/>
      </w:pPr>
      <w:r>
        <w:rPr>
          <w:rStyle w:val="FootnoteReference"/>
        </w:rPr>
        <w:footnoteRef/>
      </w:r>
      <w:r>
        <w:t xml:space="preserve"> </w:t>
      </w:r>
      <w:r>
        <w:fldChar w:fldCharType="begin"/>
      </w:r>
      <w:r w:rsidR="008C334C">
        <w:instrText xml:space="preserve"> ADDIN ZOTERO_ITEM CSL_CITATION {"citationID":"2iuCZc06","properties":{"formattedCitation":"essen &amp; trinken, \\uc0\\u8222{}essen &amp; trinken Spezial: Das geht ja schnell!\\uc0\\u8220{}, 67.","plainCitation":"essen &amp; trinken, „essen &amp; trinken Spezial: Das geht ja schnell!“, 67.","noteIndex":816},"citationItems":[{"id":76,"uris":["http://zotero.org/users/local/usTu59L8/items/7KWS7ZL9"],"itemData":{"id":76,"type":"article-journal","collection-title":"essen &amp; trinken","title":"essen &amp; trinken Spezial: Das geht ja schnell!","volume":"03/2016","editor":[{"family":"essen &amp; trinken","given":""}],"issued":{"date-parts":[["2016"]]}},"locator":"67"}],"schema":"https://github.com/citation-style-language/schema/raw/master/csl-citation.json"} </w:instrText>
      </w:r>
      <w:r>
        <w:fldChar w:fldCharType="separate"/>
      </w:r>
      <w:r w:rsidR="0091679F" w:rsidRPr="0091679F">
        <w:rPr>
          <w:rFonts w:ascii="Calibri" w:hAnsi="Calibri" w:cs="Calibri"/>
          <w:szCs w:val="24"/>
        </w:rPr>
        <w:t>essen &amp; trinken, „essen &amp; trinken Spezial: Das geht ja schnell!“, 67.</w:t>
      </w:r>
      <w:r>
        <w:fldChar w:fldCharType="end"/>
      </w:r>
    </w:p>
  </w:footnote>
  <w:footnote w:id="818">
    <w:p w14:paraId="169F6B9F" w14:textId="7E187D7F" w:rsidR="00355E25" w:rsidRDefault="00355E25" w:rsidP="00355E25">
      <w:pPr>
        <w:pStyle w:val="FootnoteText"/>
      </w:pPr>
      <w:r>
        <w:rPr>
          <w:rStyle w:val="FootnoteReference"/>
        </w:rPr>
        <w:footnoteRef/>
      </w:r>
      <w:r>
        <w:t xml:space="preserve"> </w:t>
      </w:r>
      <w:r>
        <w:fldChar w:fldCharType="begin"/>
      </w:r>
      <w:r w:rsidR="008C334C">
        <w:instrText xml:space="preserve"> ADDIN ZOTERO_ITEM CSL_CITATION {"citationID":"UI9JWvHH","properties":{"formattedCitation":"essen &amp; trinken, \\uc0\\u8222{}essen &amp; trinken Spezial: Einladung zum Grillen\\uc0\\u8220{}, 91.","plainCitation":"essen &amp; trinken, „essen &amp; trinken Spezial: Einladung zum Grillen“, 91.","noteIndex":817},"citationItems":[{"id":88,"uris":["http://zotero.org/users/local/usTu59L8/items/C3DD47IM"],"itemData":{"id":88,"type":"article-journal","collection-title":"essen &amp; trinken","title":"essen &amp; trinken Spezial: Einladung zum Grillen","volume":"02/2018","editor":[{"family":"essen &amp; trinken","given":""}],"issued":{"date-parts":[["2018"]]}},"locator":"91"}],"schema":"https://github.com/citation-style-language/schema/raw/master/csl-citation.json"} </w:instrText>
      </w:r>
      <w:r>
        <w:fldChar w:fldCharType="separate"/>
      </w:r>
      <w:r w:rsidR="0091679F" w:rsidRPr="0091679F">
        <w:rPr>
          <w:rFonts w:ascii="Calibri" w:hAnsi="Calibri" w:cs="Calibri"/>
          <w:szCs w:val="24"/>
        </w:rPr>
        <w:t>essen &amp; trinken, „essen &amp; trinken Spezial: Einladung zum Grillen“, 91.</w:t>
      </w:r>
      <w:r>
        <w:fldChar w:fldCharType="end"/>
      </w:r>
    </w:p>
  </w:footnote>
  <w:footnote w:id="819">
    <w:p w14:paraId="3398C922" w14:textId="7E93D0B7" w:rsidR="004F5ECC" w:rsidRDefault="004F5ECC" w:rsidP="004F5ECC">
      <w:pPr>
        <w:pStyle w:val="FootnoteText"/>
      </w:pPr>
      <w:r>
        <w:rPr>
          <w:rStyle w:val="FootnoteReference"/>
        </w:rPr>
        <w:footnoteRef/>
      </w:r>
      <w:r>
        <w:t xml:space="preserve"> </w:t>
      </w:r>
      <w:r>
        <w:fldChar w:fldCharType="begin"/>
      </w:r>
      <w:r w:rsidR="008C334C">
        <w:instrText xml:space="preserve"> ADDIN ZOTERO_ITEM CSL_CITATION {"citationID":"qtEyzh3K","properties":{"formattedCitation":"essen &amp; trinken, 86.","plainCitation":"essen &amp; trinken, 86.","noteIndex":818},"citationItems":[{"id":88,"uris":["http://zotero.org/users/local/usTu59L8/items/C3DD47IM"],"itemData":{"id":88,"type":"article-journal","collection-title":"essen &amp; trinken","title":"essen &amp; trinken Spezial: Einladung zum Grillen","volume":"02/2018","editor":[{"family":"essen &amp; trinken","given":""}],"issued":{"date-parts":[["2018"]]}},"locator":"86"}],"schema":"https://github.com/citation-style-language/schema/raw/master/csl-citation.json"} </w:instrText>
      </w:r>
      <w:r>
        <w:fldChar w:fldCharType="separate"/>
      </w:r>
      <w:r w:rsidRPr="009B03F8">
        <w:rPr>
          <w:rFonts w:ascii="Calibri" w:hAnsi="Calibri" w:cs="Calibri"/>
        </w:rPr>
        <w:t>essen &amp; trinken, 86.</w:t>
      </w:r>
      <w:r>
        <w:fldChar w:fldCharType="end"/>
      </w:r>
    </w:p>
  </w:footnote>
  <w:footnote w:id="820">
    <w:p w14:paraId="7FE4BE19" w14:textId="47AE1F47" w:rsidR="00E73454" w:rsidRDefault="00E73454" w:rsidP="00E73454">
      <w:pPr>
        <w:pStyle w:val="FootnoteText"/>
      </w:pPr>
      <w:r>
        <w:rPr>
          <w:rStyle w:val="FootnoteReference"/>
        </w:rPr>
        <w:footnoteRef/>
      </w:r>
      <w:r>
        <w:t xml:space="preserve"> </w:t>
      </w:r>
      <w:r>
        <w:fldChar w:fldCharType="begin"/>
      </w:r>
      <w:r w:rsidR="008C334C">
        <w:instrText xml:space="preserve"> ADDIN ZOTERO_ITEM CSL_CITATION {"citationID":"uoz4SDlH","properties":{"formattedCitation":"Kumar und Kumar, {\\i{}Indien Originalrezepte und Interessantes \\uc0\\u252{}ber Land und Leute}, 116.","plainCitation":"Kumar und Kumar, Indien Originalrezepte und Interessantes über Land und Leute, 116.","noteIndex":819},"citationItems":[{"id":91,"uris":["http://zotero.org/users/local/usTu59L8/items/C47NQU57"],"itemData":{"id":91,"type":"book","collection-title":"Küchen der Welt","edition":"5","event-place":"München","number-of-pages":"144","publisher":"Gräfe und Unzer","publisher-place":"München","title":"Indien Originalrezepte und Interessantes über Land und Leute","author":[{"family":"Kumar","given":"Bikash"},{"family":"Kumar","given":"Marcela"}],"issued":{"date-parts":[["2006"]]}},"locator":"116"}],"schema":"https://github.com/citation-style-language/schema/raw/master/csl-citation.json"} </w:instrText>
      </w:r>
      <w:r>
        <w:fldChar w:fldCharType="separate"/>
      </w:r>
      <w:r w:rsidRPr="005A0822">
        <w:rPr>
          <w:rFonts w:ascii="Calibri" w:hAnsi="Calibri" w:cs="Calibri"/>
          <w:szCs w:val="24"/>
        </w:rPr>
        <w:t xml:space="preserve">Kumar und Kumar, </w:t>
      </w:r>
      <w:r w:rsidRPr="005A0822">
        <w:rPr>
          <w:rFonts w:ascii="Calibri" w:hAnsi="Calibri" w:cs="Calibri"/>
          <w:i/>
          <w:iCs/>
          <w:szCs w:val="24"/>
        </w:rPr>
        <w:t>Indien Originalrezepte und Interessantes über Land und Leute</w:t>
      </w:r>
      <w:r w:rsidRPr="005A0822">
        <w:rPr>
          <w:rFonts w:ascii="Calibri" w:hAnsi="Calibri" w:cs="Calibri"/>
          <w:szCs w:val="24"/>
        </w:rPr>
        <w:t>, 116.</w:t>
      </w:r>
      <w:r>
        <w:fldChar w:fldCharType="end"/>
      </w:r>
    </w:p>
  </w:footnote>
  <w:footnote w:id="821">
    <w:p w14:paraId="6522D2A4" w14:textId="47513762" w:rsidR="00EF0B94" w:rsidRPr="002231BC" w:rsidRDefault="00EF0B94" w:rsidP="00EF0B94">
      <w:pPr>
        <w:pStyle w:val="FootnoteText"/>
      </w:pPr>
      <w:r>
        <w:rPr>
          <w:rStyle w:val="FootnoteReference"/>
        </w:rPr>
        <w:footnoteRef/>
      </w:r>
      <w:r w:rsidRPr="002231BC">
        <w:t xml:space="preserve"> </w:t>
      </w:r>
      <w:r>
        <w:fldChar w:fldCharType="begin"/>
      </w:r>
      <w:r w:rsidR="008C334C">
        <w:instrText xml:space="preserve"> ADDIN ZOTERO_ITEM CSL_CITATION {"citationID":"vdq5t6hM","properties":{"formattedCitation":"Julius und Leser, {\\i{}Vegan}, 154.","plainCitation":"Julius und Leser, Vegan, 154.","noteIndex":820},"citationItems":[{"id":12,"uris":["http://zotero.org/users/local/usTu59L8/items/4IBMT3TA"],"itemData":{"id":12,"type":"book","abstract":"Vegane Variationen quer durch die Küchen der Welt, die zum Grossteil auf Tofu oder andere Soja-Produkte verzichten. Ausserdem sind zahlreiche Rezepte auch frei von Gluten. Bei den Gerichten handelt es sich um vegan abgewandelte Klassiker oder Gerichte, die von Haus aus vegan sind","event-place":"München","ISBN":"978-3-86244-592-9","language":"ger","number-of-pages":"221","publisher":"Christian-Verl","publisher-place":"München","source":"K10plus ISBN","title":"Vegan: internationale Klassiker ; 120 Rezepte von Teriyaki-Tofusteak bis Pannacotta","title-short":"Vegan","author":[{"family":"Julius","given":"Christina"},{"family":"Leser","given":"Nicolas"}],"issued":{"date-parts":[["2014"]]}},"locator":"154"}],"schema":"https://github.com/citation-style-language/schema/raw/master/csl-citation.json"} </w:instrText>
      </w:r>
      <w:r>
        <w:fldChar w:fldCharType="separate"/>
      </w:r>
      <w:r w:rsidRPr="002231BC">
        <w:rPr>
          <w:rFonts w:ascii="Calibri" w:hAnsi="Calibri" w:cs="Calibri"/>
          <w:szCs w:val="24"/>
        </w:rPr>
        <w:t xml:space="preserve">Julius und Leser, </w:t>
      </w:r>
      <w:r w:rsidRPr="002231BC">
        <w:rPr>
          <w:rFonts w:ascii="Calibri" w:hAnsi="Calibri" w:cs="Calibri"/>
          <w:i/>
          <w:iCs/>
          <w:szCs w:val="24"/>
        </w:rPr>
        <w:t>Vegan</w:t>
      </w:r>
      <w:r w:rsidRPr="002231BC">
        <w:rPr>
          <w:rFonts w:ascii="Calibri" w:hAnsi="Calibri" w:cs="Calibri"/>
          <w:szCs w:val="24"/>
        </w:rPr>
        <w:t>, 154.</w:t>
      </w:r>
      <w:r>
        <w:fldChar w:fldCharType="end"/>
      </w:r>
    </w:p>
  </w:footnote>
  <w:footnote w:id="822">
    <w:p w14:paraId="79193A53" w14:textId="220120B4" w:rsidR="007C4B95" w:rsidRPr="00905EBE" w:rsidRDefault="007C4B95" w:rsidP="007C4B95">
      <w:pPr>
        <w:pStyle w:val="FootnoteText"/>
      </w:pPr>
      <w:r>
        <w:rPr>
          <w:rStyle w:val="FootnoteReference"/>
        </w:rPr>
        <w:footnoteRef/>
      </w:r>
      <w:r w:rsidRPr="00905EBE">
        <w:t xml:space="preserve"> </w:t>
      </w:r>
      <w:r>
        <w:fldChar w:fldCharType="begin"/>
      </w:r>
      <w:r w:rsidR="008C334C">
        <w:instrText xml:space="preserve"> ADDIN ZOTERO_ITEM CSL_CITATION {"citationID":"1Q3oIZn1","properties":{"formattedCitation":"essen &amp; trinken, \\uc0\\u8222{}essen &amp; trinken F\\uc0\\u252{}r jeden Tag: Viel junges Gem\\uc0\\u252{}se\\uc0\\u8220{}.","plainCitation":"essen &amp; trinken, „essen &amp; trinken Für jeden Tag: Viel junges Gemüse“.","noteIndex":821},"citationItems":[{"id":99,"uris":["http://zotero.org/users/local/usTu59L8/items/CUXIWFKH"],"itemData":{"id":99,"type":"article-journal","collection-title":"essen &amp; trinken","title":"essen &amp; trinken Für jeden Tag: Viel junges Gemüse","volume":"06/2007","editor":[{"family":"essen &amp; trinken","given":""}],"issued":{"date-parts":[["2007"]]}}}],"schema":"https://github.com/citation-style-language/schema/raw/master/csl-citation.json"} </w:instrText>
      </w:r>
      <w:r>
        <w:fldChar w:fldCharType="separate"/>
      </w:r>
      <w:r w:rsidRPr="000F721F">
        <w:rPr>
          <w:rFonts w:ascii="Calibri" w:hAnsi="Calibri" w:cs="Calibri"/>
          <w:szCs w:val="24"/>
        </w:rPr>
        <w:t>essen &amp; trinken, „essen &amp; trinken Für jeden Tag: Viel junges Gemüse“.</w:t>
      </w:r>
      <w:r>
        <w:fldChar w:fldCharType="end"/>
      </w:r>
    </w:p>
  </w:footnote>
  <w:footnote w:id="823">
    <w:p w14:paraId="57DF7B63" w14:textId="2444EC2C" w:rsidR="007C4B95" w:rsidRPr="007B7A75" w:rsidRDefault="007C4B95" w:rsidP="007C4B95">
      <w:pPr>
        <w:pStyle w:val="FootnoteText"/>
      </w:pPr>
      <w:r>
        <w:rPr>
          <w:rStyle w:val="FootnoteReference"/>
        </w:rPr>
        <w:footnoteRef/>
      </w:r>
      <w:r w:rsidRPr="007B7A75">
        <w:t xml:space="preserve"> </w:t>
      </w:r>
      <w:r>
        <w:fldChar w:fldCharType="begin"/>
      </w:r>
      <w:r w:rsidR="008C334C">
        <w:instrText xml:space="preserve"> ADDIN ZOTERO_ITEM CSL_CITATION {"citationID":"rPdvgodw","properties":{"formattedCitation":"Ottolenghi, {\\i{}Ottolenghi simple - Das Kochbuch}, 107.","plainCitation":"Ottolenghi, Ottolenghi simple - Das Kochbuch, 107.","noteIndex":822},"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107"}],"schema":"https://github.com/citation-style-language/schema/raw/master/csl-citation.json"} </w:instrText>
      </w:r>
      <w:r>
        <w:fldChar w:fldCharType="separate"/>
      </w:r>
      <w:r w:rsidRPr="007B7A75">
        <w:rPr>
          <w:rFonts w:ascii="Calibri" w:hAnsi="Calibri" w:cs="Calibri"/>
          <w:szCs w:val="24"/>
        </w:rPr>
        <w:t xml:space="preserve">Ottolenghi, </w:t>
      </w:r>
      <w:r w:rsidRPr="007B7A75">
        <w:rPr>
          <w:rFonts w:ascii="Calibri" w:hAnsi="Calibri" w:cs="Calibri"/>
          <w:i/>
          <w:iCs/>
          <w:szCs w:val="24"/>
        </w:rPr>
        <w:t>Ottolenghi simple - Das Kochbuch</w:t>
      </w:r>
      <w:r w:rsidRPr="007B7A75">
        <w:rPr>
          <w:rFonts w:ascii="Calibri" w:hAnsi="Calibri" w:cs="Calibri"/>
          <w:szCs w:val="24"/>
        </w:rPr>
        <w:t>, 107.</w:t>
      </w:r>
      <w:r>
        <w:fldChar w:fldCharType="end"/>
      </w:r>
    </w:p>
  </w:footnote>
  <w:footnote w:id="824">
    <w:p w14:paraId="7712BA3E" w14:textId="2E5D1789" w:rsidR="003821CA" w:rsidRPr="00F0625D" w:rsidRDefault="003821CA" w:rsidP="003821CA">
      <w:pPr>
        <w:pStyle w:val="FootnoteText"/>
      </w:pPr>
      <w:r>
        <w:rPr>
          <w:rStyle w:val="FootnoteReference"/>
        </w:rPr>
        <w:footnoteRef/>
      </w:r>
      <w:r w:rsidRPr="00F0625D">
        <w:t xml:space="preserve"> </w:t>
      </w:r>
      <w:r>
        <w:fldChar w:fldCharType="begin"/>
      </w:r>
      <w:r w:rsidR="008C334C">
        <w:instrText xml:space="preserve"> ADDIN ZOTERO_ITEM CSL_CITATION {"citationID":"uMRn8tTC","properties":{"formattedCitation":"Ottolenghi und Tamimi, {\\i{}Jerusalem}, 298.","plainCitation":"Ottolenghi und Tamimi, Jerusalem, 298.","noteIndex":823},"citationItems":[{"id":94,"uris":["http://zotero.org/users/local/usTu59L8/items/9YPMVACQ"],"itemData":{"id":94,"type":"book","edition":"15. Auflage","event-place":"München","ISBN":"978-3-8310-2333-2","language":"ger","number-of-pages":"318","publisher":"Dorling Kindersley","publisher-place":"München","source":"K10plus ISBN","title":"Jerusalem: Das Kochbuch","title-short":"Jerusalem","author":[{"family":"Ottolenghi","given":"Yotam"},{"family":"Tamimi","given":"Sami"}],"issued":{"date-parts":[["2017"]]}},"locator":"298"}],"schema":"https://github.com/citation-style-language/schema/raw/master/csl-citation.json"} </w:instrText>
      </w:r>
      <w:r>
        <w:fldChar w:fldCharType="separate"/>
      </w:r>
      <w:r w:rsidRPr="00F0625D">
        <w:rPr>
          <w:rFonts w:ascii="Calibri" w:hAnsi="Calibri" w:cs="Calibri"/>
          <w:szCs w:val="24"/>
        </w:rPr>
        <w:t xml:space="preserve">Ottolenghi und Tamimi, </w:t>
      </w:r>
      <w:r w:rsidRPr="00F0625D">
        <w:rPr>
          <w:rFonts w:ascii="Calibri" w:hAnsi="Calibri" w:cs="Calibri"/>
          <w:i/>
          <w:iCs/>
          <w:szCs w:val="24"/>
        </w:rPr>
        <w:t>Jerusalem</w:t>
      </w:r>
      <w:r w:rsidRPr="00F0625D">
        <w:rPr>
          <w:rFonts w:ascii="Calibri" w:hAnsi="Calibri" w:cs="Calibri"/>
          <w:szCs w:val="24"/>
        </w:rPr>
        <w:t>, 298.</w:t>
      </w:r>
      <w:r>
        <w:fldChar w:fldCharType="end"/>
      </w:r>
    </w:p>
  </w:footnote>
  <w:footnote w:id="825">
    <w:p w14:paraId="6CC7B1F6" w14:textId="4C75D7E0" w:rsidR="00B35311" w:rsidRPr="0037305F" w:rsidRDefault="00B35311" w:rsidP="00B35311">
      <w:pPr>
        <w:pStyle w:val="FootnoteText"/>
      </w:pPr>
      <w:r>
        <w:rPr>
          <w:rStyle w:val="FootnoteReference"/>
        </w:rPr>
        <w:footnoteRef/>
      </w:r>
      <w:r w:rsidRPr="0037305F">
        <w:t xml:space="preserve"> </w:t>
      </w:r>
      <w:r>
        <w:fldChar w:fldCharType="begin"/>
      </w:r>
      <w:r w:rsidR="008C334C">
        <w:instrText xml:space="preserve"> ADDIN ZOTERO_ITEM CSL_CITATION {"citationID":"4AUkEfpL","properties":{"formattedCitation":"Ottolenghi u.\\uc0\\u160{}a., {\\i{}Flavour}, 151.","plainCitation":"Ottolenghi u. a., Flavour, 151.","noteIndex":824},"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151"}],"schema":"https://github.com/citation-style-language/schema/raw/master/csl-citation.json"} </w:instrText>
      </w:r>
      <w:r>
        <w:fldChar w:fldCharType="separate"/>
      </w:r>
      <w:r w:rsidR="0091679F" w:rsidRPr="0091679F">
        <w:rPr>
          <w:rFonts w:ascii="Calibri" w:hAnsi="Calibri" w:cs="Calibri"/>
          <w:szCs w:val="24"/>
        </w:rPr>
        <w:t xml:space="preserve">Ottolenghi u. a., </w:t>
      </w:r>
      <w:r w:rsidR="0091679F" w:rsidRPr="0091679F">
        <w:rPr>
          <w:rFonts w:ascii="Calibri" w:hAnsi="Calibri" w:cs="Calibri"/>
          <w:i/>
          <w:iCs/>
          <w:szCs w:val="24"/>
        </w:rPr>
        <w:t>Flavour</w:t>
      </w:r>
      <w:r w:rsidR="0091679F" w:rsidRPr="0091679F">
        <w:rPr>
          <w:rFonts w:ascii="Calibri" w:hAnsi="Calibri" w:cs="Calibri"/>
          <w:szCs w:val="24"/>
        </w:rPr>
        <w:t>, 151.</w:t>
      </w:r>
      <w:r>
        <w:fldChar w:fldCharType="end"/>
      </w:r>
    </w:p>
  </w:footnote>
  <w:footnote w:id="826">
    <w:p w14:paraId="440310CB" w14:textId="4B0A4AFB" w:rsidR="00B35311" w:rsidRPr="0037305F" w:rsidRDefault="00B35311" w:rsidP="00B35311">
      <w:pPr>
        <w:pStyle w:val="FootnoteText"/>
      </w:pPr>
      <w:r>
        <w:rPr>
          <w:rStyle w:val="FootnoteReference"/>
        </w:rPr>
        <w:footnoteRef/>
      </w:r>
      <w:r w:rsidRPr="0037305F">
        <w:t xml:space="preserve"> </w:t>
      </w:r>
      <w:r>
        <w:fldChar w:fldCharType="begin"/>
      </w:r>
      <w:r w:rsidR="008C334C">
        <w:instrText xml:space="preserve"> ADDIN ZOTERO_ITEM CSL_CITATION {"citationID":"nMnhGWMi","properties":{"formattedCitation":"essen &amp; trinken, \\uc0\\u8222{}essen &amp; trinken: Neues aus der Provence\\uc0\\u8220{}, 24.","plainCitation":"essen &amp; trinken, „essen &amp; trinken: Neues aus der Provence“, 24.","noteIndex":825},"citationItems":[{"id":87,"uris":["http://zotero.org/users/local/usTu59L8/items/SYKBEJX3"],"itemData":{"id":87,"type":"article-journal","collection-title":"essen &amp; trinken","title":"essen &amp; trinken: Neues aus der Provence","volume":"07/2014","editor":[{"family":"essen &amp; trinken","given":""}],"issued":{"date-parts":[["2014"]]}},"locator":"24"}],"schema":"https://github.com/citation-style-language/schema/raw/master/csl-citation.json"} </w:instrText>
      </w:r>
      <w:r>
        <w:fldChar w:fldCharType="separate"/>
      </w:r>
      <w:r w:rsidR="0091679F" w:rsidRPr="0091679F">
        <w:rPr>
          <w:rFonts w:ascii="Calibri" w:hAnsi="Calibri" w:cs="Calibri"/>
          <w:szCs w:val="24"/>
        </w:rPr>
        <w:t>essen &amp; trinken, „essen &amp; trinken: Neues aus der Provence“, 24.</w:t>
      </w:r>
      <w:r>
        <w:fldChar w:fldCharType="end"/>
      </w:r>
    </w:p>
  </w:footnote>
  <w:footnote w:id="827">
    <w:p w14:paraId="44A82146" w14:textId="621D13F0" w:rsidR="00B35311" w:rsidRDefault="00B35311" w:rsidP="00B35311">
      <w:pPr>
        <w:pStyle w:val="FootnoteText"/>
      </w:pPr>
      <w:r>
        <w:rPr>
          <w:rStyle w:val="FootnoteReference"/>
        </w:rPr>
        <w:footnoteRef/>
      </w:r>
      <w:r>
        <w:t xml:space="preserve"> </w:t>
      </w:r>
      <w:r>
        <w:fldChar w:fldCharType="begin"/>
      </w:r>
      <w:r w:rsidR="008C334C">
        <w:instrText xml:space="preserve"> ADDIN ZOTERO_ITEM CSL_CITATION {"citationID":"XZBG6Gm2","properties":{"formattedCitation":"Kumar und Kumar, {\\i{}Indien Originalrezepte und Interessantes \\uc0\\u252{}ber Land und Leute}, 112.","plainCitation":"Kumar und Kumar, Indien Originalrezepte und Interessantes über Land und Leute, 112.","noteIndex":826},"citationItems":[{"id":91,"uris":["http://zotero.org/users/local/usTu59L8/items/C47NQU57"],"itemData":{"id":91,"type":"book","collection-title":"Küchen der Welt","edition":"5","event-place":"München","number-of-pages":"144","publisher":"Gräfe und Unzer","publisher-place":"München","title":"Indien Originalrezepte und Interessantes über Land und Leute","author":[{"family":"Kumar","given":"Bikash"},{"family":"Kumar","given":"Marcela"}],"issued":{"date-parts":[["2006"]]}},"locator":"112"}],"schema":"https://github.com/citation-style-language/schema/raw/master/csl-citation.json"} </w:instrText>
      </w:r>
      <w:r>
        <w:fldChar w:fldCharType="separate"/>
      </w:r>
      <w:r w:rsidRPr="00AE5257">
        <w:rPr>
          <w:rFonts w:ascii="Calibri" w:hAnsi="Calibri" w:cs="Calibri"/>
          <w:szCs w:val="24"/>
        </w:rPr>
        <w:t xml:space="preserve">Kumar und Kumar, </w:t>
      </w:r>
      <w:r w:rsidRPr="00AE5257">
        <w:rPr>
          <w:rFonts w:ascii="Calibri" w:hAnsi="Calibri" w:cs="Calibri"/>
          <w:i/>
          <w:iCs/>
          <w:szCs w:val="24"/>
        </w:rPr>
        <w:t>Indien Originalrezepte und Interessantes über Land und Leute</w:t>
      </w:r>
      <w:r w:rsidRPr="00AE5257">
        <w:rPr>
          <w:rFonts w:ascii="Calibri" w:hAnsi="Calibri" w:cs="Calibri"/>
          <w:szCs w:val="24"/>
        </w:rPr>
        <w:t>, 112.</w:t>
      </w:r>
      <w:r>
        <w:fldChar w:fldCharType="end"/>
      </w:r>
    </w:p>
  </w:footnote>
  <w:footnote w:id="828">
    <w:p w14:paraId="011158FE" w14:textId="0520BF8A" w:rsidR="00B35311" w:rsidRDefault="00B35311" w:rsidP="00B35311">
      <w:pPr>
        <w:pStyle w:val="FootnoteText"/>
      </w:pPr>
      <w:r>
        <w:rPr>
          <w:rStyle w:val="FootnoteReference"/>
        </w:rPr>
        <w:footnoteRef/>
      </w:r>
      <w:r>
        <w:t xml:space="preserve"> </w:t>
      </w:r>
      <w:r>
        <w:fldChar w:fldCharType="begin"/>
      </w:r>
      <w:r w:rsidR="008C334C">
        <w:instrText xml:space="preserve"> ADDIN ZOTERO_ITEM CSL_CITATION {"citationID":"VAAOFuan","properties":{"formattedCitation":"Kumar und Kumar, 114.","plainCitation":"Kumar und Kumar, 114.","noteIndex":827},"citationItems":[{"id":91,"uris":["http://zotero.org/users/local/usTu59L8/items/C47NQU57"],"itemData":{"id":91,"type":"book","collection-title":"Küchen der Welt","edition":"5","event-place":"München","number-of-pages":"144","publisher":"Gräfe und Unzer","publisher-place":"München","title":"Indien Originalrezepte und Interessantes über Land und Leute","author":[{"family":"Kumar","given":"Bikash"},{"family":"Kumar","given":"Marcela"}],"issued":{"date-parts":[["2006"]]}},"locator":"114"}],"schema":"https://github.com/citation-style-language/schema/raw/master/csl-citation.json"} </w:instrText>
      </w:r>
      <w:r>
        <w:fldChar w:fldCharType="separate"/>
      </w:r>
      <w:r w:rsidRPr="007A5EF7">
        <w:rPr>
          <w:rFonts w:ascii="Calibri" w:hAnsi="Calibri" w:cs="Calibri"/>
        </w:rPr>
        <w:t>Kumar und Kumar, 114.</w:t>
      </w:r>
      <w:r>
        <w:fldChar w:fldCharType="end"/>
      </w:r>
    </w:p>
  </w:footnote>
  <w:footnote w:id="829">
    <w:p w14:paraId="118FC498" w14:textId="7D9C5EE9" w:rsidR="00B35311" w:rsidRDefault="00B35311" w:rsidP="00B35311">
      <w:pPr>
        <w:pStyle w:val="FootnoteText"/>
      </w:pPr>
      <w:r>
        <w:rPr>
          <w:rStyle w:val="FootnoteReference"/>
        </w:rPr>
        <w:footnoteRef/>
      </w:r>
      <w:r>
        <w:t xml:space="preserve"> </w:t>
      </w:r>
      <w:r>
        <w:fldChar w:fldCharType="begin"/>
      </w:r>
      <w:r w:rsidR="008C334C">
        <w:instrText xml:space="preserve"> ADDIN ZOTERO_ITEM CSL_CITATION {"citationID":"zB0fcfnG","properties":{"formattedCitation":"Kumar und Kumar, 16.","plainCitation":"Kumar und Kumar, 16.","noteIndex":828},"citationItems":[{"id":91,"uris":["http://zotero.org/users/local/usTu59L8/items/C47NQU57"],"itemData":{"id":91,"type":"book","collection-title":"Küchen der Welt","edition":"5","event-place":"München","number-of-pages":"144","publisher":"Gräfe und Unzer","publisher-place":"München","title":"Indien Originalrezepte und Interessantes über Land und Leute","author":[{"family":"Kumar","given":"Bikash"},{"family":"Kumar","given":"Marcela"}],"issued":{"date-parts":[["2006"]]}},"locator":"16"}],"schema":"https://github.com/citation-style-language/schema/raw/master/csl-citation.json"} </w:instrText>
      </w:r>
      <w:r>
        <w:fldChar w:fldCharType="separate"/>
      </w:r>
      <w:r w:rsidRPr="005A1F23">
        <w:rPr>
          <w:rFonts w:ascii="Calibri" w:hAnsi="Calibri" w:cs="Calibri"/>
        </w:rPr>
        <w:t>Kumar und Kumar, 16.</w:t>
      </w:r>
      <w:r>
        <w:fldChar w:fldCharType="end"/>
      </w:r>
    </w:p>
  </w:footnote>
  <w:footnote w:id="830">
    <w:p w14:paraId="17EDCDCA" w14:textId="441A1DB9" w:rsidR="001E2757" w:rsidRDefault="001E2757">
      <w:pPr>
        <w:pStyle w:val="FootnoteText"/>
      </w:pPr>
      <w:r>
        <w:rPr>
          <w:rStyle w:val="FootnoteReference"/>
        </w:rPr>
        <w:footnoteRef/>
      </w:r>
      <w:r>
        <w:t xml:space="preserve"> </w:t>
      </w:r>
      <w:r>
        <w:fldChar w:fldCharType="begin"/>
      </w:r>
      <w:r w:rsidR="008C334C">
        <w:instrText xml:space="preserve"> ADDIN ZOTERO_ITEM CSL_CITATION {"citationID":"1zS2aMxM","properties":{"formattedCitation":"Raether, {\\i{}Wochenmarkt}, 37.","plainCitation":"Raether, Wochenmarkt, 37.","noteIndex":829},"citationItems":[{"id":66,"uris":["http://zotero.org/users/local/usTu59L8/items/CLFEECBQ"],"itemData":{"id":66,"type":"book","edition":"2. Aufl","event-place":"Berlin","ISBN":"978-3-8270-1259-3","language":"ger","number-of-pages":"207","publisher":"Berlin Verlag","publisher-place":"Berlin","source":"K10plus ISBN","title":"Wochenmarkt: Die frischen, einfachen Rezepte aus dem Zeit Magazin","title-short":"Wochenmarkt","author":[{"family":"Raether","given":"Elisabeth"}],"issued":{"date-parts":[["2014"]]}},"locator":"37"}],"schema":"https://github.com/citation-style-language/schema/raw/master/csl-citation.json"} </w:instrText>
      </w:r>
      <w:r>
        <w:fldChar w:fldCharType="separate"/>
      </w:r>
      <w:r w:rsidR="0091679F" w:rsidRPr="0091679F">
        <w:rPr>
          <w:rFonts w:ascii="Calibri" w:hAnsi="Calibri" w:cs="Calibri"/>
          <w:szCs w:val="24"/>
        </w:rPr>
        <w:t xml:space="preserve">Raether, </w:t>
      </w:r>
      <w:r w:rsidR="0091679F" w:rsidRPr="0091679F">
        <w:rPr>
          <w:rFonts w:ascii="Calibri" w:hAnsi="Calibri" w:cs="Calibri"/>
          <w:i/>
          <w:iCs/>
          <w:szCs w:val="24"/>
        </w:rPr>
        <w:t>Wochenmarkt</w:t>
      </w:r>
      <w:r w:rsidR="0091679F" w:rsidRPr="0091679F">
        <w:rPr>
          <w:rFonts w:ascii="Calibri" w:hAnsi="Calibri" w:cs="Calibri"/>
          <w:szCs w:val="24"/>
        </w:rPr>
        <w:t>, 37.</w:t>
      </w:r>
      <w:r>
        <w:fldChar w:fldCharType="end"/>
      </w:r>
    </w:p>
  </w:footnote>
  <w:footnote w:id="831">
    <w:p w14:paraId="1C2D7092" w14:textId="6EA6A47D" w:rsidR="006441CC" w:rsidRDefault="006441CC" w:rsidP="006441CC">
      <w:pPr>
        <w:pStyle w:val="FootnoteText"/>
      </w:pPr>
      <w:r>
        <w:rPr>
          <w:rStyle w:val="FootnoteReference"/>
        </w:rPr>
        <w:footnoteRef/>
      </w:r>
      <w:r>
        <w:t xml:space="preserve"> </w:t>
      </w:r>
      <w:r>
        <w:fldChar w:fldCharType="begin"/>
      </w:r>
      <w:r w:rsidR="008C334C">
        <w:instrText xml:space="preserve"> ADDIN ZOTERO_ITEM CSL_CITATION {"citationID":"iARear8B","properties":{"formattedCitation":"Kindler, {\\i{}Ben Kindler kocht badisch}, 44.","plainCitation":"Kindler, Ben Kindler kocht badisch, 44.","noteIndex":830},"citationItems":[{"id":54,"uris":["http://zotero.org/users/local/usTu59L8/items/MGKX6YIR"],"itemData":{"id":54,"type":"book","edition":"1. Auflage","event-place":"Stuttgart","ISBN":"978-3-7630-2783-5","language":"ger","number-of-pages":"124","publisher":"Belser","publisher-place":"Stuttgart","source":"K10plus ISBN","title":"Ben Kindler kocht badisch: Klassisch kreativ","title-short":"Ben Kindler kocht badisch","author":[{"family":"Kindler","given":"Ben"}],"issued":{"date-parts":[["2017"]]}},"locator":"44"}],"schema":"https://github.com/citation-style-language/schema/raw/master/csl-citation.json"} </w:instrText>
      </w:r>
      <w:r>
        <w:fldChar w:fldCharType="separate"/>
      </w:r>
      <w:r w:rsidRPr="002905FC">
        <w:rPr>
          <w:rFonts w:ascii="Calibri" w:hAnsi="Calibri" w:cs="Calibri"/>
          <w:szCs w:val="24"/>
        </w:rPr>
        <w:t xml:space="preserve">Kindler, </w:t>
      </w:r>
      <w:r w:rsidRPr="002905FC">
        <w:rPr>
          <w:rFonts w:ascii="Calibri" w:hAnsi="Calibri" w:cs="Calibri"/>
          <w:i/>
          <w:iCs/>
          <w:szCs w:val="24"/>
        </w:rPr>
        <w:t>Ben Kindler kocht badisch</w:t>
      </w:r>
      <w:r w:rsidRPr="002905FC">
        <w:rPr>
          <w:rFonts w:ascii="Calibri" w:hAnsi="Calibri" w:cs="Calibri"/>
          <w:szCs w:val="24"/>
        </w:rPr>
        <w:t>, 44.</w:t>
      </w:r>
      <w:r>
        <w:fldChar w:fldCharType="end"/>
      </w:r>
    </w:p>
  </w:footnote>
  <w:footnote w:id="832">
    <w:p w14:paraId="16444485" w14:textId="7C116D44" w:rsidR="006441CC" w:rsidRPr="00F0625D" w:rsidRDefault="006441CC" w:rsidP="006441CC">
      <w:pPr>
        <w:pStyle w:val="FootnoteText"/>
      </w:pPr>
      <w:r>
        <w:rPr>
          <w:rStyle w:val="FootnoteReference"/>
        </w:rPr>
        <w:footnoteRef/>
      </w:r>
      <w:r w:rsidRPr="00F0625D">
        <w:t xml:space="preserve"> </w:t>
      </w:r>
      <w:r>
        <w:fldChar w:fldCharType="begin"/>
      </w:r>
      <w:r w:rsidR="008C334C">
        <w:instrText xml:space="preserve"> ADDIN ZOTERO_ITEM CSL_CITATION {"citationID":"MqYJmMXg","properties":{"formattedCitation":"essen &amp; trinken, \\uc0\\u8222{}essen &amp; trinken Spezial: Einladung zum Grillen\\uc0\\u8220{}, 86.","plainCitation":"essen &amp; trinken, „essen &amp; trinken Spezial: Einladung zum Grillen“, 86.","noteIndex":831},"citationItems":[{"id":88,"uris":["http://zotero.org/users/local/usTu59L8/items/C3DD47IM"],"itemData":{"id":88,"type":"article-journal","collection-title":"essen &amp; trinken","title":"essen &amp; trinken Spezial: Einladung zum Grillen","volume":"02/2018","editor":[{"family":"essen &amp; trinken","given":""}],"issued":{"date-parts":[["2018"]]}},"locator":"86"}],"schema":"https://github.com/citation-style-language/schema/raw/master/csl-citation.json"} </w:instrText>
      </w:r>
      <w:r>
        <w:fldChar w:fldCharType="separate"/>
      </w:r>
      <w:r w:rsidR="0091679F" w:rsidRPr="0091679F">
        <w:rPr>
          <w:rFonts w:ascii="Calibri" w:hAnsi="Calibri" w:cs="Calibri"/>
          <w:szCs w:val="24"/>
        </w:rPr>
        <w:t>essen &amp; trinken, „essen &amp; trinken Spezial: Einladung zum Grillen“, 86.</w:t>
      </w:r>
      <w:r>
        <w:fldChar w:fldCharType="end"/>
      </w:r>
    </w:p>
  </w:footnote>
  <w:footnote w:id="833">
    <w:p w14:paraId="7A0EC4DD" w14:textId="03F930BA" w:rsidR="005F7C44" w:rsidRPr="00457552" w:rsidRDefault="005F7C44" w:rsidP="005F7C44">
      <w:pPr>
        <w:pStyle w:val="FootnoteText"/>
      </w:pPr>
      <w:r>
        <w:rPr>
          <w:rStyle w:val="FootnoteReference"/>
        </w:rPr>
        <w:footnoteRef/>
      </w:r>
      <w:r w:rsidRPr="00457552">
        <w:t xml:space="preserve"> </w:t>
      </w:r>
      <w:r>
        <w:fldChar w:fldCharType="begin"/>
      </w:r>
      <w:r w:rsidR="008C334C">
        <w:instrText xml:space="preserve"> ADDIN ZOTERO_ITEM CSL_CITATION {"citationID":"IqbJg6hz","properties":{"formattedCitation":"Sodha und Loftus, {\\i{}Indisch vegetarisch}, 236.","plainCitation":"Sodha und Loftus, Indisch vegetarisch, 236.","noteIndex":832},"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236"}],"schema":"https://github.com/citation-style-language/schema/raw/master/csl-citation.json"} </w:instrText>
      </w:r>
      <w:r>
        <w:fldChar w:fldCharType="separate"/>
      </w:r>
      <w:r w:rsidRPr="00457552">
        <w:rPr>
          <w:rFonts w:ascii="Calibri" w:hAnsi="Calibri" w:cs="Calibri"/>
          <w:szCs w:val="24"/>
        </w:rPr>
        <w:t xml:space="preserve">Sodha und Loftus, </w:t>
      </w:r>
      <w:r w:rsidRPr="00457552">
        <w:rPr>
          <w:rFonts w:ascii="Calibri" w:hAnsi="Calibri" w:cs="Calibri"/>
          <w:i/>
          <w:iCs/>
          <w:szCs w:val="24"/>
        </w:rPr>
        <w:t>Indisch vegetarisch</w:t>
      </w:r>
      <w:r w:rsidRPr="00457552">
        <w:rPr>
          <w:rFonts w:ascii="Calibri" w:hAnsi="Calibri" w:cs="Calibri"/>
          <w:szCs w:val="24"/>
        </w:rPr>
        <w:t>, 236.</w:t>
      </w:r>
      <w:r>
        <w:fldChar w:fldCharType="end"/>
      </w:r>
    </w:p>
  </w:footnote>
  <w:footnote w:id="834">
    <w:p w14:paraId="23A35483" w14:textId="337A5890" w:rsidR="005F7C44" w:rsidRPr="00457552" w:rsidRDefault="005F7C44" w:rsidP="005F7C44">
      <w:pPr>
        <w:pStyle w:val="FootnoteText"/>
      </w:pPr>
      <w:r>
        <w:rPr>
          <w:rStyle w:val="FootnoteReference"/>
        </w:rPr>
        <w:footnoteRef/>
      </w:r>
      <w:r w:rsidRPr="00457552">
        <w:t xml:space="preserve"> </w:t>
      </w:r>
      <w:r>
        <w:fldChar w:fldCharType="begin"/>
      </w:r>
      <w:r w:rsidR="008C334C">
        <w:instrText xml:space="preserve"> ADDIN ZOTERO_ITEM CSL_CITATION {"citationID":"ohb6Xrwy","properties":{"formattedCitation":"Sodha und Loftus, 233.","plainCitation":"Sodha und Loftus, 233.","noteIndex":833},"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233"}],"schema":"https://github.com/citation-style-language/schema/raw/master/csl-citation.json"} </w:instrText>
      </w:r>
      <w:r>
        <w:fldChar w:fldCharType="separate"/>
      </w:r>
      <w:r w:rsidRPr="00457552">
        <w:rPr>
          <w:rFonts w:ascii="Calibri" w:hAnsi="Calibri" w:cs="Calibri"/>
        </w:rPr>
        <w:t>Sodha und Loftus, 233.</w:t>
      </w:r>
      <w:r>
        <w:fldChar w:fldCharType="end"/>
      </w:r>
    </w:p>
  </w:footnote>
  <w:footnote w:id="835">
    <w:p w14:paraId="69674F2A" w14:textId="3E32D897" w:rsidR="007B07D8" w:rsidRDefault="007B07D8" w:rsidP="007B07D8">
      <w:pPr>
        <w:pStyle w:val="FootnoteText"/>
      </w:pPr>
      <w:r>
        <w:rPr>
          <w:rStyle w:val="FootnoteReference"/>
        </w:rPr>
        <w:footnoteRef/>
      </w:r>
      <w:r>
        <w:t xml:space="preserve"> </w:t>
      </w:r>
      <w:r>
        <w:fldChar w:fldCharType="begin"/>
      </w:r>
      <w:r w:rsidR="008C334C">
        <w:instrText xml:space="preserve"> ADDIN ZOTERO_ITEM CSL_CITATION {"citationID":"AmUdTUNp","properties":{"formattedCitation":"essen &amp; trinken, \\uc0\\u8222{}essen &amp; trinken Spezial: Einladung zum Grillen\\uc0\\u8220{}, 95.","plainCitation":"essen &amp; trinken, „essen &amp; trinken Spezial: Einladung zum Grillen“, 95.","noteIndex":834},"citationItems":[{"id":88,"uris":["http://zotero.org/users/local/usTu59L8/items/C3DD47IM"],"itemData":{"id":88,"type":"article-journal","collection-title":"essen &amp; trinken","title":"essen &amp; trinken Spezial: Einladung zum Grillen","volume":"02/2018","editor":[{"family":"essen &amp; trinken","given":""}],"issued":{"date-parts":[["2018"]]}},"locator":"95"}],"schema":"https://github.com/citation-style-language/schema/raw/master/csl-citation.json"} </w:instrText>
      </w:r>
      <w:r>
        <w:fldChar w:fldCharType="separate"/>
      </w:r>
      <w:r w:rsidR="0091679F" w:rsidRPr="0091679F">
        <w:rPr>
          <w:rFonts w:ascii="Calibri" w:hAnsi="Calibri" w:cs="Calibri"/>
          <w:szCs w:val="24"/>
        </w:rPr>
        <w:t>essen &amp; trinken, „essen &amp; trinken Spezial: Einladung zum Grillen“, 95.</w:t>
      </w:r>
      <w:r>
        <w:fldChar w:fldCharType="end"/>
      </w:r>
    </w:p>
  </w:footnote>
  <w:footnote w:id="836">
    <w:p w14:paraId="3B54FB9D" w14:textId="32F5BDB7" w:rsidR="007B07D8" w:rsidRDefault="007B07D8" w:rsidP="007B07D8">
      <w:pPr>
        <w:pStyle w:val="FootnoteText"/>
      </w:pPr>
      <w:r>
        <w:rPr>
          <w:rStyle w:val="FootnoteReference"/>
        </w:rPr>
        <w:footnoteRef/>
      </w:r>
      <w:r>
        <w:t xml:space="preserve"> </w:t>
      </w:r>
      <w:r>
        <w:fldChar w:fldCharType="begin"/>
      </w:r>
      <w:r w:rsidR="008C334C">
        <w:instrText xml:space="preserve"> ADDIN ZOTERO_ITEM CSL_CITATION {"citationID":"wfxfc5m6","properties":{"formattedCitation":"essen &amp; trinken, 93.","plainCitation":"essen &amp; trinken, 93.","noteIndex":835},"citationItems":[{"id":88,"uris":["http://zotero.org/users/local/usTu59L8/items/C3DD47IM"],"itemData":{"id":88,"type":"article-journal","collection-title":"essen &amp; trinken","title":"essen &amp; trinken Spezial: Einladung zum Grillen","volume":"02/2018","editor":[{"family":"essen &amp; trinken","given":""}],"issued":{"date-parts":[["2018"]]}},"locator":"93"}],"schema":"https://github.com/citation-style-language/schema/raw/master/csl-citation.json"} </w:instrText>
      </w:r>
      <w:r>
        <w:fldChar w:fldCharType="separate"/>
      </w:r>
      <w:r w:rsidRPr="00D37BDD">
        <w:rPr>
          <w:rFonts w:ascii="Calibri" w:hAnsi="Calibri" w:cs="Calibri"/>
        </w:rPr>
        <w:t>essen &amp; trinken, 93.</w:t>
      </w:r>
      <w:r>
        <w:fldChar w:fldCharType="end"/>
      </w:r>
    </w:p>
  </w:footnote>
  <w:footnote w:id="837">
    <w:p w14:paraId="46458B74" w14:textId="3E5B1602" w:rsidR="007B07D8" w:rsidRDefault="007B07D8" w:rsidP="007B07D8">
      <w:pPr>
        <w:pStyle w:val="FootnoteText"/>
      </w:pPr>
      <w:r>
        <w:rPr>
          <w:rStyle w:val="FootnoteReference"/>
        </w:rPr>
        <w:footnoteRef/>
      </w:r>
      <w:r>
        <w:t xml:space="preserve"> </w:t>
      </w:r>
      <w:r>
        <w:fldChar w:fldCharType="begin"/>
      </w:r>
      <w:r w:rsidR="008C334C">
        <w:instrText xml:space="preserve"> ADDIN ZOTERO_ITEM CSL_CITATION {"citationID":"qsF8PU0l","properties":{"formattedCitation":"Kumar und Kumar, {\\i{}Indien Originalrezepte und Interessantes \\uc0\\u252{}ber Land und Leute}, 114.","plainCitation":"Kumar und Kumar, Indien Originalrezepte und Interessantes über Land und Leute, 114.","noteIndex":836},"citationItems":[{"id":91,"uris":["http://zotero.org/users/local/usTu59L8/items/C47NQU57"],"itemData":{"id":91,"type":"book","collection-title":"Küchen der Welt","edition":"5","event-place":"München","number-of-pages":"144","publisher":"Gräfe und Unzer","publisher-place":"München","title":"Indien Originalrezepte und Interessantes über Land und Leute","author":[{"family":"Kumar","given":"Bikash"},{"family":"Kumar","given":"Marcela"}],"issued":{"date-parts":[["2006"]]}},"locator":"114"}],"schema":"https://github.com/citation-style-language/schema/raw/master/csl-citation.json"} </w:instrText>
      </w:r>
      <w:r>
        <w:fldChar w:fldCharType="separate"/>
      </w:r>
      <w:r w:rsidR="0091679F" w:rsidRPr="0091679F">
        <w:rPr>
          <w:rFonts w:ascii="Calibri" w:hAnsi="Calibri" w:cs="Calibri"/>
          <w:szCs w:val="24"/>
        </w:rPr>
        <w:t xml:space="preserve">Kumar und Kumar, </w:t>
      </w:r>
      <w:r w:rsidR="0091679F" w:rsidRPr="0091679F">
        <w:rPr>
          <w:rFonts w:ascii="Calibri" w:hAnsi="Calibri" w:cs="Calibri"/>
          <w:i/>
          <w:iCs/>
          <w:szCs w:val="24"/>
        </w:rPr>
        <w:t>Indien Originalrezepte und Interessantes über Land und Leute</w:t>
      </w:r>
      <w:r w:rsidR="0091679F" w:rsidRPr="0091679F">
        <w:rPr>
          <w:rFonts w:ascii="Calibri" w:hAnsi="Calibri" w:cs="Calibri"/>
          <w:szCs w:val="24"/>
        </w:rPr>
        <w:t>, 114.</w:t>
      </w:r>
      <w:r>
        <w:fldChar w:fldCharType="end"/>
      </w:r>
    </w:p>
  </w:footnote>
  <w:footnote w:id="838">
    <w:p w14:paraId="4BEDF3BD" w14:textId="2E2E577C" w:rsidR="005F7C44" w:rsidRDefault="005F7C44" w:rsidP="005F7C44">
      <w:pPr>
        <w:pStyle w:val="FootnoteText"/>
      </w:pPr>
      <w:r>
        <w:rPr>
          <w:rStyle w:val="FootnoteReference"/>
        </w:rPr>
        <w:footnoteRef/>
      </w:r>
      <w:r>
        <w:t xml:space="preserve"> </w:t>
      </w:r>
      <w:r>
        <w:fldChar w:fldCharType="begin"/>
      </w:r>
      <w:r w:rsidR="008C334C">
        <w:instrText xml:space="preserve"> ADDIN ZOTERO_ITEM CSL_CITATION {"citationID":"Gvtc0SQ6","properties":{"formattedCitation":"Sodha und Loftus, {\\i{}Indisch vegetarisch}, 242.","plainCitation":"Sodha und Loftus, Indisch vegetarisch, 242.","noteIndex":837},"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242"}],"schema":"https://github.com/citation-style-language/schema/raw/master/csl-citation.json"} </w:instrText>
      </w:r>
      <w:r>
        <w:fldChar w:fldCharType="separate"/>
      </w:r>
      <w:r w:rsidR="0091679F" w:rsidRPr="0091679F">
        <w:rPr>
          <w:rFonts w:ascii="Calibri" w:hAnsi="Calibri" w:cs="Calibri"/>
          <w:szCs w:val="24"/>
        </w:rPr>
        <w:t xml:space="preserve">Sodha und Loftus, </w:t>
      </w:r>
      <w:r w:rsidR="0091679F" w:rsidRPr="0091679F">
        <w:rPr>
          <w:rFonts w:ascii="Calibri" w:hAnsi="Calibri" w:cs="Calibri"/>
          <w:i/>
          <w:iCs/>
          <w:szCs w:val="24"/>
        </w:rPr>
        <w:t>Indisch vegetarisch</w:t>
      </w:r>
      <w:r w:rsidR="0091679F" w:rsidRPr="0091679F">
        <w:rPr>
          <w:rFonts w:ascii="Calibri" w:hAnsi="Calibri" w:cs="Calibri"/>
          <w:szCs w:val="24"/>
        </w:rPr>
        <w:t>, 242.</w:t>
      </w:r>
      <w:r>
        <w:fldChar w:fldCharType="end"/>
      </w:r>
    </w:p>
  </w:footnote>
  <w:footnote w:id="839">
    <w:p w14:paraId="02AC84D0" w14:textId="13313A5D" w:rsidR="005F7C44" w:rsidRPr="00C71960" w:rsidRDefault="005F7C44" w:rsidP="005F7C44">
      <w:pPr>
        <w:pStyle w:val="FootnoteText"/>
      </w:pPr>
      <w:r>
        <w:rPr>
          <w:rStyle w:val="FootnoteReference"/>
        </w:rPr>
        <w:footnoteRef/>
      </w:r>
      <w:r w:rsidRPr="00C71960">
        <w:t xml:space="preserve"> </w:t>
      </w:r>
      <w:r>
        <w:fldChar w:fldCharType="begin"/>
      </w:r>
      <w:r w:rsidR="008C334C">
        <w:instrText xml:space="preserve"> ADDIN ZOTERO_ITEM CSL_CITATION {"citationID":"nDRZsZzJ","properties":{"formattedCitation":"Sodha und Loftus, 246.","plainCitation":"Sodha und Loftus, 246.","noteIndex":838},"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246"}],"schema":"https://github.com/citation-style-language/schema/raw/master/csl-citation.json"} </w:instrText>
      </w:r>
      <w:r>
        <w:fldChar w:fldCharType="separate"/>
      </w:r>
      <w:r w:rsidRPr="00C71960">
        <w:rPr>
          <w:rFonts w:ascii="Calibri" w:hAnsi="Calibri" w:cs="Calibri"/>
        </w:rPr>
        <w:t>Sodha und Loftus, 246.</w:t>
      </w:r>
      <w:r>
        <w:fldChar w:fldCharType="end"/>
      </w:r>
    </w:p>
  </w:footnote>
  <w:footnote w:id="840">
    <w:p w14:paraId="2F6FC94D" w14:textId="5ABB8209" w:rsidR="005F7C44" w:rsidRDefault="005F7C44" w:rsidP="005F7C44">
      <w:pPr>
        <w:pStyle w:val="FootnoteText"/>
      </w:pPr>
      <w:r>
        <w:rPr>
          <w:rStyle w:val="FootnoteReference"/>
        </w:rPr>
        <w:footnoteRef/>
      </w:r>
      <w:r>
        <w:t xml:space="preserve"> </w:t>
      </w:r>
      <w:r>
        <w:fldChar w:fldCharType="begin"/>
      </w:r>
      <w:r w:rsidR="008C334C">
        <w:instrText xml:space="preserve"> ADDIN ZOTERO_ITEM CSL_CITATION {"citationID":"yrJQ7urE","properties":{"formattedCitation":"Sodha und Loftus, 247.","plainCitation":"Sodha und Loftus, 247.","noteIndex":839},"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247"}],"schema":"https://github.com/citation-style-language/schema/raw/master/csl-citation.json"} </w:instrText>
      </w:r>
      <w:r>
        <w:fldChar w:fldCharType="separate"/>
      </w:r>
      <w:r w:rsidRPr="00C71960">
        <w:rPr>
          <w:rFonts w:ascii="Calibri" w:hAnsi="Calibri" w:cs="Calibri"/>
        </w:rPr>
        <w:t>Sodha und Loftus, 247.</w:t>
      </w:r>
      <w:r>
        <w:fldChar w:fldCharType="end"/>
      </w:r>
    </w:p>
  </w:footnote>
  <w:footnote w:id="841">
    <w:p w14:paraId="5B121DA0" w14:textId="2D719D2A" w:rsidR="00E06F9E" w:rsidRPr="00824F81" w:rsidRDefault="00E06F9E" w:rsidP="00E06F9E">
      <w:pPr>
        <w:pStyle w:val="FootnoteText"/>
      </w:pPr>
      <w:r>
        <w:rPr>
          <w:rStyle w:val="FootnoteReference"/>
        </w:rPr>
        <w:footnoteRef/>
      </w:r>
      <w:r w:rsidRPr="00824F81">
        <w:t xml:space="preserve"> </w:t>
      </w:r>
      <w:r>
        <w:fldChar w:fldCharType="begin"/>
      </w:r>
      <w:r w:rsidR="008C334C">
        <w:instrText xml:space="preserve"> ADDIN ZOTERO_ITEM CSL_CITATION {"citationID":"A6VkPWzm","properties":{"formattedCitation":"Ottolenghi, {\\i{}Ottolenghi simple - Das Kochbuch}, 42.","plainCitation":"Ottolenghi, Ottolenghi simple - Das Kochbuch, 42.","noteIndex":840},"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42"}],"schema":"https://github.com/citation-style-language/schema/raw/master/csl-citation.json"} </w:instrText>
      </w:r>
      <w:r>
        <w:fldChar w:fldCharType="separate"/>
      </w:r>
      <w:r w:rsidR="0091679F" w:rsidRPr="0091679F">
        <w:rPr>
          <w:rFonts w:ascii="Calibri" w:hAnsi="Calibri" w:cs="Calibri"/>
          <w:szCs w:val="24"/>
        </w:rPr>
        <w:t xml:space="preserve">Ottolenghi, </w:t>
      </w:r>
      <w:r w:rsidR="0091679F" w:rsidRPr="0091679F">
        <w:rPr>
          <w:rFonts w:ascii="Calibri" w:hAnsi="Calibri" w:cs="Calibri"/>
          <w:i/>
          <w:iCs/>
          <w:szCs w:val="24"/>
        </w:rPr>
        <w:t>Ottolenghi simple - Das Kochbuch</w:t>
      </w:r>
      <w:r w:rsidR="0091679F" w:rsidRPr="0091679F">
        <w:rPr>
          <w:rFonts w:ascii="Calibri" w:hAnsi="Calibri" w:cs="Calibri"/>
          <w:szCs w:val="24"/>
        </w:rPr>
        <w:t>, 42.</w:t>
      </w:r>
      <w:r>
        <w:fldChar w:fldCharType="end"/>
      </w:r>
    </w:p>
  </w:footnote>
  <w:footnote w:id="842">
    <w:p w14:paraId="30874BA5" w14:textId="34B11DA8" w:rsidR="00105269" w:rsidRDefault="00105269">
      <w:pPr>
        <w:pStyle w:val="FootnoteText"/>
      </w:pPr>
      <w:r>
        <w:rPr>
          <w:rStyle w:val="FootnoteReference"/>
        </w:rPr>
        <w:footnoteRef/>
      </w:r>
      <w:r>
        <w:t xml:space="preserve"> </w:t>
      </w:r>
      <w:r>
        <w:fldChar w:fldCharType="begin"/>
      </w:r>
      <w:r w:rsidR="008C334C">
        <w:instrText xml:space="preserve"> ADDIN ZOTERO_ITEM CSL_CITATION {"citationID":"9TsxqXp3","properties":{"formattedCitation":"Frenkiel u.\\uc0\\u160{}a., {\\i{}Die gr\\uc0\\u252{}ne K\\uc0\\u252{}che auf Reisen}, 243.","plainCitation":"Frenkiel u. a., Die grüne Küche auf Reisen, 243.","noteIndex":841},"citationItems":[{"id":57,"uris":["http://zotero.org/users/local/usTu59L8/items/LGKJLVB7"],"itemData":{"id":57,"type":"book","abstract":"Der Schwede David war ein ungesunder Vegetarier, die Dänin Luise eine gesundheitsbewusste Allesesserin. Jetzt haben sie die entspannte Variante des Vegetarismus entdeckt, kreativ mit hehren Zielen, aber ohne Dogmatismus, dafür mit tolerierten Abweichungen. Ihr Kochbucherstling ist, ebenso wie ihr Blog, farbenfroh und inspirierend. Hier wird kreativ und mit Einflüssen aus aller Welt, jedoch mit Zutaten, wie sie in Nordeuropa wachsen, gekocht. Wer sich also fragt, was er aus Gemüsesorten wie Rote Bete oder Rhabarber kochen soll, der wird bei \"Die grüne Küche\" fündig. Der Band ist in 10 Kapitel aufgeteilt; zuerst geben die Autoren einen Einblick, was sich in ihrer Speisekammer findet, Kapitel 2 widmet sich der Ernährung von Kindern. Sie sind Eltern einer kleinen Tochter, die natürlich auf der kulinarischen Weltreise dabei war. Nach ein paar Basisrezepten teilt sich der Band in die Kapitel \"Frühstück\", \"Leichte Gerichte\", \"Zum Mitnehmen\", \"Familienessen\", \"Häppchen\", \"Getränke\" und \"Süe︢ Gaumenfreuden\" auf. Gelungen, überall da, wo Vegetarisches gefragt ist. (2)","edition":"Dt. Erstausg","event-place":"München","ISBN":"978-3-86873-806-3","language":"ger","number-of-pages":"255","publisher":"Knesebeck","publisher-place":"München","source":"K10plus ISBN","title":"Die grüne Küche auf Reisen: Vegetarisches aus aller Welt","title-short":"Die grüne Küche auf Reisen","author":[{"family":"Frenkiel","given":"David"},{"family":"Vindahl","given":"Luise"},{"family":"Wiesner","given":"Linde"},{"family":"Frenkiel","given":"David"}],"issued":{"date-parts":[["2015"]]}},"locator":"243"}],"schema":"https://github.com/citation-style-language/schema/raw/master/csl-citation.json"} </w:instrText>
      </w:r>
      <w:r>
        <w:fldChar w:fldCharType="separate"/>
      </w:r>
      <w:r w:rsidR="0091679F" w:rsidRPr="0091679F">
        <w:rPr>
          <w:rFonts w:ascii="Calibri" w:hAnsi="Calibri" w:cs="Calibri"/>
          <w:szCs w:val="24"/>
        </w:rPr>
        <w:t xml:space="preserve">Frenkiel u. a., </w:t>
      </w:r>
      <w:r w:rsidR="0091679F" w:rsidRPr="0091679F">
        <w:rPr>
          <w:rFonts w:ascii="Calibri" w:hAnsi="Calibri" w:cs="Calibri"/>
          <w:i/>
          <w:iCs/>
          <w:szCs w:val="24"/>
        </w:rPr>
        <w:t>Die grüne Küche auf Reisen</w:t>
      </w:r>
      <w:r w:rsidR="0091679F" w:rsidRPr="0091679F">
        <w:rPr>
          <w:rFonts w:ascii="Calibri" w:hAnsi="Calibri" w:cs="Calibri"/>
          <w:szCs w:val="24"/>
        </w:rPr>
        <w:t>, 243.</w:t>
      </w:r>
      <w:r>
        <w:fldChar w:fldCharType="end"/>
      </w:r>
    </w:p>
  </w:footnote>
  <w:footnote w:id="843">
    <w:p w14:paraId="65FCDAE6" w14:textId="3AF73A66" w:rsidR="008C4622" w:rsidRDefault="008C4622">
      <w:pPr>
        <w:pStyle w:val="FootnoteText"/>
      </w:pPr>
      <w:r>
        <w:rPr>
          <w:rStyle w:val="FootnoteReference"/>
        </w:rPr>
        <w:footnoteRef/>
      </w:r>
      <w:r>
        <w:t xml:space="preserve"> </w:t>
      </w:r>
      <w:r>
        <w:fldChar w:fldCharType="begin"/>
      </w:r>
      <w:r w:rsidR="008C334C">
        <w:instrText xml:space="preserve"> ADDIN ZOTERO_ITEM CSL_CITATION {"citationID":"KKE8JYZO","properties":{"formattedCitation":"Raether, {\\i{}Wochenmarkt}, 113.","plainCitation":"Raether, Wochenmarkt, 113.","noteIndex":842},"citationItems":[{"id":66,"uris":["http://zotero.org/users/local/usTu59L8/items/CLFEECBQ"],"itemData":{"id":66,"type":"book","edition":"2. Aufl","event-place":"Berlin","ISBN":"978-3-8270-1259-3","language":"ger","number-of-pages":"207","publisher":"Berlin Verlag","publisher-place":"Berlin","source":"K10plus ISBN","title":"Wochenmarkt: Die frischen, einfachen Rezepte aus dem Zeit Magazin","title-short":"Wochenmarkt","author":[{"family":"Raether","given":"Elisabeth"}],"issued":{"date-parts":[["2014"]]}},"locator":"113"}],"schema":"https://github.com/citation-style-language/schema/raw/master/csl-citation.json"} </w:instrText>
      </w:r>
      <w:r>
        <w:fldChar w:fldCharType="separate"/>
      </w:r>
      <w:r w:rsidRPr="008C4622">
        <w:rPr>
          <w:rFonts w:ascii="Calibri" w:hAnsi="Calibri" w:cs="Calibri"/>
          <w:szCs w:val="24"/>
        </w:rPr>
        <w:t xml:space="preserve">Raether, </w:t>
      </w:r>
      <w:r w:rsidRPr="008C4622">
        <w:rPr>
          <w:rFonts w:ascii="Calibri" w:hAnsi="Calibri" w:cs="Calibri"/>
          <w:i/>
          <w:iCs/>
          <w:szCs w:val="24"/>
        </w:rPr>
        <w:t>Wochenmarkt</w:t>
      </w:r>
      <w:r w:rsidRPr="008C4622">
        <w:rPr>
          <w:rFonts w:ascii="Calibri" w:hAnsi="Calibri" w:cs="Calibri"/>
          <w:szCs w:val="24"/>
        </w:rPr>
        <w:t>, 113.</w:t>
      </w:r>
      <w:r>
        <w:fldChar w:fldCharType="end"/>
      </w:r>
    </w:p>
  </w:footnote>
  <w:footnote w:id="844">
    <w:p w14:paraId="5B86052D" w14:textId="3A3E412F" w:rsidR="00B833D8" w:rsidRPr="00F0625D" w:rsidRDefault="00B833D8" w:rsidP="00B833D8">
      <w:pPr>
        <w:pStyle w:val="FootnoteText"/>
      </w:pPr>
      <w:r>
        <w:rPr>
          <w:rStyle w:val="FootnoteReference"/>
        </w:rPr>
        <w:footnoteRef/>
      </w:r>
      <w:r w:rsidRPr="00F0625D">
        <w:t xml:space="preserve"> </w:t>
      </w:r>
      <w:r>
        <w:fldChar w:fldCharType="begin"/>
      </w:r>
      <w:r w:rsidR="008C334C">
        <w:instrText xml:space="preserve"> ADDIN ZOTERO_ITEM CSL_CITATION {"citationID":"yttQXEIx","properties":{"formattedCitation":"Ottolenghi und Tamimi, {\\i{}Jerusalem}, 300.","plainCitation":"Ottolenghi und Tamimi, Jerusalem, 300.","noteIndex":843},"citationItems":[{"id":94,"uris":["http://zotero.org/users/local/usTu59L8/items/9YPMVACQ"],"itemData":{"id":94,"type":"book","edition":"15. Auflage","event-place":"München","ISBN":"978-3-8310-2333-2","language":"ger","number-of-pages":"318","publisher":"Dorling Kindersley","publisher-place":"München","source":"K10plus ISBN","title":"Jerusalem: Das Kochbuch","title-short":"Jerusalem","author":[{"family":"Ottolenghi","given":"Yotam"},{"family":"Tamimi","given":"Sami"}],"issued":{"date-parts":[["2017"]]}},"locator":"300"}],"schema":"https://github.com/citation-style-language/schema/raw/master/csl-citation.json"} </w:instrText>
      </w:r>
      <w:r>
        <w:fldChar w:fldCharType="separate"/>
      </w:r>
      <w:r w:rsidR="0091679F" w:rsidRPr="0091679F">
        <w:rPr>
          <w:rFonts w:ascii="Calibri" w:hAnsi="Calibri" w:cs="Calibri"/>
          <w:szCs w:val="24"/>
        </w:rPr>
        <w:t xml:space="preserve">Ottolenghi und Tamimi, </w:t>
      </w:r>
      <w:r w:rsidR="0091679F" w:rsidRPr="0091679F">
        <w:rPr>
          <w:rFonts w:ascii="Calibri" w:hAnsi="Calibri" w:cs="Calibri"/>
          <w:i/>
          <w:iCs/>
          <w:szCs w:val="24"/>
        </w:rPr>
        <w:t>Jerusalem</w:t>
      </w:r>
      <w:r w:rsidR="0091679F" w:rsidRPr="0091679F">
        <w:rPr>
          <w:rFonts w:ascii="Calibri" w:hAnsi="Calibri" w:cs="Calibri"/>
          <w:szCs w:val="24"/>
        </w:rPr>
        <w:t>, 300.</w:t>
      </w:r>
      <w:r>
        <w:fldChar w:fldCharType="end"/>
      </w:r>
    </w:p>
  </w:footnote>
  <w:footnote w:id="845">
    <w:p w14:paraId="30325325" w14:textId="19591F43" w:rsidR="00BF628A" w:rsidRPr="00457552" w:rsidRDefault="00BF628A" w:rsidP="00BF628A">
      <w:pPr>
        <w:pStyle w:val="FootnoteText"/>
      </w:pPr>
      <w:r>
        <w:rPr>
          <w:rStyle w:val="FootnoteReference"/>
        </w:rPr>
        <w:footnoteRef/>
      </w:r>
      <w:r w:rsidRPr="00457552">
        <w:t xml:space="preserve"> </w:t>
      </w:r>
      <w:r>
        <w:fldChar w:fldCharType="begin"/>
      </w:r>
      <w:r w:rsidR="008C334C">
        <w:instrText xml:space="preserve"> ADDIN ZOTERO_ITEM CSL_CITATION {"citationID":"ZBIyRvP9","properties":{"formattedCitation":"Kumar und Kumar, {\\i{}Indien Originalrezepte und Interessantes \\uc0\\u252{}ber Land und Leute}, 32.","plainCitation":"Kumar und Kumar, Indien Originalrezepte und Interessantes über Land und Leute, 32.","noteIndex":844},"citationItems":[{"id":91,"uris":["http://zotero.org/users/local/usTu59L8/items/C47NQU57"],"itemData":{"id":91,"type":"book","collection-title":"Küchen der Welt","edition":"5","event-place":"München","number-of-pages":"144","publisher":"Gräfe und Unzer","publisher-place":"München","title":"Indien Originalrezepte und Interessantes über Land und Leute","author":[{"family":"Kumar","given":"Bikash"},{"family":"Kumar","given":"Marcela"}],"issued":{"date-parts":[["2006"]]}},"locator":"32"}],"schema":"https://github.com/citation-style-language/schema/raw/master/csl-citation.json"} </w:instrText>
      </w:r>
      <w:r>
        <w:fldChar w:fldCharType="separate"/>
      </w:r>
      <w:r w:rsidR="0091679F" w:rsidRPr="0091679F">
        <w:rPr>
          <w:rFonts w:ascii="Calibri" w:hAnsi="Calibri" w:cs="Calibri"/>
          <w:szCs w:val="24"/>
        </w:rPr>
        <w:t xml:space="preserve">Kumar und Kumar, </w:t>
      </w:r>
      <w:r w:rsidR="0091679F" w:rsidRPr="0091679F">
        <w:rPr>
          <w:rFonts w:ascii="Calibri" w:hAnsi="Calibri" w:cs="Calibri"/>
          <w:i/>
          <w:iCs/>
          <w:szCs w:val="24"/>
        </w:rPr>
        <w:t>Indien Originalrezepte und Interessantes über Land und Leute</w:t>
      </w:r>
      <w:r w:rsidR="0091679F" w:rsidRPr="0091679F">
        <w:rPr>
          <w:rFonts w:ascii="Calibri" w:hAnsi="Calibri" w:cs="Calibri"/>
          <w:szCs w:val="24"/>
        </w:rPr>
        <w:t>, 32.</w:t>
      </w:r>
      <w:r>
        <w:fldChar w:fldCharType="end"/>
      </w:r>
    </w:p>
  </w:footnote>
  <w:footnote w:id="846">
    <w:p w14:paraId="15AC779A" w14:textId="6C1A3C16" w:rsidR="00BF628A" w:rsidRDefault="00BF628A" w:rsidP="00BF628A">
      <w:pPr>
        <w:pStyle w:val="FootnoteText"/>
      </w:pPr>
      <w:r>
        <w:rPr>
          <w:rStyle w:val="FootnoteReference"/>
        </w:rPr>
        <w:footnoteRef/>
      </w:r>
      <w:r>
        <w:t xml:space="preserve"> </w:t>
      </w:r>
      <w:r>
        <w:fldChar w:fldCharType="begin"/>
      </w:r>
      <w:r w:rsidR="008C334C">
        <w:instrText xml:space="preserve"> ADDIN ZOTERO_ITEM CSL_CITATION {"citationID":"YJji5YpT","properties":{"formattedCitation":"Kumar und Kumar, 33.","plainCitation":"Kumar und Kumar, 33.","noteIndex":845},"citationItems":[{"id":91,"uris":["http://zotero.org/users/local/usTu59L8/items/C47NQU57"],"itemData":{"id":91,"type":"book","collection-title":"Küchen der Welt","edition":"5","event-place":"München","number-of-pages":"144","publisher":"Gräfe und Unzer","publisher-place":"München","title":"Indien Originalrezepte und Interessantes über Land und Leute","author":[{"family":"Kumar","given":"Bikash"},{"family":"Kumar","given":"Marcela"}],"issued":{"date-parts":[["2006"]]}},"locator":"33"}],"schema":"https://github.com/citation-style-language/schema/raw/master/csl-citation.json"} </w:instrText>
      </w:r>
      <w:r>
        <w:fldChar w:fldCharType="separate"/>
      </w:r>
      <w:r w:rsidRPr="00457552">
        <w:rPr>
          <w:rFonts w:ascii="Calibri" w:hAnsi="Calibri" w:cs="Calibri"/>
        </w:rPr>
        <w:t>Kumar und Kumar, 33.</w:t>
      </w:r>
      <w:r>
        <w:fldChar w:fldCharType="end"/>
      </w:r>
    </w:p>
  </w:footnote>
  <w:footnote w:id="847">
    <w:p w14:paraId="5F2BDE3D" w14:textId="79F99FFB" w:rsidR="00BF628A" w:rsidRDefault="00BF628A" w:rsidP="00BF628A">
      <w:pPr>
        <w:pStyle w:val="FootnoteText"/>
      </w:pPr>
      <w:r>
        <w:rPr>
          <w:rStyle w:val="FootnoteReference"/>
        </w:rPr>
        <w:footnoteRef/>
      </w:r>
      <w:r>
        <w:t xml:space="preserve"> </w:t>
      </w:r>
      <w:r>
        <w:fldChar w:fldCharType="begin"/>
      </w:r>
      <w:r w:rsidR="008C334C">
        <w:instrText xml:space="preserve"> ADDIN ZOTERO_ITEM CSL_CITATION {"citationID":"vEHU23N8","properties":{"formattedCitation":"\\uc0\\u8222{}ZEITmagazin\\uc0\\u8220{}.","plainCitation":"„ZEITmagazin“.","noteIndex":846},"citationItems":[{"id":96,"uris":["http://zotero.org/users/local/usTu59L8/items/EJMJD2IT"],"itemData":{"id":96,"type":"article-journal","title":"ZEITmagazin"}}],"schema":"https://github.com/citation-style-language/schema/raw/master/csl-citation.json"} </w:instrText>
      </w:r>
      <w:r>
        <w:fldChar w:fldCharType="separate"/>
      </w:r>
      <w:r w:rsidRPr="007217B8">
        <w:rPr>
          <w:rFonts w:ascii="Calibri" w:hAnsi="Calibri" w:cs="Calibri"/>
          <w:szCs w:val="24"/>
        </w:rPr>
        <w:t>„ZEITmagazin“.</w:t>
      </w:r>
      <w:r>
        <w:fldChar w:fldCharType="end"/>
      </w:r>
    </w:p>
  </w:footnote>
  <w:footnote w:id="848">
    <w:p w14:paraId="68B1413A" w14:textId="315FCE52" w:rsidR="00CE3FB1" w:rsidRDefault="00CE3FB1" w:rsidP="00CE3FB1">
      <w:pPr>
        <w:pStyle w:val="FootnoteText"/>
      </w:pPr>
      <w:r>
        <w:rPr>
          <w:rStyle w:val="FootnoteReference"/>
        </w:rPr>
        <w:footnoteRef/>
      </w:r>
      <w:r>
        <w:t xml:space="preserve"> </w:t>
      </w:r>
      <w:r>
        <w:fldChar w:fldCharType="begin"/>
      </w:r>
      <w:r w:rsidR="008C334C">
        <w:instrText xml:space="preserve"> ADDIN ZOTERO_ITEM CSL_CITATION {"citationID":"kfc8HXr9","properties":{"formattedCitation":"Wissing, Kindler, und Hodeige, {\\i{}Ben Kindler}, 34.","plainCitation":"Wissing, Kindler, und Hodeige, Ben Kindler, 34.","noteIndex":847},"citationItems":[{"id":52,"uris":["http://zotero.org/users/local/usTu59L8/items/FT4YJURL"],"itemData":{"id":52,"type":"book","event-place":"Winden","ISBN":"978-3-9815555-6-1","language":"ger","number-of-pages":"96","publisher":"Ed. Rombach","publisher-place":"Winden","source":"K10plus ISBN","title":"Ben Kindler: Frühling, Sommer, Herbst, Asien! ; Ben Kindlers Aromen in der badischen Küche","title-short":"Ben Kindler","editor":[{"family":"Wissing","given":"Michael"},{"family":"Kindler","given":"Ben"},{"family":"Hodeige","given":"Christian H."}],"issued":{"date-parts":[["2015"]]}},"locator":"34"}],"schema":"https://github.com/citation-style-language/schema/raw/master/csl-citation.json"} </w:instrText>
      </w:r>
      <w:r>
        <w:fldChar w:fldCharType="separate"/>
      </w:r>
      <w:r w:rsidRPr="009D0961">
        <w:rPr>
          <w:rFonts w:ascii="Calibri" w:hAnsi="Calibri" w:cs="Calibri"/>
          <w:szCs w:val="24"/>
        </w:rPr>
        <w:t xml:space="preserve">Wissing, Kindler, und Hodeige, </w:t>
      </w:r>
      <w:r w:rsidRPr="009D0961">
        <w:rPr>
          <w:rFonts w:ascii="Calibri" w:hAnsi="Calibri" w:cs="Calibri"/>
          <w:i/>
          <w:iCs/>
          <w:szCs w:val="24"/>
        </w:rPr>
        <w:t>Ben Kindler</w:t>
      </w:r>
      <w:r w:rsidRPr="009D0961">
        <w:rPr>
          <w:rFonts w:ascii="Calibri" w:hAnsi="Calibri" w:cs="Calibri"/>
          <w:szCs w:val="24"/>
        </w:rPr>
        <w:t>, 34.</w:t>
      </w:r>
      <w:r>
        <w:fldChar w:fldCharType="end"/>
      </w:r>
    </w:p>
  </w:footnote>
  <w:footnote w:id="849">
    <w:p w14:paraId="0D4AB04A" w14:textId="71BB341F" w:rsidR="0001514B" w:rsidRPr="00515FC4" w:rsidRDefault="0001514B" w:rsidP="0001514B">
      <w:pPr>
        <w:pStyle w:val="FootnoteText"/>
      </w:pPr>
      <w:r>
        <w:rPr>
          <w:rStyle w:val="FootnoteReference"/>
        </w:rPr>
        <w:footnoteRef/>
      </w:r>
      <w:r w:rsidRPr="00515FC4">
        <w:t xml:space="preserve"> </w:t>
      </w:r>
      <w:r>
        <w:fldChar w:fldCharType="begin"/>
      </w:r>
      <w:r w:rsidR="008C334C">
        <w:instrText xml:space="preserve"> ADDIN ZOTERO_ITEM CSL_CITATION {"citationID":"ntw2TPO3","properties":{"formattedCitation":"Frenkiel u.\\uc0\\u160{}a., {\\i{}Die gr\\uc0\\u252{}ne K\\uc0\\u252{}che auf Reisen}, 241.","plainCitation":"Frenkiel u. a., Die grüne Küche auf Reisen, 241.","noteIndex":848},"citationItems":[{"id":57,"uris":["http://zotero.org/users/local/usTu59L8/items/LGKJLVB7"],"itemData":{"id":57,"type":"book","abstract":"Der Schwede David war ein ungesunder Vegetarier, die Dänin Luise eine gesundheitsbewusste Allesesserin. Jetzt haben sie die entspannte Variante des Vegetarismus entdeckt, kreativ mit hehren Zielen, aber ohne Dogmatismus, dafür mit tolerierten Abweichungen. Ihr Kochbucherstling ist, ebenso wie ihr Blog, farbenfroh und inspirierend. Hier wird kreativ und mit Einflüssen aus aller Welt, jedoch mit Zutaten, wie sie in Nordeuropa wachsen, gekocht. Wer sich also fragt, was er aus Gemüsesorten wie Rote Bete oder Rhabarber kochen soll, der wird bei \"Die grüne Küche\" fündig. Der Band ist in 10 Kapitel aufgeteilt; zuerst geben die Autoren einen Einblick, was sich in ihrer Speisekammer findet, Kapitel 2 widmet sich der Ernährung von Kindern. Sie sind Eltern einer kleinen Tochter, die natürlich auf der kulinarischen Weltreise dabei war. Nach ein paar Basisrezepten teilt sich der Band in die Kapitel \"Frühstück\", \"Leichte Gerichte\", \"Zum Mitnehmen\", \"Familienessen\", \"Häppchen\", \"Getränke\" und \"Süe︢ Gaumenfreuden\" auf. Gelungen, überall da, wo Vegetarisches gefragt ist. (2)","edition":"Dt. Erstausg","event-place":"München","ISBN":"978-3-86873-806-3","language":"ger","number-of-pages":"255","publisher":"Knesebeck","publisher-place":"München","source":"K10plus ISBN","title":"Die grüne Küche auf Reisen: Vegetarisches aus aller Welt","title-short":"Die grüne Küche auf Reisen","author":[{"family":"Frenkiel","given":"David"},{"family":"Vindahl","given":"Luise"},{"family":"Wiesner","given":"Linde"},{"family":"Frenkiel","given":"David"}],"issued":{"date-parts":[["2015"]]}},"locator":"241"}],"schema":"https://github.com/citation-style-language/schema/raw/master/csl-citation.json"} </w:instrText>
      </w:r>
      <w:r>
        <w:fldChar w:fldCharType="separate"/>
      </w:r>
      <w:r w:rsidRPr="00515FC4">
        <w:rPr>
          <w:rFonts w:ascii="Calibri" w:hAnsi="Calibri" w:cs="Calibri"/>
          <w:szCs w:val="24"/>
        </w:rPr>
        <w:t xml:space="preserve">Frenkiel u. a., </w:t>
      </w:r>
      <w:r w:rsidRPr="00515FC4">
        <w:rPr>
          <w:rFonts w:ascii="Calibri" w:hAnsi="Calibri" w:cs="Calibri"/>
          <w:i/>
          <w:iCs/>
          <w:szCs w:val="24"/>
        </w:rPr>
        <w:t>Die grüne Küche auf Reisen</w:t>
      </w:r>
      <w:r w:rsidRPr="00515FC4">
        <w:rPr>
          <w:rFonts w:ascii="Calibri" w:hAnsi="Calibri" w:cs="Calibri"/>
          <w:szCs w:val="24"/>
        </w:rPr>
        <w:t>, 241.</w:t>
      </w:r>
      <w:r>
        <w:fldChar w:fldCharType="end"/>
      </w:r>
    </w:p>
  </w:footnote>
  <w:footnote w:id="850">
    <w:p w14:paraId="12D76493" w14:textId="6FF5B90A" w:rsidR="0001514B" w:rsidRDefault="0001514B" w:rsidP="0001514B">
      <w:pPr>
        <w:pStyle w:val="FootnoteText"/>
      </w:pPr>
      <w:r>
        <w:rPr>
          <w:rStyle w:val="FootnoteReference"/>
        </w:rPr>
        <w:footnoteRef/>
      </w:r>
      <w:r>
        <w:t xml:space="preserve"> </w:t>
      </w:r>
      <w:r>
        <w:fldChar w:fldCharType="begin"/>
      </w:r>
      <w:r w:rsidR="008C334C">
        <w:instrText xml:space="preserve"> ADDIN ZOTERO_ITEM CSL_CITATION {"citationID":"jAVJjpon","properties":{"formattedCitation":"Sodha und Loftus, {\\i{}Indisch vegetarisch}, 286.","plainCitation":"Sodha und Loftus, Indisch vegetarisch, 286.","noteIndex":849},"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286"}],"schema":"https://github.com/citation-style-language/schema/raw/master/csl-citation.json"} </w:instrText>
      </w:r>
      <w:r>
        <w:fldChar w:fldCharType="separate"/>
      </w:r>
      <w:r w:rsidRPr="005A0822">
        <w:rPr>
          <w:rFonts w:ascii="Calibri" w:hAnsi="Calibri" w:cs="Calibri"/>
          <w:szCs w:val="24"/>
        </w:rPr>
        <w:t xml:space="preserve">Sodha und Loftus, </w:t>
      </w:r>
      <w:r w:rsidRPr="005A0822">
        <w:rPr>
          <w:rFonts w:ascii="Calibri" w:hAnsi="Calibri" w:cs="Calibri"/>
          <w:i/>
          <w:iCs/>
          <w:szCs w:val="24"/>
        </w:rPr>
        <w:t>Indisch vegetarisch</w:t>
      </w:r>
      <w:r w:rsidRPr="005A0822">
        <w:rPr>
          <w:rFonts w:ascii="Calibri" w:hAnsi="Calibri" w:cs="Calibri"/>
          <w:szCs w:val="24"/>
        </w:rPr>
        <w:t>, 286.</w:t>
      </w:r>
      <w:r>
        <w:fldChar w:fldCharType="end"/>
      </w:r>
    </w:p>
  </w:footnote>
  <w:footnote w:id="851">
    <w:p w14:paraId="6C3A0582" w14:textId="27FA8D63" w:rsidR="0001514B" w:rsidRDefault="0001514B" w:rsidP="0001514B">
      <w:pPr>
        <w:pStyle w:val="FootnoteText"/>
      </w:pPr>
      <w:r>
        <w:rPr>
          <w:rStyle w:val="FootnoteReference"/>
        </w:rPr>
        <w:footnoteRef/>
      </w:r>
      <w:r>
        <w:t xml:space="preserve"> </w:t>
      </w:r>
      <w:r>
        <w:fldChar w:fldCharType="begin"/>
      </w:r>
      <w:r w:rsidR="008C334C">
        <w:instrText xml:space="preserve"> ADDIN ZOTERO_ITEM CSL_CITATION {"citationID":"5d2ItKfo","properties":{"formattedCitation":"Kumar und Kumar, {\\i{}Indien Originalrezepte und Interessantes \\uc0\\u252{}ber Land und Leute}, 27.","plainCitation":"Kumar und Kumar, Indien Originalrezepte und Interessantes über Land und Leute, 27.","noteIndex":850},"citationItems":[{"id":91,"uris":["http://zotero.org/users/local/usTu59L8/items/C47NQU57"],"itemData":{"id":91,"type":"book","collection-title":"Küchen der Welt","edition":"5","event-place":"München","number-of-pages":"144","publisher":"Gräfe und Unzer","publisher-place":"München","title":"Indien Originalrezepte und Interessantes über Land und Leute","author":[{"family":"Kumar","given":"Bikash"},{"family":"Kumar","given":"Marcela"}],"issued":{"date-parts":[["2006"]]}},"locator":"27"}],"schema":"https://github.com/citation-style-language/schema/raw/master/csl-citation.json"} </w:instrText>
      </w:r>
      <w:r>
        <w:fldChar w:fldCharType="separate"/>
      </w:r>
      <w:r w:rsidRPr="005A0822">
        <w:rPr>
          <w:rFonts w:ascii="Calibri" w:hAnsi="Calibri" w:cs="Calibri"/>
          <w:szCs w:val="24"/>
        </w:rPr>
        <w:t xml:space="preserve">Kumar und Kumar, </w:t>
      </w:r>
      <w:r w:rsidRPr="005A0822">
        <w:rPr>
          <w:rFonts w:ascii="Calibri" w:hAnsi="Calibri" w:cs="Calibri"/>
          <w:i/>
          <w:iCs/>
          <w:szCs w:val="24"/>
        </w:rPr>
        <w:t>Indien Originalrezepte und Interessantes über Land und Leute</w:t>
      </w:r>
      <w:r w:rsidRPr="005A0822">
        <w:rPr>
          <w:rFonts w:ascii="Calibri" w:hAnsi="Calibri" w:cs="Calibri"/>
          <w:szCs w:val="24"/>
        </w:rPr>
        <w:t>, 27.</w:t>
      </w:r>
      <w:r>
        <w:fldChar w:fldCharType="end"/>
      </w:r>
    </w:p>
  </w:footnote>
  <w:footnote w:id="852">
    <w:p w14:paraId="49C59B3F" w14:textId="6E0AFDB9" w:rsidR="00A20550" w:rsidRDefault="00A20550" w:rsidP="00A20550">
      <w:pPr>
        <w:pStyle w:val="FootnoteText"/>
      </w:pPr>
      <w:r>
        <w:rPr>
          <w:rStyle w:val="FootnoteReference"/>
        </w:rPr>
        <w:footnoteRef/>
      </w:r>
      <w:r>
        <w:t xml:space="preserve"> </w:t>
      </w:r>
      <w:r>
        <w:fldChar w:fldCharType="begin"/>
      </w:r>
      <w:r w:rsidR="008C334C">
        <w:instrText xml:space="preserve"> ADDIN ZOTERO_ITEM CSL_CITATION {"citationID":"CoQ1jH4I","properties":{"formattedCitation":"Julius und Leser, {\\i{}Vegan}, 40.","plainCitation":"Julius und Leser, Vegan, 40.","noteIndex":851},"citationItems":[{"id":12,"uris":["http://zotero.org/users/local/usTu59L8/items/4IBMT3TA"],"itemData":{"id":12,"type":"book","abstract":"Vegane Variationen quer durch die Küchen der Welt, die zum Grossteil auf Tofu oder andere Soja-Produkte verzichten. Ausserdem sind zahlreiche Rezepte auch frei von Gluten. Bei den Gerichten handelt es sich um vegan abgewandelte Klassiker oder Gerichte, die von Haus aus vegan sind","event-place":"München","ISBN":"978-3-86244-592-9","language":"ger","number-of-pages":"221","publisher":"Christian-Verl","publisher-place":"München","source":"K10plus ISBN","title":"Vegan: internationale Klassiker ; 120 Rezepte von Teriyaki-Tofusteak bis Pannacotta","title-short":"Vegan","author":[{"family":"Julius","given":"Christina"},{"family":"Leser","given":"Nicolas"}],"issued":{"date-parts":[["2014"]]}},"locator":"40"}],"schema":"https://github.com/citation-style-language/schema/raw/master/csl-citation.json"} </w:instrText>
      </w:r>
      <w:r>
        <w:fldChar w:fldCharType="separate"/>
      </w:r>
      <w:r w:rsidR="0091679F" w:rsidRPr="0091679F">
        <w:rPr>
          <w:rFonts w:ascii="Calibri" w:hAnsi="Calibri" w:cs="Calibri"/>
          <w:szCs w:val="24"/>
        </w:rPr>
        <w:t xml:space="preserve">Julius und Leser, </w:t>
      </w:r>
      <w:r w:rsidR="0091679F" w:rsidRPr="0091679F">
        <w:rPr>
          <w:rFonts w:ascii="Calibri" w:hAnsi="Calibri" w:cs="Calibri"/>
          <w:i/>
          <w:iCs/>
          <w:szCs w:val="24"/>
        </w:rPr>
        <w:t>Vegan</w:t>
      </w:r>
      <w:r w:rsidR="0091679F" w:rsidRPr="0091679F">
        <w:rPr>
          <w:rFonts w:ascii="Calibri" w:hAnsi="Calibri" w:cs="Calibri"/>
          <w:szCs w:val="24"/>
        </w:rPr>
        <w:t>, 40.</w:t>
      </w:r>
      <w:r>
        <w:fldChar w:fldCharType="end"/>
      </w:r>
    </w:p>
  </w:footnote>
  <w:footnote w:id="853">
    <w:p w14:paraId="06E91024" w14:textId="163B9674" w:rsidR="0001514B" w:rsidRPr="00A20550" w:rsidRDefault="0001514B" w:rsidP="0001514B">
      <w:pPr>
        <w:pStyle w:val="FootnoteText"/>
      </w:pPr>
      <w:r>
        <w:rPr>
          <w:rStyle w:val="FootnoteReference"/>
        </w:rPr>
        <w:footnoteRef/>
      </w:r>
      <w:r w:rsidRPr="00A20550">
        <w:t xml:space="preserve"> </w:t>
      </w:r>
      <w:r>
        <w:fldChar w:fldCharType="begin"/>
      </w:r>
      <w:r w:rsidR="008C334C">
        <w:instrText xml:space="preserve"> ADDIN ZOTERO_ITEM CSL_CITATION {"citationID":"4J6vdIqd","properties":{"formattedCitation":"Ottolenghi u.\\uc0\\u160{}a., {\\i{}Flavour}, 159.","plainCitation":"Ottolenghi u. a., Flavour, 159.","noteIndex":852},"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159"}],"schema":"https://github.com/citation-style-language/schema/raw/master/csl-citation.json"} </w:instrText>
      </w:r>
      <w:r>
        <w:fldChar w:fldCharType="separate"/>
      </w:r>
      <w:r w:rsidR="0091679F" w:rsidRPr="0091679F">
        <w:rPr>
          <w:rFonts w:ascii="Calibri" w:hAnsi="Calibri" w:cs="Calibri"/>
          <w:szCs w:val="24"/>
        </w:rPr>
        <w:t xml:space="preserve">Ottolenghi u. a., </w:t>
      </w:r>
      <w:r w:rsidR="0091679F" w:rsidRPr="0091679F">
        <w:rPr>
          <w:rFonts w:ascii="Calibri" w:hAnsi="Calibri" w:cs="Calibri"/>
          <w:i/>
          <w:iCs/>
          <w:szCs w:val="24"/>
        </w:rPr>
        <w:t>Flavour</w:t>
      </w:r>
      <w:r w:rsidR="0091679F" w:rsidRPr="0091679F">
        <w:rPr>
          <w:rFonts w:ascii="Calibri" w:hAnsi="Calibri" w:cs="Calibri"/>
          <w:szCs w:val="24"/>
        </w:rPr>
        <w:t>, 159.</w:t>
      </w:r>
      <w:r>
        <w:fldChar w:fldCharType="end"/>
      </w:r>
    </w:p>
  </w:footnote>
  <w:footnote w:id="854">
    <w:p w14:paraId="2A335836" w14:textId="0A320F91" w:rsidR="00A4335F" w:rsidRPr="00A04DC1" w:rsidRDefault="00A4335F" w:rsidP="00A4335F">
      <w:pPr>
        <w:pStyle w:val="FootnoteText"/>
      </w:pPr>
      <w:r>
        <w:rPr>
          <w:rStyle w:val="FootnoteReference"/>
        </w:rPr>
        <w:footnoteRef/>
      </w:r>
      <w:r w:rsidRPr="00A04DC1">
        <w:t xml:space="preserve"> </w:t>
      </w:r>
      <w:r>
        <w:fldChar w:fldCharType="begin"/>
      </w:r>
      <w:r w:rsidR="008C334C">
        <w:instrText xml:space="preserve"> ADDIN ZOTERO_ITEM CSL_CITATION {"citationID":"dSbN71up","properties":{"formattedCitation":"Frenkiel u.\\uc0\\u160{}a., {\\i{}Die gr\\uc0\\u252{}ne K\\uc0\\u252{}che auf Reisen}, 79.","plainCitation":"Frenkiel u. a., Die grüne Küche auf Reisen, 79.","noteIndex":853},"citationItems":[{"id":57,"uris":["http://zotero.org/users/local/usTu59L8/items/LGKJLVB7"],"itemData":{"id":57,"type":"book","abstract":"Der Schwede David war ein ungesunder Vegetarier, die Dänin Luise eine gesundheitsbewusste Allesesserin. Jetzt haben sie die entspannte Variante des Vegetarismus entdeckt, kreativ mit hehren Zielen, aber ohne Dogmatismus, dafür mit tolerierten Abweichungen. Ihr Kochbucherstling ist, ebenso wie ihr Blog, farbenfroh und inspirierend. Hier wird kreativ und mit Einflüssen aus aller Welt, jedoch mit Zutaten, wie sie in Nordeuropa wachsen, gekocht. Wer sich also fragt, was er aus Gemüsesorten wie Rote Bete oder Rhabarber kochen soll, der wird bei \"Die grüne Küche\" fündig. Der Band ist in 10 Kapitel aufgeteilt; zuerst geben die Autoren einen Einblick, was sich in ihrer Speisekammer findet, Kapitel 2 widmet sich der Ernährung von Kindern. Sie sind Eltern einer kleinen Tochter, die natürlich auf der kulinarischen Weltreise dabei war. Nach ein paar Basisrezepten teilt sich der Band in die Kapitel \"Frühstück\", \"Leichte Gerichte\", \"Zum Mitnehmen\", \"Familienessen\", \"Häppchen\", \"Getränke\" und \"Süe︢ Gaumenfreuden\" auf. Gelungen, überall da, wo Vegetarisches gefragt ist. (2)","edition":"Dt. Erstausg","event-place":"München","ISBN":"978-3-86873-806-3","language":"ger","number-of-pages":"255","publisher":"Knesebeck","publisher-place":"München","source":"K10plus ISBN","title":"Die grüne Küche auf Reisen: Vegetarisches aus aller Welt","title-short":"Die grüne Küche auf Reisen","author":[{"family":"Frenkiel","given":"David"},{"family":"Vindahl","given":"Luise"},{"family":"Wiesner","given":"Linde"},{"family":"Frenkiel","given":"David"}],"issued":{"date-parts":[["2015"]]}},"locator":"79"}],"schema":"https://github.com/citation-style-language/schema/raw/master/csl-citation.json"} </w:instrText>
      </w:r>
      <w:r>
        <w:fldChar w:fldCharType="separate"/>
      </w:r>
      <w:r w:rsidRPr="00652343">
        <w:rPr>
          <w:rFonts w:ascii="Calibri" w:hAnsi="Calibri" w:cs="Calibri"/>
          <w:szCs w:val="24"/>
        </w:rPr>
        <w:t xml:space="preserve">Frenkiel u. a., </w:t>
      </w:r>
      <w:r w:rsidRPr="00652343">
        <w:rPr>
          <w:rFonts w:ascii="Calibri" w:hAnsi="Calibri" w:cs="Calibri"/>
          <w:i/>
          <w:iCs/>
          <w:szCs w:val="24"/>
        </w:rPr>
        <w:t>Die grüne Küche auf Reisen</w:t>
      </w:r>
      <w:r w:rsidRPr="00652343">
        <w:rPr>
          <w:rFonts w:ascii="Calibri" w:hAnsi="Calibri" w:cs="Calibri"/>
          <w:szCs w:val="24"/>
        </w:rPr>
        <w:t>, 79.</w:t>
      </w:r>
      <w:r>
        <w:fldChar w:fldCharType="end"/>
      </w:r>
    </w:p>
  </w:footnote>
  <w:footnote w:id="855">
    <w:p w14:paraId="5C617AEB" w14:textId="618311FC" w:rsidR="005229FB" w:rsidRPr="00CE2A06" w:rsidRDefault="005229FB" w:rsidP="005229FB">
      <w:pPr>
        <w:pStyle w:val="FootnoteText"/>
        <w:rPr>
          <w:lang w:val="en-US"/>
        </w:rPr>
      </w:pPr>
      <w:r>
        <w:rPr>
          <w:rStyle w:val="FootnoteReference"/>
        </w:rPr>
        <w:footnoteRef/>
      </w:r>
      <w:r w:rsidRPr="00CE2A06">
        <w:rPr>
          <w:lang w:val="en-US"/>
        </w:rPr>
        <w:t xml:space="preserve"> </w:t>
      </w:r>
      <w:r>
        <w:fldChar w:fldCharType="begin"/>
      </w:r>
      <w:r w:rsidR="008C334C">
        <w:rPr>
          <w:lang w:val="en-US"/>
        </w:rPr>
        <w:instrText xml:space="preserve"> ADDIN ZOTERO_ITEM CSL_CITATION {"citationID":"YL2yYK3h","properties":{"formattedCitation":"Ottolenghi u.\\uc0\\u160{}a., {\\i{}Flavour}, 110.","plainCitation":"Ottolenghi u. a., Flavour, 110.","noteIndex":854},"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110"}],"schema":"https://github.com/citation-style-language/schema/raw/master/csl-citation.json"} </w:instrText>
      </w:r>
      <w:r>
        <w:fldChar w:fldCharType="separate"/>
      </w:r>
      <w:r w:rsidR="00A830F2" w:rsidRPr="00432AB9">
        <w:rPr>
          <w:rFonts w:ascii="Calibri" w:hAnsi="Calibri" w:cs="Calibri"/>
          <w:szCs w:val="24"/>
          <w:lang w:val="en-US"/>
        </w:rPr>
        <w:t xml:space="preserve">Ottolenghi u. a., </w:t>
      </w:r>
      <w:r w:rsidR="00A830F2" w:rsidRPr="00432AB9">
        <w:rPr>
          <w:rFonts w:ascii="Calibri" w:hAnsi="Calibri" w:cs="Calibri"/>
          <w:i/>
          <w:iCs/>
          <w:szCs w:val="24"/>
          <w:lang w:val="en-US"/>
        </w:rPr>
        <w:t>Flavour</w:t>
      </w:r>
      <w:r w:rsidR="00A830F2" w:rsidRPr="00432AB9">
        <w:rPr>
          <w:rFonts w:ascii="Calibri" w:hAnsi="Calibri" w:cs="Calibri"/>
          <w:szCs w:val="24"/>
          <w:lang w:val="en-US"/>
        </w:rPr>
        <w:t>, 110.</w:t>
      </w:r>
      <w:r>
        <w:fldChar w:fldCharType="end"/>
      </w:r>
    </w:p>
  </w:footnote>
  <w:footnote w:id="856">
    <w:p w14:paraId="3E67F7FA" w14:textId="63B66F3D" w:rsidR="005229FB" w:rsidRPr="003F0DCD" w:rsidRDefault="005229FB" w:rsidP="005229FB">
      <w:pPr>
        <w:pStyle w:val="FootnoteText"/>
        <w:rPr>
          <w:lang w:val="en-US"/>
        </w:rPr>
      </w:pPr>
      <w:r>
        <w:rPr>
          <w:rStyle w:val="FootnoteReference"/>
        </w:rPr>
        <w:footnoteRef/>
      </w:r>
      <w:r w:rsidRPr="003F0DCD">
        <w:rPr>
          <w:lang w:val="en-US"/>
        </w:rPr>
        <w:t xml:space="preserve"> </w:t>
      </w:r>
      <w:r>
        <w:fldChar w:fldCharType="begin"/>
      </w:r>
      <w:r w:rsidR="008C334C">
        <w:rPr>
          <w:lang w:val="en-US"/>
        </w:rPr>
        <w:instrText xml:space="preserve"> ADDIN ZOTERO_ITEM CSL_CITATION {"citationID":"cvBFYkgp","properties":{"formattedCitation":"Ottolenghi u.\\uc0\\u160{}a., 245.","plainCitation":"Ottolenghi u. a., 245.","noteIndex":855},"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245"}],"schema":"https://github.com/citation-style-language/schema/raw/master/csl-citation.json"} </w:instrText>
      </w:r>
      <w:r>
        <w:fldChar w:fldCharType="separate"/>
      </w:r>
      <w:r w:rsidRPr="003F0DCD">
        <w:rPr>
          <w:rFonts w:ascii="Calibri" w:hAnsi="Calibri" w:cs="Calibri"/>
          <w:szCs w:val="24"/>
          <w:lang w:val="en-US"/>
        </w:rPr>
        <w:t>Ottolenghi u. a., 245.</w:t>
      </w:r>
      <w:r>
        <w:fldChar w:fldCharType="end"/>
      </w:r>
    </w:p>
  </w:footnote>
  <w:footnote w:id="857">
    <w:p w14:paraId="287D7E9E" w14:textId="3516ACDA" w:rsidR="004A1B5E" w:rsidRDefault="004A1B5E" w:rsidP="004A1B5E">
      <w:pPr>
        <w:pStyle w:val="FootnoteText"/>
      </w:pPr>
      <w:r>
        <w:rPr>
          <w:rStyle w:val="FootnoteReference"/>
        </w:rPr>
        <w:footnoteRef/>
      </w:r>
      <w:r>
        <w:t xml:space="preserve"> </w:t>
      </w:r>
      <w:r>
        <w:fldChar w:fldCharType="begin"/>
      </w:r>
      <w:r w:rsidR="008C334C">
        <w:instrText xml:space="preserve"> ADDIN ZOTERO_ITEM CSL_CITATION {"citationID":"akhwGmzj","properties":{"formattedCitation":"Ottolenghi und Tamimi, {\\i{}Jerusalem}, 155.","plainCitation":"Ottolenghi und Tamimi, Jerusalem, 155.","noteIndex":856},"citationItems":[{"id":94,"uris":["http://zotero.org/users/local/usTu59L8/items/9YPMVACQ"],"itemData":{"id":94,"type":"book","edition":"15. Auflage","event-place":"München","ISBN":"978-3-8310-2333-2","language":"ger","number-of-pages":"318","publisher":"Dorling Kindersley","publisher-place":"München","source":"K10plus ISBN","title":"Jerusalem: Das Kochbuch","title-short":"Jerusalem","author":[{"family":"Ottolenghi","given":"Yotam"},{"family":"Tamimi","given":"Sami"}],"issued":{"date-parts":[["2017"]]}},"locator":"155"}],"schema":"https://github.com/citation-style-language/schema/raw/master/csl-citation.json"} </w:instrText>
      </w:r>
      <w:r>
        <w:fldChar w:fldCharType="separate"/>
      </w:r>
      <w:r w:rsidR="00A830F2" w:rsidRPr="00A830F2">
        <w:rPr>
          <w:rFonts w:ascii="Calibri" w:hAnsi="Calibri" w:cs="Calibri"/>
          <w:szCs w:val="24"/>
        </w:rPr>
        <w:t xml:space="preserve">Ottolenghi und Tamimi, </w:t>
      </w:r>
      <w:r w:rsidR="00A830F2" w:rsidRPr="00A830F2">
        <w:rPr>
          <w:rFonts w:ascii="Calibri" w:hAnsi="Calibri" w:cs="Calibri"/>
          <w:i/>
          <w:iCs/>
          <w:szCs w:val="24"/>
        </w:rPr>
        <w:t>Jerusalem</w:t>
      </w:r>
      <w:r w:rsidR="00A830F2" w:rsidRPr="00A830F2">
        <w:rPr>
          <w:rFonts w:ascii="Calibri" w:hAnsi="Calibri" w:cs="Calibri"/>
          <w:szCs w:val="24"/>
        </w:rPr>
        <w:t>, 155.</w:t>
      </w:r>
      <w:r>
        <w:fldChar w:fldCharType="end"/>
      </w:r>
    </w:p>
  </w:footnote>
  <w:footnote w:id="858">
    <w:p w14:paraId="2D46E3A2" w14:textId="1C281BEC" w:rsidR="00106AEC" w:rsidRDefault="00106AEC" w:rsidP="00106AEC">
      <w:pPr>
        <w:pStyle w:val="FootnoteText"/>
      </w:pPr>
      <w:r>
        <w:rPr>
          <w:rStyle w:val="FootnoteReference"/>
        </w:rPr>
        <w:footnoteRef/>
      </w:r>
      <w:r>
        <w:t xml:space="preserve"> </w:t>
      </w:r>
      <w:r>
        <w:fldChar w:fldCharType="begin"/>
      </w:r>
      <w:r w:rsidR="008C334C">
        <w:instrText xml:space="preserve"> ADDIN ZOTERO_ITEM CSL_CITATION {"citationID":"tQ7ABa4W","properties":{"formattedCitation":"Raether, {\\i{}Wochenmarkt}, 93.","plainCitation":"Raether, Wochenmarkt, 93.","noteIndex":857},"citationItems":[{"id":66,"uris":["http://zotero.org/users/local/usTu59L8/items/CLFEECBQ"],"itemData":{"id":66,"type":"book","edition":"2. Aufl","event-place":"Berlin","ISBN":"978-3-8270-1259-3","language":"ger","number-of-pages":"207","publisher":"Berlin Verlag","publisher-place":"Berlin","source":"K10plus ISBN","title":"Wochenmarkt: Die frischen, einfachen Rezepte aus dem Zeit Magazin","title-short":"Wochenmarkt","author":[{"family":"Raether","given":"Elisabeth"}],"issued":{"date-parts":[["2014"]]}},"locator":"93"}],"schema":"https://github.com/citation-style-language/schema/raw/master/csl-citation.json"} </w:instrText>
      </w:r>
      <w:r>
        <w:fldChar w:fldCharType="separate"/>
      </w:r>
      <w:r w:rsidRPr="00B87E44">
        <w:rPr>
          <w:rFonts w:ascii="Calibri" w:hAnsi="Calibri" w:cs="Calibri"/>
          <w:szCs w:val="24"/>
        </w:rPr>
        <w:t xml:space="preserve">Raether, </w:t>
      </w:r>
      <w:r w:rsidRPr="00B87E44">
        <w:rPr>
          <w:rFonts w:ascii="Calibri" w:hAnsi="Calibri" w:cs="Calibri"/>
          <w:i/>
          <w:iCs/>
          <w:szCs w:val="24"/>
        </w:rPr>
        <w:t>Wochenmarkt</w:t>
      </w:r>
      <w:r w:rsidRPr="00B87E44">
        <w:rPr>
          <w:rFonts w:ascii="Calibri" w:hAnsi="Calibri" w:cs="Calibri"/>
          <w:szCs w:val="24"/>
        </w:rPr>
        <w:t>, 93.</w:t>
      </w:r>
      <w:r>
        <w:fldChar w:fldCharType="end"/>
      </w:r>
    </w:p>
  </w:footnote>
  <w:footnote w:id="859">
    <w:p w14:paraId="1A1BD7DB" w14:textId="0D9FD141" w:rsidR="005E435F" w:rsidRDefault="005E435F" w:rsidP="005E435F">
      <w:pPr>
        <w:pStyle w:val="FootnoteText"/>
      </w:pPr>
      <w:r>
        <w:rPr>
          <w:rStyle w:val="FootnoteReference"/>
        </w:rPr>
        <w:footnoteRef/>
      </w:r>
      <w:r>
        <w:t xml:space="preserve"> </w:t>
      </w:r>
      <w:r>
        <w:fldChar w:fldCharType="begin"/>
      </w:r>
      <w:r w:rsidR="008C334C">
        <w:instrText xml:space="preserve"> ADDIN ZOTERO_ITEM CSL_CITATION {"citationID":"CcfDi8Om","properties":{"formattedCitation":"essen &amp; trinken, \\uc0\\u8222{}essen &amp; trinken Spezial: Einladung zum Grillen\\uc0\\u8220{}, 98.","plainCitation":"essen &amp; trinken, „essen &amp; trinken Spezial: Einladung zum Grillen“, 98.","noteIndex":858},"citationItems":[{"id":88,"uris":["http://zotero.org/users/local/usTu59L8/items/C3DD47IM"],"itemData":{"id":88,"type":"article-journal","collection-title":"essen &amp; trinken","title":"essen &amp; trinken Spezial: Einladung zum Grillen","volume":"02/2018","editor":[{"family":"essen &amp; trinken","given":""}],"issued":{"date-parts":[["2018"]]}},"locator":"98"}],"schema":"https://github.com/citation-style-language/schema/raw/master/csl-citation.json"} </w:instrText>
      </w:r>
      <w:r>
        <w:fldChar w:fldCharType="separate"/>
      </w:r>
      <w:r w:rsidRPr="002A21E1">
        <w:rPr>
          <w:rFonts w:ascii="Calibri" w:hAnsi="Calibri" w:cs="Calibri"/>
          <w:szCs w:val="24"/>
        </w:rPr>
        <w:t>essen &amp; trinken, „essen &amp; trinken Spezial: Einladung zum Grillen“, 98.</w:t>
      </w:r>
      <w:r>
        <w:fldChar w:fldCharType="end"/>
      </w:r>
    </w:p>
  </w:footnote>
  <w:footnote w:id="860">
    <w:p w14:paraId="7E8EF6A3" w14:textId="188B2B14" w:rsidR="00483A3F" w:rsidRDefault="00483A3F" w:rsidP="00483A3F">
      <w:pPr>
        <w:pStyle w:val="FootnoteText"/>
      </w:pPr>
      <w:r>
        <w:rPr>
          <w:rStyle w:val="FootnoteReference"/>
        </w:rPr>
        <w:footnoteRef/>
      </w:r>
      <w:r>
        <w:t xml:space="preserve"> </w:t>
      </w:r>
      <w:r>
        <w:fldChar w:fldCharType="begin"/>
      </w:r>
      <w:r w:rsidR="008C334C">
        <w:instrText xml:space="preserve"> ADDIN ZOTERO_ITEM CSL_CITATION {"citationID":"IO35rmnT","properties":{"formattedCitation":"Kindler, {\\i{}Ben Kindler kocht badisch}, 103.","plainCitation":"Kindler, Ben Kindler kocht badisch, 103.","noteIndex":859},"citationItems":[{"id":54,"uris":["http://zotero.org/users/local/usTu59L8/items/MGKX6YIR"],"itemData":{"id":54,"type":"book","edition":"1. Auflage","event-place":"Stuttgart","ISBN":"978-3-7630-2783-5","language":"ger","number-of-pages":"124","publisher":"Belser","publisher-place":"Stuttgart","source":"K10plus ISBN","title":"Ben Kindler kocht badisch: Klassisch kreativ","title-short":"Ben Kindler kocht badisch","author":[{"family":"Kindler","given":"Ben"}],"issued":{"date-parts":[["2017"]]}},"locator":"103"}],"schema":"https://github.com/citation-style-language/schema/raw/master/csl-citation.json"} </w:instrText>
      </w:r>
      <w:r>
        <w:fldChar w:fldCharType="separate"/>
      </w:r>
      <w:r w:rsidR="00A830F2" w:rsidRPr="00A830F2">
        <w:rPr>
          <w:rFonts w:ascii="Calibri" w:hAnsi="Calibri" w:cs="Calibri"/>
          <w:szCs w:val="24"/>
        </w:rPr>
        <w:t xml:space="preserve">Kindler, </w:t>
      </w:r>
      <w:r w:rsidR="00A830F2" w:rsidRPr="00A830F2">
        <w:rPr>
          <w:rFonts w:ascii="Calibri" w:hAnsi="Calibri" w:cs="Calibri"/>
          <w:i/>
          <w:iCs/>
          <w:szCs w:val="24"/>
        </w:rPr>
        <w:t>Ben Kindler kocht badisch</w:t>
      </w:r>
      <w:r w:rsidR="00A830F2" w:rsidRPr="00A830F2">
        <w:rPr>
          <w:rFonts w:ascii="Calibri" w:hAnsi="Calibri" w:cs="Calibri"/>
          <w:szCs w:val="24"/>
        </w:rPr>
        <w:t>, 103.</w:t>
      </w:r>
      <w:r>
        <w:fldChar w:fldCharType="end"/>
      </w:r>
    </w:p>
  </w:footnote>
  <w:footnote w:id="861">
    <w:p w14:paraId="606F1CE9" w14:textId="49D006E3" w:rsidR="00C96DE9" w:rsidRPr="00B52869" w:rsidRDefault="00C96DE9">
      <w:pPr>
        <w:pStyle w:val="FootnoteText"/>
      </w:pPr>
      <w:r>
        <w:rPr>
          <w:rStyle w:val="FootnoteReference"/>
        </w:rPr>
        <w:footnoteRef/>
      </w:r>
      <w:r w:rsidRPr="00B52869">
        <w:t xml:space="preserve"> </w:t>
      </w:r>
      <w:r>
        <w:fldChar w:fldCharType="begin"/>
      </w:r>
      <w:r w:rsidR="008C334C">
        <w:instrText xml:space="preserve"> ADDIN ZOTERO_ITEM CSL_CITATION {"citationID":"esFXbhAP","properties":{"formattedCitation":"Hess und S\\uc0\\u228{}lzer, {\\i{}Die echte italienische K\\uc0\\u252{}che}, 156.","plainCitation":"Hess und Sälzer, Die echte italienische Küche, 156.","noteIndex":860},"citationItems":[{"id":2,"uris":["http://zotero.org/users/local/usTu59L8/items/8348HEDN"],"itemData":{"id":2,"type":"book","edition":"23. Aufl.","event-place":"München","ISBN":"978-3-7742-1102-5","language":"ger","number-of-pages":"320","publisher":"Gräfe und Unzer","publisher-place":"München","source":"K10plus ISBN","title":"Die echte italienische Küche: typische Rezepte und kulinarische Impressionen aus allen Regionen","title-short":"Die echte italienische Küche","author":[{"family":"Hess","given":"Reinhardt"},{"family":"Sälzer","given":"Sabine"}],"contributor":[{"family":"Foodfotografie Eising","given":""}],"issued":{"date-parts":[["2003"]]}},"locator":"156"}],"schema":"https://github.com/citation-style-language/schema/raw/master/csl-citation.json"} </w:instrText>
      </w:r>
      <w:r>
        <w:fldChar w:fldCharType="separate"/>
      </w:r>
      <w:r w:rsidRPr="00B52869">
        <w:rPr>
          <w:rFonts w:ascii="Calibri" w:hAnsi="Calibri" w:cs="Calibri"/>
          <w:szCs w:val="24"/>
        </w:rPr>
        <w:t xml:space="preserve">Hess und Sälzer, </w:t>
      </w:r>
      <w:r w:rsidRPr="00B52869">
        <w:rPr>
          <w:rFonts w:ascii="Calibri" w:hAnsi="Calibri" w:cs="Calibri"/>
          <w:i/>
          <w:iCs/>
          <w:szCs w:val="24"/>
        </w:rPr>
        <w:t>Die echte italienische Küche</w:t>
      </w:r>
      <w:r w:rsidRPr="00B52869">
        <w:rPr>
          <w:rFonts w:ascii="Calibri" w:hAnsi="Calibri" w:cs="Calibri"/>
          <w:szCs w:val="24"/>
        </w:rPr>
        <w:t>, 156.</w:t>
      </w:r>
      <w:r>
        <w:fldChar w:fldCharType="end"/>
      </w:r>
    </w:p>
  </w:footnote>
  <w:footnote w:id="862">
    <w:p w14:paraId="5537E8D8" w14:textId="408227DC" w:rsidR="003A0FE2" w:rsidRPr="00B52869" w:rsidRDefault="003A0FE2" w:rsidP="003A0FE2">
      <w:pPr>
        <w:pStyle w:val="FootnoteText"/>
      </w:pPr>
      <w:r>
        <w:rPr>
          <w:rStyle w:val="FootnoteReference"/>
        </w:rPr>
        <w:footnoteRef/>
      </w:r>
      <w:r w:rsidRPr="00B52869">
        <w:t xml:space="preserve"> </w:t>
      </w:r>
      <w:r>
        <w:fldChar w:fldCharType="begin"/>
      </w:r>
      <w:r w:rsidR="008C334C">
        <w:instrText xml:space="preserve"> ADDIN ZOTERO_ITEM CSL_CITATION {"citationID":"KtJAcg5o","properties":{"formattedCitation":"Ottolenghi u.\\uc0\\u160{}a., {\\i{}Flavour}, 49.","plainCitation":"Ottolenghi u. a., Flavour, 49.","noteIndex":861},"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49"}],"schema":"https://github.com/citation-style-language/schema/raw/master/csl-citation.json"} </w:instrText>
      </w:r>
      <w:r>
        <w:fldChar w:fldCharType="separate"/>
      </w:r>
      <w:r w:rsidR="00A830F2" w:rsidRPr="00A830F2">
        <w:rPr>
          <w:rFonts w:ascii="Calibri" w:hAnsi="Calibri" w:cs="Calibri"/>
          <w:szCs w:val="24"/>
        </w:rPr>
        <w:t xml:space="preserve">Ottolenghi u. a., </w:t>
      </w:r>
      <w:r w:rsidR="00A830F2" w:rsidRPr="00A830F2">
        <w:rPr>
          <w:rFonts w:ascii="Calibri" w:hAnsi="Calibri" w:cs="Calibri"/>
          <w:i/>
          <w:iCs/>
          <w:szCs w:val="24"/>
        </w:rPr>
        <w:t>Flavour</w:t>
      </w:r>
      <w:r w:rsidR="00A830F2" w:rsidRPr="00A830F2">
        <w:rPr>
          <w:rFonts w:ascii="Calibri" w:hAnsi="Calibri" w:cs="Calibri"/>
          <w:szCs w:val="24"/>
        </w:rPr>
        <w:t>, 49.</w:t>
      </w:r>
      <w:r>
        <w:fldChar w:fldCharType="end"/>
      </w:r>
    </w:p>
  </w:footnote>
  <w:footnote w:id="863">
    <w:p w14:paraId="03122F57" w14:textId="113F209D" w:rsidR="003D4F7D" w:rsidRDefault="003D4F7D" w:rsidP="003D4F7D">
      <w:pPr>
        <w:pStyle w:val="FootnoteText"/>
      </w:pPr>
      <w:r>
        <w:rPr>
          <w:rStyle w:val="FootnoteReference"/>
        </w:rPr>
        <w:footnoteRef/>
      </w:r>
      <w:r>
        <w:t xml:space="preserve"> </w:t>
      </w:r>
      <w:r>
        <w:fldChar w:fldCharType="begin"/>
      </w:r>
      <w:r w:rsidR="008C334C">
        <w:instrText xml:space="preserve"> ADDIN ZOTERO_ITEM CSL_CITATION {"citationID":"GHhF0XMR","properties":{"formattedCitation":"S\\uc0\\u228{}lzer, {\\i{}Die echte Jeden-Tag-K\\uc0\\u252{}che}, 175.","plainCitation":"Sälzer, Die echte Jeden-Tag-Küche, 175.","noteIndex":862},"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175"}],"schema":"https://github.com/citation-style-language/schema/raw/master/csl-citation.json"} </w:instrText>
      </w:r>
      <w:r>
        <w:fldChar w:fldCharType="separate"/>
      </w:r>
      <w:r w:rsidR="00A830F2" w:rsidRPr="00A830F2">
        <w:rPr>
          <w:rFonts w:ascii="Calibri" w:hAnsi="Calibri" w:cs="Calibri"/>
          <w:szCs w:val="24"/>
        </w:rPr>
        <w:t xml:space="preserve">Sälzer, </w:t>
      </w:r>
      <w:r w:rsidR="00A830F2" w:rsidRPr="00A830F2">
        <w:rPr>
          <w:rFonts w:ascii="Calibri" w:hAnsi="Calibri" w:cs="Calibri"/>
          <w:i/>
          <w:iCs/>
          <w:szCs w:val="24"/>
        </w:rPr>
        <w:t>Die echte Jeden-Tag-Küche</w:t>
      </w:r>
      <w:r w:rsidR="00A830F2" w:rsidRPr="00A830F2">
        <w:rPr>
          <w:rFonts w:ascii="Calibri" w:hAnsi="Calibri" w:cs="Calibri"/>
          <w:szCs w:val="24"/>
        </w:rPr>
        <w:t>, 175.</w:t>
      </w:r>
      <w:r>
        <w:fldChar w:fldCharType="end"/>
      </w:r>
    </w:p>
  </w:footnote>
  <w:footnote w:id="864">
    <w:p w14:paraId="71ECF75B" w14:textId="05FA2D26" w:rsidR="00581488" w:rsidRDefault="00581488" w:rsidP="00581488">
      <w:pPr>
        <w:pStyle w:val="FootnoteText"/>
      </w:pPr>
      <w:r>
        <w:rPr>
          <w:rStyle w:val="FootnoteReference"/>
        </w:rPr>
        <w:footnoteRef/>
      </w:r>
      <w:r>
        <w:t xml:space="preserve"> </w:t>
      </w:r>
      <w:r>
        <w:fldChar w:fldCharType="begin"/>
      </w:r>
      <w:r w:rsidR="008C334C">
        <w:instrText xml:space="preserve"> ADDIN ZOTERO_ITEM CSL_CITATION {"citationID":"QKeePRQc","properties":{"formattedCitation":"\\uc0\\u8222{}ZEITmagazin\\uc0\\u8220{}.","plainCitation":"„ZEITmagazin“.","noteIndex":863},"citationItems":[{"id":96,"uris":["http://zotero.org/users/local/usTu59L8/items/EJMJD2IT"],"itemData":{"id":96,"type":"article-journal","title":"ZEITmagazin"}}],"schema":"https://github.com/citation-style-language/schema/raw/master/csl-citation.json"} </w:instrText>
      </w:r>
      <w:r>
        <w:fldChar w:fldCharType="separate"/>
      </w:r>
      <w:r w:rsidRPr="00571419">
        <w:rPr>
          <w:rFonts w:ascii="Calibri" w:hAnsi="Calibri" w:cs="Calibri"/>
          <w:szCs w:val="24"/>
        </w:rPr>
        <w:t>„ZEITmagazin“.</w:t>
      </w:r>
      <w:r>
        <w:fldChar w:fldCharType="end"/>
      </w:r>
    </w:p>
  </w:footnote>
  <w:footnote w:id="865">
    <w:p w14:paraId="0D181725" w14:textId="51575247" w:rsidR="009149F7" w:rsidRDefault="009149F7" w:rsidP="009149F7">
      <w:pPr>
        <w:pStyle w:val="FootnoteText"/>
      </w:pPr>
      <w:r>
        <w:rPr>
          <w:rStyle w:val="FootnoteReference"/>
        </w:rPr>
        <w:footnoteRef/>
      </w:r>
      <w:r>
        <w:t xml:space="preserve"> </w:t>
      </w:r>
      <w:r>
        <w:fldChar w:fldCharType="begin"/>
      </w:r>
      <w:r w:rsidR="008C334C">
        <w:instrText xml:space="preserve"> ADDIN ZOTERO_ITEM CSL_CITATION {"citationID":"BdxjWg1e","properties":{"formattedCitation":"Kindler, {\\i{}Ben Kindler kocht badisch}, 101.","plainCitation":"Kindler, Ben Kindler kocht badisch, 101.","noteIndex":864},"citationItems":[{"id":54,"uris":["http://zotero.org/users/local/usTu59L8/items/MGKX6YIR"],"itemData":{"id":54,"type":"book","edition":"1. Auflage","event-place":"Stuttgart","ISBN":"978-3-7630-2783-5","language":"ger","number-of-pages":"124","publisher":"Belser","publisher-place":"Stuttgart","source":"K10plus ISBN","title":"Ben Kindler kocht badisch: Klassisch kreativ","title-short":"Ben Kindler kocht badisch","author":[{"family":"Kindler","given":"Ben"}],"issued":{"date-parts":[["2017"]]}},"locator":"101"}],"schema":"https://github.com/citation-style-language/schema/raw/master/csl-citation.json"} </w:instrText>
      </w:r>
      <w:r>
        <w:fldChar w:fldCharType="separate"/>
      </w:r>
      <w:r w:rsidR="00A830F2" w:rsidRPr="00A830F2">
        <w:rPr>
          <w:rFonts w:ascii="Calibri" w:hAnsi="Calibri" w:cs="Calibri"/>
          <w:szCs w:val="24"/>
        </w:rPr>
        <w:t xml:space="preserve">Kindler, </w:t>
      </w:r>
      <w:r w:rsidR="00A830F2" w:rsidRPr="00A830F2">
        <w:rPr>
          <w:rFonts w:ascii="Calibri" w:hAnsi="Calibri" w:cs="Calibri"/>
          <w:i/>
          <w:iCs/>
          <w:szCs w:val="24"/>
        </w:rPr>
        <w:t>Ben Kindler kocht badisch</w:t>
      </w:r>
      <w:r w:rsidR="00A830F2" w:rsidRPr="00A830F2">
        <w:rPr>
          <w:rFonts w:ascii="Calibri" w:hAnsi="Calibri" w:cs="Calibri"/>
          <w:szCs w:val="24"/>
        </w:rPr>
        <w:t>, 101.</w:t>
      </w:r>
      <w:r>
        <w:fldChar w:fldCharType="end"/>
      </w:r>
    </w:p>
  </w:footnote>
  <w:footnote w:id="866">
    <w:p w14:paraId="559A332E" w14:textId="2AF54EF7" w:rsidR="007815CB" w:rsidRPr="00432AB9" w:rsidRDefault="007815CB" w:rsidP="007815CB">
      <w:pPr>
        <w:pStyle w:val="FootnoteText"/>
        <w:rPr>
          <w:lang w:val="en-US"/>
        </w:rPr>
      </w:pPr>
      <w:r>
        <w:rPr>
          <w:rStyle w:val="FootnoteReference"/>
        </w:rPr>
        <w:footnoteRef/>
      </w:r>
      <w:r w:rsidRPr="00432AB9">
        <w:rPr>
          <w:lang w:val="en-US"/>
        </w:rPr>
        <w:t xml:space="preserve"> </w:t>
      </w:r>
      <w:r>
        <w:fldChar w:fldCharType="begin"/>
      </w:r>
      <w:r w:rsidR="008C334C">
        <w:rPr>
          <w:lang w:val="en-US"/>
        </w:rPr>
        <w:instrText xml:space="preserve"> ADDIN ZOTERO_ITEM CSL_CITATION {"citationID":"8nHoFYf6","properties":{"formattedCitation":"Ottolenghi, {\\i{}Ottolenghi simple - Das Kochbuch}, 113.","plainCitation":"Ottolenghi, Ottolenghi simple - Das Kochbuch, 113.","noteIndex":865},"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113"}],"schema":"https://github.com/citation-style-language/schema/raw/master/csl-citation.json"} </w:instrText>
      </w:r>
      <w:r>
        <w:fldChar w:fldCharType="separate"/>
      </w:r>
      <w:r w:rsidR="00A830F2" w:rsidRPr="00432AB9">
        <w:rPr>
          <w:rFonts w:ascii="Calibri" w:hAnsi="Calibri" w:cs="Calibri"/>
          <w:szCs w:val="24"/>
          <w:lang w:val="en-US"/>
        </w:rPr>
        <w:t xml:space="preserve">Ottolenghi, </w:t>
      </w:r>
      <w:r w:rsidR="00A830F2" w:rsidRPr="00432AB9">
        <w:rPr>
          <w:rFonts w:ascii="Calibri" w:hAnsi="Calibri" w:cs="Calibri"/>
          <w:i/>
          <w:iCs/>
          <w:szCs w:val="24"/>
          <w:lang w:val="en-US"/>
        </w:rPr>
        <w:t>Ottolenghi simple - Das Kochbuch</w:t>
      </w:r>
      <w:r w:rsidR="00A830F2" w:rsidRPr="00432AB9">
        <w:rPr>
          <w:rFonts w:ascii="Calibri" w:hAnsi="Calibri" w:cs="Calibri"/>
          <w:szCs w:val="24"/>
          <w:lang w:val="en-US"/>
        </w:rPr>
        <w:t>, 113.</w:t>
      </w:r>
      <w:r>
        <w:fldChar w:fldCharType="end"/>
      </w:r>
    </w:p>
  </w:footnote>
  <w:footnote w:id="867">
    <w:p w14:paraId="17AA5B6F" w14:textId="4FBD4756" w:rsidR="007815CB" w:rsidRPr="00432AB9" w:rsidRDefault="007815CB" w:rsidP="007815CB">
      <w:pPr>
        <w:pStyle w:val="FootnoteText"/>
        <w:rPr>
          <w:lang w:val="en-US"/>
        </w:rPr>
      </w:pPr>
      <w:r>
        <w:rPr>
          <w:rStyle w:val="FootnoteReference"/>
        </w:rPr>
        <w:footnoteRef/>
      </w:r>
      <w:r w:rsidRPr="00432AB9">
        <w:rPr>
          <w:lang w:val="en-US"/>
        </w:rPr>
        <w:t xml:space="preserve"> </w:t>
      </w:r>
      <w:r>
        <w:fldChar w:fldCharType="begin"/>
      </w:r>
      <w:r w:rsidR="008C334C">
        <w:rPr>
          <w:lang w:val="en-US"/>
        </w:rPr>
        <w:instrText xml:space="preserve"> ADDIN ZOTERO_ITEM CSL_CITATION {"citationID":"MtP31wzU","properties":{"formattedCitation":"Ottolenghi, 116.","plainCitation":"Ottolenghi, 116.","noteIndex":866},"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116"}],"schema":"https://github.com/citation-style-language/schema/raw/master/csl-citation.json"} </w:instrText>
      </w:r>
      <w:r>
        <w:fldChar w:fldCharType="separate"/>
      </w:r>
      <w:r w:rsidRPr="00432AB9">
        <w:rPr>
          <w:rFonts w:ascii="Calibri" w:hAnsi="Calibri" w:cs="Calibri"/>
          <w:lang w:val="en-US"/>
        </w:rPr>
        <w:t>Ottolenghi, 116.</w:t>
      </w:r>
      <w:r>
        <w:fldChar w:fldCharType="end"/>
      </w:r>
    </w:p>
  </w:footnote>
  <w:footnote w:id="868">
    <w:p w14:paraId="7D825E21" w14:textId="3A0255FB" w:rsidR="007815CB" w:rsidRPr="00432AB9" w:rsidRDefault="007815CB" w:rsidP="007815CB">
      <w:pPr>
        <w:pStyle w:val="FootnoteText"/>
        <w:rPr>
          <w:lang w:val="en-US"/>
        </w:rPr>
      </w:pPr>
      <w:r>
        <w:rPr>
          <w:rStyle w:val="FootnoteReference"/>
        </w:rPr>
        <w:footnoteRef/>
      </w:r>
      <w:r w:rsidRPr="00432AB9">
        <w:rPr>
          <w:lang w:val="en-US"/>
        </w:rPr>
        <w:t xml:space="preserve"> </w:t>
      </w:r>
      <w:r>
        <w:fldChar w:fldCharType="begin"/>
      </w:r>
      <w:r w:rsidR="008C334C">
        <w:rPr>
          <w:lang w:val="en-US"/>
        </w:rPr>
        <w:instrText xml:space="preserve"> ADDIN ZOTERO_ITEM CSL_CITATION {"citationID":"jUE3jGEy","properties":{"formattedCitation":"Ottolenghi, 119.","plainCitation":"Ottolenghi, 119.","noteIndex":867},"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119"}],"schema":"https://github.com/citation-style-language/schema/raw/master/csl-citation.json"} </w:instrText>
      </w:r>
      <w:r>
        <w:fldChar w:fldCharType="separate"/>
      </w:r>
      <w:r w:rsidRPr="00432AB9">
        <w:rPr>
          <w:rFonts w:ascii="Calibri" w:hAnsi="Calibri" w:cs="Calibri"/>
          <w:lang w:val="en-US"/>
        </w:rPr>
        <w:t>Ottolenghi, 119.</w:t>
      </w:r>
      <w:r>
        <w:fldChar w:fldCharType="end"/>
      </w:r>
    </w:p>
  </w:footnote>
  <w:footnote w:id="869">
    <w:p w14:paraId="245A830D" w14:textId="4FEC7B7F" w:rsidR="003123C1" w:rsidRDefault="003123C1" w:rsidP="003123C1">
      <w:pPr>
        <w:pStyle w:val="FootnoteText"/>
      </w:pPr>
      <w:r>
        <w:rPr>
          <w:rStyle w:val="FootnoteReference"/>
        </w:rPr>
        <w:footnoteRef/>
      </w:r>
      <w:r>
        <w:t xml:space="preserve"> </w:t>
      </w:r>
      <w:r>
        <w:fldChar w:fldCharType="begin"/>
      </w:r>
      <w:r w:rsidR="008C334C">
        <w:instrText xml:space="preserve"> ADDIN ZOTERO_ITEM CSL_CITATION {"citationID":"QCqg1xET","properties":{"formattedCitation":"Frenkiel und Vindahl, {\\i{}Die gr\\uc0\\u252{}ne K\\uc0\\u252{}che}, 146.","plainCitation":"Frenkiel und Vindahl, Die grüne Küche, 146.","noteIndex":868},"citationItems":[{"id":59,"uris":["http://zotero.org/users/local/usTu59L8/items/T936RKBP"],"itemData":{"id":59,"type":"book","edition":"3. Auflage, deutsche Erstausgabe","event-place":"München","ISBN":"978-3-86873-685-4","language":"ger","number-of-pages":"247","publisher":"Knesebeck","publisher-place":"München","source":"K10plus ISBN","title":"Die grüne Küche: köstliche vegetarische Ideen für jeden Tag","title-short":"Die grüne Küche","author":[{"family":"Frenkiel","given":"David"},{"family":"Vindahl","given":"Luise"}],"translator":[{"family":"Weinberger","given":"Anita"}],"issued":{"date-parts":[["2016"]]}},"locator":"146"}],"schema":"https://github.com/citation-style-language/schema/raw/master/csl-citation.json"} </w:instrText>
      </w:r>
      <w:r>
        <w:fldChar w:fldCharType="separate"/>
      </w:r>
      <w:r w:rsidR="00A830F2" w:rsidRPr="00A830F2">
        <w:rPr>
          <w:rFonts w:ascii="Calibri" w:hAnsi="Calibri" w:cs="Calibri"/>
          <w:szCs w:val="24"/>
        </w:rPr>
        <w:t xml:space="preserve">Frenkiel und Vindahl, </w:t>
      </w:r>
      <w:r w:rsidR="00A830F2" w:rsidRPr="00A830F2">
        <w:rPr>
          <w:rFonts w:ascii="Calibri" w:hAnsi="Calibri" w:cs="Calibri"/>
          <w:i/>
          <w:iCs/>
          <w:szCs w:val="24"/>
        </w:rPr>
        <w:t>Die grüne Küche</w:t>
      </w:r>
      <w:r w:rsidR="00A830F2" w:rsidRPr="00A830F2">
        <w:rPr>
          <w:rFonts w:ascii="Calibri" w:hAnsi="Calibri" w:cs="Calibri"/>
          <w:szCs w:val="24"/>
        </w:rPr>
        <w:t>, 146.</w:t>
      </w:r>
      <w:r>
        <w:fldChar w:fldCharType="end"/>
      </w:r>
    </w:p>
  </w:footnote>
  <w:footnote w:id="870">
    <w:p w14:paraId="461C9318" w14:textId="0F1F39EF" w:rsidR="00D44205" w:rsidRDefault="00D44205" w:rsidP="00D44205">
      <w:pPr>
        <w:pStyle w:val="FootnoteText"/>
      </w:pPr>
      <w:r>
        <w:rPr>
          <w:rStyle w:val="FootnoteReference"/>
        </w:rPr>
        <w:footnoteRef/>
      </w:r>
      <w:r>
        <w:t xml:space="preserve"> </w:t>
      </w:r>
      <w:r>
        <w:fldChar w:fldCharType="begin"/>
      </w:r>
      <w:r w:rsidR="008C334C">
        <w:instrText xml:space="preserve"> ADDIN ZOTERO_ITEM CSL_CITATION {"citationID":"OKGTOI0r","properties":{"formattedCitation":"Wissing, Kindler, und Hodeige, {\\i{}Ben Kindler}, 77.","plainCitation":"Wissing, Kindler, und Hodeige, Ben Kindler, 77.","noteIndex":869},"citationItems":[{"id":52,"uris":["http://zotero.org/users/local/usTu59L8/items/FT4YJURL"],"itemData":{"id":52,"type":"book","event-place":"Winden","ISBN":"978-3-9815555-6-1","language":"ger","number-of-pages":"96","publisher":"Ed. Rombach","publisher-place":"Winden","source":"K10plus ISBN","title":"Ben Kindler: Frühling, Sommer, Herbst, Asien! ; Ben Kindlers Aromen in der badischen Küche","title-short":"Ben Kindler","editor":[{"family":"Wissing","given":"Michael"},{"family":"Kindler","given":"Ben"},{"family":"Hodeige","given":"Christian H."}],"issued":{"date-parts":[["2015"]]}},"locator":"77"}],"schema":"https://github.com/citation-style-language/schema/raw/master/csl-citation.json"} </w:instrText>
      </w:r>
      <w:r>
        <w:fldChar w:fldCharType="separate"/>
      </w:r>
      <w:r w:rsidRPr="00560ADB">
        <w:rPr>
          <w:rFonts w:ascii="Calibri" w:hAnsi="Calibri" w:cs="Calibri"/>
          <w:szCs w:val="24"/>
        </w:rPr>
        <w:t xml:space="preserve">Wissing, Kindler, und Hodeige, </w:t>
      </w:r>
      <w:r w:rsidRPr="00560ADB">
        <w:rPr>
          <w:rFonts w:ascii="Calibri" w:hAnsi="Calibri" w:cs="Calibri"/>
          <w:i/>
          <w:iCs/>
          <w:szCs w:val="24"/>
        </w:rPr>
        <w:t>Ben Kindler</w:t>
      </w:r>
      <w:r w:rsidRPr="00560ADB">
        <w:rPr>
          <w:rFonts w:ascii="Calibri" w:hAnsi="Calibri" w:cs="Calibri"/>
          <w:szCs w:val="24"/>
        </w:rPr>
        <w:t>, 77.</w:t>
      </w:r>
      <w:r>
        <w:fldChar w:fldCharType="end"/>
      </w:r>
    </w:p>
  </w:footnote>
  <w:footnote w:id="871">
    <w:p w14:paraId="5143D0CA" w14:textId="3641108B" w:rsidR="00D44205" w:rsidRPr="00804D68" w:rsidRDefault="00D44205" w:rsidP="00D44205">
      <w:pPr>
        <w:pStyle w:val="FootnoteText"/>
        <w:rPr>
          <w:lang w:val="en-US"/>
        </w:rPr>
      </w:pPr>
      <w:r>
        <w:rPr>
          <w:rStyle w:val="FootnoteReference"/>
        </w:rPr>
        <w:footnoteRef/>
      </w:r>
      <w:r w:rsidRPr="00804D68">
        <w:rPr>
          <w:lang w:val="en-US"/>
        </w:rPr>
        <w:t xml:space="preserve"> </w:t>
      </w:r>
      <w:r>
        <w:fldChar w:fldCharType="begin"/>
      </w:r>
      <w:r w:rsidR="008C334C">
        <w:rPr>
          <w:lang w:val="en-US"/>
        </w:rPr>
        <w:instrText xml:space="preserve"> ADDIN ZOTERO_ITEM CSL_CITATION {"citationID":"aQTGoIdG","properties":{"formattedCitation":"Ottolenghi u.\\uc0\\u160{}a., {\\i{}Flavour}, 76.","plainCitation":"Ottolenghi u. a., Flavour, 76.","noteIndex":870},"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76"}],"schema":"https://github.com/citation-style-language/schema/raw/master/csl-citation.json"} </w:instrText>
      </w:r>
      <w:r>
        <w:fldChar w:fldCharType="separate"/>
      </w:r>
      <w:r w:rsidRPr="00804D68">
        <w:rPr>
          <w:rFonts w:ascii="Calibri" w:hAnsi="Calibri" w:cs="Calibri"/>
          <w:szCs w:val="24"/>
          <w:lang w:val="en-US"/>
        </w:rPr>
        <w:t xml:space="preserve">Ottolenghi u. a., </w:t>
      </w:r>
      <w:r w:rsidRPr="00804D68">
        <w:rPr>
          <w:rFonts w:ascii="Calibri" w:hAnsi="Calibri" w:cs="Calibri"/>
          <w:i/>
          <w:iCs/>
          <w:szCs w:val="24"/>
          <w:lang w:val="en-US"/>
        </w:rPr>
        <w:t>Flavour</w:t>
      </w:r>
      <w:r w:rsidRPr="00804D68">
        <w:rPr>
          <w:rFonts w:ascii="Calibri" w:hAnsi="Calibri" w:cs="Calibri"/>
          <w:szCs w:val="24"/>
          <w:lang w:val="en-US"/>
        </w:rPr>
        <w:t>, 76.</w:t>
      </w:r>
      <w:r>
        <w:fldChar w:fldCharType="end"/>
      </w:r>
    </w:p>
  </w:footnote>
  <w:footnote w:id="872">
    <w:p w14:paraId="389E84BC" w14:textId="2BDF152C" w:rsidR="005F12A6" w:rsidRPr="00432AB9" w:rsidRDefault="005F12A6" w:rsidP="005F12A6">
      <w:pPr>
        <w:pStyle w:val="FootnoteText"/>
        <w:rPr>
          <w:lang w:val="en-US"/>
        </w:rPr>
      </w:pPr>
      <w:r>
        <w:rPr>
          <w:rStyle w:val="FootnoteReference"/>
        </w:rPr>
        <w:footnoteRef/>
      </w:r>
      <w:r w:rsidRPr="00432AB9">
        <w:rPr>
          <w:lang w:val="en-US"/>
        </w:rPr>
        <w:t xml:space="preserve"> </w:t>
      </w:r>
      <w:r>
        <w:fldChar w:fldCharType="begin"/>
      </w:r>
      <w:r w:rsidR="008C334C">
        <w:rPr>
          <w:lang w:val="en-US"/>
        </w:rPr>
        <w:instrText xml:space="preserve"> ADDIN ZOTERO_ITEM CSL_CITATION {"citationID":"GffL0Ywt","properties":{"formattedCitation":"Sodha und Loftus, {\\i{}Indisch vegetarisch}, 180.","plainCitation":"Sodha und Loftus, Indisch vegetarisch, 180.","noteIndex":871},"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180"}],"schema":"https://github.com/citation-style-language/schema/raw/master/csl-citation.json"} </w:instrText>
      </w:r>
      <w:r>
        <w:fldChar w:fldCharType="separate"/>
      </w:r>
      <w:r w:rsidR="00A830F2" w:rsidRPr="00432AB9">
        <w:rPr>
          <w:rFonts w:ascii="Calibri" w:hAnsi="Calibri" w:cs="Calibri"/>
          <w:szCs w:val="24"/>
          <w:lang w:val="en-US"/>
        </w:rPr>
        <w:t xml:space="preserve">Sodha und Loftus, </w:t>
      </w:r>
      <w:r w:rsidR="00A830F2" w:rsidRPr="00432AB9">
        <w:rPr>
          <w:rFonts w:ascii="Calibri" w:hAnsi="Calibri" w:cs="Calibri"/>
          <w:i/>
          <w:iCs/>
          <w:szCs w:val="24"/>
          <w:lang w:val="en-US"/>
        </w:rPr>
        <w:t>Indisch vegetarisch</w:t>
      </w:r>
      <w:r w:rsidR="00A830F2" w:rsidRPr="00432AB9">
        <w:rPr>
          <w:rFonts w:ascii="Calibri" w:hAnsi="Calibri" w:cs="Calibri"/>
          <w:szCs w:val="24"/>
          <w:lang w:val="en-US"/>
        </w:rPr>
        <w:t>, 180.</w:t>
      </w:r>
      <w:r>
        <w:fldChar w:fldCharType="end"/>
      </w:r>
    </w:p>
  </w:footnote>
  <w:footnote w:id="873">
    <w:p w14:paraId="64509983" w14:textId="6EE42082" w:rsidR="00681663" w:rsidRPr="005F12A6" w:rsidRDefault="00681663">
      <w:pPr>
        <w:pStyle w:val="FootnoteText"/>
      </w:pPr>
      <w:r>
        <w:rPr>
          <w:rStyle w:val="FootnoteReference"/>
        </w:rPr>
        <w:footnoteRef/>
      </w:r>
      <w:r w:rsidRPr="005F12A6">
        <w:t xml:space="preserve"> </w:t>
      </w:r>
      <w:r>
        <w:fldChar w:fldCharType="begin"/>
      </w:r>
      <w:r w:rsidR="008C334C">
        <w:instrText xml:space="preserve"> ADDIN ZOTERO_ITEM CSL_CITATION {"citationID":"AEzmo4RO","properties":{"formattedCitation":"Hess und S\\uc0\\u228{}lzer, {\\i{}Die echte italienische K\\uc0\\u252{}che}, 156.","plainCitation":"Hess und Sälzer, Die echte italienische Küche, 156.","noteIndex":872},"citationItems":[{"id":2,"uris":["http://zotero.org/users/local/usTu59L8/items/8348HEDN"],"itemData":{"id":2,"type":"book","edition":"23. Aufl.","event-place":"München","ISBN":"978-3-7742-1102-5","language":"ger","number-of-pages":"320","publisher":"Gräfe und Unzer","publisher-place":"München","source":"K10plus ISBN","title":"Die echte italienische Küche: typische Rezepte und kulinarische Impressionen aus allen Regionen","title-short":"Die echte italienische Küche","author":[{"family":"Hess","given":"Reinhardt"},{"family":"Sälzer","given":"Sabine"}],"contributor":[{"family":"Foodfotografie Eising","given":""}],"issued":{"date-parts":[["2003"]]}},"locator":"156"}],"schema":"https://github.com/citation-style-language/schema/raw/master/csl-citation.json"} </w:instrText>
      </w:r>
      <w:r>
        <w:fldChar w:fldCharType="separate"/>
      </w:r>
      <w:r w:rsidR="00A830F2" w:rsidRPr="00A830F2">
        <w:rPr>
          <w:rFonts w:ascii="Calibri" w:hAnsi="Calibri" w:cs="Calibri"/>
          <w:szCs w:val="24"/>
        </w:rPr>
        <w:t xml:space="preserve">Hess und Sälzer, </w:t>
      </w:r>
      <w:r w:rsidR="00A830F2" w:rsidRPr="00A830F2">
        <w:rPr>
          <w:rFonts w:ascii="Calibri" w:hAnsi="Calibri" w:cs="Calibri"/>
          <w:i/>
          <w:iCs/>
          <w:szCs w:val="24"/>
        </w:rPr>
        <w:t>Die echte italienische Küche</w:t>
      </w:r>
      <w:r w:rsidR="00A830F2" w:rsidRPr="00A830F2">
        <w:rPr>
          <w:rFonts w:ascii="Calibri" w:hAnsi="Calibri" w:cs="Calibri"/>
          <w:szCs w:val="24"/>
        </w:rPr>
        <w:t>, 156.</w:t>
      </w:r>
      <w:r>
        <w:fldChar w:fldCharType="end"/>
      </w:r>
    </w:p>
  </w:footnote>
  <w:footnote w:id="874">
    <w:p w14:paraId="34D3BC65" w14:textId="206C1D20" w:rsidR="00FE5CA6" w:rsidRDefault="00FE5CA6" w:rsidP="00FE5CA6">
      <w:pPr>
        <w:pStyle w:val="FootnoteText"/>
      </w:pPr>
      <w:r>
        <w:rPr>
          <w:rStyle w:val="FootnoteReference"/>
        </w:rPr>
        <w:footnoteRef/>
      </w:r>
      <w:r>
        <w:t xml:space="preserve"> </w:t>
      </w:r>
      <w:r>
        <w:fldChar w:fldCharType="begin"/>
      </w:r>
      <w:r w:rsidR="008C334C">
        <w:instrText xml:space="preserve"> ADDIN ZOTERO_ITEM CSL_CITATION {"citationID":"0JBAB0yW","properties":{"formattedCitation":"Kumar und Kumar, {\\i{}Indien Originalrezepte und Interessantes \\uc0\\u252{}ber Land und Leute}, 78.","plainCitation":"Kumar und Kumar, Indien Originalrezepte und Interessantes über Land und Leute, 78.","noteIndex":873},"citationItems":[{"id":91,"uris":["http://zotero.org/users/local/usTu59L8/items/C47NQU57"],"itemData":{"id":91,"type":"book","collection-title":"Küchen der Welt","edition":"5","event-place":"München","number-of-pages":"144","publisher":"Gräfe und Unzer","publisher-place":"München","title":"Indien Originalrezepte und Interessantes über Land und Leute","author":[{"family":"Kumar","given":"Bikash"},{"family":"Kumar","given":"Marcela"}],"issued":{"date-parts":[["2006"]]}},"locator":"78"}],"schema":"https://github.com/citation-style-language/schema/raw/master/csl-citation.json"} </w:instrText>
      </w:r>
      <w:r>
        <w:fldChar w:fldCharType="separate"/>
      </w:r>
      <w:r w:rsidR="00A830F2" w:rsidRPr="00A830F2">
        <w:rPr>
          <w:rFonts w:ascii="Calibri" w:hAnsi="Calibri" w:cs="Calibri"/>
          <w:szCs w:val="24"/>
        </w:rPr>
        <w:t xml:space="preserve">Kumar und Kumar, </w:t>
      </w:r>
      <w:r w:rsidR="00A830F2" w:rsidRPr="00A830F2">
        <w:rPr>
          <w:rFonts w:ascii="Calibri" w:hAnsi="Calibri" w:cs="Calibri"/>
          <w:i/>
          <w:iCs/>
          <w:szCs w:val="24"/>
        </w:rPr>
        <w:t>Indien Originalrezepte und Interessantes über Land und Leute</w:t>
      </w:r>
      <w:r w:rsidR="00A830F2" w:rsidRPr="00A830F2">
        <w:rPr>
          <w:rFonts w:ascii="Calibri" w:hAnsi="Calibri" w:cs="Calibri"/>
          <w:szCs w:val="24"/>
        </w:rPr>
        <w:t>, 78.</w:t>
      </w:r>
      <w:r>
        <w:fldChar w:fldCharType="end"/>
      </w:r>
    </w:p>
  </w:footnote>
  <w:footnote w:id="875">
    <w:p w14:paraId="54A0F036" w14:textId="07C4E8BA" w:rsidR="001A12B9" w:rsidRDefault="001A12B9" w:rsidP="001A12B9">
      <w:pPr>
        <w:pStyle w:val="FootnoteText"/>
      </w:pPr>
      <w:r>
        <w:rPr>
          <w:rStyle w:val="FootnoteReference"/>
        </w:rPr>
        <w:footnoteRef/>
      </w:r>
      <w:r>
        <w:t xml:space="preserve"> </w:t>
      </w:r>
      <w:r>
        <w:fldChar w:fldCharType="begin"/>
      </w:r>
      <w:r w:rsidR="008C334C">
        <w:instrText xml:space="preserve"> ADDIN ZOTERO_ITEM CSL_CITATION {"citationID":"EuLHAHZ5","properties":{"formattedCitation":"Julius und Leser, {\\i{}Vegan}, 28.","plainCitation":"Julius und Leser, Vegan, 28.","noteIndex":874},"citationItems":[{"id":12,"uris":["http://zotero.org/users/local/usTu59L8/items/4IBMT3TA"],"itemData":{"id":12,"type":"book","abstract":"Vegane Variationen quer durch die Küchen der Welt, die zum Grossteil auf Tofu oder andere Soja-Produkte verzichten. Ausserdem sind zahlreiche Rezepte auch frei von Gluten. Bei den Gerichten handelt es sich um vegan abgewandelte Klassiker oder Gerichte, die von Haus aus vegan sind","event-place":"München","ISBN":"978-3-86244-592-9","language":"ger","number-of-pages":"221","publisher":"Christian-Verl","publisher-place":"München","source":"K10plus ISBN","title":"Vegan: internationale Klassiker ; 120 Rezepte von Teriyaki-Tofusteak bis Pannacotta","title-short":"Vegan","author":[{"family":"Julius","given":"Christina"},{"family":"Leser","given":"Nicolas"}],"issued":{"date-parts":[["2014"]]}},"locator":"28"}],"schema":"https://github.com/citation-style-language/schema/raw/master/csl-citation.json"} </w:instrText>
      </w:r>
      <w:r>
        <w:fldChar w:fldCharType="separate"/>
      </w:r>
      <w:r w:rsidR="00A830F2" w:rsidRPr="00A830F2">
        <w:rPr>
          <w:rFonts w:ascii="Calibri" w:hAnsi="Calibri" w:cs="Calibri"/>
          <w:szCs w:val="24"/>
        </w:rPr>
        <w:t xml:space="preserve">Julius und Leser, </w:t>
      </w:r>
      <w:r w:rsidR="00A830F2" w:rsidRPr="00A830F2">
        <w:rPr>
          <w:rFonts w:ascii="Calibri" w:hAnsi="Calibri" w:cs="Calibri"/>
          <w:i/>
          <w:iCs/>
          <w:szCs w:val="24"/>
        </w:rPr>
        <w:t>Vegan</w:t>
      </w:r>
      <w:r w:rsidR="00A830F2" w:rsidRPr="00A830F2">
        <w:rPr>
          <w:rFonts w:ascii="Calibri" w:hAnsi="Calibri" w:cs="Calibri"/>
          <w:szCs w:val="24"/>
        </w:rPr>
        <w:t>, 28.</w:t>
      </w:r>
      <w:r>
        <w:fldChar w:fldCharType="end"/>
      </w:r>
    </w:p>
  </w:footnote>
  <w:footnote w:id="876">
    <w:p w14:paraId="571A9ADE" w14:textId="420C956D" w:rsidR="00571701" w:rsidRDefault="00571701" w:rsidP="00571701">
      <w:pPr>
        <w:pStyle w:val="FootnoteText"/>
      </w:pPr>
      <w:r>
        <w:rPr>
          <w:rStyle w:val="FootnoteReference"/>
        </w:rPr>
        <w:footnoteRef/>
      </w:r>
      <w:r>
        <w:t xml:space="preserve"> </w:t>
      </w:r>
      <w:r>
        <w:fldChar w:fldCharType="begin"/>
      </w:r>
      <w:r w:rsidR="008C334C">
        <w:instrText xml:space="preserve"> ADDIN ZOTERO_ITEM CSL_CITATION {"citationID":"GrvZO7nn","properties":{"formattedCitation":"Sodha und Loftus, {\\i{}Indisch vegetarisch}, 105.","plainCitation":"Sodha und Loftus, Indisch vegetarisch, 105.","noteIndex":875},"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105"}],"schema":"https://github.com/citation-style-language/schema/raw/master/csl-citation.json"} </w:instrText>
      </w:r>
      <w:r>
        <w:fldChar w:fldCharType="separate"/>
      </w:r>
      <w:r w:rsidR="00A830F2" w:rsidRPr="00A830F2">
        <w:rPr>
          <w:rFonts w:ascii="Calibri" w:hAnsi="Calibri" w:cs="Calibri"/>
          <w:szCs w:val="24"/>
        </w:rPr>
        <w:t xml:space="preserve">Sodha und Loftus, </w:t>
      </w:r>
      <w:r w:rsidR="00A830F2" w:rsidRPr="00A830F2">
        <w:rPr>
          <w:rFonts w:ascii="Calibri" w:hAnsi="Calibri" w:cs="Calibri"/>
          <w:i/>
          <w:iCs/>
          <w:szCs w:val="24"/>
        </w:rPr>
        <w:t>Indisch vegetarisch</w:t>
      </w:r>
      <w:r w:rsidR="00A830F2" w:rsidRPr="00A830F2">
        <w:rPr>
          <w:rFonts w:ascii="Calibri" w:hAnsi="Calibri" w:cs="Calibri"/>
          <w:szCs w:val="24"/>
        </w:rPr>
        <w:t>, 105.</w:t>
      </w:r>
      <w:r>
        <w:fldChar w:fldCharType="end"/>
      </w:r>
    </w:p>
  </w:footnote>
  <w:footnote w:id="877">
    <w:p w14:paraId="1271B7FF" w14:textId="43B9C6D1" w:rsidR="001D658B" w:rsidRPr="00966A07" w:rsidRDefault="001D658B" w:rsidP="001D658B">
      <w:pPr>
        <w:pStyle w:val="FootnoteText"/>
      </w:pPr>
      <w:r>
        <w:rPr>
          <w:rStyle w:val="FootnoteReference"/>
        </w:rPr>
        <w:footnoteRef/>
      </w:r>
      <w:r w:rsidRPr="00966A07">
        <w:t xml:space="preserve"> </w:t>
      </w:r>
      <w:r>
        <w:fldChar w:fldCharType="begin"/>
      </w:r>
      <w:r w:rsidR="008C334C">
        <w:instrText xml:space="preserve"> ADDIN ZOTERO_ITEM CSL_CITATION {"citationID":"s5gx1rj3","properties":{"formattedCitation":"Raether, {\\i{}Das Beste vom Wochenmarkt neue frische und saisonale Rezepte aus dem ZEIT-Magazin}, 22.","plainCitation":"Raether, Das Beste vom Wochenmarkt neue frische und saisonale Rezepte aus dem ZEIT-Magazin, 22.","noteIndex":876},"citationItems":[{"id":67,"uris":["http://zotero.org/users/local/usTu59L8/items/QLVCWGWT"],"itemData":{"id":67,"type":"book","edition":"Originalausgabe, 1. Auflage","event-place":"München","ISBN":"978-3-7423-0309-7","language":"ger","note":"OCLC: 1011381508","publisher":"riva","publisher-place":"München","source":"Open WorldCat","title":"Das Beste vom Wochenmarkt neue frische und saisonale Rezepte aus dem ZEIT-Magazin","author":[{"family":"Raether","given":"Elisabeth"}],"issued":{"date-parts":[["2017"]]}},"locator":"22"}],"schema":"https://github.com/citation-style-language/schema/raw/master/csl-citation.json"} </w:instrText>
      </w:r>
      <w:r>
        <w:fldChar w:fldCharType="separate"/>
      </w:r>
      <w:r w:rsidR="00A830F2" w:rsidRPr="00A830F2">
        <w:rPr>
          <w:rFonts w:ascii="Calibri" w:hAnsi="Calibri" w:cs="Calibri"/>
          <w:szCs w:val="24"/>
        </w:rPr>
        <w:t xml:space="preserve">Raether, </w:t>
      </w:r>
      <w:r w:rsidR="00A830F2" w:rsidRPr="00A830F2">
        <w:rPr>
          <w:rFonts w:ascii="Calibri" w:hAnsi="Calibri" w:cs="Calibri"/>
          <w:i/>
          <w:iCs/>
          <w:szCs w:val="24"/>
        </w:rPr>
        <w:t>Das Beste vom Wochenmarkt neue frische und saisonale Rezepte aus dem ZEIT-Magazin</w:t>
      </w:r>
      <w:r w:rsidR="00A830F2" w:rsidRPr="00A830F2">
        <w:rPr>
          <w:rFonts w:ascii="Calibri" w:hAnsi="Calibri" w:cs="Calibri"/>
          <w:szCs w:val="24"/>
        </w:rPr>
        <w:t>, 22.</w:t>
      </w:r>
      <w:r>
        <w:fldChar w:fldCharType="end"/>
      </w:r>
    </w:p>
  </w:footnote>
  <w:footnote w:id="878">
    <w:p w14:paraId="2FAC5A8D" w14:textId="4ECD9883" w:rsidR="001D658B" w:rsidRDefault="001D658B" w:rsidP="001D658B">
      <w:pPr>
        <w:pStyle w:val="FootnoteText"/>
      </w:pPr>
      <w:r>
        <w:rPr>
          <w:rStyle w:val="FootnoteReference"/>
        </w:rPr>
        <w:footnoteRef/>
      </w:r>
      <w:r>
        <w:t xml:space="preserve"> </w:t>
      </w:r>
      <w:r>
        <w:fldChar w:fldCharType="begin"/>
      </w:r>
      <w:r w:rsidR="008C334C">
        <w:instrText xml:space="preserve"> ADDIN ZOTERO_ITEM CSL_CITATION {"citationID":"lkwyCVIa","properties":{"formattedCitation":"Hess und S\\uc0\\u228{}lzer, {\\i{}Die echte italienische K\\uc0\\u252{}che}, 62.","plainCitation":"Hess und Sälzer, Die echte italienische Küche, 62.","noteIndex":877},"citationItems":[{"id":2,"uris":["http://zotero.org/users/local/usTu59L8/items/8348HEDN"],"itemData":{"id":2,"type":"book","edition":"23. Aufl.","event-place":"München","ISBN":"978-3-7742-1102-5","language":"ger","number-of-pages":"320","publisher":"Gräfe und Unzer","publisher-place":"München","source":"K10plus ISBN","title":"Die echte italienische Küche: typische Rezepte und kulinarische Impressionen aus allen Regionen","title-short":"Die echte italienische Küche","author":[{"family":"Hess","given":"Reinhardt"},{"family":"Sälzer","given":"Sabine"}],"contributor":[{"family":"Foodfotografie Eising","given":""}],"issued":{"date-parts":[["2003"]]}},"locator":"62"}],"schema":"https://github.com/citation-style-language/schema/raw/master/csl-citation.json"} </w:instrText>
      </w:r>
      <w:r>
        <w:fldChar w:fldCharType="separate"/>
      </w:r>
      <w:r w:rsidRPr="00BE1495">
        <w:rPr>
          <w:rFonts w:ascii="Calibri" w:hAnsi="Calibri" w:cs="Calibri"/>
          <w:szCs w:val="24"/>
        </w:rPr>
        <w:t xml:space="preserve">Hess und Sälzer, </w:t>
      </w:r>
      <w:r w:rsidRPr="00BE1495">
        <w:rPr>
          <w:rFonts w:ascii="Calibri" w:hAnsi="Calibri" w:cs="Calibri"/>
          <w:i/>
          <w:iCs/>
          <w:szCs w:val="24"/>
        </w:rPr>
        <w:t>Die echte italienische Küche</w:t>
      </w:r>
      <w:r w:rsidRPr="00BE1495">
        <w:rPr>
          <w:rFonts w:ascii="Calibri" w:hAnsi="Calibri" w:cs="Calibri"/>
          <w:szCs w:val="24"/>
        </w:rPr>
        <w:t>, 62.</w:t>
      </w:r>
      <w:r>
        <w:fldChar w:fldCharType="end"/>
      </w:r>
    </w:p>
  </w:footnote>
  <w:footnote w:id="879">
    <w:p w14:paraId="00095EB2" w14:textId="0C60311E" w:rsidR="00653B3E" w:rsidRDefault="00653B3E" w:rsidP="00653B3E">
      <w:pPr>
        <w:pStyle w:val="FootnoteText"/>
      </w:pPr>
      <w:r>
        <w:rPr>
          <w:rStyle w:val="FootnoteReference"/>
        </w:rPr>
        <w:footnoteRef/>
      </w:r>
      <w:r>
        <w:t xml:space="preserve"> </w:t>
      </w:r>
      <w:r>
        <w:fldChar w:fldCharType="begin"/>
      </w:r>
      <w:r w:rsidR="008C334C">
        <w:instrText xml:space="preserve"> ADDIN ZOTERO_ITEM CSL_CITATION {"citationID":"ap8Wfifq","properties":{"formattedCitation":"Hess und S\\uc0\\u228{}lzer, 105.","plainCitation":"Hess und Sälzer, 105.","noteIndex":878},"citationItems":[{"id":2,"uris":["http://zotero.org/users/local/usTu59L8/items/8348HEDN"],"itemData":{"id":2,"type":"book","edition":"23. Aufl.","event-place":"München","ISBN":"978-3-7742-1102-5","language":"ger","number-of-pages":"320","publisher":"Gräfe und Unzer","publisher-place":"München","source":"K10plus ISBN","title":"Die echte italienische Küche: typische Rezepte und kulinarische Impressionen aus allen Regionen","title-short":"Die echte italienische Küche","author":[{"family":"Hess","given":"Reinhardt"},{"family":"Sälzer","given":"Sabine"}],"contributor":[{"family":"Foodfotografie Eising","given":""}],"issued":{"date-parts":[["2003"]]}},"locator":"105"}],"schema":"https://github.com/citation-style-language/schema/raw/master/csl-citation.json"} </w:instrText>
      </w:r>
      <w:r>
        <w:fldChar w:fldCharType="separate"/>
      </w:r>
      <w:r w:rsidR="00A830F2" w:rsidRPr="00A830F2">
        <w:rPr>
          <w:rFonts w:ascii="Calibri" w:hAnsi="Calibri" w:cs="Calibri"/>
          <w:szCs w:val="24"/>
        </w:rPr>
        <w:t>Hess und Sälzer, 105.</w:t>
      </w:r>
      <w:r>
        <w:fldChar w:fldCharType="end"/>
      </w:r>
    </w:p>
  </w:footnote>
  <w:footnote w:id="880">
    <w:p w14:paraId="021A8D72" w14:textId="407DC025" w:rsidR="001D658B" w:rsidRPr="00530962" w:rsidRDefault="001D658B" w:rsidP="001D658B">
      <w:pPr>
        <w:pStyle w:val="FootnoteText"/>
      </w:pPr>
      <w:r>
        <w:rPr>
          <w:rStyle w:val="FootnoteReference"/>
        </w:rPr>
        <w:footnoteRef/>
      </w:r>
      <w:r w:rsidRPr="00530962">
        <w:t xml:space="preserve"> </w:t>
      </w:r>
      <w:r>
        <w:fldChar w:fldCharType="begin"/>
      </w:r>
      <w:r w:rsidR="008C334C">
        <w:instrText xml:space="preserve"> ADDIN ZOTERO_ITEM CSL_CITATION {"citationID":"QpoDLy9k","properties":{"formattedCitation":"{\\i{}Vegetarische K\\uc0\\u252{}che}, 98.","plainCitation":"Vegetarische Küche, 98.","noteIndex":879},"citationItems":[{"id":50,"uris":["http://zotero.org/users/local/usTu59L8/items/S4PC74X4"],"itemData":{"id":50,"type":"book","edition":"1. Aufl","event-place":"München","ISBN":"978-3-89883-467-4","language":"ger","note":"OCLC: 900954541","publisher":"Zabert Sandmann","publisher-place":"München","source":"Open WorldCat","title":"Vegetarische Küche","issued":{"date-parts":[["2015"]]}},"locator":"98"}],"schema":"https://github.com/citation-style-language/schema/raw/master/csl-citation.json"} </w:instrText>
      </w:r>
      <w:r>
        <w:fldChar w:fldCharType="separate"/>
      </w:r>
      <w:r w:rsidRPr="00530962">
        <w:rPr>
          <w:rFonts w:ascii="Calibri" w:hAnsi="Calibri" w:cs="Calibri"/>
          <w:i/>
          <w:iCs/>
          <w:szCs w:val="24"/>
        </w:rPr>
        <w:t>Vegetarische Küche</w:t>
      </w:r>
      <w:r w:rsidRPr="00530962">
        <w:rPr>
          <w:rFonts w:ascii="Calibri" w:hAnsi="Calibri" w:cs="Calibri"/>
          <w:szCs w:val="24"/>
        </w:rPr>
        <w:t>, 98.</w:t>
      </w:r>
      <w:r>
        <w:fldChar w:fldCharType="end"/>
      </w:r>
    </w:p>
  </w:footnote>
  <w:footnote w:id="881">
    <w:p w14:paraId="7FAE446E" w14:textId="4965B027" w:rsidR="008F2073" w:rsidRPr="00432AB9" w:rsidRDefault="008F2073" w:rsidP="008F2073">
      <w:pPr>
        <w:pStyle w:val="FootnoteText"/>
        <w:rPr>
          <w:lang w:val="en-US"/>
        </w:rPr>
      </w:pPr>
      <w:r>
        <w:rPr>
          <w:rStyle w:val="FootnoteReference"/>
        </w:rPr>
        <w:footnoteRef/>
      </w:r>
      <w:r w:rsidRPr="00432AB9">
        <w:rPr>
          <w:lang w:val="en-US"/>
        </w:rPr>
        <w:t xml:space="preserve"> </w:t>
      </w:r>
      <w:r>
        <w:fldChar w:fldCharType="begin"/>
      </w:r>
      <w:r w:rsidR="008C334C">
        <w:rPr>
          <w:lang w:val="en-US"/>
        </w:rPr>
        <w:instrText xml:space="preserve"> ADDIN ZOTERO_ITEM CSL_CITATION {"citationID":"exfkCVML","properties":{"formattedCitation":"Ottolenghi u.\\uc0\\u160{}a., {\\i{}Flavour}, 183.","plainCitation":"Ottolenghi u. a., Flavour, 183.","noteIndex":880},"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183"}],"schema":"https://github.com/citation-style-language/schema/raw/master/csl-citation.json"} </w:instrText>
      </w:r>
      <w:r>
        <w:fldChar w:fldCharType="separate"/>
      </w:r>
      <w:r w:rsidR="00A830F2" w:rsidRPr="00432AB9">
        <w:rPr>
          <w:rFonts w:ascii="Calibri" w:hAnsi="Calibri" w:cs="Calibri"/>
          <w:szCs w:val="24"/>
          <w:lang w:val="en-US"/>
        </w:rPr>
        <w:t xml:space="preserve">Ottolenghi u. a., </w:t>
      </w:r>
      <w:r w:rsidR="00A830F2" w:rsidRPr="00432AB9">
        <w:rPr>
          <w:rFonts w:ascii="Calibri" w:hAnsi="Calibri" w:cs="Calibri"/>
          <w:i/>
          <w:iCs/>
          <w:szCs w:val="24"/>
          <w:lang w:val="en-US"/>
        </w:rPr>
        <w:t>Flavour</w:t>
      </w:r>
      <w:r w:rsidR="00A830F2" w:rsidRPr="00432AB9">
        <w:rPr>
          <w:rFonts w:ascii="Calibri" w:hAnsi="Calibri" w:cs="Calibri"/>
          <w:szCs w:val="24"/>
          <w:lang w:val="en-US"/>
        </w:rPr>
        <w:t>, 183.</w:t>
      </w:r>
      <w:r>
        <w:fldChar w:fldCharType="end"/>
      </w:r>
    </w:p>
  </w:footnote>
  <w:footnote w:id="882">
    <w:p w14:paraId="7F4F8846" w14:textId="16AE426C" w:rsidR="00190ABC" w:rsidRPr="00F26EF9" w:rsidRDefault="00190ABC">
      <w:pPr>
        <w:pStyle w:val="FootnoteText"/>
        <w:rPr>
          <w:lang w:val="en-US"/>
        </w:rPr>
      </w:pPr>
      <w:r>
        <w:rPr>
          <w:rStyle w:val="FootnoteReference"/>
        </w:rPr>
        <w:footnoteRef/>
      </w:r>
      <w:r w:rsidRPr="00F26EF9">
        <w:rPr>
          <w:lang w:val="en-US"/>
        </w:rPr>
        <w:t xml:space="preserve"> </w:t>
      </w:r>
      <w:r>
        <w:fldChar w:fldCharType="begin"/>
      </w:r>
      <w:r w:rsidR="008C334C">
        <w:rPr>
          <w:lang w:val="en-US"/>
        </w:rPr>
        <w:instrText xml:space="preserve"> ADDIN ZOTERO_ITEM CSL_CITATION {"citationID":"tKbtJ0s0","properties":{"formattedCitation":"Raether, {\\i{}Das Beste vom Wochenmarkt neue frische und saisonale Rezepte aus dem ZEIT-Magazin}, 104.","plainCitation":"Raether, Das Beste vom Wochenmarkt neue frische und saisonale Rezepte aus dem ZEIT-Magazin, 104.","noteIndex":881},"citationItems":[{"id":67,"uris":["http://zotero.org/users/local/usTu59L8/items/QLVCWGWT"],"itemData":{"id":67,"type":"book","edition":"Originalausgabe, 1. Auflage","event-place":"München","ISBN":"978-3-7423-0309-7","language":"ger","note":"OCLC: 1011381508","publisher":"riva","publisher-place":"München","source":"Open WorldCat","title":"Das Beste vom Wochenmarkt neue frische und saisonale Rezepte aus dem ZEIT-Magazin","author":[{"family":"Raether","given":"Elisabeth"}],"issued":{"date-parts":[["2017"]]}},"locator":"104"}],"schema":"https://github.com/citation-style-language/schema/raw/master/csl-citation.json"} </w:instrText>
      </w:r>
      <w:r>
        <w:fldChar w:fldCharType="separate"/>
      </w:r>
      <w:r w:rsidRPr="00F26EF9">
        <w:rPr>
          <w:rFonts w:ascii="Calibri" w:hAnsi="Calibri" w:cs="Calibri"/>
          <w:szCs w:val="24"/>
          <w:lang w:val="en-US"/>
        </w:rPr>
        <w:t xml:space="preserve">Raether, </w:t>
      </w:r>
      <w:r w:rsidRPr="00F26EF9">
        <w:rPr>
          <w:rFonts w:ascii="Calibri" w:hAnsi="Calibri" w:cs="Calibri"/>
          <w:i/>
          <w:iCs/>
          <w:szCs w:val="24"/>
          <w:lang w:val="en-US"/>
        </w:rPr>
        <w:t>Das Beste vom Wochenmarkt neue frische und saisonale Rezepte aus dem ZEIT-Magazin</w:t>
      </w:r>
      <w:r w:rsidRPr="00F26EF9">
        <w:rPr>
          <w:rFonts w:ascii="Calibri" w:hAnsi="Calibri" w:cs="Calibri"/>
          <w:szCs w:val="24"/>
          <w:lang w:val="en-US"/>
        </w:rPr>
        <w:t>, 104.</w:t>
      </w:r>
      <w:r>
        <w:fldChar w:fldCharType="end"/>
      </w:r>
    </w:p>
  </w:footnote>
  <w:footnote w:id="883">
    <w:p w14:paraId="63A60377" w14:textId="1C814CA3" w:rsidR="0042038D" w:rsidRPr="00B43611" w:rsidRDefault="0042038D">
      <w:pPr>
        <w:pStyle w:val="FootnoteText"/>
      </w:pPr>
      <w:r>
        <w:rPr>
          <w:rStyle w:val="FootnoteReference"/>
        </w:rPr>
        <w:footnoteRef/>
      </w:r>
      <w:r w:rsidRPr="00B43611">
        <w:t xml:space="preserve"> </w:t>
      </w:r>
      <w:r>
        <w:fldChar w:fldCharType="begin"/>
      </w:r>
      <w:r w:rsidR="008C334C">
        <w:instrText xml:space="preserve"> ADDIN ZOTERO_ITEM CSL_CITATION {"citationID":"zBXdvjmD","properties":{"formattedCitation":"\\uc0\\u8222{}ZEITmagazin\\uc0\\u8220{}.","plainCitation":"„ZEITmagazin“.","noteIndex":882},"citationItems":[{"id":96,"uris":["http://zotero.org/users/local/usTu59L8/items/EJMJD2IT"],"itemData":{"id":96,"type":"article-journal","title":"ZEITmagazin"}}],"schema":"https://github.com/citation-style-language/schema/raw/master/csl-citation.json"} </w:instrText>
      </w:r>
      <w:r>
        <w:fldChar w:fldCharType="separate"/>
      </w:r>
      <w:r w:rsidRPr="00B43611">
        <w:rPr>
          <w:rFonts w:ascii="Calibri" w:hAnsi="Calibri" w:cs="Calibri"/>
          <w:szCs w:val="24"/>
        </w:rPr>
        <w:t>„ZEITmagazin“.</w:t>
      </w:r>
      <w:r>
        <w:fldChar w:fldCharType="end"/>
      </w:r>
    </w:p>
  </w:footnote>
  <w:footnote w:id="884">
    <w:p w14:paraId="703BAB2F" w14:textId="49BCB9BB" w:rsidR="0098791F" w:rsidRPr="0098791F" w:rsidRDefault="0098791F" w:rsidP="0098791F">
      <w:pPr>
        <w:pStyle w:val="FootnoteText"/>
      </w:pPr>
      <w:r>
        <w:rPr>
          <w:rStyle w:val="FootnoteReference"/>
        </w:rPr>
        <w:footnoteRef/>
      </w:r>
      <w:r w:rsidRPr="0098791F">
        <w:t xml:space="preserve"> </w:t>
      </w:r>
      <w:r>
        <w:fldChar w:fldCharType="begin"/>
      </w:r>
      <w:r w:rsidR="008C334C">
        <w:instrText xml:space="preserve"> ADDIN ZOTERO_ITEM CSL_CITATION {"citationID":"uVohQDio","properties":{"formattedCitation":"Ottolenghi u.\\uc0\\u160{}a., {\\i{}Flavour}, 156.","plainCitation":"Ottolenghi u. a., Flavour, 156.","noteIndex":883},"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156"}],"schema":"https://github.com/citation-style-language/schema/raw/master/csl-citation.json"} </w:instrText>
      </w:r>
      <w:r>
        <w:fldChar w:fldCharType="separate"/>
      </w:r>
      <w:r w:rsidR="00A830F2" w:rsidRPr="00A830F2">
        <w:rPr>
          <w:rFonts w:ascii="Calibri" w:hAnsi="Calibri" w:cs="Calibri"/>
          <w:szCs w:val="24"/>
        </w:rPr>
        <w:t xml:space="preserve">Ottolenghi u. a., </w:t>
      </w:r>
      <w:r w:rsidR="00A830F2" w:rsidRPr="00A830F2">
        <w:rPr>
          <w:rFonts w:ascii="Calibri" w:hAnsi="Calibri" w:cs="Calibri"/>
          <w:i/>
          <w:iCs/>
          <w:szCs w:val="24"/>
        </w:rPr>
        <w:t>Flavour</w:t>
      </w:r>
      <w:r w:rsidR="00A830F2" w:rsidRPr="00A830F2">
        <w:rPr>
          <w:rFonts w:ascii="Calibri" w:hAnsi="Calibri" w:cs="Calibri"/>
          <w:szCs w:val="24"/>
        </w:rPr>
        <w:t>, 156.</w:t>
      </w:r>
      <w:r>
        <w:fldChar w:fldCharType="end"/>
      </w:r>
    </w:p>
  </w:footnote>
  <w:footnote w:id="885">
    <w:p w14:paraId="162E4B54" w14:textId="614FF7CD" w:rsidR="00FE5CA6" w:rsidRPr="005F15D5" w:rsidRDefault="00FE5CA6" w:rsidP="00FE5CA6">
      <w:pPr>
        <w:pStyle w:val="FootnoteText"/>
        <w:rPr>
          <w:lang w:val="en-US"/>
        </w:rPr>
      </w:pPr>
      <w:r>
        <w:rPr>
          <w:rStyle w:val="FootnoteReference"/>
        </w:rPr>
        <w:footnoteRef/>
      </w:r>
      <w:r w:rsidRPr="005F15D5">
        <w:rPr>
          <w:lang w:val="en-US"/>
        </w:rPr>
        <w:t xml:space="preserve"> </w:t>
      </w:r>
      <w:r>
        <w:fldChar w:fldCharType="begin"/>
      </w:r>
      <w:r w:rsidR="008C334C">
        <w:rPr>
          <w:lang w:val="en-US"/>
        </w:rPr>
        <w:instrText xml:space="preserve"> ADDIN ZOTERO_ITEM CSL_CITATION {"citationID":"UFZpSnWh","properties":{"formattedCitation":"Tattoria la Vialla, {\\i{}Le Ricette di Giuliana}, 190.","plainCitation":"Tattoria la Vialla, Le Ricette di Giuliana, 190.","noteIndex":884},"citationItems":[{"id":4,"uris":["http://zotero.org/users/local/usTu59L8/items/VF7XUTXF"],"itemData":{"id":4,"type":"book","title":"Le Ricette di Giuliana","editor":[{"family":"Tattoria la Vialla","given":""}]},"locator":"190"}],"schema":"https://github.com/citation-style-language/schema/raw/master/csl-citation.json"} </w:instrText>
      </w:r>
      <w:r>
        <w:fldChar w:fldCharType="separate"/>
      </w:r>
      <w:r w:rsidRPr="005F15D5">
        <w:rPr>
          <w:rFonts w:ascii="Calibri" w:hAnsi="Calibri" w:cs="Calibri"/>
          <w:szCs w:val="24"/>
          <w:lang w:val="en-US"/>
        </w:rPr>
        <w:t xml:space="preserve">Tattoria la Vialla, </w:t>
      </w:r>
      <w:r w:rsidRPr="005F15D5">
        <w:rPr>
          <w:rFonts w:ascii="Calibri" w:hAnsi="Calibri" w:cs="Calibri"/>
          <w:i/>
          <w:iCs/>
          <w:szCs w:val="24"/>
          <w:lang w:val="en-US"/>
        </w:rPr>
        <w:t>Le Ricette di Giuliana</w:t>
      </w:r>
      <w:r w:rsidRPr="005F15D5">
        <w:rPr>
          <w:rFonts w:ascii="Calibri" w:hAnsi="Calibri" w:cs="Calibri"/>
          <w:szCs w:val="24"/>
          <w:lang w:val="en-US"/>
        </w:rPr>
        <w:t>, 190.</w:t>
      </w:r>
      <w:r>
        <w:fldChar w:fldCharType="end"/>
      </w:r>
    </w:p>
  </w:footnote>
  <w:footnote w:id="886">
    <w:p w14:paraId="3C0D5291" w14:textId="34EE93CA" w:rsidR="00AF7125" w:rsidRDefault="00AF7125" w:rsidP="00AF7125">
      <w:pPr>
        <w:pStyle w:val="FootnoteText"/>
      </w:pPr>
      <w:r>
        <w:rPr>
          <w:rStyle w:val="FootnoteReference"/>
        </w:rPr>
        <w:footnoteRef/>
      </w:r>
      <w:r>
        <w:t xml:space="preserve"> </w:t>
      </w:r>
      <w:r>
        <w:fldChar w:fldCharType="begin"/>
      </w:r>
      <w:r w:rsidR="008C334C">
        <w:instrText xml:space="preserve"> ADDIN ZOTERO_ITEM CSL_CITATION {"citationID":"9gtGRyWE","properties":{"formattedCitation":"Kumar und Kumar, {\\i{}Indien Originalrezepte und Interessantes \\uc0\\u252{}ber Land und Leute}, 84.","plainCitation":"Kumar und Kumar, Indien Originalrezepte und Interessantes über Land und Leute, 84.","noteIndex":885},"citationItems":[{"id":91,"uris":["http://zotero.org/users/local/usTu59L8/items/C47NQU57"],"itemData":{"id":91,"type":"book","collection-title":"Küchen der Welt","edition":"5","event-place":"München","number-of-pages":"144","publisher":"Gräfe und Unzer","publisher-place":"München","title":"Indien Originalrezepte und Interessantes über Land und Leute","author":[{"family":"Kumar","given":"Bikash"},{"family":"Kumar","given":"Marcela"}],"issued":{"date-parts":[["2006"]]}},"locator":"84"}],"schema":"https://github.com/citation-style-language/schema/raw/master/csl-citation.json"} </w:instrText>
      </w:r>
      <w:r>
        <w:fldChar w:fldCharType="separate"/>
      </w:r>
      <w:r w:rsidR="00A830F2" w:rsidRPr="00A830F2">
        <w:rPr>
          <w:rFonts w:ascii="Calibri" w:hAnsi="Calibri" w:cs="Calibri"/>
          <w:szCs w:val="24"/>
        </w:rPr>
        <w:t xml:space="preserve">Kumar und Kumar, </w:t>
      </w:r>
      <w:r w:rsidR="00A830F2" w:rsidRPr="00A830F2">
        <w:rPr>
          <w:rFonts w:ascii="Calibri" w:hAnsi="Calibri" w:cs="Calibri"/>
          <w:i/>
          <w:iCs/>
          <w:szCs w:val="24"/>
        </w:rPr>
        <w:t>Indien Originalrezepte und Interessantes über Land und Leute</w:t>
      </w:r>
      <w:r w:rsidR="00A830F2" w:rsidRPr="00A830F2">
        <w:rPr>
          <w:rFonts w:ascii="Calibri" w:hAnsi="Calibri" w:cs="Calibri"/>
          <w:szCs w:val="24"/>
        </w:rPr>
        <w:t>, 84.</w:t>
      </w:r>
      <w:r>
        <w:fldChar w:fldCharType="end"/>
      </w:r>
    </w:p>
  </w:footnote>
  <w:footnote w:id="887">
    <w:p w14:paraId="00A4E1EC" w14:textId="79C46760" w:rsidR="00A91073" w:rsidRDefault="00A91073" w:rsidP="00A91073">
      <w:pPr>
        <w:pStyle w:val="FootnoteText"/>
      </w:pPr>
      <w:r>
        <w:rPr>
          <w:rStyle w:val="FootnoteReference"/>
        </w:rPr>
        <w:footnoteRef/>
      </w:r>
      <w:r>
        <w:t xml:space="preserve"> </w:t>
      </w:r>
      <w:r>
        <w:fldChar w:fldCharType="begin"/>
      </w:r>
      <w:r w:rsidR="008C334C">
        <w:instrText xml:space="preserve"> ADDIN ZOTERO_ITEM CSL_CITATION {"citationID":"EIT1csAb","properties":{"formattedCitation":"Sodha und Loftus, {\\i{}Indisch vegetarisch}, 118.","plainCitation":"Sodha und Loftus, Indisch vegetarisch, 118.","noteIndex":886},"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118"}],"schema":"https://github.com/citation-style-language/schema/raw/master/csl-citation.json"} </w:instrText>
      </w:r>
      <w:r>
        <w:fldChar w:fldCharType="separate"/>
      </w:r>
      <w:r w:rsidR="00A830F2" w:rsidRPr="00A830F2">
        <w:rPr>
          <w:rFonts w:ascii="Calibri" w:hAnsi="Calibri" w:cs="Calibri"/>
          <w:szCs w:val="24"/>
        </w:rPr>
        <w:t xml:space="preserve">Sodha und Loftus, </w:t>
      </w:r>
      <w:r w:rsidR="00A830F2" w:rsidRPr="00A830F2">
        <w:rPr>
          <w:rFonts w:ascii="Calibri" w:hAnsi="Calibri" w:cs="Calibri"/>
          <w:i/>
          <w:iCs/>
          <w:szCs w:val="24"/>
        </w:rPr>
        <w:t>Indisch vegetarisch</w:t>
      </w:r>
      <w:r w:rsidR="00A830F2" w:rsidRPr="00A830F2">
        <w:rPr>
          <w:rFonts w:ascii="Calibri" w:hAnsi="Calibri" w:cs="Calibri"/>
          <w:szCs w:val="24"/>
        </w:rPr>
        <w:t>, 118.</w:t>
      </w:r>
      <w:r>
        <w:fldChar w:fldCharType="end"/>
      </w:r>
    </w:p>
  </w:footnote>
  <w:footnote w:id="888">
    <w:p w14:paraId="507BDA7F" w14:textId="2164815A" w:rsidR="00A91073" w:rsidRDefault="00A91073" w:rsidP="00A91073">
      <w:pPr>
        <w:pStyle w:val="FootnoteText"/>
      </w:pPr>
      <w:r>
        <w:rPr>
          <w:rStyle w:val="FootnoteReference"/>
        </w:rPr>
        <w:footnoteRef/>
      </w:r>
      <w:r>
        <w:t xml:space="preserve"> </w:t>
      </w:r>
      <w:r>
        <w:fldChar w:fldCharType="begin"/>
      </w:r>
      <w:r w:rsidR="008C334C">
        <w:instrText xml:space="preserve"> ADDIN ZOTERO_ITEM CSL_CITATION {"citationID":"gD0yesxM","properties":{"formattedCitation":"Sodha und Loftus, 119.","plainCitation":"Sodha und Loftus, 119.","noteIndex":887},"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119"}],"schema":"https://github.com/citation-style-language/schema/raw/master/csl-citation.json"} </w:instrText>
      </w:r>
      <w:r>
        <w:fldChar w:fldCharType="separate"/>
      </w:r>
      <w:r w:rsidRPr="00B034BA">
        <w:rPr>
          <w:rFonts w:ascii="Calibri" w:hAnsi="Calibri" w:cs="Calibri"/>
        </w:rPr>
        <w:t>Sodha und Loftus, 119.</w:t>
      </w:r>
      <w:r>
        <w:fldChar w:fldCharType="end"/>
      </w:r>
    </w:p>
  </w:footnote>
  <w:footnote w:id="889">
    <w:p w14:paraId="3A7A2A15" w14:textId="48FA8E48" w:rsidR="00A91073" w:rsidRDefault="00A91073" w:rsidP="00A91073">
      <w:pPr>
        <w:pStyle w:val="FootnoteText"/>
      </w:pPr>
      <w:r>
        <w:rPr>
          <w:rStyle w:val="FootnoteReference"/>
        </w:rPr>
        <w:footnoteRef/>
      </w:r>
      <w:r>
        <w:t xml:space="preserve"> </w:t>
      </w:r>
      <w:r>
        <w:fldChar w:fldCharType="begin"/>
      </w:r>
      <w:r w:rsidR="008C334C">
        <w:instrText xml:space="preserve"> ADDIN ZOTERO_ITEM CSL_CITATION {"citationID":"h7UdvUYZ","properties":{"formattedCitation":"Sodha und Loftus, 120.","plainCitation":"Sodha und Loftus, 120.","noteIndex":888},"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120"}],"schema":"https://github.com/citation-style-language/schema/raw/master/csl-citation.json"} </w:instrText>
      </w:r>
      <w:r>
        <w:fldChar w:fldCharType="separate"/>
      </w:r>
      <w:r w:rsidRPr="00D660D1">
        <w:rPr>
          <w:rFonts w:ascii="Calibri" w:hAnsi="Calibri" w:cs="Calibri"/>
        </w:rPr>
        <w:t>Sodha und Loftus, 120.</w:t>
      </w:r>
      <w:r>
        <w:fldChar w:fldCharType="end"/>
      </w:r>
    </w:p>
  </w:footnote>
  <w:footnote w:id="890">
    <w:p w14:paraId="5DE59E74" w14:textId="79667D9A" w:rsidR="00A91073" w:rsidRDefault="00A91073" w:rsidP="00A91073">
      <w:pPr>
        <w:pStyle w:val="FootnoteText"/>
      </w:pPr>
      <w:r>
        <w:rPr>
          <w:rStyle w:val="FootnoteReference"/>
        </w:rPr>
        <w:footnoteRef/>
      </w:r>
      <w:r>
        <w:t xml:space="preserve"> </w:t>
      </w:r>
      <w:r>
        <w:fldChar w:fldCharType="begin"/>
      </w:r>
      <w:r w:rsidR="008C334C">
        <w:instrText xml:space="preserve"> ADDIN ZOTERO_ITEM CSL_CITATION {"citationID":"LRtOgouT","properties":{"formattedCitation":"Sodha und Loftus, 115.","plainCitation":"Sodha und Loftus, 115.","noteIndex":889},"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115"}],"schema":"https://github.com/citation-style-language/schema/raw/master/csl-citation.json"} </w:instrText>
      </w:r>
      <w:r>
        <w:fldChar w:fldCharType="separate"/>
      </w:r>
      <w:r w:rsidRPr="00DA2F53">
        <w:rPr>
          <w:rFonts w:ascii="Calibri" w:hAnsi="Calibri" w:cs="Calibri"/>
        </w:rPr>
        <w:t>Sodha und Loftus, 115.</w:t>
      </w:r>
      <w:r>
        <w:fldChar w:fldCharType="end"/>
      </w:r>
    </w:p>
  </w:footnote>
  <w:footnote w:id="891">
    <w:p w14:paraId="4BC198CC" w14:textId="75A31C4E" w:rsidR="00A91073" w:rsidRPr="00B52869" w:rsidRDefault="00A91073" w:rsidP="00A91073">
      <w:pPr>
        <w:pStyle w:val="FootnoteText"/>
      </w:pPr>
      <w:r>
        <w:rPr>
          <w:rStyle w:val="FootnoteReference"/>
        </w:rPr>
        <w:footnoteRef/>
      </w:r>
      <w:r w:rsidRPr="00B52869">
        <w:t xml:space="preserve"> </w:t>
      </w:r>
      <w:r>
        <w:fldChar w:fldCharType="begin"/>
      </w:r>
      <w:r w:rsidR="008C334C">
        <w:instrText xml:space="preserve"> ADDIN ZOTERO_ITEM CSL_CITATION {"citationID":"chUVO371","properties":{"formattedCitation":"Ottolenghi u.\\uc0\\u160{}a., {\\i{}Flavour}, 45.","plainCitation":"Ottolenghi u. a., Flavour, 45.","noteIndex":890},"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45"}],"schema":"https://github.com/citation-style-language/schema/raw/master/csl-citation.json"} </w:instrText>
      </w:r>
      <w:r>
        <w:fldChar w:fldCharType="separate"/>
      </w:r>
      <w:r w:rsidRPr="00B52869">
        <w:rPr>
          <w:rFonts w:ascii="Calibri" w:hAnsi="Calibri" w:cs="Calibri"/>
          <w:szCs w:val="24"/>
        </w:rPr>
        <w:t xml:space="preserve">Ottolenghi u. a., </w:t>
      </w:r>
      <w:r w:rsidRPr="00B52869">
        <w:rPr>
          <w:rFonts w:ascii="Calibri" w:hAnsi="Calibri" w:cs="Calibri"/>
          <w:i/>
          <w:iCs/>
          <w:szCs w:val="24"/>
        </w:rPr>
        <w:t>Flavour</w:t>
      </w:r>
      <w:r w:rsidRPr="00B52869">
        <w:rPr>
          <w:rFonts w:ascii="Calibri" w:hAnsi="Calibri" w:cs="Calibri"/>
          <w:szCs w:val="24"/>
        </w:rPr>
        <w:t>, 45.</w:t>
      </w:r>
      <w:r>
        <w:fldChar w:fldCharType="end"/>
      </w:r>
    </w:p>
  </w:footnote>
  <w:footnote w:id="892">
    <w:p w14:paraId="05038FAA" w14:textId="1AA17F3E" w:rsidR="00A91073" w:rsidRPr="00B52869" w:rsidRDefault="00A91073" w:rsidP="00A91073">
      <w:pPr>
        <w:pStyle w:val="FootnoteText"/>
      </w:pPr>
      <w:r>
        <w:rPr>
          <w:rStyle w:val="FootnoteReference"/>
        </w:rPr>
        <w:footnoteRef/>
      </w:r>
      <w:r w:rsidRPr="00B52869">
        <w:t xml:space="preserve"> </w:t>
      </w:r>
      <w:r>
        <w:fldChar w:fldCharType="begin"/>
      </w:r>
      <w:r w:rsidR="008C334C">
        <w:instrText xml:space="preserve"> ADDIN ZOTERO_ITEM CSL_CITATION {"citationID":"bVHBB4q3","properties":{"formattedCitation":"Ottolenghi u.\\uc0\\u160{}a., 251.","plainCitation":"Ottolenghi u. a., 251.","noteIndex":891},"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251"}],"schema":"https://github.com/citation-style-language/schema/raw/master/csl-citation.json"} </w:instrText>
      </w:r>
      <w:r>
        <w:fldChar w:fldCharType="separate"/>
      </w:r>
      <w:r w:rsidRPr="00B52869">
        <w:rPr>
          <w:rFonts w:ascii="Calibri" w:hAnsi="Calibri" w:cs="Calibri"/>
          <w:szCs w:val="24"/>
        </w:rPr>
        <w:t>Ottolenghi u. a., 251.</w:t>
      </w:r>
      <w:r>
        <w:fldChar w:fldCharType="end"/>
      </w:r>
    </w:p>
  </w:footnote>
  <w:footnote w:id="893">
    <w:p w14:paraId="775B1B3A" w14:textId="1FA677BE" w:rsidR="00A91073" w:rsidRDefault="00A91073" w:rsidP="00A91073">
      <w:pPr>
        <w:pStyle w:val="FootnoteText"/>
      </w:pPr>
      <w:r>
        <w:rPr>
          <w:rStyle w:val="FootnoteReference"/>
        </w:rPr>
        <w:footnoteRef/>
      </w:r>
      <w:r>
        <w:t xml:space="preserve"> </w:t>
      </w:r>
      <w:r>
        <w:fldChar w:fldCharType="begin"/>
      </w:r>
      <w:r w:rsidR="008C334C">
        <w:instrText xml:space="preserve"> ADDIN ZOTERO_ITEM CSL_CITATION {"citationID":"4vlAWjeP","properties":{"formattedCitation":"\\uc0\\u8222{}ZEITmagazin\\uc0\\u8220{}.","plainCitation":"„ZEITmagazin“.","noteIndex":892},"citationItems":[{"id":96,"uris":["http://zotero.org/users/local/usTu59L8/items/EJMJD2IT"],"itemData":{"id":96,"type":"article-journal","title":"ZEITmagazin"}}],"schema":"https://github.com/citation-style-language/schema/raw/master/csl-citation.json"} </w:instrText>
      </w:r>
      <w:r>
        <w:fldChar w:fldCharType="separate"/>
      </w:r>
      <w:r w:rsidRPr="0014670B">
        <w:rPr>
          <w:rFonts w:ascii="Calibri" w:hAnsi="Calibri" w:cs="Calibri"/>
          <w:szCs w:val="24"/>
        </w:rPr>
        <w:t>„ZEITmagazin“.</w:t>
      </w:r>
      <w:r>
        <w:fldChar w:fldCharType="end"/>
      </w:r>
    </w:p>
  </w:footnote>
  <w:footnote w:id="894">
    <w:p w14:paraId="6396A053" w14:textId="131A987D" w:rsidR="003D14A4" w:rsidRPr="003D14A4" w:rsidRDefault="003D14A4" w:rsidP="003D14A4">
      <w:pPr>
        <w:pStyle w:val="FootnoteText"/>
      </w:pPr>
      <w:r>
        <w:rPr>
          <w:rStyle w:val="FootnoteReference"/>
        </w:rPr>
        <w:footnoteRef/>
      </w:r>
      <w:r w:rsidRPr="003D14A4">
        <w:t xml:space="preserve"> </w:t>
      </w:r>
      <w:r>
        <w:fldChar w:fldCharType="begin"/>
      </w:r>
      <w:r w:rsidR="008C334C">
        <w:instrText xml:space="preserve"> ADDIN ZOTERO_ITEM CSL_CITATION {"citationID":"q4CBUR4R","properties":{"formattedCitation":"Ottolenghi und Tamimi, {\\i{}Jerusalem}, 166.","plainCitation":"Ottolenghi und Tamimi, Jerusalem, 166.","noteIndex":893},"citationItems":[{"id":94,"uris":["http://zotero.org/users/local/usTu59L8/items/9YPMVACQ"],"itemData":{"id":94,"type":"book","edition":"15. Auflage","event-place":"München","ISBN":"978-3-8310-2333-2","language":"ger","number-of-pages":"318","publisher":"Dorling Kindersley","publisher-place":"München","source":"K10plus ISBN","title":"Jerusalem: Das Kochbuch","title-short":"Jerusalem","author":[{"family":"Ottolenghi","given":"Yotam"},{"family":"Tamimi","given":"Sami"}],"issued":{"date-parts":[["2017"]]}},"locator":"166"}],"schema":"https://github.com/citation-style-language/schema/raw/master/csl-citation.json"} </w:instrText>
      </w:r>
      <w:r>
        <w:fldChar w:fldCharType="separate"/>
      </w:r>
      <w:r w:rsidRPr="003D14A4">
        <w:rPr>
          <w:rFonts w:ascii="Calibri" w:hAnsi="Calibri" w:cs="Calibri"/>
          <w:szCs w:val="24"/>
        </w:rPr>
        <w:t xml:space="preserve">Ottolenghi und Tamimi, </w:t>
      </w:r>
      <w:r w:rsidRPr="003D14A4">
        <w:rPr>
          <w:rFonts w:ascii="Calibri" w:hAnsi="Calibri" w:cs="Calibri"/>
          <w:i/>
          <w:iCs/>
          <w:szCs w:val="24"/>
        </w:rPr>
        <w:t>Jerusalem</w:t>
      </w:r>
      <w:r w:rsidRPr="003D14A4">
        <w:rPr>
          <w:rFonts w:ascii="Calibri" w:hAnsi="Calibri" w:cs="Calibri"/>
          <w:szCs w:val="24"/>
        </w:rPr>
        <w:t>, 166.</w:t>
      </w:r>
      <w:r>
        <w:fldChar w:fldCharType="end"/>
      </w:r>
    </w:p>
  </w:footnote>
  <w:footnote w:id="895">
    <w:p w14:paraId="09269105" w14:textId="088A70BC" w:rsidR="003D14A4" w:rsidRPr="008C07CD" w:rsidRDefault="003D14A4" w:rsidP="003D14A4">
      <w:pPr>
        <w:pStyle w:val="FootnoteText"/>
      </w:pPr>
      <w:r>
        <w:rPr>
          <w:rStyle w:val="FootnoteReference"/>
        </w:rPr>
        <w:footnoteRef/>
      </w:r>
      <w:r w:rsidRPr="008C07CD">
        <w:t xml:space="preserve"> </w:t>
      </w:r>
      <w:r>
        <w:fldChar w:fldCharType="begin"/>
      </w:r>
      <w:r w:rsidR="008C334C">
        <w:instrText xml:space="preserve"> ADDIN ZOTERO_ITEM CSL_CITATION {"citationID":"LFRuVtfm","properties":{"formattedCitation":"Frenkiel u.\\uc0\\u160{}a., {\\i{}Die gr\\uc0\\u252{}ne K\\uc0\\u252{}che auf Reisen}, 66.","plainCitation":"Frenkiel u. a., Die grüne Küche auf Reisen, 66.","noteIndex":894},"citationItems":[{"id":57,"uris":["http://zotero.org/users/local/usTu59L8/items/LGKJLVB7"],"itemData":{"id":57,"type":"book","abstract":"Der Schwede David war ein ungesunder Vegetarier, die Dänin Luise eine gesundheitsbewusste Allesesserin. Jetzt haben sie die entspannte Variante des Vegetarismus entdeckt, kreativ mit hehren Zielen, aber ohne Dogmatismus, dafür mit tolerierten Abweichungen. Ihr Kochbucherstling ist, ebenso wie ihr Blog, farbenfroh und inspirierend. Hier wird kreativ und mit Einflüssen aus aller Welt, jedoch mit Zutaten, wie sie in Nordeuropa wachsen, gekocht. Wer sich also fragt, was er aus Gemüsesorten wie Rote Bete oder Rhabarber kochen soll, der wird bei \"Die grüne Küche\" fündig. Der Band ist in 10 Kapitel aufgeteilt; zuerst geben die Autoren einen Einblick, was sich in ihrer Speisekammer findet, Kapitel 2 widmet sich der Ernährung von Kindern. Sie sind Eltern einer kleinen Tochter, die natürlich auf der kulinarischen Weltreise dabei war. Nach ein paar Basisrezepten teilt sich der Band in die Kapitel \"Frühstück\", \"Leichte Gerichte\", \"Zum Mitnehmen\", \"Familienessen\", \"Häppchen\", \"Getränke\" und \"Süe︢ Gaumenfreuden\" auf. Gelungen, überall da, wo Vegetarisches gefragt ist. (2)","edition":"Dt. Erstausg","event-place":"München","ISBN":"978-3-86873-806-3","language":"ger","number-of-pages":"255","publisher":"Knesebeck","publisher-place":"München","source":"K10plus ISBN","title":"Die grüne Küche auf Reisen: Vegetarisches aus aller Welt","title-short":"Die grüne Küche auf Reisen","author":[{"family":"Frenkiel","given":"David"},{"family":"Vindahl","given":"Luise"},{"family":"Wiesner","given":"Linde"},{"family":"Frenkiel","given":"David"}],"issued":{"date-parts":[["2015"]]}},"locator":"66"}],"schema":"https://github.com/citation-style-language/schema/raw/master/csl-citation.json"} </w:instrText>
      </w:r>
      <w:r>
        <w:fldChar w:fldCharType="separate"/>
      </w:r>
      <w:r w:rsidRPr="00044BEF">
        <w:rPr>
          <w:rFonts w:ascii="Calibri" w:hAnsi="Calibri" w:cs="Calibri"/>
          <w:szCs w:val="24"/>
        </w:rPr>
        <w:t xml:space="preserve">Frenkiel u. a., </w:t>
      </w:r>
      <w:r w:rsidRPr="00044BEF">
        <w:rPr>
          <w:rFonts w:ascii="Calibri" w:hAnsi="Calibri" w:cs="Calibri"/>
          <w:i/>
          <w:iCs/>
          <w:szCs w:val="24"/>
        </w:rPr>
        <w:t>Die grüne Küche auf Reisen</w:t>
      </w:r>
      <w:r w:rsidRPr="00044BEF">
        <w:rPr>
          <w:rFonts w:ascii="Calibri" w:hAnsi="Calibri" w:cs="Calibri"/>
          <w:szCs w:val="24"/>
        </w:rPr>
        <w:t>, 66.</w:t>
      </w:r>
      <w:r>
        <w:fldChar w:fldCharType="end"/>
      </w:r>
    </w:p>
  </w:footnote>
  <w:footnote w:id="896">
    <w:p w14:paraId="496709CD" w14:textId="686A7C3A" w:rsidR="00446CD0" w:rsidRPr="00446CD0" w:rsidRDefault="00446CD0" w:rsidP="00446CD0">
      <w:pPr>
        <w:pStyle w:val="FootnoteText"/>
      </w:pPr>
      <w:r>
        <w:rPr>
          <w:rStyle w:val="FootnoteReference"/>
        </w:rPr>
        <w:footnoteRef/>
      </w:r>
      <w:r w:rsidRPr="00446CD0">
        <w:t xml:space="preserve"> </w:t>
      </w:r>
      <w:r>
        <w:fldChar w:fldCharType="begin"/>
      </w:r>
      <w:r w:rsidR="008C334C">
        <w:instrText xml:space="preserve"> ADDIN ZOTERO_ITEM CSL_CITATION {"citationID":"FLFuz0bp","properties":{"formattedCitation":"Ottolenghi, {\\i{}Ottolenghi simple - Das Kochbuch}, 78.","plainCitation":"Ottolenghi, Ottolenghi simple - Das Kochbuch, 78.","noteIndex":895},"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78"}],"schema":"https://github.com/citation-style-language/schema/raw/master/csl-citation.json"} </w:instrText>
      </w:r>
      <w:r>
        <w:fldChar w:fldCharType="separate"/>
      </w:r>
      <w:r w:rsidR="00A830F2" w:rsidRPr="00A830F2">
        <w:rPr>
          <w:rFonts w:ascii="Calibri" w:hAnsi="Calibri" w:cs="Calibri"/>
          <w:szCs w:val="24"/>
        </w:rPr>
        <w:t xml:space="preserve">Ottolenghi, </w:t>
      </w:r>
      <w:r w:rsidR="00A830F2" w:rsidRPr="00A830F2">
        <w:rPr>
          <w:rFonts w:ascii="Calibri" w:hAnsi="Calibri" w:cs="Calibri"/>
          <w:i/>
          <w:iCs/>
          <w:szCs w:val="24"/>
        </w:rPr>
        <w:t>Ottolenghi simple - Das Kochbuch</w:t>
      </w:r>
      <w:r w:rsidR="00A830F2" w:rsidRPr="00A830F2">
        <w:rPr>
          <w:rFonts w:ascii="Calibri" w:hAnsi="Calibri" w:cs="Calibri"/>
          <w:szCs w:val="24"/>
        </w:rPr>
        <w:t>, 78.</w:t>
      </w:r>
      <w:r>
        <w:fldChar w:fldCharType="end"/>
      </w:r>
    </w:p>
  </w:footnote>
  <w:footnote w:id="897">
    <w:p w14:paraId="0BE5E3C0" w14:textId="6465F402" w:rsidR="00E74DD8" w:rsidRDefault="00E74DD8" w:rsidP="00E74DD8">
      <w:pPr>
        <w:pStyle w:val="FootnoteText"/>
      </w:pPr>
      <w:r>
        <w:rPr>
          <w:rStyle w:val="FootnoteReference"/>
        </w:rPr>
        <w:footnoteRef/>
      </w:r>
      <w:r>
        <w:t xml:space="preserve"> </w:t>
      </w:r>
      <w:r>
        <w:fldChar w:fldCharType="begin"/>
      </w:r>
      <w:r w:rsidR="008C334C">
        <w:instrText xml:space="preserve"> ADDIN ZOTERO_ITEM CSL_CITATION {"citationID":"3jWr75jm","properties":{"formattedCitation":"essen &amp; trinken, \\uc0\\u8222{}essen &amp; trinken Spezial: Einladung zum Grillen\\uc0\\u8220{}, 99.","plainCitation":"essen &amp; trinken, „essen &amp; trinken Spezial: Einladung zum Grillen“, 99.","noteIndex":896},"citationItems":[{"id":88,"uris":["http://zotero.org/users/local/usTu59L8/items/C3DD47IM"],"itemData":{"id":88,"type":"article-journal","collection-title":"essen &amp; trinken","title":"essen &amp; trinken Spezial: Einladung zum Grillen","volume":"02/2018","editor":[{"family":"essen &amp; trinken","given":""}],"issued":{"date-parts":[["2018"]]}},"locator":"99"}],"schema":"https://github.com/citation-style-language/schema/raw/master/csl-citation.json"} </w:instrText>
      </w:r>
      <w:r>
        <w:fldChar w:fldCharType="separate"/>
      </w:r>
      <w:r w:rsidR="00A830F2" w:rsidRPr="00A830F2">
        <w:rPr>
          <w:rFonts w:ascii="Calibri" w:hAnsi="Calibri" w:cs="Calibri"/>
          <w:szCs w:val="24"/>
        </w:rPr>
        <w:t>essen &amp; trinken, „essen &amp; trinken Spezial: Einladung zum Grillen“, 99.</w:t>
      </w:r>
      <w:r>
        <w:fldChar w:fldCharType="end"/>
      </w:r>
    </w:p>
  </w:footnote>
  <w:footnote w:id="898">
    <w:p w14:paraId="09CCBDB9" w14:textId="402158FC" w:rsidR="00106AEC" w:rsidRDefault="00106AEC" w:rsidP="00106AEC">
      <w:pPr>
        <w:pStyle w:val="FootnoteText"/>
      </w:pPr>
      <w:r>
        <w:rPr>
          <w:rStyle w:val="FootnoteReference"/>
        </w:rPr>
        <w:footnoteRef/>
      </w:r>
      <w:r>
        <w:t xml:space="preserve"> </w:t>
      </w:r>
      <w:r>
        <w:fldChar w:fldCharType="begin"/>
      </w:r>
      <w:r w:rsidR="008C334C">
        <w:instrText xml:space="preserve"> ADDIN ZOTERO_ITEM CSL_CITATION {"citationID":"mOh1prxP","properties":{"formattedCitation":"Likidis-K\\uc0\\u246{}nigsfeld, Brauner, und Werz-Kovacs, {\\i{}Griechenland Originalrezepte und Interessantes \\uc0\\u252{}ber Land und Leute}, 104.","plainCitation":"Likidis-Königsfeld, Brauner, und Werz-Kovacs, Griechenland Originalrezepte und Interessantes über Land und Leute, 104.","noteIndex":897},"citationItems":[{"id":21,"uris":["http://zotero.org/users/local/usTu59L8/items/5J8T6KEU"],"itemData":{"id":21,"type":"book","edition":"Sonderausg. der Orig.-Ausg. von 1994, 1. Aufl","event-place":"München","ISBN":"978-3-7742-6443-4","language":"ger","note":"OCLC: 76556261","publisher":"Gräfe und Unzer","publisher-place":"München","source":"Open WorldCat","title":"Griechenland Originalrezepte und Interessantes über Land und Leute","author":[{"family":"Likidis-Königsfeld","given":"Kristina"},{"family":"Brauner","given":"Michael"},{"family":"Werz-Kovacs","given":"Stephanie","dropping-particle":"von"}],"issued":{"date-parts":[["2004"]]}},"locator":"104"}],"schema":"https://github.com/citation-style-language/schema/raw/master/csl-citation.json"} </w:instrText>
      </w:r>
      <w:r>
        <w:fldChar w:fldCharType="separate"/>
      </w:r>
      <w:r w:rsidR="00A830F2" w:rsidRPr="00A830F2">
        <w:rPr>
          <w:rFonts w:ascii="Calibri" w:hAnsi="Calibri" w:cs="Calibri"/>
          <w:szCs w:val="24"/>
        </w:rPr>
        <w:t xml:space="preserve">Likidis-Königsfeld, Brauner, und Werz-Kovacs, </w:t>
      </w:r>
      <w:r w:rsidR="00A830F2" w:rsidRPr="00A830F2">
        <w:rPr>
          <w:rFonts w:ascii="Calibri" w:hAnsi="Calibri" w:cs="Calibri"/>
          <w:i/>
          <w:iCs/>
          <w:szCs w:val="24"/>
        </w:rPr>
        <w:t>Griechenland Originalrezepte und Interessantes über Land und Leute</w:t>
      </w:r>
      <w:r w:rsidR="00A830F2" w:rsidRPr="00A830F2">
        <w:rPr>
          <w:rFonts w:ascii="Calibri" w:hAnsi="Calibri" w:cs="Calibri"/>
          <w:szCs w:val="24"/>
        </w:rPr>
        <w:t>, 104.</w:t>
      </w:r>
      <w:r>
        <w:fldChar w:fldCharType="end"/>
      </w:r>
    </w:p>
  </w:footnote>
  <w:footnote w:id="899">
    <w:p w14:paraId="7138213E" w14:textId="1F488919" w:rsidR="00863973" w:rsidRDefault="00863973" w:rsidP="00863973">
      <w:pPr>
        <w:pStyle w:val="FootnoteText"/>
      </w:pPr>
      <w:r>
        <w:rPr>
          <w:rStyle w:val="FootnoteReference"/>
        </w:rPr>
        <w:footnoteRef/>
      </w:r>
      <w:r>
        <w:t xml:space="preserve"> </w:t>
      </w:r>
      <w:r>
        <w:fldChar w:fldCharType="begin"/>
      </w:r>
      <w:r w:rsidR="008C334C">
        <w:instrText xml:space="preserve"> ADDIN ZOTERO_ITEM CSL_CITATION {"citationID":"xdJn6KOH","properties":{"formattedCitation":"Frenkiel und Vindahl, {\\i{}Die gr\\uc0\\u252{}ne K\\uc0\\u252{}che}, 126.","plainCitation":"Frenkiel und Vindahl, Die grüne Küche, 126.","noteIndex":898},"citationItems":[{"id":59,"uris":["http://zotero.org/users/local/usTu59L8/items/T936RKBP"],"itemData":{"id":59,"type":"book","edition":"3. Auflage, deutsche Erstausgabe","event-place":"München","ISBN":"978-3-86873-685-4","language":"ger","number-of-pages":"247","publisher":"Knesebeck","publisher-place":"München","source":"K10plus ISBN","title":"Die grüne Küche: köstliche vegetarische Ideen für jeden Tag","title-short":"Die grüne Küche","author":[{"family":"Frenkiel","given":"David"},{"family":"Vindahl","given":"Luise"}],"translator":[{"family":"Weinberger","given":"Anita"}],"issued":{"date-parts":[["2016"]]}},"locator":"126"}],"schema":"https://github.com/citation-style-language/schema/raw/master/csl-citation.json"} </w:instrText>
      </w:r>
      <w:r>
        <w:fldChar w:fldCharType="separate"/>
      </w:r>
      <w:r w:rsidRPr="0000076D">
        <w:rPr>
          <w:rFonts w:ascii="Calibri" w:hAnsi="Calibri" w:cs="Calibri"/>
          <w:szCs w:val="24"/>
        </w:rPr>
        <w:t xml:space="preserve">Frenkiel und Vindahl, </w:t>
      </w:r>
      <w:r w:rsidRPr="0000076D">
        <w:rPr>
          <w:rFonts w:ascii="Calibri" w:hAnsi="Calibri" w:cs="Calibri"/>
          <w:i/>
          <w:iCs/>
          <w:szCs w:val="24"/>
        </w:rPr>
        <w:t>Die grüne Küche</w:t>
      </w:r>
      <w:r w:rsidRPr="0000076D">
        <w:rPr>
          <w:rFonts w:ascii="Calibri" w:hAnsi="Calibri" w:cs="Calibri"/>
          <w:szCs w:val="24"/>
        </w:rPr>
        <w:t>, 126.</w:t>
      </w:r>
      <w:r>
        <w:fldChar w:fldCharType="end"/>
      </w:r>
    </w:p>
  </w:footnote>
  <w:footnote w:id="900">
    <w:p w14:paraId="52A751F6" w14:textId="14EFD27B" w:rsidR="00925CB4" w:rsidRPr="00A91073" w:rsidRDefault="00925CB4">
      <w:pPr>
        <w:pStyle w:val="FootnoteText"/>
      </w:pPr>
      <w:r>
        <w:rPr>
          <w:rStyle w:val="FootnoteReference"/>
        </w:rPr>
        <w:footnoteRef/>
      </w:r>
      <w:r w:rsidRPr="00A91073">
        <w:t xml:space="preserve"> </w:t>
      </w:r>
      <w:r>
        <w:fldChar w:fldCharType="begin"/>
      </w:r>
      <w:r w:rsidR="008C334C">
        <w:instrText xml:space="preserve"> ADDIN ZOTERO_ITEM CSL_CITATION {"citationID":"ItDsnSOk","properties":{"formattedCitation":"Sodha und Loftus, {\\i{}Indisch vegetarisch}, 45.","plainCitation":"Sodha und Loftus, Indisch vegetarisch, 45.","noteIndex":899},"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45"}],"schema":"https://github.com/citation-style-language/schema/raw/master/csl-citation.json"} </w:instrText>
      </w:r>
      <w:r>
        <w:fldChar w:fldCharType="separate"/>
      </w:r>
      <w:r w:rsidRPr="00A91073">
        <w:rPr>
          <w:rFonts w:ascii="Calibri" w:hAnsi="Calibri" w:cs="Calibri"/>
          <w:szCs w:val="24"/>
        </w:rPr>
        <w:t xml:space="preserve">Sodha und Loftus, </w:t>
      </w:r>
      <w:r w:rsidRPr="00A91073">
        <w:rPr>
          <w:rFonts w:ascii="Calibri" w:hAnsi="Calibri" w:cs="Calibri"/>
          <w:i/>
          <w:iCs/>
          <w:szCs w:val="24"/>
        </w:rPr>
        <w:t>Indisch vegetarisch</w:t>
      </w:r>
      <w:r w:rsidRPr="00A91073">
        <w:rPr>
          <w:rFonts w:ascii="Calibri" w:hAnsi="Calibri" w:cs="Calibri"/>
          <w:szCs w:val="24"/>
        </w:rPr>
        <w:t>, 45.</w:t>
      </w:r>
      <w:r>
        <w:fldChar w:fldCharType="end"/>
      </w:r>
    </w:p>
  </w:footnote>
  <w:footnote w:id="901">
    <w:p w14:paraId="0154BA57" w14:textId="60ED5848" w:rsidR="00465A24" w:rsidRDefault="00465A24">
      <w:pPr>
        <w:pStyle w:val="FootnoteText"/>
      </w:pPr>
      <w:r>
        <w:rPr>
          <w:rStyle w:val="FootnoteReference"/>
        </w:rPr>
        <w:footnoteRef/>
      </w:r>
      <w:r>
        <w:t xml:space="preserve"> </w:t>
      </w:r>
      <w:r>
        <w:fldChar w:fldCharType="begin"/>
      </w:r>
      <w:r w:rsidR="008C334C">
        <w:instrText xml:space="preserve"> ADDIN ZOTERO_ITEM CSL_CITATION {"citationID":"ig4QIb2f","properties":{"formattedCitation":"Sodha und Loftus, 42.","plainCitation":"Sodha und Loftus, 42.","noteIndex":900},"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42"}],"schema":"https://github.com/citation-style-language/schema/raw/master/csl-citation.json"} </w:instrText>
      </w:r>
      <w:r>
        <w:fldChar w:fldCharType="separate"/>
      </w:r>
      <w:r w:rsidRPr="00465A24">
        <w:rPr>
          <w:rFonts w:ascii="Calibri" w:hAnsi="Calibri" w:cs="Calibri"/>
        </w:rPr>
        <w:t>Sodha und Loftus, 42.</w:t>
      </w:r>
      <w:r>
        <w:fldChar w:fldCharType="end"/>
      </w:r>
    </w:p>
  </w:footnote>
  <w:footnote w:id="902">
    <w:p w14:paraId="53071D35" w14:textId="09FB5ECB" w:rsidR="0098791F" w:rsidRDefault="0098791F" w:rsidP="0098791F">
      <w:pPr>
        <w:pStyle w:val="FootnoteText"/>
      </w:pPr>
      <w:r>
        <w:rPr>
          <w:rStyle w:val="FootnoteReference"/>
        </w:rPr>
        <w:footnoteRef/>
      </w:r>
      <w:r>
        <w:t xml:space="preserve"> </w:t>
      </w:r>
      <w:r>
        <w:fldChar w:fldCharType="begin"/>
      </w:r>
      <w:r w:rsidR="008C334C">
        <w:instrText xml:space="preserve"> ADDIN ZOTERO_ITEM CSL_CITATION {"citationID":"R8PWQYZ5","properties":{"formattedCitation":"{\\i{}30-Minuten-K\\uc0\\u252{}che}, 32.","plainCitation":"30-Minuten-Küche, 32.","noteIndex":901},"citationItems":[{"id":51,"uris":["http://zotero.org/users/local/usTu59L8/items/47B5FBMY"],"itemData":{"id":51,"type":"book","edition":"1. Aufl","event-place":"München","ISBN":"978-3-89883-379-0","language":"ger","note":"OCLC: 864484090","publisher":"Zabert Sandmann","publisher-place":"München","source":"Open WorldCat","title":"30-Minuten-Küche","issued":{"date-parts":[["2013"]]}},"locator":"32"}],"schema":"https://github.com/citation-style-language/schema/raw/master/csl-citation.json"} </w:instrText>
      </w:r>
      <w:r>
        <w:fldChar w:fldCharType="separate"/>
      </w:r>
      <w:r w:rsidRPr="00C07AF8">
        <w:rPr>
          <w:rFonts w:ascii="Calibri" w:hAnsi="Calibri" w:cs="Calibri"/>
          <w:i/>
          <w:iCs/>
          <w:szCs w:val="24"/>
        </w:rPr>
        <w:t>30-Minuten-Küche</w:t>
      </w:r>
      <w:r w:rsidRPr="00C07AF8">
        <w:rPr>
          <w:rFonts w:ascii="Calibri" w:hAnsi="Calibri" w:cs="Calibri"/>
          <w:szCs w:val="24"/>
        </w:rPr>
        <w:t>, 32.</w:t>
      </w:r>
      <w:r>
        <w:fldChar w:fldCharType="end"/>
      </w:r>
    </w:p>
  </w:footnote>
  <w:footnote w:id="903">
    <w:p w14:paraId="6AA2F22E" w14:textId="230EB720" w:rsidR="00F47482" w:rsidRPr="0008135B" w:rsidRDefault="00F47482" w:rsidP="00F47482">
      <w:pPr>
        <w:pStyle w:val="FootnoteText"/>
      </w:pPr>
      <w:r>
        <w:rPr>
          <w:rStyle w:val="FootnoteReference"/>
        </w:rPr>
        <w:footnoteRef/>
      </w:r>
      <w:r w:rsidRPr="0008135B">
        <w:t xml:space="preserve"> </w:t>
      </w:r>
      <w:r>
        <w:fldChar w:fldCharType="begin"/>
      </w:r>
      <w:r w:rsidR="008C334C">
        <w:instrText xml:space="preserve"> ADDIN ZOTERO_ITEM CSL_CITATION {"citationID":"0sZPdc3W","properties":{"formattedCitation":"\\uc0\\u8222{}ZEITmagazin\\uc0\\u8220{}.","plainCitation":"„ZEITmagazin“.","noteIndex":902},"citationItems":[{"id":96,"uris":["http://zotero.org/users/local/usTu59L8/items/EJMJD2IT"],"itemData":{"id":96,"type":"article-journal","title":"ZEITmagazin"}}],"schema":"https://github.com/citation-style-language/schema/raw/master/csl-citation.json"} </w:instrText>
      </w:r>
      <w:r>
        <w:fldChar w:fldCharType="separate"/>
      </w:r>
      <w:r w:rsidRPr="0008135B">
        <w:rPr>
          <w:rFonts w:ascii="Calibri" w:hAnsi="Calibri" w:cs="Calibri"/>
          <w:szCs w:val="24"/>
        </w:rPr>
        <w:t>„ZEITmagazin“.</w:t>
      </w:r>
      <w:r>
        <w:fldChar w:fldCharType="end"/>
      </w:r>
    </w:p>
  </w:footnote>
  <w:footnote w:id="904">
    <w:p w14:paraId="4A0BF078" w14:textId="031F3918" w:rsidR="0013223C" w:rsidRDefault="0013223C" w:rsidP="0013223C">
      <w:pPr>
        <w:pStyle w:val="FootnoteText"/>
      </w:pPr>
      <w:r>
        <w:rPr>
          <w:rStyle w:val="FootnoteReference"/>
        </w:rPr>
        <w:footnoteRef/>
      </w:r>
      <w:r>
        <w:t xml:space="preserve"> </w:t>
      </w:r>
      <w:r>
        <w:fldChar w:fldCharType="begin"/>
      </w:r>
      <w:r w:rsidR="008C334C">
        <w:instrText xml:space="preserve"> ADDIN ZOTERO_ITEM CSL_CITATION {"citationID":"tCjjb92E","properties":{"formattedCitation":"\\uc0\\u8222{}ZEITmagazin\\uc0\\u8220{}.","plainCitation":"„ZEITmagazin“.","noteIndex":903},"citationItems":[{"id":96,"uris":["http://zotero.org/users/local/usTu59L8/items/EJMJD2IT"],"itemData":{"id":96,"type":"article-journal","title":"ZEITmagazin"}}],"schema":"https://github.com/citation-style-language/schema/raw/master/csl-citation.json"} </w:instrText>
      </w:r>
      <w:r>
        <w:fldChar w:fldCharType="separate"/>
      </w:r>
      <w:r w:rsidRPr="00734931">
        <w:rPr>
          <w:rFonts w:ascii="Calibri" w:hAnsi="Calibri" w:cs="Calibri"/>
          <w:szCs w:val="24"/>
        </w:rPr>
        <w:t>„ZEITmagazin“.</w:t>
      </w:r>
      <w:r>
        <w:fldChar w:fldCharType="end"/>
      </w:r>
    </w:p>
  </w:footnote>
  <w:footnote w:id="905">
    <w:p w14:paraId="6C058E45" w14:textId="78C69323" w:rsidR="0008510A" w:rsidRPr="00E91BE6" w:rsidRDefault="0008510A" w:rsidP="0008510A">
      <w:pPr>
        <w:pStyle w:val="FootnoteText"/>
      </w:pPr>
      <w:r>
        <w:rPr>
          <w:rStyle w:val="FootnoteReference"/>
        </w:rPr>
        <w:footnoteRef/>
      </w:r>
      <w:r w:rsidRPr="00E91BE6">
        <w:t xml:space="preserve"> </w:t>
      </w:r>
      <w:r>
        <w:fldChar w:fldCharType="begin"/>
      </w:r>
      <w:r w:rsidR="008C334C">
        <w:instrText xml:space="preserve"> ADDIN ZOTERO_ITEM CSL_CITATION {"citationID":"DBgHmpWY","properties":{"formattedCitation":"Stephen und Busch, {\\i{}Das grosse Buch der vegetarischen K\\uc0\\u252{}che}, 136.","plainCitation":"Stephen und Busch, Das grosse Buch der vegetarischen Küche, 136.","noteIndex":904},"citationItems":[{"id":9,"uris":["http://zotero.org/users/local/usTu59L8/items/FS2CVUV2"],"itemData":{"id":9,"type":"book","event-place":"Köln","ISBN":"978-3-89508-551-2","language":"ger","note":"OCLC: 973602249","publisher":"Könemann","publisher-place":"Köln","source":"Open WorldCat","title":"Das grosse Buch der vegetarischen Küche","author":[{"family":"Stephen","given":"Wendy"},{"family":"Busch","given":"Andrea C."}],"issued":{"date-parts":[["1997"]]}},"locator":"136"}],"schema":"https://github.com/citation-style-language/schema/raw/master/csl-citation.json"} </w:instrText>
      </w:r>
      <w:r>
        <w:fldChar w:fldCharType="separate"/>
      </w:r>
      <w:r w:rsidRPr="00E91BE6">
        <w:rPr>
          <w:rFonts w:ascii="Calibri" w:hAnsi="Calibri" w:cs="Calibri"/>
          <w:szCs w:val="24"/>
        </w:rPr>
        <w:t xml:space="preserve">Stephen und Busch, </w:t>
      </w:r>
      <w:r w:rsidRPr="00E91BE6">
        <w:rPr>
          <w:rFonts w:ascii="Calibri" w:hAnsi="Calibri" w:cs="Calibri"/>
          <w:i/>
          <w:iCs/>
          <w:szCs w:val="24"/>
        </w:rPr>
        <w:t>Das grosse Buch der vegetarischen Küche</w:t>
      </w:r>
      <w:r w:rsidRPr="00E91BE6">
        <w:rPr>
          <w:rFonts w:ascii="Calibri" w:hAnsi="Calibri" w:cs="Calibri"/>
          <w:szCs w:val="24"/>
        </w:rPr>
        <w:t>, 136.</w:t>
      </w:r>
      <w:r>
        <w:fldChar w:fldCharType="end"/>
      </w:r>
    </w:p>
  </w:footnote>
  <w:footnote w:id="906">
    <w:p w14:paraId="1BBA4A45" w14:textId="46FFDC2C" w:rsidR="005229FB" w:rsidRDefault="005229FB" w:rsidP="005229FB">
      <w:pPr>
        <w:pStyle w:val="FootnoteText"/>
      </w:pPr>
      <w:r>
        <w:rPr>
          <w:rStyle w:val="FootnoteReference"/>
        </w:rPr>
        <w:footnoteRef/>
      </w:r>
      <w:r>
        <w:t xml:space="preserve"> </w:t>
      </w:r>
      <w:r>
        <w:fldChar w:fldCharType="begin"/>
      </w:r>
      <w:r w:rsidR="008C334C">
        <w:instrText xml:space="preserve"> ADDIN ZOTERO_ITEM CSL_CITATION {"citationID":"Yhji5whF","properties":{"formattedCitation":"Schinharl, Mewes, und Dusy, {\\i{}Antipasti und Tapas kleine Klassiker im Trend\\uc0\\u8239{}; [mit den 10 GU-Erfolgstipps\\uc0\\u8239{}; internationale Rezepte\\uc0\\u8239{}; Vorschl\\uc0\\u228{}ge f\\uc0\\u252{}rs B\\uc0\\u252{}fett]}, 19.","plainCitation":"Schinharl, Mewes, und Dusy, Antipasti und Tapas kleine Klassiker im Trend ; [mit den 10 GU-Erfolgstipps ; internationale Rezepte ; Vorschläge fürs Büfett], 19.","noteIndex":905},"citationItems":[{"id":29,"uris":["http://zotero.org/users/local/usTu59L8/items/TMTSYXJS"],"itemData":{"id":29,"type":"book","edition":"1. Aufl","event-place":"München","ISBN":"978-3-7742-4899-1","language":"ger","note":"OCLC: 76306369","publisher":"Gräfe und Unzer","publisher-place":"München","source":"Open WorldCat","title":"Antipasti und Tapas kleine Klassiker im Trend ; [mit den 10 GU-Erfolgstipps ; internationale Rezepte ; Vorschläge fürs Büfett]","author":[{"family":"Schinharl","given":"Cornelia"},{"family":"Mewes","given":"Kai"},{"family":"Dusy","given":"Tanja"}],"issued":{"date-parts":[["2002"]]}},"locator":"19"}],"schema":"https://github.com/citation-style-language/schema/raw/master/csl-citation.json"} </w:instrText>
      </w:r>
      <w:r>
        <w:fldChar w:fldCharType="separate"/>
      </w:r>
      <w:r w:rsidRPr="00A75286">
        <w:rPr>
          <w:rFonts w:ascii="Calibri" w:hAnsi="Calibri" w:cs="Calibri"/>
          <w:szCs w:val="24"/>
        </w:rPr>
        <w:t xml:space="preserve">Schinharl, Mewes, und Dusy, </w:t>
      </w:r>
      <w:r w:rsidRPr="00A75286">
        <w:rPr>
          <w:rFonts w:ascii="Calibri" w:hAnsi="Calibri" w:cs="Calibri"/>
          <w:i/>
          <w:iCs/>
          <w:szCs w:val="24"/>
        </w:rPr>
        <w:t>Antipasti und Tapas kleine Klassiker im Trend ; [mit den 10 GU-Erfolgstipps ; internationale Rezepte ; Vorschläge fürs Büfett]</w:t>
      </w:r>
      <w:r w:rsidRPr="00A75286">
        <w:rPr>
          <w:rFonts w:ascii="Calibri" w:hAnsi="Calibri" w:cs="Calibri"/>
          <w:szCs w:val="24"/>
        </w:rPr>
        <w:t>, 19.</w:t>
      </w:r>
      <w:r>
        <w:fldChar w:fldCharType="end"/>
      </w:r>
    </w:p>
  </w:footnote>
  <w:footnote w:id="907">
    <w:p w14:paraId="54C00651" w14:textId="664A413D" w:rsidR="005229FB" w:rsidRDefault="005229FB" w:rsidP="005229FB">
      <w:pPr>
        <w:pStyle w:val="FootnoteText"/>
      </w:pPr>
      <w:r>
        <w:rPr>
          <w:rStyle w:val="FootnoteReference"/>
        </w:rPr>
        <w:footnoteRef/>
      </w:r>
      <w:r>
        <w:t xml:space="preserve"> </w:t>
      </w:r>
      <w:r>
        <w:fldChar w:fldCharType="begin"/>
      </w:r>
      <w:r w:rsidR="008C334C">
        <w:instrText xml:space="preserve"> ADDIN ZOTERO_ITEM CSL_CITATION {"citationID":"Ac0523rY","properties":{"formattedCitation":"essen &amp; trinken, \\uc0\\u8222{}essen &amp; trinken Spezial: Schnelle K\\uc0\\u252{}che\\uc0\\u8220{}, 40.","plainCitation":"essen &amp; trinken, „essen &amp; trinken Spezial: Schnelle Küche“, 40.","noteIndex":906},"citationItems":[{"id":74,"uris":["http://zotero.org/users/local/usTu59L8/items/WRCCCJZK"],"itemData":{"id":74,"type":"article-journal","collection-title":"essen &amp; trinken","title":"essen &amp; trinken Spezial: Schnelle Küche","volume":"03/2018","editor":[{"family":"essen &amp; trinken","given":""}],"issued":{"date-parts":[["2018"]]}},"locator":"40"}],"schema":"https://github.com/citation-style-language/schema/raw/master/csl-citation.json"} </w:instrText>
      </w:r>
      <w:r>
        <w:fldChar w:fldCharType="separate"/>
      </w:r>
      <w:r w:rsidRPr="00126104">
        <w:rPr>
          <w:rFonts w:ascii="Calibri" w:hAnsi="Calibri" w:cs="Calibri"/>
          <w:szCs w:val="24"/>
        </w:rPr>
        <w:t>essen &amp; trinken, „essen &amp; trinken Spezial: Schnelle Küche“, 40.</w:t>
      </w:r>
      <w:r>
        <w:fldChar w:fldCharType="end"/>
      </w:r>
    </w:p>
  </w:footnote>
  <w:footnote w:id="908">
    <w:p w14:paraId="1B2551A8" w14:textId="2205E07B" w:rsidR="000E3313" w:rsidRDefault="000E3313" w:rsidP="000E3313">
      <w:pPr>
        <w:pStyle w:val="FootnoteText"/>
      </w:pPr>
      <w:r>
        <w:rPr>
          <w:rStyle w:val="FootnoteReference"/>
        </w:rPr>
        <w:footnoteRef/>
      </w:r>
      <w:r>
        <w:t xml:space="preserve"> </w:t>
      </w:r>
      <w:r>
        <w:fldChar w:fldCharType="begin"/>
      </w:r>
      <w:r w:rsidR="008C334C">
        <w:instrText xml:space="preserve"> ADDIN ZOTERO_ITEM CSL_CITATION {"citationID":"fnTE2EUs","properties":{"formattedCitation":"Schuhbeck, {\\i{}Meine bayerische K\\uc0\\u252{}che}, 110.","plainCitation":"Schuhbeck, Meine bayerische Küche, 110.","noteIndex":907},"citationItems":[{"id":11,"uris":["http://zotero.org/users/local/usTu59L8/items/2QP5AI8A"],"itemData":{"id":11,"type":"book","edition":"Überarb. Neuausg., 1. Aufl","event-place":"München","ISBN":"978-3-89883-281-6","language":"ger","note":"OCLC: 711859466","publisher":"Zabert Sandmann","publisher-place":"München","source":"Open WorldCat","title":"Meine bayerische Küche","author":[{"family":"Schuhbeck","given":"Alfons"}],"issued":{"date-parts":[["2011"]]}},"locator":"110"}],"schema":"https://github.com/citation-style-language/schema/raw/master/csl-citation.json"} </w:instrText>
      </w:r>
      <w:r>
        <w:fldChar w:fldCharType="separate"/>
      </w:r>
      <w:r w:rsidR="00A830F2" w:rsidRPr="00A830F2">
        <w:rPr>
          <w:rFonts w:ascii="Calibri" w:hAnsi="Calibri" w:cs="Calibri"/>
          <w:szCs w:val="24"/>
        </w:rPr>
        <w:t xml:space="preserve">Schuhbeck, </w:t>
      </w:r>
      <w:r w:rsidR="00A830F2" w:rsidRPr="00A830F2">
        <w:rPr>
          <w:rFonts w:ascii="Calibri" w:hAnsi="Calibri" w:cs="Calibri"/>
          <w:i/>
          <w:iCs/>
          <w:szCs w:val="24"/>
        </w:rPr>
        <w:t>Meine bayerische Küche</w:t>
      </w:r>
      <w:r w:rsidR="00A830F2" w:rsidRPr="00A830F2">
        <w:rPr>
          <w:rFonts w:ascii="Calibri" w:hAnsi="Calibri" w:cs="Calibri"/>
          <w:szCs w:val="24"/>
        </w:rPr>
        <w:t>, 110.</w:t>
      </w:r>
      <w:r>
        <w:fldChar w:fldCharType="end"/>
      </w:r>
    </w:p>
  </w:footnote>
  <w:footnote w:id="909">
    <w:p w14:paraId="752B415A" w14:textId="2E61C6D0" w:rsidR="00D8161F" w:rsidRDefault="00D8161F" w:rsidP="00D8161F">
      <w:pPr>
        <w:pStyle w:val="FootnoteText"/>
      </w:pPr>
      <w:r>
        <w:rPr>
          <w:rStyle w:val="FootnoteReference"/>
        </w:rPr>
        <w:footnoteRef/>
      </w:r>
      <w:r>
        <w:t xml:space="preserve"> </w:t>
      </w:r>
      <w:r>
        <w:fldChar w:fldCharType="begin"/>
      </w:r>
      <w:r w:rsidR="008C334C">
        <w:instrText xml:space="preserve"> ADDIN ZOTERO_ITEM CSL_CITATION {"citationID":"hrGUYPxW","properties":{"formattedCitation":"essen &amp; trinken, \\uc0\\u8222{}essen &amp; trinken: Genuss vom Blech\\uc0\\u8220{}, 20.","plainCitation":"essen &amp; trinken, „essen &amp; trinken: Genuss vom Blech“, 20.","noteIndex":908},"citationItems":[{"id":86,"uris":["http://zotero.org/users/local/usTu59L8/items/4KPEMYC9"],"itemData":{"id":86,"type":"article-journal","collection-title":"essen &amp; trinken","title":"essen &amp; trinken: Genuss vom Blech","volume":"09/2006","editor":[{"family":"essen &amp; trinken","given":""}],"issued":{"date-parts":[["2006"]]}},"locator":"20"}],"schema":"https://github.com/citation-style-language/schema/raw/master/csl-citation.json"} </w:instrText>
      </w:r>
      <w:r>
        <w:fldChar w:fldCharType="separate"/>
      </w:r>
      <w:r w:rsidRPr="00CE2A06">
        <w:rPr>
          <w:rFonts w:ascii="Calibri" w:hAnsi="Calibri" w:cs="Calibri"/>
          <w:szCs w:val="24"/>
        </w:rPr>
        <w:t>essen &amp; trinken, „essen &amp; trinken: Genuss vom Blech“, 20.</w:t>
      </w:r>
      <w:r>
        <w:fldChar w:fldCharType="end"/>
      </w:r>
    </w:p>
  </w:footnote>
  <w:footnote w:id="910">
    <w:p w14:paraId="78A1823B" w14:textId="1ECEEDFA" w:rsidR="00571701" w:rsidRDefault="00571701" w:rsidP="00571701">
      <w:pPr>
        <w:pStyle w:val="FootnoteText"/>
      </w:pPr>
      <w:r>
        <w:rPr>
          <w:rStyle w:val="FootnoteReference"/>
        </w:rPr>
        <w:footnoteRef/>
      </w:r>
      <w:r>
        <w:t xml:space="preserve"> </w:t>
      </w:r>
      <w:r>
        <w:fldChar w:fldCharType="begin"/>
      </w:r>
      <w:r w:rsidR="008C334C">
        <w:instrText xml:space="preserve"> ADDIN ZOTERO_ITEM CSL_CITATION {"citationID":"WCY7ht8d","properties":{"formattedCitation":"S\\uc0\\u228{}lzer, {\\i{}Die echte Jeden-Tag-K\\uc0\\u252{}che}, 28.","plainCitation":"Sälzer, Die echte Jeden-Tag-Küche, 28.","noteIndex":909},"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28"}],"schema":"https://github.com/citation-style-language/schema/raw/master/csl-citation.json"} </w:instrText>
      </w:r>
      <w:r>
        <w:fldChar w:fldCharType="separate"/>
      </w:r>
      <w:r w:rsidRPr="00BB50EF">
        <w:rPr>
          <w:rFonts w:ascii="Calibri" w:hAnsi="Calibri" w:cs="Calibri"/>
          <w:szCs w:val="24"/>
        </w:rPr>
        <w:t xml:space="preserve">Sälzer, </w:t>
      </w:r>
      <w:r w:rsidRPr="00BB50EF">
        <w:rPr>
          <w:rFonts w:ascii="Calibri" w:hAnsi="Calibri" w:cs="Calibri"/>
          <w:i/>
          <w:iCs/>
          <w:szCs w:val="24"/>
        </w:rPr>
        <w:t>Die echte Jeden-Tag-Küche</w:t>
      </w:r>
      <w:r w:rsidRPr="00BB50EF">
        <w:rPr>
          <w:rFonts w:ascii="Calibri" w:hAnsi="Calibri" w:cs="Calibri"/>
          <w:szCs w:val="24"/>
        </w:rPr>
        <w:t>, 28.</w:t>
      </w:r>
      <w:r>
        <w:fldChar w:fldCharType="end"/>
      </w:r>
    </w:p>
  </w:footnote>
  <w:footnote w:id="911">
    <w:p w14:paraId="2D6AF4D8" w14:textId="156CC9A3" w:rsidR="00571701" w:rsidRDefault="00571701" w:rsidP="00571701">
      <w:pPr>
        <w:pStyle w:val="FootnoteText"/>
      </w:pPr>
      <w:r>
        <w:rPr>
          <w:rStyle w:val="FootnoteReference"/>
        </w:rPr>
        <w:footnoteRef/>
      </w:r>
      <w:r>
        <w:t xml:space="preserve"> </w:t>
      </w:r>
      <w:r>
        <w:fldChar w:fldCharType="begin"/>
      </w:r>
      <w:r w:rsidR="008C334C">
        <w:instrText xml:space="preserve"> ADDIN ZOTERO_ITEM CSL_CITATION {"citationID":"y509vrnP","properties":{"formattedCitation":"Stephen und Busch, {\\i{}Das grosse Buch der vegetarischen K\\uc0\\u252{}che}, 94.","plainCitation":"Stephen und Busch, Das grosse Buch der vegetarischen Küche, 94.","noteIndex":910},"citationItems":[{"id":9,"uris":["http://zotero.org/users/local/usTu59L8/items/FS2CVUV2"],"itemData":{"id":9,"type":"book","event-place":"Köln","ISBN":"978-3-89508-551-2","language":"ger","note":"OCLC: 973602249","publisher":"Könemann","publisher-place":"Köln","source":"Open WorldCat","title":"Das grosse Buch der vegetarischen Küche","author":[{"family":"Stephen","given":"Wendy"},{"family":"Busch","given":"Andrea C."}],"issued":{"date-parts":[["1997"]]}},"locator":"94"}],"schema":"https://github.com/citation-style-language/schema/raw/master/csl-citation.json"} </w:instrText>
      </w:r>
      <w:r>
        <w:fldChar w:fldCharType="separate"/>
      </w:r>
      <w:r w:rsidRPr="00FE7906">
        <w:rPr>
          <w:rFonts w:ascii="Calibri" w:hAnsi="Calibri" w:cs="Calibri"/>
          <w:szCs w:val="24"/>
        </w:rPr>
        <w:t xml:space="preserve">Stephen und Busch, </w:t>
      </w:r>
      <w:r w:rsidRPr="00FE7906">
        <w:rPr>
          <w:rFonts w:ascii="Calibri" w:hAnsi="Calibri" w:cs="Calibri"/>
          <w:i/>
          <w:iCs/>
          <w:szCs w:val="24"/>
        </w:rPr>
        <w:t>Das grosse Buch der vegetarischen Küche</w:t>
      </w:r>
      <w:r w:rsidRPr="00FE7906">
        <w:rPr>
          <w:rFonts w:ascii="Calibri" w:hAnsi="Calibri" w:cs="Calibri"/>
          <w:szCs w:val="24"/>
        </w:rPr>
        <w:t>, 94.</w:t>
      </w:r>
      <w:r>
        <w:fldChar w:fldCharType="end"/>
      </w:r>
    </w:p>
  </w:footnote>
  <w:footnote w:id="912">
    <w:p w14:paraId="381B3787" w14:textId="209E6125" w:rsidR="00571701" w:rsidRDefault="00571701" w:rsidP="00571701">
      <w:pPr>
        <w:pStyle w:val="FootnoteText"/>
      </w:pPr>
      <w:r>
        <w:rPr>
          <w:rStyle w:val="FootnoteReference"/>
        </w:rPr>
        <w:footnoteRef/>
      </w:r>
      <w:r>
        <w:t xml:space="preserve"> </w:t>
      </w:r>
      <w:r>
        <w:fldChar w:fldCharType="begin"/>
      </w:r>
      <w:r w:rsidR="008C334C">
        <w:instrText xml:space="preserve"> ADDIN ZOTERO_ITEM CSL_CITATION {"citationID":"3qVRZFyw","properties":{"formattedCitation":"Zarling, Schult, und Banderob, {\\i{}Das grosse Men\\uc0\\u252{}-Buch}, 142.","plainCitation":"Zarling, Schult, und Banderob, Das grosse Menü-Buch, 142.","noteIndex":911},"citationItems":[{"id":70,"uris":["http://zotero.org/users/local/usTu59L8/items/I4Z5WK3M"],"itemData":{"id":70,"type":"book","collection-title":"Essen &amp; trinken","edition":"Sonderausg","event-place":"Köln","ISBN":"978-3-625-10881-8","language":"ger","number-of-pages":"192","publisher":"Naumann und Göbel","publisher-place":"Köln","source":"K10plus ISBN","title":"Das grosse Menü-Buch: mit Menükarten und Tischdekorationen","title-short":"Das grosse Menü-Buch","editor":[{"family":"Zarling","given":"Sabine"},{"family":"Schult","given":"Murmel"},{"family":"Banderob","given":"Heino"}],"issued":{"date-parts":[["1994"]]}},"locator":"142"}],"schema":"https://github.com/citation-style-language/schema/raw/master/csl-citation.json"} </w:instrText>
      </w:r>
      <w:r>
        <w:fldChar w:fldCharType="separate"/>
      </w:r>
      <w:r w:rsidRPr="00E80BFA">
        <w:rPr>
          <w:rFonts w:ascii="Calibri" w:hAnsi="Calibri" w:cs="Calibri"/>
          <w:szCs w:val="24"/>
        </w:rPr>
        <w:t xml:space="preserve">Zarling, Schult, und Banderob, </w:t>
      </w:r>
      <w:r w:rsidRPr="00E80BFA">
        <w:rPr>
          <w:rFonts w:ascii="Calibri" w:hAnsi="Calibri" w:cs="Calibri"/>
          <w:i/>
          <w:iCs/>
          <w:szCs w:val="24"/>
        </w:rPr>
        <w:t>Das grosse Menü-Buch</w:t>
      </w:r>
      <w:r w:rsidRPr="00E80BFA">
        <w:rPr>
          <w:rFonts w:ascii="Calibri" w:hAnsi="Calibri" w:cs="Calibri"/>
          <w:szCs w:val="24"/>
        </w:rPr>
        <w:t>, 142.</w:t>
      </w:r>
      <w:r>
        <w:fldChar w:fldCharType="end"/>
      </w:r>
    </w:p>
  </w:footnote>
  <w:footnote w:id="913">
    <w:p w14:paraId="1EA83634" w14:textId="3856EA75" w:rsidR="003F0DCD" w:rsidRPr="00B52869" w:rsidRDefault="003F0DCD">
      <w:pPr>
        <w:pStyle w:val="FootnoteText"/>
      </w:pPr>
      <w:r>
        <w:rPr>
          <w:rStyle w:val="FootnoteReference"/>
        </w:rPr>
        <w:footnoteRef/>
      </w:r>
      <w:r w:rsidRPr="00B52869">
        <w:t xml:space="preserve"> </w:t>
      </w:r>
      <w:r>
        <w:fldChar w:fldCharType="begin"/>
      </w:r>
      <w:r w:rsidR="008C334C">
        <w:instrText xml:space="preserve"> ADDIN ZOTERO_ITEM CSL_CITATION {"citationID":"yHi783DF","properties":{"formattedCitation":"Ottolenghi u.\\uc0\\u160{}a., {\\i{}Flavour}, 210.","plainCitation":"Ottolenghi u. a., Flavour, 210.","noteIndex":912},"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210"}],"schema":"https://github.com/citation-style-language/schema/raw/master/csl-citation.json"} </w:instrText>
      </w:r>
      <w:r>
        <w:fldChar w:fldCharType="separate"/>
      </w:r>
      <w:r w:rsidR="00A830F2" w:rsidRPr="00A830F2">
        <w:rPr>
          <w:rFonts w:ascii="Calibri" w:hAnsi="Calibri" w:cs="Calibri"/>
          <w:szCs w:val="24"/>
        </w:rPr>
        <w:t xml:space="preserve">Ottolenghi u. a., </w:t>
      </w:r>
      <w:r w:rsidR="00A830F2" w:rsidRPr="00A830F2">
        <w:rPr>
          <w:rFonts w:ascii="Calibri" w:hAnsi="Calibri" w:cs="Calibri"/>
          <w:i/>
          <w:iCs/>
          <w:szCs w:val="24"/>
        </w:rPr>
        <w:t>Flavour</w:t>
      </w:r>
      <w:r w:rsidR="00A830F2" w:rsidRPr="00A830F2">
        <w:rPr>
          <w:rFonts w:ascii="Calibri" w:hAnsi="Calibri" w:cs="Calibri"/>
          <w:szCs w:val="24"/>
        </w:rPr>
        <w:t>, 210.</w:t>
      </w:r>
      <w:r>
        <w:fldChar w:fldCharType="end"/>
      </w:r>
    </w:p>
  </w:footnote>
  <w:footnote w:id="914">
    <w:p w14:paraId="469082EB" w14:textId="313B4BC2" w:rsidR="009D271C" w:rsidRDefault="009D271C">
      <w:pPr>
        <w:pStyle w:val="FootnoteText"/>
      </w:pPr>
      <w:r>
        <w:rPr>
          <w:rStyle w:val="FootnoteReference"/>
        </w:rPr>
        <w:footnoteRef/>
      </w:r>
      <w:r>
        <w:t xml:space="preserve"> </w:t>
      </w:r>
      <w:r>
        <w:fldChar w:fldCharType="begin"/>
      </w:r>
      <w:r w:rsidR="008C334C">
        <w:instrText xml:space="preserve"> ADDIN ZOTERO_ITEM CSL_CITATION {"citationID":"XZS6WoAi","properties":{"formattedCitation":"essen &amp; trinken, \\uc0\\u8222{}essen &amp; trinken Spezial: Einladung zum Grillen\\uc0\\u8220{}, 102.","plainCitation":"essen &amp; trinken, „essen &amp; trinken Spezial: Einladung zum Grillen“, 102.","noteIndex":913},"citationItems":[{"id":88,"uris":["http://zotero.org/users/local/usTu59L8/items/C3DD47IM"],"itemData":{"id":88,"type":"article-journal","collection-title":"essen &amp; trinken","title":"essen &amp; trinken Spezial: Einladung zum Grillen","volume":"02/2018","editor":[{"family":"essen &amp; trinken","given":""}],"issued":{"date-parts":[["2018"]]}},"locator":"102"}],"schema":"https://github.com/citation-style-language/schema/raw/master/csl-citation.json"} </w:instrText>
      </w:r>
      <w:r>
        <w:fldChar w:fldCharType="separate"/>
      </w:r>
      <w:r w:rsidRPr="009D271C">
        <w:rPr>
          <w:rFonts w:ascii="Calibri" w:hAnsi="Calibri" w:cs="Calibri"/>
          <w:szCs w:val="24"/>
        </w:rPr>
        <w:t>essen &amp; trinken, „essen &amp; trinken Spezial: Einladung zum Grillen“, 102.</w:t>
      </w:r>
      <w:r>
        <w:fldChar w:fldCharType="end"/>
      </w:r>
    </w:p>
  </w:footnote>
  <w:footnote w:id="915">
    <w:p w14:paraId="0FA4C814" w14:textId="6F46C7BC" w:rsidR="00571701" w:rsidRDefault="00571701" w:rsidP="00571701">
      <w:pPr>
        <w:pStyle w:val="FootnoteText"/>
      </w:pPr>
      <w:r>
        <w:rPr>
          <w:rStyle w:val="FootnoteReference"/>
        </w:rPr>
        <w:footnoteRef/>
      </w:r>
      <w:r>
        <w:t xml:space="preserve"> </w:t>
      </w:r>
      <w:r>
        <w:fldChar w:fldCharType="begin"/>
      </w:r>
      <w:r w:rsidR="008C334C">
        <w:instrText xml:space="preserve"> ADDIN ZOTERO_ITEM CSL_CITATION {"citationID":"l0om5hI9","properties":{"formattedCitation":"Purviance, Haftel, und Turner, {\\i{}Weber\\uc0\\u347{} Grillbibel}, 236.","plainCitation":"Purviance, Haftel, und Turner, Weberś Grillbibel, 236.","noteIndex":914},"citationItems":[{"id":73,"uris":["http://zotero.org/users/local/usTu59L8/items/S8MMFLIK"],"itemData":{"id":73,"type":"book","collection-title":"GU","edition":"46. Aufl","event-place":"München","ISBN":"978-3-8338-1863-9","language":"ger","number-of-pages":"320","publisher":"Gräfe und Unzer","publisher-place":"München","source":"K10plus ISBN","title":"Weberś Grillbibel","editor":[{"family":"Purviance","given":"Jamie"},{"family":"Haftel","given":"Andrea"},{"family":"Turner","given":"Tim"}],"issued":{"date-parts":[["2018"]]}},"locator":"236"}],"schema":"https://github.com/citation-style-language/schema/raw/master/csl-citation.json"} </w:instrText>
      </w:r>
      <w:r>
        <w:fldChar w:fldCharType="separate"/>
      </w:r>
      <w:r w:rsidRPr="00D9440F">
        <w:rPr>
          <w:rFonts w:ascii="Calibri" w:hAnsi="Calibri" w:cs="Calibri"/>
          <w:szCs w:val="24"/>
        </w:rPr>
        <w:t xml:space="preserve">Purviance, Haftel, und Turner, </w:t>
      </w:r>
      <w:r w:rsidRPr="00D9440F">
        <w:rPr>
          <w:rFonts w:ascii="Calibri" w:hAnsi="Calibri" w:cs="Calibri"/>
          <w:i/>
          <w:iCs/>
          <w:szCs w:val="24"/>
        </w:rPr>
        <w:t>Weberś Grillbibel</w:t>
      </w:r>
      <w:r w:rsidRPr="00D9440F">
        <w:rPr>
          <w:rFonts w:ascii="Calibri" w:hAnsi="Calibri" w:cs="Calibri"/>
          <w:szCs w:val="24"/>
        </w:rPr>
        <w:t>, 236.</w:t>
      </w:r>
      <w:r>
        <w:fldChar w:fldCharType="end"/>
      </w:r>
    </w:p>
  </w:footnote>
  <w:footnote w:id="916">
    <w:p w14:paraId="30100AA1" w14:textId="6D56489A" w:rsidR="003D4F7D" w:rsidRDefault="003D4F7D" w:rsidP="003D4F7D">
      <w:pPr>
        <w:pStyle w:val="FootnoteText"/>
      </w:pPr>
      <w:r>
        <w:rPr>
          <w:rStyle w:val="FootnoteReference"/>
        </w:rPr>
        <w:footnoteRef/>
      </w:r>
      <w:r>
        <w:t xml:space="preserve"> </w:t>
      </w:r>
      <w:r>
        <w:fldChar w:fldCharType="begin"/>
      </w:r>
      <w:r w:rsidR="008C334C">
        <w:instrText xml:space="preserve"> ADDIN ZOTERO_ITEM CSL_CITATION {"citationID":"iDQK5Ryt","properties":{"formattedCitation":"essen &amp; trinken, \\uc0\\u8222{}essen &amp; trinken Spezial: Einladung zum Grillen\\uc0\\u8220{}, 100.","plainCitation":"essen &amp; trinken, „essen &amp; trinken Spezial: Einladung zum Grillen“, 100.","noteIndex":915},"citationItems":[{"id":88,"uris":["http://zotero.org/users/local/usTu59L8/items/C3DD47IM"],"itemData":{"id":88,"type":"article-journal","collection-title":"essen &amp; trinken","title":"essen &amp; trinken Spezial: Einladung zum Grillen","volume":"02/2018","editor":[{"family":"essen &amp; trinken","given":""}],"issued":{"date-parts":[["2018"]]}},"locator":"100"}],"schema":"https://github.com/citation-style-language/schema/raw/master/csl-citation.json"} </w:instrText>
      </w:r>
      <w:r>
        <w:fldChar w:fldCharType="separate"/>
      </w:r>
      <w:r w:rsidR="00A830F2" w:rsidRPr="00A830F2">
        <w:rPr>
          <w:rFonts w:ascii="Calibri" w:hAnsi="Calibri" w:cs="Calibri"/>
          <w:szCs w:val="24"/>
        </w:rPr>
        <w:t>essen &amp; trinken, „essen &amp; trinken Spezial: Einladung zum Grillen“, 100.</w:t>
      </w:r>
      <w:r>
        <w:fldChar w:fldCharType="end"/>
      </w:r>
    </w:p>
  </w:footnote>
  <w:footnote w:id="917">
    <w:p w14:paraId="00414FD5" w14:textId="0E312DB1" w:rsidR="00A02DE7" w:rsidRPr="00A02DE7" w:rsidRDefault="00A02DE7" w:rsidP="00A02DE7">
      <w:pPr>
        <w:pStyle w:val="FootnoteText"/>
      </w:pPr>
      <w:r>
        <w:rPr>
          <w:rStyle w:val="FootnoteReference"/>
        </w:rPr>
        <w:footnoteRef/>
      </w:r>
      <w:r w:rsidRPr="00A02DE7">
        <w:t xml:space="preserve"> </w:t>
      </w:r>
      <w:r>
        <w:fldChar w:fldCharType="begin"/>
      </w:r>
      <w:r w:rsidR="008C334C">
        <w:instrText xml:space="preserve"> ADDIN ZOTERO_ITEM CSL_CITATION {"citationID":"VifQKPYA","properties":{"formattedCitation":"Ottolenghi, {\\i{}Ottolenghi simple - Das Kochbuch}, 124.","plainCitation":"Ottolenghi, Ottolenghi simple - Das Kochbuch, 124.","noteIndex":916},"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124"}],"schema":"https://github.com/citation-style-language/schema/raw/master/csl-citation.json"} </w:instrText>
      </w:r>
      <w:r>
        <w:fldChar w:fldCharType="separate"/>
      </w:r>
      <w:r w:rsidR="00A830F2" w:rsidRPr="00A830F2">
        <w:rPr>
          <w:rFonts w:ascii="Calibri" w:hAnsi="Calibri" w:cs="Calibri"/>
          <w:szCs w:val="24"/>
        </w:rPr>
        <w:t xml:space="preserve">Ottolenghi, </w:t>
      </w:r>
      <w:r w:rsidR="00A830F2" w:rsidRPr="00A830F2">
        <w:rPr>
          <w:rFonts w:ascii="Calibri" w:hAnsi="Calibri" w:cs="Calibri"/>
          <w:i/>
          <w:iCs/>
          <w:szCs w:val="24"/>
        </w:rPr>
        <w:t>Ottolenghi simple - Das Kochbuch</w:t>
      </w:r>
      <w:r w:rsidR="00A830F2" w:rsidRPr="00A830F2">
        <w:rPr>
          <w:rFonts w:ascii="Calibri" w:hAnsi="Calibri" w:cs="Calibri"/>
          <w:szCs w:val="24"/>
        </w:rPr>
        <w:t>, 124.</w:t>
      </w:r>
      <w:r>
        <w:fldChar w:fldCharType="end"/>
      </w:r>
    </w:p>
  </w:footnote>
  <w:footnote w:id="918">
    <w:p w14:paraId="4F2694E6" w14:textId="747815A4" w:rsidR="00955E54" w:rsidRDefault="00955E54" w:rsidP="00955E54">
      <w:pPr>
        <w:pStyle w:val="FootnoteText"/>
      </w:pPr>
      <w:r>
        <w:rPr>
          <w:rStyle w:val="FootnoteReference"/>
        </w:rPr>
        <w:footnoteRef/>
      </w:r>
      <w:r>
        <w:t xml:space="preserve"> </w:t>
      </w:r>
      <w:r>
        <w:fldChar w:fldCharType="begin"/>
      </w:r>
      <w:r w:rsidR="008C334C">
        <w:instrText xml:space="preserve"> ADDIN ZOTERO_ITEM CSL_CITATION {"citationID":"UdTIIcSD","properties":{"formattedCitation":"Teubner, {\\i{}Kochvergn\\uc0\\u252{}gen wie noch nie}, 141.","plainCitation":"Teubner, Kochvergnügen wie noch nie, 141.","noteIndex":917},"citationItems":[{"id":16,"uris":["http://zotero.org/users/local/usTu59L8/items/7GEPVAKR"],"itemData":{"id":16,"type":"book","event-place":"München","ISBN":"978-3-7742-4066-7","language":"ger","note":"OCLC: 742376716","publisher":"Gräfe","publisher-place":"München","source":"Open WorldCat","title":"Kochvergnügen wie noch nie: Das große Bildkochbuch mit den besten Koch - Ideen","title-short":"Kochvergnügen wie noch nie","author":[{"family":"Teubner","given":"Christian"}],"issued":{"date-parts":[["1998"]]}},"locator":"141"}],"schema":"https://github.com/citation-style-language/schema/raw/master/csl-citation.json"} </w:instrText>
      </w:r>
      <w:r>
        <w:fldChar w:fldCharType="separate"/>
      </w:r>
      <w:r w:rsidRPr="00515765">
        <w:rPr>
          <w:rFonts w:ascii="Calibri" w:hAnsi="Calibri" w:cs="Calibri"/>
          <w:szCs w:val="24"/>
        </w:rPr>
        <w:t xml:space="preserve">Teubner, </w:t>
      </w:r>
      <w:r w:rsidRPr="00515765">
        <w:rPr>
          <w:rFonts w:ascii="Calibri" w:hAnsi="Calibri" w:cs="Calibri"/>
          <w:i/>
          <w:iCs/>
          <w:szCs w:val="24"/>
        </w:rPr>
        <w:t>Kochvergnügen wie noch nie</w:t>
      </w:r>
      <w:r w:rsidRPr="00515765">
        <w:rPr>
          <w:rFonts w:ascii="Calibri" w:hAnsi="Calibri" w:cs="Calibri"/>
          <w:szCs w:val="24"/>
        </w:rPr>
        <w:t>, 141.</w:t>
      </w:r>
      <w:r>
        <w:fldChar w:fldCharType="end"/>
      </w:r>
    </w:p>
  </w:footnote>
  <w:footnote w:id="919">
    <w:p w14:paraId="7478C226" w14:textId="0812730D" w:rsidR="007519C5" w:rsidRDefault="007519C5" w:rsidP="007519C5">
      <w:pPr>
        <w:pStyle w:val="FootnoteText"/>
      </w:pPr>
      <w:r>
        <w:rPr>
          <w:rStyle w:val="FootnoteReference"/>
        </w:rPr>
        <w:footnoteRef/>
      </w:r>
      <w:r>
        <w:t xml:space="preserve"> </w:t>
      </w:r>
      <w:r>
        <w:fldChar w:fldCharType="begin"/>
      </w:r>
      <w:r w:rsidR="008C334C">
        <w:instrText xml:space="preserve"> ADDIN ZOTERO_ITEM CSL_CITATION {"citationID":"MTRRzeND","properties":{"formattedCitation":"Schinharl, Rynio, und Rademacker, {\\i{}15 Minuten-Abendessen genie\\uc0\\u223{}en Sie den Feierabend!\\uc0\\u8239{}; [mit den 10 GU-Erfolgstipps\\uc0\\u8239{}; von kalt bis warm}, 51.","plainCitation":"Schinharl, Rynio, und Rademacker, 15 Minuten-Abendessen genießen Sie den Feierabend! ; [mit den 10 GU-Erfolgstipps ; von kalt bis warm, 51.","noteIndex":918},"citationItems":[{"id":39,"uris":["http://zotero.org/users/local/usTu59L8/items/5SLNCBSW"],"itemData":{"id":39,"type":"book","edition":"1. Aufl","event-place":"München","ISBN":"978-3-8338-0070-2","language":"ger","note":"OCLC: 181522488","publisher":"Gräfe und Unzer","publisher-place":"München","source":"Open WorldCat","title":"15 Minuten-Abendessen genießen Sie den Feierabend! ; [mit den 10 GU-Erfolgstipps ; von kalt bis warm: Kleinigkeiten und Hauptmahlzeiten ; Extra: raffiniert belegte Brote]","title-short":"15 Minuten-Abendessen genießen Sie den Feierabend! ; [mit den 10 GU-Erfolgstipps ; von kalt bis warm","author":[{"family":"Schinharl","given":"Cornelia"},{"family":"Rynio","given":"Jörn"},{"family":"Rademacker","given":"Birgit"}],"issued":{"date-parts":[["2006"]]}},"locator":"51"}],"schema":"https://github.com/citation-style-language/schema/raw/master/csl-citation.json"} </w:instrText>
      </w:r>
      <w:r>
        <w:fldChar w:fldCharType="separate"/>
      </w:r>
      <w:r w:rsidRPr="00726D55">
        <w:rPr>
          <w:rFonts w:ascii="Calibri" w:hAnsi="Calibri" w:cs="Calibri"/>
          <w:szCs w:val="24"/>
        </w:rPr>
        <w:t xml:space="preserve">Schinharl, Rynio, und Rademacker, </w:t>
      </w:r>
      <w:r w:rsidRPr="00726D55">
        <w:rPr>
          <w:rFonts w:ascii="Calibri" w:hAnsi="Calibri" w:cs="Calibri"/>
          <w:i/>
          <w:iCs/>
          <w:szCs w:val="24"/>
        </w:rPr>
        <w:t>15 Minuten-Abendessen genießen Sie den Feierabend! ; [mit den 10 GU-Erfolgstipps ; von kalt bis warm</w:t>
      </w:r>
      <w:r w:rsidRPr="00726D55">
        <w:rPr>
          <w:rFonts w:ascii="Calibri" w:hAnsi="Calibri" w:cs="Calibri"/>
          <w:szCs w:val="24"/>
        </w:rPr>
        <w:t>, 51.</w:t>
      </w:r>
      <w:r>
        <w:fldChar w:fldCharType="end"/>
      </w:r>
    </w:p>
  </w:footnote>
  <w:footnote w:id="920">
    <w:p w14:paraId="075AD128" w14:textId="00503811" w:rsidR="00E870EC" w:rsidRPr="00EC566A" w:rsidRDefault="00E870EC" w:rsidP="00E870EC">
      <w:pPr>
        <w:pStyle w:val="FootnoteText"/>
      </w:pPr>
      <w:r>
        <w:rPr>
          <w:rStyle w:val="FootnoteReference"/>
        </w:rPr>
        <w:footnoteRef/>
      </w:r>
      <w:r w:rsidRPr="00EC566A">
        <w:t xml:space="preserve"> </w:t>
      </w:r>
      <w:r>
        <w:fldChar w:fldCharType="begin"/>
      </w:r>
      <w:r w:rsidR="008C334C">
        <w:instrText xml:space="preserve"> ADDIN ZOTERO_ITEM CSL_CITATION {"citationID":"9IBhaAJC","properties":{"formattedCitation":"Frenkiel u.\\uc0\\u160{}a., {\\i{}Die gr\\uc0\\u252{}ne K\\uc0\\u252{}che auf Reisen}, 141.","plainCitation":"Frenkiel u. a., Die grüne Küche auf Reisen, 141.","noteIndex":919},"citationItems":[{"id":57,"uris":["http://zotero.org/users/local/usTu59L8/items/LGKJLVB7"],"itemData":{"id":57,"type":"book","abstract":"Der Schwede David war ein ungesunder Vegetarier, die Dänin Luise eine gesundheitsbewusste Allesesserin. Jetzt haben sie die entspannte Variante des Vegetarismus entdeckt, kreativ mit hehren Zielen, aber ohne Dogmatismus, dafür mit tolerierten Abweichungen. Ihr Kochbucherstling ist, ebenso wie ihr Blog, farbenfroh und inspirierend. Hier wird kreativ und mit Einflüssen aus aller Welt, jedoch mit Zutaten, wie sie in Nordeuropa wachsen, gekocht. Wer sich also fragt, was er aus Gemüsesorten wie Rote Bete oder Rhabarber kochen soll, der wird bei \"Die grüne Küche\" fündig. Der Band ist in 10 Kapitel aufgeteilt; zuerst geben die Autoren einen Einblick, was sich in ihrer Speisekammer findet, Kapitel 2 widmet sich der Ernährung von Kindern. Sie sind Eltern einer kleinen Tochter, die natürlich auf der kulinarischen Weltreise dabei war. Nach ein paar Basisrezepten teilt sich der Band in die Kapitel \"Frühstück\", \"Leichte Gerichte\", \"Zum Mitnehmen\", \"Familienessen\", \"Häppchen\", \"Getränke\" und \"Süe︢ Gaumenfreuden\" auf. Gelungen, überall da, wo Vegetarisches gefragt ist. (2)","edition":"Dt. Erstausg","event-place":"München","ISBN":"978-3-86873-806-3","language":"ger","number-of-pages":"255","publisher":"Knesebeck","publisher-place":"München","source":"K10plus ISBN","title":"Die grüne Küche auf Reisen: Vegetarisches aus aller Welt","title-short":"Die grüne Küche auf Reisen","author":[{"family":"Frenkiel","given":"David"},{"family":"Vindahl","given":"Luise"},{"family":"Wiesner","given":"Linde"},{"family":"Frenkiel","given":"David"}],"issued":{"date-parts":[["2015"]]}},"locator":"141"}],"schema":"https://github.com/citation-style-language/schema/raw/master/csl-citation.json"} </w:instrText>
      </w:r>
      <w:r>
        <w:fldChar w:fldCharType="separate"/>
      </w:r>
      <w:r w:rsidR="00A830F2" w:rsidRPr="00A830F2">
        <w:rPr>
          <w:rFonts w:ascii="Calibri" w:hAnsi="Calibri" w:cs="Calibri"/>
          <w:szCs w:val="24"/>
        </w:rPr>
        <w:t xml:space="preserve">Frenkiel u. a., </w:t>
      </w:r>
      <w:r w:rsidR="00A830F2" w:rsidRPr="00A830F2">
        <w:rPr>
          <w:rFonts w:ascii="Calibri" w:hAnsi="Calibri" w:cs="Calibri"/>
          <w:i/>
          <w:iCs/>
          <w:szCs w:val="24"/>
        </w:rPr>
        <w:t>Die grüne Küche auf Reisen</w:t>
      </w:r>
      <w:r w:rsidR="00A830F2" w:rsidRPr="00A830F2">
        <w:rPr>
          <w:rFonts w:ascii="Calibri" w:hAnsi="Calibri" w:cs="Calibri"/>
          <w:szCs w:val="24"/>
        </w:rPr>
        <w:t>, 141.</w:t>
      </w:r>
      <w:r>
        <w:fldChar w:fldCharType="end"/>
      </w:r>
    </w:p>
  </w:footnote>
  <w:footnote w:id="921">
    <w:p w14:paraId="30C74F44" w14:textId="33927EC9" w:rsidR="00835B1D" w:rsidRDefault="00835B1D" w:rsidP="00835B1D">
      <w:pPr>
        <w:pStyle w:val="FootnoteText"/>
      </w:pPr>
      <w:r>
        <w:rPr>
          <w:rStyle w:val="FootnoteReference"/>
        </w:rPr>
        <w:footnoteRef/>
      </w:r>
      <w:r>
        <w:t xml:space="preserve"> </w:t>
      </w:r>
      <w:r>
        <w:fldChar w:fldCharType="begin"/>
      </w:r>
      <w:r w:rsidR="008C334C">
        <w:instrText xml:space="preserve"> ADDIN ZOTERO_ITEM CSL_CITATION {"citationID":"Y2pd2R32","properties":{"formattedCitation":"Sodha und Loftus, {\\i{}Indisch vegetarisch}, 72.","plainCitation":"Sodha und Loftus, Indisch vegetarisch, 72.","noteIndex":920},"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72"}],"schema":"https://github.com/citation-style-language/schema/raw/master/csl-citation.json"} </w:instrText>
      </w:r>
      <w:r>
        <w:fldChar w:fldCharType="separate"/>
      </w:r>
      <w:r w:rsidR="00A830F2" w:rsidRPr="00A830F2">
        <w:rPr>
          <w:rFonts w:ascii="Calibri" w:hAnsi="Calibri" w:cs="Calibri"/>
          <w:szCs w:val="24"/>
        </w:rPr>
        <w:t xml:space="preserve">Sodha und Loftus, </w:t>
      </w:r>
      <w:r w:rsidR="00A830F2" w:rsidRPr="00A830F2">
        <w:rPr>
          <w:rFonts w:ascii="Calibri" w:hAnsi="Calibri" w:cs="Calibri"/>
          <w:i/>
          <w:iCs/>
          <w:szCs w:val="24"/>
        </w:rPr>
        <w:t>Indisch vegetarisch</w:t>
      </w:r>
      <w:r w:rsidR="00A830F2" w:rsidRPr="00A830F2">
        <w:rPr>
          <w:rFonts w:ascii="Calibri" w:hAnsi="Calibri" w:cs="Calibri"/>
          <w:szCs w:val="24"/>
        </w:rPr>
        <w:t>, 72.</w:t>
      </w:r>
      <w:r>
        <w:fldChar w:fldCharType="end"/>
      </w:r>
    </w:p>
  </w:footnote>
  <w:footnote w:id="922">
    <w:p w14:paraId="56DEC979" w14:textId="166754BC" w:rsidR="00A81F9F" w:rsidRDefault="00A81F9F">
      <w:pPr>
        <w:pStyle w:val="FootnoteText"/>
      </w:pPr>
      <w:r>
        <w:rPr>
          <w:rStyle w:val="FootnoteReference"/>
        </w:rPr>
        <w:footnoteRef/>
      </w:r>
      <w:r>
        <w:t xml:space="preserve"> </w:t>
      </w:r>
      <w:r>
        <w:fldChar w:fldCharType="begin"/>
      </w:r>
      <w:r w:rsidR="008C334C">
        <w:instrText xml:space="preserve"> ADDIN ZOTERO_ITEM CSL_CITATION {"citationID":"plmz0lyq","properties":{"formattedCitation":"\\uc0\\u8222{}ZEITmagazin\\uc0\\u8220{}.","plainCitation":"„ZEITmagazin“.","noteIndex":921},"citationItems":[{"id":96,"uris":["http://zotero.org/users/local/usTu59L8/items/EJMJD2IT"],"itemData":{"id":96,"type":"article-journal","title":"ZEITmagazin"}}],"schema":"https://github.com/citation-style-language/schema/raw/master/csl-citation.json"} </w:instrText>
      </w:r>
      <w:r>
        <w:fldChar w:fldCharType="separate"/>
      </w:r>
      <w:r w:rsidRPr="00A81F9F">
        <w:rPr>
          <w:rFonts w:ascii="Calibri" w:hAnsi="Calibri" w:cs="Calibri"/>
          <w:szCs w:val="24"/>
        </w:rPr>
        <w:t>„ZEITmagazin“.</w:t>
      </w:r>
      <w:r>
        <w:fldChar w:fldCharType="end"/>
      </w:r>
    </w:p>
  </w:footnote>
  <w:footnote w:id="923">
    <w:p w14:paraId="1CAFC038" w14:textId="30EF54C5" w:rsidR="00FE5CA6" w:rsidRDefault="00FE5CA6" w:rsidP="00FE5CA6">
      <w:pPr>
        <w:pStyle w:val="FootnoteText"/>
      </w:pPr>
      <w:r>
        <w:rPr>
          <w:rStyle w:val="FootnoteReference"/>
        </w:rPr>
        <w:footnoteRef/>
      </w:r>
      <w:r>
        <w:t xml:space="preserve"> </w:t>
      </w:r>
      <w:r>
        <w:fldChar w:fldCharType="begin"/>
      </w:r>
      <w:r w:rsidR="008C334C">
        <w:instrText xml:space="preserve"> ADDIN ZOTERO_ITEM CSL_CITATION {"citationID":"JQR4WKFh","properties":{"formattedCitation":"{\\i{}Gem\\uc0\\u252{}se schnell und schmackhaft 1. / [\\uc0\\u220{}bers. aus dem Engl.}, 1998, 27.","plainCitation":"Gemüse schnell und schmackhaft 1. / [Übers. aus dem Engl., 1998, 27.","noteIndex":922},"citationItems":[{"id":68,"uris":["http://zotero.org/users/local/usTu59L8/items/RZ2HARFT"],"itemData":{"id":68,"type":"book","event-place":"Köln","ISBN":"978-3-8290-0034-5","language":"ger","note":"OCLC: 75874312","publisher":"Könemann","publisher-place":"Köln","source":"Open WorldCat","title":"Gemüse schnell und schmackhaft 1. / [Übers. aus dem Engl.: Wolfgang Beuchelt]","title-short":"Gemüse schnell und schmackhaft 1. / [Übers. aus dem Engl.","issued":{"date-parts":[["1998"]]}},"locator":"27"}],"schema":"https://github.com/citation-style-language/schema/raw/master/csl-citation.json"} </w:instrText>
      </w:r>
      <w:r>
        <w:fldChar w:fldCharType="separate"/>
      </w:r>
      <w:r w:rsidR="00A830F2" w:rsidRPr="00A830F2">
        <w:rPr>
          <w:rFonts w:ascii="Calibri" w:hAnsi="Calibri" w:cs="Calibri"/>
          <w:i/>
          <w:iCs/>
          <w:szCs w:val="24"/>
        </w:rPr>
        <w:t>Gemüse schnell und schmackhaft 1. / [Übers. aus dem Engl.</w:t>
      </w:r>
      <w:r w:rsidR="00A830F2" w:rsidRPr="00A830F2">
        <w:rPr>
          <w:rFonts w:ascii="Calibri" w:hAnsi="Calibri" w:cs="Calibri"/>
          <w:szCs w:val="24"/>
        </w:rPr>
        <w:t>, 1998, 27.</w:t>
      </w:r>
      <w:r>
        <w:fldChar w:fldCharType="end"/>
      </w:r>
    </w:p>
  </w:footnote>
  <w:footnote w:id="924">
    <w:p w14:paraId="7CA0DEDD" w14:textId="35D9AE2F" w:rsidR="00C81DB6" w:rsidRPr="00CE2A06" w:rsidRDefault="00C81DB6">
      <w:pPr>
        <w:pStyle w:val="FootnoteText"/>
        <w:rPr>
          <w:lang w:val="en-US"/>
        </w:rPr>
      </w:pPr>
      <w:r>
        <w:rPr>
          <w:rStyle w:val="FootnoteReference"/>
        </w:rPr>
        <w:footnoteRef/>
      </w:r>
      <w:r w:rsidRPr="00CE2A06">
        <w:rPr>
          <w:lang w:val="en-US"/>
        </w:rPr>
        <w:t xml:space="preserve"> </w:t>
      </w:r>
      <w:r>
        <w:fldChar w:fldCharType="begin"/>
      </w:r>
      <w:r w:rsidR="008C334C">
        <w:rPr>
          <w:lang w:val="en-US"/>
        </w:rPr>
        <w:instrText xml:space="preserve"> ADDIN ZOTERO_ITEM CSL_CITATION {"citationID":"omwTI2Z5","properties":{"formattedCitation":"Ottolenghi u.\\uc0\\u160{}a., {\\i{}Flavour}, 192.","plainCitation":"Ottolenghi u. a., Flavour, 192.","noteIndex":923},"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192"}],"schema":"https://github.com/citation-style-language/schema/raw/master/csl-citation.json"} </w:instrText>
      </w:r>
      <w:r>
        <w:fldChar w:fldCharType="separate"/>
      </w:r>
      <w:r w:rsidR="009D271C" w:rsidRPr="00B976B0">
        <w:rPr>
          <w:rFonts w:ascii="Calibri" w:hAnsi="Calibri" w:cs="Calibri"/>
          <w:szCs w:val="24"/>
          <w:lang w:val="en-US"/>
        </w:rPr>
        <w:t xml:space="preserve">Ottolenghi u. a., </w:t>
      </w:r>
      <w:r w:rsidR="009D271C" w:rsidRPr="00B976B0">
        <w:rPr>
          <w:rFonts w:ascii="Calibri" w:hAnsi="Calibri" w:cs="Calibri"/>
          <w:i/>
          <w:iCs/>
          <w:szCs w:val="24"/>
          <w:lang w:val="en-US"/>
        </w:rPr>
        <w:t>Flavour</w:t>
      </w:r>
      <w:r w:rsidR="009D271C" w:rsidRPr="00B976B0">
        <w:rPr>
          <w:rFonts w:ascii="Calibri" w:hAnsi="Calibri" w:cs="Calibri"/>
          <w:szCs w:val="24"/>
          <w:lang w:val="en-US"/>
        </w:rPr>
        <w:t>, 192.</w:t>
      </w:r>
      <w:r>
        <w:fldChar w:fldCharType="end"/>
      </w:r>
    </w:p>
  </w:footnote>
  <w:footnote w:id="925">
    <w:p w14:paraId="1F7DBA1A" w14:textId="09AA1421" w:rsidR="0087773F" w:rsidRPr="0087773F" w:rsidRDefault="0087773F" w:rsidP="0087773F">
      <w:pPr>
        <w:pStyle w:val="FootnoteText"/>
        <w:rPr>
          <w:lang w:val="en-US"/>
        </w:rPr>
      </w:pPr>
      <w:r>
        <w:rPr>
          <w:rStyle w:val="FootnoteReference"/>
        </w:rPr>
        <w:footnoteRef/>
      </w:r>
      <w:r w:rsidRPr="0087773F">
        <w:rPr>
          <w:lang w:val="en-US"/>
        </w:rPr>
        <w:t xml:space="preserve"> </w:t>
      </w:r>
      <w:r>
        <w:fldChar w:fldCharType="begin"/>
      </w:r>
      <w:r w:rsidR="008C334C">
        <w:rPr>
          <w:lang w:val="en-US"/>
        </w:rPr>
        <w:instrText xml:space="preserve"> ADDIN ZOTERO_ITEM CSL_CITATION {"citationID":"c80TiB73","properties":{"formattedCitation":"Ottolenghi und Tamimi, {\\i{}Jerusalem}, 26.","plainCitation":"Ottolenghi und Tamimi, Jerusalem, 26.","noteIndex":924},"citationItems":[{"id":94,"uris":["http://zotero.org/users/local/usTu59L8/items/9YPMVACQ"],"itemData":{"id":94,"type":"book","edition":"15. Auflage","event-place":"München","ISBN":"978-3-8310-2333-2","language":"ger","number-of-pages":"318","publisher":"Dorling Kindersley","publisher-place":"München","source":"K10plus ISBN","title":"Jerusalem: Das Kochbuch","title-short":"Jerusalem","author":[{"family":"Ottolenghi","given":"Yotam"},{"family":"Tamimi","given":"Sami"}],"issued":{"date-parts":[["2017"]]}},"locator":"26"}],"schema":"https://github.com/citation-style-language/schema/raw/master/csl-citation.json"} </w:instrText>
      </w:r>
      <w:r>
        <w:fldChar w:fldCharType="separate"/>
      </w:r>
      <w:r w:rsidR="00A830F2" w:rsidRPr="005F15D5">
        <w:rPr>
          <w:rFonts w:ascii="Calibri" w:hAnsi="Calibri" w:cs="Calibri"/>
          <w:szCs w:val="24"/>
          <w:lang w:val="en-US"/>
        </w:rPr>
        <w:t xml:space="preserve">Ottolenghi und Tamimi, </w:t>
      </w:r>
      <w:r w:rsidR="00A830F2" w:rsidRPr="005F15D5">
        <w:rPr>
          <w:rFonts w:ascii="Calibri" w:hAnsi="Calibri" w:cs="Calibri"/>
          <w:i/>
          <w:iCs/>
          <w:szCs w:val="24"/>
          <w:lang w:val="en-US"/>
        </w:rPr>
        <w:t>Jerusalem</w:t>
      </w:r>
      <w:r w:rsidR="00A830F2" w:rsidRPr="005F15D5">
        <w:rPr>
          <w:rFonts w:ascii="Calibri" w:hAnsi="Calibri" w:cs="Calibri"/>
          <w:szCs w:val="24"/>
          <w:lang w:val="en-US"/>
        </w:rPr>
        <w:t>, 26.</w:t>
      </w:r>
      <w:r>
        <w:fldChar w:fldCharType="end"/>
      </w:r>
    </w:p>
  </w:footnote>
  <w:footnote w:id="926">
    <w:p w14:paraId="44E7728F" w14:textId="0B7478DF" w:rsidR="00774C3A" w:rsidRPr="00D84352" w:rsidRDefault="00774C3A" w:rsidP="00774C3A">
      <w:pPr>
        <w:pStyle w:val="FootnoteText"/>
        <w:rPr>
          <w:lang w:val="en-US"/>
        </w:rPr>
      </w:pPr>
      <w:r>
        <w:rPr>
          <w:rStyle w:val="FootnoteReference"/>
        </w:rPr>
        <w:footnoteRef/>
      </w:r>
      <w:r w:rsidRPr="00D84352">
        <w:rPr>
          <w:lang w:val="en-US"/>
        </w:rPr>
        <w:t xml:space="preserve"> </w:t>
      </w:r>
      <w:r>
        <w:fldChar w:fldCharType="begin"/>
      </w:r>
      <w:r w:rsidR="008C334C">
        <w:rPr>
          <w:lang w:val="en-US"/>
        </w:rPr>
        <w:instrText xml:space="preserve"> ADDIN ZOTERO_ITEM CSL_CITATION {"citationID":"eUt04xzR","properties":{"formattedCitation":"Living at Home, \\uc0\\u8222{}Living at Home Spezial: G\\uc0\\u228{}ste und Feste\\uc0\\u8220{}, 160.","plainCitation":"Living at Home, „Living at Home Spezial: Gäste und Feste“, 160.","noteIndex":925},"citationItems":[{"id":90,"uris":["http://zotero.org/users/local/usTu59L8/items/NBMGIMGH"],"itemData":{"id":90,"type":"article-journal","collection-title":"Living at Home","title":"Living at Home Spezial: Gäste und Feste","volume":"2","author":[{"family":"Living at Home","given":""}],"issued":{"date-parts":[["2009"]]}},"locator":"160"}],"schema":"https://github.com/citation-style-language/schema/raw/master/csl-citation.json"} </w:instrText>
      </w:r>
      <w:r>
        <w:fldChar w:fldCharType="separate"/>
      </w:r>
      <w:r w:rsidRPr="00824F81">
        <w:rPr>
          <w:rFonts w:ascii="Calibri" w:hAnsi="Calibri" w:cs="Calibri"/>
          <w:szCs w:val="24"/>
          <w:lang w:val="en-US"/>
        </w:rPr>
        <w:t>Living at Home, „Living at Home Spezial: Gäste und Feste“, 160.</w:t>
      </w:r>
      <w:r>
        <w:fldChar w:fldCharType="end"/>
      </w:r>
    </w:p>
  </w:footnote>
  <w:footnote w:id="927">
    <w:p w14:paraId="4833A773" w14:textId="55130C8F" w:rsidR="00830865" w:rsidRPr="00830865" w:rsidRDefault="00830865" w:rsidP="00830865">
      <w:pPr>
        <w:pStyle w:val="FootnoteText"/>
      </w:pPr>
      <w:r>
        <w:rPr>
          <w:rStyle w:val="FootnoteReference"/>
        </w:rPr>
        <w:footnoteRef/>
      </w:r>
      <w:r w:rsidRPr="00830865">
        <w:t xml:space="preserve"> </w:t>
      </w:r>
      <w:r>
        <w:fldChar w:fldCharType="begin"/>
      </w:r>
      <w:r w:rsidR="008C334C">
        <w:instrText xml:space="preserve"> ADDIN ZOTERO_ITEM CSL_CITATION {"citationID":"Un8kdqKM","properties":{"formattedCitation":"Ottolenghi, {\\i{}Ottolenghi simple - Das Kochbuch}, 157.","plainCitation":"Ottolenghi, Ottolenghi simple - Das Kochbuch, 157.","noteIndex":926},"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157"}],"schema":"https://github.com/citation-style-language/schema/raw/master/csl-citation.json"} </w:instrText>
      </w:r>
      <w:r>
        <w:fldChar w:fldCharType="separate"/>
      </w:r>
      <w:r w:rsidR="00A830F2" w:rsidRPr="00A830F2">
        <w:rPr>
          <w:rFonts w:ascii="Calibri" w:hAnsi="Calibri" w:cs="Calibri"/>
          <w:szCs w:val="24"/>
        </w:rPr>
        <w:t xml:space="preserve">Ottolenghi, </w:t>
      </w:r>
      <w:r w:rsidR="00A830F2" w:rsidRPr="00A830F2">
        <w:rPr>
          <w:rFonts w:ascii="Calibri" w:hAnsi="Calibri" w:cs="Calibri"/>
          <w:i/>
          <w:iCs/>
          <w:szCs w:val="24"/>
        </w:rPr>
        <w:t>Ottolenghi simple - Das Kochbuch</w:t>
      </w:r>
      <w:r w:rsidR="00A830F2" w:rsidRPr="00A830F2">
        <w:rPr>
          <w:rFonts w:ascii="Calibri" w:hAnsi="Calibri" w:cs="Calibri"/>
          <w:szCs w:val="24"/>
        </w:rPr>
        <w:t>, 157.</w:t>
      </w:r>
      <w:r>
        <w:fldChar w:fldCharType="end"/>
      </w:r>
    </w:p>
  </w:footnote>
  <w:footnote w:id="928">
    <w:p w14:paraId="1C95F96E" w14:textId="1E017BCF" w:rsidR="00955E54" w:rsidRDefault="00955E54" w:rsidP="00955E54">
      <w:pPr>
        <w:pStyle w:val="FootnoteText"/>
      </w:pPr>
      <w:r>
        <w:rPr>
          <w:rStyle w:val="FootnoteReference"/>
        </w:rPr>
        <w:footnoteRef/>
      </w:r>
      <w:r>
        <w:t xml:space="preserve"> </w:t>
      </w:r>
      <w:r>
        <w:fldChar w:fldCharType="begin"/>
      </w:r>
      <w:r w:rsidR="008C334C">
        <w:instrText xml:space="preserve"> ADDIN ZOTERO_ITEM CSL_CITATION {"citationID":"fXIKTha3","properties":{"formattedCitation":"essen &amp; trinken, \\uc0\\u8222{}essen &amp; trinken Spezial: Schnelle K\\uc0\\u252{}che\\uc0\\u8220{}, 42.","plainCitation":"essen &amp; trinken, „essen &amp; trinken Spezial: Schnelle Küche“, 42.","noteIndex":927},"citationItems":[{"id":74,"uris":["http://zotero.org/users/local/usTu59L8/items/WRCCCJZK"],"itemData":{"id":74,"type":"article-journal","collection-title":"essen &amp; trinken","title":"essen &amp; trinken Spezial: Schnelle Küche","volume":"03/2018","editor":[{"family":"essen &amp; trinken","given":""}],"issued":{"date-parts":[["2018"]]}},"locator":"42"}],"schema":"https://github.com/citation-style-language/schema/raw/master/csl-citation.json"} </w:instrText>
      </w:r>
      <w:r>
        <w:fldChar w:fldCharType="separate"/>
      </w:r>
      <w:r w:rsidRPr="007E29A6">
        <w:rPr>
          <w:rFonts w:ascii="Calibri" w:hAnsi="Calibri" w:cs="Calibri"/>
          <w:szCs w:val="24"/>
        </w:rPr>
        <w:t>essen &amp; trinken, „essen &amp; trinken Spezial: Schnelle Küche“, 42.</w:t>
      </w:r>
      <w:r>
        <w:fldChar w:fldCharType="end"/>
      </w:r>
    </w:p>
  </w:footnote>
  <w:footnote w:id="929">
    <w:p w14:paraId="0250B6FB" w14:textId="2C6E74FD" w:rsidR="00D350C4" w:rsidRDefault="00D350C4" w:rsidP="00D350C4">
      <w:pPr>
        <w:pStyle w:val="FootnoteText"/>
      </w:pPr>
      <w:r>
        <w:rPr>
          <w:rStyle w:val="FootnoteReference"/>
        </w:rPr>
        <w:footnoteRef/>
      </w:r>
      <w:r>
        <w:t xml:space="preserve"> </w:t>
      </w:r>
      <w:r>
        <w:fldChar w:fldCharType="begin"/>
      </w:r>
      <w:r w:rsidR="008C334C">
        <w:instrText xml:space="preserve"> ADDIN ZOTERO_ITEM CSL_CITATION {"citationID":"byE48a9E","properties":{"formattedCitation":"Sodha und Loftus, {\\i{}Indisch vegetarisch}, 57.","plainCitation":"Sodha und Loftus, Indisch vegetarisch, 57.","noteIndex":928},"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57"}],"schema":"https://github.com/citation-style-language/schema/raw/master/csl-citation.json"} </w:instrText>
      </w:r>
      <w:r>
        <w:fldChar w:fldCharType="separate"/>
      </w:r>
      <w:r w:rsidR="00A830F2" w:rsidRPr="00A830F2">
        <w:rPr>
          <w:rFonts w:ascii="Calibri" w:hAnsi="Calibri" w:cs="Calibri"/>
          <w:szCs w:val="24"/>
        </w:rPr>
        <w:t xml:space="preserve">Sodha und Loftus, </w:t>
      </w:r>
      <w:r w:rsidR="00A830F2" w:rsidRPr="00A830F2">
        <w:rPr>
          <w:rFonts w:ascii="Calibri" w:hAnsi="Calibri" w:cs="Calibri"/>
          <w:i/>
          <w:iCs/>
          <w:szCs w:val="24"/>
        </w:rPr>
        <w:t>Indisch vegetarisch</w:t>
      </w:r>
      <w:r w:rsidR="00A830F2" w:rsidRPr="00A830F2">
        <w:rPr>
          <w:rFonts w:ascii="Calibri" w:hAnsi="Calibri" w:cs="Calibri"/>
          <w:szCs w:val="24"/>
        </w:rPr>
        <w:t>, 57.</w:t>
      </w:r>
      <w:r>
        <w:fldChar w:fldCharType="end"/>
      </w:r>
    </w:p>
  </w:footnote>
  <w:footnote w:id="930">
    <w:p w14:paraId="18677850" w14:textId="1E4E384A" w:rsidR="00022DA5" w:rsidRPr="00D350C4" w:rsidRDefault="00022DA5" w:rsidP="00022DA5">
      <w:pPr>
        <w:pStyle w:val="FootnoteText"/>
      </w:pPr>
      <w:r>
        <w:rPr>
          <w:rStyle w:val="FootnoteReference"/>
        </w:rPr>
        <w:footnoteRef/>
      </w:r>
      <w:r w:rsidRPr="00D350C4">
        <w:t xml:space="preserve"> </w:t>
      </w:r>
      <w:r>
        <w:fldChar w:fldCharType="begin"/>
      </w:r>
      <w:r w:rsidR="008C334C">
        <w:instrText xml:space="preserve"> ADDIN ZOTERO_ITEM CSL_CITATION {"citationID":"fwcvkGwH","properties":{"formattedCitation":"Ottolenghi u.\\uc0\\u160{}a., {\\i{}Flavour}, 131.","plainCitation":"Ottolenghi u. a., Flavour, 131.","noteIndex":929},"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131"}],"schema":"https://github.com/citation-style-language/schema/raw/master/csl-citation.json"} </w:instrText>
      </w:r>
      <w:r>
        <w:fldChar w:fldCharType="separate"/>
      </w:r>
      <w:r w:rsidR="00A830F2" w:rsidRPr="00A830F2">
        <w:rPr>
          <w:rFonts w:ascii="Calibri" w:hAnsi="Calibri" w:cs="Calibri"/>
          <w:szCs w:val="24"/>
        </w:rPr>
        <w:t xml:space="preserve">Ottolenghi u. a., </w:t>
      </w:r>
      <w:r w:rsidR="00A830F2" w:rsidRPr="00A830F2">
        <w:rPr>
          <w:rFonts w:ascii="Calibri" w:hAnsi="Calibri" w:cs="Calibri"/>
          <w:i/>
          <w:iCs/>
          <w:szCs w:val="24"/>
        </w:rPr>
        <w:t>Flavour</w:t>
      </w:r>
      <w:r w:rsidR="00A830F2" w:rsidRPr="00A830F2">
        <w:rPr>
          <w:rFonts w:ascii="Calibri" w:hAnsi="Calibri" w:cs="Calibri"/>
          <w:szCs w:val="24"/>
        </w:rPr>
        <w:t>, 131.</w:t>
      </w:r>
      <w:r>
        <w:fldChar w:fldCharType="end"/>
      </w:r>
    </w:p>
  </w:footnote>
  <w:footnote w:id="931">
    <w:p w14:paraId="7DD093DA" w14:textId="40862AB1" w:rsidR="009E3776" w:rsidRDefault="009E3776" w:rsidP="009E3776">
      <w:pPr>
        <w:pStyle w:val="FootnoteText"/>
      </w:pPr>
      <w:r>
        <w:rPr>
          <w:rStyle w:val="FootnoteReference"/>
        </w:rPr>
        <w:footnoteRef/>
      </w:r>
      <w:r>
        <w:t xml:space="preserve"> </w:t>
      </w:r>
      <w:r>
        <w:fldChar w:fldCharType="begin"/>
      </w:r>
      <w:r w:rsidR="008C334C">
        <w:instrText xml:space="preserve"> ADDIN ZOTERO_ITEM CSL_CITATION {"citationID":"IFjpYY3R","properties":{"formattedCitation":"\\uc0\\u8222{}ZEITmagazin\\uc0\\u8220{}.","plainCitation":"„ZEITmagazin“.","noteIndex":930},"citationItems":[{"id":96,"uris":["http://zotero.org/users/local/usTu59L8/items/EJMJD2IT"],"itemData":{"id":96,"type":"article-journal","title":"ZEITmagazin"}}],"schema":"https://github.com/citation-style-language/schema/raw/master/csl-citation.json"} </w:instrText>
      </w:r>
      <w:r>
        <w:fldChar w:fldCharType="separate"/>
      </w:r>
      <w:r w:rsidRPr="00516491">
        <w:rPr>
          <w:rFonts w:ascii="Calibri" w:hAnsi="Calibri" w:cs="Calibri"/>
          <w:szCs w:val="24"/>
        </w:rPr>
        <w:t>„ZEITmagazin“.</w:t>
      </w:r>
      <w:r>
        <w:fldChar w:fldCharType="end"/>
      </w:r>
    </w:p>
  </w:footnote>
  <w:footnote w:id="932">
    <w:p w14:paraId="1648C423" w14:textId="11E22A54" w:rsidR="00FC427A" w:rsidRPr="00FC427A" w:rsidRDefault="00FC427A" w:rsidP="00FC427A">
      <w:pPr>
        <w:pStyle w:val="FootnoteText"/>
      </w:pPr>
      <w:r>
        <w:rPr>
          <w:rStyle w:val="FootnoteReference"/>
        </w:rPr>
        <w:footnoteRef/>
      </w:r>
      <w:r w:rsidRPr="00FC427A">
        <w:t xml:space="preserve"> </w:t>
      </w:r>
      <w:r>
        <w:fldChar w:fldCharType="begin"/>
      </w:r>
      <w:r w:rsidR="008C334C">
        <w:instrText xml:space="preserve"> ADDIN ZOTERO_ITEM CSL_CITATION {"citationID":"mauN8Nxb","properties":{"formattedCitation":"Ottolenghi, {\\i{}Ottolenghi simple - Das Kochbuch}, 143.","plainCitation":"Ottolenghi, Ottolenghi simple - Das Kochbuch, 143.","noteIndex":931},"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143"}],"schema":"https://github.com/citation-style-language/schema/raw/master/csl-citation.json"} </w:instrText>
      </w:r>
      <w:r>
        <w:fldChar w:fldCharType="separate"/>
      </w:r>
      <w:r w:rsidR="00A830F2" w:rsidRPr="00A830F2">
        <w:rPr>
          <w:rFonts w:ascii="Calibri" w:hAnsi="Calibri" w:cs="Calibri"/>
          <w:szCs w:val="24"/>
        </w:rPr>
        <w:t xml:space="preserve">Ottolenghi, </w:t>
      </w:r>
      <w:r w:rsidR="00A830F2" w:rsidRPr="00A830F2">
        <w:rPr>
          <w:rFonts w:ascii="Calibri" w:hAnsi="Calibri" w:cs="Calibri"/>
          <w:i/>
          <w:iCs/>
          <w:szCs w:val="24"/>
        </w:rPr>
        <w:t>Ottolenghi simple - Das Kochbuch</w:t>
      </w:r>
      <w:r w:rsidR="00A830F2" w:rsidRPr="00A830F2">
        <w:rPr>
          <w:rFonts w:ascii="Calibri" w:hAnsi="Calibri" w:cs="Calibri"/>
          <w:szCs w:val="24"/>
        </w:rPr>
        <w:t>, 143.</w:t>
      </w:r>
      <w:r>
        <w:fldChar w:fldCharType="end"/>
      </w:r>
    </w:p>
  </w:footnote>
  <w:footnote w:id="933">
    <w:p w14:paraId="2D5B8C34" w14:textId="046D642D" w:rsidR="00AA7E94" w:rsidRDefault="00AA7E94" w:rsidP="00AA7E94">
      <w:pPr>
        <w:pStyle w:val="FootnoteText"/>
      </w:pPr>
      <w:r>
        <w:rPr>
          <w:rStyle w:val="FootnoteReference"/>
        </w:rPr>
        <w:footnoteRef/>
      </w:r>
      <w:r>
        <w:t xml:space="preserve"> </w:t>
      </w:r>
      <w:r>
        <w:fldChar w:fldCharType="begin"/>
      </w:r>
      <w:r w:rsidR="008C334C">
        <w:instrText xml:space="preserve"> ADDIN ZOTERO_ITEM CSL_CITATION {"citationID":"ekBxP6be","properties":{"formattedCitation":"Raether, {\\i{}Das Beste vom Wochenmarkt neue frische und saisonale Rezepte aus dem ZEIT-Magazin}, 162.","plainCitation":"Raether, Das Beste vom Wochenmarkt neue frische und saisonale Rezepte aus dem ZEIT-Magazin, 162.","noteIndex":932},"citationItems":[{"id":67,"uris":["http://zotero.org/users/local/usTu59L8/items/QLVCWGWT"],"itemData":{"id":67,"type":"book","edition":"Originalausgabe, 1. Auflage","event-place":"München","ISBN":"978-3-7423-0309-7","language":"ger","note":"OCLC: 1011381508","publisher":"riva","publisher-place":"München","source":"Open WorldCat","title":"Das Beste vom Wochenmarkt neue frische und saisonale Rezepte aus dem ZEIT-Magazin","author":[{"family":"Raether","given":"Elisabeth"}],"issued":{"date-parts":[["2017"]]}},"locator":"162"}],"schema":"https://github.com/citation-style-language/schema/raw/master/csl-citation.json"} </w:instrText>
      </w:r>
      <w:r>
        <w:fldChar w:fldCharType="separate"/>
      </w:r>
      <w:r w:rsidR="00A830F2" w:rsidRPr="00A830F2">
        <w:rPr>
          <w:rFonts w:ascii="Calibri" w:hAnsi="Calibri" w:cs="Calibri"/>
          <w:szCs w:val="24"/>
        </w:rPr>
        <w:t xml:space="preserve">Raether, </w:t>
      </w:r>
      <w:r w:rsidR="00A830F2" w:rsidRPr="00A830F2">
        <w:rPr>
          <w:rFonts w:ascii="Calibri" w:hAnsi="Calibri" w:cs="Calibri"/>
          <w:i/>
          <w:iCs/>
          <w:szCs w:val="24"/>
        </w:rPr>
        <w:t>Das Beste vom Wochenmarkt neue frische und saisonale Rezepte aus dem ZEIT-Magazin</w:t>
      </w:r>
      <w:r w:rsidR="00A830F2" w:rsidRPr="00A830F2">
        <w:rPr>
          <w:rFonts w:ascii="Calibri" w:hAnsi="Calibri" w:cs="Calibri"/>
          <w:szCs w:val="24"/>
        </w:rPr>
        <w:t>, 162.</w:t>
      </w:r>
      <w:r>
        <w:fldChar w:fldCharType="end"/>
      </w:r>
    </w:p>
  </w:footnote>
  <w:footnote w:id="934">
    <w:p w14:paraId="6426A7BE" w14:textId="2A5F747B" w:rsidR="001168EC" w:rsidRPr="005F15D5" w:rsidRDefault="001168EC">
      <w:pPr>
        <w:pStyle w:val="FootnoteText"/>
        <w:rPr>
          <w:lang w:val="en-US"/>
        </w:rPr>
      </w:pPr>
      <w:r>
        <w:rPr>
          <w:rStyle w:val="FootnoteReference"/>
        </w:rPr>
        <w:footnoteRef/>
      </w:r>
      <w:r w:rsidRPr="005F15D5">
        <w:rPr>
          <w:lang w:val="en-US"/>
        </w:rPr>
        <w:t xml:space="preserve"> </w:t>
      </w:r>
      <w:r>
        <w:fldChar w:fldCharType="begin"/>
      </w:r>
      <w:r w:rsidR="008C334C">
        <w:rPr>
          <w:lang w:val="en-US"/>
        </w:rPr>
        <w:instrText xml:space="preserve"> ADDIN ZOTERO_ITEM CSL_CITATION {"citationID":"9uA0HMRs","properties":{"formattedCitation":"Ottolenghi u.\\uc0\\u160{}a., {\\i{}Flavour}, 205.","plainCitation":"Ottolenghi u. a., Flavour, 205.","noteIndex":933},"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205"}],"schema":"https://github.com/citation-style-language/schema/raw/master/csl-citation.json"} </w:instrText>
      </w:r>
      <w:r>
        <w:fldChar w:fldCharType="separate"/>
      </w:r>
      <w:r w:rsidR="00A830F2" w:rsidRPr="005F15D5">
        <w:rPr>
          <w:rFonts w:ascii="Calibri" w:hAnsi="Calibri" w:cs="Calibri"/>
          <w:szCs w:val="24"/>
          <w:lang w:val="en-US"/>
        </w:rPr>
        <w:t xml:space="preserve">Ottolenghi u. a., </w:t>
      </w:r>
      <w:r w:rsidR="00A830F2" w:rsidRPr="005F15D5">
        <w:rPr>
          <w:rFonts w:ascii="Calibri" w:hAnsi="Calibri" w:cs="Calibri"/>
          <w:i/>
          <w:iCs/>
          <w:szCs w:val="24"/>
          <w:lang w:val="en-US"/>
        </w:rPr>
        <w:t>Flavour</w:t>
      </w:r>
      <w:r w:rsidR="00A830F2" w:rsidRPr="005F15D5">
        <w:rPr>
          <w:rFonts w:ascii="Calibri" w:hAnsi="Calibri" w:cs="Calibri"/>
          <w:szCs w:val="24"/>
          <w:lang w:val="en-US"/>
        </w:rPr>
        <w:t>, 205.</w:t>
      </w:r>
      <w:r>
        <w:fldChar w:fldCharType="end"/>
      </w:r>
    </w:p>
  </w:footnote>
  <w:footnote w:id="935">
    <w:p w14:paraId="7BA9B2D2" w14:textId="2BC8F1C0" w:rsidR="00A8124A" w:rsidRPr="005F15D5" w:rsidRDefault="00A8124A" w:rsidP="00A8124A">
      <w:pPr>
        <w:pStyle w:val="FootnoteText"/>
        <w:rPr>
          <w:lang w:val="en-US"/>
        </w:rPr>
      </w:pPr>
      <w:r>
        <w:rPr>
          <w:rStyle w:val="FootnoteReference"/>
        </w:rPr>
        <w:footnoteRef/>
      </w:r>
      <w:r w:rsidRPr="005F15D5">
        <w:rPr>
          <w:lang w:val="en-US"/>
        </w:rPr>
        <w:t xml:space="preserve"> </w:t>
      </w:r>
      <w:r>
        <w:fldChar w:fldCharType="begin"/>
      </w:r>
      <w:r w:rsidR="008C334C">
        <w:rPr>
          <w:lang w:val="en-US"/>
        </w:rPr>
        <w:instrText xml:space="preserve"> ADDIN ZOTERO_ITEM CSL_CITATION {"citationID":"8XkgC2mT","properties":{"formattedCitation":"Sodha und Loftus, {\\i{}Indisch vegetarisch}, 68.","plainCitation":"Sodha und Loftus, Indisch vegetarisch, 68.","noteIndex":934},"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68"}],"schema":"https://github.com/citation-style-language/schema/raw/master/csl-citation.json"} </w:instrText>
      </w:r>
      <w:r>
        <w:fldChar w:fldCharType="separate"/>
      </w:r>
      <w:r w:rsidR="00A830F2" w:rsidRPr="005F15D5">
        <w:rPr>
          <w:rFonts w:ascii="Calibri" w:hAnsi="Calibri" w:cs="Calibri"/>
          <w:szCs w:val="24"/>
          <w:lang w:val="en-US"/>
        </w:rPr>
        <w:t xml:space="preserve">Sodha und Loftus, </w:t>
      </w:r>
      <w:r w:rsidR="00A830F2" w:rsidRPr="005F15D5">
        <w:rPr>
          <w:rFonts w:ascii="Calibri" w:hAnsi="Calibri" w:cs="Calibri"/>
          <w:i/>
          <w:iCs/>
          <w:szCs w:val="24"/>
          <w:lang w:val="en-US"/>
        </w:rPr>
        <w:t>Indisch vegetarisch</w:t>
      </w:r>
      <w:r w:rsidR="00A830F2" w:rsidRPr="005F15D5">
        <w:rPr>
          <w:rFonts w:ascii="Calibri" w:hAnsi="Calibri" w:cs="Calibri"/>
          <w:szCs w:val="24"/>
          <w:lang w:val="en-US"/>
        </w:rPr>
        <w:t>, 68.</w:t>
      </w:r>
      <w:r>
        <w:fldChar w:fldCharType="end"/>
      </w:r>
    </w:p>
  </w:footnote>
  <w:footnote w:id="936">
    <w:p w14:paraId="383E2976" w14:textId="047C0E0C" w:rsidR="00A8124A" w:rsidRDefault="00A8124A" w:rsidP="00A8124A">
      <w:pPr>
        <w:pStyle w:val="FootnoteText"/>
      </w:pPr>
      <w:r>
        <w:rPr>
          <w:rStyle w:val="FootnoteReference"/>
        </w:rPr>
        <w:footnoteRef/>
      </w:r>
      <w:r>
        <w:t xml:space="preserve"> </w:t>
      </w:r>
      <w:r>
        <w:fldChar w:fldCharType="begin"/>
      </w:r>
      <w:r w:rsidR="008C334C">
        <w:instrText xml:space="preserve"> ADDIN ZOTERO_ITEM CSL_CITATION {"citationID":"1ER4Um5Z","properties":{"formattedCitation":"Sodha und Loftus, 70.","plainCitation":"Sodha und Loftus, 70.","noteIndex":935},"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70"}],"schema":"https://github.com/citation-style-language/schema/raw/master/csl-citation.json"} </w:instrText>
      </w:r>
      <w:r>
        <w:fldChar w:fldCharType="separate"/>
      </w:r>
      <w:r w:rsidRPr="004A26FD">
        <w:rPr>
          <w:rFonts w:ascii="Calibri" w:hAnsi="Calibri" w:cs="Calibri"/>
        </w:rPr>
        <w:t>Sodha und Loftus, 70.</w:t>
      </w:r>
      <w:r>
        <w:fldChar w:fldCharType="end"/>
      </w:r>
    </w:p>
  </w:footnote>
  <w:footnote w:id="937">
    <w:p w14:paraId="43C9616B" w14:textId="24008A83" w:rsidR="00A8124A" w:rsidRDefault="00A8124A" w:rsidP="00A8124A">
      <w:pPr>
        <w:pStyle w:val="FootnoteText"/>
      </w:pPr>
      <w:r>
        <w:rPr>
          <w:rStyle w:val="FootnoteReference"/>
        </w:rPr>
        <w:footnoteRef/>
      </w:r>
      <w:r>
        <w:t xml:space="preserve"> </w:t>
      </w:r>
      <w:r>
        <w:fldChar w:fldCharType="begin"/>
      </w:r>
      <w:r w:rsidR="008C334C">
        <w:instrText xml:space="preserve"> ADDIN ZOTERO_ITEM CSL_CITATION {"citationID":"8fdXXdrz","properties":{"formattedCitation":"Sodha und Loftus, 71.","plainCitation":"Sodha und Loftus, 71.","noteIndex":936},"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71"}],"schema":"https://github.com/citation-style-language/schema/raw/master/csl-citation.json"} </w:instrText>
      </w:r>
      <w:r>
        <w:fldChar w:fldCharType="separate"/>
      </w:r>
      <w:r w:rsidRPr="004920FB">
        <w:rPr>
          <w:rFonts w:ascii="Calibri" w:hAnsi="Calibri" w:cs="Calibri"/>
        </w:rPr>
        <w:t>Sodha und Loftus, 71.</w:t>
      </w:r>
      <w:r>
        <w:fldChar w:fldCharType="end"/>
      </w:r>
    </w:p>
  </w:footnote>
  <w:footnote w:id="938">
    <w:p w14:paraId="73D7EC96" w14:textId="7897BB3E" w:rsidR="00CB326F" w:rsidRPr="003E5F0E" w:rsidRDefault="00CB326F" w:rsidP="00CB326F">
      <w:pPr>
        <w:pStyle w:val="FootnoteText"/>
      </w:pPr>
      <w:r>
        <w:rPr>
          <w:rStyle w:val="FootnoteReference"/>
        </w:rPr>
        <w:footnoteRef/>
      </w:r>
      <w:r w:rsidRPr="003E5F0E">
        <w:t xml:space="preserve"> </w:t>
      </w:r>
      <w:r>
        <w:fldChar w:fldCharType="begin"/>
      </w:r>
      <w:r w:rsidR="008C334C">
        <w:instrText xml:space="preserve"> ADDIN ZOTERO_ITEM CSL_CITATION {"citationID":"0I21mD0w","properties":{"formattedCitation":"Ottolenghi, {\\i{}Ottolenghi simple - Das Kochbuch}, 106.","plainCitation":"Ottolenghi, Ottolenghi simple - Das Kochbuch, 106.","noteIndex":937},"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106"}],"schema":"https://github.com/citation-style-language/schema/raw/master/csl-citation.json"} </w:instrText>
      </w:r>
      <w:r>
        <w:fldChar w:fldCharType="separate"/>
      </w:r>
      <w:r w:rsidRPr="003E5F0E">
        <w:rPr>
          <w:rFonts w:ascii="Calibri" w:hAnsi="Calibri" w:cs="Calibri"/>
          <w:szCs w:val="24"/>
        </w:rPr>
        <w:t xml:space="preserve">Ottolenghi, </w:t>
      </w:r>
      <w:r w:rsidRPr="003E5F0E">
        <w:rPr>
          <w:rFonts w:ascii="Calibri" w:hAnsi="Calibri" w:cs="Calibri"/>
          <w:i/>
          <w:iCs/>
          <w:szCs w:val="24"/>
        </w:rPr>
        <w:t>Ottolenghi simple - Das Kochbuch</w:t>
      </w:r>
      <w:r w:rsidRPr="003E5F0E">
        <w:rPr>
          <w:rFonts w:ascii="Calibri" w:hAnsi="Calibri" w:cs="Calibri"/>
          <w:szCs w:val="24"/>
        </w:rPr>
        <w:t>, 106.</w:t>
      </w:r>
      <w:r>
        <w:fldChar w:fldCharType="end"/>
      </w:r>
    </w:p>
  </w:footnote>
  <w:footnote w:id="939">
    <w:p w14:paraId="3D9C1F51" w14:textId="11A8AC72" w:rsidR="00CB326F" w:rsidRPr="003E5F0E" w:rsidRDefault="00CB326F" w:rsidP="00CB326F">
      <w:pPr>
        <w:pStyle w:val="FootnoteText"/>
      </w:pPr>
      <w:r>
        <w:rPr>
          <w:rStyle w:val="FootnoteReference"/>
        </w:rPr>
        <w:footnoteRef/>
      </w:r>
      <w:r w:rsidRPr="003E5F0E">
        <w:t xml:space="preserve"> </w:t>
      </w:r>
      <w:r>
        <w:fldChar w:fldCharType="begin"/>
      </w:r>
      <w:r w:rsidR="008C334C">
        <w:instrText xml:space="preserve"> ADDIN ZOTERO_ITEM CSL_CITATION {"citationID":"NQoIFls2","properties":{"formattedCitation":"Ottolenghi, 104.","plainCitation":"Ottolenghi, 104.","noteIndex":938},"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104"}],"schema":"https://github.com/citation-style-language/schema/raw/master/csl-citation.json"} </w:instrText>
      </w:r>
      <w:r>
        <w:fldChar w:fldCharType="separate"/>
      </w:r>
      <w:r w:rsidRPr="003E5F0E">
        <w:rPr>
          <w:rFonts w:ascii="Calibri" w:hAnsi="Calibri" w:cs="Calibri"/>
        </w:rPr>
        <w:t>Ottolenghi, 104.</w:t>
      </w:r>
      <w:r>
        <w:fldChar w:fldCharType="end"/>
      </w:r>
    </w:p>
  </w:footnote>
  <w:footnote w:id="940">
    <w:p w14:paraId="09A342C3" w14:textId="5CF936CD" w:rsidR="00AC0661" w:rsidRDefault="00AC0661" w:rsidP="00AC0661">
      <w:pPr>
        <w:pStyle w:val="FootnoteText"/>
      </w:pPr>
      <w:r>
        <w:rPr>
          <w:rStyle w:val="FootnoteReference"/>
        </w:rPr>
        <w:footnoteRef/>
      </w:r>
      <w:r>
        <w:t xml:space="preserve"> </w:t>
      </w:r>
      <w:r>
        <w:fldChar w:fldCharType="begin"/>
      </w:r>
      <w:r w:rsidR="008C334C">
        <w:instrText xml:space="preserve"> ADDIN ZOTERO_ITEM CSL_CITATION {"citationID":"UNL43ooh","properties":{"formattedCitation":"Ottolenghi und Tamimi, {\\i{}Jerusalem}, 60.","plainCitation":"Ottolenghi und Tamimi, Jerusalem, 60.","noteIndex":939},"citationItems":[{"id":94,"uris":["http://zotero.org/users/local/usTu59L8/items/9YPMVACQ"],"itemData":{"id":94,"type":"book","edition":"15. Auflage","event-place":"München","ISBN":"978-3-8310-2333-2","language":"ger","number-of-pages":"318","publisher":"Dorling Kindersley","publisher-place":"München","source":"K10plus ISBN","title":"Jerusalem: Das Kochbuch","title-short":"Jerusalem","author":[{"family":"Ottolenghi","given":"Yotam"},{"family":"Tamimi","given":"Sami"}],"issued":{"date-parts":[["2017"]]}},"locator":"60"}],"schema":"https://github.com/citation-style-language/schema/raw/master/csl-citation.json"} </w:instrText>
      </w:r>
      <w:r>
        <w:fldChar w:fldCharType="separate"/>
      </w:r>
      <w:r w:rsidR="00A830F2" w:rsidRPr="00A830F2">
        <w:rPr>
          <w:rFonts w:ascii="Calibri" w:hAnsi="Calibri" w:cs="Calibri"/>
          <w:szCs w:val="24"/>
        </w:rPr>
        <w:t xml:space="preserve">Ottolenghi und Tamimi, </w:t>
      </w:r>
      <w:r w:rsidR="00A830F2" w:rsidRPr="00A830F2">
        <w:rPr>
          <w:rFonts w:ascii="Calibri" w:hAnsi="Calibri" w:cs="Calibri"/>
          <w:i/>
          <w:iCs/>
          <w:szCs w:val="24"/>
        </w:rPr>
        <w:t>Jerusalem</w:t>
      </w:r>
      <w:r w:rsidR="00A830F2" w:rsidRPr="00A830F2">
        <w:rPr>
          <w:rFonts w:ascii="Calibri" w:hAnsi="Calibri" w:cs="Calibri"/>
          <w:szCs w:val="24"/>
        </w:rPr>
        <w:t>, 60.</w:t>
      </w:r>
      <w:r>
        <w:fldChar w:fldCharType="end"/>
      </w:r>
    </w:p>
  </w:footnote>
  <w:footnote w:id="941">
    <w:p w14:paraId="4B4ADC23" w14:textId="55762B7E" w:rsidR="003E5F0E" w:rsidRDefault="003E5F0E" w:rsidP="003E5F0E">
      <w:pPr>
        <w:pStyle w:val="FootnoteText"/>
      </w:pPr>
      <w:r>
        <w:rPr>
          <w:rStyle w:val="FootnoteReference"/>
        </w:rPr>
        <w:footnoteRef/>
      </w:r>
      <w:r>
        <w:t xml:space="preserve"> </w:t>
      </w:r>
      <w:r>
        <w:fldChar w:fldCharType="begin"/>
      </w:r>
      <w:r w:rsidR="008C334C">
        <w:instrText xml:space="preserve"> ADDIN ZOTERO_ITEM CSL_CITATION {"citationID":"Z5GixnMo","properties":{"formattedCitation":"Teubner, {\\i{}Kochvergn\\uc0\\u252{}gen wie noch nie}, 121.","plainCitation":"Teubner, Kochvergnügen wie noch nie, 121.","noteIndex":940},"citationItems":[{"id":16,"uris":["http://zotero.org/users/local/usTu59L8/items/7GEPVAKR"],"itemData":{"id":16,"type":"book","event-place":"München","ISBN":"978-3-7742-4066-7","language":"ger","note":"OCLC: 742376716","publisher":"Gräfe","publisher-place":"München","source":"Open WorldCat","title":"Kochvergnügen wie noch nie: Das große Bildkochbuch mit den besten Koch - Ideen","title-short":"Kochvergnügen wie noch nie","author":[{"family":"Teubner","given":"Christian"}],"issued":{"date-parts":[["1998"]]}},"locator":"121"}],"schema":"https://github.com/citation-style-language/schema/raw/master/csl-citation.json"} </w:instrText>
      </w:r>
      <w:r>
        <w:fldChar w:fldCharType="separate"/>
      </w:r>
      <w:r w:rsidRPr="008F72D2">
        <w:rPr>
          <w:rFonts w:ascii="Calibri" w:hAnsi="Calibri" w:cs="Calibri"/>
          <w:szCs w:val="24"/>
        </w:rPr>
        <w:t xml:space="preserve">Teubner, </w:t>
      </w:r>
      <w:r w:rsidRPr="008F72D2">
        <w:rPr>
          <w:rFonts w:ascii="Calibri" w:hAnsi="Calibri" w:cs="Calibri"/>
          <w:i/>
          <w:iCs/>
          <w:szCs w:val="24"/>
        </w:rPr>
        <w:t>Kochvergnügen wie noch nie</w:t>
      </w:r>
      <w:r w:rsidRPr="008F72D2">
        <w:rPr>
          <w:rFonts w:ascii="Calibri" w:hAnsi="Calibri" w:cs="Calibri"/>
          <w:szCs w:val="24"/>
        </w:rPr>
        <w:t>, 121.</w:t>
      </w:r>
      <w:r>
        <w:fldChar w:fldCharType="end"/>
      </w:r>
    </w:p>
  </w:footnote>
  <w:footnote w:id="942">
    <w:p w14:paraId="11EC0C33" w14:textId="62FC7B70" w:rsidR="003E5F0E" w:rsidRDefault="003E5F0E" w:rsidP="003E5F0E">
      <w:pPr>
        <w:pStyle w:val="FootnoteText"/>
      </w:pPr>
      <w:r>
        <w:rPr>
          <w:rStyle w:val="FootnoteReference"/>
        </w:rPr>
        <w:footnoteRef/>
      </w:r>
      <w:r>
        <w:t xml:space="preserve"> </w:t>
      </w:r>
      <w:r>
        <w:fldChar w:fldCharType="begin"/>
      </w:r>
      <w:r w:rsidR="008C334C">
        <w:instrText xml:space="preserve"> ADDIN ZOTERO_ITEM CSL_CITATION {"citationID":"j6fw5aDm","properties":{"formattedCitation":"essen &amp; trinken, \\uc0\\u8222{}essen &amp; trinken Spezial: Das geht ja schnell!\\uc0\\u8220{}, 74.","plainCitation":"essen &amp; trinken, „essen &amp; trinken Spezial: Das geht ja schnell!“, 74.","noteIndex":941},"citationItems":[{"id":76,"uris":["http://zotero.org/users/local/usTu59L8/items/7KWS7ZL9"],"itemData":{"id":76,"type":"article-journal","collection-title":"essen &amp; trinken","title":"essen &amp; trinken Spezial: Das geht ja schnell!","volume":"03/2016","editor":[{"family":"essen &amp; trinken","given":""}],"issued":{"date-parts":[["2016"]]}},"locator":"74"}],"schema":"https://github.com/citation-style-language/schema/raw/master/csl-citation.json"} </w:instrText>
      </w:r>
      <w:r>
        <w:fldChar w:fldCharType="separate"/>
      </w:r>
      <w:r w:rsidRPr="00CE6C10">
        <w:rPr>
          <w:rFonts w:ascii="Calibri" w:hAnsi="Calibri" w:cs="Calibri"/>
          <w:szCs w:val="24"/>
        </w:rPr>
        <w:t>essen &amp; trinken, „essen &amp; trinken Spezial: Das geht ja schnell!“, 74.</w:t>
      </w:r>
      <w:r>
        <w:fldChar w:fldCharType="end"/>
      </w:r>
    </w:p>
  </w:footnote>
  <w:footnote w:id="943">
    <w:p w14:paraId="279CC011" w14:textId="16B6F01F" w:rsidR="003E5F0E" w:rsidRDefault="003E5F0E" w:rsidP="003E5F0E">
      <w:pPr>
        <w:pStyle w:val="FootnoteText"/>
      </w:pPr>
      <w:r>
        <w:rPr>
          <w:rStyle w:val="FootnoteReference"/>
        </w:rPr>
        <w:footnoteRef/>
      </w:r>
      <w:r>
        <w:t xml:space="preserve"> </w:t>
      </w:r>
      <w:r>
        <w:fldChar w:fldCharType="begin"/>
      </w:r>
      <w:r w:rsidR="008C334C">
        <w:instrText xml:space="preserve"> ADDIN ZOTERO_ITEM CSL_CITATION {"citationID":"LypN4zzP","properties":{"formattedCitation":"essen &amp; trinken, \\uc0\\u8222{}essen &amp; trinken Spezial: Schnelle K\\uc0\\u252{}che\\uc0\\u8220{}, 105.","plainCitation":"essen &amp; trinken, „essen &amp; trinken Spezial: Schnelle Küche“, 105.","noteIndex":942},"citationItems":[{"id":74,"uris":["http://zotero.org/users/local/usTu59L8/items/WRCCCJZK"],"itemData":{"id":74,"type":"article-journal","collection-title":"essen &amp; trinken","title":"essen &amp; trinken Spezial: Schnelle Küche","volume":"03/2018","editor":[{"family":"essen &amp; trinken","given":""}],"issued":{"date-parts":[["2018"]]}},"locator":"105"}],"schema":"https://github.com/citation-style-language/schema/raw/master/csl-citation.json"} </w:instrText>
      </w:r>
      <w:r>
        <w:fldChar w:fldCharType="separate"/>
      </w:r>
      <w:r w:rsidRPr="00DC3FEA">
        <w:rPr>
          <w:rFonts w:ascii="Calibri" w:hAnsi="Calibri" w:cs="Calibri"/>
          <w:szCs w:val="24"/>
        </w:rPr>
        <w:t>essen &amp; trinken, „essen &amp; trinken Spezial: Schnelle Küche“, 105.</w:t>
      </w:r>
      <w:r>
        <w:fldChar w:fldCharType="end"/>
      </w:r>
    </w:p>
  </w:footnote>
  <w:footnote w:id="944">
    <w:p w14:paraId="43812737" w14:textId="2E9F1CC8" w:rsidR="003E5F0E" w:rsidRDefault="003E5F0E" w:rsidP="003E5F0E">
      <w:pPr>
        <w:pStyle w:val="FootnoteText"/>
      </w:pPr>
      <w:r>
        <w:rPr>
          <w:rStyle w:val="FootnoteReference"/>
        </w:rPr>
        <w:footnoteRef/>
      </w:r>
      <w:r>
        <w:t xml:space="preserve"> </w:t>
      </w:r>
      <w:r>
        <w:fldChar w:fldCharType="begin"/>
      </w:r>
      <w:r w:rsidR="008C334C">
        <w:instrText xml:space="preserve"> ADDIN ZOTERO_ITEM CSL_CITATION {"citationID":"lodvXV8V","properties":{"formattedCitation":"Teubner, {\\i{}Kochvergn\\uc0\\u252{}gen wie noch nie}, 125.","plainCitation":"Teubner, Kochvergnügen wie noch nie, 125.","noteIndex":943},"citationItems":[{"id":16,"uris":["http://zotero.org/users/local/usTu59L8/items/7GEPVAKR"],"itemData":{"id":16,"type":"book","event-place":"München","ISBN":"978-3-7742-4066-7","language":"ger","note":"OCLC: 742376716","publisher":"Gräfe","publisher-place":"München","source":"Open WorldCat","title":"Kochvergnügen wie noch nie: Das große Bildkochbuch mit den besten Koch - Ideen","title-short":"Kochvergnügen wie noch nie","author":[{"family":"Teubner","given":"Christian"}],"issued":{"date-parts":[["1998"]]}},"locator":"125"}],"schema":"https://github.com/citation-style-language/schema/raw/master/csl-citation.json"} </w:instrText>
      </w:r>
      <w:r>
        <w:fldChar w:fldCharType="separate"/>
      </w:r>
      <w:r w:rsidRPr="00CE6C10">
        <w:rPr>
          <w:rFonts w:ascii="Calibri" w:hAnsi="Calibri" w:cs="Calibri"/>
          <w:szCs w:val="24"/>
        </w:rPr>
        <w:t xml:space="preserve">Teubner, </w:t>
      </w:r>
      <w:r w:rsidRPr="00CE6C10">
        <w:rPr>
          <w:rFonts w:ascii="Calibri" w:hAnsi="Calibri" w:cs="Calibri"/>
          <w:i/>
          <w:iCs/>
          <w:szCs w:val="24"/>
        </w:rPr>
        <w:t>Kochvergnügen wie noch nie</w:t>
      </w:r>
      <w:r w:rsidRPr="00CE6C10">
        <w:rPr>
          <w:rFonts w:ascii="Calibri" w:hAnsi="Calibri" w:cs="Calibri"/>
          <w:szCs w:val="24"/>
        </w:rPr>
        <w:t>, 125.</w:t>
      </w:r>
      <w:r>
        <w:fldChar w:fldCharType="end"/>
      </w:r>
    </w:p>
  </w:footnote>
  <w:footnote w:id="945">
    <w:p w14:paraId="47924BA2" w14:textId="1C463FA9" w:rsidR="00331E4B" w:rsidRDefault="00331E4B" w:rsidP="00331E4B">
      <w:pPr>
        <w:pStyle w:val="FootnoteText"/>
      </w:pPr>
      <w:r>
        <w:rPr>
          <w:rStyle w:val="FootnoteReference"/>
        </w:rPr>
        <w:footnoteRef/>
      </w:r>
      <w:r>
        <w:t xml:space="preserve"> </w:t>
      </w:r>
      <w:r>
        <w:fldChar w:fldCharType="begin"/>
      </w:r>
      <w:r w:rsidR="008C334C">
        <w:instrText xml:space="preserve"> ADDIN ZOTERO_ITEM CSL_CITATION {"citationID":"wvRIMYo5","properties":{"formattedCitation":"\\uc0\\u8222{}ZEITmagazin\\uc0\\u8220{}.","plainCitation":"„ZEITmagazin“.","noteIndex":944},"citationItems":[{"id":96,"uris":["http://zotero.org/users/local/usTu59L8/items/EJMJD2IT"],"itemData":{"id":96,"type":"article-journal","title":"ZEITmagazin"}}],"schema":"https://github.com/citation-style-language/schema/raw/master/csl-citation.json"} </w:instrText>
      </w:r>
      <w:r>
        <w:fldChar w:fldCharType="separate"/>
      </w:r>
      <w:r w:rsidRPr="00F83534">
        <w:rPr>
          <w:rFonts w:ascii="Calibri" w:hAnsi="Calibri" w:cs="Calibri"/>
          <w:szCs w:val="24"/>
        </w:rPr>
        <w:t>„ZEITmagazin“.</w:t>
      </w:r>
      <w:r>
        <w:fldChar w:fldCharType="end"/>
      </w:r>
    </w:p>
  </w:footnote>
  <w:footnote w:id="946">
    <w:p w14:paraId="5D76E1B4" w14:textId="074FE75E" w:rsidR="00A51647" w:rsidRDefault="00A51647" w:rsidP="00A51647">
      <w:pPr>
        <w:pStyle w:val="FootnoteText"/>
      </w:pPr>
      <w:r>
        <w:rPr>
          <w:rStyle w:val="FootnoteReference"/>
        </w:rPr>
        <w:footnoteRef/>
      </w:r>
      <w:r>
        <w:t xml:space="preserve"> </w:t>
      </w:r>
      <w:r>
        <w:fldChar w:fldCharType="begin"/>
      </w:r>
      <w:r w:rsidR="008C334C">
        <w:instrText xml:space="preserve"> ADDIN ZOTERO_ITEM CSL_CITATION {"citationID":"qa6gPaTJ","properties":{"formattedCitation":"essen &amp; trinken, \\uc0\\u8222{}essen &amp; trinken: Neues aus der Provence\\uc0\\u8220{}, 64.","plainCitation":"essen &amp; trinken, „essen &amp; trinken: Neues aus der Provence“, 64.","noteIndex":945},"citationItems":[{"id":87,"uris":["http://zotero.org/users/local/usTu59L8/items/SYKBEJX3"],"itemData":{"id":87,"type":"article-journal","collection-title":"essen &amp; trinken","title":"essen &amp; trinken: Neues aus der Provence","volume":"07/2014","editor":[{"family":"essen &amp; trinken","given":""}],"issued":{"date-parts":[["2014"]]}},"locator":"64"}],"schema":"https://github.com/citation-style-language/schema/raw/master/csl-citation.json"} </w:instrText>
      </w:r>
      <w:r>
        <w:fldChar w:fldCharType="separate"/>
      </w:r>
      <w:r w:rsidRPr="00C34F7E">
        <w:rPr>
          <w:rFonts w:ascii="Calibri" w:hAnsi="Calibri" w:cs="Calibri"/>
          <w:szCs w:val="24"/>
        </w:rPr>
        <w:t>essen &amp; trinken, „essen &amp; trinken: Neues aus der Provence“, 64.</w:t>
      </w:r>
      <w:r>
        <w:fldChar w:fldCharType="end"/>
      </w:r>
    </w:p>
  </w:footnote>
  <w:footnote w:id="947">
    <w:p w14:paraId="5EEFF561" w14:textId="335EE080" w:rsidR="00863973" w:rsidRDefault="00863973" w:rsidP="00863973">
      <w:pPr>
        <w:pStyle w:val="FootnoteText"/>
      </w:pPr>
      <w:r>
        <w:rPr>
          <w:rStyle w:val="FootnoteReference"/>
        </w:rPr>
        <w:footnoteRef/>
      </w:r>
      <w:r>
        <w:t xml:space="preserve"> </w:t>
      </w:r>
      <w:r>
        <w:fldChar w:fldCharType="begin"/>
      </w:r>
      <w:r w:rsidR="008C334C">
        <w:instrText xml:space="preserve"> ADDIN ZOTERO_ITEM CSL_CITATION {"citationID":"mHAE5nJo","properties":{"formattedCitation":"Frenkiel und Vindahl, {\\i{}Die gr\\uc0\\u252{}ne K\\uc0\\u252{}che}, 115.","plainCitation":"Frenkiel und Vindahl, Die grüne Küche, 115.","noteIndex":946},"citationItems":[{"id":59,"uris":["http://zotero.org/users/local/usTu59L8/items/T936RKBP"],"itemData":{"id":59,"type":"book","edition":"3. Auflage, deutsche Erstausgabe","event-place":"München","ISBN":"978-3-86873-685-4","language":"ger","number-of-pages":"247","publisher":"Knesebeck","publisher-place":"München","source":"K10plus ISBN","title":"Die grüne Küche: köstliche vegetarische Ideen für jeden Tag","title-short":"Die grüne Küche","author":[{"family":"Frenkiel","given":"David"},{"family":"Vindahl","given":"Luise"}],"translator":[{"family":"Weinberger","given":"Anita"}],"issued":{"date-parts":[["2016"]]}},"locator":"115"}],"schema":"https://github.com/citation-style-language/schema/raw/master/csl-citation.json"} </w:instrText>
      </w:r>
      <w:r>
        <w:fldChar w:fldCharType="separate"/>
      </w:r>
      <w:r w:rsidR="00A830F2" w:rsidRPr="00A830F2">
        <w:rPr>
          <w:rFonts w:ascii="Calibri" w:hAnsi="Calibri" w:cs="Calibri"/>
          <w:szCs w:val="24"/>
        </w:rPr>
        <w:t xml:space="preserve">Frenkiel und Vindahl, </w:t>
      </w:r>
      <w:r w:rsidR="00A830F2" w:rsidRPr="00A830F2">
        <w:rPr>
          <w:rFonts w:ascii="Calibri" w:hAnsi="Calibri" w:cs="Calibri"/>
          <w:i/>
          <w:iCs/>
          <w:szCs w:val="24"/>
        </w:rPr>
        <w:t>Die grüne Küche</w:t>
      </w:r>
      <w:r w:rsidR="00A830F2" w:rsidRPr="00A830F2">
        <w:rPr>
          <w:rFonts w:ascii="Calibri" w:hAnsi="Calibri" w:cs="Calibri"/>
          <w:szCs w:val="24"/>
        </w:rPr>
        <w:t>, 115.</w:t>
      </w:r>
      <w:r>
        <w:fldChar w:fldCharType="end"/>
      </w:r>
    </w:p>
  </w:footnote>
  <w:footnote w:id="948">
    <w:p w14:paraId="36A571F1" w14:textId="0B7BE3FB" w:rsidR="00863973" w:rsidRDefault="00863973" w:rsidP="00863973">
      <w:pPr>
        <w:pStyle w:val="FootnoteText"/>
      </w:pPr>
      <w:r>
        <w:rPr>
          <w:rStyle w:val="FootnoteReference"/>
        </w:rPr>
        <w:footnoteRef/>
      </w:r>
      <w:r>
        <w:t xml:space="preserve"> </w:t>
      </w:r>
      <w:r>
        <w:fldChar w:fldCharType="begin"/>
      </w:r>
      <w:r w:rsidR="008C334C">
        <w:instrText xml:space="preserve"> ADDIN ZOTERO_ITEM CSL_CITATION {"citationID":"qeeTqlAP","properties":{"formattedCitation":"Schinharl, Rynio, und Rademacker, {\\i{}15 Minuten-Abendessen genie\\uc0\\u223{}en Sie den Feierabend!\\uc0\\u8239{}; [mit den 10 GU-Erfolgstipps\\uc0\\u8239{}; von kalt bis warm}, 51.","plainCitation":"Schinharl, Rynio, und Rademacker, 15 Minuten-Abendessen genießen Sie den Feierabend! ; [mit den 10 GU-Erfolgstipps ; von kalt bis warm, 51.","noteIndex":947},"citationItems":[{"id":39,"uris":["http://zotero.org/users/local/usTu59L8/items/5SLNCBSW"],"itemData":{"id":39,"type":"book","edition":"1. Aufl","event-place":"München","ISBN":"978-3-8338-0070-2","language":"ger","note":"OCLC: 181522488","publisher":"Gräfe und Unzer","publisher-place":"München","source":"Open WorldCat","title":"15 Minuten-Abendessen genießen Sie den Feierabend! ; [mit den 10 GU-Erfolgstipps ; von kalt bis warm: Kleinigkeiten und Hauptmahlzeiten ; Extra: raffiniert belegte Brote]","title-short":"15 Minuten-Abendessen genießen Sie den Feierabend! ; [mit den 10 GU-Erfolgstipps ; von kalt bis warm","author":[{"family":"Schinharl","given":"Cornelia"},{"family":"Rynio","given":"Jörn"},{"family":"Rademacker","given":"Birgit"}],"issued":{"date-parts":[["2006"]]}},"locator":"51"}],"schema":"https://github.com/citation-style-language/schema/raw/master/csl-citation.json"} </w:instrText>
      </w:r>
      <w:r>
        <w:fldChar w:fldCharType="separate"/>
      </w:r>
      <w:r w:rsidRPr="00613A88">
        <w:rPr>
          <w:rFonts w:ascii="Calibri" w:hAnsi="Calibri" w:cs="Calibri"/>
          <w:szCs w:val="24"/>
        </w:rPr>
        <w:t xml:space="preserve">Schinharl, Rynio, und Rademacker, </w:t>
      </w:r>
      <w:r w:rsidRPr="00613A88">
        <w:rPr>
          <w:rFonts w:ascii="Calibri" w:hAnsi="Calibri" w:cs="Calibri"/>
          <w:i/>
          <w:iCs/>
          <w:szCs w:val="24"/>
        </w:rPr>
        <w:t>15 Minuten-Abendessen genießen Sie den Feierabend! ; [mit den 10 GU-Erfolgstipps ; von kalt bis warm</w:t>
      </w:r>
      <w:r w:rsidRPr="00613A88">
        <w:rPr>
          <w:rFonts w:ascii="Calibri" w:hAnsi="Calibri" w:cs="Calibri"/>
          <w:szCs w:val="24"/>
        </w:rPr>
        <w:t>, 51.</w:t>
      </w:r>
      <w:r>
        <w:fldChar w:fldCharType="end"/>
      </w:r>
    </w:p>
  </w:footnote>
  <w:footnote w:id="949">
    <w:p w14:paraId="34BDA271" w14:textId="1C20A38F" w:rsidR="00A51647" w:rsidRDefault="00A51647" w:rsidP="00A51647">
      <w:pPr>
        <w:pStyle w:val="FootnoteText"/>
      </w:pPr>
      <w:r>
        <w:rPr>
          <w:rStyle w:val="FootnoteReference"/>
        </w:rPr>
        <w:footnoteRef/>
      </w:r>
      <w:r>
        <w:t xml:space="preserve"> </w:t>
      </w:r>
      <w:r>
        <w:fldChar w:fldCharType="begin"/>
      </w:r>
      <w:r w:rsidR="008C334C">
        <w:instrText xml:space="preserve"> ADDIN ZOTERO_ITEM CSL_CITATION {"citationID":"ndWSwHgS","properties":{"formattedCitation":"Sodha und Loftus, {\\i{}Indisch vegetarisch}, 70.","plainCitation":"Sodha und Loftus, Indisch vegetarisch, 70.","noteIndex":948},"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70"}],"schema":"https://github.com/citation-style-language/schema/raw/master/csl-citation.json"} </w:instrText>
      </w:r>
      <w:r>
        <w:fldChar w:fldCharType="separate"/>
      </w:r>
      <w:r w:rsidRPr="00D06659">
        <w:rPr>
          <w:rFonts w:ascii="Calibri" w:hAnsi="Calibri" w:cs="Calibri"/>
          <w:szCs w:val="24"/>
        </w:rPr>
        <w:t xml:space="preserve">Sodha und Loftus, </w:t>
      </w:r>
      <w:r w:rsidRPr="00D06659">
        <w:rPr>
          <w:rFonts w:ascii="Calibri" w:hAnsi="Calibri" w:cs="Calibri"/>
          <w:i/>
          <w:iCs/>
          <w:szCs w:val="24"/>
        </w:rPr>
        <w:t>Indisch vegetarisch</w:t>
      </w:r>
      <w:r w:rsidRPr="00D06659">
        <w:rPr>
          <w:rFonts w:ascii="Calibri" w:hAnsi="Calibri" w:cs="Calibri"/>
          <w:szCs w:val="24"/>
        </w:rPr>
        <w:t>, 70.</w:t>
      </w:r>
      <w:r>
        <w:fldChar w:fldCharType="end"/>
      </w:r>
    </w:p>
  </w:footnote>
  <w:footnote w:id="950">
    <w:p w14:paraId="02392C30" w14:textId="1B95B26E" w:rsidR="00825B81" w:rsidRDefault="00825B81" w:rsidP="00825B81">
      <w:pPr>
        <w:pStyle w:val="FootnoteText"/>
      </w:pPr>
      <w:r>
        <w:rPr>
          <w:rStyle w:val="FootnoteReference"/>
        </w:rPr>
        <w:footnoteRef/>
      </w:r>
      <w:r>
        <w:t xml:space="preserve"> </w:t>
      </w:r>
      <w:r>
        <w:fldChar w:fldCharType="begin"/>
      </w:r>
      <w:r w:rsidR="008C334C">
        <w:instrText xml:space="preserve"> ADDIN ZOTERO_ITEM CSL_CITATION {"citationID":"sb8M4pkb","properties":{"formattedCitation":"Kumar und Kumar, {\\i{}Indien Originalrezepte und Interessantes \\uc0\\u252{}ber Land und Leute}, 75.","plainCitation":"Kumar und Kumar, Indien Originalrezepte und Interessantes über Land und Leute, 75.","noteIndex":949},"citationItems":[{"id":91,"uris":["http://zotero.org/users/local/usTu59L8/items/C47NQU57"],"itemData":{"id":91,"type":"book","collection-title":"Küchen der Welt","edition":"5","event-place":"München","number-of-pages":"144","publisher":"Gräfe und Unzer","publisher-place":"München","title":"Indien Originalrezepte und Interessantes über Land und Leute","author":[{"family":"Kumar","given":"Bikash"},{"family":"Kumar","given":"Marcela"}],"issued":{"date-parts":[["2006"]]}},"locator":"75"}],"schema":"https://github.com/citation-style-language/schema/raw/master/csl-citation.json"} </w:instrText>
      </w:r>
      <w:r>
        <w:fldChar w:fldCharType="separate"/>
      </w:r>
      <w:r w:rsidRPr="00623F8D">
        <w:rPr>
          <w:rFonts w:ascii="Calibri" w:hAnsi="Calibri" w:cs="Calibri"/>
          <w:szCs w:val="24"/>
        </w:rPr>
        <w:t xml:space="preserve">Kumar und Kumar, </w:t>
      </w:r>
      <w:r w:rsidRPr="00623F8D">
        <w:rPr>
          <w:rFonts w:ascii="Calibri" w:hAnsi="Calibri" w:cs="Calibri"/>
          <w:i/>
          <w:iCs/>
          <w:szCs w:val="24"/>
        </w:rPr>
        <w:t>Indien Originalrezepte und Interessantes über Land und Leute</w:t>
      </w:r>
      <w:r w:rsidRPr="00623F8D">
        <w:rPr>
          <w:rFonts w:ascii="Calibri" w:hAnsi="Calibri" w:cs="Calibri"/>
          <w:szCs w:val="24"/>
        </w:rPr>
        <w:t>, 75.</w:t>
      </w:r>
      <w:r>
        <w:fldChar w:fldCharType="end"/>
      </w:r>
    </w:p>
  </w:footnote>
  <w:footnote w:id="951">
    <w:p w14:paraId="6842882E" w14:textId="29D9C496" w:rsidR="00571701" w:rsidRPr="00571701" w:rsidRDefault="00571701" w:rsidP="00571701">
      <w:pPr>
        <w:pStyle w:val="FootnoteText"/>
      </w:pPr>
      <w:r>
        <w:rPr>
          <w:rStyle w:val="FootnoteReference"/>
        </w:rPr>
        <w:footnoteRef/>
      </w:r>
      <w:r w:rsidRPr="00571701">
        <w:t xml:space="preserve"> </w:t>
      </w:r>
      <w:r>
        <w:fldChar w:fldCharType="begin"/>
      </w:r>
      <w:r w:rsidR="008C334C">
        <w:instrText xml:space="preserve"> ADDIN ZOTERO_ITEM CSL_CITATION {"citationID":"098lnkF1","properties":{"formattedCitation":"Ottolenghi u.\\uc0\\u160{}a., {\\i{}Flavour}, 186.","plainCitation":"Ottolenghi u. a., Flavour, 186.","noteIndex":950},"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186"}],"schema":"https://github.com/citation-style-language/schema/raw/master/csl-citation.json"} </w:instrText>
      </w:r>
      <w:r>
        <w:fldChar w:fldCharType="separate"/>
      </w:r>
      <w:r w:rsidR="00A830F2" w:rsidRPr="00A830F2">
        <w:rPr>
          <w:rFonts w:ascii="Calibri" w:hAnsi="Calibri" w:cs="Calibri"/>
          <w:szCs w:val="24"/>
        </w:rPr>
        <w:t xml:space="preserve">Ottolenghi u. a., </w:t>
      </w:r>
      <w:r w:rsidR="00A830F2" w:rsidRPr="00A830F2">
        <w:rPr>
          <w:rFonts w:ascii="Calibri" w:hAnsi="Calibri" w:cs="Calibri"/>
          <w:i/>
          <w:iCs/>
          <w:szCs w:val="24"/>
        </w:rPr>
        <w:t>Flavour</w:t>
      </w:r>
      <w:r w:rsidR="00A830F2" w:rsidRPr="00A830F2">
        <w:rPr>
          <w:rFonts w:ascii="Calibri" w:hAnsi="Calibri" w:cs="Calibri"/>
          <w:szCs w:val="24"/>
        </w:rPr>
        <w:t>, 186.</w:t>
      </w:r>
      <w:r>
        <w:fldChar w:fldCharType="end"/>
      </w:r>
    </w:p>
  </w:footnote>
  <w:footnote w:id="952">
    <w:p w14:paraId="5B6F4724" w14:textId="509CB15D" w:rsidR="00571701" w:rsidRDefault="00571701" w:rsidP="00571701">
      <w:pPr>
        <w:pStyle w:val="FootnoteText"/>
      </w:pPr>
      <w:r>
        <w:rPr>
          <w:rStyle w:val="FootnoteReference"/>
        </w:rPr>
        <w:footnoteRef/>
      </w:r>
      <w:r>
        <w:t xml:space="preserve"> </w:t>
      </w:r>
      <w:r>
        <w:fldChar w:fldCharType="begin"/>
      </w:r>
      <w:r w:rsidR="008C334C">
        <w:instrText xml:space="preserve"> ADDIN ZOTERO_ITEM CSL_CITATION {"citationID":"GaVOtaex","properties":{"formattedCitation":"{\\i{}Vegetarische K\\uc0\\u252{}che}, 130.","plainCitation":"Vegetarische Küche, 130.","noteIndex":951},"citationItems":[{"id":50,"uris":["http://zotero.org/users/local/usTu59L8/items/S4PC74X4"],"itemData":{"id":50,"type":"book","edition":"1. Aufl","event-place":"München","ISBN":"978-3-89883-467-4","language":"ger","note":"OCLC: 900954541","publisher":"Zabert Sandmann","publisher-place":"München","source":"Open WorldCat","title":"Vegetarische Küche","issued":{"date-parts":[["2015"]]}},"locator":"130"}],"schema":"https://github.com/citation-style-language/schema/raw/master/csl-citation.json"} </w:instrText>
      </w:r>
      <w:r>
        <w:fldChar w:fldCharType="separate"/>
      </w:r>
      <w:r w:rsidRPr="00D954E9">
        <w:rPr>
          <w:rFonts w:ascii="Calibri" w:hAnsi="Calibri" w:cs="Calibri"/>
          <w:i/>
          <w:iCs/>
          <w:szCs w:val="24"/>
        </w:rPr>
        <w:t>Vegetarische Küche</w:t>
      </w:r>
      <w:r w:rsidRPr="00D954E9">
        <w:rPr>
          <w:rFonts w:ascii="Calibri" w:hAnsi="Calibri" w:cs="Calibri"/>
          <w:szCs w:val="24"/>
        </w:rPr>
        <w:t>, 130.</w:t>
      </w:r>
      <w:r>
        <w:fldChar w:fldCharType="end"/>
      </w:r>
    </w:p>
  </w:footnote>
  <w:footnote w:id="953">
    <w:p w14:paraId="41C41479" w14:textId="7267FB44" w:rsidR="00571701" w:rsidRDefault="00571701" w:rsidP="00571701">
      <w:pPr>
        <w:pStyle w:val="FootnoteText"/>
      </w:pPr>
      <w:r>
        <w:rPr>
          <w:rStyle w:val="FootnoteReference"/>
        </w:rPr>
        <w:footnoteRef/>
      </w:r>
      <w:r>
        <w:t xml:space="preserve"> </w:t>
      </w:r>
      <w:r>
        <w:fldChar w:fldCharType="begin"/>
      </w:r>
      <w:r w:rsidR="008C334C">
        <w:instrText xml:space="preserve"> ADDIN ZOTERO_ITEM CSL_CITATION {"citationID":"GgGoDuMD","properties":{"formattedCitation":"Sodha und Loftus, {\\i{}Indisch vegetarisch}, 84.","plainCitation":"Sodha und Loftus, Indisch vegetarisch, 84.","noteIndex":952},"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84"}],"schema":"https://github.com/citation-style-language/schema/raw/master/csl-citation.json"} </w:instrText>
      </w:r>
      <w:r>
        <w:fldChar w:fldCharType="separate"/>
      </w:r>
      <w:r w:rsidR="00A830F2" w:rsidRPr="00A830F2">
        <w:rPr>
          <w:rFonts w:ascii="Calibri" w:hAnsi="Calibri" w:cs="Calibri"/>
          <w:szCs w:val="24"/>
        </w:rPr>
        <w:t xml:space="preserve">Sodha und Loftus, </w:t>
      </w:r>
      <w:r w:rsidR="00A830F2" w:rsidRPr="00A830F2">
        <w:rPr>
          <w:rFonts w:ascii="Calibri" w:hAnsi="Calibri" w:cs="Calibri"/>
          <w:i/>
          <w:iCs/>
          <w:szCs w:val="24"/>
        </w:rPr>
        <w:t>Indisch vegetarisch</w:t>
      </w:r>
      <w:r w:rsidR="00A830F2" w:rsidRPr="00A830F2">
        <w:rPr>
          <w:rFonts w:ascii="Calibri" w:hAnsi="Calibri" w:cs="Calibri"/>
          <w:szCs w:val="24"/>
        </w:rPr>
        <w:t>, 84.</w:t>
      </w:r>
      <w:r>
        <w:fldChar w:fldCharType="end"/>
      </w:r>
    </w:p>
  </w:footnote>
  <w:footnote w:id="954">
    <w:p w14:paraId="4FE828B4" w14:textId="4423B48E" w:rsidR="001910A1" w:rsidRDefault="001910A1" w:rsidP="001910A1">
      <w:pPr>
        <w:pStyle w:val="FootnoteText"/>
      </w:pPr>
      <w:r>
        <w:rPr>
          <w:rStyle w:val="FootnoteReference"/>
        </w:rPr>
        <w:footnoteRef/>
      </w:r>
      <w:r>
        <w:t xml:space="preserve"> </w:t>
      </w:r>
      <w:r>
        <w:fldChar w:fldCharType="begin"/>
      </w:r>
      <w:r w:rsidR="008C334C">
        <w:instrText xml:space="preserve"> ADDIN ZOTERO_ITEM CSL_CITATION {"citationID":"gkKgwdzL","properties":{"formattedCitation":"essen &amp; trinken, \\uc0\\u8222{}essen &amp; trinken Spezial: Schnelle K\\uc0\\u252{}che\\uc0\\u8220{}, 119.","plainCitation":"essen &amp; trinken, „essen &amp; trinken Spezial: Schnelle Küche“, 119.","noteIndex":953},"citationItems":[{"id":74,"uris":["http://zotero.org/users/local/usTu59L8/items/WRCCCJZK"],"itemData":{"id":74,"type":"article-journal","collection-title":"essen &amp; trinken","title":"essen &amp; trinken Spezial: Schnelle Küche","volume":"03/2018","editor":[{"family":"essen &amp; trinken","given":""}],"issued":{"date-parts":[["2018"]]}},"locator":"119"}],"schema":"https://github.com/citation-style-language/schema/raw/master/csl-citation.json"} </w:instrText>
      </w:r>
      <w:r>
        <w:fldChar w:fldCharType="separate"/>
      </w:r>
      <w:r w:rsidRPr="006D11DC">
        <w:rPr>
          <w:rFonts w:ascii="Calibri" w:hAnsi="Calibri" w:cs="Calibri"/>
          <w:szCs w:val="24"/>
        </w:rPr>
        <w:t>essen &amp; trinken, „essen &amp; trinken Spezial: Schnelle Küche“, 119.</w:t>
      </w:r>
      <w:r>
        <w:fldChar w:fldCharType="end"/>
      </w:r>
    </w:p>
  </w:footnote>
  <w:footnote w:id="955">
    <w:p w14:paraId="66C0DE32" w14:textId="66DF085D" w:rsidR="009E0D8F" w:rsidRPr="005F15D5" w:rsidRDefault="009E0D8F" w:rsidP="009E0D8F">
      <w:pPr>
        <w:pStyle w:val="FootnoteText"/>
      </w:pPr>
      <w:r>
        <w:rPr>
          <w:rStyle w:val="FootnoteReference"/>
        </w:rPr>
        <w:footnoteRef/>
      </w:r>
      <w:r w:rsidRPr="005F15D5">
        <w:t xml:space="preserve"> </w:t>
      </w:r>
      <w:r>
        <w:fldChar w:fldCharType="begin"/>
      </w:r>
      <w:r w:rsidR="008C334C">
        <w:instrText xml:space="preserve"> ADDIN ZOTERO_ITEM CSL_CITATION {"citationID":"j1REIFFY","properties":{"formattedCitation":"Ottolenghi, {\\i{}Ottolenghi simple - Das Kochbuch}, 88.","plainCitation":"Ottolenghi, Ottolenghi simple - Das Kochbuch, 88.","noteIndex":954},"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88"}],"schema":"https://github.com/citation-style-language/schema/raw/master/csl-citation.json"} </w:instrText>
      </w:r>
      <w:r>
        <w:fldChar w:fldCharType="separate"/>
      </w:r>
      <w:r w:rsidR="00A830F2" w:rsidRPr="00A830F2">
        <w:rPr>
          <w:rFonts w:ascii="Calibri" w:hAnsi="Calibri" w:cs="Calibri"/>
          <w:szCs w:val="24"/>
        </w:rPr>
        <w:t xml:space="preserve">Ottolenghi, </w:t>
      </w:r>
      <w:r w:rsidR="00A830F2" w:rsidRPr="00A830F2">
        <w:rPr>
          <w:rFonts w:ascii="Calibri" w:hAnsi="Calibri" w:cs="Calibri"/>
          <w:i/>
          <w:iCs/>
          <w:szCs w:val="24"/>
        </w:rPr>
        <w:t>Ottolenghi simple - Das Kochbuch</w:t>
      </w:r>
      <w:r w:rsidR="00A830F2" w:rsidRPr="00A830F2">
        <w:rPr>
          <w:rFonts w:ascii="Calibri" w:hAnsi="Calibri" w:cs="Calibri"/>
          <w:szCs w:val="24"/>
        </w:rPr>
        <w:t>, 88.</w:t>
      </w:r>
      <w:r>
        <w:fldChar w:fldCharType="end"/>
      </w:r>
    </w:p>
  </w:footnote>
  <w:footnote w:id="956">
    <w:p w14:paraId="3B136321" w14:textId="255BFC1F" w:rsidR="009D6DA6" w:rsidRDefault="009D6DA6">
      <w:pPr>
        <w:pStyle w:val="FootnoteText"/>
      </w:pPr>
      <w:r>
        <w:rPr>
          <w:rStyle w:val="FootnoteReference"/>
        </w:rPr>
        <w:footnoteRef/>
      </w:r>
      <w:r>
        <w:t xml:space="preserve"> </w:t>
      </w:r>
      <w:r>
        <w:fldChar w:fldCharType="begin"/>
      </w:r>
      <w:r w:rsidR="008C334C">
        <w:instrText xml:space="preserve"> ADDIN ZOTERO_ITEM CSL_CITATION {"citationID":"JRNt29JN","properties":{"formattedCitation":"\\uc0\\u8222{}ZEITmagazin\\uc0\\u8220{}.","plainCitation":"„ZEITmagazin“.","noteIndex":955},"citationItems":[{"id":96,"uris":["http://zotero.org/users/local/usTu59L8/items/EJMJD2IT"],"itemData":{"id":96,"type":"article-journal","title":"ZEITmagazin"}}],"schema":"https://github.com/citation-style-language/schema/raw/master/csl-citation.json"} </w:instrText>
      </w:r>
      <w:r>
        <w:fldChar w:fldCharType="separate"/>
      </w:r>
      <w:r w:rsidRPr="009D6DA6">
        <w:rPr>
          <w:rFonts w:ascii="Calibri" w:hAnsi="Calibri" w:cs="Calibri"/>
          <w:szCs w:val="24"/>
        </w:rPr>
        <w:t>„ZEITmagazin“.</w:t>
      </w:r>
      <w:r>
        <w:fldChar w:fldCharType="end"/>
      </w:r>
    </w:p>
  </w:footnote>
  <w:footnote w:id="957">
    <w:p w14:paraId="1D8D0ECC" w14:textId="60853AE4" w:rsidR="00682BC4" w:rsidRPr="00CB0A00" w:rsidRDefault="00682BC4">
      <w:pPr>
        <w:pStyle w:val="FootnoteText"/>
        <w:rPr>
          <w:lang w:val="en-US"/>
        </w:rPr>
      </w:pPr>
      <w:r>
        <w:rPr>
          <w:rStyle w:val="FootnoteReference"/>
        </w:rPr>
        <w:footnoteRef/>
      </w:r>
      <w:r w:rsidRPr="00CB0A00">
        <w:rPr>
          <w:lang w:val="en-US"/>
        </w:rPr>
        <w:t xml:space="preserve"> </w:t>
      </w:r>
      <w:r>
        <w:fldChar w:fldCharType="begin"/>
      </w:r>
      <w:r w:rsidR="008C334C" w:rsidRPr="00CB0A00">
        <w:rPr>
          <w:lang w:val="en-US"/>
        </w:rPr>
        <w:instrText xml:space="preserve"> ADDIN ZOTERO_ITEM CSL_CITATION {"citationID":"2fbAVapJ","properties":{"formattedCitation":"Ottolenghi u.\\uc0\\u160{}a., {\\i{}Flavour}, 158.","plainCitation":"Ottolenghi u. a., Flavour, 158.","noteIndex":956},"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w:instrText>
      </w:r>
      <w:r w:rsidR="008C334C">
        <w:instrText>︣</w:instrText>
      </w:r>
      <w:r w:rsidR="008C334C" w:rsidRPr="00CB0A00">
        <w:rPr>
          <w:lang w:val="en-US"/>
        </w:rPr>
        <w:instrText xml:space="preserv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158"}],"schema":"https://github.com/citation-style-language/schema/raw/master/csl-citation.json"} </w:instrText>
      </w:r>
      <w:r>
        <w:fldChar w:fldCharType="separate"/>
      </w:r>
      <w:r w:rsidR="00A830F2" w:rsidRPr="00CB0A00">
        <w:rPr>
          <w:rFonts w:ascii="Calibri" w:hAnsi="Calibri" w:cs="Calibri"/>
          <w:szCs w:val="24"/>
          <w:lang w:val="en-US"/>
        </w:rPr>
        <w:t xml:space="preserve">Ottolenghi u. a., </w:t>
      </w:r>
      <w:r w:rsidR="00A830F2" w:rsidRPr="00CB0A00">
        <w:rPr>
          <w:rFonts w:ascii="Calibri" w:hAnsi="Calibri" w:cs="Calibri"/>
          <w:i/>
          <w:iCs/>
          <w:szCs w:val="24"/>
          <w:lang w:val="en-US"/>
        </w:rPr>
        <w:t>Flavour</w:t>
      </w:r>
      <w:r w:rsidR="00A830F2" w:rsidRPr="00CB0A00">
        <w:rPr>
          <w:rFonts w:ascii="Calibri" w:hAnsi="Calibri" w:cs="Calibri"/>
          <w:szCs w:val="24"/>
          <w:lang w:val="en-US"/>
        </w:rPr>
        <w:t>, 158.</w:t>
      </w:r>
      <w:r>
        <w:fldChar w:fldCharType="end"/>
      </w:r>
    </w:p>
  </w:footnote>
  <w:footnote w:id="958">
    <w:p w14:paraId="110C9F1C" w14:textId="2086407F" w:rsidR="00EF44EA" w:rsidRPr="00CB0A00" w:rsidRDefault="00EF44EA" w:rsidP="00EF44EA">
      <w:pPr>
        <w:pStyle w:val="FootnoteText"/>
        <w:rPr>
          <w:lang w:val="en-US"/>
        </w:rPr>
      </w:pPr>
      <w:r>
        <w:rPr>
          <w:rStyle w:val="FootnoteReference"/>
        </w:rPr>
        <w:footnoteRef/>
      </w:r>
      <w:r w:rsidRPr="00CB0A00">
        <w:rPr>
          <w:lang w:val="en-US"/>
        </w:rPr>
        <w:t xml:space="preserve"> </w:t>
      </w:r>
      <w:r>
        <w:fldChar w:fldCharType="begin"/>
      </w:r>
      <w:r w:rsidR="008C334C" w:rsidRPr="00CB0A00">
        <w:rPr>
          <w:lang w:val="en-US"/>
        </w:rPr>
        <w:instrText xml:space="preserve"> ADDIN ZOTERO_ITEM CSL_CITATION {"citationID":"4SMAxpZl","properties":{"formattedCitation":"{\\i{}Gem\\uc0\\u252{}se schnell und schmackhaft 1. / [\\uc0\\u220{}bers. aus dem Engl.}, 1998, 34.","plainCitation":"Gemüse schnell und schmackhaft 1. / [Übers. aus dem Engl., 1998, 34.","noteIndex":957},"citationItems":[{"id":69,"uris":["http://zotero.org/users/local/usTu59L8/items/2HXAMYZT"],"itemData":{"id":69,"type":"book","event-place":"Köln","ISBN":"978-3-8290-0035-2","language":"ger","note":"OCLC: 75874331","publisher":"Könemann","publisher-place":"Köln","source":"Open WorldCat","title":"Gemüse schnell und schmackhaft 2. / [Übers. aus dem Engl.: Anita Schnell]","title-short":"Gemüse schnell und schmackhaft 1. / [Übers. aus dem Engl.","issued":{"date-parts":[["1998"]]}},"locator":"34"}],"schema":"https://github.com/citation-style-language/schema/raw/master/csl-citation.json"} </w:instrText>
      </w:r>
      <w:r>
        <w:fldChar w:fldCharType="separate"/>
      </w:r>
      <w:r w:rsidRPr="00CB0A00">
        <w:rPr>
          <w:rFonts w:ascii="Calibri" w:hAnsi="Calibri" w:cs="Calibri"/>
          <w:i/>
          <w:iCs/>
          <w:szCs w:val="24"/>
          <w:lang w:val="en-US"/>
        </w:rPr>
        <w:t>Gemüse schnell und schmackhaft 1. / [Übers. aus dem Engl.</w:t>
      </w:r>
      <w:r w:rsidRPr="00CB0A00">
        <w:rPr>
          <w:rFonts w:ascii="Calibri" w:hAnsi="Calibri" w:cs="Calibri"/>
          <w:szCs w:val="24"/>
          <w:lang w:val="en-US"/>
        </w:rPr>
        <w:t>, 1998, 34.</w:t>
      </w:r>
      <w:r>
        <w:fldChar w:fldCharType="end"/>
      </w:r>
    </w:p>
  </w:footnote>
  <w:footnote w:id="959">
    <w:p w14:paraId="5E282AA1" w14:textId="609EFC13" w:rsidR="00E81A8E" w:rsidRDefault="00E81A8E" w:rsidP="00E81A8E">
      <w:pPr>
        <w:pStyle w:val="FootnoteText"/>
      </w:pPr>
      <w:r>
        <w:rPr>
          <w:rStyle w:val="FootnoteReference"/>
        </w:rPr>
        <w:footnoteRef/>
      </w:r>
      <w:r>
        <w:t xml:space="preserve"> </w:t>
      </w:r>
      <w:r>
        <w:fldChar w:fldCharType="begin"/>
      </w:r>
      <w:r w:rsidR="008C334C">
        <w:instrText xml:space="preserve"> ADDIN ZOTERO_ITEM CSL_CITATION {"citationID":"ff3qNymD","properties":{"formattedCitation":"Stephen und Busch, {\\i{}Das grosse Buch der vegetarischen K\\uc0\\u252{}che}, 96.","plainCitation":"Stephen und Busch, Das grosse Buch der vegetarischen Küche, 96.","noteIndex":958},"citationItems":[{"id":9,"uris":["http://zotero.org/users/local/usTu59L8/items/FS2CVUV2"],"itemData":{"id":9,"type":"book","event-place":"Köln","ISBN":"978-3-89508-551-2","language":"ger","note":"OCLC: 973602249","publisher":"Könemann","publisher-place":"Köln","source":"Open WorldCat","title":"Das grosse Buch der vegetarischen Küche","author":[{"family":"Stephen","given":"Wendy"},{"family":"Busch","given":"Andrea C."}],"issued":{"date-parts":[["1997"]]}},"locator":"96"}],"schema":"https://github.com/citation-style-language/schema/raw/master/csl-citation.json"} </w:instrText>
      </w:r>
      <w:r>
        <w:fldChar w:fldCharType="separate"/>
      </w:r>
      <w:r w:rsidRPr="006572B1">
        <w:rPr>
          <w:rFonts w:ascii="Calibri" w:hAnsi="Calibri" w:cs="Calibri"/>
          <w:szCs w:val="24"/>
        </w:rPr>
        <w:t xml:space="preserve">Stephen und Busch, </w:t>
      </w:r>
      <w:r w:rsidRPr="006572B1">
        <w:rPr>
          <w:rFonts w:ascii="Calibri" w:hAnsi="Calibri" w:cs="Calibri"/>
          <w:i/>
          <w:iCs/>
          <w:szCs w:val="24"/>
        </w:rPr>
        <w:t>Das grosse Buch der vegetarischen Küche</w:t>
      </w:r>
      <w:r w:rsidRPr="006572B1">
        <w:rPr>
          <w:rFonts w:ascii="Calibri" w:hAnsi="Calibri" w:cs="Calibri"/>
          <w:szCs w:val="24"/>
        </w:rPr>
        <w:t>, 96.</w:t>
      </w:r>
      <w:r>
        <w:fldChar w:fldCharType="end"/>
      </w:r>
    </w:p>
  </w:footnote>
  <w:footnote w:id="960">
    <w:p w14:paraId="62886B3A" w14:textId="5DC79450" w:rsidR="00912EB8" w:rsidRDefault="00912EB8" w:rsidP="00912EB8">
      <w:pPr>
        <w:pStyle w:val="FootnoteText"/>
      </w:pPr>
      <w:r>
        <w:rPr>
          <w:rStyle w:val="FootnoteReference"/>
        </w:rPr>
        <w:footnoteRef/>
      </w:r>
      <w:r>
        <w:t xml:space="preserve"> </w:t>
      </w:r>
      <w:r>
        <w:fldChar w:fldCharType="begin"/>
      </w:r>
      <w:r w:rsidR="008C334C">
        <w:instrText xml:space="preserve"> ADDIN ZOTERO_ITEM CSL_CITATION {"citationID":"j5vFKdGD","properties":{"formattedCitation":"essen &amp; trinken, \\uc0\\u8222{}essen &amp; trinken Spezial: Das geht ja schnell!\\uc0\\u8220{}, 77.","plainCitation":"essen &amp; trinken, „essen &amp; trinken Spezial: Das geht ja schnell!“, 77.","noteIndex":959},"citationItems":[{"id":76,"uris":["http://zotero.org/users/local/usTu59L8/items/7KWS7ZL9"],"itemData":{"id":76,"type":"article-journal","collection-title":"essen &amp; trinken","title":"essen &amp; trinken Spezial: Das geht ja schnell!","volume":"03/2016","editor":[{"family":"essen &amp; trinken","given":""}],"issued":{"date-parts":[["2016"]]}},"locator":"77"}],"schema":"https://github.com/citation-style-language/schema/raw/master/csl-citation.json"} </w:instrText>
      </w:r>
      <w:r>
        <w:fldChar w:fldCharType="separate"/>
      </w:r>
      <w:r w:rsidR="00A830F2" w:rsidRPr="00A830F2">
        <w:rPr>
          <w:rFonts w:ascii="Calibri" w:hAnsi="Calibri" w:cs="Calibri"/>
          <w:szCs w:val="24"/>
        </w:rPr>
        <w:t>essen &amp; trinken, „essen &amp; trinken Spezial: Das geht ja schnell!“, 77.</w:t>
      </w:r>
      <w:r>
        <w:fldChar w:fldCharType="end"/>
      </w:r>
    </w:p>
  </w:footnote>
  <w:footnote w:id="961">
    <w:p w14:paraId="38A58063" w14:textId="49A75F17" w:rsidR="00AF5CED" w:rsidRPr="00801345" w:rsidRDefault="00AF5CED" w:rsidP="00AF5CED">
      <w:pPr>
        <w:pStyle w:val="FootnoteText"/>
      </w:pPr>
      <w:r>
        <w:rPr>
          <w:rStyle w:val="FootnoteReference"/>
        </w:rPr>
        <w:footnoteRef/>
      </w:r>
      <w:r w:rsidRPr="00801345">
        <w:t xml:space="preserve"> </w:t>
      </w:r>
      <w:r>
        <w:fldChar w:fldCharType="begin"/>
      </w:r>
      <w:r w:rsidR="008C334C">
        <w:instrText xml:space="preserve"> ADDIN ZOTERO_ITEM CSL_CITATION {"citationID":"WFFhfIYh","properties":{"formattedCitation":"Szwillus, Mewes, und Poziombka, {\\i{}Vegetarisch - Lieblingsrezepte aus aller Welt}, 43.","plainCitation":"Szwillus, Mewes, und Poziombka, Vegetarisch - Lieblingsrezepte aus aller Welt, 43.","noteIndex":960},"citationItems":[{"id":28,"uris":["http://zotero.org/users/local/usTu59L8/items/HL8LHDY3"],"itemData":{"id":28,"type":"book","collection-title":"GU-KüchenRatgeber","edition":"1. Aufl","event-place":"München","ISBN":"978-3-7742-4888-5","language":"ger","number-of-pages":"64","publisher":"Gräfe und Unzer","publisher-place":"München","source":"K10plus ISBN","title":"Vegetarisch - Lieblingsrezepte aus aller Welt: mit den 10 GU-Erfolgstipps ; praktische Garmethoden-Übersicht ; ausführliche Warenkunde","title-short":"Vegetarisch - Lieblingsrezepte aus aller Welt","author":[{"family":"Szwillus","given":"Marlisa"},{"family":"Mewes","given":"Kai"},{"family":"Poziombka","given":"Stefanie"}],"issued":{"date-parts":[["2002"]]}},"locator":"43"}],"schema":"https://github.com/citation-style-language/schema/raw/master/csl-citation.json"} </w:instrText>
      </w:r>
      <w:r>
        <w:fldChar w:fldCharType="separate"/>
      </w:r>
      <w:r w:rsidR="00A830F2" w:rsidRPr="00A830F2">
        <w:rPr>
          <w:rFonts w:ascii="Calibri" w:hAnsi="Calibri" w:cs="Calibri"/>
          <w:szCs w:val="24"/>
        </w:rPr>
        <w:t xml:space="preserve">Szwillus, Mewes, und Poziombka, </w:t>
      </w:r>
      <w:r w:rsidR="00A830F2" w:rsidRPr="00A830F2">
        <w:rPr>
          <w:rFonts w:ascii="Calibri" w:hAnsi="Calibri" w:cs="Calibri"/>
          <w:i/>
          <w:iCs/>
          <w:szCs w:val="24"/>
        </w:rPr>
        <w:t>Vegetarisch - Lieblingsrezepte aus aller Welt</w:t>
      </w:r>
      <w:r w:rsidR="00A830F2" w:rsidRPr="00A830F2">
        <w:rPr>
          <w:rFonts w:ascii="Calibri" w:hAnsi="Calibri" w:cs="Calibri"/>
          <w:szCs w:val="24"/>
        </w:rPr>
        <w:t>, 43.</w:t>
      </w:r>
      <w:r>
        <w:fldChar w:fldCharType="end"/>
      </w:r>
    </w:p>
  </w:footnote>
  <w:footnote w:id="962">
    <w:p w14:paraId="19E1BA2A" w14:textId="4C675206" w:rsidR="008375B9" w:rsidRPr="005F15D5" w:rsidRDefault="008375B9">
      <w:pPr>
        <w:pStyle w:val="FootnoteText"/>
        <w:rPr>
          <w:lang w:val="en-US"/>
        </w:rPr>
      </w:pPr>
      <w:r>
        <w:rPr>
          <w:rStyle w:val="FootnoteReference"/>
        </w:rPr>
        <w:footnoteRef/>
      </w:r>
      <w:r w:rsidRPr="005F15D5">
        <w:rPr>
          <w:lang w:val="en-US"/>
        </w:rPr>
        <w:t xml:space="preserve"> </w:t>
      </w:r>
      <w:r>
        <w:fldChar w:fldCharType="begin"/>
      </w:r>
      <w:r w:rsidR="008C334C">
        <w:rPr>
          <w:lang w:val="en-US"/>
        </w:rPr>
        <w:instrText xml:space="preserve"> ADDIN ZOTERO_ITEM CSL_CITATION {"citationID":"We0WvQjB","properties":{"formattedCitation":"Ottolenghi u.\\uc0\\u160{}a., {\\i{}Flavour}, 146.","plainCitation":"Ottolenghi u. a., Flavour, 146.","noteIndex":961},"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146"}],"schema":"https://github.com/citation-style-language/schema/raw/master/csl-citation.json"} </w:instrText>
      </w:r>
      <w:r>
        <w:fldChar w:fldCharType="separate"/>
      </w:r>
      <w:r w:rsidR="00A830F2" w:rsidRPr="005F15D5">
        <w:rPr>
          <w:rFonts w:ascii="Calibri" w:hAnsi="Calibri" w:cs="Calibri"/>
          <w:szCs w:val="24"/>
          <w:lang w:val="en-US"/>
        </w:rPr>
        <w:t xml:space="preserve">Ottolenghi u. a., </w:t>
      </w:r>
      <w:r w:rsidR="00A830F2" w:rsidRPr="005F15D5">
        <w:rPr>
          <w:rFonts w:ascii="Calibri" w:hAnsi="Calibri" w:cs="Calibri"/>
          <w:i/>
          <w:iCs/>
          <w:szCs w:val="24"/>
          <w:lang w:val="en-US"/>
        </w:rPr>
        <w:t>Flavour</w:t>
      </w:r>
      <w:r w:rsidR="00A830F2" w:rsidRPr="005F15D5">
        <w:rPr>
          <w:rFonts w:ascii="Calibri" w:hAnsi="Calibri" w:cs="Calibri"/>
          <w:szCs w:val="24"/>
          <w:lang w:val="en-US"/>
        </w:rPr>
        <w:t>, 146.</w:t>
      </w:r>
      <w:r>
        <w:fldChar w:fldCharType="end"/>
      </w:r>
    </w:p>
  </w:footnote>
  <w:footnote w:id="963">
    <w:p w14:paraId="17321892" w14:textId="694ABF6F" w:rsidR="0095526D" w:rsidRPr="005F15D5" w:rsidRDefault="0095526D" w:rsidP="0095526D">
      <w:pPr>
        <w:pStyle w:val="FootnoteText"/>
        <w:rPr>
          <w:lang w:val="en-US"/>
        </w:rPr>
      </w:pPr>
      <w:r>
        <w:rPr>
          <w:rStyle w:val="FootnoteReference"/>
        </w:rPr>
        <w:footnoteRef/>
      </w:r>
      <w:r w:rsidRPr="005F15D5">
        <w:rPr>
          <w:lang w:val="en-US"/>
        </w:rPr>
        <w:t xml:space="preserve"> </w:t>
      </w:r>
      <w:r>
        <w:fldChar w:fldCharType="begin"/>
      </w:r>
      <w:r w:rsidR="008C334C">
        <w:rPr>
          <w:lang w:val="en-US"/>
        </w:rPr>
        <w:instrText xml:space="preserve"> ADDIN ZOTERO_ITEM CSL_CITATION {"citationID":"FhFS4Dmc","properties":{"formattedCitation":"Likidis-K\\uc0\\u246{}nigsfeld, Brauner, und Werz-Kovacs, {\\i{}Griechenland Originalrezepte und Interessantes \\uc0\\u252{}ber Land und Leute}, 26.","plainCitation":"Likidis-Königsfeld, Brauner, und Werz-Kovacs, Griechenland Originalrezepte und Interessantes über Land und Leute, 26.","noteIndex":962},"citationItems":[{"id":21,"uris":["http://zotero.org/users/local/usTu59L8/items/5J8T6KEU"],"itemData":{"id":21,"type":"book","edition":"Sonderausg. der Orig.-Ausg. von 1994, 1. Aufl","event-place":"München","ISBN":"978-3-7742-6443-4","language":"ger","note":"OCLC: 76556261","publisher":"Gräfe und Unzer","publisher-place":"München","source":"Open WorldCat","title":"Griechenland Originalrezepte und Interessantes über Land und Leute","author":[{"family":"Likidis-Königsfeld","given":"Kristina"},{"family":"Brauner","given":"Michael"},{"family":"Werz-Kovacs","given":"Stephanie","dropping-particle":"von"}],"issued":{"date-parts":[["2004"]]}},"locator":"26"}],"schema":"https://github.com/citation-style-language/schema/raw/master/csl-citation.json"} </w:instrText>
      </w:r>
      <w:r>
        <w:fldChar w:fldCharType="separate"/>
      </w:r>
      <w:r w:rsidRPr="005F15D5">
        <w:rPr>
          <w:rFonts w:ascii="Calibri" w:hAnsi="Calibri" w:cs="Calibri"/>
          <w:szCs w:val="24"/>
          <w:lang w:val="en-US"/>
        </w:rPr>
        <w:t xml:space="preserve">Likidis-Königsfeld, Brauner, und Werz-Kovacs, </w:t>
      </w:r>
      <w:r w:rsidRPr="005F15D5">
        <w:rPr>
          <w:rFonts w:ascii="Calibri" w:hAnsi="Calibri" w:cs="Calibri"/>
          <w:i/>
          <w:iCs/>
          <w:szCs w:val="24"/>
          <w:lang w:val="en-US"/>
        </w:rPr>
        <w:t>Griechenland Originalrezepte und Interessantes über Land und Leute</w:t>
      </w:r>
      <w:r w:rsidRPr="005F15D5">
        <w:rPr>
          <w:rFonts w:ascii="Calibri" w:hAnsi="Calibri" w:cs="Calibri"/>
          <w:szCs w:val="24"/>
          <w:lang w:val="en-US"/>
        </w:rPr>
        <w:t>, 26.</w:t>
      </w:r>
      <w:r>
        <w:fldChar w:fldCharType="end"/>
      </w:r>
    </w:p>
  </w:footnote>
  <w:footnote w:id="964">
    <w:p w14:paraId="63C914E6" w14:textId="68FDC5F1" w:rsidR="00B52869" w:rsidRDefault="00B52869" w:rsidP="00B52869">
      <w:pPr>
        <w:pStyle w:val="FootnoteText"/>
      </w:pPr>
      <w:r>
        <w:rPr>
          <w:rStyle w:val="FootnoteReference"/>
        </w:rPr>
        <w:footnoteRef/>
      </w:r>
      <w:r>
        <w:t xml:space="preserve"> </w:t>
      </w:r>
      <w:r>
        <w:fldChar w:fldCharType="begin"/>
      </w:r>
      <w:r w:rsidR="008C334C">
        <w:instrText xml:space="preserve"> ADDIN ZOTERO_ITEM CSL_CITATION {"citationID":"Afa9yQ1t","properties":{"formattedCitation":"Sodha und Loftus, {\\i{}Indisch vegetarisch}, 161.","plainCitation":"Sodha und Loftus, Indisch vegetarisch, 161.","noteIndex":963},"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161"}],"schema":"https://github.com/citation-style-language/schema/raw/master/csl-citation.json"} </w:instrText>
      </w:r>
      <w:r>
        <w:fldChar w:fldCharType="separate"/>
      </w:r>
      <w:r w:rsidR="00A830F2" w:rsidRPr="00A830F2">
        <w:rPr>
          <w:rFonts w:ascii="Calibri" w:hAnsi="Calibri" w:cs="Calibri"/>
          <w:szCs w:val="24"/>
        </w:rPr>
        <w:t xml:space="preserve">Sodha und Loftus, </w:t>
      </w:r>
      <w:r w:rsidR="00A830F2" w:rsidRPr="00A830F2">
        <w:rPr>
          <w:rFonts w:ascii="Calibri" w:hAnsi="Calibri" w:cs="Calibri"/>
          <w:i/>
          <w:iCs/>
          <w:szCs w:val="24"/>
        </w:rPr>
        <w:t>Indisch vegetarisch</w:t>
      </w:r>
      <w:r w:rsidR="00A830F2" w:rsidRPr="00A830F2">
        <w:rPr>
          <w:rFonts w:ascii="Calibri" w:hAnsi="Calibri" w:cs="Calibri"/>
          <w:szCs w:val="24"/>
        </w:rPr>
        <w:t>, 161.</w:t>
      </w:r>
      <w:r>
        <w:fldChar w:fldCharType="end"/>
      </w:r>
    </w:p>
  </w:footnote>
  <w:footnote w:id="965">
    <w:p w14:paraId="1B190390" w14:textId="4D731DF5" w:rsidR="008C1A57" w:rsidRDefault="008C1A57" w:rsidP="008C1A57">
      <w:pPr>
        <w:pStyle w:val="FootnoteText"/>
      </w:pPr>
      <w:r>
        <w:rPr>
          <w:rStyle w:val="FootnoteReference"/>
        </w:rPr>
        <w:footnoteRef/>
      </w:r>
      <w:r>
        <w:t xml:space="preserve"> </w:t>
      </w:r>
      <w:r>
        <w:fldChar w:fldCharType="begin"/>
      </w:r>
      <w:r w:rsidR="008C334C">
        <w:instrText xml:space="preserve"> ADDIN ZOTERO_ITEM CSL_CITATION {"citationID":"8wzVTpxl","properties":{"formattedCitation":"Fr\\uc0\\u252{}chtel, Teubner, und Schinharl, {\\i{}Gem\\uc0\\u252{}se gesund und raffiniert}, 36.","plainCitation":"Früchtel, Teubner, und Schinharl, Gemüse gesund und raffiniert, 36.","noteIndex":964},"citationItems":[{"id":32,"uris":["http://zotero.org/users/local/usTu59L8/items/V4I6C3PA"],"itemData":{"id":32,"type":"book","collection-title":"GU-Küchen-Ratgeber","edition":"4. Aufl","event-place":"München","ISBN":"978-3-7742-1113-1","language":"ger","number-of-pages":"64","publisher":"Gräfe und Unzer","publisher-place":"München","source":"K10plus ISBN","title":"Gemüse gesund und raffiniert: vegetarische Rezepte für köstliche Suppen, Vorspeisen und Aufläufe; jedes Rezept in Farbe","title-short":"Gemüse gesund und raffiniert","editor":[{"family":"Früchtel","given":"Ingrid"},{"family":"Teubner","given":"Odette"},{"family":"Schinharl","given":"Cornelia"}],"issued":{"date-parts":[["1993"]]}},"locator":"36"}],"schema":"https://github.com/citation-style-language/schema/raw/master/csl-citation.json"} </w:instrText>
      </w:r>
      <w:r>
        <w:fldChar w:fldCharType="separate"/>
      </w:r>
      <w:r w:rsidR="00A830F2" w:rsidRPr="00A830F2">
        <w:rPr>
          <w:rFonts w:ascii="Calibri" w:hAnsi="Calibri" w:cs="Calibri"/>
          <w:szCs w:val="24"/>
        </w:rPr>
        <w:t xml:space="preserve">Früchtel, Teubner, und Schinharl, </w:t>
      </w:r>
      <w:r w:rsidR="00A830F2" w:rsidRPr="00A830F2">
        <w:rPr>
          <w:rFonts w:ascii="Calibri" w:hAnsi="Calibri" w:cs="Calibri"/>
          <w:i/>
          <w:iCs/>
          <w:szCs w:val="24"/>
        </w:rPr>
        <w:t>Gemüse gesund und raffiniert</w:t>
      </w:r>
      <w:r w:rsidR="00A830F2" w:rsidRPr="00A830F2">
        <w:rPr>
          <w:rFonts w:ascii="Calibri" w:hAnsi="Calibri" w:cs="Calibri"/>
          <w:szCs w:val="24"/>
        </w:rPr>
        <w:t>, 36.</w:t>
      </w:r>
      <w:r>
        <w:fldChar w:fldCharType="end"/>
      </w:r>
    </w:p>
  </w:footnote>
  <w:footnote w:id="966">
    <w:p w14:paraId="5E8458E6" w14:textId="0C1097F8" w:rsidR="0013223C" w:rsidRPr="0063688A" w:rsidRDefault="0013223C" w:rsidP="0013223C">
      <w:pPr>
        <w:pStyle w:val="FootnoteText"/>
      </w:pPr>
      <w:r>
        <w:rPr>
          <w:rStyle w:val="FootnoteReference"/>
        </w:rPr>
        <w:footnoteRef/>
      </w:r>
      <w:r w:rsidRPr="0063688A">
        <w:t xml:space="preserve"> </w:t>
      </w:r>
      <w:r>
        <w:fldChar w:fldCharType="begin"/>
      </w:r>
      <w:r w:rsidR="008C334C">
        <w:instrText xml:space="preserve"> ADDIN ZOTERO_ITEM CSL_CITATION {"citationID":"4aD9Xqr6","properties":{"formattedCitation":"\\uc0\\u8222{}ZEITmagazin\\uc0\\u8220{}.","plainCitation":"„ZEITmagazin“.","noteIndex":965},"citationItems":[{"id":96,"uris":["http://zotero.org/users/local/usTu59L8/items/EJMJD2IT"],"itemData":{"id":96,"type":"article-journal","title":"ZEITmagazin"}}],"schema":"https://github.com/citation-style-language/schema/raw/master/csl-citation.json"} </w:instrText>
      </w:r>
      <w:r>
        <w:fldChar w:fldCharType="separate"/>
      </w:r>
      <w:r w:rsidRPr="00BE2E3A">
        <w:rPr>
          <w:rFonts w:ascii="Calibri" w:hAnsi="Calibri" w:cs="Calibri"/>
          <w:szCs w:val="24"/>
        </w:rPr>
        <w:t>„ZEITmagazin“.</w:t>
      </w:r>
      <w:r>
        <w:fldChar w:fldCharType="end"/>
      </w:r>
    </w:p>
  </w:footnote>
  <w:footnote w:id="967">
    <w:p w14:paraId="731C0176" w14:textId="1911214E" w:rsidR="00CE2887" w:rsidRPr="00B52869" w:rsidRDefault="00CE2887" w:rsidP="00CE2887">
      <w:pPr>
        <w:pStyle w:val="FootnoteText"/>
      </w:pPr>
      <w:r>
        <w:rPr>
          <w:rStyle w:val="FootnoteReference"/>
        </w:rPr>
        <w:footnoteRef/>
      </w:r>
      <w:r w:rsidRPr="00B52869">
        <w:t xml:space="preserve"> </w:t>
      </w:r>
      <w:r>
        <w:fldChar w:fldCharType="begin"/>
      </w:r>
      <w:r w:rsidR="008C334C">
        <w:instrText xml:space="preserve"> ADDIN ZOTERO_ITEM CSL_CITATION {"citationID":"fDLjyzbl","properties":{"formattedCitation":"Ottolenghi und Tamimi, {\\i{}Jerusalem}, 165.","plainCitation":"Ottolenghi und Tamimi, Jerusalem, 165.","noteIndex":966},"citationItems":[{"id":94,"uris":["http://zotero.org/users/local/usTu59L8/items/9YPMVACQ"],"itemData":{"id":94,"type":"book","edition":"15. Auflage","event-place":"München","ISBN":"978-3-8310-2333-2","language":"ger","number-of-pages":"318","publisher":"Dorling Kindersley","publisher-place":"München","source":"K10plus ISBN","title":"Jerusalem: Das Kochbuch","title-short":"Jerusalem","author":[{"family":"Ottolenghi","given":"Yotam"},{"family":"Tamimi","given":"Sami"}],"issued":{"date-parts":[["2017"]]}},"locator":"165"}],"schema":"https://github.com/citation-style-language/schema/raw/master/csl-citation.json"} </w:instrText>
      </w:r>
      <w:r>
        <w:fldChar w:fldCharType="separate"/>
      </w:r>
      <w:r w:rsidRPr="00B52869">
        <w:rPr>
          <w:rFonts w:ascii="Calibri" w:hAnsi="Calibri" w:cs="Calibri"/>
          <w:szCs w:val="24"/>
        </w:rPr>
        <w:t xml:space="preserve">Ottolenghi und Tamimi, </w:t>
      </w:r>
      <w:r w:rsidRPr="00B52869">
        <w:rPr>
          <w:rFonts w:ascii="Calibri" w:hAnsi="Calibri" w:cs="Calibri"/>
          <w:i/>
          <w:iCs/>
          <w:szCs w:val="24"/>
        </w:rPr>
        <w:t>Jerusalem</w:t>
      </w:r>
      <w:r w:rsidRPr="00B52869">
        <w:rPr>
          <w:rFonts w:ascii="Calibri" w:hAnsi="Calibri" w:cs="Calibri"/>
          <w:szCs w:val="24"/>
        </w:rPr>
        <w:t>, 165.</w:t>
      </w:r>
      <w:r>
        <w:fldChar w:fldCharType="end"/>
      </w:r>
    </w:p>
  </w:footnote>
  <w:footnote w:id="968">
    <w:p w14:paraId="14710E52" w14:textId="0C7EFBDF" w:rsidR="00CE2887" w:rsidRPr="00B52869" w:rsidRDefault="00CE2887" w:rsidP="00CE2887">
      <w:pPr>
        <w:pStyle w:val="FootnoteText"/>
      </w:pPr>
      <w:r>
        <w:rPr>
          <w:rStyle w:val="FootnoteReference"/>
        </w:rPr>
        <w:footnoteRef/>
      </w:r>
      <w:r w:rsidRPr="00B52869">
        <w:t xml:space="preserve"> </w:t>
      </w:r>
      <w:r>
        <w:fldChar w:fldCharType="begin"/>
      </w:r>
      <w:r w:rsidR="008C334C">
        <w:instrText xml:space="preserve"> ADDIN ZOTERO_ITEM CSL_CITATION {"citationID":"VbfZ29G7","properties":{"formattedCitation":"{\\i{}Fingerfood}, 176.","plainCitation":"Fingerfood, 176.","noteIndex":967},"citationItems":[{"id":6,"uris":["http://zotero.org/users/local/usTu59L8/items/ETZGLA84"],"itemData":{"id":6,"type":"book","event-place":"Köln","ISBN":"978-3-8290-2312-2","language":"ger","number-of-pages":"304","publisher":"Könemann","publisher-place":"Köln","source":"K10plus ISBN","title":"Fingerfood: das grosse Buch der Snacks","title-short":"Fingerfood","issued":{"date-parts":[["2000"]]}},"locator":"176"}],"schema":"https://github.com/citation-style-language/schema/raw/master/csl-citation.json"} </w:instrText>
      </w:r>
      <w:r>
        <w:fldChar w:fldCharType="separate"/>
      </w:r>
      <w:r w:rsidRPr="00B52869">
        <w:rPr>
          <w:rFonts w:ascii="Calibri" w:hAnsi="Calibri" w:cs="Calibri"/>
          <w:i/>
          <w:iCs/>
          <w:szCs w:val="24"/>
        </w:rPr>
        <w:t>Fingerfood</w:t>
      </w:r>
      <w:r w:rsidRPr="00B52869">
        <w:rPr>
          <w:rFonts w:ascii="Calibri" w:hAnsi="Calibri" w:cs="Calibri"/>
          <w:szCs w:val="24"/>
        </w:rPr>
        <w:t>, 176.</w:t>
      </w:r>
      <w:r>
        <w:fldChar w:fldCharType="end"/>
      </w:r>
    </w:p>
  </w:footnote>
  <w:footnote w:id="969">
    <w:p w14:paraId="6289324F" w14:textId="051094D2" w:rsidR="00730D08" w:rsidRDefault="00730D08" w:rsidP="00730D08">
      <w:pPr>
        <w:pStyle w:val="FootnoteText"/>
      </w:pPr>
      <w:r>
        <w:rPr>
          <w:rStyle w:val="FootnoteReference"/>
        </w:rPr>
        <w:footnoteRef/>
      </w:r>
      <w:r>
        <w:t xml:space="preserve"> </w:t>
      </w:r>
      <w:r>
        <w:fldChar w:fldCharType="begin"/>
      </w:r>
      <w:r w:rsidR="008C334C">
        <w:instrText xml:space="preserve"> ADDIN ZOTERO_ITEM CSL_CITATION {"citationID":"wGl5c8eZ","properties":{"formattedCitation":"Cramm u.\\uc0\\u160{}a., {\\i{}Kochen f\\uc0\\u252{}r die Familie}, 106.","plainCitation":"Cramm u. a., Kochen für die Familie, 106.","noteIndex":968},"citationItems":[{"id":10,"uris":["http://zotero.org/users/local/usTu59L8/items/EWDLLF9A"],"itemData":{"id":10,"type":"book","edition":"6. Aufl","event-place":"München","ISBN":"978-3-7742-7200-2","language":"ger","number-of-pages":"240","publisher":"Gräfe und Unzer","publisher-place":"München","source":"K10plus ISBN","title":"Kochen für die Familie: 365 Rezeptideen die leicht gelingen und allen schmecken","title-short":"Kochen für die Familie","editor":[{"family":"Cramm","given":"Dagmar","dropping-particle":"von"},{"family":"Bodensteiner","given":"Susanne"},{"family":"Kittler","given":"Martina"},{"family":"Skowronek","given":"Julia"}],"issued":{"date-parts":[["2010"]]}},"locator":"106"}],"schema":"https://github.com/citation-style-language/schema/raw/master/csl-citation.json"} </w:instrText>
      </w:r>
      <w:r>
        <w:fldChar w:fldCharType="separate"/>
      </w:r>
      <w:r w:rsidRPr="00E746D9">
        <w:rPr>
          <w:rFonts w:ascii="Calibri" w:hAnsi="Calibri" w:cs="Calibri"/>
          <w:szCs w:val="24"/>
        </w:rPr>
        <w:t xml:space="preserve">Cramm u. a., </w:t>
      </w:r>
      <w:r w:rsidRPr="00E746D9">
        <w:rPr>
          <w:rFonts w:ascii="Calibri" w:hAnsi="Calibri" w:cs="Calibri"/>
          <w:i/>
          <w:iCs/>
          <w:szCs w:val="24"/>
        </w:rPr>
        <w:t>Kochen für die Familie</w:t>
      </w:r>
      <w:r w:rsidRPr="00E746D9">
        <w:rPr>
          <w:rFonts w:ascii="Calibri" w:hAnsi="Calibri" w:cs="Calibri"/>
          <w:szCs w:val="24"/>
        </w:rPr>
        <w:t>, 106.</w:t>
      </w:r>
      <w:r>
        <w:fldChar w:fldCharType="end"/>
      </w:r>
    </w:p>
  </w:footnote>
  <w:footnote w:id="970">
    <w:p w14:paraId="405DCF66" w14:textId="0AC3B05D" w:rsidR="00890491" w:rsidRPr="005F15D5" w:rsidRDefault="00890491">
      <w:pPr>
        <w:pStyle w:val="FootnoteText"/>
        <w:rPr>
          <w:lang w:val="en-US"/>
        </w:rPr>
      </w:pPr>
      <w:r>
        <w:rPr>
          <w:rStyle w:val="FootnoteReference"/>
        </w:rPr>
        <w:footnoteRef/>
      </w:r>
      <w:r w:rsidRPr="005F15D5">
        <w:rPr>
          <w:lang w:val="en-US"/>
        </w:rPr>
        <w:t xml:space="preserve"> </w:t>
      </w:r>
      <w:r>
        <w:fldChar w:fldCharType="begin"/>
      </w:r>
      <w:r w:rsidR="008C334C">
        <w:rPr>
          <w:lang w:val="en-US"/>
        </w:rPr>
        <w:instrText xml:space="preserve"> ADDIN ZOTERO_ITEM CSL_CITATION {"citationID":"pCsueWpO","properties":{"formattedCitation":"Ottolenghi u.\\uc0\\u160{}a., {\\i{}Flavour}, 136.","plainCitation":"Ottolenghi u. a., Flavour, 136.","noteIndex":969},"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136"}],"schema":"https://github.com/citation-style-language/schema/raw/master/csl-citation.json"} </w:instrText>
      </w:r>
      <w:r>
        <w:fldChar w:fldCharType="separate"/>
      </w:r>
      <w:r w:rsidR="00A830F2" w:rsidRPr="005F15D5">
        <w:rPr>
          <w:rFonts w:ascii="Calibri" w:hAnsi="Calibri" w:cs="Calibri"/>
          <w:szCs w:val="24"/>
          <w:lang w:val="en-US"/>
        </w:rPr>
        <w:t xml:space="preserve">Ottolenghi u. a., </w:t>
      </w:r>
      <w:r w:rsidR="00A830F2" w:rsidRPr="005F15D5">
        <w:rPr>
          <w:rFonts w:ascii="Calibri" w:hAnsi="Calibri" w:cs="Calibri"/>
          <w:i/>
          <w:iCs/>
          <w:szCs w:val="24"/>
          <w:lang w:val="en-US"/>
        </w:rPr>
        <w:t>Flavour</w:t>
      </w:r>
      <w:r w:rsidR="00A830F2" w:rsidRPr="005F15D5">
        <w:rPr>
          <w:rFonts w:ascii="Calibri" w:hAnsi="Calibri" w:cs="Calibri"/>
          <w:szCs w:val="24"/>
          <w:lang w:val="en-US"/>
        </w:rPr>
        <w:t>, 136.</w:t>
      </w:r>
      <w:r>
        <w:fldChar w:fldCharType="end"/>
      </w:r>
    </w:p>
  </w:footnote>
  <w:footnote w:id="971">
    <w:p w14:paraId="629D27B4" w14:textId="27F4FF2A" w:rsidR="00B52869" w:rsidRPr="005F15D5" w:rsidRDefault="00B52869" w:rsidP="00B52869">
      <w:pPr>
        <w:pStyle w:val="FootnoteText"/>
        <w:rPr>
          <w:lang w:val="en-US"/>
        </w:rPr>
      </w:pPr>
      <w:r>
        <w:rPr>
          <w:rStyle w:val="FootnoteReference"/>
        </w:rPr>
        <w:footnoteRef/>
      </w:r>
      <w:r w:rsidRPr="005F15D5">
        <w:rPr>
          <w:lang w:val="en-US"/>
        </w:rPr>
        <w:t xml:space="preserve"> </w:t>
      </w:r>
      <w:r>
        <w:fldChar w:fldCharType="begin"/>
      </w:r>
      <w:r w:rsidR="008C334C">
        <w:rPr>
          <w:lang w:val="en-US"/>
        </w:rPr>
        <w:instrText xml:space="preserve"> ADDIN ZOTERO_ITEM CSL_CITATION {"citationID":"DG3caou4","properties":{"formattedCitation":"Sodha und Loftus, {\\i{}Indisch vegetarisch}, 169.","plainCitation":"Sodha und Loftus, Indisch vegetarisch, 169.","noteIndex":970},"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169"}],"schema":"https://github.com/citation-style-language/schema/raw/master/csl-citation.json"} </w:instrText>
      </w:r>
      <w:r>
        <w:fldChar w:fldCharType="separate"/>
      </w:r>
      <w:r w:rsidR="00A830F2" w:rsidRPr="005F15D5">
        <w:rPr>
          <w:rFonts w:ascii="Calibri" w:hAnsi="Calibri" w:cs="Calibri"/>
          <w:szCs w:val="24"/>
          <w:lang w:val="en-US"/>
        </w:rPr>
        <w:t xml:space="preserve">Sodha und Loftus, </w:t>
      </w:r>
      <w:r w:rsidR="00A830F2" w:rsidRPr="005F15D5">
        <w:rPr>
          <w:rFonts w:ascii="Calibri" w:hAnsi="Calibri" w:cs="Calibri"/>
          <w:i/>
          <w:iCs/>
          <w:szCs w:val="24"/>
          <w:lang w:val="en-US"/>
        </w:rPr>
        <w:t>Indisch vegetarisch</w:t>
      </w:r>
      <w:r w:rsidR="00A830F2" w:rsidRPr="005F15D5">
        <w:rPr>
          <w:rFonts w:ascii="Calibri" w:hAnsi="Calibri" w:cs="Calibri"/>
          <w:szCs w:val="24"/>
          <w:lang w:val="en-US"/>
        </w:rPr>
        <w:t>, 169.</w:t>
      </w:r>
      <w:r>
        <w:fldChar w:fldCharType="end"/>
      </w:r>
    </w:p>
  </w:footnote>
  <w:footnote w:id="972">
    <w:p w14:paraId="1649912E" w14:textId="2301B8DD" w:rsidR="00B52869" w:rsidRDefault="00B52869" w:rsidP="00B52869">
      <w:pPr>
        <w:pStyle w:val="FootnoteText"/>
      </w:pPr>
      <w:r>
        <w:rPr>
          <w:rStyle w:val="FootnoteReference"/>
        </w:rPr>
        <w:footnoteRef/>
      </w:r>
      <w:r>
        <w:t xml:space="preserve"> </w:t>
      </w:r>
      <w:r>
        <w:fldChar w:fldCharType="begin"/>
      </w:r>
      <w:r w:rsidR="008C334C">
        <w:instrText xml:space="preserve"> ADDIN ZOTERO_ITEM CSL_CITATION {"citationID":"i6r98znN","properties":{"formattedCitation":"Sodha und Loftus, 173.","plainCitation":"Sodha und Loftus, 173.","noteIndex":971},"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173"}],"schema":"https://github.com/citation-style-language/schema/raw/master/csl-citation.json"} </w:instrText>
      </w:r>
      <w:r>
        <w:fldChar w:fldCharType="separate"/>
      </w:r>
      <w:r w:rsidR="00A830F2" w:rsidRPr="00A830F2">
        <w:rPr>
          <w:rFonts w:ascii="Calibri" w:hAnsi="Calibri" w:cs="Calibri"/>
        </w:rPr>
        <w:t>Sodha und Loftus, 173.</w:t>
      </w:r>
      <w:r>
        <w:fldChar w:fldCharType="end"/>
      </w:r>
    </w:p>
  </w:footnote>
  <w:footnote w:id="973">
    <w:p w14:paraId="7BF83DD4" w14:textId="6E8ED02A" w:rsidR="005F12A6" w:rsidRDefault="005F12A6" w:rsidP="005F12A6">
      <w:pPr>
        <w:pStyle w:val="FootnoteText"/>
      </w:pPr>
      <w:r>
        <w:rPr>
          <w:rStyle w:val="FootnoteReference"/>
        </w:rPr>
        <w:footnoteRef/>
      </w:r>
      <w:r>
        <w:t xml:space="preserve"> </w:t>
      </w:r>
      <w:r>
        <w:fldChar w:fldCharType="begin"/>
      </w:r>
      <w:r w:rsidR="008C334C">
        <w:instrText xml:space="preserve"> ADDIN ZOTERO_ITEM CSL_CITATION {"citationID":"ZtqI4eYX","properties":{"formattedCitation":"Sodha und Loftus, 67.","plainCitation":"Sodha und Loftus, 67.","noteIndex":972},"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67"}],"schema":"https://github.com/citation-style-language/schema/raw/master/csl-citation.json"} </w:instrText>
      </w:r>
      <w:r>
        <w:fldChar w:fldCharType="separate"/>
      </w:r>
      <w:r w:rsidRPr="00013067">
        <w:rPr>
          <w:rFonts w:ascii="Calibri" w:hAnsi="Calibri" w:cs="Calibri"/>
        </w:rPr>
        <w:t>Sodha und Loftus, 67.</w:t>
      </w:r>
      <w:r>
        <w:fldChar w:fldCharType="end"/>
      </w:r>
    </w:p>
  </w:footnote>
  <w:footnote w:id="974">
    <w:p w14:paraId="61BF2A3C" w14:textId="6FB068D1" w:rsidR="00300F03" w:rsidRDefault="00300F03" w:rsidP="00300F03">
      <w:pPr>
        <w:pStyle w:val="FootnoteText"/>
      </w:pPr>
      <w:r>
        <w:rPr>
          <w:rStyle w:val="FootnoteReference"/>
        </w:rPr>
        <w:footnoteRef/>
      </w:r>
      <w:r>
        <w:t xml:space="preserve"> </w:t>
      </w:r>
      <w:r>
        <w:fldChar w:fldCharType="begin"/>
      </w:r>
      <w:r w:rsidR="008C334C">
        <w:instrText xml:space="preserve"> ADDIN ZOTERO_ITEM CSL_CITATION {"citationID":"k5upb4ak","properties":{"formattedCitation":"\\uc0\\u8222{}ZEITmagazin\\uc0\\u8220{}.","plainCitation":"„ZEITmagazin“.","noteIndex":973},"citationItems":[{"id":96,"uris":["http://zotero.org/users/local/usTu59L8/items/EJMJD2IT"],"itemData":{"id":96,"type":"article-journal","title":"ZEITmagazin"}}],"schema":"https://github.com/citation-style-language/schema/raw/master/csl-citation.json"} </w:instrText>
      </w:r>
      <w:r>
        <w:fldChar w:fldCharType="separate"/>
      </w:r>
      <w:r w:rsidRPr="00D30A40">
        <w:rPr>
          <w:rFonts w:ascii="Calibri" w:hAnsi="Calibri" w:cs="Calibri"/>
          <w:szCs w:val="24"/>
        </w:rPr>
        <w:t>„ZEITmagazin“.</w:t>
      </w:r>
      <w:r>
        <w:fldChar w:fldCharType="end"/>
      </w:r>
    </w:p>
  </w:footnote>
  <w:footnote w:id="975">
    <w:p w14:paraId="7DC41822" w14:textId="110C9467" w:rsidR="00300F03" w:rsidRDefault="00300F03" w:rsidP="00300F03">
      <w:pPr>
        <w:pStyle w:val="FootnoteText"/>
      </w:pPr>
      <w:r>
        <w:rPr>
          <w:rStyle w:val="FootnoteReference"/>
        </w:rPr>
        <w:footnoteRef/>
      </w:r>
      <w:r>
        <w:t xml:space="preserve"> </w:t>
      </w:r>
      <w:r>
        <w:fldChar w:fldCharType="begin"/>
      </w:r>
      <w:r w:rsidR="008C334C">
        <w:instrText xml:space="preserve"> ADDIN ZOTERO_ITEM CSL_CITATION {"citationID":"LtO8RnPj","properties":{"formattedCitation":"Kindler, {\\i{}Ben Kindler kocht badisch}, 98.","plainCitation":"Kindler, Ben Kindler kocht badisch, 98.","noteIndex":974},"citationItems":[{"id":54,"uris":["http://zotero.org/users/local/usTu59L8/items/MGKX6YIR"],"itemData":{"id":54,"type":"book","edition":"1. Auflage","event-place":"Stuttgart","ISBN":"978-3-7630-2783-5","language":"ger","number-of-pages":"124","publisher":"Belser","publisher-place":"Stuttgart","source":"K10plus ISBN","title":"Ben Kindler kocht badisch: Klassisch kreativ","title-short":"Ben Kindler kocht badisch","author":[{"family":"Kindler","given":"Ben"}],"issued":{"date-parts":[["2017"]]}},"locator":"98"}],"schema":"https://github.com/citation-style-language/schema/raw/master/csl-citation.json"} </w:instrText>
      </w:r>
      <w:r>
        <w:fldChar w:fldCharType="separate"/>
      </w:r>
      <w:r w:rsidR="00A830F2" w:rsidRPr="00A830F2">
        <w:rPr>
          <w:rFonts w:ascii="Calibri" w:hAnsi="Calibri" w:cs="Calibri"/>
          <w:szCs w:val="24"/>
        </w:rPr>
        <w:t xml:space="preserve">Kindler, </w:t>
      </w:r>
      <w:r w:rsidR="00A830F2" w:rsidRPr="00A830F2">
        <w:rPr>
          <w:rFonts w:ascii="Calibri" w:hAnsi="Calibri" w:cs="Calibri"/>
          <w:i/>
          <w:iCs/>
          <w:szCs w:val="24"/>
        </w:rPr>
        <w:t>Ben Kindler kocht badisch</w:t>
      </w:r>
      <w:r w:rsidR="00A830F2" w:rsidRPr="00A830F2">
        <w:rPr>
          <w:rFonts w:ascii="Calibri" w:hAnsi="Calibri" w:cs="Calibri"/>
          <w:szCs w:val="24"/>
        </w:rPr>
        <w:t>, 98.</w:t>
      </w:r>
      <w:r>
        <w:fldChar w:fldCharType="end"/>
      </w:r>
    </w:p>
  </w:footnote>
  <w:footnote w:id="976">
    <w:p w14:paraId="042FDC1E" w14:textId="361FDF5D" w:rsidR="00A47232" w:rsidRPr="00432AB9" w:rsidRDefault="00A47232" w:rsidP="00A47232">
      <w:pPr>
        <w:pStyle w:val="FootnoteText"/>
      </w:pPr>
      <w:r>
        <w:rPr>
          <w:rStyle w:val="FootnoteReference"/>
        </w:rPr>
        <w:footnoteRef/>
      </w:r>
      <w:r w:rsidRPr="00432AB9">
        <w:t xml:space="preserve"> </w:t>
      </w:r>
      <w:r>
        <w:fldChar w:fldCharType="begin"/>
      </w:r>
      <w:r w:rsidR="008C334C">
        <w:instrText xml:space="preserve"> ADDIN ZOTERO_ITEM CSL_CITATION {"citationID":"yqMkasYm","properties":{"formattedCitation":"Ottolenghi, {\\i{}Ottolenghi simple - Das Kochbuch}, 131.","plainCitation":"Ottolenghi, Ottolenghi simple - Das Kochbuch, 131.","noteIndex":975},"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131"}],"schema":"https://github.com/citation-style-language/schema/raw/master/csl-citation.json"} </w:instrText>
      </w:r>
      <w:r>
        <w:fldChar w:fldCharType="separate"/>
      </w:r>
      <w:r w:rsidR="00A830F2" w:rsidRPr="00A830F2">
        <w:rPr>
          <w:rFonts w:ascii="Calibri" w:hAnsi="Calibri" w:cs="Calibri"/>
          <w:szCs w:val="24"/>
        </w:rPr>
        <w:t xml:space="preserve">Ottolenghi, </w:t>
      </w:r>
      <w:r w:rsidR="00A830F2" w:rsidRPr="00A830F2">
        <w:rPr>
          <w:rFonts w:ascii="Calibri" w:hAnsi="Calibri" w:cs="Calibri"/>
          <w:i/>
          <w:iCs/>
          <w:szCs w:val="24"/>
        </w:rPr>
        <w:t>Ottolenghi simple - Das Kochbuch</w:t>
      </w:r>
      <w:r w:rsidR="00A830F2" w:rsidRPr="00A830F2">
        <w:rPr>
          <w:rFonts w:ascii="Calibri" w:hAnsi="Calibri" w:cs="Calibri"/>
          <w:szCs w:val="24"/>
        </w:rPr>
        <w:t>, 131.</w:t>
      </w:r>
      <w:r>
        <w:fldChar w:fldCharType="end"/>
      </w:r>
    </w:p>
  </w:footnote>
  <w:footnote w:id="977">
    <w:p w14:paraId="235A98B2" w14:textId="5BD111EF" w:rsidR="00952A1D" w:rsidRDefault="00952A1D" w:rsidP="00952A1D">
      <w:pPr>
        <w:pStyle w:val="FootnoteText"/>
      </w:pPr>
      <w:r>
        <w:rPr>
          <w:rStyle w:val="FootnoteReference"/>
        </w:rPr>
        <w:footnoteRef/>
      </w:r>
      <w:r>
        <w:t xml:space="preserve"> </w:t>
      </w:r>
      <w:r>
        <w:fldChar w:fldCharType="begin"/>
      </w:r>
      <w:r w:rsidR="008C334C">
        <w:instrText xml:space="preserve"> ADDIN ZOTERO_ITEM CSL_CITATION {"citationID":"aFID6WIJ","properties":{"formattedCitation":"Ottolenghi und Tamimi, {\\i{}Jerusalem}, 36.","plainCitation":"Ottolenghi und Tamimi, Jerusalem, 36.","noteIndex":976},"citationItems":[{"id":94,"uris":["http://zotero.org/users/local/usTu59L8/items/9YPMVACQ"],"itemData":{"id":94,"type":"book","edition":"15. Auflage","event-place":"München","ISBN":"978-3-8310-2333-2","language":"ger","number-of-pages":"318","publisher":"Dorling Kindersley","publisher-place":"München","source":"K10plus ISBN","title":"Jerusalem: Das Kochbuch","title-short":"Jerusalem","author":[{"family":"Ottolenghi","given":"Yotam"},{"family":"Tamimi","given":"Sami"}],"issued":{"date-parts":[["2017"]]}},"locator":"36"}],"schema":"https://github.com/citation-style-language/schema/raw/master/csl-citation.json"} </w:instrText>
      </w:r>
      <w:r>
        <w:fldChar w:fldCharType="separate"/>
      </w:r>
      <w:r w:rsidR="00A830F2" w:rsidRPr="00A830F2">
        <w:rPr>
          <w:rFonts w:ascii="Calibri" w:hAnsi="Calibri" w:cs="Calibri"/>
          <w:szCs w:val="24"/>
        </w:rPr>
        <w:t xml:space="preserve">Ottolenghi und Tamimi, </w:t>
      </w:r>
      <w:r w:rsidR="00A830F2" w:rsidRPr="00A830F2">
        <w:rPr>
          <w:rFonts w:ascii="Calibri" w:hAnsi="Calibri" w:cs="Calibri"/>
          <w:i/>
          <w:iCs/>
          <w:szCs w:val="24"/>
        </w:rPr>
        <w:t>Jerusalem</w:t>
      </w:r>
      <w:r w:rsidR="00A830F2" w:rsidRPr="00A830F2">
        <w:rPr>
          <w:rFonts w:ascii="Calibri" w:hAnsi="Calibri" w:cs="Calibri"/>
          <w:szCs w:val="24"/>
        </w:rPr>
        <w:t>, 36.</w:t>
      </w:r>
      <w:r>
        <w:fldChar w:fldCharType="end"/>
      </w:r>
    </w:p>
  </w:footnote>
  <w:footnote w:id="978">
    <w:p w14:paraId="72323B1B" w14:textId="1C711850" w:rsidR="00407B2C" w:rsidRPr="00432AB9" w:rsidRDefault="00407B2C">
      <w:pPr>
        <w:pStyle w:val="FootnoteText"/>
      </w:pPr>
      <w:r>
        <w:rPr>
          <w:rStyle w:val="FootnoteReference"/>
        </w:rPr>
        <w:footnoteRef/>
      </w:r>
      <w:r w:rsidRPr="00432AB9">
        <w:t xml:space="preserve"> </w:t>
      </w:r>
      <w:r>
        <w:fldChar w:fldCharType="begin"/>
      </w:r>
      <w:r w:rsidR="008C334C">
        <w:instrText xml:space="preserve"> ADDIN ZOTERO_ITEM CSL_CITATION {"citationID":"S3j3xIrv","properties":{"formattedCitation":"Ottolenghi u.\\uc0\\u160{}a., {\\i{}Flavour}, 85.","plainCitation":"Ottolenghi u. a., Flavour, 85.","noteIndex":977},"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85"}],"schema":"https://github.com/citation-style-language/schema/raw/master/csl-citation.json"} </w:instrText>
      </w:r>
      <w:r>
        <w:fldChar w:fldCharType="separate"/>
      </w:r>
      <w:r w:rsidR="00A830F2" w:rsidRPr="00A830F2">
        <w:rPr>
          <w:rFonts w:ascii="Calibri" w:hAnsi="Calibri" w:cs="Calibri"/>
          <w:szCs w:val="24"/>
        </w:rPr>
        <w:t xml:space="preserve">Ottolenghi u. a., </w:t>
      </w:r>
      <w:r w:rsidR="00A830F2" w:rsidRPr="00A830F2">
        <w:rPr>
          <w:rFonts w:ascii="Calibri" w:hAnsi="Calibri" w:cs="Calibri"/>
          <w:i/>
          <w:iCs/>
          <w:szCs w:val="24"/>
        </w:rPr>
        <w:t>Flavour</w:t>
      </w:r>
      <w:r w:rsidR="00A830F2" w:rsidRPr="00A830F2">
        <w:rPr>
          <w:rFonts w:ascii="Calibri" w:hAnsi="Calibri" w:cs="Calibri"/>
          <w:szCs w:val="24"/>
        </w:rPr>
        <w:t>, 85.</w:t>
      </w:r>
      <w:r>
        <w:fldChar w:fldCharType="end"/>
      </w:r>
    </w:p>
  </w:footnote>
  <w:footnote w:id="979">
    <w:p w14:paraId="6267C6A9" w14:textId="0E7FA812" w:rsidR="004A1B5E" w:rsidRPr="00432AB9" w:rsidRDefault="004A1B5E" w:rsidP="004A1B5E">
      <w:pPr>
        <w:pStyle w:val="FootnoteText"/>
      </w:pPr>
      <w:r>
        <w:rPr>
          <w:rStyle w:val="FootnoteReference"/>
        </w:rPr>
        <w:footnoteRef/>
      </w:r>
      <w:r w:rsidRPr="00432AB9">
        <w:t xml:space="preserve"> </w:t>
      </w:r>
      <w:r>
        <w:fldChar w:fldCharType="begin"/>
      </w:r>
      <w:r w:rsidR="008C334C">
        <w:instrText xml:space="preserve"> ADDIN ZOTERO_ITEM CSL_CITATION {"citationID":"fMneYLaC","properties":{"formattedCitation":"Ottolenghi, {\\i{}Ottolenghi simple - Das Kochbuch}, 80.","plainCitation":"Ottolenghi, Ottolenghi simple - Das Kochbuch, 80.","noteIndex":978},"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80"}],"schema":"https://github.com/citation-style-language/schema/raw/master/csl-citation.json"} </w:instrText>
      </w:r>
      <w:r>
        <w:fldChar w:fldCharType="separate"/>
      </w:r>
      <w:r w:rsidR="00A830F2" w:rsidRPr="00A830F2">
        <w:rPr>
          <w:rFonts w:ascii="Calibri" w:hAnsi="Calibri" w:cs="Calibri"/>
          <w:szCs w:val="24"/>
        </w:rPr>
        <w:t xml:space="preserve">Ottolenghi, </w:t>
      </w:r>
      <w:r w:rsidR="00A830F2" w:rsidRPr="00A830F2">
        <w:rPr>
          <w:rFonts w:ascii="Calibri" w:hAnsi="Calibri" w:cs="Calibri"/>
          <w:i/>
          <w:iCs/>
          <w:szCs w:val="24"/>
        </w:rPr>
        <w:t>Ottolenghi simple - Das Kochbuch</w:t>
      </w:r>
      <w:r w:rsidR="00A830F2" w:rsidRPr="00A830F2">
        <w:rPr>
          <w:rFonts w:ascii="Calibri" w:hAnsi="Calibri" w:cs="Calibri"/>
          <w:szCs w:val="24"/>
        </w:rPr>
        <w:t>, 80.</w:t>
      </w:r>
      <w:r>
        <w:fldChar w:fldCharType="end"/>
      </w:r>
    </w:p>
  </w:footnote>
  <w:footnote w:id="980">
    <w:p w14:paraId="423D2580" w14:textId="678ACE03" w:rsidR="004A1B5E" w:rsidRPr="00DC3AA0" w:rsidRDefault="004A1B5E" w:rsidP="004A1B5E">
      <w:pPr>
        <w:pStyle w:val="FootnoteText"/>
      </w:pPr>
      <w:r>
        <w:rPr>
          <w:rStyle w:val="FootnoteReference"/>
        </w:rPr>
        <w:footnoteRef/>
      </w:r>
      <w:r w:rsidRPr="00DC3AA0">
        <w:t xml:space="preserve"> </w:t>
      </w:r>
      <w:r>
        <w:fldChar w:fldCharType="begin"/>
      </w:r>
      <w:r w:rsidR="008C334C">
        <w:instrText xml:space="preserve"> ADDIN ZOTERO_ITEM CSL_CITATION {"citationID":"vRN8c5PR","properties":{"formattedCitation":"Ottolenghi, 82.","plainCitation":"Ottolenghi, 82.","noteIndex":979},"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82"}],"schema":"https://github.com/citation-style-language/schema/raw/master/csl-citation.json"} </w:instrText>
      </w:r>
      <w:r>
        <w:fldChar w:fldCharType="separate"/>
      </w:r>
      <w:r w:rsidRPr="00DC3AA0">
        <w:rPr>
          <w:rFonts w:ascii="Calibri" w:hAnsi="Calibri" w:cs="Calibri"/>
        </w:rPr>
        <w:t>Ottolenghi, 82.</w:t>
      </w:r>
      <w:r>
        <w:fldChar w:fldCharType="end"/>
      </w:r>
    </w:p>
  </w:footnote>
  <w:footnote w:id="981">
    <w:p w14:paraId="740630E4" w14:textId="2C9FF930" w:rsidR="00DC3AA0" w:rsidRDefault="00DC3AA0" w:rsidP="00DC3AA0">
      <w:pPr>
        <w:pStyle w:val="FootnoteText"/>
      </w:pPr>
      <w:r>
        <w:rPr>
          <w:rStyle w:val="FootnoteReference"/>
        </w:rPr>
        <w:footnoteRef/>
      </w:r>
      <w:r>
        <w:t xml:space="preserve"> </w:t>
      </w:r>
      <w:r>
        <w:fldChar w:fldCharType="begin"/>
      </w:r>
      <w:r w:rsidR="008C334C">
        <w:instrText xml:space="preserve"> ADDIN ZOTERO_ITEM CSL_CITATION {"citationID":"PaKngfZg","properties":{"formattedCitation":"\\uc0\\u8222{}ZEITmagazin\\uc0\\u8220{}.","plainCitation":"„ZEITmagazin“.","noteIndex":980},"citationItems":[{"id":96,"uris":["http://zotero.org/users/local/usTu59L8/items/EJMJD2IT"],"itemData":{"id":96,"type":"article-journal","title":"ZEITmagazin"}}],"schema":"https://github.com/citation-style-language/schema/raw/master/csl-citation.json"} </w:instrText>
      </w:r>
      <w:r>
        <w:fldChar w:fldCharType="separate"/>
      </w:r>
      <w:r w:rsidRPr="00817050">
        <w:rPr>
          <w:rFonts w:ascii="Calibri" w:hAnsi="Calibri" w:cs="Calibri"/>
          <w:szCs w:val="24"/>
        </w:rPr>
        <w:t>„ZEITmagazin“.</w:t>
      </w:r>
      <w:r>
        <w:fldChar w:fldCharType="end"/>
      </w:r>
    </w:p>
  </w:footnote>
  <w:footnote w:id="982">
    <w:p w14:paraId="704D4350" w14:textId="1371445F" w:rsidR="00F521AA" w:rsidRDefault="00F521AA">
      <w:pPr>
        <w:pStyle w:val="FootnoteText"/>
      </w:pPr>
      <w:r>
        <w:rPr>
          <w:rStyle w:val="FootnoteReference"/>
        </w:rPr>
        <w:footnoteRef/>
      </w:r>
      <w:r>
        <w:t xml:space="preserve"> </w:t>
      </w:r>
      <w:r>
        <w:fldChar w:fldCharType="begin"/>
      </w:r>
      <w:r w:rsidR="008C334C">
        <w:instrText xml:space="preserve"> ADDIN ZOTERO_ITEM CSL_CITATION {"citationID":"2p05r4wv","properties":{"formattedCitation":"\\uc0\\u8222{}ZEITmagazin\\uc0\\u8220{}.","plainCitation":"„ZEITmagazin“.","noteIndex":981},"citationItems":[{"id":96,"uris":["http://zotero.org/users/local/usTu59L8/items/EJMJD2IT"],"itemData":{"id":96,"type":"article-journal","title":"ZEITmagazin"}}],"schema":"https://github.com/citation-style-language/schema/raw/master/csl-citation.json"} </w:instrText>
      </w:r>
      <w:r>
        <w:fldChar w:fldCharType="separate"/>
      </w:r>
      <w:r w:rsidRPr="00F521AA">
        <w:rPr>
          <w:rFonts w:ascii="Calibri" w:hAnsi="Calibri" w:cs="Calibri"/>
          <w:szCs w:val="24"/>
        </w:rPr>
        <w:t>„ZEITmagazin“.</w:t>
      </w:r>
      <w:r>
        <w:fldChar w:fldCharType="end"/>
      </w:r>
    </w:p>
  </w:footnote>
  <w:footnote w:id="983">
    <w:p w14:paraId="4A6B7808" w14:textId="7A95AF0A" w:rsidR="00DC3AA0" w:rsidRDefault="00DC3AA0" w:rsidP="00DC3AA0">
      <w:pPr>
        <w:pStyle w:val="FootnoteText"/>
      </w:pPr>
      <w:r>
        <w:rPr>
          <w:rStyle w:val="FootnoteReference"/>
        </w:rPr>
        <w:footnoteRef/>
      </w:r>
      <w:r>
        <w:t xml:space="preserve"> </w:t>
      </w:r>
      <w:r>
        <w:fldChar w:fldCharType="begin"/>
      </w:r>
      <w:r w:rsidR="008C334C">
        <w:instrText xml:space="preserve"> ADDIN ZOTERO_ITEM CSL_CITATION {"citationID":"EaxOvBk0","properties":{"formattedCitation":"\\uc0\\u8222{}ZEITmagazin\\uc0\\u8220{}.","plainCitation":"„ZEITmagazin“.","noteIndex":982},"citationItems":[{"id":96,"uris":["http://zotero.org/users/local/usTu59L8/items/EJMJD2IT"],"itemData":{"id":96,"type":"article-journal","title":"ZEITmagazin"}}],"schema":"https://github.com/citation-style-language/schema/raw/master/csl-citation.json"} </w:instrText>
      </w:r>
      <w:r>
        <w:fldChar w:fldCharType="separate"/>
      </w:r>
      <w:r w:rsidRPr="006D25FA">
        <w:rPr>
          <w:rFonts w:ascii="Calibri" w:hAnsi="Calibri" w:cs="Calibri"/>
          <w:szCs w:val="24"/>
        </w:rPr>
        <w:t>„ZEITmagazin“.</w:t>
      </w:r>
      <w:r>
        <w:fldChar w:fldCharType="end"/>
      </w:r>
    </w:p>
  </w:footnote>
  <w:footnote w:id="984">
    <w:p w14:paraId="17E8B7EE" w14:textId="3ECEAD0B" w:rsidR="00DC3AA0" w:rsidRDefault="00DC3AA0" w:rsidP="00DC3AA0">
      <w:pPr>
        <w:pStyle w:val="FootnoteText"/>
      </w:pPr>
      <w:r>
        <w:rPr>
          <w:rStyle w:val="FootnoteReference"/>
        </w:rPr>
        <w:footnoteRef/>
      </w:r>
      <w:r>
        <w:t xml:space="preserve"> </w:t>
      </w:r>
      <w:r>
        <w:fldChar w:fldCharType="begin"/>
      </w:r>
      <w:r w:rsidR="008C334C">
        <w:instrText xml:space="preserve"> ADDIN ZOTERO_ITEM CSL_CITATION {"citationID":"Uj5INFhv","properties":{"formattedCitation":"\\uc0\\u8222{}ZEITmagazin\\uc0\\u8220{}.","plainCitation":"„ZEITmagazin“.","noteIndex":983},"citationItems":[{"id":96,"uris":["http://zotero.org/users/local/usTu59L8/items/EJMJD2IT"],"itemData":{"id":96,"type":"article-journal","title":"ZEITmagazin"}}],"schema":"https://github.com/citation-style-language/schema/raw/master/csl-citation.json"} </w:instrText>
      </w:r>
      <w:r>
        <w:fldChar w:fldCharType="separate"/>
      </w:r>
      <w:r w:rsidRPr="009C7D3B">
        <w:rPr>
          <w:rFonts w:ascii="Calibri" w:hAnsi="Calibri" w:cs="Calibri"/>
          <w:szCs w:val="24"/>
        </w:rPr>
        <w:t>„ZEITmagazin“.</w:t>
      </w:r>
      <w:r>
        <w:fldChar w:fldCharType="end"/>
      </w:r>
    </w:p>
  </w:footnote>
  <w:footnote w:id="985">
    <w:p w14:paraId="7477A1D3" w14:textId="6FBE1E76" w:rsidR="002A2C49" w:rsidRPr="000C512E" w:rsidRDefault="002A2C49">
      <w:pPr>
        <w:pStyle w:val="FootnoteText"/>
      </w:pPr>
      <w:r>
        <w:rPr>
          <w:rStyle w:val="FootnoteReference"/>
        </w:rPr>
        <w:footnoteRef/>
      </w:r>
      <w:r w:rsidRPr="000C512E">
        <w:t xml:space="preserve"> </w:t>
      </w:r>
      <w:r>
        <w:fldChar w:fldCharType="begin"/>
      </w:r>
      <w:r w:rsidR="008C334C">
        <w:instrText xml:space="preserve"> ADDIN ZOTERO_ITEM CSL_CITATION {"citationID":"ZsyQJi8Z","properties":{"formattedCitation":"\\uc0\\u8222{}ZEITmagazin\\uc0\\u8220{}.","plainCitation":"„ZEITmagazin“.","noteIndex":984},"citationItems":[{"id":96,"uris":["http://zotero.org/users/local/usTu59L8/items/EJMJD2IT"],"itemData":{"id":96,"type":"article-journal","title":"ZEITmagazin"}}],"schema":"https://github.com/citation-style-language/schema/raw/master/csl-citation.json"} </w:instrText>
      </w:r>
      <w:r>
        <w:fldChar w:fldCharType="separate"/>
      </w:r>
      <w:r w:rsidRPr="002A2C49">
        <w:rPr>
          <w:rFonts w:ascii="Calibri" w:hAnsi="Calibri" w:cs="Calibri"/>
          <w:szCs w:val="24"/>
        </w:rPr>
        <w:t>„ZEITmagazin“.</w:t>
      </w:r>
      <w:r>
        <w:fldChar w:fldCharType="end"/>
      </w:r>
    </w:p>
  </w:footnote>
  <w:footnote w:id="986">
    <w:p w14:paraId="3D341B7C" w14:textId="05564B32" w:rsidR="00952A1D" w:rsidRPr="000C512E" w:rsidRDefault="00952A1D" w:rsidP="00952A1D">
      <w:pPr>
        <w:pStyle w:val="FootnoteText"/>
      </w:pPr>
      <w:r>
        <w:rPr>
          <w:rStyle w:val="FootnoteReference"/>
        </w:rPr>
        <w:footnoteRef/>
      </w:r>
      <w:r w:rsidRPr="000C512E">
        <w:t xml:space="preserve"> </w:t>
      </w:r>
      <w:r>
        <w:fldChar w:fldCharType="begin"/>
      </w:r>
      <w:r w:rsidR="008C334C">
        <w:instrText xml:space="preserve"> ADDIN ZOTERO_ITEM CSL_CITATION {"citationID":"C4hEfFD4","properties":{"formattedCitation":"Ottolenghi und Tamimi, {\\i{}Jerusalem}, 50.","plainCitation":"Ottolenghi und Tamimi, Jerusalem, 50.","noteIndex":985},"citationItems":[{"id":94,"uris":["http://zotero.org/users/local/usTu59L8/items/9YPMVACQ"],"itemData":{"id":94,"type":"book","edition":"15. Auflage","event-place":"München","ISBN":"978-3-8310-2333-2","language":"ger","number-of-pages":"318","publisher":"Dorling Kindersley","publisher-place":"München","source":"K10plus ISBN","title":"Jerusalem: Das Kochbuch","title-short":"Jerusalem","author":[{"family":"Ottolenghi","given":"Yotam"},{"family":"Tamimi","given":"Sami"}],"issued":{"date-parts":[["2017"]]}},"locator":"50"}],"schema":"https://github.com/citation-style-language/schema/raw/master/csl-citation.json"} </w:instrText>
      </w:r>
      <w:r>
        <w:fldChar w:fldCharType="separate"/>
      </w:r>
      <w:r w:rsidR="00A830F2" w:rsidRPr="000C512E">
        <w:rPr>
          <w:rFonts w:ascii="Calibri" w:hAnsi="Calibri" w:cs="Calibri"/>
          <w:szCs w:val="24"/>
        </w:rPr>
        <w:t xml:space="preserve">Ottolenghi und Tamimi, </w:t>
      </w:r>
      <w:r w:rsidR="00A830F2" w:rsidRPr="000C512E">
        <w:rPr>
          <w:rFonts w:ascii="Calibri" w:hAnsi="Calibri" w:cs="Calibri"/>
          <w:i/>
          <w:iCs/>
          <w:szCs w:val="24"/>
        </w:rPr>
        <w:t>Jerusalem</w:t>
      </w:r>
      <w:r w:rsidR="00A830F2" w:rsidRPr="000C512E">
        <w:rPr>
          <w:rFonts w:ascii="Calibri" w:hAnsi="Calibri" w:cs="Calibri"/>
          <w:szCs w:val="24"/>
        </w:rPr>
        <w:t>, 50.</w:t>
      </w:r>
      <w:r>
        <w:fldChar w:fldCharType="end"/>
      </w:r>
    </w:p>
  </w:footnote>
  <w:footnote w:id="987">
    <w:p w14:paraId="666FD42D" w14:textId="20B50E1A" w:rsidR="005E435F" w:rsidRDefault="005E435F" w:rsidP="005E435F">
      <w:pPr>
        <w:pStyle w:val="FootnoteText"/>
      </w:pPr>
      <w:r>
        <w:rPr>
          <w:rStyle w:val="FootnoteReference"/>
        </w:rPr>
        <w:footnoteRef/>
      </w:r>
      <w:r>
        <w:t xml:space="preserve"> </w:t>
      </w:r>
      <w:r>
        <w:fldChar w:fldCharType="begin"/>
      </w:r>
      <w:r w:rsidR="008C334C">
        <w:instrText xml:space="preserve"> ADDIN ZOTERO_ITEM CSL_CITATION {"citationID":"clNdq8Cq","properties":{"formattedCitation":"Teubner, {\\i{}Kochvergn\\uc0\\u252{}gen wie noch nie}, 132.","plainCitation":"Teubner, Kochvergnügen wie noch nie, 132.","noteIndex":986},"citationItems":[{"id":16,"uris":["http://zotero.org/users/local/usTu59L8/items/7GEPVAKR"],"itemData":{"id":16,"type":"book","event-place":"München","ISBN":"978-3-7742-4066-7","language":"ger","note":"OCLC: 742376716","publisher":"Gräfe","publisher-place":"München","source":"Open WorldCat","title":"Kochvergnügen wie noch nie: Das große Bildkochbuch mit den besten Koch - Ideen","title-short":"Kochvergnügen wie noch nie","author":[{"family":"Teubner","given":"Christian"}],"issued":{"date-parts":[["1998"]]}},"locator":"132"}],"schema":"https://github.com/citation-style-language/schema/raw/master/csl-citation.json"} </w:instrText>
      </w:r>
      <w:r>
        <w:fldChar w:fldCharType="separate"/>
      </w:r>
      <w:r w:rsidR="00A830F2" w:rsidRPr="00A830F2">
        <w:rPr>
          <w:rFonts w:ascii="Calibri" w:hAnsi="Calibri" w:cs="Calibri"/>
          <w:szCs w:val="24"/>
        </w:rPr>
        <w:t xml:space="preserve">Teubner, </w:t>
      </w:r>
      <w:r w:rsidR="00A830F2" w:rsidRPr="00A830F2">
        <w:rPr>
          <w:rFonts w:ascii="Calibri" w:hAnsi="Calibri" w:cs="Calibri"/>
          <w:i/>
          <w:iCs/>
          <w:szCs w:val="24"/>
        </w:rPr>
        <w:t>Kochvergnügen wie noch nie</w:t>
      </w:r>
      <w:r w:rsidR="00A830F2" w:rsidRPr="00A830F2">
        <w:rPr>
          <w:rFonts w:ascii="Calibri" w:hAnsi="Calibri" w:cs="Calibri"/>
          <w:szCs w:val="24"/>
        </w:rPr>
        <w:t>, 132.</w:t>
      </w:r>
      <w:r>
        <w:fldChar w:fldCharType="end"/>
      </w:r>
    </w:p>
  </w:footnote>
  <w:footnote w:id="988">
    <w:p w14:paraId="6B2BBA75" w14:textId="41635AB8" w:rsidR="005E435F" w:rsidRDefault="005E435F" w:rsidP="005E435F">
      <w:pPr>
        <w:pStyle w:val="FootnoteText"/>
      </w:pPr>
      <w:r>
        <w:rPr>
          <w:rStyle w:val="FootnoteReference"/>
        </w:rPr>
        <w:footnoteRef/>
      </w:r>
      <w:r>
        <w:t xml:space="preserve"> </w:t>
      </w:r>
      <w:r>
        <w:fldChar w:fldCharType="begin"/>
      </w:r>
      <w:r w:rsidR="008C334C">
        <w:instrText xml:space="preserve"> ADDIN ZOTERO_ITEM CSL_CITATION {"citationID":"5Ct6jdI5","properties":{"formattedCitation":"Pirou\\uc0\\u233{}, {\\i{}Die echte franz\\uc0\\u246{}sische K\\uc0\\u252{}che}, 124.","plainCitation":"Piroué, Die echte französische Küche, 124.","noteIndex":987},"citationItems":[{"id":5,"uris":["http://zotero.org/users/local/usTu59L8/items/9D429KMD"],"itemData":{"id":5,"type":"book","edition":"6. Aufl","event-place":"München","ISBN":"978-3-7742-1540-5","language":"ger","number-of-pages":"280","publisher":"Gräfe und Unzer","publisher-place":"München","source":"K10plus ISBN","title":"Die echte französische Küche: typische Rezepte und kulinarische Impressionen aus allen Regionen","title-short":"Die echte französische Küche","author":[{"family":"Piroué","given":"Susi"}],"issued":{"date-parts":[["2001"]]}},"locator":"124"}],"schema":"https://github.com/citation-style-language/schema/raw/master/csl-citation.json"} </w:instrText>
      </w:r>
      <w:r>
        <w:fldChar w:fldCharType="separate"/>
      </w:r>
      <w:r w:rsidRPr="00515765">
        <w:rPr>
          <w:rFonts w:ascii="Calibri" w:hAnsi="Calibri" w:cs="Calibri"/>
          <w:szCs w:val="24"/>
        </w:rPr>
        <w:t xml:space="preserve">Piroué, </w:t>
      </w:r>
      <w:r w:rsidRPr="00515765">
        <w:rPr>
          <w:rFonts w:ascii="Calibri" w:hAnsi="Calibri" w:cs="Calibri"/>
          <w:i/>
          <w:iCs/>
          <w:szCs w:val="24"/>
        </w:rPr>
        <w:t>Die echte französische Küche</w:t>
      </w:r>
      <w:r w:rsidRPr="00515765">
        <w:rPr>
          <w:rFonts w:ascii="Calibri" w:hAnsi="Calibri" w:cs="Calibri"/>
          <w:szCs w:val="24"/>
        </w:rPr>
        <w:t>, 124.</w:t>
      </w:r>
      <w:r>
        <w:fldChar w:fldCharType="end"/>
      </w:r>
    </w:p>
  </w:footnote>
  <w:footnote w:id="989">
    <w:p w14:paraId="137B06AB" w14:textId="0713D136" w:rsidR="00F53659" w:rsidRDefault="00F53659" w:rsidP="00F53659">
      <w:pPr>
        <w:pStyle w:val="FootnoteText"/>
      </w:pPr>
      <w:r>
        <w:rPr>
          <w:rStyle w:val="FootnoteReference"/>
        </w:rPr>
        <w:footnoteRef/>
      </w:r>
      <w:r>
        <w:t xml:space="preserve"> </w:t>
      </w:r>
      <w:r>
        <w:fldChar w:fldCharType="begin"/>
      </w:r>
      <w:r w:rsidR="008C334C">
        <w:instrText xml:space="preserve"> ADDIN ZOTERO_ITEM CSL_CITATION {"citationID":"4Acin7bv","properties":{"formattedCitation":"Frenkiel und Vindahl, {\\i{}Die gr\\uc0\\u252{}ne K\\uc0\\u252{}che}, 152.","plainCitation":"Frenkiel und Vindahl, Die grüne Küche, 152.","noteIndex":988},"citationItems":[{"id":59,"uris":["http://zotero.org/users/local/usTu59L8/items/T936RKBP"],"itemData":{"id":59,"type":"book","edition":"3. Auflage, deutsche Erstausgabe","event-place":"München","ISBN":"978-3-86873-685-4","language":"ger","number-of-pages":"247","publisher":"Knesebeck","publisher-place":"München","source":"K10plus ISBN","title":"Die grüne Küche: köstliche vegetarische Ideen für jeden Tag","title-short":"Die grüne Küche","author":[{"family":"Frenkiel","given":"David"},{"family":"Vindahl","given":"Luise"}],"translator":[{"family":"Weinberger","given":"Anita"}],"issued":{"date-parts":[["2016"]]}},"locator":"152"}],"schema":"https://github.com/citation-style-language/schema/raw/master/csl-citation.json"} </w:instrText>
      </w:r>
      <w:r>
        <w:fldChar w:fldCharType="separate"/>
      </w:r>
      <w:r w:rsidR="00A830F2" w:rsidRPr="00A830F2">
        <w:rPr>
          <w:rFonts w:ascii="Calibri" w:hAnsi="Calibri" w:cs="Calibri"/>
          <w:szCs w:val="24"/>
        </w:rPr>
        <w:t xml:space="preserve">Frenkiel und Vindahl, </w:t>
      </w:r>
      <w:r w:rsidR="00A830F2" w:rsidRPr="00A830F2">
        <w:rPr>
          <w:rFonts w:ascii="Calibri" w:hAnsi="Calibri" w:cs="Calibri"/>
          <w:i/>
          <w:iCs/>
          <w:szCs w:val="24"/>
        </w:rPr>
        <w:t>Die grüne Küche</w:t>
      </w:r>
      <w:r w:rsidR="00A830F2" w:rsidRPr="00A830F2">
        <w:rPr>
          <w:rFonts w:ascii="Calibri" w:hAnsi="Calibri" w:cs="Calibri"/>
          <w:szCs w:val="24"/>
        </w:rPr>
        <w:t>, 152.</w:t>
      </w:r>
      <w:r>
        <w:fldChar w:fldCharType="end"/>
      </w:r>
    </w:p>
  </w:footnote>
  <w:footnote w:id="990">
    <w:p w14:paraId="12B290CE" w14:textId="7F506C6F" w:rsidR="00730D08" w:rsidRDefault="00730D08" w:rsidP="00730D08">
      <w:pPr>
        <w:pStyle w:val="FootnoteText"/>
      </w:pPr>
      <w:r>
        <w:rPr>
          <w:rStyle w:val="FootnoteReference"/>
        </w:rPr>
        <w:footnoteRef/>
      </w:r>
      <w:r>
        <w:t xml:space="preserve"> </w:t>
      </w:r>
      <w:r>
        <w:fldChar w:fldCharType="begin"/>
      </w:r>
      <w:r w:rsidR="008C334C">
        <w:instrText xml:space="preserve"> ADDIN ZOTERO_ITEM CSL_CITATION {"citationID":"qx8Vb7Ux","properties":{"formattedCitation":"Cramm u.\\uc0\\u160{}a., {\\i{}Kochen f\\uc0\\u252{}r die Familie}, 107.","plainCitation":"Cramm u. a., Kochen für die Familie, 107.","noteIndex":989},"citationItems":[{"id":10,"uris":["http://zotero.org/users/local/usTu59L8/items/EWDLLF9A"],"itemData":{"id":10,"type":"book","edition":"6. Aufl","event-place":"München","ISBN":"978-3-7742-7200-2","language":"ger","number-of-pages":"240","publisher":"Gräfe und Unzer","publisher-place":"München","source":"K10plus ISBN","title":"Kochen für die Familie: 365 Rezeptideen die leicht gelingen und allen schmecken","title-short":"Kochen für die Familie","editor":[{"family":"Cramm","given":"Dagmar","dropping-particle":"von"},{"family":"Bodensteiner","given":"Susanne"},{"family":"Kittler","given":"Martina"},{"family":"Skowronek","given":"Julia"}],"issued":{"date-parts":[["2010"]]}},"locator":"107"}],"schema":"https://github.com/citation-style-language/schema/raw/master/csl-citation.json"} </w:instrText>
      </w:r>
      <w:r>
        <w:fldChar w:fldCharType="separate"/>
      </w:r>
      <w:r w:rsidR="00A830F2" w:rsidRPr="00A830F2">
        <w:rPr>
          <w:rFonts w:ascii="Calibri" w:hAnsi="Calibri" w:cs="Calibri"/>
          <w:szCs w:val="24"/>
        </w:rPr>
        <w:t xml:space="preserve">Cramm u. a., </w:t>
      </w:r>
      <w:r w:rsidR="00A830F2" w:rsidRPr="00A830F2">
        <w:rPr>
          <w:rFonts w:ascii="Calibri" w:hAnsi="Calibri" w:cs="Calibri"/>
          <w:i/>
          <w:iCs/>
          <w:szCs w:val="24"/>
        </w:rPr>
        <w:t>Kochen für die Familie</w:t>
      </w:r>
      <w:r w:rsidR="00A830F2" w:rsidRPr="00A830F2">
        <w:rPr>
          <w:rFonts w:ascii="Calibri" w:hAnsi="Calibri" w:cs="Calibri"/>
          <w:szCs w:val="24"/>
        </w:rPr>
        <w:t>, 107.</w:t>
      </w:r>
      <w:r>
        <w:fldChar w:fldCharType="end"/>
      </w:r>
    </w:p>
  </w:footnote>
  <w:footnote w:id="991">
    <w:p w14:paraId="5BE955A7" w14:textId="506288F9" w:rsidR="00D27083" w:rsidRPr="005F15D5" w:rsidRDefault="00D27083">
      <w:pPr>
        <w:pStyle w:val="FootnoteText"/>
        <w:rPr>
          <w:lang w:val="en-US"/>
        </w:rPr>
      </w:pPr>
      <w:r>
        <w:rPr>
          <w:rStyle w:val="FootnoteReference"/>
        </w:rPr>
        <w:footnoteRef/>
      </w:r>
      <w:r w:rsidRPr="005F15D5">
        <w:rPr>
          <w:lang w:val="en-US"/>
        </w:rPr>
        <w:t xml:space="preserve"> </w:t>
      </w:r>
      <w:r>
        <w:fldChar w:fldCharType="begin"/>
      </w:r>
      <w:r w:rsidR="008C334C">
        <w:rPr>
          <w:lang w:val="en-US"/>
        </w:rPr>
        <w:instrText xml:space="preserve"> ADDIN ZOTERO_ITEM CSL_CITATION {"citationID":"54PjK1LV","properties":{"formattedCitation":"Ottolenghi u.\\uc0\\u160{}a., {\\i{}Flavour}, 50.","plainCitation":"Ottolenghi u. a., Flavour, 50.","noteIndex":990},"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50"}],"schema":"https://github.com/citation-style-language/schema/raw/master/csl-citation.json"} </w:instrText>
      </w:r>
      <w:r>
        <w:fldChar w:fldCharType="separate"/>
      </w:r>
      <w:r w:rsidR="00A830F2" w:rsidRPr="005F15D5">
        <w:rPr>
          <w:rFonts w:ascii="Calibri" w:hAnsi="Calibri" w:cs="Calibri"/>
          <w:szCs w:val="24"/>
          <w:lang w:val="en-US"/>
        </w:rPr>
        <w:t xml:space="preserve">Ottolenghi u. a., </w:t>
      </w:r>
      <w:r w:rsidR="00A830F2" w:rsidRPr="005F15D5">
        <w:rPr>
          <w:rFonts w:ascii="Calibri" w:hAnsi="Calibri" w:cs="Calibri"/>
          <w:i/>
          <w:iCs/>
          <w:szCs w:val="24"/>
          <w:lang w:val="en-US"/>
        </w:rPr>
        <w:t>Flavour</w:t>
      </w:r>
      <w:r w:rsidR="00A830F2" w:rsidRPr="005F15D5">
        <w:rPr>
          <w:rFonts w:ascii="Calibri" w:hAnsi="Calibri" w:cs="Calibri"/>
          <w:szCs w:val="24"/>
          <w:lang w:val="en-US"/>
        </w:rPr>
        <w:t>, 50.</w:t>
      </w:r>
      <w:r>
        <w:fldChar w:fldCharType="end"/>
      </w:r>
    </w:p>
  </w:footnote>
  <w:footnote w:id="992">
    <w:p w14:paraId="3469399F" w14:textId="2DEB1B15" w:rsidR="0013223C" w:rsidRPr="005F15D5" w:rsidRDefault="0013223C" w:rsidP="0013223C">
      <w:pPr>
        <w:pStyle w:val="FootnoteText"/>
        <w:rPr>
          <w:lang w:val="en-US"/>
        </w:rPr>
      </w:pPr>
      <w:r>
        <w:rPr>
          <w:rStyle w:val="FootnoteReference"/>
        </w:rPr>
        <w:footnoteRef/>
      </w:r>
      <w:r w:rsidRPr="005F15D5">
        <w:rPr>
          <w:lang w:val="en-US"/>
        </w:rPr>
        <w:t xml:space="preserve"> </w:t>
      </w:r>
      <w:r>
        <w:fldChar w:fldCharType="begin"/>
      </w:r>
      <w:r w:rsidR="008C334C">
        <w:rPr>
          <w:lang w:val="en-US"/>
        </w:rPr>
        <w:instrText xml:space="preserve"> ADDIN ZOTERO_ITEM CSL_CITATION {"citationID":"Aobvye0h","properties":{"formattedCitation":"Raether, {\\i{}Lieblingsgerichte vom Wochenmarkt}, 206.","plainCitation":"Raether, Lieblingsgerichte vom Wochenmarkt, 206.","noteIndex":991},"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206"}],"schema":"https://github.com/citation-style-language/schema/raw/master/csl-citation.json"} </w:instrText>
      </w:r>
      <w:r>
        <w:fldChar w:fldCharType="separate"/>
      </w:r>
      <w:r w:rsidRPr="005F15D5">
        <w:rPr>
          <w:rFonts w:ascii="Calibri" w:hAnsi="Calibri" w:cs="Calibri"/>
          <w:szCs w:val="24"/>
          <w:lang w:val="en-US"/>
        </w:rPr>
        <w:t xml:space="preserve">Raether, </w:t>
      </w:r>
      <w:r w:rsidRPr="005F15D5">
        <w:rPr>
          <w:rFonts w:ascii="Calibri" w:hAnsi="Calibri" w:cs="Calibri"/>
          <w:i/>
          <w:iCs/>
          <w:szCs w:val="24"/>
          <w:lang w:val="en-US"/>
        </w:rPr>
        <w:t>Lieblingsgerichte vom Wochenmarkt</w:t>
      </w:r>
      <w:r w:rsidRPr="005F15D5">
        <w:rPr>
          <w:rFonts w:ascii="Calibri" w:hAnsi="Calibri" w:cs="Calibri"/>
          <w:szCs w:val="24"/>
          <w:lang w:val="en-US"/>
        </w:rPr>
        <w:t>, 206.</w:t>
      </w:r>
      <w:r>
        <w:fldChar w:fldCharType="end"/>
      </w:r>
    </w:p>
  </w:footnote>
  <w:footnote w:id="993">
    <w:p w14:paraId="0529E99D" w14:textId="36973189" w:rsidR="00C1768C" w:rsidRPr="00B52869" w:rsidRDefault="00C1768C" w:rsidP="00C1768C">
      <w:pPr>
        <w:pStyle w:val="FootnoteText"/>
      </w:pPr>
      <w:r>
        <w:rPr>
          <w:rStyle w:val="FootnoteReference"/>
        </w:rPr>
        <w:footnoteRef/>
      </w:r>
      <w:r w:rsidRPr="00B52869">
        <w:t xml:space="preserve"> </w:t>
      </w:r>
      <w:r>
        <w:fldChar w:fldCharType="begin"/>
      </w:r>
      <w:r w:rsidR="008C334C">
        <w:instrText xml:space="preserve"> ADDIN ZOTERO_ITEM CSL_CITATION {"citationID":"a5X2yNM1","properties":{"formattedCitation":"Ottolenghi, {\\i{}Ottolenghi simple - Das Kochbuch}, 137.","plainCitation":"Ottolenghi, Ottolenghi simple - Das Kochbuch, 137.","noteIndex":992},"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137"}],"schema":"https://github.com/citation-style-language/schema/raw/master/csl-citation.json"} </w:instrText>
      </w:r>
      <w:r>
        <w:fldChar w:fldCharType="separate"/>
      </w:r>
      <w:r w:rsidRPr="00B52869">
        <w:rPr>
          <w:rFonts w:ascii="Calibri" w:hAnsi="Calibri" w:cs="Calibri"/>
          <w:szCs w:val="24"/>
        </w:rPr>
        <w:t xml:space="preserve">Ottolenghi, </w:t>
      </w:r>
      <w:r w:rsidRPr="00B52869">
        <w:rPr>
          <w:rFonts w:ascii="Calibri" w:hAnsi="Calibri" w:cs="Calibri"/>
          <w:i/>
          <w:iCs/>
          <w:szCs w:val="24"/>
        </w:rPr>
        <w:t>Ottolenghi simple - Das Kochbuch</w:t>
      </w:r>
      <w:r w:rsidRPr="00B52869">
        <w:rPr>
          <w:rFonts w:ascii="Calibri" w:hAnsi="Calibri" w:cs="Calibri"/>
          <w:szCs w:val="24"/>
        </w:rPr>
        <w:t>, 137.</w:t>
      </w:r>
      <w:r>
        <w:fldChar w:fldCharType="end"/>
      </w:r>
    </w:p>
  </w:footnote>
  <w:footnote w:id="994">
    <w:p w14:paraId="25F6315A" w14:textId="771B5D30" w:rsidR="00626882" w:rsidRDefault="00626882" w:rsidP="00626882">
      <w:pPr>
        <w:pStyle w:val="FootnoteText"/>
      </w:pPr>
      <w:r>
        <w:rPr>
          <w:rStyle w:val="FootnoteReference"/>
        </w:rPr>
        <w:footnoteRef/>
      </w:r>
      <w:r>
        <w:t xml:space="preserve"> </w:t>
      </w:r>
      <w:r>
        <w:fldChar w:fldCharType="begin"/>
      </w:r>
      <w:r w:rsidR="008C334C">
        <w:instrText xml:space="preserve"> ADDIN ZOTERO_ITEM CSL_CITATION {"citationID":"roxzQqUJ","properties":{"formattedCitation":"Fr\\uc0\\u252{}chtel, Teubner, und Schinharl, {\\i{}Gem\\uc0\\u252{}se gesund und raffiniert}, 46.","plainCitation":"Früchtel, Teubner, und Schinharl, Gemüse gesund und raffiniert, 46.","noteIndex":993},"citationItems":[{"id":32,"uris":["http://zotero.org/users/local/usTu59L8/items/V4I6C3PA"],"itemData":{"id":32,"type":"book","collection-title":"GU-Küchen-Ratgeber","edition":"4. Aufl","event-place":"München","ISBN":"978-3-7742-1113-1","language":"ger","number-of-pages":"64","publisher":"Gräfe und Unzer","publisher-place":"München","source":"K10plus ISBN","title":"Gemüse gesund und raffiniert: vegetarische Rezepte für köstliche Suppen, Vorspeisen und Aufläufe; jedes Rezept in Farbe","title-short":"Gemüse gesund und raffiniert","editor":[{"family":"Früchtel","given":"Ingrid"},{"family":"Teubner","given":"Odette"},{"family":"Schinharl","given":"Cornelia"}],"issued":{"date-parts":[["1993"]]}},"locator":"46"}],"schema":"https://github.com/citation-style-language/schema/raw/master/csl-citation.json"} </w:instrText>
      </w:r>
      <w:r>
        <w:fldChar w:fldCharType="separate"/>
      </w:r>
      <w:r w:rsidR="00A830F2" w:rsidRPr="00A830F2">
        <w:rPr>
          <w:rFonts w:ascii="Calibri" w:hAnsi="Calibri" w:cs="Calibri"/>
          <w:szCs w:val="24"/>
        </w:rPr>
        <w:t xml:space="preserve">Früchtel, Teubner, und Schinharl, </w:t>
      </w:r>
      <w:r w:rsidR="00A830F2" w:rsidRPr="00A830F2">
        <w:rPr>
          <w:rFonts w:ascii="Calibri" w:hAnsi="Calibri" w:cs="Calibri"/>
          <w:i/>
          <w:iCs/>
          <w:szCs w:val="24"/>
        </w:rPr>
        <w:t>Gemüse gesund und raffiniert</w:t>
      </w:r>
      <w:r w:rsidR="00A830F2" w:rsidRPr="00A830F2">
        <w:rPr>
          <w:rFonts w:ascii="Calibri" w:hAnsi="Calibri" w:cs="Calibri"/>
          <w:szCs w:val="24"/>
        </w:rPr>
        <w:t>, 46.</w:t>
      </w:r>
      <w:r>
        <w:fldChar w:fldCharType="end"/>
      </w:r>
    </w:p>
  </w:footnote>
  <w:footnote w:id="995">
    <w:p w14:paraId="09A29C8D" w14:textId="0D56A862" w:rsidR="00EA13EC" w:rsidRPr="00432AB9" w:rsidRDefault="00EA13EC">
      <w:pPr>
        <w:pStyle w:val="FootnoteText"/>
        <w:rPr>
          <w:lang w:val="en-US"/>
        </w:rPr>
      </w:pPr>
      <w:r>
        <w:rPr>
          <w:rStyle w:val="FootnoteReference"/>
        </w:rPr>
        <w:footnoteRef/>
      </w:r>
      <w:r w:rsidRPr="00432AB9">
        <w:rPr>
          <w:lang w:val="en-US"/>
        </w:rPr>
        <w:t xml:space="preserve"> </w:t>
      </w:r>
      <w:r>
        <w:fldChar w:fldCharType="begin"/>
      </w:r>
      <w:r w:rsidR="008C334C">
        <w:rPr>
          <w:lang w:val="en-US"/>
        </w:rPr>
        <w:instrText xml:space="preserve"> ADDIN ZOTERO_ITEM CSL_CITATION {"citationID":"OGJutH6J","properties":{"formattedCitation":"Ottolenghi u.\\uc0\\u160{}a., {\\i{}Flavour}, 54.","plainCitation":"Ottolenghi u. a., Flavour, 54.","noteIndex":994},"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54"}],"schema":"https://github.com/citation-style-language/schema/raw/master/csl-citation.json"} </w:instrText>
      </w:r>
      <w:r>
        <w:fldChar w:fldCharType="separate"/>
      </w:r>
      <w:r w:rsidR="00A830F2" w:rsidRPr="00432AB9">
        <w:rPr>
          <w:rFonts w:ascii="Calibri" w:hAnsi="Calibri" w:cs="Calibri"/>
          <w:szCs w:val="24"/>
          <w:lang w:val="en-US"/>
        </w:rPr>
        <w:t xml:space="preserve">Ottolenghi u. a., </w:t>
      </w:r>
      <w:r w:rsidR="00A830F2" w:rsidRPr="00432AB9">
        <w:rPr>
          <w:rFonts w:ascii="Calibri" w:hAnsi="Calibri" w:cs="Calibri"/>
          <w:i/>
          <w:iCs/>
          <w:szCs w:val="24"/>
          <w:lang w:val="en-US"/>
        </w:rPr>
        <w:t>Flavour</w:t>
      </w:r>
      <w:r w:rsidR="00A830F2" w:rsidRPr="00432AB9">
        <w:rPr>
          <w:rFonts w:ascii="Calibri" w:hAnsi="Calibri" w:cs="Calibri"/>
          <w:szCs w:val="24"/>
          <w:lang w:val="en-US"/>
        </w:rPr>
        <w:t>, 54.</w:t>
      </w:r>
      <w:r>
        <w:fldChar w:fldCharType="end"/>
      </w:r>
    </w:p>
  </w:footnote>
  <w:footnote w:id="996">
    <w:p w14:paraId="314F986E" w14:textId="66697F50" w:rsidR="006A1262" w:rsidRPr="00CE2A06" w:rsidRDefault="006A1262">
      <w:pPr>
        <w:pStyle w:val="FootnoteText"/>
        <w:rPr>
          <w:lang w:val="en-US"/>
        </w:rPr>
      </w:pPr>
      <w:r>
        <w:rPr>
          <w:rStyle w:val="FootnoteReference"/>
        </w:rPr>
        <w:footnoteRef/>
      </w:r>
      <w:r w:rsidRPr="00CE2A06">
        <w:rPr>
          <w:lang w:val="en-US"/>
        </w:rPr>
        <w:t xml:space="preserve"> </w:t>
      </w:r>
      <w:r>
        <w:fldChar w:fldCharType="begin"/>
      </w:r>
      <w:r w:rsidR="008C334C">
        <w:rPr>
          <w:lang w:val="en-US"/>
        </w:rPr>
        <w:instrText xml:space="preserve"> ADDIN ZOTERO_ITEM CSL_CITATION {"citationID":"ihm406cD","properties":{"formattedCitation":"Ottolenghi u.\\uc0\\u160{}a., 55.","plainCitation":"Ottolenghi u. a., 55.","noteIndex":995},"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55"}],"schema":"https://github.com/citation-style-language/schema/raw/master/csl-citation.json"} </w:instrText>
      </w:r>
      <w:r>
        <w:fldChar w:fldCharType="separate"/>
      </w:r>
      <w:r w:rsidRPr="00CE2A06">
        <w:rPr>
          <w:rFonts w:ascii="Calibri" w:hAnsi="Calibri" w:cs="Calibri"/>
          <w:szCs w:val="24"/>
          <w:lang w:val="en-US"/>
        </w:rPr>
        <w:t>Ottolenghi u. a., 55.</w:t>
      </w:r>
      <w:r>
        <w:fldChar w:fldCharType="end"/>
      </w:r>
    </w:p>
  </w:footnote>
  <w:footnote w:id="997">
    <w:p w14:paraId="6BF4BF78" w14:textId="561AACD2" w:rsidR="00FE5CA6" w:rsidRDefault="00FE5CA6" w:rsidP="00FE5CA6">
      <w:pPr>
        <w:pStyle w:val="FootnoteText"/>
      </w:pPr>
      <w:r>
        <w:rPr>
          <w:rStyle w:val="FootnoteReference"/>
        </w:rPr>
        <w:footnoteRef/>
      </w:r>
      <w:r>
        <w:t xml:space="preserve"> </w:t>
      </w:r>
      <w:r>
        <w:fldChar w:fldCharType="begin"/>
      </w:r>
      <w:r w:rsidR="008C334C">
        <w:instrText xml:space="preserve"> ADDIN ZOTERO_ITEM CSL_CITATION {"citationID":"y7tK4tpZ","properties":{"formattedCitation":"\\uc0\\u8222{}ZEITmagazin\\uc0\\u8220{}.","plainCitation":"„ZEITmagazin“.","noteIndex":996},"citationItems":[{"id":96,"uris":["http://zotero.org/users/local/usTu59L8/items/EJMJD2IT"],"itemData":{"id":96,"type":"article-journal","title":"ZEITmagazin"}}],"schema":"https://github.com/citation-style-language/schema/raw/master/csl-citation.json"} </w:instrText>
      </w:r>
      <w:r>
        <w:fldChar w:fldCharType="separate"/>
      </w:r>
      <w:r w:rsidRPr="005A52DF">
        <w:rPr>
          <w:rFonts w:ascii="Calibri" w:hAnsi="Calibri" w:cs="Calibri"/>
          <w:szCs w:val="24"/>
        </w:rPr>
        <w:t>„ZEITmagazin“.</w:t>
      </w:r>
      <w:r>
        <w:fldChar w:fldCharType="end"/>
      </w:r>
    </w:p>
  </w:footnote>
  <w:footnote w:id="998">
    <w:p w14:paraId="584F28DE" w14:textId="7690743B" w:rsidR="00D0216B" w:rsidRPr="00D0216B" w:rsidRDefault="00D0216B" w:rsidP="00D0216B">
      <w:pPr>
        <w:pStyle w:val="FootnoteText"/>
      </w:pPr>
      <w:r>
        <w:rPr>
          <w:rStyle w:val="FootnoteReference"/>
        </w:rPr>
        <w:footnoteRef/>
      </w:r>
      <w:r w:rsidRPr="00D0216B">
        <w:t xml:space="preserve"> </w:t>
      </w:r>
      <w:r>
        <w:fldChar w:fldCharType="begin"/>
      </w:r>
      <w:r w:rsidR="008C334C">
        <w:instrText xml:space="preserve"> ADDIN ZOTERO_ITEM CSL_CITATION {"citationID":"IPh9xOZn","properties":{"formattedCitation":"Ottolenghi, {\\i{}Ottolenghi simple - Das Kochbuch}, 140.","plainCitation":"Ottolenghi, Ottolenghi simple - Das Kochbuch, 140.","noteIndex":997},"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140"}],"schema":"https://github.com/citation-style-language/schema/raw/master/csl-citation.json"} </w:instrText>
      </w:r>
      <w:r>
        <w:fldChar w:fldCharType="separate"/>
      </w:r>
      <w:r w:rsidR="00A830F2" w:rsidRPr="00A830F2">
        <w:rPr>
          <w:rFonts w:ascii="Calibri" w:hAnsi="Calibri" w:cs="Calibri"/>
          <w:szCs w:val="24"/>
        </w:rPr>
        <w:t xml:space="preserve">Ottolenghi, </w:t>
      </w:r>
      <w:r w:rsidR="00A830F2" w:rsidRPr="00A830F2">
        <w:rPr>
          <w:rFonts w:ascii="Calibri" w:hAnsi="Calibri" w:cs="Calibri"/>
          <w:i/>
          <w:iCs/>
          <w:szCs w:val="24"/>
        </w:rPr>
        <w:t>Ottolenghi simple - Das Kochbuch</w:t>
      </w:r>
      <w:r w:rsidR="00A830F2" w:rsidRPr="00A830F2">
        <w:rPr>
          <w:rFonts w:ascii="Calibri" w:hAnsi="Calibri" w:cs="Calibri"/>
          <w:szCs w:val="24"/>
        </w:rPr>
        <w:t>, 140.</w:t>
      </w:r>
      <w:r>
        <w:fldChar w:fldCharType="end"/>
      </w:r>
    </w:p>
  </w:footnote>
  <w:footnote w:id="999">
    <w:p w14:paraId="56EF1525" w14:textId="6DCC3AC5" w:rsidR="00A4335F" w:rsidRPr="002E7EF4" w:rsidRDefault="00A4335F" w:rsidP="00A4335F">
      <w:pPr>
        <w:pStyle w:val="FootnoteText"/>
      </w:pPr>
      <w:r>
        <w:rPr>
          <w:rStyle w:val="FootnoteReference"/>
        </w:rPr>
        <w:footnoteRef/>
      </w:r>
      <w:r w:rsidRPr="002E7EF4">
        <w:t xml:space="preserve"> </w:t>
      </w:r>
      <w:r>
        <w:fldChar w:fldCharType="begin"/>
      </w:r>
      <w:r w:rsidR="008C334C">
        <w:instrText xml:space="preserve"> ADDIN ZOTERO_ITEM CSL_CITATION {"citationID":"nw770I4R","properties":{"formattedCitation":"S\\uc0\\u228{}lzer, {\\i{}Die echte Jeden-Tag-K\\uc0\\u252{}che}, 174.","plainCitation":"Sälzer, Die echte Jeden-Tag-Küche, 174.","noteIndex":998},"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174"}],"schema":"https://github.com/citation-style-language/schema/raw/master/csl-citation.json"} </w:instrText>
      </w:r>
      <w:r>
        <w:fldChar w:fldCharType="separate"/>
      </w:r>
      <w:r w:rsidRPr="00A1794C">
        <w:rPr>
          <w:rFonts w:ascii="Calibri" w:hAnsi="Calibri" w:cs="Calibri"/>
          <w:szCs w:val="24"/>
        </w:rPr>
        <w:t xml:space="preserve">Sälzer, </w:t>
      </w:r>
      <w:r w:rsidRPr="00A1794C">
        <w:rPr>
          <w:rFonts w:ascii="Calibri" w:hAnsi="Calibri" w:cs="Calibri"/>
          <w:i/>
          <w:iCs/>
          <w:szCs w:val="24"/>
        </w:rPr>
        <w:t>Die echte Jeden-Tag-Küche</w:t>
      </w:r>
      <w:r w:rsidRPr="00A1794C">
        <w:rPr>
          <w:rFonts w:ascii="Calibri" w:hAnsi="Calibri" w:cs="Calibri"/>
          <w:szCs w:val="24"/>
        </w:rPr>
        <w:t>, 174.</w:t>
      </w:r>
      <w:r>
        <w:fldChar w:fldCharType="end"/>
      </w:r>
    </w:p>
  </w:footnote>
  <w:footnote w:id="1000">
    <w:p w14:paraId="0EEED239" w14:textId="7FF535B3" w:rsidR="00A4335F" w:rsidRPr="005F15D5" w:rsidRDefault="00A4335F" w:rsidP="00A4335F">
      <w:pPr>
        <w:pStyle w:val="FootnoteText"/>
        <w:rPr>
          <w:lang w:val="en-US"/>
        </w:rPr>
      </w:pPr>
      <w:r>
        <w:rPr>
          <w:rStyle w:val="FootnoteReference"/>
        </w:rPr>
        <w:footnoteRef/>
      </w:r>
      <w:r w:rsidRPr="005F15D5">
        <w:rPr>
          <w:lang w:val="en-US"/>
        </w:rPr>
        <w:t xml:space="preserve"> </w:t>
      </w:r>
      <w:r>
        <w:fldChar w:fldCharType="begin"/>
      </w:r>
      <w:r w:rsidR="008C334C">
        <w:rPr>
          <w:lang w:val="en-US"/>
        </w:rPr>
        <w:instrText xml:space="preserve"> ADDIN ZOTERO_ITEM CSL_CITATION {"citationID":"uET3Phj6","properties":{"formattedCitation":"S\\uc0\\u228{}lzer, 174.","plainCitation":"Sälzer, 174.","noteIndex":999},"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174"}],"schema":"https://github.com/citation-style-language/schema/raw/master/csl-citation.json"} </w:instrText>
      </w:r>
      <w:r>
        <w:fldChar w:fldCharType="separate"/>
      </w:r>
      <w:r w:rsidRPr="005F15D5">
        <w:rPr>
          <w:rFonts w:ascii="Calibri" w:hAnsi="Calibri" w:cs="Calibri"/>
          <w:szCs w:val="24"/>
          <w:lang w:val="en-US"/>
        </w:rPr>
        <w:t>Sälzer, 174.</w:t>
      </w:r>
      <w:r>
        <w:fldChar w:fldCharType="end"/>
      </w:r>
    </w:p>
  </w:footnote>
  <w:footnote w:id="1001">
    <w:p w14:paraId="2C1523E8" w14:textId="72893753" w:rsidR="00C871E9" w:rsidRPr="005F15D5" w:rsidRDefault="00C871E9">
      <w:pPr>
        <w:pStyle w:val="FootnoteText"/>
        <w:rPr>
          <w:lang w:val="en-US"/>
        </w:rPr>
      </w:pPr>
      <w:r>
        <w:rPr>
          <w:rStyle w:val="FootnoteReference"/>
        </w:rPr>
        <w:footnoteRef/>
      </w:r>
      <w:r w:rsidRPr="005F15D5">
        <w:rPr>
          <w:lang w:val="en-US"/>
        </w:rPr>
        <w:t xml:space="preserve"> </w:t>
      </w:r>
      <w:r>
        <w:fldChar w:fldCharType="begin"/>
      </w:r>
      <w:r w:rsidR="008C334C">
        <w:rPr>
          <w:lang w:val="en-US"/>
        </w:rPr>
        <w:instrText xml:space="preserve"> ADDIN ZOTERO_ITEM CSL_CITATION {"citationID":"EXiEXRtY","properties":{"formattedCitation":"Ottolenghi u.\\uc0\\u160{}a., {\\i{}Flavour}, 62.","plainCitation":"Ottolenghi u. a., Flavour, 62.","noteIndex":1000},"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62"}],"schema":"https://github.com/citation-style-language/schema/raw/master/csl-citation.json"} </w:instrText>
      </w:r>
      <w:r>
        <w:fldChar w:fldCharType="separate"/>
      </w:r>
      <w:r w:rsidR="00A830F2" w:rsidRPr="005F15D5">
        <w:rPr>
          <w:rFonts w:ascii="Calibri" w:hAnsi="Calibri" w:cs="Calibri"/>
          <w:szCs w:val="24"/>
          <w:lang w:val="en-US"/>
        </w:rPr>
        <w:t xml:space="preserve">Ottolenghi u. a., </w:t>
      </w:r>
      <w:r w:rsidR="00A830F2" w:rsidRPr="005F15D5">
        <w:rPr>
          <w:rFonts w:ascii="Calibri" w:hAnsi="Calibri" w:cs="Calibri"/>
          <w:i/>
          <w:iCs/>
          <w:szCs w:val="24"/>
          <w:lang w:val="en-US"/>
        </w:rPr>
        <w:t>Flavour</w:t>
      </w:r>
      <w:r w:rsidR="00A830F2" w:rsidRPr="005F15D5">
        <w:rPr>
          <w:rFonts w:ascii="Calibri" w:hAnsi="Calibri" w:cs="Calibri"/>
          <w:szCs w:val="24"/>
          <w:lang w:val="en-US"/>
        </w:rPr>
        <w:t>, 62.</w:t>
      </w:r>
      <w:r>
        <w:fldChar w:fldCharType="end"/>
      </w:r>
    </w:p>
  </w:footnote>
  <w:footnote w:id="1002">
    <w:p w14:paraId="3BB10C40" w14:textId="2DDA51A9" w:rsidR="0046061B" w:rsidRDefault="0046061B" w:rsidP="0046061B">
      <w:pPr>
        <w:pStyle w:val="FootnoteText"/>
      </w:pPr>
      <w:r>
        <w:rPr>
          <w:rStyle w:val="FootnoteReference"/>
        </w:rPr>
        <w:footnoteRef/>
      </w:r>
      <w:r>
        <w:t xml:space="preserve"> </w:t>
      </w:r>
      <w:r>
        <w:fldChar w:fldCharType="begin"/>
      </w:r>
      <w:r w:rsidR="008C334C">
        <w:instrText xml:space="preserve"> ADDIN ZOTERO_ITEM CSL_CITATION {"citationID":"lX5lWfMq","properties":{"formattedCitation":"essen &amp; trinken, \\uc0\\u8222{}essen &amp; trinken Spezial: Einladung zum Grillen\\uc0\\u8220{}, 53.","plainCitation":"essen &amp; trinken, „essen &amp; trinken Spezial: Einladung zum Grillen“, 53.","noteIndex":1001},"citationItems":[{"id":88,"uris":["http://zotero.org/users/local/usTu59L8/items/C3DD47IM"],"itemData":{"id":88,"type":"article-journal","collection-title":"essen &amp; trinken","title":"essen &amp; trinken Spezial: Einladung zum Grillen","volume":"02/2018","editor":[{"family":"essen &amp; trinken","given":""}],"issued":{"date-parts":[["2018"]]}},"locator":"53"}],"schema":"https://github.com/citation-style-language/schema/raw/master/csl-citation.json"} </w:instrText>
      </w:r>
      <w:r>
        <w:fldChar w:fldCharType="separate"/>
      </w:r>
      <w:r w:rsidR="00A830F2" w:rsidRPr="00A830F2">
        <w:rPr>
          <w:rFonts w:ascii="Calibri" w:hAnsi="Calibri" w:cs="Calibri"/>
          <w:szCs w:val="24"/>
        </w:rPr>
        <w:t>essen &amp; trinken, „essen &amp; trinken Spezial: Einladung zum Grillen“, 53.</w:t>
      </w:r>
      <w:r>
        <w:fldChar w:fldCharType="end"/>
      </w:r>
    </w:p>
  </w:footnote>
  <w:footnote w:id="1003">
    <w:p w14:paraId="401817CC" w14:textId="124AF570" w:rsidR="00A219A8" w:rsidRDefault="00A219A8" w:rsidP="00A219A8">
      <w:pPr>
        <w:pStyle w:val="FootnoteText"/>
      </w:pPr>
      <w:r>
        <w:rPr>
          <w:rStyle w:val="FootnoteReference"/>
        </w:rPr>
        <w:footnoteRef/>
      </w:r>
      <w:r>
        <w:t xml:space="preserve"> </w:t>
      </w:r>
      <w:r>
        <w:fldChar w:fldCharType="begin"/>
      </w:r>
      <w:r w:rsidR="008C334C">
        <w:instrText xml:space="preserve"> ADDIN ZOTERO_ITEM CSL_CITATION {"citationID":"JEETiURG","properties":{"formattedCitation":"Hess und S\\uc0\\u228{}lzer, {\\i{}Die echte italienische K\\uc0\\u252{}che}, 116.","plainCitation":"Hess und Sälzer, Die echte italienische Küche, 116.","noteIndex":1002},"citationItems":[{"id":2,"uris":["http://zotero.org/users/local/usTu59L8/items/8348HEDN"],"itemData":{"id":2,"type":"book","edition":"23. Aufl.","event-place":"München","ISBN":"978-3-7742-1102-5","language":"ger","number-of-pages":"320","publisher":"Gräfe und Unzer","publisher-place":"München","source":"K10plus ISBN","title":"Die echte italienische Küche: typische Rezepte und kulinarische Impressionen aus allen Regionen","title-short":"Die echte italienische Küche","author":[{"family":"Hess","given":"Reinhardt"},{"family":"Sälzer","given":"Sabine"}],"contributor":[{"family":"Foodfotografie Eising","given":""}],"issued":{"date-parts":[["2003"]]}},"locator":"116"}],"schema":"https://github.com/citation-style-language/schema/raw/master/csl-citation.json"} </w:instrText>
      </w:r>
      <w:r>
        <w:fldChar w:fldCharType="separate"/>
      </w:r>
      <w:r w:rsidRPr="00BE582F">
        <w:rPr>
          <w:rFonts w:ascii="Calibri" w:hAnsi="Calibri" w:cs="Calibri"/>
          <w:szCs w:val="24"/>
        </w:rPr>
        <w:t xml:space="preserve">Hess und Sälzer, </w:t>
      </w:r>
      <w:r w:rsidRPr="00BE582F">
        <w:rPr>
          <w:rFonts w:ascii="Calibri" w:hAnsi="Calibri" w:cs="Calibri"/>
          <w:i/>
          <w:iCs/>
          <w:szCs w:val="24"/>
        </w:rPr>
        <w:t>Die echte italienische Küche</w:t>
      </w:r>
      <w:r w:rsidRPr="00BE582F">
        <w:rPr>
          <w:rFonts w:ascii="Calibri" w:hAnsi="Calibri" w:cs="Calibri"/>
          <w:szCs w:val="24"/>
        </w:rPr>
        <w:t>, 116.</w:t>
      </w:r>
      <w:r>
        <w:fldChar w:fldCharType="end"/>
      </w:r>
    </w:p>
  </w:footnote>
  <w:footnote w:id="1004">
    <w:p w14:paraId="283CA330" w14:textId="7AC84432" w:rsidR="00626882" w:rsidRDefault="00626882" w:rsidP="00626882">
      <w:pPr>
        <w:pStyle w:val="FootnoteText"/>
      </w:pPr>
      <w:r>
        <w:rPr>
          <w:rStyle w:val="FootnoteReference"/>
        </w:rPr>
        <w:footnoteRef/>
      </w:r>
      <w:r>
        <w:t xml:space="preserve"> </w:t>
      </w:r>
      <w:r>
        <w:fldChar w:fldCharType="begin"/>
      </w:r>
      <w:r w:rsidR="008C334C">
        <w:instrText xml:space="preserve"> ADDIN ZOTERO_ITEM CSL_CITATION {"citationID":"cpLHTbuC","properties":{"formattedCitation":"Fr\\uc0\\u252{}chtel, Teubner, und Schinharl, {\\i{}Gem\\uc0\\u252{}se gesund und raffiniert}, 28.","plainCitation":"Früchtel, Teubner, und Schinharl, Gemüse gesund und raffiniert, 28.","noteIndex":1003},"citationItems":[{"id":32,"uris":["http://zotero.org/users/local/usTu59L8/items/V4I6C3PA"],"itemData":{"id":32,"type":"book","collection-title":"GU-Küchen-Ratgeber","edition":"4. Aufl","event-place":"München","ISBN":"978-3-7742-1113-1","language":"ger","number-of-pages":"64","publisher":"Gräfe und Unzer","publisher-place":"München","source":"K10plus ISBN","title":"Gemüse gesund und raffiniert: vegetarische Rezepte für köstliche Suppen, Vorspeisen und Aufläufe; jedes Rezept in Farbe","title-short":"Gemüse gesund und raffiniert","editor":[{"family":"Früchtel","given":"Ingrid"},{"family":"Teubner","given":"Odette"},{"family":"Schinharl","given":"Cornelia"}],"issued":{"date-parts":[["1993"]]}},"locator":"28"}],"schema":"https://github.com/citation-style-language/schema/raw/master/csl-citation.json"} </w:instrText>
      </w:r>
      <w:r>
        <w:fldChar w:fldCharType="separate"/>
      </w:r>
      <w:r w:rsidRPr="001026F6">
        <w:rPr>
          <w:rFonts w:ascii="Calibri" w:hAnsi="Calibri" w:cs="Calibri"/>
          <w:szCs w:val="24"/>
        </w:rPr>
        <w:t xml:space="preserve">Früchtel, Teubner, und Schinharl, </w:t>
      </w:r>
      <w:r w:rsidRPr="001026F6">
        <w:rPr>
          <w:rFonts w:ascii="Calibri" w:hAnsi="Calibri" w:cs="Calibri"/>
          <w:i/>
          <w:iCs/>
          <w:szCs w:val="24"/>
        </w:rPr>
        <w:t>Gemüse gesund und raffiniert</w:t>
      </w:r>
      <w:r w:rsidRPr="001026F6">
        <w:rPr>
          <w:rFonts w:ascii="Calibri" w:hAnsi="Calibri" w:cs="Calibri"/>
          <w:szCs w:val="24"/>
        </w:rPr>
        <w:t>, 28.</w:t>
      </w:r>
      <w:r>
        <w:fldChar w:fldCharType="end"/>
      </w:r>
    </w:p>
  </w:footnote>
  <w:footnote w:id="1005">
    <w:p w14:paraId="6B7D3CC8" w14:textId="6D7BFB31" w:rsidR="00483A3F" w:rsidRDefault="00483A3F" w:rsidP="00483A3F">
      <w:pPr>
        <w:pStyle w:val="FootnoteText"/>
      </w:pPr>
      <w:r>
        <w:rPr>
          <w:rStyle w:val="FootnoteReference"/>
        </w:rPr>
        <w:footnoteRef/>
      </w:r>
      <w:r>
        <w:t xml:space="preserve"> </w:t>
      </w:r>
      <w:r>
        <w:fldChar w:fldCharType="begin"/>
      </w:r>
      <w:r w:rsidR="008C334C">
        <w:instrText xml:space="preserve"> ADDIN ZOTERO_ITEM CSL_CITATION {"citationID":"wMOCuuFX","properties":{"formattedCitation":"Kindler, {\\i{}Ben Kindler kocht badisch}, 100.","plainCitation":"Kindler, Ben Kindler kocht badisch, 100.","noteIndex":1004},"citationItems":[{"id":54,"uris":["http://zotero.org/users/local/usTu59L8/items/MGKX6YIR"],"itemData":{"id":54,"type":"book","edition":"1. Auflage","event-place":"Stuttgart","ISBN":"978-3-7630-2783-5","language":"ger","number-of-pages":"124","publisher":"Belser","publisher-place":"Stuttgart","source":"K10plus ISBN","title":"Ben Kindler kocht badisch: Klassisch kreativ","title-short":"Ben Kindler kocht badisch","author":[{"family":"Kindler","given":"Ben"}],"issued":{"date-parts":[["2017"]]}},"locator":"100"}],"schema":"https://github.com/citation-style-language/schema/raw/master/csl-citation.json"} </w:instrText>
      </w:r>
      <w:r>
        <w:fldChar w:fldCharType="separate"/>
      </w:r>
      <w:r w:rsidR="00A830F2" w:rsidRPr="00A830F2">
        <w:rPr>
          <w:rFonts w:ascii="Calibri" w:hAnsi="Calibri" w:cs="Calibri"/>
          <w:szCs w:val="24"/>
        </w:rPr>
        <w:t xml:space="preserve">Kindler, </w:t>
      </w:r>
      <w:r w:rsidR="00A830F2" w:rsidRPr="00A830F2">
        <w:rPr>
          <w:rFonts w:ascii="Calibri" w:hAnsi="Calibri" w:cs="Calibri"/>
          <w:i/>
          <w:iCs/>
          <w:szCs w:val="24"/>
        </w:rPr>
        <w:t>Ben Kindler kocht badisch</w:t>
      </w:r>
      <w:r w:rsidR="00A830F2" w:rsidRPr="00A830F2">
        <w:rPr>
          <w:rFonts w:ascii="Calibri" w:hAnsi="Calibri" w:cs="Calibri"/>
          <w:szCs w:val="24"/>
        </w:rPr>
        <w:t>, 100.</w:t>
      </w:r>
      <w:r>
        <w:fldChar w:fldCharType="end"/>
      </w:r>
    </w:p>
  </w:footnote>
  <w:footnote w:id="1006">
    <w:p w14:paraId="2225D10B" w14:textId="00270869" w:rsidR="0070519C" w:rsidRPr="00AC739A" w:rsidRDefault="0070519C" w:rsidP="0070519C">
      <w:pPr>
        <w:pStyle w:val="FootnoteText"/>
      </w:pPr>
      <w:r>
        <w:rPr>
          <w:rStyle w:val="FootnoteReference"/>
        </w:rPr>
        <w:footnoteRef/>
      </w:r>
      <w:r w:rsidRPr="00AC739A">
        <w:t xml:space="preserve"> </w:t>
      </w:r>
      <w:r>
        <w:fldChar w:fldCharType="begin"/>
      </w:r>
      <w:r w:rsidR="008C334C">
        <w:instrText xml:space="preserve"> ADDIN ZOTERO_ITEM CSL_CITATION {"citationID":"yXy5W2qC","properties":{"formattedCitation":"Sodha und Loftus, {\\i{}Indisch vegetarisch}, 52.","plainCitation":"Sodha und Loftus, Indisch vegetarisch, 52.","noteIndex":1005},"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52"}],"schema":"https://github.com/citation-style-language/schema/raw/master/csl-citation.json"} </w:instrText>
      </w:r>
      <w:r>
        <w:fldChar w:fldCharType="separate"/>
      </w:r>
      <w:r w:rsidRPr="00AC739A">
        <w:rPr>
          <w:rFonts w:ascii="Calibri" w:hAnsi="Calibri" w:cs="Calibri"/>
          <w:szCs w:val="24"/>
        </w:rPr>
        <w:t xml:space="preserve">Sodha und Loftus, </w:t>
      </w:r>
      <w:r w:rsidRPr="00AC739A">
        <w:rPr>
          <w:rFonts w:ascii="Calibri" w:hAnsi="Calibri" w:cs="Calibri"/>
          <w:i/>
          <w:iCs/>
          <w:szCs w:val="24"/>
        </w:rPr>
        <w:t>Indisch vegetarisch</w:t>
      </w:r>
      <w:r w:rsidRPr="00AC739A">
        <w:rPr>
          <w:rFonts w:ascii="Calibri" w:hAnsi="Calibri" w:cs="Calibri"/>
          <w:szCs w:val="24"/>
        </w:rPr>
        <w:t>, 52.</w:t>
      </w:r>
      <w:r>
        <w:fldChar w:fldCharType="end"/>
      </w:r>
    </w:p>
  </w:footnote>
  <w:footnote w:id="1007">
    <w:p w14:paraId="29608D2A" w14:textId="2A314D49" w:rsidR="00A47232" w:rsidRDefault="00A47232" w:rsidP="00A47232">
      <w:pPr>
        <w:pStyle w:val="FootnoteText"/>
      </w:pPr>
      <w:r>
        <w:rPr>
          <w:rStyle w:val="FootnoteReference"/>
        </w:rPr>
        <w:footnoteRef/>
      </w:r>
      <w:r>
        <w:t xml:space="preserve"> </w:t>
      </w:r>
      <w:r>
        <w:fldChar w:fldCharType="begin"/>
      </w:r>
      <w:r w:rsidR="008C334C">
        <w:instrText xml:space="preserve"> ADDIN ZOTERO_ITEM CSL_CITATION {"citationID":"dQv9sS7q","properties":{"formattedCitation":"\\uc0\\u8222{}ZEITmagazin\\uc0\\u8220{}.","plainCitation":"„ZEITmagazin“.","noteIndex":1006},"citationItems":[{"id":96,"uris":["http://zotero.org/users/local/usTu59L8/items/EJMJD2IT"],"itemData":{"id":96,"type":"article-journal","title":"ZEITmagazin"}}],"schema":"https://github.com/citation-style-language/schema/raw/master/csl-citation.json"} </w:instrText>
      </w:r>
      <w:r>
        <w:fldChar w:fldCharType="separate"/>
      </w:r>
      <w:r w:rsidRPr="00905EBE">
        <w:rPr>
          <w:rFonts w:ascii="Calibri" w:hAnsi="Calibri" w:cs="Calibri"/>
          <w:szCs w:val="24"/>
        </w:rPr>
        <w:t>„ZEITmagazin“.</w:t>
      </w:r>
      <w:r>
        <w:fldChar w:fldCharType="end"/>
      </w:r>
    </w:p>
  </w:footnote>
  <w:footnote w:id="1008">
    <w:p w14:paraId="78144452" w14:textId="6A130870" w:rsidR="00A47232" w:rsidRPr="00A47232" w:rsidRDefault="00A47232" w:rsidP="00A47232">
      <w:pPr>
        <w:pStyle w:val="FootnoteText"/>
      </w:pPr>
      <w:r>
        <w:rPr>
          <w:rStyle w:val="FootnoteReference"/>
        </w:rPr>
        <w:footnoteRef/>
      </w:r>
      <w:r w:rsidRPr="00A47232">
        <w:t xml:space="preserve"> </w:t>
      </w:r>
      <w:r>
        <w:fldChar w:fldCharType="begin"/>
      </w:r>
      <w:r w:rsidR="008C334C">
        <w:instrText xml:space="preserve"> ADDIN ZOTERO_ITEM CSL_CITATION {"citationID":"ROH5iyIm","properties":{"formattedCitation":"Ottolenghi u.\\uc0\\u160{}a., {\\i{}Flavour}, 67.","plainCitation":"Ottolenghi u. a., Flavour, 67.","noteIndex":1007},"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67"}],"schema":"https://github.com/citation-style-language/schema/raw/master/csl-citation.json"} </w:instrText>
      </w:r>
      <w:r>
        <w:fldChar w:fldCharType="separate"/>
      </w:r>
      <w:r w:rsidR="00A830F2" w:rsidRPr="00A830F2">
        <w:rPr>
          <w:rFonts w:ascii="Calibri" w:hAnsi="Calibri" w:cs="Calibri"/>
          <w:szCs w:val="24"/>
        </w:rPr>
        <w:t xml:space="preserve">Ottolenghi u. a., </w:t>
      </w:r>
      <w:r w:rsidR="00A830F2" w:rsidRPr="00A830F2">
        <w:rPr>
          <w:rFonts w:ascii="Calibri" w:hAnsi="Calibri" w:cs="Calibri"/>
          <w:i/>
          <w:iCs/>
          <w:szCs w:val="24"/>
        </w:rPr>
        <w:t>Flavour</w:t>
      </w:r>
      <w:r w:rsidR="00A830F2" w:rsidRPr="00A830F2">
        <w:rPr>
          <w:rFonts w:ascii="Calibri" w:hAnsi="Calibri" w:cs="Calibri"/>
          <w:szCs w:val="24"/>
        </w:rPr>
        <w:t>, 67.</w:t>
      </w:r>
      <w:r>
        <w:fldChar w:fldCharType="end"/>
      </w:r>
    </w:p>
  </w:footnote>
  <w:footnote w:id="1009">
    <w:p w14:paraId="3C8DE33E" w14:textId="56046A3E" w:rsidR="00A47232" w:rsidRPr="00A47232" w:rsidRDefault="00A47232" w:rsidP="00A47232">
      <w:pPr>
        <w:pStyle w:val="FootnoteText"/>
      </w:pPr>
      <w:r>
        <w:rPr>
          <w:rStyle w:val="FootnoteReference"/>
        </w:rPr>
        <w:footnoteRef/>
      </w:r>
      <w:r w:rsidRPr="00A47232">
        <w:t xml:space="preserve"> </w:t>
      </w:r>
      <w:r>
        <w:fldChar w:fldCharType="begin"/>
      </w:r>
      <w:r w:rsidR="008C334C">
        <w:instrText xml:space="preserve"> ADDIN ZOTERO_ITEM CSL_CITATION {"citationID":"QtOt0Mgu","properties":{"formattedCitation":"Ottolenghi, {\\i{}Ottolenghi simple - Das Kochbuch}, 128.","plainCitation":"Ottolenghi, Ottolenghi simple - Das Kochbuch, 128.","noteIndex":1008},"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128"}],"schema":"https://github.com/citation-style-language/schema/raw/master/csl-citation.json"} </w:instrText>
      </w:r>
      <w:r>
        <w:fldChar w:fldCharType="separate"/>
      </w:r>
      <w:r w:rsidR="00A830F2" w:rsidRPr="00A830F2">
        <w:rPr>
          <w:rFonts w:ascii="Calibri" w:hAnsi="Calibri" w:cs="Calibri"/>
          <w:szCs w:val="24"/>
        </w:rPr>
        <w:t xml:space="preserve">Ottolenghi, </w:t>
      </w:r>
      <w:r w:rsidR="00A830F2" w:rsidRPr="00A830F2">
        <w:rPr>
          <w:rFonts w:ascii="Calibri" w:hAnsi="Calibri" w:cs="Calibri"/>
          <w:i/>
          <w:iCs/>
          <w:szCs w:val="24"/>
        </w:rPr>
        <w:t>Ottolenghi simple - Das Kochbuch</w:t>
      </w:r>
      <w:r w:rsidR="00A830F2" w:rsidRPr="00A830F2">
        <w:rPr>
          <w:rFonts w:ascii="Calibri" w:hAnsi="Calibri" w:cs="Calibri"/>
          <w:szCs w:val="24"/>
        </w:rPr>
        <w:t>, 128.</w:t>
      </w:r>
      <w:r>
        <w:fldChar w:fldCharType="end"/>
      </w:r>
    </w:p>
  </w:footnote>
  <w:footnote w:id="1010">
    <w:p w14:paraId="2A539944" w14:textId="52B13C3B" w:rsidR="00A47232" w:rsidRPr="005F15D5" w:rsidRDefault="00A47232" w:rsidP="00A47232">
      <w:pPr>
        <w:pStyle w:val="FootnoteText"/>
      </w:pPr>
      <w:r>
        <w:rPr>
          <w:rStyle w:val="FootnoteReference"/>
        </w:rPr>
        <w:footnoteRef/>
      </w:r>
      <w:r w:rsidRPr="005F15D5">
        <w:t xml:space="preserve"> </w:t>
      </w:r>
      <w:r>
        <w:fldChar w:fldCharType="begin"/>
      </w:r>
      <w:r w:rsidR="008C334C">
        <w:instrText xml:space="preserve"> ADDIN ZOTERO_ITEM CSL_CITATION {"citationID":"gyrSmhkL","properties":{"formattedCitation":"\\uc0\\u8222{}ZEITmagazin\\uc0\\u8220{}.","plainCitation":"„ZEITmagazin“.","noteIndex":1009},"citationItems":[{"id":96,"uris":["http://zotero.org/users/local/usTu59L8/items/EJMJD2IT"],"itemData":{"id":96,"type":"article-journal","title":"ZEITmagazin"}}],"schema":"https://github.com/citation-style-language/schema/raw/master/csl-citation.json"} </w:instrText>
      </w:r>
      <w:r>
        <w:fldChar w:fldCharType="separate"/>
      </w:r>
      <w:r w:rsidRPr="005F15D5">
        <w:rPr>
          <w:rFonts w:ascii="Calibri" w:hAnsi="Calibri" w:cs="Calibri"/>
          <w:szCs w:val="24"/>
        </w:rPr>
        <w:t>„ZEITmagazin“.</w:t>
      </w:r>
      <w:r>
        <w:fldChar w:fldCharType="end"/>
      </w:r>
    </w:p>
  </w:footnote>
  <w:footnote w:id="1011">
    <w:p w14:paraId="482E52D3" w14:textId="417923CA" w:rsidR="00767F7A" w:rsidRDefault="00767F7A" w:rsidP="00767F7A">
      <w:pPr>
        <w:pStyle w:val="FootnoteText"/>
      </w:pPr>
      <w:r>
        <w:rPr>
          <w:rStyle w:val="FootnoteReference"/>
        </w:rPr>
        <w:footnoteRef/>
      </w:r>
      <w:r>
        <w:t xml:space="preserve"> </w:t>
      </w:r>
      <w:r>
        <w:fldChar w:fldCharType="begin"/>
      </w:r>
      <w:r w:rsidR="008C334C">
        <w:instrText xml:space="preserve"> ADDIN ZOTERO_ITEM CSL_CITATION {"citationID":"NAbmX5Qx","properties":{"formattedCitation":"\\uc0\\u8222{}ZEITmagazin\\uc0\\u8220{}.","plainCitation":"„ZEITmagazin“.","noteIndex":1010},"citationItems":[{"id":96,"uris":["http://zotero.org/users/local/usTu59L8/items/EJMJD2IT"],"itemData":{"id":96,"type":"article-journal","title":"ZEITmagazin"}}],"schema":"https://github.com/citation-style-language/schema/raw/master/csl-citation.json"} </w:instrText>
      </w:r>
      <w:r>
        <w:fldChar w:fldCharType="separate"/>
      </w:r>
      <w:r w:rsidRPr="005E32CD">
        <w:rPr>
          <w:rFonts w:ascii="Calibri" w:hAnsi="Calibri" w:cs="Calibri"/>
          <w:szCs w:val="24"/>
        </w:rPr>
        <w:t>„ZEITmagazin“.</w:t>
      </w:r>
      <w:r>
        <w:fldChar w:fldCharType="end"/>
      </w:r>
    </w:p>
  </w:footnote>
  <w:footnote w:id="1012">
    <w:p w14:paraId="2B998B48" w14:textId="5A8F37BA" w:rsidR="005F12A6" w:rsidRDefault="005F12A6" w:rsidP="005F12A6">
      <w:pPr>
        <w:pStyle w:val="FootnoteText"/>
      </w:pPr>
      <w:r>
        <w:rPr>
          <w:rStyle w:val="FootnoteReference"/>
        </w:rPr>
        <w:footnoteRef/>
      </w:r>
      <w:r>
        <w:t xml:space="preserve"> </w:t>
      </w:r>
      <w:r>
        <w:fldChar w:fldCharType="begin"/>
      </w:r>
      <w:r w:rsidR="008C334C">
        <w:instrText xml:space="preserve"> ADDIN ZOTERO_ITEM CSL_CITATION {"citationID":"ZaU0Q55t","properties":{"formattedCitation":"Sodha und Loftus, {\\i{}Indisch vegetarisch}, 109.","plainCitation":"Sodha und Loftus, Indisch vegetarisch, 109.","noteIndex":1011},"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109"}],"schema":"https://github.com/citation-style-language/schema/raw/master/csl-citation.json"} </w:instrText>
      </w:r>
      <w:r>
        <w:fldChar w:fldCharType="separate"/>
      </w:r>
      <w:r w:rsidR="00A830F2" w:rsidRPr="00A830F2">
        <w:rPr>
          <w:rFonts w:ascii="Calibri" w:hAnsi="Calibri" w:cs="Calibri"/>
          <w:szCs w:val="24"/>
        </w:rPr>
        <w:t xml:space="preserve">Sodha und Loftus, </w:t>
      </w:r>
      <w:r w:rsidR="00A830F2" w:rsidRPr="00A830F2">
        <w:rPr>
          <w:rFonts w:ascii="Calibri" w:hAnsi="Calibri" w:cs="Calibri"/>
          <w:i/>
          <w:iCs/>
          <w:szCs w:val="24"/>
        </w:rPr>
        <w:t>Indisch vegetarisch</w:t>
      </w:r>
      <w:r w:rsidR="00A830F2" w:rsidRPr="00A830F2">
        <w:rPr>
          <w:rFonts w:ascii="Calibri" w:hAnsi="Calibri" w:cs="Calibri"/>
          <w:szCs w:val="24"/>
        </w:rPr>
        <w:t>, 109.</w:t>
      </w:r>
      <w:r>
        <w:fldChar w:fldCharType="end"/>
      </w:r>
    </w:p>
  </w:footnote>
  <w:footnote w:id="1013">
    <w:p w14:paraId="3DFC9CE1" w14:textId="017AF856" w:rsidR="003B10A1" w:rsidRPr="005F15D5" w:rsidRDefault="003B10A1" w:rsidP="003B10A1">
      <w:pPr>
        <w:pStyle w:val="FootnoteText"/>
      </w:pPr>
      <w:r>
        <w:rPr>
          <w:rStyle w:val="FootnoteReference"/>
        </w:rPr>
        <w:footnoteRef/>
      </w:r>
      <w:r w:rsidRPr="005F15D5">
        <w:t xml:space="preserve"> </w:t>
      </w:r>
      <w:r>
        <w:fldChar w:fldCharType="begin"/>
      </w:r>
      <w:r w:rsidR="008C334C">
        <w:instrText xml:space="preserve"> ADDIN ZOTERO_ITEM CSL_CITATION {"citationID":"2fYHKKC0","properties":{"formattedCitation":"Ottolenghi, {\\i{}Ottolenghi simple - Das Kochbuch}, 94.","plainCitation":"Ottolenghi, Ottolenghi simple - Das Kochbuch, 94.","noteIndex":1012},"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94"}],"schema":"https://github.com/citation-style-language/schema/raw/master/csl-citation.json"} </w:instrText>
      </w:r>
      <w:r>
        <w:fldChar w:fldCharType="separate"/>
      </w:r>
      <w:r w:rsidR="00A830F2" w:rsidRPr="00A830F2">
        <w:rPr>
          <w:rFonts w:ascii="Calibri" w:hAnsi="Calibri" w:cs="Calibri"/>
          <w:szCs w:val="24"/>
        </w:rPr>
        <w:t xml:space="preserve">Ottolenghi, </w:t>
      </w:r>
      <w:r w:rsidR="00A830F2" w:rsidRPr="00A830F2">
        <w:rPr>
          <w:rFonts w:ascii="Calibri" w:hAnsi="Calibri" w:cs="Calibri"/>
          <w:i/>
          <w:iCs/>
          <w:szCs w:val="24"/>
        </w:rPr>
        <w:t>Ottolenghi simple - Das Kochbuch</w:t>
      </w:r>
      <w:r w:rsidR="00A830F2" w:rsidRPr="00A830F2">
        <w:rPr>
          <w:rFonts w:ascii="Calibri" w:hAnsi="Calibri" w:cs="Calibri"/>
          <w:szCs w:val="24"/>
        </w:rPr>
        <w:t>, 94.</w:t>
      </w:r>
      <w:r>
        <w:fldChar w:fldCharType="end"/>
      </w:r>
    </w:p>
  </w:footnote>
  <w:footnote w:id="1014">
    <w:p w14:paraId="78B83215" w14:textId="42455CE5" w:rsidR="00106AEC" w:rsidRDefault="00106AEC" w:rsidP="00106AEC">
      <w:pPr>
        <w:pStyle w:val="FootnoteText"/>
      </w:pPr>
      <w:r>
        <w:rPr>
          <w:rStyle w:val="FootnoteReference"/>
        </w:rPr>
        <w:footnoteRef/>
      </w:r>
      <w:r>
        <w:t xml:space="preserve"> </w:t>
      </w:r>
      <w:r>
        <w:fldChar w:fldCharType="begin"/>
      </w:r>
      <w:r w:rsidR="008C334C">
        <w:instrText xml:space="preserve"> ADDIN ZOTERO_ITEM CSL_CITATION {"citationID":"X7sPmUCW","properties":{"formattedCitation":"essen &amp; trinken, \\uc0\\u8222{}essen &amp; trinken F\\uc0\\u252{}r jeden Tag: Low Carb\\uc0\\u8220{}, 10.","plainCitation":"essen &amp; trinken, „essen &amp; trinken Für jeden Tag: Low Carb“, 10.","noteIndex":1013},"citationItems":[{"id":89,"uris":["http://zotero.org/users/local/usTu59L8/items/235NL8AX"],"itemData":{"id":89,"type":"article-journal","collection-title":"essen &amp; trinken","title":"essen &amp; trinken Für jeden Tag: Low Carb","volume":"02/2018","editor":[{"family":"essen &amp; trinken","given":""}],"issued":{"date-parts":[["2018"]]}},"locator":"10"}],"schema":"https://github.com/citation-style-language/schema/raw/master/csl-citation.json"} </w:instrText>
      </w:r>
      <w:r>
        <w:fldChar w:fldCharType="separate"/>
      </w:r>
      <w:r w:rsidRPr="00AE601A">
        <w:rPr>
          <w:rFonts w:ascii="Calibri" w:hAnsi="Calibri" w:cs="Calibri"/>
          <w:szCs w:val="24"/>
        </w:rPr>
        <w:t>essen &amp; trinken, „essen &amp; trinken Für jeden Tag: Low Carb“, 10.</w:t>
      </w:r>
      <w:r>
        <w:fldChar w:fldCharType="end"/>
      </w:r>
    </w:p>
  </w:footnote>
  <w:footnote w:id="1015">
    <w:p w14:paraId="4B57899B" w14:textId="53399034" w:rsidR="00D72500" w:rsidRPr="005F15D5" w:rsidRDefault="00D72500" w:rsidP="00D72500">
      <w:pPr>
        <w:pStyle w:val="FootnoteText"/>
      </w:pPr>
      <w:r>
        <w:rPr>
          <w:rStyle w:val="FootnoteReference"/>
        </w:rPr>
        <w:footnoteRef/>
      </w:r>
      <w:r w:rsidRPr="005F15D5">
        <w:t xml:space="preserve"> </w:t>
      </w:r>
      <w:r>
        <w:fldChar w:fldCharType="begin"/>
      </w:r>
      <w:r w:rsidR="008C334C">
        <w:instrText xml:space="preserve"> ADDIN ZOTERO_ITEM CSL_CITATION {"citationID":"miC2vjqu","properties":{"formattedCitation":"Sodha und Loftus, {\\i{}Indisch vegetarisch}, 81.","plainCitation":"Sodha und Loftus, Indisch vegetarisch, 81.","noteIndex":1014},"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81"}],"schema":"https://github.com/citation-style-language/schema/raw/master/csl-citation.json"} </w:instrText>
      </w:r>
      <w:r>
        <w:fldChar w:fldCharType="separate"/>
      </w:r>
      <w:r w:rsidR="00A830F2" w:rsidRPr="00A830F2">
        <w:rPr>
          <w:rFonts w:ascii="Calibri" w:hAnsi="Calibri" w:cs="Calibri"/>
          <w:szCs w:val="24"/>
        </w:rPr>
        <w:t xml:space="preserve">Sodha und Loftus, </w:t>
      </w:r>
      <w:r w:rsidR="00A830F2" w:rsidRPr="00A830F2">
        <w:rPr>
          <w:rFonts w:ascii="Calibri" w:hAnsi="Calibri" w:cs="Calibri"/>
          <w:i/>
          <w:iCs/>
          <w:szCs w:val="24"/>
        </w:rPr>
        <w:t>Indisch vegetarisch</w:t>
      </w:r>
      <w:r w:rsidR="00A830F2" w:rsidRPr="00A830F2">
        <w:rPr>
          <w:rFonts w:ascii="Calibri" w:hAnsi="Calibri" w:cs="Calibri"/>
          <w:szCs w:val="24"/>
        </w:rPr>
        <w:t>, 81.</w:t>
      </w:r>
      <w:r>
        <w:fldChar w:fldCharType="end"/>
      </w:r>
    </w:p>
  </w:footnote>
  <w:footnote w:id="1016">
    <w:p w14:paraId="287188B9" w14:textId="69B21E39" w:rsidR="00A47232" w:rsidRPr="005F15D5" w:rsidRDefault="00A47232" w:rsidP="00A47232">
      <w:pPr>
        <w:pStyle w:val="FootnoteText"/>
      </w:pPr>
      <w:r>
        <w:rPr>
          <w:rStyle w:val="FootnoteReference"/>
        </w:rPr>
        <w:footnoteRef/>
      </w:r>
      <w:r w:rsidRPr="005F15D5">
        <w:t xml:space="preserve"> </w:t>
      </w:r>
      <w:r>
        <w:fldChar w:fldCharType="begin"/>
      </w:r>
      <w:r w:rsidR="008C334C">
        <w:instrText xml:space="preserve"> ADDIN ZOTERO_ITEM CSL_CITATION {"citationID":"27PtCXL7","properties":{"formattedCitation":"Ottolenghi, {\\i{}Ottolenghi simple - Das Kochbuch}, 98.","plainCitation":"Ottolenghi, Ottolenghi simple - Das Kochbuch, 98.","noteIndex":1015},"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98"}],"schema":"https://github.com/citation-style-language/schema/raw/master/csl-citation.json"} </w:instrText>
      </w:r>
      <w:r>
        <w:fldChar w:fldCharType="separate"/>
      </w:r>
      <w:r w:rsidR="00A830F2" w:rsidRPr="00A830F2">
        <w:rPr>
          <w:rFonts w:ascii="Calibri" w:hAnsi="Calibri" w:cs="Calibri"/>
          <w:szCs w:val="24"/>
        </w:rPr>
        <w:t xml:space="preserve">Ottolenghi, </w:t>
      </w:r>
      <w:r w:rsidR="00A830F2" w:rsidRPr="00A830F2">
        <w:rPr>
          <w:rFonts w:ascii="Calibri" w:hAnsi="Calibri" w:cs="Calibri"/>
          <w:i/>
          <w:iCs/>
          <w:szCs w:val="24"/>
        </w:rPr>
        <w:t>Ottolenghi simple - Das Kochbuch</w:t>
      </w:r>
      <w:r w:rsidR="00A830F2" w:rsidRPr="00A830F2">
        <w:rPr>
          <w:rFonts w:ascii="Calibri" w:hAnsi="Calibri" w:cs="Calibri"/>
          <w:szCs w:val="24"/>
        </w:rPr>
        <w:t>, 98.</w:t>
      </w:r>
      <w:r>
        <w:fldChar w:fldCharType="end"/>
      </w:r>
    </w:p>
  </w:footnote>
  <w:footnote w:id="1017">
    <w:p w14:paraId="237658C2" w14:textId="1DCAB362" w:rsidR="00952A1D" w:rsidRDefault="00952A1D" w:rsidP="00952A1D">
      <w:pPr>
        <w:pStyle w:val="FootnoteText"/>
      </w:pPr>
      <w:r>
        <w:rPr>
          <w:rStyle w:val="FootnoteReference"/>
        </w:rPr>
        <w:footnoteRef/>
      </w:r>
      <w:r>
        <w:t xml:space="preserve"> </w:t>
      </w:r>
      <w:r>
        <w:fldChar w:fldCharType="begin"/>
      </w:r>
      <w:r w:rsidR="008C334C">
        <w:instrText xml:space="preserve"> ADDIN ZOTERO_ITEM CSL_CITATION {"citationID":"l0culiqy","properties":{"formattedCitation":"Ottolenghi und Tamimi, {\\i{}Jerusalem}, 74.","plainCitation":"Ottolenghi und Tamimi, Jerusalem, 74.","noteIndex":1016},"citationItems":[{"id":94,"uris":["http://zotero.org/users/local/usTu59L8/items/9YPMVACQ"],"itemData":{"id":94,"type":"book","edition":"15. Auflage","event-place":"München","ISBN":"978-3-8310-2333-2","language":"ger","number-of-pages":"318","publisher":"Dorling Kindersley","publisher-place":"München","source":"K10plus ISBN","title":"Jerusalem: Das Kochbuch","title-short":"Jerusalem","author":[{"family":"Ottolenghi","given":"Yotam"},{"family":"Tamimi","given":"Sami"}],"issued":{"date-parts":[["2017"]]}},"locator":"74"}],"schema":"https://github.com/citation-style-language/schema/raw/master/csl-citation.json"} </w:instrText>
      </w:r>
      <w:r>
        <w:fldChar w:fldCharType="separate"/>
      </w:r>
      <w:r w:rsidR="00A830F2" w:rsidRPr="00A830F2">
        <w:rPr>
          <w:rFonts w:ascii="Calibri" w:hAnsi="Calibri" w:cs="Calibri"/>
          <w:szCs w:val="24"/>
        </w:rPr>
        <w:t xml:space="preserve">Ottolenghi und Tamimi, </w:t>
      </w:r>
      <w:r w:rsidR="00A830F2" w:rsidRPr="00A830F2">
        <w:rPr>
          <w:rFonts w:ascii="Calibri" w:hAnsi="Calibri" w:cs="Calibri"/>
          <w:i/>
          <w:iCs/>
          <w:szCs w:val="24"/>
        </w:rPr>
        <w:t>Jerusalem</w:t>
      </w:r>
      <w:r w:rsidR="00A830F2" w:rsidRPr="00A830F2">
        <w:rPr>
          <w:rFonts w:ascii="Calibri" w:hAnsi="Calibri" w:cs="Calibri"/>
          <w:szCs w:val="24"/>
        </w:rPr>
        <w:t>, 74.</w:t>
      </w:r>
      <w:r>
        <w:fldChar w:fldCharType="end"/>
      </w:r>
    </w:p>
  </w:footnote>
  <w:footnote w:id="1018">
    <w:p w14:paraId="7B45E2EA" w14:textId="20E45682" w:rsidR="00626882" w:rsidRDefault="00626882" w:rsidP="00626882">
      <w:pPr>
        <w:pStyle w:val="FootnoteText"/>
      </w:pPr>
      <w:r>
        <w:rPr>
          <w:rStyle w:val="FootnoteReference"/>
        </w:rPr>
        <w:footnoteRef/>
      </w:r>
      <w:r>
        <w:t xml:space="preserve"> </w:t>
      </w:r>
      <w:r>
        <w:fldChar w:fldCharType="begin"/>
      </w:r>
      <w:r w:rsidR="008C334C">
        <w:instrText xml:space="preserve"> ADDIN ZOTERO_ITEM CSL_CITATION {"citationID":"UsDIbJt2","properties":{"formattedCitation":"Likidis-K\\uc0\\u246{}nigsfeld, Brauner, und Werz-Kovacs, {\\i{}Griechenland Originalrezepte und Interessantes \\uc0\\u252{}ber Land und Leute}, 103.","plainCitation":"Likidis-Königsfeld, Brauner, und Werz-Kovacs, Griechenland Originalrezepte und Interessantes über Land und Leute, 103.","noteIndex":1017},"citationItems":[{"id":21,"uris":["http://zotero.org/users/local/usTu59L8/items/5J8T6KEU"],"itemData":{"id":21,"type":"book","edition":"Sonderausg. der Orig.-Ausg. von 1994, 1. Aufl","event-place":"München","ISBN":"978-3-7742-6443-4","language":"ger","note":"OCLC: 76556261","publisher":"Gräfe und Unzer","publisher-place":"München","source":"Open WorldCat","title":"Griechenland Originalrezepte und Interessantes über Land und Leute","author":[{"family":"Likidis-Königsfeld","given":"Kristina"},{"family":"Brauner","given":"Michael"},{"family":"Werz-Kovacs","given":"Stephanie","dropping-particle":"von"}],"issued":{"date-parts":[["2004"]]}},"locator":"103"}],"schema":"https://github.com/citation-style-language/schema/raw/master/csl-citation.json"} </w:instrText>
      </w:r>
      <w:r>
        <w:fldChar w:fldCharType="separate"/>
      </w:r>
      <w:r w:rsidR="00A830F2" w:rsidRPr="00A830F2">
        <w:rPr>
          <w:rFonts w:ascii="Calibri" w:hAnsi="Calibri" w:cs="Calibri"/>
          <w:szCs w:val="24"/>
        </w:rPr>
        <w:t xml:space="preserve">Likidis-Königsfeld, Brauner, und Werz-Kovacs, </w:t>
      </w:r>
      <w:r w:rsidR="00A830F2" w:rsidRPr="00A830F2">
        <w:rPr>
          <w:rFonts w:ascii="Calibri" w:hAnsi="Calibri" w:cs="Calibri"/>
          <w:i/>
          <w:iCs/>
          <w:szCs w:val="24"/>
        </w:rPr>
        <w:t>Griechenland Originalrezepte und Interessantes über Land und Leute</w:t>
      </w:r>
      <w:r w:rsidR="00A830F2" w:rsidRPr="00A830F2">
        <w:rPr>
          <w:rFonts w:ascii="Calibri" w:hAnsi="Calibri" w:cs="Calibri"/>
          <w:szCs w:val="24"/>
        </w:rPr>
        <w:t>, 103.</w:t>
      </w:r>
      <w:r>
        <w:fldChar w:fldCharType="end"/>
      </w:r>
    </w:p>
  </w:footnote>
  <w:footnote w:id="1019">
    <w:p w14:paraId="0BF21A2A" w14:textId="7F23BFA9" w:rsidR="00300F03" w:rsidRPr="00952A1D" w:rsidRDefault="00300F03" w:rsidP="00300F03">
      <w:pPr>
        <w:pStyle w:val="FootnoteText"/>
      </w:pPr>
      <w:r>
        <w:rPr>
          <w:rStyle w:val="FootnoteReference"/>
        </w:rPr>
        <w:footnoteRef/>
      </w:r>
      <w:r w:rsidRPr="00952A1D">
        <w:t xml:space="preserve"> </w:t>
      </w:r>
      <w:r>
        <w:fldChar w:fldCharType="begin"/>
      </w:r>
      <w:r w:rsidR="008C334C">
        <w:instrText xml:space="preserve"> ADDIN ZOTERO_ITEM CSL_CITATION {"citationID":"PsTVhenr","properties":{"formattedCitation":"Sodha und Loftus, {\\i{}Indisch vegetarisch}, 78.","plainCitation":"Sodha und Loftus, Indisch vegetarisch, 78.","noteIndex":1018},"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78"}],"schema":"https://github.com/citation-style-language/schema/raw/master/csl-citation.json"} </w:instrText>
      </w:r>
      <w:r>
        <w:fldChar w:fldCharType="separate"/>
      </w:r>
      <w:r w:rsidR="00A830F2" w:rsidRPr="00A830F2">
        <w:rPr>
          <w:rFonts w:ascii="Calibri" w:hAnsi="Calibri" w:cs="Calibri"/>
          <w:szCs w:val="24"/>
        </w:rPr>
        <w:t xml:space="preserve">Sodha und Loftus, </w:t>
      </w:r>
      <w:r w:rsidR="00A830F2" w:rsidRPr="00A830F2">
        <w:rPr>
          <w:rFonts w:ascii="Calibri" w:hAnsi="Calibri" w:cs="Calibri"/>
          <w:i/>
          <w:iCs/>
          <w:szCs w:val="24"/>
        </w:rPr>
        <w:t>Indisch vegetarisch</w:t>
      </w:r>
      <w:r w:rsidR="00A830F2" w:rsidRPr="00A830F2">
        <w:rPr>
          <w:rFonts w:ascii="Calibri" w:hAnsi="Calibri" w:cs="Calibri"/>
          <w:szCs w:val="24"/>
        </w:rPr>
        <w:t>, 78.</w:t>
      </w:r>
      <w:r>
        <w:fldChar w:fldCharType="end"/>
      </w:r>
    </w:p>
  </w:footnote>
  <w:footnote w:id="1020">
    <w:p w14:paraId="674D652F" w14:textId="4A7015C4" w:rsidR="00CE2887" w:rsidRPr="005F15D5" w:rsidRDefault="00CE2887" w:rsidP="00CE2887">
      <w:pPr>
        <w:pStyle w:val="FootnoteText"/>
      </w:pPr>
      <w:r>
        <w:rPr>
          <w:rStyle w:val="FootnoteReference"/>
        </w:rPr>
        <w:footnoteRef/>
      </w:r>
      <w:r w:rsidRPr="005F15D5">
        <w:t xml:space="preserve"> </w:t>
      </w:r>
      <w:r>
        <w:fldChar w:fldCharType="begin"/>
      </w:r>
      <w:r w:rsidR="008C334C">
        <w:instrText xml:space="preserve"> ADDIN ZOTERO_ITEM CSL_CITATION {"citationID":"cJm98Dtk","properties":{"formattedCitation":"Ottolenghi, {\\i{}Ottolenghi simple - Das Kochbuch}, 69.","plainCitation":"Ottolenghi, Ottolenghi simple - Das Kochbuch, 69.","noteIndex":1019},"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69"}],"schema":"https://github.com/citation-style-language/schema/raw/master/csl-citation.json"} </w:instrText>
      </w:r>
      <w:r>
        <w:fldChar w:fldCharType="separate"/>
      </w:r>
      <w:r w:rsidR="00A830F2" w:rsidRPr="00A830F2">
        <w:rPr>
          <w:rFonts w:ascii="Calibri" w:hAnsi="Calibri" w:cs="Calibri"/>
          <w:szCs w:val="24"/>
        </w:rPr>
        <w:t xml:space="preserve">Ottolenghi, </w:t>
      </w:r>
      <w:r w:rsidR="00A830F2" w:rsidRPr="00A830F2">
        <w:rPr>
          <w:rFonts w:ascii="Calibri" w:hAnsi="Calibri" w:cs="Calibri"/>
          <w:i/>
          <w:iCs/>
          <w:szCs w:val="24"/>
        </w:rPr>
        <w:t>Ottolenghi simple - Das Kochbuch</w:t>
      </w:r>
      <w:r w:rsidR="00A830F2" w:rsidRPr="00A830F2">
        <w:rPr>
          <w:rFonts w:ascii="Calibri" w:hAnsi="Calibri" w:cs="Calibri"/>
          <w:szCs w:val="24"/>
        </w:rPr>
        <w:t>, 69.</w:t>
      </w:r>
      <w:r>
        <w:fldChar w:fldCharType="end"/>
      </w:r>
    </w:p>
  </w:footnote>
  <w:footnote w:id="1021">
    <w:p w14:paraId="22DA69A8" w14:textId="3C7C5F35" w:rsidR="00EF021E" w:rsidRDefault="00EF021E" w:rsidP="00EF021E">
      <w:pPr>
        <w:pStyle w:val="FootnoteText"/>
      </w:pPr>
      <w:r>
        <w:rPr>
          <w:rStyle w:val="FootnoteReference"/>
        </w:rPr>
        <w:footnoteRef/>
      </w:r>
      <w:r>
        <w:t xml:space="preserve"> </w:t>
      </w:r>
      <w:r>
        <w:fldChar w:fldCharType="begin"/>
      </w:r>
      <w:r w:rsidR="008C334C">
        <w:instrText xml:space="preserve"> ADDIN ZOTERO_ITEM CSL_CITATION {"citationID":"kD4xUjof","properties":{"formattedCitation":"Frenkiel und Vindahl, {\\i{}Die gr\\uc0\\u252{}ne K\\uc0\\u252{}che}, 168.","plainCitation":"Frenkiel und Vindahl, Die grüne Küche, 168.","noteIndex":1020},"citationItems":[{"id":59,"uris":["http://zotero.org/users/local/usTu59L8/items/T936RKBP"],"itemData":{"id":59,"type":"book","edition":"3. Auflage, deutsche Erstausgabe","event-place":"München","ISBN":"978-3-86873-685-4","language":"ger","number-of-pages":"247","publisher":"Knesebeck","publisher-place":"München","source":"K10plus ISBN","title":"Die grüne Küche: köstliche vegetarische Ideen für jeden Tag","title-short":"Die grüne Küche","author":[{"family":"Frenkiel","given":"David"},{"family":"Vindahl","given":"Luise"}],"translator":[{"family":"Weinberger","given":"Anita"}],"issued":{"date-parts":[["2016"]]}},"locator":"168"}],"schema":"https://github.com/citation-style-language/schema/raw/master/csl-citation.json"} </w:instrText>
      </w:r>
      <w:r>
        <w:fldChar w:fldCharType="separate"/>
      </w:r>
      <w:r w:rsidRPr="00A50CF7">
        <w:rPr>
          <w:rFonts w:ascii="Calibri" w:hAnsi="Calibri" w:cs="Calibri"/>
          <w:szCs w:val="24"/>
        </w:rPr>
        <w:t xml:space="preserve">Frenkiel und Vindahl, </w:t>
      </w:r>
      <w:r w:rsidRPr="00A50CF7">
        <w:rPr>
          <w:rFonts w:ascii="Calibri" w:hAnsi="Calibri" w:cs="Calibri"/>
          <w:i/>
          <w:iCs/>
          <w:szCs w:val="24"/>
        </w:rPr>
        <w:t>Die grüne Küche</w:t>
      </w:r>
      <w:r w:rsidRPr="00A50CF7">
        <w:rPr>
          <w:rFonts w:ascii="Calibri" w:hAnsi="Calibri" w:cs="Calibri"/>
          <w:szCs w:val="24"/>
        </w:rPr>
        <w:t>, 168.</w:t>
      </w:r>
      <w:r>
        <w:fldChar w:fldCharType="end"/>
      </w:r>
    </w:p>
  </w:footnote>
  <w:footnote w:id="1022">
    <w:p w14:paraId="1F2FB1CA" w14:textId="4AB00F5B" w:rsidR="00CE2887" w:rsidRPr="005F15D5" w:rsidRDefault="00CE2887" w:rsidP="00CE2887">
      <w:pPr>
        <w:pStyle w:val="FootnoteText"/>
      </w:pPr>
      <w:r>
        <w:rPr>
          <w:rStyle w:val="FootnoteReference"/>
        </w:rPr>
        <w:footnoteRef/>
      </w:r>
      <w:r w:rsidRPr="005F15D5">
        <w:t xml:space="preserve"> </w:t>
      </w:r>
      <w:r>
        <w:fldChar w:fldCharType="begin"/>
      </w:r>
      <w:r w:rsidR="008C334C">
        <w:instrText xml:space="preserve"> ADDIN ZOTERO_ITEM CSL_CITATION {"citationID":"2nupFbkz","properties":{"formattedCitation":"Ottolenghi, {\\i{}Ottolenghi simple - Das Kochbuch}, 72.","plainCitation":"Ottolenghi, Ottolenghi simple - Das Kochbuch, 72.","noteIndex":1021},"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72"}],"schema":"https://github.com/citation-style-language/schema/raw/master/csl-citation.json"} </w:instrText>
      </w:r>
      <w:r>
        <w:fldChar w:fldCharType="separate"/>
      </w:r>
      <w:r w:rsidR="00A830F2" w:rsidRPr="00A830F2">
        <w:rPr>
          <w:rFonts w:ascii="Calibri" w:hAnsi="Calibri" w:cs="Calibri"/>
          <w:szCs w:val="24"/>
        </w:rPr>
        <w:t xml:space="preserve">Ottolenghi, </w:t>
      </w:r>
      <w:r w:rsidR="00A830F2" w:rsidRPr="00A830F2">
        <w:rPr>
          <w:rFonts w:ascii="Calibri" w:hAnsi="Calibri" w:cs="Calibri"/>
          <w:i/>
          <w:iCs/>
          <w:szCs w:val="24"/>
        </w:rPr>
        <w:t>Ottolenghi simple - Das Kochbuch</w:t>
      </w:r>
      <w:r w:rsidR="00A830F2" w:rsidRPr="00A830F2">
        <w:rPr>
          <w:rFonts w:ascii="Calibri" w:hAnsi="Calibri" w:cs="Calibri"/>
          <w:szCs w:val="24"/>
        </w:rPr>
        <w:t>, 72.</w:t>
      </w:r>
      <w:r>
        <w:fldChar w:fldCharType="end"/>
      </w:r>
    </w:p>
  </w:footnote>
  <w:footnote w:id="1023">
    <w:p w14:paraId="4A20F17B" w14:textId="3CB94A52" w:rsidR="00106AEC" w:rsidRDefault="00106AEC" w:rsidP="00106AEC">
      <w:pPr>
        <w:pStyle w:val="FootnoteText"/>
      </w:pPr>
      <w:r>
        <w:rPr>
          <w:rStyle w:val="FootnoteReference"/>
        </w:rPr>
        <w:footnoteRef/>
      </w:r>
      <w:r>
        <w:t xml:space="preserve"> </w:t>
      </w:r>
      <w:r>
        <w:fldChar w:fldCharType="begin"/>
      </w:r>
      <w:r w:rsidR="008C334C">
        <w:instrText xml:space="preserve"> ADDIN ZOTERO_ITEM CSL_CITATION {"citationID":"WH2NLafp","properties":{"formattedCitation":"essen &amp; trinken, \\uc0\\u8222{}essen &amp; trinken Spezial: Schnelle K\\uc0\\u252{}che\\uc0\\u8220{}, 42.","plainCitation":"essen &amp; trinken, „essen &amp; trinken Spezial: Schnelle Küche“, 42.","noteIndex":1022},"citationItems":[{"id":74,"uris":["http://zotero.org/users/local/usTu59L8/items/WRCCCJZK"],"itemData":{"id":74,"type":"article-journal","collection-title":"essen &amp; trinken","title":"essen &amp; trinken Spezial: Schnelle Küche","volume":"03/2018","editor":[{"family":"essen &amp; trinken","given":""}],"issued":{"date-parts":[["2018"]]}},"locator":"42"}],"schema":"https://github.com/citation-style-language/schema/raw/master/csl-citation.json"} </w:instrText>
      </w:r>
      <w:r>
        <w:fldChar w:fldCharType="separate"/>
      </w:r>
      <w:r w:rsidR="00A830F2" w:rsidRPr="00A830F2">
        <w:rPr>
          <w:rFonts w:ascii="Calibri" w:hAnsi="Calibri" w:cs="Calibri"/>
          <w:szCs w:val="24"/>
        </w:rPr>
        <w:t>essen &amp; trinken, „essen &amp; trinken Spezial: Schnelle Küche“, 42.</w:t>
      </w:r>
      <w:r>
        <w:fldChar w:fldCharType="end"/>
      </w:r>
    </w:p>
  </w:footnote>
  <w:footnote w:id="1024">
    <w:p w14:paraId="1714B476" w14:textId="6416075B" w:rsidR="00AF5CED" w:rsidRPr="00AF44C3" w:rsidRDefault="00AF5CED" w:rsidP="00AF5CED">
      <w:pPr>
        <w:pStyle w:val="FootnoteText"/>
      </w:pPr>
      <w:r>
        <w:rPr>
          <w:rStyle w:val="FootnoteReference"/>
        </w:rPr>
        <w:footnoteRef/>
      </w:r>
      <w:r w:rsidRPr="00AF44C3">
        <w:t xml:space="preserve"> </w:t>
      </w:r>
      <w:r>
        <w:fldChar w:fldCharType="begin"/>
      </w:r>
      <w:r w:rsidR="008C334C">
        <w:instrText xml:space="preserve"> ADDIN ZOTERO_ITEM CSL_CITATION {"citationID":"aSmpJjum","properties":{"formattedCitation":"Schinharl, Rynio, und Rademacker, {\\i{}15 Minuten-Abendessen genie\\uc0\\u223{}en Sie den Feierabend!\\uc0\\u8239{}; [mit den 10 GU-Erfolgstipps\\uc0\\u8239{}; von kalt bis warm}, 54.","plainCitation":"Schinharl, Rynio, und Rademacker, 15 Minuten-Abendessen genießen Sie den Feierabend! ; [mit den 10 GU-Erfolgstipps ; von kalt bis warm, 54.","noteIndex":1023},"citationItems":[{"id":39,"uris":["http://zotero.org/users/local/usTu59L8/items/5SLNCBSW"],"itemData":{"id":39,"type":"book","edition":"1. Aufl","event-place":"München","ISBN":"978-3-8338-0070-2","language":"ger","note":"OCLC: 181522488","publisher":"Gräfe und Unzer","publisher-place":"München","source":"Open WorldCat","title":"15 Minuten-Abendessen genießen Sie den Feierabend! ; [mit den 10 GU-Erfolgstipps ; von kalt bis warm: Kleinigkeiten und Hauptmahlzeiten ; Extra: raffiniert belegte Brote]","title-short":"15 Minuten-Abendessen genießen Sie den Feierabend! ; [mit den 10 GU-Erfolgstipps ; von kalt bis warm","author":[{"family":"Schinharl","given":"Cornelia"},{"family":"Rynio","given":"Jörn"},{"family":"Rademacker","given":"Birgit"}],"issued":{"date-parts":[["2006"]]}},"locator":"54"}],"schema":"https://github.com/citation-style-language/schema/raw/master/csl-citation.json"} </w:instrText>
      </w:r>
      <w:r>
        <w:fldChar w:fldCharType="separate"/>
      </w:r>
      <w:r w:rsidR="00A830F2" w:rsidRPr="00A830F2">
        <w:rPr>
          <w:rFonts w:ascii="Calibri" w:hAnsi="Calibri" w:cs="Calibri"/>
          <w:szCs w:val="24"/>
        </w:rPr>
        <w:t xml:space="preserve">Schinharl, Rynio, und Rademacker, </w:t>
      </w:r>
      <w:r w:rsidR="00A830F2" w:rsidRPr="00A830F2">
        <w:rPr>
          <w:rFonts w:ascii="Calibri" w:hAnsi="Calibri" w:cs="Calibri"/>
          <w:i/>
          <w:iCs/>
          <w:szCs w:val="24"/>
        </w:rPr>
        <w:t>15 Minuten-Abendessen genießen Sie den Feierabend! ; [mit den 10 GU-Erfolgstipps ; von kalt bis warm</w:t>
      </w:r>
      <w:r w:rsidR="00A830F2" w:rsidRPr="00A830F2">
        <w:rPr>
          <w:rFonts w:ascii="Calibri" w:hAnsi="Calibri" w:cs="Calibri"/>
          <w:szCs w:val="24"/>
        </w:rPr>
        <w:t>, 54.</w:t>
      </w:r>
      <w:r>
        <w:fldChar w:fldCharType="end"/>
      </w:r>
    </w:p>
  </w:footnote>
  <w:footnote w:id="1025">
    <w:p w14:paraId="328AFF10" w14:textId="40CAA62E" w:rsidR="0070519C" w:rsidRDefault="0070519C" w:rsidP="0070519C">
      <w:pPr>
        <w:pStyle w:val="FootnoteText"/>
      </w:pPr>
      <w:r>
        <w:rPr>
          <w:rStyle w:val="FootnoteReference"/>
        </w:rPr>
        <w:footnoteRef/>
      </w:r>
      <w:r>
        <w:t xml:space="preserve"> </w:t>
      </w:r>
      <w:r>
        <w:fldChar w:fldCharType="begin"/>
      </w:r>
      <w:r w:rsidR="008C334C">
        <w:instrText xml:space="preserve"> ADDIN ZOTERO_ITEM CSL_CITATION {"citationID":"iRf6Vkyn","properties":{"formattedCitation":"Schuhbeck, {\\i{}Meine bayerische K\\uc0\\u252{}che}, 297.","plainCitation":"Schuhbeck, Meine bayerische Küche, 297.","noteIndex":1024},"citationItems":[{"id":11,"uris":["http://zotero.org/users/local/usTu59L8/items/2QP5AI8A"],"itemData":{"id":11,"type":"book","edition":"Überarb. Neuausg., 1. Aufl","event-place":"München","ISBN":"978-3-89883-281-6","language":"ger","note":"OCLC: 711859466","publisher":"Zabert Sandmann","publisher-place":"München","source":"Open WorldCat","title":"Meine bayerische Küche","author":[{"family":"Schuhbeck","given":"Alfons"}],"issued":{"date-parts":[["2011"]]}},"locator":"297"}],"schema":"https://github.com/citation-style-language/schema/raw/master/csl-citation.json"} </w:instrText>
      </w:r>
      <w:r>
        <w:fldChar w:fldCharType="separate"/>
      </w:r>
      <w:r w:rsidRPr="00C9338D">
        <w:rPr>
          <w:rFonts w:ascii="Calibri" w:hAnsi="Calibri" w:cs="Calibri"/>
          <w:szCs w:val="24"/>
        </w:rPr>
        <w:t xml:space="preserve">Schuhbeck, </w:t>
      </w:r>
      <w:r w:rsidRPr="00C9338D">
        <w:rPr>
          <w:rFonts w:ascii="Calibri" w:hAnsi="Calibri" w:cs="Calibri"/>
          <w:i/>
          <w:iCs/>
          <w:szCs w:val="24"/>
        </w:rPr>
        <w:t>Meine bayerische Küche</w:t>
      </w:r>
      <w:r w:rsidRPr="00C9338D">
        <w:rPr>
          <w:rFonts w:ascii="Calibri" w:hAnsi="Calibri" w:cs="Calibri"/>
          <w:szCs w:val="24"/>
        </w:rPr>
        <w:t>, 297.</w:t>
      </w:r>
      <w:r>
        <w:fldChar w:fldCharType="end"/>
      </w:r>
    </w:p>
  </w:footnote>
  <w:footnote w:id="1026">
    <w:p w14:paraId="4A86E857" w14:textId="02E0BE39" w:rsidR="00C1768C" w:rsidRDefault="00C1768C" w:rsidP="00C1768C">
      <w:pPr>
        <w:pStyle w:val="FootnoteText"/>
      </w:pPr>
      <w:r>
        <w:rPr>
          <w:rStyle w:val="FootnoteReference"/>
        </w:rPr>
        <w:footnoteRef/>
      </w:r>
      <w:r>
        <w:t xml:space="preserve"> </w:t>
      </w:r>
      <w:r>
        <w:fldChar w:fldCharType="begin"/>
      </w:r>
      <w:r w:rsidR="008C334C">
        <w:instrText xml:space="preserve"> ADDIN ZOTERO_ITEM CSL_CITATION {"citationID":"bipj5NmV","properties":{"formattedCitation":"essen &amp; trinken, \\uc0\\u8222{}essen &amp; trinken F\\uc0\\u252{}r jeden Tag: Viel junges Gem\\uc0\\u252{}se\\uc0\\u8220{}, 21.","plainCitation":"essen &amp; trinken, „essen &amp; trinken Für jeden Tag: Viel junges Gemüse“, 21.","noteIndex":1025},"citationItems":[{"id":99,"uris":["http://zotero.org/users/local/usTu59L8/items/CUXIWFKH"],"itemData":{"id":99,"type":"article-journal","collection-title":"essen &amp; trinken","title":"essen &amp; trinken Für jeden Tag: Viel junges Gemüse","volume":"06/2007","editor":[{"family":"essen &amp; trinken","given":""}],"issued":{"date-parts":[["2007"]]}},"locator":"21"}],"schema":"https://github.com/citation-style-language/schema/raw/master/csl-citation.json"} </w:instrText>
      </w:r>
      <w:r>
        <w:fldChar w:fldCharType="separate"/>
      </w:r>
      <w:r w:rsidRPr="00832A00">
        <w:rPr>
          <w:rFonts w:ascii="Calibri" w:hAnsi="Calibri" w:cs="Calibri"/>
          <w:szCs w:val="24"/>
        </w:rPr>
        <w:t>essen &amp; trinken, „essen &amp; trinken Für jeden Tag: Viel junges Gemüse“, 21.</w:t>
      </w:r>
      <w:r>
        <w:fldChar w:fldCharType="end"/>
      </w:r>
    </w:p>
  </w:footnote>
  <w:footnote w:id="1027">
    <w:p w14:paraId="7ACA5C32" w14:textId="324FD8A5" w:rsidR="005E435F" w:rsidRDefault="005E435F" w:rsidP="005E435F">
      <w:pPr>
        <w:pStyle w:val="FootnoteText"/>
      </w:pPr>
      <w:r>
        <w:rPr>
          <w:rStyle w:val="FootnoteReference"/>
        </w:rPr>
        <w:footnoteRef/>
      </w:r>
      <w:r>
        <w:t xml:space="preserve"> </w:t>
      </w:r>
      <w:r>
        <w:fldChar w:fldCharType="begin"/>
      </w:r>
      <w:r w:rsidR="008C334C">
        <w:instrText xml:space="preserve"> ADDIN ZOTERO_ITEM CSL_CITATION {"citationID":"nclfy2pE","properties":{"formattedCitation":"Teubner, {\\i{}Kochvergn\\uc0\\u252{}gen wie noch nie}, 126.","plainCitation":"Teubner, Kochvergnügen wie noch nie, 126.","noteIndex":1026},"citationItems":[{"id":16,"uris":["http://zotero.org/users/local/usTu59L8/items/7GEPVAKR"],"itemData":{"id":16,"type":"book","event-place":"München","ISBN":"978-3-7742-4066-7","language":"ger","note":"OCLC: 742376716","publisher":"Gräfe","publisher-place":"München","source":"Open WorldCat","title":"Kochvergnügen wie noch nie: Das große Bildkochbuch mit den besten Koch - Ideen","title-short":"Kochvergnügen wie noch nie","author":[{"family":"Teubner","given":"Christian"}],"issued":{"date-parts":[["1998"]]}},"locator":"126"}],"schema":"https://github.com/citation-style-language/schema/raw/master/csl-citation.json"} </w:instrText>
      </w:r>
      <w:r>
        <w:fldChar w:fldCharType="separate"/>
      </w:r>
      <w:r w:rsidR="00A830F2" w:rsidRPr="00A830F2">
        <w:rPr>
          <w:rFonts w:ascii="Calibri" w:hAnsi="Calibri" w:cs="Calibri"/>
          <w:szCs w:val="24"/>
        </w:rPr>
        <w:t xml:space="preserve">Teubner, </w:t>
      </w:r>
      <w:r w:rsidR="00A830F2" w:rsidRPr="00A830F2">
        <w:rPr>
          <w:rFonts w:ascii="Calibri" w:hAnsi="Calibri" w:cs="Calibri"/>
          <w:i/>
          <w:iCs/>
          <w:szCs w:val="24"/>
        </w:rPr>
        <w:t>Kochvergnügen wie noch nie</w:t>
      </w:r>
      <w:r w:rsidR="00A830F2" w:rsidRPr="00A830F2">
        <w:rPr>
          <w:rFonts w:ascii="Calibri" w:hAnsi="Calibri" w:cs="Calibri"/>
          <w:szCs w:val="24"/>
        </w:rPr>
        <w:t>, 126.</w:t>
      </w:r>
      <w:r>
        <w:fldChar w:fldCharType="end"/>
      </w:r>
    </w:p>
  </w:footnote>
  <w:footnote w:id="1028">
    <w:p w14:paraId="2137FA82" w14:textId="0B4C6279" w:rsidR="00AE3AA8" w:rsidRDefault="00AE3AA8">
      <w:pPr>
        <w:pStyle w:val="FootnoteText"/>
      </w:pPr>
      <w:r>
        <w:rPr>
          <w:rStyle w:val="FootnoteReference"/>
        </w:rPr>
        <w:footnoteRef/>
      </w:r>
      <w:r>
        <w:t xml:space="preserve"> </w:t>
      </w:r>
      <w:r>
        <w:fldChar w:fldCharType="begin"/>
      </w:r>
      <w:r w:rsidR="008C334C">
        <w:instrText xml:space="preserve"> ADDIN ZOTERO_ITEM CSL_CITATION {"citationID":"WDXpkvWj","properties":{"formattedCitation":"\\uc0\\u8222{}ZEITmagazin\\uc0\\u8220{}.","plainCitation":"„ZEITmagazin“.","noteIndex":1027},"citationItems":[{"id":96,"uris":["http://zotero.org/users/local/usTu59L8/items/EJMJD2IT"],"itemData":{"id":96,"type":"article-journal","title":"ZEITmagazin"}}],"schema":"https://github.com/citation-style-language/schema/raw/master/csl-citation.json"} </w:instrText>
      </w:r>
      <w:r>
        <w:fldChar w:fldCharType="separate"/>
      </w:r>
      <w:r w:rsidRPr="00AE3AA8">
        <w:rPr>
          <w:rFonts w:ascii="Calibri" w:hAnsi="Calibri" w:cs="Calibri"/>
          <w:szCs w:val="24"/>
        </w:rPr>
        <w:t>„ZEITmagazin“.</w:t>
      </w:r>
      <w:r>
        <w:fldChar w:fldCharType="end"/>
      </w:r>
    </w:p>
  </w:footnote>
  <w:footnote w:id="1029">
    <w:p w14:paraId="3C05E79E" w14:textId="202E9BB6" w:rsidR="0070519C" w:rsidRPr="00901071" w:rsidRDefault="0070519C" w:rsidP="0070519C">
      <w:pPr>
        <w:pStyle w:val="FootnoteText"/>
      </w:pPr>
      <w:r>
        <w:rPr>
          <w:rStyle w:val="FootnoteReference"/>
        </w:rPr>
        <w:footnoteRef/>
      </w:r>
      <w:r w:rsidRPr="00901071">
        <w:t xml:space="preserve"> </w:t>
      </w:r>
      <w:r>
        <w:fldChar w:fldCharType="begin"/>
      </w:r>
      <w:r w:rsidR="008C334C">
        <w:instrText xml:space="preserve"> ADDIN ZOTERO_ITEM CSL_CITATION {"citationID":"0YF8imT5","properties":{"formattedCitation":"\\uc0\\u8222{}ZEITmagazin\\uc0\\u8220{}.","plainCitation":"„ZEITmagazin“.","noteIndex":1028},"citationItems":[{"id":96,"uris":["http://zotero.org/users/local/usTu59L8/items/EJMJD2IT"],"itemData":{"id":96,"type":"article-journal","title":"ZEITmagazin"}}],"schema":"https://github.com/citation-style-language/schema/raw/master/csl-citation.json"} </w:instrText>
      </w:r>
      <w:r>
        <w:fldChar w:fldCharType="separate"/>
      </w:r>
      <w:r w:rsidRPr="001F25A9">
        <w:rPr>
          <w:rFonts w:ascii="Calibri" w:hAnsi="Calibri" w:cs="Calibri"/>
          <w:szCs w:val="24"/>
        </w:rPr>
        <w:t>„ZEITmagazin“.</w:t>
      </w:r>
      <w:r>
        <w:fldChar w:fldCharType="end"/>
      </w:r>
    </w:p>
  </w:footnote>
  <w:footnote w:id="1030">
    <w:p w14:paraId="49935EC1" w14:textId="475DB526" w:rsidR="0070519C" w:rsidRDefault="0070519C" w:rsidP="0070519C">
      <w:pPr>
        <w:pStyle w:val="FootnoteText"/>
      </w:pPr>
      <w:r>
        <w:rPr>
          <w:rStyle w:val="FootnoteReference"/>
        </w:rPr>
        <w:footnoteRef/>
      </w:r>
      <w:r>
        <w:t xml:space="preserve"> </w:t>
      </w:r>
      <w:r>
        <w:fldChar w:fldCharType="begin"/>
      </w:r>
      <w:r w:rsidR="008C334C">
        <w:instrText xml:space="preserve"> ADDIN ZOTERO_ITEM CSL_CITATION {"citationID":"g8F5WaVd","properties":{"formattedCitation":"Hess und S\\uc0\\u228{}lzer, {\\i{}Die echte italienische K\\uc0\\u252{}che}, 39.","plainCitation":"Hess und Sälzer, Die echte italienische Küche, 39.","noteIndex":1029},"citationItems":[{"id":2,"uris":["http://zotero.org/users/local/usTu59L8/items/8348HEDN"],"itemData":{"id":2,"type":"book","edition":"23. Aufl.","event-place":"München","ISBN":"978-3-7742-1102-5","language":"ger","number-of-pages":"320","publisher":"Gräfe und Unzer","publisher-place":"München","source":"K10plus ISBN","title":"Die echte italienische Küche: typische Rezepte und kulinarische Impressionen aus allen Regionen","title-short":"Die echte italienische Küche","author":[{"family":"Hess","given":"Reinhardt"},{"family":"Sälzer","given":"Sabine"}],"contributor":[{"family":"Foodfotografie Eising","given":""}],"issued":{"date-parts":[["2003"]]}},"locator":"39"}],"schema":"https://github.com/citation-style-language/schema/raw/master/csl-citation.json"} </w:instrText>
      </w:r>
      <w:r>
        <w:fldChar w:fldCharType="separate"/>
      </w:r>
      <w:r w:rsidRPr="00141C09">
        <w:rPr>
          <w:rFonts w:ascii="Calibri" w:hAnsi="Calibri" w:cs="Calibri"/>
          <w:szCs w:val="24"/>
        </w:rPr>
        <w:t xml:space="preserve">Hess und Sälzer, </w:t>
      </w:r>
      <w:r w:rsidRPr="00141C09">
        <w:rPr>
          <w:rFonts w:ascii="Calibri" w:hAnsi="Calibri" w:cs="Calibri"/>
          <w:i/>
          <w:iCs/>
          <w:szCs w:val="24"/>
        </w:rPr>
        <w:t>Die echte italienische Küche</w:t>
      </w:r>
      <w:r w:rsidRPr="00141C09">
        <w:rPr>
          <w:rFonts w:ascii="Calibri" w:hAnsi="Calibri" w:cs="Calibri"/>
          <w:szCs w:val="24"/>
        </w:rPr>
        <w:t>, 39.</w:t>
      </w:r>
      <w:r>
        <w:fldChar w:fldCharType="end"/>
      </w:r>
    </w:p>
  </w:footnote>
  <w:footnote w:id="1031">
    <w:p w14:paraId="61342128" w14:textId="5E5023BD" w:rsidR="00B95D65" w:rsidRDefault="00B95D65" w:rsidP="00B95D65">
      <w:pPr>
        <w:pStyle w:val="FootnoteText"/>
      </w:pPr>
      <w:r>
        <w:rPr>
          <w:rStyle w:val="FootnoteReference"/>
        </w:rPr>
        <w:footnoteRef/>
      </w:r>
      <w:r>
        <w:t xml:space="preserve"> </w:t>
      </w:r>
      <w:r>
        <w:fldChar w:fldCharType="begin"/>
      </w:r>
      <w:r w:rsidR="008C334C">
        <w:instrText xml:space="preserve"> ADDIN ZOTERO_ITEM CSL_CITATION {"citationID":"4iui2Jc0","properties":{"formattedCitation":"Sodha und Loftus, {\\i{}Indisch vegetarisch}, 63.","plainCitation":"Sodha und Loftus, Indisch vegetarisch, 63.","noteIndex":1030},"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63"}],"schema":"https://github.com/citation-style-language/schema/raw/master/csl-citation.json"} </w:instrText>
      </w:r>
      <w:r>
        <w:fldChar w:fldCharType="separate"/>
      </w:r>
      <w:r w:rsidR="00A830F2" w:rsidRPr="00A830F2">
        <w:rPr>
          <w:rFonts w:ascii="Calibri" w:hAnsi="Calibri" w:cs="Calibri"/>
          <w:szCs w:val="24"/>
        </w:rPr>
        <w:t xml:space="preserve">Sodha und Loftus, </w:t>
      </w:r>
      <w:r w:rsidR="00A830F2" w:rsidRPr="00A830F2">
        <w:rPr>
          <w:rFonts w:ascii="Calibri" w:hAnsi="Calibri" w:cs="Calibri"/>
          <w:i/>
          <w:iCs/>
          <w:szCs w:val="24"/>
        </w:rPr>
        <w:t>Indisch vegetarisch</w:t>
      </w:r>
      <w:r w:rsidR="00A830F2" w:rsidRPr="00A830F2">
        <w:rPr>
          <w:rFonts w:ascii="Calibri" w:hAnsi="Calibri" w:cs="Calibri"/>
          <w:szCs w:val="24"/>
        </w:rPr>
        <w:t>, 63.</w:t>
      </w:r>
      <w:r>
        <w:fldChar w:fldCharType="end"/>
      </w:r>
    </w:p>
  </w:footnote>
  <w:footnote w:id="1032">
    <w:p w14:paraId="05FAF6F4" w14:textId="698DD499" w:rsidR="00F536C6" w:rsidRPr="00BC5364" w:rsidRDefault="00F536C6" w:rsidP="00F536C6">
      <w:pPr>
        <w:pStyle w:val="FootnoteText"/>
      </w:pPr>
      <w:r>
        <w:rPr>
          <w:rStyle w:val="FootnoteReference"/>
        </w:rPr>
        <w:footnoteRef/>
      </w:r>
      <w:r w:rsidRPr="00726D55">
        <w:t xml:space="preserve"> </w:t>
      </w:r>
      <w:r>
        <w:fldChar w:fldCharType="begin"/>
      </w:r>
      <w:r w:rsidR="008C334C">
        <w:instrText xml:space="preserve"> ADDIN ZOTERO_ITEM CSL_CITATION {"citationID":"SFuzwMhs","properties":{"formattedCitation":"Berning und Duttmann, {\\i{}Landlust - die Rezepte. Bd. 1 / [Chefred.}, 85.","plainCitation":"Berning und Duttmann, Landlust - die Rezepte. Bd. 1 / [Chefred., 85.","noteIndex":1031},"citationItems":[{"id":26,"uris":["http://zotero.org/users/local/usTu59L8/items/V2YGGZEP"],"itemData":{"id":26,"type":"book","edition":"12. Aufl","ISBN":"978-3-7843-3472-1","language":"ger","number-of-pages":"128","source":"K10plus ISBN","title":"Landlust - die Rezepte. Bd. 1 / [Chefred.: Ute Frieling-Huchzermeyer. Rezepte: Gertrud Berning ... Fotos: Heinz Duttmann ...]","title-short":"Landlust - die Rezepte. Bd. 1 / [Chefred.","editor":[{"family":"Berning","given":"Gertrud"},{"family":"Duttmann","given":"Heinz"}],"issued":{"date-parts":[["2013"]]}},"locator":"85"}],"schema":"https://github.com/citation-style-language/schema/raw/master/csl-citation.json"} </w:instrText>
      </w:r>
      <w:r>
        <w:fldChar w:fldCharType="separate"/>
      </w:r>
      <w:r w:rsidRPr="00B026A4">
        <w:rPr>
          <w:rFonts w:ascii="Calibri" w:hAnsi="Calibri" w:cs="Calibri"/>
          <w:szCs w:val="24"/>
        </w:rPr>
        <w:t xml:space="preserve">Berning und Duttmann, </w:t>
      </w:r>
      <w:r w:rsidRPr="00B026A4">
        <w:rPr>
          <w:rFonts w:ascii="Calibri" w:hAnsi="Calibri" w:cs="Calibri"/>
          <w:i/>
          <w:iCs/>
          <w:szCs w:val="24"/>
        </w:rPr>
        <w:t>Landlust - die Rezepte. Bd. 1 / [Chefred.</w:t>
      </w:r>
      <w:r w:rsidRPr="00B026A4">
        <w:rPr>
          <w:rFonts w:ascii="Calibri" w:hAnsi="Calibri" w:cs="Calibri"/>
          <w:szCs w:val="24"/>
        </w:rPr>
        <w:t>, 85.</w:t>
      </w:r>
      <w:r>
        <w:fldChar w:fldCharType="end"/>
      </w:r>
    </w:p>
  </w:footnote>
  <w:footnote w:id="1033">
    <w:p w14:paraId="302CC440" w14:textId="12A708E8" w:rsidR="008653C4" w:rsidRDefault="008653C4">
      <w:pPr>
        <w:pStyle w:val="FootnoteText"/>
      </w:pPr>
      <w:r>
        <w:rPr>
          <w:rStyle w:val="FootnoteReference"/>
        </w:rPr>
        <w:footnoteRef/>
      </w:r>
      <w:r>
        <w:t xml:space="preserve"> </w:t>
      </w:r>
      <w:r>
        <w:fldChar w:fldCharType="begin"/>
      </w:r>
      <w:r w:rsidR="008C334C">
        <w:instrText xml:space="preserve"> ADDIN ZOTERO_ITEM CSL_CITATION {"citationID":"S4oGzUv6","properties":{"formattedCitation":"S\\uc0\\u228{}lzer, {\\i{}Die echte Jeden-Tag-K\\uc0\\u252{}che}, 28.","plainCitation":"Sälzer, Die echte Jeden-Tag-Küche, 28.","noteIndex":1032},"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28"}],"schema":"https://github.com/citation-style-language/schema/raw/master/csl-citation.json"} </w:instrText>
      </w:r>
      <w:r>
        <w:fldChar w:fldCharType="separate"/>
      </w:r>
      <w:r w:rsidR="00A830F2" w:rsidRPr="00A830F2">
        <w:rPr>
          <w:rFonts w:ascii="Calibri" w:hAnsi="Calibri" w:cs="Calibri"/>
          <w:szCs w:val="24"/>
        </w:rPr>
        <w:t xml:space="preserve">Sälzer, </w:t>
      </w:r>
      <w:r w:rsidR="00A830F2" w:rsidRPr="00A830F2">
        <w:rPr>
          <w:rFonts w:ascii="Calibri" w:hAnsi="Calibri" w:cs="Calibri"/>
          <w:i/>
          <w:iCs/>
          <w:szCs w:val="24"/>
        </w:rPr>
        <w:t>Die echte Jeden-Tag-Küche</w:t>
      </w:r>
      <w:r w:rsidR="00A830F2" w:rsidRPr="00A830F2">
        <w:rPr>
          <w:rFonts w:ascii="Calibri" w:hAnsi="Calibri" w:cs="Calibri"/>
          <w:szCs w:val="24"/>
        </w:rPr>
        <w:t>, 28.</w:t>
      </w:r>
      <w:r>
        <w:fldChar w:fldCharType="end"/>
      </w:r>
    </w:p>
  </w:footnote>
  <w:footnote w:id="1034">
    <w:p w14:paraId="3A678DA1" w14:textId="623B77B0" w:rsidR="00664C47" w:rsidRDefault="00664C47">
      <w:pPr>
        <w:pStyle w:val="FootnoteText"/>
      </w:pPr>
      <w:r>
        <w:rPr>
          <w:rStyle w:val="FootnoteReference"/>
        </w:rPr>
        <w:footnoteRef/>
      </w:r>
      <w:r>
        <w:t xml:space="preserve"> </w:t>
      </w:r>
      <w:r>
        <w:fldChar w:fldCharType="begin"/>
      </w:r>
      <w:r w:rsidR="008C334C">
        <w:instrText xml:space="preserve"> ADDIN ZOTERO_ITEM CSL_CITATION {"citationID":"KTtcm8If","properties":{"formattedCitation":"Pirou\\uc0\\u233{}, {\\i{}Die echte franz\\uc0\\u246{}sische K\\uc0\\u252{}che}, 54.","plainCitation":"Piroué, Die echte französische Küche, 54.","noteIndex":1033},"citationItems":[{"id":5,"uris":["http://zotero.org/users/local/usTu59L8/items/9D429KMD"],"itemData":{"id":5,"type":"book","edition":"6. Aufl","event-place":"München","ISBN":"978-3-7742-1540-5","language":"ger","number-of-pages":"280","publisher":"Gräfe und Unzer","publisher-place":"München","source":"K10plus ISBN","title":"Die echte französische Küche: typische Rezepte und kulinarische Impressionen aus allen Regionen","title-short":"Die echte französische Küche","author":[{"family":"Piroué","given":"Susi"}],"issued":{"date-parts":[["2001"]]}},"locator":"54"}],"schema":"https://github.com/citation-style-language/schema/raw/master/csl-citation.json"} </w:instrText>
      </w:r>
      <w:r>
        <w:fldChar w:fldCharType="separate"/>
      </w:r>
      <w:r w:rsidRPr="00664C47">
        <w:rPr>
          <w:rFonts w:ascii="Calibri" w:hAnsi="Calibri" w:cs="Calibri"/>
          <w:szCs w:val="24"/>
        </w:rPr>
        <w:t xml:space="preserve">Piroué, </w:t>
      </w:r>
      <w:r w:rsidRPr="00664C47">
        <w:rPr>
          <w:rFonts w:ascii="Calibri" w:hAnsi="Calibri" w:cs="Calibri"/>
          <w:i/>
          <w:iCs/>
          <w:szCs w:val="24"/>
        </w:rPr>
        <w:t>Die echte französische Küche</w:t>
      </w:r>
      <w:r w:rsidRPr="00664C47">
        <w:rPr>
          <w:rFonts w:ascii="Calibri" w:hAnsi="Calibri" w:cs="Calibri"/>
          <w:szCs w:val="24"/>
        </w:rPr>
        <w:t>, 54.</w:t>
      </w:r>
      <w:r>
        <w:fldChar w:fldCharType="end"/>
      </w:r>
    </w:p>
  </w:footnote>
  <w:footnote w:id="1035">
    <w:p w14:paraId="0F590AC8" w14:textId="5BB38D88" w:rsidR="00A44F41" w:rsidRDefault="00A44F41">
      <w:pPr>
        <w:pStyle w:val="FootnoteText"/>
      </w:pPr>
      <w:r>
        <w:rPr>
          <w:rStyle w:val="FootnoteReference"/>
        </w:rPr>
        <w:footnoteRef/>
      </w:r>
      <w:r>
        <w:t xml:space="preserve"> </w:t>
      </w:r>
      <w:r>
        <w:fldChar w:fldCharType="begin"/>
      </w:r>
      <w:r w:rsidR="008C334C">
        <w:instrText xml:space="preserve"> ADDIN ZOTERO_ITEM CSL_CITATION {"citationID":"afM70wWi","properties":{"formattedCitation":"Kindler, {\\i{}Ben Kindler kocht badisch}, 32.","plainCitation":"Kindler, Ben Kindler kocht badisch, 32.","noteIndex":1034},"citationItems":[{"id":54,"uris":["http://zotero.org/users/local/usTu59L8/items/MGKX6YIR"],"itemData":{"id":54,"type":"book","edition":"1. Auflage","event-place":"Stuttgart","ISBN":"978-3-7630-2783-5","language":"ger","number-of-pages":"124","publisher":"Belser","publisher-place":"Stuttgart","source":"K10plus ISBN","title":"Ben Kindler kocht badisch: Klassisch kreativ","title-short":"Ben Kindler kocht badisch","author":[{"family":"Kindler","given":"Ben"}],"issued":{"date-parts":[["2017"]]}},"locator":"32"}],"schema":"https://github.com/citation-style-language/schema/raw/master/csl-citation.json"} </w:instrText>
      </w:r>
      <w:r>
        <w:fldChar w:fldCharType="separate"/>
      </w:r>
      <w:r w:rsidRPr="00A44F41">
        <w:rPr>
          <w:rFonts w:ascii="Calibri" w:hAnsi="Calibri" w:cs="Calibri"/>
          <w:szCs w:val="24"/>
        </w:rPr>
        <w:t xml:space="preserve">Kindler, </w:t>
      </w:r>
      <w:r w:rsidRPr="00A44F41">
        <w:rPr>
          <w:rFonts w:ascii="Calibri" w:hAnsi="Calibri" w:cs="Calibri"/>
          <w:i/>
          <w:iCs/>
          <w:szCs w:val="24"/>
        </w:rPr>
        <w:t>Ben Kindler kocht badisch</w:t>
      </w:r>
      <w:r w:rsidRPr="00A44F41">
        <w:rPr>
          <w:rFonts w:ascii="Calibri" w:hAnsi="Calibri" w:cs="Calibri"/>
          <w:szCs w:val="24"/>
        </w:rPr>
        <w:t>, 32.</w:t>
      </w:r>
      <w:r>
        <w:fldChar w:fldCharType="end"/>
      </w:r>
    </w:p>
  </w:footnote>
  <w:footnote w:id="1036">
    <w:p w14:paraId="3384998C" w14:textId="6DA6CC26" w:rsidR="006526E8" w:rsidRDefault="006526E8" w:rsidP="006526E8">
      <w:pPr>
        <w:pStyle w:val="FootnoteText"/>
      </w:pPr>
      <w:r>
        <w:rPr>
          <w:rStyle w:val="FootnoteReference"/>
        </w:rPr>
        <w:footnoteRef/>
      </w:r>
      <w:r>
        <w:t xml:space="preserve"> </w:t>
      </w:r>
      <w:r>
        <w:fldChar w:fldCharType="begin"/>
      </w:r>
      <w:r w:rsidR="008C334C">
        <w:instrText xml:space="preserve"> ADDIN ZOTERO_ITEM CSL_CITATION {"citationID":"uKALOuYH","properties":{"formattedCitation":"Kiel und Wiedemann, {\\i{}Schw\\uc0\\u228{}bisch kochen}, 23.","plainCitation":"Kiel und Wiedemann, Schwäbisch kochen, 23.","noteIndex":1035},"citationItems":[{"id":30,"uris":["http://zotero.org/users/local/usTu59L8/items/6ST6V588"],"itemData":{"id":30,"type":"book","collection-title":"GU Küchen-Ratgeber","edition":"1. Aufl","event-place":"München","ISBN":"978-3-7742-6890-6","language":"ger","number-of-pages":"64","publisher":"Gräfe u. Unzer","publisher-place":"München","source":"K10plus ISBN","title":"Schwäbisch kochen: Klassisch und neu","title-short":"Schwäbisch kochen","author":[{"family":"Kiel","given":"Martina"},{"family":"Wiedemann","given":"Carola"}],"issued":{"date-parts":[["2005"]]}},"locator":"23"}],"schema":"https://github.com/citation-style-language/schema/raw/master/csl-citation.json"} </w:instrText>
      </w:r>
      <w:r>
        <w:fldChar w:fldCharType="separate"/>
      </w:r>
      <w:r w:rsidRPr="0031468B">
        <w:rPr>
          <w:rFonts w:ascii="Calibri" w:hAnsi="Calibri" w:cs="Calibri"/>
          <w:szCs w:val="24"/>
        </w:rPr>
        <w:t xml:space="preserve">Kiel und Wiedemann, </w:t>
      </w:r>
      <w:r w:rsidRPr="0031468B">
        <w:rPr>
          <w:rFonts w:ascii="Calibri" w:hAnsi="Calibri" w:cs="Calibri"/>
          <w:i/>
          <w:iCs/>
          <w:szCs w:val="24"/>
        </w:rPr>
        <w:t>Schwäbisch kochen</w:t>
      </w:r>
      <w:r w:rsidRPr="0031468B">
        <w:rPr>
          <w:rFonts w:ascii="Calibri" w:hAnsi="Calibri" w:cs="Calibri"/>
          <w:szCs w:val="24"/>
        </w:rPr>
        <w:t>, 23.</w:t>
      </w:r>
      <w:r>
        <w:fldChar w:fldCharType="end"/>
      </w:r>
    </w:p>
  </w:footnote>
  <w:footnote w:id="1037">
    <w:p w14:paraId="46F12913" w14:textId="37456B17" w:rsidR="00C44970" w:rsidRDefault="00C44970" w:rsidP="00C44970">
      <w:pPr>
        <w:pStyle w:val="FootnoteText"/>
      </w:pPr>
      <w:r>
        <w:rPr>
          <w:rStyle w:val="FootnoteReference"/>
        </w:rPr>
        <w:footnoteRef/>
      </w:r>
      <w:r>
        <w:t xml:space="preserve"> </w:t>
      </w:r>
      <w:r>
        <w:fldChar w:fldCharType="begin"/>
      </w:r>
      <w:r w:rsidR="008C334C">
        <w:instrText xml:space="preserve"> ADDIN ZOTERO_ITEM CSL_CITATION {"citationID":"8LmQFMxD","properties":{"formattedCitation":"Sodha und Loftus, {\\i{}Indisch vegetarisch}, 227.","plainCitation":"Sodha und Loftus, Indisch vegetarisch, 227.","noteIndex":1036},"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227"}],"schema":"https://github.com/citation-style-language/schema/raw/master/csl-citation.json"} </w:instrText>
      </w:r>
      <w:r>
        <w:fldChar w:fldCharType="separate"/>
      </w:r>
      <w:r w:rsidRPr="00445E14">
        <w:rPr>
          <w:rFonts w:ascii="Calibri" w:hAnsi="Calibri" w:cs="Calibri"/>
          <w:szCs w:val="24"/>
        </w:rPr>
        <w:t xml:space="preserve">Sodha und Loftus, </w:t>
      </w:r>
      <w:r w:rsidRPr="00445E14">
        <w:rPr>
          <w:rFonts w:ascii="Calibri" w:hAnsi="Calibri" w:cs="Calibri"/>
          <w:i/>
          <w:iCs/>
          <w:szCs w:val="24"/>
        </w:rPr>
        <w:t>Indisch vegetarisch</w:t>
      </w:r>
      <w:r w:rsidRPr="00445E14">
        <w:rPr>
          <w:rFonts w:ascii="Calibri" w:hAnsi="Calibri" w:cs="Calibri"/>
          <w:szCs w:val="24"/>
        </w:rPr>
        <w:t>, 227.</w:t>
      </w:r>
      <w:r>
        <w:fldChar w:fldCharType="end"/>
      </w:r>
    </w:p>
  </w:footnote>
  <w:footnote w:id="1038">
    <w:p w14:paraId="2CC18A7B" w14:textId="22B9DBE3" w:rsidR="00C44970" w:rsidRDefault="00C44970" w:rsidP="00C44970">
      <w:pPr>
        <w:pStyle w:val="FootnoteText"/>
      </w:pPr>
      <w:r>
        <w:rPr>
          <w:rStyle w:val="FootnoteReference"/>
        </w:rPr>
        <w:footnoteRef/>
      </w:r>
      <w:r>
        <w:t xml:space="preserve"> </w:t>
      </w:r>
      <w:r>
        <w:fldChar w:fldCharType="begin"/>
      </w:r>
      <w:r w:rsidR="008C334C">
        <w:instrText xml:space="preserve"> ADDIN ZOTERO_ITEM CSL_CITATION {"citationID":"CXv5Ea1A","properties":{"formattedCitation":"Kumar und Kumar, {\\i{}Indien Originalrezepte und Interessantes \\uc0\\u252{}ber Land und Leute}, 102.","plainCitation":"Kumar und Kumar, Indien Originalrezepte und Interessantes über Land und Leute, 102.","noteIndex":1037},"citationItems":[{"id":91,"uris":["http://zotero.org/users/local/usTu59L8/items/C47NQU57"],"itemData":{"id":91,"type":"book","collection-title":"Küchen der Welt","edition":"5","event-place":"München","number-of-pages":"144","publisher":"Gräfe und Unzer","publisher-place":"München","title":"Indien Originalrezepte und Interessantes über Land und Leute","author":[{"family":"Kumar","given":"Bikash"},{"family":"Kumar","given":"Marcela"}],"issued":{"date-parts":[["2006"]]}},"locator":"102"}],"schema":"https://github.com/citation-style-language/schema/raw/master/csl-citation.json"} </w:instrText>
      </w:r>
      <w:r>
        <w:fldChar w:fldCharType="separate"/>
      </w:r>
      <w:r w:rsidRPr="00D077B7">
        <w:rPr>
          <w:rFonts w:ascii="Calibri" w:hAnsi="Calibri" w:cs="Calibri"/>
          <w:szCs w:val="24"/>
        </w:rPr>
        <w:t xml:space="preserve">Kumar und Kumar, </w:t>
      </w:r>
      <w:r w:rsidRPr="00D077B7">
        <w:rPr>
          <w:rFonts w:ascii="Calibri" w:hAnsi="Calibri" w:cs="Calibri"/>
          <w:i/>
          <w:iCs/>
          <w:szCs w:val="24"/>
        </w:rPr>
        <w:t>Indien Originalrezepte und Interessantes über Land und Leute</w:t>
      </w:r>
      <w:r w:rsidRPr="00D077B7">
        <w:rPr>
          <w:rFonts w:ascii="Calibri" w:hAnsi="Calibri" w:cs="Calibri"/>
          <w:szCs w:val="24"/>
        </w:rPr>
        <w:t>, 102.</w:t>
      </w:r>
      <w:r>
        <w:fldChar w:fldCharType="end"/>
      </w:r>
    </w:p>
  </w:footnote>
  <w:footnote w:id="1039">
    <w:p w14:paraId="5E65FEF9" w14:textId="356DD05A" w:rsidR="003765DA" w:rsidRDefault="003765DA">
      <w:pPr>
        <w:pStyle w:val="FootnoteText"/>
      </w:pPr>
      <w:r>
        <w:rPr>
          <w:rStyle w:val="FootnoteReference"/>
        </w:rPr>
        <w:footnoteRef/>
      </w:r>
      <w:r>
        <w:t xml:space="preserve"> </w:t>
      </w:r>
      <w:r>
        <w:fldChar w:fldCharType="begin"/>
      </w:r>
      <w:r w:rsidR="008C334C">
        <w:instrText xml:space="preserve"> ADDIN ZOTERO_ITEM CSL_CITATION {"citationID":"bn8fYIyB","properties":{"formattedCitation":"\\uc0\\u8222{}ZEITmagazin\\uc0\\u8220{}.","plainCitation":"„ZEITmagazin“.","noteIndex":1038},"citationItems":[{"id":96,"uris":["http://zotero.org/users/local/usTu59L8/items/EJMJD2IT"],"itemData":{"id":96,"type":"article-journal","title":"ZEITmagazin"}}],"schema":"https://github.com/citation-style-language/schema/raw/master/csl-citation.json"} </w:instrText>
      </w:r>
      <w:r>
        <w:fldChar w:fldCharType="separate"/>
      </w:r>
      <w:r w:rsidRPr="003765DA">
        <w:rPr>
          <w:rFonts w:ascii="Calibri" w:hAnsi="Calibri" w:cs="Calibri"/>
          <w:szCs w:val="24"/>
        </w:rPr>
        <w:t>„ZEITmagazin“.</w:t>
      </w:r>
      <w:r>
        <w:fldChar w:fldCharType="end"/>
      </w:r>
    </w:p>
  </w:footnote>
  <w:footnote w:id="1040">
    <w:p w14:paraId="421D231F" w14:textId="1A004834" w:rsidR="00DC3AA0" w:rsidRDefault="00DC3AA0" w:rsidP="00DC3AA0">
      <w:pPr>
        <w:pStyle w:val="FootnoteText"/>
      </w:pPr>
      <w:r>
        <w:rPr>
          <w:rStyle w:val="FootnoteReference"/>
        </w:rPr>
        <w:footnoteRef/>
      </w:r>
      <w:r>
        <w:t xml:space="preserve"> </w:t>
      </w:r>
      <w:r>
        <w:fldChar w:fldCharType="begin"/>
      </w:r>
      <w:r w:rsidR="008C334C">
        <w:instrText xml:space="preserve"> ADDIN ZOTERO_ITEM CSL_CITATION {"citationID":"xp3PmwRd","properties":{"formattedCitation":"Raether, {\\i{}Das Beste vom Wochenmarkt neue frische und saisonale Rezepte aus dem ZEIT-Magazin}, 48.","plainCitation":"Raether, Das Beste vom Wochenmarkt neue frische und saisonale Rezepte aus dem ZEIT-Magazin, 48.","noteIndex":1039},"citationItems":[{"id":67,"uris":["http://zotero.org/users/local/usTu59L8/items/QLVCWGWT"],"itemData":{"id":67,"type":"book","edition":"Originalausgabe, 1. Auflage","event-place":"München","ISBN":"978-3-7423-0309-7","language":"ger","note":"OCLC: 1011381508","publisher":"riva","publisher-place":"München","source":"Open WorldCat","title":"Das Beste vom Wochenmarkt neue frische und saisonale Rezepte aus dem ZEIT-Magazin","author":[{"family":"Raether","given":"Elisabeth"}],"issued":{"date-parts":[["2017"]]}},"locator":"48"}],"schema":"https://github.com/citation-style-language/schema/raw/master/csl-citation.json"} </w:instrText>
      </w:r>
      <w:r>
        <w:fldChar w:fldCharType="separate"/>
      </w:r>
      <w:r w:rsidRPr="00287952">
        <w:rPr>
          <w:rFonts w:ascii="Calibri" w:hAnsi="Calibri" w:cs="Calibri"/>
          <w:szCs w:val="24"/>
        </w:rPr>
        <w:t xml:space="preserve">Raether, </w:t>
      </w:r>
      <w:r w:rsidRPr="00287952">
        <w:rPr>
          <w:rFonts w:ascii="Calibri" w:hAnsi="Calibri" w:cs="Calibri"/>
          <w:i/>
          <w:iCs/>
          <w:szCs w:val="24"/>
        </w:rPr>
        <w:t>Das Beste vom Wochenmarkt neue frische und saisonale Rezepte aus dem ZEIT-Magazin</w:t>
      </w:r>
      <w:r w:rsidRPr="00287952">
        <w:rPr>
          <w:rFonts w:ascii="Calibri" w:hAnsi="Calibri" w:cs="Calibri"/>
          <w:szCs w:val="24"/>
        </w:rPr>
        <w:t>, 48.</w:t>
      </w:r>
      <w:r>
        <w:fldChar w:fldCharType="end"/>
      </w:r>
    </w:p>
  </w:footnote>
  <w:footnote w:id="1041">
    <w:p w14:paraId="36995FAB" w14:textId="7DD0DD79" w:rsidR="005F12A6" w:rsidRDefault="005F12A6" w:rsidP="005F12A6">
      <w:pPr>
        <w:pStyle w:val="FootnoteText"/>
      </w:pPr>
      <w:r>
        <w:rPr>
          <w:rStyle w:val="FootnoteReference"/>
        </w:rPr>
        <w:footnoteRef/>
      </w:r>
      <w:r>
        <w:t xml:space="preserve"> </w:t>
      </w:r>
      <w:r>
        <w:fldChar w:fldCharType="begin"/>
      </w:r>
      <w:r w:rsidR="008C334C">
        <w:instrText xml:space="preserve"> ADDIN ZOTERO_ITEM CSL_CITATION {"citationID":"4Cuf8tfJ","properties":{"formattedCitation":"Sodha und Loftus, {\\i{}Indisch vegetarisch}, 182.","plainCitation":"Sodha und Loftus, Indisch vegetarisch, 182.","noteIndex":1040},"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182"}],"schema":"https://github.com/citation-style-language/schema/raw/master/csl-citation.json"} </w:instrText>
      </w:r>
      <w:r>
        <w:fldChar w:fldCharType="separate"/>
      </w:r>
      <w:r w:rsidR="00A830F2" w:rsidRPr="00A830F2">
        <w:rPr>
          <w:rFonts w:ascii="Calibri" w:hAnsi="Calibri" w:cs="Calibri"/>
          <w:szCs w:val="24"/>
        </w:rPr>
        <w:t xml:space="preserve">Sodha und Loftus, </w:t>
      </w:r>
      <w:r w:rsidR="00A830F2" w:rsidRPr="00A830F2">
        <w:rPr>
          <w:rFonts w:ascii="Calibri" w:hAnsi="Calibri" w:cs="Calibri"/>
          <w:i/>
          <w:iCs/>
          <w:szCs w:val="24"/>
        </w:rPr>
        <w:t>Indisch vegetarisch</w:t>
      </w:r>
      <w:r w:rsidR="00A830F2" w:rsidRPr="00A830F2">
        <w:rPr>
          <w:rFonts w:ascii="Calibri" w:hAnsi="Calibri" w:cs="Calibri"/>
          <w:szCs w:val="24"/>
        </w:rPr>
        <w:t>, 182.</w:t>
      </w:r>
      <w:r>
        <w:fldChar w:fldCharType="end"/>
      </w:r>
    </w:p>
  </w:footnote>
  <w:footnote w:id="1042">
    <w:p w14:paraId="5E57BC41" w14:textId="799C385A" w:rsidR="0024581D" w:rsidRDefault="0024581D">
      <w:pPr>
        <w:pStyle w:val="FootnoteText"/>
      </w:pPr>
      <w:r>
        <w:rPr>
          <w:rStyle w:val="FootnoteReference"/>
        </w:rPr>
        <w:footnoteRef/>
      </w:r>
      <w:r>
        <w:t xml:space="preserve"> </w:t>
      </w:r>
      <w:r>
        <w:fldChar w:fldCharType="begin"/>
      </w:r>
      <w:r w:rsidR="008C334C">
        <w:instrText xml:space="preserve"> ADDIN ZOTERO_ITEM CSL_CITATION {"citationID":"eoCskrlc","properties":{"formattedCitation":"Kumar und Kumar, {\\i{}Indien Originalrezepte und Interessantes \\uc0\\u252{}ber Land und Leute}, 42.","plainCitation":"Kumar und Kumar, Indien Originalrezepte und Interessantes über Land und Leute, 42.","noteIndex":1041},"citationItems":[{"id":91,"uris":["http://zotero.org/users/local/usTu59L8/items/C47NQU57"],"itemData":{"id":91,"type":"book","collection-title":"Küchen der Welt","edition":"5","event-place":"München","number-of-pages":"144","publisher":"Gräfe und Unzer","publisher-place":"München","title":"Indien Originalrezepte und Interessantes über Land und Leute","author":[{"family":"Kumar","given":"Bikash"},{"family":"Kumar","given":"Marcela"}],"issued":{"date-parts":[["2006"]]}},"locator":"42"}],"schema":"https://github.com/citation-style-language/schema/raw/master/csl-citation.json"} </w:instrText>
      </w:r>
      <w:r>
        <w:fldChar w:fldCharType="separate"/>
      </w:r>
      <w:r w:rsidRPr="0024581D">
        <w:rPr>
          <w:rFonts w:ascii="Calibri" w:hAnsi="Calibri" w:cs="Calibri"/>
          <w:szCs w:val="24"/>
        </w:rPr>
        <w:t xml:space="preserve">Kumar und Kumar, </w:t>
      </w:r>
      <w:r w:rsidRPr="0024581D">
        <w:rPr>
          <w:rFonts w:ascii="Calibri" w:hAnsi="Calibri" w:cs="Calibri"/>
          <w:i/>
          <w:iCs/>
          <w:szCs w:val="24"/>
        </w:rPr>
        <w:t>Indien Originalrezepte und Interessantes über Land und Leute</w:t>
      </w:r>
      <w:r w:rsidRPr="0024581D">
        <w:rPr>
          <w:rFonts w:ascii="Calibri" w:hAnsi="Calibri" w:cs="Calibri"/>
          <w:szCs w:val="24"/>
        </w:rPr>
        <w:t>, 42.</w:t>
      </w:r>
      <w:r>
        <w:fldChar w:fldCharType="end"/>
      </w:r>
    </w:p>
  </w:footnote>
  <w:footnote w:id="1043">
    <w:p w14:paraId="4274D700" w14:textId="0CA58C5D" w:rsidR="001A1950" w:rsidRDefault="001A1950">
      <w:pPr>
        <w:pStyle w:val="FootnoteText"/>
      </w:pPr>
      <w:r>
        <w:rPr>
          <w:rStyle w:val="FootnoteReference"/>
        </w:rPr>
        <w:footnoteRef/>
      </w:r>
      <w:r>
        <w:t xml:space="preserve"> </w:t>
      </w:r>
      <w:r>
        <w:fldChar w:fldCharType="begin"/>
      </w:r>
      <w:r w:rsidR="008C334C">
        <w:instrText xml:space="preserve"> ADDIN ZOTERO_ITEM CSL_CITATION {"citationID":"0NQwk2fO","properties":{"formattedCitation":"Stephen und Busch, {\\i{}Das grosse Buch der vegetarischen K\\uc0\\u252{}che}, 57.","plainCitation":"Stephen und Busch, Das grosse Buch der vegetarischen Küche, 57.","noteIndex":1042},"citationItems":[{"id":9,"uris":["http://zotero.org/users/local/usTu59L8/items/FS2CVUV2"],"itemData":{"id":9,"type":"book","event-place":"Köln","ISBN":"978-3-89508-551-2","language":"ger","note":"OCLC: 973602249","publisher":"Könemann","publisher-place":"Köln","source":"Open WorldCat","title":"Das grosse Buch der vegetarischen Küche","author":[{"family":"Stephen","given":"Wendy"},{"family":"Busch","given":"Andrea C."}],"issued":{"date-parts":[["1997"]]}},"locator":"57"}],"schema":"https://github.com/citation-style-language/schema/raw/master/csl-citation.json"} </w:instrText>
      </w:r>
      <w:r>
        <w:fldChar w:fldCharType="separate"/>
      </w:r>
      <w:r w:rsidRPr="001A1950">
        <w:rPr>
          <w:rFonts w:ascii="Calibri" w:hAnsi="Calibri" w:cs="Calibri"/>
          <w:szCs w:val="24"/>
        </w:rPr>
        <w:t xml:space="preserve">Stephen und Busch, </w:t>
      </w:r>
      <w:r w:rsidRPr="001A1950">
        <w:rPr>
          <w:rFonts w:ascii="Calibri" w:hAnsi="Calibri" w:cs="Calibri"/>
          <w:i/>
          <w:iCs/>
          <w:szCs w:val="24"/>
        </w:rPr>
        <w:t>Das grosse Buch der vegetarischen Küche</w:t>
      </w:r>
      <w:r w:rsidRPr="001A1950">
        <w:rPr>
          <w:rFonts w:ascii="Calibri" w:hAnsi="Calibri" w:cs="Calibri"/>
          <w:szCs w:val="24"/>
        </w:rPr>
        <w:t>, 57.</w:t>
      </w:r>
      <w:r>
        <w:fldChar w:fldCharType="end"/>
      </w:r>
    </w:p>
  </w:footnote>
  <w:footnote w:id="1044">
    <w:p w14:paraId="12E1B68E" w14:textId="410DB67C" w:rsidR="00BD7B26" w:rsidRDefault="00BD7B26">
      <w:pPr>
        <w:pStyle w:val="FootnoteText"/>
      </w:pPr>
      <w:r>
        <w:rPr>
          <w:rStyle w:val="FootnoteReference"/>
        </w:rPr>
        <w:footnoteRef/>
      </w:r>
      <w:r>
        <w:t xml:space="preserve"> </w:t>
      </w:r>
      <w:r>
        <w:fldChar w:fldCharType="begin"/>
      </w:r>
      <w:r w:rsidR="008C334C">
        <w:instrText xml:space="preserve"> ADDIN ZOTERO_ITEM CSL_CITATION {"citationID":"F9HKQfZs","properties":{"formattedCitation":"Fr\\uc0\\u252{}chtel, Teubner, und Schinharl, {\\i{}Gem\\uc0\\u252{}se gesund und raffiniert}, 16.","plainCitation":"Früchtel, Teubner, und Schinharl, Gemüse gesund und raffiniert, 16.","noteIndex":1043},"citationItems":[{"id":32,"uris":["http://zotero.org/users/local/usTu59L8/items/V4I6C3PA"],"itemData":{"id":32,"type":"book","collection-title":"GU-Küchen-Ratgeber","edition":"4. Aufl","event-place":"München","ISBN":"978-3-7742-1113-1","language":"ger","number-of-pages":"64","publisher":"Gräfe und Unzer","publisher-place":"München","source":"K10plus ISBN","title":"Gemüse gesund und raffiniert: vegetarische Rezepte für köstliche Suppen, Vorspeisen und Aufläufe; jedes Rezept in Farbe","title-short":"Gemüse gesund und raffiniert","editor":[{"family":"Früchtel","given":"Ingrid"},{"family":"Teubner","given":"Odette"},{"family":"Schinharl","given":"Cornelia"}],"issued":{"date-parts":[["1993"]]}},"locator":"16"}],"schema":"https://github.com/citation-style-language/schema/raw/master/csl-citation.json"} </w:instrText>
      </w:r>
      <w:r>
        <w:fldChar w:fldCharType="separate"/>
      </w:r>
      <w:r w:rsidRPr="00BD7B26">
        <w:rPr>
          <w:rFonts w:ascii="Calibri" w:hAnsi="Calibri" w:cs="Calibri"/>
          <w:szCs w:val="24"/>
        </w:rPr>
        <w:t xml:space="preserve">Früchtel, Teubner, und Schinharl, </w:t>
      </w:r>
      <w:r w:rsidRPr="00BD7B26">
        <w:rPr>
          <w:rFonts w:ascii="Calibri" w:hAnsi="Calibri" w:cs="Calibri"/>
          <w:i/>
          <w:iCs/>
          <w:szCs w:val="24"/>
        </w:rPr>
        <w:t>Gemüse gesund und raffiniert</w:t>
      </w:r>
      <w:r w:rsidRPr="00BD7B26">
        <w:rPr>
          <w:rFonts w:ascii="Calibri" w:hAnsi="Calibri" w:cs="Calibri"/>
          <w:szCs w:val="24"/>
        </w:rPr>
        <w:t>, 16.</w:t>
      </w:r>
      <w:r>
        <w:fldChar w:fldCharType="end"/>
      </w:r>
    </w:p>
  </w:footnote>
  <w:footnote w:id="1045">
    <w:p w14:paraId="48B9446C" w14:textId="3D8EB5E0" w:rsidR="00D45BA6" w:rsidRDefault="00D45BA6" w:rsidP="00D45BA6">
      <w:pPr>
        <w:pStyle w:val="FootnoteText"/>
      </w:pPr>
      <w:r>
        <w:rPr>
          <w:rStyle w:val="FootnoteReference"/>
        </w:rPr>
        <w:footnoteRef/>
      </w:r>
      <w:r>
        <w:t xml:space="preserve"> </w:t>
      </w:r>
      <w:r>
        <w:fldChar w:fldCharType="begin"/>
      </w:r>
      <w:r w:rsidR="008C334C">
        <w:instrText xml:space="preserve"> ADDIN ZOTERO_ITEM CSL_CITATION {"citationID":"1Bbe78Ah","properties":{"formattedCitation":"{\\i{}Gem\\uc0\\u252{}se schnell und schmackhaft 1. / [\\uc0\\u220{}bers. aus dem Engl.}, 1998, 17.","plainCitation":"Gemüse schnell und schmackhaft 1. / [Übers. aus dem Engl., 1998, 17.","noteIndex":1044},"citationItems":[{"id":68,"uris":["http://zotero.org/users/local/usTu59L8/items/RZ2HARFT"],"itemData":{"id":68,"type":"book","event-place":"Köln","ISBN":"978-3-8290-0034-5","language":"ger","note":"OCLC: 75874312","publisher":"Könemann","publisher-place":"Köln","source":"Open WorldCat","title":"Gemüse schnell und schmackhaft 1. / [Übers. aus dem Engl.: Wolfgang Beuchelt]","title-short":"Gemüse schnell und schmackhaft 1. / [Übers. aus dem Engl.","issued":{"date-parts":[["1998"]]}},"locator":"17"}],"schema":"https://github.com/citation-style-language/schema/raw/master/csl-citation.json"} </w:instrText>
      </w:r>
      <w:r>
        <w:fldChar w:fldCharType="separate"/>
      </w:r>
      <w:r w:rsidRPr="002B3E18">
        <w:rPr>
          <w:rFonts w:ascii="Calibri" w:hAnsi="Calibri" w:cs="Calibri"/>
          <w:i/>
          <w:iCs/>
          <w:szCs w:val="24"/>
        </w:rPr>
        <w:t>Gemüse schnell und schmackhaft 1. / [Übers. aus dem Engl.</w:t>
      </w:r>
      <w:r w:rsidRPr="002B3E18">
        <w:rPr>
          <w:rFonts w:ascii="Calibri" w:hAnsi="Calibri" w:cs="Calibri"/>
          <w:szCs w:val="24"/>
        </w:rPr>
        <w:t>, 1998, 17.</w:t>
      </w:r>
      <w:r>
        <w:fldChar w:fldCharType="end"/>
      </w:r>
    </w:p>
  </w:footnote>
  <w:footnote w:id="1046">
    <w:p w14:paraId="5A8245DD" w14:textId="54EEC2CD" w:rsidR="00A219A8" w:rsidRDefault="00A219A8" w:rsidP="00A219A8">
      <w:pPr>
        <w:pStyle w:val="FootnoteText"/>
      </w:pPr>
      <w:r>
        <w:rPr>
          <w:rStyle w:val="FootnoteReference"/>
        </w:rPr>
        <w:footnoteRef/>
      </w:r>
      <w:r>
        <w:t xml:space="preserve"> </w:t>
      </w:r>
      <w:r>
        <w:fldChar w:fldCharType="begin"/>
      </w:r>
      <w:r w:rsidR="008C334C">
        <w:instrText xml:space="preserve"> ADDIN ZOTERO_ITEM CSL_CITATION {"citationID":"fPl0lyQi","properties":{"formattedCitation":"Kumar und Kumar, {\\i{}Indien Originalrezepte und Interessantes \\uc0\\u252{}ber Land und Leute}, 82.","plainCitation":"Kumar und Kumar, Indien Originalrezepte und Interessantes über Land und Leute, 82.","noteIndex":1045},"citationItems":[{"id":91,"uris":["http://zotero.org/users/local/usTu59L8/items/C47NQU57"],"itemData":{"id":91,"type":"book","collection-title":"Küchen der Welt","edition":"5","event-place":"München","number-of-pages":"144","publisher":"Gräfe und Unzer","publisher-place":"München","title":"Indien Originalrezepte und Interessantes über Land und Leute","author":[{"family":"Kumar","given":"Bikash"},{"family":"Kumar","given":"Marcela"}],"issued":{"date-parts":[["2006"]]}},"locator":"82"}],"schema":"https://github.com/citation-style-language/schema/raw/master/csl-citation.json"} </w:instrText>
      </w:r>
      <w:r>
        <w:fldChar w:fldCharType="separate"/>
      </w:r>
      <w:r w:rsidR="00A830F2" w:rsidRPr="00A830F2">
        <w:rPr>
          <w:rFonts w:ascii="Calibri" w:hAnsi="Calibri" w:cs="Calibri"/>
          <w:szCs w:val="24"/>
        </w:rPr>
        <w:t xml:space="preserve">Kumar und Kumar, </w:t>
      </w:r>
      <w:r w:rsidR="00A830F2" w:rsidRPr="00A830F2">
        <w:rPr>
          <w:rFonts w:ascii="Calibri" w:hAnsi="Calibri" w:cs="Calibri"/>
          <w:i/>
          <w:iCs/>
          <w:szCs w:val="24"/>
        </w:rPr>
        <w:t>Indien Originalrezepte und Interessantes über Land und Leute</w:t>
      </w:r>
      <w:r w:rsidR="00A830F2" w:rsidRPr="00A830F2">
        <w:rPr>
          <w:rFonts w:ascii="Calibri" w:hAnsi="Calibri" w:cs="Calibri"/>
          <w:szCs w:val="24"/>
        </w:rPr>
        <w:t>, 82.</w:t>
      </w:r>
      <w:r>
        <w:fldChar w:fldCharType="end"/>
      </w:r>
    </w:p>
  </w:footnote>
  <w:footnote w:id="1047">
    <w:p w14:paraId="52BF0740" w14:textId="51CA9DDE" w:rsidR="00A219A8" w:rsidRPr="005F15D5" w:rsidRDefault="00A219A8" w:rsidP="00A219A8">
      <w:pPr>
        <w:pStyle w:val="FootnoteText"/>
        <w:rPr>
          <w:lang w:val="en-US"/>
        </w:rPr>
      </w:pPr>
      <w:r>
        <w:rPr>
          <w:rStyle w:val="FootnoteReference"/>
        </w:rPr>
        <w:footnoteRef/>
      </w:r>
      <w:r w:rsidRPr="005F15D5">
        <w:rPr>
          <w:lang w:val="en-US"/>
        </w:rPr>
        <w:t xml:space="preserve"> </w:t>
      </w:r>
      <w:r>
        <w:fldChar w:fldCharType="begin"/>
      </w:r>
      <w:r w:rsidR="008C334C">
        <w:rPr>
          <w:lang w:val="en-US"/>
        </w:rPr>
        <w:instrText xml:space="preserve"> ADDIN ZOTERO_ITEM CSL_CITATION {"citationID":"HNcdJche","properties":{"formattedCitation":"Ottolenghi u.\\uc0\\u160{}a., {\\i{}Flavour}, 109.","plainCitation":"Ottolenghi u. a., Flavour, 109.","noteIndex":1046},"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109"}],"schema":"https://github.com/citation-style-language/schema/raw/master/csl-citation.json"} </w:instrText>
      </w:r>
      <w:r>
        <w:fldChar w:fldCharType="separate"/>
      </w:r>
      <w:r w:rsidR="00A830F2" w:rsidRPr="005F15D5">
        <w:rPr>
          <w:rFonts w:ascii="Calibri" w:hAnsi="Calibri" w:cs="Calibri"/>
          <w:szCs w:val="24"/>
          <w:lang w:val="en-US"/>
        </w:rPr>
        <w:t xml:space="preserve">Ottolenghi u. a., </w:t>
      </w:r>
      <w:r w:rsidR="00A830F2" w:rsidRPr="005F15D5">
        <w:rPr>
          <w:rFonts w:ascii="Calibri" w:hAnsi="Calibri" w:cs="Calibri"/>
          <w:i/>
          <w:iCs/>
          <w:szCs w:val="24"/>
          <w:lang w:val="en-US"/>
        </w:rPr>
        <w:t>Flavour</w:t>
      </w:r>
      <w:r w:rsidR="00A830F2" w:rsidRPr="005F15D5">
        <w:rPr>
          <w:rFonts w:ascii="Calibri" w:hAnsi="Calibri" w:cs="Calibri"/>
          <w:szCs w:val="24"/>
          <w:lang w:val="en-US"/>
        </w:rPr>
        <w:t>, 109.</w:t>
      </w:r>
      <w:r>
        <w:fldChar w:fldCharType="end"/>
      </w:r>
    </w:p>
  </w:footnote>
  <w:footnote w:id="1048">
    <w:p w14:paraId="2AB5EEE6" w14:textId="24E6407B" w:rsidR="00835B1D" w:rsidRPr="005F15D5" w:rsidRDefault="00835B1D" w:rsidP="00835B1D">
      <w:pPr>
        <w:pStyle w:val="FootnoteText"/>
        <w:rPr>
          <w:lang w:val="en-US"/>
        </w:rPr>
      </w:pPr>
      <w:r>
        <w:rPr>
          <w:rStyle w:val="FootnoteReference"/>
        </w:rPr>
        <w:footnoteRef/>
      </w:r>
      <w:r w:rsidRPr="005F15D5">
        <w:rPr>
          <w:lang w:val="en-US"/>
        </w:rPr>
        <w:t xml:space="preserve"> </w:t>
      </w:r>
      <w:r>
        <w:fldChar w:fldCharType="begin"/>
      </w:r>
      <w:r w:rsidR="008C334C">
        <w:rPr>
          <w:lang w:val="en-US"/>
        </w:rPr>
        <w:instrText xml:space="preserve"> ADDIN ZOTERO_ITEM CSL_CITATION {"citationID":"RRq30h26","properties":{"formattedCitation":"Sodha und Loftus, {\\i{}Indisch vegetarisch}, 89.","plainCitation":"Sodha und Loftus, Indisch vegetarisch, 89.","noteIndex":1047},"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89"}],"schema":"https://github.com/citation-style-language/schema/raw/master/csl-citation.json"} </w:instrText>
      </w:r>
      <w:r>
        <w:fldChar w:fldCharType="separate"/>
      </w:r>
      <w:r w:rsidR="00A830F2" w:rsidRPr="005F15D5">
        <w:rPr>
          <w:rFonts w:ascii="Calibri" w:hAnsi="Calibri" w:cs="Calibri"/>
          <w:szCs w:val="24"/>
          <w:lang w:val="en-US"/>
        </w:rPr>
        <w:t xml:space="preserve">Sodha und Loftus, </w:t>
      </w:r>
      <w:r w:rsidR="00A830F2" w:rsidRPr="005F15D5">
        <w:rPr>
          <w:rFonts w:ascii="Calibri" w:hAnsi="Calibri" w:cs="Calibri"/>
          <w:i/>
          <w:iCs/>
          <w:szCs w:val="24"/>
          <w:lang w:val="en-US"/>
        </w:rPr>
        <w:t>Indisch vegetarisch</w:t>
      </w:r>
      <w:r w:rsidR="00A830F2" w:rsidRPr="005F15D5">
        <w:rPr>
          <w:rFonts w:ascii="Calibri" w:hAnsi="Calibri" w:cs="Calibri"/>
          <w:szCs w:val="24"/>
          <w:lang w:val="en-US"/>
        </w:rPr>
        <w:t>, 89.</w:t>
      </w:r>
      <w:r>
        <w:fldChar w:fldCharType="end"/>
      </w:r>
    </w:p>
  </w:footnote>
  <w:footnote w:id="1049">
    <w:p w14:paraId="1755EF09" w14:textId="79444878" w:rsidR="005B40C0" w:rsidRPr="00634D32" w:rsidRDefault="005B40C0" w:rsidP="005B40C0">
      <w:pPr>
        <w:pStyle w:val="FootnoteText"/>
      </w:pPr>
      <w:r>
        <w:rPr>
          <w:rStyle w:val="FootnoteReference"/>
        </w:rPr>
        <w:footnoteRef/>
      </w:r>
      <w:r w:rsidRPr="00634D32">
        <w:t xml:space="preserve"> </w:t>
      </w:r>
      <w:r>
        <w:fldChar w:fldCharType="begin"/>
      </w:r>
      <w:r w:rsidR="008C334C">
        <w:instrText xml:space="preserve"> ADDIN ZOTERO_ITEM CSL_CITATION {"citationID":"uvqxNnBO","properties":{"formattedCitation":"Szwillus, Mewes, und Poziombka, {\\i{}Vegetarisch - Lieblingsrezepte aus aller Welt}, 39.","plainCitation":"Szwillus, Mewes, und Poziombka, Vegetarisch - Lieblingsrezepte aus aller Welt, 39.","noteIndex":1048},"citationItems":[{"id":28,"uris":["http://zotero.org/users/local/usTu59L8/items/HL8LHDY3"],"itemData":{"id":28,"type":"book","collection-title":"GU-KüchenRatgeber","edition":"1. Aufl","event-place":"München","ISBN":"978-3-7742-4888-5","language":"ger","number-of-pages":"64","publisher":"Gräfe und Unzer","publisher-place":"München","source":"K10plus ISBN","title":"Vegetarisch - Lieblingsrezepte aus aller Welt: mit den 10 GU-Erfolgstipps ; praktische Garmethoden-Übersicht ; ausführliche Warenkunde","title-short":"Vegetarisch - Lieblingsrezepte aus aller Welt","author":[{"family":"Szwillus","given":"Marlisa"},{"family":"Mewes","given":"Kai"},{"family":"Poziombka","given":"Stefanie"}],"issued":{"date-parts":[["2002"]]}},"locator":"39"}],"schema":"https://github.com/citation-style-language/schema/raw/master/csl-citation.json"} </w:instrText>
      </w:r>
      <w:r>
        <w:fldChar w:fldCharType="separate"/>
      </w:r>
      <w:r w:rsidRPr="00CC2683">
        <w:rPr>
          <w:rFonts w:ascii="Calibri" w:hAnsi="Calibri" w:cs="Calibri"/>
          <w:szCs w:val="24"/>
        </w:rPr>
        <w:t xml:space="preserve">Szwillus, Mewes, und Poziombka, </w:t>
      </w:r>
      <w:r w:rsidRPr="00CC2683">
        <w:rPr>
          <w:rFonts w:ascii="Calibri" w:hAnsi="Calibri" w:cs="Calibri"/>
          <w:i/>
          <w:iCs/>
          <w:szCs w:val="24"/>
        </w:rPr>
        <w:t>Vegetarisch - Lieblingsrezepte aus aller Welt</w:t>
      </w:r>
      <w:r w:rsidRPr="00CC2683">
        <w:rPr>
          <w:rFonts w:ascii="Calibri" w:hAnsi="Calibri" w:cs="Calibri"/>
          <w:szCs w:val="24"/>
        </w:rPr>
        <w:t>, 39.</w:t>
      </w:r>
      <w:r>
        <w:fldChar w:fldCharType="end"/>
      </w:r>
    </w:p>
  </w:footnote>
  <w:footnote w:id="1050">
    <w:p w14:paraId="4EFF5EEF" w14:textId="404BA9FF" w:rsidR="00C1768C" w:rsidRDefault="00C1768C" w:rsidP="00C1768C">
      <w:pPr>
        <w:pStyle w:val="FootnoteText"/>
      </w:pPr>
      <w:r>
        <w:rPr>
          <w:rStyle w:val="FootnoteReference"/>
        </w:rPr>
        <w:footnoteRef/>
      </w:r>
      <w:r>
        <w:t xml:space="preserve"> </w:t>
      </w:r>
      <w:r>
        <w:fldChar w:fldCharType="begin"/>
      </w:r>
      <w:r w:rsidR="008C334C">
        <w:instrText xml:space="preserve"> ADDIN ZOTERO_ITEM CSL_CITATION {"citationID":"CPnyQq5h","properties":{"formattedCitation":"essen &amp; trinken, \\uc0\\u8222{}essen &amp; trinken F\\uc0\\u252{}r jeden Tag: Tolle Ideen mit Gem\\uc0\\u252{}se\\uc0\\u8220{}, 32.","plainCitation":"essen &amp; trinken, „essen &amp; trinken Für jeden Tag: Tolle Ideen mit Gemüse“, 32.","noteIndex":1049},"citationItems":[{"id":97,"uris":["http://zotero.org/users/local/usTu59L8/items/ELY6FUFN"],"itemData":{"id":97,"type":"article-journal","collection-title":"essen &amp; trinken","title":"essen &amp; trinken Für jeden Tag: Tolle Ideen mit Gemüse","volume":"09/2013","editor":[{"family":"essen &amp; trinken","given":""}],"issued":{"date-parts":[["2013"]]}},"locator":"32"}],"schema":"https://github.com/citation-style-language/schema/raw/master/csl-citation.json"} </w:instrText>
      </w:r>
      <w:r>
        <w:fldChar w:fldCharType="separate"/>
      </w:r>
      <w:r w:rsidR="00A830F2" w:rsidRPr="00A830F2">
        <w:rPr>
          <w:rFonts w:ascii="Calibri" w:hAnsi="Calibri" w:cs="Calibri"/>
          <w:szCs w:val="24"/>
        </w:rPr>
        <w:t>essen &amp; trinken, „essen &amp; trinken Für jeden Tag: Tolle Ideen mit Gemüse“, 32.</w:t>
      </w:r>
      <w:r>
        <w:fldChar w:fldCharType="end"/>
      </w:r>
    </w:p>
  </w:footnote>
  <w:footnote w:id="1051">
    <w:p w14:paraId="73B5AD5E" w14:textId="4A48E930" w:rsidR="00106AEC" w:rsidRDefault="00106AEC" w:rsidP="00106AEC">
      <w:pPr>
        <w:pStyle w:val="FootnoteText"/>
      </w:pPr>
      <w:r>
        <w:rPr>
          <w:rStyle w:val="FootnoteReference"/>
        </w:rPr>
        <w:footnoteRef/>
      </w:r>
      <w:r>
        <w:t xml:space="preserve"> </w:t>
      </w:r>
      <w:r>
        <w:fldChar w:fldCharType="begin"/>
      </w:r>
      <w:r w:rsidR="008C334C">
        <w:instrText xml:space="preserve"> ADDIN ZOTERO_ITEM CSL_CITATION {"citationID":"EA5GLEiz","properties":{"formattedCitation":"essen &amp; trinken, \\uc0\\u8222{}essen &amp; trinken: Genuss vom Blech\\uc0\\u8220{}, 54.","plainCitation":"essen &amp; trinken, „essen &amp; trinken: Genuss vom Blech“, 54.","noteIndex":1050},"citationItems":[{"id":86,"uris":["http://zotero.org/users/local/usTu59L8/items/4KPEMYC9"],"itemData":{"id":86,"type":"article-journal","collection-title":"essen &amp; trinken","title":"essen &amp; trinken: Genuss vom Blech","volume":"09/2006","editor":[{"family":"essen &amp; trinken","given":""}],"issued":{"date-parts":[["2006"]]}},"locator":"54"}],"schema":"https://github.com/citation-style-language/schema/raw/master/csl-citation.json"} </w:instrText>
      </w:r>
      <w:r>
        <w:fldChar w:fldCharType="separate"/>
      </w:r>
      <w:r w:rsidRPr="00686040">
        <w:rPr>
          <w:rFonts w:ascii="Calibri" w:hAnsi="Calibri" w:cs="Calibri"/>
          <w:szCs w:val="24"/>
        </w:rPr>
        <w:t>essen &amp; trinken, „essen &amp; trinken: Genuss vom Blech“, 54.</w:t>
      </w:r>
      <w:r>
        <w:fldChar w:fldCharType="end"/>
      </w:r>
    </w:p>
  </w:footnote>
  <w:footnote w:id="1052">
    <w:p w14:paraId="30CE304B" w14:textId="02921192" w:rsidR="004A1B5E" w:rsidRPr="00606892" w:rsidRDefault="004A1B5E" w:rsidP="004A1B5E">
      <w:pPr>
        <w:pStyle w:val="FootnoteText"/>
      </w:pPr>
      <w:r>
        <w:rPr>
          <w:rStyle w:val="FootnoteReference"/>
        </w:rPr>
        <w:footnoteRef/>
      </w:r>
      <w:r w:rsidRPr="00606892">
        <w:t xml:space="preserve"> </w:t>
      </w:r>
      <w:r>
        <w:fldChar w:fldCharType="begin"/>
      </w:r>
      <w:r w:rsidR="008C334C">
        <w:instrText xml:space="preserve"> ADDIN ZOTERO_ITEM CSL_CITATION {"citationID":"8Xm63mh8","properties":{"formattedCitation":"Julius und Leser, {\\i{}Vegan}, 174.","plainCitation":"Julius und Leser, Vegan, 174.","noteIndex":1051},"citationItems":[{"id":12,"uris":["http://zotero.org/users/local/usTu59L8/items/4IBMT3TA"],"itemData":{"id":12,"type":"book","abstract":"Vegane Variationen quer durch die Küchen der Welt, die zum Grossteil auf Tofu oder andere Soja-Produkte verzichten. Ausserdem sind zahlreiche Rezepte auch frei von Gluten. Bei den Gerichten handelt es sich um vegan abgewandelte Klassiker oder Gerichte, die von Haus aus vegan sind","event-place":"München","ISBN":"978-3-86244-592-9","language":"ger","number-of-pages":"221","publisher":"Christian-Verl","publisher-place":"München","source":"K10plus ISBN","title":"Vegan: internationale Klassiker ; 120 Rezepte von Teriyaki-Tofusteak bis Pannacotta","title-short":"Vegan","author":[{"family":"Julius","given":"Christina"},{"family":"Leser","given":"Nicolas"}],"issued":{"date-parts":[["2014"]]}},"locator":"174"}],"schema":"https://github.com/citation-style-language/schema/raw/master/csl-citation.json"} </w:instrText>
      </w:r>
      <w:r>
        <w:fldChar w:fldCharType="separate"/>
      </w:r>
      <w:r w:rsidRPr="00606892">
        <w:rPr>
          <w:rFonts w:ascii="Calibri" w:hAnsi="Calibri" w:cs="Calibri"/>
          <w:szCs w:val="24"/>
        </w:rPr>
        <w:t xml:space="preserve">Julius und Leser, </w:t>
      </w:r>
      <w:r w:rsidRPr="00606892">
        <w:rPr>
          <w:rFonts w:ascii="Calibri" w:hAnsi="Calibri" w:cs="Calibri"/>
          <w:i/>
          <w:iCs/>
          <w:szCs w:val="24"/>
        </w:rPr>
        <w:t>Vegan</w:t>
      </w:r>
      <w:r w:rsidRPr="00606892">
        <w:rPr>
          <w:rFonts w:ascii="Calibri" w:hAnsi="Calibri" w:cs="Calibri"/>
          <w:szCs w:val="24"/>
        </w:rPr>
        <w:t>, 174.</w:t>
      </w:r>
      <w:r>
        <w:fldChar w:fldCharType="end"/>
      </w:r>
    </w:p>
  </w:footnote>
  <w:footnote w:id="1053">
    <w:p w14:paraId="368313B1" w14:textId="08FF13AF" w:rsidR="00626882" w:rsidRDefault="00626882" w:rsidP="00626882">
      <w:pPr>
        <w:pStyle w:val="FootnoteText"/>
      </w:pPr>
      <w:r>
        <w:rPr>
          <w:rStyle w:val="FootnoteReference"/>
        </w:rPr>
        <w:footnoteRef/>
      </w:r>
      <w:r>
        <w:t xml:space="preserve"> </w:t>
      </w:r>
      <w:r>
        <w:fldChar w:fldCharType="begin"/>
      </w:r>
      <w:r w:rsidR="008C334C">
        <w:instrText xml:space="preserve"> ADDIN ZOTERO_ITEM CSL_CITATION {"citationID":"gND0RYyP","properties":{"formattedCitation":"Likidis-K\\uc0\\u246{}nigsfeld, Brauner, und Werz-Kovacs, {\\i{}Griechenland Originalrezepte und Interessantes \\uc0\\u252{}ber Land und Leute}, 96.","plainCitation":"Likidis-Königsfeld, Brauner, und Werz-Kovacs, Griechenland Originalrezepte und Interessantes über Land und Leute, 96.","noteIndex":1052},"citationItems":[{"id":21,"uris":["http://zotero.org/users/local/usTu59L8/items/5J8T6KEU"],"itemData":{"id":21,"type":"book","edition":"Sonderausg. der Orig.-Ausg. von 1994, 1. Aufl","event-place":"München","ISBN":"978-3-7742-6443-4","language":"ger","note":"OCLC: 76556261","publisher":"Gräfe und Unzer","publisher-place":"München","source":"Open WorldCat","title":"Griechenland Originalrezepte und Interessantes über Land und Leute","author":[{"family":"Likidis-Königsfeld","given":"Kristina"},{"family":"Brauner","given":"Michael"},{"family":"Werz-Kovacs","given":"Stephanie","dropping-particle":"von"}],"issued":{"date-parts":[["2004"]]}},"locator":"96"}],"schema":"https://github.com/citation-style-language/schema/raw/master/csl-citation.json"} </w:instrText>
      </w:r>
      <w:r>
        <w:fldChar w:fldCharType="separate"/>
      </w:r>
      <w:r w:rsidRPr="00FC410B">
        <w:rPr>
          <w:rFonts w:ascii="Calibri" w:hAnsi="Calibri" w:cs="Calibri"/>
          <w:szCs w:val="24"/>
        </w:rPr>
        <w:t xml:space="preserve">Likidis-Königsfeld, Brauner, und Werz-Kovacs, </w:t>
      </w:r>
      <w:r w:rsidRPr="00FC410B">
        <w:rPr>
          <w:rFonts w:ascii="Calibri" w:hAnsi="Calibri" w:cs="Calibri"/>
          <w:i/>
          <w:iCs/>
          <w:szCs w:val="24"/>
        </w:rPr>
        <w:t>Griechenland Originalrezepte und Interessantes über Land und Leute</w:t>
      </w:r>
      <w:r w:rsidRPr="00FC410B">
        <w:rPr>
          <w:rFonts w:ascii="Calibri" w:hAnsi="Calibri" w:cs="Calibri"/>
          <w:szCs w:val="24"/>
        </w:rPr>
        <w:t>, 96.</w:t>
      </w:r>
      <w:r>
        <w:fldChar w:fldCharType="end"/>
      </w:r>
    </w:p>
  </w:footnote>
  <w:footnote w:id="1054">
    <w:p w14:paraId="5D97414B" w14:textId="007A716D" w:rsidR="00626882" w:rsidRDefault="00626882" w:rsidP="00626882">
      <w:pPr>
        <w:pStyle w:val="FootnoteText"/>
      </w:pPr>
      <w:r>
        <w:rPr>
          <w:rStyle w:val="FootnoteReference"/>
        </w:rPr>
        <w:footnoteRef/>
      </w:r>
      <w:r>
        <w:t xml:space="preserve"> </w:t>
      </w:r>
      <w:r>
        <w:fldChar w:fldCharType="begin"/>
      </w:r>
      <w:r w:rsidR="008C334C">
        <w:instrText xml:space="preserve"> ADDIN ZOTERO_ITEM CSL_CITATION {"citationID":"DAoFQ30H","properties":{"formattedCitation":"Likidis-K\\uc0\\u246{}nigsfeld, Brauner, und Werz-Kovacs, 97.","plainCitation":"Likidis-Königsfeld, Brauner, und Werz-Kovacs, 97.","noteIndex":1053},"citationItems":[{"id":21,"uris":["http://zotero.org/users/local/usTu59L8/items/5J8T6KEU"],"itemData":{"id":21,"type":"book","edition":"Sonderausg. der Orig.-Ausg. von 1994, 1. Aufl","event-place":"München","ISBN":"978-3-7742-6443-4","language":"ger","note":"OCLC: 76556261","publisher":"Gräfe und Unzer","publisher-place":"München","source":"Open WorldCat","title":"Griechenland Originalrezepte und Interessantes über Land und Leute","author":[{"family":"Likidis-Königsfeld","given":"Kristina"},{"family":"Brauner","given":"Michael"},{"family":"Werz-Kovacs","given":"Stephanie","dropping-particle":"von"}],"issued":{"date-parts":[["2004"]]}},"locator":"97"}],"schema":"https://github.com/citation-style-language/schema/raw/master/csl-citation.json"} </w:instrText>
      </w:r>
      <w:r>
        <w:fldChar w:fldCharType="separate"/>
      </w:r>
      <w:r w:rsidRPr="00864170">
        <w:rPr>
          <w:rFonts w:ascii="Calibri" w:hAnsi="Calibri" w:cs="Calibri"/>
          <w:szCs w:val="24"/>
        </w:rPr>
        <w:t>Likidis-Königsfeld, Brauner, und Werz-Kovacs, 97.</w:t>
      </w:r>
      <w:r>
        <w:fldChar w:fldCharType="end"/>
      </w:r>
    </w:p>
  </w:footnote>
  <w:footnote w:id="1055">
    <w:p w14:paraId="42140120" w14:textId="67498709" w:rsidR="00106AEC" w:rsidRDefault="00106AEC" w:rsidP="00106AEC">
      <w:pPr>
        <w:pStyle w:val="FootnoteText"/>
      </w:pPr>
      <w:r>
        <w:rPr>
          <w:rStyle w:val="FootnoteReference"/>
        </w:rPr>
        <w:footnoteRef/>
      </w:r>
      <w:r>
        <w:t xml:space="preserve"> </w:t>
      </w:r>
      <w:r>
        <w:fldChar w:fldCharType="begin"/>
      </w:r>
      <w:r w:rsidR="008C334C">
        <w:instrText xml:space="preserve"> ADDIN ZOTERO_ITEM CSL_CITATION {"citationID":"reOmkcaq","properties":{"formattedCitation":"\\uc0\\u8222{}ZEITmagazin\\uc0\\u8220{}.","plainCitation":"„ZEITmagazin“.","noteIndex":1054},"citationItems":[{"id":96,"uris":["http://zotero.org/users/local/usTu59L8/items/EJMJD2IT"],"itemData":{"id":96,"type":"article-journal","title":"ZEITmagazin"}}],"schema":"https://github.com/citation-style-language/schema/raw/master/csl-citation.json"} </w:instrText>
      </w:r>
      <w:r>
        <w:fldChar w:fldCharType="separate"/>
      </w:r>
      <w:r w:rsidRPr="004369A1">
        <w:rPr>
          <w:rFonts w:ascii="Calibri" w:hAnsi="Calibri" w:cs="Calibri"/>
          <w:szCs w:val="24"/>
        </w:rPr>
        <w:t>„ZEITmagazin“.</w:t>
      </w:r>
      <w:r>
        <w:fldChar w:fldCharType="end"/>
      </w:r>
    </w:p>
  </w:footnote>
  <w:footnote w:id="1056">
    <w:p w14:paraId="0BBDCEA0" w14:textId="598CDFD7" w:rsidR="00EF021E" w:rsidRPr="00FC1C47" w:rsidRDefault="00EF021E" w:rsidP="00EF021E">
      <w:pPr>
        <w:pStyle w:val="FootnoteText"/>
      </w:pPr>
      <w:r>
        <w:rPr>
          <w:rStyle w:val="FootnoteReference"/>
        </w:rPr>
        <w:footnoteRef/>
      </w:r>
      <w:r w:rsidRPr="00FC1C47">
        <w:t xml:space="preserve"> </w:t>
      </w:r>
      <w:r>
        <w:fldChar w:fldCharType="begin"/>
      </w:r>
      <w:r w:rsidR="008C334C">
        <w:instrText xml:space="preserve"> ADDIN ZOTERO_ITEM CSL_CITATION {"citationID":"cJi3iRgL","properties":{"formattedCitation":"Szwillus, Mewes, und Poziombka, {\\i{}Vegetarisch - Lieblingsrezepte aus aller Welt}, 11.","plainCitation":"Szwillus, Mewes, und Poziombka, Vegetarisch - Lieblingsrezepte aus aller Welt, 11.","noteIndex":1055},"citationItems":[{"id":28,"uris":["http://zotero.org/users/local/usTu59L8/items/HL8LHDY3"],"itemData":{"id":28,"type":"book","collection-title":"GU-KüchenRatgeber","edition":"1. Aufl","event-place":"München","ISBN":"978-3-7742-4888-5","language":"ger","number-of-pages":"64","publisher":"Gräfe und Unzer","publisher-place":"München","source":"K10plus ISBN","title":"Vegetarisch - Lieblingsrezepte aus aller Welt: mit den 10 GU-Erfolgstipps ; praktische Garmethoden-Übersicht ; ausführliche Warenkunde","title-short":"Vegetarisch - Lieblingsrezepte aus aller Welt","author":[{"family":"Szwillus","given":"Marlisa"},{"family":"Mewes","given":"Kai"},{"family":"Poziombka","given":"Stefanie"}],"issued":{"date-parts":[["2002"]]}},"locator":"11"}],"schema":"https://github.com/citation-style-language/schema/raw/master/csl-citation.json"} </w:instrText>
      </w:r>
      <w:r>
        <w:fldChar w:fldCharType="separate"/>
      </w:r>
      <w:r w:rsidRPr="00C16319">
        <w:rPr>
          <w:rFonts w:ascii="Calibri" w:hAnsi="Calibri" w:cs="Calibri"/>
          <w:szCs w:val="24"/>
        </w:rPr>
        <w:t xml:space="preserve">Szwillus, Mewes, und Poziombka, </w:t>
      </w:r>
      <w:r w:rsidRPr="00C16319">
        <w:rPr>
          <w:rFonts w:ascii="Calibri" w:hAnsi="Calibri" w:cs="Calibri"/>
          <w:i/>
          <w:iCs/>
          <w:szCs w:val="24"/>
        </w:rPr>
        <w:t>Vegetarisch - Lieblingsrezepte aus aller Welt</w:t>
      </w:r>
      <w:r w:rsidRPr="00C16319">
        <w:rPr>
          <w:rFonts w:ascii="Calibri" w:hAnsi="Calibri" w:cs="Calibri"/>
          <w:szCs w:val="24"/>
        </w:rPr>
        <w:t>, 11.</w:t>
      </w:r>
      <w:r>
        <w:fldChar w:fldCharType="end"/>
      </w:r>
    </w:p>
  </w:footnote>
  <w:footnote w:id="1057">
    <w:p w14:paraId="62E59D6D" w14:textId="25FB588E" w:rsidR="00DF74F2" w:rsidRPr="00966A07" w:rsidRDefault="00DF74F2" w:rsidP="00DF74F2">
      <w:pPr>
        <w:pStyle w:val="FootnoteText"/>
      </w:pPr>
      <w:r>
        <w:rPr>
          <w:rStyle w:val="FootnoteReference"/>
        </w:rPr>
        <w:footnoteRef/>
      </w:r>
      <w:r w:rsidRPr="00966A07">
        <w:t xml:space="preserve"> </w:t>
      </w:r>
      <w:r>
        <w:fldChar w:fldCharType="begin"/>
      </w:r>
      <w:r w:rsidR="008C334C">
        <w:instrText xml:space="preserve"> ADDIN ZOTERO_ITEM CSL_CITATION {"citationID":"HrjNbaeZ","properties":{"formattedCitation":"Raether, {\\i{}Das Beste vom Wochenmarkt neue frische und saisonale Rezepte aus dem ZEIT-Magazin}, 82.","plainCitation":"Raether, Das Beste vom Wochenmarkt neue frische und saisonale Rezepte aus dem ZEIT-Magazin, 82.","noteIndex":1056},"citationItems":[{"id":67,"uris":["http://zotero.org/users/local/usTu59L8/items/QLVCWGWT"],"itemData":{"id":67,"type":"book","edition":"Originalausgabe, 1. Auflage","event-place":"München","ISBN":"978-3-7423-0309-7","language":"ger","note":"OCLC: 1011381508","publisher":"riva","publisher-place":"München","source":"Open WorldCat","title":"Das Beste vom Wochenmarkt neue frische und saisonale Rezepte aus dem ZEIT-Magazin","author":[{"family":"Raether","given":"Elisabeth"}],"issued":{"date-parts":[["2017"]]}},"locator":"82"}],"schema":"https://github.com/citation-style-language/schema/raw/master/csl-citation.json"} </w:instrText>
      </w:r>
      <w:r>
        <w:fldChar w:fldCharType="separate"/>
      </w:r>
      <w:r w:rsidRPr="00ED2475">
        <w:rPr>
          <w:rFonts w:ascii="Calibri" w:hAnsi="Calibri" w:cs="Calibri"/>
          <w:szCs w:val="24"/>
        </w:rPr>
        <w:t xml:space="preserve">Raether, </w:t>
      </w:r>
      <w:r w:rsidRPr="00ED2475">
        <w:rPr>
          <w:rFonts w:ascii="Calibri" w:hAnsi="Calibri" w:cs="Calibri"/>
          <w:i/>
          <w:iCs/>
          <w:szCs w:val="24"/>
        </w:rPr>
        <w:t>Das Beste vom Wochenmarkt neue frische und saisonale Rezepte aus dem ZEIT-Magazin</w:t>
      </w:r>
      <w:r w:rsidRPr="00ED2475">
        <w:rPr>
          <w:rFonts w:ascii="Calibri" w:hAnsi="Calibri" w:cs="Calibri"/>
          <w:szCs w:val="24"/>
        </w:rPr>
        <w:t>, 82.</w:t>
      </w:r>
      <w:r>
        <w:fldChar w:fldCharType="end"/>
      </w:r>
    </w:p>
  </w:footnote>
  <w:footnote w:id="1058">
    <w:p w14:paraId="4EA7825E" w14:textId="2E33936F" w:rsidR="00CE122D" w:rsidRDefault="00CE122D" w:rsidP="00CE122D">
      <w:pPr>
        <w:pStyle w:val="FootnoteText"/>
      </w:pPr>
      <w:r>
        <w:rPr>
          <w:rStyle w:val="FootnoteReference"/>
        </w:rPr>
        <w:footnoteRef/>
      </w:r>
      <w:r>
        <w:t xml:space="preserve"> </w:t>
      </w:r>
      <w:r>
        <w:fldChar w:fldCharType="begin"/>
      </w:r>
      <w:r w:rsidR="008C334C">
        <w:instrText xml:space="preserve"> ADDIN ZOTERO_ITEM CSL_CITATION {"citationID":"PhNqtUDe","properties":{"formattedCitation":"essen &amp; trinken, \\uc0\\u8222{}essen &amp; trinken F\\uc0\\u252{}r jeden Tag: Tolle Ideen mit Gem\\uc0\\u252{}se\\uc0\\u8220{}, 79.","plainCitation":"essen &amp; trinken, „essen &amp; trinken Für jeden Tag: Tolle Ideen mit Gemüse“, 79.","noteIndex":1057},"citationItems":[{"id":97,"uris":["http://zotero.org/users/local/usTu59L8/items/ELY6FUFN"],"itemData":{"id":97,"type":"article-journal","collection-title":"essen &amp; trinken","title":"essen &amp; trinken Für jeden Tag: Tolle Ideen mit Gemüse","volume":"09/2013","editor":[{"family":"essen &amp; trinken","given":""}],"issued":{"date-parts":[["2013"]]}},"locator":"79"}],"schema":"https://github.com/citation-style-language/schema/raw/master/csl-citation.json"} </w:instrText>
      </w:r>
      <w:r>
        <w:fldChar w:fldCharType="separate"/>
      </w:r>
      <w:r w:rsidR="00A830F2" w:rsidRPr="00A830F2">
        <w:rPr>
          <w:rFonts w:ascii="Calibri" w:hAnsi="Calibri" w:cs="Calibri"/>
          <w:szCs w:val="24"/>
        </w:rPr>
        <w:t>essen &amp; trinken, „essen &amp; trinken Für jeden Tag: Tolle Ideen mit Gemüse“, 79.</w:t>
      </w:r>
      <w:r>
        <w:fldChar w:fldCharType="end"/>
      </w:r>
    </w:p>
  </w:footnote>
  <w:footnote w:id="1059">
    <w:p w14:paraId="2EA5326A" w14:textId="27BEFCA1" w:rsidR="00DB6A78" w:rsidRDefault="00DB6A78" w:rsidP="00DB6A78">
      <w:pPr>
        <w:pStyle w:val="FootnoteText"/>
      </w:pPr>
      <w:r>
        <w:rPr>
          <w:rStyle w:val="FootnoteReference"/>
        </w:rPr>
        <w:footnoteRef/>
      </w:r>
      <w:r>
        <w:t xml:space="preserve"> </w:t>
      </w:r>
      <w:r>
        <w:fldChar w:fldCharType="begin"/>
      </w:r>
      <w:r w:rsidR="008C334C">
        <w:instrText xml:space="preserve"> ADDIN ZOTERO_ITEM CSL_CITATION {"citationID":"p1OpcgB0","properties":{"formattedCitation":"Schinharl, Mewes, und Dusy, {\\i{}Antipasti und Tapas kleine Klassiker im Trend\\uc0\\u8239{}; [mit den 10 GU-Erfolgstipps\\uc0\\u8239{}; internationale Rezepte\\uc0\\u8239{}; Vorschl\\uc0\\u228{}ge f\\uc0\\u252{}rs B\\uc0\\u252{}fett]}, 34.","plainCitation":"Schinharl, Mewes, und Dusy, Antipasti und Tapas kleine Klassiker im Trend ; [mit den 10 GU-Erfolgstipps ; internationale Rezepte ; Vorschläge fürs Büfett], 34.","noteIndex":1058},"citationItems":[{"id":29,"uris":["http://zotero.org/users/local/usTu59L8/items/TMTSYXJS"],"itemData":{"id":29,"type":"book","edition":"1. Aufl","event-place":"München","ISBN":"978-3-7742-4899-1","language":"ger","note":"OCLC: 76306369","publisher":"Gräfe und Unzer","publisher-place":"München","source":"Open WorldCat","title":"Antipasti und Tapas kleine Klassiker im Trend ; [mit den 10 GU-Erfolgstipps ; internationale Rezepte ; Vorschläge fürs Büfett]","author":[{"family":"Schinharl","given":"Cornelia"},{"family":"Mewes","given":"Kai"},{"family":"Dusy","given":"Tanja"}],"issued":{"date-parts":[["2002"]]}},"locator":"34"}],"schema":"https://github.com/citation-style-language/schema/raw/master/csl-citation.json"} </w:instrText>
      </w:r>
      <w:r>
        <w:fldChar w:fldCharType="separate"/>
      </w:r>
      <w:r w:rsidRPr="001E7FA5">
        <w:rPr>
          <w:rFonts w:ascii="Calibri" w:hAnsi="Calibri" w:cs="Calibri"/>
          <w:szCs w:val="24"/>
        </w:rPr>
        <w:t xml:space="preserve">Schinharl, Mewes, und Dusy, </w:t>
      </w:r>
      <w:r w:rsidRPr="001E7FA5">
        <w:rPr>
          <w:rFonts w:ascii="Calibri" w:hAnsi="Calibri" w:cs="Calibri"/>
          <w:i/>
          <w:iCs/>
          <w:szCs w:val="24"/>
        </w:rPr>
        <w:t>Antipasti und Tapas kleine Klassiker im Trend ; [mit den 10 GU-Erfolgstipps ; internationale Rezepte ; Vorschläge fürs Büfett]</w:t>
      </w:r>
      <w:r w:rsidRPr="001E7FA5">
        <w:rPr>
          <w:rFonts w:ascii="Calibri" w:hAnsi="Calibri" w:cs="Calibri"/>
          <w:szCs w:val="24"/>
        </w:rPr>
        <w:t>, 34.</w:t>
      </w:r>
      <w:r>
        <w:fldChar w:fldCharType="end"/>
      </w:r>
    </w:p>
  </w:footnote>
  <w:footnote w:id="1060">
    <w:p w14:paraId="3EA775E4" w14:textId="2F4C1CCD" w:rsidR="00C9510E" w:rsidRDefault="00C9510E" w:rsidP="00C9510E">
      <w:pPr>
        <w:pStyle w:val="FootnoteText"/>
      </w:pPr>
      <w:r>
        <w:rPr>
          <w:rStyle w:val="FootnoteReference"/>
        </w:rPr>
        <w:footnoteRef/>
      </w:r>
      <w:r>
        <w:t xml:space="preserve"> </w:t>
      </w:r>
      <w:r>
        <w:fldChar w:fldCharType="begin"/>
      </w:r>
      <w:r w:rsidR="008C334C">
        <w:instrText xml:space="preserve"> ADDIN ZOTERO_ITEM CSL_CITATION {"citationID":"n9RrEof9","properties":{"formattedCitation":"Frenkiel und Vindahl, {\\i{}Die gr\\uc0\\u252{}ne K\\uc0\\u252{}che}, 71.","plainCitation":"Frenkiel und Vindahl, Die grüne Küche, 71.","noteIndex":1059},"citationItems":[{"id":59,"uris":["http://zotero.org/users/local/usTu59L8/items/T936RKBP"],"itemData":{"id":59,"type":"book","edition":"3. Auflage, deutsche Erstausgabe","event-place":"München","ISBN":"978-3-86873-685-4","language":"ger","number-of-pages":"247","publisher":"Knesebeck","publisher-place":"München","source":"K10plus ISBN","title":"Die grüne Küche: köstliche vegetarische Ideen für jeden Tag","title-short":"Die grüne Küche","author":[{"family":"Frenkiel","given":"David"},{"family":"Vindahl","given":"Luise"}],"translator":[{"family":"Weinberger","given":"Anita"}],"issued":{"date-parts":[["2016"]]}},"locator":"71"}],"schema":"https://github.com/citation-style-language/schema/raw/master/csl-citation.json"} </w:instrText>
      </w:r>
      <w:r>
        <w:fldChar w:fldCharType="separate"/>
      </w:r>
      <w:r w:rsidRPr="000E6087">
        <w:rPr>
          <w:rFonts w:ascii="Calibri" w:hAnsi="Calibri" w:cs="Calibri"/>
          <w:szCs w:val="24"/>
        </w:rPr>
        <w:t xml:space="preserve">Frenkiel und Vindahl, </w:t>
      </w:r>
      <w:r w:rsidRPr="000E6087">
        <w:rPr>
          <w:rFonts w:ascii="Calibri" w:hAnsi="Calibri" w:cs="Calibri"/>
          <w:i/>
          <w:iCs/>
          <w:szCs w:val="24"/>
        </w:rPr>
        <w:t>Die grüne Küche</w:t>
      </w:r>
      <w:r w:rsidRPr="000E6087">
        <w:rPr>
          <w:rFonts w:ascii="Calibri" w:hAnsi="Calibri" w:cs="Calibri"/>
          <w:szCs w:val="24"/>
        </w:rPr>
        <w:t>, 71.</w:t>
      </w:r>
      <w:r>
        <w:fldChar w:fldCharType="end"/>
      </w:r>
    </w:p>
  </w:footnote>
  <w:footnote w:id="1061">
    <w:p w14:paraId="3A85BD02" w14:textId="2C1C8BAE" w:rsidR="0000612E" w:rsidRDefault="0000612E">
      <w:pPr>
        <w:pStyle w:val="FootnoteText"/>
      </w:pPr>
      <w:r>
        <w:rPr>
          <w:rStyle w:val="FootnoteReference"/>
        </w:rPr>
        <w:footnoteRef/>
      </w:r>
      <w:r>
        <w:t xml:space="preserve"> </w:t>
      </w:r>
      <w:r>
        <w:fldChar w:fldCharType="begin"/>
      </w:r>
      <w:r w:rsidR="008C334C">
        <w:instrText xml:space="preserve"> ADDIN ZOTERO_ITEM CSL_CITATION {"citationID":"Bden781d","properties":{"formattedCitation":"Fr\\uc0\\u252{}chtel, Teubner, und Schinharl, {\\i{}Gem\\uc0\\u252{}se gesund und raffiniert}, 14\\uc0\\u8211{}15.","plainCitation":"Früchtel, Teubner, und Schinharl, Gemüse gesund und raffiniert, 14–15.","noteIndex":1060},"citationItems":[{"id":32,"uris":["http://zotero.org/users/local/usTu59L8/items/V4I6C3PA"],"itemData":{"id":32,"type":"book","collection-title":"GU-Küchen-Ratgeber","edition":"4. Aufl","event-place":"München","ISBN":"978-3-7742-1113-1","language":"ger","number-of-pages":"64","publisher":"Gräfe und Unzer","publisher-place":"München","source":"K10plus ISBN","title":"Gemüse gesund und raffiniert: vegetarische Rezepte für köstliche Suppen, Vorspeisen und Aufläufe; jedes Rezept in Farbe","title-short":"Gemüse gesund und raffiniert","editor":[{"family":"Früchtel","given":"Ingrid"},{"family":"Teubner","given":"Odette"},{"family":"Schinharl","given":"Cornelia"}],"issued":{"date-parts":[["1993"]]}},"locator":"14-15"}],"schema":"https://github.com/citation-style-language/schema/raw/master/csl-citation.json"} </w:instrText>
      </w:r>
      <w:r>
        <w:fldChar w:fldCharType="separate"/>
      </w:r>
      <w:r w:rsidR="00A830F2" w:rsidRPr="00A830F2">
        <w:rPr>
          <w:rFonts w:ascii="Calibri" w:hAnsi="Calibri" w:cs="Calibri"/>
          <w:szCs w:val="24"/>
        </w:rPr>
        <w:t xml:space="preserve">Früchtel, Teubner, und Schinharl, </w:t>
      </w:r>
      <w:r w:rsidR="00A830F2" w:rsidRPr="00A830F2">
        <w:rPr>
          <w:rFonts w:ascii="Calibri" w:hAnsi="Calibri" w:cs="Calibri"/>
          <w:i/>
          <w:iCs/>
          <w:szCs w:val="24"/>
        </w:rPr>
        <w:t>Gemüse gesund und raffiniert</w:t>
      </w:r>
      <w:r w:rsidR="00A830F2" w:rsidRPr="00A830F2">
        <w:rPr>
          <w:rFonts w:ascii="Calibri" w:hAnsi="Calibri" w:cs="Calibri"/>
          <w:szCs w:val="24"/>
        </w:rPr>
        <w:t>, 14–15.</w:t>
      </w:r>
      <w:r>
        <w:fldChar w:fldCharType="end"/>
      </w:r>
    </w:p>
  </w:footnote>
  <w:footnote w:id="1062">
    <w:p w14:paraId="28D0715D" w14:textId="30816366" w:rsidR="00CE2887" w:rsidRDefault="00CE2887" w:rsidP="00CE2887">
      <w:pPr>
        <w:pStyle w:val="FootnoteText"/>
      </w:pPr>
      <w:r>
        <w:rPr>
          <w:rStyle w:val="FootnoteReference"/>
        </w:rPr>
        <w:footnoteRef/>
      </w:r>
      <w:r>
        <w:t xml:space="preserve"> </w:t>
      </w:r>
      <w:r>
        <w:fldChar w:fldCharType="begin"/>
      </w:r>
      <w:r w:rsidR="008C334C">
        <w:instrText xml:space="preserve"> ADDIN ZOTERO_ITEM CSL_CITATION {"citationID":"uF53XFcV","properties":{"formattedCitation":"essen &amp; trinken, \\uc0\\u8222{}essen &amp; trinken F\\uc0\\u252{}r jeden Tag: Tolle Ideen mit Gem\\uc0\\u252{}se\\uc0\\u8220{}, 56.","plainCitation":"essen &amp; trinken, „essen &amp; trinken Für jeden Tag: Tolle Ideen mit Gemüse“, 56.","noteIndex":1061},"citationItems":[{"id":97,"uris":["http://zotero.org/users/local/usTu59L8/items/ELY6FUFN"],"itemData":{"id":97,"type":"article-journal","collection-title":"essen &amp; trinken","title":"essen &amp; trinken Für jeden Tag: Tolle Ideen mit Gemüse","volume":"09/2013","editor":[{"family":"essen &amp; trinken","given":""}],"issued":{"date-parts":[["2013"]]}},"locator":"56"}],"schema":"https://github.com/citation-style-language/schema/raw/master/csl-citation.json"} </w:instrText>
      </w:r>
      <w:r>
        <w:fldChar w:fldCharType="separate"/>
      </w:r>
      <w:r w:rsidRPr="00C84AA0">
        <w:rPr>
          <w:rFonts w:ascii="Calibri" w:hAnsi="Calibri" w:cs="Calibri"/>
          <w:szCs w:val="24"/>
        </w:rPr>
        <w:t>essen &amp; trinken, „essen &amp; trinken Für jeden Tag: Tolle Ideen mit Gemüse“, 56.</w:t>
      </w:r>
      <w:r>
        <w:fldChar w:fldCharType="end"/>
      </w:r>
    </w:p>
  </w:footnote>
  <w:footnote w:id="1063">
    <w:p w14:paraId="6FB0819B" w14:textId="1F10C44F" w:rsidR="00483A3F" w:rsidRDefault="00483A3F" w:rsidP="00483A3F">
      <w:pPr>
        <w:pStyle w:val="FootnoteText"/>
      </w:pPr>
      <w:r>
        <w:rPr>
          <w:rStyle w:val="FootnoteReference"/>
        </w:rPr>
        <w:footnoteRef/>
      </w:r>
      <w:r>
        <w:t xml:space="preserve"> </w:t>
      </w:r>
      <w:r>
        <w:fldChar w:fldCharType="begin"/>
      </w:r>
      <w:r w:rsidR="008C334C">
        <w:instrText xml:space="preserve"> ADDIN ZOTERO_ITEM CSL_CITATION {"citationID":"zDhCpa77","properties":{"formattedCitation":"Schinharl, Rynio, und Rademacker, {\\i{}15 Minuten-Abendessen genie\\uc0\\u223{}en Sie den Feierabend!\\uc0\\u8239{}; [mit den 10 GU-Erfolgstipps\\uc0\\u8239{}; von kalt bis warm}, 58.","plainCitation":"Schinharl, Rynio, und Rademacker, 15 Minuten-Abendessen genießen Sie den Feierabend! ; [mit den 10 GU-Erfolgstipps ; von kalt bis warm, 58.","noteIndex":1062},"citationItems":[{"id":39,"uris":["http://zotero.org/users/local/usTu59L8/items/5SLNCBSW"],"itemData":{"id":39,"type":"book","edition":"1. Aufl","event-place":"München","ISBN":"978-3-8338-0070-2","language":"ger","note":"OCLC: 181522488","publisher":"Gräfe und Unzer","publisher-place":"München","source":"Open WorldCat","title":"15 Minuten-Abendessen genießen Sie den Feierabend! ; [mit den 10 GU-Erfolgstipps ; von kalt bis warm: Kleinigkeiten und Hauptmahlzeiten ; Extra: raffiniert belegte Brote]","title-short":"15 Minuten-Abendessen genießen Sie den Feierabend! ; [mit den 10 GU-Erfolgstipps ; von kalt bis warm","author":[{"family":"Schinharl","given":"Cornelia"},{"family":"Rynio","given":"Jörn"},{"family":"Rademacker","given":"Birgit"}],"issued":{"date-parts":[["2006"]]}},"locator":"58"}],"schema":"https://github.com/citation-style-language/schema/raw/master/csl-citation.json"} </w:instrText>
      </w:r>
      <w:r>
        <w:fldChar w:fldCharType="separate"/>
      </w:r>
      <w:r w:rsidR="00A830F2" w:rsidRPr="00A830F2">
        <w:rPr>
          <w:rFonts w:ascii="Calibri" w:hAnsi="Calibri" w:cs="Calibri"/>
          <w:szCs w:val="24"/>
        </w:rPr>
        <w:t xml:space="preserve">Schinharl, Rynio, und Rademacker, </w:t>
      </w:r>
      <w:r w:rsidR="00A830F2" w:rsidRPr="00A830F2">
        <w:rPr>
          <w:rFonts w:ascii="Calibri" w:hAnsi="Calibri" w:cs="Calibri"/>
          <w:i/>
          <w:iCs/>
          <w:szCs w:val="24"/>
        </w:rPr>
        <w:t>15 Minuten-Abendessen genießen Sie den Feierabend! ; [mit den 10 GU-Erfolgstipps ; von kalt bis warm</w:t>
      </w:r>
      <w:r w:rsidR="00A830F2" w:rsidRPr="00A830F2">
        <w:rPr>
          <w:rFonts w:ascii="Calibri" w:hAnsi="Calibri" w:cs="Calibri"/>
          <w:szCs w:val="24"/>
        </w:rPr>
        <w:t>, 58.</w:t>
      </w:r>
      <w:r>
        <w:fldChar w:fldCharType="end"/>
      </w:r>
    </w:p>
  </w:footnote>
  <w:footnote w:id="1064">
    <w:p w14:paraId="7D5D162D" w14:textId="4475E06D" w:rsidR="00483A3F" w:rsidRDefault="00483A3F" w:rsidP="00483A3F">
      <w:pPr>
        <w:pStyle w:val="FootnoteText"/>
      </w:pPr>
      <w:r>
        <w:rPr>
          <w:rStyle w:val="FootnoteReference"/>
        </w:rPr>
        <w:footnoteRef/>
      </w:r>
      <w:r>
        <w:t xml:space="preserve"> </w:t>
      </w:r>
      <w:r>
        <w:fldChar w:fldCharType="begin"/>
      </w:r>
      <w:r w:rsidR="008C334C">
        <w:instrText xml:space="preserve"> ADDIN ZOTERO_ITEM CSL_CITATION {"citationID":"9rUwwC8y","properties":{"formattedCitation":"Sodha und Loftus, {\\i{}Indisch vegetarisch}, 286.","plainCitation":"Sodha und Loftus, Indisch vegetarisch, 286.","noteIndex":1063},"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286"}],"schema":"https://github.com/citation-style-language/schema/raw/master/csl-citation.json"} </w:instrText>
      </w:r>
      <w:r>
        <w:fldChar w:fldCharType="separate"/>
      </w:r>
      <w:r w:rsidRPr="005A0822">
        <w:rPr>
          <w:rFonts w:ascii="Calibri" w:hAnsi="Calibri" w:cs="Calibri"/>
          <w:szCs w:val="24"/>
        </w:rPr>
        <w:t xml:space="preserve">Sodha und Loftus, </w:t>
      </w:r>
      <w:r w:rsidRPr="005A0822">
        <w:rPr>
          <w:rFonts w:ascii="Calibri" w:hAnsi="Calibri" w:cs="Calibri"/>
          <w:i/>
          <w:iCs/>
          <w:szCs w:val="24"/>
        </w:rPr>
        <w:t>Indisch vegetarisch</w:t>
      </w:r>
      <w:r w:rsidRPr="005A0822">
        <w:rPr>
          <w:rFonts w:ascii="Calibri" w:hAnsi="Calibri" w:cs="Calibri"/>
          <w:szCs w:val="24"/>
        </w:rPr>
        <w:t>, 286.</w:t>
      </w:r>
      <w:r>
        <w:fldChar w:fldCharType="end"/>
      </w:r>
    </w:p>
  </w:footnote>
  <w:footnote w:id="1065">
    <w:p w14:paraId="7728B5F4" w14:textId="32F83C6A" w:rsidR="00483A3F" w:rsidRPr="00457552" w:rsidRDefault="00483A3F" w:rsidP="00483A3F">
      <w:pPr>
        <w:pStyle w:val="FootnoteText"/>
      </w:pPr>
      <w:r>
        <w:rPr>
          <w:rStyle w:val="FootnoteReference"/>
        </w:rPr>
        <w:footnoteRef/>
      </w:r>
      <w:r w:rsidRPr="00457552">
        <w:t xml:space="preserve"> </w:t>
      </w:r>
      <w:r>
        <w:fldChar w:fldCharType="begin"/>
      </w:r>
      <w:r w:rsidR="008C334C">
        <w:instrText xml:space="preserve"> ADDIN ZOTERO_ITEM CSL_CITATION {"citationID":"9I0tpHXY","properties":{"formattedCitation":"Kumar und Kumar, {\\i{}Indien Originalrezepte und Interessantes \\uc0\\u252{}ber Land und Leute}, 28.","plainCitation":"Kumar und Kumar, Indien Originalrezepte und Interessantes über Land und Leute, 28.","noteIndex":1064},"citationItems":[{"id":91,"uris":["http://zotero.org/users/local/usTu59L8/items/C47NQU57"],"itemData":{"id":91,"type":"book","collection-title":"Küchen der Welt","edition":"5","event-place":"München","number-of-pages":"144","publisher":"Gräfe und Unzer","publisher-place":"München","title":"Indien Originalrezepte und Interessantes über Land und Leute","author":[{"family":"Kumar","given":"Bikash"},{"family":"Kumar","given":"Marcela"}],"issued":{"date-parts":[["2006"]]}},"locator":"28"}],"schema":"https://github.com/citation-style-language/schema/raw/master/csl-citation.json"} </w:instrText>
      </w:r>
      <w:r>
        <w:fldChar w:fldCharType="separate"/>
      </w:r>
      <w:r w:rsidRPr="00457552">
        <w:rPr>
          <w:rFonts w:ascii="Calibri" w:hAnsi="Calibri" w:cs="Calibri"/>
          <w:szCs w:val="24"/>
        </w:rPr>
        <w:t xml:space="preserve">Kumar und Kumar, </w:t>
      </w:r>
      <w:r w:rsidRPr="00457552">
        <w:rPr>
          <w:rFonts w:ascii="Calibri" w:hAnsi="Calibri" w:cs="Calibri"/>
          <w:i/>
          <w:iCs/>
          <w:szCs w:val="24"/>
        </w:rPr>
        <w:t>Indien Originalrezepte und Interessantes über Land und Leute</w:t>
      </w:r>
      <w:r w:rsidRPr="00457552">
        <w:rPr>
          <w:rFonts w:ascii="Calibri" w:hAnsi="Calibri" w:cs="Calibri"/>
          <w:szCs w:val="24"/>
        </w:rPr>
        <w:t>, 28.</w:t>
      </w:r>
      <w:r>
        <w:fldChar w:fldCharType="end"/>
      </w:r>
    </w:p>
  </w:footnote>
  <w:footnote w:id="1066">
    <w:p w14:paraId="5AD6B968" w14:textId="3302D7CA" w:rsidR="00A72611" w:rsidRDefault="00A72611" w:rsidP="00A72611">
      <w:pPr>
        <w:pStyle w:val="FootnoteText"/>
      </w:pPr>
      <w:r>
        <w:rPr>
          <w:rStyle w:val="FootnoteReference"/>
        </w:rPr>
        <w:footnoteRef/>
      </w:r>
      <w:r>
        <w:t xml:space="preserve"> </w:t>
      </w:r>
      <w:r>
        <w:fldChar w:fldCharType="begin"/>
      </w:r>
      <w:r w:rsidR="008C334C">
        <w:instrText xml:space="preserve"> ADDIN ZOTERO_ITEM CSL_CITATION {"citationID":"ZQ63XH9D","properties":{"formattedCitation":"Sodha und Loftus, {\\i{}Indisch vegetarisch}, 129.","plainCitation":"Sodha und Loftus, Indisch vegetarisch, 129.","noteIndex":1065},"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129"}],"schema":"https://github.com/citation-style-language/schema/raw/master/csl-citation.json"} </w:instrText>
      </w:r>
      <w:r>
        <w:fldChar w:fldCharType="separate"/>
      </w:r>
      <w:r w:rsidR="00A830F2" w:rsidRPr="00A830F2">
        <w:rPr>
          <w:rFonts w:ascii="Calibri" w:hAnsi="Calibri" w:cs="Calibri"/>
          <w:szCs w:val="24"/>
        </w:rPr>
        <w:t xml:space="preserve">Sodha und Loftus, </w:t>
      </w:r>
      <w:r w:rsidR="00A830F2" w:rsidRPr="00A830F2">
        <w:rPr>
          <w:rFonts w:ascii="Calibri" w:hAnsi="Calibri" w:cs="Calibri"/>
          <w:i/>
          <w:iCs/>
          <w:szCs w:val="24"/>
        </w:rPr>
        <w:t>Indisch vegetarisch</w:t>
      </w:r>
      <w:r w:rsidR="00A830F2" w:rsidRPr="00A830F2">
        <w:rPr>
          <w:rFonts w:ascii="Calibri" w:hAnsi="Calibri" w:cs="Calibri"/>
          <w:szCs w:val="24"/>
        </w:rPr>
        <w:t>, 129.</w:t>
      </w:r>
      <w:r>
        <w:fldChar w:fldCharType="end"/>
      </w:r>
    </w:p>
  </w:footnote>
  <w:footnote w:id="1067">
    <w:p w14:paraId="7A93B64D" w14:textId="26E4999F" w:rsidR="00A72611" w:rsidRDefault="00A72611" w:rsidP="00A72611">
      <w:pPr>
        <w:pStyle w:val="FootnoteText"/>
      </w:pPr>
      <w:r>
        <w:rPr>
          <w:rStyle w:val="FootnoteReference"/>
        </w:rPr>
        <w:footnoteRef/>
      </w:r>
      <w:r>
        <w:t xml:space="preserve"> </w:t>
      </w:r>
      <w:r>
        <w:fldChar w:fldCharType="begin"/>
      </w:r>
      <w:r w:rsidR="008C334C">
        <w:instrText xml:space="preserve"> ADDIN ZOTERO_ITEM CSL_CITATION {"citationID":"mFDgvWF6","properties":{"formattedCitation":"Sodha und Loftus, 157.","plainCitation":"Sodha und Loftus, 157.","noteIndex":1066},"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157"}],"schema":"https://github.com/citation-style-language/schema/raw/master/csl-citation.json"} </w:instrText>
      </w:r>
      <w:r>
        <w:fldChar w:fldCharType="separate"/>
      </w:r>
      <w:r w:rsidR="00A830F2" w:rsidRPr="00A830F2">
        <w:rPr>
          <w:rFonts w:ascii="Calibri" w:hAnsi="Calibri" w:cs="Calibri"/>
        </w:rPr>
        <w:t>Sodha und Loftus, 157.</w:t>
      </w:r>
      <w:r>
        <w:fldChar w:fldCharType="end"/>
      </w:r>
    </w:p>
  </w:footnote>
  <w:footnote w:id="1068">
    <w:p w14:paraId="0FC59AEA" w14:textId="03A5B906" w:rsidR="00A72611" w:rsidRDefault="00A72611" w:rsidP="00A72611">
      <w:pPr>
        <w:pStyle w:val="FootnoteText"/>
      </w:pPr>
      <w:r>
        <w:rPr>
          <w:rStyle w:val="FootnoteReference"/>
        </w:rPr>
        <w:footnoteRef/>
      </w:r>
      <w:r>
        <w:t xml:space="preserve"> </w:t>
      </w:r>
      <w:r>
        <w:fldChar w:fldCharType="begin"/>
      </w:r>
      <w:r w:rsidR="008C334C">
        <w:instrText xml:space="preserve"> ADDIN ZOTERO_ITEM CSL_CITATION {"citationID":"Pi9QnyBo","properties":{"formattedCitation":"Sodha und Loftus, 158.","plainCitation":"Sodha und Loftus, 158.","noteIndex":1067},"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158"}],"schema":"https://github.com/citation-style-language/schema/raw/master/csl-citation.json"} </w:instrText>
      </w:r>
      <w:r>
        <w:fldChar w:fldCharType="separate"/>
      </w:r>
      <w:r w:rsidRPr="003F7F96">
        <w:rPr>
          <w:rFonts w:ascii="Calibri" w:hAnsi="Calibri" w:cs="Calibri"/>
        </w:rPr>
        <w:t>Sodha und Loftus, 158.</w:t>
      </w:r>
      <w:r>
        <w:fldChar w:fldCharType="end"/>
      </w:r>
    </w:p>
  </w:footnote>
  <w:footnote w:id="1069">
    <w:p w14:paraId="2AD4CF10" w14:textId="524B43D5" w:rsidR="00A72611" w:rsidRDefault="00A72611" w:rsidP="00A72611">
      <w:pPr>
        <w:pStyle w:val="FootnoteText"/>
      </w:pPr>
      <w:r>
        <w:rPr>
          <w:rStyle w:val="FootnoteReference"/>
        </w:rPr>
        <w:footnoteRef/>
      </w:r>
      <w:r>
        <w:t xml:space="preserve"> </w:t>
      </w:r>
      <w:r>
        <w:fldChar w:fldCharType="begin"/>
      </w:r>
      <w:r w:rsidR="008C334C">
        <w:instrText xml:space="preserve"> ADDIN ZOTERO_ITEM CSL_CITATION {"citationID":"ZHLHggl4","properties":{"formattedCitation":"Sodha und Loftus, 162.","plainCitation":"Sodha und Loftus, 162.","noteIndex":1068},"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162"}],"schema":"https://github.com/citation-style-language/schema/raw/master/csl-citation.json"} </w:instrText>
      </w:r>
      <w:r>
        <w:fldChar w:fldCharType="separate"/>
      </w:r>
      <w:r w:rsidRPr="00056317">
        <w:rPr>
          <w:rFonts w:ascii="Calibri" w:hAnsi="Calibri" w:cs="Calibri"/>
        </w:rPr>
        <w:t>Sodha und Loftus, 162.</w:t>
      </w:r>
      <w:r>
        <w:fldChar w:fldCharType="end"/>
      </w:r>
    </w:p>
  </w:footnote>
  <w:footnote w:id="1070">
    <w:p w14:paraId="41185A4D" w14:textId="7611C1EE" w:rsidR="00A72611" w:rsidRDefault="00A72611" w:rsidP="00A72611">
      <w:pPr>
        <w:pStyle w:val="FootnoteText"/>
      </w:pPr>
      <w:r>
        <w:rPr>
          <w:rStyle w:val="FootnoteReference"/>
        </w:rPr>
        <w:footnoteRef/>
      </w:r>
      <w:r>
        <w:t xml:space="preserve"> </w:t>
      </w:r>
      <w:r>
        <w:fldChar w:fldCharType="begin"/>
      </w:r>
      <w:r w:rsidR="008C334C">
        <w:instrText xml:space="preserve"> ADDIN ZOTERO_ITEM CSL_CITATION {"citationID":"q7Tuh3DX","properties":{"formattedCitation":"Sodha und Loftus, 154.","plainCitation":"Sodha und Loftus, 154.","noteIndex":1069},"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154"}],"schema":"https://github.com/citation-style-language/schema/raw/master/csl-citation.json"} </w:instrText>
      </w:r>
      <w:r>
        <w:fldChar w:fldCharType="separate"/>
      </w:r>
      <w:r w:rsidR="00A830F2" w:rsidRPr="00A830F2">
        <w:rPr>
          <w:rFonts w:ascii="Calibri" w:hAnsi="Calibri" w:cs="Calibri"/>
        </w:rPr>
        <w:t>Sodha und Loftus, 154.</w:t>
      </w:r>
      <w:r>
        <w:fldChar w:fldCharType="end"/>
      </w:r>
    </w:p>
  </w:footnote>
  <w:footnote w:id="1071">
    <w:p w14:paraId="15AF8E7B" w14:textId="77F1BFD9" w:rsidR="00CE6C59" w:rsidRDefault="00CE6C59">
      <w:pPr>
        <w:pStyle w:val="FootnoteText"/>
      </w:pPr>
      <w:r>
        <w:rPr>
          <w:rStyle w:val="FootnoteReference"/>
        </w:rPr>
        <w:footnoteRef/>
      </w:r>
      <w:r>
        <w:t xml:space="preserve"> </w:t>
      </w:r>
      <w:r>
        <w:fldChar w:fldCharType="begin"/>
      </w:r>
      <w:r w:rsidR="008C334C">
        <w:instrText xml:space="preserve"> ADDIN ZOTERO_ITEM CSL_CITATION {"citationID":"Olr9qsZR","properties":{"formattedCitation":"{\\i{}Gem\\uc0\\u252{}se schnell und schmackhaft 1. / [\\uc0\\u220{}bers. aus dem Engl.}, 1998, 34.","plainCitation":"Gemüse schnell und schmackhaft 1. / [Übers. aus dem Engl., 1998, 34.","noteIndex":1070},"citationItems":[{"id":68,"uris":["http://zotero.org/users/local/usTu59L8/items/RZ2HARFT"],"itemData":{"id":68,"type":"book","event-place":"Köln","ISBN":"978-3-8290-0034-5","language":"ger","note":"OCLC: 75874312","publisher":"Könemann","publisher-place":"Köln","source":"Open WorldCat","title":"Gemüse schnell und schmackhaft 1. / [Übers. aus dem Engl.: Wolfgang Beuchelt]","title-short":"Gemüse schnell und schmackhaft 1. / [Übers. aus dem Engl.","issued":{"date-parts":[["1998"]]}},"locator":"34"}],"schema":"https://github.com/citation-style-language/schema/raw/master/csl-citation.json"} </w:instrText>
      </w:r>
      <w:r>
        <w:fldChar w:fldCharType="separate"/>
      </w:r>
      <w:r w:rsidRPr="00CE6C59">
        <w:rPr>
          <w:rFonts w:ascii="Calibri" w:hAnsi="Calibri" w:cs="Calibri"/>
          <w:i/>
          <w:iCs/>
          <w:szCs w:val="24"/>
        </w:rPr>
        <w:t>Gemüse schnell und schmackhaft 1. / [Übers. aus dem Engl.</w:t>
      </w:r>
      <w:r w:rsidRPr="00CE6C59">
        <w:rPr>
          <w:rFonts w:ascii="Calibri" w:hAnsi="Calibri" w:cs="Calibri"/>
          <w:szCs w:val="24"/>
        </w:rPr>
        <w:t>, 1998, 34.</w:t>
      </w:r>
      <w:r>
        <w:fldChar w:fldCharType="end"/>
      </w:r>
    </w:p>
  </w:footnote>
  <w:footnote w:id="1072">
    <w:p w14:paraId="08DD8CD0" w14:textId="160B741E" w:rsidR="000A46F5" w:rsidRPr="00AC2353" w:rsidRDefault="000A46F5">
      <w:pPr>
        <w:pStyle w:val="FootnoteText"/>
      </w:pPr>
      <w:r>
        <w:rPr>
          <w:rStyle w:val="FootnoteReference"/>
        </w:rPr>
        <w:footnoteRef/>
      </w:r>
      <w:r w:rsidRPr="00AC2353">
        <w:t xml:space="preserve"> </w:t>
      </w:r>
      <w:r>
        <w:fldChar w:fldCharType="begin"/>
      </w:r>
      <w:r w:rsidR="008C334C">
        <w:instrText xml:space="preserve"> ADDIN ZOTERO_ITEM CSL_CITATION {"citationID":"13Qv2J97","properties":{"formattedCitation":"\\uc0\\u8222{}ZEITmagazin\\uc0\\u8220{}.","plainCitation":"„ZEITmagazin“.","noteIndex":1071},"citationItems":[{"id":96,"uris":["http://zotero.org/users/local/usTu59L8/items/EJMJD2IT"],"itemData":{"id":96,"type":"article-journal","title":"ZEITmagazin"}}],"schema":"https://github.com/citation-style-language/schema/raw/master/csl-citation.json"} </w:instrText>
      </w:r>
      <w:r>
        <w:fldChar w:fldCharType="separate"/>
      </w:r>
      <w:r w:rsidRPr="00AC2353">
        <w:rPr>
          <w:rFonts w:ascii="Calibri" w:hAnsi="Calibri" w:cs="Calibri"/>
          <w:szCs w:val="24"/>
        </w:rPr>
        <w:t>„ZEITmagazin“.</w:t>
      </w:r>
      <w:r>
        <w:fldChar w:fldCharType="end"/>
      </w:r>
    </w:p>
  </w:footnote>
  <w:footnote w:id="1073">
    <w:p w14:paraId="678EF298" w14:textId="612F97D8" w:rsidR="00F2158E" w:rsidRDefault="00F2158E">
      <w:pPr>
        <w:pStyle w:val="FootnoteText"/>
      </w:pPr>
      <w:r>
        <w:rPr>
          <w:rStyle w:val="FootnoteReference"/>
        </w:rPr>
        <w:footnoteRef/>
      </w:r>
      <w:r>
        <w:t xml:space="preserve"> </w:t>
      </w:r>
      <w:r>
        <w:fldChar w:fldCharType="begin"/>
      </w:r>
      <w:r w:rsidR="008C334C">
        <w:instrText xml:space="preserve"> ADDIN ZOTERO_ITEM CSL_CITATION {"citationID":"EgkZYg7D","properties":{"formattedCitation":"Kumar und Kumar, {\\i{}Indien Originalrezepte und Interessantes \\uc0\\u252{}ber Land und Leute}, 44.","plainCitation":"Kumar und Kumar, Indien Originalrezepte und Interessantes über Land und Leute, 44.","noteIndex":1072},"citationItems":[{"id":91,"uris":["http://zotero.org/users/local/usTu59L8/items/C47NQU57"],"itemData":{"id":91,"type":"book","collection-title":"Küchen der Welt","edition":"5","event-place":"München","number-of-pages":"144","publisher":"Gräfe und Unzer","publisher-place":"München","title":"Indien Originalrezepte und Interessantes über Land und Leute","author":[{"family":"Kumar","given":"Bikash"},{"family":"Kumar","given":"Marcela"}],"issued":{"date-parts":[["2006"]]}},"locator":"44"}],"schema":"https://github.com/citation-style-language/schema/raw/master/csl-citation.json"} </w:instrText>
      </w:r>
      <w:r>
        <w:fldChar w:fldCharType="separate"/>
      </w:r>
      <w:r w:rsidR="00A830F2" w:rsidRPr="00A830F2">
        <w:rPr>
          <w:rFonts w:ascii="Calibri" w:hAnsi="Calibri" w:cs="Calibri"/>
          <w:szCs w:val="24"/>
        </w:rPr>
        <w:t xml:space="preserve">Kumar und Kumar, </w:t>
      </w:r>
      <w:r w:rsidR="00A830F2" w:rsidRPr="00A830F2">
        <w:rPr>
          <w:rFonts w:ascii="Calibri" w:hAnsi="Calibri" w:cs="Calibri"/>
          <w:i/>
          <w:iCs/>
          <w:szCs w:val="24"/>
        </w:rPr>
        <w:t>Indien Originalrezepte und Interessantes über Land und Leute</w:t>
      </w:r>
      <w:r w:rsidR="00A830F2" w:rsidRPr="00A830F2">
        <w:rPr>
          <w:rFonts w:ascii="Calibri" w:hAnsi="Calibri" w:cs="Calibri"/>
          <w:szCs w:val="24"/>
        </w:rPr>
        <w:t>, 44.</w:t>
      </w:r>
      <w:r>
        <w:fldChar w:fldCharType="end"/>
      </w:r>
    </w:p>
  </w:footnote>
  <w:footnote w:id="1074">
    <w:p w14:paraId="6A969E03" w14:textId="74B1782D" w:rsidR="006A71DB" w:rsidRDefault="006A71DB">
      <w:pPr>
        <w:pStyle w:val="FootnoteText"/>
      </w:pPr>
      <w:r>
        <w:rPr>
          <w:rStyle w:val="FootnoteReference"/>
        </w:rPr>
        <w:footnoteRef/>
      </w:r>
      <w:r>
        <w:t xml:space="preserve"> </w:t>
      </w:r>
      <w:r>
        <w:fldChar w:fldCharType="begin"/>
      </w:r>
      <w:r w:rsidR="008C334C">
        <w:instrText xml:space="preserve"> ADDIN ZOTERO_ITEM CSL_CITATION {"citationID":"REheAn3v","properties":{"formattedCitation":"Frenkiel u.\\uc0\\u160{}a., {\\i{}Die gr\\uc0\\u252{}ne K\\uc0\\u252{}che auf Reisen}, 161.","plainCitation":"Frenkiel u. a., Die grüne Küche auf Reisen, 161.","noteIndex":1073},"citationItems":[{"id":57,"uris":["http://zotero.org/users/local/usTu59L8/items/LGKJLVB7"],"itemData":{"id":57,"type":"book","abstract":"Der Schwede David war ein ungesunder Vegetarier, die Dänin Luise eine gesundheitsbewusste Allesesserin. Jetzt haben sie die entspannte Variante des Vegetarismus entdeckt, kreativ mit hehren Zielen, aber ohne Dogmatismus, dafür mit tolerierten Abweichungen. Ihr Kochbucherstling ist, ebenso wie ihr Blog, farbenfroh und inspirierend. Hier wird kreativ und mit Einflüssen aus aller Welt, jedoch mit Zutaten, wie sie in Nordeuropa wachsen, gekocht. Wer sich also fragt, was er aus Gemüsesorten wie Rote Bete oder Rhabarber kochen soll, der wird bei \"Die grüne Küche\" fündig. Der Band ist in 10 Kapitel aufgeteilt; zuerst geben die Autoren einen Einblick, was sich in ihrer Speisekammer findet, Kapitel 2 widmet sich der Ernährung von Kindern. Sie sind Eltern einer kleinen Tochter, die natürlich auf der kulinarischen Weltreise dabei war. Nach ein paar Basisrezepten teilt sich der Band in die Kapitel \"Frühstück\", \"Leichte Gerichte\", \"Zum Mitnehmen\", \"Familienessen\", \"Häppchen\", \"Getränke\" und \"Süe︢ Gaumenfreuden\" auf. Gelungen, überall da, wo Vegetarisches gefragt ist. (2)","edition":"Dt. Erstausg","event-place":"München","ISBN":"978-3-86873-806-3","language":"ger","number-of-pages":"255","publisher":"Knesebeck","publisher-place":"München","source":"K10plus ISBN","title":"Die grüne Küche auf Reisen: Vegetarisches aus aller Welt","title-short":"Die grüne Küche auf Reisen","author":[{"family":"Frenkiel","given":"David"},{"family":"Vindahl","given":"Luise"},{"family":"Wiesner","given":"Linde"},{"family":"Frenkiel","given":"David"}],"issued":{"date-parts":[["2015"]]}},"locator":"161"}],"schema":"https://github.com/citation-style-language/schema/raw/master/csl-citation.json"} </w:instrText>
      </w:r>
      <w:r>
        <w:fldChar w:fldCharType="separate"/>
      </w:r>
      <w:r w:rsidRPr="006A71DB">
        <w:rPr>
          <w:rFonts w:ascii="Calibri" w:hAnsi="Calibri" w:cs="Calibri"/>
          <w:szCs w:val="24"/>
        </w:rPr>
        <w:t xml:space="preserve">Frenkiel u. a., </w:t>
      </w:r>
      <w:r w:rsidRPr="006A71DB">
        <w:rPr>
          <w:rFonts w:ascii="Calibri" w:hAnsi="Calibri" w:cs="Calibri"/>
          <w:i/>
          <w:iCs/>
          <w:szCs w:val="24"/>
        </w:rPr>
        <w:t>Die grüne Küche auf Reisen</w:t>
      </w:r>
      <w:r w:rsidRPr="006A71DB">
        <w:rPr>
          <w:rFonts w:ascii="Calibri" w:hAnsi="Calibri" w:cs="Calibri"/>
          <w:szCs w:val="24"/>
        </w:rPr>
        <w:t>, 161.</w:t>
      </w:r>
      <w:r>
        <w:fldChar w:fldCharType="end"/>
      </w:r>
    </w:p>
  </w:footnote>
  <w:footnote w:id="1075">
    <w:p w14:paraId="181E1C35" w14:textId="7AC11905" w:rsidR="005F12A6" w:rsidRDefault="005F12A6" w:rsidP="005F12A6">
      <w:pPr>
        <w:pStyle w:val="FootnoteText"/>
      </w:pPr>
      <w:r>
        <w:rPr>
          <w:rStyle w:val="FootnoteReference"/>
        </w:rPr>
        <w:footnoteRef/>
      </w:r>
      <w:r>
        <w:t xml:space="preserve"> </w:t>
      </w:r>
      <w:r>
        <w:fldChar w:fldCharType="begin"/>
      </w:r>
      <w:r w:rsidR="008C334C">
        <w:instrText xml:space="preserve"> ADDIN ZOTERO_ITEM CSL_CITATION {"citationID":"cvlDdzaE","properties":{"formattedCitation":"Sodha und Loftus, {\\i{}Indisch vegetarisch}, 153.","plainCitation":"Sodha und Loftus, Indisch vegetarisch, 153.","noteIndex":1074},"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153"}],"schema":"https://github.com/citation-style-language/schema/raw/master/csl-citation.json"} </w:instrText>
      </w:r>
      <w:r>
        <w:fldChar w:fldCharType="separate"/>
      </w:r>
      <w:r w:rsidR="00A830F2" w:rsidRPr="00A830F2">
        <w:rPr>
          <w:rFonts w:ascii="Calibri" w:hAnsi="Calibri" w:cs="Calibri"/>
          <w:szCs w:val="24"/>
        </w:rPr>
        <w:t xml:space="preserve">Sodha und Loftus, </w:t>
      </w:r>
      <w:r w:rsidR="00A830F2" w:rsidRPr="00A830F2">
        <w:rPr>
          <w:rFonts w:ascii="Calibri" w:hAnsi="Calibri" w:cs="Calibri"/>
          <w:i/>
          <w:iCs/>
          <w:szCs w:val="24"/>
        </w:rPr>
        <w:t>Indisch vegetarisch</w:t>
      </w:r>
      <w:r w:rsidR="00A830F2" w:rsidRPr="00A830F2">
        <w:rPr>
          <w:rFonts w:ascii="Calibri" w:hAnsi="Calibri" w:cs="Calibri"/>
          <w:szCs w:val="24"/>
        </w:rPr>
        <w:t>, 153.</w:t>
      </w:r>
      <w:r>
        <w:fldChar w:fldCharType="end"/>
      </w:r>
    </w:p>
  </w:footnote>
  <w:footnote w:id="1076">
    <w:p w14:paraId="7E04AF25" w14:textId="3509BAF2" w:rsidR="0013223C" w:rsidRPr="00571419" w:rsidRDefault="0013223C" w:rsidP="0013223C">
      <w:pPr>
        <w:pStyle w:val="FootnoteText"/>
      </w:pPr>
      <w:r>
        <w:rPr>
          <w:rStyle w:val="FootnoteReference"/>
        </w:rPr>
        <w:footnoteRef/>
      </w:r>
      <w:r w:rsidRPr="00571419">
        <w:t xml:space="preserve"> </w:t>
      </w:r>
      <w:r>
        <w:fldChar w:fldCharType="begin"/>
      </w:r>
      <w:r w:rsidR="008C334C">
        <w:instrText xml:space="preserve"> ADDIN ZOTERO_ITEM CSL_CITATION {"citationID":"VsBuDtHo","properties":{"formattedCitation":"\\uc0\\u8222{}ZEITmagazin\\uc0\\u8220{}.","plainCitation":"„ZEITmagazin“.","noteIndex":1075},"citationItems":[{"id":96,"uris":["http://zotero.org/users/local/usTu59L8/items/EJMJD2IT"],"itemData":{"id":96,"type":"article-journal","title":"ZEITmagazin"}}],"schema":"https://github.com/citation-style-language/schema/raw/master/csl-citation.json"} </w:instrText>
      </w:r>
      <w:r>
        <w:fldChar w:fldCharType="separate"/>
      </w:r>
      <w:r w:rsidRPr="00614044">
        <w:rPr>
          <w:rFonts w:ascii="Calibri" w:hAnsi="Calibri" w:cs="Calibri"/>
          <w:szCs w:val="24"/>
        </w:rPr>
        <w:t>„ZEITmagazin“.</w:t>
      </w:r>
      <w:r>
        <w:fldChar w:fldCharType="end"/>
      </w:r>
    </w:p>
  </w:footnote>
  <w:footnote w:id="1077">
    <w:p w14:paraId="5C7D337D" w14:textId="69A26156" w:rsidR="006438B0" w:rsidRDefault="006438B0" w:rsidP="006438B0">
      <w:pPr>
        <w:pStyle w:val="FootnoteText"/>
      </w:pPr>
      <w:r>
        <w:rPr>
          <w:rStyle w:val="FootnoteReference"/>
        </w:rPr>
        <w:footnoteRef/>
      </w:r>
      <w:r>
        <w:t xml:space="preserve"> </w:t>
      </w:r>
      <w:r>
        <w:fldChar w:fldCharType="begin"/>
      </w:r>
      <w:r w:rsidR="008C334C">
        <w:instrText xml:space="preserve"> ADDIN ZOTERO_ITEM CSL_CITATION {"citationID":"BHkc3IvP","properties":{"formattedCitation":"Sodha und Loftus, {\\i{}Indisch vegetarisch}, 79.","plainCitation":"Sodha und Loftus, Indisch vegetarisch, 79.","noteIndex":1076},"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79"}],"schema":"https://github.com/citation-style-language/schema/raw/master/csl-citation.json"} </w:instrText>
      </w:r>
      <w:r>
        <w:fldChar w:fldCharType="separate"/>
      </w:r>
      <w:r w:rsidR="00A830F2" w:rsidRPr="00A830F2">
        <w:rPr>
          <w:rFonts w:ascii="Calibri" w:hAnsi="Calibri" w:cs="Calibri"/>
          <w:szCs w:val="24"/>
        </w:rPr>
        <w:t xml:space="preserve">Sodha und Loftus, </w:t>
      </w:r>
      <w:r w:rsidR="00A830F2" w:rsidRPr="00A830F2">
        <w:rPr>
          <w:rFonts w:ascii="Calibri" w:hAnsi="Calibri" w:cs="Calibri"/>
          <w:i/>
          <w:iCs/>
          <w:szCs w:val="24"/>
        </w:rPr>
        <w:t>Indisch vegetarisch</w:t>
      </w:r>
      <w:r w:rsidR="00A830F2" w:rsidRPr="00A830F2">
        <w:rPr>
          <w:rFonts w:ascii="Calibri" w:hAnsi="Calibri" w:cs="Calibri"/>
          <w:szCs w:val="24"/>
        </w:rPr>
        <w:t>, 79.</w:t>
      </w:r>
      <w:r>
        <w:fldChar w:fldCharType="end"/>
      </w:r>
    </w:p>
  </w:footnote>
  <w:footnote w:id="1078">
    <w:p w14:paraId="0AA22502" w14:textId="67CE9AB1" w:rsidR="00E523FC" w:rsidRPr="00155709" w:rsidRDefault="00E523FC" w:rsidP="00E523FC">
      <w:pPr>
        <w:pStyle w:val="FootnoteText"/>
      </w:pPr>
      <w:r>
        <w:rPr>
          <w:rStyle w:val="FootnoteReference"/>
        </w:rPr>
        <w:footnoteRef/>
      </w:r>
      <w:r w:rsidRPr="00155709">
        <w:t xml:space="preserve"> </w:t>
      </w:r>
      <w:r>
        <w:fldChar w:fldCharType="begin"/>
      </w:r>
      <w:r w:rsidR="008C334C">
        <w:instrText xml:space="preserve"> ADDIN ZOTERO_ITEM CSL_CITATION {"citationID":"SdjUa3BD","properties":{"formattedCitation":"Kindler, {\\i{}Bangkok original streetfood authentische Rezepte aus Thailand}, 167.","plainCitation":"Kindler, Bangkok original streetfood authentische Rezepte aus Thailand, 167.","noteIndex":1077},"citationItems":[{"id":22,"uris":["http://zotero.org/users/local/usTu59L8/items/TY36UF53"],"itemData":{"id":22,"type":"book","event-place":"Aarau","ISBN":"978-3-03902-052-2","language":"ger","note":"OCLC: 1107428225","publisher":"AT Verlag","publisher-place":"Aarau","source":"Open WorldCat","title":"Bangkok original streetfood authentische Rezepte aus Thailand","author":[{"family":"Kindler","given":"Ben"}],"issued":{"date-parts":[["2019"]]}},"locator":"167"}],"schema":"https://github.com/citation-style-language/schema/raw/master/csl-citation.json"} </w:instrText>
      </w:r>
      <w:r>
        <w:fldChar w:fldCharType="separate"/>
      </w:r>
      <w:r w:rsidRPr="00155709">
        <w:rPr>
          <w:rFonts w:ascii="Calibri" w:hAnsi="Calibri" w:cs="Calibri"/>
          <w:szCs w:val="24"/>
        </w:rPr>
        <w:t xml:space="preserve">Kindler, </w:t>
      </w:r>
      <w:r w:rsidRPr="00155709">
        <w:rPr>
          <w:rFonts w:ascii="Calibri" w:hAnsi="Calibri" w:cs="Calibri"/>
          <w:i/>
          <w:iCs/>
          <w:szCs w:val="24"/>
        </w:rPr>
        <w:t>Bangkok original streetfood authentische Rezepte aus Thailand</w:t>
      </w:r>
      <w:r w:rsidRPr="00155709">
        <w:rPr>
          <w:rFonts w:ascii="Calibri" w:hAnsi="Calibri" w:cs="Calibri"/>
          <w:szCs w:val="24"/>
        </w:rPr>
        <w:t>, 167.</w:t>
      </w:r>
      <w:r>
        <w:fldChar w:fldCharType="end"/>
      </w:r>
    </w:p>
  </w:footnote>
  <w:footnote w:id="1079">
    <w:p w14:paraId="09727F25" w14:textId="16172993" w:rsidR="00E523FC" w:rsidRDefault="00E523FC" w:rsidP="00E523FC">
      <w:pPr>
        <w:pStyle w:val="FootnoteText"/>
      </w:pPr>
      <w:r>
        <w:rPr>
          <w:rStyle w:val="FootnoteReference"/>
        </w:rPr>
        <w:footnoteRef/>
      </w:r>
      <w:r>
        <w:t xml:space="preserve"> </w:t>
      </w:r>
      <w:r>
        <w:fldChar w:fldCharType="begin"/>
      </w:r>
      <w:r w:rsidR="008C334C">
        <w:instrText xml:space="preserve"> ADDIN ZOTERO_ITEM CSL_CITATION {"citationID":"MrONrx3I","properties":{"formattedCitation":"\\uc0\\u8222{}ZEITmagazin\\uc0\\u8220{}.","plainCitation":"„ZEITmagazin“.","noteIndex":1078},"citationItems":[{"id":96,"uris":["http://zotero.org/users/local/usTu59L8/items/EJMJD2IT"],"itemData":{"id":96,"type":"article-journal","title":"ZEITmagazin"}}],"schema":"https://github.com/citation-style-language/schema/raw/master/csl-citation.json"} </w:instrText>
      </w:r>
      <w:r>
        <w:fldChar w:fldCharType="separate"/>
      </w:r>
      <w:r w:rsidRPr="002D63A8">
        <w:rPr>
          <w:rFonts w:ascii="Calibri" w:hAnsi="Calibri" w:cs="Calibri"/>
          <w:szCs w:val="24"/>
        </w:rPr>
        <w:t>„ZEITmagazin“.</w:t>
      </w:r>
      <w:r>
        <w:fldChar w:fldCharType="end"/>
      </w:r>
    </w:p>
  </w:footnote>
  <w:footnote w:id="1080">
    <w:p w14:paraId="08845183" w14:textId="0547E6F8" w:rsidR="00E523FC" w:rsidRPr="00155709" w:rsidRDefault="00E523FC" w:rsidP="00E523FC">
      <w:pPr>
        <w:pStyle w:val="FootnoteText"/>
      </w:pPr>
      <w:r>
        <w:rPr>
          <w:rStyle w:val="FootnoteReference"/>
        </w:rPr>
        <w:footnoteRef/>
      </w:r>
      <w:r w:rsidRPr="00155709">
        <w:t xml:space="preserve"> </w:t>
      </w:r>
      <w:r>
        <w:fldChar w:fldCharType="begin"/>
      </w:r>
      <w:r w:rsidR="008C334C">
        <w:instrText xml:space="preserve"> ADDIN ZOTERO_ITEM CSL_CITATION {"citationID":"nJvJorLS","properties":{"formattedCitation":"Kindler, {\\i{}Bangkok original streetfood authentische Rezepte aus Thailand}, 173.","plainCitation":"Kindler, Bangkok original streetfood authentische Rezepte aus Thailand, 173.","noteIndex":1079},"citationItems":[{"id":22,"uris":["http://zotero.org/users/local/usTu59L8/items/TY36UF53"],"itemData":{"id":22,"type":"book","event-place":"Aarau","ISBN":"978-3-03902-052-2","language":"ger","note":"OCLC: 1107428225","publisher":"AT Verlag","publisher-place":"Aarau","source":"Open WorldCat","title":"Bangkok original streetfood authentische Rezepte aus Thailand","author":[{"family":"Kindler","given":"Ben"}],"issued":{"date-parts":[["2019"]]}},"locator":"173"}],"schema":"https://github.com/citation-style-language/schema/raw/master/csl-citation.json"} </w:instrText>
      </w:r>
      <w:r>
        <w:fldChar w:fldCharType="separate"/>
      </w:r>
      <w:r w:rsidR="00A830F2" w:rsidRPr="00A830F2">
        <w:rPr>
          <w:rFonts w:ascii="Calibri" w:hAnsi="Calibri" w:cs="Calibri"/>
          <w:szCs w:val="24"/>
        </w:rPr>
        <w:t xml:space="preserve">Kindler, </w:t>
      </w:r>
      <w:r w:rsidR="00A830F2" w:rsidRPr="00A830F2">
        <w:rPr>
          <w:rFonts w:ascii="Calibri" w:hAnsi="Calibri" w:cs="Calibri"/>
          <w:i/>
          <w:iCs/>
          <w:szCs w:val="24"/>
        </w:rPr>
        <w:t>Bangkok original streetfood authentische Rezepte aus Thailand</w:t>
      </w:r>
      <w:r w:rsidR="00A830F2" w:rsidRPr="00A830F2">
        <w:rPr>
          <w:rFonts w:ascii="Calibri" w:hAnsi="Calibri" w:cs="Calibri"/>
          <w:szCs w:val="24"/>
        </w:rPr>
        <w:t>, 173.</w:t>
      </w:r>
      <w:r>
        <w:fldChar w:fldCharType="end"/>
      </w:r>
    </w:p>
  </w:footnote>
  <w:footnote w:id="1081">
    <w:p w14:paraId="370A2B47" w14:textId="26E61B10" w:rsidR="00106AEC" w:rsidRDefault="00106AEC" w:rsidP="00106AEC">
      <w:pPr>
        <w:pStyle w:val="FootnoteText"/>
      </w:pPr>
      <w:r>
        <w:rPr>
          <w:rStyle w:val="FootnoteReference"/>
        </w:rPr>
        <w:footnoteRef/>
      </w:r>
      <w:r>
        <w:t xml:space="preserve"> </w:t>
      </w:r>
      <w:r>
        <w:fldChar w:fldCharType="begin"/>
      </w:r>
      <w:r w:rsidR="008C334C">
        <w:instrText xml:space="preserve"> ADDIN ZOTERO_ITEM CSL_CITATION {"citationID":"HW9VUcXt","properties":{"formattedCitation":"essen &amp; trinken, \\uc0\\u8222{}essen &amp; trinken Spezial: Das geht ja schnell!\\uc0\\u8220{}, 104.","plainCitation":"essen &amp; trinken, „essen &amp; trinken Spezial: Das geht ja schnell!“, 104.","noteIndex":1080},"citationItems":[{"id":76,"uris":["http://zotero.org/users/local/usTu59L8/items/7KWS7ZL9"],"itemData":{"id":76,"type":"article-journal","collection-title":"essen &amp; trinken","title":"essen &amp; trinken Spezial: Das geht ja schnell!","volume":"03/2016","editor":[{"family":"essen &amp; trinken","given":""}],"issued":{"date-parts":[["2016"]]}},"locator":"104"}],"schema":"https://github.com/citation-style-language/schema/raw/master/csl-citation.json"} </w:instrText>
      </w:r>
      <w:r>
        <w:fldChar w:fldCharType="separate"/>
      </w:r>
      <w:r w:rsidRPr="00D83507">
        <w:rPr>
          <w:rFonts w:ascii="Calibri" w:hAnsi="Calibri" w:cs="Calibri"/>
          <w:szCs w:val="24"/>
        </w:rPr>
        <w:t>essen &amp; trinken, „essen &amp; trinken Spezial: Das geht ja schnell!“, 104.</w:t>
      </w:r>
      <w:r>
        <w:fldChar w:fldCharType="end"/>
      </w:r>
    </w:p>
  </w:footnote>
  <w:footnote w:id="1082">
    <w:p w14:paraId="50A3E93E" w14:textId="726E64CA" w:rsidR="0008510A" w:rsidRPr="00C42BAD" w:rsidRDefault="0008510A" w:rsidP="0008510A">
      <w:pPr>
        <w:pStyle w:val="FootnoteText"/>
      </w:pPr>
      <w:r>
        <w:rPr>
          <w:rStyle w:val="FootnoteReference"/>
        </w:rPr>
        <w:footnoteRef/>
      </w:r>
      <w:r w:rsidRPr="00C42BAD">
        <w:t xml:space="preserve"> </w:t>
      </w:r>
      <w:r>
        <w:fldChar w:fldCharType="begin"/>
      </w:r>
      <w:r w:rsidR="008C334C">
        <w:instrText xml:space="preserve"> ADDIN ZOTERO_ITEM CSL_CITATION {"citationID":"wl0Nygoe","properties":{"formattedCitation":"{\\i{}30-Minuten-K\\uc0\\u252{}che}, 70.","plainCitation":"30-Minuten-Küche, 70.","noteIndex":1081},"citationItems":[{"id":51,"uris":["http://zotero.org/users/local/usTu59L8/items/47B5FBMY"],"itemData":{"id":51,"type":"book","edition":"1. Aufl","event-place":"München","ISBN":"978-3-89883-379-0","language":"ger","note":"OCLC: 864484090","publisher":"Zabert Sandmann","publisher-place":"München","source":"Open WorldCat","title":"30-Minuten-Küche","issued":{"date-parts":[["2013"]]}},"locator":"70"}],"schema":"https://github.com/citation-style-language/schema/raw/master/csl-citation.json"} </w:instrText>
      </w:r>
      <w:r>
        <w:fldChar w:fldCharType="separate"/>
      </w:r>
      <w:r w:rsidRPr="00647664">
        <w:rPr>
          <w:rFonts w:ascii="Calibri" w:hAnsi="Calibri" w:cs="Calibri"/>
          <w:i/>
          <w:iCs/>
          <w:szCs w:val="24"/>
        </w:rPr>
        <w:t>30-Minuten-Küche</w:t>
      </w:r>
      <w:r w:rsidRPr="00647664">
        <w:rPr>
          <w:rFonts w:ascii="Calibri" w:hAnsi="Calibri" w:cs="Calibri"/>
          <w:szCs w:val="24"/>
        </w:rPr>
        <w:t>, 70.</w:t>
      </w:r>
      <w:r>
        <w:fldChar w:fldCharType="end"/>
      </w:r>
    </w:p>
  </w:footnote>
  <w:footnote w:id="1083">
    <w:p w14:paraId="3D98D3D8" w14:textId="097C205B" w:rsidR="00A75227" w:rsidRDefault="00A75227">
      <w:pPr>
        <w:pStyle w:val="FootnoteText"/>
      </w:pPr>
      <w:r>
        <w:rPr>
          <w:rStyle w:val="FootnoteReference"/>
        </w:rPr>
        <w:footnoteRef/>
      </w:r>
      <w:r>
        <w:t xml:space="preserve"> </w:t>
      </w:r>
      <w:r>
        <w:fldChar w:fldCharType="begin"/>
      </w:r>
      <w:r w:rsidR="008C334C">
        <w:instrText xml:space="preserve"> ADDIN ZOTERO_ITEM CSL_CITATION {"citationID":"4ta5p2YT","properties":{"formattedCitation":"Kumar und Kumar, {\\i{}Indien Originalrezepte und Interessantes \\uc0\\u252{}ber Land und Leute}, 44.","plainCitation":"Kumar und Kumar, Indien Originalrezepte und Interessantes über Land und Leute, 44.","noteIndex":1082},"citationItems":[{"id":91,"uris":["http://zotero.org/users/local/usTu59L8/items/C47NQU57"],"itemData":{"id":91,"type":"book","collection-title":"Küchen der Welt","edition":"5","event-place":"München","number-of-pages":"144","publisher":"Gräfe und Unzer","publisher-place":"München","title":"Indien Originalrezepte und Interessantes über Land und Leute","author":[{"family":"Kumar","given":"Bikash"},{"family":"Kumar","given":"Marcela"}],"issued":{"date-parts":[["2006"]]}},"locator":"44"}],"schema":"https://github.com/citation-style-language/schema/raw/master/csl-citation.json"} </w:instrText>
      </w:r>
      <w:r>
        <w:fldChar w:fldCharType="separate"/>
      </w:r>
      <w:r w:rsidR="006A71DB" w:rsidRPr="006A71DB">
        <w:rPr>
          <w:rFonts w:ascii="Calibri" w:hAnsi="Calibri" w:cs="Calibri"/>
          <w:szCs w:val="24"/>
        </w:rPr>
        <w:t xml:space="preserve">Kumar und Kumar, </w:t>
      </w:r>
      <w:r w:rsidR="006A71DB" w:rsidRPr="006A71DB">
        <w:rPr>
          <w:rFonts w:ascii="Calibri" w:hAnsi="Calibri" w:cs="Calibri"/>
          <w:i/>
          <w:iCs/>
          <w:szCs w:val="24"/>
        </w:rPr>
        <w:t>Indien Originalrezepte und Interessantes über Land und Leute</w:t>
      </w:r>
      <w:r w:rsidR="006A71DB" w:rsidRPr="006A71DB">
        <w:rPr>
          <w:rFonts w:ascii="Calibri" w:hAnsi="Calibri" w:cs="Calibri"/>
          <w:szCs w:val="24"/>
        </w:rPr>
        <w:t>, 44.</w:t>
      </w:r>
      <w:r>
        <w:fldChar w:fldCharType="end"/>
      </w:r>
    </w:p>
  </w:footnote>
  <w:footnote w:id="1084">
    <w:p w14:paraId="088D2A1A" w14:textId="3D7CE63B" w:rsidR="0004379C" w:rsidRDefault="0004379C">
      <w:pPr>
        <w:pStyle w:val="FootnoteText"/>
      </w:pPr>
      <w:r>
        <w:rPr>
          <w:rStyle w:val="FootnoteReference"/>
        </w:rPr>
        <w:footnoteRef/>
      </w:r>
      <w:r>
        <w:t xml:space="preserve"> </w:t>
      </w:r>
      <w:r>
        <w:fldChar w:fldCharType="begin"/>
      </w:r>
      <w:r w:rsidR="008C334C">
        <w:instrText xml:space="preserve"> ADDIN ZOTERO_ITEM CSL_CITATION {"citationID":"DNT41RoG","properties":{"formattedCitation":"Sodha und Loftus, {\\i{}Indisch vegetarisch}, 170.","plainCitation":"Sodha und Loftus, Indisch vegetarisch, 170.","noteIndex":1083},"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170"}],"schema":"https://github.com/citation-style-language/schema/raw/master/csl-citation.json"} </w:instrText>
      </w:r>
      <w:r>
        <w:fldChar w:fldCharType="separate"/>
      </w:r>
      <w:r w:rsidR="00A830F2" w:rsidRPr="00A830F2">
        <w:rPr>
          <w:rFonts w:ascii="Calibri" w:hAnsi="Calibri" w:cs="Calibri"/>
          <w:szCs w:val="24"/>
        </w:rPr>
        <w:t xml:space="preserve">Sodha und Loftus, </w:t>
      </w:r>
      <w:r w:rsidR="00A830F2" w:rsidRPr="00A830F2">
        <w:rPr>
          <w:rFonts w:ascii="Calibri" w:hAnsi="Calibri" w:cs="Calibri"/>
          <w:i/>
          <w:iCs/>
          <w:szCs w:val="24"/>
        </w:rPr>
        <w:t>Indisch vegetarisch</w:t>
      </w:r>
      <w:r w:rsidR="00A830F2" w:rsidRPr="00A830F2">
        <w:rPr>
          <w:rFonts w:ascii="Calibri" w:hAnsi="Calibri" w:cs="Calibri"/>
          <w:szCs w:val="24"/>
        </w:rPr>
        <w:t>, 170.</w:t>
      </w:r>
      <w:r>
        <w:fldChar w:fldCharType="end"/>
      </w:r>
    </w:p>
  </w:footnote>
  <w:footnote w:id="1085">
    <w:p w14:paraId="4D433174" w14:textId="06FD4280" w:rsidR="001F741A" w:rsidRDefault="001F741A">
      <w:pPr>
        <w:pStyle w:val="FootnoteText"/>
      </w:pPr>
      <w:r>
        <w:rPr>
          <w:rStyle w:val="FootnoteReference"/>
        </w:rPr>
        <w:footnoteRef/>
      </w:r>
      <w:r>
        <w:t xml:space="preserve"> </w:t>
      </w:r>
      <w:r>
        <w:fldChar w:fldCharType="begin"/>
      </w:r>
      <w:r w:rsidR="008C334C">
        <w:instrText xml:space="preserve"> ADDIN ZOTERO_ITEM CSL_CITATION {"citationID":"ugbn5J4F","properties":{"formattedCitation":"Kumar und Kumar, {\\i{}Indien Originalrezepte und Interessantes \\uc0\\u252{}ber Land und Leute}, 46.","plainCitation":"Kumar und Kumar, Indien Originalrezepte und Interessantes über Land und Leute, 46.","noteIndex":1084},"citationItems":[{"id":91,"uris":["http://zotero.org/users/local/usTu59L8/items/C47NQU57"],"itemData":{"id":91,"type":"book","collection-title":"Küchen der Welt","edition":"5","event-place":"München","number-of-pages":"144","publisher":"Gräfe und Unzer","publisher-place":"München","title":"Indien Originalrezepte und Interessantes über Land und Leute","author":[{"family":"Kumar","given":"Bikash"},{"family":"Kumar","given":"Marcela"}],"issued":{"date-parts":[["2006"]]}},"locator":"46"}],"schema":"https://github.com/citation-style-language/schema/raw/master/csl-citation.json"} </w:instrText>
      </w:r>
      <w:r>
        <w:fldChar w:fldCharType="separate"/>
      </w:r>
      <w:r w:rsidRPr="001F741A">
        <w:rPr>
          <w:rFonts w:ascii="Calibri" w:hAnsi="Calibri" w:cs="Calibri"/>
          <w:szCs w:val="24"/>
        </w:rPr>
        <w:t xml:space="preserve">Kumar und Kumar, </w:t>
      </w:r>
      <w:r w:rsidRPr="001F741A">
        <w:rPr>
          <w:rFonts w:ascii="Calibri" w:hAnsi="Calibri" w:cs="Calibri"/>
          <w:i/>
          <w:iCs/>
          <w:szCs w:val="24"/>
        </w:rPr>
        <w:t>Indien Originalrezepte und Interessantes über Land und Leute</w:t>
      </w:r>
      <w:r w:rsidRPr="001F741A">
        <w:rPr>
          <w:rFonts w:ascii="Calibri" w:hAnsi="Calibri" w:cs="Calibri"/>
          <w:szCs w:val="24"/>
        </w:rPr>
        <w:t>, 46.</w:t>
      </w:r>
      <w:r>
        <w:fldChar w:fldCharType="end"/>
      </w:r>
    </w:p>
  </w:footnote>
  <w:footnote w:id="1086">
    <w:p w14:paraId="43484FC2" w14:textId="60CBC064" w:rsidR="00BE628A" w:rsidRDefault="00BE628A">
      <w:pPr>
        <w:pStyle w:val="FootnoteText"/>
      </w:pPr>
      <w:r>
        <w:rPr>
          <w:rStyle w:val="FootnoteReference"/>
        </w:rPr>
        <w:footnoteRef/>
      </w:r>
      <w:r>
        <w:t xml:space="preserve"> </w:t>
      </w:r>
      <w:r>
        <w:fldChar w:fldCharType="begin"/>
      </w:r>
      <w:r w:rsidR="008C334C">
        <w:instrText xml:space="preserve"> ADDIN ZOTERO_ITEM CSL_CITATION {"citationID":"rYiSsz0P","properties":{"formattedCitation":"Kumar und Kumar, 47.","plainCitation":"Kumar und Kumar, 47.","noteIndex":1085},"citationItems":[{"id":91,"uris":["http://zotero.org/users/local/usTu59L8/items/C47NQU57"],"itemData":{"id":91,"type":"book","collection-title":"Küchen der Welt","edition":"5","event-place":"München","number-of-pages":"144","publisher":"Gräfe und Unzer","publisher-place":"München","title":"Indien Originalrezepte und Interessantes über Land und Leute","author":[{"family":"Kumar","given":"Bikash"},{"family":"Kumar","given":"Marcela"}],"issued":{"date-parts":[["2006"]]}},"locator":"47"}],"schema":"https://github.com/citation-style-language/schema/raw/master/csl-citation.json"} </w:instrText>
      </w:r>
      <w:r>
        <w:fldChar w:fldCharType="separate"/>
      </w:r>
      <w:r w:rsidRPr="00BE628A">
        <w:rPr>
          <w:rFonts w:ascii="Calibri" w:hAnsi="Calibri" w:cs="Calibri"/>
        </w:rPr>
        <w:t>Kumar und Kumar, 47.</w:t>
      </w:r>
      <w:r>
        <w:fldChar w:fldCharType="end"/>
      </w:r>
    </w:p>
  </w:footnote>
  <w:footnote w:id="1087">
    <w:p w14:paraId="13D3D1BA" w14:textId="39256626" w:rsidR="00C432E0" w:rsidRDefault="00C432E0">
      <w:pPr>
        <w:pStyle w:val="FootnoteText"/>
      </w:pPr>
      <w:r>
        <w:rPr>
          <w:rStyle w:val="FootnoteReference"/>
        </w:rPr>
        <w:footnoteRef/>
      </w:r>
      <w:r>
        <w:t xml:space="preserve"> </w:t>
      </w:r>
      <w:r>
        <w:fldChar w:fldCharType="begin"/>
      </w:r>
      <w:r w:rsidR="008C334C">
        <w:instrText xml:space="preserve"> ADDIN ZOTERO_ITEM CSL_CITATION {"citationID":"uwLvusD2","properties":{"formattedCitation":"Sodha und Loftus, {\\i{}Indisch vegetarisch}, 174.","plainCitation":"Sodha und Loftus, Indisch vegetarisch, 174.","noteIndex":1086},"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174"}],"schema":"https://github.com/citation-style-language/schema/raw/master/csl-citation.json"} </w:instrText>
      </w:r>
      <w:r>
        <w:fldChar w:fldCharType="separate"/>
      </w:r>
      <w:r w:rsidR="00A830F2" w:rsidRPr="00A830F2">
        <w:rPr>
          <w:rFonts w:ascii="Calibri" w:hAnsi="Calibri" w:cs="Calibri"/>
          <w:szCs w:val="24"/>
        </w:rPr>
        <w:t xml:space="preserve">Sodha und Loftus, </w:t>
      </w:r>
      <w:r w:rsidR="00A830F2" w:rsidRPr="00A830F2">
        <w:rPr>
          <w:rFonts w:ascii="Calibri" w:hAnsi="Calibri" w:cs="Calibri"/>
          <w:i/>
          <w:iCs/>
          <w:szCs w:val="24"/>
        </w:rPr>
        <w:t>Indisch vegetarisch</w:t>
      </w:r>
      <w:r w:rsidR="00A830F2" w:rsidRPr="00A830F2">
        <w:rPr>
          <w:rFonts w:ascii="Calibri" w:hAnsi="Calibri" w:cs="Calibri"/>
          <w:szCs w:val="24"/>
        </w:rPr>
        <w:t>, 174.</w:t>
      </w:r>
      <w:r>
        <w:fldChar w:fldCharType="end"/>
      </w:r>
    </w:p>
  </w:footnote>
  <w:footnote w:id="1088">
    <w:p w14:paraId="2E6772F7" w14:textId="60B31855" w:rsidR="00D109B6" w:rsidRDefault="00D109B6">
      <w:pPr>
        <w:pStyle w:val="FootnoteText"/>
      </w:pPr>
      <w:r>
        <w:rPr>
          <w:rStyle w:val="FootnoteReference"/>
        </w:rPr>
        <w:footnoteRef/>
      </w:r>
      <w:r>
        <w:t xml:space="preserve"> </w:t>
      </w:r>
      <w:r>
        <w:fldChar w:fldCharType="begin"/>
      </w:r>
      <w:r w:rsidR="008C334C">
        <w:instrText xml:space="preserve"> ADDIN ZOTERO_ITEM CSL_CITATION {"citationID":"cEnqbNUW","properties":{"formattedCitation":"Sodha und Loftus, 176.","plainCitation":"Sodha und Loftus, 176.","noteIndex":1087},"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176"}],"schema":"https://github.com/citation-style-language/schema/raw/master/csl-citation.json"} </w:instrText>
      </w:r>
      <w:r>
        <w:fldChar w:fldCharType="separate"/>
      </w:r>
      <w:r w:rsidRPr="00D109B6">
        <w:rPr>
          <w:rFonts w:ascii="Calibri" w:hAnsi="Calibri" w:cs="Calibri"/>
        </w:rPr>
        <w:t>Sodha und Loftus, 176.</w:t>
      </w:r>
      <w:r>
        <w:fldChar w:fldCharType="end"/>
      </w:r>
    </w:p>
  </w:footnote>
  <w:footnote w:id="1089">
    <w:p w14:paraId="18D74183" w14:textId="32049D02" w:rsidR="003D4F7D" w:rsidRPr="005F15D5" w:rsidRDefault="003D4F7D" w:rsidP="003D4F7D">
      <w:pPr>
        <w:pStyle w:val="FootnoteText"/>
      </w:pPr>
      <w:r>
        <w:rPr>
          <w:rStyle w:val="FootnoteReference"/>
        </w:rPr>
        <w:footnoteRef/>
      </w:r>
      <w:r w:rsidRPr="005F15D5">
        <w:t xml:space="preserve"> </w:t>
      </w:r>
      <w:r>
        <w:fldChar w:fldCharType="begin"/>
      </w:r>
      <w:r w:rsidR="008C334C">
        <w:instrText xml:space="preserve"> ADDIN ZOTERO_ITEM CSL_CITATION {"citationID":"R32RDhBA","properties":{"formattedCitation":"Ottolenghi u.\\uc0\\u160{}a., {\\i{}Flavour}, 152.","plainCitation":"Ottolenghi u. a., Flavour, 152.","noteIndex":1088},"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152"}],"schema":"https://github.com/citation-style-language/schema/raw/master/csl-citation.json"} </w:instrText>
      </w:r>
      <w:r>
        <w:fldChar w:fldCharType="separate"/>
      </w:r>
      <w:r w:rsidRPr="005F15D5">
        <w:rPr>
          <w:rFonts w:ascii="Calibri" w:hAnsi="Calibri" w:cs="Calibri"/>
          <w:szCs w:val="24"/>
        </w:rPr>
        <w:t xml:space="preserve">Ottolenghi u. a., </w:t>
      </w:r>
      <w:r w:rsidRPr="005F15D5">
        <w:rPr>
          <w:rFonts w:ascii="Calibri" w:hAnsi="Calibri" w:cs="Calibri"/>
          <w:i/>
          <w:iCs/>
          <w:szCs w:val="24"/>
        </w:rPr>
        <w:t>Flavour</w:t>
      </w:r>
      <w:r w:rsidRPr="005F15D5">
        <w:rPr>
          <w:rFonts w:ascii="Calibri" w:hAnsi="Calibri" w:cs="Calibri"/>
          <w:szCs w:val="24"/>
        </w:rPr>
        <w:t>, 152.</w:t>
      </w:r>
      <w:r>
        <w:fldChar w:fldCharType="end"/>
      </w:r>
    </w:p>
  </w:footnote>
  <w:footnote w:id="1090">
    <w:p w14:paraId="0A8A9094" w14:textId="724D4F62" w:rsidR="00EC58BA" w:rsidRDefault="00EC58BA">
      <w:pPr>
        <w:pStyle w:val="FootnoteText"/>
      </w:pPr>
      <w:r>
        <w:rPr>
          <w:rStyle w:val="FootnoteReference"/>
        </w:rPr>
        <w:footnoteRef/>
      </w:r>
      <w:r>
        <w:t xml:space="preserve"> </w:t>
      </w:r>
      <w:r>
        <w:fldChar w:fldCharType="begin"/>
      </w:r>
      <w:r w:rsidR="008C334C">
        <w:instrText xml:space="preserve"> ADDIN ZOTERO_ITEM CSL_CITATION {"citationID":"pvwRQky7","properties":{"formattedCitation":"Sodha und Loftus, {\\i{}Indisch vegetarisch}, 179.","plainCitation":"Sodha und Loftus, Indisch vegetarisch, 179.","noteIndex":1089},"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179"}],"schema":"https://github.com/citation-style-language/schema/raw/master/csl-citation.json"} </w:instrText>
      </w:r>
      <w:r>
        <w:fldChar w:fldCharType="separate"/>
      </w:r>
      <w:r w:rsidR="00A830F2" w:rsidRPr="00A830F2">
        <w:rPr>
          <w:rFonts w:ascii="Calibri" w:hAnsi="Calibri" w:cs="Calibri"/>
          <w:szCs w:val="24"/>
        </w:rPr>
        <w:t xml:space="preserve">Sodha und Loftus, </w:t>
      </w:r>
      <w:r w:rsidR="00A830F2" w:rsidRPr="00A830F2">
        <w:rPr>
          <w:rFonts w:ascii="Calibri" w:hAnsi="Calibri" w:cs="Calibri"/>
          <w:i/>
          <w:iCs/>
          <w:szCs w:val="24"/>
        </w:rPr>
        <w:t>Indisch vegetarisch</w:t>
      </w:r>
      <w:r w:rsidR="00A830F2" w:rsidRPr="00A830F2">
        <w:rPr>
          <w:rFonts w:ascii="Calibri" w:hAnsi="Calibri" w:cs="Calibri"/>
          <w:szCs w:val="24"/>
        </w:rPr>
        <w:t>, 179.</w:t>
      </w:r>
      <w:r>
        <w:fldChar w:fldCharType="end"/>
      </w:r>
    </w:p>
  </w:footnote>
  <w:footnote w:id="1091">
    <w:p w14:paraId="1789857F" w14:textId="29636019" w:rsidR="00F31662" w:rsidRDefault="00F31662">
      <w:pPr>
        <w:pStyle w:val="FootnoteText"/>
      </w:pPr>
      <w:r>
        <w:rPr>
          <w:rStyle w:val="FootnoteReference"/>
        </w:rPr>
        <w:footnoteRef/>
      </w:r>
      <w:r>
        <w:t xml:space="preserve"> </w:t>
      </w:r>
      <w:r>
        <w:fldChar w:fldCharType="begin"/>
      </w:r>
      <w:r w:rsidR="008C334C">
        <w:instrText xml:space="preserve"> ADDIN ZOTERO_ITEM CSL_CITATION {"citationID":"WyYcdNz9","properties":{"formattedCitation":"Sodha und Loftus, 181.","plainCitation":"Sodha und Loftus, 181.","noteIndex":1090},"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181"}],"schema":"https://github.com/citation-style-language/schema/raw/master/csl-citation.json"} </w:instrText>
      </w:r>
      <w:r>
        <w:fldChar w:fldCharType="separate"/>
      </w:r>
      <w:r w:rsidRPr="00F31662">
        <w:rPr>
          <w:rFonts w:ascii="Calibri" w:hAnsi="Calibri" w:cs="Calibri"/>
        </w:rPr>
        <w:t>Sodha und Loftus, 181.</w:t>
      </w:r>
      <w:r>
        <w:fldChar w:fldCharType="end"/>
      </w:r>
    </w:p>
  </w:footnote>
  <w:footnote w:id="1092">
    <w:p w14:paraId="3F5F6244" w14:textId="398768B8" w:rsidR="005F12A6" w:rsidRDefault="005F12A6" w:rsidP="005F12A6">
      <w:pPr>
        <w:pStyle w:val="FootnoteText"/>
      </w:pPr>
      <w:r>
        <w:rPr>
          <w:rStyle w:val="FootnoteReference"/>
        </w:rPr>
        <w:footnoteRef/>
      </w:r>
      <w:r>
        <w:t xml:space="preserve"> </w:t>
      </w:r>
      <w:r>
        <w:fldChar w:fldCharType="begin"/>
      </w:r>
      <w:r w:rsidR="008C334C">
        <w:instrText xml:space="preserve"> ADDIN ZOTERO_ITEM CSL_CITATION {"citationID":"lq3PHmkQ","properties":{"formattedCitation":"Kumar und Kumar, {\\i{}Indien Originalrezepte und Interessantes \\uc0\\u252{}ber Land und Leute}, 44.","plainCitation":"Kumar und Kumar, Indien Originalrezepte und Interessantes über Land und Leute, 44.","noteIndex":1091},"citationItems":[{"id":91,"uris":["http://zotero.org/users/local/usTu59L8/items/C47NQU57"],"itemData":{"id":91,"type":"book","collection-title":"Küchen der Welt","edition":"5","event-place":"München","number-of-pages":"144","publisher":"Gräfe und Unzer","publisher-place":"München","title":"Indien Originalrezepte und Interessantes über Land und Leute","author":[{"family":"Kumar","given":"Bikash"},{"family":"Kumar","given":"Marcela"}],"issued":{"date-parts":[["2006"]]}},"locator":"44"}],"schema":"https://github.com/citation-style-language/schema/raw/master/csl-citation.json"} </w:instrText>
      </w:r>
      <w:r>
        <w:fldChar w:fldCharType="separate"/>
      </w:r>
      <w:r w:rsidR="00A830F2" w:rsidRPr="00A830F2">
        <w:rPr>
          <w:rFonts w:ascii="Calibri" w:hAnsi="Calibri" w:cs="Calibri"/>
          <w:szCs w:val="24"/>
        </w:rPr>
        <w:t xml:space="preserve">Kumar und Kumar, </w:t>
      </w:r>
      <w:r w:rsidR="00A830F2" w:rsidRPr="00A830F2">
        <w:rPr>
          <w:rFonts w:ascii="Calibri" w:hAnsi="Calibri" w:cs="Calibri"/>
          <w:i/>
          <w:iCs/>
          <w:szCs w:val="24"/>
        </w:rPr>
        <w:t>Indien Originalrezepte und Interessantes über Land und Leute</w:t>
      </w:r>
      <w:r w:rsidR="00A830F2" w:rsidRPr="00A830F2">
        <w:rPr>
          <w:rFonts w:ascii="Calibri" w:hAnsi="Calibri" w:cs="Calibri"/>
          <w:szCs w:val="24"/>
        </w:rPr>
        <w:t>, 44.</w:t>
      </w:r>
      <w:r>
        <w:fldChar w:fldCharType="end"/>
      </w:r>
    </w:p>
  </w:footnote>
  <w:footnote w:id="1093">
    <w:p w14:paraId="4949B3C1" w14:textId="4B7A3F8E" w:rsidR="005F12A6" w:rsidRDefault="005F12A6" w:rsidP="005F12A6">
      <w:pPr>
        <w:pStyle w:val="FootnoteText"/>
      </w:pPr>
      <w:r>
        <w:rPr>
          <w:rStyle w:val="FootnoteReference"/>
        </w:rPr>
        <w:footnoteRef/>
      </w:r>
      <w:r>
        <w:t xml:space="preserve"> </w:t>
      </w:r>
      <w:r>
        <w:fldChar w:fldCharType="begin"/>
      </w:r>
      <w:r w:rsidR="008C334C">
        <w:instrText xml:space="preserve"> ADDIN ZOTERO_ITEM CSL_CITATION {"citationID":"jqAuvuMu","properties":{"formattedCitation":"Kumar und Kumar, 46.","plainCitation":"Kumar und Kumar, 46.","noteIndex":1092},"citationItems":[{"id":91,"uris":["http://zotero.org/users/local/usTu59L8/items/C47NQU57"],"itemData":{"id":91,"type":"book","collection-title":"Küchen der Welt","edition":"5","event-place":"München","number-of-pages":"144","publisher":"Gräfe und Unzer","publisher-place":"München","title":"Indien Originalrezepte und Interessantes über Land und Leute","author":[{"family":"Kumar","given":"Bikash"},{"family":"Kumar","given":"Marcela"}],"issued":{"date-parts":[["2006"]]}},"locator":"46"}],"schema":"https://github.com/citation-style-language/schema/raw/master/csl-citation.json"} </w:instrText>
      </w:r>
      <w:r>
        <w:fldChar w:fldCharType="separate"/>
      </w:r>
      <w:r w:rsidRPr="00F52214">
        <w:rPr>
          <w:rFonts w:ascii="Calibri" w:hAnsi="Calibri" w:cs="Calibri"/>
        </w:rPr>
        <w:t>Kumar und Kumar, 46.</w:t>
      </w:r>
      <w:r>
        <w:fldChar w:fldCharType="end"/>
      </w:r>
    </w:p>
  </w:footnote>
  <w:footnote w:id="1094">
    <w:p w14:paraId="0610711C" w14:textId="2841B2AE" w:rsidR="00C9510E" w:rsidRPr="00F33AB9" w:rsidRDefault="00C9510E" w:rsidP="00C9510E">
      <w:pPr>
        <w:pStyle w:val="FootnoteText"/>
      </w:pPr>
      <w:r>
        <w:rPr>
          <w:rStyle w:val="FootnoteReference"/>
        </w:rPr>
        <w:footnoteRef/>
      </w:r>
      <w:r w:rsidRPr="00F33AB9">
        <w:t xml:space="preserve"> </w:t>
      </w:r>
      <w:r>
        <w:fldChar w:fldCharType="begin"/>
      </w:r>
      <w:r w:rsidR="008C334C">
        <w:instrText xml:space="preserve"> ADDIN ZOTERO_ITEM CSL_CITATION {"citationID":"F5gf6GHN","properties":{"formattedCitation":"Hess und S\\uc0\\u228{}lzer, {\\i{}Die echte italienische K\\uc0\\u252{}che}, 102.","plainCitation":"Hess und Sälzer, Die echte italienische Küche, 102.","noteIndex":1093},"citationItems":[{"id":2,"uris":["http://zotero.org/users/local/usTu59L8/items/8348HEDN"],"itemData":{"id":2,"type":"book","edition":"23. Aufl.","event-place":"München","ISBN":"978-3-7742-1102-5","language":"ger","number-of-pages":"320","publisher":"Gräfe und Unzer","publisher-place":"München","source":"K10plus ISBN","title":"Die echte italienische Küche: typische Rezepte und kulinarische Impressionen aus allen Regionen","title-short":"Die echte italienische Küche","author":[{"family":"Hess","given":"Reinhardt"},{"family":"Sälzer","given":"Sabine"}],"contributor":[{"family":"Foodfotografie Eising","given":""}],"issued":{"date-parts":[["2003"]]}},"locator":"102"}],"schema":"https://github.com/citation-style-language/schema/raw/master/csl-citation.json"} </w:instrText>
      </w:r>
      <w:r>
        <w:fldChar w:fldCharType="separate"/>
      </w:r>
      <w:r w:rsidRPr="00EC4FFB">
        <w:rPr>
          <w:rFonts w:ascii="Calibri" w:hAnsi="Calibri" w:cs="Calibri"/>
          <w:szCs w:val="24"/>
        </w:rPr>
        <w:t xml:space="preserve">Hess und Sälzer, </w:t>
      </w:r>
      <w:r w:rsidRPr="00EC4FFB">
        <w:rPr>
          <w:rFonts w:ascii="Calibri" w:hAnsi="Calibri" w:cs="Calibri"/>
          <w:i/>
          <w:iCs/>
          <w:szCs w:val="24"/>
        </w:rPr>
        <w:t>Die echte italienische Küche</w:t>
      </w:r>
      <w:r w:rsidRPr="00EC4FFB">
        <w:rPr>
          <w:rFonts w:ascii="Calibri" w:hAnsi="Calibri" w:cs="Calibri"/>
          <w:szCs w:val="24"/>
        </w:rPr>
        <w:t>, 102.</w:t>
      </w:r>
      <w:r>
        <w:fldChar w:fldCharType="end"/>
      </w:r>
    </w:p>
  </w:footnote>
  <w:footnote w:id="1095">
    <w:p w14:paraId="3FCFEE87" w14:textId="75F51231" w:rsidR="00C9510E" w:rsidRPr="00583A89" w:rsidRDefault="00C9510E" w:rsidP="00C9510E">
      <w:pPr>
        <w:pStyle w:val="FootnoteText"/>
        <w:rPr>
          <w:lang w:val="en-US"/>
        </w:rPr>
      </w:pPr>
      <w:r>
        <w:rPr>
          <w:rStyle w:val="FootnoteReference"/>
        </w:rPr>
        <w:footnoteRef/>
      </w:r>
      <w:r w:rsidRPr="00583A89">
        <w:rPr>
          <w:lang w:val="en-US"/>
        </w:rPr>
        <w:t xml:space="preserve"> </w:t>
      </w:r>
      <w:r>
        <w:fldChar w:fldCharType="begin"/>
      </w:r>
      <w:r w:rsidR="008C334C">
        <w:rPr>
          <w:lang w:val="en-US"/>
        </w:rPr>
        <w:instrText xml:space="preserve"> ADDIN ZOTERO_ITEM CSL_CITATION {"citationID":"EzDB2WIV","properties":{"formattedCitation":"Living at Home, \\uc0\\u8222{}Living at Home Spezial: G\\uc0\\u228{}ste und Feste\\uc0\\u8220{}, 65.","plainCitation":"Living at Home, „Living at Home Spezial: Gäste und Feste“, 65.","noteIndex":1094},"citationItems":[{"id":90,"uris":["http://zotero.org/users/local/usTu59L8/items/NBMGIMGH"],"itemData":{"id":90,"type":"article-journal","collection-title":"Living at Home","title":"Living at Home Spezial: Gäste und Feste","volume":"2","author":[{"family":"Living at Home","given":""}],"issued":{"date-parts":[["2009"]]}},"locator":"65"}],"schema":"https://github.com/citation-style-language/schema/raw/master/csl-citation.json"} </w:instrText>
      </w:r>
      <w:r>
        <w:fldChar w:fldCharType="separate"/>
      </w:r>
      <w:r w:rsidRPr="00583A89">
        <w:rPr>
          <w:rFonts w:ascii="Calibri" w:hAnsi="Calibri" w:cs="Calibri"/>
          <w:szCs w:val="24"/>
          <w:lang w:val="en-US"/>
        </w:rPr>
        <w:t>Living at Home, „Living at Home Spezial: Gäste und Feste“, 65.</w:t>
      </w:r>
      <w:r>
        <w:fldChar w:fldCharType="end"/>
      </w:r>
    </w:p>
  </w:footnote>
  <w:footnote w:id="1096">
    <w:p w14:paraId="26FE8317" w14:textId="7FA4D505" w:rsidR="00C9510E" w:rsidRDefault="00C9510E" w:rsidP="00C9510E">
      <w:pPr>
        <w:pStyle w:val="FootnoteText"/>
      </w:pPr>
      <w:r>
        <w:rPr>
          <w:rStyle w:val="FootnoteReference"/>
        </w:rPr>
        <w:footnoteRef/>
      </w:r>
      <w:r>
        <w:t xml:space="preserve"> </w:t>
      </w:r>
      <w:r>
        <w:fldChar w:fldCharType="begin"/>
      </w:r>
      <w:r w:rsidR="008C334C">
        <w:instrText xml:space="preserve"> ADDIN ZOTERO_ITEM CSL_CITATION {"citationID":"1rOtWZmi","properties":{"formattedCitation":"Frenkiel u.\\uc0\\u160{}a., {\\i{}Die gr\\uc0\\u252{}ne K\\uc0\\u252{}che auf Reisen}, 159.","plainCitation":"Frenkiel u. a., Die grüne Küche auf Reisen, 159.","noteIndex":1095},"citationItems":[{"id":57,"uris":["http://zotero.org/users/local/usTu59L8/items/LGKJLVB7"],"itemData":{"id":57,"type":"book","abstract":"Der Schwede David war ein ungesunder Vegetarier, die Dänin Luise eine gesundheitsbewusste Allesesserin. Jetzt haben sie die entspannte Variante des Vegetarismus entdeckt, kreativ mit hehren Zielen, aber ohne Dogmatismus, dafür mit tolerierten Abweichungen. Ihr Kochbucherstling ist, ebenso wie ihr Blog, farbenfroh und inspirierend. Hier wird kreativ und mit Einflüssen aus aller Welt, jedoch mit Zutaten, wie sie in Nordeuropa wachsen, gekocht. Wer sich also fragt, was er aus Gemüsesorten wie Rote Bete oder Rhabarber kochen soll, der wird bei \"Die grüne Küche\" fündig. Der Band ist in 10 Kapitel aufgeteilt; zuerst geben die Autoren einen Einblick, was sich in ihrer Speisekammer findet, Kapitel 2 widmet sich der Ernährung von Kindern. Sie sind Eltern einer kleinen Tochter, die natürlich auf der kulinarischen Weltreise dabei war. Nach ein paar Basisrezepten teilt sich der Band in die Kapitel \"Frühstück\", \"Leichte Gerichte\", \"Zum Mitnehmen\", \"Familienessen\", \"Häppchen\", \"Getränke\" und \"Süe︢ Gaumenfreuden\" auf. Gelungen, überall da, wo Vegetarisches gefragt ist. (2)","edition":"Dt. Erstausg","event-place":"München","ISBN":"978-3-86873-806-3","language":"ger","number-of-pages":"255","publisher":"Knesebeck","publisher-place":"München","source":"K10plus ISBN","title":"Die grüne Küche auf Reisen: Vegetarisches aus aller Welt","title-short":"Die grüne Küche auf Reisen","author":[{"family":"Frenkiel","given":"David"},{"family":"Vindahl","given":"Luise"},{"family":"Wiesner","given":"Linde"},{"family":"Frenkiel","given":"David"}],"issued":{"date-parts":[["2015"]]}},"locator":"159"}],"schema":"https://github.com/citation-style-language/schema/raw/master/csl-citation.json"} </w:instrText>
      </w:r>
      <w:r>
        <w:fldChar w:fldCharType="separate"/>
      </w:r>
      <w:r w:rsidRPr="00583A89">
        <w:rPr>
          <w:rFonts w:ascii="Calibri" w:hAnsi="Calibri" w:cs="Calibri"/>
          <w:szCs w:val="24"/>
        </w:rPr>
        <w:t xml:space="preserve">Frenkiel u. a., </w:t>
      </w:r>
      <w:r w:rsidRPr="00583A89">
        <w:rPr>
          <w:rFonts w:ascii="Calibri" w:hAnsi="Calibri" w:cs="Calibri"/>
          <w:i/>
          <w:iCs/>
          <w:szCs w:val="24"/>
        </w:rPr>
        <w:t>Die grüne Küche auf Reisen</w:t>
      </w:r>
      <w:r w:rsidRPr="00583A89">
        <w:rPr>
          <w:rFonts w:ascii="Calibri" w:hAnsi="Calibri" w:cs="Calibri"/>
          <w:szCs w:val="24"/>
        </w:rPr>
        <w:t>, 159.</w:t>
      </w:r>
      <w:r>
        <w:fldChar w:fldCharType="end"/>
      </w:r>
    </w:p>
  </w:footnote>
  <w:footnote w:id="1097">
    <w:p w14:paraId="44FD0A5E" w14:textId="54CB30A3" w:rsidR="00004CD7" w:rsidRDefault="00004CD7">
      <w:pPr>
        <w:pStyle w:val="FootnoteText"/>
      </w:pPr>
      <w:r>
        <w:rPr>
          <w:rStyle w:val="FootnoteReference"/>
        </w:rPr>
        <w:footnoteRef/>
      </w:r>
      <w:r>
        <w:t xml:space="preserve"> </w:t>
      </w:r>
      <w:r>
        <w:fldChar w:fldCharType="begin"/>
      </w:r>
      <w:r w:rsidR="008C334C">
        <w:instrText xml:space="preserve"> ADDIN ZOTERO_ITEM CSL_CITATION {"citationID":"MzArXW8V","properties":{"formattedCitation":"\\uc0\\u8222{}ZEITmagazin\\uc0\\u8220{}.","plainCitation":"„ZEITmagazin“.","noteIndex":1096},"citationItems":[{"id":96,"uris":["http://zotero.org/users/local/usTu59L8/items/EJMJD2IT"],"itemData":{"id":96,"type":"article-journal","title":"ZEITmagazin"}}],"schema":"https://github.com/citation-style-language/schema/raw/master/csl-citation.json"} </w:instrText>
      </w:r>
      <w:r>
        <w:fldChar w:fldCharType="separate"/>
      </w:r>
      <w:r w:rsidRPr="00004CD7">
        <w:rPr>
          <w:rFonts w:ascii="Calibri" w:hAnsi="Calibri" w:cs="Calibri"/>
          <w:szCs w:val="24"/>
        </w:rPr>
        <w:t>„ZEITmagazin“.</w:t>
      </w:r>
      <w:r>
        <w:fldChar w:fldCharType="end"/>
      </w:r>
    </w:p>
  </w:footnote>
  <w:footnote w:id="1098">
    <w:p w14:paraId="78F7ED5D" w14:textId="0032AF6D" w:rsidR="008C7699" w:rsidRPr="008C7699" w:rsidRDefault="008C7699" w:rsidP="008C7699">
      <w:pPr>
        <w:pStyle w:val="FootnoteText"/>
      </w:pPr>
      <w:r>
        <w:rPr>
          <w:rStyle w:val="FootnoteReference"/>
        </w:rPr>
        <w:footnoteRef/>
      </w:r>
      <w:r w:rsidRPr="008C7699">
        <w:t xml:space="preserve"> </w:t>
      </w:r>
      <w:r>
        <w:fldChar w:fldCharType="begin"/>
      </w:r>
      <w:r w:rsidR="008C334C">
        <w:instrText xml:space="preserve"> ADDIN ZOTERO_ITEM CSL_CITATION {"citationID":"5AuDZNcZ","properties":{"formattedCitation":"Ottolenghi, {\\i{}Ottolenghi simple - Das Kochbuch}, 174.","plainCitation":"Ottolenghi, Ottolenghi simple - Das Kochbuch, 174.","noteIndex":1097},"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174"}],"schema":"https://github.com/citation-style-language/schema/raw/master/csl-citation.json"} </w:instrText>
      </w:r>
      <w:r>
        <w:fldChar w:fldCharType="separate"/>
      </w:r>
      <w:r w:rsidR="00A830F2" w:rsidRPr="00A830F2">
        <w:rPr>
          <w:rFonts w:ascii="Calibri" w:hAnsi="Calibri" w:cs="Calibri"/>
          <w:szCs w:val="24"/>
        </w:rPr>
        <w:t xml:space="preserve">Ottolenghi, </w:t>
      </w:r>
      <w:r w:rsidR="00A830F2" w:rsidRPr="00A830F2">
        <w:rPr>
          <w:rFonts w:ascii="Calibri" w:hAnsi="Calibri" w:cs="Calibri"/>
          <w:i/>
          <w:iCs/>
          <w:szCs w:val="24"/>
        </w:rPr>
        <w:t>Ottolenghi simple - Das Kochbuch</w:t>
      </w:r>
      <w:r w:rsidR="00A830F2" w:rsidRPr="00A830F2">
        <w:rPr>
          <w:rFonts w:ascii="Calibri" w:hAnsi="Calibri" w:cs="Calibri"/>
          <w:szCs w:val="24"/>
        </w:rPr>
        <w:t>, 174.</w:t>
      </w:r>
      <w:r>
        <w:fldChar w:fldCharType="end"/>
      </w:r>
    </w:p>
  </w:footnote>
  <w:footnote w:id="1099">
    <w:p w14:paraId="5A59FAD3" w14:textId="28A83B49" w:rsidR="008C7699" w:rsidRPr="00432AB9" w:rsidRDefault="008C7699" w:rsidP="008C7699">
      <w:pPr>
        <w:pStyle w:val="FootnoteText"/>
        <w:rPr>
          <w:lang w:val="en-US"/>
        </w:rPr>
      </w:pPr>
      <w:r>
        <w:rPr>
          <w:rStyle w:val="FootnoteReference"/>
        </w:rPr>
        <w:footnoteRef/>
      </w:r>
      <w:r w:rsidRPr="00432AB9">
        <w:rPr>
          <w:lang w:val="en-US"/>
        </w:rPr>
        <w:t xml:space="preserve"> </w:t>
      </w:r>
      <w:r>
        <w:fldChar w:fldCharType="begin"/>
      </w:r>
      <w:r w:rsidR="008C334C">
        <w:rPr>
          <w:lang w:val="en-US"/>
        </w:rPr>
        <w:instrText xml:space="preserve"> ADDIN ZOTERO_ITEM CSL_CITATION {"citationID":"8pIO0DvA","properties":{"formattedCitation":"Ottolenghi, 176.","plainCitation":"Ottolenghi, 176.","noteIndex":1098},"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176"}],"schema":"https://github.com/citation-style-language/schema/raw/master/csl-citation.json"} </w:instrText>
      </w:r>
      <w:r>
        <w:fldChar w:fldCharType="separate"/>
      </w:r>
      <w:r w:rsidRPr="00432AB9">
        <w:rPr>
          <w:rFonts w:ascii="Calibri" w:hAnsi="Calibri" w:cs="Calibri"/>
          <w:lang w:val="en-US"/>
        </w:rPr>
        <w:t>Ottolenghi, 176.</w:t>
      </w:r>
      <w:r>
        <w:fldChar w:fldCharType="end"/>
      </w:r>
    </w:p>
  </w:footnote>
  <w:footnote w:id="1100">
    <w:p w14:paraId="4935CA59" w14:textId="6299A932" w:rsidR="0032418C" w:rsidRPr="00432AB9" w:rsidRDefault="0032418C" w:rsidP="0032418C">
      <w:pPr>
        <w:pStyle w:val="FootnoteText"/>
        <w:rPr>
          <w:lang w:val="en-US"/>
        </w:rPr>
      </w:pPr>
      <w:r>
        <w:rPr>
          <w:rStyle w:val="FootnoteReference"/>
        </w:rPr>
        <w:footnoteRef/>
      </w:r>
      <w:r w:rsidRPr="00432AB9">
        <w:rPr>
          <w:lang w:val="en-US"/>
        </w:rPr>
        <w:t xml:space="preserve"> </w:t>
      </w:r>
      <w:r>
        <w:fldChar w:fldCharType="begin"/>
      </w:r>
      <w:r w:rsidR="008C334C">
        <w:rPr>
          <w:lang w:val="en-US"/>
        </w:rPr>
        <w:instrText xml:space="preserve"> ADDIN ZOTERO_ITEM CSL_CITATION {"citationID":"Wz2Hihk3","properties":{"formattedCitation":"Ottolenghi und Tamimi, {\\i{}Jerusalem}, 160.","plainCitation":"Ottolenghi und Tamimi, Jerusalem, 160.","noteIndex":1099},"citationItems":[{"id":94,"uris":["http://zotero.org/users/local/usTu59L8/items/9YPMVACQ"],"itemData":{"id":94,"type":"book","edition":"15. Auflage","event-place":"München","ISBN":"978-3-8310-2333-2","language":"ger","number-of-pages":"318","publisher":"Dorling Kindersley","publisher-place":"München","source":"K10plus ISBN","title":"Jerusalem: Das Kochbuch","title-short":"Jerusalem","author":[{"family":"Ottolenghi","given":"Yotam"},{"family":"Tamimi","given":"Sami"}],"issued":{"date-parts":[["2017"]]}},"locator":"160"}],"schema":"https://github.com/citation-style-language/schema/raw/master/csl-citation.json"} </w:instrText>
      </w:r>
      <w:r>
        <w:fldChar w:fldCharType="separate"/>
      </w:r>
      <w:r w:rsidRPr="00432AB9">
        <w:rPr>
          <w:rFonts w:ascii="Calibri" w:hAnsi="Calibri" w:cs="Calibri"/>
          <w:szCs w:val="24"/>
          <w:lang w:val="en-US"/>
        </w:rPr>
        <w:t xml:space="preserve">Ottolenghi und Tamimi, </w:t>
      </w:r>
      <w:r w:rsidRPr="00432AB9">
        <w:rPr>
          <w:rFonts w:ascii="Calibri" w:hAnsi="Calibri" w:cs="Calibri"/>
          <w:i/>
          <w:iCs/>
          <w:szCs w:val="24"/>
          <w:lang w:val="en-US"/>
        </w:rPr>
        <w:t>Jerusalem</w:t>
      </w:r>
      <w:r w:rsidRPr="00432AB9">
        <w:rPr>
          <w:rFonts w:ascii="Calibri" w:hAnsi="Calibri" w:cs="Calibri"/>
          <w:szCs w:val="24"/>
          <w:lang w:val="en-US"/>
        </w:rPr>
        <w:t>, 160.</w:t>
      </w:r>
      <w:r>
        <w:fldChar w:fldCharType="end"/>
      </w:r>
    </w:p>
  </w:footnote>
  <w:footnote w:id="1101">
    <w:p w14:paraId="0151146B" w14:textId="5D2A79F3" w:rsidR="004467BD" w:rsidRDefault="004467BD">
      <w:pPr>
        <w:pStyle w:val="FootnoteText"/>
      </w:pPr>
      <w:r>
        <w:rPr>
          <w:rStyle w:val="FootnoteReference"/>
        </w:rPr>
        <w:footnoteRef/>
      </w:r>
      <w:r>
        <w:t xml:space="preserve"> </w:t>
      </w:r>
      <w:r>
        <w:fldChar w:fldCharType="begin"/>
      </w:r>
      <w:r w:rsidR="008C334C">
        <w:instrText xml:space="preserve"> ADDIN ZOTERO_ITEM CSL_CITATION {"citationID":"8xFABYWu","properties":{"formattedCitation":"Julius und Leser, {\\i{}Vegan}, 32.","plainCitation":"Julius und Leser, Vegan, 32.","noteIndex":1100},"citationItems":[{"id":12,"uris":["http://zotero.org/users/local/usTu59L8/items/4IBMT3TA"],"itemData":{"id":12,"type":"book","abstract":"Vegane Variationen quer durch die Küchen der Welt, die zum Grossteil auf Tofu oder andere Soja-Produkte verzichten. Ausserdem sind zahlreiche Rezepte auch frei von Gluten. Bei den Gerichten handelt es sich um vegan abgewandelte Klassiker oder Gerichte, die von Haus aus vegan sind","event-place":"München","ISBN":"978-3-86244-592-9","language":"ger","number-of-pages":"221","publisher":"Christian-Verl","publisher-place":"München","source":"K10plus ISBN","title":"Vegan: internationale Klassiker ; 120 Rezepte von Teriyaki-Tofusteak bis Pannacotta","title-short":"Vegan","author":[{"family":"Julius","given":"Christina"},{"family":"Leser","given":"Nicolas"}],"issued":{"date-parts":[["2014"]]}},"locator":"32"}],"schema":"https://github.com/citation-style-language/schema/raw/master/csl-citation.json"} </w:instrText>
      </w:r>
      <w:r>
        <w:fldChar w:fldCharType="separate"/>
      </w:r>
      <w:r w:rsidR="00A830F2" w:rsidRPr="00A830F2">
        <w:rPr>
          <w:rFonts w:ascii="Calibri" w:hAnsi="Calibri" w:cs="Calibri"/>
          <w:szCs w:val="24"/>
        </w:rPr>
        <w:t xml:space="preserve">Julius und Leser, </w:t>
      </w:r>
      <w:r w:rsidR="00A830F2" w:rsidRPr="00A830F2">
        <w:rPr>
          <w:rFonts w:ascii="Calibri" w:hAnsi="Calibri" w:cs="Calibri"/>
          <w:i/>
          <w:iCs/>
          <w:szCs w:val="24"/>
        </w:rPr>
        <w:t>Vegan</w:t>
      </w:r>
      <w:r w:rsidR="00A830F2" w:rsidRPr="00A830F2">
        <w:rPr>
          <w:rFonts w:ascii="Calibri" w:hAnsi="Calibri" w:cs="Calibri"/>
          <w:szCs w:val="24"/>
        </w:rPr>
        <w:t>, 32.</w:t>
      </w:r>
      <w:r>
        <w:fldChar w:fldCharType="end"/>
      </w:r>
    </w:p>
  </w:footnote>
  <w:footnote w:id="1102">
    <w:p w14:paraId="01B83408" w14:textId="07E0A6F6" w:rsidR="008C7699" w:rsidRPr="008C7699" w:rsidRDefault="008C7699" w:rsidP="008C7699">
      <w:pPr>
        <w:pStyle w:val="FootnoteText"/>
      </w:pPr>
      <w:r>
        <w:rPr>
          <w:rStyle w:val="FootnoteReference"/>
        </w:rPr>
        <w:footnoteRef/>
      </w:r>
      <w:r w:rsidRPr="008C7699">
        <w:t xml:space="preserve"> </w:t>
      </w:r>
      <w:r>
        <w:fldChar w:fldCharType="begin"/>
      </w:r>
      <w:r w:rsidR="008C334C">
        <w:instrText xml:space="preserve"> ADDIN ZOTERO_ITEM CSL_CITATION {"citationID":"Aljl0IIi","properties":{"formattedCitation":"Ottolenghi, {\\i{}Ottolenghi simple - Das Kochbuch}, 267.","plainCitation":"Ottolenghi, Ottolenghi simple - Das Kochbuch, 267.","noteIndex":1101},"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267"}],"schema":"https://github.com/citation-style-language/schema/raw/master/csl-citation.json"} </w:instrText>
      </w:r>
      <w:r>
        <w:fldChar w:fldCharType="separate"/>
      </w:r>
      <w:r w:rsidR="00A830F2" w:rsidRPr="00A830F2">
        <w:rPr>
          <w:rFonts w:ascii="Calibri" w:hAnsi="Calibri" w:cs="Calibri"/>
          <w:szCs w:val="24"/>
        </w:rPr>
        <w:t xml:space="preserve">Ottolenghi, </w:t>
      </w:r>
      <w:r w:rsidR="00A830F2" w:rsidRPr="00A830F2">
        <w:rPr>
          <w:rFonts w:ascii="Calibri" w:hAnsi="Calibri" w:cs="Calibri"/>
          <w:i/>
          <w:iCs/>
          <w:szCs w:val="24"/>
        </w:rPr>
        <w:t>Ottolenghi simple - Das Kochbuch</w:t>
      </w:r>
      <w:r w:rsidR="00A830F2" w:rsidRPr="00A830F2">
        <w:rPr>
          <w:rFonts w:ascii="Calibri" w:hAnsi="Calibri" w:cs="Calibri"/>
          <w:szCs w:val="24"/>
        </w:rPr>
        <w:t>, 267.</w:t>
      </w:r>
      <w:r>
        <w:fldChar w:fldCharType="end"/>
      </w:r>
    </w:p>
  </w:footnote>
  <w:footnote w:id="1103">
    <w:p w14:paraId="4035BA3E" w14:textId="66767D57" w:rsidR="009A5AAF" w:rsidRPr="000E00E4" w:rsidRDefault="009A5AAF">
      <w:pPr>
        <w:pStyle w:val="FootnoteText"/>
      </w:pPr>
      <w:r>
        <w:rPr>
          <w:rStyle w:val="FootnoteReference"/>
        </w:rPr>
        <w:footnoteRef/>
      </w:r>
      <w:r w:rsidRPr="000E00E4">
        <w:t xml:space="preserve"> </w:t>
      </w:r>
      <w:r>
        <w:fldChar w:fldCharType="begin"/>
      </w:r>
      <w:r w:rsidR="008C334C">
        <w:instrText xml:space="preserve"> ADDIN ZOTERO_ITEM CSL_CITATION {"citationID":"ZX18Gud5","properties":{"formattedCitation":"Kiel und Wiedemann, {\\i{}Schw\\uc0\\u228{}bisch kochen}, 40.","plainCitation":"Kiel und Wiedemann, Schwäbisch kochen, 40.","noteIndex":1102},"citationItems":[{"id":30,"uris":["http://zotero.org/users/local/usTu59L8/items/6ST6V588"],"itemData":{"id":30,"type":"book","collection-title":"GU Küchen-Ratgeber","edition":"1. Aufl","event-place":"München","ISBN":"978-3-7742-6890-6","language":"ger","number-of-pages":"64","publisher":"Gräfe u. Unzer","publisher-place":"München","source":"K10plus ISBN","title":"Schwäbisch kochen: Klassisch und neu","title-short":"Schwäbisch kochen","author":[{"family":"Kiel","given":"Martina"},{"family":"Wiedemann","given":"Carola"}],"issued":{"date-parts":[["2005"]]}},"locator":"40"}],"schema":"https://github.com/citation-style-language/schema/raw/master/csl-citation.json"} </w:instrText>
      </w:r>
      <w:r>
        <w:fldChar w:fldCharType="separate"/>
      </w:r>
      <w:r w:rsidRPr="009A5AAF">
        <w:rPr>
          <w:rFonts w:ascii="Calibri" w:hAnsi="Calibri" w:cs="Calibri"/>
          <w:szCs w:val="24"/>
        </w:rPr>
        <w:t xml:space="preserve">Kiel und Wiedemann, </w:t>
      </w:r>
      <w:r w:rsidRPr="009A5AAF">
        <w:rPr>
          <w:rFonts w:ascii="Calibri" w:hAnsi="Calibri" w:cs="Calibri"/>
          <w:i/>
          <w:iCs/>
          <w:szCs w:val="24"/>
        </w:rPr>
        <w:t>Schwäbisch kochen</w:t>
      </w:r>
      <w:r w:rsidRPr="009A5AAF">
        <w:rPr>
          <w:rFonts w:ascii="Calibri" w:hAnsi="Calibri" w:cs="Calibri"/>
          <w:szCs w:val="24"/>
        </w:rPr>
        <w:t>, 40.</w:t>
      </w:r>
      <w:r>
        <w:fldChar w:fldCharType="end"/>
      </w:r>
    </w:p>
  </w:footnote>
  <w:footnote w:id="1104">
    <w:p w14:paraId="469C69E3" w14:textId="1B0B8607" w:rsidR="00185503" w:rsidRDefault="00185503">
      <w:pPr>
        <w:pStyle w:val="FootnoteText"/>
      </w:pPr>
      <w:r>
        <w:rPr>
          <w:rStyle w:val="FootnoteReference"/>
        </w:rPr>
        <w:footnoteRef/>
      </w:r>
      <w:r>
        <w:t xml:space="preserve"> </w:t>
      </w:r>
      <w:r>
        <w:fldChar w:fldCharType="begin"/>
      </w:r>
      <w:r w:rsidR="008C334C">
        <w:instrText xml:space="preserve"> ADDIN ZOTERO_ITEM CSL_CITATION {"citationID":"M0lJyO64","properties":{"formattedCitation":"Ottolenghi und Tamimi, {\\i{}Jerusalem}, 109.","plainCitation":"Ottolenghi und Tamimi, Jerusalem, 109.","noteIndex":1103},"citationItems":[{"id":94,"uris":["http://zotero.org/users/local/usTu59L8/items/9YPMVACQ"],"itemData":{"id":94,"type":"book","edition":"15. Auflage","event-place":"München","ISBN":"978-3-8310-2333-2","language":"ger","number-of-pages":"318","publisher":"Dorling Kindersley","publisher-place":"München","source":"K10plus ISBN","title":"Jerusalem: Das Kochbuch","title-short":"Jerusalem","author":[{"family":"Ottolenghi","given":"Yotam"},{"family":"Tamimi","given":"Sami"}],"issued":{"date-parts":[["2017"]]}},"locator":"109"}],"schema":"https://github.com/citation-style-language/schema/raw/master/csl-citation.json"} </w:instrText>
      </w:r>
      <w:r>
        <w:fldChar w:fldCharType="separate"/>
      </w:r>
      <w:r w:rsidR="00A830F2" w:rsidRPr="00A830F2">
        <w:rPr>
          <w:rFonts w:ascii="Calibri" w:hAnsi="Calibri" w:cs="Calibri"/>
          <w:szCs w:val="24"/>
        </w:rPr>
        <w:t xml:space="preserve">Ottolenghi und Tamimi, </w:t>
      </w:r>
      <w:r w:rsidR="00A830F2" w:rsidRPr="00A830F2">
        <w:rPr>
          <w:rFonts w:ascii="Calibri" w:hAnsi="Calibri" w:cs="Calibri"/>
          <w:i/>
          <w:iCs/>
          <w:szCs w:val="24"/>
        </w:rPr>
        <w:t>Jerusalem</w:t>
      </w:r>
      <w:r w:rsidR="00A830F2" w:rsidRPr="00A830F2">
        <w:rPr>
          <w:rFonts w:ascii="Calibri" w:hAnsi="Calibri" w:cs="Calibri"/>
          <w:szCs w:val="24"/>
        </w:rPr>
        <w:t>, 109.</w:t>
      </w:r>
      <w:r>
        <w:fldChar w:fldCharType="end"/>
      </w:r>
    </w:p>
  </w:footnote>
  <w:footnote w:id="1105">
    <w:p w14:paraId="2922F0EC" w14:textId="1162EC89" w:rsidR="00603FF1" w:rsidRDefault="00603FF1">
      <w:pPr>
        <w:pStyle w:val="FootnoteText"/>
      </w:pPr>
      <w:r>
        <w:rPr>
          <w:rStyle w:val="FootnoteReference"/>
        </w:rPr>
        <w:footnoteRef/>
      </w:r>
      <w:r>
        <w:t xml:space="preserve"> </w:t>
      </w:r>
      <w:r>
        <w:fldChar w:fldCharType="begin"/>
      </w:r>
      <w:r w:rsidR="008C334C">
        <w:instrText xml:space="preserve"> ADDIN ZOTERO_ITEM CSL_CITATION {"citationID":"3l02HvPV","properties":{"formattedCitation":"Ottolenghi und Tamimi, 120.","plainCitation":"Ottolenghi und Tamimi, 120.","noteIndex":1104},"citationItems":[{"id":94,"uris":["http://zotero.org/users/local/usTu59L8/items/9YPMVACQ"],"itemData":{"id":94,"type":"book","edition":"15. Auflage","event-place":"München","ISBN":"978-3-8310-2333-2","language":"ger","number-of-pages":"318","publisher":"Dorling Kindersley","publisher-place":"München","source":"K10plus ISBN","title":"Jerusalem: Das Kochbuch","title-short":"Jerusalem","author":[{"family":"Ottolenghi","given":"Yotam"},{"family":"Tamimi","given":"Sami"}],"issued":{"date-parts":[["2017"]]}},"locator":"120"}],"schema":"https://github.com/citation-style-language/schema/raw/master/csl-citation.json"} </w:instrText>
      </w:r>
      <w:r>
        <w:fldChar w:fldCharType="separate"/>
      </w:r>
      <w:r w:rsidRPr="00603FF1">
        <w:rPr>
          <w:rFonts w:ascii="Calibri" w:hAnsi="Calibri" w:cs="Calibri"/>
        </w:rPr>
        <w:t>Ottolenghi und Tamimi, 120.</w:t>
      </w:r>
      <w:r>
        <w:fldChar w:fldCharType="end"/>
      </w:r>
    </w:p>
  </w:footnote>
  <w:footnote w:id="1106">
    <w:p w14:paraId="766E656C" w14:textId="4E8708F3" w:rsidR="00D35B22" w:rsidRDefault="00D35B22">
      <w:pPr>
        <w:pStyle w:val="FootnoteText"/>
      </w:pPr>
      <w:r>
        <w:rPr>
          <w:rStyle w:val="FootnoteReference"/>
        </w:rPr>
        <w:footnoteRef/>
      </w:r>
      <w:r>
        <w:t xml:space="preserve"> </w:t>
      </w:r>
      <w:r>
        <w:fldChar w:fldCharType="begin"/>
      </w:r>
      <w:r w:rsidR="008C334C">
        <w:instrText xml:space="preserve"> ADDIN ZOTERO_ITEM CSL_CITATION {"citationID":"QZGqHwxa","properties":{"formattedCitation":"Ottolenghi und Tamimi, 85.","plainCitation":"Ottolenghi und Tamimi, 85.","noteIndex":1105},"citationItems":[{"id":94,"uris":["http://zotero.org/users/local/usTu59L8/items/9YPMVACQ"],"itemData":{"id":94,"type":"book","edition":"15. Auflage","event-place":"München","ISBN":"978-3-8310-2333-2","language":"ger","number-of-pages":"318","publisher":"Dorling Kindersley","publisher-place":"München","source":"K10plus ISBN","title":"Jerusalem: Das Kochbuch","title-short":"Jerusalem","author":[{"family":"Ottolenghi","given":"Yotam"},{"family":"Tamimi","given":"Sami"}],"issued":{"date-parts":[["2017"]]}},"locator":"85"}],"schema":"https://github.com/citation-style-language/schema/raw/master/csl-citation.json"} </w:instrText>
      </w:r>
      <w:r>
        <w:fldChar w:fldCharType="separate"/>
      </w:r>
      <w:r w:rsidRPr="00D35B22">
        <w:rPr>
          <w:rFonts w:ascii="Calibri" w:hAnsi="Calibri" w:cs="Calibri"/>
        </w:rPr>
        <w:t>Ottolenghi und Tamimi, 85.</w:t>
      </w:r>
      <w:r>
        <w:fldChar w:fldCharType="end"/>
      </w:r>
    </w:p>
  </w:footnote>
  <w:footnote w:id="1107">
    <w:p w14:paraId="2B87F6BE" w14:textId="3BC807DE" w:rsidR="0096654F" w:rsidRDefault="0096654F" w:rsidP="0096654F">
      <w:pPr>
        <w:pStyle w:val="FootnoteText"/>
      </w:pPr>
      <w:r>
        <w:rPr>
          <w:rStyle w:val="FootnoteReference"/>
        </w:rPr>
        <w:footnoteRef/>
      </w:r>
      <w:r>
        <w:t xml:space="preserve"> </w:t>
      </w:r>
      <w:r>
        <w:fldChar w:fldCharType="begin"/>
      </w:r>
      <w:r w:rsidR="008C334C">
        <w:instrText xml:space="preserve"> ADDIN ZOTERO_ITEM CSL_CITATION {"citationID":"1NMOZ73l","properties":{"formattedCitation":"Raether, {\\i{}Wochenmarkt}, 27.","plainCitation":"Raether, Wochenmarkt, 27.","noteIndex":1106},"citationItems":[{"id":66,"uris":["http://zotero.org/users/local/usTu59L8/items/CLFEECBQ"],"itemData":{"id":66,"type":"book","edition":"2. Aufl","event-place":"Berlin","ISBN":"978-3-8270-1259-3","language":"ger","number-of-pages":"207","publisher":"Berlin Verlag","publisher-place":"Berlin","source":"K10plus ISBN","title":"Wochenmarkt: Die frischen, einfachen Rezepte aus dem Zeit Magazin","title-short":"Wochenmarkt","author":[{"family":"Raether","given":"Elisabeth"}],"issued":{"date-parts":[["2014"]]}},"locator":"27"}],"schema":"https://github.com/citation-style-language/schema/raw/master/csl-citation.json"} </w:instrText>
      </w:r>
      <w:r>
        <w:fldChar w:fldCharType="separate"/>
      </w:r>
      <w:r w:rsidRPr="002E1983">
        <w:rPr>
          <w:rFonts w:ascii="Calibri" w:hAnsi="Calibri" w:cs="Calibri"/>
          <w:szCs w:val="24"/>
        </w:rPr>
        <w:t xml:space="preserve">Raether, </w:t>
      </w:r>
      <w:r w:rsidRPr="002E1983">
        <w:rPr>
          <w:rFonts w:ascii="Calibri" w:hAnsi="Calibri" w:cs="Calibri"/>
          <w:i/>
          <w:iCs/>
          <w:szCs w:val="24"/>
        </w:rPr>
        <w:t>Wochenmarkt</w:t>
      </w:r>
      <w:r w:rsidRPr="002E1983">
        <w:rPr>
          <w:rFonts w:ascii="Calibri" w:hAnsi="Calibri" w:cs="Calibri"/>
          <w:szCs w:val="24"/>
        </w:rPr>
        <w:t>, 27.</w:t>
      </w:r>
      <w:r>
        <w:fldChar w:fldCharType="end"/>
      </w:r>
    </w:p>
  </w:footnote>
  <w:footnote w:id="1108">
    <w:p w14:paraId="03E693F2" w14:textId="3C4E1C01" w:rsidR="00830865" w:rsidRDefault="00830865" w:rsidP="00830865">
      <w:pPr>
        <w:pStyle w:val="FootnoteText"/>
      </w:pPr>
      <w:r>
        <w:rPr>
          <w:rStyle w:val="FootnoteReference"/>
        </w:rPr>
        <w:footnoteRef/>
      </w:r>
      <w:r>
        <w:t xml:space="preserve"> </w:t>
      </w:r>
      <w:r>
        <w:fldChar w:fldCharType="begin"/>
      </w:r>
      <w:r w:rsidR="008C334C">
        <w:instrText xml:space="preserve"> ADDIN ZOTERO_ITEM CSL_CITATION {"citationID":"Hjq8c5fM","properties":{"formattedCitation":"Raether, 27.","plainCitation":"Raether, 27.","noteIndex":1107},"citationItems":[{"id":66,"uris":["http://zotero.org/users/local/usTu59L8/items/CLFEECBQ"],"itemData":{"id":66,"type":"book","edition":"2. Aufl","event-place":"Berlin","ISBN":"978-3-8270-1259-3","language":"ger","number-of-pages":"207","publisher":"Berlin Verlag","publisher-place":"Berlin","source":"K10plus ISBN","title":"Wochenmarkt: Die frischen, einfachen Rezepte aus dem Zeit Magazin","title-short":"Wochenmarkt","author":[{"family":"Raether","given":"Elisabeth"}],"issued":{"date-parts":[["2014"]]}},"locator":"27"}],"schema":"https://github.com/citation-style-language/schema/raw/master/csl-citation.json"} </w:instrText>
      </w:r>
      <w:r>
        <w:fldChar w:fldCharType="separate"/>
      </w:r>
      <w:r w:rsidR="00A830F2" w:rsidRPr="00A830F2">
        <w:rPr>
          <w:rFonts w:ascii="Calibri" w:hAnsi="Calibri" w:cs="Calibri"/>
        </w:rPr>
        <w:t>Raether, 27.</w:t>
      </w:r>
      <w:r>
        <w:fldChar w:fldCharType="end"/>
      </w:r>
    </w:p>
  </w:footnote>
  <w:footnote w:id="1109">
    <w:p w14:paraId="711FCC25" w14:textId="6B734DC5" w:rsidR="005B0448" w:rsidRPr="00B976B0" w:rsidRDefault="005B0448">
      <w:pPr>
        <w:pStyle w:val="FootnoteText"/>
      </w:pPr>
      <w:r>
        <w:rPr>
          <w:rStyle w:val="FootnoteReference"/>
        </w:rPr>
        <w:footnoteRef/>
      </w:r>
      <w:r w:rsidRPr="00B976B0">
        <w:t xml:space="preserve"> </w:t>
      </w:r>
      <w:r>
        <w:fldChar w:fldCharType="begin"/>
      </w:r>
      <w:r w:rsidR="008C334C">
        <w:instrText xml:space="preserve"> ADDIN ZOTERO_ITEM CSL_CITATION {"citationID":"et1zVDr5","properties":{"formattedCitation":"Ottolenghi und Tamimi, {\\i{}Jerusalem}, 64.","plainCitation":"Ottolenghi und Tamimi, Jerusalem, 64.","noteIndex":1108},"citationItems":[{"id":94,"uris":["http://zotero.org/users/local/usTu59L8/items/9YPMVACQ"],"itemData":{"id":94,"type":"book","edition":"15. Auflage","event-place":"München","ISBN":"978-3-8310-2333-2","language":"ger","number-of-pages":"318","publisher":"Dorling Kindersley","publisher-place":"München","source":"K10plus ISBN","title":"Jerusalem: Das Kochbuch","title-short":"Jerusalem","author":[{"family":"Ottolenghi","given":"Yotam"},{"family":"Tamimi","given":"Sami"}],"issued":{"date-parts":[["2017"]]}},"locator":"64"}],"schema":"https://github.com/citation-style-language/schema/raw/master/csl-citation.json"} </w:instrText>
      </w:r>
      <w:r>
        <w:fldChar w:fldCharType="separate"/>
      </w:r>
      <w:r w:rsidR="001F5B3E" w:rsidRPr="00B976B0">
        <w:rPr>
          <w:rFonts w:ascii="Calibri" w:hAnsi="Calibri" w:cs="Calibri"/>
          <w:szCs w:val="24"/>
        </w:rPr>
        <w:t xml:space="preserve">Ottolenghi und Tamimi, </w:t>
      </w:r>
      <w:r w:rsidR="001F5B3E" w:rsidRPr="00B976B0">
        <w:rPr>
          <w:rFonts w:ascii="Calibri" w:hAnsi="Calibri" w:cs="Calibri"/>
          <w:i/>
          <w:iCs/>
          <w:szCs w:val="24"/>
        </w:rPr>
        <w:t>Jerusalem</w:t>
      </w:r>
      <w:r w:rsidR="001F5B3E" w:rsidRPr="00B976B0">
        <w:rPr>
          <w:rFonts w:ascii="Calibri" w:hAnsi="Calibri" w:cs="Calibri"/>
          <w:szCs w:val="24"/>
        </w:rPr>
        <w:t>, 64.</w:t>
      </w:r>
      <w:r>
        <w:fldChar w:fldCharType="end"/>
      </w:r>
    </w:p>
  </w:footnote>
  <w:footnote w:id="1110">
    <w:p w14:paraId="3D7D448B" w14:textId="271BEF31" w:rsidR="00FE36D0" w:rsidRDefault="00FE36D0">
      <w:pPr>
        <w:pStyle w:val="FootnoteText"/>
      </w:pPr>
      <w:r>
        <w:rPr>
          <w:rStyle w:val="FootnoteReference"/>
        </w:rPr>
        <w:footnoteRef/>
      </w:r>
      <w:r>
        <w:t xml:space="preserve"> </w:t>
      </w:r>
      <w:r>
        <w:fldChar w:fldCharType="begin"/>
      </w:r>
      <w:r w:rsidR="008C334C">
        <w:instrText xml:space="preserve"> ADDIN ZOTERO_ITEM CSL_CITATION {"citationID":"RBBU3EOS","properties":{"formattedCitation":"Likidis-K\\uc0\\u246{}nigsfeld, Brauner, und Werz-Kovacs, {\\i{}Griechenland Originalrezepte und Interessantes \\uc0\\u252{}ber Land und Leute}, 100.","plainCitation":"Likidis-Königsfeld, Brauner, und Werz-Kovacs, Griechenland Originalrezepte und Interessantes über Land und Leute, 100.","noteIndex":1109},"citationItems":[{"id":21,"uris":["http://zotero.org/users/local/usTu59L8/items/5J8T6KEU"],"itemData":{"id":21,"type":"book","edition":"Sonderausg. der Orig.-Ausg. von 1994, 1. Aufl","event-place":"München","ISBN":"978-3-7742-6443-4","language":"ger","note":"OCLC: 76556261","publisher":"Gräfe und Unzer","publisher-place":"München","source":"Open WorldCat","title":"Griechenland Originalrezepte und Interessantes über Land und Leute","author":[{"family":"Likidis-Königsfeld","given":"Kristina"},{"family":"Brauner","given":"Michael"},{"family":"Werz-Kovacs","given":"Stephanie","dropping-particle":"von"}],"issued":{"date-parts":[["2004"]]}},"locator":"100"}],"schema":"https://github.com/citation-style-language/schema/raw/master/csl-citation.json"} </w:instrText>
      </w:r>
      <w:r>
        <w:fldChar w:fldCharType="separate"/>
      </w:r>
      <w:r w:rsidR="00A830F2" w:rsidRPr="00A830F2">
        <w:rPr>
          <w:rFonts w:ascii="Calibri" w:hAnsi="Calibri" w:cs="Calibri"/>
          <w:szCs w:val="24"/>
        </w:rPr>
        <w:t xml:space="preserve">Likidis-Königsfeld, Brauner, und Werz-Kovacs, </w:t>
      </w:r>
      <w:r w:rsidR="00A830F2" w:rsidRPr="00A830F2">
        <w:rPr>
          <w:rFonts w:ascii="Calibri" w:hAnsi="Calibri" w:cs="Calibri"/>
          <w:i/>
          <w:iCs/>
          <w:szCs w:val="24"/>
        </w:rPr>
        <w:t>Griechenland Originalrezepte und Interessantes über Land und Leute</w:t>
      </w:r>
      <w:r w:rsidR="00A830F2" w:rsidRPr="00A830F2">
        <w:rPr>
          <w:rFonts w:ascii="Calibri" w:hAnsi="Calibri" w:cs="Calibri"/>
          <w:szCs w:val="24"/>
        </w:rPr>
        <w:t>, 100.</w:t>
      </w:r>
      <w:r>
        <w:fldChar w:fldCharType="end"/>
      </w:r>
    </w:p>
  </w:footnote>
  <w:footnote w:id="1111">
    <w:p w14:paraId="38DCA150" w14:textId="574FC19F" w:rsidR="005C481C" w:rsidRDefault="005C481C" w:rsidP="005C481C">
      <w:pPr>
        <w:pStyle w:val="FootnoteText"/>
      </w:pPr>
      <w:r>
        <w:rPr>
          <w:rStyle w:val="FootnoteReference"/>
        </w:rPr>
        <w:footnoteRef/>
      </w:r>
      <w:r>
        <w:t xml:space="preserve"> </w:t>
      </w:r>
      <w:r>
        <w:fldChar w:fldCharType="begin"/>
      </w:r>
      <w:r w:rsidR="008C334C">
        <w:instrText xml:space="preserve"> ADDIN ZOTERO_ITEM CSL_CITATION {"citationID":"DGZP95Ls","properties":{"formattedCitation":"S\\uc0\\u228{}lzer, {\\i{}Die echte Jeden-Tag-K\\uc0\\u252{}che}, 180.","plainCitation":"Sälzer, Die echte Jeden-Tag-Küche, 180.","noteIndex":1110},"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180"}],"schema":"https://github.com/citation-style-language/schema/raw/master/csl-citation.json"} </w:instrText>
      </w:r>
      <w:r>
        <w:fldChar w:fldCharType="separate"/>
      </w:r>
      <w:r w:rsidRPr="00F3185D">
        <w:rPr>
          <w:rFonts w:ascii="Calibri" w:hAnsi="Calibri" w:cs="Calibri"/>
          <w:szCs w:val="24"/>
        </w:rPr>
        <w:t xml:space="preserve">Sälzer, </w:t>
      </w:r>
      <w:r w:rsidRPr="00F3185D">
        <w:rPr>
          <w:rFonts w:ascii="Calibri" w:hAnsi="Calibri" w:cs="Calibri"/>
          <w:i/>
          <w:iCs/>
          <w:szCs w:val="24"/>
        </w:rPr>
        <w:t>Die echte Jeden-Tag-Küche</w:t>
      </w:r>
      <w:r w:rsidRPr="00F3185D">
        <w:rPr>
          <w:rFonts w:ascii="Calibri" w:hAnsi="Calibri" w:cs="Calibri"/>
          <w:szCs w:val="24"/>
        </w:rPr>
        <w:t>, 180.</w:t>
      </w:r>
      <w:r>
        <w:fldChar w:fldCharType="end"/>
      </w:r>
    </w:p>
  </w:footnote>
  <w:footnote w:id="1112">
    <w:p w14:paraId="03255302" w14:textId="1E80572F" w:rsidR="005C481C" w:rsidRDefault="005C481C" w:rsidP="005C481C">
      <w:pPr>
        <w:pStyle w:val="FootnoteText"/>
      </w:pPr>
      <w:r>
        <w:rPr>
          <w:rStyle w:val="FootnoteReference"/>
        </w:rPr>
        <w:footnoteRef/>
      </w:r>
      <w:r>
        <w:t xml:space="preserve"> </w:t>
      </w:r>
      <w:r>
        <w:fldChar w:fldCharType="begin"/>
      </w:r>
      <w:r w:rsidR="008C334C">
        <w:instrText xml:space="preserve"> ADDIN ZOTERO_ITEM CSL_CITATION {"citationID":"1sWFBFeI","properties":{"formattedCitation":"Frenkiel u.\\uc0\\u160{}a., {\\i{}Die gr\\uc0\\u252{}ne K\\uc0\\u252{}che auf Reisen}, 169.","plainCitation":"Frenkiel u. a., Die grüne Küche auf Reisen, 169.","noteIndex":1111},"citationItems":[{"id":57,"uris":["http://zotero.org/users/local/usTu59L8/items/LGKJLVB7"],"itemData":{"id":57,"type":"book","abstract":"Der Schwede David war ein ungesunder Vegetarier, die Dänin Luise eine gesundheitsbewusste Allesesserin. Jetzt haben sie die entspannte Variante des Vegetarismus entdeckt, kreativ mit hehren Zielen, aber ohne Dogmatismus, dafür mit tolerierten Abweichungen. Ihr Kochbucherstling ist, ebenso wie ihr Blog, farbenfroh und inspirierend. Hier wird kreativ und mit Einflüssen aus aller Welt, jedoch mit Zutaten, wie sie in Nordeuropa wachsen, gekocht. Wer sich also fragt, was er aus Gemüsesorten wie Rote Bete oder Rhabarber kochen soll, der wird bei \"Die grüne Küche\" fündig. Der Band ist in 10 Kapitel aufgeteilt; zuerst geben die Autoren einen Einblick, was sich in ihrer Speisekammer findet, Kapitel 2 widmet sich der Ernährung von Kindern. Sie sind Eltern einer kleinen Tochter, die natürlich auf der kulinarischen Weltreise dabei war. Nach ein paar Basisrezepten teilt sich der Band in die Kapitel \"Frühstück\", \"Leichte Gerichte\", \"Zum Mitnehmen\", \"Familienessen\", \"Häppchen\", \"Getränke\" und \"Süe︢ Gaumenfreuden\" auf. Gelungen, überall da, wo Vegetarisches gefragt ist. (2)","edition":"Dt. Erstausg","event-place":"München","ISBN":"978-3-86873-806-3","language":"ger","number-of-pages":"255","publisher":"Knesebeck","publisher-place":"München","source":"K10plus ISBN","title":"Die grüne Küche auf Reisen: Vegetarisches aus aller Welt","title-short":"Die grüne Küche auf Reisen","author":[{"family":"Frenkiel","given":"David"},{"family":"Vindahl","given":"Luise"},{"family":"Wiesner","given":"Linde"},{"family":"Frenkiel","given":"David"}],"issued":{"date-parts":[["2015"]]}},"locator":"169"}],"schema":"https://github.com/citation-style-language/schema/raw/master/csl-citation.json"} </w:instrText>
      </w:r>
      <w:r>
        <w:fldChar w:fldCharType="separate"/>
      </w:r>
      <w:r w:rsidRPr="003B5765">
        <w:rPr>
          <w:rFonts w:ascii="Calibri" w:hAnsi="Calibri" w:cs="Calibri"/>
          <w:szCs w:val="24"/>
        </w:rPr>
        <w:t xml:space="preserve">Frenkiel u. a., </w:t>
      </w:r>
      <w:r w:rsidRPr="003B5765">
        <w:rPr>
          <w:rFonts w:ascii="Calibri" w:hAnsi="Calibri" w:cs="Calibri"/>
          <w:i/>
          <w:iCs/>
          <w:szCs w:val="24"/>
        </w:rPr>
        <w:t>Die grüne Küche auf Reisen</w:t>
      </w:r>
      <w:r w:rsidRPr="003B5765">
        <w:rPr>
          <w:rFonts w:ascii="Calibri" w:hAnsi="Calibri" w:cs="Calibri"/>
          <w:szCs w:val="24"/>
        </w:rPr>
        <w:t>, 169.</w:t>
      </w:r>
      <w:r>
        <w:fldChar w:fldCharType="end"/>
      </w:r>
    </w:p>
  </w:footnote>
  <w:footnote w:id="1113">
    <w:p w14:paraId="502F7FCD" w14:textId="778C4568" w:rsidR="00A75DC7" w:rsidRDefault="00A75DC7" w:rsidP="00A75DC7">
      <w:pPr>
        <w:pStyle w:val="FootnoteText"/>
      </w:pPr>
      <w:r>
        <w:rPr>
          <w:rStyle w:val="FootnoteReference"/>
        </w:rPr>
        <w:footnoteRef/>
      </w:r>
      <w:r>
        <w:t xml:space="preserve"> </w:t>
      </w:r>
      <w:r>
        <w:fldChar w:fldCharType="begin"/>
      </w:r>
      <w:r w:rsidR="008C334C">
        <w:instrText xml:space="preserve"> ADDIN ZOTERO_ITEM CSL_CITATION {"citationID":"d6BQoPjB","properties":{"formattedCitation":"S\\uc0\\u228{}lzer, {\\i{}Die echte Jeden-Tag-K\\uc0\\u252{}che}, 192.","plainCitation":"Sälzer, Die echte Jeden-Tag-Küche, 192.","noteIndex":1112},"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192"}],"schema":"https://github.com/citation-style-language/schema/raw/master/csl-citation.json"} </w:instrText>
      </w:r>
      <w:r>
        <w:fldChar w:fldCharType="separate"/>
      </w:r>
      <w:r w:rsidRPr="00706FB4">
        <w:rPr>
          <w:rFonts w:ascii="Calibri" w:hAnsi="Calibri" w:cs="Calibri"/>
          <w:szCs w:val="24"/>
        </w:rPr>
        <w:t xml:space="preserve">Sälzer, </w:t>
      </w:r>
      <w:r w:rsidRPr="00706FB4">
        <w:rPr>
          <w:rFonts w:ascii="Calibri" w:hAnsi="Calibri" w:cs="Calibri"/>
          <w:i/>
          <w:iCs/>
          <w:szCs w:val="24"/>
        </w:rPr>
        <w:t>Die echte Jeden-Tag-Küche</w:t>
      </w:r>
      <w:r w:rsidRPr="00706FB4">
        <w:rPr>
          <w:rFonts w:ascii="Calibri" w:hAnsi="Calibri" w:cs="Calibri"/>
          <w:szCs w:val="24"/>
        </w:rPr>
        <w:t>, 192.</w:t>
      </w:r>
      <w:r>
        <w:fldChar w:fldCharType="end"/>
      </w:r>
    </w:p>
  </w:footnote>
  <w:footnote w:id="1114">
    <w:p w14:paraId="64575AE5" w14:textId="158935C2" w:rsidR="00163DB2" w:rsidRDefault="00163DB2">
      <w:pPr>
        <w:pStyle w:val="FootnoteText"/>
      </w:pPr>
      <w:r>
        <w:rPr>
          <w:rStyle w:val="FootnoteReference"/>
        </w:rPr>
        <w:footnoteRef/>
      </w:r>
      <w:r>
        <w:t xml:space="preserve"> </w:t>
      </w:r>
      <w:r>
        <w:fldChar w:fldCharType="begin"/>
      </w:r>
      <w:r w:rsidR="008C334C">
        <w:instrText xml:space="preserve"> ADDIN ZOTERO_ITEM CSL_CITATION {"citationID":"3jzMNkO7","properties":{"formattedCitation":"essen &amp; trinken, \\uc0\\u8222{}essen &amp; trinken: Neues aus der Provence\\uc0\\u8220{}, 68.","plainCitation":"essen &amp; trinken, „essen &amp; trinken: Neues aus der Provence“, 68.","noteIndex":1113},"citationItems":[{"id":87,"uris":["http://zotero.org/users/local/usTu59L8/items/SYKBEJX3"],"itemData":{"id":87,"type":"article-journal","collection-title":"essen &amp; trinken","title":"essen &amp; trinken: Neues aus der Provence","volume":"07/2014","editor":[{"family":"essen &amp; trinken","given":""}],"issued":{"date-parts":[["2014"]]}},"locator":"68"}],"schema":"https://github.com/citation-style-language/schema/raw/master/csl-citation.json"} </w:instrText>
      </w:r>
      <w:r>
        <w:fldChar w:fldCharType="separate"/>
      </w:r>
      <w:r w:rsidRPr="00163DB2">
        <w:rPr>
          <w:rFonts w:ascii="Calibri" w:hAnsi="Calibri" w:cs="Calibri"/>
          <w:szCs w:val="24"/>
        </w:rPr>
        <w:t>essen &amp; trinken, „essen &amp; trinken: Neues aus der Provence“, 68.</w:t>
      </w:r>
      <w:r>
        <w:fldChar w:fldCharType="end"/>
      </w:r>
    </w:p>
  </w:footnote>
  <w:footnote w:id="1115">
    <w:p w14:paraId="079AE0B1" w14:textId="6B0BA8E4" w:rsidR="004A2034" w:rsidRDefault="004A2034" w:rsidP="004A2034">
      <w:pPr>
        <w:pStyle w:val="FootnoteText"/>
      </w:pPr>
      <w:r>
        <w:rPr>
          <w:rStyle w:val="FootnoteReference"/>
        </w:rPr>
        <w:footnoteRef/>
      </w:r>
      <w:r>
        <w:t xml:space="preserve"> </w:t>
      </w:r>
      <w:r>
        <w:fldChar w:fldCharType="begin"/>
      </w:r>
      <w:r w:rsidR="008C334C">
        <w:instrText xml:space="preserve"> ADDIN ZOTERO_ITEM CSL_CITATION {"citationID":"UVR8qXgk","properties":{"formattedCitation":"Ottolenghi und Tamimi, {\\i{}Jerusalem}, 129.","plainCitation":"Ottolenghi und Tamimi, Jerusalem, 129.","noteIndex":1114},"citationItems":[{"id":94,"uris":["http://zotero.org/users/local/usTu59L8/items/9YPMVACQ"],"itemData":{"id":94,"type":"book","edition":"15. Auflage","event-place":"München","ISBN":"978-3-8310-2333-2","language":"ger","number-of-pages":"318","publisher":"Dorling Kindersley","publisher-place":"München","source":"K10plus ISBN","title":"Jerusalem: Das Kochbuch","title-short":"Jerusalem","author":[{"family":"Ottolenghi","given":"Yotam"},{"family":"Tamimi","given":"Sami"}],"issued":{"date-parts":[["2017"]]}},"locator":"129"}],"schema":"https://github.com/citation-style-language/schema/raw/master/csl-citation.json"} </w:instrText>
      </w:r>
      <w:r>
        <w:fldChar w:fldCharType="separate"/>
      </w:r>
      <w:r w:rsidR="00A830F2" w:rsidRPr="00A830F2">
        <w:rPr>
          <w:rFonts w:ascii="Calibri" w:hAnsi="Calibri" w:cs="Calibri"/>
          <w:szCs w:val="24"/>
        </w:rPr>
        <w:t xml:space="preserve">Ottolenghi und Tamimi, </w:t>
      </w:r>
      <w:r w:rsidR="00A830F2" w:rsidRPr="00A830F2">
        <w:rPr>
          <w:rFonts w:ascii="Calibri" w:hAnsi="Calibri" w:cs="Calibri"/>
          <w:i/>
          <w:iCs/>
          <w:szCs w:val="24"/>
        </w:rPr>
        <w:t>Jerusalem</w:t>
      </w:r>
      <w:r w:rsidR="00A830F2" w:rsidRPr="00A830F2">
        <w:rPr>
          <w:rFonts w:ascii="Calibri" w:hAnsi="Calibri" w:cs="Calibri"/>
          <w:szCs w:val="24"/>
        </w:rPr>
        <w:t>, 129.</w:t>
      </w:r>
      <w:r>
        <w:fldChar w:fldCharType="end"/>
      </w:r>
    </w:p>
  </w:footnote>
  <w:footnote w:id="1116">
    <w:p w14:paraId="268E2C42" w14:textId="0AFFAA80" w:rsidR="00022DA5" w:rsidRDefault="00022DA5" w:rsidP="00022DA5">
      <w:pPr>
        <w:pStyle w:val="FootnoteText"/>
      </w:pPr>
      <w:r>
        <w:rPr>
          <w:rStyle w:val="FootnoteReference"/>
        </w:rPr>
        <w:footnoteRef/>
      </w:r>
      <w:r>
        <w:t xml:space="preserve"> </w:t>
      </w:r>
      <w:r>
        <w:fldChar w:fldCharType="begin"/>
      </w:r>
      <w:r w:rsidR="008C334C">
        <w:instrText xml:space="preserve"> ADDIN ZOTERO_ITEM CSL_CITATION {"citationID":"DaoyNTk0","properties":{"formattedCitation":"{\\i{}Vegetarische K\\uc0\\u252{}che}, 104.","plainCitation":"Vegetarische Küche, 104.","noteIndex":1115},"citationItems":[{"id":50,"uris":["http://zotero.org/users/local/usTu59L8/items/S4PC74X4"],"itemData":{"id":50,"type":"book","edition":"1. Aufl","event-place":"München","ISBN":"978-3-89883-467-4","language":"ger","note":"OCLC: 900954541","publisher":"Zabert Sandmann","publisher-place":"München","source":"Open WorldCat","title":"Vegetarische Küche","issued":{"date-parts":[["2015"]]}},"locator":"104"}],"schema":"https://github.com/citation-style-language/schema/raw/master/csl-citation.json"} </w:instrText>
      </w:r>
      <w:r>
        <w:fldChar w:fldCharType="separate"/>
      </w:r>
      <w:r w:rsidRPr="00CD08AE">
        <w:rPr>
          <w:rFonts w:ascii="Calibri" w:hAnsi="Calibri" w:cs="Calibri"/>
          <w:i/>
          <w:iCs/>
          <w:szCs w:val="24"/>
        </w:rPr>
        <w:t>Vegetarische Küche</w:t>
      </w:r>
      <w:r w:rsidRPr="00CD08AE">
        <w:rPr>
          <w:rFonts w:ascii="Calibri" w:hAnsi="Calibri" w:cs="Calibri"/>
          <w:szCs w:val="24"/>
        </w:rPr>
        <w:t>, 104.</w:t>
      </w:r>
      <w:r>
        <w:fldChar w:fldCharType="end"/>
      </w:r>
    </w:p>
  </w:footnote>
  <w:footnote w:id="1117">
    <w:p w14:paraId="6D3EB489" w14:textId="06AEB882" w:rsidR="002D25F3" w:rsidRDefault="002D25F3">
      <w:pPr>
        <w:pStyle w:val="FootnoteText"/>
      </w:pPr>
      <w:r>
        <w:rPr>
          <w:rStyle w:val="FootnoteReference"/>
        </w:rPr>
        <w:footnoteRef/>
      </w:r>
      <w:r>
        <w:t xml:space="preserve"> </w:t>
      </w:r>
      <w:r>
        <w:fldChar w:fldCharType="begin"/>
      </w:r>
      <w:r w:rsidR="008C334C">
        <w:instrText xml:space="preserve"> ADDIN ZOTERO_ITEM CSL_CITATION {"citationID":"yxJJlrTM","properties":{"formattedCitation":"Kindler, {\\i{}Ben Kindler kocht badisch}, 97.","plainCitation":"Kindler, Ben Kindler kocht badisch, 97.","noteIndex":1116},"citationItems":[{"id":54,"uris":["http://zotero.org/users/local/usTu59L8/items/MGKX6YIR"],"itemData":{"id":54,"type":"book","edition":"1. Auflage","event-place":"Stuttgart","ISBN":"978-3-7630-2783-5","language":"ger","number-of-pages":"124","publisher":"Belser","publisher-place":"Stuttgart","source":"K10plus ISBN","title":"Ben Kindler kocht badisch: Klassisch kreativ","title-short":"Ben Kindler kocht badisch","author":[{"family":"Kindler","given":"Ben"}],"issued":{"date-parts":[["2017"]]}},"locator":"97"}],"schema":"https://github.com/citation-style-language/schema/raw/master/csl-citation.json"} </w:instrText>
      </w:r>
      <w:r>
        <w:fldChar w:fldCharType="separate"/>
      </w:r>
      <w:r w:rsidRPr="002D25F3">
        <w:rPr>
          <w:rFonts w:ascii="Calibri" w:hAnsi="Calibri" w:cs="Calibri"/>
          <w:szCs w:val="24"/>
        </w:rPr>
        <w:t xml:space="preserve">Kindler, </w:t>
      </w:r>
      <w:r w:rsidRPr="002D25F3">
        <w:rPr>
          <w:rFonts w:ascii="Calibri" w:hAnsi="Calibri" w:cs="Calibri"/>
          <w:i/>
          <w:iCs/>
          <w:szCs w:val="24"/>
        </w:rPr>
        <w:t>Ben Kindler kocht badisch</w:t>
      </w:r>
      <w:r w:rsidRPr="002D25F3">
        <w:rPr>
          <w:rFonts w:ascii="Calibri" w:hAnsi="Calibri" w:cs="Calibri"/>
          <w:szCs w:val="24"/>
        </w:rPr>
        <w:t>, 97.</w:t>
      </w:r>
      <w:r>
        <w:fldChar w:fldCharType="end"/>
      </w:r>
    </w:p>
  </w:footnote>
  <w:footnote w:id="1118">
    <w:p w14:paraId="56093205" w14:textId="681AF606" w:rsidR="00E26A2A" w:rsidRDefault="00E26A2A" w:rsidP="00E26A2A">
      <w:pPr>
        <w:pStyle w:val="FootnoteText"/>
      </w:pPr>
      <w:r>
        <w:rPr>
          <w:rStyle w:val="FootnoteReference"/>
        </w:rPr>
        <w:footnoteRef/>
      </w:r>
      <w:r>
        <w:t xml:space="preserve"> </w:t>
      </w:r>
      <w:r>
        <w:fldChar w:fldCharType="begin"/>
      </w:r>
      <w:r w:rsidR="008C334C">
        <w:instrText xml:space="preserve"> ADDIN ZOTERO_ITEM CSL_CITATION {"citationID":"bdCYNh6M","properties":{"formattedCitation":"Raether, {\\i{}Wochenmarkt}, 147.","plainCitation":"Raether, Wochenmarkt, 147.","noteIndex":1117},"citationItems":[{"id":66,"uris":["http://zotero.org/users/local/usTu59L8/items/CLFEECBQ"],"itemData":{"id":66,"type":"book","edition":"2. Aufl","event-place":"Berlin","ISBN":"978-3-8270-1259-3","language":"ger","number-of-pages":"207","publisher":"Berlin Verlag","publisher-place":"Berlin","source":"K10plus ISBN","title":"Wochenmarkt: Die frischen, einfachen Rezepte aus dem Zeit Magazin","title-short":"Wochenmarkt","author":[{"family":"Raether","given":"Elisabeth"}],"issued":{"date-parts":[["2014"]]}},"locator":"147"}],"schema":"https://github.com/citation-style-language/schema/raw/master/csl-citation.json"} </w:instrText>
      </w:r>
      <w:r>
        <w:fldChar w:fldCharType="separate"/>
      </w:r>
      <w:r w:rsidR="00A830F2" w:rsidRPr="00A830F2">
        <w:rPr>
          <w:rFonts w:ascii="Calibri" w:hAnsi="Calibri" w:cs="Calibri"/>
          <w:szCs w:val="24"/>
        </w:rPr>
        <w:t xml:space="preserve">Raether, </w:t>
      </w:r>
      <w:r w:rsidR="00A830F2" w:rsidRPr="00A830F2">
        <w:rPr>
          <w:rFonts w:ascii="Calibri" w:hAnsi="Calibri" w:cs="Calibri"/>
          <w:i/>
          <w:iCs/>
          <w:szCs w:val="24"/>
        </w:rPr>
        <w:t>Wochenmarkt</w:t>
      </w:r>
      <w:r w:rsidR="00A830F2" w:rsidRPr="00A830F2">
        <w:rPr>
          <w:rFonts w:ascii="Calibri" w:hAnsi="Calibri" w:cs="Calibri"/>
          <w:szCs w:val="24"/>
        </w:rPr>
        <w:t>, 147.</w:t>
      </w:r>
      <w:r>
        <w:fldChar w:fldCharType="end"/>
      </w:r>
    </w:p>
  </w:footnote>
  <w:footnote w:id="1119">
    <w:p w14:paraId="35A4B710" w14:textId="02D8B402" w:rsidR="00AA31EE" w:rsidRDefault="00AA31EE">
      <w:pPr>
        <w:pStyle w:val="FootnoteText"/>
      </w:pPr>
      <w:r>
        <w:rPr>
          <w:rStyle w:val="FootnoteReference"/>
        </w:rPr>
        <w:footnoteRef/>
      </w:r>
      <w:r>
        <w:t xml:space="preserve"> </w:t>
      </w:r>
      <w:r>
        <w:fldChar w:fldCharType="begin"/>
      </w:r>
      <w:r w:rsidR="008C334C">
        <w:instrText xml:space="preserve"> ADDIN ZOTERO_ITEM CSL_CITATION {"citationID":"wpVncgsT","properties":{"formattedCitation":"Raether, 95.","plainCitation":"Raether, 95.","noteIndex":1118},"citationItems":[{"id":66,"uris":["http://zotero.org/users/local/usTu59L8/items/CLFEECBQ"],"itemData":{"id":66,"type":"book","edition":"2. Aufl","event-place":"Berlin","ISBN":"978-3-8270-1259-3","language":"ger","number-of-pages":"207","publisher":"Berlin Verlag","publisher-place":"Berlin","source":"K10plus ISBN","title":"Wochenmarkt: Die frischen, einfachen Rezepte aus dem Zeit Magazin","title-short":"Wochenmarkt","author":[{"family":"Raether","given":"Elisabeth"}],"issued":{"date-parts":[["2014"]]}},"locator":"95"}],"schema":"https://github.com/citation-style-language/schema/raw/master/csl-citation.json"} </w:instrText>
      </w:r>
      <w:r>
        <w:fldChar w:fldCharType="separate"/>
      </w:r>
      <w:r w:rsidR="00A830F2" w:rsidRPr="00A830F2">
        <w:rPr>
          <w:rFonts w:ascii="Calibri" w:hAnsi="Calibri" w:cs="Calibri"/>
        </w:rPr>
        <w:t>Raether, 95.</w:t>
      </w:r>
      <w:r>
        <w:fldChar w:fldCharType="end"/>
      </w:r>
    </w:p>
  </w:footnote>
  <w:footnote w:id="1120">
    <w:p w14:paraId="65981926" w14:textId="278DA8F4" w:rsidR="004A2034" w:rsidRDefault="004A2034" w:rsidP="004A2034">
      <w:pPr>
        <w:pStyle w:val="FootnoteText"/>
      </w:pPr>
      <w:r>
        <w:rPr>
          <w:rStyle w:val="FootnoteReference"/>
        </w:rPr>
        <w:footnoteRef/>
      </w:r>
      <w:r>
        <w:t xml:space="preserve"> </w:t>
      </w:r>
      <w:r>
        <w:fldChar w:fldCharType="begin"/>
      </w:r>
      <w:r w:rsidR="008C334C">
        <w:instrText xml:space="preserve"> ADDIN ZOTERO_ITEM CSL_CITATION {"citationID":"XVfS1vmA","properties":{"formattedCitation":"Ottolenghi und Tamimi, {\\i{}Jerusalem}, 66.","plainCitation":"Ottolenghi und Tamimi, Jerusalem, 66.","noteIndex":1119},"citationItems":[{"id":94,"uris":["http://zotero.org/users/local/usTu59L8/items/9YPMVACQ"],"itemData":{"id":94,"type":"book","edition":"15. Auflage","event-place":"München","ISBN":"978-3-8310-2333-2","language":"ger","number-of-pages":"318","publisher":"Dorling Kindersley","publisher-place":"München","source":"K10plus ISBN","title":"Jerusalem: Das Kochbuch","title-short":"Jerusalem","author":[{"family":"Ottolenghi","given":"Yotam"},{"family":"Tamimi","given":"Sami"}],"issued":{"date-parts":[["2017"]]}},"locator":"66"}],"schema":"https://github.com/citation-style-language/schema/raw/master/csl-citation.json"} </w:instrText>
      </w:r>
      <w:r>
        <w:fldChar w:fldCharType="separate"/>
      </w:r>
      <w:r w:rsidR="00A830F2" w:rsidRPr="00A830F2">
        <w:rPr>
          <w:rFonts w:ascii="Calibri" w:hAnsi="Calibri" w:cs="Calibri"/>
          <w:szCs w:val="24"/>
        </w:rPr>
        <w:t xml:space="preserve">Ottolenghi und Tamimi, </w:t>
      </w:r>
      <w:r w:rsidR="00A830F2" w:rsidRPr="00A830F2">
        <w:rPr>
          <w:rFonts w:ascii="Calibri" w:hAnsi="Calibri" w:cs="Calibri"/>
          <w:i/>
          <w:iCs/>
          <w:szCs w:val="24"/>
        </w:rPr>
        <w:t>Jerusalem</w:t>
      </w:r>
      <w:r w:rsidR="00A830F2" w:rsidRPr="00A830F2">
        <w:rPr>
          <w:rFonts w:ascii="Calibri" w:hAnsi="Calibri" w:cs="Calibri"/>
          <w:szCs w:val="24"/>
        </w:rPr>
        <w:t>, 66.</w:t>
      </w:r>
      <w:r>
        <w:fldChar w:fldCharType="end"/>
      </w:r>
    </w:p>
  </w:footnote>
  <w:footnote w:id="1121">
    <w:p w14:paraId="6D5AECEB" w14:textId="3AFDB53A" w:rsidR="00786353" w:rsidRDefault="00786353">
      <w:pPr>
        <w:pStyle w:val="FootnoteText"/>
      </w:pPr>
      <w:r>
        <w:rPr>
          <w:rStyle w:val="FootnoteReference"/>
        </w:rPr>
        <w:footnoteRef/>
      </w:r>
      <w:r>
        <w:t xml:space="preserve"> </w:t>
      </w:r>
      <w:r>
        <w:fldChar w:fldCharType="begin"/>
      </w:r>
      <w:r w:rsidR="008C334C">
        <w:instrText xml:space="preserve"> ADDIN ZOTERO_ITEM CSL_CITATION {"citationID":"OgPHgN7y","properties":{"formattedCitation":"Raether, {\\i{}Lieblingsgerichte vom Wochenmarkt}, 62.","plainCitation":"Raether, Lieblingsgerichte vom Wochenmarkt, 62.","noteIndex":1120},"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62"}],"schema":"https://github.com/citation-style-language/schema/raw/master/csl-citation.json"} </w:instrText>
      </w:r>
      <w:r>
        <w:fldChar w:fldCharType="separate"/>
      </w:r>
      <w:r w:rsidRPr="00786353">
        <w:rPr>
          <w:rFonts w:ascii="Calibri" w:hAnsi="Calibri" w:cs="Calibri"/>
          <w:szCs w:val="24"/>
        </w:rPr>
        <w:t xml:space="preserve">Raether, </w:t>
      </w:r>
      <w:r w:rsidRPr="00786353">
        <w:rPr>
          <w:rFonts w:ascii="Calibri" w:hAnsi="Calibri" w:cs="Calibri"/>
          <w:i/>
          <w:iCs/>
          <w:szCs w:val="24"/>
        </w:rPr>
        <w:t>Lieblingsgerichte vom Wochenmarkt</w:t>
      </w:r>
      <w:r w:rsidRPr="00786353">
        <w:rPr>
          <w:rFonts w:ascii="Calibri" w:hAnsi="Calibri" w:cs="Calibri"/>
          <w:szCs w:val="24"/>
        </w:rPr>
        <w:t>, 62.</w:t>
      </w:r>
      <w:r>
        <w:fldChar w:fldCharType="end"/>
      </w:r>
    </w:p>
  </w:footnote>
  <w:footnote w:id="1122">
    <w:p w14:paraId="42341AA3" w14:textId="70B28FE4" w:rsidR="00AA7E94" w:rsidRDefault="00AA7E94" w:rsidP="00AA7E94">
      <w:pPr>
        <w:pStyle w:val="FootnoteText"/>
      </w:pPr>
      <w:r>
        <w:rPr>
          <w:rStyle w:val="FootnoteReference"/>
        </w:rPr>
        <w:footnoteRef/>
      </w:r>
      <w:r>
        <w:t xml:space="preserve"> </w:t>
      </w:r>
      <w:r>
        <w:fldChar w:fldCharType="begin"/>
      </w:r>
      <w:r w:rsidR="008C334C">
        <w:instrText xml:space="preserve"> ADDIN ZOTERO_ITEM CSL_CITATION {"citationID":"VrouODHJ","properties":{"formattedCitation":"Frenkiel u.\\uc0\\u160{}a., {\\i{}Die gr\\uc0\\u252{}ne K\\uc0\\u252{}che auf Reisen}, 161.","plainCitation":"Frenkiel u. a., Die grüne Küche auf Reisen, 161.","noteIndex":1121},"citationItems":[{"id":57,"uris":["http://zotero.org/users/local/usTu59L8/items/LGKJLVB7"],"itemData":{"id":57,"type":"book","abstract":"Der Schwede David war ein ungesunder Vegetarier, die Dänin Luise eine gesundheitsbewusste Allesesserin. Jetzt haben sie die entspannte Variante des Vegetarismus entdeckt, kreativ mit hehren Zielen, aber ohne Dogmatismus, dafür mit tolerierten Abweichungen. Ihr Kochbucherstling ist, ebenso wie ihr Blog, farbenfroh und inspirierend. Hier wird kreativ und mit Einflüssen aus aller Welt, jedoch mit Zutaten, wie sie in Nordeuropa wachsen, gekocht. Wer sich also fragt, was er aus Gemüsesorten wie Rote Bete oder Rhabarber kochen soll, der wird bei \"Die grüne Küche\" fündig. Der Band ist in 10 Kapitel aufgeteilt; zuerst geben die Autoren einen Einblick, was sich in ihrer Speisekammer findet, Kapitel 2 widmet sich der Ernährung von Kindern. Sie sind Eltern einer kleinen Tochter, die natürlich auf der kulinarischen Weltreise dabei war. Nach ein paar Basisrezepten teilt sich der Band in die Kapitel \"Frühstück\", \"Leichte Gerichte\", \"Zum Mitnehmen\", \"Familienessen\", \"Häppchen\", \"Getränke\" und \"Süe︢ Gaumenfreuden\" auf. Gelungen, überall da, wo Vegetarisches gefragt ist. (2)","edition":"Dt. Erstausg","event-place":"München","ISBN":"978-3-86873-806-3","language":"ger","number-of-pages":"255","publisher":"Knesebeck","publisher-place":"München","source":"K10plus ISBN","title":"Die grüne Küche auf Reisen: Vegetarisches aus aller Welt","title-short":"Die grüne Küche auf Reisen","author":[{"family":"Frenkiel","given":"David"},{"family":"Vindahl","given":"Luise"},{"family":"Wiesner","given":"Linde"},{"family":"Frenkiel","given":"David"}],"issued":{"date-parts":[["2015"]]}},"locator":"161"}],"schema":"https://github.com/citation-style-language/schema/raw/master/csl-citation.json"} </w:instrText>
      </w:r>
      <w:r>
        <w:fldChar w:fldCharType="separate"/>
      </w:r>
      <w:r w:rsidR="00A830F2" w:rsidRPr="00A830F2">
        <w:rPr>
          <w:rFonts w:ascii="Calibri" w:hAnsi="Calibri" w:cs="Calibri"/>
          <w:szCs w:val="24"/>
        </w:rPr>
        <w:t xml:space="preserve">Frenkiel u. a., </w:t>
      </w:r>
      <w:r w:rsidR="00A830F2" w:rsidRPr="00A830F2">
        <w:rPr>
          <w:rFonts w:ascii="Calibri" w:hAnsi="Calibri" w:cs="Calibri"/>
          <w:i/>
          <w:iCs/>
          <w:szCs w:val="24"/>
        </w:rPr>
        <w:t>Die grüne Küche auf Reisen</w:t>
      </w:r>
      <w:r w:rsidR="00A830F2" w:rsidRPr="00A830F2">
        <w:rPr>
          <w:rFonts w:ascii="Calibri" w:hAnsi="Calibri" w:cs="Calibri"/>
          <w:szCs w:val="24"/>
        </w:rPr>
        <w:t>, 161.</w:t>
      </w:r>
      <w:r>
        <w:fldChar w:fldCharType="end"/>
      </w:r>
    </w:p>
  </w:footnote>
  <w:footnote w:id="1123">
    <w:p w14:paraId="729E892E" w14:textId="0F60750D" w:rsidR="003B4E4E" w:rsidRPr="00966A07" w:rsidRDefault="003B4E4E">
      <w:pPr>
        <w:pStyle w:val="FootnoteText"/>
      </w:pPr>
      <w:r>
        <w:rPr>
          <w:rStyle w:val="FootnoteReference"/>
        </w:rPr>
        <w:footnoteRef/>
      </w:r>
      <w:r w:rsidRPr="00966A07">
        <w:t xml:space="preserve"> </w:t>
      </w:r>
      <w:r>
        <w:fldChar w:fldCharType="begin"/>
      </w:r>
      <w:r w:rsidR="008C334C">
        <w:instrText xml:space="preserve"> ADDIN ZOTERO_ITEM CSL_CITATION {"citationID":"6VQ39szm","properties":{"formattedCitation":"Raether, {\\i{}Das Beste vom Wochenmarkt neue frische und saisonale Rezepte aus dem ZEIT-Magazin}, 96.","plainCitation":"Raether, Das Beste vom Wochenmarkt neue frische und saisonale Rezepte aus dem ZEIT-Magazin, 96.","noteIndex":1122},"citationItems":[{"id":67,"uris":["http://zotero.org/users/local/usTu59L8/items/QLVCWGWT"],"itemData":{"id":67,"type":"book","edition":"Originalausgabe, 1. Auflage","event-place":"München","ISBN":"978-3-7423-0309-7","language":"ger","note":"OCLC: 1011381508","publisher":"riva","publisher-place":"München","source":"Open WorldCat","title":"Das Beste vom Wochenmarkt neue frische und saisonale Rezepte aus dem ZEIT-Magazin","author":[{"family":"Raether","given":"Elisabeth"}],"issued":{"date-parts":[["2017"]]}},"locator":"96"}],"schema":"https://github.com/citation-style-language/schema/raw/master/csl-citation.json"} </w:instrText>
      </w:r>
      <w:r>
        <w:fldChar w:fldCharType="separate"/>
      </w:r>
      <w:r w:rsidR="00A830F2" w:rsidRPr="00A830F2">
        <w:rPr>
          <w:rFonts w:ascii="Calibri" w:hAnsi="Calibri" w:cs="Calibri"/>
          <w:szCs w:val="24"/>
        </w:rPr>
        <w:t xml:space="preserve">Raether, </w:t>
      </w:r>
      <w:r w:rsidR="00A830F2" w:rsidRPr="00A830F2">
        <w:rPr>
          <w:rFonts w:ascii="Calibri" w:hAnsi="Calibri" w:cs="Calibri"/>
          <w:i/>
          <w:iCs/>
          <w:szCs w:val="24"/>
        </w:rPr>
        <w:t>Das Beste vom Wochenmarkt neue frische und saisonale Rezepte aus dem ZEIT-Magazin</w:t>
      </w:r>
      <w:r w:rsidR="00A830F2" w:rsidRPr="00A830F2">
        <w:rPr>
          <w:rFonts w:ascii="Calibri" w:hAnsi="Calibri" w:cs="Calibri"/>
          <w:szCs w:val="24"/>
        </w:rPr>
        <w:t>, 96.</w:t>
      </w:r>
      <w:r>
        <w:fldChar w:fldCharType="end"/>
      </w:r>
    </w:p>
  </w:footnote>
  <w:footnote w:id="1124">
    <w:p w14:paraId="2A57540A" w14:textId="1EA41AB5" w:rsidR="00ED2475" w:rsidRDefault="00ED2475">
      <w:pPr>
        <w:pStyle w:val="FootnoteText"/>
      </w:pPr>
      <w:r>
        <w:rPr>
          <w:rStyle w:val="FootnoteReference"/>
        </w:rPr>
        <w:footnoteRef/>
      </w:r>
      <w:r>
        <w:t xml:space="preserve"> </w:t>
      </w:r>
      <w:r>
        <w:fldChar w:fldCharType="begin"/>
      </w:r>
      <w:r w:rsidR="008C334C">
        <w:instrText xml:space="preserve"> ADDIN ZOTERO_ITEM CSL_CITATION {"citationID":"8CGVg0wa","properties":{"formattedCitation":"Raether, {\\i{}Lieblingsgerichte vom Wochenmarkt}, 122.","plainCitation":"Raether, Lieblingsgerichte vom Wochenmarkt, 122.","noteIndex":1123},"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122"}],"schema":"https://github.com/citation-style-language/schema/raw/master/csl-citation.json"} </w:instrText>
      </w:r>
      <w:r>
        <w:fldChar w:fldCharType="separate"/>
      </w:r>
      <w:r w:rsidRPr="00ED2475">
        <w:rPr>
          <w:rFonts w:ascii="Calibri" w:hAnsi="Calibri" w:cs="Calibri"/>
          <w:szCs w:val="24"/>
        </w:rPr>
        <w:t xml:space="preserve">Raether, </w:t>
      </w:r>
      <w:r w:rsidRPr="00ED2475">
        <w:rPr>
          <w:rFonts w:ascii="Calibri" w:hAnsi="Calibri" w:cs="Calibri"/>
          <w:i/>
          <w:iCs/>
          <w:szCs w:val="24"/>
        </w:rPr>
        <w:t>Lieblingsgerichte vom Wochenmarkt</w:t>
      </w:r>
      <w:r w:rsidRPr="00ED2475">
        <w:rPr>
          <w:rFonts w:ascii="Calibri" w:hAnsi="Calibri" w:cs="Calibri"/>
          <w:szCs w:val="24"/>
        </w:rPr>
        <w:t>, 122.</w:t>
      </w:r>
      <w:r>
        <w:fldChar w:fldCharType="end"/>
      </w:r>
    </w:p>
  </w:footnote>
  <w:footnote w:id="1125">
    <w:p w14:paraId="6349B727" w14:textId="1AFC6C09" w:rsidR="004A2034" w:rsidRPr="005F15D5" w:rsidRDefault="004A2034" w:rsidP="004A2034">
      <w:pPr>
        <w:pStyle w:val="FootnoteText"/>
      </w:pPr>
      <w:r>
        <w:rPr>
          <w:rStyle w:val="FootnoteReference"/>
        </w:rPr>
        <w:footnoteRef/>
      </w:r>
      <w:r w:rsidRPr="005F15D5">
        <w:t xml:space="preserve"> </w:t>
      </w:r>
      <w:r>
        <w:fldChar w:fldCharType="begin"/>
      </w:r>
      <w:r w:rsidR="008C334C">
        <w:instrText xml:space="preserve"> ADDIN ZOTERO_ITEM CSL_CITATION {"citationID":"SLCLNg1I","properties":{"formattedCitation":"Ottolenghi u.\\uc0\\u160{}a., {\\i{}Flavour}, 209.","plainCitation":"Ottolenghi u. a., Flavour, 209.","noteIndex":1124},"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209"}],"schema":"https://github.com/citation-style-language/schema/raw/master/csl-citation.json"} </w:instrText>
      </w:r>
      <w:r>
        <w:fldChar w:fldCharType="separate"/>
      </w:r>
      <w:r w:rsidR="00A830F2" w:rsidRPr="00A830F2">
        <w:rPr>
          <w:rFonts w:ascii="Calibri" w:hAnsi="Calibri" w:cs="Calibri"/>
          <w:szCs w:val="24"/>
        </w:rPr>
        <w:t xml:space="preserve">Ottolenghi u. a., </w:t>
      </w:r>
      <w:r w:rsidR="00A830F2" w:rsidRPr="00A830F2">
        <w:rPr>
          <w:rFonts w:ascii="Calibri" w:hAnsi="Calibri" w:cs="Calibri"/>
          <w:i/>
          <w:iCs/>
          <w:szCs w:val="24"/>
        </w:rPr>
        <w:t>Flavour</w:t>
      </w:r>
      <w:r w:rsidR="00A830F2" w:rsidRPr="00A830F2">
        <w:rPr>
          <w:rFonts w:ascii="Calibri" w:hAnsi="Calibri" w:cs="Calibri"/>
          <w:szCs w:val="24"/>
        </w:rPr>
        <w:t>, 209.</w:t>
      </w:r>
      <w:r>
        <w:fldChar w:fldCharType="end"/>
      </w:r>
    </w:p>
  </w:footnote>
  <w:footnote w:id="1126">
    <w:p w14:paraId="7B24CA5C" w14:textId="707896EC" w:rsidR="00801345" w:rsidRPr="005F15D5" w:rsidRDefault="00801345">
      <w:pPr>
        <w:pStyle w:val="FootnoteText"/>
      </w:pPr>
      <w:r>
        <w:rPr>
          <w:rStyle w:val="FootnoteReference"/>
        </w:rPr>
        <w:footnoteRef/>
      </w:r>
      <w:r w:rsidRPr="005F15D5">
        <w:t xml:space="preserve"> </w:t>
      </w:r>
      <w:r>
        <w:fldChar w:fldCharType="begin"/>
      </w:r>
      <w:r w:rsidR="008C334C">
        <w:instrText xml:space="preserve"> ADDIN ZOTERO_ITEM CSL_CITATION {"citationID":"zfLjYWZA","properties":{"formattedCitation":"Frenkiel u.\\uc0\\u160{}a., {\\i{}Die gr\\uc0\\u252{}ne K\\uc0\\u252{}che auf Reisen}, 86.","plainCitation":"Frenkiel u. a., Die grüne Küche auf Reisen, 86.","noteIndex":1125},"citationItems":[{"id":57,"uris":["http://zotero.org/users/local/usTu59L8/items/LGKJLVB7"],"itemData":{"id":57,"type":"book","abstract":"Der Schwede David war ein ungesunder Vegetarier, die Dänin Luise eine gesundheitsbewusste Allesesserin. Jetzt haben sie die entspannte Variante des Vegetarismus entdeckt, kreativ mit hehren Zielen, aber ohne Dogmatismus, dafür mit tolerierten Abweichungen. Ihr Kochbucherstling ist, ebenso wie ihr Blog, farbenfroh und inspirierend. Hier wird kreativ und mit Einflüssen aus aller Welt, jedoch mit Zutaten, wie sie in Nordeuropa wachsen, gekocht. Wer sich also fragt, was er aus Gemüsesorten wie Rote Bete oder Rhabarber kochen soll, der wird bei \"Die grüne Küche\" fündig. Der Band ist in 10 Kapitel aufgeteilt; zuerst geben die Autoren einen Einblick, was sich in ihrer Speisekammer findet, Kapitel 2 widmet sich der Ernährung von Kindern. Sie sind Eltern einer kleinen Tochter, die natürlich auf der kulinarischen Weltreise dabei war. Nach ein paar Basisrezepten teilt sich der Band in die Kapitel \"Frühstück\", \"Leichte Gerichte\", \"Zum Mitnehmen\", \"Familienessen\", \"Häppchen\", \"Getränke\" und \"Süe︢ Gaumenfreuden\" auf. Gelungen, überall da, wo Vegetarisches gefragt ist. (2)","edition":"Dt. Erstausg","event-place":"München","ISBN":"978-3-86873-806-3","language":"ger","number-of-pages":"255","publisher":"Knesebeck","publisher-place":"München","source":"K10plus ISBN","title":"Die grüne Küche auf Reisen: Vegetarisches aus aller Welt","title-short":"Die grüne Küche auf Reisen","author":[{"family":"Frenkiel","given":"David"},{"family":"Vindahl","given":"Luise"},{"family":"Wiesner","given":"Linde"},{"family":"Frenkiel","given":"David"}],"issued":{"date-parts":[["2015"]]}},"locator":"86"}],"schema":"https://github.com/citation-style-language/schema/raw/master/csl-citation.json"} </w:instrText>
      </w:r>
      <w:r>
        <w:fldChar w:fldCharType="separate"/>
      </w:r>
      <w:r w:rsidRPr="005F15D5">
        <w:rPr>
          <w:rFonts w:ascii="Calibri" w:hAnsi="Calibri" w:cs="Calibri"/>
          <w:szCs w:val="24"/>
        </w:rPr>
        <w:t xml:space="preserve">Frenkiel u. a., </w:t>
      </w:r>
      <w:r w:rsidRPr="005F15D5">
        <w:rPr>
          <w:rFonts w:ascii="Calibri" w:hAnsi="Calibri" w:cs="Calibri"/>
          <w:i/>
          <w:iCs/>
          <w:szCs w:val="24"/>
        </w:rPr>
        <w:t>Die grüne Küche auf Reisen</w:t>
      </w:r>
      <w:r w:rsidRPr="005F15D5">
        <w:rPr>
          <w:rFonts w:ascii="Calibri" w:hAnsi="Calibri" w:cs="Calibri"/>
          <w:szCs w:val="24"/>
        </w:rPr>
        <w:t>, 86.</w:t>
      </w:r>
      <w:r>
        <w:fldChar w:fldCharType="end"/>
      </w:r>
    </w:p>
  </w:footnote>
  <w:footnote w:id="1127">
    <w:p w14:paraId="4393E88E" w14:textId="258C513D" w:rsidR="00E543E8" w:rsidRDefault="00E543E8">
      <w:pPr>
        <w:pStyle w:val="FootnoteText"/>
      </w:pPr>
      <w:r>
        <w:rPr>
          <w:rStyle w:val="FootnoteReference"/>
        </w:rPr>
        <w:footnoteRef/>
      </w:r>
      <w:r>
        <w:t xml:space="preserve"> </w:t>
      </w:r>
      <w:r>
        <w:fldChar w:fldCharType="begin"/>
      </w:r>
      <w:r w:rsidR="008C334C">
        <w:instrText xml:space="preserve"> ADDIN ZOTERO_ITEM CSL_CITATION {"citationID":"txLUqy7a","properties":{"formattedCitation":"Raether, {\\i{}Wochenmarkt}, 109.","plainCitation":"Raether, Wochenmarkt, 109.","noteIndex":1126},"citationItems":[{"id":66,"uris":["http://zotero.org/users/local/usTu59L8/items/CLFEECBQ"],"itemData":{"id":66,"type":"book","edition":"2. Aufl","event-place":"Berlin","ISBN":"978-3-8270-1259-3","language":"ger","number-of-pages":"207","publisher":"Berlin Verlag","publisher-place":"Berlin","source":"K10plus ISBN","title":"Wochenmarkt: Die frischen, einfachen Rezepte aus dem Zeit Magazin","title-short":"Wochenmarkt","author":[{"family":"Raether","given":"Elisabeth"}],"issued":{"date-parts":[["2014"]]}},"locator":"109"}],"schema":"https://github.com/citation-style-language/schema/raw/master/csl-citation.json"} </w:instrText>
      </w:r>
      <w:r>
        <w:fldChar w:fldCharType="separate"/>
      </w:r>
      <w:r w:rsidRPr="00E543E8">
        <w:rPr>
          <w:rFonts w:ascii="Calibri" w:hAnsi="Calibri" w:cs="Calibri"/>
          <w:szCs w:val="24"/>
        </w:rPr>
        <w:t xml:space="preserve">Raether, </w:t>
      </w:r>
      <w:r w:rsidRPr="00E543E8">
        <w:rPr>
          <w:rFonts w:ascii="Calibri" w:hAnsi="Calibri" w:cs="Calibri"/>
          <w:i/>
          <w:iCs/>
          <w:szCs w:val="24"/>
        </w:rPr>
        <w:t>Wochenmarkt</w:t>
      </w:r>
      <w:r w:rsidRPr="00E543E8">
        <w:rPr>
          <w:rFonts w:ascii="Calibri" w:hAnsi="Calibri" w:cs="Calibri"/>
          <w:szCs w:val="24"/>
        </w:rPr>
        <w:t>, 109.</w:t>
      </w:r>
      <w:r>
        <w:fldChar w:fldCharType="end"/>
      </w:r>
    </w:p>
  </w:footnote>
  <w:footnote w:id="1128">
    <w:p w14:paraId="2E200682" w14:textId="69483330" w:rsidR="00A219A8" w:rsidRPr="004E6D3C" w:rsidRDefault="00A219A8" w:rsidP="00A219A8">
      <w:pPr>
        <w:pStyle w:val="FootnoteText"/>
      </w:pPr>
      <w:r>
        <w:rPr>
          <w:rStyle w:val="FootnoteReference"/>
        </w:rPr>
        <w:footnoteRef/>
      </w:r>
      <w:r w:rsidRPr="004E6D3C">
        <w:t xml:space="preserve"> </w:t>
      </w:r>
      <w:r>
        <w:fldChar w:fldCharType="begin"/>
      </w:r>
      <w:r w:rsidR="008C334C">
        <w:instrText xml:space="preserve"> ADDIN ZOTERO_ITEM CSL_CITATION {"citationID":"NfXWKPQb","properties":{"formattedCitation":"\\uc0\\u8222{}ZEITmagazin\\uc0\\u8220{}.","plainCitation":"„ZEITmagazin“.","noteIndex":1127},"citationItems":[{"id":96,"uris":["http://zotero.org/users/local/usTu59L8/items/EJMJD2IT"],"itemData":{"id":96,"type":"article-journal","title":"ZEITmagazin"}}],"schema":"https://github.com/citation-style-language/schema/raw/master/csl-citation.json"} </w:instrText>
      </w:r>
      <w:r>
        <w:fldChar w:fldCharType="separate"/>
      </w:r>
      <w:r w:rsidRPr="00591208">
        <w:rPr>
          <w:rFonts w:ascii="Calibri" w:hAnsi="Calibri" w:cs="Calibri"/>
          <w:szCs w:val="24"/>
        </w:rPr>
        <w:t>„ZEITmagazin“.</w:t>
      </w:r>
      <w:r>
        <w:fldChar w:fldCharType="end"/>
      </w:r>
    </w:p>
  </w:footnote>
  <w:footnote w:id="1129">
    <w:p w14:paraId="09AC5F1A" w14:textId="0A59BD92" w:rsidR="0045088A" w:rsidRPr="00E9028A" w:rsidRDefault="0045088A">
      <w:pPr>
        <w:pStyle w:val="FootnoteText"/>
      </w:pPr>
      <w:r>
        <w:rPr>
          <w:rStyle w:val="FootnoteReference"/>
        </w:rPr>
        <w:footnoteRef/>
      </w:r>
      <w:r w:rsidRPr="00E9028A">
        <w:t xml:space="preserve"> </w:t>
      </w:r>
      <w:r>
        <w:fldChar w:fldCharType="begin"/>
      </w:r>
      <w:r w:rsidR="008C334C">
        <w:instrText xml:space="preserve"> ADDIN ZOTERO_ITEM CSL_CITATION {"citationID":"2t7nqRV6","properties":{"formattedCitation":"Szwillus, Mewes, und Poziombka, {\\i{}Vegetarisch - Lieblingsrezepte aus aller Welt}, 47.","plainCitation":"Szwillus, Mewes, und Poziombka, Vegetarisch - Lieblingsrezepte aus aller Welt, 47.","noteIndex":1128},"citationItems":[{"id":28,"uris":["http://zotero.org/users/local/usTu59L8/items/HL8LHDY3"],"itemData":{"id":28,"type":"book","collection-title":"GU-KüchenRatgeber","edition":"1. Aufl","event-place":"München","ISBN":"978-3-7742-4888-5","language":"ger","number-of-pages":"64","publisher":"Gräfe und Unzer","publisher-place":"München","source":"K10plus ISBN","title":"Vegetarisch - Lieblingsrezepte aus aller Welt: mit den 10 GU-Erfolgstipps ; praktische Garmethoden-Übersicht ; ausführliche Warenkunde","title-short":"Vegetarisch - Lieblingsrezepte aus aller Welt","author":[{"family":"Szwillus","given":"Marlisa"},{"family":"Mewes","given":"Kai"},{"family":"Poziombka","given":"Stefanie"}],"issued":{"date-parts":[["2002"]]}},"locator":"47"}],"schema":"https://github.com/citation-style-language/schema/raw/master/csl-citation.json"} </w:instrText>
      </w:r>
      <w:r>
        <w:fldChar w:fldCharType="separate"/>
      </w:r>
      <w:r w:rsidRPr="0045088A">
        <w:rPr>
          <w:rFonts w:ascii="Calibri" w:hAnsi="Calibri" w:cs="Calibri"/>
          <w:szCs w:val="24"/>
        </w:rPr>
        <w:t xml:space="preserve">Szwillus, Mewes, und Poziombka, </w:t>
      </w:r>
      <w:r w:rsidRPr="0045088A">
        <w:rPr>
          <w:rFonts w:ascii="Calibri" w:hAnsi="Calibri" w:cs="Calibri"/>
          <w:i/>
          <w:iCs/>
          <w:szCs w:val="24"/>
        </w:rPr>
        <w:t>Vegetarisch - Lieblingsrezepte aus aller Welt</w:t>
      </w:r>
      <w:r w:rsidRPr="0045088A">
        <w:rPr>
          <w:rFonts w:ascii="Calibri" w:hAnsi="Calibri" w:cs="Calibri"/>
          <w:szCs w:val="24"/>
        </w:rPr>
        <w:t>, 47.</w:t>
      </w:r>
      <w:r>
        <w:fldChar w:fldCharType="end"/>
      </w:r>
    </w:p>
  </w:footnote>
  <w:footnote w:id="1130">
    <w:p w14:paraId="5FFB9CAA" w14:textId="2595F03B" w:rsidR="007C2887" w:rsidRDefault="007C2887">
      <w:pPr>
        <w:pStyle w:val="FootnoteText"/>
      </w:pPr>
      <w:r>
        <w:rPr>
          <w:rStyle w:val="FootnoteReference"/>
        </w:rPr>
        <w:footnoteRef/>
      </w:r>
      <w:r>
        <w:t xml:space="preserve"> </w:t>
      </w:r>
      <w:r>
        <w:fldChar w:fldCharType="begin"/>
      </w:r>
      <w:r w:rsidR="008C334C">
        <w:instrText xml:space="preserve"> ADDIN ZOTERO_ITEM CSL_CITATION {"citationID":"FfXYwfV0","properties":{"formattedCitation":"{\\i{}Vegetarische K\\uc0\\u252{}che}, 92.","plainCitation":"Vegetarische Küche, 92.","noteIndex":1129},"citationItems":[{"id":50,"uris":["http://zotero.org/users/local/usTu59L8/items/S4PC74X4"],"itemData":{"id":50,"type":"book","edition":"1. Aufl","event-place":"München","ISBN":"978-3-89883-467-4","language":"ger","note":"OCLC: 900954541","publisher":"Zabert Sandmann","publisher-place":"München","source":"Open WorldCat","title":"Vegetarische Küche","issued":{"date-parts":[["2015"]]}},"locator":"92"}],"schema":"https://github.com/citation-style-language/schema/raw/master/csl-citation.json"} </w:instrText>
      </w:r>
      <w:r>
        <w:fldChar w:fldCharType="separate"/>
      </w:r>
      <w:r w:rsidRPr="007C2887">
        <w:rPr>
          <w:rFonts w:ascii="Calibri" w:hAnsi="Calibri" w:cs="Calibri"/>
          <w:i/>
          <w:iCs/>
          <w:szCs w:val="24"/>
        </w:rPr>
        <w:t>Vegetarische Küche</w:t>
      </w:r>
      <w:r w:rsidRPr="007C2887">
        <w:rPr>
          <w:rFonts w:ascii="Calibri" w:hAnsi="Calibri" w:cs="Calibri"/>
          <w:szCs w:val="24"/>
        </w:rPr>
        <w:t>, 92.</w:t>
      </w:r>
      <w:r>
        <w:fldChar w:fldCharType="end"/>
      </w:r>
    </w:p>
  </w:footnote>
  <w:footnote w:id="1131">
    <w:p w14:paraId="564D4654" w14:textId="11074FA0" w:rsidR="004A2034" w:rsidRDefault="004A2034" w:rsidP="004A2034">
      <w:pPr>
        <w:pStyle w:val="FootnoteText"/>
      </w:pPr>
      <w:r>
        <w:rPr>
          <w:rStyle w:val="FootnoteReference"/>
        </w:rPr>
        <w:footnoteRef/>
      </w:r>
      <w:r>
        <w:t xml:space="preserve"> </w:t>
      </w:r>
      <w:r>
        <w:fldChar w:fldCharType="begin"/>
      </w:r>
      <w:r w:rsidR="008C334C">
        <w:instrText xml:space="preserve"> ADDIN ZOTERO_ITEM CSL_CITATION {"citationID":"0c4mKFb9","properties":{"formattedCitation":"Raether, {\\i{}Das Beste vom Wochenmarkt neue frische und saisonale Rezepte aus dem ZEIT-Magazin}, 198.","plainCitation":"Raether, Das Beste vom Wochenmarkt neue frische und saisonale Rezepte aus dem ZEIT-Magazin, 198.","noteIndex":1130},"citationItems":[{"id":67,"uris":["http://zotero.org/users/local/usTu59L8/items/QLVCWGWT"],"itemData":{"id":67,"type":"book","edition":"Originalausgabe, 1. Auflage","event-place":"München","ISBN":"978-3-7423-0309-7","language":"ger","note":"OCLC: 1011381508","publisher":"riva","publisher-place":"München","source":"Open WorldCat","title":"Das Beste vom Wochenmarkt neue frische und saisonale Rezepte aus dem ZEIT-Magazin","author":[{"family":"Raether","given":"Elisabeth"}],"issued":{"date-parts":[["2017"]]}},"locator":"198"}],"schema":"https://github.com/citation-style-language/schema/raw/master/csl-citation.json"} </w:instrText>
      </w:r>
      <w:r>
        <w:fldChar w:fldCharType="separate"/>
      </w:r>
      <w:r w:rsidRPr="00D56F4D">
        <w:rPr>
          <w:rFonts w:ascii="Calibri" w:hAnsi="Calibri" w:cs="Calibri"/>
          <w:szCs w:val="24"/>
        </w:rPr>
        <w:t xml:space="preserve">Raether, </w:t>
      </w:r>
      <w:r w:rsidRPr="00D56F4D">
        <w:rPr>
          <w:rFonts w:ascii="Calibri" w:hAnsi="Calibri" w:cs="Calibri"/>
          <w:i/>
          <w:iCs/>
          <w:szCs w:val="24"/>
        </w:rPr>
        <w:t>Das Beste vom Wochenmarkt neue frische und saisonale Rezepte aus dem ZEIT-Magazin</w:t>
      </w:r>
      <w:r w:rsidRPr="00D56F4D">
        <w:rPr>
          <w:rFonts w:ascii="Calibri" w:hAnsi="Calibri" w:cs="Calibri"/>
          <w:szCs w:val="24"/>
        </w:rPr>
        <w:t>, 198.</w:t>
      </w:r>
      <w:r>
        <w:fldChar w:fldCharType="end"/>
      </w:r>
    </w:p>
  </w:footnote>
  <w:footnote w:id="1132">
    <w:p w14:paraId="067B5CA9" w14:textId="054153BF" w:rsidR="00796C89" w:rsidRPr="00D92B58" w:rsidRDefault="00796C89">
      <w:pPr>
        <w:pStyle w:val="FootnoteText"/>
      </w:pPr>
      <w:r>
        <w:rPr>
          <w:rStyle w:val="FootnoteReference"/>
        </w:rPr>
        <w:footnoteRef/>
      </w:r>
      <w:r w:rsidRPr="00D92B58">
        <w:t xml:space="preserve"> </w:t>
      </w:r>
      <w:r>
        <w:fldChar w:fldCharType="begin"/>
      </w:r>
      <w:r w:rsidR="008C334C">
        <w:instrText xml:space="preserve"> ADDIN ZOTERO_ITEM CSL_CITATION {"citationID":"XUQFeuRN","properties":{"formattedCitation":"Frenkiel und Vindahl, {\\i{}Die gr\\uc0\\u252{}ne K\\uc0\\u252{}che}, 138.","plainCitation":"Frenkiel und Vindahl, Die grüne Küche, 138.","noteIndex":1131},"citationItems":[{"id":59,"uris":["http://zotero.org/users/local/usTu59L8/items/T936RKBP"],"itemData":{"id":59,"type":"book","edition":"3. Auflage, deutsche Erstausgabe","event-place":"München","ISBN":"978-3-86873-685-4","language":"ger","number-of-pages":"247","publisher":"Knesebeck","publisher-place":"München","source":"K10plus ISBN","title":"Die grüne Küche: köstliche vegetarische Ideen für jeden Tag","title-short":"Die grüne Küche","author":[{"family":"Frenkiel","given":"David"},{"family":"Vindahl","given":"Luise"}],"translator":[{"family":"Weinberger","given":"Anita"}],"issued":{"date-parts":[["2016"]]}},"locator":"138"}],"schema":"https://github.com/citation-style-language/schema/raw/master/csl-citation.json"} </w:instrText>
      </w:r>
      <w:r>
        <w:fldChar w:fldCharType="separate"/>
      </w:r>
      <w:r w:rsidR="00A830F2" w:rsidRPr="00A830F2">
        <w:rPr>
          <w:rFonts w:ascii="Calibri" w:hAnsi="Calibri" w:cs="Calibri"/>
          <w:szCs w:val="24"/>
        </w:rPr>
        <w:t xml:space="preserve">Frenkiel und Vindahl, </w:t>
      </w:r>
      <w:r w:rsidR="00A830F2" w:rsidRPr="00A830F2">
        <w:rPr>
          <w:rFonts w:ascii="Calibri" w:hAnsi="Calibri" w:cs="Calibri"/>
          <w:i/>
          <w:iCs/>
          <w:szCs w:val="24"/>
        </w:rPr>
        <w:t>Die grüne Küche</w:t>
      </w:r>
      <w:r w:rsidR="00A830F2" w:rsidRPr="00A830F2">
        <w:rPr>
          <w:rFonts w:ascii="Calibri" w:hAnsi="Calibri" w:cs="Calibri"/>
          <w:szCs w:val="24"/>
        </w:rPr>
        <w:t>, 138.</w:t>
      </w:r>
      <w:r>
        <w:fldChar w:fldCharType="end"/>
      </w:r>
    </w:p>
  </w:footnote>
  <w:footnote w:id="1133">
    <w:p w14:paraId="18AB65A7" w14:textId="2BE24580" w:rsidR="003D4F7D" w:rsidRPr="00432AB9" w:rsidRDefault="003D4F7D" w:rsidP="003D4F7D">
      <w:pPr>
        <w:pStyle w:val="FootnoteText"/>
        <w:rPr>
          <w:lang w:val="en-US"/>
        </w:rPr>
      </w:pPr>
      <w:r>
        <w:rPr>
          <w:rStyle w:val="FootnoteReference"/>
        </w:rPr>
        <w:footnoteRef/>
      </w:r>
      <w:r w:rsidRPr="00432AB9">
        <w:rPr>
          <w:lang w:val="en-US"/>
        </w:rPr>
        <w:t xml:space="preserve"> </w:t>
      </w:r>
      <w:r>
        <w:fldChar w:fldCharType="begin"/>
      </w:r>
      <w:r w:rsidR="008C334C">
        <w:rPr>
          <w:lang w:val="en-US"/>
        </w:rPr>
        <w:instrText xml:space="preserve"> ADDIN ZOTERO_ITEM CSL_CITATION {"citationID":"31vaLuMk","properties":{"formattedCitation":"Ottolenghi u.\\uc0\\u160{}a., {\\i{}Flavour}, 268.","plainCitation":"Ottolenghi u. a., Flavour, 268.","noteIndex":1132},"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268"}],"schema":"https://github.com/citation-style-language/schema/raw/master/csl-citation.json"} </w:instrText>
      </w:r>
      <w:r>
        <w:fldChar w:fldCharType="separate"/>
      </w:r>
      <w:r w:rsidRPr="00432AB9">
        <w:rPr>
          <w:rFonts w:ascii="Calibri" w:hAnsi="Calibri" w:cs="Calibri"/>
          <w:szCs w:val="24"/>
          <w:lang w:val="en-US"/>
        </w:rPr>
        <w:t xml:space="preserve">Ottolenghi u. a., </w:t>
      </w:r>
      <w:r w:rsidRPr="00432AB9">
        <w:rPr>
          <w:rFonts w:ascii="Calibri" w:hAnsi="Calibri" w:cs="Calibri"/>
          <w:i/>
          <w:iCs/>
          <w:szCs w:val="24"/>
          <w:lang w:val="en-US"/>
        </w:rPr>
        <w:t>Flavour</w:t>
      </w:r>
      <w:r w:rsidRPr="00432AB9">
        <w:rPr>
          <w:rFonts w:ascii="Calibri" w:hAnsi="Calibri" w:cs="Calibri"/>
          <w:szCs w:val="24"/>
          <w:lang w:val="en-US"/>
        </w:rPr>
        <w:t>, 268.</w:t>
      </w:r>
      <w:r>
        <w:fldChar w:fldCharType="end"/>
      </w:r>
    </w:p>
  </w:footnote>
  <w:footnote w:id="1134">
    <w:p w14:paraId="026766A7" w14:textId="16644894" w:rsidR="003D4F7D" w:rsidRPr="00CE2A06" w:rsidRDefault="003D4F7D" w:rsidP="003D4F7D">
      <w:pPr>
        <w:pStyle w:val="FootnoteText"/>
        <w:rPr>
          <w:lang w:val="en-US"/>
        </w:rPr>
      </w:pPr>
      <w:r>
        <w:rPr>
          <w:rStyle w:val="FootnoteReference"/>
        </w:rPr>
        <w:footnoteRef/>
      </w:r>
      <w:r w:rsidRPr="00CE2A06">
        <w:rPr>
          <w:lang w:val="en-US"/>
        </w:rPr>
        <w:t xml:space="preserve"> </w:t>
      </w:r>
      <w:r>
        <w:fldChar w:fldCharType="begin"/>
      </w:r>
      <w:r w:rsidR="008C334C">
        <w:rPr>
          <w:lang w:val="en-US"/>
        </w:rPr>
        <w:instrText xml:space="preserve"> ADDIN ZOTERO_ITEM CSL_CITATION {"citationID":"saAE5P0K","properties":{"formattedCitation":"Ottolenghi u.\\uc0\\u160{}a., 172.","plainCitation":"Ottolenghi u. a., 172.","noteIndex":1133},"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172"}],"schema":"https://github.com/citation-style-language/schema/raw/master/csl-citation.json"} </w:instrText>
      </w:r>
      <w:r>
        <w:fldChar w:fldCharType="separate"/>
      </w:r>
      <w:r w:rsidRPr="00CE2A06">
        <w:rPr>
          <w:rFonts w:ascii="Calibri" w:hAnsi="Calibri" w:cs="Calibri"/>
          <w:szCs w:val="24"/>
          <w:lang w:val="en-US"/>
        </w:rPr>
        <w:t>Ottolenghi u. a., 172.</w:t>
      </w:r>
      <w:r>
        <w:fldChar w:fldCharType="end"/>
      </w:r>
    </w:p>
  </w:footnote>
  <w:footnote w:id="1135">
    <w:p w14:paraId="56BC0DAA" w14:textId="0B4E96F6" w:rsidR="00157E25" w:rsidRPr="005F15D5" w:rsidRDefault="00157E25" w:rsidP="00157E25">
      <w:pPr>
        <w:pStyle w:val="FootnoteText"/>
      </w:pPr>
      <w:r>
        <w:rPr>
          <w:rStyle w:val="FootnoteReference"/>
        </w:rPr>
        <w:footnoteRef/>
      </w:r>
      <w:r w:rsidRPr="005F15D5">
        <w:t xml:space="preserve"> </w:t>
      </w:r>
      <w:r>
        <w:fldChar w:fldCharType="begin"/>
      </w:r>
      <w:r w:rsidR="008C334C">
        <w:instrText xml:space="preserve"> ADDIN ZOTERO_ITEM CSL_CITATION {"citationID":"w6TNracS","properties":{"formattedCitation":"\\uc0\\u8222{}ZEITmagazin\\uc0\\u8220{}.","plainCitation":"„ZEITmagazin“.","noteIndex":1134},"citationItems":[{"id":96,"uris":["http://zotero.org/users/local/usTu59L8/items/EJMJD2IT"],"itemData":{"id":96,"type":"article-journal","title":"ZEITmagazin"}}],"schema":"https://github.com/citation-style-language/schema/raw/master/csl-citation.json"} </w:instrText>
      </w:r>
      <w:r>
        <w:fldChar w:fldCharType="separate"/>
      </w:r>
      <w:r w:rsidRPr="005F15D5">
        <w:rPr>
          <w:rFonts w:ascii="Calibri" w:hAnsi="Calibri" w:cs="Calibri"/>
          <w:szCs w:val="24"/>
        </w:rPr>
        <w:t>„ZEITmagazin“.</w:t>
      </w:r>
      <w:r>
        <w:fldChar w:fldCharType="end"/>
      </w:r>
    </w:p>
  </w:footnote>
  <w:footnote w:id="1136">
    <w:p w14:paraId="361BA0F4" w14:textId="62B1FD6B" w:rsidR="00C22720" w:rsidRDefault="00C22720" w:rsidP="00C22720">
      <w:pPr>
        <w:pStyle w:val="FootnoteText"/>
      </w:pPr>
      <w:r>
        <w:rPr>
          <w:rStyle w:val="FootnoteReference"/>
        </w:rPr>
        <w:footnoteRef/>
      </w:r>
      <w:r>
        <w:t xml:space="preserve"> </w:t>
      </w:r>
      <w:r>
        <w:fldChar w:fldCharType="begin"/>
      </w:r>
      <w:r w:rsidR="008C334C">
        <w:instrText xml:space="preserve"> ADDIN ZOTERO_ITEM CSL_CITATION {"citationID":"Jjdz9wrk","properties":{"formattedCitation":"Schuhbeck, {\\i{}Meine bayerische K\\uc0\\u252{}che}, 318.","plainCitation":"Schuhbeck, Meine bayerische Küche, 318.","noteIndex":1135},"citationItems":[{"id":11,"uris":["http://zotero.org/users/local/usTu59L8/items/2QP5AI8A"],"itemData":{"id":11,"type":"book","edition":"Überarb. Neuausg., 1. Aufl","event-place":"München","ISBN":"978-3-89883-281-6","language":"ger","note":"OCLC: 711859466","publisher":"Zabert Sandmann","publisher-place":"München","source":"Open WorldCat","title":"Meine bayerische Küche","author":[{"family":"Schuhbeck","given":"Alfons"}],"issued":{"date-parts":[["2011"]]}},"locator":"318"}],"schema":"https://github.com/citation-style-language/schema/raw/master/csl-citation.json"} </w:instrText>
      </w:r>
      <w:r>
        <w:fldChar w:fldCharType="separate"/>
      </w:r>
      <w:r w:rsidR="00A830F2" w:rsidRPr="00A830F2">
        <w:rPr>
          <w:rFonts w:ascii="Calibri" w:hAnsi="Calibri" w:cs="Calibri"/>
          <w:szCs w:val="24"/>
        </w:rPr>
        <w:t xml:space="preserve">Schuhbeck, </w:t>
      </w:r>
      <w:r w:rsidR="00A830F2" w:rsidRPr="00A830F2">
        <w:rPr>
          <w:rFonts w:ascii="Calibri" w:hAnsi="Calibri" w:cs="Calibri"/>
          <w:i/>
          <w:iCs/>
          <w:szCs w:val="24"/>
        </w:rPr>
        <w:t>Meine bayerische Küche</w:t>
      </w:r>
      <w:r w:rsidR="00A830F2" w:rsidRPr="00A830F2">
        <w:rPr>
          <w:rFonts w:ascii="Calibri" w:hAnsi="Calibri" w:cs="Calibri"/>
          <w:szCs w:val="24"/>
        </w:rPr>
        <w:t>, 318.</w:t>
      </w:r>
      <w:r>
        <w:fldChar w:fldCharType="end"/>
      </w:r>
    </w:p>
  </w:footnote>
  <w:footnote w:id="1137">
    <w:p w14:paraId="7892057A" w14:textId="3AB2E1A8" w:rsidR="00DF7B7B" w:rsidRPr="00B52869" w:rsidRDefault="00DF7B7B">
      <w:pPr>
        <w:pStyle w:val="FootnoteText"/>
      </w:pPr>
      <w:r>
        <w:rPr>
          <w:rStyle w:val="FootnoteReference"/>
        </w:rPr>
        <w:footnoteRef/>
      </w:r>
      <w:r w:rsidRPr="00B52869">
        <w:t xml:space="preserve"> </w:t>
      </w:r>
      <w:r>
        <w:fldChar w:fldCharType="begin"/>
      </w:r>
      <w:r w:rsidR="008C334C">
        <w:instrText xml:space="preserve"> ADDIN ZOTERO_ITEM CSL_CITATION {"citationID":"yXCaXzJ4","properties":{"formattedCitation":"Hess und S\\uc0\\u228{}lzer, {\\i{}Die echte italienische K\\uc0\\u252{}che}, 108.","plainCitation":"Hess und Sälzer, Die echte italienische Küche, 108.","noteIndex":1136},"citationItems":[{"id":2,"uris":["http://zotero.org/users/local/usTu59L8/items/8348HEDN"],"itemData":{"id":2,"type":"book","edition":"23. Aufl.","event-place":"München","ISBN":"978-3-7742-1102-5","language":"ger","number-of-pages":"320","publisher":"Gräfe und Unzer","publisher-place":"München","source":"K10plus ISBN","title":"Die echte italienische Küche: typische Rezepte und kulinarische Impressionen aus allen Regionen","title-short":"Die echte italienische Küche","author":[{"family":"Hess","given":"Reinhardt"},{"family":"Sälzer","given":"Sabine"}],"contributor":[{"family":"Foodfotografie Eising","given":""}],"issued":{"date-parts":[["2003"]]}},"locator":"108"}],"schema":"https://github.com/citation-style-language/schema/raw/master/csl-citation.json"} </w:instrText>
      </w:r>
      <w:r>
        <w:fldChar w:fldCharType="separate"/>
      </w:r>
      <w:r w:rsidRPr="00B52869">
        <w:rPr>
          <w:rFonts w:ascii="Calibri" w:hAnsi="Calibri" w:cs="Calibri"/>
          <w:szCs w:val="24"/>
        </w:rPr>
        <w:t xml:space="preserve">Hess und Sälzer, </w:t>
      </w:r>
      <w:r w:rsidRPr="00B52869">
        <w:rPr>
          <w:rFonts w:ascii="Calibri" w:hAnsi="Calibri" w:cs="Calibri"/>
          <w:i/>
          <w:iCs/>
          <w:szCs w:val="24"/>
        </w:rPr>
        <w:t>Die echte italienische Küche</w:t>
      </w:r>
      <w:r w:rsidRPr="00B52869">
        <w:rPr>
          <w:rFonts w:ascii="Calibri" w:hAnsi="Calibri" w:cs="Calibri"/>
          <w:szCs w:val="24"/>
        </w:rPr>
        <w:t>, 108.</w:t>
      </w:r>
      <w:r>
        <w:fldChar w:fldCharType="end"/>
      </w:r>
    </w:p>
  </w:footnote>
  <w:footnote w:id="1138">
    <w:p w14:paraId="6BF32AAA" w14:textId="4C7BC567" w:rsidR="00700C2A" w:rsidRDefault="00700C2A">
      <w:pPr>
        <w:pStyle w:val="FootnoteText"/>
      </w:pPr>
      <w:r>
        <w:rPr>
          <w:rStyle w:val="FootnoteReference"/>
        </w:rPr>
        <w:footnoteRef/>
      </w:r>
      <w:r>
        <w:t xml:space="preserve"> </w:t>
      </w:r>
      <w:r>
        <w:fldChar w:fldCharType="begin"/>
      </w:r>
      <w:r w:rsidR="008C334C">
        <w:instrText xml:space="preserve"> ADDIN ZOTERO_ITEM CSL_CITATION {"citationID":"hp95vvU3","properties":{"formattedCitation":"Teubner, {\\i{}Kochvergn\\uc0\\u252{}gen wie noch nie}, 213.","plainCitation":"Teubner, Kochvergnügen wie noch nie, 213.","noteIndex":1137},"citationItems":[{"id":16,"uris":["http://zotero.org/users/local/usTu59L8/items/7GEPVAKR"],"itemData":{"id":16,"type":"book","event-place":"München","ISBN":"978-3-7742-4066-7","language":"ger","note":"OCLC: 742376716","publisher":"Gräfe","publisher-place":"München","source":"Open WorldCat","title":"Kochvergnügen wie noch nie: Das große Bildkochbuch mit den besten Koch - Ideen","title-short":"Kochvergnügen wie noch nie","author":[{"family":"Teubner","given":"Christian"}],"issued":{"date-parts":[["1998"]]}},"locator":"213"}],"schema":"https://github.com/citation-style-language/schema/raw/master/csl-citation.json"} </w:instrText>
      </w:r>
      <w:r>
        <w:fldChar w:fldCharType="separate"/>
      </w:r>
      <w:r w:rsidRPr="00700C2A">
        <w:rPr>
          <w:rFonts w:ascii="Calibri" w:hAnsi="Calibri" w:cs="Calibri"/>
          <w:szCs w:val="24"/>
        </w:rPr>
        <w:t xml:space="preserve">Teubner, </w:t>
      </w:r>
      <w:r w:rsidRPr="00700C2A">
        <w:rPr>
          <w:rFonts w:ascii="Calibri" w:hAnsi="Calibri" w:cs="Calibri"/>
          <w:i/>
          <w:iCs/>
          <w:szCs w:val="24"/>
        </w:rPr>
        <w:t>Kochvergnügen wie noch nie</w:t>
      </w:r>
      <w:r w:rsidRPr="00700C2A">
        <w:rPr>
          <w:rFonts w:ascii="Calibri" w:hAnsi="Calibri" w:cs="Calibri"/>
          <w:szCs w:val="24"/>
        </w:rPr>
        <w:t>, 213.</w:t>
      </w:r>
      <w:r>
        <w:fldChar w:fldCharType="end"/>
      </w:r>
    </w:p>
  </w:footnote>
  <w:footnote w:id="1139">
    <w:p w14:paraId="2ED025B4" w14:textId="3D1A94C1" w:rsidR="00106EC7" w:rsidRPr="00B52869" w:rsidRDefault="00106EC7">
      <w:pPr>
        <w:pStyle w:val="FootnoteText"/>
      </w:pPr>
      <w:r>
        <w:rPr>
          <w:rStyle w:val="FootnoteReference"/>
        </w:rPr>
        <w:footnoteRef/>
      </w:r>
      <w:r w:rsidRPr="00B52869">
        <w:t xml:space="preserve"> </w:t>
      </w:r>
      <w:r>
        <w:fldChar w:fldCharType="begin"/>
      </w:r>
      <w:r w:rsidR="008C334C">
        <w:instrText xml:space="preserve"> ADDIN ZOTERO_ITEM CSL_CITATION {"citationID":"xSqiYT4l","properties":{"formattedCitation":"Raether, {\\i{}Wochenmarkt}, 175.","plainCitation":"Raether, Wochenmarkt, 175.","noteIndex":1138},"citationItems":[{"id":66,"uris":["http://zotero.org/users/local/usTu59L8/items/CLFEECBQ"],"itemData":{"id":66,"type":"book","edition":"2. Aufl","event-place":"Berlin","ISBN":"978-3-8270-1259-3","language":"ger","number-of-pages":"207","publisher":"Berlin Verlag","publisher-place":"Berlin","source":"K10plus ISBN","title":"Wochenmarkt: Die frischen, einfachen Rezepte aus dem Zeit Magazin","title-short":"Wochenmarkt","author":[{"family":"Raether","given":"Elisabeth"}],"issued":{"date-parts":[["2014"]]}},"locator":"175"}],"schema":"https://github.com/citation-style-language/schema/raw/master/csl-citation.json"} </w:instrText>
      </w:r>
      <w:r>
        <w:fldChar w:fldCharType="separate"/>
      </w:r>
      <w:r w:rsidRPr="00B52869">
        <w:rPr>
          <w:rFonts w:ascii="Calibri" w:hAnsi="Calibri" w:cs="Calibri"/>
          <w:szCs w:val="24"/>
        </w:rPr>
        <w:t xml:space="preserve">Raether, </w:t>
      </w:r>
      <w:r w:rsidRPr="00B52869">
        <w:rPr>
          <w:rFonts w:ascii="Calibri" w:hAnsi="Calibri" w:cs="Calibri"/>
          <w:i/>
          <w:iCs/>
          <w:szCs w:val="24"/>
        </w:rPr>
        <w:t>Wochenmarkt</w:t>
      </w:r>
      <w:r w:rsidRPr="00B52869">
        <w:rPr>
          <w:rFonts w:ascii="Calibri" w:hAnsi="Calibri" w:cs="Calibri"/>
          <w:szCs w:val="24"/>
        </w:rPr>
        <w:t>, 175.</w:t>
      </w:r>
      <w:r>
        <w:fldChar w:fldCharType="end"/>
      </w:r>
    </w:p>
  </w:footnote>
  <w:footnote w:id="1140">
    <w:p w14:paraId="4B428122" w14:textId="28F031A1" w:rsidR="005732B6" w:rsidRDefault="005732B6" w:rsidP="005732B6">
      <w:pPr>
        <w:pStyle w:val="FootnoteText"/>
      </w:pPr>
      <w:r>
        <w:rPr>
          <w:rStyle w:val="FootnoteReference"/>
        </w:rPr>
        <w:footnoteRef/>
      </w:r>
      <w:r>
        <w:t xml:space="preserve"> </w:t>
      </w:r>
      <w:r>
        <w:fldChar w:fldCharType="begin"/>
      </w:r>
      <w:r w:rsidR="008C334C">
        <w:instrText xml:space="preserve"> ADDIN ZOTERO_ITEM CSL_CITATION {"citationID":"b940PbpV","properties":{"formattedCitation":"Zihua und Eising, {\\i{}Die echte chinesische K\\uc0\\u252{}che}, 100.","plainCitation":"Zihua und Eising, Die echte chinesische Küche, 100.","noteIndex":1139},"citationItems":[{"id":3,"uris":["http://zotero.org/users/local/usTu59L8/items/S2S7HMI9"],"itemData":{"id":3,"type":"book","edition":"6. Aufl","event-place":"München","ISBN":"978-3-7742-1265-7","number-of-pages":"280","publisher":"Gräfe und Unzer","publisher-place":"München","source":"K10plus ISBN","title":"Die echte chinesische Küche: typische Rezepte und kulinarische Impressionen aus den vier berühmtesten Regionen","title-short":"Die echte chinesische Küche","editor":[{"family":"Zihua","given":"Liu"},{"family":"Eising","given":"Susi"}],"issued":{"date-parts":[["2002"]]}},"locator":"100"}],"schema":"https://github.com/citation-style-language/schema/raw/master/csl-citation.json"} </w:instrText>
      </w:r>
      <w:r>
        <w:fldChar w:fldCharType="separate"/>
      </w:r>
      <w:r w:rsidRPr="002D1A67">
        <w:rPr>
          <w:rFonts w:ascii="Calibri" w:hAnsi="Calibri" w:cs="Calibri"/>
          <w:szCs w:val="24"/>
        </w:rPr>
        <w:t xml:space="preserve">Zihua und Eising, </w:t>
      </w:r>
      <w:r w:rsidRPr="002D1A67">
        <w:rPr>
          <w:rFonts w:ascii="Calibri" w:hAnsi="Calibri" w:cs="Calibri"/>
          <w:i/>
          <w:iCs/>
          <w:szCs w:val="24"/>
        </w:rPr>
        <w:t>Die echte chinesische Küche</w:t>
      </w:r>
      <w:r w:rsidRPr="002D1A67">
        <w:rPr>
          <w:rFonts w:ascii="Calibri" w:hAnsi="Calibri" w:cs="Calibri"/>
          <w:szCs w:val="24"/>
        </w:rPr>
        <w:t>, 100.</w:t>
      </w:r>
      <w:r>
        <w:fldChar w:fldCharType="end"/>
      </w:r>
    </w:p>
  </w:footnote>
  <w:footnote w:id="1141">
    <w:p w14:paraId="5160DB1A" w14:textId="46B3D524" w:rsidR="005732B6" w:rsidRDefault="005732B6" w:rsidP="005732B6">
      <w:pPr>
        <w:pStyle w:val="FootnoteText"/>
      </w:pPr>
      <w:r>
        <w:rPr>
          <w:rStyle w:val="FootnoteReference"/>
        </w:rPr>
        <w:footnoteRef/>
      </w:r>
      <w:r>
        <w:t xml:space="preserve"> </w:t>
      </w:r>
      <w:r>
        <w:fldChar w:fldCharType="begin"/>
      </w:r>
      <w:r w:rsidR="008C334C">
        <w:instrText xml:space="preserve"> ADDIN ZOTERO_ITEM CSL_CITATION {"citationID":"zJW5Gwfw","properties":{"formattedCitation":"Zihua und Eising, 101.","plainCitation":"Zihua und Eising, 101.","noteIndex":1140},"citationItems":[{"id":3,"uris":["http://zotero.org/users/local/usTu59L8/items/S2S7HMI9"],"itemData":{"id":3,"type":"book","edition":"6. Aufl","event-place":"München","ISBN":"978-3-7742-1265-7","number-of-pages":"280","publisher":"Gräfe und Unzer","publisher-place":"München","source":"K10plus ISBN","title":"Die echte chinesische Küche: typische Rezepte und kulinarische Impressionen aus den vier berühmtesten Regionen","title-short":"Die echte chinesische Küche","editor":[{"family":"Zihua","given":"Liu"},{"family":"Eising","given":"Susi"}],"issued":{"date-parts":[["2002"]]}},"locator":"101"}],"schema":"https://github.com/citation-style-language/schema/raw/master/csl-citation.json"} </w:instrText>
      </w:r>
      <w:r>
        <w:fldChar w:fldCharType="separate"/>
      </w:r>
      <w:r w:rsidRPr="00B267DB">
        <w:rPr>
          <w:rFonts w:ascii="Calibri" w:hAnsi="Calibri" w:cs="Calibri"/>
        </w:rPr>
        <w:t>Zihua und Eising, 101.</w:t>
      </w:r>
      <w:r>
        <w:fldChar w:fldCharType="end"/>
      </w:r>
    </w:p>
  </w:footnote>
  <w:footnote w:id="1142">
    <w:p w14:paraId="44BE3287" w14:textId="72ED180B" w:rsidR="00022DA5" w:rsidRDefault="00022DA5" w:rsidP="00022DA5">
      <w:pPr>
        <w:pStyle w:val="FootnoteText"/>
      </w:pPr>
      <w:r>
        <w:rPr>
          <w:rStyle w:val="FootnoteReference"/>
        </w:rPr>
        <w:footnoteRef/>
      </w:r>
      <w:r>
        <w:t xml:space="preserve"> </w:t>
      </w:r>
      <w:r>
        <w:fldChar w:fldCharType="begin"/>
      </w:r>
      <w:r w:rsidR="008C334C">
        <w:instrText xml:space="preserve"> ADDIN ZOTERO_ITEM CSL_CITATION {"citationID":"Fus5GHOL","properties":{"formattedCitation":"\\uc0\\u8222{}ZEITmagazin\\uc0\\u8220{}.","plainCitation":"„ZEITmagazin“.","noteIndex":1141},"citationItems":[{"id":96,"uris":["http://zotero.org/users/local/usTu59L8/items/EJMJD2IT"],"itemData":{"id":96,"type":"article-journal","title":"ZEITmagazin"}}],"schema":"https://github.com/citation-style-language/schema/raw/master/csl-citation.json"} </w:instrText>
      </w:r>
      <w:r>
        <w:fldChar w:fldCharType="separate"/>
      </w:r>
      <w:r w:rsidRPr="001574E1">
        <w:rPr>
          <w:rFonts w:ascii="Calibri" w:hAnsi="Calibri" w:cs="Calibri"/>
          <w:szCs w:val="24"/>
        </w:rPr>
        <w:t>„ZEITmagazin“.</w:t>
      </w:r>
      <w:r>
        <w:fldChar w:fldCharType="end"/>
      </w:r>
    </w:p>
  </w:footnote>
  <w:footnote w:id="1143">
    <w:p w14:paraId="0C46BB8E" w14:textId="3077488B" w:rsidR="00022DA5" w:rsidRPr="00B52869" w:rsidRDefault="00022DA5" w:rsidP="00022DA5">
      <w:pPr>
        <w:pStyle w:val="FootnoteText"/>
      </w:pPr>
      <w:r>
        <w:rPr>
          <w:rStyle w:val="FootnoteReference"/>
        </w:rPr>
        <w:footnoteRef/>
      </w:r>
      <w:r w:rsidRPr="00B52869">
        <w:t xml:space="preserve"> </w:t>
      </w:r>
      <w:r>
        <w:fldChar w:fldCharType="begin"/>
      </w:r>
      <w:r w:rsidR="008C334C">
        <w:instrText xml:space="preserve"> ADDIN ZOTERO_ITEM CSL_CITATION {"citationID":"pMsKQ4js","properties":{"formattedCitation":"Ottolenghi u.\\uc0\\u160{}a., {\\i{}Flavour}, 72.","plainCitation":"Ottolenghi u. a., Flavour, 72.","noteIndex":1142},"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72"}],"schema":"https://github.com/citation-style-language/schema/raw/master/csl-citation.json"} </w:instrText>
      </w:r>
      <w:r>
        <w:fldChar w:fldCharType="separate"/>
      </w:r>
      <w:r w:rsidR="00A830F2" w:rsidRPr="00A830F2">
        <w:rPr>
          <w:rFonts w:ascii="Calibri" w:hAnsi="Calibri" w:cs="Calibri"/>
          <w:szCs w:val="24"/>
        </w:rPr>
        <w:t xml:space="preserve">Ottolenghi u. a., </w:t>
      </w:r>
      <w:r w:rsidR="00A830F2" w:rsidRPr="00A830F2">
        <w:rPr>
          <w:rFonts w:ascii="Calibri" w:hAnsi="Calibri" w:cs="Calibri"/>
          <w:i/>
          <w:iCs/>
          <w:szCs w:val="24"/>
        </w:rPr>
        <w:t>Flavour</w:t>
      </w:r>
      <w:r w:rsidR="00A830F2" w:rsidRPr="00A830F2">
        <w:rPr>
          <w:rFonts w:ascii="Calibri" w:hAnsi="Calibri" w:cs="Calibri"/>
          <w:szCs w:val="24"/>
        </w:rPr>
        <w:t>, 72.</w:t>
      </w:r>
      <w:r>
        <w:fldChar w:fldCharType="end"/>
      </w:r>
    </w:p>
  </w:footnote>
  <w:footnote w:id="1144">
    <w:p w14:paraId="14074B43" w14:textId="7ACA4F7A" w:rsidR="00D350C4" w:rsidRDefault="00D350C4" w:rsidP="00D350C4">
      <w:pPr>
        <w:pStyle w:val="FootnoteText"/>
      </w:pPr>
      <w:r>
        <w:rPr>
          <w:rStyle w:val="FootnoteReference"/>
        </w:rPr>
        <w:footnoteRef/>
      </w:r>
      <w:r>
        <w:t xml:space="preserve"> </w:t>
      </w:r>
      <w:r>
        <w:fldChar w:fldCharType="begin"/>
      </w:r>
      <w:r w:rsidR="008C334C">
        <w:instrText xml:space="preserve"> ADDIN ZOTERO_ITEM CSL_CITATION {"citationID":"QqDZcoZz","properties":{"formattedCitation":"{\\i{}Vegetarische K\\uc0\\u252{}che}, 116.","plainCitation":"Vegetarische Küche, 116.","noteIndex":1143},"citationItems":[{"id":50,"uris":["http://zotero.org/users/local/usTu59L8/items/S4PC74X4"],"itemData":{"id":50,"type":"book","edition":"1. Aufl","event-place":"München","ISBN":"978-3-89883-467-4","language":"ger","note":"OCLC: 900954541","publisher":"Zabert Sandmann","publisher-place":"München","source":"Open WorldCat","title":"Vegetarische Küche","issued":{"date-parts":[["2015"]]}},"locator":"116"}],"schema":"https://github.com/citation-style-language/schema/raw/master/csl-citation.json"} </w:instrText>
      </w:r>
      <w:r>
        <w:fldChar w:fldCharType="separate"/>
      </w:r>
      <w:r w:rsidRPr="00584CBA">
        <w:rPr>
          <w:rFonts w:ascii="Calibri" w:hAnsi="Calibri" w:cs="Calibri"/>
          <w:i/>
          <w:iCs/>
          <w:szCs w:val="24"/>
        </w:rPr>
        <w:t>Vegetarische Küche</w:t>
      </w:r>
      <w:r w:rsidRPr="00584CBA">
        <w:rPr>
          <w:rFonts w:ascii="Calibri" w:hAnsi="Calibri" w:cs="Calibri"/>
          <w:szCs w:val="24"/>
        </w:rPr>
        <w:t>, 116.</w:t>
      </w:r>
      <w:r>
        <w:fldChar w:fldCharType="end"/>
      </w:r>
    </w:p>
  </w:footnote>
  <w:footnote w:id="1145">
    <w:p w14:paraId="76DF0B33" w14:textId="0A3BC058" w:rsidR="00D350C4" w:rsidRDefault="00D350C4" w:rsidP="00D350C4">
      <w:pPr>
        <w:pStyle w:val="FootnoteText"/>
      </w:pPr>
      <w:r>
        <w:rPr>
          <w:rStyle w:val="FootnoteReference"/>
        </w:rPr>
        <w:footnoteRef/>
      </w:r>
      <w:r>
        <w:t xml:space="preserve"> </w:t>
      </w:r>
      <w:r>
        <w:fldChar w:fldCharType="begin"/>
      </w:r>
      <w:r w:rsidR="008C334C">
        <w:instrText xml:space="preserve"> ADDIN ZOTERO_ITEM CSL_CITATION {"citationID":"nPzsIzvq","properties":{"formattedCitation":"Pirou\\uc0\\u233{}, {\\i{}Die echte franz\\uc0\\u246{}sische K\\uc0\\u252{}che}, 100.","plainCitation":"Piroué, Die echte französische Küche, 100.","noteIndex":1144},"citationItems":[{"id":5,"uris":["http://zotero.org/users/local/usTu59L8/items/9D429KMD"],"itemData":{"id":5,"type":"book","edition":"6. Aufl","event-place":"München","ISBN":"978-3-7742-1540-5","language":"ger","number-of-pages":"280","publisher":"Gräfe und Unzer","publisher-place":"München","source":"K10plus ISBN","title":"Die echte französische Küche: typische Rezepte und kulinarische Impressionen aus allen Regionen","title-short":"Die echte französische Küche","author":[{"family":"Piroué","given":"Susi"}],"issued":{"date-parts":[["2001"]]}},"locator":"100"}],"schema":"https://github.com/citation-style-language/schema/raw/master/csl-citation.json"} </w:instrText>
      </w:r>
      <w:r>
        <w:fldChar w:fldCharType="separate"/>
      </w:r>
      <w:r w:rsidRPr="00144A2C">
        <w:rPr>
          <w:rFonts w:ascii="Calibri" w:hAnsi="Calibri" w:cs="Calibri"/>
          <w:szCs w:val="24"/>
        </w:rPr>
        <w:t xml:space="preserve">Piroué, </w:t>
      </w:r>
      <w:r w:rsidRPr="00144A2C">
        <w:rPr>
          <w:rFonts w:ascii="Calibri" w:hAnsi="Calibri" w:cs="Calibri"/>
          <w:i/>
          <w:iCs/>
          <w:szCs w:val="24"/>
        </w:rPr>
        <w:t>Die echte französische Küche</w:t>
      </w:r>
      <w:r w:rsidRPr="00144A2C">
        <w:rPr>
          <w:rFonts w:ascii="Calibri" w:hAnsi="Calibri" w:cs="Calibri"/>
          <w:szCs w:val="24"/>
        </w:rPr>
        <w:t>, 100.</w:t>
      </w:r>
      <w:r>
        <w:fldChar w:fldCharType="end"/>
      </w:r>
    </w:p>
  </w:footnote>
  <w:footnote w:id="1146">
    <w:p w14:paraId="336F9403" w14:textId="2EAA8EED" w:rsidR="009E66AD" w:rsidRDefault="009E66AD" w:rsidP="009E66AD">
      <w:pPr>
        <w:pStyle w:val="FootnoteText"/>
      </w:pPr>
      <w:r>
        <w:rPr>
          <w:rStyle w:val="FootnoteReference"/>
        </w:rPr>
        <w:footnoteRef/>
      </w:r>
      <w:r>
        <w:t xml:space="preserve"> </w:t>
      </w:r>
      <w:r>
        <w:fldChar w:fldCharType="begin"/>
      </w:r>
      <w:r w:rsidR="008C334C">
        <w:instrText xml:space="preserve"> ADDIN ZOTERO_ITEM CSL_CITATION {"citationID":"TWrWC1ro","properties":{"formattedCitation":"S\\uc0\\u228{}lzer, {\\i{}Die echte Jeden-Tag-K\\uc0\\u252{}che}, 210.","plainCitation":"Sälzer, Die echte Jeden-Tag-Küche, 210.","noteIndex":1145},"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210"}],"schema":"https://github.com/citation-style-language/schema/raw/master/csl-citation.json"} </w:instrText>
      </w:r>
      <w:r>
        <w:fldChar w:fldCharType="separate"/>
      </w:r>
      <w:r w:rsidRPr="002E69C0">
        <w:rPr>
          <w:rFonts w:ascii="Calibri" w:hAnsi="Calibri" w:cs="Calibri"/>
          <w:szCs w:val="24"/>
        </w:rPr>
        <w:t xml:space="preserve">Sälzer, </w:t>
      </w:r>
      <w:r w:rsidRPr="002E69C0">
        <w:rPr>
          <w:rFonts w:ascii="Calibri" w:hAnsi="Calibri" w:cs="Calibri"/>
          <w:i/>
          <w:iCs/>
          <w:szCs w:val="24"/>
        </w:rPr>
        <w:t>Die echte Jeden-Tag-Küche</w:t>
      </w:r>
      <w:r w:rsidRPr="002E69C0">
        <w:rPr>
          <w:rFonts w:ascii="Calibri" w:hAnsi="Calibri" w:cs="Calibri"/>
          <w:szCs w:val="24"/>
        </w:rPr>
        <w:t>, 210.</w:t>
      </w:r>
      <w:r>
        <w:fldChar w:fldCharType="end"/>
      </w:r>
    </w:p>
  </w:footnote>
  <w:footnote w:id="1147">
    <w:p w14:paraId="65BD96C4" w14:textId="6E9680C1" w:rsidR="00D350C4" w:rsidRDefault="00D350C4" w:rsidP="00D350C4">
      <w:pPr>
        <w:pStyle w:val="FootnoteText"/>
      </w:pPr>
      <w:r>
        <w:rPr>
          <w:rStyle w:val="FootnoteReference"/>
        </w:rPr>
        <w:footnoteRef/>
      </w:r>
      <w:r>
        <w:t xml:space="preserve"> </w:t>
      </w:r>
      <w:r>
        <w:fldChar w:fldCharType="begin"/>
      </w:r>
      <w:r w:rsidR="008C334C">
        <w:instrText xml:space="preserve"> ADDIN ZOTERO_ITEM CSL_CITATION {"citationID":"ckPo9rI2","properties":{"formattedCitation":"Pirou\\uc0\\u233{}, {\\i{}Die echte franz\\uc0\\u246{}sische K\\uc0\\u252{}che}, 100.","plainCitation":"Piroué, Die echte französische Küche, 100.","noteIndex":1146},"citationItems":[{"id":5,"uris":["http://zotero.org/users/local/usTu59L8/items/9D429KMD"],"itemData":{"id":5,"type":"book","edition":"6. Aufl","event-place":"München","ISBN":"978-3-7742-1540-5","language":"ger","number-of-pages":"280","publisher":"Gräfe und Unzer","publisher-place":"München","source":"K10plus ISBN","title":"Die echte französische Küche: typische Rezepte und kulinarische Impressionen aus allen Regionen","title-short":"Die echte französische Küche","author":[{"family":"Piroué","given":"Susi"}],"issued":{"date-parts":[["2001"]]}},"locator":"100"}],"schema":"https://github.com/citation-style-language/schema/raw/master/csl-citation.json"} </w:instrText>
      </w:r>
      <w:r>
        <w:fldChar w:fldCharType="separate"/>
      </w:r>
      <w:r w:rsidR="00A830F2" w:rsidRPr="00A830F2">
        <w:rPr>
          <w:rFonts w:ascii="Calibri" w:hAnsi="Calibri" w:cs="Calibri"/>
          <w:szCs w:val="24"/>
        </w:rPr>
        <w:t xml:space="preserve">Piroué, </w:t>
      </w:r>
      <w:r w:rsidR="00A830F2" w:rsidRPr="00A830F2">
        <w:rPr>
          <w:rFonts w:ascii="Calibri" w:hAnsi="Calibri" w:cs="Calibri"/>
          <w:i/>
          <w:iCs/>
          <w:szCs w:val="24"/>
        </w:rPr>
        <w:t>Die echte französische Küche</w:t>
      </w:r>
      <w:r w:rsidR="00A830F2" w:rsidRPr="00A830F2">
        <w:rPr>
          <w:rFonts w:ascii="Calibri" w:hAnsi="Calibri" w:cs="Calibri"/>
          <w:szCs w:val="24"/>
        </w:rPr>
        <w:t>, 100.</w:t>
      </w:r>
      <w:r>
        <w:fldChar w:fldCharType="end"/>
      </w:r>
    </w:p>
  </w:footnote>
  <w:footnote w:id="1148">
    <w:p w14:paraId="43E31A3F" w14:textId="5D4AEA0F" w:rsidR="00367F87" w:rsidRDefault="00367F87" w:rsidP="00367F87">
      <w:pPr>
        <w:pStyle w:val="FootnoteText"/>
      </w:pPr>
      <w:r>
        <w:rPr>
          <w:rStyle w:val="FootnoteReference"/>
        </w:rPr>
        <w:footnoteRef/>
      </w:r>
      <w:r>
        <w:t xml:space="preserve"> </w:t>
      </w:r>
      <w:r>
        <w:fldChar w:fldCharType="begin"/>
      </w:r>
      <w:r w:rsidR="008C334C">
        <w:instrText xml:space="preserve"> ADDIN ZOTERO_ITEM CSL_CITATION {"citationID":"crLgQx3g","properties":{"formattedCitation":"Schuhbeck, {\\i{}Meine bayerische K\\uc0\\u252{}che}, 324.","plainCitation":"Schuhbeck, Meine bayerische Küche, 324.","noteIndex":1147},"citationItems":[{"id":11,"uris":["http://zotero.org/users/local/usTu59L8/items/2QP5AI8A"],"itemData":{"id":11,"type":"book","edition":"Überarb. Neuausg., 1. Aufl","event-place":"München","ISBN":"978-3-89883-281-6","language":"ger","note":"OCLC: 711859466","publisher":"Zabert Sandmann","publisher-place":"München","source":"Open WorldCat","title":"Meine bayerische Küche","author":[{"family":"Schuhbeck","given":"Alfons"}],"issued":{"date-parts":[["2011"]]}},"locator":"324"}],"schema":"https://github.com/citation-style-language/schema/raw/master/csl-citation.json"} </w:instrText>
      </w:r>
      <w:r>
        <w:fldChar w:fldCharType="separate"/>
      </w:r>
      <w:r w:rsidR="00A830F2" w:rsidRPr="00A830F2">
        <w:rPr>
          <w:rFonts w:ascii="Calibri" w:hAnsi="Calibri" w:cs="Calibri"/>
          <w:szCs w:val="24"/>
        </w:rPr>
        <w:t xml:space="preserve">Schuhbeck, </w:t>
      </w:r>
      <w:r w:rsidR="00A830F2" w:rsidRPr="00A830F2">
        <w:rPr>
          <w:rFonts w:ascii="Calibri" w:hAnsi="Calibri" w:cs="Calibri"/>
          <w:i/>
          <w:iCs/>
          <w:szCs w:val="24"/>
        </w:rPr>
        <w:t>Meine bayerische Küche</w:t>
      </w:r>
      <w:r w:rsidR="00A830F2" w:rsidRPr="00A830F2">
        <w:rPr>
          <w:rFonts w:ascii="Calibri" w:hAnsi="Calibri" w:cs="Calibri"/>
          <w:szCs w:val="24"/>
        </w:rPr>
        <w:t>, 324.</w:t>
      </w:r>
      <w:r>
        <w:fldChar w:fldCharType="end"/>
      </w:r>
    </w:p>
  </w:footnote>
  <w:footnote w:id="1149">
    <w:p w14:paraId="33959B94" w14:textId="7A38A674" w:rsidR="00815ECD" w:rsidRDefault="00815ECD" w:rsidP="00815ECD">
      <w:pPr>
        <w:pStyle w:val="FootnoteText"/>
      </w:pPr>
      <w:r>
        <w:rPr>
          <w:rStyle w:val="FootnoteReference"/>
        </w:rPr>
        <w:footnoteRef/>
      </w:r>
      <w:r>
        <w:t xml:space="preserve"> </w:t>
      </w:r>
      <w:r>
        <w:fldChar w:fldCharType="begin"/>
      </w:r>
      <w:r w:rsidR="008C334C">
        <w:instrText xml:space="preserve"> ADDIN ZOTERO_ITEM CSL_CITATION {"citationID":"OFuNocHR","properties":{"formattedCitation":"Cramm u.\\uc0\\u160{}a., {\\i{}Kochen f\\uc0\\u252{}r die Familie}, 55.","plainCitation":"Cramm u. a., Kochen für die Familie, 55.","noteIndex":1148},"citationItems":[{"id":10,"uris":["http://zotero.org/users/local/usTu59L8/items/EWDLLF9A"],"itemData":{"id":10,"type":"book","edition":"6. Aufl","event-place":"München","ISBN":"978-3-7742-7200-2","language":"ger","number-of-pages":"240","publisher":"Gräfe und Unzer","publisher-place":"München","source":"K10plus ISBN","title":"Kochen für die Familie: 365 Rezeptideen die leicht gelingen und allen schmecken","title-short":"Kochen für die Familie","editor":[{"family":"Cramm","given":"Dagmar","dropping-particle":"von"},{"family":"Bodensteiner","given":"Susanne"},{"family":"Kittler","given":"Martina"},{"family":"Skowronek","given":"Julia"}],"issued":{"date-parts":[["2010"]]}},"locator":"55"}],"schema":"https://github.com/citation-style-language/schema/raw/master/csl-citation.json"} </w:instrText>
      </w:r>
      <w:r>
        <w:fldChar w:fldCharType="separate"/>
      </w:r>
      <w:r w:rsidR="00A830F2" w:rsidRPr="00A830F2">
        <w:rPr>
          <w:rFonts w:ascii="Calibri" w:hAnsi="Calibri" w:cs="Calibri"/>
          <w:szCs w:val="24"/>
        </w:rPr>
        <w:t xml:space="preserve">Cramm u. a., </w:t>
      </w:r>
      <w:r w:rsidR="00A830F2" w:rsidRPr="00A830F2">
        <w:rPr>
          <w:rFonts w:ascii="Calibri" w:hAnsi="Calibri" w:cs="Calibri"/>
          <w:i/>
          <w:iCs/>
          <w:szCs w:val="24"/>
        </w:rPr>
        <w:t>Kochen für die Familie</w:t>
      </w:r>
      <w:r w:rsidR="00A830F2" w:rsidRPr="00A830F2">
        <w:rPr>
          <w:rFonts w:ascii="Calibri" w:hAnsi="Calibri" w:cs="Calibri"/>
          <w:szCs w:val="24"/>
        </w:rPr>
        <w:t>, 55.</w:t>
      </w:r>
      <w:r>
        <w:fldChar w:fldCharType="end"/>
      </w:r>
    </w:p>
  </w:footnote>
  <w:footnote w:id="1150">
    <w:p w14:paraId="354DC521" w14:textId="5B5ADA5A" w:rsidR="00D350C4" w:rsidRPr="0055304D" w:rsidRDefault="00D350C4" w:rsidP="00D350C4">
      <w:pPr>
        <w:pStyle w:val="FootnoteText"/>
      </w:pPr>
      <w:r>
        <w:rPr>
          <w:rStyle w:val="FootnoteReference"/>
        </w:rPr>
        <w:footnoteRef/>
      </w:r>
      <w:r w:rsidRPr="0055304D">
        <w:t xml:space="preserve"> </w:t>
      </w:r>
      <w:r>
        <w:fldChar w:fldCharType="begin"/>
      </w:r>
      <w:r w:rsidR="008C334C">
        <w:instrText xml:space="preserve"> ADDIN ZOTERO_ITEM CSL_CITATION {"citationID":"oHcPxix5","properties":{"formattedCitation":"S\\uc0\\u228{}lzer, {\\i{}Die echte Jeden-Tag-K\\uc0\\u252{}che}, 213.","plainCitation":"Sälzer, Die echte Jeden-Tag-Küche, 213.","noteIndex":1149},"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213"}],"schema":"https://github.com/citation-style-language/schema/raw/master/csl-citation.json"} </w:instrText>
      </w:r>
      <w:r>
        <w:fldChar w:fldCharType="separate"/>
      </w:r>
      <w:r w:rsidRPr="00FF448A">
        <w:rPr>
          <w:rFonts w:ascii="Calibri" w:hAnsi="Calibri" w:cs="Calibri"/>
          <w:szCs w:val="24"/>
        </w:rPr>
        <w:t xml:space="preserve">Sälzer, </w:t>
      </w:r>
      <w:r w:rsidRPr="00FF448A">
        <w:rPr>
          <w:rFonts w:ascii="Calibri" w:hAnsi="Calibri" w:cs="Calibri"/>
          <w:i/>
          <w:iCs/>
          <w:szCs w:val="24"/>
        </w:rPr>
        <w:t>Die echte Jeden-Tag-Küche</w:t>
      </w:r>
      <w:r w:rsidRPr="00FF448A">
        <w:rPr>
          <w:rFonts w:ascii="Calibri" w:hAnsi="Calibri" w:cs="Calibri"/>
          <w:szCs w:val="24"/>
        </w:rPr>
        <w:t>, 213.</w:t>
      </w:r>
      <w:r>
        <w:fldChar w:fldCharType="end"/>
      </w:r>
    </w:p>
  </w:footnote>
  <w:footnote w:id="1151">
    <w:p w14:paraId="6739A9D3" w14:textId="0766390F" w:rsidR="00E15641" w:rsidRPr="00E15641" w:rsidRDefault="00E15641" w:rsidP="00E15641">
      <w:pPr>
        <w:pStyle w:val="FootnoteText"/>
      </w:pPr>
      <w:r>
        <w:rPr>
          <w:rStyle w:val="FootnoteReference"/>
        </w:rPr>
        <w:footnoteRef/>
      </w:r>
      <w:r w:rsidRPr="00E15641">
        <w:t xml:space="preserve"> </w:t>
      </w:r>
      <w:r>
        <w:fldChar w:fldCharType="begin"/>
      </w:r>
      <w:r w:rsidR="008C334C">
        <w:instrText xml:space="preserve"> ADDIN ZOTERO_ITEM CSL_CITATION {"citationID":"ynloZUDk","properties":{"formattedCitation":"Ottolenghi, {\\i{}Ottolenghi simple - Das Kochbuch}, 142.","plainCitation":"Ottolenghi, Ottolenghi simple - Das Kochbuch, 142.","noteIndex":1150},"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142"}],"schema":"https://github.com/citation-style-language/schema/raw/master/csl-citation.json"} </w:instrText>
      </w:r>
      <w:r>
        <w:fldChar w:fldCharType="separate"/>
      </w:r>
      <w:r w:rsidR="00A830F2" w:rsidRPr="00A830F2">
        <w:rPr>
          <w:rFonts w:ascii="Calibri" w:hAnsi="Calibri" w:cs="Calibri"/>
          <w:szCs w:val="24"/>
        </w:rPr>
        <w:t xml:space="preserve">Ottolenghi, </w:t>
      </w:r>
      <w:r w:rsidR="00A830F2" w:rsidRPr="00A830F2">
        <w:rPr>
          <w:rFonts w:ascii="Calibri" w:hAnsi="Calibri" w:cs="Calibri"/>
          <w:i/>
          <w:iCs/>
          <w:szCs w:val="24"/>
        </w:rPr>
        <w:t>Ottolenghi simple - Das Kochbuch</w:t>
      </w:r>
      <w:r w:rsidR="00A830F2" w:rsidRPr="00A830F2">
        <w:rPr>
          <w:rFonts w:ascii="Calibri" w:hAnsi="Calibri" w:cs="Calibri"/>
          <w:szCs w:val="24"/>
        </w:rPr>
        <w:t>, 142.</w:t>
      </w:r>
      <w:r>
        <w:fldChar w:fldCharType="end"/>
      </w:r>
    </w:p>
  </w:footnote>
  <w:footnote w:id="1152">
    <w:p w14:paraId="4A3BC62A" w14:textId="316B5A22" w:rsidR="005C3788" w:rsidRDefault="005C3788" w:rsidP="005C3788">
      <w:pPr>
        <w:pStyle w:val="FootnoteText"/>
      </w:pPr>
      <w:r>
        <w:rPr>
          <w:rStyle w:val="FootnoteReference"/>
        </w:rPr>
        <w:footnoteRef/>
      </w:r>
      <w:r>
        <w:t xml:space="preserve"> </w:t>
      </w:r>
      <w:r>
        <w:fldChar w:fldCharType="begin"/>
      </w:r>
      <w:r w:rsidR="008C334C">
        <w:instrText xml:space="preserve"> ADDIN ZOTERO_ITEM CSL_CITATION {"citationID":"XkROQs0y","properties":{"formattedCitation":"essen &amp; trinken, \\uc0\\u8222{}essen &amp; trinken Spezial: Schnelle K\\uc0\\u252{}che\\uc0\\u8220{}, 74.","plainCitation":"essen &amp; trinken, „essen &amp; trinken Spezial: Schnelle Küche“, 74.","noteIndex":1151},"citationItems":[{"id":74,"uris":["http://zotero.org/users/local/usTu59L8/items/WRCCCJZK"],"itemData":{"id":74,"type":"article-journal","collection-title":"essen &amp; trinken","title":"essen &amp; trinken Spezial: Schnelle Küche","volume":"03/2018","editor":[{"family":"essen &amp; trinken","given":""}],"issued":{"date-parts":[["2018"]]}},"locator":"74"}],"schema":"https://github.com/citation-style-language/schema/raw/master/csl-citation.json"} </w:instrText>
      </w:r>
      <w:r>
        <w:fldChar w:fldCharType="separate"/>
      </w:r>
      <w:r w:rsidRPr="008D087A">
        <w:rPr>
          <w:rFonts w:ascii="Calibri" w:hAnsi="Calibri" w:cs="Calibri"/>
          <w:szCs w:val="24"/>
        </w:rPr>
        <w:t>essen &amp; trinken, „essen &amp; trinken Spezial: Schnelle Küche“, 74.</w:t>
      </w:r>
      <w:r>
        <w:fldChar w:fldCharType="end"/>
      </w:r>
    </w:p>
  </w:footnote>
  <w:footnote w:id="1153">
    <w:p w14:paraId="4B8A5C5A" w14:textId="2AECFCE6" w:rsidR="00564520" w:rsidRDefault="00564520" w:rsidP="00564520">
      <w:pPr>
        <w:pStyle w:val="FootnoteText"/>
      </w:pPr>
      <w:r>
        <w:rPr>
          <w:rStyle w:val="FootnoteReference"/>
        </w:rPr>
        <w:footnoteRef/>
      </w:r>
      <w:r>
        <w:t xml:space="preserve"> </w:t>
      </w:r>
      <w:r>
        <w:fldChar w:fldCharType="begin"/>
      </w:r>
      <w:r w:rsidR="008C334C">
        <w:instrText xml:space="preserve"> ADDIN ZOTERO_ITEM CSL_CITATION {"citationID":"A0aE38CF","properties":{"formattedCitation":"Kindler, {\\i{}Ben Kindler kocht badisch}, 24.","plainCitation":"Kindler, Ben Kindler kocht badisch, 24.","noteIndex":1152},"citationItems":[{"id":54,"uris":["http://zotero.org/users/local/usTu59L8/items/MGKX6YIR"],"itemData":{"id":54,"type":"book","edition":"1. Auflage","event-place":"Stuttgart","ISBN":"978-3-7630-2783-5","language":"ger","number-of-pages":"124","publisher":"Belser","publisher-place":"Stuttgart","source":"K10plus ISBN","title":"Ben Kindler kocht badisch: Klassisch kreativ","title-short":"Ben Kindler kocht badisch","author":[{"family":"Kindler","given":"Ben"}],"issued":{"date-parts":[["2017"]]}},"locator":"24"}],"schema":"https://github.com/citation-style-language/schema/raw/master/csl-citation.json"} </w:instrText>
      </w:r>
      <w:r>
        <w:fldChar w:fldCharType="separate"/>
      </w:r>
      <w:r w:rsidR="00A830F2" w:rsidRPr="00A830F2">
        <w:rPr>
          <w:rFonts w:ascii="Calibri" w:hAnsi="Calibri" w:cs="Calibri"/>
          <w:szCs w:val="24"/>
        </w:rPr>
        <w:t xml:space="preserve">Kindler, </w:t>
      </w:r>
      <w:r w:rsidR="00A830F2" w:rsidRPr="00A830F2">
        <w:rPr>
          <w:rFonts w:ascii="Calibri" w:hAnsi="Calibri" w:cs="Calibri"/>
          <w:i/>
          <w:iCs/>
          <w:szCs w:val="24"/>
        </w:rPr>
        <w:t>Ben Kindler kocht badisch</w:t>
      </w:r>
      <w:r w:rsidR="00A830F2" w:rsidRPr="00A830F2">
        <w:rPr>
          <w:rFonts w:ascii="Calibri" w:hAnsi="Calibri" w:cs="Calibri"/>
          <w:szCs w:val="24"/>
        </w:rPr>
        <w:t>, 24.</w:t>
      </w:r>
      <w:r>
        <w:fldChar w:fldCharType="end"/>
      </w:r>
    </w:p>
  </w:footnote>
  <w:footnote w:id="1154">
    <w:p w14:paraId="03905A5C" w14:textId="3F90DD86" w:rsidR="00D350C4" w:rsidRDefault="00D350C4" w:rsidP="00D350C4">
      <w:pPr>
        <w:pStyle w:val="FootnoteText"/>
      </w:pPr>
      <w:r>
        <w:rPr>
          <w:rStyle w:val="FootnoteReference"/>
        </w:rPr>
        <w:footnoteRef/>
      </w:r>
      <w:r>
        <w:t xml:space="preserve"> </w:t>
      </w:r>
      <w:r>
        <w:fldChar w:fldCharType="begin"/>
      </w:r>
      <w:r w:rsidR="008C334C">
        <w:instrText xml:space="preserve"> ADDIN ZOTERO_ITEM CSL_CITATION {"citationID":"JFhYIEbg","properties":{"formattedCitation":"Pirou\\uc0\\u233{}, {\\i{}Die echte franz\\uc0\\u246{}sische K\\uc0\\u252{}che}, 36.","plainCitation":"Piroué, Die echte französische Küche, 36.","noteIndex":1153},"citationItems":[{"id":5,"uris":["http://zotero.org/users/local/usTu59L8/items/9D429KMD"],"itemData":{"id":5,"type":"book","edition":"6. Aufl","event-place":"München","ISBN":"978-3-7742-1540-5","language":"ger","number-of-pages":"280","publisher":"Gräfe und Unzer","publisher-place":"München","source":"K10plus ISBN","title":"Die echte französische Küche: typische Rezepte und kulinarische Impressionen aus allen Regionen","title-short":"Die echte französische Küche","author":[{"family":"Piroué","given":"Susi"}],"issued":{"date-parts":[["2001"]]}},"locator":"36"}],"schema":"https://github.com/citation-style-language/schema/raw/master/csl-citation.json"} </w:instrText>
      </w:r>
      <w:r>
        <w:fldChar w:fldCharType="separate"/>
      </w:r>
      <w:r w:rsidRPr="0088616A">
        <w:rPr>
          <w:rFonts w:ascii="Calibri" w:hAnsi="Calibri" w:cs="Calibri"/>
          <w:szCs w:val="24"/>
        </w:rPr>
        <w:t xml:space="preserve">Piroué, </w:t>
      </w:r>
      <w:r w:rsidRPr="0088616A">
        <w:rPr>
          <w:rFonts w:ascii="Calibri" w:hAnsi="Calibri" w:cs="Calibri"/>
          <w:i/>
          <w:iCs/>
          <w:szCs w:val="24"/>
        </w:rPr>
        <w:t>Die echte französische Küche</w:t>
      </w:r>
      <w:r w:rsidRPr="0088616A">
        <w:rPr>
          <w:rFonts w:ascii="Calibri" w:hAnsi="Calibri" w:cs="Calibri"/>
          <w:szCs w:val="24"/>
        </w:rPr>
        <w:t>, 36.</w:t>
      </w:r>
      <w:r>
        <w:fldChar w:fldCharType="end"/>
      </w:r>
    </w:p>
  </w:footnote>
  <w:footnote w:id="1155">
    <w:p w14:paraId="64632229" w14:textId="6E2212FC" w:rsidR="00BD6B18" w:rsidRPr="00BD6B18" w:rsidRDefault="00BD6B18" w:rsidP="00BD6B18">
      <w:pPr>
        <w:pStyle w:val="FootnoteText"/>
      </w:pPr>
      <w:r>
        <w:rPr>
          <w:rStyle w:val="FootnoteReference"/>
        </w:rPr>
        <w:footnoteRef/>
      </w:r>
      <w:r w:rsidRPr="00BD6B18">
        <w:t xml:space="preserve"> </w:t>
      </w:r>
      <w:r>
        <w:fldChar w:fldCharType="begin"/>
      </w:r>
      <w:r w:rsidR="008C334C">
        <w:instrText xml:space="preserve"> ADDIN ZOTERO_ITEM CSL_CITATION {"citationID":"YL9pbcA8","properties":{"formattedCitation":"Szwillus, Mewes, und Poziombka, {\\i{}Vegetarisch - Lieblingsrezepte aus aller Welt}, 17.","plainCitation":"Szwillus, Mewes, und Poziombka, Vegetarisch - Lieblingsrezepte aus aller Welt, 17.","noteIndex":1154},"citationItems":[{"id":28,"uris":["http://zotero.org/users/local/usTu59L8/items/HL8LHDY3"],"itemData":{"id":28,"type":"book","collection-title":"GU-KüchenRatgeber","edition":"1. Aufl","event-place":"München","ISBN":"978-3-7742-4888-5","language":"ger","number-of-pages":"64","publisher":"Gräfe und Unzer","publisher-place":"München","source":"K10plus ISBN","title":"Vegetarisch - Lieblingsrezepte aus aller Welt: mit den 10 GU-Erfolgstipps ; praktische Garmethoden-Übersicht ; ausführliche Warenkunde","title-short":"Vegetarisch - Lieblingsrezepte aus aller Welt","author":[{"family":"Szwillus","given":"Marlisa"},{"family":"Mewes","given":"Kai"},{"family":"Poziombka","given":"Stefanie"}],"issued":{"date-parts":[["2002"]]}},"locator":"17"}],"schema":"https://github.com/citation-style-language/schema/raw/master/csl-citation.json"} </w:instrText>
      </w:r>
      <w:r>
        <w:fldChar w:fldCharType="separate"/>
      </w:r>
      <w:r w:rsidRPr="00BD6B18">
        <w:rPr>
          <w:rFonts w:ascii="Calibri" w:hAnsi="Calibri" w:cs="Calibri"/>
          <w:szCs w:val="24"/>
        </w:rPr>
        <w:t xml:space="preserve">Szwillus, Mewes, und Poziombka, </w:t>
      </w:r>
      <w:r w:rsidRPr="00BD6B18">
        <w:rPr>
          <w:rFonts w:ascii="Calibri" w:hAnsi="Calibri" w:cs="Calibri"/>
          <w:i/>
          <w:iCs/>
          <w:szCs w:val="24"/>
        </w:rPr>
        <w:t>Vegetarisch - Lieblingsrezepte aus aller Welt</w:t>
      </w:r>
      <w:r w:rsidRPr="00BD6B18">
        <w:rPr>
          <w:rFonts w:ascii="Calibri" w:hAnsi="Calibri" w:cs="Calibri"/>
          <w:szCs w:val="24"/>
        </w:rPr>
        <w:t>, 17.</w:t>
      </w:r>
      <w:r>
        <w:fldChar w:fldCharType="end"/>
      </w:r>
    </w:p>
  </w:footnote>
  <w:footnote w:id="1156">
    <w:p w14:paraId="4A227CA0" w14:textId="0BFE4F47" w:rsidR="00BD6B18" w:rsidRPr="0030648F" w:rsidRDefault="00BD6B18" w:rsidP="00BD6B18">
      <w:pPr>
        <w:pStyle w:val="FootnoteText"/>
        <w:rPr>
          <w:lang w:val="en-US"/>
        </w:rPr>
      </w:pPr>
      <w:r>
        <w:rPr>
          <w:rStyle w:val="FootnoteReference"/>
        </w:rPr>
        <w:footnoteRef/>
      </w:r>
      <w:r w:rsidRPr="0030648F">
        <w:rPr>
          <w:lang w:val="en-US"/>
        </w:rPr>
        <w:t xml:space="preserve"> </w:t>
      </w:r>
      <w:r>
        <w:fldChar w:fldCharType="begin"/>
      </w:r>
      <w:r w:rsidR="008C334C">
        <w:rPr>
          <w:lang w:val="en-US"/>
        </w:rPr>
        <w:instrText xml:space="preserve"> ADDIN ZOTERO_ITEM CSL_CITATION {"citationID":"fwlNuFsK","properties":{"formattedCitation":"Ottolenghi u.\\uc0\\u160{}a., {\\i{}Flavour}, 89.","plainCitation":"Ottolenghi u. a., Flavour, 89.","noteIndex":1155},"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89"}],"schema":"https://github.com/citation-style-language/schema/raw/master/csl-citation.json"} </w:instrText>
      </w:r>
      <w:r>
        <w:fldChar w:fldCharType="separate"/>
      </w:r>
      <w:r w:rsidR="00A830F2" w:rsidRPr="005F15D5">
        <w:rPr>
          <w:rFonts w:ascii="Calibri" w:hAnsi="Calibri" w:cs="Calibri"/>
          <w:szCs w:val="24"/>
          <w:lang w:val="en-US"/>
        </w:rPr>
        <w:t xml:space="preserve">Ottolenghi u. a., </w:t>
      </w:r>
      <w:r w:rsidR="00A830F2" w:rsidRPr="005F15D5">
        <w:rPr>
          <w:rFonts w:ascii="Calibri" w:hAnsi="Calibri" w:cs="Calibri"/>
          <w:i/>
          <w:iCs/>
          <w:szCs w:val="24"/>
          <w:lang w:val="en-US"/>
        </w:rPr>
        <w:t>Flavour</w:t>
      </w:r>
      <w:r w:rsidR="00A830F2" w:rsidRPr="005F15D5">
        <w:rPr>
          <w:rFonts w:ascii="Calibri" w:hAnsi="Calibri" w:cs="Calibri"/>
          <w:szCs w:val="24"/>
          <w:lang w:val="en-US"/>
        </w:rPr>
        <w:t>, 89.</w:t>
      </w:r>
      <w:r>
        <w:fldChar w:fldCharType="end"/>
      </w:r>
    </w:p>
  </w:footnote>
  <w:footnote w:id="1157">
    <w:p w14:paraId="79D66A22" w14:textId="7A65CDB5" w:rsidR="00815ECD" w:rsidRPr="005F15D5" w:rsidRDefault="00815ECD" w:rsidP="00815ECD">
      <w:pPr>
        <w:pStyle w:val="FootnoteText"/>
        <w:rPr>
          <w:lang w:val="en-US"/>
        </w:rPr>
      </w:pPr>
      <w:r>
        <w:rPr>
          <w:rStyle w:val="FootnoteReference"/>
        </w:rPr>
        <w:footnoteRef/>
      </w:r>
      <w:r w:rsidRPr="005F15D5">
        <w:rPr>
          <w:lang w:val="en-US"/>
        </w:rPr>
        <w:t xml:space="preserve"> </w:t>
      </w:r>
      <w:r>
        <w:fldChar w:fldCharType="begin"/>
      </w:r>
      <w:r w:rsidR="008C334C">
        <w:rPr>
          <w:lang w:val="en-US"/>
        </w:rPr>
        <w:instrText xml:space="preserve"> ADDIN ZOTERO_ITEM CSL_CITATION {"citationID":"YerWcfDq","properties":{"formattedCitation":"Ottolenghi, {\\i{}Ottolenghi simple - Das Kochbuch}, 150.","plainCitation":"Ottolenghi, Ottolenghi simple - Das Kochbuch, 150.","noteIndex":1156},"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150"}],"schema":"https://github.com/citation-style-language/schema/raw/master/csl-citation.json"} </w:instrText>
      </w:r>
      <w:r>
        <w:fldChar w:fldCharType="separate"/>
      </w:r>
      <w:r w:rsidR="00A830F2" w:rsidRPr="005F15D5">
        <w:rPr>
          <w:rFonts w:ascii="Calibri" w:hAnsi="Calibri" w:cs="Calibri"/>
          <w:szCs w:val="24"/>
          <w:lang w:val="en-US"/>
        </w:rPr>
        <w:t xml:space="preserve">Ottolenghi, </w:t>
      </w:r>
      <w:r w:rsidR="00A830F2" w:rsidRPr="005F15D5">
        <w:rPr>
          <w:rFonts w:ascii="Calibri" w:hAnsi="Calibri" w:cs="Calibri"/>
          <w:i/>
          <w:iCs/>
          <w:szCs w:val="24"/>
          <w:lang w:val="en-US"/>
        </w:rPr>
        <w:t>Ottolenghi simple - Das Kochbuch</w:t>
      </w:r>
      <w:r w:rsidR="00A830F2" w:rsidRPr="005F15D5">
        <w:rPr>
          <w:rFonts w:ascii="Calibri" w:hAnsi="Calibri" w:cs="Calibri"/>
          <w:szCs w:val="24"/>
          <w:lang w:val="en-US"/>
        </w:rPr>
        <w:t>, 150.</w:t>
      </w:r>
      <w:r>
        <w:fldChar w:fldCharType="end"/>
      </w:r>
    </w:p>
  </w:footnote>
  <w:footnote w:id="1158">
    <w:p w14:paraId="48B9EE7E" w14:textId="1C9C5C49" w:rsidR="009E66AD" w:rsidRDefault="009E66AD" w:rsidP="009E66AD">
      <w:pPr>
        <w:pStyle w:val="FootnoteText"/>
      </w:pPr>
      <w:r>
        <w:rPr>
          <w:rStyle w:val="FootnoteReference"/>
        </w:rPr>
        <w:footnoteRef/>
      </w:r>
      <w:r>
        <w:t xml:space="preserve"> </w:t>
      </w:r>
      <w:r>
        <w:fldChar w:fldCharType="begin"/>
      </w:r>
      <w:r w:rsidR="008C334C">
        <w:instrText xml:space="preserve"> ADDIN ZOTERO_ITEM CSL_CITATION {"citationID":"4pavnOEq","properties":{"formattedCitation":"Zarling, Schult, und Banderob, {\\i{}Das grosse Men\\uc0\\u252{}-Buch}, 181.","plainCitation":"Zarling, Schult, und Banderob, Das grosse Menü-Buch, 181.","noteIndex":1157},"citationItems":[{"id":70,"uris":["http://zotero.org/users/local/usTu59L8/items/I4Z5WK3M"],"itemData":{"id":70,"type":"book","collection-title":"Essen &amp; trinken","edition":"Sonderausg","event-place":"Köln","ISBN":"978-3-625-10881-8","language":"ger","number-of-pages":"192","publisher":"Naumann und Göbel","publisher-place":"Köln","source":"K10plus ISBN","title":"Das grosse Menü-Buch: mit Menükarten und Tischdekorationen","title-short":"Das grosse Menü-Buch","editor":[{"family":"Zarling","given":"Sabine"},{"family":"Schult","given":"Murmel"},{"family":"Banderob","given":"Heino"}],"issued":{"date-parts":[["1994"]]}},"locator":"181"}],"schema":"https://github.com/citation-style-language/schema/raw/master/csl-citation.json"} </w:instrText>
      </w:r>
      <w:r>
        <w:fldChar w:fldCharType="separate"/>
      </w:r>
      <w:r w:rsidRPr="00F86521">
        <w:rPr>
          <w:rFonts w:ascii="Calibri" w:hAnsi="Calibri" w:cs="Calibri"/>
          <w:szCs w:val="24"/>
        </w:rPr>
        <w:t xml:space="preserve">Zarling, Schult, und Banderob, </w:t>
      </w:r>
      <w:r w:rsidRPr="00F86521">
        <w:rPr>
          <w:rFonts w:ascii="Calibri" w:hAnsi="Calibri" w:cs="Calibri"/>
          <w:i/>
          <w:iCs/>
          <w:szCs w:val="24"/>
        </w:rPr>
        <w:t>Das grosse Menü-Buch</w:t>
      </w:r>
      <w:r w:rsidRPr="00F86521">
        <w:rPr>
          <w:rFonts w:ascii="Calibri" w:hAnsi="Calibri" w:cs="Calibri"/>
          <w:szCs w:val="24"/>
        </w:rPr>
        <w:t>, 181.</w:t>
      </w:r>
      <w:r>
        <w:fldChar w:fldCharType="end"/>
      </w:r>
    </w:p>
  </w:footnote>
  <w:footnote w:id="1159">
    <w:p w14:paraId="046AA40F" w14:textId="0122C965" w:rsidR="00815ECD" w:rsidRPr="00432AB9" w:rsidRDefault="00815ECD" w:rsidP="00815ECD">
      <w:pPr>
        <w:pStyle w:val="FootnoteText"/>
      </w:pPr>
      <w:r>
        <w:rPr>
          <w:rStyle w:val="FootnoteReference"/>
        </w:rPr>
        <w:footnoteRef/>
      </w:r>
      <w:r w:rsidRPr="00432AB9">
        <w:t xml:space="preserve"> </w:t>
      </w:r>
      <w:r>
        <w:fldChar w:fldCharType="begin"/>
      </w:r>
      <w:r w:rsidR="008C334C">
        <w:instrText xml:space="preserve"> ADDIN ZOTERO_ITEM CSL_CITATION {"citationID":"4iIFFA1q","properties":{"formattedCitation":"Ottolenghi, {\\i{}Ottolenghi simple - Das Kochbuch}, 151.","plainCitation":"Ottolenghi, Ottolenghi simple - Das Kochbuch, 151.","noteIndex":1158},"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151"}],"schema":"https://github.com/citation-style-language/schema/raw/master/csl-citation.json"} </w:instrText>
      </w:r>
      <w:r>
        <w:fldChar w:fldCharType="separate"/>
      </w:r>
      <w:r w:rsidR="00A830F2" w:rsidRPr="00A830F2">
        <w:rPr>
          <w:rFonts w:ascii="Calibri" w:hAnsi="Calibri" w:cs="Calibri"/>
          <w:szCs w:val="24"/>
        </w:rPr>
        <w:t xml:space="preserve">Ottolenghi, </w:t>
      </w:r>
      <w:r w:rsidR="00A830F2" w:rsidRPr="00A830F2">
        <w:rPr>
          <w:rFonts w:ascii="Calibri" w:hAnsi="Calibri" w:cs="Calibri"/>
          <w:i/>
          <w:iCs/>
          <w:szCs w:val="24"/>
        </w:rPr>
        <w:t>Ottolenghi simple - Das Kochbuch</w:t>
      </w:r>
      <w:r w:rsidR="00A830F2" w:rsidRPr="00A830F2">
        <w:rPr>
          <w:rFonts w:ascii="Calibri" w:hAnsi="Calibri" w:cs="Calibri"/>
          <w:szCs w:val="24"/>
        </w:rPr>
        <w:t>, 151.</w:t>
      </w:r>
      <w:r>
        <w:fldChar w:fldCharType="end"/>
      </w:r>
    </w:p>
  </w:footnote>
  <w:footnote w:id="1160">
    <w:p w14:paraId="0A247F10" w14:textId="27278CC3" w:rsidR="00815ECD" w:rsidRPr="00432AB9" w:rsidRDefault="00815ECD" w:rsidP="00815ECD">
      <w:pPr>
        <w:pStyle w:val="FootnoteText"/>
      </w:pPr>
      <w:r>
        <w:rPr>
          <w:rStyle w:val="FootnoteReference"/>
        </w:rPr>
        <w:footnoteRef/>
      </w:r>
      <w:r w:rsidRPr="00432AB9">
        <w:t xml:space="preserve"> </w:t>
      </w:r>
      <w:r>
        <w:fldChar w:fldCharType="begin"/>
      </w:r>
      <w:r w:rsidR="008C334C">
        <w:instrText xml:space="preserve"> ADDIN ZOTERO_ITEM CSL_CITATION {"citationID":"PNCnKgCQ","properties":{"formattedCitation":"Ottolenghi, 154.","plainCitation":"Ottolenghi, 154.","noteIndex":1159},"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154"}],"schema":"https://github.com/citation-style-language/schema/raw/master/csl-citation.json"} </w:instrText>
      </w:r>
      <w:r>
        <w:fldChar w:fldCharType="separate"/>
      </w:r>
      <w:r w:rsidRPr="00432AB9">
        <w:rPr>
          <w:rFonts w:ascii="Calibri" w:hAnsi="Calibri" w:cs="Calibri"/>
        </w:rPr>
        <w:t>Ottolenghi, 154.</w:t>
      </w:r>
      <w:r>
        <w:fldChar w:fldCharType="end"/>
      </w:r>
    </w:p>
  </w:footnote>
  <w:footnote w:id="1161">
    <w:p w14:paraId="6FEB3B77" w14:textId="7054779F" w:rsidR="00952A1D" w:rsidRPr="00B976B0" w:rsidRDefault="00952A1D" w:rsidP="00952A1D">
      <w:pPr>
        <w:pStyle w:val="FootnoteText"/>
      </w:pPr>
      <w:r>
        <w:rPr>
          <w:rStyle w:val="FootnoteReference"/>
        </w:rPr>
        <w:footnoteRef/>
      </w:r>
      <w:r w:rsidRPr="00B976B0">
        <w:t xml:space="preserve"> </w:t>
      </w:r>
      <w:r>
        <w:fldChar w:fldCharType="begin"/>
      </w:r>
      <w:r w:rsidR="008C334C">
        <w:instrText xml:space="preserve"> ADDIN ZOTERO_ITEM CSL_CITATION {"citationID":"s2B5mdcI","properties":{"formattedCitation":"S\\uc0\\u228{}lzer, {\\i{}Die echte Jeden-Tag-K\\uc0\\u252{}che}, 212.","plainCitation":"Sälzer, Die echte Jeden-Tag-Küche, 212.","noteIndex":1160},"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212"}],"schema":"https://github.com/citation-style-language/schema/raw/master/csl-citation.json"} </w:instrText>
      </w:r>
      <w:r>
        <w:fldChar w:fldCharType="separate"/>
      </w:r>
      <w:r w:rsidR="00A830F2" w:rsidRPr="00A830F2">
        <w:rPr>
          <w:rFonts w:ascii="Calibri" w:hAnsi="Calibri" w:cs="Calibri"/>
          <w:szCs w:val="24"/>
        </w:rPr>
        <w:t xml:space="preserve">Sälzer, </w:t>
      </w:r>
      <w:r w:rsidR="00A830F2" w:rsidRPr="00A830F2">
        <w:rPr>
          <w:rFonts w:ascii="Calibri" w:hAnsi="Calibri" w:cs="Calibri"/>
          <w:i/>
          <w:iCs/>
          <w:szCs w:val="24"/>
        </w:rPr>
        <w:t>Die echte Jeden-Tag-Küche</w:t>
      </w:r>
      <w:r w:rsidR="00A830F2" w:rsidRPr="00A830F2">
        <w:rPr>
          <w:rFonts w:ascii="Calibri" w:hAnsi="Calibri" w:cs="Calibri"/>
          <w:szCs w:val="24"/>
        </w:rPr>
        <w:t>, 212.</w:t>
      </w:r>
      <w:r>
        <w:fldChar w:fldCharType="end"/>
      </w:r>
    </w:p>
  </w:footnote>
  <w:footnote w:id="1162">
    <w:p w14:paraId="23681828" w14:textId="0EEB6619" w:rsidR="00815ECD" w:rsidRDefault="00815ECD" w:rsidP="00815ECD">
      <w:pPr>
        <w:pStyle w:val="FootnoteText"/>
      </w:pPr>
      <w:r>
        <w:rPr>
          <w:rStyle w:val="FootnoteReference"/>
        </w:rPr>
        <w:footnoteRef/>
      </w:r>
      <w:r>
        <w:t xml:space="preserve"> </w:t>
      </w:r>
      <w:r>
        <w:fldChar w:fldCharType="begin"/>
      </w:r>
      <w:r w:rsidR="008C334C">
        <w:instrText xml:space="preserve"> ADDIN ZOTERO_ITEM CSL_CITATION {"citationID":"rjBKxK8x","properties":{"formattedCitation":"Schuhbeck, {\\i{}Meine bayerische K\\uc0\\u252{}che}, 330.","plainCitation":"Schuhbeck, Meine bayerische Küche, 330.","noteIndex":1161},"citationItems":[{"id":11,"uris":["http://zotero.org/users/local/usTu59L8/items/2QP5AI8A"],"itemData":{"id":11,"type":"book","edition":"Überarb. Neuausg., 1. Aufl","event-place":"München","ISBN":"978-3-89883-281-6","language":"ger","note":"OCLC: 711859466","publisher":"Zabert Sandmann","publisher-place":"München","source":"Open WorldCat","title":"Meine bayerische Küche","author":[{"family":"Schuhbeck","given":"Alfons"}],"issued":{"date-parts":[["2011"]]}},"locator":"330"}],"schema":"https://github.com/citation-style-language/schema/raw/master/csl-citation.json"} </w:instrText>
      </w:r>
      <w:r>
        <w:fldChar w:fldCharType="separate"/>
      </w:r>
      <w:r w:rsidR="00A830F2" w:rsidRPr="00A830F2">
        <w:rPr>
          <w:rFonts w:ascii="Calibri" w:hAnsi="Calibri" w:cs="Calibri"/>
          <w:szCs w:val="24"/>
        </w:rPr>
        <w:t xml:space="preserve">Schuhbeck, </w:t>
      </w:r>
      <w:r w:rsidR="00A830F2" w:rsidRPr="00A830F2">
        <w:rPr>
          <w:rFonts w:ascii="Calibri" w:hAnsi="Calibri" w:cs="Calibri"/>
          <w:i/>
          <w:iCs/>
          <w:szCs w:val="24"/>
        </w:rPr>
        <w:t>Meine bayerische Küche</w:t>
      </w:r>
      <w:r w:rsidR="00A830F2" w:rsidRPr="00A830F2">
        <w:rPr>
          <w:rFonts w:ascii="Calibri" w:hAnsi="Calibri" w:cs="Calibri"/>
          <w:szCs w:val="24"/>
        </w:rPr>
        <w:t>, 330.</w:t>
      </w:r>
      <w:r>
        <w:fldChar w:fldCharType="end"/>
      </w:r>
    </w:p>
  </w:footnote>
  <w:footnote w:id="1163">
    <w:p w14:paraId="6B7372B2" w14:textId="372782C1" w:rsidR="00815ECD" w:rsidRDefault="00815ECD" w:rsidP="00815ECD">
      <w:pPr>
        <w:pStyle w:val="FootnoteText"/>
      </w:pPr>
      <w:r>
        <w:rPr>
          <w:rStyle w:val="FootnoteReference"/>
        </w:rPr>
        <w:footnoteRef/>
      </w:r>
      <w:r>
        <w:t xml:space="preserve"> </w:t>
      </w:r>
      <w:r>
        <w:fldChar w:fldCharType="begin"/>
      </w:r>
      <w:r w:rsidR="008C334C">
        <w:instrText xml:space="preserve"> ADDIN ZOTERO_ITEM CSL_CITATION {"citationID":"G8GV2vvy","properties":{"formattedCitation":"Ottolenghi und Tamimi, {\\i{}Jerusalem}, 86.","plainCitation":"Ottolenghi und Tamimi, Jerusalem, 86.","noteIndex":1162},"citationItems":[{"id":94,"uris":["http://zotero.org/users/local/usTu59L8/items/9YPMVACQ"],"itemData":{"id":94,"type":"book","edition":"15. Auflage","event-place":"München","ISBN":"978-3-8310-2333-2","language":"ger","number-of-pages":"318","publisher":"Dorling Kindersley","publisher-place":"München","source":"K10plus ISBN","title":"Jerusalem: Das Kochbuch","title-short":"Jerusalem","author":[{"family":"Ottolenghi","given":"Yotam"},{"family":"Tamimi","given":"Sami"}],"issued":{"date-parts":[["2017"]]}},"locator":"86"}],"schema":"https://github.com/citation-style-language/schema/raw/master/csl-citation.json"} </w:instrText>
      </w:r>
      <w:r>
        <w:fldChar w:fldCharType="separate"/>
      </w:r>
      <w:r w:rsidR="00A830F2" w:rsidRPr="00A830F2">
        <w:rPr>
          <w:rFonts w:ascii="Calibri" w:hAnsi="Calibri" w:cs="Calibri"/>
          <w:szCs w:val="24"/>
        </w:rPr>
        <w:t xml:space="preserve">Ottolenghi und Tamimi, </w:t>
      </w:r>
      <w:r w:rsidR="00A830F2" w:rsidRPr="00A830F2">
        <w:rPr>
          <w:rFonts w:ascii="Calibri" w:hAnsi="Calibri" w:cs="Calibri"/>
          <w:i/>
          <w:iCs/>
          <w:szCs w:val="24"/>
        </w:rPr>
        <w:t>Jerusalem</w:t>
      </w:r>
      <w:r w:rsidR="00A830F2" w:rsidRPr="00A830F2">
        <w:rPr>
          <w:rFonts w:ascii="Calibri" w:hAnsi="Calibri" w:cs="Calibri"/>
          <w:szCs w:val="24"/>
        </w:rPr>
        <w:t>, 86.</w:t>
      </w:r>
      <w:r>
        <w:fldChar w:fldCharType="end"/>
      </w:r>
    </w:p>
  </w:footnote>
  <w:footnote w:id="1164">
    <w:p w14:paraId="47041166" w14:textId="7A0EC32B" w:rsidR="00815ECD" w:rsidRPr="00815ECD" w:rsidRDefault="00815ECD" w:rsidP="00815ECD">
      <w:pPr>
        <w:pStyle w:val="FootnoteText"/>
      </w:pPr>
      <w:r>
        <w:rPr>
          <w:rStyle w:val="FootnoteReference"/>
        </w:rPr>
        <w:footnoteRef/>
      </w:r>
      <w:r w:rsidRPr="00815ECD">
        <w:t xml:space="preserve"> </w:t>
      </w:r>
      <w:r>
        <w:fldChar w:fldCharType="begin"/>
      </w:r>
      <w:r w:rsidR="008C334C">
        <w:instrText xml:space="preserve"> ADDIN ZOTERO_ITEM CSL_CITATION {"citationID":"1A3JV90q","properties":{"formattedCitation":"Ottolenghi u.\\uc0\\u160{}a., {\\i{}Flavour}, 276.","plainCitation":"Ottolenghi u. a., Flavour, 276.","noteIndex":1163},"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276"}],"schema":"https://github.com/citation-style-language/schema/raw/master/csl-citation.json"} </w:instrText>
      </w:r>
      <w:r>
        <w:fldChar w:fldCharType="separate"/>
      </w:r>
      <w:r w:rsidRPr="00815ECD">
        <w:rPr>
          <w:rFonts w:ascii="Calibri" w:hAnsi="Calibri" w:cs="Calibri"/>
          <w:szCs w:val="24"/>
        </w:rPr>
        <w:t xml:space="preserve">Ottolenghi u. a., </w:t>
      </w:r>
      <w:r w:rsidRPr="00815ECD">
        <w:rPr>
          <w:rFonts w:ascii="Calibri" w:hAnsi="Calibri" w:cs="Calibri"/>
          <w:i/>
          <w:iCs/>
          <w:szCs w:val="24"/>
        </w:rPr>
        <w:t>Flavour</w:t>
      </w:r>
      <w:r w:rsidRPr="00815ECD">
        <w:rPr>
          <w:rFonts w:ascii="Calibri" w:hAnsi="Calibri" w:cs="Calibri"/>
          <w:szCs w:val="24"/>
        </w:rPr>
        <w:t>, 276.</w:t>
      </w:r>
      <w:r>
        <w:fldChar w:fldCharType="end"/>
      </w:r>
    </w:p>
  </w:footnote>
  <w:footnote w:id="1165">
    <w:p w14:paraId="16F86A3B" w14:textId="6AB9BBC8" w:rsidR="00B95D65" w:rsidRDefault="00B95D65" w:rsidP="00B95D65">
      <w:pPr>
        <w:pStyle w:val="FootnoteText"/>
      </w:pPr>
      <w:r>
        <w:rPr>
          <w:rStyle w:val="FootnoteReference"/>
        </w:rPr>
        <w:footnoteRef/>
      </w:r>
      <w:r>
        <w:t xml:space="preserve"> </w:t>
      </w:r>
      <w:r>
        <w:fldChar w:fldCharType="begin"/>
      </w:r>
      <w:r w:rsidR="008C334C">
        <w:instrText xml:space="preserve"> ADDIN ZOTERO_ITEM CSL_CITATION {"citationID":"33zv32sL","properties":{"formattedCitation":"\\uc0\\u8222{}ZEITmagazin\\uc0\\u8220{}.","plainCitation":"„ZEITmagazin“.","noteIndex":1164},"citationItems":[{"id":96,"uris":["http://zotero.org/users/local/usTu59L8/items/EJMJD2IT"],"itemData":{"id":96,"type":"article-journal","title":"ZEITmagazin"}}],"schema":"https://github.com/citation-style-language/schema/raw/master/csl-citation.json"} </w:instrText>
      </w:r>
      <w:r>
        <w:fldChar w:fldCharType="separate"/>
      </w:r>
      <w:r w:rsidRPr="009F5405">
        <w:rPr>
          <w:rFonts w:ascii="Calibri" w:hAnsi="Calibri" w:cs="Calibri"/>
          <w:szCs w:val="24"/>
        </w:rPr>
        <w:t>„ZEITmagazin“.</w:t>
      </w:r>
      <w:r>
        <w:fldChar w:fldCharType="end"/>
      </w:r>
    </w:p>
  </w:footnote>
  <w:footnote w:id="1166">
    <w:p w14:paraId="6DEA0CFE" w14:textId="2E7829C2" w:rsidR="00151A5E" w:rsidRDefault="00151A5E" w:rsidP="00151A5E">
      <w:pPr>
        <w:pStyle w:val="FootnoteText"/>
      </w:pPr>
      <w:r>
        <w:rPr>
          <w:rStyle w:val="FootnoteReference"/>
        </w:rPr>
        <w:footnoteRef/>
      </w:r>
      <w:r>
        <w:t xml:space="preserve"> </w:t>
      </w:r>
      <w:r>
        <w:fldChar w:fldCharType="begin"/>
      </w:r>
      <w:r w:rsidR="008C334C">
        <w:instrText xml:space="preserve"> ADDIN ZOTERO_ITEM CSL_CITATION {"citationID":"DOIGJG2h","properties":{"formattedCitation":"\\uc0\\u8222{}ZEITmagazin\\uc0\\u8220{}.","plainCitation":"„ZEITmagazin“.","noteIndex":1165},"citationItems":[{"id":96,"uris":["http://zotero.org/users/local/usTu59L8/items/EJMJD2IT"],"itemData":{"id":96,"type":"article-journal","title":"ZEITmagazin"}}],"schema":"https://github.com/citation-style-language/schema/raw/master/csl-citation.json"} </w:instrText>
      </w:r>
      <w:r>
        <w:fldChar w:fldCharType="separate"/>
      </w:r>
      <w:r w:rsidRPr="00CD0A85">
        <w:rPr>
          <w:rFonts w:ascii="Calibri" w:hAnsi="Calibri" w:cs="Calibri"/>
          <w:szCs w:val="24"/>
        </w:rPr>
        <w:t>„ZEITmagazin“.</w:t>
      </w:r>
      <w:r>
        <w:fldChar w:fldCharType="end"/>
      </w:r>
    </w:p>
  </w:footnote>
  <w:footnote w:id="1167">
    <w:p w14:paraId="4701692E" w14:textId="23E78135" w:rsidR="00151A5E" w:rsidRDefault="00151A5E" w:rsidP="00151A5E">
      <w:pPr>
        <w:pStyle w:val="FootnoteText"/>
      </w:pPr>
      <w:r>
        <w:rPr>
          <w:rStyle w:val="FootnoteReference"/>
        </w:rPr>
        <w:footnoteRef/>
      </w:r>
      <w:r>
        <w:t xml:space="preserve"> </w:t>
      </w:r>
      <w:r>
        <w:fldChar w:fldCharType="begin"/>
      </w:r>
      <w:r w:rsidR="008C334C">
        <w:instrText xml:space="preserve"> ADDIN ZOTERO_ITEM CSL_CITATION {"citationID":"eSBLmyp0","properties":{"formattedCitation":"{\\i{}Vegetarische K\\uc0\\u252{}che}, 126.","plainCitation":"Vegetarische Küche, 126.","noteIndex":1166},"citationItems":[{"id":50,"uris":["http://zotero.org/users/local/usTu59L8/items/S4PC74X4"],"itemData":{"id":50,"type":"book","edition":"1. Aufl","event-place":"München","ISBN":"978-3-89883-467-4","language":"ger","note":"OCLC: 900954541","publisher":"Zabert Sandmann","publisher-place":"München","source":"Open WorldCat","title":"Vegetarische Küche","issued":{"date-parts":[["2015"]]}},"locator":"126"}],"schema":"https://github.com/citation-style-language/schema/raw/master/csl-citation.json"} </w:instrText>
      </w:r>
      <w:r>
        <w:fldChar w:fldCharType="separate"/>
      </w:r>
      <w:r w:rsidRPr="008B530B">
        <w:rPr>
          <w:rFonts w:ascii="Calibri" w:hAnsi="Calibri" w:cs="Calibri"/>
          <w:i/>
          <w:iCs/>
          <w:szCs w:val="24"/>
        </w:rPr>
        <w:t>Vegetarische Küche</w:t>
      </w:r>
      <w:r w:rsidRPr="008B530B">
        <w:rPr>
          <w:rFonts w:ascii="Calibri" w:hAnsi="Calibri" w:cs="Calibri"/>
          <w:szCs w:val="24"/>
        </w:rPr>
        <w:t>, 126.</w:t>
      </w:r>
      <w:r>
        <w:fldChar w:fldCharType="end"/>
      </w:r>
    </w:p>
  </w:footnote>
  <w:footnote w:id="1168">
    <w:p w14:paraId="50A6417C" w14:textId="482E4E8A" w:rsidR="00EE552C" w:rsidRDefault="00EE552C" w:rsidP="00EE552C">
      <w:pPr>
        <w:pStyle w:val="FootnoteText"/>
      </w:pPr>
      <w:r>
        <w:rPr>
          <w:rStyle w:val="FootnoteReference"/>
        </w:rPr>
        <w:footnoteRef/>
      </w:r>
      <w:r>
        <w:t xml:space="preserve"> </w:t>
      </w:r>
      <w:r>
        <w:fldChar w:fldCharType="begin"/>
      </w:r>
      <w:r w:rsidR="008C334C">
        <w:instrText xml:space="preserve"> ADDIN ZOTERO_ITEM CSL_CITATION {"citationID":"Paa4lOHX","properties":{"formattedCitation":"Sodha und Loftus, {\\i{}Indisch vegetarisch}, 86.","plainCitation":"Sodha und Loftus, Indisch vegetarisch, 86.","noteIndex":1167},"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86"}],"schema":"https://github.com/citation-style-language/schema/raw/master/csl-citation.json"} </w:instrText>
      </w:r>
      <w:r>
        <w:fldChar w:fldCharType="separate"/>
      </w:r>
      <w:r w:rsidR="00A830F2" w:rsidRPr="00A830F2">
        <w:rPr>
          <w:rFonts w:ascii="Calibri" w:hAnsi="Calibri" w:cs="Calibri"/>
          <w:szCs w:val="24"/>
        </w:rPr>
        <w:t xml:space="preserve">Sodha und Loftus, </w:t>
      </w:r>
      <w:r w:rsidR="00A830F2" w:rsidRPr="00A830F2">
        <w:rPr>
          <w:rFonts w:ascii="Calibri" w:hAnsi="Calibri" w:cs="Calibri"/>
          <w:i/>
          <w:iCs/>
          <w:szCs w:val="24"/>
        </w:rPr>
        <w:t>Indisch vegetarisch</w:t>
      </w:r>
      <w:r w:rsidR="00A830F2" w:rsidRPr="00A830F2">
        <w:rPr>
          <w:rFonts w:ascii="Calibri" w:hAnsi="Calibri" w:cs="Calibri"/>
          <w:szCs w:val="24"/>
        </w:rPr>
        <w:t>, 86.</w:t>
      </w:r>
      <w:r>
        <w:fldChar w:fldCharType="end"/>
      </w:r>
    </w:p>
  </w:footnote>
  <w:footnote w:id="1169">
    <w:p w14:paraId="05954DDD" w14:textId="45C5E5D8" w:rsidR="00E26A2A" w:rsidRDefault="00E26A2A" w:rsidP="00E26A2A">
      <w:pPr>
        <w:pStyle w:val="FootnoteText"/>
      </w:pPr>
      <w:r>
        <w:rPr>
          <w:rStyle w:val="FootnoteReference"/>
        </w:rPr>
        <w:footnoteRef/>
      </w:r>
      <w:r>
        <w:t xml:space="preserve"> </w:t>
      </w:r>
      <w:r>
        <w:fldChar w:fldCharType="begin"/>
      </w:r>
      <w:r w:rsidR="008C334C">
        <w:instrText xml:space="preserve"> ADDIN ZOTERO_ITEM CSL_CITATION {"citationID":"9BX26IA2","properties":{"formattedCitation":"Teubner, {\\i{}Kochvergn\\uc0\\u252{}gen wie noch nie}, 148.","plainCitation":"Teubner, Kochvergnügen wie noch nie, 148.","noteIndex":1168},"citationItems":[{"id":16,"uris":["http://zotero.org/users/local/usTu59L8/items/7GEPVAKR"],"itemData":{"id":16,"type":"book","event-place":"München","ISBN":"978-3-7742-4066-7","language":"ger","note":"OCLC: 742376716","publisher":"Gräfe","publisher-place":"München","source":"Open WorldCat","title":"Kochvergnügen wie noch nie: Das große Bildkochbuch mit den besten Koch - Ideen","title-short":"Kochvergnügen wie noch nie","author":[{"family":"Teubner","given":"Christian"}],"issued":{"date-parts":[["1998"]]}},"locator":"148"}],"schema":"https://github.com/citation-style-language/schema/raw/master/csl-citation.json"} </w:instrText>
      </w:r>
      <w:r>
        <w:fldChar w:fldCharType="separate"/>
      </w:r>
      <w:r w:rsidRPr="001C6D89">
        <w:rPr>
          <w:rFonts w:ascii="Calibri" w:hAnsi="Calibri" w:cs="Calibri"/>
          <w:szCs w:val="24"/>
        </w:rPr>
        <w:t xml:space="preserve">Teubner, </w:t>
      </w:r>
      <w:r w:rsidRPr="001C6D89">
        <w:rPr>
          <w:rFonts w:ascii="Calibri" w:hAnsi="Calibri" w:cs="Calibri"/>
          <w:i/>
          <w:iCs/>
          <w:szCs w:val="24"/>
        </w:rPr>
        <w:t>Kochvergnügen wie noch nie</w:t>
      </w:r>
      <w:r w:rsidRPr="001C6D89">
        <w:rPr>
          <w:rFonts w:ascii="Calibri" w:hAnsi="Calibri" w:cs="Calibri"/>
          <w:szCs w:val="24"/>
        </w:rPr>
        <w:t>, 148.</w:t>
      </w:r>
      <w:r>
        <w:fldChar w:fldCharType="end"/>
      </w:r>
    </w:p>
  </w:footnote>
  <w:footnote w:id="1170">
    <w:p w14:paraId="5926073E" w14:textId="09947F2B" w:rsidR="00564520" w:rsidRDefault="00564520" w:rsidP="00564520">
      <w:pPr>
        <w:pStyle w:val="FootnoteText"/>
      </w:pPr>
      <w:r>
        <w:rPr>
          <w:rStyle w:val="FootnoteReference"/>
        </w:rPr>
        <w:footnoteRef/>
      </w:r>
      <w:r>
        <w:t xml:space="preserve"> </w:t>
      </w:r>
      <w:r>
        <w:fldChar w:fldCharType="begin"/>
      </w:r>
      <w:r w:rsidR="008C334C">
        <w:instrText xml:space="preserve"> ADDIN ZOTERO_ITEM CSL_CITATION {"citationID":"nOicVNKD","properties":{"formattedCitation":"Kreissparkasse Heilbronn, {\\i{}Schw\\uc0\\u228{}bische Erfolgsrezepte: Was im HeilbronnerLand auf den Tisch kommt - 40 K\\uc0\\u246{}stlichkeiten zum Nachkochen}, 34.","plainCitation":"Kreissparkasse Heilbronn, Schwäbische Erfolgsrezepte: Was im HeilbronnerLand auf den Tisch kommt - 40 Köstlichkeiten zum Nachkochen, 34.","noteIndex":1169},"citationItems":[{"id":81,"uris":["http://zotero.org/users/local/usTu59L8/items/UHR958TE"],"itemData":{"id":81,"type":"book","event-place":"Heilbronn","publisher-place":"Heilbronn","title":"Schwäbische Erfolgsrezepte: Was im HeilbronnerLand auf den Tisch kommt - 40 Köstlichkeiten zum Nachkochen","editor":[{"family":"Kreissparkasse Heilbronn","given":""}],"issued":{"date-parts":[["2011"]]}},"locator":"34"}],"schema":"https://github.com/citation-style-language/schema/raw/master/csl-citation.json"} </w:instrText>
      </w:r>
      <w:r>
        <w:fldChar w:fldCharType="separate"/>
      </w:r>
      <w:r w:rsidR="00A830F2" w:rsidRPr="00A830F2">
        <w:rPr>
          <w:rFonts w:ascii="Calibri" w:hAnsi="Calibri" w:cs="Calibri"/>
          <w:szCs w:val="24"/>
        </w:rPr>
        <w:t xml:space="preserve">Kreissparkasse Heilbronn, </w:t>
      </w:r>
      <w:r w:rsidR="00A830F2" w:rsidRPr="00A830F2">
        <w:rPr>
          <w:rFonts w:ascii="Calibri" w:hAnsi="Calibri" w:cs="Calibri"/>
          <w:i/>
          <w:iCs/>
          <w:szCs w:val="24"/>
        </w:rPr>
        <w:t>Schwäbische Erfolgsrezepte: Was im HeilbronnerLand auf den Tisch kommt - 40 Köstlichkeiten zum Nachkochen</w:t>
      </w:r>
      <w:r w:rsidR="00A830F2" w:rsidRPr="00A830F2">
        <w:rPr>
          <w:rFonts w:ascii="Calibri" w:hAnsi="Calibri" w:cs="Calibri"/>
          <w:szCs w:val="24"/>
        </w:rPr>
        <w:t>, 34.</w:t>
      </w:r>
      <w:r>
        <w:fldChar w:fldCharType="end"/>
      </w:r>
    </w:p>
  </w:footnote>
  <w:footnote w:id="1171">
    <w:p w14:paraId="61C5A742" w14:textId="4ACC4E7D" w:rsidR="00BD6B18" w:rsidRDefault="00BD6B18" w:rsidP="00BD6B18">
      <w:pPr>
        <w:pStyle w:val="FootnoteText"/>
      </w:pPr>
      <w:r>
        <w:rPr>
          <w:rStyle w:val="FootnoteReference"/>
        </w:rPr>
        <w:footnoteRef/>
      </w:r>
      <w:r>
        <w:t xml:space="preserve"> </w:t>
      </w:r>
      <w:r>
        <w:fldChar w:fldCharType="begin"/>
      </w:r>
      <w:r w:rsidR="008C334C">
        <w:instrText xml:space="preserve"> ADDIN ZOTERO_ITEM CSL_CITATION {"citationID":"hDZkSjga","properties":{"formattedCitation":"Ottolenghi und Tamimi, {\\i{}Jerusalem}, 92.","plainCitation":"Ottolenghi und Tamimi, Jerusalem, 92.","noteIndex":1170},"citationItems":[{"id":94,"uris":["http://zotero.org/users/local/usTu59L8/items/9YPMVACQ"],"itemData":{"id":94,"type":"book","edition":"15. Auflage","event-place":"München","ISBN":"978-3-8310-2333-2","language":"ger","number-of-pages":"318","publisher":"Dorling Kindersley","publisher-place":"München","source":"K10plus ISBN","title":"Jerusalem: Das Kochbuch","title-short":"Jerusalem","author":[{"family":"Ottolenghi","given":"Yotam"},{"family":"Tamimi","given":"Sami"}],"issued":{"date-parts":[["2017"]]}},"locator":"92"}],"schema":"https://github.com/citation-style-language/schema/raw/master/csl-citation.json"} </w:instrText>
      </w:r>
      <w:r>
        <w:fldChar w:fldCharType="separate"/>
      </w:r>
      <w:r w:rsidR="00A830F2" w:rsidRPr="00A830F2">
        <w:rPr>
          <w:rFonts w:ascii="Calibri" w:hAnsi="Calibri" w:cs="Calibri"/>
          <w:szCs w:val="24"/>
        </w:rPr>
        <w:t xml:space="preserve">Ottolenghi und Tamimi, </w:t>
      </w:r>
      <w:r w:rsidR="00A830F2" w:rsidRPr="00A830F2">
        <w:rPr>
          <w:rFonts w:ascii="Calibri" w:hAnsi="Calibri" w:cs="Calibri"/>
          <w:i/>
          <w:iCs/>
          <w:szCs w:val="24"/>
        </w:rPr>
        <w:t>Jerusalem</w:t>
      </w:r>
      <w:r w:rsidR="00A830F2" w:rsidRPr="00A830F2">
        <w:rPr>
          <w:rFonts w:ascii="Calibri" w:hAnsi="Calibri" w:cs="Calibri"/>
          <w:szCs w:val="24"/>
        </w:rPr>
        <w:t>, 92.</w:t>
      </w:r>
      <w:r>
        <w:fldChar w:fldCharType="end"/>
      </w:r>
    </w:p>
  </w:footnote>
  <w:footnote w:id="1172">
    <w:p w14:paraId="76AE8223" w14:textId="364D531F" w:rsidR="00BD6B18" w:rsidRDefault="00BD6B18" w:rsidP="00BD6B18">
      <w:pPr>
        <w:pStyle w:val="FootnoteText"/>
      </w:pPr>
      <w:r>
        <w:rPr>
          <w:rStyle w:val="FootnoteReference"/>
        </w:rPr>
        <w:footnoteRef/>
      </w:r>
      <w:r>
        <w:t xml:space="preserve"> </w:t>
      </w:r>
      <w:r>
        <w:fldChar w:fldCharType="begin"/>
      </w:r>
      <w:r w:rsidR="008C334C">
        <w:instrText xml:space="preserve"> ADDIN ZOTERO_ITEM CSL_CITATION {"citationID":"c9J4KLIb","properties":{"formattedCitation":"S\\uc0\\u228{}lzer, {\\i{}Die echte Jeden-Tag-K\\uc0\\u252{}che}, 212.","plainCitation":"Sälzer, Die echte Jeden-Tag-Küche, 212.","noteIndex":1171},"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212"}],"schema":"https://github.com/citation-style-language/schema/raw/master/csl-citation.json"} </w:instrText>
      </w:r>
      <w:r>
        <w:fldChar w:fldCharType="separate"/>
      </w:r>
      <w:r w:rsidRPr="001F5B3E">
        <w:rPr>
          <w:rFonts w:ascii="Calibri" w:hAnsi="Calibri" w:cs="Calibri"/>
          <w:szCs w:val="24"/>
        </w:rPr>
        <w:t xml:space="preserve">Sälzer, </w:t>
      </w:r>
      <w:r w:rsidRPr="001F5B3E">
        <w:rPr>
          <w:rFonts w:ascii="Calibri" w:hAnsi="Calibri" w:cs="Calibri"/>
          <w:i/>
          <w:iCs/>
          <w:szCs w:val="24"/>
        </w:rPr>
        <w:t>Die echte Jeden-Tag-Küche</w:t>
      </w:r>
      <w:r w:rsidRPr="001F5B3E">
        <w:rPr>
          <w:rFonts w:ascii="Calibri" w:hAnsi="Calibri" w:cs="Calibri"/>
          <w:szCs w:val="24"/>
        </w:rPr>
        <w:t>, 212.</w:t>
      </w:r>
      <w:r>
        <w:fldChar w:fldCharType="end"/>
      </w:r>
    </w:p>
  </w:footnote>
  <w:footnote w:id="1173">
    <w:p w14:paraId="4BD8BF39" w14:textId="6FF54E81" w:rsidR="00E26A2A" w:rsidRDefault="00E26A2A" w:rsidP="00E26A2A">
      <w:pPr>
        <w:pStyle w:val="FootnoteText"/>
      </w:pPr>
      <w:r>
        <w:rPr>
          <w:rStyle w:val="FootnoteReference"/>
        </w:rPr>
        <w:footnoteRef/>
      </w:r>
      <w:r>
        <w:t xml:space="preserve"> </w:t>
      </w:r>
      <w:r>
        <w:fldChar w:fldCharType="begin"/>
      </w:r>
      <w:r w:rsidR="008C334C">
        <w:instrText xml:space="preserve"> ADDIN ZOTERO_ITEM CSL_CITATION {"citationID":"bBnkXfwR","properties":{"formattedCitation":"{\\i{}Gem\\uc0\\u252{}se schnell und schmackhaft 1. / [\\uc0\\u220{}bers. aus dem Engl.}, 1998, 50.","plainCitation":"Gemüse schnell und schmackhaft 1. / [Übers. aus dem Engl., 1998, 50.","noteIndex":1172},"citationItems":[{"id":69,"uris":["http://zotero.org/users/local/usTu59L8/items/2HXAMYZT"],"itemData":{"id":69,"type":"book","event-place":"Köln","ISBN":"978-3-8290-0035-2","language":"ger","note":"OCLC: 75874331","publisher":"Könemann","publisher-place":"Köln","source":"Open WorldCat","title":"Gemüse schnell und schmackhaft 2. / [Übers. aus dem Engl.: Anita Schnell]","title-short":"Gemüse schnell und schmackhaft 1. / [Übers. aus dem Engl.","issued":{"date-parts":[["1998"]]}},"locator":"50"}],"schema":"https://github.com/citation-style-language/schema/raw/master/csl-citation.json"} </w:instrText>
      </w:r>
      <w:r>
        <w:fldChar w:fldCharType="separate"/>
      </w:r>
      <w:r w:rsidRPr="00F24A00">
        <w:rPr>
          <w:rFonts w:ascii="Calibri" w:hAnsi="Calibri" w:cs="Calibri"/>
          <w:i/>
          <w:iCs/>
          <w:szCs w:val="24"/>
        </w:rPr>
        <w:t>Gemüse schnell und schmackhaft 1. / [Übers. aus dem Engl.</w:t>
      </w:r>
      <w:r w:rsidRPr="00F24A00">
        <w:rPr>
          <w:rFonts w:ascii="Calibri" w:hAnsi="Calibri" w:cs="Calibri"/>
          <w:szCs w:val="24"/>
        </w:rPr>
        <w:t>, 1998, 50.</w:t>
      </w:r>
      <w:r>
        <w:fldChar w:fldCharType="end"/>
      </w:r>
    </w:p>
  </w:footnote>
  <w:footnote w:id="1174">
    <w:p w14:paraId="6C5F344B" w14:textId="1BFCFCA7" w:rsidR="000045A0" w:rsidRDefault="000045A0" w:rsidP="000045A0">
      <w:pPr>
        <w:pStyle w:val="FootnoteText"/>
      </w:pPr>
      <w:r>
        <w:rPr>
          <w:rStyle w:val="FootnoteReference"/>
        </w:rPr>
        <w:footnoteRef/>
      </w:r>
      <w:r>
        <w:t xml:space="preserve"> </w:t>
      </w:r>
      <w:r>
        <w:fldChar w:fldCharType="begin"/>
      </w:r>
      <w:r w:rsidR="008C334C">
        <w:instrText xml:space="preserve"> ADDIN ZOTERO_ITEM CSL_CITATION {"citationID":"oHB5TnGp","properties":{"formattedCitation":"Verein Erste Welt - Dritte Welt und Dritte Welt Laden Uster, {\\i{}Bewusst Kochen Herzhaft Essen: 60 Rezepte f\\uc0\\u252{}r eine begrenzte Welt}, 59.","plainCitation":"Verein Erste Welt - Dritte Welt und Dritte Welt Laden Uster, Bewusst Kochen Herzhaft Essen: 60 Rezepte für eine begrenzte Welt, 59.","noteIndex":1173},"citationItems":[{"id":95,"uris":["http://zotero.org/users/local/usTu59L8/items/WHMHEJ8I"],"itemData":{"id":95,"type":"book","event-place":"Uster","publisher-place":"Uster","title":"Bewusst Kochen Herzhaft Essen: 60 Rezepte für eine begrenzte Welt","editor":[{"family":"Verein Erste Welt - Dritte Welt","given":""},{"family":"Dritte Welt Laden Uster","given":""}]},"locator":"59"}],"schema":"https://github.com/citation-style-language/schema/raw/master/csl-citation.json"} </w:instrText>
      </w:r>
      <w:r>
        <w:fldChar w:fldCharType="separate"/>
      </w:r>
      <w:r w:rsidRPr="0096187B">
        <w:rPr>
          <w:rFonts w:ascii="Calibri" w:hAnsi="Calibri" w:cs="Calibri"/>
          <w:szCs w:val="24"/>
        </w:rPr>
        <w:t xml:space="preserve">Verein Erste Welt - Dritte Welt und Dritte Welt Laden Uster, </w:t>
      </w:r>
      <w:r w:rsidRPr="0096187B">
        <w:rPr>
          <w:rFonts w:ascii="Calibri" w:hAnsi="Calibri" w:cs="Calibri"/>
          <w:i/>
          <w:iCs/>
          <w:szCs w:val="24"/>
        </w:rPr>
        <w:t>Bewusst Kochen Herzhaft Essen: 60 Rezepte für eine begrenzte Welt</w:t>
      </w:r>
      <w:r w:rsidRPr="0096187B">
        <w:rPr>
          <w:rFonts w:ascii="Calibri" w:hAnsi="Calibri" w:cs="Calibri"/>
          <w:szCs w:val="24"/>
        </w:rPr>
        <w:t>, 59.</w:t>
      </w:r>
      <w:r>
        <w:fldChar w:fldCharType="end"/>
      </w:r>
    </w:p>
  </w:footnote>
  <w:footnote w:id="1175">
    <w:p w14:paraId="57117930" w14:textId="3BA5B1FC" w:rsidR="00EE552C" w:rsidRDefault="00EE552C" w:rsidP="00EE552C">
      <w:pPr>
        <w:pStyle w:val="FootnoteText"/>
      </w:pPr>
      <w:r>
        <w:rPr>
          <w:rStyle w:val="FootnoteReference"/>
        </w:rPr>
        <w:footnoteRef/>
      </w:r>
      <w:r>
        <w:t xml:space="preserve"> </w:t>
      </w:r>
      <w:r>
        <w:fldChar w:fldCharType="begin"/>
      </w:r>
      <w:r w:rsidR="008C334C">
        <w:instrText xml:space="preserve"> ADDIN ZOTERO_ITEM CSL_CITATION {"citationID":"ouspwQ3h","properties":{"formattedCitation":"Sodha und Loftus, {\\i{}Indisch vegetarisch}, 37.","plainCitation":"Sodha und Loftus, Indisch vegetarisch, 37.","noteIndex":1174},"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37"}],"schema":"https://github.com/citation-style-language/schema/raw/master/csl-citation.json"} </w:instrText>
      </w:r>
      <w:r>
        <w:fldChar w:fldCharType="separate"/>
      </w:r>
      <w:r w:rsidR="00A830F2" w:rsidRPr="00A830F2">
        <w:rPr>
          <w:rFonts w:ascii="Calibri" w:hAnsi="Calibri" w:cs="Calibri"/>
          <w:szCs w:val="24"/>
        </w:rPr>
        <w:t xml:space="preserve">Sodha und Loftus, </w:t>
      </w:r>
      <w:r w:rsidR="00A830F2" w:rsidRPr="00A830F2">
        <w:rPr>
          <w:rFonts w:ascii="Calibri" w:hAnsi="Calibri" w:cs="Calibri"/>
          <w:i/>
          <w:iCs/>
          <w:szCs w:val="24"/>
        </w:rPr>
        <w:t>Indisch vegetarisch</w:t>
      </w:r>
      <w:r w:rsidR="00A830F2" w:rsidRPr="00A830F2">
        <w:rPr>
          <w:rFonts w:ascii="Calibri" w:hAnsi="Calibri" w:cs="Calibri"/>
          <w:szCs w:val="24"/>
        </w:rPr>
        <w:t>, 37.</w:t>
      </w:r>
      <w:r>
        <w:fldChar w:fldCharType="end"/>
      </w:r>
    </w:p>
  </w:footnote>
  <w:footnote w:id="1176">
    <w:p w14:paraId="546308F8" w14:textId="6BDDDC68" w:rsidR="00EE552C" w:rsidRPr="00CE2887" w:rsidRDefault="00EE552C" w:rsidP="00EE552C">
      <w:pPr>
        <w:pStyle w:val="FootnoteText"/>
        <w:rPr>
          <w:lang w:val="en-US"/>
        </w:rPr>
      </w:pPr>
      <w:r>
        <w:rPr>
          <w:rStyle w:val="FootnoteReference"/>
        </w:rPr>
        <w:footnoteRef/>
      </w:r>
      <w:r w:rsidRPr="00CE2887">
        <w:rPr>
          <w:lang w:val="en-US"/>
        </w:rPr>
        <w:t xml:space="preserve"> </w:t>
      </w:r>
      <w:r>
        <w:fldChar w:fldCharType="begin"/>
      </w:r>
      <w:r w:rsidR="008C334C">
        <w:rPr>
          <w:lang w:val="en-US"/>
        </w:rPr>
        <w:instrText xml:space="preserve"> ADDIN ZOTERO_ITEM CSL_CITATION {"citationID":"i9SxhuqE","properties":{"formattedCitation":"Ottolenghi u.\\uc0\\u160{}a., {\\i{}Flavour}, 193.","plainCitation":"Ottolenghi u. a., Flavour, 193.","noteIndex":1175},"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193"}],"schema":"https://github.com/citation-style-language/schema/raw/master/csl-citation.json"} </w:instrText>
      </w:r>
      <w:r>
        <w:fldChar w:fldCharType="separate"/>
      </w:r>
      <w:r w:rsidRPr="00CE2887">
        <w:rPr>
          <w:rFonts w:ascii="Calibri" w:hAnsi="Calibri" w:cs="Calibri"/>
          <w:szCs w:val="24"/>
          <w:lang w:val="en-US"/>
        </w:rPr>
        <w:t xml:space="preserve">Ottolenghi u. a., </w:t>
      </w:r>
      <w:r w:rsidRPr="00CE2887">
        <w:rPr>
          <w:rFonts w:ascii="Calibri" w:hAnsi="Calibri" w:cs="Calibri"/>
          <w:i/>
          <w:iCs/>
          <w:szCs w:val="24"/>
          <w:lang w:val="en-US"/>
        </w:rPr>
        <w:t>Flavour</w:t>
      </w:r>
      <w:r w:rsidRPr="00CE2887">
        <w:rPr>
          <w:rFonts w:ascii="Calibri" w:hAnsi="Calibri" w:cs="Calibri"/>
          <w:szCs w:val="24"/>
          <w:lang w:val="en-US"/>
        </w:rPr>
        <w:t>, 193.</w:t>
      </w:r>
      <w:r>
        <w:fldChar w:fldCharType="end"/>
      </w:r>
    </w:p>
  </w:footnote>
  <w:footnote w:id="1177">
    <w:p w14:paraId="3E8E0173" w14:textId="2B3C8760" w:rsidR="00815ECD" w:rsidRPr="00F26EF9" w:rsidRDefault="00815ECD" w:rsidP="00815ECD">
      <w:pPr>
        <w:pStyle w:val="FootnoteText"/>
        <w:rPr>
          <w:lang w:val="en-US"/>
        </w:rPr>
      </w:pPr>
      <w:r>
        <w:rPr>
          <w:rStyle w:val="FootnoteReference"/>
        </w:rPr>
        <w:footnoteRef/>
      </w:r>
      <w:r w:rsidRPr="00F26EF9">
        <w:rPr>
          <w:lang w:val="en-US"/>
        </w:rPr>
        <w:t xml:space="preserve"> </w:t>
      </w:r>
      <w:r>
        <w:fldChar w:fldCharType="begin"/>
      </w:r>
      <w:r w:rsidR="008C334C">
        <w:rPr>
          <w:lang w:val="en-US"/>
        </w:rPr>
        <w:instrText xml:space="preserve"> ADDIN ZOTERO_ITEM CSL_CITATION {"citationID":"8Y1bWrkv","properties":{"formattedCitation":"Raether, {\\i{}Das Beste vom Wochenmarkt neue frische und saisonale Rezepte aus dem ZEIT-Magazin}, 76.","plainCitation":"Raether, Das Beste vom Wochenmarkt neue frische und saisonale Rezepte aus dem ZEIT-Magazin, 76.","noteIndex":1176},"citationItems":[{"id":67,"uris":["http://zotero.org/users/local/usTu59L8/items/QLVCWGWT"],"itemData":{"id":67,"type":"book","edition":"Originalausgabe, 1. Auflage","event-place":"München","ISBN":"978-3-7423-0309-7","language":"ger","note":"OCLC: 1011381508","publisher":"riva","publisher-place":"München","source":"Open WorldCat","title":"Das Beste vom Wochenmarkt neue frische und saisonale Rezepte aus dem ZEIT-Magazin","author":[{"family":"Raether","given":"Elisabeth"}],"issued":{"date-parts":[["2017"]]}},"locator":"76"}],"schema":"https://github.com/citation-style-language/schema/raw/master/csl-citation.json"} </w:instrText>
      </w:r>
      <w:r>
        <w:fldChar w:fldCharType="separate"/>
      </w:r>
      <w:r w:rsidRPr="00F26EF9">
        <w:rPr>
          <w:rFonts w:ascii="Calibri" w:hAnsi="Calibri" w:cs="Calibri"/>
          <w:szCs w:val="24"/>
          <w:lang w:val="en-US"/>
        </w:rPr>
        <w:t xml:space="preserve">Raether, </w:t>
      </w:r>
      <w:r w:rsidRPr="00F26EF9">
        <w:rPr>
          <w:rFonts w:ascii="Calibri" w:hAnsi="Calibri" w:cs="Calibri"/>
          <w:i/>
          <w:iCs/>
          <w:szCs w:val="24"/>
          <w:lang w:val="en-US"/>
        </w:rPr>
        <w:t>Das Beste vom Wochenmarkt neue frische und saisonale Rezepte aus dem ZEIT-Magazin</w:t>
      </w:r>
      <w:r w:rsidRPr="00F26EF9">
        <w:rPr>
          <w:rFonts w:ascii="Calibri" w:hAnsi="Calibri" w:cs="Calibri"/>
          <w:szCs w:val="24"/>
          <w:lang w:val="en-US"/>
        </w:rPr>
        <w:t>, 76.</w:t>
      </w:r>
      <w:r>
        <w:fldChar w:fldCharType="end"/>
      </w:r>
    </w:p>
  </w:footnote>
  <w:footnote w:id="1178">
    <w:p w14:paraId="4A513BF3" w14:textId="40351E86" w:rsidR="001D0B5D" w:rsidRPr="00F0625D" w:rsidRDefault="001D0B5D" w:rsidP="001D0B5D">
      <w:pPr>
        <w:pStyle w:val="FootnoteText"/>
        <w:rPr>
          <w:lang w:val="en-US"/>
        </w:rPr>
      </w:pPr>
      <w:r>
        <w:rPr>
          <w:rStyle w:val="FootnoteReference"/>
        </w:rPr>
        <w:footnoteRef/>
      </w:r>
      <w:r w:rsidRPr="00F0625D">
        <w:rPr>
          <w:lang w:val="en-US"/>
        </w:rPr>
        <w:t xml:space="preserve"> </w:t>
      </w:r>
      <w:r>
        <w:fldChar w:fldCharType="begin"/>
      </w:r>
      <w:r w:rsidR="008C334C">
        <w:rPr>
          <w:lang w:val="en-US"/>
        </w:rPr>
        <w:instrText xml:space="preserve"> ADDIN ZOTERO_ITEM CSL_CITATION {"citationID":"5AvC7cit","properties":{"formattedCitation":"Ottolenghi, {\\i{}Ottolenghi simple - Das Kochbuch}, 146.","plainCitation":"Ottolenghi, Ottolenghi simple - Das Kochbuch, 146.","noteIndex":1177},"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146"}],"schema":"https://github.com/citation-style-language/schema/raw/master/csl-citation.json"} </w:instrText>
      </w:r>
      <w:r>
        <w:fldChar w:fldCharType="separate"/>
      </w:r>
      <w:r w:rsidR="00A830F2" w:rsidRPr="00432AB9">
        <w:rPr>
          <w:rFonts w:ascii="Calibri" w:hAnsi="Calibri" w:cs="Calibri"/>
          <w:szCs w:val="24"/>
          <w:lang w:val="en-US"/>
        </w:rPr>
        <w:t xml:space="preserve">Ottolenghi, </w:t>
      </w:r>
      <w:r w:rsidR="00A830F2" w:rsidRPr="00432AB9">
        <w:rPr>
          <w:rFonts w:ascii="Calibri" w:hAnsi="Calibri" w:cs="Calibri"/>
          <w:i/>
          <w:iCs/>
          <w:szCs w:val="24"/>
          <w:lang w:val="en-US"/>
        </w:rPr>
        <w:t>Ottolenghi simple - Das Kochbuch</w:t>
      </w:r>
      <w:r w:rsidR="00A830F2" w:rsidRPr="00432AB9">
        <w:rPr>
          <w:rFonts w:ascii="Calibri" w:hAnsi="Calibri" w:cs="Calibri"/>
          <w:szCs w:val="24"/>
          <w:lang w:val="en-US"/>
        </w:rPr>
        <w:t>, 146.</w:t>
      </w:r>
      <w:r>
        <w:fldChar w:fldCharType="end"/>
      </w:r>
    </w:p>
  </w:footnote>
  <w:footnote w:id="1179">
    <w:p w14:paraId="644DFEAB" w14:textId="6A4E7DEC" w:rsidR="001D0B5D" w:rsidRPr="00432AB9" w:rsidRDefault="001D0B5D" w:rsidP="001D0B5D">
      <w:pPr>
        <w:pStyle w:val="FootnoteText"/>
        <w:rPr>
          <w:lang w:val="en-US"/>
        </w:rPr>
      </w:pPr>
      <w:r>
        <w:rPr>
          <w:rStyle w:val="FootnoteReference"/>
        </w:rPr>
        <w:footnoteRef/>
      </w:r>
      <w:r w:rsidRPr="00432AB9">
        <w:rPr>
          <w:lang w:val="en-US"/>
        </w:rPr>
        <w:t xml:space="preserve"> </w:t>
      </w:r>
      <w:r>
        <w:fldChar w:fldCharType="begin"/>
      </w:r>
      <w:r w:rsidR="008C334C">
        <w:rPr>
          <w:lang w:val="en-US"/>
        </w:rPr>
        <w:instrText xml:space="preserve"> ADDIN ZOTERO_ITEM CSL_CITATION {"citationID":"64xqZFaE","properties":{"formattedCitation":"Ottolenghi, 158.","plainCitation":"Ottolenghi, 158.","noteIndex":1178},"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158"}],"schema":"https://github.com/citation-style-language/schema/raw/master/csl-citation.json"} </w:instrText>
      </w:r>
      <w:r>
        <w:fldChar w:fldCharType="separate"/>
      </w:r>
      <w:r w:rsidRPr="00432AB9">
        <w:rPr>
          <w:rFonts w:ascii="Calibri" w:hAnsi="Calibri" w:cs="Calibri"/>
          <w:lang w:val="en-US"/>
        </w:rPr>
        <w:t>Ottolenghi, 158.</w:t>
      </w:r>
      <w:r>
        <w:fldChar w:fldCharType="end"/>
      </w:r>
    </w:p>
  </w:footnote>
  <w:footnote w:id="1180">
    <w:p w14:paraId="1F2FD5C4" w14:textId="551C48C9" w:rsidR="001D0B5D" w:rsidRPr="00432AB9" w:rsidRDefault="001D0B5D" w:rsidP="001D0B5D">
      <w:pPr>
        <w:pStyle w:val="FootnoteText"/>
        <w:rPr>
          <w:lang w:val="en-US"/>
        </w:rPr>
      </w:pPr>
      <w:r>
        <w:rPr>
          <w:rStyle w:val="FootnoteReference"/>
        </w:rPr>
        <w:footnoteRef/>
      </w:r>
      <w:r w:rsidRPr="00432AB9">
        <w:rPr>
          <w:lang w:val="en-US"/>
        </w:rPr>
        <w:t xml:space="preserve"> </w:t>
      </w:r>
      <w:r>
        <w:fldChar w:fldCharType="begin"/>
      </w:r>
      <w:r w:rsidR="008C334C">
        <w:rPr>
          <w:lang w:val="en-US"/>
        </w:rPr>
        <w:instrText xml:space="preserve"> ADDIN ZOTERO_ITEM CSL_CITATION {"citationID":"FWD7Hb6y","properties":{"formattedCitation":"Ottolenghi, 159.","plainCitation":"Ottolenghi, 159.","noteIndex":1179},"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159"}],"schema":"https://github.com/citation-style-language/schema/raw/master/csl-citation.json"} </w:instrText>
      </w:r>
      <w:r>
        <w:fldChar w:fldCharType="separate"/>
      </w:r>
      <w:r w:rsidRPr="00432AB9">
        <w:rPr>
          <w:rFonts w:ascii="Calibri" w:hAnsi="Calibri" w:cs="Calibri"/>
          <w:lang w:val="en-US"/>
        </w:rPr>
        <w:t>Ottolenghi, 159.</w:t>
      </w:r>
      <w:r>
        <w:fldChar w:fldCharType="end"/>
      </w:r>
    </w:p>
  </w:footnote>
  <w:footnote w:id="1181">
    <w:p w14:paraId="0DC7FD62" w14:textId="3EB6C909" w:rsidR="00DB6A78" w:rsidRDefault="00DB6A78" w:rsidP="00DB6A78">
      <w:pPr>
        <w:pStyle w:val="FootnoteText"/>
      </w:pPr>
      <w:r>
        <w:rPr>
          <w:rStyle w:val="FootnoteReference"/>
        </w:rPr>
        <w:footnoteRef/>
      </w:r>
      <w:r>
        <w:t xml:space="preserve"> </w:t>
      </w:r>
      <w:r>
        <w:fldChar w:fldCharType="begin"/>
      </w:r>
      <w:r w:rsidR="008C334C">
        <w:instrText xml:space="preserve"> ADDIN ZOTERO_ITEM CSL_CITATION {"citationID":"0uGGizqp","properties":{"formattedCitation":"Cramm u.\\uc0\\u160{}a., {\\i{}Kochen f\\uc0\\u252{}r die Familie}, 53.","plainCitation":"Cramm u. a., Kochen für die Familie, 53.","noteIndex":1180},"citationItems":[{"id":10,"uris":["http://zotero.org/users/local/usTu59L8/items/EWDLLF9A"],"itemData":{"id":10,"type":"book","edition":"6. Aufl","event-place":"München","ISBN":"978-3-7742-7200-2","language":"ger","number-of-pages":"240","publisher":"Gräfe und Unzer","publisher-place":"München","source":"K10plus ISBN","title":"Kochen für die Familie: 365 Rezeptideen die leicht gelingen und allen schmecken","title-short":"Kochen für die Familie","editor":[{"family":"Cramm","given":"Dagmar","dropping-particle":"von"},{"family":"Bodensteiner","given":"Susanne"},{"family":"Kittler","given":"Martina"},{"family":"Skowronek","given":"Julia"}],"issued":{"date-parts":[["2010"]]}},"locator":"53"}],"schema":"https://github.com/citation-style-language/schema/raw/master/csl-citation.json"} </w:instrText>
      </w:r>
      <w:r>
        <w:fldChar w:fldCharType="separate"/>
      </w:r>
      <w:r w:rsidRPr="00DC32AA">
        <w:rPr>
          <w:rFonts w:ascii="Calibri" w:hAnsi="Calibri" w:cs="Calibri"/>
          <w:szCs w:val="24"/>
        </w:rPr>
        <w:t xml:space="preserve">Cramm u. a., </w:t>
      </w:r>
      <w:r w:rsidRPr="00DC32AA">
        <w:rPr>
          <w:rFonts w:ascii="Calibri" w:hAnsi="Calibri" w:cs="Calibri"/>
          <w:i/>
          <w:iCs/>
          <w:szCs w:val="24"/>
        </w:rPr>
        <w:t>Kochen für die Familie</w:t>
      </w:r>
      <w:r w:rsidRPr="00DC32AA">
        <w:rPr>
          <w:rFonts w:ascii="Calibri" w:hAnsi="Calibri" w:cs="Calibri"/>
          <w:szCs w:val="24"/>
        </w:rPr>
        <w:t>, 53.</w:t>
      </w:r>
      <w:r>
        <w:fldChar w:fldCharType="end"/>
      </w:r>
    </w:p>
  </w:footnote>
  <w:footnote w:id="1182">
    <w:p w14:paraId="100B49E1" w14:textId="2714B003" w:rsidR="00A44BBD" w:rsidRDefault="00A44BBD" w:rsidP="00A44BBD">
      <w:pPr>
        <w:pStyle w:val="FootnoteText"/>
      </w:pPr>
      <w:r>
        <w:rPr>
          <w:rStyle w:val="FootnoteReference"/>
        </w:rPr>
        <w:footnoteRef/>
      </w:r>
      <w:r>
        <w:t xml:space="preserve"> </w:t>
      </w:r>
      <w:r>
        <w:fldChar w:fldCharType="begin"/>
      </w:r>
      <w:r w:rsidR="008C334C">
        <w:instrText xml:space="preserve"> ADDIN ZOTERO_ITEM CSL_CITATION {"citationID":"prbQgAoZ","properties":{"formattedCitation":"essen &amp; trinken, \\uc0\\u8222{}essen &amp; trinken Spezial: Schnelle K\\uc0\\u252{}che\\uc0\\u8220{}, 74.","plainCitation":"essen &amp; trinken, „essen &amp; trinken Spezial: Schnelle Küche“, 74.","noteIndex":1181},"citationItems":[{"id":74,"uris":["http://zotero.org/users/local/usTu59L8/items/WRCCCJZK"],"itemData":{"id":74,"type":"article-journal","collection-title":"essen &amp; trinken","title":"essen &amp; trinken Spezial: Schnelle Küche","volume":"03/2018","editor":[{"family":"essen &amp; trinken","given":""}],"issued":{"date-parts":[["2018"]]}},"locator":"74"}],"schema":"https://github.com/citation-style-language/schema/raw/master/csl-citation.json"} </w:instrText>
      </w:r>
      <w:r>
        <w:fldChar w:fldCharType="separate"/>
      </w:r>
      <w:r w:rsidRPr="00114FAB">
        <w:rPr>
          <w:rFonts w:ascii="Calibri" w:hAnsi="Calibri" w:cs="Calibri"/>
          <w:szCs w:val="24"/>
        </w:rPr>
        <w:t>essen &amp; trinken, „essen &amp; trinken Spezial: Schnelle Küche“, 74.</w:t>
      </w:r>
      <w:r>
        <w:fldChar w:fldCharType="end"/>
      </w:r>
    </w:p>
  </w:footnote>
  <w:footnote w:id="1183">
    <w:p w14:paraId="4C50615B" w14:textId="11D4B836" w:rsidR="00DB6A78" w:rsidRDefault="00DB6A78" w:rsidP="00DB6A78">
      <w:pPr>
        <w:pStyle w:val="FootnoteText"/>
      </w:pPr>
      <w:r>
        <w:rPr>
          <w:rStyle w:val="FootnoteReference"/>
        </w:rPr>
        <w:footnoteRef/>
      </w:r>
      <w:r>
        <w:t xml:space="preserve"> </w:t>
      </w:r>
      <w:r>
        <w:fldChar w:fldCharType="begin"/>
      </w:r>
      <w:r w:rsidR="008C334C">
        <w:instrText xml:space="preserve"> ADDIN ZOTERO_ITEM CSL_CITATION {"citationID":"HnXERIDj","properties":{"formattedCitation":"Pirou\\uc0\\u233{}, {\\i{}Die echte franz\\uc0\\u246{}sische K\\uc0\\u252{}che}, 203.","plainCitation":"Piroué, Die echte französische Küche, 203.","noteIndex":1182},"citationItems":[{"id":5,"uris":["http://zotero.org/users/local/usTu59L8/items/9D429KMD"],"itemData":{"id":5,"type":"book","edition":"6. Aufl","event-place":"München","ISBN":"978-3-7742-1540-5","language":"ger","number-of-pages":"280","publisher":"Gräfe und Unzer","publisher-place":"München","source":"K10plus ISBN","title":"Die echte französische Küche: typische Rezepte und kulinarische Impressionen aus allen Regionen","title-short":"Die echte französische Küche","author":[{"family":"Piroué","given":"Susi"}],"issued":{"date-parts":[["2001"]]}},"locator":"203"}],"schema":"https://github.com/citation-style-language/schema/raw/master/csl-citation.json"} </w:instrText>
      </w:r>
      <w:r>
        <w:fldChar w:fldCharType="separate"/>
      </w:r>
      <w:r w:rsidRPr="00820C8C">
        <w:rPr>
          <w:rFonts w:ascii="Calibri" w:hAnsi="Calibri" w:cs="Calibri"/>
          <w:szCs w:val="24"/>
        </w:rPr>
        <w:t xml:space="preserve">Piroué, </w:t>
      </w:r>
      <w:r w:rsidRPr="00820C8C">
        <w:rPr>
          <w:rFonts w:ascii="Calibri" w:hAnsi="Calibri" w:cs="Calibri"/>
          <w:i/>
          <w:iCs/>
          <w:szCs w:val="24"/>
        </w:rPr>
        <w:t>Die echte französische Küche</w:t>
      </w:r>
      <w:r w:rsidRPr="00820C8C">
        <w:rPr>
          <w:rFonts w:ascii="Calibri" w:hAnsi="Calibri" w:cs="Calibri"/>
          <w:szCs w:val="24"/>
        </w:rPr>
        <w:t>, 203.</w:t>
      </w:r>
      <w:r>
        <w:fldChar w:fldCharType="end"/>
      </w:r>
    </w:p>
  </w:footnote>
  <w:footnote w:id="1184">
    <w:p w14:paraId="42B3C836" w14:textId="650F74F1" w:rsidR="00DB6A78" w:rsidRDefault="00DB6A78" w:rsidP="00DB6A78">
      <w:pPr>
        <w:pStyle w:val="FootnoteText"/>
      </w:pPr>
      <w:r>
        <w:rPr>
          <w:rStyle w:val="FootnoteReference"/>
        </w:rPr>
        <w:footnoteRef/>
      </w:r>
      <w:r>
        <w:t xml:space="preserve"> </w:t>
      </w:r>
      <w:r>
        <w:fldChar w:fldCharType="begin"/>
      </w:r>
      <w:r w:rsidR="008C334C">
        <w:instrText xml:space="preserve"> ADDIN ZOTERO_ITEM CSL_CITATION {"citationID":"x2gPiaTm","properties":{"formattedCitation":"Cramm u.\\uc0\\u160{}a., {\\i{}Kochen f\\uc0\\u252{}r die Familie}, 53.","plainCitation":"Cramm u. a., Kochen für die Familie, 53.","noteIndex":1183},"citationItems":[{"id":10,"uris":["http://zotero.org/users/local/usTu59L8/items/EWDLLF9A"],"itemData":{"id":10,"type":"book","edition":"6. Aufl","event-place":"München","ISBN":"978-3-7742-7200-2","language":"ger","number-of-pages":"240","publisher":"Gräfe und Unzer","publisher-place":"München","source":"K10plus ISBN","title":"Kochen für die Familie: 365 Rezeptideen die leicht gelingen und allen schmecken","title-short":"Kochen für die Familie","editor":[{"family":"Cramm","given":"Dagmar","dropping-particle":"von"},{"family":"Bodensteiner","given":"Susanne"},{"family":"Kittler","given":"Martina"},{"family":"Skowronek","given":"Julia"}],"issued":{"date-parts":[["2010"]]}},"locator":"53"}],"schema":"https://github.com/citation-style-language/schema/raw/master/csl-citation.json"} </w:instrText>
      </w:r>
      <w:r>
        <w:fldChar w:fldCharType="separate"/>
      </w:r>
      <w:r w:rsidRPr="00820C8C">
        <w:rPr>
          <w:rFonts w:ascii="Calibri" w:hAnsi="Calibri" w:cs="Calibri"/>
          <w:szCs w:val="24"/>
        </w:rPr>
        <w:t xml:space="preserve">Cramm u. a., </w:t>
      </w:r>
      <w:r w:rsidRPr="00820C8C">
        <w:rPr>
          <w:rFonts w:ascii="Calibri" w:hAnsi="Calibri" w:cs="Calibri"/>
          <w:i/>
          <w:iCs/>
          <w:szCs w:val="24"/>
        </w:rPr>
        <w:t>Kochen für die Familie</w:t>
      </w:r>
      <w:r w:rsidRPr="00820C8C">
        <w:rPr>
          <w:rFonts w:ascii="Calibri" w:hAnsi="Calibri" w:cs="Calibri"/>
          <w:szCs w:val="24"/>
        </w:rPr>
        <w:t>, 53.</w:t>
      </w:r>
      <w:r>
        <w:fldChar w:fldCharType="end"/>
      </w:r>
    </w:p>
  </w:footnote>
  <w:footnote w:id="1185">
    <w:p w14:paraId="5C535193" w14:textId="6A929618" w:rsidR="00DB6A78" w:rsidRDefault="00DB6A78" w:rsidP="00DB6A78">
      <w:pPr>
        <w:pStyle w:val="FootnoteText"/>
      </w:pPr>
      <w:r>
        <w:rPr>
          <w:rStyle w:val="FootnoteReference"/>
        </w:rPr>
        <w:footnoteRef/>
      </w:r>
      <w:r>
        <w:t xml:space="preserve"> </w:t>
      </w:r>
      <w:r>
        <w:fldChar w:fldCharType="begin"/>
      </w:r>
      <w:r w:rsidR="008C334C">
        <w:instrText xml:space="preserve"> ADDIN ZOTERO_ITEM CSL_CITATION {"citationID":"hOS4SRFe","properties":{"formattedCitation":"Cramm u.\\uc0\\u160{}a., 56.","plainCitation":"Cramm u. a., 56.","noteIndex":1184},"citationItems":[{"id":10,"uris":["http://zotero.org/users/local/usTu59L8/items/EWDLLF9A"],"itemData":{"id":10,"type":"book","edition":"6. Aufl","event-place":"München","ISBN":"978-3-7742-7200-2","language":"ger","number-of-pages":"240","publisher":"Gräfe und Unzer","publisher-place":"München","source":"K10plus ISBN","title":"Kochen für die Familie: 365 Rezeptideen die leicht gelingen und allen schmecken","title-short":"Kochen für die Familie","editor":[{"family":"Cramm","given":"Dagmar","dropping-particle":"von"},{"family":"Bodensteiner","given":"Susanne"},{"family":"Kittler","given":"Martina"},{"family":"Skowronek","given":"Julia"}],"issued":{"date-parts":[["2010"]]}},"locator":"56"}],"schema":"https://github.com/citation-style-language/schema/raw/master/csl-citation.json"} </w:instrText>
      </w:r>
      <w:r>
        <w:fldChar w:fldCharType="separate"/>
      </w:r>
      <w:r w:rsidRPr="004E0E85">
        <w:rPr>
          <w:rFonts w:ascii="Calibri" w:hAnsi="Calibri" w:cs="Calibri"/>
          <w:szCs w:val="24"/>
        </w:rPr>
        <w:t>Cramm u. a., 56.</w:t>
      </w:r>
      <w:r>
        <w:fldChar w:fldCharType="end"/>
      </w:r>
    </w:p>
  </w:footnote>
  <w:footnote w:id="1186">
    <w:p w14:paraId="42807DDB" w14:textId="0EDD0AB0" w:rsidR="005C481C" w:rsidRDefault="005C481C" w:rsidP="005C481C">
      <w:pPr>
        <w:pStyle w:val="FootnoteText"/>
      </w:pPr>
      <w:r>
        <w:rPr>
          <w:rStyle w:val="FootnoteReference"/>
        </w:rPr>
        <w:footnoteRef/>
      </w:r>
      <w:r>
        <w:t xml:space="preserve"> </w:t>
      </w:r>
      <w:r>
        <w:fldChar w:fldCharType="begin"/>
      </w:r>
      <w:r w:rsidR="008C334C">
        <w:instrText xml:space="preserve"> ADDIN ZOTERO_ITEM CSL_CITATION {"citationID":"ctbSnt1q","properties":{"formattedCitation":"Hess und S\\uc0\\u228{}lzer, {\\i{}Die echte italienische K\\uc0\\u252{}che}, 230.","plainCitation":"Hess und Sälzer, Die echte italienische Küche, 230.","noteIndex":1185},"citationItems":[{"id":2,"uris":["http://zotero.org/users/local/usTu59L8/items/8348HEDN"],"itemData":{"id":2,"type":"book","edition":"23. Aufl.","event-place":"München","ISBN":"978-3-7742-1102-5","language":"ger","number-of-pages":"320","publisher":"Gräfe und Unzer","publisher-place":"München","source":"K10plus ISBN","title":"Die echte italienische Küche: typische Rezepte und kulinarische Impressionen aus allen Regionen","title-short":"Die echte italienische Küche","author":[{"family":"Hess","given":"Reinhardt"},{"family":"Sälzer","given":"Sabine"}],"contributor":[{"family":"Foodfotografie Eising","given":""}],"issued":{"date-parts":[["2003"]]}},"locator":"230"}],"schema":"https://github.com/citation-style-language/schema/raw/master/csl-citation.json"} </w:instrText>
      </w:r>
      <w:r>
        <w:fldChar w:fldCharType="separate"/>
      </w:r>
      <w:r w:rsidRPr="00513FF1">
        <w:rPr>
          <w:rFonts w:ascii="Calibri" w:hAnsi="Calibri" w:cs="Calibri"/>
          <w:szCs w:val="24"/>
        </w:rPr>
        <w:t xml:space="preserve">Hess und Sälzer, </w:t>
      </w:r>
      <w:r w:rsidRPr="00513FF1">
        <w:rPr>
          <w:rFonts w:ascii="Calibri" w:hAnsi="Calibri" w:cs="Calibri"/>
          <w:i/>
          <w:iCs/>
          <w:szCs w:val="24"/>
        </w:rPr>
        <w:t>Die echte italienische Küche</w:t>
      </w:r>
      <w:r w:rsidRPr="00513FF1">
        <w:rPr>
          <w:rFonts w:ascii="Calibri" w:hAnsi="Calibri" w:cs="Calibri"/>
          <w:szCs w:val="24"/>
        </w:rPr>
        <w:t>, 230.</w:t>
      </w:r>
      <w:r>
        <w:fldChar w:fldCharType="end"/>
      </w:r>
    </w:p>
  </w:footnote>
  <w:footnote w:id="1187">
    <w:p w14:paraId="3902798C" w14:textId="0E9C66BF" w:rsidR="00886339" w:rsidRDefault="00886339" w:rsidP="00886339">
      <w:pPr>
        <w:pStyle w:val="FootnoteText"/>
      </w:pPr>
      <w:r>
        <w:rPr>
          <w:rStyle w:val="FootnoteReference"/>
        </w:rPr>
        <w:footnoteRef/>
      </w:r>
      <w:r>
        <w:t xml:space="preserve"> </w:t>
      </w:r>
      <w:r>
        <w:fldChar w:fldCharType="begin"/>
      </w:r>
      <w:r w:rsidR="008C334C">
        <w:instrText xml:space="preserve"> ADDIN ZOTERO_ITEM CSL_CITATION {"citationID":"EVqPd4DK","properties":{"formattedCitation":"Raether, {\\i{}Wochenmarkt}, 83.","plainCitation":"Raether, Wochenmarkt, 83.","noteIndex":1186},"citationItems":[{"id":66,"uris":["http://zotero.org/users/local/usTu59L8/items/CLFEECBQ"],"itemData":{"id":66,"type":"book","edition":"2. Aufl","event-place":"Berlin","ISBN":"978-3-8270-1259-3","language":"ger","number-of-pages":"207","publisher":"Berlin Verlag","publisher-place":"Berlin","source":"K10plus ISBN","title":"Wochenmarkt: Die frischen, einfachen Rezepte aus dem Zeit Magazin","title-short":"Wochenmarkt","author":[{"family":"Raether","given":"Elisabeth"}],"issued":{"date-parts":[["2014"]]}},"locator":"83"}],"schema":"https://github.com/citation-style-language/schema/raw/master/csl-citation.json"} </w:instrText>
      </w:r>
      <w:r>
        <w:fldChar w:fldCharType="separate"/>
      </w:r>
      <w:r w:rsidRPr="004C40D7">
        <w:rPr>
          <w:rFonts w:ascii="Calibri" w:hAnsi="Calibri" w:cs="Calibri"/>
          <w:szCs w:val="24"/>
        </w:rPr>
        <w:t xml:space="preserve">Raether, </w:t>
      </w:r>
      <w:r w:rsidRPr="004C40D7">
        <w:rPr>
          <w:rFonts w:ascii="Calibri" w:hAnsi="Calibri" w:cs="Calibri"/>
          <w:i/>
          <w:iCs/>
          <w:szCs w:val="24"/>
        </w:rPr>
        <w:t>Wochenmarkt</w:t>
      </w:r>
      <w:r w:rsidRPr="004C40D7">
        <w:rPr>
          <w:rFonts w:ascii="Calibri" w:hAnsi="Calibri" w:cs="Calibri"/>
          <w:szCs w:val="24"/>
        </w:rPr>
        <w:t>, 83.</w:t>
      </w:r>
      <w:r>
        <w:fldChar w:fldCharType="end"/>
      </w:r>
    </w:p>
  </w:footnote>
  <w:footnote w:id="1188">
    <w:p w14:paraId="6ECFEF80" w14:textId="6A60A701" w:rsidR="00790078" w:rsidRDefault="00790078" w:rsidP="00790078">
      <w:pPr>
        <w:pStyle w:val="FootnoteText"/>
      </w:pPr>
      <w:r>
        <w:rPr>
          <w:rStyle w:val="FootnoteReference"/>
        </w:rPr>
        <w:footnoteRef/>
      </w:r>
      <w:r>
        <w:t xml:space="preserve"> </w:t>
      </w:r>
      <w:r>
        <w:fldChar w:fldCharType="begin"/>
      </w:r>
      <w:r w:rsidR="008C334C">
        <w:instrText xml:space="preserve"> ADDIN ZOTERO_ITEM CSL_CITATION {"citationID":"7DdjLiqO","properties":{"formattedCitation":"Sodha und Loftus, {\\i{}Indisch vegetarisch}, 199.","plainCitation":"Sodha und Loftus, Indisch vegetarisch, 199.","noteIndex":1187},"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199"}],"schema":"https://github.com/citation-style-language/schema/raw/master/csl-citation.json"} </w:instrText>
      </w:r>
      <w:r>
        <w:fldChar w:fldCharType="separate"/>
      </w:r>
      <w:r w:rsidR="00A830F2" w:rsidRPr="00A830F2">
        <w:rPr>
          <w:rFonts w:ascii="Calibri" w:hAnsi="Calibri" w:cs="Calibri"/>
          <w:szCs w:val="24"/>
        </w:rPr>
        <w:t xml:space="preserve">Sodha und Loftus, </w:t>
      </w:r>
      <w:r w:rsidR="00A830F2" w:rsidRPr="00A830F2">
        <w:rPr>
          <w:rFonts w:ascii="Calibri" w:hAnsi="Calibri" w:cs="Calibri"/>
          <w:i/>
          <w:iCs/>
          <w:szCs w:val="24"/>
        </w:rPr>
        <w:t>Indisch vegetarisch</w:t>
      </w:r>
      <w:r w:rsidR="00A830F2" w:rsidRPr="00A830F2">
        <w:rPr>
          <w:rFonts w:ascii="Calibri" w:hAnsi="Calibri" w:cs="Calibri"/>
          <w:szCs w:val="24"/>
        </w:rPr>
        <w:t>, 199.</w:t>
      </w:r>
      <w:r>
        <w:fldChar w:fldCharType="end"/>
      </w:r>
    </w:p>
  </w:footnote>
  <w:footnote w:id="1189">
    <w:p w14:paraId="7B1F983D" w14:textId="7EF5DF47" w:rsidR="00D350C4" w:rsidRDefault="00D350C4" w:rsidP="00D350C4">
      <w:pPr>
        <w:pStyle w:val="FootnoteText"/>
      </w:pPr>
      <w:r>
        <w:rPr>
          <w:rStyle w:val="FootnoteReference"/>
        </w:rPr>
        <w:footnoteRef/>
      </w:r>
      <w:r>
        <w:t xml:space="preserve"> </w:t>
      </w:r>
      <w:r>
        <w:fldChar w:fldCharType="begin"/>
      </w:r>
      <w:r w:rsidR="008C334C">
        <w:instrText xml:space="preserve"> ADDIN ZOTERO_ITEM CSL_CITATION {"citationID":"9M3d4O9O","properties":{"formattedCitation":"Sodha und Loftus, 62.","plainCitation":"Sodha und Loftus, 62.","noteIndex":1188},"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62"}],"schema":"https://github.com/citation-style-language/schema/raw/master/csl-citation.json"} </w:instrText>
      </w:r>
      <w:r>
        <w:fldChar w:fldCharType="separate"/>
      </w:r>
      <w:r w:rsidRPr="00B70720">
        <w:rPr>
          <w:rFonts w:ascii="Calibri" w:hAnsi="Calibri" w:cs="Calibri"/>
        </w:rPr>
        <w:t>Sodha und Loftus, 62.</w:t>
      </w:r>
      <w:r>
        <w:fldChar w:fldCharType="end"/>
      </w:r>
    </w:p>
  </w:footnote>
  <w:footnote w:id="1190">
    <w:p w14:paraId="3741217A" w14:textId="1C00DF97" w:rsidR="00663A2F" w:rsidRDefault="00663A2F" w:rsidP="00663A2F">
      <w:pPr>
        <w:pStyle w:val="FootnoteText"/>
      </w:pPr>
      <w:r>
        <w:rPr>
          <w:rStyle w:val="FootnoteReference"/>
        </w:rPr>
        <w:footnoteRef/>
      </w:r>
      <w:r>
        <w:t xml:space="preserve"> </w:t>
      </w:r>
      <w:r>
        <w:fldChar w:fldCharType="begin"/>
      </w:r>
      <w:r w:rsidR="008C334C">
        <w:instrText xml:space="preserve"> ADDIN ZOTERO_ITEM CSL_CITATION {"citationID":"tKc3YsZd","properties":{"formattedCitation":"Sodha und Loftus, 62.","plainCitation":"Sodha und Loftus, 62.","noteIndex":1189},"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62"}],"schema":"https://github.com/citation-style-language/schema/raw/master/csl-citation.json"} </w:instrText>
      </w:r>
      <w:r>
        <w:fldChar w:fldCharType="separate"/>
      </w:r>
      <w:r w:rsidR="00A830F2" w:rsidRPr="00A830F2">
        <w:rPr>
          <w:rFonts w:ascii="Calibri" w:hAnsi="Calibri" w:cs="Calibri"/>
        </w:rPr>
        <w:t>Sodha und Loftus, 62.</w:t>
      </w:r>
      <w:r>
        <w:fldChar w:fldCharType="end"/>
      </w:r>
    </w:p>
  </w:footnote>
  <w:footnote w:id="1191">
    <w:p w14:paraId="1E51D4EC" w14:textId="5EDD5C93" w:rsidR="005C481C" w:rsidRDefault="005C481C" w:rsidP="005C481C">
      <w:pPr>
        <w:pStyle w:val="FootnoteText"/>
      </w:pPr>
      <w:r>
        <w:rPr>
          <w:rStyle w:val="FootnoteReference"/>
        </w:rPr>
        <w:footnoteRef/>
      </w:r>
      <w:r>
        <w:t xml:space="preserve"> </w:t>
      </w:r>
      <w:r>
        <w:fldChar w:fldCharType="begin"/>
      </w:r>
      <w:r w:rsidR="008C334C">
        <w:instrText xml:space="preserve"> ADDIN ZOTERO_ITEM CSL_CITATION {"citationID":"89JyToDc","properties":{"formattedCitation":"Hess und S\\uc0\\u228{}lzer, {\\i{}Die echte italienische K\\uc0\\u252{}che}, 230.","plainCitation":"Hess und Sälzer, Die echte italienische Küche, 230.","noteIndex":1190},"citationItems":[{"id":2,"uris":["http://zotero.org/users/local/usTu59L8/items/8348HEDN"],"itemData":{"id":2,"type":"book","edition":"23. Aufl.","event-place":"München","ISBN":"978-3-7742-1102-5","language":"ger","number-of-pages":"320","publisher":"Gräfe und Unzer","publisher-place":"München","source":"K10plus ISBN","title":"Die echte italienische Küche: typische Rezepte und kulinarische Impressionen aus allen Regionen","title-short":"Die echte italienische Küche","author":[{"family":"Hess","given":"Reinhardt"},{"family":"Sälzer","given":"Sabine"}],"contributor":[{"family":"Foodfotografie Eising","given":""}],"issued":{"date-parts":[["2003"]]}},"locator":"230"}],"schema":"https://github.com/citation-style-language/schema/raw/master/csl-citation.json"} </w:instrText>
      </w:r>
      <w:r>
        <w:fldChar w:fldCharType="separate"/>
      </w:r>
      <w:r w:rsidRPr="00ED3F5C">
        <w:rPr>
          <w:rFonts w:ascii="Calibri" w:hAnsi="Calibri" w:cs="Calibri"/>
          <w:szCs w:val="24"/>
        </w:rPr>
        <w:t xml:space="preserve">Hess und Sälzer, </w:t>
      </w:r>
      <w:r w:rsidRPr="00ED3F5C">
        <w:rPr>
          <w:rFonts w:ascii="Calibri" w:hAnsi="Calibri" w:cs="Calibri"/>
          <w:i/>
          <w:iCs/>
          <w:szCs w:val="24"/>
        </w:rPr>
        <w:t>Die echte italienische Küche</w:t>
      </w:r>
      <w:r w:rsidRPr="00ED3F5C">
        <w:rPr>
          <w:rFonts w:ascii="Calibri" w:hAnsi="Calibri" w:cs="Calibri"/>
          <w:szCs w:val="24"/>
        </w:rPr>
        <w:t>, 230.</w:t>
      </w:r>
      <w:r>
        <w:fldChar w:fldCharType="end"/>
      </w:r>
    </w:p>
  </w:footnote>
  <w:footnote w:id="1192">
    <w:p w14:paraId="44622D30" w14:textId="5156DF0D" w:rsidR="005C481C" w:rsidRDefault="005C481C" w:rsidP="005C481C">
      <w:pPr>
        <w:pStyle w:val="FootnoteText"/>
      </w:pPr>
      <w:r>
        <w:rPr>
          <w:rStyle w:val="FootnoteReference"/>
        </w:rPr>
        <w:footnoteRef/>
      </w:r>
      <w:r>
        <w:t xml:space="preserve"> </w:t>
      </w:r>
      <w:r>
        <w:fldChar w:fldCharType="begin"/>
      </w:r>
      <w:r w:rsidR="008C334C">
        <w:instrText xml:space="preserve"> ADDIN ZOTERO_ITEM CSL_CITATION {"citationID":"V3j51WqM","properties":{"formattedCitation":"Hess und S\\uc0\\u228{}lzer, 230.","plainCitation":"Hess und Sälzer, 230.","noteIndex":1191},"citationItems":[{"id":2,"uris":["http://zotero.org/users/local/usTu59L8/items/8348HEDN"],"itemData":{"id":2,"type":"book","edition":"23. Aufl.","event-place":"München","ISBN":"978-3-7742-1102-5","language":"ger","number-of-pages":"320","publisher":"Gräfe und Unzer","publisher-place":"München","source":"K10plus ISBN","title":"Die echte italienische Küche: typische Rezepte und kulinarische Impressionen aus allen Regionen","title-short":"Die echte italienische Küche","author":[{"family":"Hess","given":"Reinhardt"},{"family":"Sälzer","given":"Sabine"}],"contributor":[{"family":"Foodfotografie Eising","given":""}],"issued":{"date-parts":[["2003"]]}},"locator":"230"}],"schema":"https://github.com/citation-style-language/schema/raw/master/csl-citation.json"} </w:instrText>
      </w:r>
      <w:r>
        <w:fldChar w:fldCharType="separate"/>
      </w:r>
      <w:r w:rsidRPr="0033033D">
        <w:rPr>
          <w:rFonts w:ascii="Calibri" w:hAnsi="Calibri" w:cs="Calibri"/>
          <w:szCs w:val="24"/>
        </w:rPr>
        <w:t>Hess und Sälzer, 230.</w:t>
      </w:r>
      <w:r>
        <w:fldChar w:fldCharType="end"/>
      </w:r>
    </w:p>
  </w:footnote>
  <w:footnote w:id="1193">
    <w:p w14:paraId="67767D3A" w14:textId="37DA8F1B" w:rsidR="00B95D65" w:rsidRDefault="00B95D65" w:rsidP="00B95D65">
      <w:pPr>
        <w:pStyle w:val="FootnoteText"/>
      </w:pPr>
      <w:r>
        <w:rPr>
          <w:rStyle w:val="FootnoteReference"/>
        </w:rPr>
        <w:footnoteRef/>
      </w:r>
      <w:r>
        <w:t xml:space="preserve"> </w:t>
      </w:r>
      <w:r>
        <w:fldChar w:fldCharType="begin"/>
      </w:r>
      <w:r w:rsidR="008C334C">
        <w:instrText xml:space="preserve"> ADDIN ZOTERO_ITEM CSL_CITATION {"citationID":"DtfPYj85","properties":{"formattedCitation":"Raether, {\\i{}Das Beste vom Wochenmarkt neue frische und saisonale Rezepte aus dem ZEIT-Magazin}, 12.","plainCitation":"Raether, Das Beste vom Wochenmarkt neue frische und saisonale Rezepte aus dem ZEIT-Magazin, 12.","noteIndex":1192},"citationItems":[{"id":67,"uris":["http://zotero.org/users/local/usTu59L8/items/QLVCWGWT"],"itemData":{"id":67,"type":"book","edition":"Originalausgabe, 1. Auflage","event-place":"München","ISBN":"978-3-7423-0309-7","language":"ger","note":"OCLC: 1011381508","publisher":"riva","publisher-place":"München","source":"Open WorldCat","title":"Das Beste vom Wochenmarkt neue frische und saisonale Rezepte aus dem ZEIT-Magazin","author":[{"family":"Raether","given":"Elisabeth"}],"issued":{"date-parts":[["2017"]]}},"locator":"12"}],"schema":"https://github.com/citation-style-language/schema/raw/master/csl-citation.json"} </w:instrText>
      </w:r>
      <w:r>
        <w:fldChar w:fldCharType="separate"/>
      </w:r>
      <w:r w:rsidRPr="00AC154C">
        <w:rPr>
          <w:rFonts w:ascii="Calibri" w:hAnsi="Calibri" w:cs="Calibri"/>
          <w:szCs w:val="24"/>
        </w:rPr>
        <w:t xml:space="preserve">Raether, </w:t>
      </w:r>
      <w:r w:rsidRPr="00AC154C">
        <w:rPr>
          <w:rFonts w:ascii="Calibri" w:hAnsi="Calibri" w:cs="Calibri"/>
          <w:i/>
          <w:iCs/>
          <w:szCs w:val="24"/>
        </w:rPr>
        <w:t>Das Beste vom Wochenmarkt neue frische und saisonale Rezepte aus dem ZEIT-Magazin</w:t>
      </w:r>
      <w:r w:rsidRPr="00AC154C">
        <w:rPr>
          <w:rFonts w:ascii="Calibri" w:hAnsi="Calibri" w:cs="Calibri"/>
          <w:szCs w:val="24"/>
        </w:rPr>
        <w:t>, 12.</w:t>
      </w:r>
      <w:r>
        <w:fldChar w:fldCharType="end"/>
      </w:r>
    </w:p>
  </w:footnote>
  <w:footnote w:id="1194">
    <w:p w14:paraId="47AF16FA" w14:textId="5EAADF3D" w:rsidR="00B95D65" w:rsidRDefault="00B95D65" w:rsidP="00B95D65">
      <w:pPr>
        <w:pStyle w:val="FootnoteText"/>
      </w:pPr>
      <w:r>
        <w:rPr>
          <w:rStyle w:val="FootnoteReference"/>
        </w:rPr>
        <w:footnoteRef/>
      </w:r>
      <w:r>
        <w:t xml:space="preserve"> </w:t>
      </w:r>
      <w:r>
        <w:fldChar w:fldCharType="begin"/>
      </w:r>
      <w:r w:rsidR="008C334C">
        <w:instrText xml:space="preserve"> ADDIN ZOTERO_ITEM CSL_CITATION {"citationID":"rZzK8ms5","properties":{"formattedCitation":"Raether, 80.","plainCitation":"Raether, 80.","noteIndex":1193},"citationItems":[{"id":67,"uris":["http://zotero.org/users/local/usTu59L8/items/QLVCWGWT"],"itemData":{"id":67,"type":"book","edition":"Originalausgabe, 1. Auflage","event-place":"München","ISBN":"978-3-7423-0309-7","language":"ger","note":"OCLC: 1011381508","publisher":"riva","publisher-place":"München","source":"Open WorldCat","title":"Das Beste vom Wochenmarkt neue frische und saisonale Rezepte aus dem ZEIT-Magazin","author":[{"family":"Raether","given":"Elisabeth"}],"issued":{"date-parts":[["2017"]]}},"locator":"80"}],"schema":"https://github.com/citation-style-language/schema/raw/master/csl-citation.json"} </w:instrText>
      </w:r>
      <w:r>
        <w:fldChar w:fldCharType="separate"/>
      </w:r>
      <w:r w:rsidRPr="00D5288A">
        <w:rPr>
          <w:rFonts w:ascii="Calibri" w:hAnsi="Calibri" w:cs="Calibri"/>
        </w:rPr>
        <w:t>Raether, 80.</w:t>
      </w:r>
      <w:r>
        <w:fldChar w:fldCharType="end"/>
      </w:r>
    </w:p>
  </w:footnote>
  <w:footnote w:id="1195">
    <w:p w14:paraId="231146CB" w14:textId="7A35C00B" w:rsidR="00B95D65" w:rsidRDefault="00B95D65" w:rsidP="00B95D65">
      <w:pPr>
        <w:pStyle w:val="FootnoteText"/>
      </w:pPr>
      <w:r>
        <w:rPr>
          <w:rStyle w:val="FootnoteReference"/>
        </w:rPr>
        <w:footnoteRef/>
      </w:r>
      <w:r>
        <w:t xml:space="preserve"> </w:t>
      </w:r>
      <w:r>
        <w:fldChar w:fldCharType="begin"/>
      </w:r>
      <w:r w:rsidR="008C334C">
        <w:instrText xml:space="preserve"> ADDIN ZOTERO_ITEM CSL_CITATION {"citationID":"ywG9oeCD","properties":{"formattedCitation":"{\\i{}Vegetarische K\\uc0\\u252{}che}, 88.","plainCitation":"Vegetarische Küche, 88.","noteIndex":1194},"citationItems":[{"id":50,"uris":["http://zotero.org/users/local/usTu59L8/items/S4PC74X4"],"itemData":{"id":50,"type":"book","edition":"1. Aufl","event-place":"München","ISBN":"978-3-89883-467-4","language":"ger","note":"OCLC: 900954541","publisher":"Zabert Sandmann","publisher-place":"München","source":"Open WorldCat","title":"Vegetarische Küche","issued":{"date-parts":[["2015"]]}},"locator":"88"}],"schema":"https://github.com/citation-style-language/schema/raw/master/csl-citation.json"} </w:instrText>
      </w:r>
      <w:r>
        <w:fldChar w:fldCharType="separate"/>
      </w:r>
      <w:r w:rsidRPr="001A67F3">
        <w:rPr>
          <w:rFonts w:ascii="Calibri" w:hAnsi="Calibri" w:cs="Calibri"/>
          <w:i/>
          <w:iCs/>
          <w:szCs w:val="24"/>
        </w:rPr>
        <w:t>Vegetarische Küche</w:t>
      </w:r>
      <w:r w:rsidRPr="001A67F3">
        <w:rPr>
          <w:rFonts w:ascii="Calibri" w:hAnsi="Calibri" w:cs="Calibri"/>
          <w:szCs w:val="24"/>
        </w:rPr>
        <w:t>, 88.</w:t>
      </w:r>
      <w:r>
        <w:fldChar w:fldCharType="end"/>
      </w:r>
    </w:p>
  </w:footnote>
  <w:footnote w:id="1196">
    <w:p w14:paraId="408FBE09" w14:textId="78BA5EC7" w:rsidR="0031397A" w:rsidRPr="005F15D5" w:rsidRDefault="0031397A" w:rsidP="0031397A">
      <w:pPr>
        <w:pStyle w:val="FootnoteText"/>
      </w:pPr>
      <w:r>
        <w:rPr>
          <w:rStyle w:val="FootnoteReference"/>
        </w:rPr>
        <w:footnoteRef/>
      </w:r>
      <w:r w:rsidRPr="005F15D5">
        <w:t xml:space="preserve"> </w:t>
      </w:r>
      <w:r>
        <w:fldChar w:fldCharType="begin"/>
      </w:r>
      <w:r w:rsidR="008C334C">
        <w:instrText xml:space="preserve"> ADDIN ZOTERO_ITEM CSL_CITATION {"citationID":"OGvNMoij","properties":{"formattedCitation":"Raether, {\\i{}Lieblingsgerichte vom Wochenmarkt}, 158.","plainCitation":"Raether, Lieblingsgerichte vom Wochenmarkt, 158.","noteIndex":1195},"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158"}],"schema":"https://github.com/citation-style-language/schema/raw/master/csl-citation.json"} </w:instrText>
      </w:r>
      <w:r>
        <w:fldChar w:fldCharType="separate"/>
      </w:r>
      <w:r w:rsidR="00A830F2" w:rsidRPr="00A830F2">
        <w:rPr>
          <w:rFonts w:ascii="Calibri" w:hAnsi="Calibri" w:cs="Calibri"/>
          <w:szCs w:val="24"/>
        </w:rPr>
        <w:t xml:space="preserve">Raether, </w:t>
      </w:r>
      <w:r w:rsidR="00A830F2" w:rsidRPr="00A830F2">
        <w:rPr>
          <w:rFonts w:ascii="Calibri" w:hAnsi="Calibri" w:cs="Calibri"/>
          <w:i/>
          <w:iCs/>
          <w:szCs w:val="24"/>
        </w:rPr>
        <w:t>Lieblingsgerichte vom Wochenmarkt</w:t>
      </w:r>
      <w:r w:rsidR="00A830F2" w:rsidRPr="00A830F2">
        <w:rPr>
          <w:rFonts w:ascii="Calibri" w:hAnsi="Calibri" w:cs="Calibri"/>
          <w:szCs w:val="24"/>
        </w:rPr>
        <w:t>, 158.</w:t>
      </w:r>
      <w:r>
        <w:fldChar w:fldCharType="end"/>
      </w:r>
    </w:p>
  </w:footnote>
  <w:footnote w:id="1197">
    <w:p w14:paraId="552DBB60" w14:textId="562E4BC1" w:rsidR="00D67063" w:rsidRDefault="00D67063" w:rsidP="00D67063">
      <w:pPr>
        <w:pStyle w:val="FootnoteText"/>
      </w:pPr>
      <w:r>
        <w:rPr>
          <w:rStyle w:val="FootnoteReference"/>
        </w:rPr>
        <w:footnoteRef/>
      </w:r>
      <w:r>
        <w:t xml:space="preserve"> </w:t>
      </w:r>
      <w:r>
        <w:fldChar w:fldCharType="begin"/>
      </w:r>
      <w:r w:rsidR="008C334C">
        <w:instrText xml:space="preserve"> ADDIN ZOTERO_ITEM CSL_CITATION {"citationID":"krCpukjI","properties":{"formattedCitation":"essen &amp; trinken, \\uc0\\u8222{}essen &amp; trinken F\\uc0\\u252{}r jeden Tag: Viel junges Gem\\uc0\\u252{}se\\uc0\\u8220{}, 50.","plainCitation":"essen &amp; trinken, „essen &amp; trinken Für jeden Tag: Viel junges Gemüse“, 50.","noteIndex":1196},"citationItems":[{"id":99,"uris":["http://zotero.org/users/local/usTu59L8/items/CUXIWFKH"],"itemData":{"id":99,"type":"article-journal","collection-title":"essen &amp; trinken","title":"essen &amp; trinken Für jeden Tag: Viel junges Gemüse","volume":"06/2007","editor":[{"family":"essen &amp; trinken","given":""}],"issued":{"date-parts":[["2007"]]}},"locator":"50"}],"schema":"https://github.com/citation-style-language/schema/raw/master/csl-citation.json"} </w:instrText>
      </w:r>
      <w:r>
        <w:fldChar w:fldCharType="separate"/>
      </w:r>
      <w:r w:rsidR="00A830F2" w:rsidRPr="00A830F2">
        <w:rPr>
          <w:rFonts w:ascii="Calibri" w:hAnsi="Calibri" w:cs="Calibri"/>
          <w:szCs w:val="24"/>
        </w:rPr>
        <w:t>essen &amp; trinken, „essen &amp; trinken Für jeden Tag: Viel junges Gemüse“, 50.</w:t>
      </w:r>
      <w:r>
        <w:fldChar w:fldCharType="end"/>
      </w:r>
    </w:p>
  </w:footnote>
  <w:footnote w:id="1198">
    <w:p w14:paraId="751A3688" w14:textId="2DC20335" w:rsidR="00BA126E" w:rsidRDefault="00BA126E" w:rsidP="00BA126E">
      <w:pPr>
        <w:pStyle w:val="FootnoteText"/>
      </w:pPr>
      <w:r>
        <w:rPr>
          <w:rStyle w:val="FootnoteReference"/>
        </w:rPr>
        <w:footnoteRef/>
      </w:r>
      <w:r>
        <w:t xml:space="preserve"> </w:t>
      </w:r>
      <w:r>
        <w:fldChar w:fldCharType="begin"/>
      </w:r>
      <w:r w:rsidR="008C334C">
        <w:instrText xml:space="preserve"> ADDIN ZOTERO_ITEM CSL_CITATION {"citationID":"qupMRnHl","properties":{"formattedCitation":"Raether, {\\i{}Lieblingsgerichte vom Wochenmarkt}, 64.","plainCitation":"Raether, Lieblingsgerichte vom Wochenmarkt, 64.","noteIndex":1197},"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64"}],"schema":"https://github.com/citation-style-language/schema/raw/master/csl-citation.json"} </w:instrText>
      </w:r>
      <w:r>
        <w:fldChar w:fldCharType="separate"/>
      </w:r>
      <w:r w:rsidRPr="00BD0082">
        <w:rPr>
          <w:rFonts w:ascii="Calibri" w:hAnsi="Calibri" w:cs="Calibri"/>
          <w:szCs w:val="24"/>
        </w:rPr>
        <w:t xml:space="preserve">Raether, </w:t>
      </w:r>
      <w:r w:rsidRPr="00BD0082">
        <w:rPr>
          <w:rFonts w:ascii="Calibri" w:hAnsi="Calibri" w:cs="Calibri"/>
          <w:i/>
          <w:iCs/>
          <w:szCs w:val="24"/>
        </w:rPr>
        <w:t>Lieblingsgerichte vom Wochenmarkt</w:t>
      </w:r>
      <w:r w:rsidRPr="00BD0082">
        <w:rPr>
          <w:rFonts w:ascii="Calibri" w:hAnsi="Calibri" w:cs="Calibri"/>
          <w:szCs w:val="24"/>
        </w:rPr>
        <w:t>, 64.</w:t>
      </w:r>
      <w:r>
        <w:fldChar w:fldCharType="end"/>
      </w:r>
    </w:p>
  </w:footnote>
  <w:footnote w:id="1199">
    <w:p w14:paraId="09AAE2D7" w14:textId="6BAB46C2" w:rsidR="00BA126E" w:rsidRDefault="00BA126E" w:rsidP="00BA126E">
      <w:pPr>
        <w:pStyle w:val="FootnoteText"/>
      </w:pPr>
      <w:r>
        <w:rPr>
          <w:rStyle w:val="FootnoteReference"/>
        </w:rPr>
        <w:footnoteRef/>
      </w:r>
      <w:r>
        <w:t xml:space="preserve"> </w:t>
      </w:r>
      <w:r>
        <w:fldChar w:fldCharType="begin"/>
      </w:r>
      <w:r w:rsidR="008C334C">
        <w:instrText xml:space="preserve"> ADDIN ZOTERO_ITEM CSL_CITATION {"citationID":"rdoTnr1V","properties":{"formattedCitation":"\\uc0\\u8222{}ZEITmagazin\\uc0\\u8220{}.","plainCitation":"„ZEITmagazin“.","noteIndex":1198},"citationItems":[{"id":96,"uris":["http://zotero.org/users/local/usTu59L8/items/EJMJD2IT"],"itemData":{"id":96,"type":"article-journal","title":"ZEITmagazin"}}],"schema":"https://github.com/citation-style-language/schema/raw/master/csl-citation.json"} </w:instrText>
      </w:r>
      <w:r>
        <w:fldChar w:fldCharType="separate"/>
      </w:r>
      <w:r w:rsidRPr="003F05F2">
        <w:rPr>
          <w:rFonts w:ascii="Calibri" w:hAnsi="Calibri" w:cs="Calibri"/>
          <w:szCs w:val="24"/>
        </w:rPr>
        <w:t>„ZEITmagazin“.</w:t>
      </w:r>
      <w:r>
        <w:fldChar w:fldCharType="end"/>
      </w:r>
    </w:p>
  </w:footnote>
  <w:footnote w:id="1200">
    <w:p w14:paraId="7BCD0714" w14:textId="7BCCBC8A" w:rsidR="00BA126E" w:rsidRDefault="00BA126E" w:rsidP="00BA126E">
      <w:pPr>
        <w:pStyle w:val="FootnoteText"/>
      </w:pPr>
      <w:r>
        <w:rPr>
          <w:rStyle w:val="FootnoteReference"/>
        </w:rPr>
        <w:footnoteRef/>
      </w:r>
      <w:r>
        <w:t xml:space="preserve"> </w:t>
      </w:r>
      <w:r>
        <w:fldChar w:fldCharType="begin"/>
      </w:r>
      <w:r w:rsidR="008C334C">
        <w:instrText xml:space="preserve"> ADDIN ZOTERO_ITEM CSL_CITATION {"citationID":"SBvYY8YH","properties":{"formattedCitation":"Hess und S\\uc0\\u228{}lzer, {\\i{}Die echte italienische K\\uc0\\u252{}che}, 59.","plainCitation":"Hess und Sälzer, Die echte italienische Küche, 59.","noteIndex":1199},"citationItems":[{"id":2,"uris":["http://zotero.org/users/local/usTu59L8/items/8348HEDN"],"itemData":{"id":2,"type":"book","edition":"23. Aufl.","event-place":"München","ISBN":"978-3-7742-1102-5","language":"ger","number-of-pages":"320","publisher":"Gräfe und Unzer","publisher-place":"München","source":"K10plus ISBN","title":"Die echte italienische Küche: typische Rezepte und kulinarische Impressionen aus allen Regionen","title-short":"Die echte italienische Küche","author":[{"family":"Hess","given":"Reinhardt"},{"family":"Sälzer","given":"Sabine"}],"contributor":[{"family":"Foodfotografie Eising","given":""}],"issued":{"date-parts":[["2003"]]}},"locator":"59"}],"schema":"https://github.com/citation-style-language/schema/raw/master/csl-citation.json"} </w:instrText>
      </w:r>
      <w:r>
        <w:fldChar w:fldCharType="separate"/>
      </w:r>
      <w:r w:rsidRPr="00330008">
        <w:rPr>
          <w:rFonts w:ascii="Calibri" w:hAnsi="Calibri" w:cs="Calibri"/>
          <w:szCs w:val="24"/>
        </w:rPr>
        <w:t xml:space="preserve">Hess und Sälzer, </w:t>
      </w:r>
      <w:r w:rsidRPr="00330008">
        <w:rPr>
          <w:rFonts w:ascii="Calibri" w:hAnsi="Calibri" w:cs="Calibri"/>
          <w:i/>
          <w:iCs/>
          <w:szCs w:val="24"/>
        </w:rPr>
        <w:t>Die echte italienische Küche</w:t>
      </w:r>
      <w:r w:rsidRPr="00330008">
        <w:rPr>
          <w:rFonts w:ascii="Calibri" w:hAnsi="Calibri" w:cs="Calibri"/>
          <w:szCs w:val="24"/>
        </w:rPr>
        <w:t>, 59.</w:t>
      </w:r>
      <w:r>
        <w:fldChar w:fldCharType="end"/>
      </w:r>
    </w:p>
  </w:footnote>
  <w:footnote w:id="1201">
    <w:p w14:paraId="0627DC04" w14:textId="1F13663E" w:rsidR="00506F3D" w:rsidRDefault="00506F3D" w:rsidP="00506F3D">
      <w:pPr>
        <w:pStyle w:val="FootnoteText"/>
      </w:pPr>
      <w:r>
        <w:rPr>
          <w:rStyle w:val="FootnoteReference"/>
        </w:rPr>
        <w:footnoteRef/>
      </w:r>
      <w:r>
        <w:t xml:space="preserve"> </w:t>
      </w:r>
      <w:r>
        <w:fldChar w:fldCharType="begin"/>
      </w:r>
      <w:r w:rsidR="008C334C">
        <w:instrText xml:space="preserve"> ADDIN ZOTERO_ITEM CSL_CITATION {"citationID":"dEC19OiG","properties":{"formattedCitation":"\\uc0\\u8222{}ZEITmagazin\\uc0\\u8220{}.","plainCitation":"„ZEITmagazin“.","noteIndex":1200},"citationItems":[{"id":96,"uris":["http://zotero.org/users/local/usTu59L8/items/EJMJD2IT"],"itemData":{"id":96,"type":"article-journal","title":"ZEITmagazin"}}],"schema":"https://github.com/citation-style-language/schema/raw/master/csl-citation.json"} </w:instrText>
      </w:r>
      <w:r>
        <w:fldChar w:fldCharType="separate"/>
      </w:r>
      <w:r w:rsidRPr="0063556A">
        <w:rPr>
          <w:rFonts w:ascii="Calibri" w:hAnsi="Calibri" w:cs="Calibri"/>
          <w:szCs w:val="24"/>
        </w:rPr>
        <w:t>„ZEITmagazin“.</w:t>
      </w:r>
      <w:r>
        <w:fldChar w:fldCharType="end"/>
      </w:r>
    </w:p>
  </w:footnote>
  <w:footnote w:id="1202">
    <w:p w14:paraId="0E1A64F4" w14:textId="2EA2D783" w:rsidR="000045A0" w:rsidRDefault="000045A0" w:rsidP="000045A0">
      <w:pPr>
        <w:pStyle w:val="FootnoteText"/>
      </w:pPr>
      <w:r>
        <w:rPr>
          <w:rStyle w:val="FootnoteReference"/>
        </w:rPr>
        <w:footnoteRef/>
      </w:r>
      <w:r>
        <w:t xml:space="preserve"> </w:t>
      </w:r>
      <w:r>
        <w:fldChar w:fldCharType="begin"/>
      </w:r>
      <w:r w:rsidR="008C334C">
        <w:instrText xml:space="preserve"> ADDIN ZOTERO_ITEM CSL_CITATION {"citationID":"ENEBFUid","properties":{"formattedCitation":"Julius und Leser, {\\i{}Vegan}, 104.","plainCitation":"Julius und Leser, Vegan, 104.","noteIndex":1201},"citationItems":[{"id":12,"uris":["http://zotero.org/users/local/usTu59L8/items/4IBMT3TA"],"itemData":{"id":12,"type":"book","abstract":"Vegane Variationen quer durch die Küchen der Welt, die zum Grossteil auf Tofu oder andere Soja-Produkte verzichten. Ausserdem sind zahlreiche Rezepte auch frei von Gluten. Bei den Gerichten handelt es sich um vegan abgewandelte Klassiker oder Gerichte, die von Haus aus vegan sind","event-place":"München","ISBN":"978-3-86244-592-9","language":"ger","number-of-pages":"221","publisher":"Christian-Verl","publisher-place":"München","source":"K10plus ISBN","title":"Vegan: internationale Klassiker ; 120 Rezepte von Teriyaki-Tofusteak bis Pannacotta","title-short":"Vegan","author":[{"family":"Julius","given":"Christina"},{"family":"Leser","given":"Nicolas"}],"issued":{"date-parts":[["2014"]]}},"locator":"104"}],"schema":"https://github.com/citation-style-language/schema/raw/master/csl-citation.json"} </w:instrText>
      </w:r>
      <w:r>
        <w:fldChar w:fldCharType="separate"/>
      </w:r>
      <w:r w:rsidR="00A830F2" w:rsidRPr="00A830F2">
        <w:rPr>
          <w:rFonts w:ascii="Calibri" w:hAnsi="Calibri" w:cs="Calibri"/>
          <w:szCs w:val="24"/>
        </w:rPr>
        <w:t xml:space="preserve">Julius und Leser, </w:t>
      </w:r>
      <w:r w:rsidR="00A830F2" w:rsidRPr="00A830F2">
        <w:rPr>
          <w:rFonts w:ascii="Calibri" w:hAnsi="Calibri" w:cs="Calibri"/>
          <w:i/>
          <w:iCs/>
          <w:szCs w:val="24"/>
        </w:rPr>
        <w:t>Vegan</w:t>
      </w:r>
      <w:r w:rsidR="00A830F2" w:rsidRPr="00A830F2">
        <w:rPr>
          <w:rFonts w:ascii="Calibri" w:hAnsi="Calibri" w:cs="Calibri"/>
          <w:szCs w:val="24"/>
        </w:rPr>
        <w:t>, 104.</w:t>
      </w:r>
      <w:r>
        <w:fldChar w:fldCharType="end"/>
      </w:r>
    </w:p>
  </w:footnote>
  <w:footnote w:id="1203">
    <w:p w14:paraId="788848C4" w14:textId="48BF41CE" w:rsidR="00E26A2A" w:rsidRDefault="00E26A2A" w:rsidP="00E26A2A">
      <w:pPr>
        <w:pStyle w:val="FootnoteText"/>
      </w:pPr>
      <w:r>
        <w:rPr>
          <w:rStyle w:val="FootnoteReference"/>
        </w:rPr>
        <w:footnoteRef/>
      </w:r>
      <w:r>
        <w:t xml:space="preserve"> </w:t>
      </w:r>
      <w:r>
        <w:fldChar w:fldCharType="begin"/>
      </w:r>
      <w:r w:rsidR="008C334C">
        <w:instrText xml:space="preserve"> ADDIN ZOTERO_ITEM CSL_CITATION {"citationID":"vtAks2tu","properties":{"formattedCitation":"Raether, {\\i{}Das Beste vom Wochenmarkt neue frische und saisonale Rezepte aus dem ZEIT-Magazin}, 136.","plainCitation":"Raether, Das Beste vom Wochenmarkt neue frische und saisonale Rezepte aus dem ZEIT-Magazin, 136.","noteIndex":1202},"citationItems":[{"id":67,"uris":["http://zotero.org/users/local/usTu59L8/items/QLVCWGWT"],"itemData":{"id":67,"type":"book","edition":"Originalausgabe, 1. Auflage","event-place":"München","ISBN":"978-3-7423-0309-7","language":"ger","note":"OCLC: 1011381508","publisher":"riva","publisher-place":"München","source":"Open WorldCat","title":"Das Beste vom Wochenmarkt neue frische und saisonale Rezepte aus dem ZEIT-Magazin","author":[{"family":"Raether","given":"Elisabeth"}],"issued":{"date-parts":[["2017"]]}},"locator":"136"}],"schema":"https://github.com/citation-style-language/schema/raw/master/csl-citation.json"} </w:instrText>
      </w:r>
      <w:r>
        <w:fldChar w:fldCharType="separate"/>
      </w:r>
      <w:r w:rsidRPr="001A3257">
        <w:rPr>
          <w:rFonts w:ascii="Calibri" w:hAnsi="Calibri" w:cs="Calibri"/>
          <w:szCs w:val="24"/>
        </w:rPr>
        <w:t xml:space="preserve">Raether, </w:t>
      </w:r>
      <w:r w:rsidRPr="001A3257">
        <w:rPr>
          <w:rFonts w:ascii="Calibri" w:hAnsi="Calibri" w:cs="Calibri"/>
          <w:i/>
          <w:iCs/>
          <w:szCs w:val="24"/>
        </w:rPr>
        <w:t>Das Beste vom Wochenmarkt neue frische und saisonale Rezepte aus dem ZEIT-Magazin</w:t>
      </w:r>
      <w:r w:rsidRPr="001A3257">
        <w:rPr>
          <w:rFonts w:ascii="Calibri" w:hAnsi="Calibri" w:cs="Calibri"/>
          <w:szCs w:val="24"/>
        </w:rPr>
        <w:t>, 136.</w:t>
      </w:r>
      <w:r>
        <w:fldChar w:fldCharType="end"/>
      </w:r>
    </w:p>
  </w:footnote>
  <w:footnote w:id="1204">
    <w:p w14:paraId="1F5C737A" w14:textId="08B07B07" w:rsidR="00E26A2A" w:rsidRDefault="00E26A2A" w:rsidP="00E26A2A">
      <w:pPr>
        <w:pStyle w:val="FootnoteText"/>
      </w:pPr>
      <w:r>
        <w:rPr>
          <w:rStyle w:val="FootnoteReference"/>
        </w:rPr>
        <w:footnoteRef/>
      </w:r>
      <w:r>
        <w:t xml:space="preserve"> </w:t>
      </w:r>
      <w:r>
        <w:fldChar w:fldCharType="begin"/>
      </w:r>
      <w:r w:rsidR="008C334C">
        <w:instrText xml:space="preserve"> ADDIN ZOTERO_ITEM CSL_CITATION {"citationID":"A7ngZZwU","properties":{"formattedCitation":"Raether, {\\i{}Wochenmarkt}, 143.","plainCitation":"Raether, Wochenmarkt, 143.","noteIndex":1203},"citationItems":[{"id":66,"uris":["http://zotero.org/users/local/usTu59L8/items/CLFEECBQ"],"itemData":{"id":66,"type":"book","edition":"2. Aufl","event-place":"Berlin","ISBN":"978-3-8270-1259-3","language":"ger","number-of-pages":"207","publisher":"Berlin Verlag","publisher-place":"Berlin","source":"K10plus ISBN","title":"Wochenmarkt: Die frischen, einfachen Rezepte aus dem Zeit Magazin","title-short":"Wochenmarkt","author":[{"family":"Raether","given":"Elisabeth"}],"issued":{"date-parts":[["2014"]]}},"locator":"143"}],"schema":"https://github.com/citation-style-language/schema/raw/master/csl-citation.json"} </w:instrText>
      </w:r>
      <w:r>
        <w:fldChar w:fldCharType="separate"/>
      </w:r>
      <w:r w:rsidRPr="00F34DAA">
        <w:rPr>
          <w:rFonts w:ascii="Calibri" w:hAnsi="Calibri" w:cs="Calibri"/>
          <w:szCs w:val="24"/>
        </w:rPr>
        <w:t xml:space="preserve">Raether, </w:t>
      </w:r>
      <w:r w:rsidRPr="00F34DAA">
        <w:rPr>
          <w:rFonts w:ascii="Calibri" w:hAnsi="Calibri" w:cs="Calibri"/>
          <w:i/>
          <w:iCs/>
          <w:szCs w:val="24"/>
        </w:rPr>
        <w:t>Wochenmarkt</w:t>
      </w:r>
      <w:r w:rsidRPr="00F34DAA">
        <w:rPr>
          <w:rFonts w:ascii="Calibri" w:hAnsi="Calibri" w:cs="Calibri"/>
          <w:szCs w:val="24"/>
        </w:rPr>
        <w:t>, 143.</w:t>
      </w:r>
      <w:r>
        <w:fldChar w:fldCharType="end"/>
      </w:r>
    </w:p>
  </w:footnote>
  <w:footnote w:id="1205">
    <w:p w14:paraId="5603D694" w14:textId="78858097" w:rsidR="00A44BBD" w:rsidRDefault="00A44BBD" w:rsidP="00A44BBD">
      <w:pPr>
        <w:pStyle w:val="FootnoteText"/>
      </w:pPr>
      <w:r>
        <w:rPr>
          <w:rStyle w:val="FootnoteReference"/>
        </w:rPr>
        <w:footnoteRef/>
      </w:r>
      <w:r>
        <w:t xml:space="preserve"> </w:t>
      </w:r>
      <w:r>
        <w:fldChar w:fldCharType="begin"/>
      </w:r>
      <w:r w:rsidR="008C334C">
        <w:instrText xml:space="preserve"> ADDIN ZOTERO_ITEM CSL_CITATION {"citationID":"kKMzMeei","properties":{"formattedCitation":"essen &amp; trinken, \\uc0\\u8222{}essen &amp; trinken Spezial: Das geht ja schnell!\\uc0\\u8220{}, 119.","plainCitation":"essen &amp; trinken, „essen &amp; trinken Spezial: Das geht ja schnell!“, 119.","noteIndex":1204},"citationItems":[{"id":76,"uris":["http://zotero.org/users/local/usTu59L8/items/7KWS7ZL9"],"itemData":{"id":76,"type":"article-journal","collection-title":"essen &amp; trinken","title":"essen &amp; trinken Spezial: Das geht ja schnell!","volume":"03/2016","editor":[{"family":"essen &amp; trinken","given":""}],"issued":{"date-parts":[["2016"]]}},"locator":"119"}],"schema":"https://github.com/citation-style-language/schema/raw/master/csl-citation.json"} </w:instrText>
      </w:r>
      <w:r>
        <w:fldChar w:fldCharType="separate"/>
      </w:r>
      <w:r w:rsidRPr="00D83B9E">
        <w:rPr>
          <w:rFonts w:ascii="Calibri" w:hAnsi="Calibri" w:cs="Calibri"/>
          <w:szCs w:val="24"/>
        </w:rPr>
        <w:t>essen &amp; trinken, „essen &amp; trinken Spezial: Das geht ja schnell!“, 119.</w:t>
      </w:r>
      <w:r>
        <w:fldChar w:fldCharType="end"/>
      </w:r>
    </w:p>
  </w:footnote>
  <w:footnote w:id="1206">
    <w:p w14:paraId="0F43FB85" w14:textId="03459CA6" w:rsidR="001B6044" w:rsidRDefault="001B6044" w:rsidP="001B6044">
      <w:pPr>
        <w:pStyle w:val="FootnoteText"/>
      </w:pPr>
      <w:r>
        <w:rPr>
          <w:rStyle w:val="FootnoteReference"/>
        </w:rPr>
        <w:footnoteRef/>
      </w:r>
      <w:r>
        <w:t xml:space="preserve"> </w:t>
      </w:r>
      <w:r>
        <w:fldChar w:fldCharType="begin"/>
      </w:r>
      <w:r w:rsidR="008C334C">
        <w:instrText xml:space="preserve"> ADDIN ZOTERO_ITEM CSL_CITATION {"citationID":"N9tYXW9U","properties":{"formattedCitation":"essen &amp; trinken, \\uc0\\u8222{}essen &amp; trinken Spezial: Schnelle K\\uc0\\u252{}che\\uc0\\u8220{}, 82.","plainCitation":"essen &amp; trinken, „essen &amp; trinken Spezial: Schnelle Küche“, 82.","noteIndex":1205},"citationItems":[{"id":74,"uris":["http://zotero.org/users/local/usTu59L8/items/WRCCCJZK"],"itemData":{"id":74,"type":"article-journal","collection-title":"essen &amp; trinken","title":"essen &amp; trinken Spezial: Schnelle Küche","volume":"03/2018","editor":[{"family":"essen &amp; trinken","given":""}],"issued":{"date-parts":[["2018"]]}},"locator":"82"}],"schema":"https://github.com/citation-style-language/schema/raw/master/csl-citation.json"} </w:instrText>
      </w:r>
      <w:r>
        <w:fldChar w:fldCharType="separate"/>
      </w:r>
      <w:r w:rsidR="00A830F2" w:rsidRPr="00A830F2">
        <w:rPr>
          <w:rFonts w:ascii="Calibri" w:hAnsi="Calibri" w:cs="Calibri"/>
          <w:szCs w:val="24"/>
        </w:rPr>
        <w:t>essen &amp; trinken, „essen &amp; trinken Spezial: Schnelle Küche“, 82.</w:t>
      </w:r>
      <w:r>
        <w:fldChar w:fldCharType="end"/>
      </w:r>
    </w:p>
  </w:footnote>
  <w:footnote w:id="1207">
    <w:p w14:paraId="1872CAB5" w14:textId="60AFA0F0" w:rsidR="00663A2F" w:rsidRDefault="00663A2F" w:rsidP="00663A2F">
      <w:pPr>
        <w:pStyle w:val="FootnoteText"/>
      </w:pPr>
      <w:r>
        <w:rPr>
          <w:rStyle w:val="FootnoteReference"/>
        </w:rPr>
        <w:footnoteRef/>
      </w:r>
      <w:r>
        <w:t xml:space="preserve"> </w:t>
      </w:r>
      <w:r>
        <w:fldChar w:fldCharType="begin"/>
      </w:r>
      <w:r w:rsidR="008C334C">
        <w:instrText xml:space="preserve"> ADDIN ZOTERO_ITEM CSL_CITATION {"citationID":"B7p2e3b4","properties":{"formattedCitation":"essen &amp; trinken, \\uc0\\u8222{}essen &amp; trinken: Neues aus der Provence\\uc0\\u8220{}, 60.","plainCitation":"essen &amp; trinken, „essen &amp; trinken: Neues aus der Provence“, 60.","noteIndex":1206},"citationItems":[{"id":87,"uris":["http://zotero.org/users/local/usTu59L8/items/SYKBEJX3"],"itemData":{"id":87,"type":"article-journal","collection-title":"essen &amp; trinken","title":"essen &amp; trinken: Neues aus der Provence","volume":"07/2014","editor":[{"family":"essen &amp; trinken","given":""}],"issued":{"date-parts":[["2014"]]}},"locator":"60"}],"schema":"https://github.com/citation-style-language/schema/raw/master/csl-citation.json"} </w:instrText>
      </w:r>
      <w:r>
        <w:fldChar w:fldCharType="separate"/>
      </w:r>
      <w:r w:rsidRPr="00AA1163">
        <w:rPr>
          <w:rFonts w:ascii="Calibri" w:hAnsi="Calibri" w:cs="Calibri"/>
          <w:szCs w:val="24"/>
        </w:rPr>
        <w:t>essen &amp; trinken, „essen &amp; trinken: Neues aus der Provence“, 60.</w:t>
      </w:r>
      <w:r>
        <w:fldChar w:fldCharType="end"/>
      </w:r>
    </w:p>
  </w:footnote>
  <w:footnote w:id="1208">
    <w:p w14:paraId="3C3C78DC" w14:textId="5396661B" w:rsidR="00F53659" w:rsidRDefault="00F53659" w:rsidP="00F53659">
      <w:pPr>
        <w:pStyle w:val="FootnoteText"/>
      </w:pPr>
      <w:r>
        <w:rPr>
          <w:rStyle w:val="FootnoteReference"/>
        </w:rPr>
        <w:footnoteRef/>
      </w:r>
      <w:r>
        <w:t xml:space="preserve"> </w:t>
      </w:r>
      <w:r>
        <w:fldChar w:fldCharType="begin"/>
      </w:r>
      <w:r w:rsidR="008C334C">
        <w:instrText xml:space="preserve"> ADDIN ZOTERO_ITEM CSL_CITATION {"citationID":"amMuYzoK","properties":{"formattedCitation":"{\\i{}30-Minuten-K\\uc0\\u252{}che}, 57.","plainCitation":"30-Minuten-Küche, 57.","noteIndex":1207},"citationItems":[{"id":51,"uris":["http://zotero.org/users/local/usTu59L8/items/47B5FBMY"],"itemData":{"id":51,"type":"book","edition":"1. Aufl","event-place":"München","ISBN":"978-3-89883-379-0","language":"ger","note":"OCLC: 864484090","publisher":"Zabert Sandmann","publisher-place":"München","source":"Open WorldCat","title":"30-Minuten-Küche","issued":{"date-parts":[["2013"]]}},"locator":"57"}],"schema":"https://github.com/citation-style-language/schema/raw/master/csl-citation.json"} </w:instrText>
      </w:r>
      <w:r>
        <w:fldChar w:fldCharType="separate"/>
      </w:r>
      <w:r w:rsidRPr="008F762F">
        <w:rPr>
          <w:rFonts w:ascii="Calibri" w:hAnsi="Calibri" w:cs="Calibri"/>
          <w:i/>
          <w:iCs/>
          <w:szCs w:val="24"/>
        </w:rPr>
        <w:t>30-Minuten-Küche</w:t>
      </w:r>
      <w:r w:rsidRPr="008F762F">
        <w:rPr>
          <w:rFonts w:ascii="Calibri" w:hAnsi="Calibri" w:cs="Calibri"/>
          <w:szCs w:val="24"/>
        </w:rPr>
        <w:t>, 57.</w:t>
      </w:r>
      <w:r>
        <w:fldChar w:fldCharType="end"/>
      </w:r>
    </w:p>
  </w:footnote>
  <w:footnote w:id="1209">
    <w:p w14:paraId="76F551C8" w14:textId="1EA3B7B5" w:rsidR="00F53659" w:rsidRDefault="00F53659" w:rsidP="00F53659">
      <w:pPr>
        <w:pStyle w:val="FootnoteText"/>
      </w:pPr>
      <w:r>
        <w:rPr>
          <w:rStyle w:val="FootnoteReference"/>
        </w:rPr>
        <w:footnoteRef/>
      </w:r>
      <w:r>
        <w:t xml:space="preserve"> </w:t>
      </w:r>
      <w:r>
        <w:fldChar w:fldCharType="begin"/>
      </w:r>
      <w:r w:rsidR="008C334C">
        <w:instrText xml:space="preserve"> ADDIN ZOTERO_ITEM CSL_CITATION {"citationID":"6TpLx0aH","properties":{"formattedCitation":"Raether, {\\i{}Das Beste vom Wochenmarkt neue frische und saisonale Rezepte aus dem ZEIT-Magazin}, 12.","plainCitation":"Raether, Das Beste vom Wochenmarkt neue frische und saisonale Rezepte aus dem ZEIT-Magazin, 12.","noteIndex":1208},"citationItems":[{"id":67,"uris":["http://zotero.org/users/local/usTu59L8/items/QLVCWGWT"],"itemData":{"id":67,"type":"book","edition":"Originalausgabe, 1. Auflage","event-place":"München","ISBN":"978-3-7423-0309-7","language":"ger","note":"OCLC: 1011381508","publisher":"riva","publisher-place":"München","source":"Open WorldCat","title":"Das Beste vom Wochenmarkt neue frische und saisonale Rezepte aus dem ZEIT-Magazin","author":[{"family":"Raether","given":"Elisabeth"}],"issued":{"date-parts":[["2017"]]}},"locator":"12"}],"schema":"https://github.com/citation-style-language/schema/raw/master/csl-citation.json"} </w:instrText>
      </w:r>
      <w:r>
        <w:fldChar w:fldCharType="separate"/>
      </w:r>
      <w:r w:rsidRPr="00F06439">
        <w:rPr>
          <w:rFonts w:ascii="Calibri" w:hAnsi="Calibri" w:cs="Calibri"/>
          <w:szCs w:val="24"/>
        </w:rPr>
        <w:t xml:space="preserve">Raether, </w:t>
      </w:r>
      <w:r w:rsidRPr="00F06439">
        <w:rPr>
          <w:rFonts w:ascii="Calibri" w:hAnsi="Calibri" w:cs="Calibri"/>
          <w:i/>
          <w:iCs/>
          <w:szCs w:val="24"/>
        </w:rPr>
        <w:t>Das Beste vom Wochenmarkt neue frische und saisonale Rezepte aus dem ZEIT-Magazin</w:t>
      </w:r>
      <w:r w:rsidRPr="00F06439">
        <w:rPr>
          <w:rFonts w:ascii="Calibri" w:hAnsi="Calibri" w:cs="Calibri"/>
          <w:szCs w:val="24"/>
        </w:rPr>
        <w:t>, 12.</w:t>
      </w:r>
      <w:r>
        <w:fldChar w:fldCharType="end"/>
      </w:r>
    </w:p>
  </w:footnote>
  <w:footnote w:id="1210">
    <w:p w14:paraId="3C4F58E6" w14:textId="621DDB0D" w:rsidR="00F53659" w:rsidRDefault="00F53659" w:rsidP="00F53659">
      <w:pPr>
        <w:pStyle w:val="FootnoteText"/>
      </w:pPr>
      <w:r>
        <w:rPr>
          <w:rStyle w:val="FootnoteReference"/>
        </w:rPr>
        <w:footnoteRef/>
      </w:r>
      <w:r>
        <w:t xml:space="preserve"> </w:t>
      </w:r>
      <w:r>
        <w:fldChar w:fldCharType="begin"/>
      </w:r>
      <w:r w:rsidR="008C334C">
        <w:instrText xml:space="preserve"> ADDIN ZOTERO_ITEM CSL_CITATION {"citationID":"E7QX2H2c","properties":{"formattedCitation":"Hess und S\\uc0\\u228{}lzer, {\\i{}Die echte italienische K\\uc0\\u252{}che}, 56.","plainCitation":"Hess und Sälzer, Die echte italienische Küche, 56.","noteIndex":1209},"citationItems":[{"id":2,"uris":["http://zotero.org/users/local/usTu59L8/items/8348HEDN"],"itemData":{"id":2,"type":"book","edition":"23. Aufl.","event-place":"München","ISBN":"978-3-7742-1102-5","language":"ger","number-of-pages":"320","publisher":"Gräfe und Unzer","publisher-place":"München","source":"K10plus ISBN","title":"Die echte italienische Küche: typische Rezepte und kulinarische Impressionen aus allen Regionen","title-short":"Die echte italienische Küche","author":[{"family":"Hess","given":"Reinhardt"},{"family":"Sälzer","given":"Sabine"}],"contributor":[{"family":"Foodfotografie Eising","given":""}],"issued":{"date-parts":[["2003"]]}},"locator":"56"}],"schema":"https://github.com/citation-style-language/schema/raw/master/csl-citation.json"} </w:instrText>
      </w:r>
      <w:r>
        <w:fldChar w:fldCharType="separate"/>
      </w:r>
      <w:r w:rsidRPr="001D2849">
        <w:rPr>
          <w:rFonts w:ascii="Calibri" w:hAnsi="Calibri" w:cs="Calibri"/>
          <w:szCs w:val="24"/>
        </w:rPr>
        <w:t xml:space="preserve">Hess und Sälzer, </w:t>
      </w:r>
      <w:r w:rsidRPr="001D2849">
        <w:rPr>
          <w:rFonts w:ascii="Calibri" w:hAnsi="Calibri" w:cs="Calibri"/>
          <w:i/>
          <w:iCs/>
          <w:szCs w:val="24"/>
        </w:rPr>
        <w:t>Die echte italienische Küche</w:t>
      </w:r>
      <w:r w:rsidRPr="001D2849">
        <w:rPr>
          <w:rFonts w:ascii="Calibri" w:hAnsi="Calibri" w:cs="Calibri"/>
          <w:szCs w:val="24"/>
        </w:rPr>
        <w:t>, 56.</w:t>
      </w:r>
      <w:r>
        <w:fldChar w:fldCharType="end"/>
      </w:r>
    </w:p>
  </w:footnote>
  <w:footnote w:id="1211">
    <w:p w14:paraId="4B12311E" w14:textId="02094082" w:rsidR="00F53659" w:rsidRDefault="00F53659" w:rsidP="00F53659">
      <w:pPr>
        <w:pStyle w:val="FootnoteText"/>
      </w:pPr>
      <w:r>
        <w:rPr>
          <w:rStyle w:val="FootnoteReference"/>
        </w:rPr>
        <w:footnoteRef/>
      </w:r>
      <w:r>
        <w:t xml:space="preserve"> </w:t>
      </w:r>
      <w:r>
        <w:fldChar w:fldCharType="begin"/>
      </w:r>
      <w:r w:rsidR="008C334C">
        <w:instrText xml:space="preserve"> ADDIN ZOTERO_ITEM CSL_CITATION {"citationID":"xIrd9IXw","properties":{"formattedCitation":"\\uc0\\u8222{}ZEITmagazin\\uc0\\u8220{}.","plainCitation":"„ZEITmagazin“.","noteIndex":1210},"citationItems":[{"id":96,"uris":["http://zotero.org/users/local/usTu59L8/items/EJMJD2IT"],"itemData":{"id":96,"type":"article-journal","title":"ZEITmagazin"}}],"schema":"https://github.com/citation-style-language/schema/raw/master/csl-citation.json"} </w:instrText>
      </w:r>
      <w:r>
        <w:fldChar w:fldCharType="separate"/>
      </w:r>
      <w:r w:rsidRPr="00EB78A9">
        <w:rPr>
          <w:rFonts w:ascii="Calibri" w:hAnsi="Calibri" w:cs="Calibri"/>
          <w:szCs w:val="24"/>
        </w:rPr>
        <w:t>„ZEITmagazin“.</w:t>
      </w:r>
      <w:r>
        <w:fldChar w:fldCharType="end"/>
      </w:r>
    </w:p>
  </w:footnote>
  <w:footnote w:id="1212">
    <w:p w14:paraId="3F07EFCC" w14:textId="5BE70E6E" w:rsidR="002D0772" w:rsidRDefault="002D0772">
      <w:pPr>
        <w:pStyle w:val="FootnoteText"/>
      </w:pPr>
      <w:r>
        <w:rPr>
          <w:rStyle w:val="FootnoteReference"/>
        </w:rPr>
        <w:footnoteRef/>
      </w:r>
      <w:r>
        <w:t xml:space="preserve"> </w:t>
      </w:r>
      <w:r>
        <w:fldChar w:fldCharType="begin"/>
      </w:r>
      <w:r w:rsidR="008C334C">
        <w:instrText xml:space="preserve"> ADDIN ZOTERO_ITEM CSL_CITATION {"citationID":"PndPjUNh","properties":{"formattedCitation":"\\uc0\\u8222{}ZEITmagazin\\uc0\\u8220{}.","plainCitation":"„ZEITmagazin“.","noteIndex":1211},"citationItems":[{"id":96,"uris":["http://zotero.org/users/local/usTu59L8/items/EJMJD2IT"],"itemData":{"id":96,"type":"article-journal","title":"ZEITmagazin"}}],"schema":"https://github.com/citation-style-language/schema/raw/master/csl-citation.json"} </w:instrText>
      </w:r>
      <w:r>
        <w:fldChar w:fldCharType="separate"/>
      </w:r>
      <w:r w:rsidRPr="002D0772">
        <w:rPr>
          <w:rFonts w:ascii="Calibri" w:hAnsi="Calibri" w:cs="Calibri"/>
          <w:szCs w:val="24"/>
        </w:rPr>
        <w:t>„ZEITmagazin“.</w:t>
      </w:r>
      <w:r>
        <w:fldChar w:fldCharType="end"/>
      </w:r>
    </w:p>
  </w:footnote>
  <w:footnote w:id="1213">
    <w:p w14:paraId="14BACC5B" w14:textId="6ADB57D1" w:rsidR="002B1CB0" w:rsidRDefault="002B1CB0" w:rsidP="002B1CB0">
      <w:pPr>
        <w:pStyle w:val="FootnoteText"/>
      </w:pPr>
      <w:r>
        <w:rPr>
          <w:rStyle w:val="FootnoteReference"/>
        </w:rPr>
        <w:footnoteRef/>
      </w:r>
      <w:r>
        <w:t xml:space="preserve"> </w:t>
      </w:r>
      <w:r>
        <w:fldChar w:fldCharType="begin"/>
      </w:r>
      <w:r w:rsidR="008C334C">
        <w:instrText xml:space="preserve"> ADDIN ZOTERO_ITEM CSL_CITATION {"citationID":"Um2wWcZO","properties":{"formattedCitation":"Hess und S\\uc0\\u228{}lzer, {\\i{}Die echte italienische K\\uc0\\u252{}che}, 58.","plainCitation":"Hess und Sälzer, Die echte italienische Küche, 58.","noteIndex":1212},"citationItems":[{"id":2,"uris":["http://zotero.org/users/local/usTu59L8/items/8348HEDN"],"itemData":{"id":2,"type":"book","edition":"23. Aufl.","event-place":"München","ISBN":"978-3-7742-1102-5","language":"ger","number-of-pages":"320","publisher":"Gräfe und Unzer","publisher-place":"München","source":"K10plus ISBN","title":"Die echte italienische Küche: typische Rezepte und kulinarische Impressionen aus allen Regionen","title-short":"Die echte italienische Küche","author":[{"family":"Hess","given":"Reinhardt"},{"family":"Sälzer","given":"Sabine"}],"contributor":[{"family":"Foodfotografie Eising","given":""}],"issued":{"date-parts":[["2003"]]}},"locator":"58"}],"schema":"https://github.com/citation-style-language/schema/raw/master/csl-citation.json"} </w:instrText>
      </w:r>
      <w:r>
        <w:fldChar w:fldCharType="separate"/>
      </w:r>
      <w:r w:rsidRPr="00EB78A9">
        <w:rPr>
          <w:rFonts w:ascii="Calibri" w:hAnsi="Calibri" w:cs="Calibri"/>
          <w:szCs w:val="24"/>
        </w:rPr>
        <w:t xml:space="preserve">Hess und Sälzer, </w:t>
      </w:r>
      <w:r w:rsidRPr="00EB78A9">
        <w:rPr>
          <w:rFonts w:ascii="Calibri" w:hAnsi="Calibri" w:cs="Calibri"/>
          <w:i/>
          <w:iCs/>
          <w:szCs w:val="24"/>
        </w:rPr>
        <w:t>Die echte italienische Küche</w:t>
      </w:r>
      <w:r w:rsidRPr="00EB78A9">
        <w:rPr>
          <w:rFonts w:ascii="Calibri" w:hAnsi="Calibri" w:cs="Calibri"/>
          <w:szCs w:val="24"/>
        </w:rPr>
        <w:t>, 58.</w:t>
      </w:r>
      <w:r>
        <w:fldChar w:fldCharType="end"/>
      </w:r>
    </w:p>
  </w:footnote>
  <w:footnote w:id="1214">
    <w:p w14:paraId="29CED231" w14:textId="3949AB36" w:rsidR="00353137" w:rsidRPr="005F15D5" w:rsidRDefault="00353137" w:rsidP="00353137">
      <w:pPr>
        <w:pStyle w:val="FootnoteText"/>
      </w:pPr>
      <w:r>
        <w:rPr>
          <w:rStyle w:val="FootnoteReference"/>
        </w:rPr>
        <w:footnoteRef/>
      </w:r>
      <w:r w:rsidRPr="005F15D5">
        <w:t xml:space="preserve"> </w:t>
      </w:r>
      <w:r>
        <w:fldChar w:fldCharType="begin"/>
      </w:r>
      <w:r w:rsidR="008C334C">
        <w:instrText xml:space="preserve"> ADDIN ZOTERO_ITEM CSL_CITATION {"citationID":"HrIrFayV","properties":{"formattedCitation":"{\\i{}Fingerfood}, 24.","plainCitation":"Fingerfood, 24.","noteIndex":1213},"citationItems":[{"id":6,"uris":["http://zotero.org/users/local/usTu59L8/items/ETZGLA84"],"itemData":{"id":6,"type":"book","event-place":"Köln","ISBN":"978-3-8290-2312-2","language":"ger","number-of-pages":"304","publisher":"Könemann","publisher-place":"Köln","source":"K10plus ISBN","title":"Fingerfood: das grosse Buch der Snacks","title-short":"Fingerfood","issued":{"date-parts":[["2000"]]}},"locator":"24"}],"schema":"https://github.com/citation-style-language/schema/raw/master/csl-citation.json"} </w:instrText>
      </w:r>
      <w:r>
        <w:fldChar w:fldCharType="separate"/>
      </w:r>
      <w:r w:rsidRPr="005F15D5">
        <w:rPr>
          <w:rFonts w:ascii="Calibri" w:hAnsi="Calibri" w:cs="Calibri"/>
          <w:i/>
          <w:iCs/>
          <w:szCs w:val="24"/>
        </w:rPr>
        <w:t>Fingerfood</w:t>
      </w:r>
      <w:r w:rsidRPr="005F15D5">
        <w:rPr>
          <w:rFonts w:ascii="Calibri" w:hAnsi="Calibri" w:cs="Calibri"/>
          <w:szCs w:val="24"/>
        </w:rPr>
        <w:t>, 24.</w:t>
      </w:r>
      <w:r>
        <w:fldChar w:fldCharType="end"/>
      </w:r>
    </w:p>
  </w:footnote>
  <w:footnote w:id="1215">
    <w:p w14:paraId="7E6257F8" w14:textId="37E5B926" w:rsidR="00353137" w:rsidRDefault="00353137" w:rsidP="00353137">
      <w:pPr>
        <w:pStyle w:val="FootnoteText"/>
      </w:pPr>
      <w:r>
        <w:rPr>
          <w:rStyle w:val="FootnoteReference"/>
        </w:rPr>
        <w:footnoteRef/>
      </w:r>
      <w:r>
        <w:t xml:space="preserve"> </w:t>
      </w:r>
      <w:r>
        <w:fldChar w:fldCharType="begin"/>
      </w:r>
      <w:r w:rsidR="008C334C">
        <w:instrText xml:space="preserve"> ADDIN ZOTERO_ITEM CSL_CITATION {"citationID":"CkiQmODc","properties":{"formattedCitation":"Hess und S\\uc0\\u228{}lzer, {\\i{}Die echte italienische K\\uc0\\u252{}che}, 179.","plainCitation":"Hess und Sälzer, Die echte italienische Küche, 179.","noteIndex":1214},"citationItems":[{"id":2,"uris":["http://zotero.org/users/local/usTu59L8/items/8348HEDN"],"itemData":{"id":2,"type":"book","edition":"23. Aufl.","event-place":"München","ISBN":"978-3-7742-1102-5","language":"ger","number-of-pages":"320","publisher":"Gräfe und Unzer","publisher-place":"München","source":"K10plus ISBN","title":"Die echte italienische Küche: typische Rezepte und kulinarische Impressionen aus allen Regionen","title-short":"Die echte italienische Küche","author":[{"family":"Hess","given":"Reinhardt"},{"family":"Sälzer","given":"Sabine"}],"contributor":[{"family":"Foodfotografie Eising","given":""}],"issued":{"date-parts":[["2003"]]}},"locator":"179"}],"schema":"https://github.com/citation-style-language/schema/raw/master/csl-citation.json"} </w:instrText>
      </w:r>
      <w:r>
        <w:fldChar w:fldCharType="separate"/>
      </w:r>
      <w:r w:rsidRPr="005454D5">
        <w:rPr>
          <w:rFonts w:ascii="Calibri" w:hAnsi="Calibri" w:cs="Calibri"/>
          <w:szCs w:val="24"/>
        </w:rPr>
        <w:t xml:space="preserve">Hess und Sälzer, </w:t>
      </w:r>
      <w:r w:rsidRPr="005454D5">
        <w:rPr>
          <w:rFonts w:ascii="Calibri" w:hAnsi="Calibri" w:cs="Calibri"/>
          <w:i/>
          <w:iCs/>
          <w:szCs w:val="24"/>
        </w:rPr>
        <w:t>Die echte italienische Küche</w:t>
      </w:r>
      <w:r w:rsidRPr="005454D5">
        <w:rPr>
          <w:rFonts w:ascii="Calibri" w:hAnsi="Calibri" w:cs="Calibri"/>
          <w:szCs w:val="24"/>
        </w:rPr>
        <w:t>, 179.</w:t>
      </w:r>
      <w:r>
        <w:fldChar w:fldCharType="end"/>
      </w:r>
    </w:p>
  </w:footnote>
  <w:footnote w:id="1216">
    <w:p w14:paraId="0D245CC6" w14:textId="143F1081" w:rsidR="00083C2F" w:rsidRDefault="00083C2F">
      <w:pPr>
        <w:pStyle w:val="FootnoteText"/>
      </w:pPr>
      <w:r>
        <w:rPr>
          <w:rStyle w:val="FootnoteReference"/>
        </w:rPr>
        <w:footnoteRef/>
      </w:r>
      <w:r>
        <w:t xml:space="preserve"> </w:t>
      </w:r>
      <w:r>
        <w:fldChar w:fldCharType="begin"/>
      </w:r>
      <w:r w:rsidR="008C334C">
        <w:instrText xml:space="preserve"> ADDIN ZOTERO_ITEM CSL_CITATION {"citationID":"6jPu0yqn","properties":{"formattedCitation":"\\uc0\\u8222{}ZEITmagazin\\uc0\\u8220{}.","plainCitation":"„ZEITmagazin“.","noteIndex":1215},"citationItems":[{"id":96,"uris":["http://zotero.org/users/local/usTu59L8/items/EJMJD2IT"],"itemData":{"id":96,"type":"article-journal","title":"ZEITmagazin"}}],"schema":"https://github.com/citation-style-language/schema/raw/master/csl-citation.json"} </w:instrText>
      </w:r>
      <w:r>
        <w:fldChar w:fldCharType="separate"/>
      </w:r>
      <w:r w:rsidRPr="00083C2F">
        <w:rPr>
          <w:rFonts w:ascii="Calibri" w:hAnsi="Calibri" w:cs="Calibri"/>
          <w:szCs w:val="24"/>
        </w:rPr>
        <w:t>„ZEITmagazin“.</w:t>
      </w:r>
      <w:r>
        <w:fldChar w:fldCharType="end"/>
      </w:r>
    </w:p>
  </w:footnote>
  <w:footnote w:id="1217">
    <w:p w14:paraId="447F77D4" w14:textId="0D35CCC8" w:rsidR="00953353" w:rsidRDefault="00953353">
      <w:pPr>
        <w:pStyle w:val="FootnoteText"/>
      </w:pPr>
      <w:r>
        <w:rPr>
          <w:rStyle w:val="FootnoteReference"/>
        </w:rPr>
        <w:footnoteRef/>
      </w:r>
      <w:r>
        <w:t xml:space="preserve"> </w:t>
      </w:r>
      <w:r>
        <w:fldChar w:fldCharType="begin"/>
      </w:r>
      <w:r w:rsidR="008C334C">
        <w:instrText xml:space="preserve"> ADDIN ZOTERO_ITEM CSL_CITATION {"citationID":"4gMuN58U","properties":{"formattedCitation":"Raether, {\\i{}Das Beste vom Wochenmarkt neue frische und saisonale Rezepte aus dem ZEIT-Magazin}, 130.","plainCitation":"Raether, Das Beste vom Wochenmarkt neue frische und saisonale Rezepte aus dem ZEIT-Magazin, 130.","noteIndex":1216},"citationItems":[{"id":67,"uris":["http://zotero.org/users/local/usTu59L8/items/QLVCWGWT"],"itemData":{"id":67,"type":"book","edition":"Originalausgabe, 1. Auflage","event-place":"München","ISBN":"978-3-7423-0309-7","language":"ger","note":"OCLC: 1011381508","publisher":"riva","publisher-place":"München","source":"Open WorldCat","title":"Das Beste vom Wochenmarkt neue frische und saisonale Rezepte aus dem ZEIT-Magazin","author":[{"family":"Raether","given":"Elisabeth"}],"issued":{"date-parts":[["2017"]]}},"locator":"130"}],"schema":"https://github.com/citation-style-language/schema/raw/master/csl-citation.json"} </w:instrText>
      </w:r>
      <w:r>
        <w:fldChar w:fldCharType="separate"/>
      </w:r>
      <w:r w:rsidRPr="00953353">
        <w:rPr>
          <w:rFonts w:ascii="Calibri" w:hAnsi="Calibri" w:cs="Calibri"/>
          <w:szCs w:val="24"/>
        </w:rPr>
        <w:t xml:space="preserve">Raether, </w:t>
      </w:r>
      <w:r w:rsidRPr="00953353">
        <w:rPr>
          <w:rFonts w:ascii="Calibri" w:hAnsi="Calibri" w:cs="Calibri"/>
          <w:i/>
          <w:iCs/>
          <w:szCs w:val="24"/>
        </w:rPr>
        <w:t>Das Beste vom Wochenmarkt neue frische und saisonale Rezepte aus dem ZEIT-Magazin</w:t>
      </w:r>
      <w:r w:rsidRPr="00953353">
        <w:rPr>
          <w:rFonts w:ascii="Calibri" w:hAnsi="Calibri" w:cs="Calibri"/>
          <w:szCs w:val="24"/>
        </w:rPr>
        <w:t>, 130.</w:t>
      </w:r>
      <w:r>
        <w:fldChar w:fldCharType="end"/>
      </w:r>
    </w:p>
  </w:footnote>
  <w:footnote w:id="1218">
    <w:p w14:paraId="7A0203F1" w14:textId="5A5565F8" w:rsidR="00022DA5" w:rsidRPr="00022DA5" w:rsidRDefault="00022DA5" w:rsidP="00022DA5">
      <w:pPr>
        <w:pStyle w:val="FootnoteText"/>
        <w:rPr>
          <w:lang w:val="en-US"/>
        </w:rPr>
      </w:pPr>
      <w:r>
        <w:rPr>
          <w:rStyle w:val="FootnoteReference"/>
        </w:rPr>
        <w:footnoteRef/>
      </w:r>
      <w:r w:rsidRPr="00022DA5">
        <w:rPr>
          <w:lang w:val="en-US"/>
        </w:rPr>
        <w:t xml:space="preserve"> </w:t>
      </w:r>
      <w:r>
        <w:fldChar w:fldCharType="begin"/>
      </w:r>
      <w:r w:rsidR="008C334C">
        <w:rPr>
          <w:lang w:val="en-US"/>
        </w:rPr>
        <w:instrText xml:space="preserve"> ADDIN ZOTERO_ITEM CSL_CITATION {"citationID":"NlJaiEEw","properties":{"formattedCitation":"Ottolenghi u.\\uc0\\u160{}a., {\\i{}Flavour}, 252.","plainCitation":"Ottolenghi u. a., Flavour, 252.","noteIndex":1217},"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252"}],"schema":"https://github.com/citation-style-language/schema/raw/master/csl-citation.json"} </w:instrText>
      </w:r>
      <w:r>
        <w:fldChar w:fldCharType="separate"/>
      </w:r>
      <w:r w:rsidRPr="00022DA5">
        <w:rPr>
          <w:rFonts w:ascii="Calibri" w:hAnsi="Calibri" w:cs="Calibri"/>
          <w:szCs w:val="24"/>
          <w:lang w:val="en-US"/>
        </w:rPr>
        <w:t xml:space="preserve">Ottolenghi u. a., </w:t>
      </w:r>
      <w:r w:rsidRPr="00022DA5">
        <w:rPr>
          <w:rFonts w:ascii="Calibri" w:hAnsi="Calibri" w:cs="Calibri"/>
          <w:i/>
          <w:iCs/>
          <w:szCs w:val="24"/>
          <w:lang w:val="en-US"/>
        </w:rPr>
        <w:t>Flavour</w:t>
      </w:r>
      <w:r w:rsidRPr="00022DA5">
        <w:rPr>
          <w:rFonts w:ascii="Calibri" w:hAnsi="Calibri" w:cs="Calibri"/>
          <w:szCs w:val="24"/>
          <w:lang w:val="en-US"/>
        </w:rPr>
        <w:t>, 252.</w:t>
      </w:r>
      <w:r>
        <w:fldChar w:fldCharType="end"/>
      </w:r>
    </w:p>
  </w:footnote>
  <w:footnote w:id="1219">
    <w:p w14:paraId="5B71A264" w14:textId="5F9B6E9E" w:rsidR="00DB6A78" w:rsidRPr="005F15D5" w:rsidRDefault="00DB6A78" w:rsidP="00DB6A78">
      <w:pPr>
        <w:pStyle w:val="FootnoteText"/>
        <w:rPr>
          <w:lang w:val="en-US"/>
        </w:rPr>
      </w:pPr>
      <w:r>
        <w:rPr>
          <w:rStyle w:val="FootnoteReference"/>
        </w:rPr>
        <w:footnoteRef/>
      </w:r>
      <w:r w:rsidRPr="005F15D5">
        <w:rPr>
          <w:lang w:val="en-US"/>
        </w:rPr>
        <w:t xml:space="preserve"> </w:t>
      </w:r>
      <w:r>
        <w:fldChar w:fldCharType="begin"/>
      </w:r>
      <w:r w:rsidR="008C334C">
        <w:rPr>
          <w:lang w:val="en-US"/>
        </w:rPr>
        <w:instrText xml:space="preserve"> ADDIN ZOTERO_ITEM CSL_CITATION {"citationID":"Lzmv0CtO","properties":{"formattedCitation":"Likidis-K\\uc0\\u246{}nigsfeld, Brauner, und Werz-Kovacs, {\\i{}Griechenland Originalrezepte und Interessantes \\uc0\\u252{}ber Land und Leute}, 76.","plainCitation":"Likidis-Königsfeld, Brauner, und Werz-Kovacs, Griechenland Originalrezepte und Interessantes über Land und Leute, 76.","noteIndex":1218},"citationItems":[{"id":21,"uris":["http://zotero.org/users/local/usTu59L8/items/5J8T6KEU"],"itemData":{"id":21,"type":"book","edition":"Sonderausg. der Orig.-Ausg. von 1994, 1. Aufl","event-place":"München","ISBN":"978-3-7742-6443-4","language":"ger","note":"OCLC: 76556261","publisher":"Gräfe und Unzer","publisher-place":"München","source":"Open WorldCat","title":"Griechenland Originalrezepte und Interessantes über Land und Leute","author":[{"family":"Likidis-Königsfeld","given":"Kristina"},{"family":"Brauner","given":"Michael"},{"family":"Werz-Kovacs","given":"Stephanie","dropping-particle":"von"}],"issued":{"date-parts":[["2004"]]}},"locator":"76"}],"schema":"https://github.com/citation-style-language/schema/raw/master/csl-citation.json"} </w:instrText>
      </w:r>
      <w:r>
        <w:fldChar w:fldCharType="separate"/>
      </w:r>
      <w:r w:rsidRPr="005F15D5">
        <w:rPr>
          <w:rFonts w:ascii="Calibri" w:hAnsi="Calibri" w:cs="Calibri"/>
          <w:szCs w:val="24"/>
          <w:lang w:val="en-US"/>
        </w:rPr>
        <w:t xml:space="preserve">Likidis-Königsfeld, Brauner, und Werz-Kovacs, </w:t>
      </w:r>
      <w:r w:rsidRPr="005F15D5">
        <w:rPr>
          <w:rFonts w:ascii="Calibri" w:hAnsi="Calibri" w:cs="Calibri"/>
          <w:i/>
          <w:iCs/>
          <w:szCs w:val="24"/>
          <w:lang w:val="en-US"/>
        </w:rPr>
        <w:t>Griechenland Originalrezepte und Interessantes über Land und Leute</w:t>
      </w:r>
      <w:r w:rsidRPr="005F15D5">
        <w:rPr>
          <w:rFonts w:ascii="Calibri" w:hAnsi="Calibri" w:cs="Calibri"/>
          <w:szCs w:val="24"/>
          <w:lang w:val="en-US"/>
        </w:rPr>
        <w:t>, 76.</w:t>
      </w:r>
      <w:r>
        <w:fldChar w:fldCharType="end"/>
      </w:r>
    </w:p>
  </w:footnote>
  <w:footnote w:id="1220">
    <w:p w14:paraId="7625E5E3" w14:textId="478232D3" w:rsidR="00C25FA2" w:rsidRDefault="00C25FA2" w:rsidP="00C25FA2">
      <w:pPr>
        <w:pStyle w:val="FootnoteText"/>
      </w:pPr>
      <w:r>
        <w:rPr>
          <w:rStyle w:val="FootnoteReference"/>
        </w:rPr>
        <w:footnoteRef/>
      </w:r>
      <w:r>
        <w:t xml:space="preserve"> </w:t>
      </w:r>
      <w:r>
        <w:fldChar w:fldCharType="begin"/>
      </w:r>
      <w:r w:rsidR="008C334C">
        <w:instrText xml:space="preserve"> ADDIN ZOTERO_ITEM CSL_CITATION {"citationID":"ny8ZZAlS","properties":{"formattedCitation":"Kumar und Kumar, {\\i{}Indien Originalrezepte und Interessantes \\uc0\\u252{}ber Land und Leute}, 89.","plainCitation":"Kumar und Kumar, Indien Originalrezepte und Interessantes über Land und Leute, 89.","noteIndex":1219},"citationItems":[{"id":91,"uris":["http://zotero.org/users/local/usTu59L8/items/C47NQU57"],"itemData":{"id":91,"type":"book","collection-title":"Küchen der Welt","edition":"5","event-place":"München","number-of-pages":"144","publisher":"Gräfe und Unzer","publisher-place":"München","title":"Indien Originalrezepte und Interessantes über Land und Leute","author":[{"family":"Kumar","given":"Bikash"},{"family":"Kumar","given":"Marcela"}],"issued":{"date-parts":[["2006"]]}},"locator":"89"}],"schema":"https://github.com/citation-style-language/schema/raw/master/csl-citation.json"} </w:instrText>
      </w:r>
      <w:r>
        <w:fldChar w:fldCharType="separate"/>
      </w:r>
      <w:r w:rsidRPr="005159DD">
        <w:rPr>
          <w:rFonts w:ascii="Calibri" w:hAnsi="Calibri" w:cs="Calibri"/>
          <w:szCs w:val="24"/>
        </w:rPr>
        <w:t xml:space="preserve">Kumar und Kumar, </w:t>
      </w:r>
      <w:r w:rsidRPr="005159DD">
        <w:rPr>
          <w:rFonts w:ascii="Calibri" w:hAnsi="Calibri" w:cs="Calibri"/>
          <w:i/>
          <w:iCs/>
          <w:szCs w:val="24"/>
        </w:rPr>
        <w:t>Indien Originalrezepte und Interessantes über Land und Leute</w:t>
      </w:r>
      <w:r w:rsidRPr="005159DD">
        <w:rPr>
          <w:rFonts w:ascii="Calibri" w:hAnsi="Calibri" w:cs="Calibri"/>
          <w:szCs w:val="24"/>
        </w:rPr>
        <w:t>, 89.</w:t>
      </w:r>
      <w:r>
        <w:fldChar w:fldCharType="end"/>
      </w:r>
    </w:p>
  </w:footnote>
  <w:footnote w:id="1221">
    <w:p w14:paraId="0D0105C1" w14:textId="5CDE3526" w:rsidR="00C25FA2" w:rsidRDefault="00C25FA2" w:rsidP="00C25FA2">
      <w:pPr>
        <w:pStyle w:val="FootnoteText"/>
      </w:pPr>
      <w:r>
        <w:rPr>
          <w:rStyle w:val="FootnoteReference"/>
        </w:rPr>
        <w:footnoteRef/>
      </w:r>
      <w:r>
        <w:t xml:space="preserve"> </w:t>
      </w:r>
      <w:r>
        <w:fldChar w:fldCharType="begin"/>
      </w:r>
      <w:r w:rsidR="008C334C">
        <w:instrText xml:space="preserve"> ADDIN ZOTERO_ITEM CSL_CITATION {"citationID":"5WHYBLyb","properties":{"formattedCitation":"Kumar und Kumar, 93.","plainCitation":"Kumar und Kumar, 93.","noteIndex":1220},"citationItems":[{"id":91,"uris":["http://zotero.org/users/local/usTu59L8/items/C47NQU57"],"itemData":{"id":91,"type":"book","collection-title":"Küchen der Welt","edition":"5","event-place":"München","number-of-pages":"144","publisher":"Gräfe und Unzer","publisher-place":"München","title":"Indien Originalrezepte und Interessantes über Land und Leute","author":[{"family":"Kumar","given":"Bikash"},{"family":"Kumar","given":"Marcela"}],"issued":{"date-parts":[["2006"]]}},"locator":"93"}],"schema":"https://github.com/citation-style-language/schema/raw/master/csl-citation.json"} </w:instrText>
      </w:r>
      <w:r>
        <w:fldChar w:fldCharType="separate"/>
      </w:r>
      <w:r w:rsidRPr="009B1997">
        <w:rPr>
          <w:rFonts w:ascii="Calibri" w:hAnsi="Calibri" w:cs="Calibri"/>
        </w:rPr>
        <w:t>Kumar und Kumar, 93.</w:t>
      </w:r>
      <w:r>
        <w:fldChar w:fldCharType="end"/>
      </w:r>
    </w:p>
  </w:footnote>
  <w:footnote w:id="1222">
    <w:p w14:paraId="7B466AF7" w14:textId="11E15C65" w:rsidR="00C25FA2" w:rsidRDefault="00C25FA2" w:rsidP="00C25FA2">
      <w:pPr>
        <w:pStyle w:val="FootnoteText"/>
      </w:pPr>
      <w:r>
        <w:rPr>
          <w:rStyle w:val="FootnoteReference"/>
        </w:rPr>
        <w:footnoteRef/>
      </w:r>
      <w:r>
        <w:t xml:space="preserve"> </w:t>
      </w:r>
      <w:r>
        <w:fldChar w:fldCharType="begin"/>
      </w:r>
      <w:r w:rsidR="008C334C">
        <w:instrText xml:space="preserve"> ADDIN ZOTERO_ITEM CSL_CITATION {"citationID":"Me6wXpZp","properties":{"formattedCitation":"Sodha und Loftus, {\\i{}Indisch vegetarisch}, 190.","plainCitation":"Sodha und Loftus, Indisch vegetarisch, 190.","noteIndex":1221},"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190"}],"schema":"https://github.com/citation-style-language/schema/raw/master/csl-citation.json"} </w:instrText>
      </w:r>
      <w:r>
        <w:fldChar w:fldCharType="separate"/>
      </w:r>
      <w:r w:rsidRPr="008859A0">
        <w:rPr>
          <w:rFonts w:ascii="Calibri" w:hAnsi="Calibri" w:cs="Calibri"/>
          <w:szCs w:val="24"/>
        </w:rPr>
        <w:t xml:space="preserve">Sodha und Loftus, </w:t>
      </w:r>
      <w:r w:rsidRPr="008859A0">
        <w:rPr>
          <w:rFonts w:ascii="Calibri" w:hAnsi="Calibri" w:cs="Calibri"/>
          <w:i/>
          <w:iCs/>
          <w:szCs w:val="24"/>
        </w:rPr>
        <w:t>Indisch vegetarisch</w:t>
      </w:r>
      <w:r w:rsidRPr="008859A0">
        <w:rPr>
          <w:rFonts w:ascii="Calibri" w:hAnsi="Calibri" w:cs="Calibri"/>
          <w:szCs w:val="24"/>
        </w:rPr>
        <w:t>, 190.</w:t>
      </w:r>
      <w:r>
        <w:fldChar w:fldCharType="end"/>
      </w:r>
    </w:p>
  </w:footnote>
  <w:footnote w:id="1223">
    <w:p w14:paraId="57828C3A" w14:textId="44EB7897" w:rsidR="00C25FA2" w:rsidRDefault="00C25FA2" w:rsidP="00C25FA2">
      <w:pPr>
        <w:pStyle w:val="FootnoteText"/>
      </w:pPr>
      <w:r>
        <w:rPr>
          <w:rStyle w:val="FootnoteReference"/>
        </w:rPr>
        <w:footnoteRef/>
      </w:r>
      <w:r>
        <w:t xml:space="preserve"> </w:t>
      </w:r>
      <w:r>
        <w:fldChar w:fldCharType="begin"/>
      </w:r>
      <w:r w:rsidR="008C334C">
        <w:instrText xml:space="preserve"> ADDIN ZOTERO_ITEM CSL_CITATION {"citationID":"5CpTWJ9C","properties":{"formattedCitation":"{\\i{}Vegetarische K\\uc0\\u252{}che}, 86.","plainCitation":"Vegetarische Küche, 86.","noteIndex":1222},"citationItems":[{"id":50,"uris":["http://zotero.org/users/local/usTu59L8/items/S4PC74X4"],"itemData":{"id":50,"type":"book","edition":"1. Aufl","event-place":"München","ISBN":"978-3-89883-467-4","language":"ger","note":"OCLC: 900954541","publisher":"Zabert Sandmann","publisher-place":"München","source":"Open WorldCat","title":"Vegetarische Küche","issued":{"date-parts":[["2015"]]}},"locator":"86"}],"schema":"https://github.com/citation-style-language/schema/raw/master/csl-citation.json"} </w:instrText>
      </w:r>
      <w:r>
        <w:fldChar w:fldCharType="separate"/>
      </w:r>
      <w:r w:rsidRPr="006D4ECE">
        <w:rPr>
          <w:rFonts w:ascii="Calibri" w:hAnsi="Calibri" w:cs="Calibri"/>
          <w:i/>
          <w:iCs/>
          <w:szCs w:val="24"/>
        </w:rPr>
        <w:t>Vegetarische Küche</w:t>
      </w:r>
      <w:r w:rsidRPr="006D4ECE">
        <w:rPr>
          <w:rFonts w:ascii="Calibri" w:hAnsi="Calibri" w:cs="Calibri"/>
          <w:szCs w:val="24"/>
        </w:rPr>
        <w:t>, 86.</w:t>
      </w:r>
      <w:r>
        <w:fldChar w:fldCharType="end"/>
      </w:r>
    </w:p>
  </w:footnote>
  <w:footnote w:id="1224">
    <w:p w14:paraId="464A68B5" w14:textId="720FD1D0" w:rsidR="00C25FA2" w:rsidRDefault="00C25FA2" w:rsidP="00C25FA2">
      <w:pPr>
        <w:pStyle w:val="FootnoteText"/>
      </w:pPr>
      <w:r>
        <w:rPr>
          <w:rStyle w:val="FootnoteReference"/>
        </w:rPr>
        <w:footnoteRef/>
      </w:r>
      <w:r>
        <w:t xml:space="preserve"> </w:t>
      </w:r>
      <w:r>
        <w:fldChar w:fldCharType="begin"/>
      </w:r>
      <w:r w:rsidR="008C334C">
        <w:instrText xml:space="preserve"> ADDIN ZOTERO_ITEM CSL_CITATION {"citationID":"afHk5CjO","properties":{"formattedCitation":"Sodha und Loftus, {\\i{}Indisch vegetarisch}, 193.","plainCitation":"Sodha und Loftus, Indisch vegetarisch, 193.","noteIndex":1223},"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193"}],"schema":"https://github.com/citation-style-language/schema/raw/master/csl-citation.json"} </w:instrText>
      </w:r>
      <w:r>
        <w:fldChar w:fldCharType="separate"/>
      </w:r>
      <w:r w:rsidRPr="0065597B">
        <w:rPr>
          <w:rFonts w:ascii="Calibri" w:hAnsi="Calibri" w:cs="Calibri"/>
          <w:szCs w:val="24"/>
        </w:rPr>
        <w:t xml:space="preserve">Sodha und Loftus, </w:t>
      </w:r>
      <w:r w:rsidRPr="0065597B">
        <w:rPr>
          <w:rFonts w:ascii="Calibri" w:hAnsi="Calibri" w:cs="Calibri"/>
          <w:i/>
          <w:iCs/>
          <w:szCs w:val="24"/>
        </w:rPr>
        <w:t>Indisch vegetarisch</w:t>
      </w:r>
      <w:r w:rsidRPr="0065597B">
        <w:rPr>
          <w:rFonts w:ascii="Calibri" w:hAnsi="Calibri" w:cs="Calibri"/>
          <w:szCs w:val="24"/>
        </w:rPr>
        <w:t>, 193.</w:t>
      </w:r>
      <w:r>
        <w:fldChar w:fldCharType="end"/>
      </w:r>
    </w:p>
  </w:footnote>
  <w:footnote w:id="1225">
    <w:p w14:paraId="503B5043" w14:textId="56290388" w:rsidR="00675344" w:rsidRPr="005F15D5" w:rsidRDefault="00675344" w:rsidP="00675344">
      <w:pPr>
        <w:pStyle w:val="FootnoteText"/>
      </w:pPr>
      <w:r>
        <w:rPr>
          <w:rStyle w:val="FootnoteReference"/>
        </w:rPr>
        <w:footnoteRef/>
      </w:r>
      <w:r w:rsidRPr="005F15D5">
        <w:t xml:space="preserve"> </w:t>
      </w:r>
      <w:r>
        <w:fldChar w:fldCharType="begin"/>
      </w:r>
      <w:r w:rsidR="008C334C">
        <w:instrText xml:space="preserve"> ADDIN ZOTERO_ITEM CSL_CITATION {"citationID":"DSolYsIf","properties":{"formattedCitation":"Ottolenghi, {\\i{}Ottolenghi simple - Das Kochbuch}, 186.","plainCitation":"Ottolenghi, Ottolenghi simple - Das Kochbuch, 186.","noteIndex":1224},"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186"}],"schema":"https://github.com/citation-style-language/schema/raw/master/csl-citation.json"} </w:instrText>
      </w:r>
      <w:r>
        <w:fldChar w:fldCharType="separate"/>
      </w:r>
      <w:r w:rsidR="00A830F2" w:rsidRPr="00A830F2">
        <w:rPr>
          <w:rFonts w:ascii="Calibri" w:hAnsi="Calibri" w:cs="Calibri"/>
          <w:szCs w:val="24"/>
        </w:rPr>
        <w:t xml:space="preserve">Ottolenghi, </w:t>
      </w:r>
      <w:r w:rsidR="00A830F2" w:rsidRPr="00A830F2">
        <w:rPr>
          <w:rFonts w:ascii="Calibri" w:hAnsi="Calibri" w:cs="Calibri"/>
          <w:i/>
          <w:iCs/>
          <w:szCs w:val="24"/>
        </w:rPr>
        <w:t>Ottolenghi simple - Das Kochbuch</w:t>
      </w:r>
      <w:r w:rsidR="00A830F2" w:rsidRPr="00A830F2">
        <w:rPr>
          <w:rFonts w:ascii="Calibri" w:hAnsi="Calibri" w:cs="Calibri"/>
          <w:szCs w:val="24"/>
        </w:rPr>
        <w:t>, 186.</w:t>
      </w:r>
      <w:r>
        <w:fldChar w:fldCharType="end"/>
      </w:r>
    </w:p>
  </w:footnote>
  <w:footnote w:id="1226">
    <w:p w14:paraId="27C001FB" w14:textId="37DF7E44" w:rsidR="00F823EE" w:rsidRPr="005F15D5" w:rsidRDefault="00F823EE" w:rsidP="00F823EE">
      <w:pPr>
        <w:pStyle w:val="FootnoteText"/>
      </w:pPr>
      <w:r>
        <w:rPr>
          <w:rStyle w:val="FootnoteReference"/>
        </w:rPr>
        <w:footnoteRef/>
      </w:r>
      <w:r w:rsidRPr="005F15D5">
        <w:t xml:space="preserve"> </w:t>
      </w:r>
      <w:r>
        <w:fldChar w:fldCharType="begin"/>
      </w:r>
      <w:r w:rsidR="008C334C">
        <w:instrText xml:space="preserve"> ADDIN ZOTERO_ITEM CSL_CITATION {"citationID":"kEd2zKiU","properties":{"formattedCitation":"Frenkiel u.\\uc0\\u160{}a., {\\i{}Die gr\\uc0\\u252{}ne K\\uc0\\u252{}che auf Reisen}, 167.","plainCitation":"Frenkiel u. a., Die grüne Küche auf Reisen, 167.","noteIndex":1225},"citationItems":[{"id":57,"uris":["http://zotero.org/users/local/usTu59L8/items/LGKJLVB7"],"itemData":{"id":57,"type":"book","abstract":"Der Schwede David war ein ungesunder Vegetarier, die Dänin Luise eine gesundheitsbewusste Allesesserin. Jetzt haben sie die entspannte Variante des Vegetarismus entdeckt, kreativ mit hehren Zielen, aber ohne Dogmatismus, dafür mit tolerierten Abweichungen. Ihr Kochbucherstling ist, ebenso wie ihr Blog, farbenfroh und inspirierend. Hier wird kreativ und mit Einflüssen aus aller Welt, jedoch mit Zutaten, wie sie in Nordeuropa wachsen, gekocht. Wer sich also fragt, was er aus Gemüsesorten wie Rote Bete oder Rhabarber kochen soll, der wird bei \"Die grüne Küche\" fündig. Der Band ist in 10 Kapitel aufgeteilt; zuerst geben die Autoren einen Einblick, was sich in ihrer Speisekammer findet, Kapitel 2 widmet sich der Ernährung von Kindern. Sie sind Eltern einer kleinen Tochter, die natürlich auf der kulinarischen Weltreise dabei war. Nach ein paar Basisrezepten teilt sich der Band in die Kapitel \"Frühstück\", \"Leichte Gerichte\", \"Zum Mitnehmen\", \"Familienessen\", \"Häppchen\", \"Getränke\" und \"Süe︢ Gaumenfreuden\" auf. Gelungen, überall da, wo Vegetarisches gefragt ist. (2)","edition":"Dt. Erstausg","event-place":"München","ISBN":"978-3-86873-806-3","language":"ger","number-of-pages":"255","publisher":"Knesebeck","publisher-place":"München","source":"K10plus ISBN","title":"Die grüne Küche auf Reisen: Vegetarisches aus aller Welt","title-short":"Die grüne Küche auf Reisen","author":[{"family":"Frenkiel","given":"David"},{"family":"Vindahl","given":"Luise"},{"family":"Wiesner","given":"Linde"},{"family":"Frenkiel","given":"David"}],"issued":{"date-parts":[["2015"]]}},"locator":"167"}],"schema":"https://github.com/citation-style-language/schema/raw/master/csl-citation.json"} </w:instrText>
      </w:r>
      <w:r>
        <w:fldChar w:fldCharType="separate"/>
      </w:r>
      <w:r w:rsidR="00A830F2" w:rsidRPr="00A830F2">
        <w:rPr>
          <w:rFonts w:ascii="Calibri" w:hAnsi="Calibri" w:cs="Calibri"/>
          <w:szCs w:val="24"/>
        </w:rPr>
        <w:t xml:space="preserve">Frenkiel u. a., </w:t>
      </w:r>
      <w:r w:rsidR="00A830F2" w:rsidRPr="00A830F2">
        <w:rPr>
          <w:rFonts w:ascii="Calibri" w:hAnsi="Calibri" w:cs="Calibri"/>
          <w:i/>
          <w:iCs/>
          <w:szCs w:val="24"/>
        </w:rPr>
        <w:t>Die grüne Küche auf Reisen</w:t>
      </w:r>
      <w:r w:rsidR="00A830F2" w:rsidRPr="00A830F2">
        <w:rPr>
          <w:rFonts w:ascii="Calibri" w:hAnsi="Calibri" w:cs="Calibri"/>
          <w:szCs w:val="24"/>
        </w:rPr>
        <w:t>, 167.</w:t>
      </w:r>
      <w:r>
        <w:fldChar w:fldCharType="end"/>
      </w:r>
    </w:p>
  </w:footnote>
  <w:footnote w:id="1227">
    <w:p w14:paraId="3F55F220" w14:textId="042ED8D8" w:rsidR="005E23E3" w:rsidRPr="000C512E" w:rsidRDefault="005E23E3">
      <w:pPr>
        <w:pStyle w:val="FootnoteText"/>
      </w:pPr>
      <w:r>
        <w:rPr>
          <w:rStyle w:val="FootnoteReference"/>
        </w:rPr>
        <w:footnoteRef/>
      </w:r>
      <w:r w:rsidRPr="000C512E">
        <w:t xml:space="preserve"> </w:t>
      </w:r>
      <w:r>
        <w:fldChar w:fldCharType="begin"/>
      </w:r>
      <w:r w:rsidR="008C334C">
        <w:instrText xml:space="preserve"> ADDIN ZOTERO_ITEM CSL_CITATION {"citationID":"9Eeb40Qu","properties":{"formattedCitation":"\\uc0\\u8222{}ZEITmagazin\\uc0\\u8220{}.","plainCitation":"„ZEITmagazin“.","noteIndex":1226},"citationItems":[{"id":96,"uris":["http://zotero.org/users/local/usTu59L8/items/EJMJD2IT"],"itemData":{"id":96,"type":"article-journal","title":"ZEITmagazin"}}],"schema":"https://github.com/citation-style-language/schema/raw/master/csl-citation.json"} </w:instrText>
      </w:r>
      <w:r>
        <w:fldChar w:fldCharType="separate"/>
      </w:r>
      <w:r w:rsidRPr="005E23E3">
        <w:rPr>
          <w:rFonts w:ascii="Calibri" w:hAnsi="Calibri" w:cs="Calibri"/>
          <w:szCs w:val="24"/>
        </w:rPr>
        <w:t>„ZEITmagazin“.</w:t>
      </w:r>
      <w:r>
        <w:fldChar w:fldCharType="end"/>
      </w:r>
    </w:p>
  </w:footnote>
  <w:footnote w:id="1228">
    <w:p w14:paraId="418EF5E1" w14:textId="6292FCB5" w:rsidR="00F823EE" w:rsidRPr="000C512E" w:rsidRDefault="00F823EE" w:rsidP="00F823EE">
      <w:pPr>
        <w:pStyle w:val="FootnoteText"/>
      </w:pPr>
      <w:r>
        <w:rPr>
          <w:rStyle w:val="FootnoteReference"/>
        </w:rPr>
        <w:footnoteRef/>
      </w:r>
      <w:r w:rsidRPr="000C512E">
        <w:t xml:space="preserve"> </w:t>
      </w:r>
      <w:r>
        <w:fldChar w:fldCharType="begin"/>
      </w:r>
      <w:r w:rsidR="008C334C">
        <w:instrText xml:space="preserve"> ADDIN ZOTERO_ITEM CSL_CITATION {"citationID":"FxjX61PU","properties":{"formattedCitation":"Ottolenghi und Tamimi, {\\i{}Jerusalem}, 106.","plainCitation":"Ottolenghi und Tamimi, Jerusalem, 106.","noteIndex":1227},"citationItems":[{"id":94,"uris":["http://zotero.org/users/local/usTu59L8/items/9YPMVACQ"],"itemData":{"id":94,"type":"book","edition":"15. Auflage","event-place":"München","ISBN":"978-3-8310-2333-2","language":"ger","number-of-pages":"318","publisher":"Dorling Kindersley","publisher-place":"München","source":"K10plus ISBN","title":"Jerusalem: Das Kochbuch","title-short":"Jerusalem","author":[{"family":"Ottolenghi","given":"Yotam"},{"family":"Tamimi","given":"Sami"}],"issued":{"date-parts":[["2017"]]}},"locator":"106"}],"schema":"https://github.com/citation-style-language/schema/raw/master/csl-citation.json"} </w:instrText>
      </w:r>
      <w:r>
        <w:fldChar w:fldCharType="separate"/>
      </w:r>
      <w:r w:rsidRPr="000C512E">
        <w:rPr>
          <w:rFonts w:ascii="Calibri" w:hAnsi="Calibri" w:cs="Calibri"/>
          <w:szCs w:val="24"/>
        </w:rPr>
        <w:t xml:space="preserve">Ottolenghi und Tamimi, </w:t>
      </w:r>
      <w:r w:rsidRPr="000C512E">
        <w:rPr>
          <w:rFonts w:ascii="Calibri" w:hAnsi="Calibri" w:cs="Calibri"/>
          <w:i/>
          <w:iCs/>
          <w:szCs w:val="24"/>
        </w:rPr>
        <w:t>Jerusalem</w:t>
      </w:r>
      <w:r w:rsidRPr="000C512E">
        <w:rPr>
          <w:rFonts w:ascii="Calibri" w:hAnsi="Calibri" w:cs="Calibri"/>
          <w:szCs w:val="24"/>
        </w:rPr>
        <w:t>, 106.</w:t>
      </w:r>
      <w:r>
        <w:fldChar w:fldCharType="end"/>
      </w:r>
    </w:p>
  </w:footnote>
  <w:footnote w:id="1229">
    <w:p w14:paraId="2F9FC737" w14:textId="12B18BA6" w:rsidR="00C25FA2" w:rsidRDefault="00C25FA2" w:rsidP="00C25FA2">
      <w:pPr>
        <w:pStyle w:val="FootnoteText"/>
      </w:pPr>
      <w:r>
        <w:rPr>
          <w:rStyle w:val="FootnoteReference"/>
        </w:rPr>
        <w:footnoteRef/>
      </w:r>
      <w:r>
        <w:t xml:space="preserve"> </w:t>
      </w:r>
      <w:r>
        <w:fldChar w:fldCharType="begin"/>
      </w:r>
      <w:r w:rsidR="008C334C">
        <w:instrText xml:space="preserve"> ADDIN ZOTERO_ITEM CSL_CITATION {"citationID":"6ua1s4gV","properties":{"formattedCitation":"Sodha und Loftus, {\\i{}Indisch vegetarisch}, 195.","plainCitation":"Sodha und Loftus, Indisch vegetarisch, 195.","noteIndex":1228},"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195"}],"schema":"https://github.com/citation-style-language/schema/raw/master/csl-citation.json"} </w:instrText>
      </w:r>
      <w:r>
        <w:fldChar w:fldCharType="separate"/>
      </w:r>
      <w:r w:rsidR="00A830F2" w:rsidRPr="00A830F2">
        <w:rPr>
          <w:rFonts w:ascii="Calibri" w:hAnsi="Calibri" w:cs="Calibri"/>
          <w:szCs w:val="24"/>
        </w:rPr>
        <w:t xml:space="preserve">Sodha und Loftus, </w:t>
      </w:r>
      <w:r w:rsidR="00A830F2" w:rsidRPr="00A830F2">
        <w:rPr>
          <w:rFonts w:ascii="Calibri" w:hAnsi="Calibri" w:cs="Calibri"/>
          <w:i/>
          <w:iCs/>
          <w:szCs w:val="24"/>
        </w:rPr>
        <w:t>Indisch vegetarisch</w:t>
      </w:r>
      <w:r w:rsidR="00A830F2" w:rsidRPr="00A830F2">
        <w:rPr>
          <w:rFonts w:ascii="Calibri" w:hAnsi="Calibri" w:cs="Calibri"/>
          <w:szCs w:val="24"/>
        </w:rPr>
        <w:t>, 195.</w:t>
      </w:r>
      <w:r>
        <w:fldChar w:fldCharType="end"/>
      </w:r>
    </w:p>
  </w:footnote>
  <w:footnote w:id="1230">
    <w:p w14:paraId="1FAA4C32" w14:textId="2D524D06" w:rsidR="00C25FA2" w:rsidRDefault="00C25FA2" w:rsidP="00C25FA2">
      <w:pPr>
        <w:pStyle w:val="FootnoteText"/>
      </w:pPr>
      <w:r>
        <w:rPr>
          <w:rStyle w:val="FootnoteReference"/>
        </w:rPr>
        <w:footnoteRef/>
      </w:r>
      <w:r>
        <w:t xml:space="preserve"> </w:t>
      </w:r>
      <w:r>
        <w:fldChar w:fldCharType="begin"/>
      </w:r>
      <w:r w:rsidR="008C334C">
        <w:instrText xml:space="preserve"> ADDIN ZOTERO_ITEM CSL_CITATION {"citationID":"xsJnmEym","properties":{"formattedCitation":"Sodha und Loftus, 196.","plainCitation":"Sodha und Loftus, 196.","noteIndex":1229},"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196"}],"schema":"https://github.com/citation-style-language/schema/raw/master/csl-citation.json"} </w:instrText>
      </w:r>
      <w:r>
        <w:fldChar w:fldCharType="separate"/>
      </w:r>
      <w:r w:rsidRPr="00CF62E8">
        <w:rPr>
          <w:rFonts w:ascii="Calibri" w:hAnsi="Calibri" w:cs="Calibri"/>
        </w:rPr>
        <w:t>Sodha und Loftus, 196.</w:t>
      </w:r>
      <w:r>
        <w:fldChar w:fldCharType="end"/>
      </w:r>
    </w:p>
  </w:footnote>
  <w:footnote w:id="1231">
    <w:p w14:paraId="7B09CB9F" w14:textId="021CA018" w:rsidR="00790078" w:rsidRDefault="00790078" w:rsidP="00790078">
      <w:pPr>
        <w:pStyle w:val="FootnoteText"/>
      </w:pPr>
      <w:r>
        <w:rPr>
          <w:rStyle w:val="FootnoteReference"/>
        </w:rPr>
        <w:footnoteRef/>
      </w:r>
      <w:r>
        <w:t xml:space="preserve"> </w:t>
      </w:r>
      <w:r>
        <w:fldChar w:fldCharType="begin"/>
      </w:r>
      <w:r w:rsidR="008C334C">
        <w:instrText xml:space="preserve"> ADDIN ZOTERO_ITEM CSL_CITATION {"citationID":"IglcQDu9","properties":{"formattedCitation":"Sodha und Loftus, 202.","plainCitation":"Sodha und Loftus, 202.","noteIndex":1230},"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202"}],"schema":"https://github.com/citation-style-language/schema/raw/master/csl-citation.json"} </w:instrText>
      </w:r>
      <w:r>
        <w:fldChar w:fldCharType="separate"/>
      </w:r>
      <w:r w:rsidRPr="00433F19">
        <w:rPr>
          <w:rFonts w:ascii="Calibri" w:hAnsi="Calibri" w:cs="Calibri"/>
        </w:rPr>
        <w:t>Sodha und Loftus, 202.</w:t>
      </w:r>
      <w:r>
        <w:fldChar w:fldCharType="end"/>
      </w:r>
    </w:p>
  </w:footnote>
  <w:footnote w:id="1232">
    <w:p w14:paraId="4BFB7BD5" w14:textId="31097665" w:rsidR="00790078" w:rsidRDefault="00790078" w:rsidP="00790078">
      <w:pPr>
        <w:pStyle w:val="FootnoteText"/>
      </w:pPr>
      <w:r>
        <w:rPr>
          <w:rStyle w:val="FootnoteReference"/>
        </w:rPr>
        <w:footnoteRef/>
      </w:r>
      <w:r>
        <w:t xml:space="preserve"> </w:t>
      </w:r>
      <w:r>
        <w:fldChar w:fldCharType="begin"/>
      </w:r>
      <w:r w:rsidR="008C334C">
        <w:instrText xml:space="preserve"> ADDIN ZOTERO_ITEM CSL_CITATION {"citationID":"4y1GNi9N","properties":{"formattedCitation":"Sodha und Loftus, 207.","plainCitation":"Sodha und Loftus, 207.","noteIndex":1231},"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207"}],"schema":"https://github.com/citation-style-language/schema/raw/master/csl-citation.json"} </w:instrText>
      </w:r>
      <w:r>
        <w:fldChar w:fldCharType="separate"/>
      </w:r>
      <w:r w:rsidRPr="00192700">
        <w:rPr>
          <w:rFonts w:ascii="Calibri" w:hAnsi="Calibri" w:cs="Calibri"/>
        </w:rPr>
        <w:t>Sodha und Loftus, 207.</w:t>
      </w:r>
      <w:r>
        <w:fldChar w:fldCharType="end"/>
      </w:r>
    </w:p>
  </w:footnote>
  <w:footnote w:id="1233">
    <w:p w14:paraId="18891B93" w14:textId="58B21339" w:rsidR="00506F3D" w:rsidRPr="00432AB9" w:rsidRDefault="00506F3D" w:rsidP="00506F3D">
      <w:pPr>
        <w:pStyle w:val="FootnoteText"/>
      </w:pPr>
      <w:r>
        <w:rPr>
          <w:rStyle w:val="FootnoteReference"/>
        </w:rPr>
        <w:footnoteRef/>
      </w:r>
      <w:r w:rsidRPr="00432AB9">
        <w:t xml:space="preserve"> </w:t>
      </w:r>
      <w:r>
        <w:fldChar w:fldCharType="begin"/>
      </w:r>
      <w:r w:rsidR="008C334C">
        <w:instrText xml:space="preserve"> ADDIN ZOTERO_ITEM CSL_CITATION {"citationID":"vhMlvgSU","properties":{"formattedCitation":"Ottolenghi, {\\i{}Ottolenghi simple - Das Kochbuch}, 180.","plainCitation":"Ottolenghi, Ottolenghi simple - Das Kochbuch, 180.","noteIndex":1232},"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180"}],"schema":"https://github.com/citation-style-language/schema/raw/master/csl-citation.json"} </w:instrText>
      </w:r>
      <w:r>
        <w:fldChar w:fldCharType="separate"/>
      </w:r>
      <w:r w:rsidR="00A830F2" w:rsidRPr="00A830F2">
        <w:rPr>
          <w:rFonts w:ascii="Calibri" w:hAnsi="Calibri" w:cs="Calibri"/>
          <w:szCs w:val="24"/>
        </w:rPr>
        <w:t xml:space="preserve">Ottolenghi, </w:t>
      </w:r>
      <w:r w:rsidR="00A830F2" w:rsidRPr="00A830F2">
        <w:rPr>
          <w:rFonts w:ascii="Calibri" w:hAnsi="Calibri" w:cs="Calibri"/>
          <w:i/>
          <w:iCs/>
          <w:szCs w:val="24"/>
        </w:rPr>
        <w:t>Ottolenghi simple - Das Kochbuch</w:t>
      </w:r>
      <w:r w:rsidR="00A830F2" w:rsidRPr="00A830F2">
        <w:rPr>
          <w:rFonts w:ascii="Calibri" w:hAnsi="Calibri" w:cs="Calibri"/>
          <w:szCs w:val="24"/>
        </w:rPr>
        <w:t>, 180.</w:t>
      </w:r>
      <w:r>
        <w:fldChar w:fldCharType="end"/>
      </w:r>
    </w:p>
  </w:footnote>
  <w:footnote w:id="1234">
    <w:p w14:paraId="5EF3A2FA" w14:textId="190CB013" w:rsidR="00506F3D" w:rsidRPr="00432AB9" w:rsidRDefault="00506F3D" w:rsidP="00506F3D">
      <w:pPr>
        <w:pStyle w:val="FootnoteText"/>
      </w:pPr>
      <w:r>
        <w:rPr>
          <w:rStyle w:val="FootnoteReference"/>
        </w:rPr>
        <w:footnoteRef/>
      </w:r>
      <w:r w:rsidRPr="00432AB9">
        <w:t xml:space="preserve"> </w:t>
      </w:r>
      <w:r>
        <w:fldChar w:fldCharType="begin"/>
      </w:r>
      <w:r w:rsidR="008C334C">
        <w:instrText xml:space="preserve"> ADDIN ZOTERO_ITEM CSL_CITATION {"citationID":"HPaTwQCi","properties":{"formattedCitation":"Ottolenghi, 183.","plainCitation":"Ottolenghi, 183.","noteIndex":1233},"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183"}],"schema":"https://github.com/citation-style-language/schema/raw/master/csl-citation.json"} </w:instrText>
      </w:r>
      <w:r>
        <w:fldChar w:fldCharType="separate"/>
      </w:r>
      <w:r w:rsidRPr="00432AB9">
        <w:rPr>
          <w:rFonts w:ascii="Calibri" w:hAnsi="Calibri" w:cs="Calibri"/>
        </w:rPr>
        <w:t>Ottolenghi, 183.</w:t>
      </w:r>
      <w:r>
        <w:fldChar w:fldCharType="end"/>
      </w:r>
    </w:p>
  </w:footnote>
  <w:footnote w:id="1235">
    <w:p w14:paraId="104B9BDF" w14:textId="5E0957DC" w:rsidR="0050133F" w:rsidRDefault="0050133F" w:rsidP="0050133F">
      <w:pPr>
        <w:pStyle w:val="FootnoteText"/>
      </w:pPr>
      <w:r>
        <w:rPr>
          <w:rStyle w:val="FootnoteReference"/>
        </w:rPr>
        <w:footnoteRef/>
      </w:r>
      <w:r>
        <w:t xml:space="preserve"> </w:t>
      </w:r>
      <w:r>
        <w:fldChar w:fldCharType="begin"/>
      </w:r>
      <w:r w:rsidR="008C334C">
        <w:instrText xml:space="preserve"> ADDIN ZOTERO_ITEM CSL_CITATION {"citationID":"O1SKoo3D","properties":{"formattedCitation":"Wissing, Kindler, und Hodeige, {\\i{}Ben Kindler}, 54.","plainCitation":"Wissing, Kindler, und Hodeige, Ben Kindler, 54.","noteIndex":1234},"citationItems":[{"id":52,"uris":["http://zotero.org/users/local/usTu59L8/items/FT4YJURL"],"itemData":{"id":52,"type":"book","event-place":"Winden","ISBN":"978-3-9815555-6-1","language":"ger","number-of-pages":"96","publisher":"Ed. Rombach","publisher-place":"Winden","source":"K10plus ISBN","title":"Ben Kindler: Frühling, Sommer, Herbst, Asien! ; Ben Kindlers Aromen in der badischen Küche","title-short":"Ben Kindler","editor":[{"family":"Wissing","given":"Michael"},{"family":"Kindler","given":"Ben"},{"family":"Hodeige","given":"Christian H."}],"issued":{"date-parts":[["2015"]]}},"locator":"54"}],"schema":"https://github.com/citation-style-language/schema/raw/master/csl-citation.json"} </w:instrText>
      </w:r>
      <w:r>
        <w:fldChar w:fldCharType="separate"/>
      </w:r>
      <w:r w:rsidR="00A830F2" w:rsidRPr="00A830F2">
        <w:rPr>
          <w:rFonts w:ascii="Calibri" w:hAnsi="Calibri" w:cs="Calibri"/>
          <w:szCs w:val="24"/>
        </w:rPr>
        <w:t xml:space="preserve">Wissing, Kindler, und Hodeige, </w:t>
      </w:r>
      <w:r w:rsidR="00A830F2" w:rsidRPr="00A830F2">
        <w:rPr>
          <w:rFonts w:ascii="Calibri" w:hAnsi="Calibri" w:cs="Calibri"/>
          <w:i/>
          <w:iCs/>
          <w:szCs w:val="24"/>
        </w:rPr>
        <w:t>Ben Kindler</w:t>
      </w:r>
      <w:r w:rsidR="00A830F2" w:rsidRPr="00A830F2">
        <w:rPr>
          <w:rFonts w:ascii="Calibri" w:hAnsi="Calibri" w:cs="Calibri"/>
          <w:szCs w:val="24"/>
        </w:rPr>
        <w:t>, 54.</w:t>
      </w:r>
      <w:r>
        <w:fldChar w:fldCharType="end"/>
      </w:r>
    </w:p>
  </w:footnote>
  <w:footnote w:id="1236">
    <w:p w14:paraId="3FA77BCD" w14:textId="067AF15E" w:rsidR="0050133F" w:rsidRPr="00F0625D" w:rsidRDefault="0050133F" w:rsidP="0050133F">
      <w:pPr>
        <w:pStyle w:val="FootnoteText"/>
      </w:pPr>
      <w:r>
        <w:rPr>
          <w:rStyle w:val="FootnoteReference"/>
        </w:rPr>
        <w:footnoteRef/>
      </w:r>
      <w:r w:rsidRPr="00F0625D">
        <w:t xml:space="preserve"> </w:t>
      </w:r>
      <w:r>
        <w:fldChar w:fldCharType="begin"/>
      </w:r>
      <w:r w:rsidR="008C334C">
        <w:instrText xml:space="preserve"> ADDIN ZOTERO_ITEM CSL_CITATION {"citationID":"JhzK5LEk","properties":{"formattedCitation":"Kindler, {\\i{}Bangkok original streetfood authentische Rezepte aus Thailand}, 147.","plainCitation":"Kindler, Bangkok original streetfood authentische Rezepte aus Thailand, 147.","noteIndex":1235},"citationItems":[{"id":22,"uris":["http://zotero.org/users/local/usTu59L8/items/TY36UF53"],"itemData":{"id":22,"type":"book","event-place":"Aarau","ISBN":"978-3-03902-052-2","language":"ger","note":"OCLC: 1107428225","publisher":"AT Verlag","publisher-place":"Aarau","source":"Open WorldCat","title":"Bangkok original streetfood authentische Rezepte aus Thailand","author":[{"family":"Kindler","given":"Ben"}],"issued":{"date-parts":[["2019"]]}},"locator":"147"}],"schema":"https://github.com/citation-style-language/schema/raw/master/csl-citation.json"} </w:instrText>
      </w:r>
      <w:r>
        <w:fldChar w:fldCharType="separate"/>
      </w:r>
      <w:r w:rsidRPr="00F0625D">
        <w:rPr>
          <w:rFonts w:ascii="Calibri" w:hAnsi="Calibri" w:cs="Calibri"/>
          <w:szCs w:val="24"/>
        </w:rPr>
        <w:t xml:space="preserve">Kindler, </w:t>
      </w:r>
      <w:r w:rsidRPr="00F0625D">
        <w:rPr>
          <w:rFonts w:ascii="Calibri" w:hAnsi="Calibri" w:cs="Calibri"/>
          <w:i/>
          <w:iCs/>
          <w:szCs w:val="24"/>
        </w:rPr>
        <w:t>Bangkok original streetfood authentische Rezepte aus Thailand</w:t>
      </w:r>
      <w:r w:rsidRPr="00F0625D">
        <w:rPr>
          <w:rFonts w:ascii="Calibri" w:hAnsi="Calibri" w:cs="Calibri"/>
          <w:szCs w:val="24"/>
        </w:rPr>
        <w:t>, 147.</w:t>
      </w:r>
      <w:r>
        <w:fldChar w:fldCharType="end"/>
      </w:r>
    </w:p>
  </w:footnote>
  <w:footnote w:id="1237">
    <w:p w14:paraId="04AF5161" w14:textId="7A63BB8C" w:rsidR="00A44BBD" w:rsidRDefault="00A44BBD" w:rsidP="00A44BBD">
      <w:pPr>
        <w:pStyle w:val="FootnoteText"/>
      </w:pPr>
      <w:r>
        <w:rPr>
          <w:rStyle w:val="FootnoteReference"/>
        </w:rPr>
        <w:footnoteRef/>
      </w:r>
      <w:r>
        <w:t xml:space="preserve"> </w:t>
      </w:r>
      <w:r>
        <w:fldChar w:fldCharType="begin"/>
      </w:r>
      <w:r w:rsidR="008C334C">
        <w:instrText xml:space="preserve"> ADDIN ZOTERO_ITEM CSL_CITATION {"citationID":"FrQxxRTD","properties":{"formattedCitation":"{\\i{}Vegetarische K\\uc0\\u252{}che}, 90.","plainCitation":"Vegetarische Küche, 90.","noteIndex":1236},"citationItems":[{"id":50,"uris":["http://zotero.org/users/local/usTu59L8/items/S4PC74X4"],"itemData":{"id":50,"type":"book","edition":"1. Aufl","event-place":"München","ISBN":"978-3-89883-467-4","language":"ger","note":"OCLC: 900954541","publisher":"Zabert Sandmann","publisher-place":"München","source":"Open WorldCat","title":"Vegetarische Küche","issued":{"date-parts":[["2015"]]}},"locator":"90"}],"schema":"https://github.com/citation-style-language/schema/raw/master/csl-citation.json"} </w:instrText>
      </w:r>
      <w:r>
        <w:fldChar w:fldCharType="separate"/>
      </w:r>
      <w:r w:rsidRPr="00D83B9E">
        <w:rPr>
          <w:rFonts w:ascii="Calibri" w:hAnsi="Calibri" w:cs="Calibri"/>
          <w:i/>
          <w:iCs/>
          <w:szCs w:val="24"/>
        </w:rPr>
        <w:t>Vegetarische Küche</w:t>
      </w:r>
      <w:r w:rsidRPr="00D83B9E">
        <w:rPr>
          <w:rFonts w:ascii="Calibri" w:hAnsi="Calibri" w:cs="Calibri"/>
          <w:szCs w:val="24"/>
        </w:rPr>
        <w:t>, 90.</w:t>
      </w:r>
      <w:r>
        <w:fldChar w:fldCharType="end"/>
      </w:r>
    </w:p>
  </w:footnote>
  <w:footnote w:id="1238">
    <w:p w14:paraId="76E4F1C3" w14:textId="506D611A" w:rsidR="00A44BBD" w:rsidRDefault="00A44BBD" w:rsidP="00A44BBD">
      <w:pPr>
        <w:pStyle w:val="FootnoteText"/>
      </w:pPr>
      <w:r>
        <w:rPr>
          <w:rStyle w:val="FootnoteReference"/>
        </w:rPr>
        <w:footnoteRef/>
      </w:r>
      <w:r>
        <w:t xml:space="preserve"> </w:t>
      </w:r>
      <w:r>
        <w:fldChar w:fldCharType="begin"/>
      </w:r>
      <w:r w:rsidR="008C334C">
        <w:instrText xml:space="preserve"> ADDIN ZOTERO_ITEM CSL_CITATION {"citationID":"jSQOITDX","properties":{"formattedCitation":"essen &amp; trinken, \\uc0\\u8222{}essen &amp; trinken Spezial: Das geht ja schnell!\\uc0\\u8220{}, 118.","plainCitation":"essen &amp; trinken, „essen &amp; trinken Spezial: Das geht ja schnell!“, 118.","noteIndex":1237},"citationItems":[{"id":76,"uris":["http://zotero.org/users/local/usTu59L8/items/7KWS7ZL9"],"itemData":{"id":76,"type":"article-journal","collection-title":"essen &amp; trinken","title":"essen &amp; trinken Spezial: Das geht ja schnell!","volume":"03/2016","editor":[{"family":"essen &amp; trinken","given":""}],"issued":{"date-parts":[["2016"]]}},"locator":"118"}],"schema":"https://github.com/citation-style-language/schema/raw/master/csl-citation.json"} </w:instrText>
      </w:r>
      <w:r>
        <w:fldChar w:fldCharType="separate"/>
      </w:r>
      <w:r w:rsidRPr="00FB32A5">
        <w:rPr>
          <w:rFonts w:ascii="Calibri" w:hAnsi="Calibri" w:cs="Calibri"/>
          <w:szCs w:val="24"/>
        </w:rPr>
        <w:t>essen &amp; trinken, „essen &amp; trinken Spezial: Das geht ja schnell!“, 118.</w:t>
      </w:r>
      <w:r>
        <w:fldChar w:fldCharType="end"/>
      </w:r>
    </w:p>
  </w:footnote>
  <w:footnote w:id="1239">
    <w:p w14:paraId="2328EFBE" w14:textId="392422C5" w:rsidR="00886339" w:rsidRDefault="00886339" w:rsidP="00886339">
      <w:pPr>
        <w:pStyle w:val="FootnoteText"/>
      </w:pPr>
      <w:r>
        <w:rPr>
          <w:rStyle w:val="FootnoteReference"/>
        </w:rPr>
        <w:footnoteRef/>
      </w:r>
      <w:r>
        <w:t xml:space="preserve"> </w:t>
      </w:r>
      <w:r>
        <w:fldChar w:fldCharType="begin"/>
      </w:r>
      <w:r w:rsidR="008C334C">
        <w:instrText xml:space="preserve"> ADDIN ZOTERO_ITEM CSL_CITATION {"citationID":"uqBzdQMv","properties":{"formattedCitation":"Wissing, Kindler, und Hodeige, {\\i{}Ben Kindler}, 24.","plainCitation":"Wissing, Kindler, und Hodeige, Ben Kindler, 24.","noteIndex":1238},"citationItems":[{"id":52,"uris":["http://zotero.org/users/local/usTu59L8/items/FT4YJURL"],"itemData":{"id":52,"type":"book","event-place":"Winden","ISBN":"978-3-9815555-6-1","language":"ger","number-of-pages":"96","publisher":"Ed. Rombach","publisher-place":"Winden","source":"K10plus ISBN","title":"Ben Kindler: Frühling, Sommer, Herbst, Asien! ; Ben Kindlers Aromen in der badischen Küche","title-short":"Ben Kindler","editor":[{"family":"Wissing","given":"Michael"},{"family":"Kindler","given":"Ben"},{"family":"Hodeige","given":"Christian H."}],"issued":{"date-parts":[["2015"]]}},"locator":"24"}],"schema":"https://github.com/citation-style-language/schema/raw/master/csl-citation.json"} </w:instrText>
      </w:r>
      <w:r>
        <w:fldChar w:fldCharType="separate"/>
      </w:r>
      <w:r w:rsidRPr="00F10260">
        <w:rPr>
          <w:rFonts w:ascii="Calibri" w:hAnsi="Calibri" w:cs="Calibri"/>
          <w:szCs w:val="24"/>
        </w:rPr>
        <w:t xml:space="preserve">Wissing, Kindler, und Hodeige, </w:t>
      </w:r>
      <w:r w:rsidRPr="00F10260">
        <w:rPr>
          <w:rFonts w:ascii="Calibri" w:hAnsi="Calibri" w:cs="Calibri"/>
          <w:i/>
          <w:iCs/>
          <w:szCs w:val="24"/>
        </w:rPr>
        <w:t>Ben Kindler</w:t>
      </w:r>
      <w:r w:rsidRPr="00F10260">
        <w:rPr>
          <w:rFonts w:ascii="Calibri" w:hAnsi="Calibri" w:cs="Calibri"/>
          <w:szCs w:val="24"/>
        </w:rPr>
        <w:t>, 24.</w:t>
      </w:r>
      <w:r>
        <w:fldChar w:fldCharType="end"/>
      </w:r>
    </w:p>
  </w:footnote>
  <w:footnote w:id="1240">
    <w:p w14:paraId="1FC5EF67" w14:textId="7C1CCABC" w:rsidR="0050133F" w:rsidRPr="00886339" w:rsidRDefault="0050133F" w:rsidP="0050133F">
      <w:pPr>
        <w:pStyle w:val="FootnoteText"/>
      </w:pPr>
      <w:r>
        <w:rPr>
          <w:rStyle w:val="FootnoteReference"/>
        </w:rPr>
        <w:footnoteRef/>
      </w:r>
      <w:r w:rsidRPr="00886339">
        <w:t xml:space="preserve"> </w:t>
      </w:r>
      <w:r>
        <w:fldChar w:fldCharType="begin"/>
      </w:r>
      <w:r w:rsidR="008C334C">
        <w:instrText xml:space="preserve"> ADDIN ZOTERO_ITEM CSL_CITATION {"citationID":"cTUnkuHu","properties":{"formattedCitation":"Ottolenghi, {\\i{}Ottolenghi simple - Das Kochbuch}, 185.","plainCitation":"Ottolenghi, Ottolenghi simple - Das Kochbuch, 185.","noteIndex":1239},"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185"}],"schema":"https://github.com/citation-style-language/schema/raw/master/csl-citation.json"} </w:instrText>
      </w:r>
      <w:r>
        <w:fldChar w:fldCharType="separate"/>
      </w:r>
      <w:r w:rsidR="00A830F2" w:rsidRPr="00A830F2">
        <w:rPr>
          <w:rFonts w:ascii="Calibri" w:hAnsi="Calibri" w:cs="Calibri"/>
          <w:szCs w:val="24"/>
        </w:rPr>
        <w:t xml:space="preserve">Ottolenghi, </w:t>
      </w:r>
      <w:r w:rsidR="00A830F2" w:rsidRPr="00A830F2">
        <w:rPr>
          <w:rFonts w:ascii="Calibri" w:hAnsi="Calibri" w:cs="Calibri"/>
          <w:i/>
          <w:iCs/>
          <w:szCs w:val="24"/>
        </w:rPr>
        <w:t>Ottolenghi simple - Das Kochbuch</w:t>
      </w:r>
      <w:r w:rsidR="00A830F2" w:rsidRPr="00A830F2">
        <w:rPr>
          <w:rFonts w:ascii="Calibri" w:hAnsi="Calibri" w:cs="Calibri"/>
          <w:szCs w:val="24"/>
        </w:rPr>
        <w:t>, 185.</w:t>
      </w:r>
      <w:r>
        <w:fldChar w:fldCharType="end"/>
      </w:r>
    </w:p>
  </w:footnote>
  <w:footnote w:id="1241">
    <w:p w14:paraId="7FB3B3EE" w14:textId="2BE2E021" w:rsidR="00A830F2" w:rsidRDefault="00A830F2">
      <w:pPr>
        <w:pStyle w:val="FootnoteText"/>
      </w:pPr>
      <w:r>
        <w:rPr>
          <w:rStyle w:val="FootnoteReference"/>
        </w:rPr>
        <w:footnoteRef/>
      </w:r>
      <w:r>
        <w:t xml:space="preserve"> </w:t>
      </w:r>
      <w:r>
        <w:fldChar w:fldCharType="begin"/>
      </w:r>
      <w:r w:rsidR="008C334C">
        <w:instrText xml:space="preserve"> ADDIN ZOTERO_ITEM CSL_CITATION {"citationID":"zoj4aHFH","properties":{"formattedCitation":"Kindler, {\\i{}Bangkok original streetfood authentische Rezepte aus Thailand}, 27.","plainCitation":"Kindler, Bangkok original streetfood authentische Rezepte aus Thailand, 27.","noteIndex":1240},"citationItems":[{"id":22,"uris":["http://zotero.org/users/local/usTu59L8/items/TY36UF53"],"itemData":{"id":22,"type":"book","event-place":"Aarau","ISBN":"978-3-03902-052-2","language":"ger","note":"OCLC: 1107428225","publisher":"AT Verlag","publisher-place":"Aarau","source":"Open WorldCat","title":"Bangkok original streetfood authentische Rezepte aus Thailand","author":[{"family":"Kindler","given":"Ben"}],"issued":{"date-parts":[["2019"]]}},"locator":"27"}],"schema":"https://github.com/citation-style-language/schema/raw/master/csl-citation.json"} </w:instrText>
      </w:r>
      <w:r>
        <w:fldChar w:fldCharType="separate"/>
      </w:r>
      <w:r w:rsidRPr="00A830F2">
        <w:rPr>
          <w:rFonts w:ascii="Calibri" w:hAnsi="Calibri" w:cs="Calibri"/>
          <w:szCs w:val="24"/>
        </w:rPr>
        <w:t xml:space="preserve">Kindler, </w:t>
      </w:r>
      <w:r w:rsidRPr="00A830F2">
        <w:rPr>
          <w:rFonts w:ascii="Calibri" w:hAnsi="Calibri" w:cs="Calibri"/>
          <w:i/>
          <w:iCs/>
          <w:szCs w:val="24"/>
        </w:rPr>
        <w:t>Bangkok original streetfood authentische Rezepte aus Thailand</w:t>
      </w:r>
      <w:r w:rsidRPr="00A830F2">
        <w:rPr>
          <w:rFonts w:ascii="Calibri" w:hAnsi="Calibri" w:cs="Calibri"/>
          <w:szCs w:val="24"/>
        </w:rPr>
        <w:t>, 27.</w:t>
      </w:r>
      <w:r>
        <w:fldChar w:fldCharType="end"/>
      </w:r>
    </w:p>
  </w:footnote>
  <w:footnote w:id="1242">
    <w:p w14:paraId="74820078" w14:textId="6D4CB79D" w:rsidR="00886339" w:rsidRDefault="00886339" w:rsidP="00886339">
      <w:pPr>
        <w:pStyle w:val="FootnoteText"/>
      </w:pPr>
      <w:r>
        <w:rPr>
          <w:rStyle w:val="FootnoteReference"/>
        </w:rPr>
        <w:footnoteRef/>
      </w:r>
      <w:r>
        <w:t xml:space="preserve"> </w:t>
      </w:r>
      <w:r>
        <w:fldChar w:fldCharType="begin"/>
      </w:r>
      <w:r w:rsidR="008C334C">
        <w:instrText xml:space="preserve"> ADDIN ZOTERO_ITEM CSL_CITATION {"citationID":"tecqFHfP","properties":{"formattedCitation":"Wissing, Kindler, und Hodeige, {\\i{}Ben Kindler}, 34.","plainCitation":"Wissing, Kindler, und Hodeige, Ben Kindler, 34.","noteIndex":1241},"citationItems":[{"id":52,"uris":["http://zotero.org/users/local/usTu59L8/items/FT4YJURL"],"itemData":{"id":52,"type":"book","event-place":"Winden","ISBN":"978-3-9815555-6-1","language":"ger","number-of-pages":"96","publisher":"Ed. Rombach","publisher-place":"Winden","source":"K10plus ISBN","title":"Ben Kindler: Frühling, Sommer, Herbst, Asien! ; Ben Kindlers Aromen in der badischen Küche","title-short":"Ben Kindler","editor":[{"family":"Wissing","given":"Michael"},{"family":"Kindler","given":"Ben"},{"family":"Hodeige","given":"Christian H."}],"issued":{"date-parts":[["2015"]]}},"locator":"34"}],"schema":"https://github.com/citation-style-language/schema/raw/master/csl-citation.json"} </w:instrText>
      </w:r>
      <w:r>
        <w:fldChar w:fldCharType="separate"/>
      </w:r>
      <w:r w:rsidR="00A830F2" w:rsidRPr="00A830F2">
        <w:rPr>
          <w:rFonts w:ascii="Calibri" w:hAnsi="Calibri" w:cs="Calibri"/>
          <w:szCs w:val="24"/>
        </w:rPr>
        <w:t xml:space="preserve">Wissing, Kindler, und Hodeige, </w:t>
      </w:r>
      <w:r w:rsidR="00A830F2" w:rsidRPr="00A830F2">
        <w:rPr>
          <w:rFonts w:ascii="Calibri" w:hAnsi="Calibri" w:cs="Calibri"/>
          <w:i/>
          <w:iCs/>
          <w:szCs w:val="24"/>
        </w:rPr>
        <w:t>Ben Kindler</w:t>
      </w:r>
      <w:r w:rsidR="00A830F2" w:rsidRPr="00A830F2">
        <w:rPr>
          <w:rFonts w:ascii="Calibri" w:hAnsi="Calibri" w:cs="Calibri"/>
          <w:szCs w:val="24"/>
        </w:rPr>
        <w:t>, 34.</w:t>
      </w:r>
      <w:r>
        <w:fldChar w:fldCharType="end"/>
      </w:r>
    </w:p>
  </w:footnote>
  <w:footnote w:id="1243">
    <w:p w14:paraId="6F4512DD" w14:textId="785E67CD" w:rsidR="00022DA5" w:rsidRPr="00886339" w:rsidRDefault="00022DA5" w:rsidP="00022DA5">
      <w:pPr>
        <w:pStyle w:val="FootnoteText"/>
      </w:pPr>
      <w:r>
        <w:rPr>
          <w:rStyle w:val="FootnoteReference"/>
        </w:rPr>
        <w:footnoteRef/>
      </w:r>
      <w:r w:rsidRPr="00886339">
        <w:t xml:space="preserve"> </w:t>
      </w:r>
      <w:r>
        <w:fldChar w:fldCharType="begin"/>
      </w:r>
      <w:r w:rsidR="008C334C">
        <w:instrText xml:space="preserve"> ADDIN ZOTERO_ITEM CSL_CITATION {"citationID":"suIGONMl","properties":{"formattedCitation":"Wissing, Kindler, und Hodeige, 54.","plainCitation":"Wissing, Kindler, und Hodeige, 54.","noteIndex":1242},"citationItems":[{"id":52,"uris":["http://zotero.org/users/local/usTu59L8/items/FT4YJURL"],"itemData":{"id":52,"type":"book","event-place":"Winden","ISBN":"978-3-9815555-6-1","language":"ger","number-of-pages":"96","publisher":"Ed. Rombach","publisher-place":"Winden","source":"K10plus ISBN","title":"Ben Kindler: Frühling, Sommer, Herbst, Asien! ; Ben Kindlers Aromen in der badischen Küche","title-short":"Ben Kindler","editor":[{"family":"Wissing","given":"Michael"},{"family":"Kindler","given":"Ben"},{"family":"Hodeige","given":"Christian H."}],"issued":{"date-parts":[["2015"]]}},"locator":"54"}],"schema":"https://github.com/citation-style-language/schema/raw/master/csl-citation.json"} </w:instrText>
      </w:r>
      <w:r>
        <w:fldChar w:fldCharType="separate"/>
      </w:r>
      <w:r w:rsidR="00A830F2" w:rsidRPr="00A830F2">
        <w:rPr>
          <w:rFonts w:ascii="Calibri" w:hAnsi="Calibri" w:cs="Calibri"/>
        </w:rPr>
        <w:t>Wissing, Kindler, und Hodeige, 54.</w:t>
      </w:r>
      <w:r>
        <w:fldChar w:fldCharType="end"/>
      </w:r>
    </w:p>
  </w:footnote>
  <w:footnote w:id="1244">
    <w:p w14:paraId="25295A83" w14:textId="122495B9" w:rsidR="00A2508D" w:rsidRPr="00432AB9" w:rsidRDefault="00A2508D" w:rsidP="00A2508D">
      <w:pPr>
        <w:pStyle w:val="FootnoteText"/>
      </w:pPr>
      <w:r>
        <w:rPr>
          <w:rStyle w:val="FootnoteReference"/>
        </w:rPr>
        <w:footnoteRef/>
      </w:r>
      <w:r w:rsidRPr="00432AB9">
        <w:t xml:space="preserve"> </w:t>
      </w:r>
      <w:r>
        <w:fldChar w:fldCharType="begin"/>
      </w:r>
      <w:r w:rsidR="008C334C">
        <w:instrText xml:space="preserve"> ADDIN ZOTERO_ITEM CSL_CITATION {"citationID":"52YCSlfQ","properties":{"formattedCitation":"Schuhbeck, {\\i{}Meine bayerische K\\uc0\\u252{}che}, 119.","plainCitation":"Schuhbeck, Meine bayerische Küche, 119.","noteIndex":1243},"citationItems":[{"id":11,"uris":["http://zotero.org/users/local/usTu59L8/items/2QP5AI8A"],"itemData":{"id":11,"type":"book","edition":"Überarb. Neuausg., 1. Aufl","event-place":"München","ISBN":"978-3-89883-281-6","language":"ger","note":"OCLC: 711859466","publisher":"Zabert Sandmann","publisher-place":"München","source":"Open WorldCat","title":"Meine bayerische Küche","author":[{"family":"Schuhbeck","given":"Alfons"}],"issued":{"date-parts":[["2011"]]}},"locator":"119"}],"schema":"https://github.com/citation-style-language/schema/raw/master/csl-citation.json"} </w:instrText>
      </w:r>
      <w:r>
        <w:fldChar w:fldCharType="separate"/>
      </w:r>
      <w:r w:rsidR="005A66B1" w:rsidRPr="005A66B1">
        <w:rPr>
          <w:rFonts w:ascii="Calibri" w:hAnsi="Calibri" w:cs="Calibri"/>
          <w:szCs w:val="24"/>
        </w:rPr>
        <w:t xml:space="preserve">Schuhbeck, </w:t>
      </w:r>
      <w:r w:rsidR="005A66B1" w:rsidRPr="005A66B1">
        <w:rPr>
          <w:rFonts w:ascii="Calibri" w:hAnsi="Calibri" w:cs="Calibri"/>
          <w:i/>
          <w:iCs/>
          <w:szCs w:val="24"/>
        </w:rPr>
        <w:t>Meine bayerische Küche</w:t>
      </w:r>
      <w:r w:rsidR="005A66B1" w:rsidRPr="005A66B1">
        <w:rPr>
          <w:rFonts w:ascii="Calibri" w:hAnsi="Calibri" w:cs="Calibri"/>
          <w:szCs w:val="24"/>
        </w:rPr>
        <w:t>, 119.</w:t>
      </w:r>
      <w:r>
        <w:fldChar w:fldCharType="end"/>
      </w:r>
    </w:p>
  </w:footnote>
  <w:footnote w:id="1245">
    <w:p w14:paraId="1161B6F3" w14:textId="721485AD" w:rsidR="00A2508D" w:rsidRPr="00A2508D" w:rsidRDefault="00A2508D" w:rsidP="00A2508D">
      <w:pPr>
        <w:pStyle w:val="FootnoteText"/>
        <w:rPr>
          <w:lang w:val="en-US"/>
        </w:rPr>
      </w:pPr>
      <w:r>
        <w:rPr>
          <w:rStyle w:val="FootnoteReference"/>
        </w:rPr>
        <w:footnoteRef/>
      </w:r>
      <w:r w:rsidRPr="00A2508D">
        <w:rPr>
          <w:lang w:val="en-US"/>
        </w:rPr>
        <w:t xml:space="preserve"> </w:t>
      </w:r>
      <w:r>
        <w:fldChar w:fldCharType="begin"/>
      </w:r>
      <w:r w:rsidR="008C334C">
        <w:rPr>
          <w:lang w:val="en-US"/>
        </w:rPr>
        <w:instrText xml:space="preserve"> ADDIN ZOTERO_ITEM CSL_CITATION {"citationID":"m32rWgjp","properties":{"formattedCitation":"Tattoria la Vialla, {\\i{}Le Ricette di Giuliana}, 98.","plainCitation":"Tattoria la Vialla, Le Ricette di Giuliana, 98.","noteIndex":1244},"citationItems":[{"id":4,"uris":["http://zotero.org/users/local/usTu59L8/items/VF7XUTXF"],"itemData":{"id":4,"type":"book","title":"Le Ricette di Giuliana","editor":[{"family":"Tattoria la Vialla","given":""}]},"locator":"98"}],"schema":"https://github.com/citation-style-language/schema/raw/master/csl-citation.json"} </w:instrText>
      </w:r>
      <w:r>
        <w:fldChar w:fldCharType="separate"/>
      </w:r>
      <w:r w:rsidRPr="00A2508D">
        <w:rPr>
          <w:rFonts w:ascii="Calibri" w:hAnsi="Calibri" w:cs="Calibri"/>
          <w:szCs w:val="24"/>
          <w:lang w:val="en-US"/>
        </w:rPr>
        <w:t xml:space="preserve">Tattoria la Vialla, </w:t>
      </w:r>
      <w:r w:rsidRPr="00A2508D">
        <w:rPr>
          <w:rFonts w:ascii="Calibri" w:hAnsi="Calibri" w:cs="Calibri"/>
          <w:i/>
          <w:iCs/>
          <w:szCs w:val="24"/>
          <w:lang w:val="en-US"/>
        </w:rPr>
        <w:t>Le Ricette di Giuliana</w:t>
      </w:r>
      <w:r w:rsidRPr="00A2508D">
        <w:rPr>
          <w:rFonts w:ascii="Calibri" w:hAnsi="Calibri" w:cs="Calibri"/>
          <w:szCs w:val="24"/>
          <w:lang w:val="en-US"/>
        </w:rPr>
        <w:t>, 98.</w:t>
      </w:r>
      <w:r>
        <w:fldChar w:fldCharType="end"/>
      </w:r>
    </w:p>
  </w:footnote>
  <w:footnote w:id="1246">
    <w:p w14:paraId="3FA3F299" w14:textId="34EE4B2F" w:rsidR="00767789" w:rsidRPr="00B110AC" w:rsidRDefault="00767789">
      <w:pPr>
        <w:pStyle w:val="FootnoteText"/>
      </w:pPr>
      <w:r>
        <w:rPr>
          <w:rStyle w:val="FootnoteReference"/>
        </w:rPr>
        <w:footnoteRef/>
      </w:r>
      <w:r w:rsidRPr="00B110AC">
        <w:t xml:space="preserve"> </w:t>
      </w:r>
      <w:r>
        <w:fldChar w:fldCharType="begin"/>
      </w:r>
      <w:r w:rsidR="008C334C">
        <w:instrText xml:space="preserve"> ADDIN ZOTERO_ITEM CSL_CITATION {"citationID":"AxWL0G6U","properties":{"formattedCitation":"Raether, {\\i{}Das Beste vom Wochenmarkt neue frische und saisonale Rezepte aus dem ZEIT-Magazin}, 36.","plainCitation":"Raether, Das Beste vom Wochenmarkt neue frische und saisonale Rezepte aus dem ZEIT-Magazin, 36.","noteIndex":1245},"citationItems":[{"id":67,"uris":["http://zotero.org/users/local/usTu59L8/items/QLVCWGWT"],"itemData":{"id":67,"type":"book","edition":"Originalausgabe, 1. Auflage","event-place":"München","ISBN":"978-3-7423-0309-7","language":"ger","note":"OCLC: 1011381508","publisher":"riva","publisher-place":"München","source":"Open WorldCat","title":"Das Beste vom Wochenmarkt neue frische und saisonale Rezepte aus dem ZEIT-Magazin","author":[{"family":"Raether","given":"Elisabeth"}],"issued":{"date-parts":[["2017"]]}},"locator":"36"}],"schema":"https://github.com/citation-style-language/schema/raw/master/csl-citation.json"} </w:instrText>
      </w:r>
      <w:r>
        <w:fldChar w:fldCharType="separate"/>
      </w:r>
      <w:r w:rsidR="00A830F2" w:rsidRPr="00B110AC">
        <w:rPr>
          <w:rFonts w:ascii="Calibri" w:hAnsi="Calibri" w:cs="Calibri"/>
          <w:szCs w:val="24"/>
        </w:rPr>
        <w:t xml:space="preserve">Raether, </w:t>
      </w:r>
      <w:r w:rsidR="00A830F2" w:rsidRPr="00B110AC">
        <w:rPr>
          <w:rFonts w:ascii="Calibri" w:hAnsi="Calibri" w:cs="Calibri"/>
          <w:i/>
          <w:iCs/>
          <w:szCs w:val="24"/>
        </w:rPr>
        <w:t>Das Beste vom Wochenmarkt neue frische und saisonale Rezepte aus dem ZEIT-Magazin</w:t>
      </w:r>
      <w:r w:rsidR="00A830F2" w:rsidRPr="00B110AC">
        <w:rPr>
          <w:rFonts w:ascii="Calibri" w:hAnsi="Calibri" w:cs="Calibri"/>
          <w:szCs w:val="24"/>
        </w:rPr>
        <w:t>, 36.</w:t>
      </w:r>
      <w:r>
        <w:fldChar w:fldCharType="end"/>
      </w:r>
    </w:p>
  </w:footnote>
  <w:footnote w:id="1247">
    <w:p w14:paraId="6FFF21C7" w14:textId="5358E65C" w:rsidR="00F57221" w:rsidRDefault="00F57221">
      <w:pPr>
        <w:pStyle w:val="FootnoteText"/>
      </w:pPr>
      <w:r>
        <w:rPr>
          <w:rStyle w:val="FootnoteReference"/>
        </w:rPr>
        <w:footnoteRef/>
      </w:r>
      <w:r>
        <w:t xml:space="preserve"> </w:t>
      </w:r>
      <w:r>
        <w:fldChar w:fldCharType="begin"/>
      </w:r>
      <w:r w:rsidR="008C334C">
        <w:instrText xml:space="preserve"> ADDIN ZOTERO_ITEM CSL_CITATION {"citationID":"Ybi7Segu","properties":{"formattedCitation":"Raether, 32.","plainCitation":"Raether, 32.","noteIndex":1246},"citationItems":[{"id":67,"uris":["http://zotero.org/users/local/usTu59L8/items/QLVCWGWT"],"itemData":{"id":67,"type":"book","edition":"Originalausgabe, 1. Auflage","event-place":"München","ISBN":"978-3-7423-0309-7","language":"ger","note":"OCLC: 1011381508","publisher":"riva","publisher-place":"München","source":"Open WorldCat","title":"Das Beste vom Wochenmarkt neue frische und saisonale Rezepte aus dem ZEIT-Magazin","author":[{"family":"Raether","given":"Elisabeth"}],"issued":{"date-parts":[["2017"]]}},"locator":"32"}],"schema":"https://github.com/citation-style-language/schema/raw/master/csl-citation.json"} </w:instrText>
      </w:r>
      <w:r>
        <w:fldChar w:fldCharType="separate"/>
      </w:r>
      <w:r w:rsidRPr="00F57221">
        <w:rPr>
          <w:rFonts w:ascii="Calibri" w:hAnsi="Calibri" w:cs="Calibri"/>
        </w:rPr>
        <w:t>Raether, 32.</w:t>
      </w:r>
      <w:r>
        <w:fldChar w:fldCharType="end"/>
      </w:r>
    </w:p>
  </w:footnote>
  <w:footnote w:id="1248">
    <w:p w14:paraId="5383E323" w14:textId="0ECC3A6B" w:rsidR="005A66B1" w:rsidRDefault="005A66B1">
      <w:pPr>
        <w:pStyle w:val="FootnoteText"/>
      </w:pPr>
      <w:r>
        <w:rPr>
          <w:rStyle w:val="FootnoteReference"/>
        </w:rPr>
        <w:footnoteRef/>
      </w:r>
      <w:r>
        <w:t xml:space="preserve"> </w:t>
      </w:r>
      <w:r>
        <w:fldChar w:fldCharType="begin"/>
      </w:r>
      <w:r w:rsidR="008C334C">
        <w:instrText xml:space="preserve"> ADDIN ZOTERO_ITEM CSL_CITATION {"citationID":"qoiSAVh0","properties":{"formattedCitation":"\\uc0\\u8222{}ZEITmagazin\\uc0\\u8220{}.","plainCitation":"„ZEITmagazin“.","noteIndex":1247},"citationItems":[{"id":96,"uris":["http://zotero.org/users/local/usTu59L8/items/EJMJD2IT"],"itemData":{"id":96,"type":"article-journal","title":"ZEITmagazin"}}],"schema":"https://github.com/citation-style-language/schema/raw/master/csl-citation.json"} </w:instrText>
      </w:r>
      <w:r>
        <w:fldChar w:fldCharType="separate"/>
      </w:r>
      <w:r w:rsidRPr="005A66B1">
        <w:rPr>
          <w:rFonts w:ascii="Calibri" w:hAnsi="Calibri" w:cs="Calibri"/>
          <w:szCs w:val="24"/>
        </w:rPr>
        <w:t>„ZEITmagazin“.</w:t>
      </w:r>
      <w:r>
        <w:fldChar w:fldCharType="end"/>
      </w:r>
    </w:p>
  </w:footnote>
  <w:footnote w:id="1249">
    <w:p w14:paraId="402CE85D" w14:textId="4C445D47" w:rsidR="0073794B" w:rsidRDefault="0073794B">
      <w:pPr>
        <w:pStyle w:val="FootnoteText"/>
      </w:pPr>
      <w:r>
        <w:rPr>
          <w:rStyle w:val="FootnoteReference"/>
        </w:rPr>
        <w:footnoteRef/>
      </w:r>
      <w:r>
        <w:t xml:space="preserve"> </w:t>
      </w:r>
      <w:r>
        <w:fldChar w:fldCharType="begin"/>
      </w:r>
      <w:r w:rsidR="008C334C">
        <w:instrText xml:space="preserve"> ADDIN ZOTERO_ITEM CSL_CITATION {"citationID":"Dm8tzvZQ","properties":{"formattedCitation":"\\uc0\\u8222{}ZEITmagazin\\uc0\\u8220{}.","plainCitation":"„ZEITmagazin“.","noteIndex":1248},"citationItems":[{"id":96,"uris":["http://zotero.org/users/local/usTu59L8/items/EJMJD2IT"],"itemData":{"id":96,"type":"article-journal","title":"ZEITmagazin"}}],"schema":"https://github.com/citation-style-language/schema/raw/master/csl-citation.json"} </w:instrText>
      </w:r>
      <w:r>
        <w:fldChar w:fldCharType="separate"/>
      </w:r>
      <w:r w:rsidRPr="0073794B">
        <w:rPr>
          <w:rFonts w:ascii="Calibri" w:hAnsi="Calibri" w:cs="Calibri"/>
          <w:szCs w:val="24"/>
        </w:rPr>
        <w:t>„ZEITmagazin“.</w:t>
      </w:r>
      <w:r>
        <w:fldChar w:fldCharType="end"/>
      </w:r>
    </w:p>
  </w:footnote>
  <w:footnote w:id="1250">
    <w:p w14:paraId="7E49883B" w14:textId="15C5A0BE" w:rsidR="00E80F53" w:rsidRDefault="00E80F53" w:rsidP="00E80F53">
      <w:pPr>
        <w:pStyle w:val="FootnoteText"/>
      </w:pPr>
      <w:r>
        <w:rPr>
          <w:rStyle w:val="FootnoteReference"/>
        </w:rPr>
        <w:footnoteRef/>
      </w:r>
      <w:r>
        <w:t xml:space="preserve"> </w:t>
      </w:r>
      <w:r>
        <w:fldChar w:fldCharType="begin"/>
      </w:r>
      <w:r w:rsidR="008C334C">
        <w:instrText xml:space="preserve"> ADDIN ZOTERO_ITEM CSL_CITATION {"citationID":"bHiphWNN","properties":{"formattedCitation":"\\uc0\\u8222{}ZEITmagazin\\uc0\\u8220{}.","plainCitation":"„ZEITmagazin“.","noteIndex":1249},"citationItems":[{"id":96,"uris":["http://zotero.org/users/local/usTu59L8/items/EJMJD2IT"],"itemData":{"id":96,"type":"article-journal","title":"ZEITmagazin"}}],"schema":"https://github.com/citation-style-language/schema/raw/master/csl-citation.json"} </w:instrText>
      </w:r>
      <w:r>
        <w:fldChar w:fldCharType="separate"/>
      </w:r>
      <w:r w:rsidRPr="00D27972">
        <w:rPr>
          <w:rFonts w:ascii="Calibri" w:hAnsi="Calibri" w:cs="Calibri"/>
          <w:szCs w:val="24"/>
        </w:rPr>
        <w:t>„ZEITmagazin“.</w:t>
      </w:r>
      <w:r>
        <w:fldChar w:fldCharType="end"/>
      </w:r>
    </w:p>
  </w:footnote>
  <w:footnote w:id="1251">
    <w:p w14:paraId="61DBDF2F" w14:textId="3A5A63C6" w:rsidR="00514498" w:rsidRDefault="00514498" w:rsidP="00514498">
      <w:pPr>
        <w:pStyle w:val="FootnoteText"/>
      </w:pPr>
      <w:r>
        <w:rPr>
          <w:rStyle w:val="FootnoteReference"/>
        </w:rPr>
        <w:footnoteRef/>
      </w:r>
      <w:r>
        <w:t xml:space="preserve"> </w:t>
      </w:r>
      <w:r>
        <w:fldChar w:fldCharType="begin"/>
      </w:r>
      <w:r w:rsidR="008C334C">
        <w:instrText xml:space="preserve"> ADDIN ZOTERO_ITEM CSL_CITATION {"citationID":"z8H5WJMg","properties":{"formattedCitation":"Raether, {\\i{}Das Beste vom Wochenmarkt neue frische und saisonale Rezepte aus dem ZEIT-Magazin}, 202.","plainCitation":"Raether, Das Beste vom Wochenmarkt neue frische und saisonale Rezepte aus dem ZEIT-Magazin, 202.","noteIndex":1250},"citationItems":[{"id":67,"uris":["http://zotero.org/users/local/usTu59L8/items/QLVCWGWT"],"itemData":{"id":67,"type":"book","edition":"Originalausgabe, 1. Auflage","event-place":"München","ISBN":"978-3-7423-0309-7","language":"ger","note":"OCLC: 1011381508","publisher":"riva","publisher-place":"München","source":"Open WorldCat","title":"Das Beste vom Wochenmarkt neue frische und saisonale Rezepte aus dem ZEIT-Magazin","author":[{"family":"Raether","given":"Elisabeth"}],"issued":{"date-parts":[["2017"]]}},"locator":"202"}],"schema":"https://github.com/citation-style-language/schema/raw/master/csl-citation.json"} </w:instrText>
      </w:r>
      <w:r>
        <w:fldChar w:fldCharType="separate"/>
      </w:r>
      <w:r w:rsidRPr="00752CE9">
        <w:rPr>
          <w:rFonts w:ascii="Calibri" w:hAnsi="Calibri" w:cs="Calibri"/>
          <w:szCs w:val="24"/>
        </w:rPr>
        <w:t xml:space="preserve">Raether, </w:t>
      </w:r>
      <w:r w:rsidRPr="00752CE9">
        <w:rPr>
          <w:rFonts w:ascii="Calibri" w:hAnsi="Calibri" w:cs="Calibri"/>
          <w:i/>
          <w:iCs/>
          <w:szCs w:val="24"/>
        </w:rPr>
        <w:t>Das Beste vom Wochenmarkt neue frische und saisonale Rezepte aus dem ZEIT-Magazin</w:t>
      </w:r>
      <w:r w:rsidRPr="00752CE9">
        <w:rPr>
          <w:rFonts w:ascii="Calibri" w:hAnsi="Calibri" w:cs="Calibri"/>
          <w:szCs w:val="24"/>
        </w:rPr>
        <w:t>, 202.</w:t>
      </w:r>
      <w:r>
        <w:fldChar w:fldCharType="end"/>
      </w:r>
    </w:p>
  </w:footnote>
  <w:footnote w:id="1252">
    <w:p w14:paraId="4B0DEB23" w14:textId="6C3C8760" w:rsidR="00514498" w:rsidRDefault="00514498" w:rsidP="00514498">
      <w:pPr>
        <w:pStyle w:val="FootnoteText"/>
      </w:pPr>
      <w:r>
        <w:rPr>
          <w:rStyle w:val="FootnoteReference"/>
        </w:rPr>
        <w:footnoteRef/>
      </w:r>
      <w:r>
        <w:t xml:space="preserve"> </w:t>
      </w:r>
      <w:r>
        <w:fldChar w:fldCharType="begin"/>
      </w:r>
      <w:r w:rsidR="008C334C">
        <w:instrText xml:space="preserve"> ADDIN ZOTERO_ITEM CSL_CITATION {"citationID":"u0IEAGpG","properties":{"formattedCitation":"Raether, 208.","plainCitation":"Raether, 208.","noteIndex":1251},"citationItems":[{"id":67,"uris":["http://zotero.org/users/local/usTu59L8/items/QLVCWGWT"],"itemData":{"id":67,"type":"book","edition":"Originalausgabe, 1. Auflage","event-place":"München","ISBN":"978-3-7423-0309-7","language":"ger","note":"OCLC: 1011381508","publisher":"riva","publisher-place":"München","source":"Open WorldCat","title":"Das Beste vom Wochenmarkt neue frische und saisonale Rezepte aus dem ZEIT-Magazin","author":[{"family":"Raether","given":"Elisabeth"}],"issued":{"date-parts":[["2017"]]}},"locator":"208"}],"schema":"https://github.com/citation-style-language/schema/raw/master/csl-citation.json"} </w:instrText>
      </w:r>
      <w:r>
        <w:fldChar w:fldCharType="separate"/>
      </w:r>
      <w:r w:rsidRPr="00842668">
        <w:rPr>
          <w:rFonts w:ascii="Calibri" w:hAnsi="Calibri" w:cs="Calibri"/>
        </w:rPr>
        <w:t>Raether, 208.</w:t>
      </w:r>
      <w:r>
        <w:fldChar w:fldCharType="end"/>
      </w:r>
    </w:p>
  </w:footnote>
  <w:footnote w:id="1253">
    <w:p w14:paraId="25C1182B" w14:textId="6765224A" w:rsidR="0033589A" w:rsidRDefault="0033589A" w:rsidP="0033589A">
      <w:pPr>
        <w:pStyle w:val="FootnoteText"/>
      </w:pPr>
      <w:r>
        <w:rPr>
          <w:rStyle w:val="FootnoteReference"/>
        </w:rPr>
        <w:footnoteRef/>
      </w:r>
      <w:r>
        <w:t xml:space="preserve"> </w:t>
      </w:r>
      <w:r>
        <w:fldChar w:fldCharType="begin"/>
      </w:r>
      <w:r w:rsidR="008C334C">
        <w:instrText xml:space="preserve"> ADDIN ZOTERO_ITEM CSL_CITATION {"citationID":"MNdSvXiV","properties":{"formattedCitation":"Raether, {\\i{}Lieblingsgerichte vom Wochenmarkt}, 204.","plainCitation":"Raether, Lieblingsgerichte vom Wochenmarkt, 204.","noteIndex":1252},"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204"}],"schema":"https://github.com/citation-style-language/schema/raw/master/csl-citation.json"} </w:instrText>
      </w:r>
      <w:r>
        <w:fldChar w:fldCharType="separate"/>
      </w:r>
      <w:r w:rsidRPr="00EA29C6">
        <w:rPr>
          <w:rFonts w:ascii="Calibri" w:hAnsi="Calibri" w:cs="Calibri"/>
          <w:szCs w:val="24"/>
        </w:rPr>
        <w:t xml:space="preserve">Raether, </w:t>
      </w:r>
      <w:r w:rsidRPr="00EA29C6">
        <w:rPr>
          <w:rFonts w:ascii="Calibri" w:hAnsi="Calibri" w:cs="Calibri"/>
          <w:i/>
          <w:iCs/>
          <w:szCs w:val="24"/>
        </w:rPr>
        <w:t>Lieblingsgerichte vom Wochenmarkt</w:t>
      </w:r>
      <w:r w:rsidRPr="00EA29C6">
        <w:rPr>
          <w:rFonts w:ascii="Calibri" w:hAnsi="Calibri" w:cs="Calibri"/>
          <w:szCs w:val="24"/>
        </w:rPr>
        <w:t>, 204.</w:t>
      </w:r>
      <w:r>
        <w:fldChar w:fldCharType="end"/>
      </w:r>
    </w:p>
  </w:footnote>
  <w:footnote w:id="1254">
    <w:p w14:paraId="1649D86D" w14:textId="2FBDD152" w:rsidR="0033589A" w:rsidRDefault="0033589A" w:rsidP="0033589A">
      <w:pPr>
        <w:pStyle w:val="FootnoteText"/>
      </w:pPr>
      <w:r>
        <w:rPr>
          <w:rStyle w:val="FootnoteReference"/>
        </w:rPr>
        <w:footnoteRef/>
      </w:r>
      <w:r>
        <w:t xml:space="preserve"> </w:t>
      </w:r>
      <w:r>
        <w:fldChar w:fldCharType="begin"/>
      </w:r>
      <w:r w:rsidR="008C334C">
        <w:instrText xml:space="preserve"> ADDIN ZOTERO_ITEM CSL_CITATION {"citationID":"9RaDdZud","properties":{"formattedCitation":"Raether, 132.","plainCitation":"Raether, 132.","noteIndex":1253},"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132"}],"schema":"https://github.com/citation-style-language/schema/raw/master/csl-citation.json"} </w:instrText>
      </w:r>
      <w:r>
        <w:fldChar w:fldCharType="separate"/>
      </w:r>
      <w:r w:rsidR="005A66B1" w:rsidRPr="005A66B1">
        <w:rPr>
          <w:rFonts w:ascii="Calibri" w:hAnsi="Calibri" w:cs="Calibri"/>
        </w:rPr>
        <w:t>Raether, 132.</w:t>
      </w:r>
      <w:r>
        <w:fldChar w:fldCharType="end"/>
      </w:r>
    </w:p>
  </w:footnote>
  <w:footnote w:id="1255">
    <w:p w14:paraId="15F65D71" w14:textId="421398F5" w:rsidR="00043C9F" w:rsidRDefault="00043C9F" w:rsidP="00043C9F">
      <w:pPr>
        <w:pStyle w:val="FootnoteText"/>
      </w:pPr>
      <w:r>
        <w:rPr>
          <w:rStyle w:val="FootnoteReference"/>
        </w:rPr>
        <w:footnoteRef/>
      </w:r>
      <w:r>
        <w:t xml:space="preserve"> </w:t>
      </w:r>
      <w:r>
        <w:fldChar w:fldCharType="begin"/>
      </w:r>
      <w:r w:rsidR="008C334C">
        <w:instrText xml:space="preserve"> ADDIN ZOTERO_ITEM CSL_CITATION {"citationID":"P6XrzF3C","properties":{"formattedCitation":"\\uc0\\u8222{}ZEITmagazin\\uc0\\u8220{}.","plainCitation":"„ZEITmagazin“.","noteIndex":1254},"citationItems":[{"id":96,"uris":["http://zotero.org/users/local/usTu59L8/items/EJMJD2IT"],"itemData":{"id":96,"type":"article-journal","title":"ZEITmagazin"}}],"schema":"https://github.com/citation-style-language/schema/raw/master/csl-citation.json"} </w:instrText>
      </w:r>
      <w:r>
        <w:fldChar w:fldCharType="separate"/>
      </w:r>
      <w:r w:rsidRPr="001729B9">
        <w:rPr>
          <w:rFonts w:ascii="Calibri" w:hAnsi="Calibri" w:cs="Calibri"/>
          <w:szCs w:val="24"/>
        </w:rPr>
        <w:t>„ZEITmagazin“.</w:t>
      </w:r>
      <w:r>
        <w:fldChar w:fldCharType="end"/>
      </w:r>
    </w:p>
  </w:footnote>
  <w:footnote w:id="1256">
    <w:p w14:paraId="2A007DC7" w14:textId="349AF8E1" w:rsidR="0033589A" w:rsidRDefault="0033589A" w:rsidP="0033589A">
      <w:pPr>
        <w:pStyle w:val="FootnoteText"/>
      </w:pPr>
      <w:r>
        <w:rPr>
          <w:rStyle w:val="FootnoteReference"/>
        </w:rPr>
        <w:footnoteRef/>
      </w:r>
      <w:r>
        <w:t xml:space="preserve"> </w:t>
      </w:r>
      <w:r>
        <w:fldChar w:fldCharType="begin"/>
      </w:r>
      <w:r w:rsidR="008C334C">
        <w:instrText xml:space="preserve"> ADDIN ZOTERO_ITEM CSL_CITATION {"citationID":"CshqN3id","properties":{"formattedCitation":"\\uc0\\u8222{}ZEITmagazin\\uc0\\u8220{}.","plainCitation":"„ZEITmagazin“.","noteIndex":1255},"citationItems":[{"id":96,"uris":["http://zotero.org/users/local/usTu59L8/items/EJMJD2IT"],"itemData":{"id":96,"type":"article-journal","title":"ZEITmagazin"}}],"schema":"https://github.com/citation-style-language/schema/raw/master/csl-citation.json"} </w:instrText>
      </w:r>
      <w:r>
        <w:fldChar w:fldCharType="separate"/>
      </w:r>
      <w:r w:rsidRPr="00690BE0">
        <w:rPr>
          <w:rFonts w:ascii="Calibri" w:hAnsi="Calibri" w:cs="Calibri"/>
          <w:szCs w:val="24"/>
        </w:rPr>
        <w:t>„ZEITmagazin“.</w:t>
      </w:r>
      <w:r>
        <w:fldChar w:fldCharType="end"/>
      </w:r>
    </w:p>
  </w:footnote>
  <w:footnote w:id="1257">
    <w:p w14:paraId="6FE60D43" w14:textId="7ED5DEF6" w:rsidR="0033589A" w:rsidRDefault="0033589A" w:rsidP="0033589A">
      <w:pPr>
        <w:pStyle w:val="FootnoteText"/>
      </w:pPr>
      <w:r>
        <w:rPr>
          <w:rStyle w:val="FootnoteReference"/>
        </w:rPr>
        <w:footnoteRef/>
      </w:r>
      <w:r>
        <w:t xml:space="preserve"> </w:t>
      </w:r>
      <w:r>
        <w:fldChar w:fldCharType="begin"/>
      </w:r>
      <w:r w:rsidR="008C334C">
        <w:instrText xml:space="preserve"> ADDIN ZOTERO_ITEM CSL_CITATION {"citationID":"thhS5Ype","properties":{"formattedCitation":"Raether, {\\i{}Das Beste vom Wochenmarkt neue frische und saisonale Rezepte aus dem ZEIT-Magazin}, 58.","plainCitation":"Raether, Das Beste vom Wochenmarkt neue frische und saisonale Rezepte aus dem ZEIT-Magazin, 58.","noteIndex":1256},"citationItems":[{"id":67,"uris":["http://zotero.org/users/local/usTu59L8/items/QLVCWGWT"],"itemData":{"id":67,"type":"book","edition":"Originalausgabe, 1. Auflage","event-place":"München","ISBN":"978-3-7423-0309-7","language":"ger","note":"OCLC: 1011381508","publisher":"riva","publisher-place":"München","source":"Open WorldCat","title":"Das Beste vom Wochenmarkt neue frische und saisonale Rezepte aus dem ZEIT-Magazin","author":[{"family":"Raether","given":"Elisabeth"}],"issued":{"date-parts":[["2017"]]}},"locator":"58"}],"schema":"https://github.com/citation-style-language/schema/raw/master/csl-citation.json"} </w:instrText>
      </w:r>
      <w:r>
        <w:fldChar w:fldCharType="separate"/>
      </w:r>
      <w:r w:rsidRPr="0029632C">
        <w:rPr>
          <w:rFonts w:ascii="Calibri" w:hAnsi="Calibri" w:cs="Calibri"/>
          <w:szCs w:val="24"/>
        </w:rPr>
        <w:t xml:space="preserve">Raether, </w:t>
      </w:r>
      <w:r w:rsidRPr="0029632C">
        <w:rPr>
          <w:rFonts w:ascii="Calibri" w:hAnsi="Calibri" w:cs="Calibri"/>
          <w:i/>
          <w:iCs/>
          <w:szCs w:val="24"/>
        </w:rPr>
        <w:t>Das Beste vom Wochenmarkt neue frische und saisonale Rezepte aus dem ZEIT-Magazin</w:t>
      </w:r>
      <w:r w:rsidRPr="0029632C">
        <w:rPr>
          <w:rFonts w:ascii="Calibri" w:hAnsi="Calibri" w:cs="Calibri"/>
          <w:szCs w:val="24"/>
        </w:rPr>
        <w:t>, 58.</w:t>
      </w:r>
      <w:r>
        <w:fldChar w:fldCharType="end"/>
      </w:r>
    </w:p>
  </w:footnote>
  <w:footnote w:id="1258">
    <w:p w14:paraId="3A8C5E76" w14:textId="69AD836F" w:rsidR="00372C66" w:rsidRPr="009F048D" w:rsidRDefault="00372C66" w:rsidP="00372C66">
      <w:pPr>
        <w:pStyle w:val="FootnoteText"/>
      </w:pPr>
      <w:r>
        <w:rPr>
          <w:rStyle w:val="FootnoteReference"/>
        </w:rPr>
        <w:footnoteRef/>
      </w:r>
      <w:r w:rsidRPr="009F048D">
        <w:t xml:space="preserve"> </w:t>
      </w:r>
      <w:r>
        <w:fldChar w:fldCharType="begin"/>
      </w:r>
      <w:r w:rsidR="008C334C">
        <w:instrText xml:space="preserve"> ADDIN ZOTERO_ITEM CSL_CITATION {"citationID":"2sA6WqKy","properties":{"formattedCitation":"Ottolenghi, {\\i{}Ottolenghi simple - Das Kochbuch}, 196.","plainCitation":"Ottolenghi, Ottolenghi simple - Das Kochbuch, 196.","noteIndex":1257},"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196"}],"schema":"https://github.com/citation-style-language/schema/raw/master/csl-citation.json"} </w:instrText>
      </w:r>
      <w:r>
        <w:fldChar w:fldCharType="separate"/>
      </w:r>
      <w:r w:rsidR="005A66B1" w:rsidRPr="005A66B1">
        <w:rPr>
          <w:rFonts w:ascii="Calibri" w:hAnsi="Calibri" w:cs="Calibri"/>
          <w:szCs w:val="24"/>
        </w:rPr>
        <w:t xml:space="preserve">Ottolenghi, </w:t>
      </w:r>
      <w:r w:rsidR="005A66B1" w:rsidRPr="005A66B1">
        <w:rPr>
          <w:rFonts w:ascii="Calibri" w:hAnsi="Calibri" w:cs="Calibri"/>
          <w:i/>
          <w:iCs/>
          <w:szCs w:val="24"/>
        </w:rPr>
        <w:t>Ottolenghi simple - Das Kochbuch</w:t>
      </w:r>
      <w:r w:rsidR="005A66B1" w:rsidRPr="005A66B1">
        <w:rPr>
          <w:rFonts w:ascii="Calibri" w:hAnsi="Calibri" w:cs="Calibri"/>
          <w:szCs w:val="24"/>
        </w:rPr>
        <w:t>, 196.</w:t>
      </w:r>
      <w:r>
        <w:fldChar w:fldCharType="end"/>
      </w:r>
    </w:p>
  </w:footnote>
  <w:footnote w:id="1259">
    <w:p w14:paraId="3610A7BD" w14:textId="5010D999" w:rsidR="00372C66" w:rsidRDefault="00372C66" w:rsidP="00372C66">
      <w:pPr>
        <w:pStyle w:val="FootnoteText"/>
      </w:pPr>
      <w:r>
        <w:rPr>
          <w:rStyle w:val="FootnoteReference"/>
        </w:rPr>
        <w:footnoteRef/>
      </w:r>
      <w:r>
        <w:t xml:space="preserve"> </w:t>
      </w:r>
      <w:r>
        <w:fldChar w:fldCharType="begin"/>
      </w:r>
      <w:r w:rsidR="008C334C">
        <w:instrText xml:space="preserve"> ADDIN ZOTERO_ITEM CSL_CITATION {"citationID":"mDwXAt0e","properties":{"formattedCitation":"Raether, {\\i{}Wochenmarkt}, 111.","plainCitation":"Raether, Wochenmarkt, 111.","noteIndex":1258},"citationItems":[{"id":66,"uris":["http://zotero.org/users/local/usTu59L8/items/CLFEECBQ"],"itemData":{"id":66,"type":"book","edition":"2. Aufl","event-place":"Berlin","ISBN":"978-3-8270-1259-3","language":"ger","number-of-pages":"207","publisher":"Berlin Verlag","publisher-place":"Berlin","source":"K10plus ISBN","title":"Wochenmarkt: Die frischen, einfachen Rezepte aus dem Zeit Magazin","title-short":"Wochenmarkt","author":[{"family":"Raether","given":"Elisabeth"}],"issued":{"date-parts":[["2014"]]}},"locator":"111"}],"schema":"https://github.com/citation-style-language/schema/raw/master/csl-citation.json"} </w:instrText>
      </w:r>
      <w:r>
        <w:fldChar w:fldCharType="separate"/>
      </w:r>
      <w:r w:rsidRPr="00494933">
        <w:rPr>
          <w:rFonts w:ascii="Calibri" w:hAnsi="Calibri" w:cs="Calibri"/>
          <w:szCs w:val="24"/>
        </w:rPr>
        <w:t xml:space="preserve">Raether, </w:t>
      </w:r>
      <w:r w:rsidRPr="00494933">
        <w:rPr>
          <w:rFonts w:ascii="Calibri" w:hAnsi="Calibri" w:cs="Calibri"/>
          <w:i/>
          <w:iCs/>
          <w:szCs w:val="24"/>
        </w:rPr>
        <w:t>Wochenmarkt</w:t>
      </w:r>
      <w:r w:rsidRPr="00494933">
        <w:rPr>
          <w:rFonts w:ascii="Calibri" w:hAnsi="Calibri" w:cs="Calibri"/>
          <w:szCs w:val="24"/>
        </w:rPr>
        <w:t>, 111.</w:t>
      </w:r>
      <w:r>
        <w:fldChar w:fldCharType="end"/>
      </w:r>
    </w:p>
  </w:footnote>
  <w:footnote w:id="1260">
    <w:p w14:paraId="2044E4F8" w14:textId="5C376444" w:rsidR="00735132" w:rsidRPr="001D7C2D" w:rsidRDefault="00735132" w:rsidP="00735132">
      <w:pPr>
        <w:pStyle w:val="FootnoteText"/>
      </w:pPr>
      <w:r>
        <w:rPr>
          <w:rStyle w:val="FootnoteReference"/>
        </w:rPr>
        <w:footnoteRef/>
      </w:r>
      <w:r w:rsidRPr="001D7C2D">
        <w:t xml:space="preserve"> </w:t>
      </w:r>
      <w:r>
        <w:fldChar w:fldCharType="begin"/>
      </w:r>
      <w:r w:rsidR="008C334C">
        <w:instrText xml:space="preserve"> ADDIN ZOTERO_ITEM CSL_CITATION {"citationID":"UBfp9IdV","properties":{"formattedCitation":"Ottolenghi, {\\i{}Ottolenghi simple - Das Kochbuch}, 206.","plainCitation":"Ottolenghi, Ottolenghi simple - Das Kochbuch, 206.","noteIndex":1259},"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206"}],"schema":"https://github.com/citation-style-language/schema/raw/master/csl-citation.json"} </w:instrText>
      </w:r>
      <w:r>
        <w:fldChar w:fldCharType="separate"/>
      </w:r>
      <w:r w:rsidR="005A66B1" w:rsidRPr="005A66B1">
        <w:rPr>
          <w:rFonts w:ascii="Calibri" w:hAnsi="Calibri" w:cs="Calibri"/>
          <w:szCs w:val="24"/>
        </w:rPr>
        <w:t xml:space="preserve">Ottolenghi, </w:t>
      </w:r>
      <w:r w:rsidR="005A66B1" w:rsidRPr="005A66B1">
        <w:rPr>
          <w:rFonts w:ascii="Calibri" w:hAnsi="Calibri" w:cs="Calibri"/>
          <w:i/>
          <w:iCs/>
          <w:szCs w:val="24"/>
        </w:rPr>
        <w:t>Ottolenghi simple - Das Kochbuch</w:t>
      </w:r>
      <w:r w:rsidR="005A66B1" w:rsidRPr="005A66B1">
        <w:rPr>
          <w:rFonts w:ascii="Calibri" w:hAnsi="Calibri" w:cs="Calibri"/>
          <w:szCs w:val="24"/>
        </w:rPr>
        <w:t>, 206.</w:t>
      </w:r>
      <w:r>
        <w:fldChar w:fldCharType="end"/>
      </w:r>
    </w:p>
  </w:footnote>
  <w:footnote w:id="1261">
    <w:p w14:paraId="1836C5F6" w14:textId="6805AD32" w:rsidR="001D7C2D" w:rsidRDefault="001D7C2D" w:rsidP="001D7C2D">
      <w:pPr>
        <w:pStyle w:val="FootnoteText"/>
      </w:pPr>
      <w:r>
        <w:rPr>
          <w:rStyle w:val="FootnoteReference"/>
        </w:rPr>
        <w:footnoteRef/>
      </w:r>
      <w:r>
        <w:t xml:space="preserve"> </w:t>
      </w:r>
      <w:r>
        <w:fldChar w:fldCharType="begin"/>
      </w:r>
      <w:r w:rsidR="008C334C">
        <w:instrText xml:space="preserve"> ADDIN ZOTERO_ITEM CSL_CITATION {"citationID":"AOj9xfDz","properties":{"formattedCitation":"Raether, {\\i{}Lieblingsgerichte vom Wochenmarkt}, 88.","plainCitation":"Raether, Lieblingsgerichte vom Wochenmarkt, 88.","noteIndex":1260},"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88"}],"schema":"https://github.com/citation-style-language/schema/raw/master/csl-citation.json"} </w:instrText>
      </w:r>
      <w:r>
        <w:fldChar w:fldCharType="separate"/>
      </w:r>
      <w:r w:rsidRPr="00F325DF">
        <w:rPr>
          <w:rFonts w:ascii="Calibri" w:hAnsi="Calibri" w:cs="Calibri"/>
          <w:szCs w:val="24"/>
        </w:rPr>
        <w:t xml:space="preserve">Raether, </w:t>
      </w:r>
      <w:r w:rsidRPr="00F325DF">
        <w:rPr>
          <w:rFonts w:ascii="Calibri" w:hAnsi="Calibri" w:cs="Calibri"/>
          <w:i/>
          <w:iCs/>
          <w:szCs w:val="24"/>
        </w:rPr>
        <w:t>Lieblingsgerichte vom Wochenmarkt</w:t>
      </w:r>
      <w:r w:rsidRPr="00F325DF">
        <w:rPr>
          <w:rFonts w:ascii="Calibri" w:hAnsi="Calibri" w:cs="Calibri"/>
          <w:szCs w:val="24"/>
        </w:rPr>
        <w:t>, 88.</w:t>
      </w:r>
      <w:r>
        <w:fldChar w:fldCharType="end"/>
      </w:r>
    </w:p>
  </w:footnote>
  <w:footnote w:id="1262">
    <w:p w14:paraId="4CAF8912" w14:textId="49A0DF45" w:rsidR="003348A6" w:rsidRDefault="003348A6" w:rsidP="003348A6">
      <w:pPr>
        <w:pStyle w:val="FootnoteText"/>
      </w:pPr>
      <w:r>
        <w:rPr>
          <w:rStyle w:val="FootnoteReference"/>
        </w:rPr>
        <w:footnoteRef/>
      </w:r>
      <w:r>
        <w:t xml:space="preserve"> </w:t>
      </w:r>
      <w:r>
        <w:fldChar w:fldCharType="begin"/>
      </w:r>
      <w:r w:rsidR="008C334C">
        <w:instrText xml:space="preserve"> ADDIN ZOTERO_ITEM CSL_CITATION {"citationID":"ezrc4Ipu","properties":{"formattedCitation":"Heiderl und Gugetzer, {\\i{}Das gro\\uc0\\u223{}e Pastakochbuch}, 242.","plainCitation":"Heiderl und Gugetzer, Das große Pastakochbuch, 242.","noteIndex":1261},"citationItems":[{"id":7,"uris":["http://zotero.org/users/local/usTu59L8/items/QK5S5UJQ"],"itemData":{"id":7,"type":"book","event-place":"Köln","ISBN":"978-3-8290-0433-6","language":"ger","number-of-pages":"304","publisher":"Könemann Verl. Ges","publisher-place":"Köln","source":"K10plus ISBN","title":"Das große Pastakochbuch","editor":[{"family":"Heiderl","given":"Thomas"},{"family":"Gugetzer","given":"Gabriele"}],"issued":{"date-parts":[["1998"]]}},"locator":"242"}],"schema":"https://github.com/citation-style-language/schema/raw/master/csl-citation.json"} </w:instrText>
      </w:r>
      <w:r>
        <w:fldChar w:fldCharType="separate"/>
      </w:r>
      <w:r w:rsidR="005A66B1" w:rsidRPr="005A66B1">
        <w:rPr>
          <w:rFonts w:ascii="Calibri" w:hAnsi="Calibri" w:cs="Calibri"/>
          <w:szCs w:val="24"/>
        </w:rPr>
        <w:t xml:space="preserve">Heiderl und Gugetzer, </w:t>
      </w:r>
      <w:r w:rsidR="005A66B1" w:rsidRPr="005A66B1">
        <w:rPr>
          <w:rFonts w:ascii="Calibri" w:hAnsi="Calibri" w:cs="Calibri"/>
          <w:i/>
          <w:iCs/>
          <w:szCs w:val="24"/>
        </w:rPr>
        <w:t>Das große Pastakochbuch</w:t>
      </w:r>
      <w:r w:rsidR="005A66B1" w:rsidRPr="005A66B1">
        <w:rPr>
          <w:rFonts w:ascii="Calibri" w:hAnsi="Calibri" w:cs="Calibri"/>
          <w:szCs w:val="24"/>
        </w:rPr>
        <w:t>, 242.</w:t>
      </w:r>
      <w:r>
        <w:fldChar w:fldCharType="end"/>
      </w:r>
    </w:p>
  </w:footnote>
  <w:footnote w:id="1263">
    <w:p w14:paraId="5AD308F6" w14:textId="271336E8" w:rsidR="00266D46" w:rsidRDefault="00266D46" w:rsidP="00266D46">
      <w:pPr>
        <w:pStyle w:val="FootnoteText"/>
      </w:pPr>
      <w:r>
        <w:rPr>
          <w:rStyle w:val="FootnoteReference"/>
        </w:rPr>
        <w:footnoteRef/>
      </w:r>
      <w:r>
        <w:t xml:space="preserve"> </w:t>
      </w:r>
      <w:r>
        <w:fldChar w:fldCharType="begin"/>
      </w:r>
      <w:r w:rsidR="008C334C">
        <w:instrText xml:space="preserve"> ADDIN ZOTERO_ITEM CSL_CITATION {"citationID":"QkJU5oFu","properties":{"formattedCitation":"essen &amp; trinken, \\uc0\\u8222{}essen &amp; trinken Spezial: Das geht ja schnell!\\uc0\\u8220{}, 42.","plainCitation":"essen &amp; trinken, „essen &amp; trinken Spezial: Das geht ja schnell!“, 42.","noteIndex":1262},"citationItems":[{"id":76,"uris":["http://zotero.org/users/local/usTu59L8/items/7KWS7ZL9"],"itemData":{"id":76,"type":"article-journal","collection-title":"essen &amp; trinken","title":"essen &amp; trinken Spezial: Das geht ja schnell!","volume":"03/2016","editor":[{"family":"essen &amp; trinken","given":""}],"issued":{"date-parts":[["2016"]]}},"locator":"42"}],"schema":"https://github.com/citation-style-language/schema/raw/master/csl-citation.json"} </w:instrText>
      </w:r>
      <w:r>
        <w:fldChar w:fldCharType="separate"/>
      </w:r>
      <w:r w:rsidRPr="00A830F2">
        <w:rPr>
          <w:rFonts w:ascii="Calibri" w:hAnsi="Calibri" w:cs="Calibri"/>
          <w:szCs w:val="24"/>
        </w:rPr>
        <w:t>essen &amp; trinken, „essen &amp; trinken Spezial: Das geht ja schnell!“, 42.</w:t>
      </w:r>
      <w:r>
        <w:fldChar w:fldCharType="end"/>
      </w:r>
    </w:p>
  </w:footnote>
  <w:footnote w:id="1264">
    <w:p w14:paraId="0FD475FE" w14:textId="1196EF0A" w:rsidR="009107F8" w:rsidRDefault="009107F8" w:rsidP="009107F8">
      <w:pPr>
        <w:pStyle w:val="FootnoteText"/>
      </w:pPr>
      <w:r>
        <w:rPr>
          <w:rStyle w:val="FootnoteReference"/>
        </w:rPr>
        <w:footnoteRef/>
      </w:r>
      <w:r>
        <w:t xml:space="preserve"> </w:t>
      </w:r>
      <w:r>
        <w:fldChar w:fldCharType="begin"/>
      </w:r>
      <w:r w:rsidR="008C334C">
        <w:instrText xml:space="preserve"> ADDIN ZOTERO_ITEM CSL_CITATION {"citationID":"W8FqbCtX","properties":{"formattedCitation":"Raether, {\\i{}Das Beste vom Wochenmarkt neue frische und saisonale Rezepte aus dem ZEIT-Magazin}, 20.","plainCitation":"Raether, Das Beste vom Wochenmarkt neue frische und saisonale Rezepte aus dem ZEIT-Magazin, 20.","noteIndex":1263},"citationItems":[{"id":67,"uris":["http://zotero.org/users/local/usTu59L8/items/QLVCWGWT"],"itemData":{"id":67,"type":"book","edition":"Originalausgabe, 1. Auflage","event-place":"München","ISBN":"978-3-7423-0309-7","language":"ger","note":"OCLC: 1011381508","publisher":"riva","publisher-place":"München","source":"Open WorldCat","title":"Das Beste vom Wochenmarkt neue frische und saisonale Rezepte aus dem ZEIT-Magazin","author":[{"family":"Raether","given":"Elisabeth"}],"issued":{"date-parts":[["2017"]]}},"locator":"20"}],"schema":"https://github.com/citation-style-language/schema/raw/master/csl-citation.json"} </w:instrText>
      </w:r>
      <w:r>
        <w:fldChar w:fldCharType="separate"/>
      </w:r>
      <w:r w:rsidRPr="00C8323E">
        <w:rPr>
          <w:rFonts w:ascii="Calibri" w:hAnsi="Calibri" w:cs="Calibri"/>
          <w:szCs w:val="24"/>
        </w:rPr>
        <w:t xml:space="preserve">Raether, </w:t>
      </w:r>
      <w:r w:rsidRPr="00C8323E">
        <w:rPr>
          <w:rFonts w:ascii="Calibri" w:hAnsi="Calibri" w:cs="Calibri"/>
          <w:i/>
          <w:iCs/>
          <w:szCs w:val="24"/>
        </w:rPr>
        <w:t>Das Beste vom Wochenmarkt neue frische und saisonale Rezepte aus dem ZEIT-Magazin</w:t>
      </w:r>
      <w:r w:rsidRPr="00C8323E">
        <w:rPr>
          <w:rFonts w:ascii="Calibri" w:hAnsi="Calibri" w:cs="Calibri"/>
          <w:szCs w:val="24"/>
        </w:rPr>
        <w:t>, 20.</w:t>
      </w:r>
      <w:r>
        <w:fldChar w:fldCharType="end"/>
      </w:r>
    </w:p>
  </w:footnote>
  <w:footnote w:id="1265">
    <w:p w14:paraId="64BF498B" w14:textId="1C65A175" w:rsidR="009107F8" w:rsidRDefault="009107F8" w:rsidP="009107F8">
      <w:pPr>
        <w:pStyle w:val="FootnoteText"/>
      </w:pPr>
      <w:r>
        <w:rPr>
          <w:rStyle w:val="FootnoteReference"/>
        </w:rPr>
        <w:footnoteRef/>
      </w:r>
      <w:r>
        <w:t xml:space="preserve"> </w:t>
      </w:r>
      <w:r>
        <w:fldChar w:fldCharType="begin"/>
      </w:r>
      <w:r w:rsidR="008C334C">
        <w:instrText xml:space="preserve"> ADDIN ZOTERO_ITEM CSL_CITATION {"citationID":"Krs4eR5J","properties":{"formattedCitation":"{\\i{}30-Minuten-K\\uc0\\u252{}che}, 48.","plainCitation":"30-Minuten-Küche, 48.","noteIndex":1264},"citationItems":[{"id":51,"uris":["http://zotero.org/users/local/usTu59L8/items/47B5FBMY"],"itemData":{"id":51,"type":"book","edition":"1. Aufl","event-place":"München","ISBN":"978-3-89883-379-0","language":"ger","note":"OCLC: 864484090","publisher":"Zabert Sandmann","publisher-place":"München","source":"Open WorldCat","title":"30-Minuten-Küche","issued":{"date-parts":[["2013"]]}},"locator":"48"}],"schema":"https://github.com/citation-style-language/schema/raw/master/csl-citation.json"} </w:instrText>
      </w:r>
      <w:r>
        <w:fldChar w:fldCharType="separate"/>
      </w:r>
      <w:r w:rsidRPr="00BB761A">
        <w:rPr>
          <w:rFonts w:ascii="Calibri" w:hAnsi="Calibri" w:cs="Calibri"/>
          <w:i/>
          <w:iCs/>
          <w:szCs w:val="24"/>
        </w:rPr>
        <w:t>30-Minuten-Küche</w:t>
      </w:r>
      <w:r w:rsidRPr="00BB761A">
        <w:rPr>
          <w:rFonts w:ascii="Calibri" w:hAnsi="Calibri" w:cs="Calibri"/>
          <w:szCs w:val="24"/>
        </w:rPr>
        <w:t>, 48.</w:t>
      </w:r>
      <w:r>
        <w:fldChar w:fldCharType="end"/>
      </w:r>
    </w:p>
  </w:footnote>
  <w:footnote w:id="1266">
    <w:p w14:paraId="198E07EE" w14:textId="33692B93" w:rsidR="002E4FE7" w:rsidRDefault="002E4FE7" w:rsidP="002E4FE7">
      <w:pPr>
        <w:pStyle w:val="FootnoteText"/>
      </w:pPr>
      <w:r>
        <w:rPr>
          <w:rStyle w:val="FootnoteReference"/>
        </w:rPr>
        <w:footnoteRef/>
      </w:r>
      <w:r>
        <w:t xml:space="preserve"> </w:t>
      </w:r>
      <w:r>
        <w:fldChar w:fldCharType="begin"/>
      </w:r>
      <w:r w:rsidR="008C334C">
        <w:instrText xml:space="preserve"> ADDIN ZOTERO_ITEM CSL_CITATION {"citationID":"TqZZ7EDi","properties":{"formattedCitation":"Raether, {\\i{}Das Beste vom Wochenmarkt neue frische und saisonale Rezepte aus dem ZEIT-Magazin}, 102.","plainCitation":"Raether, Das Beste vom Wochenmarkt neue frische und saisonale Rezepte aus dem ZEIT-Magazin, 102.","noteIndex":1265},"citationItems":[{"id":67,"uris":["http://zotero.org/users/local/usTu59L8/items/QLVCWGWT"],"itemData":{"id":67,"type":"book","edition":"Originalausgabe, 1. Auflage","event-place":"München","ISBN":"978-3-7423-0309-7","language":"ger","note":"OCLC: 1011381508","publisher":"riva","publisher-place":"München","source":"Open WorldCat","title":"Das Beste vom Wochenmarkt neue frische und saisonale Rezepte aus dem ZEIT-Magazin","author":[{"family":"Raether","given":"Elisabeth"}],"issued":{"date-parts":[["2017"]]}},"locator":"102"}],"schema":"https://github.com/citation-style-language/schema/raw/master/csl-citation.json"} </w:instrText>
      </w:r>
      <w:r>
        <w:fldChar w:fldCharType="separate"/>
      </w:r>
      <w:r w:rsidRPr="00C56CCB">
        <w:rPr>
          <w:rFonts w:ascii="Calibri" w:hAnsi="Calibri" w:cs="Calibri"/>
          <w:szCs w:val="24"/>
        </w:rPr>
        <w:t xml:space="preserve">Raether, </w:t>
      </w:r>
      <w:r w:rsidRPr="00C56CCB">
        <w:rPr>
          <w:rFonts w:ascii="Calibri" w:hAnsi="Calibri" w:cs="Calibri"/>
          <w:i/>
          <w:iCs/>
          <w:szCs w:val="24"/>
        </w:rPr>
        <w:t>Das Beste vom Wochenmarkt neue frische und saisonale Rezepte aus dem ZEIT-Magazin</w:t>
      </w:r>
      <w:r w:rsidRPr="00C56CCB">
        <w:rPr>
          <w:rFonts w:ascii="Calibri" w:hAnsi="Calibri" w:cs="Calibri"/>
          <w:szCs w:val="24"/>
        </w:rPr>
        <w:t>, 102.</w:t>
      </w:r>
      <w:r>
        <w:fldChar w:fldCharType="end"/>
      </w:r>
    </w:p>
  </w:footnote>
  <w:footnote w:id="1267">
    <w:p w14:paraId="78D2E437" w14:textId="14928786" w:rsidR="002E4FE7" w:rsidRDefault="002E4FE7" w:rsidP="002E4FE7">
      <w:pPr>
        <w:pStyle w:val="FootnoteText"/>
      </w:pPr>
      <w:r>
        <w:rPr>
          <w:rStyle w:val="FootnoteReference"/>
        </w:rPr>
        <w:footnoteRef/>
      </w:r>
      <w:r>
        <w:t xml:space="preserve"> </w:t>
      </w:r>
      <w:r>
        <w:fldChar w:fldCharType="begin"/>
      </w:r>
      <w:r w:rsidR="008C334C">
        <w:instrText xml:space="preserve"> ADDIN ZOTERO_ITEM CSL_CITATION {"citationID":"L7RlxPF4","properties":{"formattedCitation":"Raether, 122.","plainCitation":"Raether, 122.","noteIndex":1266},"citationItems":[{"id":67,"uris":["http://zotero.org/users/local/usTu59L8/items/QLVCWGWT"],"itemData":{"id":67,"type":"book","edition":"Originalausgabe, 1. Auflage","event-place":"München","ISBN":"978-3-7423-0309-7","language":"ger","note":"OCLC: 1011381508","publisher":"riva","publisher-place":"München","source":"Open WorldCat","title":"Das Beste vom Wochenmarkt neue frische und saisonale Rezepte aus dem ZEIT-Magazin","author":[{"family":"Raether","given":"Elisabeth"}],"issued":{"date-parts":[["2017"]]}},"locator":"122"}],"schema":"https://github.com/citation-style-language/schema/raw/master/csl-citation.json"} </w:instrText>
      </w:r>
      <w:r>
        <w:fldChar w:fldCharType="separate"/>
      </w:r>
      <w:r w:rsidRPr="00C56CCB">
        <w:rPr>
          <w:rFonts w:ascii="Calibri" w:hAnsi="Calibri" w:cs="Calibri"/>
        </w:rPr>
        <w:t>Raether, 122.</w:t>
      </w:r>
      <w:r>
        <w:fldChar w:fldCharType="end"/>
      </w:r>
    </w:p>
  </w:footnote>
  <w:footnote w:id="1268">
    <w:p w14:paraId="4D89F902" w14:textId="5CD081C6" w:rsidR="002E4FE7" w:rsidRDefault="002E4FE7" w:rsidP="002E4FE7">
      <w:pPr>
        <w:pStyle w:val="FootnoteText"/>
      </w:pPr>
      <w:r>
        <w:rPr>
          <w:rStyle w:val="FootnoteReference"/>
        </w:rPr>
        <w:footnoteRef/>
      </w:r>
      <w:r>
        <w:t xml:space="preserve"> </w:t>
      </w:r>
      <w:r>
        <w:fldChar w:fldCharType="begin"/>
      </w:r>
      <w:r w:rsidR="008C334C">
        <w:instrText xml:space="preserve"> ADDIN ZOTERO_ITEM CSL_CITATION {"citationID":"Qp8Fj2Bw","properties":{"formattedCitation":"Raether, 129.","plainCitation":"Raether, 129.","noteIndex":1267},"citationItems":[{"id":67,"uris":["http://zotero.org/users/local/usTu59L8/items/QLVCWGWT"],"itemData":{"id":67,"type":"book","edition":"Originalausgabe, 1. Auflage","event-place":"München","ISBN":"978-3-7423-0309-7","language":"ger","note":"OCLC: 1011381508","publisher":"riva","publisher-place":"München","source":"Open WorldCat","title":"Das Beste vom Wochenmarkt neue frische und saisonale Rezepte aus dem ZEIT-Magazin","author":[{"family":"Raether","given":"Elisabeth"}],"issued":{"date-parts":[["2017"]]}},"locator":"129"}],"schema":"https://github.com/citation-style-language/schema/raw/master/csl-citation.json"} </w:instrText>
      </w:r>
      <w:r>
        <w:fldChar w:fldCharType="separate"/>
      </w:r>
      <w:r w:rsidRPr="00441BFA">
        <w:rPr>
          <w:rFonts w:ascii="Calibri" w:hAnsi="Calibri" w:cs="Calibri"/>
        </w:rPr>
        <w:t>Raether, 129.</w:t>
      </w:r>
      <w:r>
        <w:fldChar w:fldCharType="end"/>
      </w:r>
    </w:p>
  </w:footnote>
  <w:footnote w:id="1269">
    <w:p w14:paraId="41229246" w14:textId="36DE3353" w:rsidR="002E4FE7" w:rsidRDefault="002E4FE7" w:rsidP="002E4FE7">
      <w:pPr>
        <w:pStyle w:val="FootnoteText"/>
      </w:pPr>
      <w:r>
        <w:rPr>
          <w:rStyle w:val="FootnoteReference"/>
        </w:rPr>
        <w:footnoteRef/>
      </w:r>
      <w:r>
        <w:t xml:space="preserve"> </w:t>
      </w:r>
      <w:r>
        <w:fldChar w:fldCharType="begin"/>
      </w:r>
      <w:r w:rsidR="008C334C">
        <w:instrText xml:space="preserve"> ADDIN ZOTERO_ITEM CSL_CITATION {"citationID":"blBNl7bx","properties":{"formattedCitation":"Hess und S\\uc0\\u228{}lzer, {\\i{}Die echte italienische K\\uc0\\u252{}che}, 220.","plainCitation":"Hess und Sälzer, Die echte italienische Küche, 220.","noteIndex":1268},"citationItems":[{"id":2,"uris":["http://zotero.org/users/local/usTu59L8/items/8348HEDN"],"itemData":{"id":2,"type":"book","edition":"23. Aufl.","event-place":"München","ISBN":"978-3-7742-1102-5","language":"ger","number-of-pages":"320","publisher":"Gräfe und Unzer","publisher-place":"München","source":"K10plus ISBN","title":"Die echte italienische Küche: typische Rezepte und kulinarische Impressionen aus allen Regionen","title-short":"Die echte italienische Küche","author":[{"family":"Hess","given":"Reinhardt"},{"family":"Sälzer","given":"Sabine"}],"contributor":[{"family":"Foodfotografie Eising","given":""}],"issued":{"date-parts":[["2003"]]}},"locator":"220"}],"schema":"https://github.com/citation-style-language/schema/raw/master/csl-citation.json"} </w:instrText>
      </w:r>
      <w:r>
        <w:fldChar w:fldCharType="separate"/>
      </w:r>
      <w:r w:rsidRPr="00C96881">
        <w:rPr>
          <w:rFonts w:ascii="Calibri" w:hAnsi="Calibri" w:cs="Calibri"/>
          <w:szCs w:val="24"/>
        </w:rPr>
        <w:t xml:space="preserve">Hess und Sälzer, </w:t>
      </w:r>
      <w:r w:rsidRPr="00C96881">
        <w:rPr>
          <w:rFonts w:ascii="Calibri" w:hAnsi="Calibri" w:cs="Calibri"/>
          <w:i/>
          <w:iCs/>
          <w:szCs w:val="24"/>
        </w:rPr>
        <w:t>Die echte italienische Küche</w:t>
      </w:r>
      <w:r w:rsidRPr="00C96881">
        <w:rPr>
          <w:rFonts w:ascii="Calibri" w:hAnsi="Calibri" w:cs="Calibri"/>
          <w:szCs w:val="24"/>
        </w:rPr>
        <w:t>, 220.</w:t>
      </w:r>
      <w:r>
        <w:fldChar w:fldCharType="end"/>
      </w:r>
    </w:p>
  </w:footnote>
  <w:footnote w:id="1270">
    <w:p w14:paraId="17F45A14" w14:textId="52B5503B" w:rsidR="007419DD" w:rsidRDefault="007419DD" w:rsidP="007419DD">
      <w:pPr>
        <w:pStyle w:val="FootnoteText"/>
      </w:pPr>
      <w:r>
        <w:rPr>
          <w:rStyle w:val="FootnoteReference"/>
        </w:rPr>
        <w:footnoteRef/>
      </w:r>
      <w:r>
        <w:t xml:space="preserve"> </w:t>
      </w:r>
      <w:r>
        <w:fldChar w:fldCharType="begin"/>
      </w:r>
      <w:r w:rsidR="008C334C">
        <w:instrText xml:space="preserve"> ADDIN ZOTERO_ITEM CSL_CITATION {"citationID":"ZWCNYYXW","properties":{"formattedCitation":"Schuhbeck, {\\i{}Meine bayerische K\\uc0\\u252{}che}, 126.","plainCitation":"Schuhbeck, Meine bayerische Küche, 126.","noteIndex":1269},"citationItems":[{"id":11,"uris":["http://zotero.org/users/local/usTu59L8/items/2QP5AI8A"],"itemData":{"id":11,"type":"book","edition":"Überarb. Neuausg., 1. Aufl","event-place":"München","ISBN":"978-3-89883-281-6","language":"ger","note":"OCLC: 711859466","publisher":"Zabert Sandmann","publisher-place":"München","source":"Open WorldCat","title":"Meine bayerische Küche","author":[{"family":"Schuhbeck","given":"Alfons"}],"issued":{"date-parts":[["2011"]]}},"locator":"126"}],"schema":"https://github.com/citation-style-language/schema/raw/master/csl-citation.json"} </w:instrText>
      </w:r>
      <w:r>
        <w:fldChar w:fldCharType="separate"/>
      </w:r>
      <w:r w:rsidR="005A66B1" w:rsidRPr="005A66B1">
        <w:rPr>
          <w:rFonts w:ascii="Calibri" w:hAnsi="Calibri" w:cs="Calibri"/>
          <w:szCs w:val="24"/>
        </w:rPr>
        <w:t xml:space="preserve">Schuhbeck, </w:t>
      </w:r>
      <w:r w:rsidR="005A66B1" w:rsidRPr="005A66B1">
        <w:rPr>
          <w:rFonts w:ascii="Calibri" w:hAnsi="Calibri" w:cs="Calibri"/>
          <w:i/>
          <w:iCs/>
          <w:szCs w:val="24"/>
        </w:rPr>
        <w:t>Meine bayerische Küche</w:t>
      </w:r>
      <w:r w:rsidR="005A66B1" w:rsidRPr="005A66B1">
        <w:rPr>
          <w:rFonts w:ascii="Calibri" w:hAnsi="Calibri" w:cs="Calibri"/>
          <w:szCs w:val="24"/>
        </w:rPr>
        <w:t>, 126.</w:t>
      </w:r>
      <w:r>
        <w:fldChar w:fldCharType="end"/>
      </w:r>
    </w:p>
  </w:footnote>
  <w:footnote w:id="1271">
    <w:p w14:paraId="14306F4F" w14:textId="72BB59ED" w:rsidR="007419DD" w:rsidRDefault="007419DD" w:rsidP="007419DD">
      <w:pPr>
        <w:pStyle w:val="FootnoteText"/>
      </w:pPr>
      <w:r>
        <w:rPr>
          <w:rStyle w:val="FootnoteReference"/>
        </w:rPr>
        <w:footnoteRef/>
      </w:r>
      <w:r>
        <w:t xml:space="preserve"> </w:t>
      </w:r>
      <w:r>
        <w:fldChar w:fldCharType="begin"/>
      </w:r>
      <w:r w:rsidR="008C334C">
        <w:instrText xml:space="preserve"> ADDIN ZOTERO_ITEM CSL_CITATION {"citationID":"5Mm43NDE","properties":{"formattedCitation":"Schuhbeck, 127.","plainCitation":"Schuhbeck, 127.","noteIndex":1270},"citationItems":[{"id":11,"uris":["http://zotero.org/users/local/usTu59L8/items/2QP5AI8A"],"itemData":{"id":11,"type":"book","edition":"Überarb. Neuausg., 1. Aufl","event-place":"München","ISBN":"978-3-89883-281-6","language":"ger","note":"OCLC: 711859466","publisher":"Zabert Sandmann","publisher-place":"München","source":"Open WorldCat","title":"Meine bayerische Küche","author":[{"family":"Schuhbeck","given":"Alfons"}],"issued":{"date-parts":[["2011"]]}},"locator":"127"}],"schema":"https://github.com/citation-style-language/schema/raw/master/csl-citation.json"} </w:instrText>
      </w:r>
      <w:r>
        <w:fldChar w:fldCharType="separate"/>
      </w:r>
      <w:r w:rsidRPr="00605400">
        <w:rPr>
          <w:rFonts w:ascii="Calibri" w:hAnsi="Calibri" w:cs="Calibri"/>
        </w:rPr>
        <w:t>Schuhbeck, 127.</w:t>
      </w:r>
      <w:r>
        <w:fldChar w:fldCharType="end"/>
      </w:r>
    </w:p>
  </w:footnote>
  <w:footnote w:id="1272">
    <w:p w14:paraId="336E9836" w14:textId="6CD904D8" w:rsidR="00E966A8" w:rsidRDefault="00E966A8">
      <w:pPr>
        <w:pStyle w:val="FootnoteText"/>
      </w:pPr>
      <w:r>
        <w:rPr>
          <w:rStyle w:val="FootnoteReference"/>
        </w:rPr>
        <w:footnoteRef/>
      </w:r>
      <w:r>
        <w:t xml:space="preserve"> </w:t>
      </w:r>
      <w:r>
        <w:fldChar w:fldCharType="begin"/>
      </w:r>
      <w:r w:rsidR="008C334C">
        <w:instrText xml:space="preserve"> ADDIN ZOTERO_ITEM CSL_CITATION {"citationID":"B1CXGjhJ","properties":{"formattedCitation":"\\uc0\\u8222{}ZEITmagazin\\uc0\\u8220{}.","plainCitation":"„ZEITmagazin“.","noteIndex":1271},"citationItems":[{"id":96,"uris":["http://zotero.org/users/local/usTu59L8/items/EJMJD2IT"],"itemData":{"id":96,"type":"article-journal","title":"ZEITmagazin"}}],"schema":"https://github.com/citation-style-language/schema/raw/master/csl-citation.json"} </w:instrText>
      </w:r>
      <w:r>
        <w:fldChar w:fldCharType="separate"/>
      </w:r>
      <w:r w:rsidRPr="00E966A8">
        <w:rPr>
          <w:rFonts w:ascii="Calibri" w:hAnsi="Calibri" w:cs="Calibri"/>
          <w:szCs w:val="24"/>
        </w:rPr>
        <w:t>„ZEITmagazin“.</w:t>
      </w:r>
      <w:r>
        <w:fldChar w:fldCharType="end"/>
      </w:r>
    </w:p>
  </w:footnote>
  <w:footnote w:id="1273">
    <w:p w14:paraId="473B2EFC" w14:textId="4095E2CD" w:rsidR="005F671E" w:rsidRDefault="005F671E" w:rsidP="005F671E">
      <w:pPr>
        <w:pStyle w:val="FootnoteText"/>
      </w:pPr>
      <w:r>
        <w:rPr>
          <w:rStyle w:val="FootnoteReference"/>
        </w:rPr>
        <w:footnoteRef/>
      </w:r>
      <w:r>
        <w:t xml:space="preserve"> </w:t>
      </w:r>
      <w:r>
        <w:fldChar w:fldCharType="begin"/>
      </w:r>
      <w:r w:rsidR="008C334C">
        <w:instrText xml:space="preserve"> ADDIN ZOTERO_ITEM CSL_CITATION {"citationID":"emzd3wrM","properties":{"formattedCitation":"Heiderl und Gugetzer, {\\i{}Das gro\\uc0\\u223{}e Pastakochbuch}, 241.","plainCitation":"Heiderl und Gugetzer, Das große Pastakochbuch, 241.","noteIndex":1272},"citationItems":[{"id":7,"uris":["http://zotero.org/users/local/usTu59L8/items/QK5S5UJQ"],"itemData":{"id":7,"type":"book","event-place":"Köln","ISBN":"978-3-8290-0433-6","language":"ger","number-of-pages":"304","publisher":"Könemann Verl. Ges","publisher-place":"Köln","source":"K10plus ISBN","title":"Das große Pastakochbuch","editor":[{"family":"Heiderl","given":"Thomas"},{"family":"Gugetzer","given":"Gabriele"}],"issued":{"date-parts":[["1998"]]}},"locator":"241"}],"schema":"https://github.com/citation-style-language/schema/raw/master/csl-citation.json"} </w:instrText>
      </w:r>
      <w:r>
        <w:fldChar w:fldCharType="separate"/>
      </w:r>
      <w:r w:rsidR="005A66B1" w:rsidRPr="005A66B1">
        <w:rPr>
          <w:rFonts w:ascii="Calibri" w:hAnsi="Calibri" w:cs="Calibri"/>
          <w:szCs w:val="24"/>
        </w:rPr>
        <w:t xml:space="preserve">Heiderl und Gugetzer, </w:t>
      </w:r>
      <w:r w:rsidR="005A66B1" w:rsidRPr="005A66B1">
        <w:rPr>
          <w:rFonts w:ascii="Calibri" w:hAnsi="Calibri" w:cs="Calibri"/>
          <w:i/>
          <w:iCs/>
          <w:szCs w:val="24"/>
        </w:rPr>
        <w:t>Das große Pastakochbuch</w:t>
      </w:r>
      <w:r w:rsidR="005A66B1" w:rsidRPr="005A66B1">
        <w:rPr>
          <w:rFonts w:ascii="Calibri" w:hAnsi="Calibri" w:cs="Calibri"/>
          <w:szCs w:val="24"/>
        </w:rPr>
        <w:t>, 241.</w:t>
      </w:r>
      <w:r>
        <w:fldChar w:fldCharType="end"/>
      </w:r>
    </w:p>
  </w:footnote>
  <w:footnote w:id="1274">
    <w:p w14:paraId="11037550" w14:textId="5300CB52" w:rsidR="00582EFE" w:rsidRDefault="00582EFE" w:rsidP="00582EFE">
      <w:pPr>
        <w:pStyle w:val="FootnoteText"/>
      </w:pPr>
      <w:r>
        <w:rPr>
          <w:rStyle w:val="FootnoteReference"/>
        </w:rPr>
        <w:footnoteRef/>
      </w:r>
      <w:r>
        <w:t xml:space="preserve"> </w:t>
      </w:r>
      <w:r>
        <w:fldChar w:fldCharType="begin"/>
      </w:r>
      <w:r w:rsidR="008C334C">
        <w:instrText xml:space="preserve"> ADDIN ZOTERO_ITEM CSL_CITATION {"citationID":"bI5ZuLlI","properties":{"formattedCitation":"Ruschitzka, {\\i{}R\\uc0\\u246{}mertopf}, 17.","plainCitation":"Ruschitzka, Römertopf, 17.","noteIndex":1273},"citationItems":[{"id":38,"uris":["http://zotero.org/users/local/usTu59L8/items/7LDPC469"],"itemData":{"id":38,"type":"book","collection-title":"GU-KüchenRatgeber","edition":"4. Aufl","event-place":"München","ISBN":"978-3-7742-1759-1","number-of-pages":"64","publisher":"Gräfe und Unzer","publisher-place":"München","source":"K10plus ISBN","title":"Römertopf: sanft gegart im eigenen Saft: Gemüsegerichte oder zarter Fisch, deftiges mit Fleisch oder süßes zum Sattessen","title-short":"Römertopf","author":[{"family":"Ruschitzka","given":"Gudrun"}],"issued":{"date-parts":[["2001"]]}},"locator":"17"}],"schema":"https://github.com/citation-style-language/schema/raw/master/csl-citation.json"} </w:instrText>
      </w:r>
      <w:r>
        <w:fldChar w:fldCharType="separate"/>
      </w:r>
      <w:r w:rsidRPr="00B42114">
        <w:rPr>
          <w:rFonts w:ascii="Calibri" w:hAnsi="Calibri" w:cs="Calibri"/>
          <w:szCs w:val="24"/>
        </w:rPr>
        <w:t xml:space="preserve">Ruschitzka, </w:t>
      </w:r>
      <w:r w:rsidRPr="00B42114">
        <w:rPr>
          <w:rFonts w:ascii="Calibri" w:hAnsi="Calibri" w:cs="Calibri"/>
          <w:i/>
          <w:iCs/>
          <w:szCs w:val="24"/>
        </w:rPr>
        <w:t>Römertopf</w:t>
      </w:r>
      <w:r w:rsidRPr="00B42114">
        <w:rPr>
          <w:rFonts w:ascii="Calibri" w:hAnsi="Calibri" w:cs="Calibri"/>
          <w:szCs w:val="24"/>
        </w:rPr>
        <w:t>, 17.</w:t>
      </w:r>
      <w:r>
        <w:fldChar w:fldCharType="end"/>
      </w:r>
    </w:p>
  </w:footnote>
  <w:footnote w:id="1275">
    <w:p w14:paraId="17118969" w14:textId="7F026899" w:rsidR="005A5945" w:rsidRDefault="005A5945" w:rsidP="005A5945">
      <w:pPr>
        <w:pStyle w:val="FootnoteText"/>
      </w:pPr>
      <w:r>
        <w:rPr>
          <w:rStyle w:val="FootnoteReference"/>
        </w:rPr>
        <w:footnoteRef/>
      </w:r>
      <w:r>
        <w:t xml:space="preserve"> </w:t>
      </w:r>
      <w:r>
        <w:fldChar w:fldCharType="begin"/>
      </w:r>
      <w:r w:rsidR="008C334C">
        <w:instrText xml:space="preserve"> ADDIN ZOTERO_ITEM CSL_CITATION {"citationID":"hPQMRWZz","properties":{"formattedCitation":"essen &amp; trinken, \\uc0\\u8222{}essen &amp; trinken Spezial: Schnelle K\\uc0\\u252{}che\\uc0\\u8220{}, 15.","plainCitation":"essen &amp; trinken, „essen &amp; trinken Spezial: Schnelle Küche“, 15.","noteIndex":1274},"citationItems":[{"id":74,"uris":["http://zotero.org/users/local/usTu59L8/items/WRCCCJZK"],"itemData":{"id":74,"type":"article-journal","collection-title":"essen &amp; trinken","title":"essen &amp; trinken Spezial: Schnelle Küche","volume":"03/2018","editor":[{"family":"essen &amp; trinken","given":""}],"issued":{"date-parts":[["2018"]]}},"locator":"15"}],"schema":"https://github.com/citation-style-language/schema/raw/master/csl-citation.json"} </w:instrText>
      </w:r>
      <w:r>
        <w:fldChar w:fldCharType="separate"/>
      </w:r>
      <w:r w:rsidRPr="00A830F2">
        <w:rPr>
          <w:rFonts w:ascii="Calibri" w:hAnsi="Calibri" w:cs="Calibri"/>
          <w:szCs w:val="24"/>
        </w:rPr>
        <w:t>essen &amp; trinken, „essen &amp; trinken Spezial: Schnelle Küche“, 15.</w:t>
      </w:r>
      <w:r>
        <w:fldChar w:fldCharType="end"/>
      </w:r>
    </w:p>
  </w:footnote>
  <w:footnote w:id="1276">
    <w:p w14:paraId="42108CA5" w14:textId="657B0421" w:rsidR="00E80F53" w:rsidRPr="00155709" w:rsidRDefault="00E80F53" w:rsidP="00E80F53">
      <w:pPr>
        <w:pStyle w:val="FootnoteText"/>
      </w:pPr>
      <w:r>
        <w:rPr>
          <w:rStyle w:val="FootnoteReference"/>
        </w:rPr>
        <w:footnoteRef/>
      </w:r>
      <w:r w:rsidRPr="00155709">
        <w:t xml:space="preserve"> </w:t>
      </w:r>
      <w:r>
        <w:fldChar w:fldCharType="begin"/>
      </w:r>
      <w:r w:rsidR="008C334C">
        <w:instrText xml:space="preserve"> ADDIN ZOTERO_ITEM CSL_CITATION {"citationID":"pljKJKww","properties":{"formattedCitation":"\\uc0\\u8222{}ZEITmagazin\\uc0\\u8220{}.","plainCitation":"„ZEITmagazin“.","noteIndex":1275},"citationItems":[{"id":96,"uris":["http://zotero.org/users/local/usTu59L8/items/EJMJD2IT"],"itemData":{"id":96,"type":"article-journal","title":"ZEITmagazin"}}],"schema":"https://github.com/citation-style-language/schema/raw/master/csl-citation.json"} </w:instrText>
      </w:r>
      <w:r>
        <w:fldChar w:fldCharType="separate"/>
      </w:r>
      <w:r w:rsidRPr="00155709">
        <w:rPr>
          <w:rFonts w:ascii="Calibri" w:hAnsi="Calibri" w:cs="Calibri"/>
          <w:szCs w:val="24"/>
        </w:rPr>
        <w:t>„ZEITmagazin“.</w:t>
      </w:r>
      <w:r>
        <w:fldChar w:fldCharType="end"/>
      </w:r>
    </w:p>
  </w:footnote>
  <w:footnote w:id="1277">
    <w:p w14:paraId="76742F4E" w14:textId="7E233743" w:rsidR="002650D0" w:rsidRPr="00E80F53" w:rsidRDefault="002650D0">
      <w:pPr>
        <w:pStyle w:val="FootnoteText"/>
      </w:pPr>
      <w:r>
        <w:rPr>
          <w:rStyle w:val="FootnoteReference"/>
        </w:rPr>
        <w:footnoteRef/>
      </w:r>
      <w:r w:rsidRPr="00E80F53">
        <w:t xml:space="preserve"> </w:t>
      </w:r>
      <w:r>
        <w:fldChar w:fldCharType="begin"/>
      </w:r>
      <w:r w:rsidR="008C334C">
        <w:instrText xml:space="preserve"> ADDIN ZOTERO_ITEM CSL_CITATION {"citationID":"3eYZzzIR","properties":{"formattedCitation":"Ottolenghi u.\\uc0\\u160{}a., {\\i{}Flavour}, 101.","plainCitation":"Ottolenghi u. a., Flavour, 101.","noteIndex":1276},"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101"}],"schema":"https://github.com/citation-style-language/schema/raw/master/csl-citation.json"} </w:instrText>
      </w:r>
      <w:r>
        <w:fldChar w:fldCharType="separate"/>
      </w:r>
      <w:r w:rsidR="005A66B1" w:rsidRPr="005A66B1">
        <w:rPr>
          <w:rFonts w:ascii="Calibri" w:hAnsi="Calibri" w:cs="Calibri"/>
          <w:szCs w:val="24"/>
        </w:rPr>
        <w:t xml:space="preserve">Ottolenghi u. a., </w:t>
      </w:r>
      <w:r w:rsidR="005A66B1" w:rsidRPr="005A66B1">
        <w:rPr>
          <w:rFonts w:ascii="Calibri" w:hAnsi="Calibri" w:cs="Calibri"/>
          <w:i/>
          <w:iCs/>
          <w:szCs w:val="24"/>
        </w:rPr>
        <w:t>Flavour</w:t>
      </w:r>
      <w:r w:rsidR="005A66B1" w:rsidRPr="005A66B1">
        <w:rPr>
          <w:rFonts w:ascii="Calibri" w:hAnsi="Calibri" w:cs="Calibri"/>
          <w:szCs w:val="24"/>
        </w:rPr>
        <w:t>, 101.</w:t>
      </w:r>
      <w:r>
        <w:fldChar w:fldCharType="end"/>
      </w:r>
    </w:p>
  </w:footnote>
  <w:footnote w:id="1278">
    <w:p w14:paraId="2C4EDDFF" w14:textId="6E72DB9F" w:rsidR="00E80F53" w:rsidRDefault="00E80F53" w:rsidP="00E80F53">
      <w:pPr>
        <w:pStyle w:val="FootnoteText"/>
      </w:pPr>
      <w:r>
        <w:rPr>
          <w:rStyle w:val="FootnoteReference"/>
        </w:rPr>
        <w:footnoteRef/>
      </w:r>
      <w:r>
        <w:t xml:space="preserve"> </w:t>
      </w:r>
      <w:r>
        <w:fldChar w:fldCharType="begin"/>
      </w:r>
      <w:r w:rsidR="008C334C">
        <w:instrText xml:space="preserve"> ADDIN ZOTERO_ITEM CSL_CITATION {"citationID":"LRiIz6gS","properties":{"formattedCitation":"\\uc0\\u8222{}ZEITmagazin\\uc0\\u8220{}.","plainCitation":"„ZEITmagazin“.","noteIndex":1277},"citationItems":[{"id":96,"uris":["http://zotero.org/users/local/usTu59L8/items/EJMJD2IT"],"itemData":{"id":96,"type":"article-journal","title":"ZEITmagazin"}}],"schema":"https://github.com/citation-style-language/schema/raw/master/csl-citation.json"} </w:instrText>
      </w:r>
      <w:r>
        <w:fldChar w:fldCharType="separate"/>
      </w:r>
      <w:r w:rsidRPr="005F57FB">
        <w:rPr>
          <w:rFonts w:ascii="Calibri" w:hAnsi="Calibri" w:cs="Calibri"/>
          <w:szCs w:val="24"/>
        </w:rPr>
        <w:t>„ZEITmagazin“.</w:t>
      </w:r>
      <w:r>
        <w:fldChar w:fldCharType="end"/>
      </w:r>
    </w:p>
  </w:footnote>
  <w:footnote w:id="1279">
    <w:p w14:paraId="6EB1FEC0" w14:textId="175E9A3A" w:rsidR="00372C66" w:rsidRDefault="00372C66" w:rsidP="00372C66">
      <w:pPr>
        <w:pStyle w:val="FootnoteText"/>
      </w:pPr>
      <w:r>
        <w:rPr>
          <w:rStyle w:val="FootnoteReference"/>
        </w:rPr>
        <w:footnoteRef/>
      </w:r>
      <w:r>
        <w:t xml:space="preserve"> </w:t>
      </w:r>
      <w:r>
        <w:fldChar w:fldCharType="begin"/>
      </w:r>
      <w:r w:rsidR="008C334C">
        <w:instrText xml:space="preserve"> ADDIN ZOTERO_ITEM CSL_CITATION {"citationID":"WKudmRBD","properties":{"formattedCitation":"\\uc0\\u8222{}ZEITmagazin\\uc0\\u8220{}.","plainCitation":"„ZEITmagazin“.","noteIndex":1278},"citationItems":[{"id":96,"uris":["http://zotero.org/users/local/usTu59L8/items/EJMJD2IT"],"itemData":{"id":96,"type":"article-journal","title":"ZEITmagazin"}}],"schema":"https://github.com/citation-style-language/schema/raw/master/csl-citation.json"} </w:instrText>
      </w:r>
      <w:r>
        <w:fldChar w:fldCharType="separate"/>
      </w:r>
      <w:r w:rsidRPr="008E19E7">
        <w:rPr>
          <w:rFonts w:ascii="Calibri" w:hAnsi="Calibri" w:cs="Calibri"/>
          <w:szCs w:val="24"/>
        </w:rPr>
        <w:t>„ZEITmagazin“.</w:t>
      </w:r>
      <w:r>
        <w:fldChar w:fldCharType="end"/>
      </w:r>
    </w:p>
  </w:footnote>
  <w:footnote w:id="1280">
    <w:p w14:paraId="6BA3174A" w14:textId="6A33613B" w:rsidR="008A4131" w:rsidRDefault="008A4131" w:rsidP="008A4131">
      <w:pPr>
        <w:pStyle w:val="FootnoteText"/>
      </w:pPr>
      <w:r>
        <w:rPr>
          <w:rStyle w:val="FootnoteReference"/>
        </w:rPr>
        <w:footnoteRef/>
      </w:r>
      <w:r>
        <w:t xml:space="preserve"> </w:t>
      </w:r>
      <w:r>
        <w:fldChar w:fldCharType="begin"/>
      </w:r>
      <w:r w:rsidR="008C334C">
        <w:instrText xml:space="preserve"> ADDIN ZOTERO_ITEM CSL_CITATION {"citationID":"JeO4aDie","properties":{"formattedCitation":"\\uc0\\u8222{}ZEITmagazin\\uc0\\u8220{}.","plainCitation":"„ZEITmagazin“.","noteIndex":1279},"citationItems":[{"id":96,"uris":["http://zotero.org/users/local/usTu59L8/items/EJMJD2IT"],"itemData":{"id":96,"type":"article-journal","title":"ZEITmagazin"}}],"schema":"https://github.com/citation-style-language/schema/raw/master/csl-citation.json"} </w:instrText>
      </w:r>
      <w:r>
        <w:fldChar w:fldCharType="separate"/>
      </w:r>
      <w:r w:rsidRPr="00067169">
        <w:rPr>
          <w:rFonts w:ascii="Calibri" w:hAnsi="Calibri" w:cs="Calibri"/>
          <w:szCs w:val="24"/>
        </w:rPr>
        <w:t>„ZEITmagazin“.</w:t>
      </w:r>
      <w:r>
        <w:fldChar w:fldCharType="end"/>
      </w:r>
    </w:p>
  </w:footnote>
  <w:footnote w:id="1281">
    <w:p w14:paraId="6AC17155" w14:textId="5A78BC69" w:rsidR="008A4131" w:rsidRDefault="008A4131" w:rsidP="008A4131">
      <w:pPr>
        <w:pStyle w:val="FootnoteText"/>
      </w:pPr>
      <w:r>
        <w:rPr>
          <w:rStyle w:val="FootnoteReference"/>
        </w:rPr>
        <w:footnoteRef/>
      </w:r>
      <w:r>
        <w:t xml:space="preserve"> </w:t>
      </w:r>
      <w:r>
        <w:fldChar w:fldCharType="begin"/>
      </w:r>
      <w:r w:rsidR="008C334C">
        <w:instrText xml:space="preserve"> ADDIN ZOTERO_ITEM CSL_CITATION {"citationID":"g9QipTAX","properties":{"formattedCitation":"Raether, {\\i{}Lieblingsgerichte vom Wochenmarkt}, 200.","plainCitation":"Raether, Lieblingsgerichte vom Wochenmarkt, 200.","noteIndex":1280},"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200"}],"schema":"https://github.com/citation-style-language/schema/raw/master/csl-citation.json"} </w:instrText>
      </w:r>
      <w:r>
        <w:fldChar w:fldCharType="separate"/>
      </w:r>
      <w:r w:rsidRPr="000851F2">
        <w:rPr>
          <w:rFonts w:ascii="Calibri" w:hAnsi="Calibri" w:cs="Calibri"/>
          <w:szCs w:val="24"/>
        </w:rPr>
        <w:t xml:space="preserve">Raether, </w:t>
      </w:r>
      <w:r w:rsidRPr="000851F2">
        <w:rPr>
          <w:rFonts w:ascii="Calibri" w:hAnsi="Calibri" w:cs="Calibri"/>
          <w:i/>
          <w:iCs/>
          <w:szCs w:val="24"/>
        </w:rPr>
        <w:t>Lieblingsgerichte vom Wochenmarkt</w:t>
      </w:r>
      <w:r w:rsidRPr="000851F2">
        <w:rPr>
          <w:rFonts w:ascii="Calibri" w:hAnsi="Calibri" w:cs="Calibri"/>
          <w:szCs w:val="24"/>
        </w:rPr>
        <w:t>, 200.</w:t>
      </w:r>
      <w:r>
        <w:fldChar w:fldCharType="end"/>
      </w:r>
    </w:p>
  </w:footnote>
  <w:footnote w:id="1282">
    <w:p w14:paraId="6DC5686E" w14:textId="41345714" w:rsidR="003B7D3F" w:rsidRDefault="003B7D3F" w:rsidP="003B7D3F">
      <w:pPr>
        <w:pStyle w:val="FootnoteText"/>
      </w:pPr>
      <w:r>
        <w:rPr>
          <w:rStyle w:val="FootnoteReference"/>
        </w:rPr>
        <w:footnoteRef/>
      </w:r>
      <w:r>
        <w:t xml:space="preserve"> </w:t>
      </w:r>
      <w:r>
        <w:fldChar w:fldCharType="begin"/>
      </w:r>
      <w:r w:rsidR="008C334C">
        <w:instrText xml:space="preserve"> ADDIN ZOTERO_ITEM CSL_CITATION {"citationID":"bb5FQk2G","properties":{"formattedCitation":"Raether, 66.","plainCitation":"Raether, 66.","noteIndex":1281},"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66"}],"schema":"https://github.com/citation-style-language/schema/raw/master/csl-citation.json"} </w:instrText>
      </w:r>
      <w:r>
        <w:fldChar w:fldCharType="separate"/>
      </w:r>
      <w:r w:rsidRPr="000851F2">
        <w:rPr>
          <w:rFonts w:ascii="Calibri" w:hAnsi="Calibri" w:cs="Calibri"/>
        </w:rPr>
        <w:t>Raether, 66.</w:t>
      </w:r>
      <w:r>
        <w:fldChar w:fldCharType="end"/>
      </w:r>
    </w:p>
  </w:footnote>
  <w:footnote w:id="1283">
    <w:p w14:paraId="64C3AA66" w14:textId="1DB087A3" w:rsidR="003348A6" w:rsidRDefault="003348A6" w:rsidP="003348A6">
      <w:pPr>
        <w:pStyle w:val="FootnoteText"/>
      </w:pPr>
      <w:r>
        <w:rPr>
          <w:rStyle w:val="FootnoteReference"/>
        </w:rPr>
        <w:footnoteRef/>
      </w:r>
      <w:r>
        <w:t xml:space="preserve"> </w:t>
      </w:r>
      <w:r>
        <w:fldChar w:fldCharType="begin"/>
      </w:r>
      <w:r w:rsidR="008C334C">
        <w:instrText xml:space="preserve"> ADDIN ZOTERO_ITEM CSL_CITATION {"citationID":"zo2ICybs","properties":{"formattedCitation":"{\\i{}Das neue Nudelbuch originell &amp; k\\uc0\\u246{}stlich\\uc0\\u8239{}; [Nudeln, wie sie jeder mag]} (K\\uc0\\u246{}ln: Naumann und G\\uc0\\u246{}bel, 1990), 69.","plainCitation":"Das neue Nudelbuch originell &amp; köstlich ; [Nudeln, wie sie jeder mag] (Köln: Naumann und Göbel, 1990), 69.","noteIndex":1282},"citationItems":[{"id":100,"uris":["http://zotero.org/users/local/usTu59L8/items/YCNEZ89Q"],"itemData":{"id":100,"type":"book","event-place":"Köln","ISBN":"978-3-625-10854-2","language":"ger","note":"OCLC: 75505198","publisher":"Naumann und Göbel","publisher-place":"Köln","source":"Open WorldCat","title":"Das neue Nudelbuch originell &amp; köstlich ; [Nudeln, wie sie jeder mag]","issued":{"date-parts":[["1990"]]}},"locator":"69"}],"schema":"https://github.com/citation-style-language/schema/raw/master/csl-citation.json"} </w:instrText>
      </w:r>
      <w:r>
        <w:fldChar w:fldCharType="separate"/>
      </w:r>
      <w:r w:rsidR="005A66B1" w:rsidRPr="005A66B1">
        <w:rPr>
          <w:rFonts w:ascii="Calibri" w:hAnsi="Calibri" w:cs="Calibri"/>
          <w:i/>
          <w:iCs/>
          <w:szCs w:val="24"/>
        </w:rPr>
        <w:t>Das neue Nudelbuch originell &amp; köstlich ; [Nudeln, wie sie jeder mag]</w:t>
      </w:r>
      <w:r w:rsidR="005A66B1" w:rsidRPr="005A66B1">
        <w:rPr>
          <w:rFonts w:ascii="Calibri" w:hAnsi="Calibri" w:cs="Calibri"/>
          <w:szCs w:val="24"/>
        </w:rPr>
        <w:t xml:space="preserve"> (Köln: Naumann und Göbel, 1990), 69.</w:t>
      </w:r>
      <w:r>
        <w:fldChar w:fldCharType="end"/>
      </w:r>
    </w:p>
  </w:footnote>
  <w:footnote w:id="1284">
    <w:p w14:paraId="4400FE08" w14:textId="19FE5AC1" w:rsidR="003348A6" w:rsidRDefault="003348A6" w:rsidP="003348A6">
      <w:pPr>
        <w:pStyle w:val="FootnoteText"/>
      </w:pPr>
      <w:r>
        <w:rPr>
          <w:rStyle w:val="FootnoteReference"/>
        </w:rPr>
        <w:footnoteRef/>
      </w:r>
      <w:r>
        <w:t xml:space="preserve"> </w:t>
      </w:r>
      <w:r>
        <w:fldChar w:fldCharType="begin"/>
      </w:r>
      <w:r w:rsidR="008C334C">
        <w:instrText xml:space="preserve"> ADDIN ZOTERO_ITEM CSL_CITATION {"citationID":"phH3veqh","properties":{"formattedCitation":"Heiderl und Gugetzer, {\\i{}Das gro\\uc0\\u223{}e Pastakochbuch}, 281.","plainCitation":"Heiderl und Gugetzer, Das große Pastakochbuch, 281.","noteIndex":1283},"citationItems":[{"id":7,"uris":["http://zotero.org/users/local/usTu59L8/items/QK5S5UJQ"],"itemData":{"id":7,"type":"book","event-place":"Köln","ISBN":"978-3-8290-0433-6","language":"ger","number-of-pages":"304","publisher":"Könemann Verl. Ges","publisher-place":"Köln","source":"K10plus ISBN","title":"Das große Pastakochbuch","editor":[{"family":"Heiderl","given":"Thomas"},{"family":"Gugetzer","given":"Gabriele"}],"issued":{"date-parts":[["1998"]]}},"locator":"281"}],"schema":"https://github.com/citation-style-language/schema/raw/master/csl-citation.json"} </w:instrText>
      </w:r>
      <w:r>
        <w:fldChar w:fldCharType="separate"/>
      </w:r>
      <w:r w:rsidR="005A66B1" w:rsidRPr="005A66B1">
        <w:rPr>
          <w:rFonts w:ascii="Calibri" w:hAnsi="Calibri" w:cs="Calibri"/>
          <w:szCs w:val="24"/>
        </w:rPr>
        <w:t xml:space="preserve">Heiderl und Gugetzer, </w:t>
      </w:r>
      <w:r w:rsidR="005A66B1" w:rsidRPr="005A66B1">
        <w:rPr>
          <w:rFonts w:ascii="Calibri" w:hAnsi="Calibri" w:cs="Calibri"/>
          <w:i/>
          <w:iCs/>
          <w:szCs w:val="24"/>
        </w:rPr>
        <w:t>Das große Pastakochbuch</w:t>
      </w:r>
      <w:r w:rsidR="005A66B1" w:rsidRPr="005A66B1">
        <w:rPr>
          <w:rFonts w:ascii="Calibri" w:hAnsi="Calibri" w:cs="Calibri"/>
          <w:szCs w:val="24"/>
        </w:rPr>
        <w:t>, 281.</w:t>
      </w:r>
      <w:r>
        <w:fldChar w:fldCharType="end"/>
      </w:r>
    </w:p>
  </w:footnote>
  <w:footnote w:id="1285">
    <w:p w14:paraId="751E51D8" w14:textId="54C6A4E8" w:rsidR="003348A6" w:rsidRDefault="003348A6" w:rsidP="003348A6">
      <w:pPr>
        <w:pStyle w:val="FootnoteText"/>
      </w:pPr>
      <w:r>
        <w:rPr>
          <w:rStyle w:val="FootnoteReference"/>
        </w:rPr>
        <w:footnoteRef/>
      </w:r>
      <w:r>
        <w:t xml:space="preserve"> </w:t>
      </w:r>
      <w:r>
        <w:fldChar w:fldCharType="begin"/>
      </w:r>
      <w:r w:rsidR="008C334C">
        <w:instrText xml:space="preserve"> ADDIN ZOTERO_ITEM CSL_CITATION {"citationID":"10QYBzzk","properties":{"formattedCitation":"Heiderl und Gugetzer, 155.","plainCitation":"Heiderl und Gugetzer, 155.","noteIndex":1284},"citationItems":[{"id":7,"uris":["http://zotero.org/users/local/usTu59L8/items/QK5S5UJQ"],"itemData":{"id":7,"type":"book","event-place":"Köln","ISBN":"978-3-8290-0433-6","language":"ger","number-of-pages":"304","publisher":"Könemann Verl. Ges","publisher-place":"Köln","source":"K10plus ISBN","title":"Das große Pastakochbuch","editor":[{"family":"Heiderl","given":"Thomas"},{"family":"Gugetzer","given":"Gabriele"}],"issued":{"date-parts":[["1998"]]}},"locator":"155"}],"schema":"https://github.com/citation-style-language/schema/raw/master/csl-citation.json"} </w:instrText>
      </w:r>
      <w:r>
        <w:fldChar w:fldCharType="separate"/>
      </w:r>
      <w:r w:rsidRPr="00F06AC0">
        <w:rPr>
          <w:rFonts w:ascii="Calibri" w:hAnsi="Calibri" w:cs="Calibri"/>
        </w:rPr>
        <w:t>Heiderl und Gugetzer, 155.</w:t>
      </w:r>
      <w:r>
        <w:fldChar w:fldCharType="end"/>
      </w:r>
    </w:p>
  </w:footnote>
  <w:footnote w:id="1286">
    <w:p w14:paraId="2736BC9D" w14:textId="4138D8F8" w:rsidR="003348A6" w:rsidRDefault="003348A6" w:rsidP="003348A6">
      <w:pPr>
        <w:pStyle w:val="FootnoteText"/>
      </w:pPr>
      <w:r>
        <w:rPr>
          <w:rStyle w:val="FootnoteReference"/>
        </w:rPr>
        <w:footnoteRef/>
      </w:r>
      <w:r>
        <w:t xml:space="preserve"> </w:t>
      </w:r>
      <w:r>
        <w:fldChar w:fldCharType="begin"/>
      </w:r>
      <w:r w:rsidR="008C334C">
        <w:instrText xml:space="preserve"> ADDIN ZOTERO_ITEM CSL_CITATION {"citationID":"n3dGAXcU","properties":{"formattedCitation":"Heiderl und Gugetzer, 281.","plainCitation":"Heiderl und Gugetzer, 281.","noteIndex":1285},"citationItems":[{"id":7,"uris":["http://zotero.org/users/local/usTu59L8/items/QK5S5UJQ"],"itemData":{"id":7,"type":"book","event-place":"Köln","ISBN":"978-3-8290-0433-6","language":"ger","number-of-pages":"304","publisher":"Könemann Verl. Ges","publisher-place":"Köln","source":"K10plus ISBN","title":"Das große Pastakochbuch","editor":[{"family":"Heiderl","given":"Thomas"},{"family":"Gugetzer","given":"Gabriele"}],"issued":{"date-parts":[["1998"]]}},"locator":"281"}],"schema":"https://github.com/citation-style-language/schema/raw/master/csl-citation.json"} </w:instrText>
      </w:r>
      <w:r>
        <w:fldChar w:fldCharType="separate"/>
      </w:r>
      <w:r w:rsidRPr="00202DC5">
        <w:rPr>
          <w:rFonts w:ascii="Calibri" w:hAnsi="Calibri" w:cs="Calibri"/>
        </w:rPr>
        <w:t>Heiderl und Gugetzer, 281.</w:t>
      </w:r>
      <w:r>
        <w:fldChar w:fldCharType="end"/>
      </w:r>
    </w:p>
  </w:footnote>
  <w:footnote w:id="1287">
    <w:p w14:paraId="010E8EA2" w14:textId="6268A5C5" w:rsidR="00BC2467" w:rsidRDefault="00BC2467" w:rsidP="00BC2467">
      <w:pPr>
        <w:pStyle w:val="FootnoteText"/>
      </w:pPr>
      <w:r>
        <w:rPr>
          <w:rStyle w:val="FootnoteReference"/>
        </w:rPr>
        <w:footnoteRef/>
      </w:r>
      <w:r>
        <w:t xml:space="preserve"> </w:t>
      </w:r>
      <w:r>
        <w:fldChar w:fldCharType="begin"/>
      </w:r>
      <w:r w:rsidR="008C334C">
        <w:instrText xml:space="preserve"> ADDIN ZOTERO_ITEM CSL_CITATION {"citationID":"ZtnaleRp","properties":{"formattedCitation":"Heiderl und Gugetzer, 269.","plainCitation":"Heiderl und Gugetzer, 269.","noteIndex":1286},"citationItems":[{"id":7,"uris":["http://zotero.org/users/local/usTu59L8/items/QK5S5UJQ"],"itemData":{"id":7,"type":"book","event-place":"Köln","ISBN":"978-3-8290-0433-6","language":"ger","number-of-pages":"304","publisher":"Könemann Verl. Ges","publisher-place":"Köln","source":"K10plus ISBN","title":"Das große Pastakochbuch","editor":[{"family":"Heiderl","given":"Thomas"},{"family":"Gugetzer","given":"Gabriele"}],"issued":{"date-parts":[["1998"]]}},"locator":"269"}],"schema":"https://github.com/citation-style-language/schema/raw/master/csl-citation.json"} </w:instrText>
      </w:r>
      <w:r>
        <w:fldChar w:fldCharType="separate"/>
      </w:r>
      <w:r w:rsidRPr="005C3B07">
        <w:rPr>
          <w:rFonts w:ascii="Calibri" w:hAnsi="Calibri" w:cs="Calibri"/>
        </w:rPr>
        <w:t>Heiderl und Gugetzer, 269.</w:t>
      </w:r>
      <w:r>
        <w:fldChar w:fldCharType="end"/>
      </w:r>
    </w:p>
  </w:footnote>
  <w:footnote w:id="1288">
    <w:p w14:paraId="26EA5F43" w14:textId="55F96922" w:rsidR="00266D46" w:rsidRDefault="00266D46" w:rsidP="00266D46">
      <w:pPr>
        <w:pStyle w:val="FootnoteText"/>
      </w:pPr>
      <w:r>
        <w:rPr>
          <w:rStyle w:val="FootnoteReference"/>
        </w:rPr>
        <w:footnoteRef/>
      </w:r>
      <w:r>
        <w:t xml:space="preserve"> </w:t>
      </w:r>
      <w:r>
        <w:fldChar w:fldCharType="begin"/>
      </w:r>
      <w:r w:rsidR="008C334C">
        <w:instrText xml:space="preserve"> ADDIN ZOTERO_ITEM CSL_CITATION {"citationID":"vJ4y6ZxH","properties":{"formattedCitation":"essen &amp; trinken, \\uc0\\u8222{}essen &amp; trinken: Genuss vom Blech\\uc0\\u8220{}, 112.","plainCitation":"essen &amp; trinken, „essen &amp; trinken: Genuss vom Blech“, 112.","noteIndex":1287},"citationItems":[{"id":86,"uris":["http://zotero.org/users/local/usTu59L8/items/4KPEMYC9"],"itemData":{"id":86,"type":"article-journal","collection-title":"essen &amp; trinken","title":"essen &amp; trinken: Genuss vom Blech","volume":"09/2006","editor":[{"family":"essen &amp; trinken","given":""}],"issued":{"date-parts":[["2006"]]}},"locator":"112"}],"schema":"https://github.com/citation-style-language/schema/raw/master/csl-citation.json"} </w:instrText>
      </w:r>
      <w:r>
        <w:fldChar w:fldCharType="separate"/>
      </w:r>
      <w:r w:rsidR="005A66B1" w:rsidRPr="005A66B1">
        <w:rPr>
          <w:rFonts w:ascii="Calibri" w:hAnsi="Calibri" w:cs="Calibri"/>
          <w:szCs w:val="24"/>
        </w:rPr>
        <w:t>essen &amp; trinken, „essen &amp; trinken: Genuss vom Blech“, 112.</w:t>
      </w:r>
      <w:r>
        <w:fldChar w:fldCharType="end"/>
      </w:r>
    </w:p>
  </w:footnote>
  <w:footnote w:id="1289">
    <w:p w14:paraId="48CBF6D6" w14:textId="4FED5836" w:rsidR="00BC2467" w:rsidRDefault="00BC2467" w:rsidP="00BC2467">
      <w:pPr>
        <w:pStyle w:val="FootnoteText"/>
      </w:pPr>
      <w:r>
        <w:rPr>
          <w:rStyle w:val="FootnoteReference"/>
        </w:rPr>
        <w:footnoteRef/>
      </w:r>
      <w:r>
        <w:t xml:space="preserve"> </w:t>
      </w:r>
      <w:r>
        <w:fldChar w:fldCharType="begin"/>
      </w:r>
      <w:r w:rsidR="008C334C">
        <w:instrText xml:space="preserve"> ADDIN ZOTERO_ITEM CSL_CITATION {"citationID":"pQB0xrqC","properties":{"formattedCitation":"Stephen und Busch, {\\i{}Das grosse Buch der vegetarischen K\\uc0\\u252{}che}, 116.","plainCitation":"Stephen und Busch, Das grosse Buch der vegetarischen Küche, 116.","noteIndex":1288},"citationItems":[{"id":9,"uris":["http://zotero.org/users/local/usTu59L8/items/FS2CVUV2"],"itemData":{"id":9,"type":"book","event-place":"Köln","ISBN":"978-3-89508-551-2","language":"ger","note":"OCLC: 973602249","publisher":"Könemann","publisher-place":"Köln","source":"Open WorldCat","title":"Das grosse Buch der vegetarischen Küche","author":[{"family":"Stephen","given":"Wendy"},{"family":"Busch","given":"Andrea C."}],"issued":{"date-parts":[["1997"]]}},"locator":"116"}],"schema":"https://github.com/citation-style-language/schema/raw/master/csl-citation.json"} </w:instrText>
      </w:r>
      <w:r>
        <w:fldChar w:fldCharType="separate"/>
      </w:r>
      <w:r w:rsidR="005A66B1" w:rsidRPr="005A66B1">
        <w:rPr>
          <w:rFonts w:ascii="Calibri" w:hAnsi="Calibri" w:cs="Calibri"/>
          <w:szCs w:val="24"/>
        </w:rPr>
        <w:t xml:space="preserve">Stephen und Busch, </w:t>
      </w:r>
      <w:r w:rsidR="005A66B1" w:rsidRPr="005A66B1">
        <w:rPr>
          <w:rFonts w:ascii="Calibri" w:hAnsi="Calibri" w:cs="Calibri"/>
          <w:i/>
          <w:iCs/>
          <w:szCs w:val="24"/>
        </w:rPr>
        <w:t>Das grosse Buch der vegetarischen Küche</w:t>
      </w:r>
      <w:r w:rsidR="005A66B1" w:rsidRPr="005A66B1">
        <w:rPr>
          <w:rFonts w:ascii="Calibri" w:hAnsi="Calibri" w:cs="Calibri"/>
          <w:szCs w:val="24"/>
        </w:rPr>
        <w:t>, 116.</w:t>
      </w:r>
      <w:r>
        <w:fldChar w:fldCharType="end"/>
      </w:r>
    </w:p>
  </w:footnote>
  <w:footnote w:id="1290">
    <w:p w14:paraId="3D360CC1" w14:textId="61600D86" w:rsidR="005A67B9" w:rsidRDefault="005A67B9" w:rsidP="005A67B9">
      <w:pPr>
        <w:pStyle w:val="FootnoteText"/>
      </w:pPr>
      <w:r>
        <w:rPr>
          <w:rStyle w:val="FootnoteReference"/>
        </w:rPr>
        <w:footnoteRef/>
      </w:r>
      <w:r>
        <w:t xml:space="preserve"> </w:t>
      </w:r>
      <w:r>
        <w:fldChar w:fldCharType="begin"/>
      </w:r>
      <w:r w:rsidR="008C334C">
        <w:instrText xml:space="preserve"> ADDIN ZOTERO_ITEM CSL_CITATION {"citationID":"T0L7KtA2","properties":{"formattedCitation":"\\uc0\\u8222{}ZEITmagazin\\uc0\\u8220{}.","plainCitation":"„ZEITmagazin“.","noteIndex":1289},"citationItems":[{"id":96,"uris":["http://zotero.org/users/local/usTu59L8/items/EJMJD2IT"],"itemData":{"id":96,"type":"article-journal","title":"ZEITmagazin"}}],"schema":"https://github.com/citation-style-language/schema/raw/master/csl-citation.json"} </w:instrText>
      </w:r>
      <w:r>
        <w:fldChar w:fldCharType="separate"/>
      </w:r>
      <w:r w:rsidRPr="00172EB9">
        <w:rPr>
          <w:rFonts w:ascii="Calibri" w:hAnsi="Calibri" w:cs="Calibri"/>
          <w:szCs w:val="24"/>
        </w:rPr>
        <w:t>„ZEITmagazin“.</w:t>
      </w:r>
      <w:r>
        <w:fldChar w:fldCharType="end"/>
      </w:r>
    </w:p>
  </w:footnote>
  <w:footnote w:id="1291">
    <w:p w14:paraId="7FF16B8C" w14:textId="6FFB33D8" w:rsidR="005A67B9" w:rsidRDefault="005A67B9" w:rsidP="005A67B9">
      <w:pPr>
        <w:pStyle w:val="FootnoteText"/>
      </w:pPr>
      <w:r>
        <w:rPr>
          <w:rStyle w:val="FootnoteReference"/>
        </w:rPr>
        <w:footnoteRef/>
      </w:r>
      <w:r>
        <w:t xml:space="preserve"> </w:t>
      </w:r>
      <w:r>
        <w:fldChar w:fldCharType="begin"/>
      </w:r>
      <w:r w:rsidR="008C334C">
        <w:instrText xml:space="preserve"> ADDIN ZOTERO_ITEM CSL_CITATION {"citationID":"r5bwqj15","properties":{"formattedCitation":"Heiderl und Gugetzer, {\\i{}Das gro\\uc0\\u223{}e Pastakochbuch}, 121.","plainCitation":"Heiderl und Gugetzer, Das große Pastakochbuch, 121.","noteIndex":1290},"citationItems":[{"id":7,"uris":["http://zotero.org/users/local/usTu59L8/items/QK5S5UJQ"],"itemData":{"id":7,"type":"book","event-place":"Köln","ISBN":"978-3-8290-0433-6","language":"ger","number-of-pages":"304","publisher":"Könemann Verl. Ges","publisher-place":"Köln","source":"K10plus ISBN","title":"Das große Pastakochbuch","editor":[{"family":"Heiderl","given":"Thomas"},{"family":"Gugetzer","given":"Gabriele"}],"issued":{"date-parts":[["1998"]]}},"locator":"121"}],"schema":"https://github.com/citation-style-language/schema/raw/master/csl-citation.json"} </w:instrText>
      </w:r>
      <w:r>
        <w:fldChar w:fldCharType="separate"/>
      </w:r>
      <w:r w:rsidR="005A66B1" w:rsidRPr="005A66B1">
        <w:rPr>
          <w:rFonts w:ascii="Calibri" w:hAnsi="Calibri" w:cs="Calibri"/>
          <w:szCs w:val="24"/>
        </w:rPr>
        <w:t xml:space="preserve">Heiderl und Gugetzer, </w:t>
      </w:r>
      <w:r w:rsidR="005A66B1" w:rsidRPr="005A66B1">
        <w:rPr>
          <w:rFonts w:ascii="Calibri" w:hAnsi="Calibri" w:cs="Calibri"/>
          <w:i/>
          <w:iCs/>
          <w:szCs w:val="24"/>
        </w:rPr>
        <w:t>Das große Pastakochbuch</w:t>
      </w:r>
      <w:r w:rsidR="005A66B1" w:rsidRPr="005A66B1">
        <w:rPr>
          <w:rFonts w:ascii="Calibri" w:hAnsi="Calibri" w:cs="Calibri"/>
          <w:szCs w:val="24"/>
        </w:rPr>
        <w:t>, 121.</w:t>
      </w:r>
      <w:r>
        <w:fldChar w:fldCharType="end"/>
      </w:r>
    </w:p>
  </w:footnote>
  <w:footnote w:id="1292">
    <w:p w14:paraId="79B0F4BD" w14:textId="64CD69A2" w:rsidR="00D445CC" w:rsidRDefault="00D445CC" w:rsidP="00D445CC">
      <w:pPr>
        <w:pStyle w:val="FootnoteText"/>
      </w:pPr>
      <w:r>
        <w:rPr>
          <w:rStyle w:val="FootnoteReference"/>
        </w:rPr>
        <w:footnoteRef/>
      </w:r>
      <w:r>
        <w:t xml:space="preserve"> </w:t>
      </w:r>
      <w:r>
        <w:fldChar w:fldCharType="begin"/>
      </w:r>
      <w:r w:rsidR="008C334C">
        <w:instrText xml:space="preserve"> ADDIN ZOTERO_ITEM CSL_CITATION {"citationID":"x9of6KAz","properties":{"formattedCitation":"Heiderl und Gugetzer, 30.","plainCitation":"Heiderl und Gugetzer, 30.","noteIndex":1291},"citationItems":[{"id":7,"uris":["http://zotero.org/users/local/usTu59L8/items/QK5S5UJQ"],"itemData":{"id":7,"type":"book","event-place":"Köln","ISBN":"978-3-8290-0433-6","language":"ger","number-of-pages":"304","publisher":"Könemann Verl. Ges","publisher-place":"Köln","source":"K10plus ISBN","title":"Das große Pastakochbuch","editor":[{"family":"Heiderl","given":"Thomas"},{"family":"Gugetzer","given":"Gabriele"}],"issued":{"date-parts":[["1998"]]}},"locator":"30"}],"schema":"https://github.com/citation-style-language/schema/raw/master/csl-citation.json"} </w:instrText>
      </w:r>
      <w:r>
        <w:fldChar w:fldCharType="separate"/>
      </w:r>
      <w:r w:rsidRPr="00B110D3">
        <w:rPr>
          <w:rFonts w:ascii="Calibri" w:hAnsi="Calibri" w:cs="Calibri"/>
        </w:rPr>
        <w:t>Heiderl und Gugetzer, 30.</w:t>
      </w:r>
      <w:r>
        <w:fldChar w:fldCharType="end"/>
      </w:r>
    </w:p>
  </w:footnote>
  <w:footnote w:id="1293">
    <w:p w14:paraId="7D2A68F6" w14:textId="3A2503BF" w:rsidR="00A073D2" w:rsidRDefault="00A073D2" w:rsidP="00A073D2">
      <w:pPr>
        <w:pStyle w:val="FootnoteText"/>
      </w:pPr>
      <w:r>
        <w:rPr>
          <w:rStyle w:val="FootnoteReference"/>
        </w:rPr>
        <w:footnoteRef/>
      </w:r>
      <w:r>
        <w:t xml:space="preserve"> </w:t>
      </w:r>
      <w:r>
        <w:fldChar w:fldCharType="begin"/>
      </w:r>
      <w:r w:rsidR="008C334C">
        <w:instrText xml:space="preserve"> ADDIN ZOTERO_ITEM CSL_CITATION {"citationID":"0GOhPCYh","properties":{"formattedCitation":"S\\uc0\\u228{}lzer, {\\i{}Die echte Jeden-Tag-K\\uc0\\u252{}che}, 208.","plainCitation":"Sälzer, Die echte Jeden-Tag-Küche, 208.","noteIndex":1292},"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208"}],"schema":"https://github.com/citation-style-language/schema/raw/master/csl-citation.json"} </w:instrText>
      </w:r>
      <w:r>
        <w:fldChar w:fldCharType="separate"/>
      </w:r>
      <w:r w:rsidRPr="003530F0">
        <w:rPr>
          <w:rFonts w:ascii="Calibri" w:hAnsi="Calibri" w:cs="Calibri"/>
          <w:szCs w:val="24"/>
        </w:rPr>
        <w:t xml:space="preserve">Sälzer, </w:t>
      </w:r>
      <w:r w:rsidRPr="003530F0">
        <w:rPr>
          <w:rFonts w:ascii="Calibri" w:hAnsi="Calibri" w:cs="Calibri"/>
          <w:i/>
          <w:iCs/>
          <w:szCs w:val="24"/>
        </w:rPr>
        <w:t>Die echte Jeden-Tag-Küche</w:t>
      </w:r>
      <w:r w:rsidRPr="003530F0">
        <w:rPr>
          <w:rFonts w:ascii="Calibri" w:hAnsi="Calibri" w:cs="Calibri"/>
          <w:szCs w:val="24"/>
        </w:rPr>
        <w:t>, 208.</w:t>
      </w:r>
      <w:r>
        <w:fldChar w:fldCharType="end"/>
      </w:r>
    </w:p>
  </w:footnote>
  <w:footnote w:id="1294">
    <w:p w14:paraId="5F099E86" w14:textId="6F08CD6B" w:rsidR="00A073D2" w:rsidRDefault="00A073D2" w:rsidP="00A073D2">
      <w:pPr>
        <w:pStyle w:val="FootnoteText"/>
      </w:pPr>
      <w:r>
        <w:rPr>
          <w:rStyle w:val="FootnoteReference"/>
        </w:rPr>
        <w:footnoteRef/>
      </w:r>
      <w:r>
        <w:t xml:space="preserve"> </w:t>
      </w:r>
      <w:r>
        <w:fldChar w:fldCharType="begin"/>
      </w:r>
      <w:r w:rsidR="008C334C">
        <w:instrText xml:space="preserve"> ADDIN ZOTERO_ITEM CSL_CITATION {"citationID":"Dx339DUO","properties":{"formattedCitation":"Hess und S\\uc0\\u228{}lzer, {\\i{}Die echte italienische K\\uc0\\u252{}che}, 221.","plainCitation":"Hess und Sälzer, Die echte italienische Küche, 221.","noteIndex":1293},"citationItems":[{"id":2,"uris":["http://zotero.org/users/local/usTu59L8/items/8348HEDN"],"itemData":{"id":2,"type":"book","edition":"23. Aufl.","event-place":"München","ISBN":"978-3-7742-1102-5","language":"ger","number-of-pages":"320","publisher":"Gräfe und Unzer","publisher-place":"München","source":"K10plus ISBN","title":"Die echte italienische Küche: typische Rezepte und kulinarische Impressionen aus allen Regionen","title-short":"Die echte italienische Küche","author":[{"family":"Hess","given":"Reinhardt"},{"family":"Sälzer","given":"Sabine"}],"contributor":[{"family":"Foodfotografie Eising","given":""}],"issued":{"date-parts":[["2003"]]}},"locator":"221"}],"schema":"https://github.com/citation-style-language/schema/raw/master/csl-citation.json"} </w:instrText>
      </w:r>
      <w:r>
        <w:fldChar w:fldCharType="separate"/>
      </w:r>
      <w:r w:rsidRPr="00A6267E">
        <w:rPr>
          <w:rFonts w:ascii="Calibri" w:hAnsi="Calibri" w:cs="Calibri"/>
          <w:szCs w:val="24"/>
        </w:rPr>
        <w:t xml:space="preserve">Hess und Sälzer, </w:t>
      </w:r>
      <w:r w:rsidRPr="00A6267E">
        <w:rPr>
          <w:rFonts w:ascii="Calibri" w:hAnsi="Calibri" w:cs="Calibri"/>
          <w:i/>
          <w:iCs/>
          <w:szCs w:val="24"/>
        </w:rPr>
        <w:t>Die echte italienische Küche</w:t>
      </w:r>
      <w:r w:rsidRPr="00A6267E">
        <w:rPr>
          <w:rFonts w:ascii="Calibri" w:hAnsi="Calibri" w:cs="Calibri"/>
          <w:szCs w:val="24"/>
        </w:rPr>
        <w:t>, 221.</w:t>
      </w:r>
      <w:r>
        <w:fldChar w:fldCharType="end"/>
      </w:r>
    </w:p>
  </w:footnote>
  <w:footnote w:id="1295">
    <w:p w14:paraId="0F136FF2" w14:textId="66062945" w:rsidR="00A073D2" w:rsidRDefault="00A073D2" w:rsidP="00A073D2">
      <w:pPr>
        <w:pStyle w:val="FootnoteText"/>
      </w:pPr>
      <w:r>
        <w:rPr>
          <w:rStyle w:val="FootnoteReference"/>
        </w:rPr>
        <w:footnoteRef/>
      </w:r>
      <w:r>
        <w:t xml:space="preserve"> </w:t>
      </w:r>
      <w:r>
        <w:fldChar w:fldCharType="begin"/>
      </w:r>
      <w:r w:rsidR="008C334C">
        <w:instrText xml:space="preserve"> ADDIN ZOTERO_ITEM CSL_CITATION {"citationID":"lTJZppCz","properties":{"formattedCitation":"S\\uc0\\u228{}lzer, {\\i{}Die echte Jeden-Tag-K\\uc0\\u252{}che}, 208.","plainCitation":"Sälzer, Die echte Jeden-Tag-Küche, 208.","noteIndex":1294},"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208"}],"schema":"https://github.com/citation-style-language/schema/raw/master/csl-citation.json"} </w:instrText>
      </w:r>
      <w:r>
        <w:fldChar w:fldCharType="separate"/>
      </w:r>
      <w:r w:rsidRPr="00A6267E">
        <w:rPr>
          <w:rFonts w:ascii="Calibri" w:hAnsi="Calibri" w:cs="Calibri"/>
          <w:szCs w:val="24"/>
        </w:rPr>
        <w:t xml:space="preserve">Sälzer, </w:t>
      </w:r>
      <w:r w:rsidRPr="00A6267E">
        <w:rPr>
          <w:rFonts w:ascii="Calibri" w:hAnsi="Calibri" w:cs="Calibri"/>
          <w:i/>
          <w:iCs/>
          <w:szCs w:val="24"/>
        </w:rPr>
        <w:t>Die echte Jeden-Tag-Küche</w:t>
      </w:r>
      <w:r w:rsidRPr="00A6267E">
        <w:rPr>
          <w:rFonts w:ascii="Calibri" w:hAnsi="Calibri" w:cs="Calibri"/>
          <w:szCs w:val="24"/>
        </w:rPr>
        <w:t>, 208.</w:t>
      </w:r>
      <w:r>
        <w:fldChar w:fldCharType="end"/>
      </w:r>
    </w:p>
  </w:footnote>
  <w:footnote w:id="1296">
    <w:p w14:paraId="561E56E4" w14:textId="3FD18386" w:rsidR="00A073D2" w:rsidRDefault="00A073D2" w:rsidP="00A073D2">
      <w:pPr>
        <w:pStyle w:val="FootnoteText"/>
      </w:pPr>
      <w:r>
        <w:rPr>
          <w:rStyle w:val="FootnoteReference"/>
        </w:rPr>
        <w:footnoteRef/>
      </w:r>
      <w:r>
        <w:t xml:space="preserve"> </w:t>
      </w:r>
      <w:r>
        <w:fldChar w:fldCharType="begin"/>
      </w:r>
      <w:r w:rsidR="008C334C">
        <w:instrText xml:space="preserve"> ADDIN ZOTERO_ITEM CSL_CITATION {"citationID":"nvd0pSSD","properties":{"formattedCitation":"Hess und S\\uc0\\u228{}lzer, {\\i{}Die echte italienische K\\uc0\\u252{}che}, 180.","plainCitation":"Hess und Sälzer, Die echte italienische Küche, 180.","noteIndex":1295},"citationItems":[{"id":2,"uris":["http://zotero.org/users/local/usTu59L8/items/8348HEDN"],"itemData":{"id":2,"type":"book","edition":"23. Aufl.","event-place":"München","ISBN":"978-3-7742-1102-5","language":"ger","number-of-pages":"320","publisher":"Gräfe und Unzer","publisher-place":"München","source":"K10plus ISBN","title":"Die echte italienische Küche: typische Rezepte und kulinarische Impressionen aus allen Regionen","title-short":"Die echte italienische Küche","author":[{"family":"Hess","given":"Reinhardt"},{"family":"Sälzer","given":"Sabine"}],"contributor":[{"family":"Foodfotografie Eising","given":""}],"issued":{"date-parts":[["2003"]]}},"locator":"180"}],"schema":"https://github.com/citation-style-language/schema/raw/master/csl-citation.json"} </w:instrText>
      </w:r>
      <w:r>
        <w:fldChar w:fldCharType="separate"/>
      </w:r>
      <w:r w:rsidRPr="0073449E">
        <w:rPr>
          <w:rFonts w:ascii="Calibri" w:hAnsi="Calibri" w:cs="Calibri"/>
          <w:szCs w:val="24"/>
        </w:rPr>
        <w:t xml:space="preserve">Hess und Sälzer, </w:t>
      </w:r>
      <w:r w:rsidRPr="0073449E">
        <w:rPr>
          <w:rFonts w:ascii="Calibri" w:hAnsi="Calibri" w:cs="Calibri"/>
          <w:i/>
          <w:iCs/>
          <w:szCs w:val="24"/>
        </w:rPr>
        <w:t>Die echte italienische Küche</w:t>
      </w:r>
      <w:r w:rsidRPr="0073449E">
        <w:rPr>
          <w:rFonts w:ascii="Calibri" w:hAnsi="Calibri" w:cs="Calibri"/>
          <w:szCs w:val="24"/>
        </w:rPr>
        <w:t>, 180.</w:t>
      </w:r>
      <w:r>
        <w:fldChar w:fldCharType="end"/>
      </w:r>
    </w:p>
  </w:footnote>
  <w:footnote w:id="1297">
    <w:p w14:paraId="3D5FB22F" w14:textId="34415F41" w:rsidR="00A73339" w:rsidRDefault="00A73339" w:rsidP="00A73339">
      <w:pPr>
        <w:pStyle w:val="FootnoteText"/>
      </w:pPr>
      <w:r>
        <w:rPr>
          <w:rStyle w:val="FootnoteReference"/>
        </w:rPr>
        <w:footnoteRef/>
      </w:r>
      <w:r>
        <w:t xml:space="preserve"> </w:t>
      </w:r>
      <w:r>
        <w:fldChar w:fldCharType="begin"/>
      </w:r>
      <w:r w:rsidR="008C334C">
        <w:instrText xml:space="preserve"> ADDIN ZOTERO_ITEM CSL_CITATION {"citationID":"deuIZPfF","properties":{"formattedCitation":"Stephen und Busch, {\\i{}Das grosse Buch der vegetarischen K\\uc0\\u252{}che}, 115.","plainCitation":"Stephen und Busch, Das grosse Buch der vegetarischen Küche, 115.","noteIndex":1296},"citationItems":[{"id":9,"uris":["http://zotero.org/users/local/usTu59L8/items/FS2CVUV2"],"itemData":{"id":9,"type":"book","event-place":"Köln","ISBN":"978-3-89508-551-2","language":"ger","note":"OCLC: 973602249","publisher":"Könemann","publisher-place":"Köln","source":"Open WorldCat","title":"Das grosse Buch der vegetarischen Küche","author":[{"family":"Stephen","given":"Wendy"},{"family":"Busch","given":"Andrea C."}],"issued":{"date-parts":[["1997"]]}},"locator":"115"}],"schema":"https://github.com/citation-style-language/schema/raw/master/csl-citation.json"} </w:instrText>
      </w:r>
      <w:r>
        <w:fldChar w:fldCharType="separate"/>
      </w:r>
      <w:r w:rsidR="005A66B1" w:rsidRPr="005A66B1">
        <w:rPr>
          <w:rFonts w:ascii="Calibri" w:hAnsi="Calibri" w:cs="Calibri"/>
          <w:szCs w:val="24"/>
        </w:rPr>
        <w:t xml:space="preserve">Stephen und Busch, </w:t>
      </w:r>
      <w:r w:rsidR="005A66B1" w:rsidRPr="005A66B1">
        <w:rPr>
          <w:rFonts w:ascii="Calibri" w:hAnsi="Calibri" w:cs="Calibri"/>
          <w:i/>
          <w:iCs/>
          <w:szCs w:val="24"/>
        </w:rPr>
        <w:t>Das grosse Buch der vegetarischen Küche</w:t>
      </w:r>
      <w:r w:rsidR="005A66B1" w:rsidRPr="005A66B1">
        <w:rPr>
          <w:rFonts w:ascii="Calibri" w:hAnsi="Calibri" w:cs="Calibri"/>
          <w:szCs w:val="24"/>
        </w:rPr>
        <w:t>, 115.</w:t>
      </w:r>
      <w:r>
        <w:fldChar w:fldCharType="end"/>
      </w:r>
    </w:p>
  </w:footnote>
  <w:footnote w:id="1298">
    <w:p w14:paraId="087BD7DC" w14:textId="0E605524" w:rsidR="00BE020C" w:rsidRDefault="00BE020C" w:rsidP="00BE020C">
      <w:pPr>
        <w:pStyle w:val="FootnoteText"/>
      </w:pPr>
      <w:r>
        <w:rPr>
          <w:rStyle w:val="FootnoteReference"/>
        </w:rPr>
        <w:footnoteRef/>
      </w:r>
      <w:r>
        <w:t xml:space="preserve"> </w:t>
      </w:r>
      <w:r>
        <w:fldChar w:fldCharType="begin"/>
      </w:r>
      <w:r w:rsidR="008C334C">
        <w:instrText xml:space="preserve"> ADDIN ZOTERO_ITEM CSL_CITATION {"citationID":"mLPCahuA","properties":{"formattedCitation":"Hess und S\\uc0\\u228{}lzer, {\\i{}Die echte italienische K\\uc0\\u252{}che}, 255.","plainCitation":"Hess und Sälzer, Die echte italienische Küche, 255.","noteIndex":1297},"citationItems":[{"id":2,"uris":["http://zotero.org/users/local/usTu59L8/items/8348HEDN"],"itemData":{"id":2,"type":"book","edition":"23. Aufl.","event-place":"München","ISBN":"978-3-7742-1102-5","language":"ger","number-of-pages":"320","publisher":"Gräfe und Unzer","publisher-place":"München","source":"K10plus ISBN","title":"Die echte italienische Küche: typische Rezepte und kulinarische Impressionen aus allen Regionen","title-short":"Die echte italienische Küche","author":[{"family":"Hess","given":"Reinhardt"},{"family":"Sälzer","given":"Sabine"}],"contributor":[{"family":"Foodfotografie Eising","given":""}],"issued":{"date-parts":[["2003"]]}},"locator":"255"}],"schema":"https://github.com/citation-style-language/schema/raw/master/csl-citation.json"} </w:instrText>
      </w:r>
      <w:r>
        <w:fldChar w:fldCharType="separate"/>
      </w:r>
      <w:r w:rsidR="005A66B1" w:rsidRPr="005A66B1">
        <w:rPr>
          <w:rFonts w:ascii="Calibri" w:hAnsi="Calibri" w:cs="Calibri"/>
          <w:szCs w:val="24"/>
        </w:rPr>
        <w:t xml:space="preserve">Hess und Sälzer, </w:t>
      </w:r>
      <w:r w:rsidR="005A66B1" w:rsidRPr="005A66B1">
        <w:rPr>
          <w:rFonts w:ascii="Calibri" w:hAnsi="Calibri" w:cs="Calibri"/>
          <w:i/>
          <w:iCs/>
          <w:szCs w:val="24"/>
        </w:rPr>
        <w:t>Die echte italienische Küche</w:t>
      </w:r>
      <w:r w:rsidR="005A66B1" w:rsidRPr="005A66B1">
        <w:rPr>
          <w:rFonts w:ascii="Calibri" w:hAnsi="Calibri" w:cs="Calibri"/>
          <w:szCs w:val="24"/>
        </w:rPr>
        <w:t>, 255.</w:t>
      </w:r>
      <w:r>
        <w:fldChar w:fldCharType="end"/>
      </w:r>
    </w:p>
  </w:footnote>
  <w:footnote w:id="1299">
    <w:p w14:paraId="1214C8A6" w14:textId="5D52CBE5" w:rsidR="00BE020C" w:rsidRDefault="00BE020C" w:rsidP="00BE020C">
      <w:pPr>
        <w:pStyle w:val="FootnoteText"/>
      </w:pPr>
      <w:r>
        <w:rPr>
          <w:rStyle w:val="FootnoteReference"/>
        </w:rPr>
        <w:footnoteRef/>
      </w:r>
      <w:r>
        <w:t xml:space="preserve"> </w:t>
      </w:r>
      <w:r>
        <w:fldChar w:fldCharType="begin"/>
      </w:r>
      <w:r w:rsidR="008C334C">
        <w:instrText xml:space="preserve"> ADDIN ZOTERO_ITEM CSL_CITATION {"citationID":"UHfouF4d","properties":{"formattedCitation":"{\\i{}30-Minuten-K\\uc0\\u252{}che}, 50.","plainCitation":"30-Minuten-Küche, 50.","noteIndex":1298},"citationItems":[{"id":51,"uris":["http://zotero.org/users/local/usTu59L8/items/47B5FBMY"],"itemData":{"id":51,"type":"book","edition":"1. Aufl","event-place":"München","ISBN":"978-3-89883-379-0","language":"ger","note":"OCLC: 864484090","publisher":"Zabert Sandmann","publisher-place":"München","source":"Open WorldCat","title":"30-Minuten-Küche","issued":{"date-parts":[["2013"]]}},"locator":"50"}],"schema":"https://github.com/citation-style-language/schema/raw/master/csl-citation.json"} </w:instrText>
      </w:r>
      <w:r>
        <w:fldChar w:fldCharType="separate"/>
      </w:r>
      <w:r w:rsidRPr="0073449E">
        <w:rPr>
          <w:rFonts w:ascii="Calibri" w:hAnsi="Calibri" w:cs="Calibri"/>
          <w:i/>
          <w:iCs/>
          <w:szCs w:val="24"/>
        </w:rPr>
        <w:t>30-Minuten-Küche</w:t>
      </w:r>
      <w:r w:rsidRPr="0073449E">
        <w:rPr>
          <w:rFonts w:ascii="Calibri" w:hAnsi="Calibri" w:cs="Calibri"/>
          <w:szCs w:val="24"/>
        </w:rPr>
        <w:t>, 50.</w:t>
      </w:r>
      <w:r>
        <w:fldChar w:fldCharType="end"/>
      </w:r>
    </w:p>
  </w:footnote>
  <w:footnote w:id="1300">
    <w:p w14:paraId="426244D9" w14:textId="142ED113" w:rsidR="00BE020C" w:rsidRDefault="00BE020C" w:rsidP="00BE020C">
      <w:pPr>
        <w:pStyle w:val="FootnoteText"/>
      </w:pPr>
      <w:r>
        <w:rPr>
          <w:rStyle w:val="FootnoteReference"/>
        </w:rPr>
        <w:footnoteRef/>
      </w:r>
      <w:r>
        <w:t xml:space="preserve"> </w:t>
      </w:r>
      <w:r>
        <w:fldChar w:fldCharType="begin"/>
      </w:r>
      <w:r w:rsidR="008C334C">
        <w:instrText xml:space="preserve"> ADDIN ZOTERO_ITEM CSL_CITATION {"citationID":"VpE1ZYfd","properties":{"formattedCitation":"Raether, {\\i{}Lieblingsgerichte vom Wochenmarkt}, 154.","plainCitation":"Raether, Lieblingsgerichte vom Wochenmarkt, 154.","noteIndex":1299},"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154"}],"schema":"https://github.com/citation-style-language/schema/raw/master/csl-citation.json"} </w:instrText>
      </w:r>
      <w:r>
        <w:fldChar w:fldCharType="separate"/>
      </w:r>
      <w:r w:rsidRPr="00CA36CC">
        <w:rPr>
          <w:rFonts w:ascii="Calibri" w:hAnsi="Calibri" w:cs="Calibri"/>
          <w:szCs w:val="24"/>
        </w:rPr>
        <w:t xml:space="preserve">Raether, </w:t>
      </w:r>
      <w:r w:rsidRPr="00CA36CC">
        <w:rPr>
          <w:rFonts w:ascii="Calibri" w:hAnsi="Calibri" w:cs="Calibri"/>
          <w:i/>
          <w:iCs/>
          <w:szCs w:val="24"/>
        </w:rPr>
        <w:t>Lieblingsgerichte vom Wochenmarkt</w:t>
      </w:r>
      <w:r w:rsidRPr="00CA36CC">
        <w:rPr>
          <w:rFonts w:ascii="Calibri" w:hAnsi="Calibri" w:cs="Calibri"/>
          <w:szCs w:val="24"/>
        </w:rPr>
        <w:t>, 154.</w:t>
      </w:r>
      <w:r>
        <w:fldChar w:fldCharType="end"/>
      </w:r>
    </w:p>
  </w:footnote>
  <w:footnote w:id="1301">
    <w:p w14:paraId="617680D5" w14:textId="7DBE68BD" w:rsidR="002E4FE7" w:rsidRDefault="002E4FE7" w:rsidP="002E4FE7">
      <w:pPr>
        <w:pStyle w:val="FootnoteText"/>
      </w:pPr>
      <w:r>
        <w:rPr>
          <w:rStyle w:val="FootnoteReference"/>
        </w:rPr>
        <w:footnoteRef/>
      </w:r>
      <w:r>
        <w:t xml:space="preserve"> </w:t>
      </w:r>
      <w:r>
        <w:fldChar w:fldCharType="begin"/>
      </w:r>
      <w:r w:rsidR="008C334C">
        <w:instrText xml:space="preserve"> ADDIN ZOTERO_ITEM CSL_CITATION {"citationID":"FfVu7QuU","properties":{"formattedCitation":"\\uc0\\u8222{}ZEITmagazin\\uc0\\u8220{}.","plainCitation":"„ZEITmagazin“.","noteIndex":1300},"citationItems":[{"id":96,"uris":["http://zotero.org/users/local/usTu59L8/items/EJMJD2IT"],"itemData":{"id":96,"type":"article-journal","title":"ZEITmagazin"}}],"schema":"https://github.com/citation-style-language/schema/raw/master/csl-citation.json"} </w:instrText>
      </w:r>
      <w:r>
        <w:fldChar w:fldCharType="separate"/>
      </w:r>
      <w:r w:rsidRPr="00C316EE">
        <w:rPr>
          <w:rFonts w:ascii="Calibri" w:hAnsi="Calibri" w:cs="Calibri"/>
          <w:szCs w:val="24"/>
        </w:rPr>
        <w:t>„ZEITmagazin“.</w:t>
      </w:r>
      <w:r>
        <w:fldChar w:fldCharType="end"/>
      </w:r>
    </w:p>
  </w:footnote>
  <w:footnote w:id="1302">
    <w:p w14:paraId="1A396690" w14:textId="6B419859" w:rsidR="002E4FE7" w:rsidRDefault="002E4FE7" w:rsidP="002E4FE7">
      <w:pPr>
        <w:pStyle w:val="FootnoteText"/>
      </w:pPr>
      <w:r>
        <w:rPr>
          <w:rStyle w:val="FootnoteReference"/>
        </w:rPr>
        <w:footnoteRef/>
      </w:r>
      <w:r>
        <w:t xml:space="preserve"> </w:t>
      </w:r>
      <w:r>
        <w:fldChar w:fldCharType="begin"/>
      </w:r>
      <w:r w:rsidR="008C334C">
        <w:instrText xml:space="preserve"> ADDIN ZOTERO_ITEM CSL_CITATION {"citationID":"E3LLjSS2","properties":{"formattedCitation":"S\\uc0\\u228{}lzer, {\\i{}Die echte Jeden-Tag-K\\uc0\\u252{}che}, 209.","plainCitation":"Sälzer, Die echte Jeden-Tag-Küche, 209.","noteIndex":1301},"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209"}],"schema":"https://github.com/citation-style-language/schema/raw/master/csl-citation.json"} </w:instrText>
      </w:r>
      <w:r>
        <w:fldChar w:fldCharType="separate"/>
      </w:r>
      <w:r w:rsidRPr="00A8363E">
        <w:rPr>
          <w:rFonts w:ascii="Calibri" w:hAnsi="Calibri" w:cs="Calibri"/>
          <w:szCs w:val="24"/>
        </w:rPr>
        <w:t xml:space="preserve">Sälzer, </w:t>
      </w:r>
      <w:r w:rsidRPr="00A8363E">
        <w:rPr>
          <w:rFonts w:ascii="Calibri" w:hAnsi="Calibri" w:cs="Calibri"/>
          <w:i/>
          <w:iCs/>
          <w:szCs w:val="24"/>
        </w:rPr>
        <w:t>Die echte Jeden-Tag-Küche</w:t>
      </w:r>
      <w:r w:rsidRPr="00A8363E">
        <w:rPr>
          <w:rFonts w:ascii="Calibri" w:hAnsi="Calibri" w:cs="Calibri"/>
          <w:szCs w:val="24"/>
        </w:rPr>
        <w:t>, 209.</w:t>
      </w:r>
      <w:r>
        <w:fldChar w:fldCharType="end"/>
      </w:r>
    </w:p>
  </w:footnote>
  <w:footnote w:id="1303">
    <w:p w14:paraId="27206D78" w14:textId="23718338" w:rsidR="002E4FE7" w:rsidRDefault="002E4FE7" w:rsidP="002E4FE7">
      <w:pPr>
        <w:pStyle w:val="FootnoteText"/>
      </w:pPr>
      <w:r>
        <w:rPr>
          <w:rStyle w:val="FootnoteReference"/>
        </w:rPr>
        <w:footnoteRef/>
      </w:r>
      <w:r>
        <w:t xml:space="preserve"> </w:t>
      </w:r>
      <w:r>
        <w:fldChar w:fldCharType="begin"/>
      </w:r>
      <w:r w:rsidR="008C334C">
        <w:instrText xml:space="preserve"> ADDIN ZOTERO_ITEM CSL_CITATION {"citationID":"zFzBlwBp","properties":{"formattedCitation":"S\\uc0\\u228{}lzer, 209.","plainCitation":"Sälzer, 209.","noteIndex":1302},"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209"}],"schema":"https://github.com/citation-style-language/schema/raw/master/csl-citation.json"} </w:instrText>
      </w:r>
      <w:r>
        <w:fldChar w:fldCharType="separate"/>
      </w:r>
      <w:r w:rsidR="005A66B1" w:rsidRPr="005A66B1">
        <w:rPr>
          <w:rFonts w:ascii="Calibri" w:hAnsi="Calibri" w:cs="Calibri"/>
          <w:szCs w:val="24"/>
        </w:rPr>
        <w:t>Sälzer, 209.</w:t>
      </w:r>
      <w:r>
        <w:fldChar w:fldCharType="end"/>
      </w:r>
    </w:p>
  </w:footnote>
  <w:footnote w:id="1304">
    <w:p w14:paraId="63045167" w14:textId="22DFE957" w:rsidR="00C04F70" w:rsidRDefault="00C04F70" w:rsidP="00C04F70">
      <w:pPr>
        <w:pStyle w:val="FootnoteText"/>
      </w:pPr>
      <w:r>
        <w:rPr>
          <w:rStyle w:val="FootnoteReference"/>
        </w:rPr>
        <w:footnoteRef/>
      </w:r>
      <w:r>
        <w:t xml:space="preserve"> </w:t>
      </w:r>
      <w:r>
        <w:fldChar w:fldCharType="begin"/>
      </w:r>
      <w:r w:rsidR="008C334C">
        <w:instrText xml:space="preserve"> ADDIN ZOTERO_ITEM CSL_CITATION {"citationID":"3ahaPTyU","properties":{"formattedCitation":"essen &amp; trinken, \\uc0\\u8222{}essen &amp; trinken Spezial: Schnelle K\\uc0\\u252{}che\\uc0\\u8220{}, 10.","plainCitation":"essen &amp; trinken, „essen &amp; trinken Spezial: Schnelle Küche“, 10.","noteIndex":1303},"citationItems":[{"id":74,"uris":["http://zotero.org/users/local/usTu59L8/items/WRCCCJZK"],"itemData":{"id":74,"type":"article-journal","collection-title":"essen &amp; trinken","title":"essen &amp; trinken Spezial: Schnelle Küche","volume":"03/2018","editor":[{"family":"essen &amp; trinken","given":""}],"issued":{"date-parts":[["2018"]]}},"locator":"10"}],"schema":"https://github.com/citation-style-language/schema/raw/master/csl-citation.json"} </w:instrText>
      </w:r>
      <w:r>
        <w:fldChar w:fldCharType="separate"/>
      </w:r>
      <w:r w:rsidR="005A66B1" w:rsidRPr="005A66B1">
        <w:rPr>
          <w:rFonts w:ascii="Calibri" w:hAnsi="Calibri" w:cs="Calibri"/>
          <w:szCs w:val="24"/>
        </w:rPr>
        <w:t>essen &amp; trinken, „essen &amp; trinken Spezial: Schnelle Küche“, 10.</w:t>
      </w:r>
      <w:r>
        <w:fldChar w:fldCharType="end"/>
      </w:r>
    </w:p>
  </w:footnote>
  <w:footnote w:id="1305">
    <w:p w14:paraId="2352CC1D" w14:textId="250EF1C8" w:rsidR="00A2508D" w:rsidRDefault="00A2508D" w:rsidP="00A2508D">
      <w:pPr>
        <w:pStyle w:val="FootnoteText"/>
      </w:pPr>
      <w:r>
        <w:rPr>
          <w:rStyle w:val="FootnoteReference"/>
        </w:rPr>
        <w:footnoteRef/>
      </w:r>
      <w:r>
        <w:t xml:space="preserve"> </w:t>
      </w:r>
      <w:r>
        <w:fldChar w:fldCharType="begin"/>
      </w:r>
      <w:r w:rsidR="008C334C">
        <w:instrText xml:space="preserve"> ADDIN ZOTERO_ITEM CSL_CITATION {"citationID":"LQrLGRu4","properties":{"formattedCitation":"Hess und S\\uc0\\u228{}lzer, {\\i{}Die echte italienische K\\uc0\\u252{}che}, 24.","plainCitation":"Hess und Sälzer, Die echte italienische Küche, 24.","noteIndex":1304},"citationItems":[{"id":2,"uris":["http://zotero.org/users/local/usTu59L8/items/8348HEDN"],"itemData":{"id":2,"type":"book","edition":"23. Aufl.","event-place":"München","ISBN":"978-3-7742-1102-5","language":"ger","number-of-pages":"320","publisher":"Gräfe und Unzer","publisher-place":"München","source":"K10plus ISBN","title":"Die echte italienische Küche: typische Rezepte und kulinarische Impressionen aus allen Regionen","title-short":"Die echte italienische Küche","author":[{"family":"Hess","given":"Reinhardt"},{"family":"Sälzer","given":"Sabine"}],"contributor":[{"family":"Foodfotografie Eising","given":""}],"issued":{"date-parts":[["2003"]]}},"locator":"24"}],"schema":"https://github.com/citation-style-language/schema/raw/master/csl-citation.json"} </w:instrText>
      </w:r>
      <w:r>
        <w:fldChar w:fldCharType="separate"/>
      </w:r>
      <w:r w:rsidRPr="00A830F2">
        <w:rPr>
          <w:rFonts w:ascii="Calibri" w:hAnsi="Calibri" w:cs="Calibri"/>
          <w:szCs w:val="24"/>
        </w:rPr>
        <w:t xml:space="preserve">Hess und Sälzer, </w:t>
      </w:r>
      <w:r w:rsidRPr="00A830F2">
        <w:rPr>
          <w:rFonts w:ascii="Calibri" w:hAnsi="Calibri" w:cs="Calibri"/>
          <w:i/>
          <w:iCs/>
          <w:szCs w:val="24"/>
        </w:rPr>
        <w:t>Die echte italienische Küche</w:t>
      </w:r>
      <w:r w:rsidRPr="00A830F2">
        <w:rPr>
          <w:rFonts w:ascii="Calibri" w:hAnsi="Calibri" w:cs="Calibri"/>
          <w:szCs w:val="24"/>
        </w:rPr>
        <w:t>, 24.</w:t>
      </w:r>
      <w:r>
        <w:fldChar w:fldCharType="end"/>
      </w:r>
    </w:p>
  </w:footnote>
  <w:footnote w:id="1306">
    <w:p w14:paraId="436C6E89" w14:textId="6AD99472" w:rsidR="009602C2" w:rsidRPr="00A04488" w:rsidRDefault="009602C2">
      <w:pPr>
        <w:pStyle w:val="FootnoteText"/>
        <w:rPr>
          <w:lang w:val="en-US"/>
        </w:rPr>
      </w:pPr>
      <w:r>
        <w:rPr>
          <w:rStyle w:val="FootnoteReference"/>
        </w:rPr>
        <w:footnoteRef/>
      </w:r>
      <w:r w:rsidRPr="00A04488">
        <w:rPr>
          <w:lang w:val="en-US"/>
        </w:rPr>
        <w:t xml:space="preserve"> </w:t>
      </w:r>
      <w:r>
        <w:fldChar w:fldCharType="begin"/>
      </w:r>
      <w:r w:rsidR="008C334C">
        <w:rPr>
          <w:lang w:val="en-US"/>
        </w:rPr>
        <w:instrText xml:space="preserve"> ADDIN ZOTERO_ITEM CSL_CITATION {"citationID":"S9rL09eK","properties":{"formattedCitation":"Ottolenghi u.\\uc0\\u160{}a., {\\i{}Flavour}, 104.","plainCitation":"Ottolenghi u. a., Flavour, 104.","noteIndex":1305},"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104"}],"schema":"https://github.com/citation-style-language/schema/raw/master/csl-citation.json"} </w:instrText>
      </w:r>
      <w:r>
        <w:fldChar w:fldCharType="separate"/>
      </w:r>
      <w:r w:rsidR="005A66B1" w:rsidRPr="00432AB9">
        <w:rPr>
          <w:rFonts w:ascii="Calibri" w:hAnsi="Calibri" w:cs="Calibri"/>
          <w:szCs w:val="24"/>
          <w:lang w:val="en-US"/>
        </w:rPr>
        <w:t xml:space="preserve">Ottolenghi u. a., </w:t>
      </w:r>
      <w:r w:rsidR="005A66B1" w:rsidRPr="00432AB9">
        <w:rPr>
          <w:rFonts w:ascii="Calibri" w:hAnsi="Calibri" w:cs="Calibri"/>
          <w:i/>
          <w:iCs/>
          <w:szCs w:val="24"/>
          <w:lang w:val="en-US"/>
        </w:rPr>
        <w:t>Flavour</w:t>
      </w:r>
      <w:r w:rsidR="005A66B1" w:rsidRPr="00432AB9">
        <w:rPr>
          <w:rFonts w:ascii="Calibri" w:hAnsi="Calibri" w:cs="Calibri"/>
          <w:szCs w:val="24"/>
          <w:lang w:val="en-US"/>
        </w:rPr>
        <w:t>, 104.</w:t>
      </w:r>
      <w:r>
        <w:fldChar w:fldCharType="end"/>
      </w:r>
    </w:p>
  </w:footnote>
  <w:footnote w:id="1307">
    <w:p w14:paraId="723DD998" w14:textId="79E6ACAB" w:rsidR="00A04488" w:rsidRPr="00A04488" w:rsidRDefault="00A04488" w:rsidP="00A04488">
      <w:pPr>
        <w:pStyle w:val="FootnoteText"/>
        <w:rPr>
          <w:lang w:val="en-US"/>
        </w:rPr>
      </w:pPr>
      <w:r>
        <w:rPr>
          <w:rStyle w:val="FootnoteReference"/>
        </w:rPr>
        <w:footnoteRef/>
      </w:r>
      <w:r w:rsidRPr="00A04488">
        <w:rPr>
          <w:lang w:val="en-US"/>
        </w:rPr>
        <w:t xml:space="preserve"> </w:t>
      </w:r>
      <w:r>
        <w:fldChar w:fldCharType="begin"/>
      </w:r>
      <w:r w:rsidR="008C334C">
        <w:rPr>
          <w:lang w:val="en-US"/>
        </w:rPr>
        <w:instrText xml:space="preserve"> ADDIN ZOTERO_ITEM CSL_CITATION {"citationID":"GZA22sJ4","properties":{"formattedCitation":"Hess und S\\uc0\\u228{}lzer, {\\i{}Die echte italienische K\\uc0\\u252{}che}, 180.","plainCitation":"Hess und Sälzer, Die echte italienische Küche, 180.","noteIndex":1306},"citationItems":[{"id":2,"uris":["http://zotero.org/users/local/usTu59L8/items/8348HEDN"],"itemData":{"id":2,"type":"book","edition":"23. Aufl.","event-place":"München","ISBN":"978-3-7742-1102-5","language":"ger","number-of-pages":"320","publisher":"Gräfe und Unzer","publisher-place":"München","source":"K10plus ISBN","title":"Die echte italienische Küche: typische Rezepte und kulinarische Impressionen aus allen Regionen","title-short":"Die echte italienische Küche","author":[{"family":"Hess","given":"Reinhardt"},{"family":"Sälzer","given":"Sabine"}],"contributor":[{"family":"Foodfotografie Eising","given":""}],"issued":{"date-parts":[["2003"]]}},"locator":"180"}],"schema":"https://github.com/citation-style-language/schema/raw/master/csl-citation.json"} </w:instrText>
      </w:r>
      <w:r>
        <w:fldChar w:fldCharType="separate"/>
      </w:r>
      <w:r w:rsidR="005A66B1" w:rsidRPr="00432AB9">
        <w:rPr>
          <w:rFonts w:ascii="Calibri" w:hAnsi="Calibri" w:cs="Calibri"/>
          <w:szCs w:val="24"/>
          <w:lang w:val="en-US"/>
        </w:rPr>
        <w:t xml:space="preserve">Hess und Sälzer, </w:t>
      </w:r>
      <w:r w:rsidR="005A66B1" w:rsidRPr="00432AB9">
        <w:rPr>
          <w:rFonts w:ascii="Calibri" w:hAnsi="Calibri" w:cs="Calibri"/>
          <w:i/>
          <w:iCs/>
          <w:szCs w:val="24"/>
          <w:lang w:val="en-US"/>
        </w:rPr>
        <w:t>Die echte italienische Küche</w:t>
      </w:r>
      <w:r w:rsidR="005A66B1" w:rsidRPr="00432AB9">
        <w:rPr>
          <w:rFonts w:ascii="Calibri" w:hAnsi="Calibri" w:cs="Calibri"/>
          <w:szCs w:val="24"/>
          <w:lang w:val="en-US"/>
        </w:rPr>
        <w:t>, 180.</w:t>
      </w:r>
      <w:r>
        <w:fldChar w:fldCharType="end"/>
      </w:r>
    </w:p>
  </w:footnote>
  <w:footnote w:id="1308">
    <w:p w14:paraId="7D913DE8" w14:textId="6E2B36C1" w:rsidR="00EB740B" w:rsidRDefault="00EB740B" w:rsidP="00EB740B">
      <w:pPr>
        <w:pStyle w:val="FootnoteText"/>
      </w:pPr>
      <w:r>
        <w:rPr>
          <w:rStyle w:val="FootnoteReference"/>
        </w:rPr>
        <w:footnoteRef/>
      </w:r>
      <w:r>
        <w:t xml:space="preserve"> </w:t>
      </w:r>
      <w:r>
        <w:fldChar w:fldCharType="begin"/>
      </w:r>
      <w:r w:rsidR="008C334C">
        <w:instrText xml:space="preserve"> ADDIN ZOTERO_ITEM CSL_CITATION {"citationID":"Cl2tMi03","properties":{"formattedCitation":"Heiderl und Gugetzer, {\\i{}Das gro\\uc0\\u223{}e Pastakochbuch}, 278.","plainCitation":"Heiderl und Gugetzer, Das große Pastakochbuch, 278.","noteIndex":1307},"citationItems":[{"id":7,"uris":["http://zotero.org/users/local/usTu59L8/items/QK5S5UJQ"],"itemData":{"id":7,"type":"book","event-place":"Köln","ISBN":"978-3-8290-0433-6","language":"ger","number-of-pages":"304","publisher":"Könemann Verl. Ges","publisher-place":"Köln","source":"K10plus ISBN","title":"Das große Pastakochbuch","editor":[{"family":"Heiderl","given":"Thomas"},{"family":"Gugetzer","given":"Gabriele"}],"issued":{"date-parts":[["1998"]]}},"locator":"278"}],"schema":"https://github.com/citation-style-language/schema/raw/master/csl-citation.json"} </w:instrText>
      </w:r>
      <w:r>
        <w:fldChar w:fldCharType="separate"/>
      </w:r>
      <w:r w:rsidR="005A66B1" w:rsidRPr="005A66B1">
        <w:rPr>
          <w:rFonts w:ascii="Calibri" w:hAnsi="Calibri" w:cs="Calibri"/>
          <w:szCs w:val="24"/>
        </w:rPr>
        <w:t xml:space="preserve">Heiderl und Gugetzer, </w:t>
      </w:r>
      <w:r w:rsidR="005A66B1" w:rsidRPr="005A66B1">
        <w:rPr>
          <w:rFonts w:ascii="Calibri" w:hAnsi="Calibri" w:cs="Calibri"/>
          <w:i/>
          <w:iCs/>
          <w:szCs w:val="24"/>
        </w:rPr>
        <w:t>Das große Pastakochbuch</w:t>
      </w:r>
      <w:r w:rsidR="005A66B1" w:rsidRPr="005A66B1">
        <w:rPr>
          <w:rFonts w:ascii="Calibri" w:hAnsi="Calibri" w:cs="Calibri"/>
          <w:szCs w:val="24"/>
        </w:rPr>
        <w:t>, 278.</w:t>
      </w:r>
      <w:r>
        <w:fldChar w:fldCharType="end"/>
      </w:r>
    </w:p>
  </w:footnote>
  <w:footnote w:id="1309">
    <w:p w14:paraId="26D0B6FC" w14:textId="7506F285" w:rsidR="00547CA8" w:rsidRDefault="00547CA8" w:rsidP="00547CA8">
      <w:pPr>
        <w:pStyle w:val="FootnoteText"/>
      </w:pPr>
      <w:r>
        <w:rPr>
          <w:rStyle w:val="FootnoteReference"/>
        </w:rPr>
        <w:footnoteRef/>
      </w:r>
      <w:r>
        <w:t xml:space="preserve"> </w:t>
      </w:r>
      <w:r>
        <w:fldChar w:fldCharType="begin"/>
      </w:r>
      <w:r w:rsidR="008C334C">
        <w:instrText xml:space="preserve"> ADDIN ZOTERO_ITEM CSL_CITATION {"citationID":"z85LP9kW","properties":{"formattedCitation":"Heiderl und Gugetzer, 150.","plainCitation":"Heiderl und Gugetzer, 150.","noteIndex":1308},"citationItems":[{"id":7,"uris":["http://zotero.org/users/local/usTu59L8/items/QK5S5UJQ"],"itemData":{"id":7,"type":"book","event-place":"Köln","ISBN":"978-3-8290-0433-6","language":"ger","number-of-pages":"304","publisher":"Könemann Verl. Ges","publisher-place":"Köln","source":"K10plus ISBN","title":"Das große Pastakochbuch","editor":[{"family":"Heiderl","given":"Thomas"},{"family":"Gugetzer","given":"Gabriele"}],"issued":{"date-parts":[["1998"]]}},"locator":"150"}],"schema":"https://github.com/citation-style-language/schema/raw/master/csl-citation.json"} </w:instrText>
      </w:r>
      <w:r>
        <w:fldChar w:fldCharType="separate"/>
      </w:r>
      <w:r w:rsidRPr="00E34F2A">
        <w:rPr>
          <w:rFonts w:ascii="Calibri" w:hAnsi="Calibri" w:cs="Calibri"/>
        </w:rPr>
        <w:t>Heiderl und Gugetzer, 150.</w:t>
      </w:r>
      <w:r>
        <w:fldChar w:fldCharType="end"/>
      </w:r>
    </w:p>
  </w:footnote>
  <w:footnote w:id="1310">
    <w:p w14:paraId="6B652DA4" w14:textId="3BDD2BF2" w:rsidR="00FF6D97" w:rsidRDefault="00FF6D97" w:rsidP="00FF6D97">
      <w:pPr>
        <w:pStyle w:val="FootnoteText"/>
      </w:pPr>
      <w:r>
        <w:rPr>
          <w:rStyle w:val="FootnoteReference"/>
        </w:rPr>
        <w:footnoteRef/>
      </w:r>
      <w:r>
        <w:t xml:space="preserve"> </w:t>
      </w:r>
      <w:r>
        <w:fldChar w:fldCharType="begin"/>
      </w:r>
      <w:r w:rsidR="008C334C">
        <w:instrText xml:space="preserve"> ADDIN ZOTERO_ITEM CSL_CITATION {"citationID":"iznWpuoz","properties":{"formattedCitation":"Stephen und Busch, {\\i{}Das grosse Buch der vegetarischen K\\uc0\\u252{}che}, 114.","plainCitation":"Stephen und Busch, Das grosse Buch der vegetarischen Küche, 114.","noteIndex":1309},"citationItems":[{"id":9,"uris":["http://zotero.org/users/local/usTu59L8/items/FS2CVUV2"],"itemData":{"id":9,"type":"book","event-place":"Köln","ISBN":"978-3-89508-551-2","language":"ger","note":"OCLC: 973602249","publisher":"Könemann","publisher-place":"Köln","source":"Open WorldCat","title":"Das grosse Buch der vegetarischen Küche","author":[{"family":"Stephen","given":"Wendy"},{"family":"Busch","given":"Andrea C."}],"issued":{"date-parts":[["1997"]]}},"locator":"114"}],"schema":"https://github.com/citation-style-language/schema/raw/master/csl-citation.json"} </w:instrText>
      </w:r>
      <w:r>
        <w:fldChar w:fldCharType="separate"/>
      </w:r>
      <w:r w:rsidR="005A66B1" w:rsidRPr="005A66B1">
        <w:rPr>
          <w:rFonts w:ascii="Calibri" w:hAnsi="Calibri" w:cs="Calibri"/>
          <w:szCs w:val="24"/>
        </w:rPr>
        <w:t xml:space="preserve">Stephen und Busch, </w:t>
      </w:r>
      <w:r w:rsidR="005A66B1" w:rsidRPr="005A66B1">
        <w:rPr>
          <w:rFonts w:ascii="Calibri" w:hAnsi="Calibri" w:cs="Calibri"/>
          <w:i/>
          <w:iCs/>
          <w:szCs w:val="24"/>
        </w:rPr>
        <w:t>Das grosse Buch der vegetarischen Küche</w:t>
      </w:r>
      <w:r w:rsidR="005A66B1" w:rsidRPr="005A66B1">
        <w:rPr>
          <w:rFonts w:ascii="Calibri" w:hAnsi="Calibri" w:cs="Calibri"/>
          <w:szCs w:val="24"/>
        </w:rPr>
        <w:t>, 114.</w:t>
      </w:r>
      <w:r>
        <w:fldChar w:fldCharType="end"/>
      </w:r>
    </w:p>
  </w:footnote>
  <w:footnote w:id="1311">
    <w:p w14:paraId="759A5046" w14:textId="6E46B433" w:rsidR="00CA26BB" w:rsidRDefault="00CA26BB" w:rsidP="00CA26BB">
      <w:pPr>
        <w:pStyle w:val="FootnoteText"/>
      </w:pPr>
      <w:r>
        <w:rPr>
          <w:rStyle w:val="FootnoteReference"/>
        </w:rPr>
        <w:footnoteRef/>
      </w:r>
      <w:r>
        <w:t xml:space="preserve"> </w:t>
      </w:r>
      <w:r>
        <w:fldChar w:fldCharType="begin"/>
      </w:r>
      <w:r w:rsidR="008C334C">
        <w:instrText xml:space="preserve"> ADDIN ZOTERO_ITEM CSL_CITATION {"citationID":"PjaFXvql","properties":{"formattedCitation":"Heiderl und Gugetzer, {\\i{}Das gro\\uc0\\u223{}e Pastakochbuch}, 61.","plainCitation":"Heiderl und Gugetzer, Das große Pastakochbuch, 61.","noteIndex":1310},"citationItems":[{"id":7,"uris":["http://zotero.org/users/local/usTu59L8/items/QK5S5UJQ"],"itemData":{"id":7,"type":"book","event-place":"Köln","ISBN":"978-3-8290-0433-6","language":"ger","number-of-pages":"304","publisher":"Könemann Verl. Ges","publisher-place":"Köln","source":"K10plus ISBN","title":"Das große Pastakochbuch","editor":[{"family":"Heiderl","given":"Thomas"},{"family":"Gugetzer","given":"Gabriele"}],"issued":{"date-parts":[["1998"]]}},"locator":"61"}],"schema":"https://github.com/citation-style-language/schema/raw/master/csl-citation.json"} </w:instrText>
      </w:r>
      <w:r>
        <w:fldChar w:fldCharType="separate"/>
      </w:r>
      <w:r w:rsidR="005A66B1" w:rsidRPr="005A66B1">
        <w:rPr>
          <w:rFonts w:ascii="Calibri" w:hAnsi="Calibri" w:cs="Calibri"/>
          <w:szCs w:val="24"/>
        </w:rPr>
        <w:t xml:space="preserve">Heiderl und Gugetzer, </w:t>
      </w:r>
      <w:r w:rsidR="005A66B1" w:rsidRPr="005A66B1">
        <w:rPr>
          <w:rFonts w:ascii="Calibri" w:hAnsi="Calibri" w:cs="Calibri"/>
          <w:i/>
          <w:iCs/>
          <w:szCs w:val="24"/>
        </w:rPr>
        <w:t>Das große Pastakochbuch</w:t>
      </w:r>
      <w:r w:rsidR="005A66B1" w:rsidRPr="005A66B1">
        <w:rPr>
          <w:rFonts w:ascii="Calibri" w:hAnsi="Calibri" w:cs="Calibri"/>
          <w:szCs w:val="24"/>
        </w:rPr>
        <w:t>, 61.</w:t>
      </w:r>
      <w:r>
        <w:fldChar w:fldCharType="end"/>
      </w:r>
    </w:p>
  </w:footnote>
  <w:footnote w:id="1312">
    <w:p w14:paraId="32BD5098" w14:textId="11CFF97F" w:rsidR="00A2508D" w:rsidRDefault="00A2508D" w:rsidP="00A2508D">
      <w:pPr>
        <w:pStyle w:val="FootnoteText"/>
      </w:pPr>
      <w:r>
        <w:rPr>
          <w:rStyle w:val="FootnoteReference"/>
        </w:rPr>
        <w:footnoteRef/>
      </w:r>
      <w:r>
        <w:t xml:space="preserve"> </w:t>
      </w:r>
      <w:r>
        <w:fldChar w:fldCharType="begin"/>
      </w:r>
      <w:r w:rsidR="008C334C">
        <w:instrText xml:space="preserve"> ADDIN ZOTERO_ITEM CSL_CITATION {"citationID":"WlFbHDYj","properties":{"formattedCitation":"Schuhbeck, {\\i{}Meine bayerische K\\uc0\\u252{}che}, 318.","plainCitation":"Schuhbeck, Meine bayerische Küche, 318.","noteIndex":1311},"citationItems":[{"id":11,"uris":["http://zotero.org/users/local/usTu59L8/items/2QP5AI8A"],"itemData":{"id":11,"type":"book","edition":"Überarb. Neuausg., 1. Aufl","event-place":"München","ISBN":"978-3-89883-281-6","language":"ger","note":"OCLC: 711859466","publisher":"Zabert Sandmann","publisher-place":"München","source":"Open WorldCat","title":"Meine bayerische Küche","author":[{"family":"Schuhbeck","given":"Alfons"}],"issued":{"date-parts":[["2011"]]}},"locator":"318"}],"schema":"https://github.com/citation-style-language/schema/raw/master/csl-citation.json"} </w:instrText>
      </w:r>
      <w:r>
        <w:fldChar w:fldCharType="separate"/>
      </w:r>
      <w:r w:rsidRPr="00F9769D">
        <w:rPr>
          <w:rFonts w:ascii="Calibri" w:hAnsi="Calibri" w:cs="Calibri"/>
          <w:szCs w:val="24"/>
        </w:rPr>
        <w:t xml:space="preserve">Schuhbeck, </w:t>
      </w:r>
      <w:r w:rsidRPr="00F9769D">
        <w:rPr>
          <w:rFonts w:ascii="Calibri" w:hAnsi="Calibri" w:cs="Calibri"/>
          <w:i/>
          <w:iCs/>
          <w:szCs w:val="24"/>
        </w:rPr>
        <w:t>Meine bayerische Küche</w:t>
      </w:r>
      <w:r w:rsidRPr="00F9769D">
        <w:rPr>
          <w:rFonts w:ascii="Calibri" w:hAnsi="Calibri" w:cs="Calibri"/>
          <w:szCs w:val="24"/>
        </w:rPr>
        <w:t>, 318.</w:t>
      </w:r>
      <w:r>
        <w:fldChar w:fldCharType="end"/>
      </w:r>
    </w:p>
  </w:footnote>
  <w:footnote w:id="1313">
    <w:p w14:paraId="08F31D6B" w14:textId="247C50F4" w:rsidR="00FF531D" w:rsidRDefault="00FF531D" w:rsidP="00FF531D">
      <w:pPr>
        <w:pStyle w:val="FootnoteText"/>
      </w:pPr>
      <w:r>
        <w:rPr>
          <w:rStyle w:val="FootnoteReference"/>
        </w:rPr>
        <w:footnoteRef/>
      </w:r>
      <w:r>
        <w:t xml:space="preserve"> </w:t>
      </w:r>
      <w:r>
        <w:fldChar w:fldCharType="begin"/>
      </w:r>
      <w:r w:rsidR="008C334C">
        <w:instrText xml:space="preserve"> ADDIN ZOTERO_ITEM CSL_CITATION {"citationID":"ErtCJsfB","properties":{"formattedCitation":"essen &amp; trinken, \\uc0\\u8222{}essen &amp; trinken F\\uc0\\u252{}r jeden Tag: Tolle Ideen mit Gem\\uc0\\u252{}se\\uc0\\u8220{}, 106.","plainCitation":"essen &amp; trinken, „essen &amp; trinken Für jeden Tag: Tolle Ideen mit Gemüse“, 106.","noteIndex":1312},"citationItems":[{"id":97,"uris":["http://zotero.org/users/local/usTu59L8/items/ELY6FUFN"],"itemData":{"id":97,"type":"article-journal","collection-title":"essen &amp; trinken","title":"essen &amp; trinken Für jeden Tag: Tolle Ideen mit Gemüse","volume":"09/2013","editor":[{"family":"essen &amp; trinken","given":""}],"issued":{"date-parts":[["2013"]]}},"locator":"106"}],"schema":"https://github.com/citation-style-language/schema/raw/master/csl-citation.json"} </w:instrText>
      </w:r>
      <w:r>
        <w:fldChar w:fldCharType="separate"/>
      </w:r>
      <w:r w:rsidRPr="00905EBE">
        <w:rPr>
          <w:rFonts w:ascii="Calibri" w:hAnsi="Calibri" w:cs="Calibri"/>
          <w:szCs w:val="24"/>
        </w:rPr>
        <w:t>essen &amp; trinken, „essen &amp; trinken Für jeden Tag: Tolle Ideen mit Gemüse“, 106.</w:t>
      </w:r>
      <w:r>
        <w:fldChar w:fldCharType="end"/>
      </w:r>
    </w:p>
  </w:footnote>
  <w:footnote w:id="1314">
    <w:p w14:paraId="3CB02720" w14:textId="31D6DF97" w:rsidR="0077160A" w:rsidRDefault="0077160A" w:rsidP="0077160A">
      <w:pPr>
        <w:pStyle w:val="FootnoteText"/>
      </w:pPr>
      <w:r>
        <w:rPr>
          <w:rStyle w:val="FootnoteReference"/>
        </w:rPr>
        <w:footnoteRef/>
      </w:r>
      <w:r>
        <w:t xml:space="preserve"> </w:t>
      </w:r>
      <w:r>
        <w:fldChar w:fldCharType="begin"/>
      </w:r>
      <w:r w:rsidR="008C334C">
        <w:instrText xml:space="preserve"> ADDIN ZOTERO_ITEM CSL_CITATION {"citationID":"N2a3Lg4o","properties":{"formattedCitation":"Likidis-K\\uc0\\u246{}nigsfeld, Brauner, und Werz-Kovacs, {\\i{}Griechenland Originalrezepte und Interessantes \\uc0\\u252{}ber Land und Leute}, 73.","plainCitation":"Likidis-Königsfeld, Brauner, und Werz-Kovacs, Griechenland Originalrezepte und Interessantes über Land und Leute, 73.","noteIndex":1313},"citationItems":[{"id":21,"uris":["http://zotero.org/users/local/usTu59L8/items/5J8T6KEU"],"itemData":{"id":21,"type":"book","edition":"Sonderausg. der Orig.-Ausg. von 1994, 1. Aufl","event-place":"München","ISBN":"978-3-7742-6443-4","language":"ger","note":"OCLC: 76556261","publisher":"Gräfe und Unzer","publisher-place":"München","source":"Open WorldCat","title":"Griechenland Originalrezepte und Interessantes über Land und Leute","author":[{"family":"Likidis-Königsfeld","given":"Kristina"},{"family":"Brauner","given":"Michael"},{"family":"Werz-Kovacs","given":"Stephanie","dropping-particle":"von"}],"issued":{"date-parts":[["2004"]]}},"locator":"73"}],"schema":"https://github.com/citation-style-language/schema/raw/master/csl-citation.json"} </w:instrText>
      </w:r>
      <w:r>
        <w:fldChar w:fldCharType="separate"/>
      </w:r>
      <w:r w:rsidRPr="00A830F2">
        <w:rPr>
          <w:rFonts w:ascii="Calibri" w:hAnsi="Calibri" w:cs="Calibri"/>
          <w:szCs w:val="24"/>
        </w:rPr>
        <w:t xml:space="preserve">Likidis-Königsfeld, Brauner, und Werz-Kovacs, </w:t>
      </w:r>
      <w:r w:rsidRPr="00A830F2">
        <w:rPr>
          <w:rFonts w:ascii="Calibri" w:hAnsi="Calibri" w:cs="Calibri"/>
          <w:i/>
          <w:iCs/>
          <w:szCs w:val="24"/>
        </w:rPr>
        <w:t>Griechenland Originalrezepte und Interessantes über Land und Leute</w:t>
      </w:r>
      <w:r w:rsidRPr="00A830F2">
        <w:rPr>
          <w:rFonts w:ascii="Calibri" w:hAnsi="Calibri" w:cs="Calibri"/>
          <w:szCs w:val="24"/>
        </w:rPr>
        <w:t>, 73.</w:t>
      </w:r>
      <w:r>
        <w:fldChar w:fldCharType="end"/>
      </w:r>
    </w:p>
  </w:footnote>
  <w:footnote w:id="1315">
    <w:p w14:paraId="0AF25B51" w14:textId="39677222" w:rsidR="00D70E87" w:rsidRDefault="00D70E87" w:rsidP="00D70E87">
      <w:pPr>
        <w:pStyle w:val="FootnoteText"/>
      </w:pPr>
      <w:r>
        <w:rPr>
          <w:rStyle w:val="FootnoteReference"/>
        </w:rPr>
        <w:footnoteRef/>
      </w:r>
      <w:r>
        <w:t xml:space="preserve"> </w:t>
      </w:r>
      <w:r>
        <w:fldChar w:fldCharType="begin"/>
      </w:r>
      <w:r w:rsidR="008C334C">
        <w:instrText xml:space="preserve"> ADDIN ZOTERO_ITEM CSL_CITATION {"citationID":"dwWyLdir","properties":{"formattedCitation":"essen &amp; trinken, \\uc0\\u8222{}essen &amp; trinken: Genuss vom Blech\\uc0\\u8220{}, 112.","plainCitation":"essen &amp; trinken, „essen &amp; trinken: Genuss vom Blech“, 112.","noteIndex":1314},"citationItems":[{"id":86,"uris":["http://zotero.org/users/local/usTu59L8/items/4KPEMYC9"],"itemData":{"id":86,"type":"article-journal","collection-title":"essen &amp; trinken","title":"essen &amp; trinken: Genuss vom Blech","volume":"09/2006","editor":[{"family":"essen &amp; trinken","given":""}],"issued":{"date-parts":[["2006"]]}},"locator":"112"}],"schema":"https://github.com/citation-style-language/schema/raw/master/csl-citation.json"} </w:instrText>
      </w:r>
      <w:r>
        <w:fldChar w:fldCharType="separate"/>
      </w:r>
      <w:r w:rsidR="005A66B1" w:rsidRPr="005A66B1">
        <w:rPr>
          <w:rFonts w:ascii="Calibri" w:hAnsi="Calibri" w:cs="Calibri"/>
          <w:szCs w:val="24"/>
        </w:rPr>
        <w:t>essen &amp; trinken, „essen &amp; trinken: Genuss vom Blech“, 112.</w:t>
      </w:r>
      <w:r>
        <w:fldChar w:fldCharType="end"/>
      </w:r>
    </w:p>
  </w:footnote>
  <w:footnote w:id="1316">
    <w:p w14:paraId="03C03441" w14:textId="7093207E" w:rsidR="00BC58E9" w:rsidRDefault="00BC58E9" w:rsidP="00BC58E9">
      <w:pPr>
        <w:pStyle w:val="FootnoteText"/>
      </w:pPr>
      <w:r>
        <w:rPr>
          <w:rStyle w:val="FootnoteReference"/>
        </w:rPr>
        <w:footnoteRef/>
      </w:r>
      <w:r>
        <w:t xml:space="preserve"> </w:t>
      </w:r>
      <w:r>
        <w:fldChar w:fldCharType="begin"/>
      </w:r>
      <w:r w:rsidR="008C334C">
        <w:instrText xml:space="preserve"> ADDIN ZOTERO_ITEM CSL_CITATION {"citationID":"zZcsZFqy","properties":{"formattedCitation":"Heiderl und Gugetzer, {\\i{}Das gro\\uc0\\u223{}e Pastakochbuch}, 256.","plainCitation":"Heiderl und Gugetzer, Das große Pastakochbuch, 256.","noteIndex":1315},"citationItems":[{"id":7,"uris":["http://zotero.org/users/local/usTu59L8/items/QK5S5UJQ"],"itemData":{"id":7,"type":"book","event-place":"Köln","ISBN":"978-3-8290-0433-6","language":"ger","number-of-pages":"304","publisher":"Könemann Verl. Ges","publisher-place":"Köln","source":"K10plus ISBN","title":"Das große Pastakochbuch","editor":[{"family":"Heiderl","given":"Thomas"},{"family":"Gugetzer","given":"Gabriele"}],"issued":{"date-parts":[["1998"]]}},"locator":"256"}],"schema":"https://github.com/citation-style-language/schema/raw/master/csl-citation.json"} </w:instrText>
      </w:r>
      <w:r>
        <w:fldChar w:fldCharType="separate"/>
      </w:r>
      <w:r w:rsidR="005A66B1" w:rsidRPr="005A66B1">
        <w:rPr>
          <w:rFonts w:ascii="Calibri" w:hAnsi="Calibri" w:cs="Calibri"/>
          <w:szCs w:val="24"/>
        </w:rPr>
        <w:t xml:space="preserve">Heiderl und Gugetzer, </w:t>
      </w:r>
      <w:r w:rsidR="005A66B1" w:rsidRPr="005A66B1">
        <w:rPr>
          <w:rFonts w:ascii="Calibri" w:hAnsi="Calibri" w:cs="Calibri"/>
          <w:i/>
          <w:iCs/>
          <w:szCs w:val="24"/>
        </w:rPr>
        <w:t>Das große Pastakochbuch</w:t>
      </w:r>
      <w:r w:rsidR="005A66B1" w:rsidRPr="005A66B1">
        <w:rPr>
          <w:rFonts w:ascii="Calibri" w:hAnsi="Calibri" w:cs="Calibri"/>
          <w:szCs w:val="24"/>
        </w:rPr>
        <w:t>, 256.</w:t>
      </w:r>
      <w:r>
        <w:fldChar w:fldCharType="end"/>
      </w:r>
    </w:p>
  </w:footnote>
  <w:footnote w:id="1317">
    <w:p w14:paraId="49E1AA0D" w14:textId="5DE6B43F" w:rsidR="00067DBF" w:rsidRDefault="00067DBF" w:rsidP="00067DBF">
      <w:pPr>
        <w:pStyle w:val="FootnoteText"/>
      </w:pPr>
      <w:r>
        <w:rPr>
          <w:rStyle w:val="FootnoteReference"/>
        </w:rPr>
        <w:footnoteRef/>
      </w:r>
      <w:r>
        <w:t xml:space="preserve"> </w:t>
      </w:r>
      <w:r>
        <w:fldChar w:fldCharType="begin"/>
      </w:r>
      <w:r w:rsidR="008C334C">
        <w:instrText xml:space="preserve"> ADDIN ZOTERO_ITEM CSL_CITATION {"citationID":"ne8d3R18","properties":{"formattedCitation":"Heiderl und Gugetzer, 58.","plainCitation":"Heiderl und Gugetzer, 58.","noteIndex":1316},"citationItems":[{"id":7,"uris":["http://zotero.org/users/local/usTu59L8/items/QK5S5UJQ"],"itemData":{"id":7,"type":"book","event-place":"Köln","ISBN":"978-3-8290-0433-6","language":"ger","number-of-pages":"304","publisher":"Könemann Verl. Ges","publisher-place":"Köln","source":"K10plus ISBN","title":"Das große Pastakochbuch","editor":[{"family":"Heiderl","given":"Thomas"},{"family":"Gugetzer","given":"Gabriele"}],"issued":{"date-parts":[["1998"]]}},"locator":"58"}],"schema":"https://github.com/citation-style-language/schema/raw/master/csl-citation.json"} </w:instrText>
      </w:r>
      <w:r>
        <w:fldChar w:fldCharType="separate"/>
      </w:r>
      <w:r w:rsidRPr="00224EDC">
        <w:rPr>
          <w:rFonts w:ascii="Calibri" w:hAnsi="Calibri" w:cs="Calibri"/>
        </w:rPr>
        <w:t>Heiderl und Gugetzer, 58.</w:t>
      </w:r>
      <w:r>
        <w:fldChar w:fldCharType="end"/>
      </w:r>
    </w:p>
  </w:footnote>
  <w:footnote w:id="1318">
    <w:p w14:paraId="38388AA9" w14:textId="087C4A6F" w:rsidR="00067DBF" w:rsidRDefault="00067DBF" w:rsidP="00067DBF">
      <w:pPr>
        <w:pStyle w:val="FootnoteText"/>
      </w:pPr>
      <w:r>
        <w:rPr>
          <w:rStyle w:val="FootnoteReference"/>
        </w:rPr>
        <w:footnoteRef/>
      </w:r>
      <w:r>
        <w:t xml:space="preserve"> </w:t>
      </w:r>
      <w:r>
        <w:fldChar w:fldCharType="begin"/>
      </w:r>
      <w:r w:rsidR="008C334C">
        <w:instrText xml:space="preserve"> ADDIN ZOTERO_ITEM CSL_CITATION {"citationID":"zqeS88pc","properties":{"formattedCitation":"essen &amp; trinken, \\uc0\\u8222{}essen &amp; trinken F\\uc0\\u252{}r jeden Tag: Viel junges Gem\\uc0\\u252{}se\\uc0\\u8220{}, 42.","plainCitation":"essen &amp; trinken, „essen &amp; trinken Für jeden Tag: Viel junges Gemüse“, 42.","noteIndex":1317},"citationItems":[{"id":99,"uris":["http://zotero.org/users/local/usTu59L8/items/CUXIWFKH"],"itemData":{"id":99,"type":"article-journal","collection-title":"essen &amp; trinken","title":"essen &amp; trinken Für jeden Tag: Viel junges Gemüse","volume":"06/2007","editor":[{"family":"essen &amp; trinken","given":""}],"issued":{"date-parts":[["2007"]]}},"locator":"42"}],"schema":"https://github.com/citation-style-language/schema/raw/master/csl-citation.json"} </w:instrText>
      </w:r>
      <w:r>
        <w:fldChar w:fldCharType="separate"/>
      </w:r>
      <w:r w:rsidRPr="00905EBE">
        <w:rPr>
          <w:rFonts w:ascii="Calibri" w:hAnsi="Calibri" w:cs="Calibri"/>
          <w:szCs w:val="24"/>
        </w:rPr>
        <w:t>essen &amp; trinken, „essen &amp; trinken Für jeden Tag: Viel junges Gemüse“, 42.</w:t>
      </w:r>
      <w:r>
        <w:fldChar w:fldCharType="end"/>
      </w:r>
    </w:p>
  </w:footnote>
  <w:footnote w:id="1319">
    <w:p w14:paraId="0BBC6142" w14:textId="3615D42F" w:rsidR="00B43750" w:rsidRPr="00432AB9" w:rsidRDefault="00B43750" w:rsidP="00B43750">
      <w:pPr>
        <w:pStyle w:val="FootnoteText"/>
      </w:pPr>
      <w:r>
        <w:rPr>
          <w:rStyle w:val="FootnoteReference"/>
        </w:rPr>
        <w:footnoteRef/>
      </w:r>
      <w:r w:rsidRPr="00432AB9">
        <w:t xml:space="preserve"> </w:t>
      </w:r>
      <w:r>
        <w:fldChar w:fldCharType="begin"/>
      </w:r>
      <w:r w:rsidR="008C334C">
        <w:instrText xml:space="preserve"> ADDIN ZOTERO_ITEM CSL_CITATION {"citationID":"duf3ZfDH","properties":{"formattedCitation":"essen &amp; trinken, \\uc0\\u8222{}essen &amp; trinken Spezial: Das geht ja schnell!\\uc0\\u8220{}, 45.","plainCitation":"essen &amp; trinken, „essen &amp; trinken Spezial: Das geht ja schnell!“, 45.","noteIndex":1318},"citationItems":[{"id":76,"uris":["http://zotero.org/users/local/usTu59L8/items/7KWS7ZL9"],"itemData":{"id":76,"type":"article-journal","collection-title":"essen &amp; trinken","title":"essen &amp; trinken Spezial: Das geht ja schnell!","volume":"03/2016","editor":[{"family":"essen &amp; trinken","given":""}],"issued":{"date-parts":[["2016"]]}},"locator":"45"}],"schema":"https://github.com/citation-style-language/schema/raw/master/csl-citation.json"} </w:instrText>
      </w:r>
      <w:r>
        <w:fldChar w:fldCharType="separate"/>
      </w:r>
      <w:r w:rsidR="005A66B1" w:rsidRPr="005A66B1">
        <w:rPr>
          <w:rFonts w:ascii="Calibri" w:hAnsi="Calibri" w:cs="Calibri"/>
          <w:szCs w:val="24"/>
        </w:rPr>
        <w:t>essen &amp; trinken, „essen &amp; trinken Spezial: Das geht ja schnell!“, 45.</w:t>
      </w:r>
      <w:r>
        <w:fldChar w:fldCharType="end"/>
      </w:r>
    </w:p>
  </w:footnote>
  <w:footnote w:id="1320">
    <w:p w14:paraId="48E62A00" w14:textId="7CA0A3F1" w:rsidR="00A2508D" w:rsidRPr="00432AB9" w:rsidRDefault="00A2508D" w:rsidP="00A2508D">
      <w:pPr>
        <w:pStyle w:val="FootnoteText"/>
      </w:pPr>
      <w:r>
        <w:rPr>
          <w:rStyle w:val="FootnoteReference"/>
        </w:rPr>
        <w:footnoteRef/>
      </w:r>
      <w:r w:rsidRPr="00432AB9">
        <w:t xml:space="preserve"> </w:t>
      </w:r>
      <w:r>
        <w:fldChar w:fldCharType="begin"/>
      </w:r>
      <w:r w:rsidR="008C334C">
        <w:instrText xml:space="preserve"> ADDIN ZOTERO_ITEM CSL_CITATION {"citationID":"tjlWhFcG","properties":{"formattedCitation":"essen &amp; trinken, \\uc0\\u8222{}essen &amp; trinken Spezial: Schnelle K\\uc0\\u252{}che\\uc0\\u8220{}, 18.","plainCitation":"essen &amp; trinken, „essen &amp; trinken Spezial: Schnelle Küche“, 18.","noteIndex":1319},"citationItems":[{"id":74,"uris":["http://zotero.org/users/local/usTu59L8/items/WRCCCJZK"],"itemData":{"id":74,"type":"article-journal","collection-title":"essen &amp; trinken","title":"essen &amp; trinken Spezial: Schnelle Küche","volume":"03/2018","editor":[{"family":"essen &amp; trinken","given":""}],"issued":{"date-parts":[["2018"]]}},"locator":"18"}],"schema":"https://github.com/citation-style-language/schema/raw/master/csl-citation.json"} </w:instrText>
      </w:r>
      <w:r>
        <w:fldChar w:fldCharType="separate"/>
      </w:r>
      <w:r w:rsidR="005A66B1" w:rsidRPr="005A66B1">
        <w:rPr>
          <w:rFonts w:ascii="Calibri" w:hAnsi="Calibri" w:cs="Calibri"/>
          <w:szCs w:val="24"/>
        </w:rPr>
        <w:t>essen &amp; trinken, „essen &amp; trinken Spezial: Schnelle Küche“, 18.</w:t>
      </w:r>
      <w:r>
        <w:fldChar w:fldCharType="end"/>
      </w:r>
    </w:p>
  </w:footnote>
  <w:footnote w:id="1321">
    <w:p w14:paraId="2D1E1A00" w14:textId="7742A55E" w:rsidR="0028629E" w:rsidRDefault="0028629E" w:rsidP="0028629E">
      <w:pPr>
        <w:pStyle w:val="FootnoteText"/>
      </w:pPr>
      <w:r>
        <w:rPr>
          <w:rStyle w:val="FootnoteReference"/>
        </w:rPr>
        <w:footnoteRef/>
      </w:r>
      <w:r>
        <w:t xml:space="preserve"> </w:t>
      </w:r>
      <w:r>
        <w:fldChar w:fldCharType="begin"/>
      </w:r>
      <w:r w:rsidR="008C334C">
        <w:instrText xml:space="preserve"> ADDIN ZOTERO_ITEM CSL_CITATION {"citationID":"zsx0Yiaa","properties":{"formattedCitation":"Heiderl und Gugetzer, {\\i{}Das gro\\uc0\\u223{}e Pastakochbuch}, 272.","plainCitation":"Heiderl und Gugetzer, Das große Pastakochbuch, 272.","noteIndex":1320},"citationItems":[{"id":7,"uris":["http://zotero.org/users/local/usTu59L8/items/QK5S5UJQ"],"itemData":{"id":7,"type":"book","event-place":"Köln","ISBN":"978-3-8290-0433-6","language":"ger","number-of-pages":"304","publisher":"Könemann Verl. Ges","publisher-place":"Köln","source":"K10plus ISBN","title":"Das große Pastakochbuch","editor":[{"family":"Heiderl","given":"Thomas"},{"family":"Gugetzer","given":"Gabriele"}],"issued":{"date-parts":[["1998"]]}},"locator":"272"}],"schema":"https://github.com/citation-style-language/schema/raw/master/csl-citation.json"} </w:instrText>
      </w:r>
      <w:r>
        <w:fldChar w:fldCharType="separate"/>
      </w:r>
      <w:r w:rsidR="005A66B1" w:rsidRPr="005A66B1">
        <w:rPr>
          <w:rFonts w:ascii="Calibri" w:hAnsi="Calibri" w:cs="Calibri"/>
          <w:szCs w:val="24"/>
        </w:rPr>
        <w:t xml:space="preserve">Heiderl und Gugetzer, </w:t>
      </w:r>
      <w:r w:rsidR="005A66B1" w:rsidRPr="005A66B1">
        <w:rPr>
          <w:rFonts w:ascii="Calibri" w:hAnsi="Calibri" w:cs="Calibri"/>
          <w:i/>
          <w:iCs/>
          <w:szCs w:val="24"/>
        </w:rPr>
        <w:t>Das große Pastakochbuch</w:t>
      </w:r>
      <w:r w:rsidR="005A66B1" w:rsidRPr="005A66B1">
        <w:rPr>
          <w:rFonts w:ascii="Calibri" w:hAnsi="Calibri" w:cs="Calibri"/>
          <w:szCs w:val="24"/>
        </w:rPr>
        <w:t>, 272.</w:t>
      </w:r>
      <w:r>
        <w:fldChar w:fldCharType="end"/>
      </w:r>
    </w:p>
  </w:footnote>
  <w:footnote w:id="1322">
    <w:p w14:paraId="7D5D2070" w14:textId="79AE1475" w:rsidR="001D7C2D" w:rsidRPr="00432AB9" w:rsidRDefault="001D7C2D" w:rsidP="001D7C2D">
      <w:pPr>
        <w:pStyle w:val="FootnoteText"/>
        <w:rPr>
          <w:lang w:val="en-US"/>
        </w:rPr>
      </w:pPr>
      <w:r>
        <w:rPr>
          <w:rStyle w:val="FootnoteReference"/>
        </w:rPr>
        <w:footnoteRef/>
      </w:r>
      <w:r w:rsidRPr="00432AB9">
        <w:rPr>
          <w:lang w:val="en-US"/>
        </w:rPr>
        <w:t xml:space="preserve"> </w:t>
      </w:r>
      <w:r>
        <w:fldChar w:fldCharType="begin"/>
      </w:r>
      <w:r w:rsidR="008C334C">
        <w:rPr>
          <w:lang w:val="en-US"/>
        </w:rPr>
        <w:instrText xml:space="preserve"> ADDIN ZOTERO_ITEM CSL_CITATION {"citationID":"9Q2kgmXt","properties":{"formattedCitation":"Tattoria la Vialla, {\\i{}Le Ricette di Giuliana}, 110.","plainCitation":"Tattoria la Vialla, Le Ricette di Giuliana, 110.","noteIndex":1321},"citationItems":[{"id":4,"uris":["http://zotero.org/users/local/usTu59L8/items/VF7XUTXF"],"itemData":{"id":4,"type":"book","title":"Le Ricette di Giuliana","editor":[{"family":"Tattoria la Vialla","given":""}]},"locator":"110"}],"schema":"https://github.com/citation-style-language/schema/raw/master/csl-citation.json"} </w:instrText>
      </w:r>
      <w:r>
        <w:fldChar w:fldCharType="separate"/>
      </w:r>
      <w:r w:rsidR="005A66B1" w:rsidRPr="00432AB9">
        <w:rPr>
          <w:rFonts w:ascii="Calibri" w:hAnsi="Calibri" w:cs="Calibri"/>
          <w:szCs w:val="24"/>
          <w:lang w:val="en-US"/>
        </w:rPr>
        <w:t xml:space="preserve">Tattoria la Vialla, </w:t>
      </w:r>
      <w:r w:rsidR="005A66B1" w:rsidRPr="00432AB9">
        <w:rPr>
          <w:rFonts w:ascii="Calibri" w:hAnsi="Calibri" w:cs="Calibri"/>
          <w:i/>
          <w:iCs/>
          <w:szCs w:val="24"/>
          <w:lang w:val="en-US"/>
        </w:rPr>
        <w:t>Le Ricette di Giuliana</w:t>
      </w:r>
      <w:r w:rsidR="005A66B1" w:rsidRPr="00432AB9">
        <w:rPr>
          <w:rFonts w:ascii="Calibri" w:hAnsi="Calibri" w:cs="Calibri"/>
          <w:szCs w:val="24"/>
          <w:lang w:val="en-US"/>
        </w:rPr>
        <w:t>, 110.</w:t>
      </w:r>
      <w:r>
        <w:fldChar w:fldCharType="end"/>
      </w:r>
    </w:p>
  </w:footnote>
  <w:footnote w:id="1323">
    <w:p w14:paraId="684E5FD2" w14:textId="07983A1C" w:rsidR="00043C9F" w:rsidRDefault="00043C9F" w:rsidP="00043C9F">
      <w:pPr>
        <w:pStyle w:val="FootnoteText"/>
      </w:pPr>
      <w:r>
        <w:rPr>
          <w:rStyle w:val="FootnoteReference"/>
        </w:rPr>
        <w:footnoteRef/>
      </w:r>
      <w:r>
        <w:t xml:space="preserve"> </w:t>
      </w:r>
      <w:r>
        <w:fldChar w:fldCharType="begin"/>
      </w:r>
      <w:r w:rsidR="008C334C">
        <w:instrText xml:space="preserve"> ADDIN ZOTERO_ITEM CSL_CITATION {"citationID":"pwLcDl2W","properties":{"formattedCitation":"\\uc0\\u8222{}ZEITmagazin\\uc0\\u8220{}.","plainCitation":"„ZEITmagazin“.","noteIndex":1322},"citationItems":[{"id":96,"uris":["http://zotero.org/users/local/usTu59L8/items/EJMJD2IT"],"itemData":{"id":96,"type":"article-journal","title":"ZEITmagazin"}}],"schema":"https://github.com/citation-style-language/schema/raw/master/csl-citation.json"} </w:instrText>
      </w:r>
      <w:r>
        <w:fldChar w:fldCharType="separate"/>
      </w:r>
      <w:r w:rsidRPr="008A7C7C">
        <w:rPr>
          <w:rFonts w:ascii="Calibri" w:hAnsi="Calibri" w:cs="Calibri"/>
          <w:szCs w:val="24"/>
        </w:rPr>
        <w:t>„ZEITmagazin“.</w:t>
      </w:r>
      <w:r>
        <w:fldChar w:fldCharType="end"/>
      </w:r>
    </w:p>
  </w:footnote>
  <w:footnote w:id="1324">
    <w:p w14:paraId="7413A2D2" w14:textId="7BC53D31" w:rsidR="005A67B9" w:rsidRDefault="005A67B9" w:rsidP="005A67B9">
      <w:pPr>
        <w:pStyle w:val="FootnoteText"/>
      </w:pPr>
      <w:r>
        <w:rPr>
          <w:rStyle w:val="FootnoteReference"/>
        </w:rPr>
        <w:footnoteRef/>
      </w:r>
      <w:r>
        <w:t xml:space="preserve"> </w:t>
      </w:r>
      <w:r>
        <w:fldChar w:fldCharType="begin"/>
      </w:r>
      <w:r w:rsidR="008C334C">
        <w:instrText xml:space="preserve"> ADDIN ZOTERO_ITEM CSL_CITATION {"citationID":"RcyIbX5h","properties":{"formattedCitation":"Heiderl und Gugetzer, {\\i{}Das gro\\uc0\\u223{}e Pastakochbuch}, 74.","plainCitation":"Heiderl und Gugetzer, Das große Pastakochbuch, 74.","noteIndex":1323},"citationItems":[{"id":7,"uris":["http://zotero.org/users/local/usTu59L8/items/QK5S5UJQ"],"itemData":{"id":7,"type":"book","event-place":"Köln","ISBN":"978-3-8290-0433-6","language":"ger","number-of-pages":"304","publisher":"Könemann Verl. Ges","publisher-place":"Köln","source":"K10plus ISBN","title":"Das große Pastakochbuch","editor":[{"family":"Heiderl","given":"Thomas"},{"family":"Gugetzer","given":"Gabriele"}],"issued":{"date-parts":[["1998"]]}},"locator":"74"}],"schema":"https://github.com/citation-style-language/schema/raw/master/csl-citation.json"} </w:instrText>
      </w:r>
      <w:r>
        <w:fldChar w:fldCharType="separate"/>
      </w:r>
      <w:r w:rsidR="005A66B1" w:rsidRPr="005A66B1">
        <w:rPr>
          <w:rFonts w:ascii="Calibri" w:hAnsi="Calibri" w:cs="Calibri"/>
          <w:szCs w:val="24"/>
        </w:rPr>
        <w:t xml:space="preserve">Heiderl und Gugetzer, </w:t>
      </w:r>
      <w:r w:rsidR="005A66B1" w:rsidRPr="005A66B1">
        <w:rPr>
          <w:rFonts w:ascii="Calibri" w:hAnsi="Calibri" w:cs="Calibri"/>
          <w:i/>
          <w:iCs/>
          <w:szCs w:val="24"/>
        </w:rPr>
        <w:t>Das große Pastakochbuch</w:t>
      </w:r>
      <w:r w:rsidR="005A66B1" w:rsidRPr="005A66B1">
        <w:rPr>
          <w:rFonts w:ascii="Calibri" w:hAnsi="Calibri" w:cs="Calibri"/>
          <w:szCs w:val="24"/>
        </w:rPr>
        <w:t>, 74.</w:t>
      </w:r>
      <w:r>
        <w:fldChar w:fldCharType="end"/>
      </w:r>
    </w:p>
  </w:footnote>
  <w:footnote w:id="1325">
    <w:p w14:paraId="7CB979CD" w14:textId="6655B07A" w:rsidR="00266D46" w:rsidRDefault="00266D46" w:rsidP="00266D46">
      <w:pPr>
        <w:pStyle w:val="FootnoteText"/>
      </w:pPr>
      <w:r>
        <w:rPr>
          <w:rStyle w:val="FootnoteReference"/>
        </w:rPr>
        <w:footnoteRef/>
      </w:r>
      <w:r>
        <w:t xml:space="preserve"> </w:t>
      </w:r>
      <w:r>
        <w:fldChar w:fldCharType="begin"/>
      </w:r>
      <w:r w:rsidR="008C334C">
        <w:instrText xml:space="preserve"> ADDIN ZOTERO_ITEM CSL_CITATION {"citationID":"Qrs4oAaJ","properties":{"formattedCitation":"Heiderl und Gugetzer, 32.","plainCitation":"Heiderl und Gugetzer, 32.","noteIndex":1324},"citationItems":[{"id":7,"uris":["http://zotero.org/users/local/usTu59L8/items/QK5S5UJQ"],"itemData":{"id":7,"type":"book","event-place":"Köln","ISBN":"978-3-8290-0433-6","language":"ger","number-of-pages":"304","publisher":"Könemann Verl. Ges","publisher-place":"Köln","source":"K10plus ISBN","title":"Das große Pastakochbuch","editor":[{"family":"Heiderl","given":"Thomas"},{"family":"Gugetzer","given":"Gabriele"}],"issued":{"date-parts":[["1998"]]}},"locator":"32"}],"schema":"https://github.com/citation-style-language/schema/raw/master/csl-citation.json"} </w:instrText>
      </w:r>
      <w:r>
        <w:fldChar w:fldCharType="separate"/>
      </w:r>
      <w:r w:rsidRPr="00073790">
        <w:rPr>
          <w:rFonts w:ascii="Calibri" w:hAnsi="Calibri" w:cs="Calibri"/>
        </w:rPr>
        <w:t>Heiderl und Gugetzer, 32.</w:t>
      </w:r>
      <w:r>
        <w:fldChar w:fldCharType="end"/>
      </w:r>
    </w:p>
  </w:footnote>
  <w:footnote w:id="1326">
    <w:p w14:paraId="29219757" w14:textId="4BD4EE1D" w:rsidR="00266D46" w:rsidRDefault="00266D46" w:rsidP="00266D46">
      <w:pPr>
        <w:pStyle w:val="FootnoteText"/>
      </w:pPr>
      <w:r>
        <w:rPr>
          <w:rStyle w:val="FootnoteReference"/>
        </w:rPr>
        <w:footnoteRef/>
      </w:r>
      <w:r>
        <w:t xml:space="preserve"> </w:t>
      </w:r>
      <w:r>
        <w:fldChar w:fldCharType="begin"/>
      </w:r>
      <w:r w:rsidR="008C334C">
        <w:instrText xml:space="preserve"> ADDIN ZOTERO_ITEM CSL_CITATION {"citationID":"L04j3bNK","properties":{"formattedCitation":"essen &amp; trinken, \\uc0\\u8222{}essen &amp; trinken Spezial: Das geht ja schnell!\\uc0\\u8220{}, 44.","plainCitation":"essen &amp; trinken, „essen &amp; trinken Spezial: Das geht ja schnell!“, 44.","noteIndex":1325},"citationItems":[{"id":76,"uris":["http://zotero.org/users/local/usTu59L8/items/7KWS7ZL9"],"itemData":{"id":76,"type":"article-journal","collection-title":"essen &amp; trinken","title":"essen &amp; trinken Spezial: Das geht ja schnell!","volume":"03/2016","editor":[{"family":"essen &amp; trinken","given":""}],"issued":{"date-parts":[["2016"]]}},"locator":"44"}],"schema":"https://github.com/citation-style-language/schema/raw/master/csl-citation.json"} </w:instrText>
      </w:r>
      <w:r>
        <w:fldChar w:fldCharType="separate"/>
      </w:r>
      <w:r w:rsidR="005A66B1" w:rsidRPr="005A66B1">
        <w:rPr>
          <w:rFonts w:ascii="Calibri" w:hAnsi="Calibri" w:cs="Calibri"/>
          <w:szCs w:val="24"/>
        </w:rPr>
        <w:t>essen &amp; trinken, „essen &amp; trinken Spezial: Das geht ja schnell!“, 44.</w:t>
      </w:r>
      <w:r>
        <w:fldChar w:fldCharType="end"/>
      </w:r>
    </w:p>
  </w:footnote>
  <w:footnote w:id="1327">
    <w:p w14:paraId="20B706E8" w14:textId="0D3E22C6" w:rsidR="009107F8" w:rsidRDefault="009107F8" w:rsidP="009107F8">
      <w:pPr>
        <w:pStyle w:val="FootnoteText"/>
      </w:pPr>
      <w:r>
        <w:rPr>
          <w:rStyle w:val="FootnoteReference"/>
        </w:rPr>
        <w:footnoteRef/>
      </w:r>
      <w:r>
        <w:t xml:space="preserve"> </w:t>
      </w:r>
      <w:r>
        <w:fldChar w:fldCharType="begin"/>
      </w:r>
      <w:r w:rsidR="008C334C">
        <w:instrText xml:space="preserve"> ADDIN ZOTERO_ITEM CSL_CITATION {"citationID":"5bzW3Ugv","properties":{"formattedCitation":"essen &amp; trinken, 45.","plainCitation":"essen &amp; trinken, 45.","noteIndex":1326},"citationItems":[{"id":76,"uris":["http://zotero.org/users/local/usTu59L8/items/7KWS7ZL9"],"itemData":{"id":76,"type":"article-journal","collection-title":"essen &amp; trinken","title":"essen &amp; trinken Spezial: Das geht ja schnell!","volume":"03/2016","editor":[{"family":"essen &amp; trinken","given":""}],"issued":{"date-parts":[["2016"]]}},"locator":"45"}],"schema":"https://github.com/citation-style-language/schema/raw/master/csl-citation.json"} </w:instrText>
      </w:r>
      <w:r>
        <w:fldChar w:fldCharType="separate"/>
      </w:r>
      <w:r w:rsidR="005A66B1" w:rsidRPr="005A66B1">
        <w:rPr>
          <w:rFonts w:ascii="Calibri" w:hAnsi="Calibri" w:cs="Calibri"/>
        </w:rPr>
        <w:t>essen &amp; trinken, 45.</w:t>
      </w:r>
      <w:r>
        <w:fldChar w:fldCharType="end"/>
      </w:r>
    </w:p>
  </w:footnote>
  <w:footnote w:id="1328">
    <w:p w14:paraId="2890B6B1" w14:textId="509F6E2D" w:rsidR="009107F8" w:rsidRDefault="009107F8" w:rsidP="009107F8">
      <w:pPr>
        <w:pStyle w:val="FootnoteText"/>
      </w:pPr>
      <w:r>
        <w:rPr>
          <w:rStyle w:val="FootnoteReference"/>
        </w:rPr>
        <w:footnoteRef/>
      </w:r>
      <w:r>
        <w:t xml:space="preserve"> </w:t>
      </w:r>
      <w:r>
        <w:fldChar w:fldCharType="begin"/>
      </w:r>
      <w:r w:rsidR="008C334C">
        <w:instrText xml:space="preserve"> ADDIN ZOTERO_ITEM CSL_CITATION {"citationID":"SgsuUvuI","properties":{"formattedCitation":"{\\i{}30-Minuten-K\\uc0\\u252{}che}, 46.","plainCitation":"30-Minuten-Küche, 46.","noteIndex":1327},"citationItems":[{"id":51,"uris":["http://zotero.org/users/local/usTu59L8/items/47B5FBMY"],"itemData":{"id":51,"type":"book","edition":"1. Aufl","event-place":"München","ISBN":"978-3-89883-379-0","language":"ger","note":"OCLC: 864484090","publisher":"Zabert Sandmann","publisher-place":"München","source":"Open WorldCat","title":"30-Minuten-Küche","issued":{"date-parts":[["2013"]]}},"locator":"46"}],"schema":"https://github.com/citation-style-language/schema/raw/master/csl-citation.json"} </w:instrText>
      </w:r>
      <w:r>
        <w:fldChar w:fldCharType="separate"/>
      </w:r>
      <w:r w:rsidRPr="000969BB">
        <w:rPr>
          <w:rFonts w:ascii="Calibri" w:hAnsi="Calibri" w:cs="Calibri"/>
          <w:i/>
          <w:iCs/>
          <w:szCs w:val="24"/>
        </w:rPr>
        <w:t>30-Minuten-Küche</w:t>
      </w:r>
      <w:r w:rsidRPr="000969BB">
        <w:rPr>
          <w:rFonts w:ascii="Calibri" w:hAnsi="Calibri" w:cs="Calibri"/>
          <w:szCs w:val="24"/>
        </w:rPr>
        <w:t>, 46.</w:t>
      </w:r>
      <w:r>
        <w:fldChar w:fldCharType="end"/>
      </w:r>
    </w:p>
  </w:footnote>
  <w:footnote w:id="1329">
    <w:p w14:paraId="52BD77EC" w14:textId="65AB710A" w:rsidR="009107F8" w:rsidRDefault="009107F8" w:rsidP="009107F8">
      <w:pPr>
        <w:pStyle w:val="FootnoteText"/>
      </w:pPr>
      <w:r>
        <w:rPr>
          <w:rStyle w:val="FootnoteReference"/>
        </w:rPr>
        <w:footnoteRef/>
      </w:r>
      <w:r>
        <w:t xml:space="preserve"> </w:t>
      </w:r>
      <w:r>
        <w:fldChar w:fldCharType="begin"/>
      </w:r>
      <w:r w:rsidR="008C334C">
        <w:instrText xml:space="preserve"> ADDIN ZOTERO_ITEM CSL_CITATION {"citationID":"fFC6U2S3","properties":{"formattedCitation":"essen &amp; trinken, \\uc0\\u8222{}essen &amp; trinken Spezial: Schnelle K\\uc0\\u252{}che\\uc0\\u8220{}, 19.","plainCitation":"essen &amp; trinken, „essen &amp; trinken Spezial: Schnelle Küche“, 19.","noteIndex":1328},"citationItems":[{"id":74,"uris":["http://zotero.org/users/local/usTu59L8/items/WRCCCJZK"],"itemData":{"id":74,"type":"article-journal","collection-title":"essen &amp; trinken","title":"essen &amp; trinken Spezial: Schnelle Küche","volume":"03/2018","editor":[{"family":"essen &amp; trinken","given":""}],"issued":{"date-parts":[["2018"]]}},"locator":"19","label":"page"}],"schema":"https://github.com/citation-style-language/schema/raw/master/csl-citation.json"} </w:instrText>
      </w:r>
      <w:r>
        <w:fldChar w:fldCharType="separate"/>
      </w:r>
      <w:r w:rsidRPr="008344D6">
        <w:rPr>
          <w:rFonts w:ascii="Calibri" w:hAnsi="Calibri" w:cs="Calibri"/>
          <w:szCs w:val="24"/>
        </w:rPr>
        <w:t>essen &amp; trinken, „essen &amp; trinken Spezial: Schnelle Küche“, 19.</w:t>
      </w:r>
      <w:r>
        <w:fldChar w:fldCharType="end"/>
      </w:r>
    </w:p>
  </w:footnote>
  <w:footnote w:id="1330">
    <w:p w14:paraId="68D56F37" w14:textId="659E32F2" w:rsidR="00A73339" w:rsidRPr="00A73339" w:rsidRDefault="00A73339" w:rsidP="00A73339">
      <w:pPr>
        <w:pStyle w:val="FootnoteText"/>
        <w:rPr>
          <w:lang w:val="en-US"/>
        </w:rPr>
      </w:pPr>
      <w:r>
        <w:rPr>
          <w:rStyle w:val="FootnoteReference"/>
        </w:rPr>
        <w:footnoteRef/>
      </w:r>
      <w:r w:rsidRPr="00A73339">
        <w:rPr>
          <w:lang w:val="en-US"/>
        </w:rPr>
        <w:t xml:space="preserve"> </w:t>
      </w:r>
      <w:r>
        <w:fldChar w:fldCharType="begin"/>
      </w:r>
      <w:r w:rsidR="008C334C">
        <w:rPr>
          <w:lang w:val="en-US"/>
        </w:rPr>
        <w:instrText xml:space="preserve"> ADDIN ZOTERO_ITEM CSL_CITATION {"citationID":"aSfzfgKv","properties":{"formattedCitation":"{\\i{}30-Minuten-K\\uc0\\u252{}che}, 54.","plainCitation":"30-Minuten-Küche, 54.","noteIndex":1329},"citationItems":[{"id":51,"uris":["http://zotero.org/users/local/usTu59L8/items/47B5FBMY"],"itemData":{"id":51,"type":"book","edition":"1. Aufl","event-place":"München","ISBN":"978-3-89883-379-0","language":"ger","note":"OCLC: 864484090","publisher":"Zabert Sandmann","publisher-place":"München","source":"Open WorldCat","title":"30-Minuten-Küche","issued":{"date-parts":[["2013"]]}},"locator":"54"}],"schema":"https://github.com/citation-style-language/schema/raw/master/csl-citation.json"} </w:instrText>
      </w:r>
      <w:r>
        <w:fldChar w:fldCharType="separate"/>
      </w:r>
      <w:r w:rsidRPr="00A73339">
        <w:rPr>
          <w:rFonts w:ascii="Calibri" w:hAnsi="Calibri" w:cs="Calibri"/>
          <w:i/>
          <w:iCs/>
          <w:szCs w:val="24"/>
          <w:lang w:val="en-US"/>
        </w:rPr>
        <w:t>30-Minuten-Küche</w:t>
      </w:r>
      <w:r w:rsidRPr="00A73339">
        <w:rPr>
          <w:rFonts w:ascii="Calibri" w:hAnsi="Calibri" w:cs="Calibri"/>
          <w:szCs w:val="24"/>
          <w:lang w:val="en-US"/>
        </w:rPr>
        <w:t>, 54.</w:t>
      </w:r>
      <w:r>
        <w:fldChar w:fldCharType="end"/>
      </w:r>
    </w:p>
  </w:footnote>
  <w:footnote w:id="1331">
    <w:p w14:paraId="7AA934D3" w14:textId="443B3025" w:rsidR="00A73339" w:rsidRPr="00FB09B5" w:rsidRDefault="00A73339" w:rsidP="00A73339">
      <w:pPr>
        <w:pStyle w:val="FootnoteText"/>
        <w:rPr>
          <w:lang w:val="en-US"/>
        </w:rPr>
      </w:pPr>
      <w:r>
        <w:rPr>
          <w:rStyle w:val="FootnoteReference"/>
        </w:rPr>
        <w:footnoteRef/>
      </w:r>
      <w:r w:rsidRPr="00FB09B5">
        <w:rPr>
          <w:lang w:val="en-US"/>
        </w:rPr>
        <w:t xml:space="preserve"> </w:t>
      </w:r>
      <w:r>
        <w:fldChar w:fldCharType="begin"/>
      </w:r>
      <w:r w:rsidR="008C334C">
        <w:rPr>
          <w:lang w:val="en-US"/>
        </w:rPr>
        <w:instrText xml:space="preserve"> ADDIN ZOTERO_ITEM CSL_CITATION {"citationID":"WjGc1bju","properties":{"formattedCitation":"Tattoria la Vialla, {\\i{}Le Ricette di Giuliana}, 112.","plainCitation":"Tattoria la Vialla, Le Ricette di Giuliana, 112.","noteIndex":1330},"citationItems":[{"id":4,"uris":["http://zotero.org/users/local/usTu59L8/items/VF7XUTXF"],"itemData":{"id":4,"type":"book","title":"Le Ricette di Giuliana","editor":[{"family":"Tattoria la Vialla","given":""}]},"locator":"112"}],"schema":"https://github.com/citation-style-language/schema/raw/master/csl-citation.json"} </w:instrText>
      </w:r>
      <w:r>
        <w:fldChar w:fldCharType="separate"/>
      </w:r>
      <w:r w:rsidR="005A66B1" w:rsidRPr="00432AB9">
        <w:rPr>
          <w:rFonts w:ascii="Calibri" w:hAnsi="Calibri" w:cs="Calibri"/>
          <w:szCs w:val="24"/>
          <w:lang w:val="en-US"/>
        </w:rPr>
        <w:t xml:space="preserve">Tattoria la Vialla, </w:t>
      </w:r>
      <w:r w:rsidR="005A66B1" w:rsidRPr="00432AB9">
        <w:rPr>
          <w:rFonts w:ascii="Calibri" w:hAnsi="Calibri" w:cs="Calibri"/>
          <w:i/>
          <w:iCs/>
          <w:szCs w:val="24"/>
          <w:lang w:val="en-US"/>
        </w:rPr>
        <w:t>Le Ricette di Giuliana</w:t>
      </w:r>
      <w:r w:rsidR="005A66B1" w:rsidRPr="00432AB9">
        <w:rPr>
          <w:rFonts w:ascii="Calibri" w:hAnsi="Calibri" w:cs="Calibri"/>
          <w:szCs w:val="24"/>
          <w:lang w:val="en-US"/>
        </w:rPr>
        <w:t>, 112.</w:t>
      </w:r>
      <w:r>
        <w:fldChar w:fldCharType="end"/>
      </w:r>
    </w:p>
  </w:footnote>
  <w:footnote w:id="1332">
    <w:p w14:paraId="4824366D" w14:textId="2809CE18" w:rsidR="00BE020C" w:rsidRDefault="00BE020C" w:rsidP="00BE020C">
      <w:pPr>
        <w:pStyle w:val="FootnoteText"/>
      </w:pPr>
      <w:r>
        <w:rPr>
          <w:rStyle w:val="FootnoteReference"/>
        </w:rPr>
        <w:footnoteRef/>
      </w:r>
      <w:r>
        <w:t xml:space="preserve"> </w:t>
      </w:r>
      <w:r>
        <w:fldChar w:fldCharType="begin"/>
      </w:r>
      <w:r w:rsidR="008C334C">
        <w:instrText xml:space="preserve"> ADDIN ZOTERO_ITEM CSL_CITATION {"citationID":"qTh49Z4t","properties":{"formattedCitation":"Hess und S\\uc0\\u228{}lzer, {\\i{}Die echte italienische K\\uc0\\u252{}che}, 182.","plainCitation":"Hess und Sälzer, Die echte italienische Küche, 182.","noteIndex":1331},"citationItems":[{"id":2,"uris":["http://zotero.org/users/local/usTu59L8/items/8348HEDN"],"itemData":{"id":2,"type":"book","edition":"23. Aufl.","event-place":"München","ISBN":"978-3-7742-1102-5","language":"ger","number-of-pages":"320","publisher":"Gräfe und Unzer","publisher-place":"München","source":"K10plus ISBN","title":"Die echte italienische Küche: typische Rezepte und kulinarische Impressionen aus allen Regionen","title-short":"Die echte italienische Küche","author":[{"family":"Hess","given":"Reinhardt"},{"family":"Sälzer","given":"Sabine"}],"contributor":[{"family":"Foodfotografie Eising","given":""}],"issued":{"date-parts":[["2003"]]}},"locator":"182"}],"schema":"https://github.com/citation-style-language/schema/raw/master/csl-citation.json"} </w:instrText>
      </w:r>
      <w:r>
        <w:fldChar w:fldCharType="separate"/>
      </w:r>
      <w:r w:rsidR="005A66B1" w:rsidRPr="005A66B1">
        <w:rPr>
          <w:rFonts w:ascii="Calibri" w:hAnsi="Calibri" w:cs="Calibri"/>
          <w:szCs w:val="24"/>
        </w:rPr>
        <w:t xml:space="preserve">Hess und Sälzer, </w:t>
      </w:r>
      <w:r w:rsidR="005A66B1" w:rsidRPr="005A66B1">
        <w:rPr>
          <w:rFonts w:ascii="Calibri" w:hAnsi="Calibri" w:cs="Calibri"/>
          <w:i/>
          <w:iCs/>
          <w:szCs w:val="24"/>
        </w:rPr>
        <w:t>Die echte italienische Küche</w:t>
      </w:r>
      <w:r w:rsidR="005A66B1" w:rsidRPr="005A66B1">
        <w:rPr>
          <w:rFonts w:ascii="Calibri" w:hAnsi="Calibri" w:cs="Calibri"/>
          <w:szCs w:val="24"/>
        </w:rPr>
        <w:t>, 182.</w:t>
      </w:r>
      <w:r>
        <w:fldChar w:fldCharType="end"/>
      </w:r>
    </w:p>
  </w:footnote>
  <w:footnote w:id="1333">
    <w:p w14:paraId="154AC514" w14:textId="0739D8A6" w:rsidR="002E4FE7" w:rsidRDefault="002E4FE7" w:rsidP="002E4FE7">
      <w:pPr>
        <w:pStyle w:val="FootnoteText"/>
      </w:pPr>
      <w:r>
        <w:rPr>
          <w:rStyle w:val="FootnoteReference"/>
        </w:rPr>
        <w:footnoteRef/>
      </w:r>
      <w:r>
        <w:t xml:space="preserve"> </w:t>
      </w:r>
      <w:r>
        <w:fldChar w:fldCharType="begin"/>
      </w:r>
      <w:r w:rsidR="008C334C">
        <w:instrText xml:space="preserve"> ADDIN ZOTERO_ITEM CSL_CITATION {"citationID":"pacZtbkc","properties":{"formattedCitation":"Heiderl und Gugetzer, {\\i{}Das gro\\uc0\\u223{}e Pastakochbuch}, 139.","plainCitation":"Heiderl und Gugetzer, Das große Pastakochbuch, 139.","noteIndex":1332},"citationItems":[{"id":7,"uris":["http://zotero.org/users/local/usTu59L8/items/QK5S5UJQ"],"itemData":{"id":7,"type":"book","event-place":"Köln","ISBN":"978-3-8290-0433-6","language":"ger","number-of-pages":"304","publisher":"Könemann Verl. Ges","publisher-place":"Köln","source":"K10plus ISBN","title":"Das große Pastakochbuch","editor":[{"family":"Heiderl","given":"Thomas"},{"family":"Gugetzer","given":"Gabriele"}],"issued":{"date-parts":[["1998"]]}},"locator":"139"}],"schema":"https://github.com/citation-style-language/schema/raw/master/csl-citation.json"} </w:instrText>
      </w:r>
      <w:r>
        <w:fldChar w:fldCharType="separate"/>
      </w:r>
      <w:r w:rsidR="005A66B1" w:rsidRPr="005A66B1">
        <w:rPr>
          <w:rFonts w:ascii="Calibri" w:hAnsi="Calibri" w:cs="Calibri"/>
          <w:szCs w:val="24"/>
        </w:rPr>
        <w:t xml:space="preserve">Heiderl und Gugetzer, </w:t>
      </w:r>
      <w:r w:rsidR="005A66B1" w:rsidRPr="005A66B1">
        <w:rPr>
          <w:rFonts w:ascii="Calibri" w:hAnsi="Calibri" w:cs="Calibri"/>
          <w:i/>
          <w:iCs/>
          <w:szCs w:val="24"/>
        </w:rPr>
        <w:t>Das große Pastakochbuch</w:t>
      </w:r>
      <w:r w:rsidR="005A66B1" w:rsidRPr="005A66B1">
        <w:rPr>
          <w:rFonts w:ascii="Calibri" w:hAnsi="Calibri" w:cs="Calibri"/>
          <w:szCs w:val="24"/>
        </w:rPr>
        <w:t>, 139.</w:t>
      </w:r>
      <w:r>
        <w:fldChar w:fldCharType="end"/>
      </w:r>
    </w:p>
  </w:footnote>
  <w:footnote w:id="1334">
    <w:p w14:paraId="5ABCC9D8" w14:textId="3CDCE4A0" w:rsidR="001D7C2D" w:rsidRPr="00A2508D" w:rsidRDefault="001D7C2D" w:rsidP="001D7C2D">
      <w:pPr>
        <w:pStyle w:val="FootnoteText"/>
      </w:pPr>
      <w:r>
        <w:rPr>
          <w:rStyle w:val="FootnoteReference"/>
        </w:rPr>
        <w:footnoteRef/>
      </w:r>
      <w:r w:rsidRPr="00A2508D">
        <w:t xml:space="preserve"> </w:t>
      </w:r>
      <w:r>
        <w:fldChar w:fldCharType="begin"/>
      </w:r>
      <w:r w:rsidR="008C334C">
        <w:instrText xml:space="preserve"> ADDIN ZOTERO_ITEM CSL_CITATION {"citationID":"uEBKg6Dw","properties":{"formattedCitation":"Raether, {\\i{}Lieblingsgerichte vom Wochenmarkt}, 168.","plainCitation":"Raether, Lieblingsgerichte vom Wochenmarkt, 168.","noteIndex":1333},"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168"}],"schema":"https://github.com/citation-style-language/schema/raw/master/csl-citation.json"} </w:instrText>
      </w:r>
      <w:r>
        <w:fldChar w:fldCharType="separate"/>
      </w:r>
      <w:r w:rsidR="005A66B1" w:rsidRPr="005A66B1">
        <w:rPr>
          <w:rFonts w:ascii="Calibri" w:hAnsi="Calibri" w:cs="Calibri"/>
          <w:szCs w:val="24"/>
        </w:rPr>
        <w:t xml:space="preserve">Raether, </w:t>
      </w:r>
      <w:r w:rsidR="005A66B1" w:rsidRPr="005A66B1">
        <w:rPr>
          <w:rFonts w:ascii="Calibri" w:hAnsi="Calibri" w:cs="Calibri"/>
          <w:i/>
          <w:iCs/>
          <w:szCs w:val="24"/>
        </w:rPr>
        <w:t>Lieblingsgerichte vom Wochenmarkt</w:t>
      </w:r>
      <w:r w:rsidR="005A66B1" w:rsidRPr="005A66B1">
        <w:rPr>
          <w:rFonts w:ascii="Calibri" w:hAnsi="Calibri" w:cs="Calibri"/>
          <w:szCs w:val="24"/>
        </w:rPr>
        <w:t>, 168.</w:t>
      </w:r>
      <w:r>
        <w:fldChar w:fldCharType="end"/>
      </w:r>
    </w:p>
  </w:footnote>
  <w:footnote w:id="1335">
    <w:p w14:paraId="2CD080EE" w14:textId="070AB82E" w:rsidR="00A2508D" w:rsidRDefault="00A2508D" w:rsidP="00A2508D">
      <w:pPr>
        <w:pStyle w:val="FootnoteText"/>
      </w:pPr>
      <w:r>
        <w:rPr>
          <w:rStyle w:val="FootnoteReference"/>
        </w:rPr>
        <w:footnoteRef/>
      </w:r>
      <w:r>
        <w:t xml:space="preserve"> </w:t>
      </w:r>
      <w:r>
        <w:fldChar w:fldCharType="begin"/>
      </w:r>
      <w:r w:rsidR="008C334C">
        <w:instrText xml:space="preserve"> ADDIN ZOTERO_ITEM CSL_CITATION {"citationID":"dKLcIRgV","properties":{"formattedCitation":"Hess und S\\uc0\\u228{}lzer, {\\i{}Die echte italienische K\\uc0\\u252{}che}, 254.","plainCitation":"Hess und Sälzer, Die echte italienische Küche, 254.","noteIndex":1334},"citationItems":[{"id":2,"uris":["http://zotero.org/users/local/usTu59L8/items/8348HEDN"],"itemData":{"id":2,"type":"book","edition":"23. Aufl.","event-place":"München","ISBN":"978-3-7742-1102-5","language":"ger","number-of-pages":"320","publisher":"Gräfe und Unzer","publisher-place":"München","source":"K10plus ISBN","title":"Die echte italienische Küche: typische Rezepte und kulinarische Impressionen aus allen Regionen","title-short":"Die echte italienische Küche","author":[{"family":"Hess","given":"Reinhardt"},{"family":"Sälzer","given":"Sabine"}],"contributor":[{"family":"Foodfotografie Eising","given":""}],"issued":{"date-parts":[["2003"]]}},"locator":"254"}],"schema":"https://github.com/citation-style-language/schema/raw/master/csl-citation.json"} </w:instrText>
      </w:r>
      <w:r>
        <w:fldChar w:fldCharType="separate"/>
      </w:r>
      <w:r w:rsidRPr="00C8323E">
        <w:rPr>
          <w:rFonts w:ascii="Calibri" w:hAnsi="Calibri" w:cs="Calibri"/>
          <w:szCs w:val="24"/>
        </w:rPr>
        <w:t xml:space="preserve">Hess und Sälzer, </w:t>
      </w:r>
      <w:r w:rsidRPr="00C8323E">
        <w:rPr>
          <w:rFonts w:ascii="Calibri" w:hAnsi="Calibri" w:cs="Calibri"/>
          <w:i/>
          <w:iCs/>
          <w:szCs w:val="24"/>
        </w:rPr>
        <w:t>Die echte italienische Küche</w:t>
      </w:r>
      <w:r w:rsidRPr="00C8323E">
        <w:rPr>
          <w:rFonts w:ascii="Calibri" w:hAnsi="Calibri" w:cs="Calibri"/>
          <w:szCs w:val="24"/>
        </w:rPr>
        <w:t>, 254.</w:t>
      </w:r>
      <w:r>
        <w:fldChar w:fldCharType="end"/>
      </w:r>
    </w:p>
  </w:footnote>
  <w:footnote w:id="1336">
    <w:p w14:paraId="52C144FE" w14:textId="501667AC" w:rsidR="004559E8" w:rsidRDefault="004559E8" w:rsidP="004559E8">
      <w:pPr>
        <w:pStyle w:val="FootnoteText"/>
      </w:pPr>
      <w:r>
        <w:rPr>
          <w:rStyle w:val="FootnoteReference"/>
        </w:rPr>
        <w:footnoteRef/>
      </w:r>
      <w:r>
        <w:t xml:space="preserve"> </w:t>
      </w:r>
      <w:r>
        <w:fldChar w:fldCharType="begin"/>
      </w:r>
      <w:r w:rsidR="008C334C">
        <w:instrText xml:space="preserve"> ADDIN ZOTERO_ITEM CSL_CITATION {"citationID":"IgaEa3xZ","properties":{"formattedCitation":"{\\i{}Das neue Nudelbuch originell &amp; k\\uc0\\u246{}stlich\\uc0\\u8239{}; [Nudeln, wie sie jeder mag]}, 68.","plainCitation":"Das neue Nudelbuch originell &amp; köstlich ; [Nudeln, wie sie jeder mag], 68.","noteIndex":1335},"citationItems":[{"id":100,"uris":["http://zotero.org/users/local/usTu59L8/items/YCNEZ89Q"],"itemData":{"id":100,"type":"book","event-place":"Köln","ISBN":"978-3-625-10854-2","language":"ger","note":"OCLC: 75505198","publisher":"Naumann und Göbel","publisher-place":"Köln","source":"Open WorldCat","title":"Das neue Nudelbuch originell &amp; köstlich ; [Nudeln, wie sie jeder mag]","issued":{"date-parts":[["1990"]]}},"locator":"68"}],"schema":"https://github.com/citation-style-language/schema/raw/master/csl-citation.json"} </w:instrText>
      </w:r>
      <w:r>
        <w:fldChar w:fldCharType="separate"/>
      </w:r>
      <w:r w:rsidRPr="0060712B">
        <w:rPr>
          <w:rFonts w:ascii="Calibri" w:hAnsi="Calibri" w:cs="Calibri"/>
          <w:i/>
          <w:iCs/>
          <w:szCs w:val="24"/>
        </w:rPr>
        <w:t>Das neue Nudelbuch originell &amp; köstlich ; [Nudeln, wie sie jeder mag]</w:t>
      </w:r>
      <w:r w:rsidRPr="0060712B">
        <w:rPr>
          <w:rFonts w:ascii="Calibri" w:hAnsi="Calibri" w:cs="Calibri"/>
          <w:szCs w:val="24"/>
        </w:rPr>
        <w:t>, 68.</w:t>
      </w:r>
      <w:r>
        <w:fldChar w:fldCharType="end"/>
      </w:r>
    </w:p>
  </w:footnote>
  <w:footnote w:id="1337">
    <w:p w14:paraId="0F89D7BC" w14:textId="39A18CDA" w:rsidR="00A2508D" w:rsidRPr="00A2508D" w:rsidRDefault="00A2508D" w:rsidP="00A2508D">
      <w:pPr>
        <w:pStyle w:val="FootnoteText"/>
      </w:pPr>
      <w:r>
        <w:rPr>
          <w:rStyle w:val="FootnoteReference"/>
        </w:rPr>
        <w:footnoteRef/>
      </w:r>
      <w:r w:rsidRPr="00A2508D">
        <w:t xml:space="preserve"> </w:t>
      </w:r>
      <w:r>
        <w:fldChar w:fldCharType="begin"/>
      </w:r>
      <w:r w:rsidR="008C334C">
        <w:instrText xml:space="preserve"> ADDIN ZOTERO_ITEM CSL_CITATION {"citationID":"UBzRJTO4","properties":{"formattedCitation":"Ottolenghi u.\\uc0\\u160{}a., {\\i{}Flavour}, 139.","plainCitation":"Ottolenghi u. a., Flavour, 139.","noteIndex":1336},"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139"}],"schema":"https://github.com/citation-style-language/schema/raw/master/csl-citation.json"} </w:instrText>
      </w:r>
      <w:r>
        <w:fldChar w:fldCharType="separate"/>
      </w:r>
      <w:r w:rsidR="005A66B1" w:rsidRPr="005A66B1">
        <w:rPr>
          <w:rFonts w:ascii="Calibri" w:hAnsi="Calibri" w:cs="Calibri"/>
          <w:szCs w:val="24"/>
        </w:rPr>
        <w:t xml:space="preserve">Ottolenghi u. a., </w:t>
      </w:r>
      <w:r w:rsidR="005A66B1" w:rsidRPr="005A66B1">
        <w:rPr>
          <w:rFonts w:ascii="Calibri" w:hAnsi="Calibri" w:cs="Calibri"/>
          <w:i/>
          <w:iCs/>
          <w:szCs w:val="24"/>
        </w:rPr>
        <w:t>Flavour</w:t>
      </w:r>
      <w:r w:rsidR="005A66B1" w:rsidRPr="005A66B1">
        <w:rPr>
          <w:rFonts w:ascii="Calibri" w:hAnsi="Calibri" w:cs="Calibri"/>
          <w:szCs w:val="24"/>
        </w:rPr>
        <w:t>, 139.</w:t>
      </w:r>
      <w:r>
        <w:fldChar w:fldCharType="end"/>
      </w:r>
    </w:p>
  </w:footnote>
  <w:footnote w:id="1338">
    <w:p w14:paraId="36260856" w14:textId="257992AB" w:rsidR="00A2508D" w:rsidRDefault="00A2508D" w:rsidP="00A2508D">
      <w:pPr>
        <w:pStyle w:val="FootnoteText"/>
      </w:pPr>
      <w:r>
        <w:rPr>
          <w:rStyle w:val="FootnoteReference"/>
        </w:rPr>
        <w:footnoteRef/>
      </w:r>
      <w:r>
        <w:t xml:space="preserve"> </w:t>
      </w:r>
      <w:r>
        <w:fldChar w:fldCharType="begin"/>
      </w:r>
      <w:r w:rsidR="008C334C">
        <w:instrText xml:space="preserve"> ADDIN ZOTERO_ITEM CSL_CITATION {"citationID":"pFeyXxnl","properties":{"formattedCitation":"{\\i{}30-Minuten-K\\uc0\\u252{}che}, 44.","plainCitation":"30-Minuten-Küche, 44.","noteIndex":1337},"citationItems":[{"id":51,"uris":["http://zotero.org/users/local/usTu59L8/items/47B5FBMY"],"itemData":{"id":51,"type":"book","edition":"1. Aufl","event-place":"München","ISBN":"978-3-89883-379-0","language":"ger","note":"OCLC: 864484090","publisher":"Zabert Sandmann","publisher-place":"München","source":"Open WorldCat","title":"30-Minuten-Küche","issued":{"date-parts":[["2013"]]}},"locator":"44"}],"schema":"https://github.com/citation-style-language/schema/raw/master/csl-citation.json"} </w:instrText>
      </w:r>
      <w:r>
        <w:fldChar w:fldCharType="separate"/>
      </w:r>
      <w:r w:rsidRPr="00441BFA">
        <w:rPr>
          <w:rFonts w:ascii="Calibri" w:hAnsi="Calibri" w:cs="Calibri"/>
          <w:i/>
          <w:iCs/>
          <w:szCs w:val="24"/>
        </w:rPr>
        <w:t>30-Minuten-Küche</w:t>
      </w:r>
      <w:r w:rsidRPr="00441BFA">
        <w:rPr>
          <w:rFonts w:ascii="Calibri" w:hAnsi="Calibri" w:cs="Calibri"/>
          <w:szCs w:val="24"/>
        </w:rPr>
        <w:t>, 44.</w:t>
      </w:r>
      <w:r>
        <w:fldChar w:fldCharType="end"/>
      </w:r>
    </w:p>
  </w:footnote>
  <w:footnote w:id="1339">
    <w:p w14:paraId="4136AB4B" w14:textId="5776B81E" w:rsidR="007331EA" w:rsidRPr="007331EA" w:rsidRDefault="007331EA" w:rsidP="007331EA">
      <w:pPr>
        <w:pStyle w:val="FootnoteText"/>
      </w:pPr>
      <w:r>
        <w:rPr>
          <w:rStyle w:val="FootnoteReference"/>
        </w:rPr>
        <w:footnoteRef/>
      </w:r>
      <w:r w:rsidRPr="007331EA">
        <w:t xml:space="preserve"> </w:t>
      </w:r>
      <w:r>
        <w:fldChar w:fldCharType="begin"/>
      </w:r>
      <w:r w:rsidR="008C334C">
        <w:instrText xml:space="preserve"> ADDIN ZOTERO_ITEM CSL_CITATION {"citationID":"Yu4UCmsm","properties":{"formattedCitation":"Ottolenghi, {\\i{}Ottolenghi simple - Das Kochbuch}, 203.","plainCitation":"Ottolenghi, Ottolenghi simple - Das Kochbuch, 203.","noteIndex":1338},"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203"}],"schema":"https://github.com/citation-style-language/schema/raw/master/csl-citation.json"} </w:instrText>
      </w:r>
      <w:r>
        <w:fldChar w:fldCharType="separate"/>
      </w:r>
      <w:r w:rsidR="005A66B1" w:rsidRPr="005A66B1">
        <w:rPr>
          <w:rFonts w:ascii="Calibri" w:hAnsi="Calibri" w:cs="Calibri"/>
          <w:szCs w:val="24"/>
        </w:rPr>
        <w:t xml:space="preserve">Ottolenghi, </w:t>
      </w:r>
      <w:r w:rsidR="005A66B1" w:rsidRPr="005A66B1">
        <w:rPr>
          <w:rFonts w:ascii="Calibri" w:hAnsi="Calibri" w:cs="Calibri"/>
          <w:i/>
          <w:iCs/>
          <w:szCs w:val="24"/>
        </w:rPr>
        <w:t>Ottolenghi simple - Das Kochbuch</w:t>
      </w:r>
      <w:r w:rsidR="005A66B1" w:rsidRPr="005A66B1">
        <w:rPr>
          <w:rFonts w:ascii="Calibri" w:hAnsi="Calibri" w:cs="Calibri"/>
          <w:szCs w:val="24"/>
        </w:rPr>
        <w:t>, 203.</w:t>
      </w:r>
      <w:r>
        <w:fldChar w:fldCharType="end"/>
      </w:r>
    </w:p>
  </w:footnote>
  <w:footnote w:id="1340">
    <w:p w14:paraId="61D88FDD" w14:textId="0957B82C" w:rsidR="0028629E" w:rsidRDefault="0028629E" w:rsidP="0028629E">
      <w:pPr>
        <w:pStyle w:val="FootnoteText"/>
      </w:pPr>
      <w:r>
        <w:rPr>
          <w:rStyle w:val="FootnoteReference"/>
        </w:rPr>
        <w:footnoteRef/>
      </w:r>
      <w:r>
        <w:t xml:space="preserve"> </w:t>
      </w:r>
      <w:r>
        <w:fldChar w:fldCharType="begin"/>
      </w:r>
      <w:r w:rsidR="008C334C">
        <w:instrText xml:space="preserve"> ADDIN ZOTERO_ITEM CSL_CITATION {"citationID":"MYlHWrzW","properties":{"formattedCitation":"Heiderl und Gugetzer, {\\i{}Das gro\\uc0\\u223{}e Pastakochbuch}, 132.","plainCitation":"Heiderl und Gugetzer, Das große Pastakochbuch, 132.","noteIndex":1339},"citationItems":[{"id":7,"uris":["http://zotero.org/users/local/usTu59L8/items/QK5S5UJQ"],"itemData":{"id":7,"type":"book","event-place":"Köln","ISBN":"978-3-8290-0433-6","language":"ger","number-of-pages":"304","publisher":"Könemann Verl. Ges","publisher-place":"Köln","source":"K10plus ISBN","title":"Das große Pastakochbuch","editor":[{"family":"Heiderl","given":"Thomas"},{"family":"Gugetzer","given":"Gabriele"}],"issued":{"date-parts":[["1998"]]}},"locator":"132"}],"schema":"https://github.com/citation-style-language/schema/raw/master/csl-citation.json"} </w:instrText>
      </w:r>
      <w:r>
        <w:fldChar w:fldCharType="separate"/>
      </w:r>
      <w:r w:rsidR="005A66B1" w:rsidRPr="005A66B1">
        <w:rPr>
          <w:rFonts w:ascii="Calibri" w:hAnsi="Calibri" w:cs="Calibri"/>
          <w:szCs w:val="24"/>
        </w:rPr>
        <w:t xml:space="preserve">Heiderl und Gugetzer, </w:t>
      </w:r>
      <w:r w:rsidR="005A66B1" w:rsidRPr="005A66B1">
        <w:rPr>
          <w:rFonts w:ascii="Calibri" w:hAnsi="Calibri" w:cs="Calibri"/>
          <w:i/>
          <w:iCs/>
          <w:szCs w:val="24"/>
        </w:rPr>
        <w:t>Das große Pastakochbuch</w:t>
      </w:r>
      <w:r w:rsidR="005A66B1" w:rsidRPr="005A66B1">
        <w:rPr>
          <w:rFonts w:ascii="Calibri" w:hAnsi="Calibri" w:cs="Calibri"/>
          <w:szCs w:val="24"/>
        </w:rPr>
        <w:t>, 132.</w:t>
      </w:r>
      <w:r>
        <w:fldChar w:fldCharType="end"/>
      </w:r>
    </w:p>
  </w:footnote>
  <w:footnote w:id="1341">
    <w:p w14:paraId="7FD636DA" w14:textId="3CAD20F0" w:rsidR="00AF4B90" w:rsidRPr="00AF4B90" w:rsidRDefault="00AF4B90" w:rsidP="00AF4B90">
      <w:pPr>
        <w:pStyle w:val="FootnoteText"/>
      </w:pPr>
      <w:r>
        <w:rPr>
          <w:rStyle w:val="FootnoteReference"/>
        </w:rPr>
        <w:footnoteRef/>
      </w:r>
      <w:r w:rsidRPr="00AF4B90">
        <w:t xml:space="preserve"> </w:t>
      </w:r>
      <w:r>
        <w:fldChar w:fldCharType="begin"/>
      </w:r>
      <w:r w:rsidR="008C334C">
        <w:instrText xml:space="preserve"> ADDIN ZOTERO_ITEM CSL_CITATION {"citationID":"ABPxoPgt","properties":{"formattedCitation":"Ottolenghi, {\\i{}Ottolenghi simple - Das Kochbuch}, 200.","plainCitation":"Ottolenghi, Ottolenghi simple - Das Kochbuch, 200.","noteIndex":1340},"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200"}],"schema":"https://github.com/citation-style-language/schema/raw/master/csl-citation.json"} </w:instrText>
      </w:r>
      <w:r>
        <w:fldChar w:fldCharType="separate"/>
      </w:r>
      <w:r w:rsidR="005A66B1" w:rsidRPr="005A66B1">
        <w:rPr>
          <w:rFonts w:ascii="Calibri" w:hAnsi="Calibri" w:cs="Calibri"/>
          <w:szCs w:val="24"/>
        </w:rPr>
        <w:t xml:space="preserve">Ottolenghi, </w:t>
      </w:r>
      <w:r w:rsidR="005A66B1" w:rsidRPr="005A66B1">
        <w:rPr>
          <w:rFonts w:ascii="Calibri" w:hAnsi="Calibri" w:cs="Calibri"/>
          <w:i/>
          <w:iCs/>
          <w:szCs w:val="24"/>
        </w:rPr>
        <w:t>Ottolenghi simple - Das Kochbuch</w:t>
      </w:r>
      <w:r w:rsidR="005A66B1" w:rsidRPr="005A66B1">
        <w:rPr>
          <w:rFonts w:ascii="Calibri" w:hAnsi="Calibri" w:cs="Calibri"/>
          <w:szCs w:val="24"/>
        </w:rPr>
        <w:t>, 200.</w:t>
      </w:r>
      <w:r>
        <w:fldChar w:fldCharType="end"/>
      </w:r>
    </w:p>
  </w:footnote>
  <w:footnote w:id="1342">
    <w:p w14:paraId="33B3599E" w14:textId="4FD6997F" w:rsidR="00DE0584" w:rsidRDefault="00DE0584" w:rsidP="00DE0584">
      <w:pPr>
        <w:pStyle w:val="FootnoteText"/>
      </w:pPr>
      <w:r>
        <w:rPr>
          <w:rStyle w:val="FootnoteReference"/>
        </w:rPr>
        <w:footnoteRef/>
      </w:r>
      <w:r>
        <w:t xml:space="preserve"> </w:t>
      </w:r>
      <w:r>
        <w:fldChar w:fldCharType="begin"/>
      </w:r>
      <w:r w:rsidR="008C334C">
        <w:instrText xml:space="preserve"> ADDIN ZOTERO_ITEM CSL_CITATION {"citationID":"JsJs98FR","properties":{"formattedCitation":"\\uc0\\u8222{}ZEITmagazin\\uc0\\u8220{}.","plainCitation":"„ZEITmagazin“.","noteIndex":1341},"citationItems":[{"id":96,"uris":["http://zotero.org/users/local/usTu59L8/items/EJMJD2IT"],"itemData":{"id":96,"type":"article-journal","title":"ZEITmagazin"}}],"schema":"https://github.com/citation-style-language/schema/raw/master/csl-citation.json"} </w:instrText>
      </w:r>
      <w:r>
        <w:fldChar w:fldCharType="separate"/>
      </w:r>
      <w:r w:rsidRPr="00074898">
        <w:rPr>
          <w:rFonts w:ascii="Calibri" w:hAnsi="Calibri" w:cs="Calibri"/>
          <w:szCs w:val="24"/>
        </w:rPr>
        <w:t>„ZEITmagazin“.</w:t>
      </w:r>
      <w:r>
        <w:fldChar w:fldCharType="end"/>
      </w:r>
    </w:p>
  </w:footnote>
  <w:footnote w:id="1343">
    <w:p w14:paraId="5B228EF5" w14:textId="5C380BFE" w:rsidR="0026648C" w:rsidRDefault="0026648C" w:rsidP="0026648C">
      <w:pPr>
        <w:pStyle w:val="FootnoteText"/>
      </w:pPr>
      <w:r>
        <w:rPr>
          <w:rStyle w:val="FootnoteReference"/>
        </w:rPr>
        <w:footnoteRef/>
      </w:r>
      <w:r>
        <w:t xml:space="preserve"> </w:t>
      </w:r>
      <w:r>
        <w:fldChar w:fldCharType="begin"/>
      </w:r>
      <w:r w:rsidR="008C334C">
        <w:instrText xml:space="preserve"> ADDIN ZOTERO_ITEM CSL_CITATION {"citationID":"udFEeO42","properties":{"formattedCitation":"essen &amp; trinken, \\uc0\\u8222{}essen &amp; trinken Spezial: Schnelle K\\uc0\\u252{}che\\uc0\\u8220{}, 13.","plainCitation":"essen &amp; trinken, „essen &amp; trinken Spezial: Schnelle Küche“, 13.","noteIndex":1342},"citationItems":[{"id":74,"uris":["http://zotero.org/users/local/usTu59L8/items/WRCCCJZK"],"itemData":{"id":74,"type":"article-journal","collection-title":"essen &amp; trinken","title":"essen &amp; trinken Spezial: Schnelle Küche","volume":"03/2018","editor":[{"family":"essen &amp; trinken","given":""}],"issued":{"date-parts":[["2018"]]}},"locator":"13"}],"schema":"https://github.com/citation-style-language/schema/raw/master/csl-citation.json"} </w:instrText>
      </w:r>
      <w:r>
        <w:fldChar w:fldCharType="separate"/>
      </w:r>
      <w:r w:rsidR="005A66B1" w:rsidRPr="005A66B1">
        <w:rPr>
          <w:rFonts w:ascii="Calibri" w:hAnsi="Calibri" w:cs="Calibri"/>
          <w:szCs w:val="24"/>
        </w:rPr>
        <w:t>essen &amp; trinken, „essen &amp; trinken Spezial: Schnelle Küche“, 13.</w:t>
      </w:r>
      <w:r>
        <w:fldChar w:fldCharType="end"/>
      </w:r>
    </w:p>
  </w:footnote>
  <w:footnote w:id="1344">
    <w:p w14:paraId="15D805B7" w14:textId="0CCF90D1" w:rsidR="0026648C" w:rsidRDefault="0026648C" w:rsidP="0026648C">
      <w:pPr>
        <w:pStyle w:val="FootnoteText"/>
      </w:pPr>
      <w:r>
        <w:rPr>
          <w:rStyle w:val="FootnoteReference"/>
        </w:rPr>
        <w:footnoteRef/>
      </w:r>
      <w:r>
        <w:t xml:space="preserve"> </w:t>
      </w:r>
      <w:r>
        <w:fldChar w:fldCharType="begin"/>
      </w:r>
      <w:r w:rsidR="008C334C">
        <w:instrText xml:space="preserve"> ADDIN ZOTERO_ITEM CSL_CITATION {"citationID":"oH3VuhkH","properties":{"formattedCitation":"Heiderl und Gugetzer, {\\i{}Das gro\\uc0\\u223{}e Pastakochbuch}, 68.","plainCitation":"Heiderl und Gugetzer, Das große Pastakochbuch, 68.","noteIndex":1343},"citationItems":[{"id":7,"uris":["http://zotero.org/users/local/usTu59L8/items/QK5S5UJQ"],"itemData":{"id":7,"type":"book","event-place":"Köln","ISBN":"978-3-8290-0433-6","language":"ger","number-of-pages":"304","publisher":"Könemann Verl. Ges","publisher-place":"Köln","source":"K10plus ISBN","title":"Das große Pastakochbuch","editor":[{"family":"Heiderl","given":"Thomas"},{"family":"Gugetzer","given":"Gabriele"}],"issued":{"date-parts":[["1998"]]}},"locator":"68"}],"schema":"https://github.com/citation-style-language/schema/raw/master/csl-citation.json"} </w:instrText>
      </w:r>
      <w:r>
        <w:fldChar w:fldCharType="separate"/>
      </w:r>
      <w:r w:rsidR="005A66B1" w:rsidRPr="005A66B1">
        <w:rPr>
          <w:rFonts w:ascii="Calibri" w:hAnsi="Calibri" w:cs="Calibri"/>
          <w:szCs w:val="24"/>
        </w:rPr>
        <w:t xml:space="preserve">Heiderl und Gugetzer, </w:t>
      </w:r>
      <w:r w:rsidR="005A66B1" w:rsidRPr="005A66B1">
        <w:rPr>
          <w:rFonts w:ascii="Calibri" w:hAnsi="Calibri" w:cs="Calibri"/>
          <w:i/>
          <w:iCs/>
          <w:szCs w:val="24"/>
        </w:rPr>
        <w:t>Das große Pastakochbuch</w:t>
      </w:r>
      <w:r w:rsidR="005A66B1" w:rsidRPr="005A66B1">
        <w:rPr>
          <w:rFonts w:ascii="Calibri" w:hAnsi="Calibri" w:cs="Calibri"/>
          <w:szCs w:val="24"/>
        </w:rPr>
        <w:t>, 68.</w:t>
      </w:r>
      <w:r>
        <w:fldChar w:fldCharType="end"/>
      </w:r>
    </w:p>
  </w:footnote>
  <w:footnote w:id="1345">
    <w:p w14:paraId="1392D1FD" w14:textId="2B08BA1F" w:rsidR="0052026D" w:rsidRDefault="0052026D" w:rsidP="0052026D">
      <w:pPr>
        <w:pStyle w:val="FootnoteText"/>
      </w:pPr>
      <w:r>
        <w:rPr>
          <w:rStyle w:val="FootnoteReference"/>
        </w:rPr>
        <w:footnoteRef/>
      </w:r>
      <w:r>
        <w:t xml:space="preserve"> </w:t>
      </w:r>
      <w:r>
        <w:fldChar w:fldCharType="begin"/>
      </w:r>
      <w:r w:rsidR="008C334C">
        <w:instrText xml:space="preserve"> ADDIN ZOTERO_ITEM CSL_CITATION {"citationID":"WQ8uWXvO","properties":{"formattedCitation":"Ottolenghi, {\\i{}Ottolenghi simple - Das Kochbuch}, 199.","plainCitation":"Ottolenghi, Ottolenghi simple - Das Kochbuch, 199.","noteIndex":1344},"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199"}],"schema":"https://github.com/citation-style-language/schema/raw/master/csl-citation.json"} </w:instrText>
      </w:r>
      <w:r>
        <w:fldChar w:fldCharType="separate"/>
      </w:r>
      <w:r w:rsidRPr="00074E9F">
        <w:rPr>
          <w:rFonts w:ascii="Calibri" w:hAnsi="Calibri" w:cs="Calibri"/>
          <w:szCs w:val="24"/>
        </w:rPr>
        <w:t xml:space="preserve">Ottolenghi, </w:t>
      </w:r>
      <w:r w:rsidRPr="00074E9F">
        <w:rPr>
          <w:rFonts w:ascii="Calibri" w:hAnsi="Calibri" w:cs="Calibri"/>
          <w:i/>
          <w:iCs/>
          <w:szCs w:val="24"/>
        </w:rPr>
        <w:t>Ottolenghi simple - Das Kochbuch</w:t>
      </w:r>
      <w:r w:rsidRPr="00074E9F">
        <w:rPr>
          <w:rFonts w:ascii="Calibri" w:hAnsi="Calibri" w:cs="Calibri"/>
          <w:szCs w:val="24"/>
        </w:rPr>
        <w:t>, 199.</w:t>
      </w:r>
      <w:r>
        <w:fldChar w:fldCharType="end"/>
      </w:r>
    </w:p>
  </w:footnote>
  <w:footnote w:id="1346">
    <w:p w14:paraId="48384B7B" w14:textId="05BEBFEE" w:rsidR="00686206" w:rsidRDefault="00686206" w:rsidP="00686206">
      <w:pPr>
        <w:pStyle w:val="FootnoteText"/>
      </w:pPr>
      <w:r>
        <w:rPr>
          <w:rStyle w:val="FootnoteReference"/>
        </w:rPr>
        <w:footnoteRef/>
      </w:r>
      <w:r>
        <w:t xml:space="preserve"> </w:t>
      </w:r>
      <w:r>
        <w:fldChar w:fldCharType="begin"/>
      </w:r>
      <w:r w:rsidR="008C334C">
        <w:instrText xml:space="preserve"> ADDIN ZOTERO_ITEM CSL_CITATION {"citationID":"4kEdxLgj","properties":{"formattedCitation":"{\\i{}Gem\\uc0\\u252{}se schnell und schmackhaft 1. / [\\uc0\\u220{}bers. aus dem Engl.}, 1998, 46.","plainCitation":"Gemüse schnell und schmackhaft 1. / [Übers. aus dem Engl., 1998, 46.","noteIndex":1345},"citationItems":[{"id":68,"uris":["http://zotero.org/users/local/usTu59L8/items/RZ2HARFT"],"itemData":{"id":68,"type":"book","event-place":"Köln","ISBN":"978-3-8290-0034-5","language":"ger","note":"OCLC: 75874312","publisher":"Könemann","publisher-place":"Köln","source":"Open WorldCat","title":"Gemüse schnell und schmackhaft 1. / [Übers. aus dem Engl.: Wolfgang Beuchelt]","title-short":"Gemüse schnell und schmackhaft 1. / [Übers. aus dem Engl.","issued":{"date-parts":[["1998"]]}},"locator":"46"}],"schema":"https://github.com/citation-style-language/schema/raw/master/csl-citation.json"} </w:instrText>
      </w:r>
      <w:r>
        <w:fldChar w:fldCharType="separate"/>
      </w:r>
      <w:r w:rsidRPr="00A70390">
        <w:rPr>
          <w:rFonts w:ascii="Calibri" w:hAnsi="Calibri" w:cs="Calibri"/>
          <w:i/>
          <w:iCs/>
          <w:szCs w:val="24"/>
        </w:rPr>
        <w:t>Gemüse schnell und schmackhaft 1. / [Übers. aus dem Engl.</w:t>
      </w:r>
      <w:r w:rsidRPr="00A70390">
        <w:rPr>
          <w:rFonts w:ascii="Calibri" w:hAnsi="Calibri" w:cs="Calibri"/>
          <w:szCs w:val="24"/>
        </w:rPr>
        <w:t>, 1998, 46.</w:t>
      </w:r>
      <w:r>
        <w:fldChar w:fldCharType="end"/>
      </w:r>
    </w:p>
  </w:footnote>
  <w:footnote w:id="1347">
    <w:p w14:paraId="1BA19FA3" w14:textId="45795A42" w:rsidR="004559E8" w:rsidRDefault="004559E8" w:rsidP="004559E8">
      <w:pPr>
        <w:pStyle w:val="FootnoteText"/>
      </w:pPr>
      <w:r>
        <w:rPr>
          <w:rStyle w:val="FootnoteReference"/>
        </w:rPr>
        <w:footnoteRef/>
      </w:r>
      <w:r>
        <w:t xml:space="preserve"> </w:t>
      </w:r>
      <w:r>
        <w:fldChar w:fldCharType="begin"/>
      </w:r>
      <w:r w:rsidR="008C334C">
        <w:instrText xml:space="preserve"> ADDIN ZOTERO_ITEM CSL_CITATION {"citationID":"LIks5IQl","properties":{"formattedCitation":"Stephen und Busch, {\\i{}Das grosse Buch der vegetarischen K\\uc0\\u252{}che}, 124.","plainCitation":"Stephen und Busch, Das grosse Buch der vegetarischen Küche, 124.","noteIndex":1346},"citationItems":[{"id":9,"uris":["http://zotero.org/users/local/usTu59L8/items/FS2CVUV2"],"itemData":{"id":9,"type":"book","event-place":"Köln","ISBN":"978-3-89508-551-2","language":"ger","note":"OCLC: 973602249","publisher":"Könemann","publisher-place":"Köln","source":"Open WorldCat","title":"Das grosse Buch der vegetarischen Küche","author":[{"family":"Stephen","given":"Wendy"},{"family":"Busch","given":"Andrea C."}],"issued":{"date-parts":[["1997"]]}},"locator":"124"}],"schema":"https://github.com/citation-style-language/schema/raw/master/csl-citation.json"} </w:instrText>
      </w:r>
      <w:r>
        <w:fldChar w:fldCharType="separate"/>
      </w:r>
      <w:r w:rsidR="005A66B1" w:rsidRPr="005A66B1">
        <w:rPr>
          <w:rFonts w:ascii="Calibri" w:hAnsi="Calibri" w:cs="Calibri"/>
          <w:szCs w:val="24"/>
        </w:rPr>
        <w:t xml:space="preserve">Stephen und Busch, </w:t>
      </w:r>
      <w:r w:rsidR="005A66B1" w:rsidRPr="005A66B1">
        <w:rPr>
          <w:rFonts w:ascii="Calibri" w:hAnsi="Calibri" w:cs="Calibri"/>
          <w:i/>
          <w:iCs/>
          <w:szCs w:val="24"/>
        </w:rPr>
        <w:t>Das grosse Buch der vegetarischen Küche</w:t>
      </w:r>
      <w:r w:rsidR="005A66B1" w:rsidRPr="005A66B1">
        <w:rPr>
          <w:rFonts w:ascii="Calibri" w:hAnsi="Calibri" w:cs="Calibri"/>
          <w:szCs w:val="24"/>
        </w:rPr>
        <w:t>, 124.</w:t>
      </w:r>
      <w:r>
        <w:fldChar w:fldCharType="end"/>
      </w:r>
    </w:p>
  </w:footnote>
  <w:footnote w:id="1348">
    <w:p w14:paraId="41CE3223" w14:textId="1D214512" w:rsidR="0026648C" w:rsidRDefault="0026648C" w:rsidP="0026648C">
      <w:pPr>
        <w:pStyle w:val="FootnoteText"/>
      </w:pPr>
      <w:r>
        <w:rPr>
          <w:rStyle w:val="FootnoteReference"/>
        </w:rPr>
        <w:footnoteRef/>
      </w:r>
      <w:r>
        <w:t xml:space="preserve"> </w:t>
      </w:r>
      <w:r>
        <w:fldChar w:fldCharType="begin"/>
      </w:r>
      <w:r w:rsidR="008C334C">
        <w:instrText xml:space="preserve"> ADDIN ZOTERO_ITEM CSL_CITATION {"citationID":"LiSUMQK2","properties":{"formattedCitation":"Heiderl und Gugetzer, {\\i{}Das gro\\uc0\\u223{}e Pastakochbuch}, 137.","plainCitation":"Heiderl und Gugetzer, Das große Pastakochbuch, 137.","noteIndex":1347},"citationItems":[{"id":7,"uris":["http://zotero.org/users/local/usTu59L8/items/QK5S5UJQ"],"itemData":{"id":7,"type":"book","event-place":"Köln","ISBN":"978-3-8290-0433-6","language":"ger","number-of-pages":"304","publisher":"Könemann Verl. Ges","publisher-place":"Köln","source":"K10plus ISBN","title":"Das große Pastakochbuch","editor":[{"family":"Heiderl","given":"Thomas"},{"family":"Gugetzer","given":"Gabriele"}],"issued":{"date-parts":[["1998"]]}},"locator":"137"}],"schema":"https://github.com/citation-style-language/schema/raw/master/csl-citation.json"} </w:instrText>
      </w:r>
      <w:r>
        <w:fldChar w:fldCharType="separate"/>
      </w:r>
      <w:r w:rsidR="005A66B1" w:rsidRPr="005A66B1">
        <w:rPr>
          <w:rFonts w:ascii="Calibri" w:hAnsi="Calibri" w:cs="Calibri"/>
          <w:szCs w:val="24"/>
        </w:rPr>
        <w:t xml:space="preserve">Heiderl und Gugetzer, </w:t>
      </w:r>
      <w:r w:rsidR="005A66B1" w:rsidRPr="005A66B1">
        <w:rPr>
          <w:rFonts w:ascii="Calibri" w:hAnsi="Calibri" w:cs="Calibri"/>
          <w:i/>
          <w:iCs/>
          <w:szCs w:val="24"/>
        </w:rPr>
        <w:t>Das große Pastakochbuch</w:t>
      </w:r>
      <w:r w:rsidR="005A66B1" w:rsidRPr="005A66B1">
        <w:rPr>
          <w:rFonts w:ascii="Calibri" w:hAnsi="Calibri" w:cs="Calibri"/>
          <w:szCs w:val="24"/>
        </w:rPr>
        <w:t>, 137.</w:t>
      </w:r>
      <w:r>
        <w:fldChar w:fldCharType="end"/>
      </w:r>
    </w:p>
  </w:footnote>
  <w:footnote w:id="1349">
    <w:p w14:paraId="35986421" w14:textId="19FC0681" w:rsidR="00CB17D4" w:rsidRDefault="00CB17D4" w:rsidP="00CB17D4">
      <w:pPr>
        <w:pStyle w:val="FootnoteText"/>
      </w:pPr>
      <w:r>
        <w:rPr>
          <w:rStyle w:val="FootnoteReference"/>
        </w:rPr>
        <w:footnoteRef/>
      </w:r>
      <w:r>
        <w:t xml:space="preserve"> </w:t>
      </w:r>
      <w:r>
        <w:fldChar w:fldCharType="begin"/>
      </w:r>
      <w:r w:rsidR="008C334C">
        <w:instrText xml:space="preserve"> ADDIN ZOTERO_ITEM CSL_CITATION {"citationID":"PflltNVL","properties":{"formattedCitation":"Stephen und Busch, {\\i{}Das grosse Buch der vegetarischen K\\uc0\\u252{}che}, 112.","plainCitation":"Stephen und Busch, Das grosse Buch der vegetarischen Küche, 112.","noteIndex":1348},"citationItems":[{"id":9,"uris":["http://zotero.org/users/local/usTu59L8/items/FS2CVUV2"],"itemData":{"id":9,"type":"book","event-place":"Köln","ISBN":"978-3-89508-551-2","language":"ger","note":"OCLC: 973602249","publisher":"Könemann","publisher-place":"Köln","source":"Open WorldCat","title":"Das grosse Buch der vegetarischen Küche","author":[{"family":"Stephen","given":"Wendy"},{"family":"Busch","given":"Andrea C."}],"issued":{"date-parts":[["1997"]]}},"locator":"112"}],"schema":"https://github.com/citation-style-language/schema/raw/master/csl-citation.json"} </w:instrText>
      </w:r>
      <w:r>
        <w:fldChar w:fldCharType="separate"/>
      </w:r>
      <w:r w:rsidR="005A66B1" w:rsidRPr="005A66B1">
        <w:rPr>
          <w:rFonts w:ascii="Calibri" w:hAnsi="Calibri" w:cs="Calibri"/>
          <w:szCs w:val="24"/>
        </w:rPr>
        <w:t xml:space="preserve">Stephen und Busch, </w:t>
      </w:r>
      <w:r w:rsidR="005A66B1" w:rsidRPr="005A66B1">
        <w:rPr>
          <w:rFonts w:ascii="Calibri" w:hAnsi="Calibri" w:cs="Calibri"/>
          <w:i/>
          <w:iCs/>
          <w:szCs w:val="24"/>
        </w:rPr>
        <w:t>Das grosse Buch der vegetarischen Küche</w:t>
      </w:r>
      <w:r w:rsidR="005A66B1" w:rsidRPr="005A66B1">
        <w:rPr>
          <w:rFonts w:ascii="Calibri" w:hAnsi="Calibri" w:cs="Calibri"/>
          <w:szCs w:val="24"/>
        </w:rPr>
        <w:t>, 112.</w:t>
      </w:r>
      <w:r>
        <w:fldChar w:fldCharType="end"/>
      </w:r>
    </w:p>
  </w:footnote>
  <w:footnote w:id="1350">
    <w:p w14:paraId="32462958" w14:textId="1E5C7D0C" w:rsidR="00CB17D4" w:rsidRDefault="00CB17D4" w:rsidP="00CB17D4">
      <w:pPr>
        <w:pStyle w:val="FootnoteText"/>
      </w:pPr>
      <w:r>
        <w:rPr>
          <w:rStyle w:val="FootnoteReference"/>
        </w:rPr>
        <w:footnoteRef/>
      </w:r>
      <w:r>
        <w:t xml:space="preserve"> </w:t>
      </w:r>
      <w:r>
        <w:fldChar w:fldCharType="begin"/>
      </w:r>
      <w:r w:rsidR="008C334C">
        <w:instrText xml:space="preserve"> ADDIN ZOTERO_ITEM CSL_CITATION {"citationID":"E9S2eIGp","properties":{"formattedCitation":"Hess und S\\uc0\\u228{}lzer, {\\i{}Die echte italienische K\\uc0\\u252{}che}, 220.","plainCitation":"Hess und Sälzer, Die echte italienische Küche, 220.","noteIndex":1349},"citationItems":[{"id":2,"uris":["http://zotero.org/users/local/usTu59L8/items/8348HEDN"],"itemData":{"id":2,"type":"book","edition":"23. Aufl.","event-place":"München","ISBN":"978-3-7742-1102-5","language":"ger","number-of-pages":"320","publisher":"Gräfe und Unzer","publisher-place":"München","source":"K10plus ISBN","title":"Die echte italienische Küche: typische Rezepte und kulinarische Impressionen aus allen Regionen","title-short":"Die echte italienische Küche","author":[{"family":"Hess","given":"Reinhardt"},{"family":"Sälzer","given":"Sabine"}],"contributor":[{"family":"Foodfotografie Eising","given":""}],"issued":{"date-parts":[["2003"]]}},"locator":"220"}],"schema":"https://github.com/citation-style-language/schema/raw/master/csl-citation.json"} </w:instrText>
      </w:r>
      <w:r>
        <w:fldChar w:fldCharType="separate"/>
      </w:r>
      <w:r w:rsidRPr="007E187C">
        <w:rPr>
          <w:rFonts w:ascii="Calibri" w:hAnsi="Calibri" w:cs="Calibri"/>
          <w:szCs w:val="24"/>
        </w:rPr>
        <w:t xml:space="preserve">Hess und Sälzer, </w:t>
      </w:r>
      <w:r w:rsidRPr="007E187C">
        <w:rPr>
          <w:rFonts w:ascii="Calibri" w:hAnsi="Calibri" w:cs="Calibri"/>
          <w:i/>
          <w:iCs/>
          <w:szCs w:val="24"/>
        </w:rPr>
        <w:t>Die echte italienische Küche</w:t>
      </w:r>
      <w:r w:rsidRPr="007E187C">
        <w:rPr>
          <w:rFonts w:ascii="Calibri" w:hAnsi="Calibri" w:cs="Calibri"/>
          <w:szCs w:val="24"/>
        </w:rPr>
        <w:t>, 220.</w:t>
      </w:r>
      <w:r>
        <w:fldChar w:fldCharType="end"/>
      </w:r>
    </w:p>
  </w:footnote>
  <w:footnote w:id="1351">
    <w:p w14:paraId="114616AC" w14:textId="2ED049EA" w:rsidR="0028629E" w:rsidRDefault="0028629E" w:rsidP="0028629E">
      <w:pPr>
        <w:pStyle w:val="FootnoteText"/>
      </w:pPr>
      <w:r>
        <w:rPr>
          <w:rStyle w:val="FootnoteReference"/>
        </w:rPr>
        <w:footnoteRef/>
      </w:r>
      <w:r>
        <w:t xml:space="preserve"> </w:t>
      </w:r>
      <w:r>
        <w:fldChar w:fldCharType="begin"/>
      </w:r>
      <w:r w:rsidR="008C334C">
        <w:instrText xml:space="preserve"> ADDIN ZOTERO_ITEM CSL_CITATION {"citationID":"ocmSP0Fx","properties":{"formattedCitation":"Heiderl und Gugetzer, {\\i{}Das gro\\uc0\\u223{}e Pastakochbuch}, 118.","plainCitation":"Heiderl und Gugetzer, Das große Pastakochbuch, 118.","noteIndex":1350},"citationItems":[{"id":7,"uris":["http://zotero.org/users/local/usTu59L8/items/QK5S5UJQ"],"itemData":{"id":7,"type":"book","event-place":"Köln","ISBN":"978-3-8290-0433-6","language":"ger","number-of-pages":"304","publisher":"Könemann Verl. Ges","publisher-place":"Köln","source":"K10plus ISBN","title":"Das große Pastakochbuch","editor":[{"family":"Heiderl","given":"Thomas"},{"family":"Gugetzer","given":"Gabriele"}],"issued":{"date-parts":[["1998"]]}},"locator":"118"}],"schema":"https://github.com/citation-style-language/schema/raw/master/csl-citation.json"} </w:instrText>
      </w:r>
      <w:r>
        <w:fldChar w:fldCharType="separate"/>
      </w:r>
      <w:r w:rsidR="005A66B1" w:rsidRPr="005A66B1">
        <w:rPr>
          <w:rFonts w:ascii="Calibri" w:hAnsi="Calibri" w:cs="Calibri"/>
          <w:szCs w:val="24"/>
        </w:rPr>
        <w:t xml:space="preserve">Heiderl und Gugetzer, </w:t>
      </w:r>
      <w:r w:rsidR="005A66B1" w:rsidRPr="005A66B1">
        <w:rPr>
          <w:rFonts w:ascii="Calibri" w:hAnsi="Calibri" w:cs="Calibri"/>
          <w:i/>
          <w:iCs/>
          <w:szCs w:val="24"/>
        </w:rPr>
        <w:t>Das große Pastakochbuch</w:t>
      </w:r>
      <w:r w:rsidR="005A66B1" w:rsidRPr="005A66B1">
        <w:rPr>
          <w:rFonts w:ascii="Calibri" w:hAnsi="Calibri" w:cs="Calibri"/>
          <w:szCs w:val="24"/>
        </w:rPr>
        <w:t>, 118.</w:t>
      </w:r>
      <w:r>
        <w:fldChar w:fldCharType="end"/>
      </w:r>
    </w:p>
  </w:footnote>
  <w:footnote w:id="1352">
    <w:p w14:paraId="2AD8E358" w14:textId="493B1CBE" w:rsidR="00CB17D4" w:rsidRDefault="00CB17D4" w:rsidP="00CB17D4">
      <w:pPr>
        <w:pStyle w:val="FootnoteText"/>
      </w:pPr>
      <w:r>
        <w:rPr>
          <w:rStyle w:val="FootnoteReference"/>
        </w:rPr>
        <w:footnoteRef/>
      </w:r>
      <w:r>
        <w:t xml:space="preserve"> </w:t>
      </w:r>
      <w:r>
        <w:fldChar w:fldCharType="begin"/>
      </w:r>
      <w:r w:rsidR="008C334C">
        <w:instrText xml:space="preserve"> ADDIN ZOTERO_ITEM CSL_CITATION {"citationID":"mGXRsthi","properties":{"formattedCitation":"Heiderl und Gugetzer, 25.","plainCitation":"Heiderl und Gugetzer, 25.","noteIndex":1351},"citationItems":[{"id":7,"uris":["http://zotero.org/users/local/usTu59L8/items/QK5S5UJQ"],"itemData":{"id":7,"type":"book","event-place":"Köln","ISBN":"978-3-8290-0433-6","language":"ger","number-of-pages":"304","publisher":"Könemann Verl. Ges","publisher-place":"Köln","source":"K10plus ISBN","title":"Das große Pastakochbuch","editor":[{"family":"Heiderl","given":"Thomas"},{"family":"Gugetzer","given":"Gabriele"}],"issued":{"date-parts":[["1998"]]}},"locator":"25"}],"schema":"https://github.com/citation-style-language/schema/raw/master/csl-citation.json"} </w:instrText>
      </w:r>
      <w:r>
        <w:fldChar w:fldCharType="separate"/>
      </w:r>
      <w:r w:rsidRPr="00F20171">
        <w:rPr>
          <w:rFonts w:ascii="Calibri" w:hAnsi="Calibri" w:cs="Calibri"/>
        </w:rPr>
        <w:t>Heiderl und Gugetzer, 25.</w:t>
      </w:r>
      <w:r>
        <w:fldChar w:fldCharType="end"/>
      </w:r>
    </w:p>
  </w:footnote>
  <w:footnote w:id="1353">
    <w:p w14:paraId="06666EF0" w14:textId="2C0783FC" w:rsidR="008878AF" w:rsidRDefault="008878AF" w:rsidP="008878AF">
      <w:pPr>
        <w:pStyle w:val="FootnoteText"/>
      </w:pPr>
      <w:r>
        <w:rPr>
          <w:rStyle w:val="FootnoteReference"/>
        </w:rPr>
        <w:footnoteRef/>
      </w:r>
      <w:r>
        <w:t xml:space="preserve"> </w:t>
      </w:r>
      <w:r>
        <w:fldChar w:fldCharType="begin"/>
      </w:r>
      <w:r w:rsidR="008C334C">
        <w:instrText xml:space="preserve"> ADDIN ZOTERO_ITEM CSL_CITATION {"citationID":"qjpYAuZ5","properties":{"formattedCitation":"Hess und S\\uc0\\u228{}lzer, {\\i{}Die echte italienische K\\uc0\\u252{}che}, 139.","plainCitation":"Hess und Sälzer, Die echte italienische Küche, 139.","noteIndex":1352},"citationItems":[{"id":2,"uris":["http://zotero.org/users/local/usTu59L8/items/8348HEDN"],"itemData":{"id":2,"type":"book","edition":"23. Aufl.","event-place":"München","ISBN":"978-3-7742-1102-5","language":"ger","number-of-pages":"320","publisher":"Gräfe und Unzer","publisher-place":"München","source":"K10plus ISBN","title":"Die echte italienische Küche: typische Rezepte und kulinarische Impressionen aus allen Regionen","title-short":"Die echte italienische Küche","author":[{"family":"Hess","given":"Reinhardt"},{"family":"Sälzer","given":"Sabine"}],"contributor":[{"family":"Foodfotografie Eising","given":""}],"issued":{"date-parts":[["2003"]]}},"locator":"139"}],"schema":"https://github.com/citation-style-language/schema/raw/master/csl-citation.json"} </w:instrText>
      </w:r>
      <w:r>
        <w:fldChar w:fldCharType="separate"/>
      </w:r>
      <w:r w:rsidRPr="00A830F2">
        <w:rPr>
          <w:rFonts w:ascii="Calibri" w:hAnsi="Calibri" w:cs="Calibri"/>
          <w:szCs w:val="24"/>
        </w:rPr>
        <w:t xml:space="preserve">Hess und Sälzer, </w:t>
      </w:r>
      <w:r w:rsidRPr="00A830F2">
        <w:rPr>
          <w:rFonts w:ascii="Calibri" w:hAnsi="Calibri" w:cs="Calibri"/>
          <w:i/>
          <w:iCs/>
          <w:szCs w:val="24"/>
        </w:rPr>
        <w:t>Die echte italienische Küche</w:t>
      </w:r>
      <w:r w:rsidRPr="00A830F2">
        <w:rPr>
          <w:rFonts w:ascii="Calibri" w:hAnsi="Calibri" w:cs="Calibri"/>
          <w:szCs w:val="24"/>
        </w:rPr>
        <w:t>, 139.</w:t>
      </w:r>
      <w:r>
        <w:fldChar w:fldCharType="end"/>
      </w:r>
    </w:p>
  </w:footnote>
  <w:footnote w:id="1354">
    <w:p w14:paraId="22BAA7EF" w14:textId="4EEC3A2C" w:rsidR="008878AF" w:rsidRDefault="008878AF" w:rsidP="008878AF">
      <w:pPr>
        <w:pStyle w:val="FootnoteText"/>
      </w:pPr>
      <w:r>
        <w:rPr>
          <w:rStyle w:val="FootnoteReference"/>
        </w:rPr>
        <w:footnoteRef/>
      </w:r>
      <w:r>
        <w:t xml:space="preserve"> </w:t>
      </w:r>
      <w:r>
        <w:fldChar w:fldCharType="begin"/>
      </w:r>
      <w:r w:rsidR="008C334C">
        <w:instrText xml:space="preserve"> ADDIN ZOTERO_ITEM CSL_CITATION {"citationID":"wT0gyqee","properties":{"formattedCitation":"Stephen und Busch, {\\i{}Das grosse Buch der vegetarischen K\\uc0\\u252{}che}, 114.","plainCitation":"Stephen und Busch, Das grosse Buch der vegetarischen Küche, 114.","noteIndex":1353},"citationItems":[{"id":9,"uris":["http://zotero.org/users/local/usTu59L8/items/FS2CVUV2"],"itemData":{"id":9,"type":"book","event-place":"Köln","ISBN":"978-3-89508-551-2","language":"ger","note":"OCLC: 973602249","publisher":"Könemann","publisher-place":"Köln","source":"Open WorldCat","title":"Das grosse Buch der vegetarischen Küche","author":[{"family":"Stephen","given":"Wendy"},{"family":"Busch","given":"Andrea C."}],"issued":{"date-parts":[["1997"]]}},"locator":"114"}],"schema":"https://github.com/citation-style-language/schema/raw/master/csl-citation.json"} </w:instrText>
      </w:r>
      <w:r>
        <w:fldChar w:fldCharType="separate"/>
      </w:r>
      <w:r w:rsidRPr="007E187C">
        <w:rPr>
          <w:rFonts w:ascii="Calibri" w:hAnsi="Calibri" w:cs="Calibri"/>
          <w:szCs w:val="24"/>
        </w:rPr>
        <w:t xml:space="preserve">Stephen und Busch, </w:t>
      </w:r>
      <w:r w:rsidRPr="007E187C">
        <w:rPr>
          <w:rFonts w:ascii="Calibri" w:hAnsi="Calibri" w:cs="Calibri"/>
          <w:i/>
          <w:iCs/>
          <w:szCs w:val="24"/>
        </w:rPr>
        <w:t>Das grosse Buch der vegetarischen Küche</w:t>
      </w:r>
      <w:r w:rsidRPr="007E187C">
        <w:rPr>
          <w:rFonts w:ascii="Calibri" w:hAnsi="Calibri" w:cs="Calibri"/>
          <w:szCs w:val="24"/>
        </w:rPr>
        <w:t>, 114.</w:t>
      </w:r>
      <w:r>
        <w:fldChar w:fldCharType="end"/>
      </w:r>
    </w:p>
  </w:footnote>
  <w:footnote w:id="1355">
    <w:p w14:paraId="0158B273" w14:textId="3A624441" w:rsidR="004559E8" w:rsidRDefault="004559E8" w:rsidP="004559E8">
      <w:pPr>
        <w:pStyle w:val="FootnoteText"/>
      </w:pPr>
      <w:r>
        <w:rPr>
          <w:rStyle w:val="FootnoteReference"/>
        </w:rPr>
        <w:footnoteRef/>
      </w:r>
      <w:r>
        <w:t xml:space="preserve"> </w:t>
      </w:r>
      <w:r>
        <w:fldChar w:fldCharType="begin"/>
      </w:r>
      <w:r w:rsidR="008C334C">
        <w:instrText xml:space="preserve"> ADDIN ZOTERO_ITEM CSL_CITATION {"citationID":"zYsBlACF","properties":{"formattedCitation":"{\\i{}Das neue Nudelbuch originell &amp; k\\uc0\\u246{}stlich\\uc0\\u8239{}; [Nudeln, wie sie jeder mag]}, 29.","plainCitation":"Das neue Nudelbuch originell &amp; köstlich ; [Nudeln, wie sie jeder mag], 29.","noteIndex":1354},"citationItems":[{"id":100,"uris":["http://zotero.org/users/local/usTu59L8/items/YCNEZ89Q"],"itemData":{"id":100,"type":"book","event-place":"Köln","ISBN":"978-3-625-10854-2","language":"ger","note":"OCLC: 75505198","publisher":"Naumann und Göbel","publisher-place":"Köln","source":"Open WorldCat","title":"Das neue Nudelbuch originell &amp; köstlich ; [Nudeln, wie sie jeder mag]","issued":{"date-parts":[["1990"]]}},"locator":"29"}],"schema":"https://github.com/citation-style-language/schema/raw/master/csl-citation.json"} </w:instrText>
      </w:r>
      <w:r>
        <w:fldChar w:fldCharType="separate"/>
      </w:r>
      <w:r w:rsidR="005A66B1" w:rsidRPr="005A66B1">
        <w:rPr>
          <w:rFonts w:ascii="Calibri" w:hAnsi="Calibri" w:cs="Calibri"/>
          <w:i/>
          <w:iCs/>
          <w:szCs w:val="24"/>
        </w:rPr>
        <w:t>Das neue Nudelbuch originell &amp; köstlich ; [Nudeln, wie sie jeder mag]</w:t>
      </w:r>
      <w:r w:rsidR="005A66B1" w:rsidRPr="005A66B1">
        <w:rPr>
          <w:rFonts w:ascii="Calibri" w:hAnsi="Calibri" w:cs="Calibri"/>
          <w:szCs w:val="24"/>
        </w:rPr>
        <w:t>, 29.</w:t>
      </w:r>
      <w:r>
        <w:fldChar w:fldCharType="end"/>
      </w:r>
    </w:p>
  </w:footnote>
  <w:footnote w:id="1356">
    <w:p w14:paraId="52D707D8" w14:textId="13A29989" w:rsidR="0002672C" w:rsidRPr="0096402D" w:rsidRDefault="0002672C" w:rsidP="0002672C">
      <w:pPr>
        <w:pStyle w:val="FootnoteText"/>
      </w:pPr>
      <w:r>
        <w:rPr>
          <w:rStyle w:val="FootnoteReference"/>
        </w:rPr>
        <w:footnoteRef/>
      </w:r>
      <w:r w:rsidRPr="0096402D">
        <w:t xml:space="preserve"> </w:t>
      </w:r>
      <w:r>
        <w:fldChar w:fldCharType="begin"/>
      </w:r>
      <w:r w:rsidR="008C334C">
        <w:instrText xml:space="preserve"> ADDIN ZOTERO_ITEM CSL_CITATION {"citationID":"ryZP0hGK","properties":{"formattedCitation":"Kindler, {\\i{}Ben Kindler kocht badisch}, 94.","plainCitation":"Kindler, Ben Kindler kocht badisch, 94.","noteIndex":1355},"citationItems":[{"id":54,"uris":["http://zotero.org/users/local/usTu59L8/items/MGKX6YIR"],"itemData":{"id":54,"type":"book","edition":"1. Auflage","event-place":"Stuttgart","ISBN":"978-3-7630-2783-5","language":"ger","number-of-pages":"124","publisher":"Belser","publisher-place":"Stuttgart","source":"K10plus ISBN","title":"Ben Kindler kocht badisch: Klassisch kreativ","title-short":"Ben Kindler kocht badisch","author":[{"family":"Kindler","given":"Ben"}],"issued":{"date-parts":[["2017"]]}},"locator":"94"}],"schema":"https://github.com/citation-style-language/schema/raw/master/csl-citation.json"} </w:instrText>
      </w:r>
      <w:r>
        <w:fldChar w:fldCharType="separate"/>
      </w:r>
      <w:r w:rsidRPr="00194E2B">
        <w:rPr>
          <w:rFonts w:ascii="Calibri" w:hAnsi="Calibri" w:cs="Calibri"/>
          <w:szCs w:val="24"/>
        </w:rPr>
        <w:t xml:space="preserve">Kindler, </w:t>
      </w:r>
      <w:r w:rsidRPr="00194E2B">
        <w:rPr>
          <w:rFonts w:ascii="Calibri" w:hAnsi="Calibri" w:cs="Calibri"/>
          <w:i/>
          <w:iCs/>
          <w:szCs w:val="24"/>
        </w:rPr>
        <w:t>Ben Kindler kocht badisch</w:t>
      </w:r>
      <w:r w:rsidRPr="00194E2B">
        <w:rPr>
          <w:rFonts w:ascii="Calibri" w:hAnsi="Calibri" w:cs="Calibri"/>
          <w:szCs w:val="24"/>
        </w:rPr>
        <w:t>, 94.</w:t>
      </w:r>
      <w:r>
        <w:fldChar w:fldCharType="end"/>
      </w:r>
    </w:p>
  </w:footnote>
  <w:footnote w:id="1357">
    <w:p w14:paraId="15DD2628" w14:textId="350CBB74" w:rsidR="00582EFE" w:rsidRDefault="00582EFE" w:rsidP="00582EFE">
      <w:pPr>
        <w:pStyle w:val="FootnoteText"/>
      </w:pPr>
      <w:r>
        <w:rPr>
          <w:rStyle w:val="FootnoteReference"/>
        </w:rPr>
        <w:footnoteRef/>
      </w:r>
      <w:r>
        <w:t xml:space="preserve"> </w:t>
      </w:r>
      <w:r>
        <w:fldChar w:fldCharType="begin"/>
      </w:r>
      <w:r w:rsidR="008C334C">
        <w:instrText xml:space="preserve"> ADDIN ZOTERO_ITEM CSL_CITATION {"citationID":"Y4O1w8Hg","properties":{"formattedCitation":"Szwillus, Mewes, und Poziombka, {\\i{}Vegetarisch - Lieblingsrezepte aus aller Welt}, 51.","plainCitation":"Szwillus, Mewes, und Poziombka, Vegetarisch - Lieblingsrezepte aus aller Welt, 51.","noteIndex":1356},"citationItems":[{"id":28,"uris":["http://zotero.org/users/local/usTu59L8/items/HL8LHDY3"],"itemData":{"id":28,"type":"book","collection-title":"GU-KüchenRatgeber","edition":"1. Aufl","event-place":"München","ISBN":"978-3-7742-4888-5","language":"ger","number-of-pages":"64","publisher":"Gräfe und Unzer","publisher-place":"München","source":"K10plus ISBN","title":"Vegetarisch - Lieblingsrezepte aus aller Welt: mit den 10 GU-Erfolgstipps ; praktische Garmethoden-Übersicht ; ausführliche Warenkunde","title-short":"Vegetarisch - Lieblingsrezepte aus aller Welt","author":[{"family":"Szwillus","given":"Marlisa"},{"family":"Mewes","given":"Kai"},{"family":"Poziombka","given":"Stefanie"}],"issued":{"date-parts":[["2002"]]}},"locator":"51"}],"schema":"https://github.com/citation-style-language/schema/raw/master/csl-citation.json"} </w:instrText>
      </w:r>
      <w:r>
        <w:fldChar w:fldCharType="separate"/>
      </w:r>
      <w:r w:rsidRPr="003679D3">
        <w:rPr>
          <w:rFonts w:ascii="Calibri" w:hAnsi="Calibri" w:cs="Calibri"/>
          <w:szCs w:val="24"/>
        </w:rPr>
        <w:t xml:space="preserve">Szwillus, Mewes, und Poziombka, </w:t>
      </w:r>
      <w:r w:rsidRPr="003679D3">
        <w:rPr>
          <w:rFonts w:ascii="Calibri" w:hAnsi="Calibri" w:cs="Calibri"/>
          <w:i/>
          <w:iCs/>
          <w:szCs w:val="24"/>
        </w:rPr>
        <w:t>Vegetarisch - Lieblingsrezepte aus aller Welt</w:t>
      </w:r>
      <w:r w:rsidRPr="003679D3">
        <w:rPr>
          <w:rFonts w:ascii="Calibri" w:hAnsi="Calibri" w:cs="Calibri"/>
          <w:szCs w:val="24"/>
        </w:rPr>
        <w:t>, 51.</w:t>
      </w:r>
      <w:r>
        <w:fldChar w:fldCharType="end"/>
      </w:r>
    </w:p>
  </w:footnote>
  <w:footnote w:id="1358">
    <w:p w14:paraId="614D2B50" w14:textId="7770D4B8" w:rsidR="00157E25" w:rsidRDefault="00157E25" w:rsidP="00157E25">
      <w:pPr>
        <w:pStyle w:val="FootnoteText"/>
      </w:pPr>
      <w:r>
        <w:rPr>
          <w:rStyle w:val="FootnoteReference"/>
        </w:rPr>
        <w:footnoteRef/>
      </w:r>
      <w:r>
        <w:t xml:space="preserve"> </w:t>
      </w:r>
      <w:r>
        <w:fldChar w:fldCharType="begin"/>
      </w:r>
      <w:r w:rsidR="008C334C">
        <w:instrText xml:space="preserve"> ADDIN ZOTERO_ITEM CSL_CITATION {"citationID":"nhWBA6yU","properties":{"formattedCitation":"Hess und S\\uc0\\u228{}lzer, {\\i{}Die echte italienische K\\uc0\\u252{}che}, 106.","plainCitation":"Hess und Sälzer, Die echte italienische Küche, 106.","noteIndex":1357},"citationItems":[{"id":2,"uris":["http://zotero.org/users/local/usTu59L8/items/8348HEDN"],"itemData":{"id":2,"type":"book","edition":"23. Aufl.","event-place":"München","ISBN":"978-3-7742-1102-5","language":"ger","number-of-pages":"320","publisher":"Gräfe und Unzer","publisher-place":"München","source":"K10plus ISBN","title":"Die echte italienische Küche: typische Rezepte und kulinarische Impressionen aus allen Regionen","title-short":"Die echte italienische Küche","author":[{"family":"Hess","given":"Reinhardt"},{"family":"Sälzer","given":"Sabine"}],"contributor":[{"family":"Foodfotografie Eising","given":""}],"issued":{"date-parts":[["2003"]]}},"locator":"106"}],"schema":"https://github.com/citation-style-language/schema/raw/master/csl-citation.json"} </w:instrText>
      </w:r>
      <w:r>
        <w:fldChar w:fldCharType="separate"/>
      </w:r>
      <w:r w:rsidRPr="00A830F2">
        <w:rPr>
          <w:rFonts w:ascii="Calibri" w:hAnsi="Calibri" w:cs="Calibri"/>
          <w:szCs w:val="24"/>
        </w:rPr>
        <w:t xml:space="preserve">Hess und Sälzer, </w:t>
      </w:r>
      <w:r w:rsidRPr="00A830F2">
        <w:rPr>
          <w:rFonts w:ascii="Calibri" w:hAnsi="Calibri" w:cs="Calibri"/>
          <w:i/>
          <w:iCs/>
          <w:szCs w:val="24"/>
        </w:rPr>
        <w:t>Die echte italienische Küche</w:t>
      </w:r>
      <w:r w:rsidRPr="00A830F2">
        <w:rPr>
          <w:rFonts w:ascii="Calibri" w:hAnsi="Calibri" w:cs="Calibri"/>
          <w:szCs w:val="24"/>
        </w:rPr>
        <w:t>, 106.</w:t>
      </w:r>
      <w:r>
        <w:fldChar w:fldCharType="end"/>
      </w:r>
    </w:p>
  </w:footnote>
  <w:footnote w:id="1359">
    <w:p w14:paraId="263B77EC" w14:textId="1446061B" w:rsidR="001D1B6F" w:rsidRDefault="001D1B6F">
      <w:pPr>
        <w:pStyle w:val="FootnoteText"/>
      </w:pPr>
      <w:r>
        <w:rPr>
          <w:rStyle w:val="FootnoteReference"/>
        </w:rPr>
        <w:footnoteRef/>
      </w:r>
      <w:r>
        <w:t xml:space="preserve"> </w:t>
      </w:r>
      <w:r>
        <w:fldChar w:fldCharType="begin"/>
      </w:r>
      <w:r w:rsidR="008C334C">
        <w:instrText xml:space="preserve"> ADDIN ZOTERO_ITEM CSL_CITATION {"citationID":"auWRVMIK","properties":{"formattedCitation":"\\uc0\\u8222{}ZEITmagazin\\uc0\\u8220{}.","plainCitation":"„ZEITmagazin“.","noteIndex":1358},"citationItems":[{"id":96,"uris":["http://zotero.org/users/local/usTu59L8/items/EJMJD2IT"],"itemData":{"id":96,"type":"article-journal","title":"ZEITmagazin"}}],"schema":"https://github.com/citation-style-language/schema/raw/master/csl-citation.json"} </w:instrText>
      </w:r>
      <w:r>
        <w:fldChar w:fldCharType="separate"/>
      </w:r>
      <w:r w:rsidRPr="001D1B6F">
        <w:rPr>
          <w:rFonts w:ascii="Calibri" w:hAnsi="Calibri" w:cs="Calibri"/>
          <w:szCs w:val="24"/>
        </w:rPr>
        <w:t>„ZEITmagazin“.</w:t>
      </w:r>
      <w:r>
        <w:fldChar w:fldCharType="end"/>
      </w:r>
    </w:p>
  </w:footnote>
  <w:footnote w:id="1360">
    <w:p w14:paraId="268D1184" w14:textId="2EA2FCC0" w:rsidR="00584925" w:rsidRDefault="00584925">
      <w:pPr>
        <w:pStyle w:val="FootnoteText"/>
      </w:pPr>
      <w:r>
        <w:rPr>
          <w:rStyle w:val="FootnoteReference"/>
        </w:rPr>
        <w:footnoteRef/>
      </w:r>
      <w:r>
        <w:t xml:space="preserve"> </w:t>
      </w:r>
      <w:r>
        <w:fldChar w:fldCharType="begin"/>
      </w:r>
      <w:r w:rsidR="008C334C">
        <w:instrText xml:space="preserve"> ADDIN ZOTERO_ITEM CSL_CITATION {"citationID":"l8H41sIH","properties":{"formattedCitation":"Hess und S\\uc0\\u228{}lzer, {\\i{}Die echte italienische K\\uc0\\u252{}che}, 25.","plainCitation":"Hess und Sälzer, Die echte italienische Küche, 25.","noteIndex":1359},"citationItems":[{"id":2,"uris":["http://zotero.org/users/local/usTu59L8/items/8348HEDN"],"itemData":{"id":2,"type":"book","edition":"23. Aufl.","event-place":"München","ISBN":"978-3-7742-1102-5","language":"ger","number-of-pages":"320","publisher":"Gräfe und Unzer","publisher-place":"München","source":"K10plus ISBN","title":"Die echte italienische Küche: typische Rezepte und kulinarische Impressionen aus allen Regionen","title-short":"Die echte italienische Küche","author":[{"family":"Hess","given":"Reinhardt"},{"family":"Sälzer","given":"Sabine"}],"contributor":[{"family":"Foodfotografie Eising","given":""}],"issued":{"date-parts":[["2003"]]}},"locator":"25"}],"schema":"https://github.com/citation-style-language/schema/raw/master/csl-citation.json"} </w:instrText>
      </w:r>
      <w:r>
        <w:fldChar w:fldCharType="separate"/>
      </w:r>
      <w:r w:rsidRPr="00584925">
        <w:rPr>
          <w:rFonts w:ascii="Calibri" w:hAnsi="Calibri" w:cs="Calibri"/>
          <w:szCs w:val="24"/>
        </w:rPr>
        <w:t xml:space="preserve">Hess und Sälzer, </w:t>
      </w:r>
      <w:r w:rsidRPr="00584925">
        <w:rPr>
          <w:rFonts w:ascii="Calibri" w:hAnsi="Calibri" w:cs="Calibri"/>
          <w:i/>
          <w:iCs/>
          <w:szCs w:val="24"/>
        </w:rPr>
        <w:t>Die echte italienische Küche</w:t>
      </w:r>
      <w:r w:rsidRPr="00584925">
        <w:rPr>
          <w:rFonts w:ascii="Calibri" w:hAnsi="Calibri" w:cs="Calibri"/>
          <w:szCs w:val="24"/>
        </w:rPr>
        <w:t>, 25.</w:t>
      </w:r>
      <w:r>
        <w:fldChar w:fldCharType="end"/>
      </w:r>
    </w:p>
  </w:footnote>
  <w:footnote w:id="1361">
    <w:p w14:paraId="302CF9D0" w14:textId="0263069C" w:rsidR="00047820" w:rsidRDefault="00047820" w:rsidP="00047820">
      <w:pPr>
        <w:pStyle w:val="FootnoteText"/>
      </w:pPr>
      <w:r>
        <w:rPr>
          <w:rStyle w:val="FootnoteReference"/>
        </w:rPr>
        <w:footnoteRef/>
      </w:r>
      <w:r>
        <w:t xml:space="preserve"> </w:t>
      </w:r>
      <w:r>
        <w:fldChar w:fldCharType="begin"/>
      </w:r>
      <w:r w:rsidR="008C334C">
        <w:instrText xml:space="preserve"> ADDIN ZOTERO_ITEM CSL_CITATION {"citationID":"Kv5wM6BN","properties":{"formattedCitation":"\\uc0\\u8222{}ZEITmagazin\\uc0\\u8220{}.","plainCitation":"„ZEITmagazin“.","noteIndex":1360},"citationItems":[{"id":96,"uris":["http://zotero.org/users/local/usTu59L8/items/EJMJD2IT"],"itemData":{"id":96,"type":"article-journal","title":"ZEITmagazin"}}],"schema":"https://github.com/citation-style-language/schema/raw/master/csl-citation.json"} </w:instrText>
      </w:r>
      <w:r>
        <w:fldChar w:fldCharType="separate"/>
      </w:r>
      <w:r w:rsidRPr="000206FA">
        <w:rPr>
          <w:rFonts w:ascii="Calibri" w:hAnsi="Calibri" w:cs="Calibri"/>
          <w:szCs w:val="24"/>
        </w:rPr>
        <w:t>„ZEITmagazin“.</w:t>
      </w:r>
      <w:r>
        <w:fldChar w:fldCharType="end"/>
      </w:r>
    </w:p>
  </w:footnote>
  <w:footnote w:id="1362">
    <w:p w14:paraId="0CB18374" w14:textId="535FC9FB" w:rsidR="000675D7" w:rsidRPr="000675D7" w:rsidRDefault="000675D7" w:rsidP="000675D7">
      <w:pPr>
        <w:pStyle w:val="FootnoteText"/>
      </w:pPr>
      <w:r>
        <w:rPr>
          <w:rStyle w:val="FootnoteReference"/>
        </w:rPr>
        <w:footnoteRef/>
      </w:r>
      <w:r w:rsidRPr="000675D7">
        <w:t xml:space="preserve"> </w:t>
      </w:r>
      <w:r>
        <w:fldChar w:fldCharType="begin"/>
      </w:r>
      <w:r w:rsidR="008C334C">
        <w:instrText xml:space="preserve"> ADDIN ZOTERO_ITEM CSL_CITATION {"citationID":"LogKeqHH","properties":{"formattedCitation":"Ottolenghi, {\\i{}Ottolenghi simple - Das Kochbuch}, 210.","plainCitation":"Ottolenghi, Ottolenghi simple - Das Kochbuch, 210.","noteIndex":1361},"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210"}],"schema":"https://github.com/citation-style-language/schema/raw/master/csl-citation.json"} </w:instrText>
      </w:r>
      <w:r>
        <w:fldChar w:fldCharType="separate"/>
      </w:r>
      <w:r w:rsidR="005A66B1" w:rsidRPr="005A66B1">
        <w:rPr>
          <w:rFonts w:ascii="Calibri" w:hAnsi="Calibri" w:cs="Calibri"/>
          <w:szCs w:val="24"/>
        </w:rPr>
        <w:t xml:space="preserve">Ottolenghi, </w:t>
      </w:r>
      <w:r w:rsidR="005A66B1" w:rsidRPr="005A66B1">
        <w:rPr>
          <w:rFonts w:ascii="Calibri" w:hAnsi="Calibri" w:cs="Calibri"/>
          <w:i/>
          <w:iCs/>
          <w:szCs w:val="24"/>
        </w:rPr>
        <w:t>Ottolenghi simple - Das Kochbuch</w:t>
      </w:r>
      <w:r w:rsidR="005A66B1" w:rsidRPr="005A66B1">
        <w:rPr>
          <w:rFonts w:ascii="Calibri" w:hAnsi="Calibri" w:cs="Calibri"/>
          <w:szCs w:val="24"/>
        </w:rPr>
        <w:t>, 210.</w:t>
      </w:r>
      <w:r>
        <w:fldChar w:fldCharType="end"/>
      </w:r>
    </w:p>
  </w:footnote>
  <w:footnote w:id="1363">
    <w:p w14:paraId="3E859B4E" w14:textId="574119BF" w:rsidR="00047820" w:rsidRDefault="00047820" w:rsidP="00047820">
      <w:pPr>
        <w:pStyle w:val="FootnoteText"/>
      </w:pPr>
      <w:r>
        <w:rPr>
          <w:rStyle w:val="FootnoteReference"/>
        </w:rPr>
        <w:footnoteRef/>
      </w:r>
      <w:r>
        <w:t xml:space="preserve"> </w:t>
      </w:r>
      <w:r>
        <w:fldChar w:fldCharType="begin"/>
      </w:r>
      <w:r w:rsidR="008C334C">
        <w:instrText xml:space="preserve"> ADDIN ZOTERO_ITEM CSL_CITATION {"citationID":"pxraGKvi","properties":{"formattedCitation":"Heiderl und Gugetzer, {\\i{}Das gro\\uc0\\u223{}e Pastakochbuch}, 206.","plainCitation":"Heiderl und Gugetzer, Das große Pastakochbuch, 206.","noteIndex":1362},"citationItems":[{"id":7,"uris":["http://zotero.org/users/local/usTu59L8/items/QK5S5UJQ"],"itemData":{"id":7,"type":"book","event-place":"Köln","ISBN":"978-3-8290-0433-6","language":"ger","number-of-pages":"304","publisher":"Könemann Verl. Ges","publisher-place":"Köln","source":"K10plus ISBN","title":"Das große Pastakochbuch","editor":[{"family":"Heiderl","given":"Thomas"},{"family":"Gugetzer","given":"Gabriele"}],"issued":{"date-parts":[["1998"]]}},"locator":"206"}],"schema":"https://github.com/citation-style-language/schema/raw/master/csl-citation.json"} </w:instrText>
      </w:r>
      <w:r>
        <w:fldChar w:fldCharType="separate"/>
      </w:r>
      <w:r w:rsidR="005A66B1" w:rsidRPr="005A66B1">
        <w:rPr>
          <w:rFonts w:ascii="Calibri" w:hAnsi="Calibri" w:cs="Calibri"/>
          <w:szCs w:val="24"/>
        </w:rPr>
        <w:t xml:space="preserve">Heiderl und Gugetzer, </w:t>
      </w:r>
      <w:r w:rsidR="005A66B1" w:rsidRPr="005A66B1">
        <w:rPr>
          <w:rFonts w:ascii="Calibri" w:hAnsi="Calibri" w:cs="Calibri"/>
          <w:i/>
          <w:iCs/>
          <w:szCs w:val="24"/>
        </w:rPr>
        <w:t>Das große Pastakochbuch</w:t>
      </w:r>
      <w:r w:rsidR="005A66B1" w:rsidRPr="005A66B1">
        <w:rPr>
          <w:rFonts w:ascii="Calibri" w:hAnsi="Calibri" w:cs="Calibri"/>
          <w:szCs w:val="24"/>
        </w:rPr>
        <w:t>, 206.</w:t>
      </w:r>
      <w:r>
        <w:fldChar w:fldCharType="end"/>
      </w:r>
    </w:p>
  </w:footnote>
  <w:footnote w:id="1364">
    <w:p w14:paraId="26A3E46B" w14:textId="3DA4BA2E" w:rsidR="00047820" w:rsidRDefault="00047820" w:rsidP="00047820">
      <w:pPr>
        <w:pStyle w:val="FootnoteText"/>
      </w:pPr>
      <w:r>
        <w:rPr>
          <w:rStyle w:val="FootnoteReference"/>
        </w:rPr>
        <w:footnoteRef/>
      </w:r>
      <w:r>
        <w:t xml:space="preserve"> </w:t>
      </w:r>
      <w:r>
        <w:fldChar w:fldCharType="begin"/>
      </w:r>
      <w:r w:rsidR="008C334C">
        <w:instrText xml:space="preserve"> ADDIN ZOTERO_ITEM CSL_CITATION {"citationID":"RB2Qicld","properties":{"formattedCitation":"Heiderl und Gugetzer, 204.","plainCitation":"Heiderl und Gugetzer, 204.","noteIndex":1363},"citationItems":[{"id":7,"uris":["http://zotero.org/users/local/usTu59L8/items/QK5S5UJQ"],"itemData":{"id":7,"type":"book","event-place":"Köln","ISBN":"978-3-8290-0433-6","language":"ger","number-of-pages":"304","publisher":"Könemann Verl. Ges","publisher-place":"Köln","source":"K10plus ISBN","title":"Das große Pastakochbuch","editor":[{"family":"Heiderl","given":"Thomas"},{"family":"Gugetzer","given":"Gabriele"}],"issued":{"date-parts":[["1998"]]}},"locator":"204"}],"schema":"https://github.com/citation-style-language/schema/raw/master/csl-citation.json"} </w:instrText>
      </w:r>
      <w:r>
        <w:fldChar w:fldCharType="separate"/>
      </w:r>
      <w:r w:rsidRPr="002A5B34">
        <w:rPr>
          <w:rFonts w:ascii="Calibri" w:hAnsi="Calibri" w:cs="Calibri"/>
        </w:rPr>
        <w:t>Heiderl und Gugetzer, 204.</w:t>
      </w:r>
      <w:r>
        <w:fldChar w:fldCharType="end"/>
      </w:r>
    </w:p>
  </w:footnote>
  <w:footnote w:id="1365">
    <w:p w14:paraId="592FF44D" w14:textId="5453F1EE" w:rsidR="00AA3642" w:rsidRDefault="00AA3642" w:rsidP="00AA3642">
      <w:pPr>
        <w:pStyle w:val="FootnoteText"/>
      </w:pPr>
      <w:r>
        <w:rPr>
          <w:rStyle w:val="FootnoteReference"/>
        </w:rPr>
        <w:footnoteRef/>
      </w:r>
      <w:r>
        <w:t xml:space="preserve"> </w:t>
      </w:r>
      <w:r>
        <w:fldChar w:fldCharType="begin"/>
      </w:r>
      <w:r w:rsidR="008C334C">
        <w:instrText xml:space="preserve"> ADDIN ZOTERO_ITEM CSL_CITATION {"citationID":"1GED1Hz1","properties":{"formattedCitation":"Heiderl und Gugetzer, 200.","plainCitation":"Heiderl und Gugetzer, 200.","noteIndex":1364},"citationItems":[{"id":7,"uris":["http://zotero.org/users/local/usTu59L8/items/QK5S5UJQ"],"itemData":{"id":7,"type":"book","event-place":"Köln","ISBN":"978-3-8290-0433-6","language":"ger","number-of-pages":"304","publisher":"Könemann Verl. Ges","publisher-place":"Köln","source":"K10plus ISBN","title":"Das große Pastakochbuch","editor":[{"family":"Heiderl","given":"Thomas"},{"family":"Gugetzer","given":"Gabriele"}],"issued":{"date-parts":[["1998"]]}},"locator":"200"}],"schema":"https://github.com/citation-style-language/schema/raw/master/csl-citation.json"} </w:instrText>
      </w:r>
      <w:r>
        <w:fldChar w:fldCharType="separate"/>
      </w:r>
      <w:r w:rsidR="005A66B1" w:rsidRPr="005A66B1">
        <w:rPr>
          <w:rFonts w:ascii="Calibri" w:hAnsi="Calibri" w:cs="Calibri"/>
        </w:rPr>
        <w:t>Heiderl und Gugetzer, 200.</w:t>
      </w:r>
      <w:r>
        <w:fldChar w:fldCharType="end"/>
      </w:r>
    </w:p>
  </w:footnote>
  <w:footnote w:id="1366">
    <w:p w14:paraId="2C0F972C" w14:textId="3A5F1AC7" w:rsidR="00527243" w:rsidRPr="00527243" w:rsidRDefault="00527243" w:rsidP="00527243">
      <w:pPr>
        <w:pStyle w:val="FootnoteText"/>
      </w:pPr>
      <w:r>
        <w:rPr>
          <w:rStyle w:val="FootnoteReference"/>
        </w:rPr>
        <w:footnoteRef/>
      </w:r>
      <w:r w:rsidRPr="00527243">
        <w:t xml:space="preserve"> </w:t>
      </w:r>
      <w:r>
        <w:fldChar w:fldCharType="begin"/>
      </w:r>
      <w:r w:rsidR="008C334C">
        <w:instrText xml:space="preserve"> ADDIN ZOTERO_ITEM CSL_CITATION {"citationID":"GtTm1MpH","properties":{"formattedCitation":"Hess und S\\uc0\\u228{}lzer, {\\i{}Die echte italienische K\\uc0\\u252{}che}, 64.","plainCitation":"Hess und Sälzer, Die echte italienische Küche, 64.","noteIndex":1365},"citationItems":[{"id":2,"uris":["http://zotero.org/users/local/usTu59L8/items/8348HEDN"],"itemData":{"id":2,"type":"book","edition":"23. Aufl.","event-place":"München","ISBN":"978-3-7742-1102-5","language":"ger","number-of-pages":"320","publisher":"Gräfe und Unzer","publisher-place":"München","source":"K10plus ISBN","title":"Die echte italienische Küche: typische Rezepte und kulinarische Impressionen aus allen Regionen","title-short":"Die echte italienische Küche","author":[{"family":"Hess","given":"Reinhardt"},{"family":"Sälzer","given":"Sabine"}],"contributor":[{"family":"Foodfotografie Eising","given":""}],"issued":{"date-parts":[["2003"]]}},"locator":"64"}],"schema":"https://github.com/citation-style-language/schema/raw/master/csl-citation.json"} </w:instrText>
      </w:r>
      <w:r>
        <w:fldChar w:fldCharType="separate"/>
      </w:r>
      <w:r w:rsidR="005A66B1" w:rsidRPr="005A66B1">
        <w:rPr>
          <w:rFonts w:ascii="Calibri" w:hAnsi="Calibri" w:cs="Calibri"/>
          <w:szCs w:val="24"/>
        </w:rPr>
        <w:t xml:space="preserve">Hess und Sälzer, </w:t>
      </w:r>
      <w:r w:rsidR="005A66B1" w:rsidRPr="005A66B1">
        <w:rPr>
          <w:rFonts w:ascii="Calibri" w:hAnsi="Calibri" w:cs="Calibri"/>
          <w:i/>
          <w:iCs/>
          <w:szCs w:val="24"/>
        </w:rPr>
        <w:t>Die echte italienische Küche</w:t>
      </w:r>
      <w:r w:rsidR="005A66B1" w:rsidRPr="005A66B1">
        <w:rPr>
          <w:rFonts w:ascii="Calibri" w:hAnsi="Calibri" w:cs="Calibri"/>
          <w:szCs w:val="24"/>
        </w:rPr>
        <w:t>, 64.</w:t>
      </w:r>
      <w:r>
        <w:fldChar w:fldCharType="end"/>
      </w:r>
    </w:p>
  </w:footnote>
  <w:footnote w:id="1367">
    <w:p w14:paraId="6D2749D3" w14:textId="0B3C16F2" w:rsidR="00527243" w:rsidRDefault="00527243" w:rsidP="00527243">
      <w:pPr>
        <w:pStyle w:val="FootnoteText"/>
      </w:pPr>
      <w:r>
        <w:rPr>
          <w:rStyle w:val="FootnoteReference"/>
        </w:rPr>
        <w:footnoteRef/>
      </w:r>
      <w:r>
        <w:t xml:space="preserve"> </w:t>
      </w:r>
      <w:r>
        <w:fldChar w:fldCharType="begin"/>
      </w:r>
      <w:r w:rsidR="008C334C">
        <w:instrText xml:space="preserve"> ADDIN ZOTERO_ITEM CSL_CITATION {"citationID":"8buNmVXg","properties":{"formattedCitation":"S\\uc0\\u228{}lzer, {\\i{}Die echte Jeden-Tag-K\\uc0\\u252{}che}, 206.","plainCitation":"Sälzer, Die echte Jeden-Tag-Küche, 206.","noteIndex":1366},"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206"}],"schema":"https://github.com/citation-style-language/schema/raw/master/csl-citation.json"} </w:instrText>
      </w:r>
      <w:r>
        <w:fldChar w:fldCharType="separate"/>
      </w:r>
      <w:r w:rsidRPr="00323432">
        <w:rPr>
          <w:rFonts w:ascii="Calibri" w:hAnsi="Calibri" w:cs="Calibri"/>
          <w:szCs w:val="24"/>
        </w:rPr>
        <w:t xml:space="preserve">Sälzer, </w:t>
      </w:r>
      <w:r w:rsidRPr="00323432">
        <w:rPr>
          <w:rFonts w:ascii="Calibri" w:hAnsi="Calibri" w:cs="Calibri"/>
          <w:i/>
          <w:iCs/>
          <w:szCs w:val="24"/>
        </w:rPr>
        <w:t>Die echte Jeden-Tag-Küche</w:t>
      </w:r>
      <w:r w:rsidRPr="00323432">
        <w:rPr>
          <w:rFonts w:ascii="Calibri" w:hAnsi="Calibri" w:cs="Calibri"/>
          <w:szCs w:val="24"/>
        </w:rPr>
        <w:t>, 206.</w:t>
      </w:r>
      <w:r>
        <w:fldChar w:fldCharType="end"/>
      </w:r>
    </w:p>
  </w:footnote>
  <w:footnote w:id="1368">
    <w:p w14:paraId="397EA937" w14:textId="4FEE1F5F" w:rsidR="00901B36" w:rsidRDefault="00901B36" w:rsidP="00901B36">
      <w:pPr>
        <w:pStyle w:val="FootnoteText"/>
      </w:pPr>
      <w:r>
        <w:rPr>
          <w:rStyle w:val="FootnoteReference"/>
        </w:rPr>
        <w:footnoteRef/>
      </w:r>
      <w:r>
        <w:t xml:space="preserve"> </w:t>
      </w:r>
      <w:r>
        <w:fldChar w:fldCharType="begin"/>
      </w:r>
      <w:r w:rsidR="008C334C">
        <w:instrText xml:space="preserve"> ADDIN ZOTERO_ITEM CSL_CITATION {"citationID":"X9MWpteF","properties":{"formattedCitation":"essen &amp; trinken, \\uc0\\u8222{}essen &amp; trinken F\\uc0\\u252{}r jeden Tag: Viel junges Gem\\uc0\\u252{}se\\uc0\\u8220{}, 10.","plainCitation":"essen &amp; trinken, „essen &amp; trinken Für jeden Tag: Viel junges Gemüse“, 10.","noteIndex":1367},"citationItems":[{"id":99,"uris":["http://zotero.org/users/local/usTu59L8/items/CUXIWFKH"],"itemData":{"id":99,"type":"article-journal","collection-title":"essen &amp; trinken","title":"essen &amp; trinken Für jeden Tag: Viel junges Gemüse","volume":"06/2007","editor":[{"family":"essen &amp; trinken","given":""}],"issued":{"date-parts":[["2007"]]}},"locator":"10"}],"schema":"https://github.com/citation-style-language/schema/raw/master/csl-citation.json"} </w:instrText>
      </w:r>
      <w:r>
        <w:fldChar w:fldCharType="separate"/>
      </w:r>
      <w:r w:rsidR="005A66B1" w:rsidRPr="005A66B1">
        <w:rPr>
          <w:rFonts w:ascii="Calibri" w:hAnsi="Calibri" w:cs="Calibri"/>
          <w:szCs w:val="24"/>
        </w:rPr>
        <w:t>essen &amp; trinken, „essen &amp; trinken Für jeden Tag: Viel junges Gemüse“, 10.</w:t>
      </w:r>
      <w:r>
        <w:fldChar w:fldCharType="end"/>
      </w:r>
    </w:p>
  </w:footnote>
  <w:footnote w:id="1369">
    <w:p w14:paraId="1E916B3F" w14:textId="05551480" w:rsidR="001E728C" w:rsidRDefault="001E728C" w:rsidP="001E728C">
      <w:pPr>
        <w:pStyle w:val="FootnoteText"/>
      </w:pPr>
      <w:r>
        <w:rPr>
          <w:rStyle w:val="FootnoteReference"/>
        </w:rPr>
        <w:footnoteRef/>
      </w:r>
      <w:r>
        <w:t xml:space="preserve"> </w:t>
      </w:r>
      <w:r>
        <w:fldChar w:fldCharType="begin"/>
      </w:r>
      <w:r w:rsidR="008C334C">
        <w:instrText xml:space="preserve"> ADDIN ZOTERO_ITEM CSL_CITATION {"citationID":"WP4enoBZ","properties":{"formattedCitation":"Stephen und Busch, {\\i{}Das grosse Buch der vegetarischen K\\uc0\\u252{}che}, 115.","plainCitation":"Stephen und Busch, Das grosse Buch der vegetarischen Küche, 115.","noteIndex":1368},"citationItems":[{"id":9,"uris":["http://zotero.org/users/local/usTu59L8/items/FS2CVUV2"],"itemData":{"id":9,"type":"book","event-place":"Köln","ISBN":"978-3-89508-551-2","language":"ger","note":"OCLC: 973602249","publisher":"Könemann","publisher-place":"Köln","source":"Open WorldCat","title":"Das grosse Buch der vegetarischen Küche","author":[{"family":"Stephen","given":"Wendy"},{"family":"Busch","given":"Andrea C."}],"issued":{"date-parts":[["1997"]]}},"locator":"115"}],"schema":"https://github.com/citation-style-language/schema/raw/master/csl-citation.json"} </w:instrText>
      </w:r>
      <w:r>
        <w:fldChar w:fldCharType="separate"/>
      </w:r>
      <w:r w:rsidR="005A66B1" w:rsidRPr="005A66B1">
        <w:rPr>
          <w:rFonts w:ascii="Calibri" w:hAnsi="Calibri" w:cs="Calibri"/>
          <w:szCs w:val="24"/>
        </w:rPr>
        <w:t xml:space="preserve">Stephen und Busch, </w:t>
      </w:r>
      <w:r w:rsidR="005A66B1" w:rsidRPr="005A66B1">
        <w:rPr>
          <w:rFonts w:ascii="Calibri" w:hAnsi="Calibri" w:cs="Calibri"/>
          <w:i/>
          <w:iCs/>
          <w:szCs w:val="24"/>
        </w:rPr>
        <w:t>Das grosse Buch der vegetarischen Küche</w:t>
      </w:r>
      <w:r w:rsidR="005A66B1" w:rsidRPr="005A66B1">
        <w:rPr>
          <w:rFonts w:ascii="Calibri" w:hAnsi="Calibri" w:cs="Calibri"/>
          <w:szCs w:val="24"/>
        </w:rPr>
        <w:t>, 115.</w:t>
      </w:r>
      <w:r>
        <w:fldChar w:fldCharType="end"/>
      </w:r>
    </w:p>
  </w:footnote>
  <w:footnote w:id="1370">
    <w:p w14:paraId="39FE5A4D" w14:textId="52669E5A" w:rsidR="001E728C" w:rsidRDefault="001E728C" w:rsidP="001E728C">
      <w:pPr>
        <w:pStyle w:val="FootnoteText"/>
      </w:pPr>
      <w:r>
        <w:rPr>
          <w:rStyle w:val="FootnoteReference"/>
        </w:rPr>
        <w:footnoteRef/>
      </w:r>
      <w:r>
        <w:t xml:space="preserve"> </w:t>
      </w:r>
      <w:r>
        <w:fldChar w:fldCharType="begin"/>
      </w:r>
      <w:r w:rsidR="008C334C">
        <w:instrText xml:space="preserve"> ADDIN ZOTERO_ITEM CSL_CITATION {"citationID":"6Fcpu56s","properties":{"formattedCitation":"Heiderl und Gugetzer, {\\i{}Das gro\\uc0\\u223{}e Pastakochbuch}, 225.","plainCitation":"Heiderl und Gugetzer, Das große Pastakochbuch, 225.","noteIndex":1369},"citationItems":[{"id":7,"uris":["http://zotero.org/users/local/usTu59L8/items/QK5S5UJQ"],"itemData":{"id":7,"type":"book","event-place":"Köln","ISBN":"978-3-8290-0433-6","language":"ger","number-of-pages":"304","publisher":"Könemann Verl. Ges","publisher-place":"Köln","source":"K10plus ISBN","title":"Das große Pastakochbuch","editor":[{"family":"Heiderl","given":"Thomas"},{"family":"Gugetzer","given":"Gabriele"}],"issued":{"date-parts":[["1998"]]}},"locator":"225"}],"schema":"https://github.com/citation-style-language/schema/raw/master/csl-citation.json"} </w:instrText>
      </w:r>
      <w:r>
        <w:fldChar w:fldCharType="separate"/>
      </w:r>
      <w:r w:rsidR="005A66B1" w:rsidRPr="005A66B1">
        <w:rPr>
          <w:rFonts w:ascii="Calibri" w:hAnsi="Calibri" w:cs="Calibri"/>
          <w:szCs w:val="24"/>
        </w:rPr>
        <w:t xml:space="preserve">Heiderl und Gugetzer, </w:t>
      </w:r>
      <w:r w:rsidR="005A66B1" w:rsidRPr="005A66B1">
        <w:rPr>
          <w:rFonts w:ascii="Calibri" w:hAnsi="Calibri" w:cs="Calibri"/>
          <w:i/>
          <w:iCs/>
          <w:szCs w:val="24"/>
        </w:rPr>
        <w:t>Das große Pastakochbuch</w:t>
      </w:r>
      <w:r w:rsidR="005A66B1" w:rsidRPr="005A66B1">
        <w:rPr>
          <w:rFonts w:ascii="Calibri" w:hAnsi="Calibri" w:cs="Calibri"/>
          <w:szCs w:val="24"/>
        </w:rPr>
        <w:t>, 225.</w:t>
      </w:r>
      <w:r>
        <w:fldChar w:fldCharType="end"/>
      </w:r>
    </w:p>
  </w:footnote>
  <w:footnote w:id="1371">
    <w:p w14:paraId="6DDB0B2B" w14:textId="22AC3577" w:rsidR="001E728C" w:rsidRDefault="001E728C" w:rsidP="001E728C">
      <w:pPr>
        <w:pStyle w:val="FootnoteText"/>
      </w:pPr>
      <w:r>
        <w:rPr>
          <w:rStyle w:val="FootnoteReference"/>
        </w:rPr>
        <w:footnoteRef/>
      </w:r>
      <w:r>
        <w:t xml:space="preserve"> </w:t>
      </w:r>
      <w:r>
        <w:fldChar w:fldCharType="begin"/>
      </w:r>
      <w:r w:rsidR="008C334C">
        <w:instrText xml:space="preserve"> ADDIN ZOTERO_ITEM CSL_CITATION {"citationID":"umGQl4iV","properties":{"formattedCitation":"Heiderl und Gugetzer, 226.","plainCitation":"Heiderl und Gugetzer, 226.","noteIndex":1370},"citationItems":[{"id":7,"uris":["http://zotero.org/users/local/usTu59L8/items/QK5S5UJQ"],"itemData":{"id":7,"type":"book","event-place":"Köln","ISBN":"978-3-8290-0433-6","language":"ger","number-of-pages":"304","publisher":"Könemann Verl. Ges","publisher-place":"Köln","source":"K10plus ISBN","title":"Das große Pastakochbuch","editor":[{"family":"Heiderl","given":"Thomas"},{"family":"Gugetzer","given":"Gabriele"}],"issued":{"date-parts":[["1998"]]}},"locator":"226"}],"schema":"https://github.com/citation-style-language/schema/raw/master/csl-citation.json"} </w:instrText>
      </w:r>
      <w:r>
        <w:fldChar w:fldCharType="separate"/>
      </w:r>
      <w:r w:rsidRPr="00A870A9">
        <w:rPr>
          <w:rFonts w:ascii="Calibri" w:hAnsi="Calibri" w:cs="Calibri"/>
        </w:rPr>
        <w:t>Heiderl und Gugetzer, 226.</w:t>
      </w:r>
      <w:r>
        <w:fldChar w:fldCharType="end"/>
      </w:r>
    </w:p>
  </w:footnote>
  <w:footnote w:id="1372">
    <w:p w14:paraId="2A31E205" w14:textId="6EA731E4" w:rsidR="00DE0584" w:rsidRDefault="00DE0584" w:rsidP="00DE0584">
      <w:pPr>
        <w:pStyle w:val="FootnoteText"/>
      </w:pPr>
      <w:r>
        <w:rPr>
          <w:rStyle w:val="FootnoteReference"/>
        </w:rPr>
        <w:footnoteRef/>
      </w:r>
      <w:r>
        <w:t xml:space="preserve"> </w:t>
      </w:r>
      <w:r>
        <w:fldChar w:fldCharType="begin"/>
      </w:r>
      <w:r w:rsidR="008C334C">
        <w:instrText xml:space="preserve"> ADDIN ZOTERO_ITEM CSL_CITATION {"citationID":"ubvGpzWu","properties":{"formattedCitation":"{\\i{}Das neue Nudelbuch originell &amp; k\\uc0\\u246{}stlich\\uc0\\u8239{}; [Nudeln, wie sie jeder mag]}, 52.","plainCitation":"Das neue Nudelbuch originell &amp; köstlich ; [Nudeln, wie sie jeder mag], 52.","noteIndex":1371},"citationItems":[{"id":100,"uris":["http://zotero.org/users/local/usTu59L8/items/YCNEZ89Q"],"itemData":{"id":100,"type":"book","event-place":"Köln","ISBN":"978-3-625-10854-2","language":"ger","note":"OCLC: 75505198","publisher":"Naumann und Göbel","publisher-place":"Köln","source":"Open WorldCat","title":"Das neue Nudelbuch originell &amp; köstlich ; [Nudeln, wie sie jeder mag]","issued":{"date-parts":[["1990"]]}},"locator":"52"}],"schema":"https://github.com/citation-style-language/schema/raw/master/csl-citation.json"} </w:instrText>
      </w:r>
      <w:r>
        <w:fldChar w:fldCharType="separate"/>
      </w:r>
      <w:r w:rsidRPr="00A954D2">
        <w:rPr>
          <w:rFonts w:ascii="Calibri" w:hAnsi="Calibri" w:cs="Calibri"/>
          <w:i/>
          <w:iCs/>
          <w:szCs w:val="24"/>
        </w:rPr>
        <w:t>Das neue Nudelbuch originell &amp; köstlich ; [Nudeln, wie sie jeder mag]</w:t>
      </w:r>
      <w:r w:rsidRPr="00A954D2">
        <w:rPr>
          <w:rFonts w:ascii="Calibri" w:hAnsi="Calibri" w:cs="Calibri"/>
          <w:szCs w:val="24"/>
        </w:rPr>
        <w:t>, 52.</w:t>
      </w:r>
      <w:r>
        <w:fldChar w:fldCharType="end"/>
      </w:r>
    </w:p>
  </w:footnote>
  <w:footnote w:id="1373">
    <w:p w14:paraId="03E3AC6F" w14:textId="2C0E6D2A" w:rsidR="00D10F1F" w:rsidRDefault="00D10F1F" w:rsidP="00D10F1F">
      <w:pPr>
        <w:pStyle w:val="FootnoteText"/>
      </w:pPr>
      <w:r>
        <w:rPr>
          <w:rStyle w:val="FootnoteReference"/>
        </w:rPr>
        <w:footnoteRef/>
      </w:r>
      <w:r>
        <w:t xml:space="preserve"> </w:t>
      </w:r>
      <w:r>
        <w:fldChar w:fldCharType="begin"/>
      </w:r>
      <w:r w:rsidR="008C334C">
        <w:instrText xml:space="preserve"> ADDIN ZOTERO_ITEM CSL_CITATION {"citationID":"iBQ7OE9x","properties":{"formattedCitation":"Hess und S\\uc0\\u228{}lzer, {\\i{}Die echte italienische K\\uc0\\u252{}che}, 284.","plainCitation":"Hess und Sälzer, Die echte italienische Küche, 284.","noteIndex":1372},"citationItems":[{"id":2,"uris":["http://zotero.org/users/local/usTu59L8/items/8348HEDN"],"itemData":{"id":2,"type":"book","edition":"23. Aufl.","event-place":"München","ISBN":"978-3-7742-1102-5","language":"ger","number-of-pages":"320","publisher":"Gräfe und Unzer","publisher-place":"München","source":"K10plus ISBN","title":"Die echte italienische Küche: typische Rezepte und kulinarische Impressionen aus allen Regionen","title-short":"Die echte italienische Küche","author":[{"family":"Hess","given":"Reinhardt"},{"family":"Sälzer","given":"Sabine"}],"contributor":[{"family":"Foodfotografie Eising","given":""}],"issued":{"date-parts":[["2003"]]}},"locator":"284"}],"schema":"https://github.com/citation-style-language/schema/raw/master/csl-citation.json"} </w:instrText>
      </w:r>
      <w:r>
        <w:fldChar w:fldCharType="separate"/>
      </w:r>
      <w:r w:rsidRPr="00323432">
        <w:rPr>
          <w:rFonts w:ascii="Calibri" w:hAnsi="Calibri" w:cs="Calibri"/>
          <w:szCs w:val="24"/>
        </w:rPr>
        <w:t xml:space="preserve">Hess und Sälzer, </w:t>
      </w:r>
      <w:r w:rsidRPr="00323432">
        <w:rPr>
          <w:rFonts w:ascii="Calibri" w:hAnsi="Calibri" w:cs="Calibri"/>
          <w:i/>
          <w:iCs/>
          <w:szCs w:val="24"/>
        </w:rPr>
        <w:t>Die echte italienische Küche</w:t>
      </w:r>
      <w:r w:rsidRPr="00323432">
        <w:rPr>
          <w:rFonts w:ascii="Calibri" w:hAnsi="Calibri" w:cs="Calibri"/>
          <w:szCs w:val="24"/>
        </w:rPr>
        <w:t>, 284.</w:t>
      </w:r>
      <w:r>
        <w:fldChar w:fldCharType="end"/>
      </w:r>
    </w:p>
  </w:footnote>
  <w:footnote w:id="1374">
    <w:p w14:paraId="505ABDCB" w14:textId="257F03AE" w:rsidR="00D10F1F" w:rsidRPr="005732B6" w:rsidRDefault="00D10F1F" w:rsidP="00D10F1F">
      <w:pPr>
        <w:pStyle w:val="FootnoteText"/>
      </w:pPr>
      <w:r>
        <w:rPr>
          <w:rStyle w:val="FootnoteReference"/>
        </w:rPr>
        <w:footnoteRef/>
      </w:r>
      <w:r w:rsidRPr="005732B6">
        <w:t xml:space="preserve"> </w:t>
      </w:r>
      <w:r>
        <w:fldChar w:fldCharType="begin"/>
      </w:r>
      <w:r w:rsidR="008C334C">
        <w:instrText xml:space="preserve"> ADDIN ZOTERO_ITEM CSL_CITATION {"citationID":"mmKsUedY","properties":{"formattedCitation":"{\\i{}Vegetarische K\\uc0\\u252{}che}, 84.","plainCitation":"Vegetarische Küche, 84.","noteIndex":1373},"citationItems":[{"id":50,"uris":["http://zotero.org/users/local/usTu59L8/items/S4PC74X4"],"itemData":{"id":50,"type":"book","edition":"1. Aufl","event-place":"München","ISBN":"978-3-89883-467-4","language":"ger","note":"OCLC: 900954541","publisher":"Zabert Sandmann","publisher-place":"München","source":"Open WorldCat","title":"Vegetarische Küche","issued":{"date-parts":[["2015"]]}},"locator":"84"}],"schema":"https://github.com/citation-style-language/schema/raw/master/csl-citation.json"} </w:instrText>
      </w:r>
      <w:r>
        <w:fldChar w:fldCharType="separate"/>
      </w:r>
      <w:r w:rsidRPr="005732B6">
        <w:rPr>
          <w:rFonts w:ascii="Calibri" w:hAnsi="Calibri" w:cs="Calibri"/>
          <w:i/>
          <w:iCs/>
          <w:szCs w:val="24"/>
        </w:rPr>
        <w:t>Vegetarische Küche</w:t>
      </w:r>
      <w:r w:rsidRPr="005732B6">
        <w:rPr>
          <w:rFonts w:ascii="Calibri" w:hAnsi="Calibri" w:cs="Calibri"/>
          <w:szCs w:val="24"/>
        </w:rPr>
        <w:t>, 84.</w:t>
      </w:r>
      <w:r>
        <w:fldChar w:fldCharType="end"/>
      </w:r>
    </w:p>
  </w:footnote>
  <w:footnote w:id="1375">
    <w:p w14:paraId="42983A16" w14:textId="7362125B" w:rsidR="008D2FE1" w:rsidRDefault="008D2FE1" w:rsidP="008D2FE1">
      <w:pPr>
        <w:pStyle w:val="FootnoteText"/>
      </w:pPr>
      <w:r>
        <w:rPr>
          <w:rStyle w:val="FootnoteReference"/>
        </w:rPr>
        <w:footnoteRef/>
      </w:r>
      <w:r>
        <w:t xml:space="preserve"> </w:t>
      </w:r>
      <w:r>
        <w:fldChar w:fldCharType="begin"/>
      </w:r>
      <w:r w:rsidR="008C334C">
        <w:instrText xml:space="preserve"> ADDIN ZOTERO_ITEM CSL_CITATION {"citationID":"UhDuTsjZ","properties":{"formattedCitation":"Heiderl und Gugetzer, {\\i{}Das gro\\uc0\\u223{}e Pastakochbuch}, 222.","plainCitation":"Heiderl und Gugetzer, Das große Pastakochbuch, 222.","noteIndex":1374},"citationItems":[{"id":7,"uris":["http://zotero.org/users/local/usTu59L8/items/QK5S5UJQ"],"itemData":{"id":7,"type":"book","event-place":"Köln","ISBN":"978-3-8290-0433-6","language":"ger","number-of-pages":"304","publisher":"Könemann Verl. Ges","publisher-place":"Köln","source":"K10plus ISBN","title":"Das große Pastakochbuch","editor":[{"family":"Heiderl","given":"Thomas"},{"family":"Gugetzer","given":"Gabriele"}],"issued":{"date-parts":[["1998"]]}},"locator":"222"}],"schema":"https://github.com/citation-style-language/schema/raw/master/csl-citation.json"} </w:instrText>
      </w:r>
      <w:r>
        <w:fldChar w:fldCharType="separate"/>
      </w:r>
      <w:r w:rsidR="005A66B1" w:rsidRPr="005A66B1">
        <w:rPr>
          <w:rFonts w:ascii="Calibri" w:hAnsi="Calibri" w:cs="Calibri"/>
          <w:szCs w:val="24"/>
        </w:rPr>
        <w:t xml:space="preserve">Heiderl und Gugetzer, </w:t>
      </w:r>
      <w:r w:rsidR="005A66B1" w:rsidRPr="005A66B1">
        <w:rPr>
          <w:rFonts w:ascii="Calibri" w:hAnsi="Calibri" w:cs="Calibri"/>
          <w:i/>
          <w:iCs/>
          <w:szCs w:val="24"/>
        </w:rPr>
        <w:t>Das große Pastakochbuch</w:t>
      </w:r>
      <w:r w:rsidR="005A66B1" w:rsidRPr="005A66B1">
        <w:rPr>
          <w:rFonts w:ascii="Calibri" w:hAnsi="Calibri" w:cs="Calibri"/>
          <w:szCs w:val="24"/>
        </w:rPr>
        <w:t>, 222.</w:t>
      </w:r>
      <w:r>
        <w:fldChar w:fldCharType="end"/>
      </w:r>
    </w:p>
  </w:footnote>
  <w:footnote w:id="1376">
    <w:p w14:paraId="1BEDE3CF" w14:textId="1395312E" w:rsidR="00527243" w:rsidRDefault="00527243" w:rsidP="00527243">
      <w:pPr>
        <w:pStyle w:val="FootnoteText"/>
      </w:pPr>
      <w:r>
        <w:rPr>
          <w:rStyle w:val="FootnoteReference"/>
        </w:rPr>
        <w:footnoteRef/>
      </w:r>
      <w:r>
        <w:t xml:space="preserve"> </w:t>
      </w:r>
      <w:r>
        <w:fldChar w:fldCharType="begin"/>
      </w:r>
      <w:r w:rsidR="008C334C">
        <w:instrText xml:space="preserve"> ADDIN ZOTERO_ITEM CSL_CITATION {"citationID":"XTw33L8j","properties":{"formattedCitation":"Stephen und Busch, {\\i{}Das grosse Buch der vegetarischen K\\uc0\\u252{}che}, 127.","plainCitation":"Stephen und Busch, Das grosse Buch der vegetarischen Küche, 127.","noteIndex":1375},"citationItems":[{"id":9,"uris":["http://zotero.org/users/local/usTu59L8/items/FS2CVUV2"],"itemData":{"id":9,"type":"book","event-place":"Köln","ISBN":"978-3-89508-551-2","language":"ger","note":"OCLC: 973602249","publisher":"Könemann","publisher-place":"Köln","source":"Open WorldCat","title":"Das grosse Buch der vegetarischen Küche","author":[{"family":"Stephen","given":"Wendy"},{"family":"Busch","given":"Andrea C."}],"issued":{"date-parts":[["1997"]]}},"locator":"127"}],"schema":"https://github.com/citation-style-language/schema/raw/master/csl-citation.json"} </w:instrText>
      </w:r>
      <w:r>
        <w:fldChar w:fldCharType="separate"/>
      </w:r>
      <w:r w:rsidR="005A66B1" w:rsidRPr="005A66B1">
        <w:rPr>
          <w:rFonts w:ascii="Calibri" w:hAnsi="Calibri" w:cs="Calibri"/>
          <w:szCs w:val="24"/>
        </w:rPr>
        <w:t xml:space="preserve">Stephen und Busch, </w:t>
      </w:r>
      <w:r w:rsidR="005A66B1" w:rsidRPr="005A66B1">
        <w:rPr>
          <w:rFonts w:ascii="Calibri" w:hAnsi="Calibri" w:cs="Calibri"/>
          <w:i/>
          <w:iCs/>
          <w:szCs w:val="24"/>
        </w:rPr>
        <w:t>Das grosse Buch der vegetarischen Küche</w:t>
      </w:r>
      <w:r w:rsidR="005A66B1" w:rsidRPr="005A66B1">
        <w:rPr>
          <w:rFonts w:ascii="Calibri" w:hAnsi="Calibri" w:cs="Calibri"/>
          <w:szCs w:val="24"/>
        </w:rPr>
        <w:t>, 127.</w:t>
      </w:r>
      <w:r>
        <w:fldChar w:fldCharType="end"/>
      </w:r>
    </w:p>
  </w:footnote>
  <w:footnote w:id="1377">
    <w:p w14:paraId="73E2B11C" w14:textId="79949C0A" w:rsidR="00057C93" w:rsidRDefault="00057C93" w:rsidP="00057C93">
      <w:pPr>
        <w:pStyle w:val="FootnoteText"/>
      </w:pPr>
      <w:r>
        <w:rPr>
          <w:rStyle w:val="FootnoteReference"/>
        </w:rPr>
        <w:footnoteRef/>
      </w:r>
      <w:r>
        <w:t xml:space="preserve"> </w:t>
      </w:r>
      <w:r>
        <w:fldChar w:fldCharType="begin"/>
      </w:r>
      <w:r w:rsidR="008C334C">
        <w:instrText xml:space="preserve"> ADDIN ZOTERO_ITEM CSL_CITATION {"citationID":"LJ83QJ8y","properties":{"formattedCitation":"{\\i{}Gem\\uc0\\u252{}se schnell und schmackhaft 1. / [\\uc0\\u220{}bers. aus dem Engl.}, 1998, 45.","plainCitation":"Gemüse schnell und schmackhaft 1. / [Übers. aus dem Engl., 1998, 45.","noteIndex":1376},"citationItems":[{"id":69,"uris":["http://zotero.org/users/local/usTu59L8/items/2HXAMYZT"],"itemData":{"id":69,"type":"book","event-place":"Köln","ISBN":"978-3-8290-0035-2","language":"ger","note":"OCLC: 75874331","publisher":"Könemann","publisher-place":"Köln","source":"Open WorldCat","title":"Gemüse schnell und schmackhaft 2. / [Übers. aus dem Engl.: Anita Schnell]","title-short":"Gemüse schnell und schmackhaft 1. / [Übers. aus dem Engl.","issued":{"date-parts":[["1998"]]}},"locator":"45"}],"schema":"https://github.com/citation-style-language/schema/raw/master/csl-citation.json"} </w:instrText>
      </w:r>
      <w:r>
        <w:fldChar w:fldCharType="separate"/>
      </w:r>
      <w:r w:rsidRPr="00FA0D83">
        <w:rPr>
          <w:rFonts w:ascii="Calibri" w:hAnsi="Calibri" w:cs="Calibri"/>
          <w:i/>
          <w:iCs/>
          <w:szCs w:val="24"/>
        </w:rPr>
        <w:t>Gemüse schnell und schmackhaft 1. / [Übers. aus dem Engl.</w:t>
      </w:r>
      <w:r w:rsidRPr="00FA0D83">
        <w:rPr>
          <w:rFonts w:ascii="Calibri" w:hAnsi="Calibri" w:cs="Calibri"/>
          <w:szCs w:val="24"/>
        </w:rPr>
        <w:t>, 1998, 45.</w:t>
      </w:r>
      <w:r>
        <w:fldChar w:fldCharType="end"/>
      </w:r>
    </w:p>
  </w:footnote>
  <w:footnote w:id="1378">
    <w:p w14:paraId="1F419F63" w14:textId="2FDDF745" w:rsidR="00057C93" w:rsidRDefault="00057C93" w:rsidP="00057C93">
      <w:pPr>
        <w:pStyle w:val="FootnoteText"/>
      </w:pPr>
      <w:r>
        <w:rPr>
          <w:rStyle w:val="FootnoteReference"/>
        </w:rPr>
        <w:footnoteRef/>
      </w:r>
      <w:r>
        <w:t xml:space="preserve"> </w:t>
      </w:r>
      <w:r>
        <w:fldChar w:fldCharType="begin"/>
      </w:r>
      <w:r w:rsidR="008C334C">
        <w:instrText xml:space="preserve"> ADDIN ZOTERO_ITEM CSL_CITATION {"citationID":"2P1qeeru","properties":{"formattedCitation":"Zihua und Eising, {\\i{}Die echte chinesische K\\uc0\\u252{}che}, 72.","plainCitation":"Zihua und Eising, Die echte chinesische Küche, 72.","noteIndex":1377},"citationItems":[{"id":3,"uris":["http://zotero.org/users/local/usTu59L8/items/S2S7HMI9"],"itemData":{"id":3,"type":"book","edition":"6. Aufl","event-place":"München","ISBN":"978-3-7742-1265-7","number-of-pages":"280","publisher":"Gräfe und Unzer","publisher-place":"München","source":"K10plus ISBN","title":"Die echte chinesische Küche: typische Rezepte und kulinarische Impressionen aus den vier berühmtesten Regionen","title-short":"Die echte chinesische Küche","editor":[{"family":"Zihua","given":"Liu"},{"family":"Eising","given":"Susi"}],"issued":{"date-parts":[["2002"]]}},"locator":"72"}],"schema":"https://github.com/citation-style-language/schema/raw/master/csl-citation.json"} </w:instrText>
      </w:r>
      <w:r>
        <w:fldChar w:fldCharType="separate"/>
      </w:r>
      <w:r w:rsidRPr="0073470A">
        <w:rPr>
          <w:rFonts w:ascii="Calibri" w:hAnsi="Calibri" w:cs="Calibri"/>
          <w:szCs w:val="24"/>
        </w:rPr>
        <w:t xml:space="preserve">Zihua und Eising, </w:t>
      </w:r>
      <w:r w:rsidRPr="0073470A">
        <w:rPr>
          <w:rFonts w:ascii="Calibri" w:hAnsi="Calibri" w:cs="Calibri"/>
          <w:i/>
          <w:iCs/>
          <w:szCs w:val="24"/>
        </w:rPr>
        <w:t>Die echte chinesische Küche</w:t>
      </w:r>
      <w:r w:rsidRPr="0073470A">
        <w:rPr>
          <w:rFonts w:ascii="Calibri" w:hAnsi="Calibri" w:cs="Calibri"/>
          <w:szCs w:val="24"/>
        </w:rPr>
        <w:t>, 72.</w:t>
      </w:r>
      <w:r>
        <w:fldChar w:fldCharType="end"/>
      </w:r>
    </w:p>
  </w:footnote>
  <w:footnote w:id="1379">
    <w:p w14:paraId="338C56DB" w14:textId="2AE60BD3" w:rsidR="00057C93" w:rsidRDefault="00057C93" w:rsidP="00057C93">
      <w:pPr>
        <w:pStyle w:val="FootnoteText"/>
      </w:pPr>
      <w:r>
        <w:rPr>
          <w:rStyle w:val="FootnoteReference"/>
        </w:rPr>
        <w:footnoteRef/>
      </w:r>
      <w:r>
        <w:t xml:space="preserve"> </w:t>
      </w:r>
      <w:r>
        <w:fldChar w:fldCharType="begin"/>
      </w:r>
      <w:r w:rsidR="008C334C">
        <w:instrText xml:space="preserve"> ADDIN ZOTERO_ITEM CSL_CITATION {"citationID":"jApeozmD","properties":{"formattedCitation":"Hess und S\\uc0\\u228{}lzer, {\\i{}Die echte italienische K\\uc0\\u252{}che}, 22.","plainCitation":"Hess und Sälzer, Die echte italienische Küche, 22.","noteIndex":1378},"citationItems":[{"id":2,"uris":["http://zotero.org/users/local/usTu59L8/items/8348HEDN"],"itemData":{"id":2,"type":"book","edition":"23. Aufl.","event-place":"München","ISBN":"978-3-7742-1102-5","language":"ger","number-of-pages":"320","publisher":"Gräfe und Unzer","publisher-place":"München","source":"K10plus ISBN","title":"Die echte italienische Küche: typische Rezepte und kulinarische Impressionen aus allen Regionen","title-short":"Die echte italienische Küche","author":[{"family":"Hess","given":"Reinhardt"},{"family":"Sälzer","given":"Sabine"}],"contributor":[{"family":"Foodfotografie Eising","given":""}],"issued":{"date-parts":[["2003"]]}},"locator":"22"}],"schema":"https://github.com/citation-style-language/schema/raw/master/csl-citation.json"} </w:instrText>
      </w:r>
      <w:r>
        <w:fldChar w:fldCharType="separate"/>
      </w:r>
      <w:r w:rsidRPr="001D069D">
        <w:rPr>
          <w:rFonts w:ascii="Calibri" w:hAnsi="Calibri" w:cs="Calibri"/>
          <w:szCs w:val="24"/>
        </w:rPr>
        <w:t xml:space="preserve">Hess und Sälzer, </w:t>
      </w:r>
      <w:r w:rsidRPr="001D069D">
        <w:rPr>
          <w:rFonts w:ascii="Calibri" w:hAnsi="Calibri" w:cs="Calibri"/>
          <w:i/>
          <w:iCs/>
          <w:szCs w:val="24"/>
        </w:rPr>
        <w:t>Die echte italienische Küche</w:t>
      </w:r>
      <w:r w:rsidRPr="001D069D">
        <w:rPr>
          <w:rFonts w:ascii="Calibri" w:hAnsi="Calibri" w:cs="Calibri"/>
          <w:szCs w:val="24"/>
        </w:rPr>
        <w:t>, 22.</w:t>
      </w:r>
      <w:r>
        <w:fldChar w:fldCharType="end"/>
      </w:r>
    </w:p>
  </w:footnote>
  <w:footnote w:id="1380">
    <w:p w14:paraId="29ECEABF" w14:textId="16B46DE5" w:rsidR="00057C93" w:rsidRDefault="00057C93" w:rsidP="00057C93">
      <w:pPr>
        <w:pStyle w:val="FootnoteText"/>
      </w:pPr>
      <w:r>
        <w:rPr>
          <w:rStyle w:val="FootnoteReference"/>
        </w:rPr>
        <w:footnoteRef/>
      </w:r>
      <w:r>
        <w:t xml:space="preserve"> </w:t>
      </w:r>
      <w:r>
        <w:fldChar w:fldCharType="begin"/>
      </w:r>
      <w:r w:rsidR="008C334C">
        <w:instrText xml:space="preserve"> ADDIN ZOTERO_ITEM CSL_CITATION {"citationID":"eoYozvNQ","properties":{"formattedCitation":"S\\uc0\\u228{}lzer, {\\i{}Die echte Jeden-Tag-K\\uc0\\u252{}che}, 204.","plainCitation":"Sälzer, Die echte Jeden-Tag-Küche, 204.","noteIndex":1379},"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204"}],"schema":"https://github.com/citation-style-language/schema/raw/master/csl-citation.json"} </w:instrText>
      </w:r>
      <w:r>
        <w:fldChar w:fldCharType="separate"/>
      </w:r>
      <w:r w:rsidRPr="00323432">
        <w:rPr>
          <w:rFonts w:ascii="Calibri" w:hAnsi="Calibri" w:cs="Calibri"/>
          <w:szCs w:val="24"/>
        </w:rPr>
        <w:t xml:space="preserve">Sälzer, </w:t>
      </w:r>
      <w:r w:rsidRPr="00323432">
        <w:rPr>
          <w:rFonts w:ascii="Calibri" w:hAnsi="Calibri" w:cs="Calibri"/>
          <w:i/>
          <w:iCs/>
          <w:szCs w:val="24"/>
        </w:rPr>
        <w:t>Die echte Jeden-Tag-Küche</w:t>
      </w:r>
      <w:r w:rsidRPr="00323432">
        <w:rPr>
          <w:rFonts w:ascii="Calibri" w:hAnsi="Calibri" w:cs="Calibri"/>
          <w:szCs w:val="24"/>
        </w:rPr>
        <w:t>, 204.</w:t>
      </w:r>
      <w:r>
        <w:fldChar w:fldCharType="end"/>
      </w:r>
    </w:p>
  </w:footnote>
  <w:footnote w:id="1381">
    <w:p w14:paraId="363CF6AA" w14:textId="44C15F18" w:rsidR="00CB17D4" w:rsidRDefault="00CB17D4" w:rsidP="00CB17D4">
      <w:pPr>
        <w:pStyle w:val="FootnoteText"/>
      </w:pPr>
      <w:r>
        <w:rPr>
          <w:rStyle w:val="FootnoteReference"/>
        </w:rPr>
        <w:footnoteRef/>
      </w:r>
      <w:r>
        <w:t xml:space="preserve"> </w:t>
      </w:r>
      <w:r>
        <w:fldChar w:fldCharType="begin"/>
      </w:r>
      <w:r w:rsidR="008C334C">
        <w:instrText xml:space="preserve"> ADDIN ZOTERO_ITEM CSL_CITATION {"citationID":"GMlOniSH","properties":{"formattedCitation":"S\\uc0\\u228{}lzer, 205.","plainCitation":"Sälzer, 205.","noteIndex":1380},"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205"}],"schema":"https://github.com/citation-style-language/schema/raw/master/csl-citation.json"} </w:instrText>
      </w:r>
      <w:r>
        <w:fldChar w:fldCharType="separate"/>
      </w:r>
      <w:r w:rsidRPr="00323432">
        <w:rPr>
          <w:rFonts w:ascii="Calibri" w:hAnsi="Calibri" w:cs="Calibri"/>
          <w:szCs w:val="24"/>
        </w:rPr>
        <w:t>Sälzer, 205.</w:t>
      </w:r>
      <w:r>
        <w:fldChar w:fldCharType="end"/>
      </w:r>
    </w:p>
  </w:footnote>
  <w:footnote w:id="1382">
    <w:p w14:paraId="5BCFA695" w14:textId="4CCF5B3E" w:rsidR="00CB17D4" w:rsidRDefault="00CB17D4" w:rsidP="00CB17D4">
      <w:pPr>
        <w:pStyle w:val="FootnoteText"/>
      </w:pPr>
      <w:r>
        <w:rPr>
          <w:rStyle w:val="FootnoteReference"/>
        </w:rPr>
        <w:footnoteRef/>
      </w:r>
      <w:r>
        <w:t xml:space="preserve"> </w:t>
      </w:r>
      <w:r>
        <w:fldChar w:fldCharType="begin"/>
      </w:r>
      <w:r w:rsidR="008C334C">
        <w:instrText xml:space="preserve"> ADDIN ZOTERO_ITEM CSL_CITATION {"citationID":"LoLwl9MN","properties":{"formattedCitation":"Hess und S\\uc0\\u228{}lzer, {\\i{}Die echte italienische K\\uc0\\u252{}che}, 136.","plainCitation":"Hess und Sälzer, Die echte italienische Küche, 136.","noteIndex":1381},"citationItems":[{"id":2,"uris":["http://zotero.org/users/local/usTu59L8/items/8348HEDN"],"itemData":{"id":2,"type":"book","edition":"23. Aufl.","event-place":"München","ISBN":"978-3-7742-1102-5","language":"ger","number-of-pages":"320","publisher":"Gräfe und Unzer","publisher-place":"München","source":"K10plus ISBN","title":"Die echte italienische Küche: typische Rezepte und kulinarische Impressionen aus allen Regionen","title-short":"Die echte italienische Küche","author":[{"family":"Hess","given":"Reinhardt"},{"family":"Sälzer","given":"Sabine"}],"contributor":[{"family":"Foodfotografie Eising","given":""}],"issued":{"date-parts":[["2003"]]}},"locator":"136"}],"schema":"https://github.com/citation-style-language/schema/raw/master/csl-citation.json"} </w:instrText>
      </w:r>
      <w:r>
        <w:fldChar w:fldCharType="separate"/>
      </w:r>
      <w:r w:rsidRPr="00323432">
        <w:rPr>
          <w:rFonts w:ascii="Calibri" w:hAnsi="Calibri" w:cs="Calibri"/>
          <w:szCs w:val="24"/>
        </w:rPr>
        <w:t xml:space="preserve">Hess und Sälzer, </w:t>
      </w:r>
      <w:r w:rsidRPr="00323432">
        <w:rPr>
          <w:rFonts w:ascii="Calibri" w:hAnsi="Calibri" w:cs="Calibri"/>
          <w:i/>
          <w:iCs/>
          <w:szCs w:val="24"/>
        </w:rPr>
        <w:t>Die echte italienische Küche</w:t>
      </w:r>
      <w:r w:rsidRPr="00323432">
        <w:rPr>
          <w:rFonts w:ascii="Calibri" w:hAnsi="Calibri" w:cs="Calibri"/>
          <w:szCs w:val="24"/>
        </w:rPr>
        <w:t>, 136.</w:t>
      </w:r>
      <w:r>
        <w:fldChar w:fldCharType="end"/>
      </w:r>
    </w:p>
  </w:footnote>
  <w:footnote w:id="1383">
    <w:p w14:paraId="48367F44" w14:textId="32F72FB4" w:rsidR="00CB17D4" w:rsidRDefault="00CB17D4" w:rsidP="00CB17D4">
      <w:pPr>
        <w:pStyle w:val="FootnoteText"/>
      </w:pPr>
      <w:r>
        <w:rPr>
          <w:rStyle w:val="FootnoteReference"/>
        </w:rPr>
        <w:footnoteRef/>
      </w:r>
      <w:r>
        <w:t xml:space="preserve"> </w:t>
      </w:r>
      <w:r>
        <w:fldChar w:fldCharType="begin"/>
      </w:r>
      <w:r w:rsidR="008C334C">
        <w:instrText xml:space="preserve"> ADDIN ZOTERO_ITEM CSL_CITATION {"citationID":"Z8Mz3Xi7","properties":{"formattedCitation":"Hess und S\\uc0\\u228{}lzer, 60.","plainCitation":"Hess und Sälzer, 60.","noteIndex":1382},"citationItems":[{"id":2,"uris":["http://zotero.org/users/local/usTu59L8/items/8348HEDN"],"itemData":{"id":2,"type":"book","edition":"23. Aufl.","event-place":"München","ISBN":"978-3-7742-1102-5","language":"ger","number-of-pages":"320","publisher":"Gräfe und Unzer","publisher-place":"München","source":"K10plus ISBN","title":"Die echte italienische Küche: typische Rezepte und kulinarische Impressionen aus allen Regionen","title-short":"Die echte italienische Küche","author":[{"family":"Hess","given":"Reinhardt"},{"family":"Sälzer","given":"Sabine"}],"contributor":[{"family":"Foodfotografie Eising","given":""}],"issued":{"date-parts":[["2003"]]}},"locator":"60"}],"schema":"https://github.com/citation-style-language/schema/raw/master/csl-citation.json"} </w:instrText>
      </w:r>
      <w:r>
        <w:fldChar w:fldCharType="separate"/>
      </w:r>
      <w:r w:rsidRPr="00323432">
        <w:rPr>
          <w:rFonts w:ascii="Calibri" w:hAnsi="Calibri" w:cs="Calibri"/>
          <w:szCs w:val="24"/>
        </w:rPr>
        <w:t>Hess und Sälzer, 60.</w:t>
      </w:r>
      <w:r>
        <w:fldChar w:fldCharType="end"/>
      </w:r>
    </w:p>
  </w:footnote>
  <w:footnote w:id="1384">
    <w:p w14:paraId="6DBD2513" w14:textId="4AC6D239" w:rsidR="00CB17D4" w:rsidRPr="00CB17D4" w:rsidRDefault="00CB17D4" w:rsidP="00CB17D4">
      <w:pPr>
        <w:pStyle w:val="FootnoteText"/>
      </w:pPr>
      <w:r>
        <w:rPr>
          <w:rStyle w:val="FootnoteReference"/>
        </w:rPr>
        <w:footnoteRef/>
      </w:r>
      <w:r w:rsidRPr="00CB17D4">
        <w:t xml:space="preserve"> </w:t>
      </w:r>
      <w:r>
        <w:fldChar w:fldCharType="begin"/>
      </w:r>
      <w:r w:rsidR="008C334C">
        <w:instrText xml:space="preserve"> ADDIN ZOTERO_ITEM CSL_CITATION {"citationID":"uo7fScGs","properties":{"formattedCitation":"Ottolenghi u.\\uc0\\u160{}a., {\\i{}Flavour}, 228.","plainCitation":"Ottolenghi u. a., Flavour, 228.","noteIndex":1383},"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228"}],"schema":"https://github.com/citation-style-language/schema/raw/master/csl-citation.json"} </w:instrText>
      </w:r>
      <w:r>
        <w:fldChar w:fldCharType="separate"/>
      </w:r>
      <w:r w:rsidRPr="00CB17D4">
        <w:rPr>
          <w:rFonts w:ascii="Calibri" w:hAnsi="Calibri" w:cs="Calibri"/>
          <w:szCs w:val="24"/>
        </w:rPr>
        <w:t xml:space="preserve">Ottolenghi u. a., </w:t>
      </w:r>
      <w:r w:rsidRPr="00CB17D4">
        <w:rPr>
          <w:rFonts w:ascii="Calibri" w:hAnsi="Calibri" w:cs="Calibri"/>
          <w:i/>
          <w:iCs/>
          <w:szCs w:val="24"/>
        </w:rPr>
        <w:t>Flavour</w:t>
      </w:r>
      <w:r w:rsidRPr="00CB17D4">
        <w:rPr>
          <w:rFonts w:ascii="Calibri" w:hAnsi="Calibri" w:cs="Calibri"/>
          <w:szCs w:val="24"/>
        </w:rPr>
        <w:t>, 228.</w:t>
      </w:r>
      <w:r>
        <w:fldChar w:fldCharType="end"/>
      </w:r>
    </w:p>
  </w:footnote>
  <w:footnote w:id="1385">
    <w:p w14:paraId="457425D0" w14:textId="1BC8ABED" w:rsidR="004559E8" w:rsidRDefault="004559E8" w:rsidP="004559E8">
      <w:pPr>
        <w:pStyle w:val="FootnoteText"/>
      </w:pPr>
      <w:r>
        <w:rPr>
          <w:rStyle w:val="FootnoteReference"/>
        </w:rPr>
        <w:footnoteRef/>
      </w:r>
      <w:r>
        <w:t xml:space="preserve"> </w:t>
      </w:r>
      <w:r>
        <w:fldChar w:fldCharType="begin"/>
      </w:r>
      <w:r w:rsidR="008C334C">
        <w:instrText xml:space="preserve"> ADDIN ZOTERO_ITEM CSL_CITATION {"citationID":"eD2IKe4E","properties":{"formattedCitation":"{\\i{}Das neue Nudelbuch originell &amp; k\\uc0\\u246{}stlich\\uc0\\u8239{}; [Nudeln, wie sie jeder mag]}, 55.","plainCitation":"Das neue Nudelbuch originell &amp; köstlich ; [Nudeln, wie sie jeder mag], 55.","noteIndex":1384},"citationItems":[{"id":100,"uris":["http://zotero.org/users/local/usTu59L8/items/YCNEZ89Q"],"itemData":{"id":100,"type":"book","event-place":"Köln","ISBN":"978-3-625-10854-2","language":"ger","note":"OCLC: 75505198","publisher":"Naumann und Göbel","publisher-place":"Köln","source":"Open WorldCat","title":"Das neue Nudelbuch originell &amp; köstlich ; [Nudeln, wie sie jeder mag]","issued":{"date-parts":[["1990"]]}},"locator":"55"}],"schema":"https://github.com/citation-style-language/schema/raw/master/csl-citation.json"} </w:instrText>
      </w:r>
      <w:r>
        <w:fldChar w:fldCharType="separate"/>
      </w:r>
      <w:r w:rsidRPr="000A210B">
        <w:rPr>
          <w:rFonts w:ascii="Calibri" w:hAnsi="Calibri" w:cs="Calibri"/>
          <w:i/>
          <w:iCs/>
          <w:szCs w:val="24"/>
        </w:rPr>
        <w:t>Das neue Nudelbuch originell &amp; köstlich ; [Nudeln, wie sie jeder mag]</w:t>
      </w:r>
      <w:r w:rsidRPr="000A210B">
        <w:rPr>
          <w:rFonts w:ascii="Calibri" w:hAnsi="Calibri" w:cs="Calibri"/>
          <w:szCs w:val="24"/>
        </w:rPr>
        <w:t>, 55.</w:t>
      </w:r>
      <w:r>
        <w:fldChar w:fldCharType="end"/>
      </w:r>
    </w:p>
  </w:footnote>
  <w:footnote w:id="1386">
    <w:p w14:paraId="1580C6A6" w14:textId="37875223" w:rsidR="004559E8" w:rsidRDefault="004559E8" w:rsidP="004559E8">
      <w:pPr>
        <w:pStyle w:val="FootnoteText"/>
      </w:pPr>
      <w:r>
        <w:rPr>
          <w:rStyle w:val="FootnoteReference"/>
        </w:rPr>
        <w:footnoteRef/>
      </w:r>
      <w:r>
        <w:t xml:space="preserve"> </w:t>
      </w:r>
      <w:r>
        <w:fldChar w:fldCharType="begin"/>
      </w:r>
      <w:r w:rsidR="008C334C">
        <w:instrText xml:space="preserve"> ADDIN ZOTERO_ITEM CSL_CITATION {"citationID":"YQjKb9zQ","properties":{"formattedCitation":"Heiderl und Gugetzer, {\\i{}Das gro\\uc0\\u223{}e Pastakochbuch}, 216.","plainCitation":"Heiderl und Gugetzer, Das große Pastakochbuch, 216.","noteIndex":1385},"citationItems":[{"id":7,"uris":["http://zotero.org/users/local/usTu59L8/items/QK5S5UJQ"],"itemData":{"id":7,"type":"book","event-place":"Köln","ISBN":"978-3-8290-0433-6","language":"ger","number-of-pages":"304","publisher":"Könemann Verl. Ges","publisher-place":"Köln","source":"K10plus ISBN","title":"Das große Pastakochbuch","editor":[{"family":"Heiderl","given":"Thomas"},{"family":"Gugetzer","given":"Gabriele"}],"issued":{"date-parts":[["1998"]]}},"locator":"216"}],"schema":"https://github.com/citation-style-language/schema/raw/master/csl-citation.json"} </w:instrText>
      </w:r>
      <w:r>
        <w:fldChar w:fldCharType="separate"/>
      </w:r>
      <w:r w:rsidR="005A66B1" w:rsidRPr="005A66B1">
        <w:rPr>
          <w:rFonts w:ascii="Calibri" w:hAnsi="Calibri" w:cs="Calibri"/>
          <w:szCs w:val="24"/>
        </w:rPr>
        <w:t xml:space="preserve">Heiderl und Gugetzer, </w:t>
      </w:r>
      <w:r w:rsidR="005A66B1" w:rsidRPr="005A66B1">
        <w:rPr>
          <w:rFonts w:ascii="Calibri" w:hAnsi="Calibri" w:cs="Calibri"/>
          <w:i/>
          <w:iCs/>
          <w:szCs w:val="24"/>
        </w:rPr>
        <w:t>Das große Pastakochbuch</w:t>
      </w:r>
      <w:r w:rsidR="005A66B1" w:rsidRPr="005A66B1">
        <w:rPr>
          <w:rFonts w:ascii="Calibri" w:hAnsi="Calibri" w:cs="Calibri"/>
          <w:szCs w:val="24"/>
        </w:rPr>
        <w:t>, 216.</w:t>
      </w:r>
      <w:r>
        <w:fldChar w:fldCharType="end"/>
      </w:r>
    </w:p>
  </w:footnote>
  <w:footnote w:id="1387">
    <w:p w14:paraId="0741C3CD" w14:textId="6C4C646C" w:rsidR="00AA3642" w:rsidRDefault="00AA3642" w:rsidP="00AA3642">
      <w:pPr>
        <w:pStyle w:val="FootnoteText"/>
      </w:pPr>
      <w:r>
        <w:rPr>
          <w:rStyle w:val="FootnoteReference"/>
        </w:rPr>
        <w:footnoteRef/>
      </w:r>
      <w:r>
        <w:t xml:space="preserve"> </w:t>
      </w:r>
      <w:r>
        <w:fldChar w:fldCharType="begin"/>
      </w:r>
      <w:r w:rsidR="008C334C">
        <w:instrText xml:space="preserve"> ADDIN ZOTERO_ITEM CSL_CITATION {"citationID":"nRUcsrwP","properties":{"formattedCitation":"Heiderl und Gugetzer, 123.","plainCitation":"Heiderl und Gugetzer, 123.","noteIndex":1386},"citationItems":[{"id":7,"uris":["http://zotero.org/users/local/usTu59L8/items/QK5S5UJQ"],"itemData":{"id":7,"type":"book","event-place":"Köln","ISBN":"978-3-8290-0433-6","language":"ger","number-of-pages":"304","publisher":"Könemann Verl. Ges","publisher-place":"Köln","source":"K10plus ISBN","title":"Das große Pastakochbuch","editor":[{"family":"Heiderl","given":"Thomas"},{"family":"Gugetzer","given":"Gabriele"}],"issued":{"date-parts":[["1998"]]}},"locator":"123"}],"schema":"https://github.com/citation-style-language/schema/raw/master/csl-citation.json"} </w:instrText>
      </w:r>
      <w:r>
        <w:fldChar w:fldCharType="separate"/>
      </w:r>
      <w:r w:rsidRPr="0047522C">
        <w:rPr>
          <w:rFonts w:ascii="Calibri" w:hAnsi="Calibri" w:cs="Calibri"/>
        </w:rPr>
        <w:t>Heiderl und Gugetzer, 123.</w:t>
      </w:r>
      <w:r>
        <w:fldChar w:fldCharType="end"/>
      </w:r>
    </w:p>
  </w:footnote>
  <w:footnote w:id="1388">
    <w:p w14:paraId="07F621E0" w14:textId="3A0844A7" w:rsidR="007D5878" w:rsidRDefault="007D5878" w:rsidP="007D5878">
      <w:pPr>
        <w:pStyle w:val="FootnoteText"/>
      </w:pPr>
      <w:r>
        <w:rPr>
          <w:rStyle w:val="FootnoteReference"/>
        </w:rPr>
        <w:footnoteRef/>
      </w:r>
      <w:r>
        <w:t xml:space="preserve"> </w:t>
      </w:r>
      <w:r>
        <w:fldChar w:fldCharType="begin"/>
      </w:r>
      <w:r w:rsidR="008C334C">
        <w:instrText xml:space="preserve"> ADDIN ZOTERO_ITEM CSL_CITATION {"citationID":"kfU3JKBy","properties":{"formattedCitation":"Stephen und Busch, {\\i{}Das grosse Buch der vegetarischen K\\uc0\\u252{}che}, 161.","plainCitation":"Stephen und Busch, Das grosse Buch der vegetarischen Küche, 161.","noteIndex":1387},"citationItems":[{"id":9,"uris":["http://zotero.org/users/local/usTu59L8/items/FS2CVUV2"],"itemData":{"id":9,"type":"book","event-place":"Köln","ISBN":"978-3-89508-551-2","language":"ger","note":"OCLC: 973602249","publisher":"Könemann","publisher-place":"Köln","source":"Open WorldCat","title":"Das grosse Buch der vegetarischen Küche","author":[{"family":"Stephen","given":"Wendy"},{"family":"Busch","given":"Andrea C."}],"issued":{"date-parts":[["1997"]]}},"locator":"161"}],"schema":"https://github.com/citation-style-language/schema/raw/master/csl-citation.json"} </w:instrText>
      </w:r>
      <w:r>
        <w:fldChar w:fldCharType="separate"/>
      </w:r>
      <w:r w:rsidRPr="00AF0559">
        <w:rPr>
          <w:rFonts w:ascii="Calibri" w:hAnsi="Calibri" w:cs="Calibri"/>
          <w:szCs w:val="24"/>
        </w:rPr>
        <w:t xml:space="preserve">Stephen und Busch, </w:t>
      </w:r>
      <w:r w:rsidRPr="00AF0559">
        <w:rPr>
          <w:rFonts w:ascii="Calibri" w:hAnsi="Calibri" w:cs="Calibri"/>
          <w:i/>
          <w:iCs/>
          <w:szCs w:val="24"/>
        </w:rPr>
        <w:t>Das grosse Buch der vegetarischen Küche</w:t>
      </w:r>
      <w:r w:rsidRPr="00AF0559">
        <w:rPr>
          <w:rFonts w:ascii="Calibri" w:hAnsi="Calibri" w:cs="Calibri"/>
          <w:szCs w:val="24"/>
        </w:rPr>
        <w:t>, 161.</w:t>
      </w:r>
      <w:r>
        <w:fldChar w:fldCharType="end"/>
      </w:r>
    </w:p>
  </w:footnote>
  <w:footnote w:id="1389">
    <w:p w14:paraId="5194FDF8" w14:textId="48D25A35" w:rsidR="008A0D7B" w:rsidRDefault="008A0D7B">
      <w:pPr>
        <w:pStyle w:val="FootnoteText"/>
      </w:pPr>
      <w:r>
        <w:rPr>
          <w:rStyle w:val="FootnoteReference"/>
        </w:rPr>
        <w:footnoteRef/>
      </w:r>
      <w:r>
        <w:t xml:space="preserve"> </w:t>
      </w:r>
      <w:r>
        <w:fldChar w:fldCharType="begin"/>
      </w:r>
      <w:r w:rsidR="008C334C">
        <w:instrText xml:space="preserve"> ADDIN ZOTERO_ITEM CSL_CITATION {"citationID":"VXftOJrA","properties":{"formattedCitation":"Kiel und Wiedemann, {\\i{}Schw\\uc0\\u228{}bisch kochen}, 8.","plainCitation":"Kiel und Wiedemann, Schwäbisch kochen, 8.","noteIndex":1388},"citationItems":[{"id":30,"uris":["http://zotero.org/users/local/usTu59L8/items/6ST6V588"],"itemData":{"id":30,"type":"book","collection-title":"GU Küchen-Ratgeber","edition":"1. Aufl","event-place":"München","ISBN":"978-3-7742-6890-6","language":"ger","number-of-pages":"64","publisher":"Gräfe u. Unzer","publisher-place":"München","source":"K10plus ISBN","title":"Schwäbisch kochen: Klassisch und neu","title-short":"Schwäbisch kochen","author":[{"family":"Kiel","given":"Martina"},{"family":"Wiedemann","given":"Carola"}],"issued":{"date-parts":[["2005"]]}},"locator":"8"}],"schema":"https://github.com/citation-style-language/schema/raw/master/csl-citation.json"} </w:instrText>
      </w:r>
      <w:r>
        <w:fldChar w:fldCharType="separate"/>
      </w:r>
      <w:r w:rsidR="00A830F2" w:rsidRPr="00A830F2">
        <w:rPr>
          <w:rFonts w:ascii="Calibri" w:hAnsi="Calibri" w:cs="Calibri"/>
          <w:szCs w:val="24"/>
        </w:rPr>
        <w:t xml:space="preserve">Kiel und Wiedemann, </w:t>
      </w:r>
      <w:r w:rsidR="00A830F2" w:rsidRPr="00A830F2">
        <w:rPr>
          <w:rFonts w:ascii="Calibri" w:hAnsi="Calibri" w:cs="Calibri"/>
          <w:i/>
          <w:iCs/>
          <w:szCs w:val="24"/>
        </w:rPr>
        <w:t>Schwäbisch kochen</w:t>
      </w:r>
      <w:r w:rsidR="00A830F2" w:rsidRPr="00A830F2">
        <w:rPr>
          <w:rFonts w:ascii="Calibri" w:hAnsi="Calibri" w:cs="Calibri"/>
          <w:szCs w:val="24"/>
        </w:rPr>
        <w:t>, 8.</w:t>
      </w:r>
      <w:r>
        <w:fldChar w:fldCharType="end"/>
      </w:r>
    </w:p>
  </w:footnote>
  <w:footnote w:id="1390">
    <w:p w14:paraId="33A464A8" w14:textId="6BFC888D" w:rsidR="009E6678" w:rsidRDefault="009E6678">
      <w:pPr>
        <w:pStyle w:val="FootnoteText"/>
      </w:pPr>
      <w:r>
        <w:rPr>
          <w:rStyle w:val="FootnoteReference"/>
        </w:rPr>
        <w:footnoteRef/>
      </w:r>
      <w:r>
        <w:t xml:space="preserve"> </w:t>
      </w:r>
      <w:r>
        <w:fldChar w:fldCharType="begin"/>
      </w:r>
      <w:r w:rsidR="008C334C">
        <w:instrText xml:space="preserve"> ADDIN ZOTERO_ITEM CSL_CITATION {"citationID":"DeZITPWV","properties":{"formattedCitation":"Kiel und Wiedemann, 9.","plainCitation":"Kiel und Wiedemann, 9.","noteIndex":1389},"citationItems":[{"id":30,"uris":["http://zotero.org/users/local/usTu59L8/items/6ST6V588"],"itemData":{"id":30,"type":"book","collection-title":"GU Küchen-Ratgeber","edition":"1. Aufl","event-place":"München","ISBN":"978-3-7742-6890-6","language":"ger","number-of-pages":"64","publisher":"Gräfe u. Unzer","publisher-place":"München","source":"K10plus ISBN","title":"Schwäbisch kochen: Klassisch und neu","title-short":"Schwäbisch kochen","author":[{"family":"Kiel","given":"Martina"},{"family":"Wiedemann","given":"Carola"}],"issued":{"date-parts":[["2005"]]}},"locator":"9"}],"schema":"https://github.com/citation-style-language/schema/raw/master/csl-citation.json"} </w:instrText>
      </w:r>
      <w:r>
        <w:fldChar w:fldCharType="separate"/>
      </w:r>
      <w:r w:rsidRPr="009E6678">
        <w:rPr>
          <w:rFonts w:ascii="Calibri" w:hAnsi="Calibri" w:cs="Calibri"/>
        </w:rPr>
        <w:t>Kiel und Wiedemann, 9.</w:t>
      </w:r>
      <w:r>
        <w:fldChar w:fldCharType="end"/>
      </w:r>
    </w:p>
  </w:footnote>
  <w:footnote w:id="1391">
    <w:p w14:paraId="08E5D850" w14:textId="31CCCBC0" w:rsidR="00D30F8A" w:rsidRDefault="00D30F8A">
      <w:pPr>
        <w:pStyle w:val="FootnoteText"/>
      </w:pPr>
      <w:r>
        <w:rPr>
          <w:rStyle w:val="FootnoteReference"/>
        </w:rPr>
        <w:footnoteRef/>
      </w:r>
      <w:r>
        <w:t xml:space="preserve"> </w:t>
      </w:r>
      <w:r>
        <w:fldChar w:fldCharType="begin"/>
      </w:r>
      <w:r w:rsidR="008C334C">
        <w:instrText xml:space="preserve"> ADDIN ZOTERO_ITEM CSL_CITATION {"citationID":"QyLFeyxA","properties":{"formattedCitation":"Kiel und Wiedemann, 9.","plainCitation":"Kiel und Wiedemann, 9.","noteIndex":1390},"citationItems":[{"id":30,"uris":["http://zotero.org/users/local/usTu59L8/items/6ST6V588"],"itemData":{"id":30,"type":"book","collection-title":"GU Küchen-Ratgeber","edition":"1. Aufl","event-place":"München","ISBN":"978-3-7742-6890-6","language":"ger","number-of-pages":"64","publisher":"Gräfe u. Unzer","publisher-place":"München","source":"K10plus ISBN","title":"Schwäbisch kochen: Klassisch und neu","title-short":"Schwäbisch kochen","author":[{"family":"Kiel","given":"Martina"},{"family":"Wiedemann","given":"Carola"}],"issued":{"date-parts":[["2005"]]}},"locator":"9"}],"schema":"https://github.com/citation-style-language/schema/raw/master/csl-citation.json"} </w:instrText>
      </w:r>
      <w:r>
        <w:fldChar w:fldCharType="separate"/>
      </w:r>
      <w:r w:rsidRPr="00D30F8A">
        <w:rPr>
          <w:rFonts w:ascii="Calibri" w:hAnsi="Calibri" w:cs="Calibri"/>
        </w:rPr>
        <w:t>Kiel und Wiedemann, 9.</w:t>
      </w:r>
      <w:r>
        <w:fldChar w:fldCharType="end"/>
      </w:r>
    </w:p>
  </w:footnote>
  <w:footnote w:id="1392">
    <w:p w14:paraId="5779C23C" w14:textId="118C8F8D" w:rsidR="00C3601D" w:rsidRDefault="00C3601D">
      <w:pPr>
        <w:pStyle w:val="FootnoteText"/>
      </w:pPr>
      <w:r>
        <w:rPr>
          <w:rStyle w:val="FootnoteReference"/>
        </w:rPr>
        <w:footnoteRef/>
      </w:r>
      <w:r>
        <w:t xml:space="preserve"> </w:t>
      </w:r>
      <w:r>
        <w:fldChar w:fldCharType="begin"/>
      </w:r>
      <w:r w:rsidR="008C334C">
        <w:instrText xml:space="preserve"> ADDIN ZOTERO_ITEM CSL_CITATION {"citationID":"ygs3UbzD","properties":{"formattedCitation":"Kiel und Wiedemann, 9.","plainCitation":"Kiel und Wiedemann, 9.","noteIndex":1391},"citationItems":[{"id":30,"uris":["http://zotero.org/users/local/usTu59L8/items/6ST6V588"],"itemData":{"id":30,"type":"book","collection-title":"GU Küchen-Ratgeber","edition":"1. Aufl","event-place":"München","ISBN":"978-3-7742-6890-6","language":"ger","number-of-pages":"64","publisher":"Gräfe u. Unzer","publisher-place":"München","source":"K10plus ISBN","title":"Schwäbisch kochen: Klassisch und neu","title-short":"Schwäbisch kochen","author":[{"family":"Kiel","given":"Martina"},{"family":"Wiedemann","given":"Carola"}],"issued":{"date-parts":[["2005"]]}},"locator":"9"}],"schema":"https://github.com/citation-style-language/schema/raw/master/csl-citation.json"} </w:instrText>
      </w:r>
      <w:r>
        <w:fldChar w:fldCharType="separate"/>
      </w:r>
      <w:r w:rsidRPr="00C3601D">
        <w:rPr>
          <w:rFonts w:ascii="Calibri" w:hAnsi="Calibri" w:cs="Calibri"/>
        </w:rPr>
        <w:t>Kiel und Wiedemann, 9.</w:t>
      </w:r>
      <w:r>
        <w:fldChar w:fldCharType="end"/>
      </w:r>
    </w:p>
  </w:footnote>
  <w:footnote w:id="1393">
    <w:p w14:paraId="7764314A" w14:textId="2E0C70B6" w:rsidR="0032418C" w:rsidRDefault="0032418C" w:rsidP="0032418C">
      <w:pPr>
        <w:pStyle w:val="FootnoteText"/>
      </w:pPr>
      <w:r>
        <w:rPr>
          <w:rStyle w:val="FootnoteReference"/>
        </w:rPr>
        <w:footnoteRef/>
      </w:r>
      <w:r>
        <w:t xml:space="preserve"> </w:t>
      </w:r>
      <w:r>
        <w:fldChar w:fldCharType="begin"/>
      </w:r>
      <w:r w:rsidR="008C334C">
        <w:instrText xml:space="preserve"> ADDIN ZOTERO_ITEM CSL_CITATION {"citationID":"3rWFtMD9","properties":{"formattedCitation":"Kiel und Wiedemann, 27.","plainCitation":"Kiel und Wiedemann, 27.","noteIndex":1392},"citationItems":[{"id":30,"uris":["http://zotero.org/users/local/usTu59L8/items/6ST6V588"],"itemData":{"id":30,"type":"book","collection-title":"GU Küchen-Ratgeber","edition":"1. Aufl","event-place":"München","ISBN":"978-3-7742-6890-6","language":"ger","number-of-pages":"64","publisher":"Gräfe u. Unzer","publisher-place":"München","source":"K10plus ISBN","title":"Schwäbisch kochen: Klassisch und neu","title-short":"Schwäbisch kochen","author":[{"family":"Kiel","given":"Martina"},{"family":"Wiedemann","given":"Carola"}],"issued":{"date-parts":[["2005"]]}},"locator":"27"}],"schema":"https://github.com/citation-style-language/schema/raw/master/csl-citation.json"} </w:instrText>
      </w:r>
      <w:r>
        <w:fldChar w:fldCharType="separate"/>
      </w:r>
      <w:r w:rsidRPr="00614AF9">
        <w:rPr>
          <w:rFonts w:ascii="Calibri" w:hAnsi="Calibri" w:cs="Calibri"/>
        </w:rPr>
        <w:t>Kiel und Wiedemann, 27.</w:t>
      </w:r>
      <w:r>
        <w:fldChar w:fldCharType="end"/>
      </w:r>
    </w:p>
  </w:footnote>
  <w:footnote w:id="1394">
    <w:p w14:paraId="59C3EB34" w14:textId="1DC0AEE5" w:rsidR="0032418C" w:rsidRDefault="0032418C" w:rsidP="0032418C">
      <w:pPr>
        <w:pStyle w:val="FootnoteText"/>
      </w:pPr>
      <w:r>
        <w:rPr>
          <w:rStyle w:val="FootnoteReference"/>
        </w:rPr>
        <w:footnoteRef/>
      </w:r>
      <w:r>
        <w:t xml:space="preserve"> </w:t>
      </w:r>
      <w:r>
        <w:fldChar w:fldCharType="begin"/>
      </w:r>
      <w:r w:rsidR="008C334C">
        <w:instrText xml:space="preserve"> ADDIN ZOTERO_ITEM CSL_CITATION {"citationID":"qWVun5YD","properties":{"formattedCitation":"S\\uc0\\u228{}lzer, {\\i{}Die echte Jeden-Tag-K\\uc0\\u252{}che}, 216.","plainCitation":"Sälzer, Die echte Jeden-Tag-Küche, 216.","noteIndex":1393},"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216"}],"schema":"https://github.com/citation-style-language/schema/raw/master/csl-citation.json"} </w:instrText>
      </w:r>
      <w:r>
        <w:fldChar w:fldCharType="separate"/>
      </w:r>
      <w:r w:rsidRPr="0060602A">
        <w:rPr>
          <w:rFonts w:ascii="Calibri" w:hAnsi="Calibri" w:cs="Calibri"/>
          <w:szCs w:val="24"/>
        </w:rPr>
        <w:t xml:space="preserve">Sälzer, </w:t>
      </w:r>
      <w:r w:rsidRPr="0060602A">
        <w:rPr>
          <w:rFonts w:ascii="Calibri" w:hAnsi="Calibri" w:cs="Calibri"/>
          <w:i/>
          <w:iCs/>
          <w:szCs w:val="24"/>
        </w:rPr>
        <w:t>Die echte Jeden-Tag-Küche</w:t>
      </w:r>
      <w:r w:rsidRPr="0060602A">
        <w:rPr>
          <w:rFonts w:ascii="Calibri" w:hAnsi="Calibri" w:cs="Calibri"/>
          <w:szCs w:val="24"/>
        </w:rPr>
        <w:t>, 216.</w:t>
      </w:r>
      <w:r>
        <w:fldChar w:fldCharType="end"/>
      </w:r>
    </w:p>
  </w:footnote>
  <w:footnote w:id="1395">
    <w:p w14:paraId="1E437BC5" w14:textId="74E565A5" w:rsidR="00CB17D4" w:rsidRDefault="00CB17D4" w:rsidP="00CB17D4">
      <w:pPr>
        <w:pStyle w:val="FootnoteText"/>
      </w:pPr>
      <w:r>
        <w:rPr>
          <w:rStyle w:val="FootnoteReference"/>
        </w:rPr>
        <w:footnoteRef/>
      </w:r>
      <w:r>
        <w:t xml:space="preserve"> </w:t>
      </w:r>
      <w:r>
        <w:fldChar w:fldCharType="begin"/>
      </w:r>
      <w:r w:rsidR="008C334C">
        <w:instrText xml:space="preserve"> ADDIN ZOTERO_ITEM CSL_CITATION {"citationID":"fYC9575u","properties":{"formattedCitation":"essen &amp; trinken, \\uc0\\u8222{}essen &amp; trinken: Genuss vom Blech\\uc0\\u8220{}, 56.","plainCitation":"essen &amp; trinken, „essen &amp; trinken: Genuss vom Blech“, 56.","noteIndex":1394},"citationItems":[{"id":86,"uris":["http://zotero.org/users/local/usTu59L8/items/4KPEMYC9"],"itemData":{"id":86,"type":"article-journal","collection-title":"essen &amp; trinken","title":"essen &amp; trinken: Genuss vom Blech","volume":"09/2006","editor":[{"family":"essen &amp; trinken","given":""}],"issued":{"date-parts":[["2006"]]}},"locator":"56"}],"schema":"https://github.com/citation-style-language/schema/raw/master/csl-citation.json"} </w:instrText>
      </w:r>
      <w:r>
        <w:fldChar w:fldCharType="separate"/>
      </w:r>
      <w:r w:rsidRPr="004D6A15">
        <w:rPr>
          <w:rFonts w:ascii="Calibri" w:hAnsi="Calibri" w:cs="Calibri"/>
          <w:szCs w:val="24"/>
        </w:rPr>
        <w:t>essen &amp; trinken, „essen &amp; trinken: Genuss vom Blech“, 56.</w:t>
      </w:r>
      <w:r>
        <w:fldChar w:fldCharType="end"/>
      </w:r>
    </w:p>
  </w:footnote>
  <w:footnote w:id="1396">
    <w:p w14:paraId="04D52BA6" w14:textId="016420D4" w:rsidR="00686206" w:rsidRDefault="00686206" w:rsidP="00686206">
      <w:pPr>
        <w:pStyle w:val="FootnoteText"/>
      </w:pPr>
      <w:r>
        <w:rPr>
          <w:rStyle w:val="FootnoteReference"/>
        </w:rPr>
        <w:footnoteRef/>
      </w:r>
      <w:r>
        <w:t xml:space="preserve"> </w:t>
      </w:r>
      <w:r>
        <w:fldChar w:fldCharType="begin"/>
      </w:r>
      <w:r w:rsidR="008C334C">
        <w:instrText xml:space="preserve"> ADDIN ZOTERO_ITEM CSL_CITATION {"citationID":"oydiMYNW","properties":{"formattedCitation":"Kiel und Wiedemann, {\\i{}Schw\\uc0\\u228{}bisch kochen}, 30.","plainCitation":"Kiel und Wiedemann, Schwäbisch kochen, 30.","noteIndex":1395},"citationItems":[{"id":30,"uris":["http://zotero.org/users/local/usTu59L8/items/6ST6V588"],"itemData":{"id":30,"type":"book","collection-title":"GU Küchen-Ratgeber","edition":"1. Aufl","event-place":"München","ISBN":"978-3-7742-6890-6","language":"ger","number-of-pages":"64","publisher":"Gräfe u. Unzer","publisher-place":"München","source":"K10plus ISBN","title":"Schwäbisch kochen: Klassisch und neu","title-short":"Schwäbisch kochen","author":[{"family":"Kiel","given":"Martina"},{"family":"Wiedemann","given":"Carola"}],"issued":{"date-parts":[["2005"]]}},"locator":"30"}],"schema":"https://github.com/citation-style-language/schema/raw/master/csl-citation.json"} </w:instrText>
      </w:r>
      <w:r>
        <w:fldChar w:fldCharType="separate"/>
      </w:r>
      <w:r w:rsidR="005A66B1" w:rsidRPr="005A66B1">
        <w:rPr>
          <w:rFonts w:ascii="Calibri" w:hAnsi="Calibri" w:cs="Calibri"/>
          <w:szCs w:val="24"/>
        </w:rPr>
        <w:t xml:space="preserve">Kiel und Wiedemann, </w:t>
      </w:r>
      <w:r w:rsidR="005A66B1" w:rsidRPr="005A66B1">
        <w:rPr>
          <w:rFonts w:ascii="Calibri" w:hAnsi="Calibri" w:cs="Calibri"/>
          <w:i/>
          <w:iCs/>
          <w:szCs w:val="24"/>
        </w:rPr>
        <w:t>Schwäbisch kochen</w:t>
      </w:r>
      <w:r w:rsidR="005A66B1" w:rsidRPr="005A66B1">
        <w:rPr>
          <w:rFonts w:ascii="Calibri" w:hAnsi="Calibri" w:cs="Calibri"/>
          <w:szCs w:val="24"/>
        </w:rPr>
        <w:t>, 30.</w:t>
      </w:r>
      <w:r>
        <w:fldChar w:fldCharType="end"/>
      </w:r>
    </w:p>
  </w:footnote>
  <w:footnote w:id="1397">
    <w:p w14:paraId="00F83329" w14:textId="3BD74C94" w:rsidR="00686206" w:rsidRDefault="00686206" w:rsidP="00686206">
      <w:pPr>
        <w:pStyle w:val="FootnoteText"/>
      </w:pPr>
      <w:r>
        <w:rPr>
          <w:rStyle w:val="FootnoteReference"/>
        </w:rPr>
        <w:footnoteRef/>
      </w:r>
      <w:r>
        <w:t xml:space="preserve"> </w:t>
      </w:r>
      <w:r>
        <w:fldChar w:fldCharType="begin"/>
      </w:r>
      <w:r w:rsidR="008C334C">
        <w:instrText xml:space="preserve"> ADDIN ZOTERO_ITEM CSL_CITATION {"citationID":"BjXH0nN1","properties":{"formattedCitation":"Julius und Leser, {\\i{}Vegan}, 200.","plainCitation":"Julius und Leser, Vegan, 200.","noteIndex":1396},"citationItems":[{"id":12,"uris":["http://zotero.org/users/local/usTu59L8/items/4IBMT3TA"],"itemData":{"id":12,"type":"book","abstract":"Vegane Variationen quer durch die Küchen der Welt, die zum Grossteil auf Tofu oder andere Soja-Produkte verzichten. Ausserdem sind zahlreiche Rezepte auch frei von Gluten. Bei den Gerichten handelt es sich um vegan abgewandelte Klassiker oder Gerichte, die von Haus aus vegan sind","event-place":"München","ISBN":"978-3-86244-592-9","language":"ger","number-of-pages":"221","publisher":"Christian-Verl","publisher-place":"München","source":"K10plus ISBN","title":"Vegan: internationale Klassiker ; 120 Rezepte von Teriyaki-Tofusteak bis Pannacotta","title-short":"Vegan","author":[{"family":"Julius","given":"Christina"},{"family":"Leser","given":"Nicolas"}],"issued":{"date-parts":[["2014"]]}},"locator":"200"}],"schema":"https://github.com/citation-style-language/schema/raw/master/csl-citation.json"} </w:instrText>
      </w:r>
      <w:r>
        <w:fldChar w:fldCharType="separate"/>
      </w:r>
      <w:r w:rsidRPr="003A4EFA">
        <w:rPr>
          <w:rFonts w:ascii="Calibri" w:hAnsi="Calibri" w:cs="Calibri"/>
          <w:szCs w:val="24"/>
        </w:rPr>
        <w:t xml:space="preserve">Julius und Leser, </w:t>
      </w:r>
      <w:r w:rsidRPr="003A4EFA">
        <w:rPr>
          <w:rFonts w:ascii="Calibri" w:hAnsi="Calibri" w:cs="Calibri"/>
          <w:i/>
          <w:iCs/>
          <w:szCs w:val="24"/>
        </w:rPr>
        <w:t>Vegan</w:t>
      </w:r>
      <w:r w:rsidRPr="003A4EFA">
        <w:rPr>
          <w:rFonts w:ascii="Calibri" w:hAnsi="Calibri" w:cs="Calibri"/>
          <w:szCs w:val="24"/>
        </w:rPr>
        <w:t>, 200.</w:t>
      </w:r>
      <w:r>
        <w:fldChar w:fldCharType="end"/>
      </w:r>
    </w:p>
  </w:footnote>
  <w:footnote w:id="1398">
    <w:p w14:paraId="4CCF53AE" w14:textId="143F12CF" w:rsidR="00686206" w:rsidRDefault="00686206" w:rsidP="00686206">
      <w:pPr>
        <w:pStyle w:val="FootnoteText"/>
      </w:pPr>
      <w:r>
        <w:rPr>
          <w:rStyle w:val="FootnoteReference"/>
        </w:rPr>
        <w:footnoteRef/>
      </w:r>
      <w:r>
        <w:t xml:space="preserve"> </w:t>
      </w:r>
      <w:r>
        <w:fldChar w:fldCharType="begin"/>
      </w:r>
      <w:r w:rsidR="008C334C">
        <w:instrText xml:space="preserve"> ADDIN ZOTERO_ITEM CSL_CITATION {"citationID":"HC0kZM4c","properties":{"formattedCitation":"Julius und Leser, 130.","plainCitation":"Julius und Leser, 130.","noteIndex":1397},"citationItems":[{"id":12,"uris":["http://zotero.org/users/local/usTu59L8/items/4IBMT3TA"],"itemData":{"id":12,"type":"book","abstract":"Vegane Variationen quer durch die Küchen der Welt, die zum Grossteil auf Tofu oder andere Soja-Produkte verzichten. Ausserdem sind zahlreiche Rezepte auch frei von Gluten. Bei den Gerichten handelt es sich um vegan abgewandelte Klassiker oder Gerichte, die von Haus aus vegan sind","event-place":"München","ISBN":"978-3-86244-592-9","language":"ger","number-of-pages":"221","publisher":"Christian-Verl","publisher-place":"München","source":"K10plus ISBN","title":"Vegan: internationale Klassiker ; 120 Rezepte von Teriyaki-Tofusteak bis Pannacotta","title-short":"Vegan","author":[{"family":"Julius","given":"Christina"},{"family":"Leser","given":"Nicolas"}],"issued":{"date-parts":[["2014"]]}},"locator":"130"}],"schema":"https://github.com/citation-style-language/schema/raw/master/csl-citation.json"} </w:instrText>
      </w:r>
      <w:r>
        <w:fldChar w:fldCharType="separate"/>
      </w:r>
      <w:r w:rsidRPr="00920DD4">
        <w:rPr>
          <w:rFonts w:ascii="Calibri" w:hAnsi="Calibri" w:cs="Calibri"/>
        </w:rPr>
        <w:t>Julius und Leser, 130.</w:t>
      </w:r>
      <w:r>
        <w:fldChar w:fldCharType="end"/>
      </w:r>
    </w:p>
  </w:footnote>
  <w:footnote w:id="1399">
    <w:p w14:paraId="5F5C8501" w14:textId="0731B079" w:rsidR="00C222E6" w:rsidRDefault="00C222E6">
      <w:pPr>
        <w:pStyle w:val="FootnoteText"/>
      </w:pPr>
      <w:r>
        <w:rPr>
          <w:rStyle w:val="FootnoteReference"/>
        </w:rPr>
        <w:footnoteRef/>
      </w:r>
      <w:r>
        <w:t xml:space="preserve"> </w:t>
      </w:r>
      <w:r>
        <w:fldChar w:fldCharType="begin"/>
      </w:r>
      <w:r w:rsidR="008C334C">
        <w:instrText xml:space="preserve"> ADDIN ZOTERO_ITEM CSL_CITATION {"citationID":"eDPjAn18","properties":{"formattedCitation":"S\\uc0\\u228{}lzer, {\\i{}Die echte Jeden-Tag-K\\uc0\\u252{}che}, 202.","plainCitation":"Sälzer, Die echte Jeden-Tag-Küche, 202.","noteIndex":1398},"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202"}],"schema":"https://github.com/citation-style-language/schema/raw/master/csl-citation.json"} </w:instrText>
      </w:r>
      <w:r>
        <w:fldChar w:fldCharType="separate"/>
      </w:r>
      <w:r w:rsidR="00A830F2" w:rsidRPr="00A830F2">
        <w:rPr>
          <w:rFonts w:ascii="Calibri" w:hAnsi="Calibri" w:cs="Calibri"/>
          <w:szCs w:val="24"/>
        </w:rPr>
        <w:t xml:space="preserve">Sälzer, </w:t>
      </w:r>
      <w:r w:rsidR="00A830F2" w:rsidRPr="00A830F2">
        <w:rPr>
          <w:rFonts w:ascii="Calibri" w:hAnsi="Calibri" w:cs="Calibri"/>
          <w:i/>
          <w:iCs/>
          <w:szCs w:val="24"/>
        </w:rPr>
        <w:t>Die echte Jeden-Tag-Küche</w:t>
      </w:r>
      <w:r w:rsidR="00A830F2" w:rsidRPr="00A830F2">
        <w:rPr>
          <w:rFonts w:ascii="Calibri" w:hAnsi="Calibri" w:cs="Calibri"/>
          <w:szCs w:val="24"/>
        </w:rPr>
        <w:t>, 202.</w:t>
      </w:r>
      <w:r>
        <w:fldChar w:fldCharType="end"/>
      </w:r>
    </w:p>
  </w:footnote>
  <w:footnote w:id="1400">
    <w:p w14:paraId="36660DE3" w14:textId="5B43E0F2" w:rsidR="00AF4B90" w:rsidRDefault="00AF4B90" w:rsidP="00AF4B90">
      <w:pPr>
        <w:pStyle w:val="FootnoteText"/>
      </w:pPr>
      <w:r>
        <w:rPr>
          <w:rStyle w:val="FootnoteReference"/>
        </w:rPr>
        <w:footnoteRef/>
      </w:r>
      <w:r>
        <w:t xml:space="preserve"> </w:t>
      </w:r>
      <w:r>
        <w:fldChar w:fldCharType="begin"/>
      </w:r>
      <w:r w:rsidR="008C334C">
        <w:instrText xml:space="preserve"> ADDIN ZOTERO_ITEM CSL_CITATION {"citationID":"1HgozRoH","properties":{"formattedCitation":"Kreissparkasse Heilbronn, {\\i{}Schw\\uc0\\u228{}bische Erfolgsrezepte: Was im HeilbronnerLand auf den Tisch kommt - 40 K\\uc0\\u246{}stlichkeiten zum Nachkochen}, 78.","plainCitation":"Kreissparkasse Heilbronn, Schwäbische Erfolgsrezepte: Was im HeilbronnerLand auf den Tisch kommt - 40 Köstlichkeiten zum Nachkochen, 78.","noteIndex":1399},"citationItems":[{"id":81,"uris":["http://zotero.org/users/local/usTu59L8/items/UHR958TE"],"itemData":{"id":81,"type":"book","event-place":"Heilbronn","publisher-place":"Heilbronn","title":"Schwäbische Erfolgsrezepte: Was im HeilbronnerLand auf den Tisch kommt - 40 Köstlichkeiten zum Nachkochen","editor":[{"family":"Kreissparkasse Heilbronn","given":""}],"issued":{"date-parts":[["2011"]]}},"locator":"78"}],"schema":"https://github.com/citation-style-language/schema/raw/master/csl-citation.json"} </w:instrText>
      </w:r>
      <w:r>
        <w:fldChar w:fldCharType="separate"/>
      </w:r>
      <w:r w:rsidRPr="00AA3F52">
        <w:rPr>
          <w:rFonts w:ascii="Calibri" w:hAnsi="Calibri" w:cs="Calibri"/>
          <w:szCs w:val="24"/>
        </w:rPr>
        <w:t xml:space="preserve">Kreissparkasse Heilbronn, </w:t>
      </w:r>
      <w:r w:rsidRPr="00AA3F52">
        <w:rPr>
          <w:rFonts w:ascii="Calibri" w:hAnsi="Calibri" w:cs="Calibri"/>
          <w:i/>
          <w:iCs/>
          <w:szCs w:val="24"/>
        </w:rPr>
        <w:t>Schwäbische Erfolgsrezepte: Was im HeilbronnerLand auf den Tisch kommt - 40 Köstlichkeiten zum Nachkochen</w:t>
      </w:r>
      <w:r w:rsidRPr="00AA3F52">
        <w:rPr>
          <w:rFonts w:ascii="Calibri" w:hAnsi="Calibri" w:cs="Calibri"/>
          <w:szCs w:val="24"/>
        </w:rPr>
        <w:t>, 78.</w:t>
      </w:r>
      <w:r>
        <w:fldChar w:fldCharType="end"/>
      </w:r>
    </w:p>
  </w:footnote>
  <w:footnote w:id="1401">
    <w:p w14:paraId="47DF3DE1" w14:textId="30BA4794" w:rsidR="00CC40A2" w:rsidRDefault="00CC40A2" w:rsidP="00CC40A2">
      <w:pPr>
        <w:pStyle w:val="FootnoteText"/>
      </w:pPr>
      <w:r>
        <w:rPr>
          <w:rStyle w:val="FootnoteReference"/>
        </w:rPr>
        <w:footnoteRef/>
      </w:r>
      <w:r>
        <w:t xml:space="preserve"> </w:t>
      </w:r>
      <w:r>
        <w:fldChar w:fldCharType="begin"/>
      </w:r>
      <w:r w:rsidR="008C334C">
        <w:instrText xml:space="preserve"> ADDIN ZOTERO_ITEM CSL_CITATION {"citationID":"Dz3tbSes","properties":{"formattedCitation":"Kiel und Wiedemann, {\\i{}Schw\\uc0\\u228{}bisch kochen}, 24.","plainCitation":"Kiel und Wiedemann, Schwäbisch kochen, 24.","noteIndex":1400},"citationItems":[{"id":30,"uris":["http://zotero.org/users/local/usTu59L8/items/6ST6V588"],"itemData":{"id":30,"type":"book","collection-title":"GU Küchen-Ratgeber","edition":"1. Aufl","event-place":"München","ISBN":"978-3-7742-6890-6","language":"ger","number-of-pages":"64","publisher":"Gräfe u. Unzer","publisher-place":"München","source":"K10plus ISBN","title":"Schwäbisch kochen: Klassisch und neu","title-short":"Schwäbisch kochen","author":[{"family":"Kiel","given":"Martina"},{"family":"Wiedemann","given":"Carola"}],"issued":{"date-parts":[["2005"]]}},"locator":"24"}],"schema":"https://github.com/citation-style-language/schema/raw/master/csl-citation.json"} </w:instrText>
      </w:r>
      <w:r>
        <w:fldChar w:fldCharType="separate"/>
      </w:r>
      <w:r w:rsidRPr="00A830F2">
        <w:rPr>
          <w:rFonts w:ascii="Calibri" w:hAnsi="Calibri" w:cs="Calibri"/>
          <w:szCs w:val="24"/>
        </w:rPr>
        <w:t xml:space="preserve">Kiel und Wiedemann, </w:t>
      </w:r>
      <w:r w:rsidRPr="00A830F2">
        <w:rPr>
          <w:rFonts w:ascii="Calibri" w:hAnsi="Calibri" w:cs="Calibri"/>
          <w:i/>
          <w:iCs/>
          <w:szCs w:val="24"/>
        </w:rPr>
        <w:t>Schwäbisch kochen</w:t>
      </w:r>
      <w:r w:rsidRPr="00A830F2">
        <w:rPr>
          <w:rFonts w:ascii="Calibri" w:hAnsi="Calibri" w:cs="Calibri"/>
          <w:szCs w:val="24"/>
        </w:rPr>
        <w:t>, 24.</w:t>
      </w:r>
      <w:r>
        <w:fldChar w:fldCharType="end"/>
      </w:r>
    </w:p>
  </w:footnote>
  <w:footnote w:id="1402">
    <w:p w14:paraId="6F6A4892" w14:textId="1F210319" w:rsidR="0053056E" w:rsidRPr="00A63C2D" w:rsidRDefault="0053056E">
      <w:pPr>
        <w:pStyle w:val="FootnoteText"/>
      </w:pPr>
      <w:r>
        <w:rPr>
          <w:rStyle w:val="FootnoteReference"/>
        </w:rPr>
        <w:footnoteRef/>
      </w:r>
      <w:r w:rsidRPr="00A63C2D">
        <w:t xml:space="preserve"> </w:t>
      </w:r>
      <w:r>
        <w:fldChar w:fldCharType="begin"/>
      </w:r>
      <w:r w:rsidR="008C334C">
        <w:instrText xml:space="preserve"> ADDIN ZOTERO_ITEM CSL_CITATION {"citationID":"uJqMdB3O","properties":{"formattedCitation":"S\\uc0\\u228{}lzer, {\\i{}Die echte Jeden-Tag-K\\uc0\\u252{}che}, 214.","plainCitation":"Sälzer, Die echte Jeden-Tag-Küche, 214.","noteIndex":1401},"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214"}],"schema":"https://github.com/citation-style-language/schema/raw/master/csl-citation.json"} </w:instrText>
      </w:r>
      <w:r>
        <w:fldChar w:fldCharType="separate"/>
      </w:r>
      <w:r w:rsidR="008D087A" w:rsidRPr="008D087A">
        <w:rPr>
          <w:rFonts w:ascii="Calibri" w:hAnsi="Calibri" w:cs="Calibri"/>
          <w:szCs w:val="24"/>
        </w:rPr>
        <w:t xml:space="preserve">Sälzer, </w:t>
      </w:r>
      <w:r w:rsidR="008D087A" w:rsidRPr="008D087A">
        <w:rPr>
          <w:rFonts w:ascii="Calibri" w:hAnsi="Calibri" w:cs="Calibri"/>
          <w:i/>
          <w:iCs/>
          <w:szCs w:val="24"/>
        </w:rPr>
        <w:t>Die echte Jeden-Tag-Küche</w:t>
      </w:r>
      <w:r w:rsidR="008D087A" w:rsidRPr="008D087A">
        <w:rPr>
          <w:rFonts w:ascii="Calibri" w:hAnsi="Calibri" w:cs="Calibri"/>
          <w:szCs w:val="24"/>
        </w:rPr>
        <w:t>, 214.</w:t>
      </w:r>
      <w:r>
        <w:fldChar w:fldCharType="end"/>
      </w:r>
    </w:p>
  </w:footnote>
  <w:footnote w:id="1403">
    <w:p w14:paraId="35917032" w14:textId="1427E5A3" w:rsidR="004559E8" w:rsidRDefault="004559E8" w:rsidP="004559E8">
      <w:pPr>
        <w:pStyle w:val="FootnoteText"/>
      </w:pPr>
      <w:r>
        <w:rPr>
          <w:rStyle w:val="FootnoteReference"/>
        </w:rPr>
        <w:footnoteRef/>
      </w:r>
      <w:r>
        <w:t xml:space="preserve"> </w:t>
      </w:r>
      <w:r>
        <w:fldChar w:fldCharType="begin"/>
      </w:r>
      <w:r w:rsidR="008C334C">
        <w:instrText xml:space="preserve"> ADDIN ZOTERO_ITEM CSL_CITATION {"citationID":"xIkPzhJN","properties":{"formattedCitation":"Zihua und Eising, {\\i{}Die echte chinesische K\\uc0\\u252{}che}, 244.","plainCitation":"Zihua und Eising, Die echte chinesische Küche, 244.","noteIndex":1402},"citationItems":[{"id":3,"uris":["http://zotero.org/users/local/usTu59L8/items/S2S7HMI9"],"itemData":{"id":3,"type":"book","edition":"6. Aufl","event-place":"München","ISBN":"978-3-7742-1265-7","number-of-pages":"280","publisher":"Gräfe und Unzer","publisher-place":"München","source":"K10plus ISBN","title":"Die echte chinesische Küche: typische Rezepte und kulinarische Impressionen aus den vier berühmtesten Regionen","title-short":"Die echte chinesische Küche","editor":[{"family":"Zihua","given":"Liu"},{"family":"Eising","given":"Susi"}],"issued":{"date-parts":[["2002"]]}},"locator":"244"}],"schema":"https://github.com/citation-style-language/schema/raw/master/csl-citation.json"} </w:instrText>
      </w:r>
      <w:r>
        <w:fldChar w:fldCharType="separate"/>
      </w:r>
      <w:r w:rsidRPr="0036549C">
        <w:rPr>
          <w:rFonts w:ascii="Calibri" w:hAnsi="Calibri" w:cs="Calibri"/>
          <w:szCs w:val="24"/>
        </w:rPr>
        <w:t xml:space="preserve">Zihua und Eising, </w:t>
      </w:r>
      <w:r w:rsidRPr="0036549C">
        <w:rPr>
          <w:rFonts w:ascii="Calibri" w:hAnsi="Calibri" w:cs="Calibri"/>
          <w:i/>
          <w:iCs/>
          <w:szCs w:val="24"/>
        </w:rPr>
        <w:t>Die echte chinesische Küche</w:t>
      </w:r>
      <w:r w:rsidRPr="0036549C">
        <w:rPr>
          <w:rFonts w:ascii="Calibri" w:hAnsi="Calibri" w:cs="Calibri"/>
          <w:szCs w:val="24"/>
        </w:rPr>
        <w:t>, 244.</w:t>
      </w:r>
      <w:r>
        <w:fldChar w:fldCharType="end"/>
      </w:r>
    </w:p>
  </w:footnote>
  <w:footnote w:id="1404">
    <w:p w14:paraId="7244BA14" w14:textId="2088104B" w:rsidR="006A7EDB" w:rsidRPr="00CF3F95" w:rsidRDefault="006A7EDB">
      <w:pPr>
        <w:pStyle w:val="FootnoteText"/>
      </w:pPr>
      <w:r>
        <w:rPr>
          <w:rStyle w:val="FootnoteReference"/>
        </w:rPr>
        <w:footnoteRef/>
      </w:r>
      <w:r w:rsidRPr="00CF3F95">
        <w:t xml:space="preserve"> </w:t>
      </w:r>
      <w:r>
        <w:fldChar w:fldCharType="begin"/>
      </w:r>
      <w:r w:rsidR="008C334C">
        <w:instrText xml:space="preserve"> ADDIN ZOTERO_ITEM CSL_CITATION {"citationID":"Fe30ts3a","properties":{"formattedCitation":"essen &amp; trinken, \\uc0\\u8222{}essen &amp; trinken Spezial: Einladung zum Grillen\\uc0\\u8220{}, 146.","plainCitation":"essen &amp; trinken, „essen &amp; trinken Spezial: Einladung zum Grillen“, 146.","noteIndex":1403},"citationItems":[{"id":88,"uris":["http://zotero.org/users/local/usTu59L8/items/C3DD47IM"],"itemData":{"id":88,"type":"article-journal","collection-title":"essen &amp; trinken","title":"essen &amp; trinken Spezial: Einladung zum Grillen","volume":"02/2018","editor":[{"family":"essen &amp; trinken","given":""}],"issued":{"date-parts":[["2018"]]}},"locator":"146"}],"schema":"https://github.com/citation-style-language/schema/raw/master/csl-citation.json"} </w:instrText>
      </w:r>
      <w:r>
        <w:fldChar w:fldCharType="separate"/>
      </w:r>
      <w:r w:rsidRPr="006A7EDB">
        <w:rPr>
          <w:rFonts w:ascii="Calibri" w:hAnsi="Calibri" w:cs="Calibri"/>
          <w:szCs w:val="24"/>
        </w:rPr>
        <w:t>essen &amp; trinken, „essen &amp; trinken Spezial: Einladung zum Grillen“, 146.</w:t>
      </w:r>
      <w:r>
        <w:fldChar w:fldCharType="end"/>
      </w:r>
    </w:p>
  </w:footnote>
  <w:footnote w:id="1405">
    <w:p w14:paraId="703494E1" w14:textId="3371A7C1" w:rsidR="00D07631" w:rsidRPr="00D07631" w:rsidRDefault="00D07631">
      <w:pPr>
        <w:pStyle w:val="FootnoteText"/>
        <w:rPr>
          <w:lang w:val="en-US"/>
        </w:rPr>
      </w:pPr>
      <w:r>
        <w:rPr>
          <w:rStyle w:val="FootnoteReference"/>
        </w:rPr>
        <w:footnoteRef/>
      </w:r>
      <w:r w:rsidRPr="00D07631">
        <w:rPr>
          <w:lang w:val="en-US"/>
        </w:rPr>
        <w:t xml:space="preserve"> </w:t>
      </w:r>
      <w:r>
        <w:fldChar w:fldCharType="begin"/>
      </w:r>
      <w:r w:rsidR="008C334C">
        <w:rPr>
          <w:lang w:val="en-US"/>
        </w:rPr>
        <w:instrText xml:space="preserve"> ADDIN ZOTERO_ITEM CSL_CITATION {"citationID":"CvQMofzW","properties":{"formattedCitation":"Ottolenghi u.\\uc0\\u160{}a., {\\i{}Flavour}, 278.","plainCitation":"Ottolenghi u. a., Flavour, 278.","noteIndex":1404},"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278"}],"schema":"https://github.com/citation-style-language/schema/raw/master/csl-citation.json"} </w:instrText>
      </w:r>
      <w:r>
        <w:fldChar w:fldCharType="separate"/>
      </w:r>
      <w:r w:rsidRPr="00055231">
        <w:rPr>
          <w:rFonts w:ascii="Calibri" w:hAnsi="Calibri" w:cs="Calibri"/>
          <w:szCs w:val="24"/>
          <w:lang w:val="en-US"/>
        </w:rPr>
        <w:t xml:space="preserve">Ottolenghi u. a., </w:t>
      </w:r>
      <w:r w:rsidRPr="00055231">
        <w:rPr>
          <w:rFonts w:ascii="Calibri" w:hAnsi="Calibri" w:cs="Calibri"/>
          <w:i/>
          <w:iCs/>
          <w:szCs w:val="24"/>
          <w:lang w:val="en-US"/>
        </w:rPr>
        <w:t>Flavour</w:t>
      </w:r>
      <w:r w:rsidRPr="00055231">
        <w:rPr>
          <w:rFonts w:ascii="Calibri" w:hAnsi="Calibri" w:cs="Calibri"/>
          <w:szCs w:val="24"/>
          <w:lang w:val="en-US"/>
        </w:rPr>
        <w:t>, 278.</w:t>
      </w:r>
      <w:r>
        <w:fldChar w:fldCharType="end"/>
      </w:r>
    </w:p>
  </w:footnote>
  <w:footnote w:id="1406">
    <w:p w14:paraId="4155C127" w14:textId="063F98F7" w:rsidR="00614DDC" w:rsidRPr="00432AB9" w:rsidRDefault="00614DDC">
      <w:pPr>
        <w:pStyle w:val="FootnoteText"/>
        <w:rPr>
          <w:lang w:val="en-US"/>
        </w:rPr>
      </w:pPr>
      <w:r>
        <w:rPr>
          <w:rStyle w:val="FootnoteReference"/>
        </w:rPr>
        <w:footnoteRef/>
      </w:r>
      <w:r w:rsidRPr="00432AB9">
        <w:rPr>
          <w:lang w:val="en-US"/>
        </w:rPr>
        <w:t xml:space="preserve"> </w:t>
      </w:r>
      <w:r>
        <w:fldChar w:fldCharType="begin"/>
      </w:r>
      <w:r w:rsidR="008C334C">
        <w:rPr>
          <w:lang w:val="en-US"/>
        </w:rPr>
        <w:instrText xml:space="preserve"> ADDIN ZOTERO_ITEM CSL_CITATION {"citationID":"HTShPxUd","properties":{"formattedCitation":"Pirou\\uc0\\u233{}, {\\i{}Die echte franz\\uc0\\u246{}sische K\\uc0\\u252{}che}, 209.","plainCitation":"Piroué, Die echte französische Küche, 209.","noteIndex":1405},"citationItems":[{"id":5,"uris":["http://zotero.org/users/local/usTu59L8/items/9D429KMD"],"itemData":{"id":5,"type":"book","edition":"6. Aufl","event-place":"München","ISBN":"978-3-7742-1540-5","language":"ger","number-of-pages":"280","publisher":"Gräfe und Unzer","publisher-place":"München","source":"K10plus ISBN","title":"Die echte französische Küche: typische Rezepte und kulinarische Impressionen aus allen Regionen","title-short":"Die echte französische Küche","author":[{"family":"Piroué","given":"Susi"}],"issued":{"date-parts":[["2001"]]}},"locator":"209"}],"schema":"https://github.com/citation-style-language/schema/raw/master/csl-citation.json"} </w:instrText>
      </w:r>
      <w:r>
        <w:fldChar w:fldCharType="separate"/>
      </w:r>
      <w:r w:rsidRPr="00432AB9">
        <w:rPr>
          <w:rFonts w:ascii="Calibri" w:hAnsi="Calibri" w:cs="Calibri"/>
          <w:szCs w:val="24"/>
          <w:lang w:val="en-US"/>
        </w:rPr>
        <w:t xml:space="preserve">Piroué, </w:t>
      </w:r>
      <w:r w:rsidRPr="00432AB9">
        <w:rPr>
          <w:rFonts w:ascii="Calibri" w:hAnsi="Calibri" w:cs="Calibri"/>
          <w:i/>
          <w:iCs/>
          <w:szCs w:val="24"/>
          <w:lang w:val="en-US"/>
        </w:rPr>
        <w:t>Die echte französische Küche</w:t>
      </w:r>
      <w:r w:rsidRPr="00432AB9">
        <w:rPr>
          <w:rFonts w:ascii="Calibri" w:hAnsi="Calibri" w:cs="Calibri"/>
          <w:szCs w:val="24"/>
          <w:lang w:val="en-US"/>
        </w:rPr>
        <w:t>, 209.</w:t>
      </w:r>
      <w:r>
        <w:fldChar w:fldCharType="end"/>
      </w:r>
    </w:p>
  </w:footnote>
  <w:footnote w:id="1407">
    <w:p w14:paraId="3AEE9602" w14:textId="12C5FC33" w:rsidR="00ED3603" w:rsidRDefault="00ED3603">
      <w:pPr>
        <w:pStyle w:val="FootnoteText"/>
      </w:pPr>
      <w:r>
        <w:rPr>
          <w:rStyle w:val="FootnoteReference"/>
        </w:rPr>
        <w:footnoteRef/>
      </w:r>
      <w:r>
        <w:t xml:space="preserve"> </w:t>
      </w:r>
      <w:r>
        <w:fldChar w:fldCharType="begin"/>
      </w:r>
      <w:r w:rsidR="008C334C">
        <w:instrText xml:space="preserve"> ADDIN ZOTERO_ITEM CSL_CITATION {"citationID":"cv6exD88","properties":{"formattedCitation":"Hess und S\\uc0\\u228{}lzer, {\\i{}Die echte italienische K\\uc0\\u252{}che}, 304.","plainCitation":"Hess und Sälzer, Die echte italienische Küche, 304.","noteIndex":1406},"citationItems":[{"id":2,"uris":["http://zotero.org/users/local/usTu59L8/items/8348HEDN"],"itemData":{"id":2,"type":"book","edition":"23. Aufl.","event-place":"München","ISBN":"978-3-7742-1102-5","language":"ger","number-of-pages":"320","publisher":"Gräfe und Unzer","publisher-place":"München","source":"K10plus ISBN","title":"Die echte italienische Küche: typische Rezepte und kulinarische Impressionen aus allen Regionen","title-short":"Die echte italienische Küche","author":[{"family":"Hess","given":"Reinhardt"},{"family":"Sälzer","given":"Sabine"}],"contributor":[{"family":"Foodfotografie Eising","given":""}],"issued":{"date-parts":[["2003"]]}},"locator":"304"}],"schema":"https://github.com/citation-style-language/schema/raw/master/csl-citation.json"} </w:instrText>
      </w:r>
      <w:r>
        <w:fldChar w:fldCharType="separate"/>
      </w:r>
      <w:r w:rsidRPr="00ED3603">
        <w:rPr>
          <w:rFonts w:ascii="Calibri" w:hAnsi="Calibri" w:cs="Calibri"/>
          <w:szCs w:val="24"/>
        </w:rPr>
        <w:t xml:space="preserve">Hess und Sälzer, </w:t>
      </w:r>
      <w:r w:rsidRPr="00ED3603">
        <w:rPr>
          <w:rFonts w:ascii="Calibri" w:hAnsi="Calibri" w:cs="Calibri"/>
          <w:i/>
          <w:iCs/>
          <w:szCs w:val="24"/>
        </w:rPr>
        <w:t>Die echte italienische Küche</w:t>
      </w:r>
      <w:r w:rsidRPr="00ED3603">
        <w:rPr>
          <w:rFonts w:ascii="Calibri" w:hAnsi="Calibri" w:cs="Calibri"/>
          <w:szCs w:val="24"/>
        </w:rPr>
        <w:t>, 304.</w:t>
      </w:r>
      <w:r>
        <w:fldChar w:fldCharType="end"/>
      </w:r>
    </w:p>
  </w:footnote>
  <w:footnote w:id="1408">
    <w:p w14:paraId="450D30F9" w14:textId="6C1E1DFB" w:rsidR="002E1332" w:rsidRPr="00FF448A" w:rsidRDefault="002E1332">
      <w:pPr>
        <w:pStyle w:val="FootnoteText"/>
        <w:rPr>
          <w:lang w:val="en-US"/>
        </w:rPr>
      </w:pPr>
      <w:r>
        <w:rPr>
          <w:rStyle w:val="FootnoteReference"/>
        </w:rPr>
        <w:footnoteRef/>
      </w:r>
      <w:r w:rsidRPr="00FF448A">
        <w:rPr>
          <w:lang w:val="en-US"/>
        </w:rPr>
        <w:t xml:space="preserve"> </w:t>
      </w:r>
      <w:r>
        <w:fldChar w:fldCharType="begin"/>
      </w:r>
      <w:r w:rsidR="008C334C">
        <w:rPr>
          <w:lang w:val="en-US"/>
        </w:rPr>
        <w:instrText xml:space="preserve"> ADDIN ZOTERO_ITEM CSL_CITATION {"citationID":"YoNXdPJm","properties":{"formattedCitation":"Ottolenghi u.\\uc0\\u160{}a., {\\i{}Flavour}, 282.","plainCitation":"Ottolenghi u. a., Flavour, 282.","noteIndex":1407},"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282"}],"schema":"https://github.com/citation-style-language/schema/raw/master/csl-citation.json"} </w:instrText>
      </w:r>
      <w:r>
        <w:fldChar w:fldCharType="separate"/>
      </w:r>
      <w:r w:rsidR="00ED3603" w:rsidRPr="00B976B0">
        <w:rPr>
          <w:rFonts w:ascii="Calibri" w:hAnsi="Calibri" w:cs="Calibri"/>
          <w:szCs w:val="24"/>
          <w:lang w:val="en-US"/>
        </w:rPr>
        <w:t xml:space="preserve">Ottolenghi u. a., </w:t>
      </w:r>
      <w:r w:rsidR="00ED3603" w:rsidRPr="00B976B0">
        <w:rPr>
          <w:rFonts w:ascii="Calibri" w:hAnsi="Calibri" w:cs="Calibri"/>
          <w:i/>
          <w:iCs/>
          <w:szCs w:val="24"/>
          <w:lang w:val="en-US"/>
        </w:rPr>
        <w:t>Flavour</w:t>
      </w:r>
      <w:r w:rsidR="00ED3603" w:rsidRPr="00B976B0">
        <w:rPr>
          <w:rFonts w:ascii="Calibri" w:hAnsi="Calibri" w:cs="Calibri"/>
          <w:szCs w:val="24"/>
          <w:lang w:val="en-US"/>
        </w:rPr>
        <w:t>, 282.</w:t>
      </w:r>
      <w:r>
        <w:fldChar w:fldCharType="end"/>
      </w:r>
    </w:p>
  </w:footnote>
  <w:footnote w:id="1409">
    <w:p w14:paraId="5402CFA3" w14:textId="0855B6AF" w:rsidR="00E92FC3" w:rsidRPr="00D74A63" w:rsidRDefault="00E92FC3">
      <w:pPr>
        <w:pStyle w:val="FootnoteText"/>
        <w:rPr>
          <w:lang w:val="en-US"/>
        </w:rPr>
      </w:pPr>
      <w:r>
        <w:rPr>
          <w:rStyle w:val="FootnoteReference"/>
        </w:rPr>
        <w:footnoteRef/>
      </w:r>
      <w:r w:rsidRPr="00D74A63">
        <w:rPr>
          <w:lang w:val="en-US"/>
        </w:rPr>
        <w:t xml:space="preserve"> </w:t>
      </w:r>
      <w:r>
        <w:fldChar w:fldCharType="begin"/>
      </w:r>
      <w:r w:rsidR="008C334C">
        <w:rPr>
          <w:lang w:val="en-US"/>
        </w:rPr>
        <w:instrText xml:space="preserve"> ADDIN ZOTERO_ITEM CSL_CITATION {"citationID":"MQdoPLCv","properties":{"formattedCitation":"Ottolenghi u.\\uc0\\u160{}a., 283.","plainCitation":"Ottolenghi u. a., 283.","noteIndex":1408},"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283"}],"schema":"https://github.com/citation-style-language/schema/raw/master/csl-citation.json"} </w:instrText>
      </w:r>
      <w:r>
        <w:fldChar w:fldCharType="separate"/>
      </w:r>
      <w:r w:rsidRPr="00D74A63">
        <w:rPr>
          <w:rFonts w:ascii="Calibri" w:hAnsi="Calibri" w:cs="Calibri"/>
          <w:szCs w:val="24"/>
          <w:lang w:val="en-US"/>
        </w:rPr>
        <w:t>Ottolenghi u. a., 283.</w:t>
      </w:r>
      <w:r>
        <w:fldChar w:fldCharType="end"/>
      </w:r>
    </w:p>
  </w:footnote>
  <w:footnote w:id="1410">
    <w:p w14:paraId="6C828B3C" w14:textId="58E9D4AF" w:rsidR="00F80D2D" w:rsidRPr="00D74A63" w:rsidRDefault="00F80D2D">
      <w:pPr>
        <w:pStyle w:val="FootnoteText"/>
        <w:rPr>
          <w:lang w:val="en-US"/>
        </w:rPr>
      </w:pPr>
      <w:r>
        <w:rPr>
          <w:rStyle w:val="FootnoteReference"/>
        </w:rPr>
        <w:footnoteRef/>
      </w:r>
      <w:r w:rsidRPr="00D74A63">
        <w:rPr>
          <w:lang w:val="en-US"/>
        </w:rPr>
        <w:t xml:space="preserve"> </w:t>
      </w:r>
      <w:r>
        <w:fldChar w:fldCharType="begin"/>
      </w:r>
      <w:r w:rsidR="008C334C">
        <w:rPr>
          <w:lang w:val="en-US"/>
        </w:rPr>
        <w:instrText xml:space="preserve"> ADDIN ZOTERO_ITEM CSL_CITATION {"citationID":"cFip81Yt","properties":{"formattedCitation":"Ottolenghi u.\\uc0\\u160{}a., 286.","plainCitation":"Ottolenghi u. a., 286.","noteIndex":1409},"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286"}],"schema":"https://github.com/citation-style-language/schema/raw/master/csl-citation.json"} </w:instrText>
      </w:r>
      <w:r>
        <w:fldChar w:fldCharType="separate"/>
      </w:r>
      <w:r w:rsidRPr="00D74A63">
        <w:rPr>
          <w:rFonts w:ascii="Calibri" w:hAnsi="Calibri" w:cs="Calibri"/>
          <w:szCs w:val="24"/>
          <w:lang w:val="en-US"/>
        </w:rPr>
        <w:t>Ottolenghi u. a., 286.</w:t>
      </w:r>
      <w:r>
        <w:fldChar w:fldCharType="end"/>
      </w:r>
    </w:p>
  </w:footnote>
  <w:footnote w:id="1411">
    <w:p w14:paraId="4B4488E5" w14:textId="4B5FBCB1" w:rsidR="00D12FD1" w:rsidRPr="00007B42" w:rsidRDefault="00D12FD1">
      <w:pPr>
        <w:pStyle w:val="FootnoteText"/>
        <w:rPr>
          <w:lang w:val="en-US"/>
        </w:rPr>
      </w:pPr>
      <w:r>
        <w:rPr>
          <w:rStyle w:val="FootnoteReference"/>
        </w:rPr>
        <w:footnoteRef/>
      </w:r>
      <w:r w:rsidRPr="00007B42">
        <w:rPr>
          <w:lang w:val="en-US"/>
        </w:rPr>
        <w:t xml:space="preserve"> </w:t>
      </w:r>
      <w:r>
        <w:fldChar w:fldCharType="begin"/>
      </w:r>
      <w:r w:rsidR="008C334C">
        <w:rPr>
          <w:lang w:val="en-US"/>
        </w:rPr>
        <w:instrText xml:space="preserve"> ADDIN ZOTERO_ITEM CSL_CITATION {"citationID":"Ls7TGAuE","properties":{"formattedCitation":"Stich, {\\i{}Sweets}, 109.","plainCitation":"Stich, Sweets, 109.","noteIndex":1410},"citationItems":[{"id":48,"uris":["http://zotero.org/users/local/usTu59L8/items/MX3Z4SAR"],"itemData":{"id":48,"type":"book","abstract":"Frühstück, Snacks, Mittagessen, Teatime, Gartenfest, Desserts und Betthupferl - Foodbloggerin Nicole Stich (www.deliciousdays.com) ist eine bekennende Naschkatze und stellt hier ihre Lieblingsrezepte für jede Tageszeit und Gelegenheit vor. In der kurzen Einleitung eine Seite praktische Tipps &amp; Tricks, ein Statement für die positiven Seiten des Naschens und ein augenzwinkernder \"Sicherheitshinweis\", wer von diesem Band voll süe︢r Sünden lieber die Finger lassen sollte. Alle Rezepte mit Angaben zu Menge, Zeitaufwand und Schwierigkeitsgrad sowie einem ganzseitigen Foto; die schrittweisen Anleitungen stellen keine gröe︢re Herausforderung dar. Die Autorin hat - wie schon in \"Delicious days\" (BA 11/08) und \"Geschenkideen aus der Küche\" (ID-A 13/11) - selbst fotografiert. Neben Klassikern wie Waffeln, Pfannkuchen, Biskuit und Eis finden sich tolle Ideen für ungewöhnliche Geschmackskreationen (orientalisches Milchreiseis, Ziegenkäseparfait, Grünteetrüffel). Ein rundum gelungenes Buch der Sparte \"Sük︢ram\", das jede Bibliothek guten Gewissens anschaffen kann. (1)","edition":"1. Aufl","event-place":"München","ISBN":"978-3-8338-2892-8","language":"ger","number-of-pages":"160","publisher":"Gräfe und Unzer","publisher-place":"München","source":"K10plus ISBN","title":"Sweets: himmlische Verführungen für den ganzen Tag","title-short":"Sweets","author":[{"family":"Stich","given":"Nicole"}],"issued":{"date-parts":[["2013"]]}},"locator":"109"}],"schema":"https://github.com/citation-style-language/schema/raw/master/csl-citation.json"} </w:instrText>
      </w:r>
      <w:r>
        <w:fldChar w:fldCharType="separate"/>
      </w:r>
      <w:r w:rsidRPr="00007B42">
        <w:rPr>
          <w:rFonts w:ascii="Calibri" w:hAnsi="Calibri" w:cs="Calibri"/>
          <w:szCs w:val="24"/>
          <w:lang w:val="en-US"/>
        </w:rPr>
        <w:t xml:space="preserve">Stich, </w:t>
      </w:r>
      <w:r w:rsidRPr="00007B42">
        <w:rPr>
          <w:rFonts w:ascii="Calibri" w:hAnsi="Calibri" w:cs="Calibri"/>
          <w:i/>
          <w:iCs/>
          <w:szCs w:val="24"/>
          <w:lang w:val="en-US"/>
        </w:rPr>
        <w:t>Sweets</w:t>
      </w:r>
      <w:r w:rsidRPr="00007B42">
        <w:rPr>
          <w:rFonts w:ascii="Calibri" w:hAnsi="Calibri" w:cs="Calibri"/>
          <w:szCs w:val="24"/>
          <w:lang w:val="en-US"/>
        </w:rPr>
        <w:t>, 109.</w:t>
      </w:r>
      <w:r>
        <w:fldChar w:fldCharType="end"/>
      </w:r>
    </w:p>
  </w:footnote>
  <w:footnote w:id="1412">
    <w:p w14:paraId="5CCA58F3" w14:textId="480D0166" w:rsidR="00F3221E" w:rsidRPr="00D74A63" w:rsidRDefault="00F3221E">
      <w:pPr>
        <w:pStyle w:val="FootnoteText"/>
        <w:rPr>
          <w:lang w:val="en-US"/>
        </w:rPr>
      </w:pPr>
      <w:r>
        <w:rPr>
          <w:rStyle w:val="FootnoteReference"/>
        </w:rPr>
        <w:footnoteRef/>
      </w:r>
      <w:r w:rsidRPr="00D74A63">
        <w:rPr>
          <w:lang w:val="en-US"/>
        </w:rPr>
        <w:t xml:space="preserve"> </w:t>
      </w:r>
      <w:r>
        <w:fldChar w:fldCharType="begin"/>
      </w:r>
      <w:r w:rsidR="008C334C">
        <w:rPr>
          <w:lang w:val="en-US"/>
        </w:rPr>
        <w:instrText xml:space="preserve"> ADDIN ZOTERO_ITEM CSL_CITATION {"citationID":"mHdZdcXW","properties":{"formattedCitation":"Ottolenghi u.\\uc0\\u160{}a., {\\i{}Flavour}, 289.","plainCitation":"Ottolenghi u. a., Flavour, 289.","noteIndex":1411},"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289"}],"schema":"https://github.com/citation-style-language/schema/raw/master/csl-citation.json"} </w:instrText>
      </w:r>
      <w:r>
        <w:fldChar w:fldCharType="separate"/>
      </w:r>
      <w:r w:rsidR="00D12FD1" w:rsidRPr="00007B42">
        <w:rPr>
          <w:rFonts w:ascii="Calibri" w:hAnsi="Calibri" w:cs="Calibri"/>
          <w:szCs w:val="24"/>
          <w:lang w:val="en-US"/>
        </w:rPr>
        <w:t xml:space="preserve">Ottolenghi u. a., </w:t>
      </w:r>
      <w:r w:rsidR="00D12FD1" w:rsidRPr="00007B42">
        <w:rPr>
          <w:rFonts w:ascii="Calibri" w:hAnsi="Calibri" w:cs="Calibri"/>
          <w:i/>
          <w:iCs/>
          <w:szCs w:val="24"/>
          <w:lang w:val="en-US"/>
        </w:rPr>
        <w:t>Flavour</w:t>
      </w:r>
      <w:r w:rsidR="00D12FD1" w:rsidRPr="00007B42">
        <w:rPr>
          <w:rFonts w:ascii="Calibri" w:hAnsi="Calibri" w:cs="Calibri"/>
          <w:szCs w:val="24"/>
          <w:lang w:val="en-US"/>
        </w:rPr>
        <w:t>, 289.</w:t>
      </w:r>
      <w:r>
        <w:fldChar w:fldCharType="end"/>
      </w:r>
    </w:p>
  </w:footnote>
  <w:footnote w:id="1413">
    <w:p w14:paraId="27D83F39" w14:textId="1577143C" w:rsidR="00344BCD" w:rsidRPr="000E68B6" w:rsidRDefault="00344BCD">
      <w:pPr>
        <w:pStyle w:val="FootnoteText"/>
        <w:rPr>
          <w:lang w:val="en-US"/>
        </w:rPr>
      </w:pPr>
      <w:r>
        <w:rPr>
          <w:rStyle w:val="FootnoteReference"/>
        </w:rPr>
        <w:footnoteRef/>
      </w:r>
      <w:r w:rsidRPr="000E68B6">
        <w:rPr>
          <w:lang w:val="en-US"/>
        </w:rPr>
        <w:t xml:space="preserve"> </w:t>
      </w:r>
      <w:r>
        <w:fldChar w:fldCharType="begin"/>
      </w:r>
      <w:r w:rsidR="008C334C">
        <w:rPr>
          <w:lang w:val="en-US"/>
        </w:rPr>
        <w:instrText xml:space="preserve"> ADDIN ZOTERO_ITEM CSL_CITATION {"citationID":"0EWMZDdC","properties":{"formattedCitation":"Stich, {\\i{}Sweets}, 85.","plainCitation":"Stich, Sweets, 85.","noteIndex":1412},"citationItems":[{"id":48,"uris":["http://zotero.org/users/local/usTu59L8/items/MX3Z4SAR"],"itemData":{"id":48,"type":"book","abstract":"Frühstück, Snacks, Mittagessen, Teatime, Gartenfest, Desserts und Betthupferl - Foodbloggerin Nicole Stich (www.deliciousdays.com) ist eine bekennende Naschkatze und stellt hier ihre Lieblingsrezepte für jede Tageszeit und Gelegenheit vor. In der kurzen Einleitung eine Seite praktische Tipps &amp; Tricks, ein Statement für die positiven Seiten des Naschens und ein augenzwinkernder \"Sicherheitshinweis\", wer von diesem Band voll süe︢r Sünden lieber die Finger lassen sollte. Alle Rezepte mit Angaben zu Menge, Zeitaufwand und Schwierigkeitsgrad sowie einem ganzseitigen Foto; die schrittweisen Anleitungen stellen keine gröe︢re Herausforderung dar. Die Autorin hat - wie schon in \"Delicious days\" (BA 11/08) und \"Geschenkideen aus der Küche\" (ID-A 13/11) - selbst fotografiert. Neben Klassikern wie Waffeln, Pfannkuchen, Biskuit und Eis finden sich tolle Ideen für ungewöhnliche Geschmackskreationen (orientalisches Milchreiseis, Ziegenkäseparfait, Grünteetrüffel). Ein rundum gelungenes Buch der Sparte \"Sük︢ram\", das jede Bibliothek guten Gewissens anschaffen kann. (1)","edition":"1. Aufl","event-place":"München","ISBN":"978-3-8338-2892-8","language":"ger","number-of-pages":"160","publisher":"Gräfe und Unzer","publisher-place":"München","source":"K10plus ISBN","title":"Sweets: himmlische Verführungen für den ganzen Tag","title-short":"Sweets","author":[{"family":"Stich","given":"Nicole"}],"issued":{"date-parts":[["2013"]]}},"locator":"85"}],"schema":"https://github.com/citation-style-language/schema/raw/master/csl-citation.json"} </w:instrText>
      </w:r>
      <w:r>
        <w:fldChar w:fldCharType="separate"/>
      </w:r>
      <w:r w:rsidRPr="000E68B6">
        <w:rPr>
          <w:rFonts w:ascii="Calibri" w:hAnsi="Calibri" w:cs="Calibri"/>
          <w:szCs w:val="24"/>
          <w:lang w:val="en-US"/>
        </w:rPr>
        <w:t xml:space="preserve">Stich, </w:t>
      </w:r>
      <w:r w:rsidRPr="000E68B6">
        <w:rPr>
          <w:rFonts w:ascii="Calibri" w:hAnsi="Calibri" w:cs="Calibri"/>
          <w:i/>
          <w:iCs/>
          <w:szCs w:val="24"/>
          <w:lang w:val="en-US"/>
        </w:rPr>
        <w:t>Sweets</w:t>
      </w:r>
      <w:r w:rsidRPr="000E68B6">
        <w:rPr>
          <w:rFonts w:ascii="Calibri" w:hAnsi="Calibri" w:cs="Calibri"/>
          <w:szCs w:val="24"/>
          <w:lang w:val="en-US"/>
        </w:rPr>
        <w:t>, 85.</w:t>
      </w:r>
      <w:r>
        <w:fldChar w:fldCharType="end"/>
      </w:r>
    </w:p>
  </w:footnote>
  <w:footnote w:id="1414">
    <w:p w14:paraId="6D5C37AD" w14:textId="34928059" w:rsidR="009D4E01" w:rsidRPr="008E2653" w:rsidRDefault="009D4E01">
      <w:pPr>
        <w:pStyle w:val="FootnoteText"/>
        <w:rPr>
          <w:lang w:val="en-US"/>
        </w:rPr>
      </w:pPr>
      <w:r>
        <w:rPr>
          <w:rStyle w:val="FootnoteReference"/>
        </w:rPr>
        <w:footnoteRef/>
      </w:r>
      <w:r w:rsidRPr="008E2653">
        <w:rPr>
          <w:lang w:val="en-US"/>
        </w:rPr>
        <w:t xml:space="preserve"> </w:t>
      </w:r>
      <w:r>
        <w:fldChar w:fldCharType="begin"/>
      </w:r>
      <w:r w:rsidR="008C334C">
        <w:rPr>
          <w:lang w:val="en-US"/>
        </w:rPr>
        <w:instrText xml:space="preserve"> ADDIN ZOTERO_ITEM CSL_CITATION {"citationID":"u0guBl2M","properties":{"formattedCitation":"Ottolenghi u.\\uc0\\u160{}a., {\\i{}Flavour}, 290.","plainCitation":"Ottolenghi u. a., Flavour, 290.","noteIndex":1413},"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290"}],"schema":"https://github.com/citation-style-language/schema/raw/master/csl-citation.json"} </w:instrText>
      </w:r>
      <w:r>
        <w:fldChar w:fldCharType="separate"/>
      </w:r>
      <w:r w:rsidR="00344BCD" w:rsidRPr="000E68B6">
        <w:rPr>
          <w:rFonts w:ascii="Calibri" w:hAnsi="Calibri" w:cs="Calibri"/>
          <w:szCs w:val="24"/>
          <w:lang w:val="en-US"/>
        </w:rPr>
        <w:t xml:space="preserve">Ottolenghi u. a., </w:t>
      </w:r>
      <w:r w:rsidR="00344BCD" w:rsidRPr="000E68B6">
        <w:rPr>
          <w:rFonts w:ascii="Calibri" w:hAnsi="Calibri" w:cs="Calibri"/>
          <w:i/>
          <w:iCs/>
          <w:szCs w:val="24"/>
          <w:lang w:val="en-US"/>
        </w:rPr>
        <w:t>Flavour</w:t>
      </w:r>
      <w:r w:rsidR="00344BCD" w:rsidRPr="000E68B6">
        <w:rPr>
          <w:rFonts w:ascii="Calibri" w:hAnsi="Calibri" w:cs="Calibri"/>
          <w:szCs w:val="24"/>
          <w:lang w:val="en-US"/>
        </w:rPr>
        <w:t>, 290.</w:t>
      </w:r>
      <w:r>
        <w:fldChar w:fldCharType="end"/>
      </w:r>
    </w:p>
  </w:footnote>
  <w:footnote w:id="1415">
    <w:p w14:paraId="171FD0CE" w14:textId="3C879706" w:rsidR="008E2653" w:rsidRPr="008E2653" w:rsidRDefault="008E2653">
      <w:pPr>
        <w:pStyle w:val="FootnoteText"/>
        <w:rPr>
          <w:lang w:val="en-US"/>
        </w:rPr>
      </w:pPr>
      <w:r>
        <w:rPr>
          <w:rStyle w:val="FootnoteReference"/>
        </w:rPr>
        <w:footnoteRef/>
      </w:r>
      <w:r w:rsidRPr="008E2653">
        <w:rPr>
          <w:lang w:val="en-US"/>
        </w:rPr>
        <w:t xml:space="preserve"> </w:t>
      </w:r>
      <w:r>
        <w:fldChar w:fldCharType="begin"/>
      </w:r>
      <w:r w:rsidR="008C334C">
        <w:rPr>
          <w:lang w:val="en-US"/>
        </w:rPr>
        <w:instrText xml:space="preserve"> ADDIN ZOTERO_ITEM CSL_CITATION {"citationID":"P6PJ9sFQ","properties":{"formattedCitation":"Ottolenghi u.\\uc0\\u160{}a., 291.","plainCitation":"Ottolenghi u. a., 291.","noteIndex":1414},"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291"}],"schema":"https://github.com/citation-style-language/schema/raw/master/csl-citation.json"} </w:instrText>
      </w:r>
      <w:r>
        <w:fldChar w:fldCharType="separate"/>
      </w:r>
      <w:r w:rsidRPr="008E2653">
        <w:rPr>
          <w:rFonts w:ascii="Calibri" w:hAnsi="Calibri" w:cs="Calibri"/>
          <w:szCs w:val="24"/>
          <w:lang w:val="en-US"/>
        </w:rPr>
        <w:t>Ottolenghi u. a., 291.</w:t>
      </w:r>
      <w:r>
        <w:fldChar w:fldCharType="end"/>
      </w:r>
    </w:p>
  </w:footnote>
  <w:footnote w:id="1416">
    <w:p w14:paraId="6E01A2B4" w14:textId="6A9C3451" w:rsidR="000E3392" w:rsidRPr="00B976B0" w:rsidRDefault="000E3392">
      <w:pPr>
        <w:pStyle w:val="FootnoteText"/>
      </w:pPr>
      <w:r>
        <w:rPr>
          <w:rStyle w:val="FootnoteReference"/>
        </w:rPr>
        <w:footnoteRef/>
      </w:r>
      <w:r w:rsidRPr="00B976B0">
        <w:t xml:space="preserve"> </w:t>
      </w:r>
      <w:r>
        <w:fldChar w:fldCharType="begin"/>
      </w:r>
      <w:r w:rsidR="008C334C">
        <w:instrText xml:space="preserve"> ADDIN ZOTERO_ITEM CSL_CITATION {"citationID":"IpZEG1f5","properties":{"formattedCitation":"Ottolenghi u.\\uc0\\u160{}a., 295.","plainCitation":"Ottolenghi u. a., 295.","noteIndex":1415},"citationItems":[{"id":61,"uris":["http://zotero.org/users/local/usTu59L8/items/E9ARPY35"],"itemData":{"id":61,"type":"book","abstract":"Yotam Ottolenghi liebt Gemüse. Und er wird nicht müde diese Liebe zu betonen. Im Gegenteil: Er versteht sein neues Buch als Fortsetzung von \"Genussvoll vegetarisch\" und \"Vegetarische Köstlichkeiten\". Diesmal zeigt er - zusammen mit Ixta Belfrage - einmal mehr, wie vielseitig sich Gemüse zubereiten lässt. Im Fokus steht eine \"Aromatherapie\" für Gemüse. Die Autoren orientieren sich dabei an drei Punkten: Prozesse (rösten, bräunen etc.), Partner (Süe︣, Fett, Säure, Chilischärfe) und Produkte (Pilze, Zwiebeln/Knoblauch, Nüsse etc.). So lässt sich ein Maximum an Geschmack und Aromen aus und mit den Zutaten erreichen. Und oft sind es einfache Tricks und Tipps, die begeistern, z.B. wenn Gemüse im Ofen karamellisiert, mit Gewürzen kombiniert wird und eine Vielzahl von Aromen entwickelt. Fast alle Rezepte können ohne Aufwand auch vegetarisch oder vegan zubereitet werden, denn tierische Zutaten spielen nur eine Nebenrolle. \"Ottolenghi\" ist inzwischen eine eigene Marke und auch das neue Buch (mit bunter Zwiebelgraphik auf dem Cover) wird wieder viele Abnehmer*innen finden","event-place":"München","ISBN":"978-3-8310-4086-5","language":"ger","number-of-pages":"317","publisher":"DK, Dorling Kindersley Verlag GmbH","publisher-place":"München","source":"K10plus ISBN","title":"Flavour: mehr Gemüse, mehr Geschmack","title-short":"Flavour","author":[{"family":"Ottolenghi","given":"Yotam"},{"family":"Belfrage","given":"Ixta"},{"family":"Wigley","given":"Tara"},{"family":"Lovekin","given":"Jonathan"}],"translator":[{"family":"Brams","given":"Regine"},{"family":"Ertl","given":"Helmut"}],"issued":{"date-parts":[["2020"]]}},"locator":"295"}],"schema":"https://github.com/citation-style-language/schema/raw/master/csl-citation.json"} </w:instrText>
      </w:r>
      <w:r>
        <w:fldChar w:fldCharType="separate"/>
      </w:r>
      <w:r w:rsidRPr="00B976B0">
        <w:rPr>
          <w:rFonts w:ascii="Calibri" w:hAnsi="Calibri" w:cs="Calibri"/>
          <w:szCs w:val="24"/>
        </w:rPr>
        <w:t>Ottolenghi u. a., 295.</w:t>
      </w:r>
      <w:r>
        <w:fldChar w:fldCharType="end"/>
      </w:r>
    </w:p>
  </w:footnote>
  <w:footnote w:id="1417">
    <w:p w14:paraId="08B07BC5" w14:textId="215347EA" w:rsidR="00136584" w:rsidRDefault="00136584">
      <w:pPr>
        <w:pStyle w:val="FootnoteText"/>
      </w:pPr>
      <w:r>
        <w:rPr>
          <w:rStyle w:val="FootnoteReference"/>
        </w:rPr>
        <w:footnoteRef/>
      </w:r>
      <w:r>
        <w:t xml:space="preserve"> </w:t>
      </w:r>
      <w:r>
        <w:fldChar w:fldCharType="begin"/>
      </w:r>
      <w:r w:rsidR="008C334C">
        <w:instrText xml:space="preserve"> ADDIN ZOTERO_ITEM CSL_CITATION {"citationID":"FsXmdffY","properties":{"formattedCitation":"\\uc0\\u8222{}ZEITmagazin\\uc0\\u8220{}.","plainCitation":"„ZEITmagazin“.","noteIndex":1416},"citationItems":[{"id":96,"uris":["http://zotero.org/users/local/usTu59L8/items/EJMJD2IT"],"itemData":{"id":96,"type":"article-journal","title":"ZEITmagazin"}}],"schema":"https://github.com/citation-style-language/schema/raw/master/csl-citation.json"} </w:instrText>
      </w:r>
      <w:r>
        <w:fldChar w:fldCharType="separate"/>
      </w:r>
      <w:r w:rsidRPr="00136584">
        <w:rPr>
          <w:rFonts w:ascii="Calibri" w:hAnsi="Calibri" w:cs="Calibri"/>
          <w:szCs w:val="24"/>
        </w:rPr>
        <w:t>„ZEITmagazin“.</w:t>
      </w:r>
      <w:r>
        <w:fldChar w:fldCharType="end"/>
      </w:r>
    </w:p>
  </w:footnote>
  <w:footnote w:id="1418">
    <w:p w14:paraId="36E2298A" w14:textId="5264ED07" w:rsidR="007B73D3" w:rsidRDefault="007B73D3">
      <w:pPr>
        <w:pStyle w:val="FootnoteText"/>
      </w:pPr>
      <w:r>
        <w:rPr>
          <w:rStyle w:val="FootnoteReference"/>
        </w:rPr>
        <w:footnoteRef/>
      </w:r>
      <w:r>
        <w:t xml:space="preserve"> </w:t>
      </w:r>
      <w:r>
        <w:fldChar w:fldCharType="begin"/>
      </w:r>
      <w:r w:rsidR="008C334C">
        <w:instrText xml:space="preserve"> ADDIN ZOTERO_ITEM CSL_CITATION {"citationID":"tYJIGhJB","properties":{"formattedCitation":"Stich, {\\i{}Sweets}, 22.","plainCitation":"Stich, Sweets, 22.","noteIndex":1417},"citationItems":[{"id":48,"uris":["http://zotero.org/users/local/usTu59L8/items/MX3Z4SAR"],"itemData":{"id":48,"type":"book","abstract":"Frühstück, Snacks, Mittagessen, Teatime, Gartenfest, Desserts und Betthupferl - Foodbloggerin Nicole Stich (www.deliciousdays.com) ist eine bekennende Naschkatze und stellt hier ihre Lieblingsrezepte für jede Tageszeit und Gelegenheit vor. In der kurzen Einleitung eine Seite praktische Tipps &amp; Tricks, ein Statement für die positiven Seiten des Naschens und ein augenzwinkernder \"Sicherheitshinweis\", wer von diesem Band voll süe︢r Sünden lieber die Finger lassen sollte. Alle Rezepte mit Angaben zu Menge, Zeitaufwand und Schwierigkeitsgrad sowie einem ganzseitigen Foto; die schrittweisen Anleitungen stellen keine gröe︢re Herausforderung dar. Die Autorin hat - wie schon in \"Delicious days\" (BA 11/08) und \"Geschenkideen aus der Küche\" (ID-A 13/11) - selbst fotografiert. Neben Klassikern wie Waffeln, Pfannkuchen, Biskuit und Eis finden sich tolle Ideen für ungewöhnliche Geschmackskreationen (orientalisches Milchreiseis, Ziegenkäseparfait, Grünteetrüffel). Ein rundum gelungenes Buch der Sparte \"Sük︢ram\", das jede Bibliothek guten Gewissens anschaffen kann. (1)","edition":"1. Aufl","event-place":"München","ISBN":"978-3-8338-2892-8","language":"ger","number-of-pages":"160","publisher":"Gräfe und Unzer","publisher-place":"München","source":"K10plus ISBN","title":"Sweets: himmlische Verführungen für den ganzen Tag","title-short":"Sweets","author":[{"family":"Stich","given":"Nicole"}],"issued":{"date-parts":[["2013"]]}},"locator":"22"}],"schema":"https://github.com/citation-style-language/schema/raw/master/csl-citation.json"} </w:instrText>
      </w:r>
      <w:r>
        <w:fldChar w:fldCharType="separate"/>
      </w:r>
      <w:r w:rsidRPr="007B73D3">
        <w:rPr>
          <w:rFonts w:ascii="Calibri" w:hAnsi="Calibri" w:cs="Calibri"/>
          <w:szCs w:val="24"/>
        </w:rPr>
        <w:t xml:space="preserve">Stich, </w:t>
      </w:r>
      <w:r w:rsidRPr="007B73D3">
        <w:rPr>
          <w:rFonts w:ascii="Calibri" w:hAnsi="Calibri" w:cs="Calibri"/>
          <w:i/>
          <w:iCs/>
          <w:szCs w:val="24"/>
        </w:rPr>
        <w:t>Sweets</w:t>
      </w:r>
      <w:r w:rsidRPr="007B73D3">
        <w:rPr>
          <w:rFonts w:ascii="Calibri" w:hAnsi="Calibri" w:cs="Calibri"/>
          <w:szCs w:val="24"/>
        </w:rPr>
        <w:t>, 22.</w:t>
      </w:r>
      <w:r>
        <w:fldChar w:fldCharType="end"/>
      </w:r>
    </w:p>
  </w:footnote>
  <w:footnote w:id="1419">
    <w:p w14:paraId="6210BC15" w14:textId="75BBA62D" w:rsidR="00301B9E" w:rsidRDefault="00301B9E">
      <w:pPr>
        <w:pStyle w:val="FootnoteText"/>
      </w:pPr>
      <w:r>
        <w:rPr>
          <w:rStyle w:val="FootnoteReference"/>
        </w:rPr>
        <w:footnoteRef/>
      </w:r>
      <w:r>
        <w:t xml:space="preserve"> </w:t>
      </w:r>
      <w:r>
        <w:fldChar w:fldCharType="begin"/>
      </w:r>
      <w:r w:rsidR="008C334C">
        <w:instrText xml:space="preserve"> ADDIN ZOTERO_ITEM CSL_CITATION {"citationID":"T22qxATq","properties":{"formattedCitation":"\\uc0\\u8222{}ZEITmagazin\\uc0\\u8220{}.","plainCitation":"„ZEITmagazin“.","noteIndex":1418},"citationItems":[{"id":96,"uris":["http://zotero.org/users/local/usTu59L8/items/EJMJD2IT"],"itemData":{"id":96,"type":"article-journal","title":"ZEITmagazin"}}],"schema":"https://github.com/citation-style-language/schema/raw/master/csl-citation.json"} </w:instrText>
      </w:r>
      <w:r>
        <w:fldChar w:fldCharType="separate"/>
      </w:r>
      <w:r w:rsidRPr="00301B9E">
        <w:rPr>
          <w:rFonts w:ascii="Calibri" w:hAnsi="Calibri" w:cs="Calibri"/>
          <w:szCs w:val="24"/>
        </w:rPr>
        <w:t>„ZEITmagazin“.</w:t>
      </w:r>
      <w:r>
        <w:fldChar w:fldCharType="end"/>
      </w:r>
    </w:p>
  </w:footnote>
  <w:footnote w:id="1420">
    <w:p w14:paraId="1BE48D85" w14:textId="4BA8BBA5" w:rsidR="004055E9" w:rsidRDefault="004055E9">
      <w:pPr>
        <w:pStyle w:val="FootnoteText"/>
      </w:pPr>
      <w:r>
        <w:rPr>
          <w:rStyle w:val="FootnoteReference"/>
        </w:rPr>
        <w:footnoteRef/>
      </w:r>
      <w:r>
        <w:t xml:space="preserve"> </w:t>
      </w:r>
      <w:r>
        <w:fldChar w:fldCharType="begin"/>
      </w:r>
      <w:r w:rsidR="008C334C">
        <w:instrText xml:space="preserve"> ADDIN ZOTERO_ITEM CSL_CITATION {"citationID":"Cgg6swVx","properties":{"formattedCitation":"\\uc0\\u8222{}ZEITmagazin\\uc0\\u8220{}.","plainCitation":"„ZEITmagazin“.","noteIndex":1419},"citationItems":[{"id":96,"uris":["http://zotero.org/users/local/usTu59L8/items/EJMJD2IT"],"itemData":{"id":96,"type":"article-journal","title":"ZEITmagazin"}}],"schema":"https://github.com/citation-style-language/schema/raw/master/csl-citation.json"} </w:instrText>
      </w:r>
      <w:r>
        <w:fldChar w:fldCharType="separate"/>
      </w:r>
      <w:r w:rsidRPr="004055E9">
        <w:rPr>
          <w:rFonts w:ascii="Calibri" w:hAnsi="Calibri" w:cs="Calibri"/>
          <w:szCs w:val="24"/>
        </w:rPr>
        <w:t>„ZEITmagazin“.</w:t>
      </w:r>
      <w:r>
        <w:fldChar w:fldCharType="end"/>
      </w:r>
    </w:p>
  </w:footnote>
  <w:footnote w:id="1421">
    <w:p w14:paraId="18B73AD8" w14:textId="5272FAFB" w:rsidR="00AF3950" w:rsidRDefault="00AF3950">
      <w:pPr>
        <w:pStyle w:val="FootnoteText"/>
      </w:pPr>
      <w:r>
        <w:rPr>
          <w:rStyle w:val="FootnoteReference"/>
        </w:rPr>
        <w:footnoteRef/>
      </w:r>
      <w:r>
        <w:t xml:space="preserve"> </w:t>
      </w:r>
      <w:r>
        <w:fldChar w:fldCharType="begin"/>
      </w:r>
      <w:r w:rsidR="008C334C">
        <w:instrText xml:space="preserve"> ADDIN ZOTERO_ITEM CSL_CITATION {"citationID":"yfe8X96c","properties":{"formattedCitation":"Kumar und Kumar, {\\i{}Indien Originalrezepte und Interessantes \\uc0\\u252{}ber Land und Leute}, 127.","plainCitation":"Kumar und Kumar, Indien Originalrezepte und Interessantes über Land und Leute, 127.","noteIndex":1420},"citationItems":[{"id":91,"uris":["http://zotero.org/users/local/usTu59L8/items/C47NQU57"],"itemData":{"id":91,"type":"book","collection-title":"Küchen der Welt","edition":"5","event-place":"München","number-of-pages":"144","publisher":"Gräfe und Unzer","publisher-place":"München","title":"Indien Originalrezepte und Interessantes über Land und Leute","author":[{"family":"Kumar","given":"Bikash"},{"family":"Kumar","given":"Marcela"}],"issued":{"date-parts":[["2006"]]}},"locator":"127"}],"schema":"https://github.com/citation-style-language/schema/raw/master/csl-citation.json"} </w:instrText>
      </w:r>
      <w:r>
        <w:fldChar w:fldCharType="separate"/>
      </w:r>
      <w:r w:rsidRPr="00AF3950">
        <w:rPr>
          <w:rFonts w:ascii="Calibri" w:hAnsi="Calibri" w:cs="Calibri"/>
          <w:szCs w:val="24"/>
        </w:rPr>
        <w:t xml:space="preserve">Kumar und Kumar, </w:t>
      </w:r>
      <w:r w:rsidRPr="00AF3950">
        <w:rPr>
          <w:rFonts w:ascii="Calibri" w:hAnsi="Calibri" w:cs="Calibri"/>
          <w:i/>
          <w:iCs/>
          <w:szCs w:val="24"/>
        </w:rPr>
        <w:t>Indien Originalrezepte und Interessantes über Land und Leute</w:t>
      </w:r>
      <w:r w:rsidRPr="00AF3950">
        <w:rPr>
          <w:rFonts w:ascii="Calibri" w:hAnsi="Calibri" w:cs="Calibri"/>
          <w:szCs w:val="24"/>
        </w:rPr>
        <w:t>, 127.</w:t>
      </w:r>
      <w:r>
        <w:fldChar w:fldCharType="end"/>
      </w:r>
    </w:p>
  </w:footnote>
  <w:footnote w:id="1422">
    <w:p w14:paraId="2F01BCC4" w14:textId="0AB76B43" w:rsidR="005F3821" w:rsidRDefault="005F3821">
      <w:pPr>
        <w:pStyle w:val="FootnoteText"/>
      </w:pPr>
      <w:r>
        <w:rPr>
          <w:rStyle w:val="FootnoteReference"/>
        </w:rPr>
        <w:footnoteRef/>
      </w:r>
      <w:r>
        <w:t xml:space="preserve"> </w:t>
      </w:r>
      <w:r>
        <w:fldChar w:fldCharType="begin"/>
      </w:r>
      <w:r w:rsidR="008C334C">
        <w:instrText xml:space="preserve"> ADDIN ZOTERO_ITEM CSL_CITATION {"citationID":"sSa1X4vL","properties":{"formattedCitation":"Kindler, {\\i{}Bangkok original streetfood authentische Rezepte aus Thailand}, 229.","plainCitation":"Kindler, Bangkok original streetfood authentische Rezepte aus Thailand, 229.","noteIndex":1421},"citationItems":[{"id":22,"uris":["http://zotero.org/users/local/usTu59L8/items/TY36UF53"],"itemData":{"id":22,"type":"book","event-place":"Aarau","ISBN":"978-3-03902-052-2","language":"ger","note":"OCLC: 1107428225","publisher":"AT Verlag","publisher-place":"Aarau","source":"Open WorldCat","title":"Bangkok original streetfood authentische Rezepte aus Thailand","author":[{"family":"Kindler","given":"Ben"}],"issued":{"date-parts":[["2019"]]}},"locator":"229"}],"schema":"https://github.com/citation-style-language/schema/raw/master/csl-citation.json"} </w:instrText>
      </w:r>
      <w:r>
        <w:fldChar w:fldCharType="separate"/>
      </w:r>
      <w:r w:rsidRPr="005F3821">
        <w:rPr>
          <w:rFonts w:ascii="Calibri" w:hAnsi="Calibri" w:cs="Calibri"/>
          <w:szCs w:val="24"/>
        </w:rPr>
        <w:t xml:space="preserve">Kindler, </w:t>
      </w:r>
      <w:r w:rsidRPr="005F3821">
        <w:rPr>
          <w:rFonts w:ascii="Calibri" w:hAnsi="Calibri" w:cs="Calibri"/>
          <w:i/>
          <w:iCs/>
          <w:szCs w:val="24"/>
        </w:rPr>
        <w:t>Bangkok original streetfood authentische Rezepte aus Thailand</w:t>
      </w:r>
      <w:r w:rsidRPr="005F3821">
        <w:rPr>
          <w:rFonts w:ascii="Calibri" w:hAnsi="Calibri" w:cs="Calibri"/>
          <w:szCs w:val="24"/>
        </w:rPr>
        <w:t>, 229.</w:t>
      </w:r>
      <w:r>
        <w:fldChar w:fldCharType="end"/>
      </w:r>
    </w:p>
  </w:footnote>
  <w:footnote w:id="1423">
    <w:p w14:paraId="5CC0DEF4" w14:textId="20C748A4" w:rsidR="001F55C6" w:rsidRDefault="001F55C6">
      <w:pPr>
        <w:pStyle w:val="FootnoteText"/>
      </w:pPr>
      <w:r>
        <w:rPr>
          <w:rStyle w:val="FootnoteReference"/>
        </w:rPr>
        <w:footnoteRef/>
      </w:r>
      <w:r>
        <w:t xml:space="preserve"> </w:t>
      </w:r>
      <w:r>
        <w:fldChar w:fldCharType="begin"/>
      </w:r>
      <w:r w:rsidR="008C334C">
        <w:instrText xml:space="preserve"> ADDIN ZOTERO_ITEM CSL_CITATION {"citationID":"9murQdKb","properties":{"formattedCitation":"Kindler, 206.","plainCitation":"Kindler, 206.","noteIndex":1422},"citationItems":[{"id":22,"uris":["http://zotero.org/users/local/usTu59L8/items/TY36UF53"],"itemData":{"id":22,"type":"book","event-place":"Aarau","ISBN":"978-3-03902-052-2","language":"ger","note":"OCLC: 1107428225","publisher":"AT Verlag","publisher-place":"Aarau","source":"Open WorldCat","title":"Bangkok original streetfood authentische Rezepte aus Thailand","author":[{"family":"Kindler","given":"Ben"}],"issued":{"date-parts":[["2019"]]}},"locator":"206"}],"schema":"https://github.com/citation-style-language/schema/raw/master/csl-citation.json"} </w:instrText>
      </w:r>
      <w:r>
        <w:fldChar w:fldCharType="separate"/>
      </w:r>
      <w:r w:rsidRPr="001F55C6">
        <w:rPr>
          <w:rFonts w:ascii="Calibri" w:hAnsi="Calibri" w:cs="Calibri"/>
        </w:rPr>
        <w:t>Kindler, 206.</w:t>
      </w:r>
      <w:r>
        <w:fldChar w:fldCharType="end"/>
      </w:r>
    </w:p>
  </w:footnote>
  <w:footnote w:id="1424">
    <w:p w14:paraId="69F4CBA8" w14:textId="0736F09E" w:rsidR="005D7442" w:rsidRDefault="005D7442">
      <w:pPr>
        <w:pStyle w:val="FootnoteText"/>
      </w:pPr>
      <w:r>
        <w:rPr>
          <w:rStyle w:val="FootnoteReference"/>
        </w:rPr>
        <w:footnoteRef/>
      </w:r>
      <w:r>
        <w:t xml:space="preserve"> </w:t>
      </w:r>
      <w:r>
        <w:fldChar w:fldCharType="begin"/>
      </w:r>
      <w:r w:rsidR="008C334C">
        <w:instrText xml:space="preserve"> ADDIN ZOTERO_ITEM CSL_CITATION {"citationID":"OQFh6RaE","properties":{"formattedCitation":"Kindler, 211.","plainCitation":"Kindler, 211.","noteIndex":1423},"citationItems":[{"id":22,"uris":["http://zotero.org/users/local/usTu59L8/items/TY36UF53"],"itemData":{"id":22,"type":"book","event-place":"Aarau","ISBN":"978-3-03902-052-2","language":"ger","note":"OCLC: 1107428225","publisher":"AT Verlag","publisher-place":"Aarau","source":"Open WorldCat","title":"Bangkok original streetfood authentische Rezepte aus Thailand","author":[{"family":"Kindler","given":"Ben"}],"issued":{"date-parts":[["2019"]]}},"locator":"211"}],"schema":"https://github.com/citation-style-language/schema/raw/master/csl-citation.json"} </w:instrText>
      </w:r>
      <w:r>
        <w:fldChar w:fldCharType="separate"/>
      </w:r>
      <w:r w:rsidRPr="005D7442">
        <w:rPr>
          <w:rFonts w:ascii="Calibri" w:hAnsi="Calibri" w:cs="Calibri"/>
        </w:rPr>
        <w:t>Kindler, 211.</w:t>
      </w:r>
      <w:r>
        <w:fldChar w:fldCharType="end"/>
      </w:r>
    </w:p>
  </w:footnote>
  <w:footnote w:id="1425">
    <w:p w14:paraId="172C7BE8" w14:textId="65D578DC" w:rsidR="007D081F" w:rsidRDefault="007D081F">
      <w:pPr>
        <w:pStyle w:val="FootnoteText"/>
      </w:pPr>
      <w:r>
        <w:rPr>
          <w:rStyle w:val="FootnoteReference"/>
        </w:rPr>
        <w:footnoteRef/>
      </w:r>
      <w:r>
        <w:t xml:space="preserve"> </w:t>
      </w:r>
      <w:r>
        <w:fldChar w:fldCharType="begin"/>
      </w:r>
      <w:r w:rsidR="008C334C">
        <w:instrText xml:space="preserve"> ADDIN ZOTERO_ITEM CSL_CITATION {"citationID":"HrcZpvhh","properties":{"formattedCitation":"Kindler, 216.","plainCitation":"Kindler, 216.","noteIndex":1424},"citationItems":[{"id":22,"uris":["http://zotero.org/users/local/usTu59L8/items/TY36UF53"],"itemData":{"id":22,"type":"book","event-place":"Aarau","ISBN":"978-3-03902-052-2","language":"ger","note":"OCLC: 1107428225","publisher":"AT Verlag","publisher-place":"Aarau","source":"Open WorldCat","title":"Bangkok original streetfood authentische Rezepte aus Thailand","author":[{"family":"Kindler","given":"Ben"}],"issued":{"date-parts":[["2019"]]}},"locator":"216"}],"schema":"https://github.com/citation-style-language/schema/raw/master/csl-citation.json"} </w:instrText>
      </w:r>
      <w:r>
        <w:fldChar w:fldCharType="separate"/>
      </w:r>
      <w:r w:rsidRPr="007D081F">
        <w:rPr>
          <w:rFonts w:ascii="Calibri" w:hAnsi="Calibri" w:cs="Calibri"/>
        </w:rPr>
        <w:t>Kindler, 216.</w:t>
      </w:r>
      <w:r>
        <w:fldChar w:fldCharType="end"/>
      </w:r>
    </w:p>
  </w:footnote>
  <w:footnote w:id="1426">
    <w:p w14:paraId="7D5BF3D1" w14:textId="21D72741" w:rsidR="00F61096" w:rsidRDefault="00F61096">
      <w:pPr>
        <w:pStyle w:val="FootnoteText"/>
      </w:pPr>
      <w:r>
        <w:rPr>
          <w:rStyle w:val="FootnoteReference"/>
        </w:rPr>
        <w:footnoteRef/>
      </w:r>
      <w:r>
        <w:t xml:space="preserve"> </w:t>
      </w:r>
      <w:r>
        <w:fldChar w:fldCharType="begin"/>
      </w:r>
      <w:r w:rsidR="008C334C">
        <w:instrText xml:space="preserve"> ADDIN ZOTERO_ITEM CSL_CITATION {"citationID":"uAniNXSR","properties":{"formattedCitation":"\\uc0\\u8222{}ZEITmagazin\\uc0\\u8220{}.","plainCitation":"„ZEITmagazin“.","noteIndex":1425},"citationItems":[{"id":96,"uris":["http://zotero.org/users/local/usTu59L8/items/EJMJD2IT"],"itemData":{"id":96,"type":"article-journal","title":"ZEITmagazin"}}],"schema":"https://github.com/citation-style-language/schema/raw/master/csl-citation.json"} </w:instrText>
      </w:r>
      <w:r>
        <w:fldChar w:fldCharType="separate"/>
      </w:r>
      <w:r w:rsidRPr="00F61096">
        <w:rPr>
          <w:rFonts w:ascii="Calibri" w:hAnsi="Calibri" w:cs="Calibri"/>
          <w:szCs w:val="24"/>
        </w:rPr>
        <w:t>„ZEITmagazin“.</w:t>
      </w:r>
      <w:r>
        <w:fldChar w:fldCharType="end"/>
      </w:r>
    </w:p>
  </w:footnote>
  <w:footnote w:id="1427">
    <w:p w14:paraId="4C85C069" w14:textId="79C5449D" w:rsidR="00B24F1E" w:rsidRDefault="00B24F1E">
      <w:pPr>
        <w:pStyle w:val="FootnoteText"/>
      </w:pPr>
      <w:r>
        <w:rPr>
          <w:rStyle w:val="FootnoteReference"/>
        </w:rPr>
        <w:footnoteRef/>
      </w:r>
      <w:r>
        <w:t xml:space="preserve"> </w:t>
      </w:r>
      <w:r>
        <w:fldChar w:fldCharType="begin"/>
      </w:r>
      <w:r w:rsidR="008C334C">
        <w:instrText xml:space="preserve"> ADDIN ZOTERO_ITEM CSL_CITATION {"citationID":"TqQjoH4A","properties":{"formattedCitation":"\\uc0\\u8222{}ZEITmagazin\\uc0\\u8220{}.","plainCitation":"„ZEITmagazin“.","noteIndex":1426},"citationItems":[{"id":96,"uris":["http://zotero.org/users/local/usTu59L8/items/EJMJD2IT"],"itemData":{"id":96,"type":"article-journal","title":"ZEITmagazin"}}],"schema":"https://github.com/citation-style-language/schema/raw/master/csl-citation.json"} </w:instrText>
      </w:r>
      <w:r>
        <w:fldChar w:fldCharType="separate"/>
      </w:r>
      <w:r w:rsidRPr="00B24F1E">
        <w:rPr>
          <w:rFonts w:ascii="Calibri" w:hAnsi="Calibri" w:cs="Calibri"/>
          <w:szCs w:val="24"/>
        </w:rPr>
        <w:t>„ZEITmagazin“.</w:t>
      </w:r>
      <w:r>
        <w:fldChar w:fldCharType="end"/>
      </w:r>
    </w:p>
  </w:footnote>
  <w:footnote w:id="1428">
    <w:p w14:paraId="7EE3C558" w14:textId="601676D7" w:rsidR="00AE75B4" w:rsidRDefault="00AE75B4">
      <w:pPr>
        <w:pStyle w:val="FootnoteText"/>
      </w:pPr>
      <w:r>
        <w:rPr>
          <w:rStyle w:val="FootnoteReference"/>
        </w:rPr>
        <w:footnoteRef/>
      </w:r>
      <w:r>
        <w:t xml:space="preserve"> </w:t>
      </w:r>
      <w:r>
        <w:fldChar w:fldCharType="begin"/>
      </w:r>
      <w:r w:rsidR="008C334C">
        <w:instrText xml:space="preserve"> ADDIN ZOTERO_ITEM CSL_CITATION {"citationID":"Onwl4JhV","properties":{"formattedCitation":"Schuhbeck, {\\i{}Meine bayerische K\\uc0\\u252{}che}, 350.","plainCitation":"Schuhbeck, Meine bayerische Küche, 350.","noteIndex":1427},"citationItems":[{"id":11,"uris":["http://zotero.org/users/local/usTu59L8/items/2QP5AI8A"],"itemData":{"id":11,"type":"book","edition":"Überarb. Neuausg., 1. Aufl","event-place":"München","ISBN":"978-3-89883-281-6","language":"ger","note":"OCLC: 711859466","publisher":"Zabert Sandmann","publisher-place":"München","source":"Open WorldCat","title":"Meine bayerische Küche","author":[{"family":"Schuhbeck","given":"Alfons"}],"issued":{"date-parts":[["2011"]]}},"locator":"350"}],"schema":"https://github.com/citation-style-language/schema/raw/master/csl-citation.json"} </w:instrText>
      </w:r>
      <w:r>
        <w:fldChar w:fldCharType="separate"/>
      </w:r>
      <w:r w:rsidRPr="00AE75B4">
        <w:rPr>
          <w:rFonts w:ascii="Calibri" w:hAnsi="Calibri" w:cs="Calibri"/>
          <w:szCs w:val="24"/>
        </w:rPr>
        <w:t xml:space="preserve">Schuhbeck, </w:t>
      </w:r>
      <w:r w:rsidRPr="00AE75B4">
        <w:rPr>
          <w:rFonts w:ascii="Calibri" w:hAnsi="Calibri" w:cs="Calibri"/>
          <w:i/>
          <w:iCs/>
          <w:szCs w:val="24"/>
        </w:rPr>
        <w:t>Meine bayerische Küche</w:t>
      </w:r>
      <w:r w:rsidRPr="00AE75B4">
        <w:rPr>
          <w:rFonts w:ascii="Calibri" w:hAnsi="Calibri" w:cs="Calibri"/>
          <w:szCs w:val="24"/>
        </w:rPr>
        <w:t>, 350.</w:t>
      </w:r>
      <w:r>
        <w:fldChar w:fldCharType="end"/>
      </w:r>
    </w:p>
  </w:footnote>
  <w:footnote w:id="1429">
    <w:p w14:paraId="1F5E3F5D" w14:textId="5CAA62B8" w:rsidR="00F4079A" w:rsidRDefault="00F4079A">
      <w:pPr>
        <w:pStyle w:val="FootnoteText"/>
      </w:pPr>
      <w:r>
        <w:rPr>
          <w:rStyle w:val="FootnoteReference"/>
        </w:rPr>
        <w:footnoteRef/>
      </w:r>
      <w:r>
        <w:t xml:space="preserve"> </w:t>
      </w:r>
      <w:r>
        <w:fldChar w:fldCharType="begin"/>
      </w:r>
      <w:r w:rsidR="008C334C">
        <w:instrText xml:space="preserve"> ADDIN ZOTERO_ITEM CSL_CITATION {"citationID":"WvNrPOjZ","properties":{"formattedCitation":"Schuhbeck, 357.","plainCitation":"Schuhbeck, 357.","noteIndex":1428},"citationItems":[{"id":11,"uris":["http://zotero.org/users/local/usTu59L8/items/2QP5AI8A"],"itemData":{"id":11,"type":"book","edition":"Überarb. Neuausg., 1. Aufl","event-place":"München","ISBN":"978-3-89883-281-6","language":"ger","note":"OCLC: 711859466","publisher":"Zabert Sandmann","publisher-place":"München","source":"Open WorldCat","title":"Meine bayerische Küche","author":[{"family":"Schuhbeck","given":"Alfons"}],"issued":{"date-parts":[["2011"]]}},"locator":"357"}],"schema":"https://github.com/citation-style-language/schema/raw/master/csl-citation.json"} </w:instrText>
      </w:r>
      <w:r>
        <w:fldChar w:fldCharType="separate"/>
      </w:r>
      <w:r w:rsidRPr="00F4079A">
        <w:rPr>
          <w:rFonts w:ascii="Calibri" w:hAnsi="Calibri" w:cs="Calibri"/>
        </w:rPr>
        <w:t>Schuhbeck, 357.</w:t>
      </w:r>
      <w:r>
        <w:fldChar w:fldCharType="end"/>
      </w:r>
    </w:p>
  </w:footnote>
  <w:footnote w:id="1430">
    <w:p w14:paraId="5354C69D" w14:textId="18DF57EC" w:rsidR="00840DEA" w:rsidRDefault="00840DEA">
      <w:pPr>
        <w:pStyle w:val="FootnoteText"/>
      </w:pPr>
      <w:r>
        <w:rPr>
          <w:rStyle w:val="FootnoteReference"/>
        </w:rPr>
        <w:footnoteRef/>
      </w:r>
      <w:r>
        <w:t xml:space="preserve"> </w:t>
      </w:r>
      <w:r>
        <w:fldChar w:fldCharType="begin"/>
      </w:r>
      <w:r w:rsidR="008C334C">
        <w:instrText xml:space="preserve"> ADDIN ZOTERO_ITEM CSL_CITATION {"citationID":"wQOczdag","properties":{"formattedCitation":"Schuhbeck, 400.","plainCitation":"Schuhbeck, 400.","noteIndex":1429},"citationItems":[{"id":11,"uris":["http://zotero.org/users/local/usTu59L8/items/2QP5AI8A"],"itemData":{"id":11,"type":"book","edition":"Überarb. Neuausg., 1. Aufl","event-place":"München","ISBN":"978-3-89883-281-6","language":"ger","note":"OCLC: 711859466","publisher":"Zabert Sandmann","publisher-place":"München","source":"Open WorldCat","title":"Meine bayerische Küche","author":[{"family":"Schuhbeck","given":"Alfons"}],"issued":{"date-parts":[["2011"]]}},"locator":"400"}],"schema":"https://github.com/citation-style-language/schema/raw/master/csl-citation.json"} </w:instrText>
      </w:r>
      <w:r>
        <w:fldChar w:fldCharType="separate"/>
      </w:r>
      <w:r w:rsidRPr="00840DEA">
        <w:rPr>
          <w:rFonts w:ascii="Calibri" w:hAnsi="Calibri" w:cs="Calibri"/>
        </w:rPr>
        <w:t>Schuhbeck, 400.</w:t>
      </w:r>
      <w:r>
        <w:fldChar w:fldCharType="end"/>
      </w:r>
    </w:p>
  </w:footnote>
  <w:footnote w:id="1431">
    <w:p w14:paraId="33F085E9" w14:textId="049E08E9" w:rsidR="008F7F8B" w:rsidRDefault="008F7F8B">
      <w:pPr>
        <w:pStyle w:val="FootnoteText"/>
      </w:pPr>
      <w:r>
        <w:rPr>
          <w:rStyle w:val="FootnoteReference"/>
        </w:rPr>
        <w:footnoteRef/>
      </w:r>
      <w:r>
        <w:t xml:space="preserve"> </w:t>
      </w:r>
      <w:r>
        <w:fldChar w:fldCharType="begin"/>
      </w:r>
      <w:r w:rsidR="008C334C">
        <w:instrText xml:space="preserve"> ADDIN ZOTERO_ITEM CSL_CITATION {"citationID":"j4NsDYZv","properties":{"formattedCitation":"\\uc0\\u8222{}ZEITmagazin\\uc0\\u8220{}.","plainCitation":"„ZEITmagazin“.","noteIndex":1430},"citationItems":[{"id":96,"uris":["http://zotero.org/users/local/usTu59L8/items/EJMJD2IT"],"itemData":{"id":96,"type":"article-journal","title":"ZEITmagazin"}}],"schema":"https://github.com/citation-style-language/schema/raw/master/csl-citation.json"} </w:instrText>
      </w:r>
      <w:r>
        <w:fldChar w:fldCharType="separate"/>
      </w:r>
      <w:r w:rsidRPr="008F7F8B">
        <w:rPr>
          <w:rFonts w:ascii="Calibri" w:hAnsi="Calibri" w:cs="Calibri"/>
          <w:szCs w:val="24"/>
        </w:rPr>
        <w:t>„ZEITmagazin“.</w:t>
      </w:r>
      <w:r>
        <w:fldChar w:fldCharType="end"/>
      </w:r>
    </w:p>
  </w:footnote>
  <w:footnote w:id="1432">
    <w:p w14:paraId="3BEC7776" w14:textId="30362A38" w:rsidR="00434BCC" w:rsidRDefault="00434BCC">
      <w:pPr>
        <w:pStyle w:val="FootnoteText"/>
      </w:pPr>
      <w:r>
        <w:rPr>
          <w:rStyle w:val="FootnoteReference"/>
        </w:rPr>
        <w:footnoteRef/>
      </w:r>
      <w:r>
        <w:t xml:space="preserve"> </w:t>
      </w:r>
      <w:r>
        <w:fldChar w:fldCharType="begin"/>
      </w:r>
      <w:r w:rsidR="008C334C">
        <w:instrText xml:space="preserve"> ADDIN ZOTERO_ITEM CSL_CITATION {"citationID":"023xfBwz","properties":{"formattedCitation":"Kreissparkasse Heilbronn, {\\i{}Schw\\uc0\\u228{}bische Erfolgsrezepte: Was im HeilbronnerLand auf den Tisch kommt - 40 K\\uc0\\u246{}stlichkeiten zum Nachkochen}, 62.","plainCitation":"Kreissparkasse Heilbronn, Schwäbische Erfolgsrezepte: Was im HeilbronnerLand auf den Tisch kommt - 40 Köstlichkeiten zum Nachkochen, 62.","noteIndex":1431},"citationItems":[{"id":81,"uris":["http://zotero.org/users/local/usTu59L8/items/UHR958TE"],"itemData":{"id":81,"type":"book","event-place":"Heilbronn","publisher-place":"Heilbronn","title":"Schwäbische Erfolgsrezepte: Was im HeilbronnerLand auf den Tisch kommt - 40 Köstlichkeiten zum Nachkochen","editor":[{"family":"Kreissparkasse Heilbronn","given":""}],"issued":{"date-parts":[["2011"]]}},"locator":"62"}],"schema":"https://github.com/citation-style-language/schema/raw/master/csl-citation.json"} </w:instrText>
      </w:r>
      <w:r>
        <w:fldChar w:fldCharType="separate"/>
      </w:r>
      <w:r w:rsidRPr="00434BCC">
        <w:rPr>
          <w:rFonts w:ascii="Calibri" w:hAnsi="Calibri" w:cs="Calibri"/>
          <w:szCs w:val="24"/>
        </w:rPr>
        <w:t xml:space="preserve">Kreissparkasse Heilbronn, </w:t>
      </w:r>
      <w:r w:rsidRPr="00434BCC">
        <w:rPr>
          <w:rFonts w:ascii="Calibri" w:hAnsi="Calibri" w:cs="Calibri"/>
          <w:i/>
          <w:iCs/>
          <w:szCs w:val="24"/>
        </w:rPr>
        <w:t>Schwäbische Erfolgsrezepte: Was im HeilbronnerLand auf den Tisch kommt - 40 Köstlichkeiten zum Nachkochen</w:t>
      </w:r>
      <w:r w:rsidRPr="00434BCC">
        <w:rPr>
          <w:rFonts w:ascii="Calibri" w:hAnsi="Calibri" w:cs="Calibri"/>
          <w:szCs w:val="24"/>
        </w:rPr>
        <w:t>, 62.</w:t>
      </w:r>
      <w:r>
        <w:fldChar w:fldCharType="end"/>
      </w:r>
    </w:p>
  </w:footnote>
  <w:footnote w:id="1433">
    <w:p w14:paraId="602D722D" w14:textId="3C3ACF75" w:rsidR="001A470D" w:rsidRDefault="001A470D">
      <w:pPr>
        <w:pStyle w:val="FootnoteText"/>
      </w:pPr>
      <w:r>
        <w:rPr>
          <w:rStyle w:val="FootnoteReference"/>
        </w:rPr>
        <w:footnoteRef/>
      </w:r>
      <w:r>
        <w:t xml:space="preserve"> </w:t>
      </w:r>
      <w:r>
        <w:fldChar w:fldCharType="begin"/>
      </w:r>
      <w:r w:rsidR="008C334C">
        <w:instrText xml:space="preserve"> ADDIN ZOTERO_ITEM CSL_CITATION {"citationID":"JMT2RUII","properties":{"formattedCitation":"\\uc0\\u8222{}ZEITmagazin\\uc0\\u8220{}.","plainCitation":"„ZEITmagazin“.","noteIndex":1432},"citationItems":[{"id":96,"uris":["http://zotero.org/users/local/usTu59L8/items/EJMJD2IT"],"itemData":{"id":96,"type":"article-journal","title":"ZEITmagazin"}}],"schema":"https://github.com/citation-style-language/schema/raw/master/csl-citation.json"} </w:instrText>
      </w:r>
      <w:r>
        <w:fldChar w:fldCharType="separate"/>
      </w:r>
      <w:r w:rsidRPr="001A470D">
        <w:rPr>
          <w:rFonts w:ascii="Calibri" w:hAnsi="Calibri" w:cs="Calibri"/>
          <w:szCs w:val="24"/>
        </w:rPr>
        <w:t>„ZEITmagazin“.</w:t>
      </w:r>
      <w:r>
        <w:fldChar w:fldCharType="end"/>
      </w:r>
    </w:p>
  </w:footnote>
  <w:footnote w:id="1434">
    <w:p w14:paraId="1A8AA533" w14:textId="4C8CCAB8" w:rsidR="00901814" w:rsidRDefault="00901814">
      <w:pPr>
        <w:pStyle w:val="FootnoteText"/>
      </w:pPr>
      <w:r>
        <w:rPr>
          <w:rStyle w:val="FootnoteReference"/>
        </w:rPr>
        <w:footnoteRef/>
      </w:r>
      <w:r>
        <w:t xml:space="preserve"> </w:t>
      </w:r>
      <w:r>
        <w:fldChar w:fldCharType="begin"/>
      </w:r>
      <w:r w:rsidR="008C334C">
        <w:instrText xml:space="preserve"> ADDIN ZOTERO_ITEM CSL_CITATION {"citationID":"lghy7HJC","properties":{"formattedCitation":"Raether, {\\i{}Lieblingsgerichte vom Wochenmarkt}, 106.","plainCitation":"Raether, Lieblingsgerichte vom Wochenmarkt, 106.","noteIndex":1433},"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106"}],"schema":"https://github.com/citation-style-language/schema/raw/master/csl-citation.json"} </w:instrText>
      </w:r>
      <w:r>
        <w:fldChar w:fldCharType="separate"/>
      </w:r>
      <w:r w:rsidRPr="00901814">
        <w:rPr>
          <w:rFonts w:ascii="Calibri" w:hAnsi="Calibri" w:cs="Calibri"/>
          <w:szCs w:val="24"/>
        </w:rPr>
        <w:t xml:space="preserve">Raether, </w:t>
      </w:r>
      <w:r w:rsidRPr="00901814">
        <w:rPr>
          <w:rFonts w:ascii="Calibri" w:hAnsi="Calibri" w:cs="Calibri"/>
          <w:i/>
          <w:iCs/>
          <w:szCs w:val="24"/>
        </w:rPr>
        <w:t>Lieblingsgerichte vom Wochenmarkt</w:t>
      </w:r>
      <w:r w:rsidRPr="00901814">
        <w:rPr>
          <w:rFonts w:ascii="Calibri" w:hAnsi="Calibri" w:cs="Calibri"/>
          <w:szCs w:val="24"/>
        </w:rPr>
        <w:t>, 106.</w:t>
      </w:r>
      <w:r>
        <w:fldChar w:fldCharType="end"/>
      </w:r>
    </w:p>
  </w:footnote>
  <w:footnote w:id="1435">
    <w:p w14:paraId="525F7E2D" w14:textId="54E84750" w:rsidR="00F8038C" w:rsidRDefault="00F8038C">
      <w:pPr>
        <w:pStyle w:val="FootnoteText"/>
      </w:pPr>
      <w:r>
        <w:rPr>
          <w:rStyle w:val="FootnoteReference"/>
        </w:rPr>
        <w:footnoteRef/>
      </w:r>
      <w:r>
        <w:t xml:space="preserve"> </w:t>
      </w:r>
      <w:r>
        <w:fldChar w:fldCharType="begin"/>
      </w:r>
      <w:r w:rsidR="008C334C">
        <w:instrText xml:space="preserve"> ADDIN ZOTERO_ITEM CSL_CITATION {"citationID":"4auV6x9u","properties":{"formattedCitation":"essen &amp; trinken, \\uc0\\u8222{}essen &amp; trinken F\\uc0\\u252{}r jeden Tag: Tolle Ideen mit Gem\\uc0\\u252{}se\\uc0\\u8220{}, 84.","plainCitation":"essen &amp; trinken, „essen &amp; trinken Für jeden Tag: Tolle Ideen mit Gemüse“, 84.","noteIndex":1434},"citationItems":[{"id":97,"uris":["http://zotero.org/users/local/usTu59L8/items/ELY6FUFN"],"itemData":{"id":97,"type":"article-journal","collection-title":"essen &amp; trinken","title":"essen &amp; trinken Für jeden Tag: Tolle Ideen mit Gemüse","volume":"09/2013","editor":[{"family":"essen &amp; trinken","given":""}],"issued":{"date-parts":[["2013"]]}},"locator":"84"}],"schema":"https://github.com/citation-style-language/schema/raw/master/csl-citation.json"} </w:instrText>
      </w:r>
      <w:r>
        <w:fldChar w:fldCharType="separate"/>
      </w:r>
      <w:r w:rsidRPr="00F8038C">
        <w:rPr>
          <w:rFonts w:ascii="Calibri" w:hAnsi="Calibri" w:cs="Calibri"/>
          <w:szCs w:val="24"/>
        </w:rPr>
        <w:t>essen &amp; trinken, „essen &amp; trinken Für jeden Tag: Tolle Ideen mit Gemüse“, 84.</w:t>
      </w:r>
      <w:r>
        <w:fldChar w:fldCharType="end"/>
      </w:r>
    </w:p>
  </w:footnote>
  <w:footnote w:id="1436">
    <w:p w14:paraId="6345D2EE" w14:textId="50C790E2" w:rsidR="00D71209" w:rsidRDefault="00D71209">
      <w:pPr>
        <w:pStyle w:val="FootnoteText"/>
      </w:pPr>
      <w:r>
        <w:rPr>
          <w:rStyle w:val="FootnoteReference"/>
        </w:rPr>
        <w:footnoteRef/>
      </w:r>
      <w:r>
        <w:t xml:space="preserve"> </w:t>
      </w:r>
      <w:r>
        <w:fldChar w:fldCharType="begin"/>
      </w:r>
      <w:r w:rsidR="008C334C">
        <w:instrText xml:space="preserve"> ADDIN ZOTERO_ITEM CSL_CITATION {"citationID":"tDHrHYaB","properties":{"formattedCitation":"essen &amp; trinken, \\uc0\\u8222{}essen &amp; trinken F\\uc0\\u252{}r jeden Tag: Viel junges Gem\\uc0\\u252{}se\\uc0\\u8220{}, 105.","plainCitation":"essen &amp; trinken, „essen &amp; trinken Für jeden Tag: Viel junges Gemüse“, 105.","noteIndex":1435},"citationItems":[{"id":99,"uris":["http://zotero.org/users/local/usTu59L8/items/CUXIWFKH"],"itemData":{"id":99,"type":"article-journal","collection-title":"essen &amp; trinken","title":"essen &amp; trinken Für jeden Tag: Viel junges Gemüse","volume":"06/2007","editor":[{"family":"essen &amp; trinken","given":""}],"issued":{"date-parts":[["2007"]]}},"locator":"105"}],"schema":"https://github.com/citation-style-language/schema/raw/master/csl-citation.json"} </w:instrText>
      </w:r>
      <w:r>
        <w:fldChar w:fldCharType="separate"/>
      </w:r>
      <w:r w:rsidRPr="00D71209">
        <w:rPr>
          <w:rFonts w:ascii="Calibri" w:hAnsi="Calibri" w:cs="Calibri"/>
          <w:szCs w:val="24"/>
        </w:rPr>
        <w:t>essen &amp; trinken, „essen &amp; trinken Für jeden Tag: Viel junges Gemüse“, 105.</w:t>
      </w:r>
      <w:r>
        <w:fldChar w:fldCharType="end"/>
      </w:r>
    </w:p>
  </w:footnote>
  <w:footnote w:id="1437">
    <w:p w14:paraId="2699DCC2" w14:textId="51D9DF00" w:rsidR="007D1E78" w:rsidRDefault="007D1E78">
      <w:pPr>
        <w:pStyle w:val="FootnoteText"/>
      </w:pPr>
      <w:r>
        <w:rPr>
          <w:rStyle w:val="FootnoteReference"/>
        </w:rPr>
        <w:footnoteRef/>
      </w:r>
      <w:r>
        <w:t xml:space="preserve"> </w:t>
      </w:r>
      <w:r>
        <w:fldChar w:fldCharType="begin"/>
      </w:r>
      <w:r w:rsidR="008C334C">
        <w:instrText xml:space="preserve"> ADDIN ZOTERO_ITEM CSL_CITATION {"citationID":"Zo1BOegd","properties":{"formattedCitation":"{\\i{}Symbadisch kochen! Rezepte aus Baden}, 21.","plainCitation":"Symbadisch kochen! Rezepte aus Baden, 21.","noteIndex":1436},"citationItems":[{"id":102,"uris":["http://zotero.org/users/local/usTu59L8/items/U3TXSGT4"],"itemData":{"id":102,"type":"book","edition":"[1. Aufl.]","event-place":"Münster","ISBN":"978-3-88117-989-8","language":"ger","note":"OCLC: 909798199","publisher":"Hölker Verlag","publisher-place":"Münster","source":"Open WorldCat","title":"Symbadisch kochen! Rezepte aus Baden","contributor":[{"family":"Graef","given":"Amélie"}],"issued":{"date-parts":[["2015"]]}},"locator":"21"}],"schema":"https://github.com/citation-style-language/schema/raw/master/csl-citation.json"} </w:instrText>
      </w:r>
      <w:r>
        <w:fldChar w:fldCharType="separate"/>
      </w:r>
      <w:r w:rsidRPr="007D1E78">
        <w:rPr>
          <w:rFonts w:ascii="Calibri" w:hAnsi="Calibri" w:cs="Calibri"/>
          <w:i/>
          <w:iCs/>
          <w:szCs w:val="24"/>
        </w:rPr>
        <w:t>Symbadisch kochen! Rezepte aus Baden</w:t>
      </w:r>
      <w:r w:rsidRPr="007D1E78">
        <w:rPr>
          <w:rFonts w:ascii="Calibri" w:hAnsi="Calibri" w:cs="Calibri"/>
          <w:szCs w:val="24"/>
        </w:rPr>
        <w:t>, 21.</w:t>
      </w:r>
      <w:r>
        <w:fldChar w:fldCharType="end"/>
      </w:r>
    </w:p>
  </w:footnote>
  <w:footnote w:id="1438">
    <w:p w14:paraId="76F8EBF2" w14:textId="4E33E85C" w:rsidR="00B75CD1" w:rsidRPr="00B976B0" w:rsidRDefault="00B75CD1">
      <w:pPr>
        <w:pStyle w:val="FootnoteText"/>
      </w:pPr>
      <w:r>
        <w:rPr>
          <w:rStyle w:val="FootnoteReference"/>
        </w:rPr>
        <w:footnoteRef/>
      </w:r>
      <w:r w:rsidRPr="00B976B0">
        <w:t xml:space="preserve"> </w:t>
      </w:r>
      <w:r>
        <w:fldChar w:fldCharType="begin"/>
      </w:r>
      <w:r w:rsidR="008C334C">
        <w:instrText xml:space="preserve"> ADDIN ZOTERO_ITEM CSL_CITATION {"citationID":"qwjL9SYu","properties":{"formattedCitation":"Ottolenghi, {\\i{}Ottolenghi simple - Das Kochbuch}, 304.","plainCitation":"Ottolenghi, Ottolenghi simple - Das Kochbuch, 304.","noteIndex":1437},"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304"}],"schema":"https://github.com/citation-style-language/schema/raw/master/csl-citation.json"} </w:instrText>
      </w:r>
      <w:r>
        <w:fldChar w:fldCharType="separate"/>
      </w:r>
      <w:r w:rsidRPr="00B976B0">
        <w:rPr>
          <w:rFonts w:ascii="Calibri" w:hAnsi="Calibri" w:cs="Calibri"/>
          <w:szCs w:val="24"/>
        </w:rPr>
        <w:t xml:space="preserve">Ottolenghi, </w:t>
      </w:r>
      <w:r w:rsidRPr="00B976B0">
        <w:rPr>
          <w:rFonts w:ascii="Calibri" w:hAnsi="Calibri" w:cs="Calibri"/>
          <w:i/>
          <w:iCs/>
          <w:szCs w:val="24"/>
        </w:rPr>
        <w:t>Ottolenghi simple - Das Kochbuch</w:t>
      </w:r>
      <w:r w:rsidRPr="00B976B0">
        <w:rPr>
          <w:rFonts w:ascii="Calibri" w:hAnsi="Calibri" w:cs="Calibri"/>
          <w:szCs w:val="24"/>
        </w:rPr>
        <w:t>, 304.</w:t>
      </w:r>
      <w:r>
        <w:fldChar w:fldCharType="end"/>
      </w:r>
    </w:p>
  </w:footnote>
  <w:footnote w:id="1439">
    <w:p w14:paraId="2574EE1F" w14:textId="3B0481FD" w:rsidR="00FC5564" w:rsidRPr="00B976B0" w:rsidRDefault="00FC5564">
      <w:pPr>
        <w:pStyle w:val="FootnoteText"/>
      </w:pPr>
      <w:r>
        <w:rPr>
          <w:rStyle w:val="FootnoteReference"/>
        </w:rPr>
        <w:footnoteRef/>
      </w:r>
      <w:r w:rsidRPr="00B976B0">
        <w:t xml:space="preserve"> </w:t>
      </w:r>
      <w:r>
        <w:fldChar w:fldCharType="begin"/>
      </w:r>
      <w:r w:rsidR="008C334C">
        <w:instrText xml:space="preserve"> ADDIN ZOTERO_ITEM CSL_CITATION {"citationID":"3Lgs85Ax","properties":{"formattedCitation":"Ottolenghi, 284.","plainCitation":"Ottolenghi, 284.","noteIndex":1438},"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284"}],"schema":"https://github.com/citation-style-language/schema/raw/master/csl-citation.json"} </w:instrText>
      </w:r>
      <w:r>
        <w:fldChar w:fldCharType="separate"/>
      </w:r>
      <w:r w:rsidRPr="00B976B0">
        <w:rPr>
          <w:rFonts w:ascii="Calibri" w:hAnsi="Calibri" w:cs="Calibri"/>
        </w:rPr>
        <w:t>Ottolenghi, 284.</w:t>
      </w:r>
      <w:r>
        <w:fldChar w:fldCharType="end"/>
      </w:r>
    </w:p>
  </w:footnote>
  <w:footnote w:id="1440">
    <w:p w14:paraId="0036139E" w14:textId="010D2AD8" w:rsidR="009B5B8D" w:rsidRDefault="009B5B8D">
      <w:pPr>
        <w:pStyle w:val="FootnoteText"/>
      </w:pPr>
      <w:r>
        <w:rPr>
          <w:rStyle w:val="FootnoteReference"/>
        </w:rPr>
        <w:footnoteRef/>
      </w:r>
      <w:r>
        <w:t xml:space="preserve"> </w:t>
      </w:r>
      <w:r>
        <w:fldChar w:fldCharType="begin"/>
      </w:r>
      <w:r w:rsidR="008C334C">
        <w:instrText xml:space="preserve"> ADDIN ZOTERO_ITEM CSL_CITATION {"citationID":"3Dw6a1n6","properties":{"formattedCitation":"essen &amp; trinken, \\uc0\\u8222{}essen &amp; trinken Spezial: Einladung zum Grillen\\uc0\\u8220{}, 143.","plainCitation":"essen &amp; trinken, „essen &amp; trinken Spezial: Einladung zum Grillen“, 143.","noteIndex":1439},"citationItems":[{"id":88,"uris":["http://zotero.org/users/local/usTu59L8/items/C3DD47IM"],"itemData":{"id":88,"type":"article-journal","collection-title":"essen &amp; trinken","title":"essen &amp; trinken Spezial: Einladung zum Grillen","volume":"02/2018","editor":[{"family":"essen &amp; trinken","given":""}],"issued":{"date-parts":[["2018"]]}},"locator":"143"}],"schema":"https://github.com/citation-style-language/schema/raw/master/csl-citation.json"} </w:instrText>
      </w:r>
      <w:r>
        <w:fldChar w:fldCharType="separate"/>
      </w:r>
      <w:r w:rsidRPr="009B5B8D">
        <w:rPr>
          <w:rFonts w:ascii="Calibri" w:hAnsi="Calibri" w:cs="Calibri"/>
          <w:szCs w:val="24"/>
        </w:rPr>
        <w:t>essen &amp; trinken, „essen &amp; trinken Spezial: Einladung zum Grillen“, 143.</w:t>
      </w:r>
      <w:r>
        <w:fldChar w:fldCharType="end"/>
      </w:r>
    </w:p>
  </w:footnote>
  <w:footnote w:id="1441">
    <w:p w14:paraId="33024D9B" w14:textId="52762D9D" w:rsidR="00B31839" w:rsidRPr="00B976B0" w:rsidRDefault="00B31839">
      <w:pPr>
        <w:pStyle w:val="FootnoteText"/>
      </w:pPr>
      <w:r>
        <w:rPr>
          <w:rStyle w:val="FootnoteReference"/>
        </w:rPr>
        <w:footnoteRef/>
      </w:r>
      <w:r w:rsidRPr="00B976B0">
        <w:t xml:space="preserve"> </w:t>
      </w:r>
      <w:r>
        <w:fldChar w:fldCharType="begin"/>
      </w:r>
      <w:r w:rsidR="008C334C">
        <w:instrText xml:space="preserve"> ADDIN ZOTERO_ITEM CSL_CITATION {"citationID":"r8hYGrbm","properties":{"formattedCitation":"Ottolenghi, {\\i{}Ottolenghi simple - Das Kochbuch}, 286.","plainCitation":"Ottolenghi, Ottolenghi simple - Das Kochbuch, 286.","noteIndex":1440},"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286"}],"schema":"https://github.com/citation-style-language/schema/raw/master/csl-citation.json"} </w:instrText>
      </w:r>
      <w:r>
        <w:fldChar w:fldCharType="separate"/>
      </w:r>
      <w:r w:rsidR="009B5B8D" w:rsidRPr="009B5B8D">
        <w:rPr>
          <w:rFonts w:ascii="Calibri" w:hAnsi="Calibri" w:cs="Calibri"/>
          <w:szCs w:val="24"/>
        </w:rPr>
        <w:t xml:space="preserve">Ottolenghi, </w:t>
      </w:r>
      <w:r w:rsidR="009B5B8D" w:rsidRPr="009B5B8D">
        <w:rPr>
          <w:rFonts w:ascii="Calibri" w:hAnsi="Calibri" w:cs="Calibri"/>
          <w:i/>
          <w:iCs/>
          <w:szCs w:val="24"/>
        </w:rPr>
        <w:t>Ottolenghi simple - Das Kochbuch</w:t>
      </w:r>
      <w:r w:rsidR="009B5B8D" w:rsidRPr="009B5B8D">
        <w:rPr>
          <w:rFonts w:ascii="Calibri" w:hAnsi="Calibri" w:cs="Calibri"/>
          <w:szCs w:val="24"/>
        </w:rPr>
        <w:t>, 286.</w:t>
      </w:r>
      <w:r>
        <w:fldChar w:fldCharType="end"/>
      </w:r>
    </w:p>
  </w:footnote>
  <w:footnote w:id="1442">
    <w:p w14:paraId="7A4E81BF" w14:textId="25AE2800" w:rsidR="008811E1" w:rsidRDefault="008811E1">
      <w:pPr>
        <w:pStyle w:val="FootnoteText"/>
      </w:pPr>
      <w:r>
        <w:rPr>
          <w:rStyle w:val="FootnoteReference"/>
        </w:rPr>
        <w:footnoteRef/>
      </w:r>
      <w:r>
        <w:t xml:space="preserve"> </w:t>
      </w:r>
      <w:r>
        <w:fldChar w:fldCharType="begin"/>
      </w:r>
      <w:r w:rsidR="008C334C">
        <w:instrText xml:space="preserve"> ADDIN ZOTERO_ITEM CSL_CITATION {"citationID":"NGVabWDG","properties":{"formattedCitation":"Julius und Leser, {\\i{}Vegan}, 74.","plainCitation":"Julius und Leser, Vegan, 74.","noteIndex":1441},"citationItems":[{"id":12,"uris":["http://zotero.org/users/local/usTu59L8/items/4IBMT3TA"],"itemData":{"id":12,"type":"book","abstract":"Vegane Variationen quer durch die Küchen der Welt, die zum Grossteil auf Tofu oder andere Soja-Produkte verzichten. Ausserdem sind zahlreiche Rezepte auch frei von Gluten. Bei den Gerichten handelt es sich um vegan abgewandelte Klassiker oder Gerichte, die von Haus aus vegan sind","event-place":"München","ISBN":"978-3-86244-592-9","language":"ger","number-of-pages":"221","publisher":"Christian-Verl","publisher-place":"München","source":"K10plus ISBN","title":"Vegan: internationale Klassiker ; 120 Rezepte von Teriyaki-Tofusteak bis Pannacotta","title-short":"Vegan","author":[{"family":"Julius","given":"Christina"},{"family":"Leser","given":"Nicolas"}],"issued":{"date-parts":[["2014"]]}},"locator":"74"}],"schema":"https://github.com/citation-style-language/schema/raw/master/csl-citation.json"} </w:instrText>
      </w:r>
      <w:r>
        <w:fldChar w:fldCharType="separate"/>
      </w:r>
      <w:r w:rsidRPr="008811E1">
        <w:rPr>
          <w:rFonts w:ascii="Calibri" w:hAnsi="Calibri" w:cs="Calibri"/>
          <w:szCs w:val="24"/>
        </w:rPr>
        <w:t xml:space="preserve">Julius und Leser, </w:t>
      </w:r>
      <w:r w:rsidRPr="008811E1">
        <w:rPr>
          <w:rFonts w:ascii="Calibri" w:hAnsi="Calibri" w:cs="Calibri"/>
          <w:i/>
          <w:iCs/>
          <w:szCs w:val="24"/>
        </w:rPr>
        <w:t>Vegan</w:t>
      </w:r>
      <w:r w:rsidRPr="008811E1">
        <w:rPr>
          <w:rFonts w:ascii="Calibri" w:hAnsi="Calibri" w:cs="Calibri"/>
          <w:szCs w:val="24"/>
        </w:rPr>
        <w:t>, 74.</w:t>
      </w:r>
      <w:r>
        <w:fldChar w:fldCharType="end"/>
      </w:r>
    </w:p>
  </w:footnote>
  <w:footnote w:id="1443">
    <w:p w14:paraId="36817619" w14:textId="68D1508E" w:rsidR="00102221" w:rsidRDefault="00102221">
      <w:pPr>
        <w:pStyle w:val="FootnoteText"/>
      </w:pPr>
      <w:r>
        <w:rPr>
          <w:rStyle w:val="FootnoteReference"/>
        </w:rPr>
        <w:footnoteRef/>
      </w:r>
      <w:r>
        <w:t xml:space="preserve"> </w:t>
      </w:r>
      <w:r>
        <w:fldChar w:fldCharType="begin"/>
      </w:r>
      <w:r w:rsidR="008C334C">
        <w:instrText xml:space="preserve"> ADDIN ZOTERO_ITEM CSL_CITATION {"citationID":"eUhjnBO4","properties":{"formattedCitation":"Julius und Leser, 40.","plainCitation":"Julius und Leser, 40.","noteIndex":1442},"citationItems":[{"id":12,"uris":["http://zotero.org/users/local/usTu59L8/items/4IBMT3TA"],"itemData":{"id":12,"type":"book","abstract":"Vegane Variationen quer durch die Küchen der Welt, die zum Grossteil auf Tofu oder andere Soja-Produkte verzichten. Ausserdem sind zahlreiche Rezepte auch frei von Gluten. Bei den Gerichten handelt es sich um vegan abgewandelte Klassiker oder Gerichte, die von Haus aus vegan sind","event-place":"München","ISBN":"978-3-86244-592-9","language":"ger","number-of-pages":"221","publisher":"Christian-Verl","publisher-place":"München","source":"K10plus ISBN","title":"Vegan: internationale Klassiker ; 120 Rezepte von Teriyaki-Tofusteak bis Pannacotta","title-short":"Vegan","author":[{"family":"Julius","given":"Christina"},{"family":"Leser","given":"Nicolas"}],"issued":{"date-parts":[["2014"]]}},"locator":"40"}],"schema":"https://github.com/citation-style-language/schema/raw/master/csl-citation.json"} </w:instrText>
      </w:r>
      <w:r>
        <w:fldChar w:fldCharType="separate"/>
      </w:r>
      <w:r w:rsidRPr="00102221">
        <w:rPr>
          <w:rFonts w:ascii="Calibri" w:hAnsi="Calibri" w:cs="Calibri"/>
        </w:rPr>
        <w:t>Julius und Leser, 40.</w:t>
      </w:r>
      <w:r>
        <w:fldChar w:fldCharType="end"/>
      </w:r>
    </w:p>
  </w:footnote>
  <w:footnote w:id="1444">
    <w:p w14:paraId="051C88DC" w14:textId="4808FF08" w:rsidR="00155AD2" w:rsidRDefault="00155AD2">
      <w:pPr>
        <w:pStyle w:val="FootnoteText"/>
      </w:pPr>
      <w:r>
        <w:rPr>
          <w:rStyle w:val="FootnoteReference"/>
        </w:rPr>
        <w:footnoteRef/>
      </w:r>
      <w:r>
        <w:t xml:space="preserve"> </w:t>
      </w:r>
      <w:r>
        <w:fldChar w:fldCharType="begin"/>
      </w:r>
      <w:r w:rsidR="008C334C">
        <w:instrText xml:space="preserve"> ADDIN ZOTERO_ITEM CSL_CITATION {"citationID":"X69df4EX","properties":{"formattedCitation":"Dusy, Rynio, und Redies, {\\i{}Kaffee &amp; Espresso}, 31.","plainCitation":"Dusy, Rynio, und Redies, Kaffee &amp; Espresso, 31.","noteIndex":1443},"citationItems":[{"id":41,"uris":["http://zotero.org/users/local/usTu59L8/items/5ZUDNHYU"],"itemData":{"id":41,"type":"book","collection-title":"GU-Küchenratgeber","edition":"1. Aufl","event-place":"München","ISBN":"978-3-7742-6061-0","language":"ger","number-of-pages":"62","publisher":"Gräfe und Unzer","publisher-place":"München","source":"K10plus ISBN","title":"Kaffee &amp; Espresso: die Kaffeebar zu Hause ; [mit den 10 GU-Erfolgstipps ; internationale Kaffeerezepte - heiß und kalt ; Leckeres mit und zum Kaffee]","title-short":"Kaffee &amp; Espresso","editor":[{"family":"Dusy","given":"Tanja"},{"family":"Rynio","given":"Jörn"},{"family":"Redies","given":"Alessandra"}],"issued":{"date-parts":[["2003"]]}},"locator":"31"}],"schema":"https://github.com/citation-style-language/schema/raw/master/csl-citation.json"} </w:instrText>
      </w:r>
      <w:r>
        <w:fldChar w:fldCharType="separate"/>
      </w:r>
      <w:r w:rsidRPr="00155AD2">
        <w:rPr>
          <w:rFonts w:ascii="Calibri" w:hAnsi="Calibri" w:cs="Calibri"/>
          <w:szCs w:val="24"/>
        </w:rPr>
        <w:t xml:space="preserve">Dusy, Rynio, und Redies, </w:t>
      </w:r>
      <w:r w:rsidRPr="00155AD2">
        <w:rPr>
          <w:rFonts w:ascii="Calibri" w:hAnsi="Calibri" w:cs="Calibri"/>
          <w:i/>
          <w:iCs/>
          <w:szCs w:val="24"/>
        </w:rPr>
        <w:t>Kaffee &amp; Espresso</w:t>
      </w:r>
      <w:r w:rsidRPr="00155AD2">
        <w:rPr>
          <w:rFonts w:ascii="Calibri" w:hAnsi="Calibri" w:cs="Calibri"/>
          <w:szCs w:val="24"/>
        </w:rPr>
        <w:t>, 31.</w:t>
      </w:r>
      <w:r>
        <w:fldChar w:fldCharType="end"/>
      </w:r>
    </w:p>
  </w:footnote>
  <w:footnote w:id="1445">
    <w:p w14:paraId="40CF6530" w14:textId="0861B8F2" w:rsidR="0063099A" w:rsidRDefault="0063099A">
      <w:pPr>
        <w:pStyle w:val="FootnoteText"/>
      </w:pPr>
      <w:r>
        <w:rPr>
          <w:rStyle w:val="FootnoteReference"/>
        </w:rPr>
        <w:footnoteRef/>
      </w:r>
      <w:r>
        <w:t xml:space="preserve"> </w:t>
      </w:r>
      <w:r>
        <w:fldChar w:fldCharType="begin"/>
      </w:r>
      <w:r w:rsidR="008C334C">
        <w:instrText xml:space="preserve"> ADDIN ZOTERO_ITEM CSL_CITATION {"citationID":"3bblEZ1Z","properties":{"formattedCitation":"Dusy, Rynio, und Redies, 33.","plainCitation":"Dusy, Rynio, und Redies, 33.","noteIndex":1444},"citationItems":[{"id":41,"uris":["http://zotero.org/users/local/usTu59L8/items/5ZUDNHYU"],"itemData":{"id":41,"type":"book","collection-title":"GU-Küchenratgeber","edition":"1. Aufl","event-place":"München","ISBN":"978-3-7742-6061-0","language":"ger","number-of-pages":"62","publisher":"Gräfe und Unzer","publisher-place":"München","source":"K10plus ISBN","title":"Kaffee &amp; Espresso: die Kaffeebar zu Hause ; [mit den 10 GU-Erfolgstipps ; internationale Kaffeerezepte - heiß und kalt ; Leckeres mit und zum Kaffee]","title-short":"Kaffee &amp; Espresso","editor":[{"family":"Dusy","given":"Tanja"},{"family":"Rynio","given":"Jörn"},{"family":"Redies","given":"Alessandra"}],"issued":{"date-parts":[["2003"]]}},"locator":"33"}],"schema":"https://github.com/citation-style-language/schema/raw/master/csl-citation.json"} </w:instrText>
      </w:r>
      <w:r>
        <w:fldChar w:fldCharType="separate"/>
      </w:r>
      <w:r w:rsidR="00155AD2" w:rsidRPr="00155AD2">
        <w:rPr>
          <w:rFonts w:ascii="Calibri" w:hAnsi="Calibri" w:cs="Calibri"/>
        </w:rPr>
        <w:t>Dusy, Rynio, und Redies, 33.</w:t>
      </w:r>
      <w:r>
        <w:fldChar w:fldCharType="end"/>
      </w:r>
    </w:p>
  </w:footnote>
  <w:footnote w:id="1446">
    <w:p w14:paraId="019B11DD" w14:textId="1999E5D9" w:rsidR="005A0D68" w:rsidRDefault="005A0D68">
      <w:pPr>
        <w:pStyle w:val="FootnoteText"/>
      </w:pPr>
      <w:r>
        <w:rPr>
          <w:rStyle w:val="FootnoteReference"/>
        </w:rPr>
        <w:footnoteRef/>
      </w:r>
      <w:r>
        <w:t xml:space="preserve"> </w:t>
      </w:r>
      <w:r>
        <w:fldChar w:fldCharType="begin"/>
      </w:r>
      <w:r w:rsidR="008C334C">
        <w:instrText xml:space="preserve"> ADDIN ZOTERO_ITEM CSL_CITATION {"citationID":"2N5xRln1","properties":{"formattedCitation":"S\\uc0\\u228{}lzer, {\\i{}Die echte Jeden-Tag-K\\uc0\\u252{}che}, 232.","plainCitation":"Sälzer, Die echte Jeden-Tag-Küche, 232.","noteIndex":1445},"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232"}],"schema":"https://github.com/citation-style-language/schema/raw/master/csl-citation.json"} </w:instrText>
      </w:r>
      <w:r>
        <w:fldChar w:fldCharType="separate"/>
      </w:r>
      <w:r w:rsidRPr="005A0D68">
        <w:rPr>
          <w:rFonts w:ascii="Calibri" w:hAnsi="Calibri" w:cs="Calibri"/>
          <w:szCs w:val="24"/>
        </w:rPr>
        <w:t xml:space="preserve">Sälzer, </w:t>
      </w:r>
      <w:r w:rsidRPr="005A0D68">
        <w:rPr>
          <w:rFonts w:ascii="Calibri" w:hAnsi="Calibri" w:cs="Calibri"/>
          <w:i/>
          <w:iCs/>
          <w:szCs w:val="24"/>
        </w:rPr>
        <w:t>Die echte Jeden-Tag-Küche</w:t>
      </w:r>
      <w:r w:rsidRPr="005A0D68">
        <w:rPr>
          <w:rFonts w:ascii="Calibri" w:hAnsi="Calibri" w:cs="Calibri"/>
          <w:szCs w:val="24"/>
        </w:rPr>
        <w:t>, 232.</w:t>
      </w:r>
      <w:r>
        <w:fldChar w:fldCharType="end"/>
      </w:r>
    </w:p>
  </w:footnote>
  <w:footnote w:id="1447">
    <w:p w14:paraId="212029C9" w14:textId="7E7E5EBB" w:rsidR="00BA74C6" w:rsidRDefault="00BA74C6">
      <w:pPr>
        <w:pStyle w:val="FootnoteText"/>
      </w:pPr>
      <w:r>
        <w:rPr>
          <w:rStyle w:val="FootnoteReference"/>
        </w:rPr>
        <w:footnoteRef/>
      </w:r>
      <w:r>
        <w:t xml:space="preserve"> </w:t>
      </w:r>
      <w:r>
        <w:fldChar w:fldCharType="begin"/>
      </w:r>
      <w:r w:rsidR="008C334C">
        <w:instrText xml:space="preserve"> ADDIN ZOTERO_ITEM CSL_CITATION {"citationID":"8N7XkECY","properties":{"formattedCitation":"Kiel und Wiedemann, {\\i{}Schw\\uc0\\u228{}bisch kochen}, 49.","plainCitation":"Kiel und Wiedemann, Schwäbisch kochen, 49.","noteIndex":1446},"citationItems":[{"id":30,"uris":["http://zotero.org/users/local/usTu59L8/items/6ST6V588"],"itemData":{"id":30,"type":"book","collection-title":"GU Küchen-Ratgeber","edition":"1. Aufl","event-place":"München","ISBN":"978-3-7742-6890-6","language":"ger","number-of-pages":"64","publisher":"Gräfe u. Unzer","publisher-place":"München","source":"K10plus ISBN","title":"Schwäbisch kochen: Klassisch und neu","title-short":"Schwäbisch kochen","author":[{"family":"Kiel","given":"Martina"},{"family":"Wiedemann","given":"Carola"}],"issued":{"date-parts":[["2005"]]}},"locator":"49"}],"schema":"https://github.com/citation-style-language/schema/raw/master/csl-citation.json"} </w:instrText>
      </w:r>
      <w:r>
        <w:fldChar w:fldCharType="separate"/>
      </w:r>
      <w:r w:rsidRPr="00BA74C6">
        <w:rPr>
          <w:rFonts w:ascii="Calibri" w:hAnsi="Calibri" w:cs="Calibri"/>
          <w:szCs w:val="24"/>
        </w:rPr>
        <w:t xml:space="preserve">Kiel und Wiedemann, </w:t>
      </w:r>
      <w:r w:rsidRPr="00BA74C6">
        <w:rPr>
          <w:rFonts w:ascii="Calibri" w:hAnsi="Calibri" w:cs="Calibri"/>
          <w:i/>
          <w:iCs/>
          <w:szCs w:val="24"/>
        </w:rPr>
        <w:t>Schwäbisch kochen</w:t>
      </w:r>
      <w:r w:rsidRPr="00BA74C6">
        <w:rPr>
          <w:rFonts w:ascii="Calibri" w:hAnsi="Calibri" w:cs="Calibri"/>
          <w:szCs w:val="24"/>
        </w:rPr>
        <w:t>, 49.</w:t>
      </w:r>
      <w:r>
        <w:fldChar w:fldCharType="end"/>
      </w:r>
    </w:p>
  </w:footnote>
  <w:footnote w:id="1448">
    <w:p w14:paraId="1CADE158" w14:textId="0EF25E98" w:rsidR="00AA6A1B" w:rsidRDefault="00AA6A1B">
      <w:pPr>
        <w:pStyle w:val="FootnoteText"/>
      </w:pPr>
      <w:r>
        <w:rPr>
          <w:rStyle w:val="FootnoteReference"/>
        </w:rPr>
        <w:footnoteRef/>
      </w:r>
      <w:r>
        <w:t xml:space="preserve"> </w:t>
      </w:r>
      <w:r>
        <w:fldChar w:fldCharType="begin"/>
      </w:r>
      <w:r w:rsidR="008C334C">
        <w:instrText xml:space="preserve"> ADDIN ZOTERO_ITEM CSL_CITATION {"citationID":"9jxC4IYK","properties":{"formattedCitation":"Kiel und Wiedemann, 51.","plainCitation":"Kiel und Wiedemann, 51.","noteIndex":1447},"citationItems":[{"id":30,"uris":["http://zotero.org/users/local/usTu59L8/items/6ST6V588"],"itemData":{"id":30,"type":"book","collection-title":"GU Küchen-Ratgeber","edition":"1. Aufl","event-place":"München","ISBN":"978-3-7742-6890-6","language":"ger","number-of-pages":"64","publisher":"Gräfe u. Unzer","publisher-place":"München","source":"K10plus ISBN","title":"Schwäbisch kochen: Klassisch und neu","title-short":"Schwäbisch kochen","author":[{"family":"Kiel","given":"Martina"},{"family":"Wiedemann","given":"Carola"}],"issued":{"date-parts":[["2005"]]}},"locator":"51"}],"schema":"https://github.com/citation-style-language/schema/raw/master/csl-citation.json"} </w:instrText>
      </w:r>
      <w:r>
        <w:fldChar w:fldCharType="separate"/>
      </w:r>
      <w:r w:rsidRPr="00AA6A1B">
        <w:rPr>
          <w:rFonts w:ascii="Calibri" w:hAnsi="Calibri" w:cs="Calibri"/>
        </w:rPr>
        <w:t>Kiel und Wiedemann, 51.</w:t>
      </w:r>
      <w:r>
        <w:fldChar w:fldCharType="end"/>
      </w:r>
    </w:p>
  </w:footnote>
  <w:footnote w:id="1449">
    <w:p w14:paraId="6EB1E33A" w14:textId="36F1D1FA" w:rsidR="00383A77" w:rsidRPr="00D74A63" w:rsidRDefault="00383A77">
      <w:pPr>
        <w:pStyle w:val="FootnoteText"/>
      </w:pPr>
      <w:r>
        <w:rPr>
          <w:rStyle w:val="FootnoteReference"/>
        </w:rPr>
        <w:footnoteRef/>
      </w:r>
      <w:r w:rsidRPr="00D74A63">
        <w:t xml:space="preserve"> </w:t>
      </w:r>
      <w:r>
        <w:fldChar w:fldCharType="begin"/>
      </w:r>
      <w:r w:rsidR="008C334C">
        <w:instrText xml:space="preserve"> ADDIN ZOTERO_ITEM CSL_CITATION {"citationID":"N2Wmxn4P","properties":{"formattedCitation":"Ottolenghi und Tamimi, {\\i{}Jerusalem}, 270.","plainCitation":"Ottolenghi und Tamimi, Jerusalem, 270.","noteIndex":1448},"citationItems":[{"id":94,"uris":["http://zotero.org/users/local/usTu59L8/items/9YPMVACQ"],"itemData":{"id":94,"type":"book","edition":"15. Auflage","event-place":"München","ISBN":"978-3-8310-2333-2","language":"ger","number-of-pages":"318","publisher":"Dorling Kindersley","publisher-place":"München","source":"K10plus ISBN","title":"Jerusalem: Das Kochbuch","title-short":"Jerusalem","author":[{"family":"Ottolenghi","given":"Yotam"},{"family":"Tamimi","given":"Sami"}],"issued":{"date-parts":[["2017"]]}},"locator":"270"}],"schema":"https://github.com/citation-style-language/schema/raw/master/csl-citation.json"} </w:instrText>
      </w:r>
      <w:r>
        <w:fldChar w:fldCharType="separate"/>
      </w:r>
      <w:r w:rsidRPr="00D74A63">
        <w:rPr>
          <w:rFonts w:ascii="Calibri" w:hAnsi="Calibri" w:cs="Calibri"/>
          <w:szCs w:val="24"/>
        </w:rPr>
        <w:t xml:space="preserve">Ottolenghi und Tamimi, </w:t>
      </w:r>
      <w:r w:rsidRPr="00D74A63">
        <w:rPr>
          <w:rFonts w:ascii="Calibri" w:hAnsi="Calibri" w:cs="Calibri"/>
          <w:i/>
          <w:iCs/>
          <w:szCs w:val="24"/>
        </w:rPr>
        <w:t>Jerusalem</w:t>
      </w:r>
      <w:r w:rsidRPr="00D74A63">
        <w:rPr>
          <w:rFonts w:ascii="Calibri" w:hAnsi="Calibri" w:cs="Calibri"/>
          <w:szCs w:val="24"/>
        </w:rPr>
        <w:t>, 270.</w:t>
      </w:r>
      <w:r>
        <w:fldChar w:fldCharType="end"/>
      </w:r>
    </w:p>
  </w:footnote>
  <w:footnote w:id="1450">
    <w:p w14:paraId="4D304977" w14:textId="0FE96E86" w:rsidR="001C1353" w:rsidRPr="000C512E" w:rsidRDefault="001C1353">
      <w:pPr>
        <w:pStyle w:val="FootnoteText"/>
      </w:pPr>
      <w:r>
        <w:rPr>
          <w:rStyle w:val="FootnoteReference"/>
        </w:rPr>
        <w:footnoteRef/>
      </w:r>
      <w:r w:rsidRPr="000C512E">
        <w:t xml:space="preserve"> </w:t>
      </w:r>
      <w:r>
        <w:fldChar w:fldCharType="begin"/>
      </w:r>
      <w:r w:rsidR="008C334C">
        <w:instrText xml:space="preserve"> ADDIN ZOTERO_ITEM CSL_CITATION {"citationID":"YEtIJ0wK","properties":{"formattedCitation":"\\uc0\\u8222{}ZEITmagazin\\uc0\\u8220{}.","plainCitation":"„ZEITmagazin“.","noteIndex":1449},"citationItems":[{"id":96,"uris":["http://zotero.org/users/local/usTu59L8/items/EJMJD2IT"],"itemData":{"id":96,"type":"article-journal","title":"ZEITmagazin"}}],"schema":"https://github.com/citation-style-language/schema/raw/master/csl-citation.json"} </w:instrText>
      </w:r>
      <w:r>
        <w:fldChar w:fldCharType="separate"/>
      </w:r>
      <w:r w:rsidRPr="001C1353">
        <w:rPr>
          <w:rFonts w:ascii="Calibri" w:hAnsi="Calibri" w:cs="Calibri"/>
          <w:szCs w:val="24"/>
        </w:rPr>
        <w:t>„ZEITmagazin“.</w:t>
      </w:r>
      <w:r>
        <w:fldChar w:fldCharType="end"/>
      </w:r>
    </w:p>
  </w:footnote>
  <w:footnote w:id="1451">
    <w:p w14:paraId="3CC293B1" w14:textId="5AB325DF" w:rsidR="00161D92" w:rsidRPr="000C512E" w:rsidRDefault="00161D92">
      <w:pPr>
        <w:pStyle w:val="FootnoteText"/>
      </w:pPr>
      <w:r>
        <w:rPr>
          <w:rStyle w:val="FootnoteReference"/>
        </w:rPr>
        <w:footnoteRef/>
      </w:r>
      <w:r w:rsidRPr="000C512E">
        <w:t xml:space="preserve"> </w:t>
      </w:r>
      <w:r>
        <w:fldChar w:fldCharType="begin"/>
      </w:r>
      <w:r w:rsidR="008C334C">
        <w:instrText xml:space="preserve"> ADDIN ZOTERO_ITEM CSL_CITATION {"citationID":"hAlajWsG","properties":{"formattedCitation":"Purviance, Haftel, und Turner, {\\i{}Weber\\uc0\\u347{} Grillbibel}, 268.","plainCitation":"Purviance, Haftel, und Turner, Weberś Grillbibel, 268.","noteIndex":1450},"citationItems":[{"id":73,"uris":["http://zotero.org/users/local/usTu59L8/items/S8MMFLIK"],"itemData":{"id":73,"type":"book","collection-title":"GU","edition":"46. Aufl","event-place":"München","ISBN":"978-3-8338-1863-9","language":"ger","number-of-pages":"320","publisher":"Gräfe und Unzer","publisher-place":"München","source":"K10plus ISBN","title":"Weberś Grillbibel","editor":[{"family":"Purviance","given":"Jamie"},{"family":"Haftel","given":"Andrea"},{"family":"Turner","given":"Tim"}],"issued":{"date-parts":[["2018"]]}},"locator":"268"}],"schema":"https://github.com/citation-style-language/schema/raw/master/csl-citation.json"} </w:instrText>
      </w:r>
      <w:r>
        <w:fldChar w:fldCharType="separate"/>
      </w:r>
      <w:r w:rsidRPr="000C512E">
        <w:rPr>
          <w:rFonts w:ascii="Calibri" w:hAnsi="Calibri" w:cs="Calibri"/>
          <w:szCs w:val="24"/>
        </w:rPr>
        <w:t xml:space="preserve">Purviance, Haftel, und Turner, </w:t>
      </w:r>
      <w:r w:rsidRPr="000C512E">
        <w:rPr>
          <w:rFonts w:ascii="Calibri" w:hAnsi="Calibri" w:cs="Calibri"/>
          <w:i/>
          <w:iCs/>
          <w:szCs w:val="24"/>
        </w:rPr>
        <w:t>Weberś Grillbibel</w:t>
      </w:r>
      <w:r w:rsidRPr="000C512E">
        <w:rPr>
          <w:rFonts w:ascii="Calibri" w:hAnsi="Calibri" w:cs="Calibri"/>
          <w:szCs w:val="24"/>
        </w:rPr>
        <w:t>, 268.</w:t>
      </w:r>
      <w:r>
        <w:fldChar w:fldCharType="end"/>
      </w:r>
    </w:p>
  </w:footnote>
  <w:footnote w:id="1452">
    <w:p w14:paraId="52CE7B62" w14:textId="700C6B5E" w:rsidR="001C7651" w:rsidRPr="001C1353" w:rsidRDefault="001C7651">
      <w:pPr>
        <w:pStyle w:val="FootnoteText"/>
        <w:rPr>
          <w:lang w:val="en-US"/>
        </w:rPr>
      </w:pPr>
      <w:r>
        <w:rPr>
          <w:rStyle w:val="FootnoteReference"/>
        </w:rPr>
        <w:footnoteRef/>
      </w:r>
      <w:r w:rsidRPr="001C1353">
        <w:rPr>
          <w:lang w:val="en-US"/>
        </w:rPr>
        <w:t xml:space="preserve"> </w:t>
      </w:r>
      <w:r>
        <w:fldChar w:fldCharType="begin"/>
      </w:r>
      <w:r w:rsidR="008C334C">
        <w:rPr>
          <w:lang w:val="en-US"/>
        </w:rPr>
        <w:instrText xml:space="preserve"> ADDIN ZOTERO_ITEM CSL_CITATION {"citationID":"K8nv4ugS","properties":{"formattedCitation":"Purviance, Haftel, und Turner, 270.","plainCitation":"Purviance, Haftel, und Turner, 270.","noteIndex":1451},"citationItems":[{"id":73,"uris":["http://zotero.org/users/local/usTu59L8/items/S8MMFLIK"],"itemData":{"id":73,"type":"book","collection-title":"GU","edition":"46. Aufl","event-place":"München","ISBN":"978-3-8338-1863-9","language":"ger","number-of-pages":"320","publisher":"Gräfe und Unzer","publisher-place":"München","source":"K10plus ISBN","title":"Weberś Grillbibel","editor":[{"family":"Purviance","given":"Jamie"},{"family":"Haftel","given":"Andrea"},{"family":"Turner","given":"Tim"}],"issued":{"date-parts":[["2018"]]}},"locator":"270"}],"schema":"https://github.com/citation-style-language/schema/raw/master/csl-citation.json"} </w:instrText>
      </w:r>
      <w:r>
        <w:fldChar w:fldCharType="separate"/>
      </w:r>
      <w:r w:rsidRPr="001C1353">
        <w:rPr>
          <w:rFonts w:ascii="Calibri" w:hAnsi="Calibri" w:cs="Calibri"/>
          <w:lang w:val="en-US"/>
        </w:rPr>
        <w:t>Purviance, Haftel, und Turner, 270.</w:t>
      </w:r>
      <w:r>
        <w:fldChar w:fldCharType="end"/>
      </w:r>
    </w:p>
  </w:footnote>
  <w:footnote w:id="1453">
    <w:p w14:paraId="5B8BD5B2" w14:textId="1514FBDD" w:rsidR="00AF5924" w:rsidRPr="000C512E" w:rsidRDefault="00AF5924">
      <w:pPr>
        <w:pStyle w:val="FootnoteText"/>
        <w:rPr>
          <w:lang w:val="en-US"/>
        </w:rPr>
      </w:pPr>
      <w:r>
        <w:rPr>
          <w:rStyle w:val="FootnoteReference"/>
        </w:rPr>
        <w:footnoteRef/>
      </w:r>
      <w:r w:rsidRPr="000C512E">
        <w:rPr>
          <w:lang w:val="en-US"/>
        </w:rPr>
        <w:t xml:space="preserve"> </w:t>
      </w:r>
      <w:r>
        <w:fldChar w:fldCharType="begin"/>
      </w:r>
      <w:r w:rsidR="008C334C">
        <w:rPr>
          <w:lang w:val="en-US"/>
        </w:rPr>
        <w:instrText xml:space="preserve"> ADDIN ZOTERO_ITEM CSL_CITATION {"citationID":"ppBao4Dg","properties":{"formattedCitation":"{\\i{}Fingerfood}, 275.","plainCitation":"Fingerfood, 275.","noteIndex":1452},"citationItems":[{"id":6,"uris":["http://zotero.org/users/local/usTu59L8/items/ETZGLA84"],"itemData":{"id":6,"type":"book","event-place":"Köln","ISBN":"978-3-8290-2312-2","language":"ger","number-of-pages":"304","publisher":"Könemann","publisher-place":"Köln","source":"K10plus ISBN","title":"Fingerfood: das grosse Buch der Snacks","title-short":"Fingerfood","issued":{"date-parts":[["2000"]]}},"locator":"275"}],"schema":"https://github.com/citation-style-language/schema/raw/master/csl-citation.json"} </w:instrText>
      </w:r>
      <w:r>
        <w:fldChar w:fldCharType="separate"/>
      </w:r>
      <w:r w:rsidRPr="000C512E">
        <w:rPr>
          <w:rFonts w:ascii="Calibri" w:hAnsi="Calibri" w:cs="Calibri"/>
          <w:i/>
          <w:iCs/>
          <w:szCs w:val="24"/>
          <w:lang w:val="en-US"/>
        </w:rPr>
        <w:t>Fingerfood</w:t>
      </w:r>
      <w:r w:rsidRPr="000C512E">
        <w:rPr>
          <w:rFonts w:ascii="Calibri" w:hAnsi="Calibri" w:cs="Calibri"/>
          <w:szCs w:val="24"/>
          <w:lang w:val="en-US"/>
        </w:rPr>
        <w:t>, 275.</w:t>
      </w:r>
      <w:r>
        <w:fldChar w:fldCharType="end"/>
      </w:r>
    </w:p>
  </w:footnote>
  <w:footnote w:id="1454">
    <w:p w14:paraId="00B0FF6F" w14:textId="79A2E43D" w:rsidR="00845170" w:rsidRDefault="00845170">
      <w:pPr>
        <w:pStyle w:val="FootnoteText"/>
      </w:pPr>
      <w:r>
        <w:rPr>
          <w:rStyle w:val="FootnoteReference"/>
        </w:rPr>
        <w:footnoteRef/>
      </w:r>
      <w:r>
        <w:t xml:space="preserve"> </w:t>
      </w:r>
      <w:r>
        <w:fldChar w:fldCharType="begin"/>
      </w:r>
      <w:r w:rsidR="008C334C">
        <w:instrText xml:space="preserve"> ADDIN ZOTERO_ITEM CSL_CITATION {"citationID":"LVGMFuIt","properties":{"formattedCitation":"{\\i{}Die beste D[okto]r Oetker kalte K\\uc0\\u252{}che}, 175.","plainCitation":"Die beste D[okto]r Oetker kalte Küche, 175.","noteIndex":1453},"citationItems":[{"id":72,"uris":["http://zotero.org/users/local/usTu59L8/items/JAJJE3NQ"],"itemData":{"id":72,"type":"book","edition":"1. Aufl","event-place":"Bielefeld","ISBN":"978-3-7670-0166-4","language":"ger","note":"OCLC: 74614559","publisher":"Ceres-Verlag Oetker","publisher-place":"Bielefeld","source":"Open WorldCat","title":"Die beste D[okto]r Oetker kalte Küche","contributor":[{"family":"Zabert","given":"Arnold"}],"issued":{"date-parts":[["1982"]]}},"locator":"175"}],"schema":"https://github.com/citation-style-language/schema/raw/master/csl-citation.json"} </w:instrText>
      </w:r>
      <w:r>
        <w:fldChar w:fldCharType="separate"/>
      </w:r>
      <w:r w:rsidRPr="00845170">
        <w:rPr>
          <w:rFonts w:ascii="Calibri" w:hAnsi="Calibri" w:cs="Calibri"/>
          <w:i/>
          <w:iCs/>
          <w:szCs w:val="24"/>
        </w:rPr>
        <w:t>Die beste D[okto]r Oetker kalte Küche</w:t>
      </w:r>
      <w:r w:rsidRPr="00845170">
        <w:rPr>
          <w:rFonts w:ascii="Calibri" w:hAnsi="Calibri" w:cs="Calibri"/>
          <w:szCs w:val="24"/>
        </w:rPr>
        <w:t>, 175.</w:t>
      </w:r>
      <w:r>
        <w:fldChar w:fldCharType="end"/>
      </w:r>
    </w:p>
  </w:footnote>
  <w:footnote w:id="1455">
    <w:p w14:paraId="4AC03984" w14:textId="43065594" w:rsidR="00CF2007" w:rsidRDefault="00CF2007">
      <w:pPr>
        <w:pStyle w:val="FootnoteText"/>
      </w:pPr>
      <w:r>
        <w:rPr>
          <w:rStyle w:val="FootnoteReference"/>
        </w:rPr>
        <w:footnoteRef/>
      </w:r>
      <w:r>
        <w:t xml:space="preserve"> </w:t>
      </w:r>
      <w:r>
        <w:fldChar w:fldCharType="begin"/>
      </w:r>
      <w:r w:rsidR="008C334C">
        <w:instrText xml:space="preserve"> ADDIN ZOTERO_ITEM CSL_CITATION {"citationID":"BmFAMciv","properties":{"formattedCitation":"Raether, {\\i{}Lieblingsgerichte vom Wochenmarkt}, 100.","plainCitation":"Raether, Lieblingsgerichte vom Wochenmarkt, 100.","noteIndex":1454},"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100"}],"schema":"https://github.com/citation-style-language/schema/raw/master/csl-citation.json"} </w:instrText>
      </w:r>
      <w:r>
        <w:fldChar w:fldCharType="separate"/>
      </w:r>
      <w:r w:rsidRPr="00CF2007">
        <w:rPr>
          <w:rFonts w:ascii="Calibri" w:hAnsi="Calibri" w:cs="Calibri"/>
          <w:szCs w:val="24"/>
        </w:rPr>
        <w:t xml:space="preserve">Raether, </w:t>
      </w:r>
      <w:r w:rsidRPr="00CF2007">
        <w:rPr>
          <w:rFonts w:ascii="Calibri" w:hAnsi="Calibri" w:cs="Calibri"/>
          <w:i/>
          <w:iCs/>
          <w:szCs w:val="24"/>
        </w:rPr>
        <w:t>Lieblingsgerichte vom Wochenmarkt</w:t>
      </w:r>
      <w:r w:rsidRPr="00CF2007">
        <w:rPr>
          <w:rFonts w:ascii="Calibri" w:hAnsi="Calibri" w:cs="Calibri"/>
          <w:szCs w:val="24"/>
        </w:rPr>
        <w:t>, 100.</w:t>
      </w:r>
      <w:r>
        <w:fldChar w:fldCharType="end"/>
      </w:r>
    </w:p>
  </w:footnote>
  <w:footnote w:id="1456">
    <w:p w14:paraId="1D35C73C" w14:textId="500546B2" w:rsidR="00755651" w:rsidRDefault="00755651">
      <w:pPr>
        <w:pStyle w:val="FootnoteText"/>
      </w:pPr>
      <w:r>
        <w:rPr>
          <w:rStyle w:val="FootnoteReference"/>
        </w:rPr>
        <w:footnoteRef/>
      </w:r>
      <w:r>
        <w:t xml:space="preserve"> </w:t>
      </w:r>
      <w:r>
        <w:fldChar w:fldCharType="begin"/>
      </w:r>
      <w:r w:rsidR="008C334C">
        <w:instrText xml:space="preserve"> ADDIN ZOTERO_ITEM CSL_CITATION {"citationID":"rygamciL","properties":{"formattedCitation":"\\uc0\\u8222{}ZEITmagazin\\uc0\\u8220{}.","plainCitation":"„ZEITmagazin“.","noteIndex":1455},"citationItems":[{"id":96,"uris":["http://zotero.org/users/local/usTu59L8/items/EJMJD2IT"],"itemData":{"id":96,"type":"article-journal","title":"ZEITmagazin"}}],"schema":"https://github.com/citation-style-language/schema/raw/master/csl-citation.json"} </w:instrText>
      </w:r>
      <w:r>
        <w:fldChar w:fldCharType="separate"/>
      </w:r>
      <w:r w:rsidRPr="00755651">
        <w:rPr>
          <w:rFonts w:ascii="Calibri" w:hAnsi="Calibri" w:cs="Calibri"/>
          <w:szCs w:val="24"/>
        </w:rPr>
        <w:t>„ZEITmagazin“.</w:t>
      </w:r>
      <w:r>
        <w:fldChar w:fldCharType="end"/>
      </w:r>
    </w:p>
  </w:footnote>
  <w:footnote w:id="1457">
    <w:p w14:paraId="5B17A88E" w14:textId="1A73EFE3" w:rsidR="00E33767" w:rsidRDefault="00E33767">
      <w:pPr>
        <w:pStyle w:val="FootnoteText"/>
      </w:pPr>
      <w:r>
        <w:rPr>
          <w:rStyle w:val="FootnoteReference"/>
        </w:rPr>
        <w:footnoteRef/>
      </w:r>
      <w:r>
        <w:t xml:space="preserve"> </w:t>
      </w:r>
      <w:r>
        <w:fldChar w:fldCharType="begin"/>
      </w:r>
      <w:r w:rsidR="008C334C">
        <w:instrText xml:space="preserve"> ADDIN ZOTERO_ITEM CSL_CITATION {"citationID":"nTQ8hgBU","properties":{"formattedCitation":"\\uc0\\u8222{}ZEITmagazin\\uc0\\u8220{}.","plainCitation":"„ZEITmagazin“.","noteIndex":1456},"citationItems":[{"id":96,"uris":["http://zotero.org/users/local/usTu59L8/items/EJMJD2IT"],"itemData":{"id":96,"type":"article-journal","title":"ZEITmagazin"}}],"schema":"https://github.com/citation-style-language/schema/raw/master/csl-citation.json"} </w:instrText>
      </w:r>
      <w:r>
        <w:fldChar w:fldCharType="separate"/>
      </w:r>
      <w:r w:rsidRPr="00E33767">
        <w:rPr>
          <w:rFonts w:ascii="Calibri" w:hAnsi="Calibri" w:cs="Calibri"/>
          <w:szCs w:val="24"/>
        </w:rPr>
        <w:t>„ZEITmagazin“.</w:t>
      </w:r>
      <w:r>
        <w:fldChar w:fldCharType="end"/>
      </w:r>
    </w:p>
  </w:footnote>
  <w:footnote w:id="1458">
    <w:p w14:paraId="08A7E4A0" w14:textId="5F3EAAFE" w:rsidR="002E6ABA" w:rsidRDefault="002E6ABA">
      <w:pPr>
        <w:pStyle w:val="FootnoteText"/>
      </w:pPr>
      <w:r>
        <w:rPr>
          <w:rStyle w:val="FootnoteReference"/>
        </w:rPr>
        <w:footnoteRef/>
      </w:r>
      <w:r>
        <w:t xml:space="preserve"> </w:t>
      </w:r>
      <w:r>
        <w:fldChar w:fldCharType="begin"/>
      </w:r>
      <w:r w:rsidR="008C334C">
        <w:instrText xml:space="preserve"> ADDIN ZOTERO_ITEM CSL_CITATION {"citationID":"Np8lnj0L","properties":{"formattedCitation":"\\uc0\\u8222{}ZEITmagazin\\uc0\\u8220{}.","plainCitation":"„ZEITmagazin“.","noteIndex":1457},"citationItems":[{"id":96,"uris":["http://zotero.org/users/local/usTu59L8/items/EJMJD2IT"],"itemData":{"id":96,"type":"article-journal","title":"ZEITmagazin"}}],"schema":"https://github.com/citation-style-language/schema/raw/master/csl-citation.json"} </w:instrText>
      </w:r>
      <w:r>
        <w:fldChar w:fldCharType="separate"/>
      </w:r>
      <w:r w:rsidRPr="002E6ABA">
        <w:rPr>
          <w:rFonts w:ascii="Calibri" w:hAnsi="Calibri" w:cs="Calibri"/>
          <w:szCs w:val="24"/>
        </w:rPr>
        <w:t>„ZEITmagazin“.</w:t>
      </w:r>
      <w:r>
        <w:fldChar w:fldCharType="end"/>
      </w:r>
    </w:p>
  </w:footnote>
  <w:footnote w:id="1459">
    <w:p w14:paraId="28587B9A" w14:textId="381640BB" w:rsidR="00C24EA8" w:rsidRDefault="00C24EA8">
      <w:pPr>
        <w:pStyle w:val="FootnoteText"/>
      </w:pPr>
      <w:r>
        <w:rPr>
          <w:rStyle w:val="FootnoteReference"/>
        </w:rPr>
        <w:footnoteRef/>
      </w:r>
      <w:r>
        <w:t xml:space="preserve"> </w:t>
      </w:r>
      <w:r>
        <w:fldChar w:fldCharType="begin"/>
      </w:r>
      <w:r w:rsidR="008C334C">
        <w:instrText xml:space="preserve"> ADDIN ZOTERO_ITEM CSL_CITATION {"citationID":"fqCLI0hb","properties":{"formattedCitation":"Kiel und Wiedemann, {\\i{}Schw\\uc0\\u228{}bisch kochen}, 51.","plainCitation":"Kiel und Wiedemann, Schwäbisch kochen, 51.","noteIndex":1458},"citationItems":[{"id":30,"uris":["http://zotero.org/users/local/usTu59L8/items/6ST6V588"],"itemData":{"id":30,"type":"book","collection-title":"GU Küchen-Ratgeber","edition":"1. Aufl","event-place":"München","ISBN":"978-3-7742-6890-6","language":"ger","number-of-pages":"64","publisher":"Gräfe u. Unzer","publisher-place":"München","source":"K10plus ISBN","title":"Schwäbisch kochen: Klassisch und neu","title-short":"Schwäbisch kochen","author":[{"family":"Kiel","given":"Martina"},{"family":"Wiedemann","given":"Carola"}],"issued":{"date-parts":[["2005"]]}},"locator":"51"}],"schema":"https://github.com/citation-style-language/schema/raw/master/csl-citation.json"} </w:instrText>
      </w:r>
      <w:r>
        <w:fldChar w:fldCharType="separate"/>
      </w:r>
      <w:r w:rsidRPr="00C24EA8">
        <w:rPr>
          <w:rFonts w:ascii="Calibri" w:hAnsi="Calibri" w:cs="Calibri"/>
          <w:szCs w:val="24"/>
        </w:rPr>
        <w:t xml:space="preserve">Kiel und Wiedemann, </w:t>
      </w:r>
      <w:r w:rsidRPr="00C24EA8">
        <w:rPr>
          <w:rFonts w:ascii="Calibri" w:hAnsi="Calibri" w:cs="Calibri"/>
          <w:i/>
          <w:iCs/>
          <w:szCs w:val="24"/>
        </w:rPr>
        <w:t>Schwäbisch kochen</w:t>
      </w:r>
      <w:r w:rsidRPr="00C24EA8">
        <w:rPr>
          <w:rFonts w:ascii="Calibri" w:hAnsi="Calibri" w:cs="Calibri"/>
          <w:szCs w:val="24"/>
        </w:rPr>
        <w:t>, 51.</w:t>
      </w:r>
      <w:r>
        <w:fldChar w:fldCharType="end"/>
      </w:r>
    </w:p>
  </w:footnote>
  <w:footnote w:id="1460">
    <w:p w14:paraId="05DDE289" w14:textId="61F9C351" w:rsidR="00F25753" w:rsidRDefault="00F25753">
      <w:pPr>
        <w:pStyle w:val="FootnoteText"/>
      </w:pPr>
      <w:r>
        <w:rPr>
          <w:rStyle w:val="FootnoteReference"/>
        </w:rPr>
        <w:footnoteRef/>
      </w:r>
      <w:r>
        <w:t xml:space="preserve"> </w:t>
      </w:r>
      <w:r>
        <w:fldChar w:fldCharType="begin"/>
      </w:r>
      <w:r w:rsidR="008C334C">
        <w:instrText xml:space="preserve"> ADDIN ZOTERO_ITEM CSL_CITATION {"citationID":"OiUaBu4M","properties":{"formattedCitation":"Zarling, Schult, und Banderob, {\\i{}Das grosse Men\\uc0\\u252{}-Buch}, 83.","plainCitation":"Zarling, Schult, und Banderob, Das grosse Menü-Buch, 83.","noteIndex":1459},"citationItems":[{"id":70,"uris":["http://zotero.org/users/local/usTu59L8/items/I4Z5WK3M"],"itemData":{"id":70,"type":"book","collection-title":"Essen &amp; trinken","edition":"Sonderausg","event-place":"Köln","ISBN":"978-3-625-10881-8","language":"ger","number-of-pages":"192","publisher":"Naumann und Göbel","publisher-place":"Köln","source":"K10plus ISBN","title":"Das grosse Menü-Buch: mit Menükarten und Tischdekorationen","title-short":"Das grosse Menü-Buch","editor":[{"family":"Zarling","given":"Sabine"},{"family":"Schult","given":"Murmel"},{"family":"Banderob","given":"Heino"}],"issued":{"date-parts":[["1994"]]}},"locator":"83"}],"schema":"https://github.com/citation-style-language/schema/raw/master/csl-citation.json"} </w:instrText>
      </w:r>
      <w:r>
        <w:fldChar w:fldCharType="separate"/>
      </w:r>
      <w:r w:rsidRPr="00F25753">
        <w:rPr>
          <w:rFonts w:ascii="Calibri" w:hAnsi="Calibri" w:cs="Calibri"/>
          <w:szCs w:val="24"/>
        </w:rPr>
        <w:t xml:space="preserve">Zarling, Schult, und Banderob, </w:t>
      </w:r>
      <w:r w:rsidRPr="00F25753">
        <w:rPr>
          <w:rFonts w:ascii="Calibri" w:hAnsi="Calibri" w:cs="Calibri"/>
          <w:i/>
          <w:iCs/>
          <w:szCs w:val="24"/>
        </w:rPr>
        <w:t>Das grosse Menü-Buch</w:t>
      </w:r>
      <w:r w:rsidRPr="00F25753">
        <w:rPr>
          <w:rFonts w:ascii="Calibri" w:hAnsi="Calibri" w:cs="Calibri"/>
          <w:szCs w:val="24"/>
        </w:rPr>
        <w:t>, 83.</w:t>
      </w:r>
      <w:r>
        <w:fldChar w:fldCharType="end"/>
      </w:r>
    </w:p>
  </w:footnote>
  <w:footnote w:id="1461">
    <w:p w14:paraId="3CB90351" w14:textId="17EDB6DB" w:rsidR="003B1134" w:rsidRDefault="003B1134">
      <w:pPr>
        <w:pStyle w:val="FootnoteText"/>
      </w:pPr>
      <w:r>
        <w:rPr>
          <w:rStyle w:val="FootnoteReference"/>
        </w:rPr>
        <w:footnoteRef/>
      </w:r>
      <w:r>
        <w:t xml:space="preserve"> </w:t>
      </w:r>
      <w:r>
        <w:fldChar w:fldCharType="begin"/>
      </w:r>
      <w:r w:rsidR="008C334C">
        <w:instrText xml:space="preserve"> ADDIN ZOTERO_ITEM CSL_CITATION {"citationID":"lvvjBrSS","properties":{"formattedCitation":"Zarling, Schult, und Banderob, 107.","plainCitation":"Zarling, Schult, und Banderob, 107.","noteIndex":1460},"citationItems":[{"id":70,"uris":["http://zotero.org/users/local/usTu59L8/items/I4Z5WK3M"],"itemData":{"id":70,"type":"book","collection-title":"Essen &amp; trinken","edition":"Sonderausg","event-place":"Köln","ISBN":"978-3-625-10881-8","language":"ger","number-of-pages":"192","publisher":"Naumann und Göbel","publisher-place":"Köln","source":"K10plus ISBN","title":"Das grosse Menü-Buch: mit Menükarten und Tischdekorationen","title-short":"Das grosse Menü-Buch","editor":[{"family":"Zarling","given":"Sabine"},{"family":"Schult","given":"Murmel"},{"family":"Banderob","given":"Heino"}],"issued":{"date-parts":[["1994"]]}},"locator":"107"}],"schema":"https://github.com/citation-style-language/schema/raw/master/csl-citation.json"} </w:instrText>
      </w:r>
      <w:r>
        <w:fldChar w:fldCharType="separate"/>
      </w:r>
      <w:r w:rsidRPr="003B1134">
        <w:rPr>
          <w:rFonts w:ascii="Calibri" w:hAnsi="Calibri" w:cs="Calibri"/>
        </w:rPr>
        <w:t>Zarling, Schult, und Banderob, 107.</w:t>
      </w:r>
      <w:r>
        <w:fldChar w:fldCharType="end"/>
      </w:r>
    </w:p>
  </w:footnote>
  <w:footnote w:id="1462">
    <w:p w14:paraId="22F7B483" w14:textId="01058841" w:rsidR="00B368EE" w:rsidRDefault="00B368EE">
      <w:pPr>
        <w:pStyle w:val="FootnoteText"/>
      </w:pPr>
      <w:r>
        <w:rPr>
          <w:rStyle w:val="FootnoteReference"/>
        </w:rPr>
        <w:footnoteRef/>
      </w:r>
      <w:r>
        <w:t xml:space="preserve"> </w:t>
      </w:r>
      <w:r>
        <w:fldChar w:fldCharType="begin"/>
      </w:r>
      <w:r w:rsidR="008C334C">
        <w:instrText xml:space="preserve"> ADDIN ZOTERO_ITEM CSL_CITATION {"citationID":"wWsp2Jfi","properties":{"formattedCitation":"Zarling, Schult, und Banderob, 137.","plainCitation":"Zarling, Schult, und Banderob, 137.","noteIndex":1461},"citationItems":[{"id":70,"uris":["http://zotero.org/users/local/usTu59L8/items/I4Z5WK3M"],"itemData":{"id":70,"type":"book","collection-title":"Essen &amp; trinken","edition":"Sonderausg","event-place":"Köln","ISBN":"978-3-625-10881-8","language":"ger","number-of-pages":"192","publisher":"Naumann und Göbel","publisher-place":"Köln","source":"K10plus ISBN","title":"Das grosse Menü-Buch: mit Menükarten und Tischdekorationen","title-short":"Das grosse Menü-Buch","editor":[{"family":"Zarling","given":"Sabine"},{"family":"Schult","given":"Murmel"},{"family":"Banderob","given":"Heino"}],"issued":{"date-parts":[["1994"]]}},"locator":"137"}],"schema":"https://github.com/citation-style-language/schema/raw/master/csl-citation.json"} </w:instrText>
      </w:r>
      <w:r>
        <w:fldChar w:fldCharType="separate"/>
      </w:r>
      <w:r w:rsidRPr="00B368EE">
        <w:rPr>
          <w:rFonts w:ascii="Calibri" w:hAnsi="Calibri" w:cs="Calibri"/>
        </w:rPr>
        <w:t>Zarling, Schult, und Banderob, 137.</w:t>
      </w:r>
      <w:r>
        <w:fldChar w:fldCharType="end"/>
      </w:r>
    </w:p>
  </w:footnote>
  <w:footnote w:id="1463">
    <w:p w14:paraId="1494D9DF" w14:textId="3FC86614" w:rsidR="0031539B" w:rsidRDefault="0031539B">
      <w:pPr>
        <w:pStyle w:val="FootnoteText"/>
      </w:pPr>
      <w:r>
        <w:rPr>
          <w:rStyle w:val="FootnoteReference"/>
        </w:rPr>
        <w:footnoteRef/>
      </w:r>
      <w:r>
        <w:t xml:space="preserve"> </w:t>
      </w:r>
      <w:r>
        <w:fldChar w:fldCharType="begin"/>
      </w:r>
      <w:r w:rsidR="008C334C">
        <w:instrText xml:space="preserve"> ADDIN ZOTERO_ITEM CSL_CITATION {"citationID":"8hx3Fjsj","properties":{"formattedCitation":"Zarling, Schult, und Banderob, 29.","plainCitation":"Zarling, Schult, und Banderob, 29.","noteIndex":1462},"citationItems":[{"id":70,"uris":["http://zotero.org/users/local/usTu59L8/items/I4Z5WK3M"],"itemData":{"id":70,"type":"book","collection-title":"Essen &amp; trinken","edition":"Sonderausg","event-place":"Köln","ISBN":"978-3-625-10881-8","language":"ger","number-of-pages":"192","publisher":"Naumann und Göbel","publisher-place":"Köln","source":"K10plus ISBN","title":"Das grosse Menü-Buch: mit Menükarten und Tischdekorationen","title-short":"Das grosse Menü-Buch","editor":[{"family":"Zarling","given":"Sabine"},{"family":"Schult","given":"Murmel"},{"family":"Banderob","given":"Heino"}],"issued":{"date-parts":[["1994"]]}},"locator":"29"}],"schema":"https://github.com/citation-style-language/schema/raw/master/csl-citation.json"} </w:instrText>
      </w:r>
      <w:r>
        <w:fldChar w:fldCharType="separate"/>
      </w:r>
      <w:r w:rsidRPr="0031539B">
        <w:rPr>
          <w:rFonts w:ascii="Calibri" w:hAnsi="Calibri" w:cs="Calibri"/>
        </w:rPr>
        <w:t>Zarling, Schult, und Banderob, 29.</w:t>
      </w:r>
      <w:r>
        <w:fldChar w:fldCharType="end"/>
      </w:r>
    </w:p>
  </w:footnote>
  <w:footnote w:id="1464">
    <w:p w14:paraId="2021D119" w14:textId="3E174F82" w:rsidR="00955F88" w:rsidRDefault="00955F88">
      <w:pPr>
        <w:pStyle w:val="FootnoteText"/>
      </w:pPr>
      <w:r>
        <w:rPr>
          <w:rStyle w:val="FootnoteReference"/>
        </w:rPr>
        <w:footnoteRef/>
      </w:r>
      <w:r>
        <w:t xml:space="preserve"> </w:t>
      </w:r>
      <w:r>
        <w:fldChar w:fldCharType="begin"/>
      </w:r>
      <w:r w:rsidR="008C334C">
        <w:instrText xml:space="preserve"> ADDIN ZOTERO_ITEM CSL_CITATION {"citationID":"9EJ79LNl","properties":{"formattedCitation":"Zarling, Schult, und Banderob, 47.","plainCitation":"Zarling, Schult, und Banderob, 47.","noteIndex":1463},"citationItems":[{"id":70,"uris":["http://zotero.org/users/local/usTu59L8/items/I4Z5WK3M"],"itemData":{"id":70,"type":"book","collection-title":"Essen &amp; trinken","edition":"Sonderausg","event-place":"Köln","ISBN":"978-3-625-10881-8","language":"ger","number-of-pages":"192","publisher":"Naumann und Göbel","publisher-place":"Köln","source":"K10plus ISBN","title":"Das grosse Menü-Buch: mit Menükarten und Tischdekorationen","title-short":"Das grosse Menü-Buch","editor":[{"family":"Zarling","given":"Sabine"},{"family":"Schult","given":"Murmel"},{"family":"Banderob","given":"Heino"}],"issued":{"date-parts":[["1994"]]}},"locator":"47"}],"schema":"https://github.com/citation-style-language/schema/raw/master/csl-citation.json"} </w:instrText>
      </w:r>
      <w:r>
        <w:fldChar w:fldCharType="separate"/>
      </w:r>
      <w:r w:rsidRPr="00955F88">
        <w:rPr>
          <w:rFonts w:ascii="Calibri" w:hAnsi="Calibri" w:cs="Calibri"/>
        </w:rPr>
        <w:t>Zarling, Schult, und Banderob, 47.</w:t>
      </w:r>
      <w:r>
        <w:fldChar w:fldCharType="end"/>
      </w:r>
    </w:p>
  </w:footnote>
  <w:footnote w:id="1465">
    <w:p w14:paraId="169575D2" w14:textId="7BDC7038" w:rsidR="00660001" w:rsidRDefault="00660001">
      <w:pPr>
        <w:pStyle w:val="FootnoteText"/>
      </w:pPr>
      <w:r>
        <w:rPr>
          <w:rStyle w:val="FootnoteReference"/>
        </w:rPr>
        <w:footnoteRef/>
      </w:r>
      <w:r>
        <w:t xml:space="preserve"> </w:t>
      </w:r>
      <w:r>
        <w:fldChar w:fldCharType="begin"/>
      </w:r>
      <w:r w:rsidR="008C334C">
        <w:instrText xml:space="preserve"> ADDIN ZOTERO_ITEM CSL_CITATION {"citationID":"1cUflZHW","properties":{"formattedCitation":"Wendy Stephen, Hrsg., {\\i{}Das grosse Buch der Desserts} (K\\uc0\\u246{}ln: K\\uc0\\u246{}nemann, 1999), 170.","plainCitation":"Wendy Stephen, Hrsg., Das grosse Buch der Desserts (Köln: Könemann, 1999), 170.","noteIndex":1464},"citationItems":[{"id":8,"uris":["http://zotero.org/users/local/usTu59L8/items/XCCR7DGU"],"itemData":{"id":8,"type":"book","event-place":"Köln","ISBN":"978-3-8290-2960-5","language":"ger","number-of-pages":"304","publisher":"Könemann","publisher-place":"Köln","source":"K10plus ISBN","title":"Das grosse Buch der Desserts","editor":[{"family":"Stephen","given":"Wendy"}],"issued":{"date-parts":[["1999"]]}},"locator":"170"}],"schema":"https://github.com/citation-style-language/schema/raw/master/csl-citation.json"} </w:instrText>
      </w:r>
      <w:r>
        <w:fldChar w:fldCharType="separate"/>
      </w:r>
      <w:r w:rsidRPr="00660001">
        <w:rPr>
          <w:rFonts w:ascii="Calibri" w:hAnsi="Calibri" w:cs="Calibri"/>
          <w:szCs w:val="24"/>
        </w:rPr>
        <w:t xml:space="preserve">Wendy Stephen, Hrsg., </w:t>
      </w:r>
      <w:r w:rsidRPr="00660001">
        <w:rPr>
          <w:rFonts w:ascii="Calibri" w:hAnsi="Calibri" w:cs="Calibri"/>
          <w:i/>
          <w:iCs/>
          <w:szCs w:val="24"/>
        </w:rPr>
        <w:t>Das grosse Buch der Desserts</w:t>
      </w:r>
      <w:r w:rsidRPr="00660001">
        <w:rPr>
          <w:rFonts w:ascii="Calibri" w:hAnsi="Calibri" w:cs="Calibri"/>
          <w:szCs w:val="24"/>
        </w:rPr>
        <w:t xml:space="preserve"> (Köln: Könemann, 1999), 170.</w:t>
      </w:r>
      <w:r>
        <w:fldChar w:fldCharType="end"/>
      </w:r>
    </w:p>
  </w:footnote>
  <w:footnote w:id="1466">
    <w:p w14:paraId="0FA49792" w14:textId="1A64F4EA" w:rsidR="0086466F" w:rsidRDefault="0086466F">
      <w:pPr>
        <w:pStyle w:val="FootnoteText"/>
      </w:pPr>
      <w:r>
        <w:rPr>
          <w:rStyle w:val="FootnoteReference"/>
        </w:rPr>
        <w:footnoteRef/>
      </w:r>
      <w:r>
        <w:t xml:space="preserve"> </w:t>
      </w:r>
      <w:r>
        <w:fldChar w:fldCharType="begin"/>
      </w:r>
      <w:r w:rsidR="008C334C">
        <w:instrText xml:space="preserve"> ADDIN ZOTERO_ITEM CSL_CITATION {"citationID":"k4tTc3BX","properties":{"formattedCitation":"Stephen, 203.","plainCitation":"Stephen, 203.","noteIndex":1465},"citationItems":[{"id":8,"uris":["http://zotero.org/users/local/usTu59L8/items/XCCR7DGU"],"itemData":{"id":8,"type":"book","event-place":"Köln","ISBN":"978-3-8290-2960-5","language":"ger","number-of-pages":"304","publisher":"Könemann","publisher-place":"Köln","source":"K10plus ISBN","title":"Das grosse Buch der Desserts","editor":[{"family":"Stephen","given":"Wendy"}],"issued":{"date-parts":[["1999"]]}},"locator":"203"}],"schema":"https://github.com/citation-style-language/schema/raw/master/csl-citation.json"} </w:instrText>
      </w:r>
      <w:r>
        <w:fldChar w:fldCharType="separate"/>
      </w:r>
      <w:r w:rsidRPr="0086466F">
        <w:rPr>
          <w:rFonts w:ascii="Calibri" w:hAnsi="Calibri" w:cs="Calibri"/>
        </w:rPr>
        <w:t>Stephen, 203.</w:t>
      </w:r>
      <w:r>
        <w:fldChar w:fldCharType="end"/>
      </w:r>
    </w:p>
  </w:footnote>
  <w:footnote w:id="1467">
    <w:p w14:paraId="72703525" w14:textId="1F1EDED5" w:rsidR="00D66178" w:rsidRDefault="00D66178">
      <w:pPr>
        <w:pStyle w:val="FootnoteText"/>
      </w:pPr>
      <w:r>
        <w:rPr>
          <w:rStyle w:val="FootnoteReference"/>
        </w:rPr>
        <w:footnoteRef/>
      </w:r>
      <w:r>
        <w:t xml:space="preserve"> </w:t>
      </w:r>
      <w:r>
        <w:fldChar w:fldCharType="begin"/>
      </w:r>
      <w:r w:rsidR="008C334C">
        <w:instrText xml:space="preserve"> ADDIN ZOTERO_ITEM CSL_CITATION {"citationID":"ejLLiSRS","properties":{"formattedCitation":"\\uc0\\u8222{}ZEITmagazin\\uc0\\u8220{}.","plainCitation":"„ZEITmagazin“.","noteIndex":1466},"citationItems":[{"id":96,"uris":["http://zotero.org/users/local/usTu59L8/items/EJMJD2IT"],"itemData":{"id":96,"type":"article-journal","title":"ZEITmagazin"}}],"schema":"https://github.com/citation-style-language/schema/raw/master/csl-citation.json"} </w:instrText>
      </w:r>
      <w:r>
        <w:fldChar w:fldCharType="separate"/>
      </w:r>
      <w:r w:rsidRPr="00D66178">
        <w:rPr>
          <w:rFonts w:ascii="Calibri" w:hAnsi="Calibri" w:cs="Calibri"/>
          <w:szCs w:val="24"/>
        </w:rPr>
        <w:t>„ZEITmagazin“.</w:t>
      </w:r>
      <w:r>
        <w:fldChar w:fldCharType="end"/>
      </w:r>
    </w:p>
  </w:footnote>
  <w:footnote w:id="1468">
    <w:p w14:paraId="3960EE0D" w14:textId="0F0A1578" w:rsidR="00396C26" w:rsidRDefault="00396C26">
      <w:pPr>
        <w:pStyle w:val="FootnoteText"/>
      </w:pPr>
      <w:r>
        <w:rPr>
          <w:rStyle w:val="FootnoteReference"/>
        </w:rPr>
        <w:footnoteRef/>
      </w:r>
      <w:r>
        <w:t xml:space="preserve"> </w:t>
      </w:r>
      <w:r>
        <w:fldChar w:fldCharType="begin"/>
      </w:r>
      <w:r w:rsidR="008C334C">
        <w:instrText xml:space="preserve"> ADDIN ZOTERO_ITEM CSL_CITATION {"citationID":"NrtwbYv3","properties":{"formattedCitation":"Stephen, {\\i{}Das grosse Buch der Desserts}, 216.","plainCitation":"Stephen, Das grosse Buch der Desserts, 216.","noteIndex":1467},"citationItems":[{"id":8,"uris":["http://zotero.org/users/local/usTu59L8/items/XCCR7DGU"],"itemData":{"id":8,"type":"book","event-place":"Köln","ISBN":"978-3-8290-2960-5","language":"ger","number-of-pages":"304","publisher":"Könemann","publisher-place":"Köln","source":"K10plus ISBN","title":"Das grosse Buch der Desserts","editor":[{"family":"Stephen","given":"Wendy"}],"issued":{"date-parts":[["1999"]]}},"locator":"216"}],"schema":"https://github.com/citation-style-language/schema/raw/master/csl-citation.json"} </w:instrText>
      </w:r>
      <w:r>
        <w:fldChar w:fldCharType="separate"/>
      </w:r>
      <w:r w:rsidR="00D66178" w:rsidRPr="00D66178">
        <w:rPr>
          <w:rFonts w:ascii="Calibri" w:hAnsi="Calibri" w:cs="Calibri"/>
          <w:szCs w:val="24"/>
        </w:rPr>
        <w:t xml:space="preserve">Stephen, </w:t>
      </w:r>
      <w:r w:rsidR="00D66178" w:rsidRPr="00D66178">
        <w:rPr>
          <w:rFonts w:ascii="Calibri" w:hAnsi="Calibri" w:cs="Calibri"/>
          <w:i/>
          <w:iCs/>
          <w:szCs w:val="24"/>
        </w:rPr>
        <w:t>Das grosse Buch der Desserts</w:t>
      </w:r>
      <w:r w:rsidR="00D66178" w:rsidRPr="00D66178">
        <w:rPr>
          <w:rFonts w:ascii="Calibri" w:hAnsi="Calibri" w:cs="Calibri"/>
          <w:szCs w:val="24"/>
        </w:rPr>
        <w:t>, 216.</w:t>
      </w:r>
      <w:r>
        <w:fldChar w:fldCharType="end"/>
      </w:r>
    </w:p>
  </w:footnote>
  <w:footnote w:id="1469">
    <w:p w14:paraId="20CB79F4" w14:textId="1800FEA9" w:rsidR="003775E8" w:rsidRDefault="003775E8">
      <w:pPr>
        <w:pStyle w:val="FootnoteText"/>
      </w:pPr>
      <w:r>
        <w:rPr>
          <w:rStyle w:val="FootnoteReference"/>
        </w:rPr>
        <w:footnoteRef/>
      </w:r>
      <w:r>
        <w:t xml:space="preserve"> </w:t>
      </w:r>
      <w:r>
        <w:fldChar w:fldCharType="begin"/>
      </w:r>
      <w:r w:rsidR="008C334C">
        <w:instrText xml:space="preserve"> ADDIN ZOTERO_ITEM CSL_CITATION {"citationID":"4WTQvnpa","properties":{"formattedCitation":"Stephen, 102.","plainCitation":"Stephen, 102.","noteIndex":1468},"citationItems":[{"id":8,"uris":["http://zotero.org/users/local/usTu59L8/items/XCCR7DGU"],"itemData":{"id":8,"type":"book","event-place":"Köln","ISBN":"978-3-8290-2960-5","language":"ger","number-of-pages":"304","publisher":"Könemann","publisher-place":"Köln","source":"K10plus ISBN","title":"Das grosse Buch der Desserts","editor":[{"family":"Stephen","given":"Wendy"}],"issued":{"date-parts":[["1999"]]}},"locator":"102"}],"schema":"https://github.com/citation-style-language/schema/raw/master/csl-citation.json"} </w:instrText>
      </w:r>
      <w:r>
        <w:fldChar w:fldCharType="separate"/>
      </w:r>
      <w:r w:rsidRPr="003775E8">
        <w:rPr>
          <w:rFonts w:ascii="Calibri" w:hAnsi="Calibri" w:cs="Calibri"/>
        </w:rPr>
        <w:t>Stephen, 102.</w:t>
      </w:r>
      <w:r>
        <w:fldChar w:fldCharType="end"/>
      </w:r>
    </w:p>
  </w:footnote>
  <w:footnote w:id="1470">
    <w:p w14:paraId="6F776660" w14:textId="6D2E88DB" w:rsidR="00F011CD" w:rsidRDefault="00F011CD">
      <w:pPr>
        <w:pStyle w:val="FootnoteText"/>
      </w:pPr>
      <w:r>
        <w:rPr>
          <w:rStyle w:val="FootnoteReference"/>
        </w:rPr>
        <w:footnoteRef/>
      </w:r>
      <w:r>
        <w:t xml:space="preserve"> </w:t>
      </w:r>
      <w:r>
        <w:fldChar w:fldCharType="begin"/>
      </w:r>
      <w:r w:rsidR="008C334C">
        <w:instrText xml:space="preserve"> ADDIN ZOTERO_ITEM CSL_CITATION {"citationID":"jQHCh0Wj","properties":{"formattedCitation":"Stephen, 102.","plainCitation":"Stephen, 102.","noteIndex":1469},"citationItems":[{"id":8,"uris":["http://zotero.org/users/local/usTu59L8/items/XCCR7DGU"],"itemData":{"id":8,"type":"book","event-place":"Köln","ISBN":"978-3-8290-2960-5","language":"ger","number-of-pages":"304","publisher":"Könemann","publisher-place":"Köln","source":"K10plus ISBN","title":"Das grosse Buch der Desserts","editor":[{"family":"Stephen","given":"Wendy"}],"issued":{"date-parts":[["1999"]]}},"locator":"102"}],"schema":"https://github.com/citation-style-language/schema/raw/master/csl-citation.json"} </w:instrText>
      </w:r>
      <w:r>
        <w:fldChar w:fldCharType="separate"/>
      </w:r>
      <w:r w:rsidRPr="00F011CD">
        <w:rPr>
          <w:rFonts w:ascii="Calibri" w:hAnsi="Calibri" w:cs="Calibri"/>
        </w:rPr>
        <w:t>Stephen, 102.</w:t>
      </w:r>
      <w:r>
        <w:fldChar w:fldCharType="end"/>
      </w:r>
    </w:p>
  </w:footnote>
  <w:footnote w:id="1471">
    <w:p w14:paraId="168A26CD" w14:textId="6B56ED81" w:rsidR="00F149F8" w:rsidRDefault="00F149F8">
      <w:pPr>
        <w:pStyle w:val="FootnoteText"/>
      </w:pPr>
      <w:r>
        <w:rPr>
          <w:rStyle w:val="FootnoteReference"/>
        </w:rPr>
        <w:footnoteRef/>
      </w:r>
      <w:r>
        <w:t xml:space="preserve"> </w:t>
      </w:r>
      <w:r>
        <w:fldChar w:fldCharType="begin"/>
      </w:r>
      <w:r w:rsidR="008C334C">
        <w:instrText xml:space="preserve"> ADDIN ZOTERO_ITEM CSL_CITATION {"citationID":"QQ67nkiW","properties":{"formattedCitation":"Stephen, 105.","plainCitation":"Stephen, 105.","noteIndex":1470},"citationItems":[{"id":8,"uris":["http://zotero.org/users/local/usTu59L8/items/XCCR7DGU"],"itemData":{"id":8,"type":"book","event-place":"Köln","ISBN":"978-3-8290-2960-5","language":"ger","number-of-pages":"304","publisher":"Könemann","publisher-place":"Köln","source":"K10plus ISBN","title":"Das grosse Buch der Desserts","editor":[{"family":"Stephen","given":"Wendy"}],"issued":{"date-parts":[["1999"]]}},"locator":"105"}],"schema":"https://github.com/citation-style-language/schema/raw/master/csl-citation.json"} </w:instrText>
      </w:r>
      <w:r>
        <w:fldChar w:fldCharType="separate"/>
      </w:r>
      <w:r w:rsidRPr="00F149F8">
        <w:rPr>
          <w:rFonts w:ascii="Calibri" w:hAnsi="Calibri" w:cs="Calibri"/>
        </w:rPr>
        <w:t>Stephen, 105.</w:t>
      </w:r>
      <w:r>
        <w:fldChar w:fldCharType="end"/>
      </w:r>
    </w:p>
  </w:footnote>
  <w:footnote w:id="1472">
    <w:p w14:paraId="1341E67A" w14:textId="2AFB8C36" w:rsidR="009358AB" w:rsidRDefault="009358AB">
      <w:pPr>
        <w:pStyle w:val="FootnoteText"/>
      </w:pPr>
      <w:r>
        <w:rPr>
          <w:rStyle w:val="FootnoteReference"/>
        </w:rPr>
        <w:footnoteRef/>
      </w:r>
      <w:r>
        <w:t xml:space="preserve"> </w:t>
      </w:r>
      <w:r>
        <w:fldChar w:fldCharType="begin"/>
      </w:r>
      <w:r w:rsidR="008C334C">
        <w:instrText xml:space="preserve"> ADDIN ZOTERO_ITEM CSL_CITATION {"citationID":"wK8eiGxX","properties":{"formattedCitation":"Stephen, 113.","plainCitation":"Stephen, 113.","noteIndex":1471},"citationItems":[{"id":8,"uris":["http://zotero.org/users/local/usTu59L8/items/XCCR7DGU"],"itemData":{"id":8,"type":"book","event-place":"Köln","ISBN":"978-3-8290-2960-5","language":"ger","number-of-pages":"304","publisher":"Könemann","publisher-place":"Köln","source":"K10plus ISBN","title":"Das grosse Buch der Desserts","editor":[{"family":"Stephen","given":"Wendy"}],"issued":{"date-parts":[["1999"]]}},"locator":"113"}],"schema":"https://github.com/citation-style-language/schema/raw/master/csl-citation.json"} </w:instrText>
      </w:r>
      <w:r>
        <w:fldChar w:fldCharType="separate"/>
      </w:r>
      <w:r w:rsidRPr="009358AB">
        <w:rPr>
          <w:rFonts w:ascii="Calibri" w:hAnsi="Calibri" w:cs="Calibri"/>
        </w:rPr>
        <w:t>Stephen, 113.</w:t>
      </w:r>
      <w:r>
        <w:fldChar w:fldCharType="end"/>
      </w:r>
    </w:p>
  </w:footnote>
  <w:footnote w:id="1473">
    <w:p w14:paraId="359F02DB" w14:textId="2D481DF5" w:rsidR="00602EAB" w:rsidRDefault="00602EAB">
      <w:pPr>
        <w:pStyle w:val="FootnoteText"/>
      </w:pPr>
      <w:r>
        <w:rPr>
          <w:rStyle w:val="FootnoteReference"/>
        </w:rPr>
        <w:footnoteRef/>
      </w:r>
      <w:r>
        <w:t xml:space="preserve"> </w:t>
      </w:r>
      <w:r>
        <w:fldChar w:fldCharType="begin"/>
      </w:r>
      <w:r w:rsidR="008C334C">
        <w:instrText xml:space="preserve"> ADDIN ZOTERO_ITEM CSL_CITATION {"citationID":"X0YkuzoK","properties":{"formattedCitation":"Stephen, 121.","plainCitation":"Stephen, 121.","noteIndex":1472},"citationItems":[{"id":8,"uris":["http://zotero.org/users/local/usTu59L8/items/XCCR7DGU"],"itemData":{"id":8,"type":"book","event-place":"Köln","ISBN":"978-3-8290-2960-5","language":"ger","number-of-pages":"304","publisher":"Könemann","publisher-place":"Köln","source":"K10plus ISBN","title":"Das grosse Buch der Desserts","editor":[{"family":"Stephen","given":"Wendy"}],"issued":{"date-parts":[["1999"]]}},"locator":"121"}],"schema":"https://github.com/citation-style-language/schema/raw/master/csl-citation.json"} </w:instrText>
      </w:r>
      <w:r>
        <w:fldChar w:fldCharType="separate"/>
      </w:r>
      <w:r w:rsidRPr="00602EAB">
        <w:rPr>
          <w:rFonts w:ascii="Calibri" w:hAnsi="Calibri" w:cs="Calibri"/>
        </w:rPr>
        <w:t>Stephen, 121.</w:t>
      </w:r>
      <w:r>
        <w:fldChar w:fldCharType="end"/>
      </w:r>
    </w:p>
  </w:footnote>
  <w:footnote w:id="1474">
    <w:p w14:paraId="1454ADEE" w14:textId="7260BB7E" w:rsidR="002F2BF5" w:rsidRDefault="002F2BF5">
      <w:pPr>
        <w:pStyle w:val="FootnoteText"/>
      </w:pPr>
      <w:r>
        <w:rPr>
          <w:rStyle w:val="FootnoteReference"/>
        </w:rPr>
        <w:footnoteRef/>
      </w:r>
      <w:r>
        <w:t xml:space="preserve"> </w:t>
      </w:r>
      <w:r>
        <w:fldChar w:fldCharType="begin"/>
      </w:r>
      <w:r w:rsidR="008C334C">
        <w:instrText xml:space="preserve"> ADDIN ZOTERO_ITEM CSL_CITATION {"citationID":"Ythfw1Y6","properties":{"formattedCitation":"Stephen, 129.","plainCitation":"Stephen, 129.","noteIndex":1473},"citationItems":[{"id":8,"uris":["http://zotero.org/users/local/usTu59L8/items/XCCR7DGU"],"itemData":{"id":8,"type":"book","event-place":"Köln","ISBN":"978-3-8290-2960-5","language":"ger","number-of-pages":"304","publisher":"Könemann","publisher-place":"Köln","source":"K10plus ISBN","title":"Das grosse Buch der Desserts","editor":[{"family":"Stephen","given":"Wendy"}],"issued":{"date-parts":[["1999"]]}},"locator":"129"}],"schema":"https://github.com/citation-style-language/schema/raw/master/csl-citation.json"} </w:instrText>
      </w:r>
      <w:r>
        <w:fldChar w:fldCharType="separate"/>
      </w:r>
      <w:r w:rsidRPr="002F2BF5">
        <w:rPr>
          <w:rFonts w:ascii="Calibri" w:hAnsi="Calibri" w:cs="Calibri"/>
        </w:rPr>
        <w:t>Stephen, 129.</w:t>
      </w:r>
      <w:r>
        <w:fldChar w:fldCharType="end"/>
      </w:r>
    </w:p>
  </w:footnote>
  <w:footnote w:id="1475">
    <w:p w14:paraId="40F0D0EC" w14:textId="1DC0EED8" w:rsidR="002E03B3" w:rsidRDefault="002E03B3">
      <w:pPr>
        <w:pStyle w:val="FootnoteText"/>
      </w:pPr>
      <w:r>
        <w:rPr>
          <w:rStyle w:val="FootnoteReference"/>
        </w:rPr>
        <w:footnoteRef/>
      </w:r>
      <w:r>
        <w:t xml:space="preserve"> </w:t>
      </w:r>
      <w:r>
        <w:fldChar w:fldCharType="begin"/>
      </w:r>
      <w:r w:rsidR="008C334C">
        <w:instrText xml:space="preserve"> ADDIN ZOTERO_ITEM CSL_CITATION {"citationID":"cj3oLyTb","properties":{"formattedCitation":"Stephen, 26.","plainCitation":"Stephen, 26.","noteIndex":1474},"citationItems":[{"id":8,"uris":["http://zotero.org/users/local/usTu59L8/items/XCCR7DGU"],"itemData":{"id":8,"type":"book","event-place":"Köln","ISBN":"978-3-8290-2960-5","language":"ger","number-of-pages":"304","publisher":"Könemann","publisher-place":"Köln","source":"K10plus ISBN","title":"Das grosse Buch der Desserts","editor":[{"family":"Stephen","given":"Wendy"}],"issued":{"date-parts":[["1999"]]}},"locator":"26"}],"schema":"https://github.com/citation-style-language/schema/raw/master/csl-citation.json"} </w:instrText>
      </w:r>
      <w:r>
        <w:fldChar w:fldCharType="separate"/>
      </w:r>
      <w:r w:rsidRPr="002E03B3">
        <w:rPr>
          <w:rFonts w:ascii="Calibri" w:hAnsi="Calibri" w:cs="Calibri"/>
        </w:rPr>
        <w:t>Stephen, 26.</w:t>
      </w:r>
      <w:r>
        <w:fldChar w:fldCharType="end"/>
      </w:r>
    </w:p>
  </w:footnote>
  <w:footnote w:id="1476">
    <w:p w14:paraId="48727AF5" w14:textId="6E782748" w:rsidR="00FA65DD" w:rsidRDefault="00FA65DD">
      <w:pPr>
        <w:pStyle w:val="FootnoteText"/>
      </w:pPr>
      <w:r>
        <w:rPr>
          <w:rStyle w:val="FootnoteReference"/>
        </w:rPr>
        <w:footnoteRef/>
      </w:r>
      <w:r>
        <w:t xml:space="preserve"> </w:t>
      </w:r>
      <w:r>
        <w:fldChar w:fldCharType="begin"/>
      </w:r>
      <w:r w:rsidR="008C334C">
        <w:instrText xml:space="preserve"> ADDIN ZOTERO_ITEM CSL_CITATION {"citationID":"PhIxabBs","properties":{"formattedCitation":"Stephen, 28.","plainCitation":"Stephen, 28.","noteIndex":1475},"citationItems":[{"id":8,"uris":["http://zotero.org/users/local/usTu59L8/items/XCCR7DGU"],"itemData":{"id":8,"type":"book","event-place":"Köln","ISBN":"978-3-8290-2960-5","language":"ger","number-of-pages":"304","publisher":"Könemann","publisher-place":"Köln","source":"K10plus ISBN","title":"Das grosse Buch der Desserts","editor":[{"family":"Stephen","given":"Wendy"}],"issued":{"date-parts":[["1999"]]}},"locator":"28"}],"schema":"https://github.com/citation-style-language/schema/raw/master/csl-citation.json"} </w:instrText>
      </w:r>
      <w:r>
        <w:fldChar w:fldCharType="separate"/>
      </w:r>
      <w:r w:rsidRPr="00FA65DD">
        <w:rPr>
          <w:rFonts w:ascii="Calibri" w:hAnsi="Calibri" w:cs="Calibri"/>
        </w:rPr>
        <w:t>Stephen, 28.</w:t>
      </w:r>
      <w:r>
        <w:fldChar w:fldCharType="end"/>
      </w:r>
    </w:p>
  </w:footnote>
  <w:footnote w:id="1477">
    <w:p w14:paraId="2254F482" w14:textId="010FB809" w:rsidR="00D85683" w:rsidRDefault="00D85683">
      <w:pPr>
        <w:pStyle w:val="FootnoteText"/>
      </w:pPr>
      <w:r>
        <w:rPr>
          <w:rStyle w:val="FootnoteReference"/>
        </w:rPr>
        <w:footnoteRef/>
      </w:r>
      <w:r>
        <w:t xml:space="preserve"> </w:t>
      </w:r>
      <w:r>
        <w:fldChar w:fldCharType="begin"/>
      </w:r>
      <w:r w:rsidR="008C334C">
        <w:instrText xml:space="preserve"> ADDIN ZOTERO_ITEM CSL_CITATION {"citationID":"0u8fSWHF","properties":{"formattedCitation":"Stephen, 32.","plainCitation":"Stephen, 32.","noteIndex":1476},"citationItems":[{"id":8,"uris":["http://zotero.org/users/local/usTu59L8/items/XCCR7DGU"],"itemData":{"id":8,"type":"book","event-place":"Köln","ISBN":"978-3-8290-2960-5","language":"ger","number-of-pages":"304","publisher":"Könemann","publisher-place":"Köln","source":"K10plus ISBN","title":"Das grosse Buch der Desserts","editor":[{"family":"Stephen","given":"Wendy"}],"issued":{"date-parts":[["1999"]]}},"locator":"32"}],"schema":"https://github.com/citation-style-language/schema/raw/master/csl-citation.json"} </w:instrText>
      </w:r>
      <w:r>
        <w:fldChar w:fldCharType="separate"/>
      </w:r>
      <w:r w:rsidRPr="00D85683">
        <w:rPr>
          <w:rFonts w:ascii="Calibri" w:hAnsi="Calibri" w:cs="Calibri"/>
        </w:rPr>
        <w:t>Stephen, 32.</w:t>
      </w:r>
      <w:r>
        <w:fldChar w:fldCharType="end"/>
      </w:r>
    </w:p>
  </w:footnote>
  <w:footnote w:id="1478">
    <w:p w14:paraId="1968FFBF" w14:textId="6A97365D" w:rsidR="00837236" w:rsidRDefault="00837236">
      <w:pPr>
        <w:pStyle w:val="FootnoteText"/>
      </w:pPr>
      <w:r>
        <w:rPr>
          <w:rStyle w:val="FootnoteReference"/>
        </w:rPr>
        <w:footnoteRef/>
      </w:r>
      <w:r>
        <w:t xml:space="preserve"> </w:t>
      </w:r>
      <w:r>
        <w:fldChar w:fldCharType="begin"/>
      </w:r>
      <w:r w:rsidR="008C334C">
        <w:instrText xml:space="preserve"> ADDIN ZOTERO_ITEM CSL_CITATION {"citationID":"7Anz3db9","properties":{"formattedCitation":"Stephen, 35.","plainCitation":"Stephen, 35.","noteIndex":1477},"citationItems":[{"id":8,"uris":["http://zotero.org/users/local/usTu59L8/items/XCCR7DGU"],"itemData":{"id":8,"type":"book","event-place":"Köln","ISBN":"978-3-8290-2960-5","language":"ger","number-of-pages":"304","publisher":"Könemann","publisher-place":"Köln","source":"K10plus ISBN","title":"Das grosse Buch der Desserts","editor":[{"family":"Stephen","given":"Wendy"}],"issued":{"date-parts":[["1999"]]}},"locator":"35"}],"schema":"https://github.com/citation-style-language/schema/raw/master/csl-citation.json"} </w:instrText>
      </w:r>
      <w:r>
        <w:fldChar w:fldCharType="separate"/>
      </w:r>
      <w:r w:rsidRPr="00837236">
        <w:rPr>
          <w:rFonts w:ascii="Calibri" w:hAnsi="Calibri" w:cs="Calibri"/>
        </w:rPr>
        <w:t>Stephen, 35.</w:t>
      </w:r>
      <w:r>
        <w:fldChar w:fldCharType="end"/>
      </w:r>
    </w:p>
  </w:footnote>
  <w:footnote w:id="1479">
    <w:p w14:paraId="39FE1D9C" w14:textId="1FE29C3C" w:rsidR="004F1A62" w:rsidRDefault="004F1A62">
      <w:pPr>
        <w:pStyle w:val="FootnoteText"/>
      </w:pPr>
      <w:r>
        <w:rPr>
          <w:rStyle w:val="FootnoteReference"/>
        </w:rPr>
        <w:footnoteRef/>
      </w:r>
      <w:r>
        <w:t xml:space="preserve"> </w:t>
      </w:r>
      <w:r>
        <w:fldChar w:fldCharType="begin"/>
      </w:r>
      <w:r w:rsidR="008C334C">
        <w:instrText xml:space="preserve"> ADDIN ZOTERO_ITEM CSL_CITATION {"citationID":"4GcYx8Bz","properties":{"formattedCitation":"Stephen, 21.","plainCitation":"Stephen, 21.","noteIndex":1478},"citationItems":[{"id":8,"uris":["http://zotero.org/users/local/usTu59L8/items/XCCR7DGU"],"itemData":{"id":8,"type":"book","event-place":"Köln","ISBN":"978-3-8290-2960-5","language":"ger","number-of-pages":"304","publisher":"Könemann","publisher-place":"Köln","source":"K10plus ISBN","title":"Das grosse Buch der Desserts","editor":[{"family":"Stephen","given":"Wendy"}],"issued":{"date-parts":[["1999"]]}},"locator":"21"}],"schema":"https://github.com/citation-style-language/schema/raw/master/csl-citation.json"} </w:instrText>
      </w:r>
      <w:r>
        <w:fldChar w:fldCharType="separate"/>
      </w:r>
      <w:r w:rsidRPr="004F1A62">
        <w:rPr>
          <w:rFonts w:ascii="Calibri" w:hAnsi="Calibri" w:cs="Calibri"/>
        </w:rPr>
        <w:t>Stephen, 21.</w:t>
      </w:r>
      <w:r>
        <w:fldChar w:fldCharType="end"/>
      </w:r>
    </w:p>
  </w:footnote>
  <w:footnote w:id="1480">
    <w:p w14:paraId="1F405E29" w14:textId="4BD873B9" w:rsidR="00C9194F" w:rsidRDefault="00C9194F">
      <w:pPr>
        <w:pStyle w:val="FootnoteText"/>
      </w:pPr>
      <w:r>
        <w:rPr>
          <w:rStyle w:val="FootnoteReference"/>
        </w:rPr>
        <w:footnoteRef/>
      </w:r>
      <w:r>
        <w:t xml:space="preserve"> </w:t>
      </w:r>
      <w:r>
        <w:fldChar w:fldCharType="begin"/>
      </w:r>
      <w:r w:rsidR="008C334C">
        <w:instrText xml:space="preserve"> ADDIN ZOTERO_ITEM CSL_CITATION {"citationID":"BVa0Hbmb","properties":{"formattedCitation":"essen &amp; trinken, \\uc0\\u8222{}essen &amp; trinken Spezial: Einladung zum Grillen\\uc0\\u8220{}, 153.","plainCitation":"essen &amp; trinken, „essen &amp; trinken Spezial: Einladung zum Grillen“, 153.","noteIndex":1479},"citationItems":[{"id":88,"uris":["http://zotero.org/users/local/usTu59L8/items/C3DD47IM"],"itemData":{"id":88,"type":"article-journal","collection-title":"essen &amp; trinken","title":"essen &amp; trinken Spezial: Einladung zum Grillen","volume":"02/2018","editor":[{"family":"essen &amp; trinken","given":""}],"issued":{"date-parts":[["2018"]]}},"locator":"153"}],"schema":"https://github.com/citation-style-language/schema/raw/master/csl-citation.json"} </w:instrText>
      </w:r>
      <w:r>
        <w:fldChar w:fldCharType="separate"/>
      </w:r>
      <w:r w:rsidRPr="00C9194F">
        <w:rPr>
          <w:rFonts w:ascii="Calibri" w:hAnsi="Calibri" w:cs="Calibri"/>
          <w:szCs w:val="24"/>
        </w:rPr>
        <w:t>essen &amp; trinken, „essen &amp; trinken Spezial: Einladung zum Grillen“, 153.</w:t>
      </w:r>
      <w:r>
        <w:fldChar w:fldCharType="end"/>
      </w:r>
    </w:p>
  </w:footnote>
  <w:footnote w:id="1481">
    <w:p w14:paraId="538C1618" w14:textId="1995A4BF" w:rsidR="006479A7" w:rsidRPr="00432AB9" w:rsidRDefault="006479A7">
      <w:pPr>
        <w:pStyle w:val="FootnoteText"/>
      </w:pPr>
      <w:r>
        <w:rPr>
          <w:rStyle w:val="FootnoteReference"/>
        </w:rPr>
        <w:footnoteRef/>
      </w:r>
      <w:r w:rsidRPr="00432AB9">
        <w:t xml:space="preserve"> </w:t>
      </w:r>
      <w:r>
        <w:fldChar w:fldCharType="begin"/>
      </w:r>
      <w:r w:rsidR="008C334C">
        <w:instrText xml:space="preserve"> ADDIN ZOTERO_ITEM CSL_CITATION {"citationID":"tQSY7qYM","properties":{"formattedCitation":"essen &amp; trinken, 139.","plainCitation":"essen &amp; trinken, 139.","noteIndex":1480},"citationItems":[{"id":88,"uris":["http://zotero.org/users/local/usTu59L8/items/C3DD47IM"],"itemData":{"id":88,"type":"article-journal","collection-title":"essen &amp; trinken","title":"essen &amp; trinken Spezial: Einladung zum Grillen","volume":"02/2018","editor":[{"family":"essen &amp; trinken","given":""}],"issued":{"date-parts":[["2018"]]}},"locator":"139"}],"schema":"https://github.com/citation-style-language/schema/raw/master/csl-citation.json"} </w:instrText>
      </w:r>
      <w:r>
        <w:fldChar w:fldCharType="separate"/>
      </w:r>
      <w:r w:rsidRPr="00432AB9">
        <w:rPr>
          <w:rFonts w:ascii="Calibri" w:hAnsi="Calibri" w:cs="Calibri"/>
        </w:rPr>
        <w:t>essen &amp; trinken, 139.</w:t>
      </w:r>
      <w:r>
        <w:fldChar w:fldCharType="end"/>
      </w:r>
    </w:p>
  </w:footnote>
  <w:footnote w:id="1482">
    <w:p w14:paraId="7C23DE04" w14:textId="258419C1" w:rsidR="002F0971" w:rsidRPr="00D74A63" w:rsidRDefault="002F0971">
      <w:pPr>
        <w:pStyle w:val="FootnoteText"/>
        <w:rPr>
          <w:lang w:val="en-US"/>
        </w:rPr>
      </w:pPr>
      <w:r>
        <w:rPr>
          <w:rStyle w:val="FootnoteReference"/>
        </w:rPr>
        <w:footnoteRef/>
      </w:r>
      <w:r w:rsidRPr="00D74A63">
        <w:rPr>
          <w:lang w:val="en-US"/>
        </w:rPr>
        <w:t xml:space="preserve"> </w:t>
      </w:r>
      <w:r>
        <w:fldChar w:fldCharType="begin"/>
      </w:r>
      <w:r w:rsidR="008C334C">
        <w:rPr>
          <w:lang w:val="en-US"/>
        </w:rPr>
        <w:instrText xml:space="preserve"> ADDIN ZOTERO_ITEM CSL_CITATION {"citationID":"HNLMPSdC","properties":{"formattedCitation":"essen &amp; trinken, 149.","plainCitation":"essen &amp; trinken, 149.","noteIndex":1481},"citationItems":[{"id":88,"uris":["http://zotero.org/users/local/usTu59L8/items/C3DD47IM"],"itemData":{"id":88,"type":"article-journal","collection-title":"essen &amp; trinken","title":"essen &amp; trinken Spezial: Einladung zum Grillen","volume":"02/2018","editor":[{"family":"essen &amp; trinken","given":""}],"issued":{"date-parts":[["2018"]]}},"locator":"149"}],"schema":"https://github.com/citation-style-language/schema/raw/master/csl-citation.json"} </w:instrText>
      </w:r>
      <w:r>
        <w:fldChar w:fldCharType="separate"/>
      </w:r>
      <w:r w:rsidRPr="00D74A63">
        <w:rPr>
          <w:rFonts w:ascii="Calibri" w:hAnsi="Calibri" w:cs="Calibri"/>
          <w:lang w:val="en-US"/>
        </w:rPr>
        <w:t>essen &amp; trinken, 149.</w:t>
      </w:r>
      <w:r>
        <w:fldChar w:fldCharType="end"/>
      </w:r>
    </w:p>
  </w:footnote>
  <w:footnote w:id="1483">
    <w:p w14:paraId="776A4104" w14:textId="187B0957" w:rsidR="000352E2" w:rsidRPr="00F75371" w:rsidRDefault="000352E2">
      <w:pPr>
        <w:pStyle w:val="FootnoteText"/>
        <w:rPr>
          <w:lang w:val="en-US"/>
        </w:rPr>
      </w:pPr>
      <w:r>
        <w:rPr>
          <w:rStyle w:val="FootnoteReference"/>
        </w:rPr>
        <w:footnoteRef/>
      </w:r>
      <w:r w:rsidRPr="00F75371">
        <w:rPr>
          <w:lang w:val="en-US"/>
        </w:rPr>
        <w:t xml:space="preserve"> </w:t>
      </w:r>
      <w:r>
        <w:fldChar w:fldCharType="begin"/>
      </w:r>
      <w:r w:rsidR="008C334C">
        <w:rPr>
          <w:lang w:val="en-US"/>
        </w:rPr>
        <w:instrText xml:space="preserve"> ADDIN ZOTERO_ITEM CSL_CITATION {"citationID":"Rv8lQWAv","properties":{"formattedCitation":"Living at Home, \\uc0\\u8222{}Living at Home Spezial: G\\uc0\\u228{}ste und Feste\\uc0\\u8220{}, 101.","plainCitation":"Living at Home, „Living at Home Spezial: Gäste und Feste“, 101.","noteIndex":1482},"citationItems":[{"id":90,"uris":["http://zotero.org/users/local/usTu59L8/items/NBMGIMGH"],"itemData":{"id":90,"type":"article-journal","collection-title":"Living at Home","title":"Living at Home Spezial: Gäste und Feste","volume":"2","author":[{"family":"Living at Home","given":""}],"issued":{"date-parts":[["2009"]]}},"locator":"101"}],"schema":"https://github.com/citation-style-language/schema/raw/master/csl-citation.json"} </w:instrText>
      </w:r>
      <w:r>
        <w:fldChar w:fldCharType="separate"/>
      </w:r>
      <w:r w:rsidRPr="00F75371">
        <w:rPr>
          <w:rFonts w:ascii="Calibri" w:hAnsi="Calibri" w:cs="Calibri"/>
          <w:szCs w:val="24"/>
          <w:lang w:val="en-US"/>
        </w:rPr>
        <w:t>Living at Home, „Living at Home Spezial: Gäste und Feste“, 101.</w:t>
      </w:r>
      <w:r>
        <w:fldChar w:fldCharType="end"/>
      </w:r>
    </w:p>
  </w:footnote>
  <w:footnote w:id="1484">
    <w:p w14:paraId="66ED1AEE" w14:textId="15B35C35" w:rsidR="00BB2288" w:rsidRPr="004D3A86" w:rsidRDefault="00BB2288">
      <w:pPr>
        <w:pStyle w:val="FootnoteText"/>
        <w:rPr>
          <w:lang w:val="en-US"/>
        </w:rPr>
      </w:pPr>
      <w:r>
        <w:rPr>
          <w:rStyle w:val="FootnoteReference"/>
        </w:rPr>
        <w:footnoteRef/>
      </w:r>
      <w:r w:rsidRPr="004D3A86">
        <w:rPr>
          <w:lang w:val="en-US"/>
        </w:rPr>
        <w:t xml:space="preserve"> </w:t>
      </w:r>
      <w:r>
        <w:fldChar w:fldCharType="begin"/>
      </w:r>
      <w:r w:rsidR="008C334C">
        <w:rPr>
          <w:lang w:val="en-US"/>
        </w:rPr>
        <w:instrText xml:space="preserve"> ADDIN ZOTERO_ITEM CSL_CITATION {"citationID":"Xq9Ga6lC","properties":{"formattedCitation":"Living at Home, 79.","plainCitation":"Living at Home, 79.","noteIndex":1483},"citationItems":[{"id":90,"uris":["http://zotero.org/users/local/usTu59L8/items/NBMGIMGH"],"itemData":{"id":90,"type":"article-journal","collection-title":"Living at Home","title":"Living at Home Spezial: Gäste und Feste","volume":"2","author":[{"family":"Living at Home","given":""}],"issued":{"date-parts":[["2009"]]}},"locator":"79"}],"schema":"https://github.com/citation-style-language/schema/raw/master/csl-citation.json"} </w:instrText>
      </w:r>
      <w:r>
        <w:fldChar w:fldCharType="separate"/>
      </w:r>
      <w:r w:rsidRPr="004D3A86">
        <w:rPr>
          <w:rFonts w:ascii="Calibri" w:hAnsi="Calibri" w:cs="Calibri"/>
          <w:lang w:val="en-US"/>
        </w:rPr>
        <w:t>Living at Home, 79.</w:t>
      </w:r>
      <w:r>
        <w:fldChar w:fldCharType="end"/>
      </w:r>
    </w:p>
  </w:footnote>
  <w:footnote w:id="1485">
    <w:p w14:paraId="1CB4B6CA" w14:textId="4CD53332" w:rsidR="004D3A86" w:rsidRPr="004D3A86" w:rsidRDefault="004D3A86">
      <w:pPr>
        <w:pStyle w:val="FootnoteText"/>
        <w:rPr>
          <w:lang w:val="en-US"/>
        </w:rPr>
      </w:pPr>
      <w:r>
        <w:rPr>
          <w:rStyle w:val="FootnoteReference"/>
        </w:rPr>
        <w:footnoteRef/>
      </w:r>
      <w:r w:rsidRPr="004D3A86">
        <w:rPr>
          <w:lang w:val="en-US"/>
        </w:rPr>
        <w:t xml:space="preserve"> </w:t>
      </w:r>
      <w:r>
        <w:fldChar w:fldCharType="begin"/>
      </w:r>
      <w:r w:rsidR="008C334C">
        <w:rPr>
          <w:lang w:val="en-US"/>
        </w:rPr>
        <w:instrText xml:space="preserve"> ADDIN ZOTERO_ITEM CSL_CITATION {"citationID":"0skXXlFF","properties":{"formattedCitation":"Living at Home, 48.","plainCitation":"Living at Home, 48.","noteIndex":1484},"citationItems":[{"id":90,"uris":["http://zotero.org/users/local/usTu59L8/items/NBMGIMGH"],"itemData":{"id":90,"type":"article-journal","collection-title":"Living at Home","title":"Living at Home Spezial: Gäste und Feste","volume":"2","author":[{"family":"Living at Home","given":""}],"issued":{"date-parts":[["2009"]]}},"locator":"48"}],"schema":"https://github.com/citation-style-language/schema/raw/master/csl-citation.json"} </w:instrText>
      </w:r>
      <w:r>
        <w:fldChar w:fldCharType="separate"/>
      </w:r>
      <w:r w:rsidRPr="004D3A86">
        <w:rPr>
          <w:rFonts w:ascii="Calibri" w:hAnsi="Calibri" w:cs="Calibri"/>
          <w:lang w:val="en-US"/>
        </w:rPr>
        <w:t>Living at Home, 48.</w:t>
      </w:r>
      <w:r>
        <w:fldChar w:fldCharType="end"/>
      </w:r>
    </w:p>
  </w:footnote>
  <w:footnote w:id="1486">
    <w:p w14:paraId="7FC17B71" w14:textId="47F48D45" w:rsidR="006B16B0" w:rsidRPr="00432AB9" w:rsidRDefault="006B16B0">
      <w:pPr>
        <w:pStyle w:val="FootnoteText"/>
      </w:pPr>
      <w:r>
        <w:rPr>
          <w:rStyle w:val="FootnoteReference"/>
        </w:rPr>
        <w:footnoteRef/>
      </w:r>
      <w:r w:rsidRPr="00432AB9">
        <w:t xml:space="preserve"> </w:t>
      </w:r>
      <w:r>
        <w:fldChar w:fldCharType="begin"/>
      </w:r>
      <w:r w:rsidR="008C334C">
        <w:instrText xml:space="preserve"> ADDIN ZOTERO_ITEM CSL_CITATION {"citationID":"NFDcdIzB","properties":{"formattedCitation":"Living at Home, 17.","plainCitation":"Living at Home, 17.","noteIndex":1485},"citationItems":[{"id":90,"uris":["http://zotero.org/users/local/usTu59L8/items/NBMGIMGH"],"itemData":{"id":90,"type":"article-journal","collection-title":"Living at Home","title":"Living at Home Spezial: Gäste und Feste","volume":"2","author":[{"family":"Living at Home","given":""}],"issued":{"date-parts":[["2009"]]}},"locator":"17"}],"schema":"https://github.com/citation-style-language/schema/raw/master/csl-citation.json"} </w:instrText>
      </w:r>
      <w:r>
        <w:fldChar w:fldCharType="separate"/>
      </w:r>
      <w:r w:rsidRPr="00432AB9">
        <w:rPr>
          <w:rFonts w:ascii="Calibri" w:hAnsi="Calibri" w:cs="Calibri"/>
        </w:rPr>
        <w:t>Living at Home, 17.</w:t>
      </w:r>
      <w:r>
        <w:fldChar w:fldCharType="end"/>
      </w:r>
    </w:p>
  </w:footnote>
  <w:footnote w:id="1487">
    <w:p w14:paraId="133DD724" w14:textId="3B730D83" w:rsidR="002943A3" w:rsidRPr="006F3A46" w:rsidRDefault="002943A3">
      <w:pPr>
        <w:pStyle w:val="FootnoteText"/>
      </w:pPr>
      <w:r>
        <w:rPr>
          <w:rStyle w:val="FootnoteReference"/>
        </w:rPr>
        <w:footnoteRef/>
      </w:r>
      <w:r w:rsidRPr="006F3A46">
        <w:t xml:space="preserve"> </w:t>
      </w:r>
      <w:r>
        <w:fldChar w:fldCharType="begin"/>
      </w:r>
      <w:r w:rsidR="008C334C">
        <w:instrText xml:space="preserve"> ADDIN ZOTERO_ITEM CSL_CITATION {"citationID":"ws25XID2","properties":{"formattedCitation":"Frenkiel und Vindahl, {\\i{}Die gr\\uc0\\u252{}ne K\\uc0\\u252{}che}, 225.","plainCitation":"Frenkiel und Vindahl, Die grüne Küche, 225.","noteIndex":1486},"citationItems":[{"id":59,"uris":["http://zotero.org/users/local/usTu59L8/items/T936RKBP"],"itemData":{"id":59,"type":"book","edition":"3. Auflage, deutsche Erstausgabe","event-place":"München","ISBN":"978-3-86873-685-4","language":"ger","number-of-pages":"247","publisher":"Knesebeck","publisher-place":"München","source":"K10plus ISBN","title":"Die grüne Küche: köstliche vegetarische Ideen für jeden Tag","title-short":"Die grüne Küche","author":[{"family":"Frenkiel","given":"David"},{"family":"Vindahl","given":"Luise"}],"translator":[{"family":"Weinberger","given":"Anita"}],"issued":{"date-parts":[["2016"]]}},"locator":"225"}],"schema":"https://github.com/citation-style-language/schema/raw/master/csl-citation.json"} </w:instrText>
      </w:r>
      <w:r>
        <w:fldChar w:fldCharType="separate"/>
      </w:r>
      <w:r w:rsidRPr="002943A3">
        <w:rPr>
          <w:rFonts w:ascii="Calibri" w:hAnsi="Calibri" w:cs="Calibri"/>
          <w:szCs w:val="24"/>
        </w:rPr>
        <w:t xml:space="preserve">Frenkiel und Vindahl, </w:t>
      </w:r>
      <w:r w:rsidRPr="002943A3">
        <w:rPr>
          <w:rFonts w:ascii="Calibri" w:hAnsi="Calibri" w:cs="Calibri"/>
          <w:i/>
          <w:iCs/>
          <w:szCs w:val="24"/>
        </w:rPr>
        <w:t>Die grüne Küche</w:t>
      </w:r>
      <w:r w:rsidRPr="002943A3">
        <w:rPr>
          <w:rFonts w:ascii="Calibri" w:hAnsi="Calibri" w:cs="Calibri"/>
          <w:szCs w:val="24"/>
        </w:rPr>
        <w:t>, 225.</w:t>
      </w:r>
      <w:r>
        <w:fldChar w:fldCharType="end"/>
      </w:r>
    </w:p>
  </w:footnote>
  <w:footnote w:id="1488">
    <w:p w14:paraId="4F0814E1" w14:textId="14C2637B" w:rsidR="00BC318E" w:rsidRDefault="00BC318E">
      <w:pPr>
        <w:pStyle w:val="FootnoteText"/>
      </w:pPr>
      <w:r>
        <w:rPr>
          <w:rStyle w:val="FootnoteReference"/>
        </w:rPr>
        <w:footnoteRef/>
      </w:r>
      <w:r>
        <w:t xml:space="preserve"> </w:t>
      </w:r>
      <w:r>
        <w:fldChar w:fldCharType="begin"/>
      </w:r>
      <w:r w:rsidR="008C334C">
        <w:instrText xml:space="preserve"> ADDIN ZOTERO_ITEM CSL_CITATION {"citationID":"Phr1WwZx","properties":{"formattedCitation":"Zihua und Eising, {\\i{}Die echte chinesische K\\uc0\\u252{}che}, 248.","plainCitation":"Zihua und Eising, Die echte chinesische Küche, 248.","noteIndex":1487},"citationItems":[{"id":3,"uris":["http://zotero.org/users/local/usTu59L8/items/S2S7HMI9"],"itemData":{"id":3,"type":"book","edition":"6. Aufl","event-place":"München","ISBN":"978-3-7742-1265-7","number-of-pages":"280","publisher":"Gräfe und Unzer","publisher-place":"München","source":"K10plus ISBN","title":"Die echte chinesische Küche: typische Rezepte und kulinarische Impressionen aus den vier berühmtesten Regionen","title-short":"Die echte chinesische Küche","editor":[{"family":"Zihua","given":"Liu"},{"family":"Eising","given":"Susi"}],"issued":{"date-parts":[["2002"]]}},"locator":"248"}],"schema":"https://github.com/citation-style-language/schema/raw/master/csl-citation.json"} </w:instrText>
      </w:r>
      <w:r>
        <w:fldChar w:fldCharType="separate"/>
      </w:r>
      <w:r w:rsidRPr="00BC318E">
        <w:rPr>
          <w:rFonts w:ascii="Calibri" w:hAnsi="Calibri" w:cs="Calibri"/>
          <w:szCs w:val="24"/>
        </w:rPr>
        <w:t xml:space="preserve">Zihua und Eising, </w:t>
      </w:r>
      <w:r w:rsidRPr="00BC318E">
        <w:rPr>
          <w:rFonts w:ascii="Calibri" w:hAnsi="Calibri" w:cs="Calibri"/>
          <w:i/>
          <w:iCs/>
          <w:szCs w:val="24"/>
        </w:rPr>
        <w:t>Die echte chinesische Küche</w:t>
      </w:r>
      <w:r w:rsidRPr="00BC318E">
        <w:rPr>
          <w:rFonts w:ascii="Calibri" w:hAnsi="Calibri" w:cs="Calibri"/>
          <w:szCs w:val="24"/>
        </w:rPr>
        <w:t>, 248.</w:t>
      </w:r>
      <w:r>
        <w:fldChar w:fldCharType="end"/>
      </w:r>
    </w:p>
  </w:footnote>
  <w:footnote w:id="1489">
    <w:p w14:paraId="6BDF7767" w14:textId="75251B30" w:rsidR="006F0259" w:rsidRDefault="006F0259">
      <w:pPr>
        <w:pStyle w:val="FootnoteText"/>
      </w:pPr>
      <w:r>
        <w:rPr>
          <w:rStyle w:val="FootnoteReference"/>
        </w:rPr>
        <w:footnoteRef/>
      </w:r>
      <w:r>
        <w:t xml:space="preserve"> </w:t>
      </w:r>
      <w:r>
        <w:fldChar w:fldCharType="begin"/>
      </w:r>
      <w:r w:rsidR="008C334C">
        <w:instrText xml:space="preserve"> ADDIN ZOTERO_ITEM CSL_CITATION {"citationID":"tdn6ueEF","properties":{"formattedCitation":"Zihua und Eising, 249.","plainCitation":"Zihua und Eising, 249.","noteIndex":1488},"citationItems":[{"id":3,"uris":["http://zotero.org/users/local/usTu59L8/items/S2S7HMI9"],"itemData":{"id":3,"type":"book","edition":"6. Aufl","event-place":"München","ISBN":"978-3-7742-1265-7","number-of-pages":"280","publisher":"Gräfe und Unzer","publisher-place":"München","source":"K10plus ISBN","title":"Die echte chinesische Küche: typische Rezepte und kulinarische Impressionen aus den vier berühmtesten Regionen","title-short":"Die echte chinesische Küche","editor":[{"family":"Zihua","given":"Liu"},{"family":"Eising","given":"Susi"}],"issued":{"date-parts":[["2002"]]}},"locator":"249"}],"schema":"https://github.com/citation-style-language/schema/raw/master/csl-citation.json"} </w:instrText>
      </w:r>
      <w:r>
        <w:fldChar w:fldCharType="separate"/>
      </w:r>
      <w:r w:rsidRPr="006F0259">
        <w:rPr>
          <w:rFonts w:ascii="Calibri" w:hAnsi="Calibri" w:cs="Calibri"/>
        </w:rPr>
        <w:t>Zihua und Eising, 249.</w:t>
      </w:r>
      <w:r>
        <w:fldChar w:fldCharType="end"/>
      </w:r>
    </w:p>
  </w:footnote>
  <w:footnote w:id="1490">
    <w:p w14:paraId="727F70B5" w14:textId="21169517" w:rsidR="00A2700B" w:rsidRDefault="00A2700B">
      <w:pPr>
        <w:pStyle w:val="FootnoteText"/>
      </w:pPr>
      <w:r>
        <w:rPr>
          <w:rStyle w:val="FootnoteReference"/>
        </w:rPr>
        <w:footnoteRef/>
      </w:r>
      <w:r>
        <w:t xml:space="preserve"> </w:t>
      </w:r>
      <w:r>
        <w:fldChar w:fldCharType="begin"/>
      </w:r>
      <w:r w:rsidR="008C334C">
        <w:instrText xml:space="preserve"> ADDIN ZOTERO_ITEM CSL_CITATION {"citationID":"nPy1xYew","properties":{"formattedCitation":"Zihua und Eising, 155.","plainCitation":"Zihua und Eising, 155.","noteIndex":1489},"citationItems":[{"id":3,"uris":["http://zotero.org/users/local/usTu59L8/items/S2S7HMI9"],"itemData":{"id":3,"type":"book","edition":"6. Aufl","event-place":"München","ISBN":"978-3-7742-1265-7","number-of-pages":"280","publisher":"Gräfe und Unzer","publisher-place":"München","source":"K10plus ISBN","title":"Die echte chinesische Küche: typische Rezepte und kulinarische Impressionen aus den vier berühmtesten Regionen","title-short":"Die echte chinesische Küche","editor":[{"family":"Zihua","given":"Liu"},{"family":"Eising","given":"Susi"}],"issued":{"date-parts":[["2002"]]}},"locator":"155"}],"schema":"https://github.com/citation-style-language/schema/raw/master/csl-citation.json"} </w:instrText>
      </w:r>
      <w:r>
        <w:fldChar w:fldCharType="separate"/>
      </w:r>
      <w:r w:rsidRPr="00A2700B">
        <w:rPr>
          <w:rFonts w:ascii="Calibri" w:hAnsi="Calibri" w:cs="Calibri"/>
        </w:rPr>
        <w:t>Zihua und Eising, 155.</w:t>
      </w:r>
      <w:r>
        <w:fldChar w:fldCharType="end"/>
      </w:r>
    </w:p>
  </w:footnote>
  <w:footnote w:id="1491">
    <w:p w14:paraId="1F7E62B2" w14:textId="3123D0B0" w:rsidR="00735D9A" w:rsidRDefault="00735D9A">
      <w:pPr>
        <w:pStyle w:val="FootnoteText"/>
      </w:pPr>
      <w:r>
        <w:rPr>
          <w:rStyle w:val="FootnoteReference"/>
        </w:rPr>
        <w:footnoteRef/>
      </w:r>
      <w:r>
        <w:t xml:space="preserve"> </w:t>
      </w:r>
      <w:r>
        <w:fldChar w:fldCharType="begin"/>
      </w:r>
      <w:r w:rsidR="008C334C">
        <w:instrText xml:space="preserve"> ADDIN ZOTERO_ITEM CSL_CITATION {"citationID":"D8gVKV44","properties":{"formattedCitation":"Zihua und Eising, 102.","plainCitation":"Zihua und Eising, 102.","noteIndex":1490},"citationItems":[{"id":3,"uris":["http://zotero.org/users/local/usTu59L8/items/S2S7HMI9"],"itemData":{"id":3,"type":"book","edition":"6. Aufl","event-place":"München","ISBN":"978-3-7742-1265-7","number-of-pages":"280","publisher":"Gräfe und Unzer","publisher-place":"München","source":"K10plus ISBN","title":"Die echte chinesische Küche: typische Rezepte und kulinarische Impressionen aus den vier berühmtesten Regionen","title-short":"Die echte chinesische Küche","editor":[{"family":"Zihua","given":"Liu"},{"family":"Eising","given":"Susi"}],"issued":{"date-parts":[["2002"]]}},"locator":"102"}],"schema":"https://github.com/citation-style-language/schema/raw/master/csl-citation.json"} </w:instrText>
      </w:r>
      <w:r>
        <w:fldChar w:fldCharType="separate"/>
      </w:r>
      <w:r w:rsidRPr="00735D9A">
        <w:rPr>
          <w:rFonts w:ascii="Calibri" w:hAnsi="Calibri" w:cs="Calibri"/>
        </w:rPr>
        <w:t>Zihua und Eising, 102.</w:t>
      </w:r>
      <w:r>
        <w:fldChar w:fldCharType="end"/>
      </w:r>
    </w:p>
  </w:footnote>
  <w:footnote w:id="1492">
    <w:p w14:paraId="0DE76CB2" w14:textId="21F577B8" w:rsidR="007A2F23" w:rsidRDefault="007A2F23">
      <w:pPr>
        <w:pStyle w:val="FootnoteText"/>
      </w:pPr>
      <w:r>
        <w:rPr>
          <w:rStyle w:val="FootnoteReference"/>
        </w:rPr>
        <w:footnoteRef/>
      </w:r>
      <w:r>
        <w:t xml:space="preserve"> </w:t>
      </w:r>
      <w:r>
        <w:fldChar w:fldCharType="begin"/>
      </w:r>
      <w:r w:rsidR="008C334C">
        <w:instrText xml:space="preserve"> ADDIN ZOTERO_ITEM CSL_CITATION {"citationID":"MGxJGpML","properties":{"formattedCitation":"Teubner, {\\i{}Kochvergn\\uc0\\u252{}gen wie noch nie}, 180.","plainCitation":"Teubner, Kochvergnügen wie noch nie, 180.","noteIndex":1491},"citationItems":[{"id":16,"uris":["http://zotero.org/users/local/usTu59L8/items/7GEPVAKR"],"itemData":{"id":16,"type":"book","event-place":"München","ISBN":"978-3-7742-4066-7","language":"ger","note":"OCLC: 742376716","publisher":"Gräfe","publisher-place":"München","source":"Open WorldCat","title":"Kochvergnügen wie noch nie: Das große Bildkochbuch mit den besten Koch - Ideen","title-short":"Kochvergnügen wie noch nie","author":[{"family":"Teubner","given":"Christian"}],"issued":{"date-parts":[["1998"]]}},"locator":"180"}],"schema":"https://github.com/citation-style-language/schema/raw/master/csl-citation.json"} </w:instrText>
      </w:r>
      <w:r>
        <w:fldChar w:fldCharType="separate"/>
      </w:r>
      <w:r w:rsidRPr="007A2F23">
        <w:rPr>
          <w:rFonts w:ascii="Calibri" w:hAnsi="Calibri" w:cs="Calibri"/>
          <w:szCs w:val="24"/>
        </w:rPr>
        <w:t xml:space="preserve">Teubner, </w:t>
      </w:r>
      <w:r w:rsidRPr="007A2F23">
        <w:rPr>
          <w:rFonts w:ascii="Calibri" w:hAnsi="Calibri" w:cs="Calibri"/>
          <w:i/>
          <w:iCs/>
          <w:szCs w:val="24"/>
        </w:rPr>
        <w:t>Kochvergnügen wie noch nie</w:t>
      </w:r>
      <w:r w:rsidRPr="007A2F23">
        <w:rPr>
          <w:rFonts w:ascii="Calibri" w:hAnsi="Calibri" w:cs="Calibri"/>
          <w:szCs w:val="24"/>
        </w:rPr>
        <w:t>, 180.</w:t>
      </w:r>
      <w:r>
        <w:fldChar w:fldCharType="end"/>
      </w:r>
    </w:p>
  </w:footnote>
  <w:footnote w:id="1493">
    <w:p w14:paraId="03ED143C" w14:textId="130679E3" w:rsidR="009545AA" w:rsidRPr="00D74A63" w:rsidRDefault="009545AA">
      <w:pPr>
        <w:pStyle w:val="FootnoteText"/>
      </w:pPr>
      <w:r>
        <w:rPr>
          <w:rStyle w:val="FootnoteReference"/>
        </w:rPr>
        <w:footnoteRef/>
      </w:r>
      <w:r w:rsidRPr="00D74A63">
        <w:t xml:space="preserve"> </w:t>
      </w:r>
      <w:r>
        <w:fldChar w:fldCharType="begin"/>
      </w:r>
      <w:r w:rsidR="008C334C">
        <w:instrText xml:space="preserve"> ADDIN ZOTERO_ITEM CSL_CITATION {"citationID":"ebwSxn3b","properties":{"formattedCitation":"Teubner, 180.","plainCitation":"Teubner, 180.","noteIndex":1492},"citationItems":[{"id":16,"uris":["http://zotero.org/users/local/usTu59L8/items/7GEPVAKR"],"itemData":{"id":16,"type":"book","event-place":"München","ISBN":"978-3-7742-4066-7","language":"ger","note":"OCLC: 742376716","publisher":"Gräfe","publisher-place":"München","source":"Open WorldCat","title":"Kochvergnügen wie noch nie: Das große Bildkochbuch mit den besten Koch - Ideen","title-short":"Kochvergnügen wie noch nie","author":[{"family":"Teubner","given":"Christian"}],"issued":{"date-parts":[["1998"]]}},"locator":"180"}],"schema":"https://github.com/citation-style-language/schema/raw/master/csl-citation.json"} </w:instrText>
      </w:r>
      <w:r>
        <w:fldChar w:fldCharType="separate"/>
      </w:r>
      <w:r w:rsidRPr="00D74A63">
        <w:rPr>
          <w:rFonts w:ascii="Calibri" w:hAnsi="Calibri" w:cs="Calibri"/>
        </w:rPr>
        <w:t>Teubner, 180.</w:t>
      </w:r>
      <w:r>
        <w:fldChar w:fldCharType="end"/>
      </w:r>
    </w:p>
  </w:footnote>
  <w:footnote w:id="1494">
    <w:p w14:paraId="0181EAEC" w14:textId="42F19CFF" w:rsidR="0011057A" w:rsidRPr="00432AB9" w:rsidRDefault="0011057A">
      <w:pPr>
        <w:pStyle w:val="FootnoteText"/>
      </w:pPr>
      <w:r>
        <w:rPr>
          <w:rStyle w:val="FootnoteReference"/>
        </w:rPr>
        <w:footnoteRef/>
      </w:r>
      <w:r w:rsidRPr="00432AB9">
        <w:t xml:space="preserve"> </w:t>
      </w:r>
      <w:r>
        <w:fldChar w:fldCharType="begin"/>
      </w:r>
      <w:r w:rsidR="008C334C">
        <w:instrText xml:space="preserve"> ADDIN ZOTERO_ITEM CSL_CITATION {"citationID":"q5njsFDH","properties":{"formattedCitation":"Stich, {\\i{}Sweets}, 82.","plainCitation":"Stich, Sweets, 82.","noteIndex":1493},"citationItems":[{"id":48,"uris":["http://zotero.org/users/local/usTu59L8/items/MX3Z4SAR"],"itemData":{"id":48,"type":"book","abstract":"Frühstück, Snacks, Mittagessen, Teatime, Gartenfest, Desserts und Betthupferl - Foodbloggerin Nicole Stich (www.deliciousdays.com) ist eine bekennende Naschkatze und stellt hier ihre Lieblingsrezepte für jede Tageszeit und Gelegenheit vor. In der kurzen Einleitung eine Seite praktische Tipps &amp; Tricks, ein Statement für die positiven Seiten des Naschens und ein augenzwinkernder \"Sicherheitshinweis\", wer von diesem Band voll süe︢r Sünden lieber die Finger lassen sollte. Alle Rezepte mit Angaben zu Menge, Zeitaufwand und Schwierigkeitsgrad sowie einem ganzseitigen Foto; die schrittweisen Anleitungen stellen keine gröe︢re Herausforderung dar. Die Autorin hat - wie schon in \"Delicious days\" (BA 11/08) und \"Geschenkideen aus der Küche\" (ID-A 13/11) - selbst fotografiert. Neben Klassikern wie Waffeln, Pfannkuchen, Biskuit und Eis finden sich tolle Ideen für ungewöhnliche Geschmackskreationen (orientalisches Milchreiseis, Ziegenkäseparfait, Grünteetrüffel). Ein rundum gelungenes Buch der Sparte \"Sük︢ram\", das jede Bibliothek guten Gewissens anschaffen kann. (1)","edition":"1. Aufl","event-place":"München","ISBN":"978-3-8338-2892-8","language":"ger","number-of-pages":"160","publisher":"Gräfe und Unzer","publisher-place":"München","source":"K10plus ISBN","title":"Sweets: himmlische Verführungen für den ganzen Tag","title-short":"Sweets","author":[{"family":"Stich","given":"Nicole"}],"issued":{"date-parts":[["2013"]]}},"locator":"82"}],"schema":"https://github.com/citation-style-language/schema/raw/master/csl-citation.json"} </w:instrText>
      </w:r>
      <w:r>
        <w:fldChar w:fldCharType="separate"/>
      </w:r>
      <w:r w:rsidRPr="00432AB9">
        <w:rPr>
          <w:rFonts w:ascii="Calibri" w:hAnsi="Calibri" w:cs="Calibri"/>
          <w:szCs w:val="24"/>
        </w:rPr>
        <w:t xml:space="preserve">Stich, </w:t>
      </w:r>
      <w:r w:rsidRPr="00432AB9">
        <w:rPr>
          <w:rFonts w:ascii="Calibri" w:hAnsi="Calibri" w:cs="Calibri"/>
          <w:i/>
          <w:iCs/>
          <w:szCs w:val="24"/>
        </w:rPr>
        <w:t>Sweets</w:t>
      </w:r>
      <w:r w:rsidRPr="00432AB9">
        <w:rPr>
          <w:rFonts w:ascii="Calibri" w:hAnsi="Calibri" w:cs="Calibri"/>
          <w:szCs w:val="24"/>
        </w:rPr>
        <w:t>, 82.</w:t>
      </w:r>
      <w:r>
        <w:fldChar w:fldCharType="end"/>
      </w:r>
    </w:p>
  </w:footnote>
  <w:footnote w:id="1495">
    <w:p w14:paraId="2662D808" w14:textId="3022FE0A" w:rsidR="00AC67EF" w:rsidRPr="00432AB9" w:rsidRDefault="00AC67EF">
      <w:pPr>
        <w:pStyle w:val="FootnoteText"/>
      </w:pPr>
      <w:r>
        <w:rPr>
          <w:rStyle w:val="FootnoteReference"/>
        </w:rPr>
        <w:footnoteRef/>
      </w:r>
      <w:r w:rsidRPr="00432AB9">
        <w:t xml:space="preserve"> </w:t>
      </w:r>
      <w:r>
        <w:fldChar w:fldCharType="begin"/>
      </w:r>
      <w:r w:rsidR="008C334C">
        <w:instrText xml:space="preserve"> ADDIN ZOTERO_ITEM CSL_CITATION {"citationID":"tQUa4mrG","properties":{"formattedCitation":"Stich, 111.","plainCitation":"Stich, 111.","noteIndex":1494},"citationItems":[{"id":48,"uris":["http://zotero.org/users/local/usTu59L8/items/MX3Z4SAR"],"itemData":{"id":48,"type":"book","abstract":"Frühstück, Snacks, Mittagessen, Teatime, Gartenfest, Desserts und Betthupferl - Foodbloggerin Nicole Stich (www.deliciousdays.com) ist eine bekennende Naschkatze und stellt hier ihre Lieblingsrezepte für jede Tageszeit und Gelegenheit vor. In der kurzen Einleitung eine Seite praktische Tipps &amp; Tricks, ein Statement für die positiven Seiten des Naschens und ein augenzwinkernder \"Sicherheitshinweis\", wer von diesem Band voll süe︢r Sünden lieber die Finger lassen sollte. Alle Rezepte mit Angaben zu Menge, Zeitaufwand und Schwierigkeitsgrad sowie einem ganzseitigen Foto; die schrittweisen Anleitungen stellen keine gröe︢re Herausforderung dar. Die Autorin hat - wie schon in \"Delicious days\" (BA 11/08) und \"Geschenkideen aus der Küche\" (ID-A 13/11) - selbst fotografiert. Neben Klassikern wie Waffeln, Pfannkuchen, Biskuit und Eis finden sich tolle Ideen für ungewöhnliche Geschmackskreationen (orientalisches Milchreiseis, Ziegenkäseparfait, Grünteetrüffel). Ein rundum gelungenes Buch der Sparte \"Sük︢ram\", das jede Bibliothek guten Gewissens anschaffen kann. (1)","edition":"1. Aufl","event-place":"München","ISBN":"978-3-8338-2892-8","language":"ger","number-of-pages":"160","publisher":"Gräfe und Unzer","publisher-place":"München","source":"K10plus ISBN","title":"Sweets: himmlische Verführungen für den ganzen Tag","title-short":"Sweets","author":[{"family":"Stich","given":"Nicole"}],"issued":{"date-parts":[["2013"]]}},"locator":"111"}],"schema":"https://github.com/citation-style-language/schema/raw/master/csl-citation.json"} </w:instrText>
      </w:r>
      <w:r>
        <w:fldChar w:fldCharType="separate"/>
      </w:r>
      <w:r w:rsidRPr="00432AB9">
        <w:rPr>
          <w:rFonts w:ascii="Calibri" w:hAnsi="Calibri" w:cs="Calibri"/>
        </w:rPr>
        <w:t>Stich, 111.</w:t>
      </w:r>
      <w:r>
        <w:fldChar w:fldCharType="end"/>
      </w:r>
    </w:p>
  </w:footnote>
  <w:footnote w:id="1496">
    <w:p w14:paraId="081C19E6" w14:textId="2AAD3379" w:rsidR="00836337" w:rsidRPr="00432AB9" w:rsidRDefault="00836337">
      <w:pPr>
        <w:pStyle w:val="FootnoteText"/>
      </w:pPr>
      <w:r>
        <w:rPr>
          <w:rStyle w:val="FootnoteReference"/>
        </w:rPr>
        <w:footnoteRef/>
      </w:r>
      <w:r w:rsidRPr="00432AB9">
        <w:t xml:space="preserve"> </w:t>
      </w:r>
      <w:r>
        <w:fldChar w:fldCharType="begin"/>
      </w:r>
      <w:r w:rsidR="008C334C">
        <w:instrText xml:space="preserve"> ADDIN ZOTERO_ITEM CSL_CITATION {"citationID":"aXsNPPcn","properties":{"formattedCitation":"Stich, 122.","plainCitation":"Stich, 122.","noteIndex":1495},"citationItems":[{"id":48,"uris":["http://zotero.org/users/local/usTu59L8/items/MX3Z4SAR"],"itemData":{"id":48,"type":"book","abstract":"Frühstück, Snacks, Mittagessen, Teatime, Gartenfest, Desserts und Betthupferl - Foodbloggerin Nicole Stich (www.deliciousdays.com) ist eine bekennende Naschkatze und stellt hier ihre Lieblingsrezepte für jede Tageszeit und Gelegenheit vor. In der kurzen Einleitung eine Seite praktische Tipps &amp; Tricks, ein Statement für die positiven Seiten des Naschens und ein augenzwinkernder \"Sicherheitshinweis\", wer von diesem Band voll süe︢r Sünden lieber die Finger lassen sollte. Alle Rezepte mit Angaben zu Menge, Zeitaufwand und Schwierigkeitsgrad sowie einem ganzseitigen Foto; die schrittweisen Anleitungen stellen keine gröe︢re Herausforderung dar. Die Autorin hat - wie schon in \"Delicious days\" (BA 11/08) und \"Geschenkideen aus der Küche\" (ID-A 13/11) - selbst fotografiert. Neben Klassikern wie Waffeln, Pfannkuchen, Biskuit und Eis finden sich tolle Ideen für ungewöhnliche Geschmackskreationen (orientalisches Milchreiseis, Ziegenkäseparfait, Grünteetrüffel). Ein rundum gelungenes Buch der Sparte \"Sük︢ram\", das jede Bibliothek guten Gewissens anschaffen kann. (1)","edition":"1. Aufl","event-place":"München","ISBN":"978-3-8338-2892-8","language":"ger","number-of-pages":"160","publisher":"Gräfe und Unzer","publisher-place":"München","source":"K10plus ISBN","title":"Sweets: himmlische Verführungen für den ganzen Tag","title-short":"Sweets","author":[{"family":"Stich","given":"Nicole"}],"issued":{"date-parts":[["2013"]]}},"locator":"122"}],"schema":"https://github.com/citation-style-language/schema/raw/master/csl-citation.json"} </w:instrText>
      </w:r>
      <w:r>
        <w:fldChar w:fldCharType="separate"/>
      </w:r>
      <w:r w:rsidRPr="00432AB9">
        <w:rPr>
          <w:rFonts w:ascii="Calibri" w:hAnsi="Calibri" w:cs="Calibri"/>
        </w:rPr>
        <w:t>Stich, 122.</w:t>
      </w:r>
      <w:r>
        <w:fldChar w:fldCharType="end"/>
      </w:r>
    </w:p>
  </w:footnote>
  <w:footnote w:id="1497">
    <w:p w14:paraId="109DF1E7" w14:textId="78F07A5F" w:rsidR="00834E42" w:rsidRPr="00432AB9" w:rsidRDefault="00834E42">
      <w:pPr>
        <w:pStyle w:val="FootnoteText"/>
      </w:pPr>
      <w:r>
        <w:rPr>
          <w:rStyle w:val="FootnoteReference"/>
        </w:rPr>
        <w:footnoteRef/>
      </w:r>
      <w:r w:rsidRPr="00432AB9">
        <w:t xml:space="preserve"> </w:t>
      </w:r>
      <w:r>
        <w:fldChar w:fldCharType="begin"/>
      </w:r>
      <w:r w:rsidR="008C334C">
        <w:instrText xml:space="preserve"> ADDIN ZOTERO_ITEM CSL_CITATION {"citationID":"hZUtAR54","properties":{"formattedCitation":"Stich, 130.","plainCitation":"Stich, 130.","noteIndex":1496},"citationItems":[{"id":48,"uris":["http://zotero.org/users/local/usTu59L8/items/MX3Z4SAR"],"itemData":{"id":48,"type":"book","abstract":"Frühstück, Snacks, Mittagessen, Teatime, Gartenfest, Desserts und Betthupferl - Foodbloggerin Nicole Stich (www.deliciousdays.com) ist eine bekennende Naschkatze und stellt hier ihre Lieblingsrezepte für jede Tageszeit und Gelegenheit vor. In der kurzen Einleitung eine Seite praktische Tipps &amp; Tricks, ein Statement für die positiven Seiten des Naschens und ein augenzwinkernder \"Sicherheitshinweis\", wer von diesem Band voll süe︢r Sünden lieber die Finger lassen sollte. Alle Rezepte mit Angaben zu Menge, Zeitaufwand und Schwierigkeitsgrad sowie einem ganzseitigen Foto; die schrittweisen Anleitungen stellen keine gröe︢re Herausforderung dar. Die Autorin hat - wie schon in \"Delicious days\" (BA 11/08) und \"Geschenkideen aus der Küche\" (ID-A 13/11) - selbst fotografiert. Neben Klassikern wie Waffeln, Pfannkuchen, Biskuit und Eis finden sich tolle Ideen für ungewöhnliche Geschmackskreationen (orientalisches Milchreiseis, Ziegenkäseparfait, Grünteetrüffel). Ein rundum gelungenes Buch der Sparte \"Sük︢ram\", das jede Bibliothek guten Gewissens anschaffen kann. (1)","edition":"1. Aufl","event-place":"München","ISBN":"978-3-8338-2892-8","language":"ger","number-of-pages":"160","publisher":"Gräfe und Unzer","publisher-place":"München","source":"K10plus ISBN","title":"Sweets: himmlische Verführungen für den ganzen Tag","title-short":"Sweets","author":[{"family":"Stich","given":"Nicole"}],"issued":{"date-parts":[["2013"]]}},"locator":"130"}],"schema":"https://github.com/citation-style-language/schema/raw/master/csl-citation.json"} </w:instrText>
      </w:r>
      <w:r>
        <w:fldChar w:fldCharType="separate"/>
      </w:r>
      <w:r w:rsidRPr="00432AB9">
        <w:rPr>
          <w:rFonts w:ascii="Calibri" w:hAnsi="Calibri" w:cs="Calibri"/>
        </w:rPr>
        <w:t>Stich, 130.</w:t>
      </w:r>
      <w:r>
        <w:fldChar w:fldCharType="end"/>
      </w:r>
    </w:p>
  </w:footnote>
  <w:footnote w:id="1498">
    <w:p w14:paraId="6748C5B1" w14:textId="2D040464" w:rsidR="00BE77F9" w:rsidRPr="00432AB9" w:rsidRDefault="00BE77F9">
      <w:pPr>
        <w:pStyle w:val="FootnoteText"/>
      </w:pPr>
      <w:r>
        <w:rPr>
          <w:rStyle w:val="FootnoteReference"/>
        </w:rPr>
        <w:footnoteRef/>
      </w:r>
      <w:r w:rsidRPr="00432AB9">
        <w:t xml:space="preserve"> </w:t>
      </w:r>
      <w:r>
        <w:fldChar w:fldCharType="begin"/>
      </w:r>
      <w:r w:rsidR="008C334C">
        <w:instrText xml:space="preserve"> ADDIN ZOTERO_ITEM CSL_CITATION {"citationID":"GlOuddUn","properties":{"formattedCitation":"Stich, 136.","plainCitation":"Stich, 136.","noteIndex":1497},"citationItems":[{"id":48,"uris":["http://zotero.org/users/local/usTu59L8/items/MX3Z4SAR"],"itemData":{"id":48,"type":"book","abstract":"Frühstück, Snacks, Mittagessen, Teatime, Gartenfest, Desserts und Betthupferl - Foodbloggerin Nicole Stich (www.deliciousdays.com) ist eine bekennende Naschkatze und stellt hier ihre Lieblingsrezepte für jede Tageszeit und Gelegenheit vor. In der kurzen Einleitung eine Seite praktische Tipps &amp; Tricks, ein Statement für die positiven Seiten des Naschens und ein augenzwinkernder \"Sicherheitshinweis\", wer von diesem Band voll süe︢r Sünden lieber die Finger lassen sollte. Alle Rezepte mit Angaben zu Menge, Zeitaufwand und Schwierigkeitsgrad sowie einem ganzseitigen Foto; die schrittweisen Anleitungen stellen keine gröe︢re Herausforderung dar. Die Autorin hat - wie schon in \"Delicious days\" (BA 11/08) und \"Geschenkideen aus der Küche\" (ID-A 13/11) - selbst fotografiert. Neben Klassikern wie Waffeln, Pfannkuchen, Biskuit und Eis finden sich tolle Ideen für ungewöhnliche Geschmackskreationen (orientalisches Milchreiseis, Ziegenkäseparfait, Grünteetrüffel). Ein rundum gelungenes Buch der Sparte \"Sük︢ram\", das jede Bibliothek guten Gewissens anschaffen kann. (1)","edition":"1. Aufl","event-place":"München","ISBN":"978-3-8338-2892-8","language":"ger","number-of-pages":"160","publisher":"Gräfe und Unzer","publisher-place":"München","source":"K10plus ISBN","title":"Sweets: himmlische Verführungen für den ganzen Tag","title-short":"Sweets","author":[{"family":"Stich","given":"Nicole"}],"issued":{"date-parts":[["2013"]]}},"locator":"136"}],"schema":"https://github.com/citation-style-language/schema/raw/master/csl-citation.json"} </w:instrText>
      </w:r>
      <w:r>
        <w:fldChar w:fldCharType="separate"/>
      </w:r>
      <w:r w:rsidRPr="00432AB9">
        <w:rPr>
          <w:rFonts w:ascii="Calibri" w:hAnsi="Calibri" w:cs="Calibri"/>
        </w:rPr>
        <w:t>Stich, 136.</w:t>
      </w:r>
      <w:r>
        <w:fldChar w:fldCharType="end"/>
      </w:r>
    </w:p>
  </w:footnote>
  <w:footnote w:id="1499">
    <w:p w14:paraId="4103462E" w14:textId="1B64613A" w:rsidR="00F86346" w:rsidRPr="00432AB9" w:rsidRDefault="00F86346">
      <w:pPr>
        <w:pStyle w:val="FootnoteText"/>
      </w:pPr>
      <w:r>
        <w:rPr>
          <w:rStyle w:val="FootnoteReference"/>
        </w:rPr>
        <w:footnoteRef/>
      </w:r>
      <w:r w:rsidRPr="00432AB9">
        <w:t xml:space="preserve"> </w:t>
      </w:r>
      <w:r>
        <w:fldChar w:fldCharType="begin"/>
      </w:r>
      <w:r w:rsidR="008C334C">
        <w:instrText xml:space="preserve"> ADDIN ZOTERO_ITEM CSL_CITATION {"citationID":"Aaflvdov","properties":{"formattedCitation":"Stich, 55.","plainCitation":"Stich, 55.","noteIndex":1498},"citationItems":[{"id":48,"uris":["http://zotero.org/users/local/usTu59L8/items/MX3Z4SAR"],"itemData":{"id":48,"type":"book","abstract":"Frühstück, Snacks, Mittagessen, Teatime, Gartenfest, Desserts und Betthupferl - Foodbloggerin Nicole Stich (www.deliciousdays.com) ist eine bekennende Naschkatze und stellt hier ihre Lieblingsrezepte für jede Tageszeit und Gelegenheit vor. In der kurzen Einleitung eine Seite praktische Tipps &amp; Tricks, ein Statement für die positiven Seiten des Naschens und ein augenzwinkernder \"Sicherheitshinweis\", wer von diesem Band voll süe︢r Sünden lieber die Finger lassen sollte. Alle Rezepte mit Angaben zu Menge, Zeitaufwand und Schwierigkeitsgrad sowie einem ganzseitigen Foto; die schrittweisen Anleitungen stellen keine gröe︢re Herausforderung dar. Die Autorin hat - wie schon in \"Delicious days\" (BA 11/08) und \"Geschenkideen aus der Küche\" (ID-A 13/11) - selbst fotografiert. Neben Klassikern wie Waffeln, Pfannkuchen, Biskuit und Eis finden sich tolle Ideen für ungewöhnliche Geschmackskreationen (orientalisches Milchreiseis, Ziegenkäseparfait, Grünteetrüffel). Ein rundum gelungenes Buch der Sparte \"Sük︢ram\", das jede Bibliothek guten Gewissens anschaffen kann. (1)","edition":"1. Aufl","event-place":"München","ISBN":"978-3-8338-2892-8","language":"ger","number-of-pages":"160","publisher":"Gräfe und Unzer","publisher-place":"München","source":"K10plus ISBN","title":"Sweets: himmlische Verführungen für den ganzen Tag","title-short":"Sweets","author":[{"family":"Stich","given":"Nicole"}],"issued":{"date-parts":[["2013"]]}},"locator":"55"}],"schema":"https://github.com/citation-style-language/schema/raw/master/csl-citation.json"} </w:instrText>
      </w:r>
      <w:r>
        <w:fldChar w:fldCharType="separate"/>
      </w:r>
      <w:r w:rsidRPr="00432AB9">
        <w:rPr>
          <w:rFonts w:ascii="Calibri" w:hAnsi="Calibri" w:cs="Calibri"/>
        </w:rPr>
        <w:t>Stich, 55.</w:t>
      </w:r>
      <w:r>
        <w:fldChar w:fldCharType="end"/>
      </w:r>
    </w:p>
  </w:footnote>
  <w:footnote w:id="1500">
    <w:p w14:paraId="71D6EC45" w14:textId="677A0C5C" w:rsidR="009E1AD8" w:rsidRPr="00432AB9" w:rsidRDefault="009E1AD8">
      <w:pPr>
        <w:pStyle w:val="FootnoteText"/>
      </w:pPr>
      <w:r>
        <w:rPr>
          <w:rStyle w:val="FootnoteReference"/>
        </w:rPr>
        <w:footnoteRef/>
      </w:r>
      <w:r w:rsidRPr="00432AB9">
        <w:t xml:space="preserve"> </w:t>
      </w:r>
      <w:r>
        <w:fldChar w:fldCharType="begin"/>
      </w:r>
      <w:r w:rsidR="008C334C">
        <w:instrText xml:space="preserve"> ADDIN ZOTERO_ITEM CSL_CITATION {"citationID":"LYirZOeS","properties":{"formattedCitation":"Stich, 62.","plainCitation":"Stich, 62.","noteIndex":1499},"citationItems":[{"id":48,"uris":["http://zotero.org/users/local/usTu59L8/items/MX3Z4SAR"],"itemData":{"id":48,"type":"book","abstract":"Frühstück, Snacks, Mittagessen, Teatime, Gartenfest, Desserts und Betthupferl - Foodbloggerin Nicole Stich (www.deliciousdays.com) ist eine bekennende Naschkatze und stellt hier ihre Lieblingsrezepte für jede Tageszeit und Gelegenheit vor. In der kurzen Einleitung eine Seite praktische Tipps &amp; Tricks, ein Statement für die positiven Seiten des Naschens und ein augenzwinkernder \"Sicherheitshinweis\", wer von diesem Band voll süe︢r Sünden lieber die Finger lassen sollte. Alle Rezepte mit Angaben zu Menge, Zeitaufwand und Schwierigkeitsgrad sowie einem ganzseitigen Foto; die schrittweisen Anleitungen stellen keine gröe︢re Herausforderung dar. Die Autorin hat - wie schon in \"Delicious days\" (BA 11/08) und \"Geschenkideen aus der Küche\" (ID-A 13/11) - selbst fotografiert. Neben Klassikern wie Waffeln, Pfannkuchen, Biskuit und Eis finden sich tolle Ideen für ungewöhnliche Geschmackskreationen (orientalisches Milchreiseis, Ziegenkäseparfait, Grünteetrüffel). Ein rundum gelungenes Buch der Sparte \"Sük︢ram\", das jede Bibliothek guten Gewissens anschaffen kann. (1)","edition":"1. Aufl","event-place":"München","ISBN":"978-3-8338-2892-8","language":"ger","number-of-pages":"160","publisher":"Gräfe und Unzer","publisher-place":"München","source":"K10plus ISBN","title":"Sweets: himmlische Verführungen für den ganzen Tag","title-short":"Sweets","author":[{"family":"Stich","given":"Nicole"}],"issued":{"date-parts":[["2013"]]}},"locator":"62"}],"schema":"https://github.com/citation-style-language/schema/raw/master/csl-citation.json"} </w:instrText>
      </w:r>
      <w:r>
        <w:fldChar w:fldCharType="separate"/>
      </w:r>
      <w:r w:rsidRPr="00432AB9">
        <w:rPr>
          <w:rFonts w:ascii="Calibri" w:hAnsi="Calibri" w:cs="Calibri"/>
        </w:rPr>
        <w:t>Stich, 62.</w:t>
      </w:r>
      <w:r>
        <w:fldChar w:fldCharType="end"/>
      </w:r>
    </w:p>
  </w:footnote>
  <w:footnote w:id="1501">
    <w:p w14:paraId="1954333C" w14:textId="1B50A394" w:rsidR="00D85D6A" w:rsidRPr="00432AB9" w:rsidRDefault="00D85D6A">
      <w:pPr>
        <w:pStyle w:val="FootnoteText"/>
      </w:pPr>
      <w:r>
        <w:rPr>
          <w:rStyle w:val="FootnoteReference"/>
        </w:rPr>
        <w:footnoteRef/>
      </w:r>
      <w:r w:rsidRPr="00432AB9">
        <w:t xml:space="preserve"> </w:t>
      </w:r>
      <w:r>
        <w:fldChar w:fldCharType="begin"/>
      </w:r>
      <w:r w:rsidR="008C334C">
        <w:instrText xml:space="preserve"> ADDIN ZOTERO_ITEM CSL_CITATION {"citationID":"Rw5F9bIV","properties":{"formattedCitation":"Stich, 68.","plainCitation":"Stich, 68.","noteIndex":1500},"citationItems":[{"id":48,"uris":["http://zotero.org/users/local/usTu59L8/items/MX3Z4SAR"],"itemData":{"id":48,"type":"book","abstract":"Frühstück, Snacks, Mittagessen, Teatime, Gartenfest, Desserts und Betthupferl - Foodbloggerin Nicole Stich (www.deliciousdays.com) ist eine bekennende Naschkatze und stellt hier ihre Lieblingsrezepte für jede Tageszeit und Gelegenheit vor. In der kurzen Einleitung eine Seite praktische Tipps &amp; Tricks, ein Statement für die positiven Seiten des Naschens und ein augenzwinkernder \"Sicherheitshinweis\", wer von diesem Band voll süe︢r Sünden lieber die Finger lassen sollte. Alle Rezepte mit Angaben zu Menge, Zeitaufwand und Schwierigkeitsgrad sowie einem ganzseitigen Foto; die schrittweisen Anleitungen stellen keine gröe︢re Herausforderung dar. Die Autorin hat - wie schon in \"Delicious days\" (BA 11/08) und \"Geschenkideen aus der Küche\" (ID-A 13/11) - selbst fotografiert. Neben Klassikern wie Waffeln, Pfannkuchen, Biskuit und Eis finden sich tolle Ideen für ungewöhnliche Geschmackskreationen (orientalisches Milchreiseis, Ziegenkäseparfait, Grünteetrüffel). Ein rundum gelungenes Buch der Sparte \"Sük︢ram\", das jede Bibliothek guten Gewissens anschaffen kann. (1)","edition":"1. Aufl","event-place":"München","ISBN":"978-3-8338-2892-8","language":"ger","number-of-pages":"160","publisher":"Gräfe und Unzer","publisher-place":"München","source":"K10plus ISBN","title":"Sweets: himmlische Verführungen für den ganzen Tag","title-short":"Sweets","author":[{"family":"Stich","given":"Nicole"}],"issued":{"date-parts":[["2013"]]}},"locator":"68"}],"schema":"https://github.com/citation-style-language/schema/raw/master/csl-citation.json"} </w:instrText>
      </w:r>
      <w:r>
        <w:fldChar w:fldCharType="separate"/>
      </w:r>
      <w:r w:rsidRPr="00432AB9">
        <w:rPr>
          <w:rFonts w:ascii="Calibri" w:hAnsi="Calibri" w:cs="Calibri"/>
        </w:rPr>
        <w:t>Stich, 68.</w:t>
      </w:r>
      <w:r>
        <w:fldChar w:fldCharType="end"/>
      </w:r>
    </w:p>
  </w:footnote>
  <w:footnote w:id="1502">
    <w:p w14:paraId="3BB790A2" w14:textId="14A67C74" w:rsidR="00860FD4" w:rsidRPr="00432AB9" w:rsidRDefault="00860FD4">
      <w:pPr>
        <w:pStyle w:val="FootnoteText"/>
      </w:pPr>
      <w:r>
        <w:rPr>
          <w:rStyle w:val="FootnoteReference"/>
        </w:rPr>
        <w:footnoteRef/>
      </w:r>
      <w:r w:rsidRPr="00432AB9">
        <w:t xml:space="preserve"> </w:t>
      </w:r>
      <w:r>
        <w:fldChar w:fldCharType="begin"/>
      </w:r>
      <w:r w:rsidR="008C334C">
        <w:instrText xml:space="preserve"> ADDIN ZOTERO_ITEM CSL_CITATION {"citationID":"KoiRSqMq","properties":{"formattedCitation":"Stich, 70.","plainCitation":"Stich, 70.","noteIndex":1501},"citationItems":[{"id":48,"uris":["http://zotero.org/users/local/usTu59L8/items/MX3Z4SAR"],"itemData":{"id":48,"type":"book","abstract":"Frühstück, Snacks, Mittagessen, Teatime, Gartenfest, Desserts und Betthupferl - Foodbloggerin Nicole Stich (www.deliciousdays.com) ist eine bekennende Naschkatze und stellt hier ihre Lieblingsrezepte für jede Tageszeit und Gelegenheit vor. In der kurzen Einleitung eine Seite praktische Tipps &amp; Tricks, ein Statement für die positiven Seiten des Naschens und ein augenzwinkernder \"Sicherheitshinweis\", wer von diesem Band voll süe︢r Sünden lieber die Finger lassen sollte. Alle Rezepte mit Angaben zu Menge, Zeitaufwand und Schwierigkeitsgrad sowie einem ganzseitigen Foto; die schrittweisen Anleitungen stellen keine gröe︢re Herausforderung dar. Die Autorin hat - wie schon in \"Delicious days\" (BA 11/08) und \"Geschenkideen aus der Küche\" (ID-A 13/11) - selbst fotografiert. Neben Klassikern wie Waffeln, Pfannkuchen, Biskuit und Eis finden sich tolle Ideen für ungewöhnliche Geschmackskreationen (orientalisches Milchreiseis, Ziegenkäseparfait, Grünteetrüffel). Ein rundum gelungenes Buch der Sparte \"Sük︢ram\", das jede Bibliothek guten Gewissens anschaffen kann. (1)","edition":"1. Aufl","event-place":"München","ISBN":"978-3-8338-2892-8","language":"ger","number-of-pages":"160","publisher":"Gräfe und Unzer","publisher-place":"München","source":"K10plus ISBN","title":"Sweets: himmlische Verführungen für den ganzen Tag","title-short":"Sweets","author":[{"family":"Stich","given":"Nicole"}],"issued":{"date-parts":[["2013"]]}},"locator":"70"}],"schema":"https://github.com/citation-style-language/schema/raw/master/csl-citation.json"} </w:instrText>
      </w:r>
      <w:r>
        <w:fldChar w:fldCharType="separate"/>
      </w:r>
      <w:r w:rsidRPr="00432AB9">
        <w:rPr>
          <w:rFonts w:ascii="Calibri" w:hAnsi="Calibri" w:cs="Calibri"/>
        </w:rPr>
        <w:t>Stich, 70.</w:t>
      </w:r>
      <w:r>
        <w:fldChar w:fldCharType="end"/>
      </w:r>
    </w:p>
  </w:footnote>
  <w:footnote w:id="1503">
    <w:p w14:paraId="55F8A8B6" w14:textId="292AB096" w:rsidR="00FC1811" w:rsidRDefault="00FC1811">
      <w:pPr>
        <w:pStyle w:val="FootnoteText"/>
      </w:pPr>
      <w:r>
        <w:rPr>
          <w:rStyle w:val="FootnoteReference"/>
        </w:rPr>
        <w:footnoteRef/>
      </w:r>
      <w:r>
        <w:t xml:space="preserve"> </w:t>
      </w:r>
      <w:r>
        <w:fldChar w:fldCharType="begin"/>
      </w:r>
      <w:r w:rsidR="008C334C">
        <w:instrText xml:space="preserve"> ADDIN ZOTERO_ITEM CSL_CITATION {"citationID":"DrWzYSGl","properties":{"formattedCitation":"Stich, 73.","plainCitation":"Stich, 73.","noteIndex":1502},"citationItems":[{"id":48,"uris":["http://zotero.org/users/local/usTu59L8/items/MX3Z4SAR"],"itemData":{"id":48,"type":"book","abstract":"Frühstück, Snacks, Mittagessen, Teatime, Gartenfest, Desserts und Betthupferl - Foodbloggerin Nicole Stich (www.deliciousdays.com) ist eine bekennende Naschkatze und stellt hier ihre Lieblingsrezepte für jede Tageszeit und Gelegenheit vor. In der kurzen Einleitung eine Seite praktische Tipps &amp; Tricks, ein Statement für die positiven Seiten des Naschens und ein augenzwinkernder \"Sicherheitshinweis\", wer von diesem Band voll süe︢r Sünden lieber die Finger lassen sollte. Alle Rezepte mit Angaben zu Menge, Zeitaufwand und Schwierigkeitsgrad sowie einem ganzseitigen Foto; die schrittweisen Anleitungen stellen keine gröe︢re Herausforderung dar. Die Autorin hat - wie schon in \"Delicious days\" (BA 11/08) und \"Geschenkideen aus der Küche\" (ID-A 13/11) - selbst fotografiert. Neben Klassikern wie Waffeln, Pfannkuchen, Biskuit und Eis finden sich tolle Ideen für ungewöhnliche Geschmackskreationen (orientalisches Milchreiseis, Ziegenkäseparfait, Grünteetrüffel). Ein rundum gelungenes Buch der Sparte \"Sük︢ram\", das jede Bibliothek guten Gewissens anschaffen kann. (1)","edition":"1. Aufl","event-place":"München","ISBN":"978-3-8338-2892-8","language":"ger","number-of-pages":"160","publisher":"Gräfe und Unzer","publisher-place":"München","source":"K10plus ISBN","title":"Sweets: himmlische Verführungen für den ganzen Tag","title-short":"Sweets","author":[{"family":"Stich","given":"Nicole"}],"issued":{"date-parts":[["2013"]]}},"locator":"73"}],"schema":"https://github.com/citation-style-language/schema/raw/master/csl-citation.json"} </w:instrText>
      </w:r>
      <w:r>
        <w:fldChar w:fldCharType="separate"/>
      </w:r>
      <w:r w:rsidRPr="00FC1811">
        <w:rPr>
          <w:rFonts w:ascii="Calibri" w:hAnsi="Calibri" w:cs="Calibri"/>
        </w:rPr>
        <w:t>Stich, 73.</w:t>
      </w:r>
      <w:r>
        <w:fldChar w:fldCharType="end"/>
      </w:r>
    </w:p>
  </w:footnote>
  <w:footnote w:id="1504">
    <w:p w14:paraId="23EB19EA" w14:textId="56ACDF61" w:rsidR="00397686" w:rsidRDefault="00397686">
      <w:pPr>
        <w:pStyle w:val="FootnoteText"/>
      </w:pPr>
      <w:r>
        <w:rPr>
          <w:rStyle w:val="FootnoteReference"/>
        </w:rPr>
        <w:footnoteRef/>
      </w:r>
      <w:r>
        <w:t xml:space="preserve"> </w:t>
      </w:r>
      <w:r>
        <w:fldChar w:fldCharType="begin"/>
      </w:r>
      <w:r w:rsidR="008C334C">
        <w:instrText xml:space="preserve"> ADDIN ZOTERO_ITEM CSL_CITATION {"citationID":"kUEEzROf","properties":{"formattedCitation":"Cramm u.\\uc0\\u160{}a., {\\i{}Kochen f\\uc0\\u252{}r die Familie}, 161.","plainCitation":"Cramm u. a., Kochen für die Familie, 161.","noteIndex":1503},"citationItems":[{"id":10,"uris":["http://zotero.org/users/local/usTu59L8/items/EWDLLF9A"],"itemData":{"id":10,"type":"book","edition":"6. Aufl","event-place":"München","ISBN":"978-3-7742-7200-2","language":"ger","number-of-pages":"240","publisher":"Gräfe und Unzer","publisher-place":"München","source":"K10plus ISBN","title":"Kochen für die Familie: 365 Rezeptideen die leicht gelingen und allen schmecken","title-short":"Kochen für die Familie","editor":[{"family":"Cramm","given":"Dagmar","dropping-particle":"von"},{"family":"Bodensteiner","given":"Susanne"},{"family":"Kittler","given":"Martina"},{"family":"Skowronek","given":"Julia"}],"issued":{"date-parts":[["2010"]]}},"locator":"161"}],"schema":"https://github.com/citation-style-language/schema/raw/master/csl-citation.json"} </w:instrText>
      </w:r>
      <w:r>
        <w:fldChar w:fldCharType="separate"/>
      </w:r>
      <w:r w:rsidRPr="00397686">
        <w:rPr>
          <w:rFonts w:ascii="Calibri" w:hAnsi="Calibri" w:cs="Calibri"/>
          <w:szCs w:val="24"/>
        </w:rPr>
        <w:t xml:space="preserve">Cramm u. a., </w:t>
      </w:r>
      <w:r w:rsidRPr="00397686">
        <w:rPr>
          <w:rFonts w:ascii="Calibri" w:hAnsi="Calibri" w:cs="Calibri"/>
          <w:i/>
          <w:iCs/>
          <w:szCs w:val="24"/>
        </w:rPr>
        <w:t>Kochen für die Familie</w:t>
      </w:r>
      <w:r w:rsidRPr="00397686">
        <w:rPr>
          <w:rFonts w:ascii="Calibri" w:hAnsi="Calibri" w:cs="Calibri"/>
          <w:szCs w:val="24"/>
        </w:rPr>
        <w:t>, 161.</w:t>
      </w:r>
      <w:r>
        <w:fldChar w:fldCharType="end"/>
      </w:r>
    </w:p>
  </w:footnote>
  <w:footnote w:id="1505">
    <w:p w14:paraId="069919C9" w14:textId="320CACDD" w:rsidR="006D0D06" w:rsidRDefault="006D0D06">
      <w:pPr>
        <w:pStyle w:val="FootnoteText"/>
      </w:pPr>
      <w:r>
        <w:rPr>
          <w:rStyle w:val="FootnoteReference"/>
        </w:rPr>
        <w:footnoteRef/>
      </w:r>
      <w:r>
        <w:t xml:space="preserve"> </w:t>
      </w:r>
      <w:r>
        <w:fldChar w:fldCharType="begin"/>
      </w:r>
      <w:r w:rsidR="008C334C">
        <w:instrText xml:space="preserve"> ADDIN ZOTERO_ITEM CSL_CITATION {"citationID":"6ZtDj8RC","properties":{"formattedCitation":"Raether, {\\i{}Lieblingsgerichte vom Wochenmarkt}, 46.","plainCitation":"Raether, Lieblingsgerichte vom Wochenmarkt, 46.","noteIndex":1504},"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46"}],"schema":"https://github.com/citation-style-language/schema/raw/master/csl-citation.json"} </w:instrText>
      </w:r>
      <w:r>
        <w:fldChar w:fldCharType="separate"/>
      </w:r>
      <w:r w:rsidRPr="006D0D06">
        <w:rPr>
          <w:rFonts w:ascii="Calibri" w:hAnsi="Calibri" w:cs="Calibri"/>
          <w:szCs w:val="24"/>
        </w:rPr>
        <w:t xml:space="preserve">Raether, </w:t>
      </w:r>
      <w:r w:rsidRPr="006D0D06">
        <w:rPr>
          <w:rFonts w:ascii="Calibri" w:hAnsi="Calibri" w:cs="Calibri"/>
          <w:i/>
          <w:iCs/>
          <w:szCs w:val="24"/>
        </w:rPr>
        <w:t>Lieblingsgerichte vom Wochenmarkt</w:t>
      </w:r>
      <w:r w:rsidRPr="006D0D06">
        <w:rPr>
          <w:rFonts w:ascii="Calibri" w:hAnsi="Calibri" w:cs="Calibri"/>
          <w:szCs w:val="24"/>
        </w:rPr>
        <w:t>, 46.</w:t>
      </w:r>
      <w:r>
        <w:fldChar w:fldCharType="end"/>
      </w:r>
    </w:p>
  </w:footnote>
  <w:footnote w:id="1506">
    <w:p w14:paraId="08316506" w14:textId="3713889E" w:rsidR="002A6296" w:rsidRDefault="002A6296">
      <w:pPr>
        <w:pStyle w:val="FootnoteText"/>
      </w:pPr>
      <w:r>
        <w:rPr>
          <w:rStyle w:val="FootnoteReference"/>
        </w:rPr>
        <w:footnoteRef/>
      </w:r>
      <w:r>
        <w:t xml:space="preserve"> </w:t>
      </w:r>
      <w:r>
        <w:fldChar w:fldCharType="begin"/>
      </w:r>
      <w:r w:rsidR="008C334C">
        <w:instrText xml:space="preserve"> ADDIN ZOTERO_ITEM CSL_CITATION {"citationID":"Pzvte4CK","properties":{"formattedCitation":"Raether, {\\i{}Das Beste vom Wochenmarkt neue frische und saisonale Rezepte aus dem ZEIT-Magazin}, 138.","plainCitation":"Raether, Das Beste vom Wochenmarkt neue frische und saisonale Rezepte aus dem ZEIT-Magazin, 138.","noteIndex":1505},"citationItems":[{"id":67,"uris":["http://zotero.org/users/local/usTu59L8/items/QLVCWGWT"],"itemData":{"id":67,"type":"book","edition":"Originalausgabe, 1. Auflage","event-place":"München","ISBN":"978-3-7423-0309-7","language":"ger","note":"OCLC: 1011381508","publisher":"riva","publisher-place":"München","source":"Open WorldCat","title":"Das Beste vom Wochenmarkt neue frische und saisonale Rezepte aus dem ZEIT-Magazin","author":[{"family":"Raether","given":"Elisabeth"}],"issued":{"date-parts":[["2017"]]}},"locator":"138"}],"schema":"https://github.com/citation-style-language/schema/raw/master/csl-citation.json"} </w:instrText>
      </w:r>
      <w:r>
        <w:fldChar w:fldCharType="separate"/>
      </w:r>
      <w:r w:rsidRPr="002A6296">
        <w:rPr>
          <w:rFonts w:ascii="Calibri" w:hAnsi="Calibri" w:cs="Calibri"/>
          <w:szCs w:val="24"/>
        </w:rPr>
        <w:t xml:space="preserve">Raether, </w:t>
      </w:r>
      <w:r w:rsidRPr="002A6296">
        <w:rPr>
          <w:rFonts w:ascii="Calibri" w:hAnsi="Calibri" w:cs="Calibri"/>
          <w:i/>
          <w:iCs/>
          <w:szCs w:val="24"/>
        </w:rPr>
        <w:t>Das Beste vom Wochenmarkt neue frische und saisonale Rezepte aus dem ZEIT-Magazin</w:t>
      </w:r>
      <w:r w:rsidRPr="002A6296">
        <w:rPr>
          <w:rFonts w:ascii="Calibri" w:hAnsi="Calibri" w:cs="Calibri"/>
          <w:szCs w:val="24"/>
        </w:rPr>
        <w:t>, 138.</w:t>
      </w:r>
      <w:r>
        <w:fldChar w:fldCharType="end"/>
      </w:r>
    </w:p>
  </w:footnote>
  <w:footnote w:id="1507">
    <w:p w14:paraId="108119EE" w14:textId="2B7C8CED" w:rsidR="00E154F5" w:rsidRDefault="00E154F5">
      <w:pPr>
        <w:pStyle w:val="FootnoteText"/>
      </w:pPr>
      <w:r>
        <w:rPr>
          <w:rStyle w:val="FootnoteReference"/>
        </w:rPr>
        <w:footnoteRef/>
      </w:r>
      <w:r>
        <w:t xml:space="preserve"> </w:t>
      </w:r>
      <w:r>
        <w:fldChar w:fldCharType="begin"/>
      </w:r>
      <w:r w:rsidR="008C334C">
        <w:instrText xml:space="preserve"> ADDIN ZOTERO_ITEM CSL_CITATION {"citationID":"GXQXEKmw","properties":{"formattedCitation":"Cramm u.\\uc0\\u160{}a., {\\i{}Kochen f\\uc0\\u252{}r die Familie}, 162.","plainCitation":"Cramm u. a., Kochen für die Familie, 162.","noteIndex":1506},"citationItems":[{"id":10,"uris":["http://zotero.org/users/local/usTu59L8/items/EWDLLF9A"],"itemData":{"id":10,"type":"book","edition":"6. Aufl","event-place":"München","ISBN":"978-3-7742-7200-2","language":"ger","number-of-pages":"240","publisher":"Gräfe und Unzer","publisher-place":"München","source":"K10plus ISBN","title":"Kochen für die Familie: 365 Rezeptideen die leicht gelingen und allen schmecken","title-short":"Kochen für die Familie","editor":[{"family":"Cramm","given":"Dagmar","dropping-particle":"von"},{"family":"Bodensteiner","given":"Susanne"},{"family":"Kittler","given":"Martina"},{"family":"Skowronek","given":"Julia"}],"issued":{"date-parts":[["2010"]]}},"locator":"162"}],"schema":"https://github.com/citation-style-language/schema/raw/master/csl-citation.json"} </w:instrText>
      </w:r>
      <w:r>
        <w:fldChar w:fldCharType="separate"/>
      </w:r>
      <w:r w:rsidR="002A6296" w:rsidRPr="002A6296">
        <w:rPr>
          <w:rFonts w:ascii="Calibri" w:hAnsi="Calibri" w:cs="Calibri"/>
          <w:szCs w:val="24"/>
        </w:rPr>
        <w:t xml:space="preserve">Cramm u. a., </w:t>
      </w:r>
      <w:r w:rsidR="002A6296" w:rsidRPr="002A6296">
        <w:rPr>
          <w:rFonts w:ascii="Calibri" w:hAnsi="Calibri" w:cs="Calibri"/>
          <w:i/>
          <w:iCs/>
          <w:szCs w:val="24"/>
        </w:rPr>
        <w:t>Kochen für die Familie</w:t>
      </w:r>
      <w:r w:rsidR="002A6296" w:rsidRPr="002A6296">
        <w:rPr>
          <w:rFonts w:ascii="Calibri" w:hAnsi="Calibri" w:cs="Calibri"/>
          <w:szCs w:val="24"/>
        </w:rPr>
        <w:t>, 162.</w:t>
      </w:r>
      <w:r>
        <w:fldChar w:fldCharType="end"/>
      </w:r>
    </w:p>
  </w:footnote>
  <w:footnote w:id="1508">
    <w:p w14:paraId="5F622B90" w14:textId="61895671" w:rsidR="00953DCF" w:rsidRDefault="00953DCF">
      <w:pPr>
        <w:pStyle w:val="FootnoteText"/>
      </w:pPr>
      <w:r>
        <w:rPr>
          <w:rStyle w:val="FootnoteReference"/>
        </w:rPr>
        <w:footnoteRef/>
      </w:r>
      <w:r>
        <w:t xml:space="preserve"> </w:t>
      </w:r>
      <w:r>
        <w:fldChar w:fldCharType="begin"/>
      </w:r>
      <w:r w:rsidR="008C334C">
        <w:instrText xml:space="preserve"> ADDIN ZOTERO_ITEM CSL_CITATION {"citationID":"1IYQpM8F","properties":{"formattedCitation":"Cramm u.\\uc0\\u160{}a., 164.","plainCitation":"Cramm u. a., 164.","noteIndex":1507},"citationItems":[{"id":10,"uris":["http://zotero.org/users/local/usTu59L8/items/EWDLLF9A"],"itemData":{"id":10,"type":"book","edition":"6. Aufl","event-place":"München","ISBN":"978-3-7742-7200-2","language":"ger","number-of-pages":"240","publisher":"Gräfe und Unzer","publisher-place":"München","source":"K10plus ISBN","title":"Kochen für die Familie: 365 Rezeptideen die leicht gelingen und allen schmecken","title-short":"Kochen für die Familie","editor":[{"family":"Cramm","given":"Dagmar","dropping-particle":"von"},{"family":"Bodensteiner","given":"Susanne"},{"family":"Kittler","given":"Martina"},{"family":"Skowronek","given":"Julia"}],"issued":{"date-parts":[["2010"]]}},"locator":"164"}],"schema":"https://github.com/citation-style-language/schema/raw/master/csl-citation.json"} </w:instrText>
      </w:r>
      <w:r>
        <w:fldChar w:fldCharType="separate"/>
      </w:r>
      <w:r w:rsidRPr="00953DCF">
        <w:rPr>
          <w:rFonts w:ascii="Calibri" w:hAnsi="Calibri" w:cs="Calibri"/>
          <w:szCs w:val="24"/>
        </w:rPr>
        <w:t>Cramm u. a., 164.</w:t>
      </w:r>
      <w:r>
        <w:fldChar w:fldCharType="end"/>
      </w:r>
    </w:p>
  </w:footnote>
  <w:footnote w:id="1509">
    <w:p w14:paraId="1D407151" w14:textId="3D0A3BF1" w:rsidR="00A63C2D" w:rsidRDefault="00A63C2D">
      <w:pPr>
        <w:pStyle w:val="FootnoteText"/>
      </w:pPr>
      <w:r>
        <w:rPr>
          <w:rStyle w:val="FootnoteReference"/>
        </w:rPr>
        <w:footnoteRef/>
      </w:r>
      <w:r>
        <w:t xml:space="preserve"> </w:t>
      </w:r>
      <w:r>
        <w:fldChar w:fldCharType="begin"/>
      </w:r>
      <w:r w:rsidR="008C334C">
        <w:instrText xml:space="preserve"> ADDIN ZOTERO_ITEM CSL_CITATION {"citationID":"q4Vnbbbh","properties":{"formattedCitation":"Cramm u.\\uc0\\u160{}a., 164.","plainCitation":"Cramm u. a., 164.","noteIndex":1508},"citationItems":[{"id":10,"uris":["http://zotero.org/users/local/usTu59L8/items/EWDLLF9A"],"itemData":{"id":10,"type":"book","edition":"6. Aufl","event-place":"München","ISBN":"978-3-7742-7200-2","language":"ger","number-of-pages":"240","publisher":"Gräfe und Unzer","publisher-place":"München","source":"K10plus ISBN","title":"Kochen für die Familie: 365 Rezeptideen die leicht gelingen und allen schmecken","title-short":"Kochen für die Familie","editor":[{"family":"Cramm","given":"Dagmar","dropping-particle":"von"},{"family":"Bodensteiner","given":"Susanne"},{"family":"Kittler","given":"Martina"},{"family":"Skowronek","given":"Julia"}],"issued":{"date-parts":[["2010"]]}},"locator":"164"}],"schema":"https://github.com/citation-style-language/schema/raw/master/csl-citation.json"} </w:instrText>
      </w:r>
      <w:r>
        <w:fldChar w:fldCharType="separate"/>
      </w:r>
      <w:r w:rsidRPr="00A63C2D">
        <w:rPr>
          <w:rFonts w:ascii="Calibri" w:hAnsi="Calibri" w:cs="Calibri"/>
          <w:szCs w:val="24"/>
        </w:rPr>
        <w:t>Cramm u. a., 164.</w:t>
      </w:r>
      <w:r>
        <w:fldChar w:fldCharType="end"/>
      </w:r>
    </w:p>
  </w:footnote>
  <w:footnote w:id="1510">
    <w:p w14:paraId="0FAF9BCA" w14:textId="62AF7B63" w:rsidR="00FA3003" w:rsidRDefault="00FA3003">
      <w:pPr>
        <w:pStyle w:val="FootnoteText"/>
      </w:pPr>
      <w:r>
        <w:rPr>
          <w:rStyle w:val="FootnoteReference"/>
        </w:rPr>
        <w:footnoteRef/>
      </w:r>
      <w:r>
        <w:t xml:space="preserve"> </w:t>
      </w:r>
      <w:r>
        <w:fldChar w:fldCharType="begin"/>
      </w:r>
      <w:r w:rsidR="008C334C">
        <w:instrText xml:space="preserve"> ADDIN ZOTERO_ITEM CSL_CITATION {"citationID":"T4N9oaf1","properties":{"formattedCitation":"Cramm u.\\uc0\\u160{}a., 169.","plainCitation":"Cramm u. a., 169.","noteIndex":1509},"citationItems":[{"id":10,"uris":["http://zotero.org/users/local/usTu59L8/items/EWDLLF9A"],"itemData":{"id":10,"type":"book","edition":"6. Aufl","event-place":"München","ISBN":"978-3-7742-7200-2","language":"ger","number-of-pages":"240","publisher":"Gräfe und Unzer","publisher-place":"München","source":"K10plus ISBN","title":"Kochen für die Familie: 365 Rezeptideen die leicht gelingen und allen schmecken","title-short":"Kochen für die Familie","editor":[{"family":"Cramm","given":"Dagmar","dropping-particle":"von"},{"family":"Bodensteiner","given":"Susanne"},{"family":"Kittler","given":"Martina"},{"family":"Skowronek","given":"Julia"}],"issued":{"date-parts":[["2010"]]}},"locator":"169"}],"schema":"https://github.com/citation-style-language/schema/raw/master/csl-citation.json"} </w:instrText>
      </w:r>
      <w:r>
        <w:fldChar w:fldCharType="separate"/>
      </w:r>
      <w:r w:rsidRPr="00FA3003">
        <w:rPr>
          <w:rFonts w:ascii="Calibri" w:hAnsi="Calibri" w:cs="Calibri"/>
          <w:szCs w:val="24"/>
        </w:rPr>
        <w:t>Cramm u. a., 169.</w:t>
      </w:r>
      <w:r>
        <w:fldChar w:fldCharType="end"/>
      </w:r>
    </w:p>
  </w:footnote>
  <w:footnote w:id="1511">
    <w:p w14:paraId="64A3CC40" w14:textId="5C1286A9" w:rsidR="00762AFB" w:rsidRDefault="00762AFB">
      <w:pPr>
        <w:pStyle w:val="FootnoteText"/>
      </w:pPr>
      <w:r>
        <w:rPr>
          <w:rStyle w:val="FootnoteReference"/>
        </w:rPr>
        <w:footnoteRef/>
      </w:r>
      <w:r>
        <w:t xml:space="preserve"> </w:t>
      </w:r>
      <w:r>
        <w:fldChar w:fldCharType="begin"/>
      </w:r>
      <w:r w:rsidR="008C334C">
        <w:instrText xml:space="preserve"> ADDIN ZOTERO_ITEM CSL_CITATION {"citationID":"aD7k3q1k","properties":{"formattedCitation":"essen &amp; trinken, \\uc0\\u8222{}essen &amp; trinken Spezial: Das geht ja schnell!\\uc0\\u8220{}, 160.","plainCitation":"essen &amp; trinken, „essen &amp; trinken Spezial: Das geht ja schnell!“, 160.","noteIndex":1510},"citationItems":[{"id":76,"uris":["http://zotero.org/users/local/usTu59L8/items/7KWS7ZL9"],"itemData":{"id":76,"type":"article-journal","collection-title":"essen &amp; trinken","title":"essen &amp; trinken Spezial: Das geht ja schnell!","volume":"03/2016","editor":[{"family":"essen &amp; trinken","given":""}],"issued":{"date-parts":[["2016"]]}},"locator":"160"}],"schema":"https://github.com/citation-style-language/schema/raw/master/csl-citation.json"} </w:instrText>
      </w:r>
      <w:r>
        <w:fldChar w:fldCharType="separate"/>
      </w:r>
      <w:r w:rsidRPr="00762AFB">
        <w:rPr>
          <w:rFonts w:ascii="Calibri" w:hAnsi="Calibri" w:cs="Calibri"/>
          <w:szCs w:val="24"/>
        </w:rPr>
        <w:t>essen &amp; trinken, „essen &amp; trinken Spezial: Das geht ja schnell!“, 160.</w:t>
      </w:r>
      <w:r>
        <w:fldChar w:fldCharType="end"/>
      </w:r>
    </w:p>
  </w:footnote>
  <w:footnote w:id="1512">
    <w:p w14:paraId="376E3E0D" w14:textId="3F1F168A" w:rsidR="00F8794B" w:rsidRDefault="00F8794B">
      <w:pPr>
        <w:pStyle w:val="FootnoteText"/>
      </w:pPr>
      <w:r>
        <w:rPr>
          <w:rStyle w:val="FootnoteReference"/>
        </w:rPr>
        <w:footnoteRef/>
      </w:r>
      <w:r>
        <w:t xml:space="preserve"> </w:t>
      </w:r>
      <w:r>
        <w:fldChar w:fldCharType="begin"/>
      </w:r>
      <w:r w:rsidR="008C334C">
        <w:instrText xml:space="preserve"> ADDIN ZOTERO_ITEM CSL_CITATION {"citationID":"ouKXK0PJ","properties":{"formattedCitation":"essen &amp; trinken, 160.","plainCitation":"essen &amp; trinken, 160.","noteIndex":1511},"citationItems":[{"id":76,"uris":["http://zotero.org/users/local/usTu59L8/items/7KWS7ZL9"],"itemData":{"id":76,"type":"article-journal","collection-title":"essen &amp; trinken","title":"essen &amp; trinken Spezial: Das geht ja schnell!","volume":"03/2016","editor":[{"family":"essen &amp; trinken","given":""}],"issued":{"date-parts":[["2016"]]}},"locator":"160"}],"schema":"https://github.com/citation-style-language/schema/raw/master/csl-citation.json"} </w:instrText>
      </w:r>
      <w:r>
        <w:fldChar w:fldCharType="separate"/>
      </w:r>
      <w:r w:rsidRPr="00F8794B">
        <w:rPr>
          <w:rFonts w:ascii="Calibri" w:hAnsi="Calibri" w:cs="Calibri"/>
        </w:rPr>
        <w:t>essen &amp; trinken, 160.</w:t>
      </w:r>
      <w:r>
        <w:fldChar w:fldCharType="end"/>
      </w:r>
    </w:p>
  </w:footnote>
  <w:footnote w:id="1513">
    <w:p w14:paraId="62186A4E" w14:textId="3BDB1900" w:rsidR="0072325D" w:rsidRDefault="0072325D">
      <w:pPr>
        <w:pStyle w:val="FootnoteText"/>
      </w:pPr>
      <w:r>
        <w:rPr>
          <w:rStyle w:val="FootnoteReference"/>
        </w:rPr>
        <w:footnoteRef/>
      </w:r>
      <w:r>
        <w:t xml:space="preserve"> </w:t>
      </w:r>
      <w:r>
        <w:fldChar w:fldCharType="begin"/>
      </w:r>
      <w:r w:rsidR="008C334C">
        <w:instrText xml:space="preserve"> ADDIN ZOTERO_ITEM CSL_CITATION {"citationID":"ZmHu1F5Y","properties":{"formattedCitation":"\\uc0\\u8222{}ZEITmagazin\\uc0\\u8220{}.","plainCitation":"„ZEITmagazin“.","noteIndex":1512},"citationItems":[{"id":96,"uris":["http://zotero.org/users/local/usTu59L8/items/EJMJD2IT"],"itemData":{"id":96,"type":"article-journal","title":"ZEITmagazin"}}],"schema":"https://github.com/citation-style-language/schema/raw/master/csl-citation.json"} </w:instrText>
      </w:r>
      <w:r>
        <w:fldChar w:fldCharType="separate"/>
      </w:r>
      <w:r w:rsidRPr="0072325D">
        <w:rPr>
          <w:rFonts w:ascii="Calibri" w:hAnsi="Calibri" w:cs="Calibri"/>
          <w:szCs w:val="24"/>
        </w:rPr>
        <w:t>„ZEITmagazin“.</w:t>
      </w:r>
      <w:r>
        <w:fldChar w:fldCharType="end"/>
      </w:r>
    </w:p>
  </w:footnote>
  <w:footnote w:id="1514">
    <w:p w14:paraId="1A175F7D" w14:textId="626CC555" w:rsidR="00330D22" w:rsidRDefault="00330D22">
      <w:pPr>
        <w:pStyle w:val="FootnoteText"/>
      </w:pPr>
      <w:r>
        <w:rPr>
          <w:rStyle w:val="FootnoteReference"/>
        </w:rPr>
        <w:footnoteRef/>
      </w:r>
      <w:r>
        <w:t xml:space="preserve"> </w:t>
      </w:r>
      <w:r>
        <w:fldChar w:fldCharType="begin"/>
      </w:r>
      <w:r w:rsidR="008C334C">
        <w:instrText xml:space="preserve"> ADDIN ZOTERO_ITEM CSL_CITATION {"citationID":"p4KBtnh9","properties":{"formattedCitation":"essen &amp; trinken, \\uc0\\u8222{}essen &amp; trinken Spezial: Das geht ja schnell!\\uc0\\u8220{}, 161.","plainCitation":"essen &amp; trinken, „essen &amp; trinken Spezial: Das geht ja schnell!“, 161.","noteIndex":1513},"citationItems":[{"id":76,"uris":["http://zotero.org/users/local/usTu59L8/items/7KWS7ZL9"],"itemData":{"id":76,"type":"article-journal","collection-title":"essen &amp; trinken","title":"essen &amp; trinken Spezial: Das geht ja schnell!","volume":"03/2016","editor":[{"family":"essen &amp; trinken","given":""}],"issued":{"date-parts":[["2016"]]}},"locator":"161"}],"schema":"https://github.com/citation-style-language/schema/raw/master/csl-citation.json"} </w:instrText>
      </w:r>
      <w:r>
        <w:fldChar w:fldCharType="separate"/>
      </w:r>
      <w:r w:rsidR="0072325D" w:rsidRPr="0072325D">
        <w:rPr>
          <w:rFonts w:ascii="Calibri" w:hAnsi="Calibri" w:cs="Calibri"/>
          <w:szCs w:val="24"/>
        </w:rPr>
        <w:t>essen &amp; trinken, „essen &amp; trinken Spezial: Das geht ja schnell!“, 161.</w:t>
      </w:r>
      <w:r>
        <w:fldChar w:fldCharType="end"/>
      </w:r>
    </w:p>
  </w:footnote>
  <w:footnote w:id="1515">
    <w:p w14:paraId="59C89D21" w14:textId="45266FE3" w:rsidR="003F27FE" w:rsidRDefault="003F27FE">
      <w:pPr>
        <w:pStyle w:val="FootnoteText"/>
      </w:pPr>
      <w:r>
        <w:rPr>
          <w:rStyle w:val="FootnoteReference"/>
        </w:rPr>
        <w:footnoteRef/>
      </w:r>
      <w:r>
        <w:t xml:space="preserve"> </w:t>
      </w:r>
      <w:r>
        <w:fldChar w:fldCharType="begin"/>
      </w:r>
      <w:r w:rsidR="008C334C">
        <w:instrText xml:space="preserve"> ADDIN ZOTERO_ITEM CSL_CITATION {"citationID":"pKH0TbYU","properties":{"formattedCitation":"essen &amp; trinken, \\uc0\\u8222{}essen &amp; trinken Spezial: Schnelle K\\uc0\\u252{}che\\uc0\\u8220{}, 158.","plainCitation":"essen &amp; trinken, „essen &amp; trinken Spezial: Schnelle Küche“, 158.","noteIndex":1514},"citationItems":[{"id":74,"uris":["http://zotero.org/users/local/usTu59L8/items/WRCCCJZK"],"itemData":{"id":74,"type":"article-journal","collection-title":"essen &amp; trinken","title":"essen &amp; trinken Spezial: Schnelle Küche","volume":"03/2018","editor":[{"family":"essen &amp; trinken","given":""}],"issued":{"date-parts":[["2018"]]}},"locator":"158"}],"schema":"https://github.com/citation-style-language/schema/raw/master/csl-citation.json"} </w:instrText>
      </w:r>
      <w:r>
        <w:fldChar w:fldCharType="separate"/>
      </w:r>
      <w:r w:rsidRPr="003F27FE">
        <w:rPr>
          <w:rFonts w:ascii="Calibri" w:hAnsi="Calibri" w:cs="Calibri"/>
          <w:szCs w:val="24"/>
        </w:rPr>
        <w:t>essen &amp; trinken, „essen &amp; trinken Spezial: Schnelle Küche“, 158.</w:t>
      </w:r>
      <w:r>
        <w:fldChar w:fldCharType="end"/>
      </w:r>
    </w:p>
  </w:footnote>
  <w:footnote w:id="1516">
    <w:p w14:paraId="109F2E8E" w14:textId="48D65A97" w:rsidR="00DD6829" w:rsidRDefault="00DD6829">
      <w:pPr>
        <w:pStyle w:val="FootnoteText"/>
      </w:pPr>
      <w:r>
        <w:rPr>
          <w:rStyle w:val="FootnoteReference"/>
        </w:rPr>
        <w:footnoteRef/>
      </w:r>
      <w:r>
        <w:t xml:space="preserve"> </w:t>
      </w:r>
      <w:r>
        <w:fldChar w:fldCharType="begin"/>
      </w:r>
      <w:r w:rsidR="008C334C">
        <w:instrText xml:space="preserve"> ADDIN ZOTERO_ITEM CSL_CITATION {"citationID":"mfolaZ6N","properties":{"formattedCitation":"essen &amp; trinken, 160.","plainCitation":"essen &amp; trinken, 160.","noteIndex":1515},"citationItems":[{"id":74,"uris":["http://zotero.org/users/local/usTu59L8/items/WRCCCJZK"],"itemData":{"id":74,"type":"article-journal","collection-title":"essen &amp; trinken","title":"essen &amp; trinken Spezial: Schnelle Küche","volume":"03/2018","editor":[{"family":"essen &amp; trinken","given":""}],"issued":{"date-parts":[["2018"]]}},"locator":"160"}],"schema":"https://github.com/citation-style-language/schema/raw/master/csl-citation.json"} </w:instrText>
      </w:r>
      <w:r>
        <w:fldChar w:fldCharType="separate"/>
      </w:r>
      <w:r w:rsidRPr="00DD6829">
        <w:rPr>
          <w:rFonts w:ascii="Calibri" w:hAnsi="Calibri" w:cs="Calibri"/>
        </w:rPr>
        <w:t>essen &amp; trinken, 160.</w:t>
      </w:r>
      <w:r>
        <w:fldChar w:fldCharType="end"/>
      </w:r>
    </w:p>
  </w:footnote>
  <w:footnote w:id="1517">
    <w:p w14:paraId="1DEEEBFD" w14:textId="10453C34" w:rsidR="00252409" w:rsidRDefault="00252409">
      <w:pPr>
        <w:pStyle w:val="FootnoteText"/>
      </w:pPr>
      <w:r>
        <w:rPr>
          <w:rStyle w:val="FootnoteReference"/>
        </w:rPr>
        <w:footnoteRef/>
      </w:r>
      <w:r>
        <w:t xml:space="preserve"> </w:t>
      </w:r>
      <w:r>
        <w:fldChar w:fldCharType="begin"/>
      </w:r>
      <w:r w:rsidR="008C334C">
        <w:instrText xml:space="preserve"> ADDIN ZOTERO_ITEM CSL_CITATION {"citationID":"14HjqY3i","properties":{"formattedCitation":"essen &amp; trinken, 161.","plainCitation":"essen &amp; trinken, 161.","noteIndex":1516},"citationItems":[{"id":74,"uris":["http://zotero.org/users/local/usTu59L8/items/WRCCCJZK"],"itemData":{"id":74,"type":"article-journal","collection-title":"essen &amp; trinken","title":"essen &amp; trinken Spezial: Schnelle Küche","volume":"03/2018","editor":[{"family":"essen &amp; trinken","given":""}],"issued":{"date-parts":[["2018"]]}},"locator":"161"}],"schema":"https://github.com/citation-style-language/schema/raw/master/csl-citation.json"} </w:instrText>
      </w:r>
      <w:r>
        <w:fldChar w:fldCharType="separate"/>
      </w:r>
      <w:r w:rsidRPr="00252409">
        <w:rPr>
          <w:rFonts w:ascii="Calibri" w:hAnsi="Calibri" w:cs="Calibri"/>
        </w:rPr>
        <w:t>essen &amp; trinken, 161.</w:t>
      </w:r>
      <w:r>
        <w:fldChar w:fldCharType="end"/>
      </w:r>
    </w:p>
  </w:footnote>
  <w:footnote w:id="1518">
    <w:p w14:paraId="1C724829" w14:textId="293C838F" w:rsidR="009A7A8F" w:rsidRDefault="009A7A8F">
      <w:pPr>
        <w:pStyle w:val="FootnoteText"/>
      </w:pPr>
      <w:r>
        <w:rPr>
          <w:rStyle w:val="FootnoteReference"/>
        </w:rPr>
        <w:footnoteRef/>
      </w:r>
      <w:r>
        <w:t xml:space="preserve"> </w:t>
      </w:r>
      <w:r>
        <w:fldChar w:fldCharType="begin"/>
      </w:r>
      <w:r w:rsidR="008C334C">
        <w:instrText xml:space="preserve"> ADDIN ZOTERO_ITEM CSL_CITATION {"citationID":"8pCbH5jQ","properties":{"formattedCitation":"essen &amp; trinken, 161.","plainCitation":"essen &amp; trinken, 161.","noteIndex":1517},"citationItems":[{"id":74,"uris":["http://zotero.org/users/local/usTu59L8/items/WRCCCJZK"],"itemData":{"id":74,"type":"article-journal","collection-title":"essen &amp; trinken","title":"essen &amp; trinken Spezial: Schnelle Küche","volume":"03/2018","editor":[{"family":"essen &amp; trinken","given":""}],"issued":{"date-parts":[["2018"]]}},"locator":"161"}],"schema":"https://github.com/citation-style-language/schema/raw/master/csl-citation.json"} </w:instrText>
      </w:r>
      <w:r>
        <w:fldChar w:fldCharType="separate"/>
      </w:r>
      <w:r w:rsidRPr="009A7A8F">
        <w:rPr>
          <w:rFonts w:ascii="Calibri" w:hAnsi="Calibri" w:cs="Calibri"/>
        </w:rPr>
        <w:t>essen &amp; trinken, 161.</w:t>
      </w:r>
      <w:r>
        <w:fldChar w:fldCharType="end"/>
      </w:r>
    </w:p>
  </w:footnote>
  <w:footnote w:id="1519">
    <w:p w14:paraId="77AA439B" w14:textId="72B42CB0" w:rsidR="00DB039F" w:rsidRDefault="00DB039F">
      <w:pPr>
        <w:pStyle w:val="FootnoteText"/>
      </w:pPr>
      <w:r>
        <w:rPr>
          <w:rStyle w:val="FootnoteReference"/>
        </w:rPr>
        <w:footnoteRef/>
      </w:r>
      <w:r>
        <w:t xml:space="preserve"> </w:t>
      </w:r>
      <w:r>
        <w:fldChar w:fldCharType="begin"/>
      </w:r>
      <w:r w:rsidR="008C334C">
        <w:instrText xml:space="preserve"> ADDIN ZOTERO_ITEM CSL_CITATION {"citationID":"tac8nrmt","properties":{"formattedCitation":"essen &amp; trinken, \\uc0\\u8222{}essen &amp; trinken: Genuss vom Blech\\uc0\\u8220{}, 122.","plainCitation":"essen &amp; trinken, „essen &amp; trinken: Genuss vom Blech“, 122.","noteIndex":1518},"citationItems":[{"id":86,"uris":["http://zotero.org/users/local/usTu59L8/items/4KPEMYC9"],"itemData":{"id":86,"type":"article-journal","collection-title":"essen &amp; trinken","title":"essen &amp; trinken: Genuss vom Blech","volume":"09/2006","editor":[{"family":"essen &amp; trinken","given":""}],"issued":{"date-parts":[["2006"]]}},"locator":"122"}],"schema":"https://github.com/citation-style-language/schema/raw/master/csl-citation.json"} </w:instrText>
      </w:r>
      <w:r>
        <w:fldChar w:fldCharType="separate"/>
      </w:r>
      <w:r w:rsidRPr="00DB039F">
        <w:rPr>
          <w:rFonts w:ascii="Calibri" w:hAnsi="Calibri" w:cs="Calibri"/>
          <w:szCs w:val="24"/>
        </w:rPr>
        <w:t>essen &amp; trinken, „essen &amp; trinken: Genuss vom Blech“, 122.</w:t>
      </w:r>
      <w:r>
        <w:fldChar w:fldCharType="end"/>
      </w:r>
    </w:p>
  </w:footnote>
  <w:footnote w:id="1520">
    <w:p w14:paraId="44BB4512" w14:textId="1EFA10FC" w:rsidR="00967C6E" w:rsidRDefault="00967C6E">
      <w:pPr>
        <w:pStyle w:val="FootnoteText"/>
      </w:pPr>
      <w:r>
        <w:rPr>
          <w:rStyle w:val="FootnoteReference"/>
        </w:rPr>
        <w:footnoteRef/>
      </w:r>
      <w:r>
        <w:t xml:space="preserve"> </w:t>
      </w:r>
      <w:r>
        <w:fldChar w:fldCharType="begin"/>
      </w:r>
      <w:r w:rsidR="008C334C">
        <w:instrText xml:space="preserve"> ADDIN ZOTERO_ITEM CSL_CITATION {"citationID":"LMgukCOZ","properties":{"formattedCitation":"essen &amp; trinken, 123.","plainCitation":"essen &amp; trinken, 123.","noteIndex":1519},"citationItems":[{"id":86,"uris":["http://zotero.org/users/local/usTu59L8/items/4KPEMYC9"],"itemData":{"id":86,"type":"article-journal","collection-title":"essen &amp; trinken","title":"essen &amp; trinken: Genuss vom Blech","volume":"09/2006","editor":[{"family":"essen &amp; trinken","given":""}],"issued":{"date-parts":[["2006"]]}},"locator":"123"}],"schema":"https://github.com/citation-style-language/schema/raw/master/csl-citation.json"} </w:instrText>
      </w:r>
      <w:r>
        <w:fldChar w:fldCharType="separate"/>
      </w:r>
      <w:r w:rsidRPr="00967C6E">
        <w:rPr>
          <w:rFonts w:ascii="Calibri" w:hAnsi="Calibri" w:cs="Calibri"/>
        </w:rPr>
        <w:t>essen &amp; trinken, 123.</w:t>
      </w:r>
      <w:r>
        <w:fldChar w:fldCharType="end"/>
      </w:r>
    </w:p>
  </w:footnote>
  <w:footnote w:id="1521">
    <w:p w14:paraId="531B887F" w14:textId="3A1C7F1C" w:rsidR="00A80832" w:rsidRDefault="00A80832">
      <w:pPr>
        <w:pStyle w:val="FootnoteText"/>
      </w:pPr>
      <w:r>
        <w:rPr>
          <w:rStyle w:val="FootnoteReference"/>
        </w:rPr>
        <w:footnoteRef/>
      </w:r>
      <w:r>
        <w:t xml:space="preserve"> </w:t>
      </w:r>
      <w:r>
        <w:fldChar w:fldCharType="begin"/>
      </w:r>
      <w:r w:rsidR="008C334C">
        <w:instrText xml:space="preserve"> ADDIN ZOTERO_ITEM CSL_CITATION {"citationID":"8uUnOIJN","properties":{"formattedCitation":"essen &amp; trinken, \\uc0\\u8222{}essen &amp; trinken: Neues aus der Provence\\uc0\\u8220{}, 70.","plainCitation":"essen &amp; trinken, „essen &amp; trinken: Neues aus der Provence“, 70.","noteIndex":1520},"citationItems":[{"id":87,"uris":["http://zotero.org/users/local/usTu59L8/items/SYKBEJX3"],"itemData":{"id":87,"type":"article-journal","collection-title":"essen &amp; trinken","title":"essen &amp; trinken: Neues aus der Provence","volume":"07/2014","editor":[{"family":"essen &amp; trinken","given":""}],"issued":{"date-parts":[["2014"]]}},"locator":"70"}],"schema":"https://github.com/citation-style-language/schema/raw/master/csl-citation.json"} </w:instrText>
      </w:r>
      <w:r>
        <w:fldChar w:fldCharType="separate"/>
      </w:r>
      <w:r w:rsidRPr="00A80832">
        <w:rPr>
          <w:rFonts w:ascii="Calibri" w:hAnsi="Calibri" w:cs="Calibri"/>
          <w:szCs w:val="24"/>
        </w:rPr>
        <w:t>essen &amp; trinken, „essen &amp; trinken: Neues aus der Provence“, 70.</w:t>
      </w:r>
      <w:r>
        <w:fldChar w:fldCharType="end"/>
      </w:r>
    </w:p>
  </w:footnote>
  <w:footnote w:id="1522">
    <w:p w14:paraId="11BD2F91" w14:textId="4CC93AC1" w:rsidR="00ED3898" w:rsidRDefault="00ED3898">
      <w:pPr>
        <w:pStyle w:val="FootnoteText"/>
      </w:pPr>
      <w:r>
        <w:rPr>
          <w:rStyle w:val="FootnoteReference"/>
        </w:rPr>
        <w:footnoteRef/>
      </w:r>
      <w:r>
        <w:t xml:space="preserve"> </w:t>
      </w:r>
      <w:r>
        <w:fldChar w:fldCharType="begin"/>
      </w:r>
      <w:r w:rsidR="008C334C">
        <w:instrText xml:space="preserve"> ADDIN ZOTERO_ITEM CSL_CITATION {"citationID":"8yeRhxvB","properties":{"formattedCitation":"essen &amp; trinken, 120.","plainCitation":"essen &amp; trinken, 120.","noteIndex":1521},"citationItems":[{"id":87,"uris":["http://zotero.org/users/local/usTu59L8/items/SYKBEJX3"],"itemData":{"id":87,"type":"article-journal","collection-title":"essen &amp; trinken","title":"essen &amp; trinken: Neues aus der Provence","volume":"07/2014","editor":[{"family":"essen &amp; trinken","given":""}],"issued":{"date-parts":[["2014"]]}},"locator":"120"}],"schema":"https://github.com/citation-style-language/schema/raw/master/csl-citation.json"} </w:instrText>
      </w:r>
      <w:r>
        <w:fldChar w:fldCharType="separate"/>
      </w:r>
      <w:r w:rsidRPr="00ED3898">
        <w:rPr>
          <w:rFonts w:ascii="Calibri" w:hAnsi="Calibri" w:cs="Calibri"/>
        </w:rPr>
        <w:t>essen &amp; trinken, 120.</w:t>
      </w:r>
      <w:r>
        <w:fldChar w:fldCharType="end"/>
      </w:r>
    </w:p>
  </w:footnote>
  <w:footnote w:id="1523">
    <w:p w14:paraId="3EC0319B" w14:textId="558EACAF" w:rsidR="003F77D7" w:rsidRDefault="003F77D7">
      <w:pPr>
        <w:pStyle w:val="FootnoteText"/>
      </w:pPr>
      <w:r>
        <w:rPr>
          <w:rStyle w:val="FootnoteReference"/>
        </w:rPr>
        <w:footnoteRef/>
      </w:r>
      <w:r>
        <w:t xml:space="preserve"> </w:t>
      </w:r>
      <w:r>
        <w:fldChar w:fldCharType="begin"/>
      </w:r>
      <w:r w:rsidR="008C334C">
        <w:instrText xml:space="preserve"> ADDIN ZOTERO_ITEM CSL_CITATION {"citationID":"l19vEuFu","properties":{"formattedCitation":"essen &amp; trinken, \\uc0\\u8222{}essen &amp; trinken F\\uc0\\u252{}r jeden Tag: Low Carb\\uc0\\u8220{}, 86.","plainCitation":"essen &amp; trinken, „essen &amp; trinken Für jeden Tag: Low Carb“, 86.","noteIndex":1522},"citationItems":[{"id":89,"uris":["http://zotero.org/users/local/usTu59L8/items/235NL8AX"],"itemData":{"id":89,"type":"article-journal","collection-title":"essen &amp; trinken","title":"essen &amp; trinken Für jeden Tag: Low Carb","volume":"02/2018","editor":[{"family":"essen &amp; trinken","given":""}],"issued":{"date-parts":[["2018"]]}},"locator":"86"}],"schema":"https://github.com/citation-style-language/schema/raw/master/csl-citation.json"} </w:instrText>
      </w:r>
      <w:r>
        <w:fldChar w:fldCharType="separate"/>
      </w:r>
      <w:r w:rsidRPr="003F77D7">
        <w:rPr>
          <w:rFonts w:ascii="Calibri" w:hAnsi="Calibri" w:cs="Calibri"/>
          <w:szCs w:val="24"/>
        </w:rPr>
        <w:t>essen &amp; trinken, „essen &amp; trinken Für jeden Tag: Low Carb“, 86.</w:t>
      </w:r>
      <w:r>
        <w:fldChar w:fldCharType="end"/>
      </w:r>
    </w:p>
  </w:footnote>
  <w:footnote w:id="1524">
    <w:p w14:paraId="6D08DCD3" w14:textId="56B785BD" w:rsidR="004E0F8E" w:rsidRDefault="004E0F8E">
      <w:pPr>
        <w:pStyle w:val="FootnoteText"/>
      </w:pPr>
      <w:r>
        <w:rPr>
          <w:rStyle w:val="FootnoteReference"/>
        </w:rPr>
        <w:footnoteRef/>
      </w:r>
      <w:r>
        <w:t xml:space="preserve"> </w:t>
      </w:r>
      <w:r>
        <w:fldChar w:fldCharType="begin"/>
      </w:r>
      <w:r w:rsidR="008C334C">
        <w:instrText xml:space="preserve"> ADDIN ZOTERO_ITEM CSL_CITATION {"citationID":"i5Y2vkES","properties":{"formattedCitation":"essen &amp; trinken, 86.","plainCitation":"essen &amp; trinken, 86.","noteIndex":1523},"citationItems":[{"id":89,"uris":["http://zotero.org/users/local/usTu59L8/items/235NL8AX"],"itemData":{"id":89,"type":"article-journal","collection-title":"essen &amp; trinken","title":"essen &amp; trinken Für jeden Tag: Low Carb","volume":"02/2018","editor":[{"family":"essen &amp; trinken","given":""}],"issued":{"date-parts":[["2018"]]}},"locator":"86"}],"schema":"https://github.com/citation-style-language/schema/raw/master/csl-citation.json"} </w:instrText>
      </w:r>
      <w:r>
        <w:fldChar w:fldCharType="separate"/>
      </w:r>
      <w:r w:rsidRPr="004E0F8E">
        <w:rPr>
          <w:rFonts w:ascii="Calibri" w:hAnsi="Calibri" w:cs="Calibri"/>
        </w:rPr>
        <w:t>essen &amp; trinken, 86.</w:t>
      </w:r>
      <w:r>
        <w:fldChar w:fldCharType="end"/>
      </w:r>
    </w:p>
  </w:footnote>
  <w:footnote w:id="1525">
    <w:p w14:paraId="1F08AAAD" w14:textId="005B3C34" w:rsidR="001F1817" w:rsidRDefault="001F1817">
      <w:pPr>
        <w:pStyle w:val="FootnoteText"/>
      </w:pPr>
      <w:r>
        <w:rPr>
          <w:rStyle w:val="FootnoteReference"/>
        </w:rPr>
        <w:footnoteRef/>
      </w:r>
      <w:r>
        <w:t xml:space="preserve"> </w:t>
      </w:r>
      <w:r>
        <w:fldChar w:fldCharType="begin"/>
      </w:r>
      <w:r w:rsidR="008C334C">
        <w:instrText xml:space="preserve"> ADDIN ZOTERO_ITEM CSL_CITATION {"citationID":"Jr8tfMaj","properties":{"formattedCitation":"essen &amp; trinken, 46.","plainCitation":"essen &amp; trinken, 46.","noteIndex":1524},"citationItems":[{"id":89,"uris":["http://zotero.org/users/local/usTu59L8/items/235NL8AX"],"itemData":{"id":89,"type":"article-journal","collection-title":"essen &amp; trinken","title":"essen &amp; trinken Für jeden Tag: Low Carb","volume":"02/2018","editor":[{"family":"essen &amp; trinken","given":""}],"issued":{"date-parts":[["2018"]]}},"locator":"46"}],"schema":"https://github.com/citation-style-language/schema/raw/master/csl-citation.json"} </w:instrText>
      </w:r>
      <w:r>
        <w:fldChar w:fldCharType="separate"/>
      </w:r>
      <w:r w:rsidRPr="001F1817">
        <w:rPr>
          <w:rFonts w:ascii="Calibri" w:hAnsi="Calibri" w:cs="Calibri"/>
        </w:rPr>
        <w:t>essen &amp; trinken, 46.</w:t>
      </w:r>
      <w:r>
        <w:fldChar w:fldCharType="end"/>
      </w:r>
    </w:p>
  </w:footnote>
  <w:footnote w:id="1526">
    <w:p w14:paraId="028F1085" w14:textId="1EDC989F" w:rsidR="005974D5" w:rsidRDefault="005974D5">
      <w:pPr>
        <w:pStyle w:val="FootnoteText"/>
      </w:pPr>
      <w:r>
        <w:rPr>
          <w:rStyle w:val="FootnoteReference"/>
        </w:rPr>
        <w:footnoteRef/>
      </w:r>
      <w:r>
        <w:t xml:space="preserve"> </w:t>
      </w:r>
      <w:r>
        <w:fldChar w:fldCharType="begin"/>
      </w:r>
      <w:r w:rsidR="008C334C">
        <w:instrText xml:space="preserve"> ADDIN ZOTERO_ITEM CSL_CITATION {"citationID":"e3MC3yp6","properties":{"formattedCitation":"\\uc0\\u8222{}ZEITmagazin\\uc0\\u8220{}.","plainCitation":"„ZEITmagazin“.","noteIndex":1525},"citationItems":[{"id":96,"uris":["http://zotero.org/users/local/usTu59L8/items/EJMJD2IT"],"itemData":{"id":96,"type":"article-journal","title":"ZEITmagazin"}}],"schema":"https://github.com/citation-style-language/schema/raw/master/csl-citation.json"} </w:instrText>
      </w:r>
      <w:r>
        <w:fldChar w:fldCharType="separate"/>
      </w:r>
      <w:r w:rsidRPr="005974D5">
        <w:rPr>
          <w:rFonts w:ascii="Calibri" w:hAnsi="Calibri" w:cs="Calibri"/>
          <w:szCs w:val="24"/>
        </w:rPr>
        <w:t>„ZEITmagazin“.</w:t>
      </w:r>
      <w:r>
        <w:fldChar w:fldCharType="end"/>
      </w:r>
    </w:p>
  </w:footnote>
  <w:footnote w:id="1527">
    <w:p w14:paraId="586206E4" w14:textId="3B3ED425" w:rsidR="007744FC" w:rsidRDefault="007744FC">
      <w:pPr>
        <w:pStyle w:val="FootnoteText"/>
      </w:pPr>
      <w:r>
        <w:rPr>
          <w:rStyle w:val="FootnoteReference"/>
        </w:rPr>
        <w:footnoteRef/>
      </w:r>
      <w:r>
        <w:t xml:space="preserve"> </w:t>
      </w:r>
      <w:r>
        <w:fldChar w:fldCharType="begin"/>
      </w:r>
      <w:r w:rsidR="008C334C">
        <w:instrText xml:space="preserve"> ADDIN ZOTERO_ITEM CSL_CITATION {"citationID":"7eNV7qPn","properties":{"formattedCitation":"Kumar und Kumar, {\\i{}Indisch kochen}, 120.","plainCitation":"Kumar und Kumar, Indisch kochen, 120.","noteIndex":1526},"citationItems":[{"id":37,"uris":["http://zotero.org/users/local/usTu59L8/items/Z6C4RNNU"],"itemData":{"id":37,"type":"book","collection-title":"GU-Küchen-Ratgeber","edition":"6. Aufl","event-place":"München","ISBN":"978-3-7742-1529-0","language":"ger","number-of-pages":"64","publisher":"Gräfe und Unzer","publisher-place":"München","source":"K10plus ISBN","title":"Indisch kochen: Original-Rezepte, die leicht gelingen ; und Interessantes über die indische Küche ; jedes Rezept in Farbe","title-short":"Indisch kochen","author":[{"family":"Kumar","given":"Bikash"},{"family":"Kumar","given":"Marcela"}],"issued":{"date-parts":[["2000"]]}},"locator":"120"}],"schema":"https://github.com/citation-style-language/schema/raw/master/csl-citation.json"} </w:instrText>
      </w:r>
      <w:r>
        <w:fldChar w:fldCharType="separate"/>
      </w:r>
      <w:r w:rsidRPr="007744FC">
        <w:rPr>
          <w:rFonts w:ascii="Calibri" w:hAnsi="Calibri" w:cs="Calibri"/>
          <w:szCs w:val="24"/>
        </w:rPr>
        <w:t xml:space="preserve">Kumar und Kumar, </w:t>
      </w:r>
      <w:r w:rsidRPr="007744FC">
        <w:rPr>
          <w:rFonts w:ascii="Calibri" w:hAnsi="Calibri" w:cs="Calibri"/>
          <w:i/>
          <w:iCs/>
          <w:szCs w:val="24"/>
        </w:rPr>
        <w:t>Indisch kochen</w:t>
      </w:r>
      <w:r w:rsidRPr="007744FC">
        <w:rPr>
          <w:rFonts w:ascii="Calibri" w:hAnsi="Calibri" w:cs="Calibri"/>
          <w:szCs w:val="24"/>
        </w:rPr>
        <w:t>, 120.</w:t>
      </w:r>
      <w:r>
        <w:fldChar w:fldCharType="end"/>
      </w:r>
    </w:p>
  </w:footnote>
  <w:footnote w:id="1528">
    <w:p w14:paraId="1F4F55B9" w14:textId="28C0A29E" w:rsidR="00ED28E0" w:rsidRDefault="00ED28E0">
      <w:pPr>
        <w:pStyle w:val="FootnoteText"/>
      </w:pPr>
      <w:r>
        <w:rPr>
          <w:rStyle w:val="FootnoteReference"/>
        </w:rPr>
        <w:footnoteRef/>
      </w:r>
      <w:r>
        <w:t xml:space="preserve"> </w:t>
      </w:r>
      <w:r>
        <w:fldChar w:fldCharType="begin"/>
      </w:r>
      <w:r w:rsidR="008C334C">
        <w:instrText xml:space="preserve"> ADDIN ZOTERO_ITEM CSL_CITATION {"citationID":"OTV0Ejmr","properties":{"formattedCitation":"Kumar und Kumar, {\\i{}Indien Originalrezepte und Interessantes \\uc0\\u252{}ber Land und Leute}, 122.","plainCitation":"Kumar und Kumar, Indien Originalrezepte und Interessantes über Land und Leute, 122.","noteIndex":1527},"citationItems":[{"id":91,"uris":["http://zotero.org/users/local/usTu59L8/items/C47NQU57"],"itemData":{"id":91,"type":"book","collection-title":"Küchen der Welt","edition":"5","event-place":"München","number-of-pages":"144","publisher":"Gräfe und Unzer","publisher-place":"München","title":"Indien Originalrezepte und Interessantes über Land und Leute","author":[{"family":"Kumar","given":"Bikash"},{"family":"Kumar","given":"Marcela"}],"issued":{"date-parts":[["2006"]]}},"locator":"122"}],"schema":"https://github.com/citation-style-language/schema/raw/master/csl-citation.json"} </w:instrText>
      </w:r>
      <w:r>
        <w:fldChar w:fldCharType="separate"/>
      </w:r>
      <w:r w:rsidRPr="00ED28E0">
        <w:rPr>
          <w:rFonts w:ascii="Calibri" w:hAnsi="Calibri" w:cs="Calibri"/>
          <w:szCs w:val="24"/>
        </w:rPr>
        <w:t xml:space="preserve">Kumar und Kumar, </w:t>
      </w:r>
      <w:r w:rsidRPr="00ED28E0">
        <w:rPr>
          <w:rFonts w:ascii="Calibri" w:hAnsi="Calibri" w:cs="Calibri"/>
          <w:i/>
          <w:iCs/>
          <w:szCs w:val="24"/>
        </w:rPr>
        <w:t>Indien Originalrezepte und Interessantes über Land und Leute</w:t>
      </w:r>
      <w:r w:rsidRPr="00ED28E0">
        <w:rPr>
          <w:rFonts w:ascii="Calibri" w:hAnsi="Calibri" w:cs="Calibri"/>
          <w:szCs w:val="24"/>
        </w:rPr>
        <w:t>, 122.</w:t>
      </w:r>
      <w:r>
        <w:fldChar w:fldCharType="end"/>
      </w:r>
    </w:p>
  </w:footnote>
  <w:footnote w:id="1529">
    <w:p w14:paraId="35F9218B" w14:textId="5EB98CB8" w:rsidR="002D50D4" w:rsidRDefault="002D50D4">
      <w:pPr>
        <w:pStyle w:val="FootnoteText"/>
      </w:pPr>
      <w:r>
        <w:rPr>
          <w:rStyle w:val="FootnoteReference"/>
        </w:rPr>
        <w:footnoteRef/>
      </w:r>
      <w:r>
        <w:t xml:space="preserve"> </w:t>
      </w:r>
      <w:r>
        <w:fldChar w:fldCharType="begin"/>
      </w:r>
      <w:r w:rsidR="008C334C">
        <w:instrText xml:space="preserve"> ADDIN ZOTERO_ITEM CSL_CITATION {"citationID":"Kkyz38hC","properties":{"formattedCitation":"Wissing, Kindler, und Hodeige, {\\i{}Ben Kindler}, 92.","plainCitation":"Wissing, Kindler, und Hodeige, Ben Kindler, 92.","noteIndex":1528},"citationItems":[{"id":52,"uris":["http://zotero.org/users/local/usTu59L8/items/FT4YJURL"],"itemData":{"id":52,"type":"book","event-place":"Winden","ISBN":"978-3-9815555-6-1","language":"ger","number-of-pages":"96","publisher":"Ed. Rombach","publisher-place":"Winden","source":"K10plus ISBN","title":"Ben Kindler: Frühling, Sommer, Herbst, Asien! ; Ben Kindlers Aromen in der badischen Küche","title-short":"Ben Kindler","editor":[{"family":"Wissing","given":"Michael"},{"family":"Kindler","given":"Ben"},{"family":"Hodeige","given":"Christian H."}],"issued":{"date-parts":[["2015"]]}},"locator":"92"}],"schema":"https://github.com/citation-style-language/schema/raw/master/csl-citation.json"} </w:instrText>
      </w:r>
      <w:r>
        <w:fldChar w:fldCharType="separate"/>
      </w:r>
      <w:r w:rsidRPr="002D50D4">
        <w:rPr>
          <w:rFonts w:ascii="Calibri" w:hAnsi="Calibri" w:cs="Calibri"/>
          <w:szCs w:val="24"/>
        </w:rPr>
        <w:t xml:space="preserve">Wissing, Kindler, und Hodeige, </w:t>
      </w:r>
      <w:r w:rsidRPr="002D50D4">
        <w:rPr>
          <w:rFonts w:ascii="Calibri" w:hAnsi="Calibri" w:cs="Calibri"/>
          <w:i/>
          <w:iCs/>
          <w:szCs w:val="24"/>
        </w:rPr>
        <w:t>Ben Kindler</w:t>
      </w:r>
      <w:r w:rsidRPr="002D50D4">
        <w:rPr>
          <w:rFonts w:ascii="Calibri" w:hAnsi="Calibri" w:cs="Calibri"/>
          <w:szCs w:val="24"/>
        </w:rPr>
        <w:t>, 92.</w:t>
      </w:r>
      <w:r>
        <w:fldChar w:fldCharType="end"/>
      </w:r>
    </w:p>
  </w:footnote>
  <w:footnote w:id="1530">
    <w:p w14:paraId="4EEC46DF" w14:textId="049ED153" w:rsidR="00B60B76" w:rsidRDefault="00B60B76">
      <w:pPr>
        <w:pStyle w:val="FootnoteText"/>
      </w:pPr>
      <w:r>
        <w:rPr>
          <w:rStyle w:val="FootnoteReference"/>
        </w:rPr>
        <w:footnoteRef/>
      </w:r>
      <w:r>
        <w:t xml:space="preserve"> </w:t>
      </w:r>
      <w:r>
        <w:fldChar w:fldCharType="begin"/>
      </w:r>
      <w:r w:rsidR="008C334C">
        <w:instrText xml:space="preserve"> ADDIN ZOTERO_ITEM CSL_CITATION {"citationID":"KiOBWDpe","properties":{"formattedCitation":"Wissing, Kindler, und Hodeige, 92.","plainCitation":"Wissing, Kindler, und Hodeige, 92.","noteIndex":1529},"citationItems":[{"id":52,"uris":["http://zotero.org/users/local/usTu59L8/items/FT4YJURL"],"itemData":{"id":52,"type":"book","event-place":"Winden","ISBN":"978-3-9815555-6-1","language":"ger","number-of-pages":"96","publisher":"Ed. Rombach","publisher-place":"Winden","source":"K10plus ISBN","title":"Ben Kindler: Frühling, Sommer, Herbst, Asien! ; Ben Kindlers Aromen in der badischen Küche","title-short":"Ben Kindler","editor":[{"family":"Wissing","given":"Michael"},{"family":"Kindler","given":"Ben"},{"family":"Hodeige","given":"Christian H."}],"issued":{"date-parts":[["2015"]]}},"locator":"92"}],"schema":"https://github.com/citation-style-language/schema/raw/master/csl-citation.json"} </w:instrText>
      </w:r>
      <w:r>
        <w:fldChar w:fldCharType="separate"/>
      </w:r>
      <w:r w:rsidRPr="00B60B76">
        <w:rPr>
          <w:rFonts w:ascii="Calibri" w:hAnsi="Calibri" w:cs="Calibri"/>
        </w:rPr>
        <w:t>Wissing, Kindler, und Hodeige, 92.</w:t>
      </w:r>
      <w:r>
        <w:fldChar w:fldCharType="end"/>
      </w:r>
    </w:p>
  </w:footnote>
  <w:footnote w:id="1531">
    <w:p w14:paraId="419B4248" w14:textId="2789E557" w:rsidR="00DE362A" w:rsidRDefault="00DE362A">
      <w:pPr>
        <w:pStyle w:val="FootnoteText"/>
      </w:pPr>
      <w:r>
        <w:rPr>
          <w:rStyle w:val="FootnoteReference"/>
        </w:rPr>
        <w:footnoteRef/>
      </w:r>
      <w:r>
        <w:t xml:space="preserve"> </w:t>
      </w:r>
      <w:r>
        <w:fldChar w:fldCharType="begin"/>
      </w:r>
      <w:r w:rsidR="008C334C">
        <w:instrText xml:space="preserve"> ADDIN ZOTERO_ITEM CSL_CITATION {"citationID":"ufeEcq19","properties":{"formattedCitation":"Wissing, Kindler, und Hodeige, 94.","plainCitation":"Wissing, Kindler, und Hodeige, 94.","noteIndex":1530},"citationItems":[{"id":52,"uris":["http://zotero.org/users/local/usTu59L8/items/FT4YJURL"],"itemData":{"id":52,"type":"book","event-place":"Winden","ISBN":"978-3-9815555-6-1","language":"ger","number-of-pages":"96","publisher":"Ed. Rombach","publisher-place":"Winden","source":"K10plus ISBN","title":"Ben Kindler: Frühling, Sommer, Herbst, Asien! ; Ben Kindlers Aromen in der badischen Küche","title-short":"Ben Kindler","editor":[{"family":"Wissing","given":"Michael"},{"family":"Kindler","given":"Ben"},{"family":"Hodeige","given":"Christian H."}],"issued":{"date-parts":[["2015"]]}},"locator":"94"}],"schema":"https://github.com/citation-style-language/schema/raw/master/csl-citation.json"} </w:instrText>
      </w:r>
      <w:r>
        <w:fldChar w:fldCharType="separate"/>
      </w:r>
      <w:r w:rsidRPr="00DE362A">
        <w:rPr>
          <w:rFonts w:ascii="Calibri" w:hAnsi="Calibri" w:cs="Calibri"/>
        </w:rPr>
        <w:t>Wissing, Kindler, und Hodeige, 94.</w:t>
      </w:r>
      <w:r>
        <w:fldChar w:fldCharType="end"/>
      </w:r>
    </w:p>
  </w:footnote>
  <w:footnote w:id="1532">
    <w:p w14:paraId="329B777F" w14:textId="38D7E93C" w:rsidR="00D72949" w:rsidRDefault="00D72949">
      <w:pPr>
        <w:pStyle w:val="FootnoteText"/>
      </w:pPr>
      <w:r>
        <w:rPr>
          <w:rStyle w:val="FootnoteReference"/>
        </w:rPr>
        <w:footnoteRef/>
      </w:r>
      <w:r>
        <w:t xml:space="preserve"> </w:t>
      </w:r>
      <w:r>
        <w:fldChar w:fldCharType="begin"/>
      </w:r>
      <w:r w:rsidR="008C334C">
        <w:instrText xml:space="preserve"> ADDIN ZOTERO_ITEM CSL_CITATION {"citationID":"DFHp9oN1","properties":{"formattedCitation":"Wissing, Kindler, und Hodeige, 94.","plainCitation":"Wissing, Kindler, und Hodeige, 94.","noteIndex":1531},"citationItems":[{"id":52,"uris":["http://zotero.org/users/local/usTu59L8/items/FT4YJURL"],"itemData":{"id":52,"type":"book","event-place":"Winden","ISBN":"978-3-9815555-6-1","language":"ger","number-of-pages":"96","publisher":"Ed. Rombach","publisher-place":"Winden","source":"K10plus ISBN","title":"Ben Kindler: Frühling, Sommer, Herbst, Asien! ; Ben Kindlers Aromen in der badischen Küche","title-short":"Ben Kindler","editor":[{"family":"Wissing","given":"Michael"},{"family":"Kindler","given":"Ben"},{"family":"Hodeige","given":"Christian H."}],"issued":{"date-parts":[["2015"]]}},"locator":"94"}],"schema":"https://github.com/citation-style-language/schema/raw/master/csl-citation.json"} </w:instrText>
      </w:r>
      <w:r>
        <w:fldChar w:fldCharType="separate"/>
      </w:r>
      <w:r w:rsidRPr="00D72949">
        <w:rPr>
          <w:rFonts w:ascii="Calibri" w:hAnsi="Calibri" w:cs="Calibri"/>
        </w:rPr>
        <w:t>Wissing, Kindler, und Hodeige, 94.</w:t>
      </w:r>
      <w:r>
        <w:fldChar w:fldCharType="end"/>
      </w:r>
    </w:p>
  </w:footnote>
  <w:footnote w:id="1533">
    <w:p w14:paraId="04E5F493" w14:textId="00ABB898" w:rsidR="00AB2647" w:rsidRDefault="00AB2647">
      <w:pPr>
        <w:pStyle w:val="FootnoteText"/>
      </w:pPr>
      <w:r>
        <w:rPr>
          <w:rStyle w:val="FootnoteReference"/>
        </w:rPr>
        <w:footnoteRef/>
      </w:r>
      <w:r>
        <w:t xml:space="preserve"> </w:t>
      </w:r>
      <w:r>
        <w:fldChar w:fldCharType="begin"/>
      </w:r>
      <w:r w:rsidR="008C334C">
        <w:instrText xml:space="preserve"> ADDIN ZOTERO_ITEM CSL_CITATION {"citationID":"sAGMKoXh","properties":{"formattedCitation":"Kindler, {\\i{}Ben Kindler kocht badisch}, 108.","plainCitation":"Kindler, Ben Kindler kocht badisch, 108.","noteIndex":1532},"citationItems":[{"id":54,"uris":["http://zotero.org/users/local/usTu59L8/items/MGKX6YIR"],"itemData":{"id":54,"type":"book","edition":"1. Auflage","event-place":"Stuttgart","ISBN":"978-3-7630-2783-5","language":"ger","number-of-pages":"124","publisher":"Belser","publisher-place":"Stuttgart","source":"K10plus ISBN","title":"Ben Kindler kocht badisch: Klassisch kreativ","title-short":"Ben Kindler kocht badisch","author":[{"family":"Kindler","given":"Ben"}],"issued":{"date-parts":[["2017"]]}},"locator":"108"}],"schema":"https://github.com/citation-style-language/schema/raw/master/csl-citation.json"} </w:instrText>
      </w:r>
      <w:r>
        <w:fldChar w:fldCharType="separate"/>
      </w:r>
      <w:r w:rsidRPr="00AB2647">
        <w:rPr>
          <w:rFonts w:ascii="Calibri" w:hAnsi="Calibri" w:cs="Calibri"/>
          <w:szCs w:val="24"/>
        </w:rPr>
        <w:t xml:space="preserve">Kindler, </w:t>
      </w:r>
      <w:r w:rsidRPr="00AB2647">
        <w:rPr>
          <w:rFonts w:ascii="Calibri" w:hAnsi="Calibri" w:cs="Calibri"/>
          <w:i/>
          <w:iCs/>
          <w:szCs w:val="24"/>
        </w:rPr>
        <w:t>Ben Kindler kocht badisch</w:t>
      </w:r>
      <w:r w:rsidRPr="00AB2647">
        <w:rPr>
          <w:rFonts w:ascii="Calibri" w:hAnsi="Calibri" w:cs="Calibri"/>
          <w:szCs w:val="24"/>
        </w:rPr>
        <w:t>, 108.</w:t>
      </w:r>
      <w:r>
        <w:fldChar w:fldCharType="end"/>
      </w:r>
    </w:p>
  </w:footnote>
  <w:footnote w:id="1534">
    <w:p w14:paraId="03C0146D" w14:textId="48D4551D" w:rsidR="00C30545" w:rsidRDefault="00C30545">
      <w:pPr>
        <w:pStyle w:val="FootnoteText"/>
      </w:pPr>
      <w:r>
        <w:rPr>
          <w:rStyle w:val="FootnoteReference"/>
        </w:rPr>
        <w:footnoteRef/>
      </w:r>
      <w:r>
        <w:t xml:space="preserve"> </w:t>
      </w:r>
      <w:r>
        <w:fldChar w:fldCharType="begin"/>
      </w:r>
      <w:r w:rsidR="008C334C">
        <w:instrText xml:space="preserve"> ADDIN ZOTERO_ITEM CSL_CITATION {"citationID":"pIBOc1Yb","properties":{"formattedCitation":"Kindler, 115.","plainCitation":"Kindler, 115.","noteIndex":1533},"citationItems":[{"id":54,"uris":["http://zotero.org/users/local/usTu59L8/items/MGKX6YIR"],"itemData":{"id":54,"type":"book","edition":"1. Auflage","event-place":"Stuttgart","ISBN":"978-3-7630-2783-5","language":"ger","number-of-pages":"124","publisher":"Belser","publisher-place":"Stuttgart","source":"K10plus ISBN","title":"Ben Kindler kocht badisch: Klassisch kreativ","title-short":"Ben Kindler kocht badisch","author":[{"family":"Kindler","given":"Ben"}],"issued":{"date-parts":[["2017"]]}},"locator":"115"}],"schema":"https://github.com/citation-style-language/schema/raw/master/csl-citation.json"} </w:instrText>
      </w:r>
      <w:r>
        <w:fldChar w:fldCharType="separate"/>
      </w:r>
      <w:r w:rsidRPr="00C30545">
        <w:rPr>
          <w:rFonts w:ascii="Calibri" w:hAnsi="Calibri" w:cs="Calibri"/>
        </w:rPr>
        <w:t>Kindler, 115.</w:t>
      </w:r>
      <w:r>
        <w:fldChar w:fldCharType="end"/>
      </w:r>
    </w:p>
  </w:footnote>
  <w:footnote w:id="1535">
    <w:p w14:paraId="2472FD3D" w14:textId="7C46E1D5" w:rsidR="00AF10C0" w:rsidRDefault="00AF10C0">
      <w:pPr>
        <w:pStyle w:val="FootnoteText"/>
      </w:pPr>
      <w:r>
        <w:rPr>
          <w:rStyle w:val="FootnoteReference"/>
        </w:rPr>
        <w:footnoteRef/>
      </w:r>
      <w:r>
        <w:t xml:space="preserve"> </w:t>
      </w:r>
      <w:r>
        <w:fldChar w:fldCharType="begin"/>
      </w:r>
      <w:r w:rsidR="008C334C">
        <w:instrText xml:space="preserve"> ADDIN ZOTERO_ITEM CSL_CITATION {"citationID":"8vrnbyQg","properties":{"formattedCitation":"Kindler, 116.","plainCitation":"Kindler, 116.","noteIndex":1534},"citationItems":[{"id":54,"uris":["http://zotero.org/users/local/usTu59L8/items/MGKX6YIR"],"itemData":{"id":54,"type":"book","edition":"1. Auflage","event-place":"Stuttgart","ISBN":"978-3-7630-2783-5","language":"ger","number-of-pages":"124","publisher":"Belser","publisher-place":"Stuttgart","source":"K10plus ISBN","title":"Ben Kindler kocht badisch: Klassisch kreativ","title-short":"Ben Kindler kocht badisch","author":[{"family":"Kindler","given":"Ben"}],"issued":{"date-parts":[["2017"]]}},"locator":"116"}],"schema":"https://github.com/citation-style-language/schema/raw/master/csl-citation.json"} </w:instrText>
      </w:r>
      <w:r>
        <w:fldChar w:fldCharType="separate"/>
      </w:r>
      <w:r w:rsidRPr="00AF10C0">
        <w:rPr>
          <w:rFonts w:ascii="Calibri" w:hAnsi="Calibri" w:cs="Calibri"/>
        </w:rPr>
        <w:t>Kindler, 116.</w:t>
      </w:r>
      <w:r>
        <w:fldChar w:fldCharType="end"/>
      </w:r>
    </w:p>
  </w:footnote>
  <w:footnote w:id="1536">
    <w:p w14:paraId="3C211A01" w14:textId="75EF9A37" w:rsidR="00A51207" w:rsidRDefault="00A51207">
      <w:pPr>
        <w:pStyle w:val="FootnoteText"/>
      </w:pPr>
      <w:r>
        <w:rPr>
          <w:rStyle w:val="FootnoteReference"/>
        </w:rPr>
        <w:footnoteRef/>
      </w:r>
      <w:r>
        <w:t xml:space="preserve"> </w:t>
      </w:r>
      <w:r>
        <w:fldChar w:fldCharType="begin"/>
      </w:r>
      <w:r w:rsidR="008C334C">
        <w:instrText xml:space="preserve"> ADDIN ZOTERO_ITEM CSL_CITATION {"citationID":"KNDQKqzx","properties":{"formattedCitation":"\\uc0\\u8222{}ZEITmagazin\\uc0\\u8220{}.","plainCitation":"„ZEITmagazin“.","noteIndex":1535},"citationItems":[{"id":96,"uris":["http://zotero.org/users/local/usTu59L8/items/EJMJD2IT"],"itemData":{"id":96,"type":"article-journal","title":"ZEITmagazin"}}],"schema":"https://github.com/citation-style-language/schema/raw/master/csl-citation.json"} </w:instrText>
      </w:r>
      <w:r>
        <w:fldChar w:fldCharType="separate"/>
      </w:r>
      <w:r w:rsidRPr="00A51207">
        <w:rPr>
          <w:rFonts w:ascii="Calibri" w:hAnsi="Calibri" w:cs="Calibri"/>
          <w:szCs w:val="24"/>
        </w:rPr>
        <w:t>„ZEITmagazin“.</w:t>
      </w:r>
      <w:r>
        <w:fldChar w:fldCharType="end"/>
      </w:r>
    </w:p>
  </w:footnote>
  <w:footnote w:id="1537">
    <w:p w14:paraId="3B229CEA" w14:textId="0868EBF5" w:rsidR="008C7424" w:rsidRDefault="008C7424">
      <w:pPr>
        <w:pStyle w:val="FootnoteText"/>
      </w:pPr>
      <w:r>
        <w:rPr>
          <w:rStyle w:val="FootnoteReference"/>
        </w:rPr>
        <w:footnoteRef/>
      </w:r>
      <w:r>
        <w:t xml:space="preserve"> </w:t>
      </w:r>
      <w:r>
        <w:fldChar w:fldCharType="begin"/>
      </w:r>
      <w:r w:rsidR="008C334C">
        <w:instrText xml:space="preserve"> ADDIN ZOTERO_ITEM CSL_CITATION {"citationID":"ln04OdQS","properties":{"formattedCitation":"Kindler, {\\i{}Ben Kindler kocht badisch}, 120.","plainCitation":"Kindler, Ben Kindler kocht badisch, 120.","noteIndex":1536},"citationItems":[{"id":54,"uris":["http://zotero.org/users/local/usTu59L8/items/MGKX6YIR"],"itemData":{"id":54,"type":"book","edition":"1. Auflage","event-place":"Stuttgart","ISBN":"978-3-7630-2783-5","language":"ger","number-of-pages":"124","publisher":"Belser","publisher-place":"Stuttgart","source":"K10plus ISBN","title":"Ben Kindler kocht badisch: Klassisch kreativ","title-short":"Ben Kindler kocht badisch","author":[{"family":"Kindler","given":"Ben"}],"issued":{"date-parts":[["2017"]]}},"locator":"120"}],"schema":"https://github.com/citation-style-language/schema/raw/master/csl-citation.json"} </w:instrText>
      </w:r>
      <w:r>
        <w:fldChar w:fldCharType="separate"/>
      </w:r>
      <w:r w:rsidR="00A51207" w:rsidRPr="00A51207">
        <w:rPr>
          <w:rFonts w:ascii="Calibri" w:hAnsi="Calibri" w:cs="Calibri"/>
          <w:szCs w:val="24"/>
        </w:rPr>
        <w:t xml:space="preserve">Kindler, </w:t>
      </w:r>
      <w:r w:rsidR="00A51207" w:rsidRPr="00A51207">
        <w:rPr>
          <w:rFonts w:ascii="Calibri" w:hAnsi="Calibri" w:cs="Calibri"/>
          <w:i/>
          <w:iCs/>
          <w:szCs w:val="24"/>
        </w:rPr>
        <w:t>Ben Kindler kocht badisch</w:t>
      </w:r>
      <w:r w:rsidR="00A51207" w:rsidRPr="00A51207">
        <w:rPr>
          <w:rFonts w:ascii="Calibri" w:hAnsi="Calibri" w:cs="Calibri"/>
          <w:szCs w:val="24"/>
        </w:rPr>
        <w:t>, 120.</w:t>
      </w:r>
      <w:r>
        <w:fldChar w:fldCharType="end"/>
      </w:r>
    </w:p>
  </w:footnote>
  <w:footnote w:id="1538">
    <w:p w14:paraId="04481892" w14:textId="631347FE" w:rsidR="00A818AF" w:rsidRDefault="00A818AF">
      <w:pPr>
        <w:pStyle w:val="FootnoteText"/>
      </w:pPr>
      <w:r>
        <w:rPr>
          <w:rStyle w:val="FootnoteReference"/>
        </w:rPr>
        <w:footnoteRef/>
      </w:r>
      <w:r>
        <w:t xml:space="preserve"> </w:t>
      </w:r>
      <w:r>
        <w:fldChar w:fldCharType="begin"/>
      </w:r>
      <w:r w:rsidR="008C334C">
        <w:instrText xml:space="preserve"> ADDIN ZOTERO_ITEM CSL_CITATION {"citationID":"F5H2Iw6W","properties":{"formattedCitation":"Raether, {\\i{}Das Beste vom Wochenmarkt neue frische und saisonale Rezepte aus dem ZEIT-Magazin}, 64.","plainCitation":"Raether, Das Beste vom Wochenmarkt neue frische und saisonale Rezepte aus dem ZEIT-Magazin, 64.","noteIndex":1537},"citationItems":[{"id":67,"uris":["http://zotero.org/users/local/usTu59L8/items/QLVCWGWT"],"itemData":{"id":67,"type":"book","edition":"Originalausgabe, 1. Auflage","event-place":"München","ISBN":"978-3-7423-0309-7","language":"ger","note":"OCLC: 1011381508","publisher":"riva","publisher-place":"München","source":"Open WorldCat","title":"Das Beste vom Wochenmarkt neue frische und saisonale Rezepte aus dem ZEIT-Magazin","author":[{"family":"Raether","given":"Elisabeth"}],"issued":{"date-parts":[["2017"]]}},"locator":"64"}],"schema":"https://github.com/citation-style-language/schema/raw/master/csl-citation.json"} </w:instrText>
      </w:r>
      <w:r>
        <w:fldChar w:fldCharType="separate"/>
      </w:r>
      <w:r w:rsidRPr="00A818AF">
        <w:rPr>
          <w:rFonts w:ascii="Calibri" w:hAnsi="Calibri" w:cs="Calibri"/>
          <w:szCs w:val="24"/>
        </w:rPr>
        <w:t xml:space="preserve">Raether, </w:t>
      </w:r>
      <w:r w:rsidRPr="00A818AF">
        <w:rPr>
          <w:rFonts w:ascii="Calibri" w:hAnsi="Calibri" w:cs="Calibri"/>
          <w:i/>
          <w:iCs/>
          <w:szCs w:val="24"/>
        </w:rPr>
        <w:t>Das Beste vom Wochenmarkt neue frische und saisonale Rezepte aus dem ZEIT-Magazin</w:t>
      </w:r>
      <w:r w:rsidRPr="00A818AF">
        <w:rPr>
          <w:rFonts w:ascii="Calibri" w:hAnsi="Calibri" w:cs="Calibri"/>
          <w:szCs w:val="24"/>
        </w:rPr>
        <w:t>, 64.</w:t>
      </w:r>
      <w:r>
        <w:fldChar w:fldCharType="end"/>
      </w:r>
    </w:p>
  </w:footnote>
  <w:footnote w:id="1539">
    <w:p w14:paraId="631DEF30" w14:textId="1833D581" w:rsidR="008074B6" w:rsidRDefault="008074B6">
      <w:pPr>
        <w:pStyle w:val="FootnoteText"/>
      </w:pPr>
      <w:r>
        <w:rPr>
          <w:rStyle w:val="FootnoteReference"/>
        </w:rPr>
        <w:footnoteRef/>
      </w:r>
      <w:r>
        <w:t xml:space="preserve"> </w:t>
      </w:r>
      <w:r>
        <w:fldChar w:fldCharType="begin"/>
      </w:r>
      <w:r w:rsidR="008C334C">
        <w:instrText xml:space="preserve"> ADDIN ZOTERO_ITEM CSL_CITATION {"citationID":"3GXx7luh","properties":{"formattedCitation":"Stephen und Busch, {\\i{}Das grosse Buch der vegetarischen K\\uc0\\u252{}che}, 251.","plainCitation":"Stephen und Busch, Das grosse Buch der vegetarischen Küche, 251.","noteIndex":1538},"citationItems":[{"id":9,"uris":["http://zotero.org/users/local/usTu59L8/items/FS2CVUV2"],"itemData":{"id":9,"type":"book","event-place":"Köln","ISBN":"978-3-89508-551-2","language":"ger","note":"OCLC: 973602249","publisher":"Könemann","publisher-place":"Köln","source":"Open WorldCat","title":"Das grosse Buch der vegetarischen Küche","author":[{"family":"Stephen","given":"Wendy"},{"family":"Busch","given":"Andrea C."}],"issued":{"date-parts":[["1997"]]}},"locator":"251"}],"schema":"https://github.com/citation-style-language/schema/raw/master/csl-citation.json"} </w:instrText>
      </w:r>
      <w:r>
        <w:fldChar w:fldCharType="separate"/>
      </w:r>
      <w:r w:rsidRPr="008074B6">
        <w:rPr>
          <w:rFonts w:ascii="Calibri" w:hAnsi="Calibri" w:cs="Calibri"/>
          <w:szCs w:val="24"/>
        </w:rPr>
        <w:t xml:space="preserve">Stephen und Busch, </w:t>
      </w:r>
      <w:r w:rsidRPr="008074B6">
        <w:rPr>
          <w:rFonts w:ascii="Calibri" w:hAnsi="Calibri" w:cs="Calibri"/>
          <w:i/>
          <w:iCs/>
          <w:szCs w:val="24"/>
        </w:rPr>
        <w:t>Das grosse Buch der vegetarischen Küche</w:t>
      </w:r>
      <w:r w:rsidRPr="008074B6">
        <w:rPr>
          <w:rFonts w:ascii="Calibri" w:hAnsi="Calibri" w:cs="Calibri"/>
          <w:szCs w:val="24"/>
        </w:rPr>
        <w:t>, 251.</w:t>
      </w:r>
      <w:r>
        <w:fldChar w:fldCharType="end"/>
      </w:r>
    </w:p>
  </w:footnote>
  <w:footnote w:id="1540">
    <w:p w14:paraId="3234C236" w14:textId="450DFB1E" w:rsidR="00B1126E" w:rsidRDefault="00B1126E">
      <w:pPr>
        <w:pStyle w:val="FootnoteText"/>
      </w:pPr>
      <w:r>
        <w:rPr>
          <w:rStyle w:val="FootnoteReference"/>
        </w:rPr>
        <w:footnoteRef/>
      </w:r>
      <w:r>
        <w:t xml:space="preserve"> </w:t>
      </w:r>
      <w:r>
        <w:fldChar w:fldCharType="begin"/>
      </w:r>
      <w:r w:rsidR="008C334C">
        <w:instrText xml:space="preserve"> ADDIN ZOTERO_ITEM CSL_CITATION {"citationID":"RnHxeXEU","properties":{"formattedCitation":"Stephen und Busch, 251.","plainCitation":"Stephen und Busch, 251.","noteIndex":1539},"citationItems":[{"id":9,"uris":["http://zotero.org/users/local/usTu59L8/items/FS2CVUV2"],"itemData":{"id":9,"type":"book","event-place":"Köln","ISBN":"978-3-89508-551-2","language":"ger","note":"OCLC: 973602249","publisher":"Könemann","publisher-place":"Köln","source":"Open WorldCat","title":"Das grosse Buch der vegetarischen Küche","author":[{"family":"Stephen","given":"Wendy"},{"family":"Busch","given":"Andrea C."}],"issued":{"date-parts":[["1997"]]}},"locator":"251"}],"schema":"https://github.com/citation-style-language/schema/raw/master/csl-citation.json"} </w:instrText>
      </w:r>
      <w:r>
        <w:fldChar w:fldCharType="separate"/>
      </w:r>
      <w:r w:rsidRPr="00B1126E">
        <w:rPr>
          <w:rFonts w:ascii="Calibri" w:hAnsi="Calibri" w:cs="Calibri"/>
        </w:rPr>
        <w:t>Stephen und Busch, 251.</w:t>
      </w:r>
      <w:r>
        <w:fldChar w:fldCharType="end"/>
      </w:r>
    </w:p>
  </w:footnote>
  <w:footnote w:id="1541">
    <w:p w14:paraId="3175D397" w14:textId="225A2DBC" w:rsidR="00F31B1D" w:rsidRDefault="00F31B1D">
      <w:pPr>
        <w:pStyle w:val="FootnoteText"/>
      </w:pPr>
      <w:r>
        <w:rPr>
          <w:rStyle w:val="FootnoteReference"/>
        </w:rPr>
        <w:footnoteRef/>
      </w:r>
      <w:r>
        <w:t xml:space="preserve"> </w:t>
      </w:r>
      <w:r>
        <w:fldChar w:fldCharType="begin"/>
      </w:r>
      <w:r w:rsidR="008C334C">
        <w:instrText xml:space="preserve"> ADDIN ZOTERO_ITEM CSL_CITATION {"citationID":"4fhOqvqP","properties":{"formattedCitation":"Stephen und Busch, 258.","plainCitation":"Stephen und Busch, 258.","noteIndex":1540},"citationItems":[{"id":9,"uris":["http://zotero.org/users/local/usTu59L8/items/FS2CVUV2"],"itemData":{"id":9,"type":"book","event-place":"Köln","ISBN":"978-3-89508-551-2","language":"ger","note":"OCLC: 973602249","publisher":"Könemann","publisher-place":"Köln","source":"Open WorldCat","title":"Das grosse Buch der vegetarischen Küche","author":[{"family":"Stephen","given":"Wendy"},{"family":"Busch","given":"Andrea C."}],"issued":{"date-parts":[["1997"]]}},"locator":"258"}],"schema":"https://github.com/citation-style-language/schema/raw/master/csl-citation.json"} </w:instrText>
      </w:r>
      <w:r>
        <w:fldChar w:fldCharType="separate"/>
      </w:r>
      <w:r w:rsidRPr="00F31B1D">
        <w:rPr>
          <w:rFonts w:ascii="Calibri" w:hAnsi="Calibri" w:cs="Calibri"/>
        </w:rPr>
        <w:t>Stephen und Busch, 258.</w:t>
      </w:r>
      <w:r>
        <w:fldChar w:fldCharType="end"/>
      </w:r>
    </w:p>
  </w:footnote>
  <w:footnote w:id="1542">
    <w:p w14:paraId="6B84479A" w14:textId="4D2893F6" w:rsidR="00C6454D" w:rsidRDefault="00C6454D">
      <w:pPr>
        <w:pStyle w:val="FootnoteText"/>
      </w:pPr>
      <w:r>
        <w:rPr>
          <w:rStyle w:val="FootnoteReference"/>
        </w:rPr>
        <w:footnoteRef/>
      </w:r>
      <w:r>
        <w:t xml:space="preserve"> </w:t>
      </w:r>
      <w:r>
        <w:fldChar w:fldCharType="begin"/>
      </w:r>
      <w:r w:rsidR="008C334C">
        <w:instrText xml:space="preserve"> ADDIN ZOTERO_ITEM CSL_CITATION {"citationID":"lSu9RigF","properties":{"formattedCitation":"Stephen und Busch, 258.","plainCitation":"Stephen und Busch, 258.","noteIndex":1541},"citationItems":[{"id":9,"uris":["http://zotero.org/users/local/usTu59L8/items/FS2CVUV2"],"itemData":{"id":9,"type":"book","event-place":"Köln","ISBN":"978-3-89508-551-2","language":"ger","note":"OCLC: 973602249","publisher":"Könemann","publisher-place":"Köln","source":"Open WorldCat","title":"Das grosse Buch der vegetarischen Küche","author":[{"family":"Stephen","given":"Wendy"},{"family":"Busch","given":"Andrea C."}],"issued":{"date-parts":[["1997"]]}},"locator":"258"}],"schema":"https://github.com/citation-style-language/schema/raw/master/csl-citation.json"} </w:instrText>
      </w:r>
      <w:r>
        <w:fldChar w:fldCharType="separate"/>
      </w:r>
      <w:r w:rsidRPr="00C6454D">
        <w:rPr>
          <w:rFonts w:ascii="Calibri" w:hAnsi="Calibri" w:cs="Calibri"/>
        </w:rPr>
        <w:t>Stephen und Busch, 258.</w:t>
      </w:r>
      <w:r>
        <w:fldChar w:fldCharType="end"/>
      </w:r>
    </w:p>
  </w:footnote>
  <w:footnote w:id="1543">
    <w:p w14:paraId="31137B88" w14:textId="79075707" w:rsidR="00CA62C2" w:rsidRDefault="00CA62C2">
      <w:pPr>
        <w:pStyle w:val="FootnoteText"/>
      </w:pPr>
      <w:r>
        <w:rPr>
          <w:rStyle w:val="FootnoteReference"/>
        </w:rPr>
        <w:footnoteRef/>
      </w:r>
      <w:r>
        <w:t xml:space="preserve"> </w:t>
      </w:r>
      <w:r>
        <w:fldChar w:fldCharType="begin"/>
      </w:r>
      <w:r w:rsidR="008C334C">
        <w:instrText xml:space="preserve"> ADDIN ZOTERO_ITEM CSL_CITATION {"citationID":"zQwdEyKb","properties":{"formattedCitation":"Berning und Duttmann, {\\i{}Landlust - die Rezepte. Bd. 1 / [Chefred.}, 95.","plainCitation":"Berning und Duttmann, Landlust - die Rezepte. Bd. 1 / [Chefred., 95.","noteIndex":1542},"citationItems":[{"id":26,"uris":["http://zotero.org/users/local/usTu59L8/items/V2YGGZEP"],"itemData":{"id":26,"type":"book","edition":"12. Aufl","ISBN":"978-3-7843-3472-1","language":"ger","number-of-pages":"128","source":"K10plus ISBN","title":"Landlust - die Rezepte. Bd. 1 / [Chefred.: Ute Frieling-Huchzermeyer. Rezepte: Gertrud Berning ... Fotos: Heinz Duttmann ...]","title-short":"Landlust - die Rezepte. Bd. 1 / [Chefred.","editor":[{"family":"Berning","given":"Gertrud"},{"family":"Duttmann","given":"Heinz"}],"issued":{"date-parts":[["2013"]]}},"locator":"95"}],"schema":"https://github.com/citation-style-language/schema/raw/master/csl-citation.json"} </w:instrText>
      </w:r>
      <w:r>
        <w:fldChar w:fldCharType="separate"/>
      </w:r>
      <w:r w:rsidRPr="00CA62C2">
        <w:rPr>
          <w:rFonts w:ascii="Calibri" w:hAnsi="Calibri" w:cs="Calibri"/>
          <w:szCs w:val="24"/>
        </w:rPr>
        <w:t xml:space="preserve">Berning und Duttmann, </w:t>
      </w:r>
      <w:r w:rsidRPr="00CA62C2">
        <w:rPr>
          <w:rFonts w:ascii="Calibri" w:hAnsi="Calibri" w:cs="Calibri"/>
          <w:i/>
          <w:iCs/>
          <w:szCs w:val="24"/>
        </w:rPr>
        <w:t>Landlust - die Rezepte. Bd. 1 / [Chefred.</w:t>
      </w:r>
      <w:r w:rsidRPr="00CA62C2">
        <w:rPr>
          <w:rFonts w:ascii="Calibri" w:hAnsi="Calibri" w:cs="Calibri"/>
          <w:szCs w:val="24"/>
        </w:rPr>
        <w:t>, 95.</w:t>
      </w:r>
      <w:r>
        <w:fldChar w:fldCharType="end"/>
      </w:r>
    </w:p>
  </w:footnote>
  <w:footnote w:id="1544">
    <w:p w14:paraId="056C9B26" w14:textId="057291AF" w:rsidR="003537DB" w:rsidRDefault="003537DB">
      <w:pPr>
        <w:pStyle w:val="FootnoteText"/>
      </w:pPr>
      <w:r>
        <w:rPr>
          <w:rStyle w:val="FootnoteReference"/>
        </w:rPr>
        <w:footnoteRef/>
      </w:r>
      <w:r>
        <w:t xml:space="preserve"> </w:t>
      </w:r>
      <w:r>
        <w:fldChar w:fldCharType="begin"/>
      </w:r>
      <w:r w:rsidR="008C334C">
        <w:instrText xml:space="preserve"> ADDIN ZOTERO_ITEM CSL_CITATION {"citationID":"4ffCir6n","properties":{"formattedCitation":"Berning und Duttmann, 95.","plainCitation":"Berning und Duttmann, 95.","noteIndex":1543},"citationItems":[{"id":26,"uris":["http://zotero.org/users/local/usTu59L8/items/V2YGGZEP"],"itemData":{"id":26,"type":"book","edition":"12. Aufl","ISBN":"978-3-7843-3472-1","language":"ger","number-of-pages":"128","source":"K10plus ISBN","title":"Landlust - die Rezepte. Bd. 1 / [Chefred.: Ute Frieling-Huchzermeyer. Rezepte: Gertrud Berning ... Fotos: Heinz Duttmann ...]","title-short":"Landlust - die Rezepte. Bd. 1 / [Chefred.","editor":[{"family":"Berning","given":"Gertrud"},{"family":"Duttmann","given":"Heinz"}],"issued":{"date-parts":[["2013"]]}},"locator":"95"}],"schema":"https://github.com/citation-style-language/schema/raw/master/csl-citation.json"} </w:instrText>
      </w:r>
      <w:r>
        <w:fldChar w:fldCharType="separate"/>
      </w:r>
      <w:r w:rsidRPr="003537DB">
        <w:rPr>
          <w:rFonts w:ascii="Calibri" w:hAnsi="Calibri" w:cs="Calibri"/>
        </w:rPr>
        <w:t>Berning und Duttmann, 95.</w:t>
      </w:r>
      <w:r>
        <w:fldChar w:fldCharType="end"/>
      </w:r>
    </w:p>
  </w:footnote>
  <w:footnote w:id="1545">
    <w:p w14:paraId="1DC71FE9" w14:textId="440B0FE4" w:rsidR="00291B93" w:rsidRDefault="00291B93">
      <w:pPr>
        <w:pStyle w:val="FootnoteText"/>
      </w:pPr>
      <w:r>
        <w:rPr>
          <w:rStyle w:val="FootnoteReference"/>
        </w:rPr>
        <w:footnoteRef/>
      </w:r>
      <w:r>
        <w:t xml:space="preserve"> </w:t>
      </w:r>
      <w:r>
        <w:fldChar w:fldCharType="begin"/>
      </w:r>
      <w:r w:rsidR="008C334C">
        <w:instrText xml:space="preserve"> ADDIN ZOTERO_ITEM CSL_CITATION {"citationID":"gejGKEJL","properties":{"formattedCitation":"Ruschitzka, {\\i{}R\\uc0\\u246{}mertopf}, 57.","plainCitation":"Ruschitzka, Römertopf, 57.","noteIndex":1544},"citationItems":[{"id":38,"uris":["http://zotero.org/users/local/usTu59L8/items/7LDPC469"],"itemData":{"id":38,"type":"book","collection-title":"GU-KüchenRatgeber","edition":"4. Aufl","event-place":"München","ISBN":"978-3-7742-1759-1","number-of-pages":"64","publisher":"Gräfe und Unzer","publisher-place":"München","source":"K10plus ISBN","title":"Römertopf: sanft gegart im eigenen Saft: Gemüsegerichte oder zarter Fisch, deftiges mit Fleisch oder süßes zum Sattessen","title-short":"Römertopf","author":[{"family":"Ruschitzka","given":"Gudrun"}],"issued":{"date-parts":[["2001"]]}},"locator":"57"}],"schema":"https://github.com/citation-style-language/schema/raw/master/csl-citation.json"} </w:instrText>
      </w:r>
      <w:r>
        <w:fldChar w:fldCharType="separate"/>
      </w:r>
      <w:r w:rsidRPr="00291B93">
        <w:rPr>
          <w:rFonts w:ascii="Calibri" w:hAnsi="Calibri" w:cs="Calibri"/>
          <w:szCs w:val="24"/>
        </w:rPr>
        <w:t xml:space="preserve">Ruschitzka, </w:t>
      </w:r>
      <w:r w:rsidRPr="00291B93">
        <w:rPr>
          <w:rFonts w:ascii="Calibri" w:hAnsi="Calibri" w:cs="Calibri"/>
          <w:i/>
          <w:iCs/>
          <w:szCs w:val="24"/>
        </w:rPr>
        <w:t>Römertopf</w:t>
      </w:r>
      <w:r w:rsidRPr="00291B93">
        <w:rPr>
          <w:rFonts w:ascii="Calibri" w:hAnsi="Calibri" w:cs="Calibri"/>
          <w:szCs w:val="24"/>
        </w:rPr>
        <w:t>, 57.</w:t>
      </w:r>
      <w:r>
        <w:fldChar w:fldCharType="end"/>
      </w:r>
    </w:p>
  </w:footnote>
  <w:footnote w:id="1546">
    <w:p w14:paraId="763E66F7" w14:textId="5CAF401D" w:rsidR="00F95B41" w:rsidRDefault="00F95B41">
      <w:pPr>
        <w:pStyle w:val="FootnoteText"/>
      </w:pPr>
      <w:r>
        <w:rPr>
          <w:rStyle w:val="FootnoteReference"/>
        </w:rPr>
        <w:footnoteRef/>
      </w:r>
      <w:r>
        <w:t xml:space="preserve"> </w:t>
      </w:r>
      <w:r>
        <w:fldChar w:fldCharType="begin"/>
      </w:r>
      <w:r w:rsidR="008C334C">
        <w:instrText xml:space="preserve"> ADDIN ZOTERO_ITEM CSL_CITATION {"citationID":"u4FdQV67","properties":{"formattedCitation":"Frenkiel u.\\uc0\\u160{}a., {\\i{}Die gr\\uc0\\u252{}ne K\\uc0\\u252{}che auf Reisen}, 217.","plainCitation":"Frenkiel u. a., Die grüne Küche auf Reisen, 217.","noteIndex":1545},"citationItems":[{"id":57,"uris":["http://zotero.org/users/local/usTu59L8/items/LGKJLVB7"],"itemData":{"id":57,"type":"book","abstract":"Der Schwede David war ein ungesunder Vegetarier, die Dänin Luise eine gesundheitsbewusste Allesesserin. Jetzt haben sie die entspannte Variante des Vegetarismus entdeckt, kreativ mit hehren Zielen, aber ohne Dogmatismus, dafür mit tolerierten Abweichungen. Ihr Kochbucherstling ist, ebenso wie ihr Blog, farbenfroh und inspirierend. Hier wird kreativ und mit Einflüssen aus aller Welt, jedoch mit Zutaten, wie sie in Nordeuropa wachsen, gekocht. Wer sich also fragt, was er aus Gemüsesorten wie Rote Bete oder Rhabarber kochen soll, der wird bei \"Die grüne Küche\" fündig. Der Band ist in 10 Kapitel aufgeteilt; zuerst geben die Autoren einen Einblick, was sich in ihrer Speisekammer findet, Kapitel 2 widmet sich der Ernährung von Kindern. Sie sind Eltern einer kleinen Tochter, die natürlich auf der kulinarischen Weltreise dabei war. Nach ein paar Basisrezepten teilt sich der Band in die Kapitel \"Frühstück\", \"Leichte Gerichte\", \"Zum Mitnehmen\", \"Familienessen\", \"Häppchen\", \"Getränke\" und \"Süe︢ Gaumenfreuden\" auf. Gelungen, überall da, wo Vegetarisches gefragt ist. (2)","edition":"Dt. Erstausg","event-place":"München","ISBN":"978-3-86873-806-3","language":"ger","number-of-pages":"255","publisher":"Knesebeck","publisher-place":"München","source":"K10plus ISBN","title":"Die grüne Küche auf Reisen: Vegetarisches aus aller Welt","title-short":"Die grüne Küche auf Reisen","author":[{"family":"Frenkiel","given":"David"},{"family":"Vindahl","given":"Luise"},{"family":"Wiesner","given":"Linde"},{"family":"Frenkiel","given":"David"}],"issued":{"date-parts":[["2015"]]}},"locator":"217"}],"schema":"https://github.com/citation-style-language/schema/raw/master/csl-citation.json"} </w:instrText>
      </w:r>
      <w:r>
        <w:fldChar w:fldCharType="separate"/>
      </w:r>
      <w:r w:rsidRPr="00F95B41">
        <w:rPr>
          <w:rFonts w:ascii="Calibri" w:hAnsi="Calibri" w:cs="Calibri"/>
          <w:szCs w:val="24"/>
        </w:rPr>
        <w:t xml:space="preserve">Frenkiel u. a., </w:t>
      </w:r>
      <w:r w:rsidRPr="00F95B41">
        <w:rPr>
          <w:rFonts w:ascii="Calibri" w:hAnsi="Calibri" w:cs="Calibri"/>
          <w:i/>
          <w:iCs/>
          <w:szCs w:val="24"/>
        </w:rPr>
        <w:t>Die grüne Küche auf Reisen</w:t>
      </w:r>
      <w:r w:rsidRPr="00F95B41">
        <w:rPr>
          <w:rFonts w:ascii="Calibri" w:hAnsi="Calibri" w:cs="Calibri"/>
          <w:szCs w:val="24"/>
        </w:rPr>
        <w:t>, 217.</w:t>
      </w:r>
      <w:r>
        <w:fldChar w:fldCharType="end"/>
      </w:r>
    </w:p>
  </w:footnote>
  <w:footnote w:id="1547">
    <w:p w14:paraId="548FD2C7" w14:textId="7A9F591B" w:rsidR="00266885" w:rsidRDefault="00266885">
      <w:pPr>
        <w:pStyle w:val="FootnoteText"/>
      </w:pPr>
      <w:r>
        <w:rPr>
          <w:rStyle w:val="FootnoteReference"/>
        </w:rPr>
        <w:footnoteRef/>
      </w:r>
      <w:r>
        <w:t xml:space="preserve"> </w:t>
      </w:r>
      <w:r>
        <w:fldChar w:fldCharType="begin"/>
      </w:r>
      <w:r w:rsidR="008C334C">
        <w:instrText xml:space="preserve"> ADDIN ZOTERO_ITEM CSL_CITATION {"citationID":"8ddeFROh","properties":{"formattedCitation":"Pirou\\uc0\\u233{}, {\\i{}Die echte franz\\uc0\\u246{}sische K\\uc0\\u252{}che}, 102.","plainCitation":"Piroué, Die echte französische Küche, 102.","noteIndex":1546},"citationItems":[{"id":5,"uris":["http://zotero.org/users/local/usTu59L8/items/9D429KMD"],"itemData":{"id":5,"type":"book","edition":"6. Aufl","event-place":"München","ISBN":"978-3-7742-1540-5","language":"ger","number-of-pages":"280","publisher":"Gräfe und Unzer","publisher-place":"München","source":"K10plus ISBN","title":"Die echte französische Küche: typische Rezepte und kulinarische Impressionen aus allen Regionen","title-short":"Die echte französische Küche","author":[{"family":"Piroué","given":"Susi"}],"issued":{"date-parts":[["2001"]]}},"locator":"102"}],"schema":"https://github.com/citation-style-language/schema/raw/master/csl-citation.json"} </w:instrText>
      </w:r>
      <w:r>
        <w:fldChar w:fldCharType="separate"/>
      </w:r>
      <w:r w:rsidRPr="00266885">
        <w:rPr>
          <w:rFonts w:ascii="Calibri" w:hAnsi="Calibri" w:cs="Calibri"/>
          <w:szCs w:val="24"/>
        </w:rPr>
        <w:t xml:space="preserve">Piroué, </w:t>
      </w:r>
      <w:r w:rsidRPr="00266885">
        <w:rPr>
          <w:rFonts w:ascii="Calibri" w:hAnsi="Calibri" w:cs="Calibri"/>
          <w:i/>
          <w:iCs/>
          <w:szCs w:val="24"/>
        </w:rPr>
        <w:t>Die echte französische Küche</w:t>
      </w:r>
      <w:r w:rsidRPr="00266885">
        <w:rPr>
          <w:rFonts w:ascii="Calibri" w:hAnsi="Calibri" w:cs="Calibri"/>
          <w:szCs w:val="24"/>
        </w:rPr>
        <w:t>, 102.</w:t>
      </w:r>
      <w:r>
        <w:fldChar w:fldCharType="end"/>
      </w:r>
    </w:p>
  </w:footnote>
  <w:footnote w:id="1548">
    <w:p w14:paraId="00E48345" w14:textId="78DEBB1A" w:rsidR="001D744A" w:rsidRDefault="001D744A">
      <w:pPr>
        <w:pStyle w:val="FootnoteText"/>
      </w:pPr>
      <w:r>
        <w:rPr>
          <w:rStyle w:val="FootnoteReference"/>
        </w:rPr>
        <w:footnoteRef/>
      </w:r>
      <w:r>
        <w:t xml:space="preserve"> </w:t>
      </w:r>
      <w:r>
        <w:fldChar w:fldCharType="begin"/>
      </w:r>
      <w:r w:rsidR="008C334C">
        <w:instrText xml:space="preserve"> ADDIN ZOTERO_ITEM CSL_CITATION {"citationID":"EUEAnfHy","properties":{"formattedCitation":"Pirou\\uc0\\u233{}, 266.","plainCitation":"Piroué, 266.","noteIndex":1547},"citationItems":[{"id":5,"uris":["http://zotero.org/users/local/usTu59L8/items/9D429KMD"],"itemData":{"id":5,"type":"book","edition":"6. Aufl","event-place":"München","ISBN":"978-3-7742-1540-5","language":"ger","number-of-pages":"280","publisher":"Gräfe und Unzer","publisher-place":"München","source":"K10plus ISBN","title":"Die echte französische Küche: typische Rezepte und kulinarische Impressionen aus allen Regionen","title-short":"Die echte französische Küche","author":[{"family":"Piroué","given":"Susi"}],"issued":{"date-parts":[["2001"]]}},"locator":"266"}],"schema":"https://github.com/citation-style-language/schema/raw/master/csl-citation.json"} </w:instrText>
      </w:r>
      <w:r>
        <w:fldChar w:fldCharType="separate"/>
      </w:r>
      <w:r w:rsidRPr="001D744A">
        <w:rPr>
          <w:rFonts w:ascii="Calibri" w:hAnsi="Calibri" w:cs="Calibri"/>
          <w:szCs w:val="24"/>
        </w:rPr>
        <w:t>Piroué, 266.</w:t>
      </w:r>
      <w:r>
        <w:fldChar w:fldCharType="end"/>
      </w:r>
    </w:p>
  </w:footnote>
  <w:footnote w:id="1549">
    <w:p w14:paraId="75777002" w14:textId="29A15DC8" w:rsidR="00FC0834" w:rsidRDefault="00FC0834">
      <w:pPr>
        <w:pStyle w:val="FootnoteText"/>
      </w:pPr>
      <w:r>
        <w:rPr>
          <w:rStyle w:val="FootnoteReference"/>
        </w:rPr>
        <w:footnoteRef/>
      </w:r>
      <w:r>
        <w:t xml:space="preserve"> </w:t>
      </w:r>
      <w:r>
        <w:fldChar w:fldCharType="begin"/>
      </w:r>
      <w:r w:rsidR="008C334C">
        <w:instrText xml:space="preserve"> ADDIN ZOTERO_ITEM CSL_CITATION {"citationID":"u1ZHCLog","properties":{"formattedCitation":"Hess und S\\uc0\\u228{}lzer, {\\i{}Die echte italienische K\\uc0\\u252{}che}, 41.","plainCitation":"Hess und Sälzer, Die echte italienische Küche, 41.","noteIndex":1548},"citationItems":[{"id":2,"uris":["http://zotero.org/users/local/usTu59L8/items/8348HEDN"],"itemData":{"id":2,"type":"book","edition":"23. Aufl.","event-place":"München","ISBN":"978-3-7742-1102-5","language":"ger","number-of-pages":"320","publisher":"Gräfe und Unzer","publisher-place":"München","source":"K10plus ISBN","title":"Die echte italienische Küche: typische Rezepte und kulinarische Impressionen aus allen Regionen","title-short":"Die echte italienische Küche","author":[{"family":"Hess","given":"Reinhardt"},{"family":"Sälzer","given":"Sabine"}],"contributor":[{"family":"Foodfotografie Eising","given":""}],"issued":{"date-parts":[["2003"]]}},"locator":"41"}],"schema":"https://github.com/citation-style-language/schema/raw/master/csl-citation.json"} </w:instrText>
      </w:r>
      <w:r>
        <w:fldChar w:fldCharType="separate"/>
      </w:r>
      <w:r w:rsidRPr="00FC0834">
        <w:rPr>
          <w:rFonts w:ascii="Calibri" w:hAnsi="Calibri" w:cs="Calibri"/>
          <w:szCs w:val="24"/>
        </w:rPr>
        <w:t xml:space="preserve">Hess und Sälzer, </w:t>
      </w:r>
      <w:r w:rsidRPr="00FC0834">
        <w:rPr>
          <w:rFonts w:ascii="Calibri" w:hAnsi="Calibri" w:cs="Calibri"/>
          <w:i/>
          <w:iCs/>
          <w:szCs w:val="24"/>
        </w:rPr>
        <w:t>Die echte italienische Küche</w:t>
      </w:r>
      <w:r w:rsidRPr="00FC0834">
        <w:rPr>
          <w:rFonts w:ascii="Calibri" w:hAnsi="Calibri" w:cs="Calibri"/>
          <w:szCs w:val="24"/>
        </w:rPr>
        <w:t>, 41.</w:t>
      </w:r>
      <w:r>
        <w:fldChar w:fldCharType="end"/>
      </w:r>
    </w:p>
  </w:footnote>
  <w:footnote w:id="1550">
    <w:p w14:paraId="273BAC02" w14:textId="5B6F1A53" w:rsidR="00FB5605" w:rsidRDefault="00FB5605">
      <w:pPr>
        <w:pStyle w:val="FootnoteText"/>
      </w:pPr>
      <w:r>
        <w:rPr>
          <w:rStyle w:val="FootnoteReference"/>
        </w:rPr>
        <w:footnoteRef/>
      </w:r>
      <w:r>
        <w:t xml:space="preserve"> </w:t>
      </w:r>
      <w:r>
        <w:fldChar w:fldCharType="begin"/>
      </w:r>
      <w:r w:rsidR="008C334C">
        <w:instrText xml:space="preserve"> ADDIN ZOTERO_ITEM CSL_CITATION {"citationID":"V8RMPn8m","properties":{"formattedCitation":"Pirou\\uc0\\u233{}, {\\i{}Die echte franz\\uc0\\u246{}sische K\\uc0\\u252{}che}, 179.","plainCitation":"Piroué, Die echte französische Küche, 179.","noteIndex":1549},"citationItems":[{"id":5,"uris":["http://zotero.org/users/local/usTu59L8/items/9D429KMD"],"itemData":{"id":5,"type":"book","edition":"6. Aufl","event-place":"München","ISBN":"978-3-7742-1540-5","language":"ger","number-of-pages":"280","publisher":"Gräfe und Unzer","publisher-place":"München","source":"K10plus ISBN","title":"Die echte französische Küche: typische Rezepte und kulinarische Impressionen aus allen Regionen","title-short":"Die echte französische Küche","author":[{"family":"Piroué","given":"Susi"}],"issued":{"date-parts":[["2001"]]}},"locator":"179"}],"schema":"https://github.com/citation-style-language/schema/raw/master/csl-citation.json"} </w:instrText>
      </w:r>
      <w:r>
        <w:fldChar w:fldCharType="separate"/>
      </w:r>
      <w:r w:rsidRPr="00FB5605">
        <w:rPr>
          <w:rFonts w:ascii="Calibri" w:hAnsi="Calibri" w:cs="Calibri"/>
          <w:szCs w:val="24"/>
        </w:rPr>
        <w:t xml:space="preserve">Piroué, </w:t>
      </w:r>
      <w:r w:rsidRPr="00FB5605">
        <w:rPr>
          <w:rFonts w:ascii="Calibri" w:hAnsi="Calibri" w:cs="Calibri"/>
          <w:i/>
          <w:iCs/>
          <w:szCs w:val="24"/>
        </w:rPr>
        <w:t>Die echte französische Küche</w:t>
      </w:r>
      <w:r w:rsidRPr="00FB5605">
        <w:rPr>
          <w:rFonts w:ascii="Calibri" w:hAnsi="Calibri" w:cs="Calibri"/>
          <w:szCs w:val="24"/>
        </w:rPr>
        <w:t>, 179.</w:t>
      </w:r>
      <w:r>
        <w:fldChar w:fldCharType="end"/>
      </w:r>
    </w:p>
  </w:footnote>
  <w:footnote w:id="1551">
    <w:p w14:paraId="0B3DDA9E" w14:textId="68DC23B5" w:rsidR="007A0E2E" w:rsidRPr="00940999" w:rsidRDefault="007A0E2E">
      <w:pPr>
        <w:pStyle w:val="FootnoteText"/>
        <w:rPr>
          <w:lang w:val="en-US"/>
        </w:rPr>
      </w:pPr>
      <w:r>
        <w:rPr>
          <w:rStyle w:val="FootnoteReference"/>
        </w:rPr>
        <w:footnoteRef/>
      </w:r>
      <w:r w:rsidRPr="00940999">
        <w:rPr>
          <w:lang w:val="en-US"/>
        </w:rPr>
        <w:t xml:space="preserve"> </w:t>
      </w:r>
      <w:r>
        <w:fldChar w:fldCharType="begin"/>
      </w:r>
      <w:r w:rsidR="008C334C">
        <w:rPr>
          <w:lang w:val="en-US"/>
        </w:rPr>
        <w:instrText xml:space="preserve"> ADDIN ZOTERO_ITEM CSL_CITATION {"citationID":"zbMWWUrM","properties":{"formattedCitation":"Pirou\\uc0\\u233{}, 205.","plainCitation":"Piroué, 205.","noteIndex":1550},"citationItems":[{"id":5,"uris":["http://zotero.org/users/local/usTu59L8/items/9D429KMD"],"itemData":{"id":5,"type":"book","edition":"6. Aufl","event-place":"München","ISBN":"978-3-7742-1540-5","language":"ger","number-of-pages":"280","publisher":"Gräfe und Unzer","publisher-place":"München","source":"K10plus ISBN","title":"Die echte französische Küche: typische Rezepte und kulinarische Impressionen aus allen Regionen","title-short":"Die echte französische Küche","author":[{"family":"Piroué","given":"Susi"}],"issued":{"date-parts":[["2001"]]}},"locator":"205"}],"schema":"https://github.com/citation-style-language/schema/raw/master/csl-citation.json"} </w:instrText>
      </w:r>
      <w:r>
        <w:fldChar w:fldCharType="separate"/>
      </w:r>
      <w:r w:rsidRPr="00940999">
        <w:rPr>
          <w:rFonts w:ascii="Calibri" w:hAnsi="Calibri" w:cs="Calibri"/>
          <w:szCs w:val="24"/>
          <w:lang w:val="en-US"/>
        </w:rPr>
        <w:t>Piroué, 205.</w:t>
      </w:r>
      <w:r>
        <w:fldChar w:fldCharType="end"/>
      </w:r>
    </w:p>
  </w:footnote>
  <w:footnote w:id="1552">
    <w:p w14:paraId="2A6547D7" w14:textId="7A2DA49A" w:rsidR="00C24A50" w:rsidRPr="00940999" w:rsidRDefault="00C24A50">
      <w:pPr>
        <w:pStyle w:val="FootnoteText"/>
        <w:rPr>
          <w:lang w:val="en-US"/>
        </w:rPr>
      </w:pPr>
      <w:r>
        <w:rPr>
          <w:rStyle w:val="FootnoteReference"/>
        </w:rPr>
        <w:footnoteRef/>
      </w:r>
      <w:r w:rsidRPr="00940999">
        <w:rPr>
          <w:lang w:val="en-US"/>
        </w:rPr>
        <w:t xml:space="preserve"> </w:t>
      </w:r>
      <w:r>
        <w:fldChar w:fldCharType="begin"/>
      </w:r>
      <w:r w:rsidR="008C334C">
        <w:rPr>
          <w:lang w:val="en-US"/>
        </w:rPr>
        <w:instrText xml:space="preserve"> ADDIN ZOTERO_ITEM CSL_CITATION {"citationID":"7daZhwBH","properties":{"formattedCitation":"Pirou\\uc0\\u233{}, 205.","plainCitation":"Piroué, 205.","noteIndex":1551},"citationItems":[{"id":5,"uris":["http://zotero.org/users/local/usTu59L8/items/9D429KMD"],"itemData":{"id":5,"type":"book","edition":"6. Aufl","event-place":"München","ISBN":"978-3-7742-1540-5","language":"ger","number-of-pages":"280","publisher":"Gräfe und Unzer","publisher-place":"München","source":"K10plus ISBN","title":"Die echte französische Küche: typische Rezepte und kulinarische Impressionen aus allen Regionen","title-short":"Die echte französische Küche","author":[{"family":"Piroué","given":"Susi"}],"issued":{"date-parts":[["2001"]]}},"locator":"205"}],"schema":"https://github.com/citation-style-language/schema/raw/master/csl-citation.json"} </w:instrText>
      </w:r>
      <w:r>
        <w:fldChar w:fldCharType="separate"/>
      </w:r>
      <w:r w:rsidRPr="00940999">
        <w:rPr>
          <w:rFonts w:ascii="Calibri" w:hAnsi="Calibri" w:cs="Calibri"/>
          <w:szCs w:val="24"/>
          <w:lang w:val="en-US"/>
        </w:rPr>
        <w:t>Piroué, 205.</w:t>
      </w:r>
      <w:r>
        <w:fldChar w:fldCharType="end"/>
      </w:r>
    </w:p>
  </w:footnote>
  <w:footnote w:id="1553">
    <w:p w14:paraId="66EF3126" w14:textId="0BDF38D1" w:rsidR="001D1CE5" w:rsidRPr="00940999" w:rsidRDefault="001D1CE5">
      <w:pPr>
        <w:pStyle w:val="FootnoteText"/>
        <w:rPr>
          <w:lang w:val="en-US"/>
        </w:rPr>
      </w:pPr>
      <w:r>
        <w:rPr>
          <w:rStyle w:val="FootnoteReference"/>
        </w:rPr>
        <w:footnoteRef/>
      </w:r>
      <w:r w:rsidRPr="00940999">
        <w:rPr>
          <w:lang w:val="en-US"/>
        </w:rPr>
        <w:t xml:space="preserve"> </w:t>
      </w:r>
      <w:r>
        <w:fldChar w:fldCharType="begin"/>
      </w:r>
      <w:r w:rsidR="008C334C">
        <w:rPr>
          <w:lang w:val="en-US"/>
        </w:rPr>
        <w:instrText xml:space="preserve"> ADDIN ZOTERO_ITEM CSL_CITATION {"citationID":"ZFSAkquc","properties":{"formattedCitation":"Pirou\\uc0\\u233{}, 208.","plainCitation":"Piroué, 208.","noteIndex":1552},"citationItems":[{"id":5,"uris":["http://zotero.org/users/local/usTu59L8/items/9D429KMD"],"itemData":{"id":5,"type":"book","edition":"6. Aufl","event-place":"München","ISBN":"978-3-7742-1540-5","language":"ger","number-of-pages":"280","publisher":"Gräfe und Unzer","publisher-place":"München","source":"K10plus ISBN","title":"Die echte französische Küche: typische Rezepte und kulinarische Impressionen aus allen Regionen","title-short":"Die echte französische Küche","author":[{"family":"Piroué","given":"Susi"}],"issued":{"date-parts":[["2001"]]}},"locator":"208"}],"schema":"https://github.com/citation-style-language/schema/raw/master/csl-citation.json"} </w:instrText>
      </w:r>
      <w:r>
        <w:fldChar w:fldCharType="separate"/>
      </w:r>
      <w:r w:rsidRPr="00940999">
        <w:rPr>
          <w:rFonts w:ascii="Calibri" w:hAnsi="Calibri" w:cs="Calibri"/>
          <w:szCs w:val="24"/>
          <w:lang w:val="en-US"/>
        </w:rPr>
        <w:t>Piroué, 208.</w:t>
      </w:r>
      <w:r>
        <w:fldChar w:fldCharType="end"/>
      </w:r>
    </w:p>
  </w:footnote>
  <w:footnote w:id="1554">
    <w:p w14:paraId="3453BBE1" w14:textId="083321BD" w:rsidR="001C2144" w:rsidRPr="00940999" w:rsidRDefault="001C2144">
      <w:pPr>
        <w:pStyle w:val="FootnoteText"/>
        <w:rPr>
          <w:lang w:val="en-US"/>
        </w:rPr>
      </w:pPr>
      <w:r>
        <w:rPr>
          <w:rStyle w:val="FootnoteReference"/>
        </w:rPr>
        <w:footnoteRef/>
      </w:r>
      <w:r w:rsidRPr="00940999">
        <w:rPr>
          <w:lang w:val="en-US"/>
        </w:rPr>
        <w:t xml:space="preserve"> </w:t>
      </w:r>
      <w:r>
        <w:fldChar w:fldCharType="begin"/>
      </w:r>
      <w:r w:rsidR="008C334C">
        <w:rPr>
          <w:lang w:val="en-US"/>
        </w:rPr>
        <w:instrText xml:space="preserve"> ADDIN ZOTERO_ITEM CSL_CITATION {"citationID":"VQTLjbzo","properties":{"formattedCitation":"Pirou\\uc0\\u233{}, 208.","plainCitation":"Piroué, 208.","noteIndex":1553},"citationItems":[{"id":5,"uris":["http://zotero.org/users/local/usTu59L8/items/9D429KMD"],"itemData":{"id":5,"type":"book","edition":"6. Aufl","event-place":"München","ISBN":"978-3-7742-1540-5","language":"ger","number-of-pages":"280","publisher":"Gräfe und Unzer","publisher-place":"München","source":"K10plus ISBN","title":"Die echte französische Küche: typische Rezepte und kulinarische Impressionen aus allen Regionen","title-short":"Die echte französische Küche","author":[{"family":"Piroué","given":"Susi"}],"issued":{"date-parts":[["2001"]]}},"locator":"208"}],"schema":"https://github.com/citation-style-language/schema/raw/master/csl-citation.json"} </w:instrText>
      </w:r>
      <w:r>
        <w:fldChar w:fldCharType="separate"/>
      </w:r>
      <w:r w:rsidRPr="00940999">
        <w:rPr>
          <w:rFonts w:ascii="Calibri" w:hAnsi="Calibri" w:cs="Calibri"/>
          <w:szCs w:val="24"/>
          <w:lang w:val="en-US"/>
        </w:rPr>
        <w:t>Piroué, 208.</w:t>
      </w:r>
      <w:r>
        <w:fldChar w:fldCharType="end"/>
      </w:r>
    </w:p>
  </w:footnote>
  <w:footnote w:id="1555">
    <w:p w14:paraId="6835F12A" w14:textId="767FCC9D" w:rsidR="008248C3" w:rsidRPr="00940999" w:rsidRDefault="008248C3">
      <w:pPr>
        <w:pStyle w:val="FootnoteText"/>
        <w:rPr>
          <w:lang w:val="en-US"/>
        </w:rPr>
      </w:pPr>
      <w:r>
        <w:rPr>
          <w:rStyle w:val="FootnoteReference"/>
        </w:rPr>
        <w:footnoteRef/>
      </w:r>
      <w:r w:rsidRPr="00940999">
        <w:rPr>
          <w:lang w:val="en-US"/>
        </w:rPr>
        <w:t xml:space="preserve"> </w:t>
      </w:r>
      <w:r>
        <w:fldChar w:fldCharType="begin"/>
      </w:r>
      <w:r w:rsidR="008C334C">
        <w:rPr>
          <w:lang w:val="en-US"/>
        </w:rPr>
        <w:instrText xml:space="preserve"> ADDIN ZOTERO_ITEM CSL_CITATION {"citationID":"xQDAzifk","properties":{"formattedCitation":"Pirou\\uc0\\u233{}, 209.","plainCitation":"Piroué, 209.","noteIndex":1554},"citationItems":[{"id":5,"uris":["http://zotero.org/users/local/usTu59L8/items/9D429KMD"],"itemData":{"id":5,"type":"book","edition":"6. Aufl","event-place":"München","ISBN":"978-3-7742-1540-5","language":"ger","number-of-pages":"280","publisher":"Gräfe und Unzer","publisher-place":"München","source":"K10plus ISBN","title":"Die echte französische Küche: typische Rezepte und kulinarische Impressionen aus allen Regionen","title-short":"Die echte französische Küche","author":[{"family":"Piroué","given":"Susi"}],"issued":{"date-parts":[["2001"]]}},"locator":"209"}],"schema":"https://github.com/citation-style-language/schema/raw/master/csl-citation.json"} </w:instrText>
      </w:r>
      <w:r>
        <w:fldChar w:fldCharType="separate"/>
      </w:r>
      <w:r w:rsidRPr="00940999">
        <w:rPr>
          <w:rFonts w:ascii="Calibri" w:hAnsi="Calibri" w:cs="Calibri"/>
          <w:szCs w:val="24"/>
          <w:lang w:val="en-US"/>
        </w:rPr>
        <w:t>Piroué, 209.</w:t>
      </w:r>
      <w:r>
        <w:fldChar w:fldCharType="end"/>
      </w:r>
    </w:p>
  </w:footnote>
  <w:footnote w:id="1556">
    <w:p w14:paraId="1FC5E260" w14:textId="2E375A0C" w:rsidR="006F6211" w:rsidRDefault="006F6211">
      <w:pPr>
        <w:pStyle w:val="FootnoteText"/>
      </w:pPr>
      <w:r>
        <w:rPr>
          <w:rStyle w:val="FootnoteReference"/>
        </w:rPr>
        <w:footnoteRef/>
      </w:r>
      <w:r>
        <w:t xml:space="preserve"> </w:t>
      </w:r>
      <w:r>
        <w:fldChar w:fldCharType="begin"/>
      </w:r>
      <w:r w:rsidR="008C334C">
        <w:instrText xml:space="preserve"> ADDIN ZOTERO_ITEM CSL_CITATION {"citationID":"3fe3DP8v","properties":{"formattedCitation":"Pirou\\uc0\\u233{}, 209.","plainCitation":"Piroué, 209.","noteIndex":1555},"citationItems":[{"id":5,"uris":["http://zotero.org/users/local/usTu59L8/items/9D429KMD"],"itemData":{"id":5,"type":"book","edition":"6. Aufl","event-place":"München","ISBN":"978-3-7742-1540-5","language":"ger","number-of-pages":"280","publisher":"Gräfe und Unzer","publisher-place":"München","source":"K10plus ISBN","title":"Die echte französische Küche: typische Rezepte und kulinarische Impressionen aus allen Regionen","title-short":"Die echte französische Küche","author":[{"family":"Piroué","given":"Susi"}],"issued":{"date-parts":[["2001"]]}},"locator":"209"}],"schema":"https://github.com/citation-style-language/schema/raw/master/csl-citation.json"} </w:instrText>
      </w:r>
      <w:r>
        <w:fldChar w:fldCharType="separate"/>
      </w:r>
      <w:r w:rsidRPr="006F6211">
        <w:rPr>
          <w:rFonts w:ascii="Calibri" w:hAnsi="Calibri" w:cs="Calibri"/>
          <w:szCs w:val="24"/>
        </w:rPr>
        <w:t>Piroué, 209.</w:t>
      </w:r>
      <w:r>
        <w:fldChar w:fldCharType="end"/>
      </w:r>
    </w:p>
  </w:footnote>
  <w:footnote w:id="1557">
    <w:p w14:paraId="26A07DB1" w14:textId="40ADB5E9" w:rsidR="006F47AD" w:rsidRDefault="006F47AD">
      <w:pPr>
        <w:pStyle w:val="FootnoteText"/>
      </w:pPr>
      <w:r>
        <w:rPr>
          <w:rStyle w:val="FootnoteReference"/>
        </w:rPr>
        <w:footnoteRef/>
      </w:r>
      <w:r>
        <w:t xml:space="preserve"> </w:t>
      </w:r>
      <w:r>
        <w:fldChar w:fldCharType="begin"/>
      </w:r>
      <w:r w:rsidR="008C334C">
        <w:instrText xml:space="preserve"> ADDIN ZOTERO_ITEM CSL_CITATION {"citationID":"gnBH3Och","properties":{"formattedCitation":"Hess und S\\uc0\\u228{}lzer, {\\i{}Die echte italienische K\\uc0\\u252{}che}, 78.","plainCitation":"Hess und Sälzer, Die echte italienische Küche, 78.","noteIndex":1556},"citationItems":[{"id":2,"uris":["http://zotero.org/users/local/usTu59L8/items/8348HEDN"],"itemData":{"id":2,"type":"book","edition":"23. Aufl.","event-place":"München","ISBN":"978-3-7742-1102-5","language":"ger","number-of-pages":"320","publisher":"Gräfe und Unzer","publisher-place":"München","source":"K10plus ISBN","title":"Die echte italienische Küche: typische Rezepte und kulinarische Impressionen aus allen Regionen","title-short":"Die echte italienische Küche","author":[{"family":"Hess","given":"Reinhardt"},{"family":"Sälzer","given":"Sabine"}],"contributor":[{"family":"Foodfotografie Eising","given":""}],"issued":{"date-parts":[["2003"]]}},"locator":"78"}],"schema":"https://github.com/citation-style-language/schema/raw/master/csl-citation.json"} </w:instrText>
      </w:r>
      <w:r>
        <w:fldChar w:fldCharType="separate"/>
      </w:r>
      <w:r w:rsidRPr="006F47AD">
        <w:rPr>
          <w:rFonts w:ascii="Calibri" w:hAnsi="Calibri" w:cs="Calibri"/>
          <w:szCs w:val="24"/>
        </w:rPr>
        <w:t xml:space="preserve">Hess und Sälzer, </w:t>
      </w:r>
      <w:r w:rsidRPr="006F47AD">
        <w:rPr>
          <w:rFonts w:ascii="Calibri" w:hAnsi="Calibri" w:cs="Calibri"/>
          <w:i/>
          <w:iCs/>
          <w:szCs w:val="24"/>
        </w:rPr>
        <w:t>Die echte italienische Küche</w:t>
      </w:r>
      <w:r w:rsidRPr="006F47AD">
        <w:rPr>
          <w:rFonts w:ascii="Calibri" w:hAnsi="Calibri" w:cs="Calibri"/>
          <w:szCs w:val="24"/>
        </w:rPr>
        <w:t>, 78.</w:t>
      </w:r>
      <w:r>
        <w:fldChar w:fldCharType="end"/>
      </w:r>
    </w:p>
  </w:footnote>
  <w:footnote w:id="1558">
    <w:p w14:paraId="646DE363" w14:textId="41210AAE" w:rsidR="00A563DB" w:rsidRDefault="00A563DB">
      <w:pPr>
        <w:pStyle w:val="FootnoteText"/>
      </w:pPr>
      <w:r>
        <w:rPr>
          <w:rStyle w:val="FootnoteReference"/>
        </w:rPr>
        <w:footnoteRef/>
      </w:r>
      <w:r>
        <w:t xml:space="preserve"> </w:t>
      </w:r>
      <w:r>
        <w:fldChar w:fldCharType="begin"/>
      </w:r>
      <w:r w:rsidR="008C334C">
        <w:instrText xml:space="preserve"> ADDIN ZOTERO_ITEM CSL_CITATION {"citationID":"krbZrP1J","properties":{"formattedCitation":"Hess und S\\uc0\\u228{}lzer, 79.","plainCitation":"Hess und Sälzer, 79.","noteIndex":1557},"citationItems":[{"id":2,"uris":["http://zotero.org/users/local/usTu59L8/items/8348HEDN"],"itemData":{"id":2,"type":"book","edition":"23. Aufl.","event-place":"München","ISBN":"978-3-7742-1102-5","language":"ger","number-of-pages":"320","publisher":"Gräfe und Unzer","publisher-place":"München","source":"K10plus ISBN","title":"Die echte italienische Küche: typische Rezepte und kulinarische Impressionen aus allen Regionen","title-short":"Die echte italienische Küche","author":[{"family":"Hess","given":"Reinhardt"},{"family":"Sälzer","given":"Sabine"}],"contributor":[{"family":"Foodfotografie Eising","given":""}],"issued":{"date-parts":[["2003"]]}},"locator":"79"}],"schema":"https://github.com/citation-style-language/schema/raw/master/csl-citation.json"} </w:instrText>
      </w:r>
      <w:r>
        <w:fldChar w:fldCharType="separate"/>
      </w:r>
      <w:r w:rsidR="006F47AD" w:rsidRPr="006F47AD">
        <w:rPr>
          <w:rFonts w:ascii="Calibri" w:hAnsi="Calibri" w:cs="Calibri"/>
          <w:szCs w:val="24"/>
        </w:rPr>
        <w:t>Hess und Sälzer, 79.</w:t>
      </w:r>
      <w:r>
        <w:fldChar w:fldCharType="end"/>
      </w:r>
    </w:p>
  </w:footnote>
  <w:footnote w:id="1559">
    <w:p w14:paraId="639CA11C" w14:textId="5B45DFC8" w:rsidR="002F31DD" w:rsidRDefault="002F31DD">
      <w:pPr>
        <w:pStyle w:val="FootnoteText"/>
      </w:pPr>
      <w:r>
        <w:rPr>
          <w:rStyle w:val="FootnoteReference"/>
        </w:rPr>
        <w:footnoteRef/>
      </w:r>
      <w:r>
        <w:t xml:space="preserve"> </w:t>
      </w:r>
      <w:r>
        <w:fldChar w:fldCharType="begin"/>
      </w:r>
      <w:r w:rsidR="008C334C">
        <w:instrText xml:space="preserve"> ADDIN ZOTERO_ITEM CSL_CITATION {"citationID":"RDDtNHws","properties":{"formattedCitation":"Pirou\\uc0\\u233{}, {\\i{}Die echte franz\\uc0\\u246{}sische K\\uc0\\u252{}che}, 179.","plainCitation":"Piroué, Die echte französische Küche, 179.","noteIndex":1558},"citationItems":[{"id":5,"uris":["http://zotero.org/users/local/usTu59L8/items/9D429KMD"],"itemData":{"id":5,"type":"book","edition":"6. Aufl","event-place":"München","ISBN":"978-3-7742-1540-5","language":"ger","number-of-pages":"280","publisher":"Gräfe und Unzer","publisher-place":"München","source":"K10plus ISBN","title":"Die echte französische Küche: typische Rezepte und kulinarische Impressionen aus allen Regionen","title-short":"Die echte französische Küche","author":[{"family":"Piroué","given":"Susi"}],"issued":{"date-parts":[["2001"]]}},"locator":"179"}],"schema":"https://github.com/citation-style-language/schema/raw/master/csl-citation.json"} </w:instrText>
      </w:r>
      <w:r>
        <w:fldChar w:fldCharType="separate"/>
      </w:r>
      <w:r w:rsidRPr="002F31DD">
        <w:rPr>
          <w:rFonts w:ascii="Calibri" w:hAnsi="Calibri" w:cs="Calibri"/>
          <w:szCs w:val="24"/>
        </w:rPr>
        <w:t xml:space="preserve">Piroué, </w:t>
      </w:r>
      <w:r w:rsidRPr="002F31DD">
        <w:rPr>
          <w:rFonts w:ascii="Calibri" w:hAnsi="Calibri" w:cs="Calibri"/>
          <w:i/>
          <w:iCs/>
          <w:szCs w:val="24"/>
        </w:rPr>
        <w:t>Die echte französische Küche</w:t>
      </w:r>
      <w:r w:rsidRPr="002F31DD">
        <w:rPr>
          <w:rFonts w:ascii="Calibri" w:hAnsi="Calibri" w:cs="Calibri"/>
          <w:szCs w:val="24"/>
        </w:rPr>
        <w:t>, 179.</w:t>
      </w:r>
      <w:r>
        <w:fldChar w:fldCharType="end"/>
      </w:r>
    </w:p>
  </w:footnote>
  <w:footnote w:id="1560">
    <w:p w14:paraId="43142D5A" w14:textId="47B0B3C8" w:rsidR="00BB6A57" w:rsidRDefault="00BB6A57">
      <w:pPr>
        <w:pStyle w:val="FootnoteText"/>
      </w:pPr>
      <w:r>
        <w:rPr>
          <w:rStyle w:val="FootnoteReference"/>
        </w:rPr>
        <w:footnoteRef/>
      </w:r>
      <w:r>
        <w:t xml:space="preserve"> </w:t>
      </w:r>
      <w:r>
        <w:fldChar w:fldCharType="begin"/>
      </w:r>
      <w:r w:rsidR="008C334C">
        <w:instrText xml:space="preserve"> ADDIN ZOTERO_ITEM CSL_CITATION {"citationID":"ZvXNxYWQ","properties":{"formattedCitation":"Frenkiel und Vindahl, {\\i{}Die gr\\uc0\\u252{}ne K\\uc0\\u252{}che}, 228.","plainCitation":"Frenkiel und Vindahl, Die grüne Küche, 228.","noteIndex":1559},"citationItems":[{"id":59,"uris":["http://zotero.org/users/local/usTu59L8/items/T936RKBP"],"itemData":{"id":59,"type":"book","edition":"3. Auflage, deutsche Erstausgabe","event-place":"München","ISBN":"978-3-86873-685-4","language":"ger","number-of-pages":"247","publisher":"Knesebeck","publisher-place":"München","source":"K10plus ISBN","title":"Die grüne Küche: köstliche vegetarische Ideen für jeden Tag","title-short":"Die grüne Küche","author":[{"family":"Frenkiel","given":"David"},{"family":"Vindahl","given":"Luise"}],"translator":[{"family":"Weinberger","given":"Anita"}],"issued":{"date-parts":[["2016"]]}},"locator":"228"}],"schema":"https://github.com/citation-style-language/schema/raw/master/csl-citation.json"} </w:instrText>
      </w:r>
      <w:r>
        <w:fldChar w:fldCharType="separate"/>
      </w:r>
      <w:r w:rsidRPr="00BB6A57">
        <w:rPr>
          <w:rFonts w:ascii="Calibri" w:hAnsi="Calibri" w:cs="Calibri"/>
          <w:szCs w:val="24"/>
        </w:rPr>
        <w:t xml:space="preserve">Frenkiel und Vindahl, </w:t>
      </w:r>
      <w:r w:rsidRPr="00BB6A57">
        <w:rPr>
          <w:rFonts w:ascii="Calibri" w:hAnsi="Calibri" w:cs="Calibri"/>
          <w:i/>
          <w:iCs/>
          <w:szCs w:val="24"/>
        </w:rPr>
        <w:t>Die grüne Küche</w:t>
      </w:r>
      <w:r w:rsidRPr="00BB6A57">
        <w:rPr>
          <w:rFonts w:ascii="Calibri" w:hAnsi="Calibri" w:cs="Calibri"/>
          <w:szCs w:val="24"/>
        </w:rPr>
        <w:t>, 228.</w:t>
      </w:r>
      <w:r>
        <w:fldChar w:fldCharType="end"/>
      </w:r>
    </w:p>
  </w:footnote>
  <w:footnote w:id="1561">
    <w:p w14:paraId="344FD556" w14:textId="235FAAA1" w:rsidR="0077098D" w:rsidRDefault="0077098D">
      <w:pPr>
        <w:pStyle w:val="FootnoteText"/>
      </w:pPr>
      <w:r>
        <w:rPr>
          <w:rStyle w:val="FootnoteReference"/>
        </w:rPr>
        <w:footnoteRef/>
      </w:r>
      <w:r>
        <w:t xml:space="preserve"> </w:t>
      </w:r>
      <w:r>
        <w:fldChar w:fldCharType="begin"/>
      </w:r>
      <w:r w:rsidR="008C334C">
        <w:instrText xml:space="preserve"> ADDIN ZOTERO_ITEM CSL_CITATION {"citationID":"aiYIUgLe","properties":{"formattedCitation":"Szwillus, Mewes, und Poziombka, {\\i{}Vegetarisch - Lieblingsrezepte aus aller Welt}, 54.","plainCitation":"Szwillus, Mewes, und Poziombka, Vegetarisch - Lieblingsrezepte aus aller Welt, 54.","noteIndex":1560},"citationItems":[{"id":28,"uris":["http://zotero.org/users/local/usTu59L8/items/HL8LHDY3"],"itemData":{"id":28,"type":"book","collection-title":"GU-KüchenRatgeber","edition":"1. Aufl","event-place":"München","ISBN":"978-3-7742-4888-5","language":"ger","number-of-pages":"64","publisher":"Gräfe und Unzer","publisher-place":"München","source":"K10plus ISBN","title":"Vegetarisch - Lieblingsrezepte aus aller Welt: mit den 10 GU-Erfolgstipps ; praktische Garmethoden-Übersicht ; ausführliche Warenkunde","title-short":"Vegetarisch - Lieblingsrezepte aus aller Welt","author":[{"family":"Szwillus","given":"Marlisa"},{"family":"Mewes","given":"Kai"},{"family":"Poziombka","given":"Stefanie"}],"issued":{"date-parts":[["2002"]]}},"locator":"54"}],"schema":"https://github.com/citation-style-language/schema/raw/master/csl-citation.json"} </w:instrText>
      </w:r>
      <w:r>
        <w:fldChar w:fldCharType="separate"/>
      </w:r>
      <w:r w:rsidRPr="0077098D">
        <w:rPr>
          <w:rFonts w:ascii="Calibri" w:hAnsi="Calibri" w:cs="Calibri"/>
          <w:szCs w:val="24"/>
        </w:rPr>
        <w:t xml:space="preserve">Szwillus, Mewes, und Poziombka, </w:t>
      </w:r>
      <w:r w:rsidRPr="0077098D">
        <w:rPr>
          <w:rFonts w:ascii="Calibri" w:hAnsi="Calibri" w:cs="Calibri"/>
          <w:i/>
          <w:iCs/>
          <w:szCs w:val="24"/>
        </w:rPr>
        <w:t>Vegetarisch - Lieblingsrezepte aus aller Welt</w:t>
      </w:r>
      <w:r w:rsidRPr="0077098D">
        <w:rPr>
          <w:rFonts w:ascii="Calibri" w:hAnsi="Calibri" w:cs="Calibri"/>
          <w:szCs w:val="24"/>
        </w:rPr>
        <w:t>, 54.</w:t>
      </w:r>
      <w:r>
        <w:fldChar w:fldCharType="end"/>
      </w:r>
    </w:p>
  </w:footnote>
  <w:footnote w:id="1562">
    <w:p w14:paraId="7585300A" w14:textId="49C37680" w:rsidR="00300B80" w:rsidRDefault="00300B80">
      <w:pPr>
        <w:pStyle w:val="FootnoteText"/>
      </w:pPr>
      <w:r>
        <w:rPr>
          <w:rStyle w:val="FootnoteReference"/>
        </w:rPr>
        <w:footnoteRef/>
      </w:r>
      <w:r>
        <w:t xml:space="preserve"> </w:t>
      </w:r>
      <w:r>
        <w:fldChar w:fldCharType="begin"/>
      </w:r>
      <w:r w:rsidR="008C334C">
        <w:instrText xml:space="preserve"> ADDIN ZOTERO_ITEM CSL_CITATION {"citationID":"xFlROIzJ","properties":{"formattedCitation":"Szwillus, Mewes, und Poziombka, 56.","plainCitation":"Szwillus, Mewes, und Poziombka, 56.","noteIndex":1561},"citationItems":[{"id":28,"uris":["http://zotero.org/users/local/usTu59L8/items/HL8LHDY3"],"itemData":{"id":28,"type":"book","collection-title":"GU-KüchenRatgeber","edition":"1. Aufl","event-place":"München","ISBN":"978-3-7742-4888-5","language":"ger","number-of-pages":"64","publisher":"Gräfe und Unzer","publisher-place":"München","source":"K10plus ISBN","title":"Vegetarisch - Lieblingsrezepte aus aller Welt: mit den 10 GU-Erfolgstipps ; praktische Garmethoden-Übersicht ; ausführliche Warenkunde","title-short":"Vegetarisch - Lieblingsrezepte aus aller Welt","author":[{"family":"Szwillus","given":"Marlisa"},{"family":"Mewes","given":"Kai"},{"family":"Poziombka","given":"Stefanie"}],"issued":{"date-parts":[["2002"]]}},"locator":"56"}],"schema":"https://github.com/citation-style-language/schema/raw/master/csl-citation.json"} </w:instrText>
      </w:r>
      <w:r>
        <w:fldChar w:fldCharType="separate"/>
      </w:r>
      <w:r w:rsidRPr="00300B80">
        <w:rPr>
          <w:rFonts w:ascii="Calibri" w:hAnsi="Calibri" w:cs="Calibri"/>
        </w:rPr>
        <w:t>Szwillus, Mewes, und Poziombka, 56.</w:t>
      </w:r>
      <w:r>
        <w:fldChar w:fldCharType="end"/>
      </w:r>
    </w:p>
  </w:footnote>
  <w:footnote w:id="1563">
    <w:p w14:paraId="1FE91467" w14:textId="14CBEC16" w:rsidR="00CC28BE" w:rsidRDefault="00CC28BE">
      <w:pPr>
        <w:pStyle w:val="FootnoteText"/>
      </w:pPr>
      <w:r>
        <w:rPr>
          <w:rStyle w:val="FootnoteReference"/>
        </w:rPr>
        <w:footnoteRef/>
      </w:r>
      <w:r>
        <w:t xml:space="preserve"> </w:t>
      </w:r>
      <w:r>
        <w:fldChar w:fldCharType="begin"/>
      </w:r>
      <w:r w:rsidR="008C334C">
        <w:instrText xml:space="preserve"> ADDIN ZOTERO_ITEM CSL_CITATION {"citationID":"kauvBhnF","properties":{"formattedCitation":"Szwillus, Mewes, und Poziombka, 56.","plainCitation":"Szwillus, Mewes, und Poziombka, 56.","noteIndex":1562},"citationItems":[{"id":28,"uris":["http://zotero.org/users/local/usTu59L8/items/HL8LHDY3"],"itemData":{"id":28,"type":"book","collection-title":"GU-KüchenRatgeber","edition":"1. Aufl","event-place":"München","ISBN":"978-3-7742-4888-5","language":"ger","number-of-pages":"64","publisher":"Gräfe und Unzer","publisher-place":"München","source":"K10plus ISBN","title":"Vegetarisch - Lieblingsrezepte aus aller Welt: mit den 10 GU-Erfolgstipps ; praktische Garmethoden-Übersicht ; ausführliche Warenkunde","title-short":"Vegetarisch - Lieblingsrezepte aus aller Welt","author":[{"family":"Szwillus","given":"Marlisa"},{"family":"Mewes","given":"Kai"},{"family":"Poziombka","given":"Stefanie"}],"issued":{"date-parts":[["2002"]]}},"locator":"56"}],"schema":"https://github.com/citation-style-language/schema/raw/master/csl-citation.json"} </w:instrText>
      </w:r>
      <w:r>
        <w:fldChar w:fldCharType="separate"/>
      </w:r>
      <w:r w:rsidRPr="00CC28BE">
        <w:rPr>
          <w:rFonts w:ascii="Calibri" w:hAnsi="Calibri" w:cs="Calibri"/>
        </w:rPr>
        <w:t>Szwillus, Mewes, und Poziombka, 56.</w:t>
      </w:r>
      <w:r>
        <w:fldChar w:fldCharType="end"/>
      </w:r>
    </w:p>
  </w:footnote>
  <w:footnote w:id="1564">
    <w:p w14:paraId="2DFE8847" w14:textId="2E8AEDFD" w:rsidR="00222FE5" w:rsidRDefault="00222FE5">
      <w:pPr>
        <w:pStyle w:val="FootnoteText"/>
      </w:pPr>
      <w:r>
        <w:rPr>
          <w:rStyle w:val="FootnoteReference"/>
        </w:rPr>
        <w:footnoteRef/>
      </w:r>
      <w:r>
        <w:t xml:space="preserve"> </w:t>
      </w:r>
      <w:r>
        <w:fldChar w:fldCharType="begin"/>
      </w:r>
      <w:r w:rsidR="008C334C">
        <w:instrText xml:space="preserve"> ADDIN ZOTERO_ITEM CSL_CITATION {"citationID":"8hlvJ2bv","properties":{"formattedCitation":"{\\i{}30-Minuten-K\\uc0\\u252{}che}, 112.","plainCitation":"30-Minuten-Küche, 112.","noteIndex":1563},"citationItems":[{"id":51,"uris":["http://zotero.org/users/local/usTu59L8/items/47B5FBMY"],"itemData":{"id":51,"type":"book","edition":"1. Aufl","event-place":"München","ISBN":"978-3-89883-379-0","language":"ger","note":"OCLC: 864484090","publisher":"Zabert Sandmann","publisher-place":"München","source":"Open WorldCat","title":"30-Minuten-Küche","issued":{"date-parts":[["2013"]]}},"locator":"112"}],"schema":"https://github.com/citation-style-language/schema/raw/master/csl-citation.json"} </w:instrText>
      </w:r>
      <w:r>
        <w:fldChar w:fldCharType="separate"/>
      </w:r>
      <w:r w:rsidRPr="00222FE5">
        <w:rPr>
          <w:rFonts w:ascii="Calibri" w:hAnsi="Calibri" w:cs="Calibri"/>
          <w:i/>
          <w:iCs/>
          <w:szCs w:val="24"/>
        </w:rPr>
        <w:t>30-Minuten-Küche</w:t>
      </w:r>
      <w:r w:rsidRPr="00222FE5">
        <w:rPr>
          <w:rFonts w:ascii="Calibri" w:hAnsi="Calibri" w:cs="Calibri"/>
          <w:szCs w:val="24"/>
        </w:rPr>
        <w:t>, 112.</w:t>
      </w:r>
      <w:r>
        <w:fldChar w:fldCharType="end"/>
      </w:r>
    </w:p>
  </w:footnote>
  <w:footnote w:id="1565">
    <w:p w14:paraId="10C0EDAD" w14:textId="28EC6CB8" w:rsidR="002C04F3" w:rsidRDefault="002C04F3">
      <w:pPr>
        <w:pStyle w:val="FootnoteText"/>
      </w:pPr>
      <w:r>
        <w:rPr>
          <w:rStyle w:val="FootnoteReference"/>
        </w:rPr>
        <w:footnoteRef/>
      </w:r>
      <w:r>
        <w:t xml:space="preserve"> </w:t>
      </w:r>
      <w:r>
        <w:fldChar w:fldCharType="begin"/>
      </w:r>
      <w:r w:rsidR="008C334C">
        <w:instrText xml:space="preserve"> ADDIN ZOTERO_ITEM CSL_CITATION {"citationID":"Xl7rUrHo","properties":{"formattedCitation":"{\\i{}30-Minuten-K\\uc0\\u252{}che}, 116.","plainCitation":"30-Minuten-Küche, 116.","noteIndex":1564},"citationItems":[{"id":51,"uris":["http://zotero.org/users/local/usTu59L8/items/47B5FBMY"],"itemData":{"id":51,"type":"book","edition":"1. Aufl","event-place":"München","ISBN":"978-3-89883-379-0","language":"ger","note":"OCLC: 864484090","publisher":"Zabert Sandmann","publisher-place":"München","source":"Open WorldCat","title":"30-Minuten-Küche","issued":{"date-parts":[["2013"]]}},"locator":"116"}],"schema":"https://github.com/citation-style-language/schema/raw/master/csl-citation.json"} </w:instrText>
      </w:r>
      <w:r>
        <w:fldChar w:fldCharType="separate"/>
      </w:r>
      <w:r w:rsidRPr="002C04F3">
        <w:rPr>
          <w:rFonts w:ascii="Calibri" w:hAnsi="Calibri" w:cs="Calibri"/>
          <w:i/>
          <w:iCs/>
          <w:szCs w:val="24"/>
        </w:rPr>
        <w:t>30-Minuten-Küche</w:t>
      </w:r>
      <w:r w:rsidRPr="002C04F3">
        <w:rPr>
          <w:rFonts w:ascii="Calibri" w:hAnsi="Calibri" w:cs="Calibri"/>
          <w:szCs w:val="24"/>
        </w:rPr>
        <w:t>, 116.</w:t>
      </w:r>
      <w:r>
        <w:fldChar w:fldCharType="end"/>
      </w:r>
    </w:p>
  </w:footnote>
  <w:footnote w:id="1566">
    <w:p w14:paraId="01AA5D85" w14:textId="5BFBEE02" w:rsidR="0066160D" w:rsidRDefault="0066160D">
      <w:pPr>
        <w:pStyle w:val="FootnoteText"/>
      </w:pPr>
      <w:r>
        <w:rPr>
          <w:rStyle w:val="FootnoteReference"/>
        </w:rPr>
        <w:footnoteRef/>
      </w:r>
      <w:r>
        <w:t xml:space="preserve"> </w:t>
      </w:r>
      <w:r>
        <w:fldChar w:fldCharType="begin"/>
      </w:r>
      <w:r w:rsidR="008C334C">
        <w:instrText xml:space="preserve"> ADDIN ZOTERO_ITEM CSL_CITATION {"citationID":"KezTkDmn","properties":{"formattedCitation":"{\\i{}30-Minuten-K\\uc0\\u252{}che}, 125.","plainCitation":"30-Minuten-Küche, 125.","noteIndex":1565},"citationItems":[{"id":51,"uris":["http://zotero.org/users/local/usTu59L8/items/47B5FBMY"],"itemData":{"id":51,"type":"book","edition":"1. Aufl","event-place":"München","ISBN":"978-3-89883-379-0","language":"ger","note":"OCLC: 864484090","publisher":"Zabert Sandmann","publisher-place":"München","source":"Open WorldCat","title":"30-Minuten-Küche","issued":{"date-parts":[["2013"]]}},"locator":"125"}],"schema":"https://github.com/citation-style-language/schema/raw/master/csl-citation.json"} </w:instrText>
      </w:r>
      <w:r>
        <w:fldChar w:fldCharType="separate"/>
      </w:r>
      <w:r w:rsidRPr="0066160D">
        <w:rPr>
          <w:rFonts w:ascii="Calibri" w:hAnsi="Calibri" w:cs="Calibri"/>
          <w:i/>
          <w:iCs/>
          <w:szCs w:val="24"/>
        </w:rPr>
        <w:t>30-Minuten-Küche</w:t>
      </w:r>
      <w:r w:rsidRPr="0066160D">
        <w:rPr>
          <w:rFonts w:ascii="Calibri" w:hAnsi="Calibri" w:cs="Calibri"/>
          <w:szCs w:val="24"/>
        </w:rPr>
        <w:t>, 125.</w:t>
      </w:r>
      <w:r>
        <w:fldChar w:fldCharType="end"/>
      </w:r>
    </w:p>
  </w:footnote>
  <w:footnote w:id="1567">
    <w:p w14:paraId="06B430A7" w14:textId="777BDDF3" w:rsidR="000952F4" w:rsidRDefault="000952F4">
      <w:pPr>
        <w:pStyle w:val="FootnoteText"/>
      </w:pPr>
      <w:r>
        <w:rPr>
          <w:rStyle w:val="FootnoteReference"/>
        </w:rPr>
        <w:footnoteRef/>
      </w:r>
      <w:r>
        <w:t xml:space="preserve"> </w:t>
      </w:r>
      <w:r>
        <w:fldChar w:fldCharType="begin"/>
      </w:r>
      <w:r w:rsidR="008C334C">
        <w:instrText xml:space="preserve"> ADDIN ZOTERO_ITEM CSL_CITATION {"citationID":"kFW4rDxY","properties":{"formattedCitation":"S\\uc0\\u228{}lzer, {\\i{}Die echte Jeden-Tag-K\\uc0\\u252{}che}, 217.","plainCitation":"Sälzer, Die echte Jeden-Tag-Küche, 217.","noteIndex":1566},"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217"}],"schema":"https://github.com/citation-style-language/schema/raw/master/csl-citation.json"} </w:instrText>
      </w:r>
      <w:r>
        <w:fldChar w:fldCharType="separate"/>
      </w:r>
      <w:r w:rsidRPr="000952F4">
        <w:rPr>
          <w:rFonts w:ascii="Calibri" w:hAnsi="Calibri" w:cs="Calibri"/>
          <w:szCs w:val="24"/>
        </w:rPr>
        <w:t xml:space="preserve">Sälzer, </w:t>
      </w:r>
      <w:r w:rsidRPr="000952F4">
        <w:rPr>
          <w:rFonts w:ascii="Calibri" w:hAnsi="Calibri" w:cs="Calibri"/>
          <w:i/>
          <w:iCs/>
          <w:szCs w:val="24"/>
        </w:rPr>
        <w:t>Die echte Jeden-Tag-Küche</w:t>
      </w:r>
      <w:r w:rsidRPr="000952F4">
        <w:rPr>
          <w:rFonts w:ascii="Calibri" w:hAnsi="Calibri" w:cs="Calibri"/>
          <w:szCs w:val="24"/>
        </w:rPr>
        <w:t>, 217.</w:t>
      </w:r>
      <w:r>
        <w:fldChar w:fldCharType="end"/>
      </w:r>
    </w:p>
  </w:footnote>
  <w:footnote w:id="1568">
    <w:p w14:paraId="2676741A" w14:textId="253AB32D" w:rsidR="008448E9" w:rsidRDefault="008448E9">
      <w:pPr>
        <w:pStyle w:val="FootnoteText"/>
      </w:pPr>
      <w:r>
        <w:rPr>
          <w:rStyle w:val="FootnoteReference"/>
        </w:rPr>
        <w:footnoteRef/>
      </w:r>
      <w:r>
        <w:t xml:space="preserve"> </w:t>
      </w:r>
      <w:r>
        <w:fldChar w:fldCharType="begin"/>
      </w:r>
      <w:r w:rsidR="008C334C">
        <w:instrText xml:space="preserve"> ADDIN ZOTERO_ITEM CSL_CITATION {"citationID":"xmBfVEv5","properties":{"formattedCitation":"Raether, {\\i{}Wochenmarkt}, 167.","plainCitation":"Raether, Wochenmarkt, 167.","noteIndex":1567},"citationItems":[{"id":66,"uris":["http://zotero.org/users/local/usTu59L8/items/CLFEECBQ"],"itemData":{"id":66,"type":"book","edition":"2. Aufl","event-place":"Berlin","ISBN":"978-3-8270-1259-3","language":"ger","number-of-pages":"207","publisher":"Berlin Verlag","publisher-place":"Berlin","source":"K10plus ISBN","title":"Wochenmarkt: Die frischen, einfachen Rezepte aus dem Zeit Magazin","title-short":"Wochenmarkt","author":[{"family":"Raether","given":"Elisabeth"}],"issued":{"date-parts":[["2014"]]}},"locator":"167"}],"schema":"https://github.com/citation-style-language/schema/raw/master/csl-citation.json"} </w:instrText>
      </w:r>
      <w:r>
        <w:fldChar w:fldCharType="separate"/>
      </w:r>
      <w:r w:rsidRPr="008448E9">
        <w:rPr>
          <w:rFonts w:ascii="Calibri" w:hAnsi="Calibri" w:cs="Calibri"/>
          <w:szCs w:val="24"/>
        </w:rPr>
        <w:t xml:space="preserve">Raether, </w:t>
      </w:r>
      <w:r w:rsidRPr="008448E9">
        <w:rPr>
          <w:rFonts w:ascii="Calibri" w:hAnsi="Calibri" w:cs="Calibri"/>
          <w:i/>
          <w:iCs/>
          <w:szCs w:val="24"/>
        </w:rPr>
        <w:t>Wochenmarkt</w:t>
      </w:r>
      <w:r w:rsidRPr="008448E9">
        <w:rPr>
          <w:rFonts w:ascii="Calibri" w:hAnsi="Calibri" w:cs="Calibri"/>
          <w:szCs w:val="24"/>
        </w:rPr>
        <w:t>, 167.</w:t>
      </w:r>
      <w:r>
        <w:fldChar w:fldCharType="end"/>
      </w:r>
    </w:p>
  </w:footnote>
  <w:footnote w:id="1569">
    <w:p w14:paraId="14883A92" w14:textId="77315E1F" w:rsidR="00892EC9" w:rsidRDefault="00892EC9">
      <w:pPr>
        <w:pStyle w:val="FootnoteText"/>
      </w:pPr>
      <w:r>
        <w:rPr>
          <w:rStyle w:val="FootnoteReference"/>
        </w:rPr>
        <w:footnoteRef/>
      </w:r>
      <w:r>
        <w:t xml:space="preserve"> </w:t>
      </w:r>
      <w:r>
        <w:fldChar w:fldCharType="begin"/>
      </w:r>
      <w:r w:rsidR="008C334C">
        <w:instrText xml:space="preserve"> ADDIN ZOTERO_ITEM CSL_CITATION {"citationID":"Iuk2bISr","properties":{"formattedCitation":"S\\uc0\\u228{}lzer, {\\i{}Die echte Jeden-Tag-K\\uc0\\u252{}che}, 232.","plainCitation":"Sälzer, Die echte Jeden-Tag-Küche, 232.","noteIndex":1568},"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232"}],"schema":"https://github.com/citation-style-language/schema/raw/master/csl-citation.json"} </w:instrText>
      </w:r>
      <w:r>
        <w:fldChar w:fldCharType="separate"/>
      </w:r>
      <w:r w:rsidRPr="00892EC9">
        <w:rPr>
          <w:rFonts w:ascii="Calibri" w:hAnsi="Calibri" w:cs="Calibri"/>
          <w:szCs w:val="24"/>
        </w:rPr>
        <w:t xml:space="preserve">Sälzer, </w:t>
      </w:r>
      <w:r w:rsidRPr="00892EC9">
        <w:rPr>
          <w:rFonts w:ascii="Calibri" w:hAnsi="Calibri" w:cs="Calibri"/>
          <w:i/>
          <w:iCs/>
          <w:szCs w:val="24"/>
        </w:rPr>
        <w:t>Die echte Jeden-Tag-Küche</w:t>
      </w:r>
      <w:r w:rsidRPr="00892EC9">
        <w:rPr>
          <w:rFonts w:ascii="Calibri" w:hAnsi="Calibri" w:cs="Calibri"/>
          <w:szCs w:val="24"/>
        </w:rPr>
        <w:t>, 232.</w:t>
      </w:r>
      <w:r>
        <w:fldChar w:fldCharType="end"/>
      </w:r>
    </w:p>
  </w:footnote>
  <w:footnote w:id="1570">
    <w:p w14:paraId="2C99A7BD" w14:textId="3A044AFB" w:rsidR="00A855EC" w:rsidRDefault="00A855EC">
      <w:pPr>
        <w:pStyle w:val="FootnoteText"/>
      </w:pPr>
      <w:r>
        <w:rPr>
          <w:rStyle w:val="FootnoteReference"/>
        </w:rPr>
        <w:footnoteRef/>
      </w:r>
      <w:r>
        <w:t xml:space="preserve"> </w:t>
      </w:r>
      <w:r>
        <w:fldChar w:fldCharType="begin"/>
      </w:r>
      <w:r w:rsidR="008C334C">
        <w:instrText xml:space="preserve"> ADDIN ZOTERO_ITEM CSL_CITATION {"citationID":"6wMZ0vQ5","properties":{"formattedCitation":"S\\uc0\\u228{}lzer, 233.","plainCitation":"Sälzer, 233.","noteIndex":1569},"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233"}],"schema":"https://github.com/citation-style-language/schema/raw/master/csl-citation.json"} </w:instrText>
      </w:r>
      <w:r>
        <w:fldChar w:fldCharType="separate"/>
      </w:r>
      <w:r w:rsidR="00892EC9" w:rsidRPr="00892EC9">
        <w:rPr>
          <w:rFonts w:ascii="Calibri" w:hAnsi="Calibri" w:cs="Calibri"/>
          <w:szCs w:val="24"/>
        </w:rPr>
        <w:t>Sälzer, 233.</w:t>
      </w:r>
      <w:r>
        <w:fldChar w:fldCharType="end"/>
      </w:r>
    </w:p>
  </w:footnote>
  <w:footnote w:id="1571">
    <w:p w14:paraId="35E6FB30" w14:textId="53485C4F" w:rsidR="009A62C0" w:rsidRDefault="009A62C0">
      <w:pPr>
        <w:pStyle w:val="FootnoteText"/>
      </w:pPr>
      <w:r>
        <w:rPr>
          <w:rStyle w:val="FootnoteReference"/>
        </w:rPr>
        <w:footnoteRef/>
      </w:r>
      <w:r>
        <w:t xml:space="preserve"> </w:t>
      </w:r>
      <w:r>
        <w:fldChar w:fldCharType="begin"/>
      </w:r>
      <w:r w:rsidR="008C334C">
        <w:instrText xml:space="preserve"> ADDIN ZOTERO_ITEM CSL_CITATION {"citationID":"3agtgUdF","properties":{"formattedCitation":"Stich, {\\i{}Sweets}, 120.","plainCitation":"Stich, Sweets, 120.","noteIndex":1570},"citationItems":[{"id":48,"uris":["http://zotero.org/users/local/usTu59L8/items/MX3Z4SAR"],"itemData":{"id":48,"type":"book","abstract":"Frühstück, Snacks, Mittagessen, Teatime, Gartenfest, Desserts und Betthupferl - Foodbloggerin Nicole Stich (www.deliciousdays.com) ist eine bekennende Naschkatze und stellt hier ihre Lieblingsrezepte für jede Tageszeit und Gelegenheit vor. In der kurzen Einleitung eine Seite praktische Tipps &amp; Tricks, ein Statement für die positiven Seiten des Naschens und ein augenzwinkernder \"Sicherheitshinweis\", wer von diesem Band voll süe︢r Sünden lieber die Finger lassen sollte. Alle Rezepte mit Angaben zu Menge, Zeitaufwand und Schwierigkeitsgrad sowie einem ganzseitigen Foto; die schrittweisen Anleitungen stellen keine gröe︢re Herausforderung dar. Die Autorin hat - wie schon in \"Delicious days\" (BA 11/08) und \"Geschenkideen aus der Küche\" (ID-A 13/11) - selbst fotografiert. Neben Klassikern wie Waffeln, Pfannkuchen, Biskuit und Eis finden sich tolle Ideen für ungewöhnliche Geschmackskreationen (orientalisches Milchreiseis, Ziegenkäseparfait, Grünteetrüffel). Ein rundum gelungenes Buch der Sparte \"Sük︢ram\", das jede Bibliothek guten Gewissens anschaffen kann. (1)","edition":"1. Aufl","event-place":"München","ISBN":"978-3-8338-2892-8","language":"ger","number-of-pages":"160","publisher":"Gräfe und Unzer","publisher-place":"München","source":"K10plus ISBN","title":"Sweets: himmlische Verführungen für den ganzen Tag","title-short":"Sweets","author":[{"family":"Stich","given":"Nicole"}],"issued":{"date-parts":[["2013"]]}},"locator":"120"}],"schema":"https://github.com/citation-style-language/schema/raw/master/csl-citation.json"} </w:instrText>
      </w:r>
      <w:r>
        <w:fldChar w:fldCharType="separate"/>
      </w:r>
      <w:r w:rsidRPr="009A62C0">
        <w:rPr>
          <w:rFonts w:ascii="Calibri" w:hAnsi="Calibri" w:cs="Calibri"/>
          <w:szCs w:val="24"/>
        </w:rPr>
        <w:t xml:space="preserve">Stich, </w:t>
      </w:r>
      <w:r w:rsidRPr="009A62C0">
        <w:rPr>
          <w:rFonts w:ascii="Calibri" w:hAnsi="Calibri" w:cs="Calibri"/>
          <w:i/>
          <w:iCs/>
          <w:szCs w:val="24"/>
        </w:rPr>
        <w:t>Sweets</w:t>
      </w:r>
      <w:r w:rsidRPr="009A62C0">
        <w:rPr>
          <w:rFonts w:ascii="Calibri" w:hAnsi="Calibri" w:cs="Calibri"/>
          <w:szCs w:val="24"/>
        </w:rPr>
        <w:t>, 120.</w:t>
      </w:r>
      <w:r>
        <w:fldChar w:fldCharType="end"/>
      </w:r>
    </w:p>
  </w:footnote>
  <w:footnote w:id="1572">
    <w:p w14:paraId="3B1CEC1A" w14:textId="491AA62F" w:rsidR="0059118C" w:rsidRDefault="0059118C">
      <w:pPr>
        <w:pStyle w:val="FootnoteText"/>
      </w:pPr>
      <w:r>
        <w:rPr>
          <w:rStyle w:val="FootnoteReference"/>
        </w:rPr>
        <w:footnoteRef/>
      </w:r>
      <w:r>
        <w:t xml:space="preserve"> </w:t>
      </w:r>
      <w:r>
        <w:fldChar w:fldCharType="begin"/>
      </w:r>
      <w:r w:rsidR="008C334C">
        <w:instrText xml:space="preserve"> ADDIN ZOTERO_ITEM CSL_CITATION {"citationID":"V0n7Jk2k","properties":{"formattedCitation":"S\\uc0\\u228{}lzer, {\\i{}Die echte Jeden-Tag-K\\uc0\\u252{}che}, 240.","plainCitation":"Sälzer, Die echte Jeden-Tag-Küche, 240.","noteIndex":1571},"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240"}],"schema":"https://github.com/citation-style-language/schema/raw/master/csl-citation.json"} </w:instrText>
      </w:r>
      <w:r>
        <w:fldChar w:fldCharType="separate"/>
      </w:r>
      <w:r w:rsidR="009A62C0" w:rsidRPr="009A62C0">
        <w:rPr>
          <w:rFonts w:ascii="Calibri" w:hAnsi="Calibri" w:cs="Calibri"/>
          <w:szCs w:val="24"/>
        </w:rPr>
        <w:t xml:space="preserve">Sälzer, </w:t>
      </w:r>
      <w:r w:rsidR="009A62C0" w:rsidRPr="009A62C0">
        <w:rPr>
          <w:rFonts w:ascii="Calibri" w:hAnsi="Calibri" w:cs="Calibri"/>
          <w:i/>
          <w:iCs/>
          <w:szCs w:val="24"/>
        </w:rPr>
        <w:t>Die echte Jeden-Tag-Küche</w:t>
      </w:r>
      <w:r w:rsidR="009A62C0" w:rsidRPr="009A62C0">
        <w:rPr>
          <w:rFonts w:ascii="Calibri" w:hAnsi="Calibri" w:cs="Calibri"/>
          <w:szCs w:val="24"/>
        </w:rPr>
        <w:t>, 240.</w:t>
      </w:r>
      <w:r>
        <w:fldChar w:fldCharType="end"/>
      </w:r>
    </w:p>
  </w:footnote>
  <w:footnote w:id="1573">
    <w:p w14:paraId="4EFA9D23" w14:textId="33C87B3A" w:rsidR="00B71F80" w:rsidRDefault="00B71F80">
      <w:pPr>
        <w:pStyle w:val="FootnoteText"/>
      </w:pPr>
      <w:r>
        <w:rPr>
          <w:rStyle w:val="FootnoteReference"/>
        </w:rPr>
        <w:footnoteRef/>
      </w:r>
      <w:r>
        <w:t xml:space="preserve"> </w:t>
      </w:r>
      <w:r>
        <w:fldChar w:fldCharType="begin"/>
      </w:r>
      <w:r w:rsidR="008C334C">
        <w:instrText xml:space="preserve"> ADDIN ZOTERO_ITEM CSL_CITATION {"citationID":"0HHOXWWZ","properties":{"formattedCitation":"S\\uc0\\u228{}lzer, 235.","plainCitation":"Sälzer, 235.","noteIndex":1572},"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235"}],"schema":"https://github.com/citation-style-language/schema/raw/master/csl-citation.json"} </w:instrText>
      </w:r>
      <w:r>
        <w:fldChar w:fldCharType="separate"/>
      </w:r>
      <w:r w:rsidRPr="00B71F80">
        <w:rPr>
          <w:rFonts w:ascii="Calibri" w:hAnsi="Calibri" w:cs="Calibri"/>
          <w:szCs w:val="24"/>
        </w:rPr>
        <w:t>Sälzer, 235.</w:t>
      </w:r>
      <w:r>
        <w:fldChar w:fldCharType="end"/>
      </w:r>
    </w:p>
  </w:footnote>
  <w:footnote w:id="1574">
    <w:p w14:paraId="4744FBD5" w14:textId="203120D2" w:rsidR="0055788C" w:rsidRDefault="0055788C">
      <w:pPr>
        <w:pStyle w:val="FootnoteText"/>
      </w:pPr>
      <w:r>
        <w:rPr>
          <w:rStyle w:val="FootnoteReference"/>
        </w:rPr>
        <w:footnoteRef/>
      </w:r>
      <w:r>
        <w:t xml:space="preserve"> </w:t>
      </w:r>
      <w:r>
        <w:fldChar w:fldCharType="begin"/>
      </w:r>
      <w:r w:rsidR="008C334C">
        <w:instrText xml:space="preserve"> ADDIN ZOTERO_ITEM CSL_CITATION {"citationID":"scqGEWSv","properties":{"formattedCitation":"S\\uc0\\u228{}lzer, 242.","plainCitation":"Sälzer, 242.","noteIndex":1573},"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242"}],"schema":"https://github.com/citation-style-language/schema/raw/master/csl-citation.json"} </w:instrText>
      </w:r>
      <w:r>
        <w:fldChar w:fldCharType="separate"/>
      </w:r>
      <w:r w:rsidRPr="0055788C">
        <w:rPr>
          <w:rFonts w:ascii="Calibri" w:hAnsi="Calibri" w:cs="Calibri"/>
          <w:szCs w:val="24"/>
        </w:rPr>
        <w:t>Sälzer, 242.</w:t>
      </w:r>
      <w:r>
        <w:fldChar w:fldCharType="end"/>
      </w:r>
    </w:p>
  </w:footnote>
  <w:footnote w:id="1575">
    <w:p w14:paraId="76B6A873" w14:textId="41F89E27" w:rsidR="00950E52" w:rsidRDefault="00950E52">
      <w:pPr>
        <w:pStyle w:val="FootnoteText"/>
      </w:pPr>
      <w:r>
        <w:rPr>
          <w:rStyle w:val="FootnoteReference"/>
        </w:rPr>
        <w:footnoteRef/>
      </w:r>
      <w:r>
        <w:t xml:space="preserve"> </w:t>
      </w:r>
      <w:r>
        <w:fldChar w:fldCharType="begin"/>
      </w:r>
      <w:r w:rsidR="008C334C">
        <w:instrText xml:space="preserve"> ADDIN ZOTERO_ITEM CSL_CITATION {"citationID":"qkVSkSvY","properties":{"formattedCitation":"S\\uc0\\u228{}lzer, 249.","plainCitation":"Sälzer, 249.","noteIndex":1574},"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249"}],"schema":"https://github.com/citation-style-language/schema/raw/master/csl-citation.json"} </w:instrText>
      </w:r>
      <w:r>
        <w:fldChar w:fldCharType="separate"/>
      </w:r>
      <w:r w:rsidRPr="00950E52">
        <w:rPr>
          <w:rFonts w:ascii="Calibri" w:hAnsi="Calibri" w:cs="Calibri"/>
          <w:szCs w:val="24"/>
        </w:rPr>
        <w:t>Sälzer, 249.</w:t>
      </w:r>
      <w:r>
        <w:fldChar w:fldCharType="end"/>
      </w:r>
    </w:p>
  </w:footnote>
  <w:footnote w:id="1576">
    <w:p w14:paraId="67875C00" w14:textId="3E7D56BC" w:rsidR="003D1CA5" w:rsidRDefault="003D1CA5">
      <w:pPr>
        <w:pStyle w:val="FootnoteText"/>
      </w:pPr>
      <w:r>
        <w:rPr>
          <w:rStyle w:val="FootnoteReference"/>
        </w:rPr>
        <w:footnoteRef/>
      </w:r>
      <w:r>
        <w:t xml:space="preserve"> </w:t>
      </w:r>
      <w:r>
        <w:fldChar w:fldCharType="begin"/>
      </w:r>
      <w:r w:rsidR="008C334C">
        <w:instrText xml:space="preserve"> ADDIN ZOTERO_ITEM CSL_CITATION {"citationID":"qp4I4cFO","properties":{"formattedCitation":"S\\uc0\\u228{}lzer, 236.","plainCitation":"Sälzer, 236.","noteIndex":1575},"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236"}],"schema":"https://github.com/citation-style-language/schema/raw/master/csl-citation.json"} </w:instrText>
      </w:r>
      <w:r>
        <w:fldChar w:fldCharType="separate"/>
      </w:r>
      <w:r w:rsidRPr="003D1CA5">
        <w:rPr>
          <w:rFonts w:ascii="Calibri" w:hAnsi="Calibri" w:cs="Calibri"/>
          <w:szCs w:val="24"/>
        </w:rPr>
        <w:t>Sälzer, 236.</w:t>
      </w:r>
      <w:r>
        <w:fldChar w:fldCharType="end"/>
      </w:r>
    </w:p>
  </w:footnote>
  <w:footnote w:id="1577">
    <w:p w14:paraId="3D46B1AD" w14:textId="7B2C87E0" w:rsidR="00C26394" w:rsidRDefault="00C26394">
      <w:pPr>
        <w:pStyle w:val="FootnoteText"/>
      </w:pPr>
      <w:r>
        <w:rPr>
          <w:rStyle w:val="FootnoteReference"/>
        </w:rPr>
        <w:footnoteRef/>
      </w:r>
      <w:r>
        <w:t xml:space="preserve"> </w:t>
      </w:r>
      <w:r>
        <w:fldChar w:fldCharType="begin"/>
      </w:r>
      <w:r w:rsidR="008C334C">
        <w:instrText xml:space="preserve"> ADDIN ZOTERO_ITEM CSL_CITATION {"citationID":"7KdplY6r","properties":{"formattedCitation":"S\\uc0\\u228{}lzer, 238.","plainCitation":"Sälzer, 238.","noteIndex":1576},"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238"}],"schema":"https://github.com/citation-style-language/schema/raw/master/csl-citation.json"} </w:instrText>
      </w:r>
      <w:r>
        <w:fldChar w:fldCharType="separate"/>
      </w:r>
      <w:r w:rsidRPr="00C26394">
        <w:rPr>
          <w:rFonts w:ascii="Calibri" w:hAnsi="Calibri" w:cs="Calibri"/>
          <w:szCs w:val="24"/>
        </w:rPr>
        <w:t>Sälzer, 238.</w:t>
      </w:r>
      <w:r>
        <w:fldChar w:fldCharType="end"/>
      </w:r>
    </w:p>
  </w:footnote>
  <w:footnote w:id="1578">
    <w:p w14:paraId="69B01AE7" w14:textId="576937DF" w:rsidR="001710B0" w:rsidRDefault="001710B0">
      <w:pPr>
        <w:pStyle w:val="FootnoteText"/>
      </w:pPr>
      <w:r>
        <w:rPr>
          <w:rStyle w:val="FootnoteReference"/>
        </w:rPr>
        <w:footnoteRef/>
      </w:r>
      <w:r>
        <w:t xml:space="preserve"> </w:t>
      </w:r>
      <w:r>
        <w:fldChar w:fldCharType="begin"/>
      </w:r>
      <w:r w:rsidR="008C334C">
        <w:instrText xml:space="preserve"> ADDIN ZOTERO_ITEM CSL_CITATION {"citationID":"YwdBL8zJ","properties":{"formattedCitation":"S\\uc0\\u228{}lzer, 243.","plainCitation":"Sälzer, 243.","noteIndex":1577},"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243"}],"schema":"https://github.com/citation-style-language/schema/raw/master/csl-citation.json"} </w:instrText>
      </w:r>
      <w:r>
        <w:fldChar w:fldCharType="separate"/>
      </w:r>
      <w:r w:rsidRPr="001710B0">
        <w:rPr>
          <w:rFonts w:ascii="Calibri" w:hAnsi="Calibri" w:cs="Calibri"/>
          <w:szCs w:val="24"/>
        </w:rPr>
        <w:t>Sälzer, 243.</w:t>
      </w:r>
      <w:r>
        <w:fldChar w:fldCharType="end"/>
      </w:r>
    </w:p>
  </w:footnote>
  <w:footnote w:id="1579">
    <w:p w14:paraId="78F619B6" w14:textId="64C018B9" w:rsidR="00E860F8" w:rsidRDefault="00E860F8">
      <w:pPr>
        <w:pStyle w:val="FootnoteText"/>
      </w:pPr>
      <w:r>
        <w:rPr>
          <w:rStyle w:val="FootnoteReference"/>
        </w:rPr>
        <w:footnoteRef/>
      </w:r>
      <w:r>
        <w:t xml:space="preserve"> </w:t>
      </w:r>
      <w:r>
        <w:fldChar w:fldCharType="begin"/>
      </w:r>
      <w:r w:rsidR="008C334C">
        <w:instrText xml:space="preserve"> ADDIN ZOTERO_ITEM CSL_CITATION {"citationID":"HITbKY9W","properties":{"formattedCitation":"S\\uc0\\u228{}lzer, 252.","plainCitation":"Sälzer, 252.","noteIndex":1578},"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252"}],"schema":"https://github.com/citation-style-language/schema/raw/master/csl-citation.json"} </w:instrText>
      </w:r>
      <w:r>
        <w:fldChar w:fldCharType="separate"/>
      </w:r>
      <w:r w:rsidRPr="00E860F8">
        <w:rPr>
          <w:rFonts w:ascii="Calibri" w:hAnsi="Calibri" w:cs="Calibri"/>
          <w:szCs w:val="24"/>
        </w:rPr>
        <w:t>Sälzer, 252.</w:t>
      </w:r>
      <w:r>
        <w:fldChar w:fldCharType="end"/>
      </w:r>
    </w:p>
  </w:footnote>
  <w:footnote w:id="1580">
    <w:p w14:paraId="5DD6C9A6" w14:textId="3AFEA870" w:rsidR="00A77EF8" w:rsidRDefault="00A77EF8">
      <w:pPr>
        <w:pStyle w:val="FootnoteText"/>
      </w:pPr>
      <w:r>
        <w:rPr>
          <w:rStyle w:val="FootnoteReference"/>
        </w:rPr>
        <w:footnoteRef/>
      </w:r>
      <w:r>
        <w:t xml:space="preserve"> </w:t>
      </w:r>
      <w:r>
        <w:fldChar w:fldCharType="begin"/>
      </w:r>
      <w:r w:rsidR="008C334C">
        <w:instrText xml:space="preserve"> ADDIN ZOTERO_ITEM CSL_CITATION {"citationID":"XIJQRmAQ","properties":{"formattedCitation":"S\\uc0\\u228{}lzer, 253.","plainCitation":"Sälzer, 253.","noteIndex":1579},"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253"}],"schema":"https://github.com/citation-style-language/schema/raw/master/csl-citation.json"} </w:instrText>
      </w:r>
      <w:r>
        <w:fldChar w:fldCharType="separate"/>
      </w:r>
      <w:r w:rsidRPr="00A77EF8">
        <w:rPr>
          <w:rFonts w:ascii="Calibri" w:hAnsi="Calibri" w:cs="Calibri"/>
          <w:szCs w:val="24"/>
        </w:rPr>
        <w:t>Sälzer, 253.</w:t>
      </w:r>
      <w:r>
        <w:fldChar w:fldCharType="end"/>
      </w:r>
    </w:p>
  </w:footnote>
  <w:footnote w:id="1581">
    <w:p w14:paraId="7A966704" w14:textId="0399450B" w:rsidR="00AA4FB4" w:rsidRDefault="00AA4FB4">
      <w:pPr>
        <w:pStyle w:val="FootnoteText"/>
      </w:pPr>
      <w:r>
        <w:rPr>
          <w:rStyle w:val="FootnoteReference"/>
        </w:rPr>
        <w:footnoteRef/>
      </w:r>
      <w:r>
        <w:t xml:space="preserve"> </w:t>
      </w:r>
      <w:r>
        <w:fldChar w:fldCharType="begin"/>
      </w:r>
      <w:r w:rsidR="008C334C">
        <w:instrText xml:space="preserve"> ADDIN ZOTERO_ITEM CSL_CITATION {"citationID":"M6rRkQTw","properties":{"formattedCitation":"Frenkiel und Vindahl, {\\i{}Die gr\\uc0\\u252{}ne K\\uc0\\u252{}che}, 222.","plainCitation":"Frenkiel und Vindahl, Die grüne Küche, 222.","noteIndex":1580},"citationItems":[{"id":59,"uris":["http://zotero.org/users/local/usTu59L8/items/T936RKBP"],"itemData":{"id":59,"type":"book","edition":"3. Auflage, deutsche Erstausgabe","event-place":"München","ISBN":"978-3-86873-685-4","language":"ger","number-of-pages":"247","publisher":"Knesebeck","publisher-place":"München","source":"K10plus ISBN","title":"Die grüne Küche: köstliche vegetarische Ideen für jeden Tag","title-short":"Die grüne Küche","author":[{"family":"Frenkiel","given":"David"},{"family":"Vindahl","given":"Luise"}],"translator":[{"family":"Weinberger","given":"Anita"}],"issued":{"date-parts":[["2016"]]}},"locator":"222"}],"schema":"https://github.com/citation-style-language/schema/raw/master/csl-citation.json"} </w:instrText>
      </w:r>
      <w:r>
        <w:fldChar w:fldCharType="separate"/>
      </w:r>
      <w:r w:rsidRPr="00AA4FB4">
        <w:rPr>
          <w:rFonts w:ascii="Calibri" w:hAnsi="Calibri" w:cs="Calibri"/>
          <w:szCs w:val="24"/>
        </w:rPr>
        <w:t xml:space="preserve">Frenkiel und Vindahl, </w:t>
      </w:r>
      <w:r w:rsidRPr="00AA4FB4">
        <w:rPr>
          <w:rFonts w:ascii="Calibri" w:hAnsi="Calibri" w:cs="Calibri"/>
          <w:i/>
          <w:iCs/>
          <w:szCs w:val="24"/>
        </w:rPr>
        <w:t>Die grüne Küche</w:t>
      </w:r>
      <w:r w:rsidRPr="00AA4FB4">
        <w:rPr>
          <w:rFonts w:ascii="Calibri" w:hAnsi="Calibri" w:cs="Calibri"/>
          <w:szCs w:val="24"/>
        </w:rPr>
        <w:t>, 222.</w:t>
      </w:r>
      <w:r>
        <w:fldChar w:fldCharType="end"/>
      </w:r>
    </w:p>
  </w:footnote>
  <w:footnote w:id="1582">
    <w:p w14:paraId="200092A0" w14:textId="432852ED" w:rsidR="00FD23D4" w:rsidRDefault="00FD23D4">
      <w:pPr>
        <w:pStyle w:val="FootnoteText"/>
      </w:pPr>
      <w:r>
        <w:rPr>
          <w:rStyle w:val="FootnoteReference"/>
        </w:rPr>
        <w:footnoteRef/>
      </w:r>
      <w:r>
        <w:t xml:space="preserve"> </w:t>
      </w:r>
      <w:r>
        <w:fldChar w:fldCharType="begin"/>
      </w:r>
      <w:r w:rsidR="008C334C">
        <w:instrText xml:space="preserve"> ADDIN ZOTERO_ITEM CSL_CITATION {"citationID":"qf8YeJyr","properties":{"formattedCitation":"Frenkiel u.\\uc0\\u160{}a., {\\i{}Die gr\\uc0\\u252{}ne K\\uc0\\u252{}che auf Reisen}, 197.","plainCitation":"Frenkiel u. a., Die grüne Küche auf Reisen, 197.","noteIndex":1581},"citationItems":[{"id":57,"uris":["http://zotero.org/users/local/usTu59L8/items/LGKJLVB7"],"itemData":{"id":57,"type":"book","abstract":"Der Schwede David war ein ungesunder Vegetarier, die Dänin Luise eine gesundheitsbewusste Allesesserin. Jetzt haben sie die entspannte Variante des Vegetarismus entdeckt, kreativ mit hehren Zielen, aber ohne Dogmatismus, dafür mit tolerierten Abweichungen. Ihr Kochbucherstling ist, ebenso wie ihr Blog, farbenfroh und inspirierend. Hier wird kreativ und mit Einflüssen aus aller Welt, jedoch mit Zutaten, wie sie in Nordeuropa wachsen, gekocht. Wer sich also fragt, was er aus Gemüsesorten wie Rote Bete oder Rhabarber kochen soll, der wird bei \"Die grüne Küche\" fündig. Der Band ist in 10 Kapitel aufgeteilt; zuerst geben die Autoren einen Einblick, was sich in ihrer Speisekammer findet, Kapitel 2 widmet sich der Ernährung von Kindern. Sie sind Eltern einer kleinen Tochter, die natürlich auf der kulinarischen Weltreise dabei war. Nach ein paar Basisrezepten teilt sich der Band in die Kapitel \"Frühstück\", \"Leichte Gerichte\", \"Zum Mitnehmen\", \"Familienessen\", \"Häppchen\", \"Getränke\" und \"Süe︢ Gaumenfreuden\" auf. Gelungen, überall da, wo Vegetarisches gefragt ist. (2)","edition":"Dt. Erstausg","event-place":"München","ISBN":"978-3-86873-806-3","language":"ger","number-of-pages":"255","publisher":"Knesebeck","publisher-place":"München","source":"K10plus ISBN","title":"Die grüne Küche auf Reisen: Vegetarisches aus aller Welt","title-short":"Die grüne Küche auf Reisen","author":[{"family":"Frenkiel","given":"David"},{"family":"Vindahl","given":"Luise"},{"family":"Wiesner","given":"Linde"},{"family":"Frenkiel","given":"David"}],"issued":{"date-parts":[["2015"]]}},"locator":"197"}],"schema":"https://github.com/citation-style-language/schema/raw/master/csl-citation.json"} </w:instrText>
      </w:r>
      <w:r>
        <w:fldChar w:fldCharType="separate"/>
      </w:r>
      <w:r w:rsidRPr="00FD23D4">
        <w:rPr>
          <w:rFonts w:ascii="Calibri" w:hAnsi="Calibri" w:cs="Calibri"/>
          <w:szCs w:val="24"/>
        </w:rPr>
        <w:t xml:space="preserve">Frenkiel u. a., </w:t>
      </w:r>
      <w:r w:rsidRPr="00FD23D4">
        <w:rPr>
          <w:rFonts w:ascii="Calibri" w:hAnsi="Calibri" w:cs="Calibri"/>
          <w:i/>
          <w:iCs/>
          <w:szCs w:val="24"/>
        </w:rPr>
        <w:t>Die grüne Küche auf Reisen</w:t>
      </w:r>
      <w:r w:rsidRPr="00FD23D4">
        <w:rPr>
          <w:rFonts w:ascii="Calibri" w:hAnsi="Calibri" w:cs="Calibri"/>
          <w:szCs w:val="24"/>
        </w:rPr>
        <w:t>, 197.</w:t>
      </w:r>
      <w:r>
        <w:fldChar w:fldCharType="end"/>
      </w:r>
    </w:p>
  </w:footnote>
  <w:footnote w:id="1583">
    <w:p w14:paraId="3BE863E3" w14:textId="156096DA" w:rsidR="00622973" w:rsidRDefault="00622973">
      <w:pPr>
        <w:pStyle w:val="FootnoteText"/>
      </w:pPr>
      <w:r>
        <w:rPr>
          <w:rStyle w:val="FootnoteReference"/>
        </w:rPr>
        <w:footnoteRef/>
      </w:r>
      <w:r>
        <w:t xml:space="preserve"> </w:t>
      </w:r>
      <w:r>
        <w:fldChar w:fldCharType="begin"/>
      </w:r>
      <w:r w:rsidR="008C334C">
        <w:instrText xml:space="preserve"> ADDIN ZOTERO_ITEM CSL_CITATION {"citationID":"z7TLfTho","properties":{"formattedCitation":"Frenkiel u.\\uc0\\u160{}a., 199.","plainCitation":"Frenkiel u. a., 199.","noteIndex":1582},"citationItems":[{"id":57,"uris":["http://zotero.org/users/local/usTu59L8/items/LGKJLVB7"],"itemData":{"id":57,"type":"book","abstract":"Der Schwede David war ein ungesunder Vegetarier, die Dänin Luise eine gesundheitsbewusste Allesesserin. Jetzt haben sie die entspannte Variante des Vegetarismus entdeckt, kreativ mit hehren Zielen, aber ohne Dogmatismus, dafür mit tolerierten Abweichungen. Ihr Kochbucherstling ist, ebenso wie ihr Blog, farbenfroh und inspirierend. Hier wird kreativ und mit Einflüssen aus aller Welt, jedoch mit Zutaten, wie sie in Nordeuropa wachsen, gekocht. Wer sich also fragt, was er aus Gemüsesorten wie Rote Bete oder Rhabarber kochen soll, der wird bei \"Die grüne Küche\" fündig. Der Band ist in 10 Kapitel aufgeteilt; zuerst geben die Autoren einen Einblick, was sich in ihrer Speisekammer findet, Kapitel 2 widmet sich der Ernährung von Kindern. Sie sind Eltern einer kleinen Tochter, die natürlich auf der kulinarischen Weltreise dabei war. Nach ein paar Basisrezepten teilt sich der Band in die Kapitel \"Frühstück\", \"Leichte Gerichte\", \"Zum Mitnehmen\", \"Familienessen\", \"Häppchen\", \"Getränke\" und \"Süe︢ Gaumenfreuden\" auf. Gelungen, überall da, wo Vegetarisches gefragt ist. (2)","edition":"Dt. Erstausg","event-place":"München","ISBN":"978-3-86873-806-3","language":"ger","number-of-pages":"255","publisher":"Knesebeck","publisher-place":"München","source":"K10plus ISBN","title":"Die grüne Küche auf Reisen: Vegetarisches aus aller Welt","title-short":"Die grüne Küche auf Reisen","author":[{"family":"Frenkiel","given":"David"},{"family":"Vindahl","given":"Luise"},{"family":"Wiesner","given":"Linde"},{"family":"Frenkiel","given":"David"}],"issued":{"date-parts":[["2015"]]}},"locator":"199"}],"schema":"https://github.com/citation-style-language/schema/raw/master/csl-citation.json"} </w:instrText>
      </w:r>
      <w:r>
        <w:fldChar w:fldCharType="separate"/>
      </w:r>
      <w:r w:rsidRPr="00622973">
        <w:rPr>
          <w:rFonts w:ascii="Calibri" w:hAnsi="Calibri" w:cs="Calibri"/>
          <w:szCs w:val="24"/>
        </w:rPr>
        <w:t>Frenkiel u. a., 199.</w:t>
      </w:r>
      <w:r>
        <w:fldChar w:fldCharType="end"/>
      </w:r>
    </w:p>
  </w:footnote>
  <w:footnote w:id="1584">
    <w:p w14:paraId="313C13AB" w14:textId="67C340D6" w:rsidR="002A4BB3" w:rsidRDefault="002A4BB3">
      <w:pPr>
        <w:pStyle w:val="FootnoteText"/>
      </w:pPr>
      <w:r>
        <w:rPr>
          <w:rStyle w:val="FootnoteReference"/>
        </w:rPr>
        <w:footnoteRef/>
      </w:r>
      <w:r>
        <w:t xml:space="preserve"> </w:t>
      </w:r>
      <w:r>
        <w:fldChar w:fldCharType="begin"/>
      </w:r>
      <w:r w:rsidR="008C334C">
        <w:instrText xml:space="preserve"> ADDIN ZOTERO_ITEM CSL_CITATION {"citationID":"pYEtL3fx","properties":{"formattedCitation":"Frenkiel u.\\uc0\\u160{}a., 217.","plainCitation":"Frenkiel u. a., 217.","noteIndex":1583},"citationItems":[{"id":57,"uris":["http://zotero.org/users/local/usTu59L8/items/LGKJLVB7"],"itemData":{"id":57,"type":"book","abstract":"Der Schwede David war ein ungesunder Vegetarier, die Dänin Luise eine gesundheitsbewusste Allesesserin. Jetzt haben sie die entspannte Variante des Vegetarismus entdeckt, kreativ mit hehren Zielen, aber ohne Dogmatismus, dafür mit tolerierten Abweichungen. Ihr Kochbucherstling ist, ebenso wie ihr Blog, farbenfroh und inspirierend. Hier wird kreativ und mit Einflüssen aus aller Welt, jedoch mit Zutaten, wie sie in Nordeuropa wachsen, gekocht. Wer sich also fragt, was er aus Gemüsesorten wie Rote Bete oder Rhabarber kochen soll, der wird bei \"Die grüne Küche\" fündig. Der Band ist in 10 Kapitel aufgeteilt; zuerst geben die Autoren einen Einblick, was sich in ihrer Speisekammer findet, Kapitel 2 widmet sich der Ernährung von Kindern. Sie sind Eltern einer kleinen Tochter, die natürlich auf der kulinarischen Weltreise dabei war. Nach ein paar Basisrezepten teilt sich der Band in die Kapitel \"Frühstück\", \"Leichte Gerichte\", \"Zum Mitnehmen\", \"Familienessen\", \"Häppchen\", \"Getränke\" und \"Süe︢ Gaumenfreuden\" auf. Gelungen, überall da, wo Vegetarisches gefragt ist. (2)","edition":"Dt. Erstausg","event-place":"München","ISBN":"978-3-86873-806-3","language":"ger","number-of-pages":"255","publisher":"Knesebeck","publisher-place":"München","source":"K10plus ISBN","title":"Die grüne Küche auf Reisen: Vegetarisches aus aller Welt","title-short":"Die grüne Küche auf Reisen","author":[{"family":"Frenkiel","given":"David"},{"family":"Vindahl","given":"Luise"},{"family":"Wiesner","given":"Linde"},{"family":"Frenkiel","given":"David"}],"issued":{"date-parts":[["2015"]]}},"locator":"217"}],"schema":"https://github.com/citation-style-language/schema/raw/master/csl-citation.json"} </w:instrText>
      </w:r>
      <w:r>
        <w:fldChar w:fldCharType="separate"/>
      </w:r>
      <w:r w:rsidRPr="002A4BB3">
        <w:rPr>
          <w:rFonts w:ascii="Calibri" w:hAnsi="Calibri" w:cs="Calibri"/>
          <w:szCs w:val="24"/>
        </w:rPr>
        <w:t>Frenkiel u. a., 217.</w:t>
      </w:r>
      <w:r>
        <w:fldChar w:fldCharType="end"/>
      </w:r>
    </w:p>
  </w:footnote>
  <w:footnote w:id="1585">
    <w:p w14:paraId="4575FBE4" w14:textId="6D5621EB" w:rsidR="00157046" w:rsidRDefault="00157046">
      <w:pPr>
        <w:pStyle w:val="FootnoteText"/>
      </w:pPr>
      <w:r>
        <w:rPr>
          <w:rStyle w:val="FootnoteReference"/>
        </w:rPr>
        <w:footnoteRef/>
      </w:r>
      <w:r>
        <w:t xml:space="preserve"> </w:t>
      </w:r>
      <w:r>
        <w:fldChar w:fldCharType="begin"/>
      </w:r>
      <w:r w:rsidR="008C334C">
        <w:instrText xml:space="preserve"> ADDIN ZOTERO_ITEM CSL_CITATION {"citationID":"NoPOQ3TK","properties":{"formattedCitation":"Frenkiel u.\\uc0\\u160{}a., 228.","plainCitation":"Frenkiel u. a., 228.","noteIndex":1584},"citationItems":[{"id":57,"uris":["http://zotero.org/users/local/usTu59L8/items/LGKJLVB7"],"itemData":{"id":57,"type":"book","abstract":"Der Schwede David war ein ungesunder Vegetarier, die Dänin Luise eine gesundheitsbewusste Allesesserin. Jetzt haben sie die entspannte Variante des Vegetarismus entdeckt, kreativ mit hehren Zielen, aber ohne Dogmatismus, dafür mit tolerierten Abweichungen. Ihr Kochbucherstling ist, ebenso wie ihr Blog, farbenfroh und inspirierend. Hier wird kreativ und mit Einflüssen aus aller Welt, jedoch mit Zutaten, wie sie in Nordeuropa wachsen, gekocht. Wer sich also fragt, was er aus Gemüsesorten wie Rote Bete oder Rhabarber kochen soll, der wird bei \"Die grüne Küche\" fündig. Der Band ist in 10 Kapitel aufgeteilt; zuerst geben die Autoren einen Einblick, was sich in ihrer Speisekammer findet, Kapitel 2 widmet sich der Ernährung von Kindern. Sie sind Eltern einer kleinen Tochter, die natürlich auf der kulinarischen Weltreise dabei war. Nach ein paar Basisrezepten teilt sich der Band in die Kapitel \"Frühstück\", \"Leichte Gerichte\", \"Zum Mitnehmen\", \"Familienessen\", \"Häppchen\", \"Getränke\" und \"Süe︢ Gaumenfreuden\" auf. Gelungen, überall da, wo Vegetarisches gefragt ist. (2)","edition":"Dt. Erstausg","event-place":"München","ISBN":"978-3-86873-806-3","language":"ger","number-of-pages":"255","publisher":"Knesebeck","publisher-place":"München","source":"K10plus ISBN","title":"Die grüne Küche auf Reisen: Vegetarisches aus aller Welt","title-short":"Die grüne Küche auf Reisen","author":[{"family":"Frenkiel","given":"David"},{"family":"Vindahl","given":"Luise"},{"family":"Wiesner","given":"Linde"},{"family":"Frenkiel","given":"David"}],"issued":{"date-parts":[["2015"]]}},"locator":"228"}],"schema":"https://github.com/citation-style-language/schema/raw/master/csl-citation.json"} </w:instrText>
      </w:r>
      <w:r>
        <w:fldChar w:fldCharType="separate"/>
      </w:r>
      <w:r w:rsidRPr="00157046">
        <w:rPr>
          <w:rFonts w:ascii="Calibri" w:hAnsi="Calibri" w:cs="Calibri"/>
          <w:szCs w:val="24"/>
        </w:rPr>
        <w:t>Frenkiel u. a., 228.</w:t>
      </w:r>
      <w:r>
        <w:fldChar w:fldCharType="end"/>
      </w:r>
    </w:p>
  </w:footnote>
  <w:footnote w:id="1586">
    <w:p w14:paraId="5537B726" w14:textId="3F0C5E53" w:rsidR="0041469C" w:rsidRDefault="0041469C">
      <w:pPr>
        <w:pStyle w:val="FootnoteText"/>
      </w:pPr>
      <w:r>
        <w:rPr>
          <w:rStyle w:val="FootnoteReference"/>
        </w:rPr>
        <w:footnoteRef/>
      </w:r>
      <w:r>
        <w:t xml:space="preserve"> </w:t>
      </w:r>
      <w:r>
        <w:fldChar w:fldCharType="begin"/>
      </w:r>
      <w:r w:rsidR="008C334C">
        <w:instrText xml:space="preserve"> ADDIN ZOTERO_ITEM CSL_CITATION {"citationID":"ubZiIymL","properties":{"formattedCitation":"Raether, {\\i{}Wochenmarkt}, 35.","plainCitation":"Raether, Wochenmarkt, 35.","noteIndex":1585},"citationItems":[{"id":66,"uris":["http://zotero.org/users/local/usTu59L8/items/CLFEECBQ"],"itemData":{"id":66,"type":"book","edition":"2. Aufl","event-place":"Berlin","ISBN":"978-3-8270-1259-3","language":"ger","number-of-pages":"207","publisher":"Berlin Verlag","publisher-place":"Berlin","source":"K10plus ISBN","title":"Wochenmarkt: Die frischen, einfachen Rezepte aus dem Zeit Magazin","title-short":"Wochenmarkt","author":[{"family":"Raether","given":"Elisabeth"}],"issued":{"date-parts":[["2014"]]}},"locator":"35"}],"schema":"https://github.com/citation-style-language/schema/raw/master/csl-citation.json"} </w:instrText>
      </w:r>
      <w:r>
        <w:fldChar w:fldCharType="separate"/>
      </w:r>
      <w:r w:rsidRPr="0041469C">
        <w:rPr>
          <w:rFonts w:ascii="Calibri" w:hAnsi="Calibri" w:cs="Calibri"/>
          <w:szCs w:val="24"/>
        </w:rPr>
        <w:t xml:space="preserve">Raether, </w:t>
      </w:r>
      <w:r w:rsidRPr="0041469C">
        <w:rPr>
          <w:rFonts w:ascii="Calibri" w:hAnsi="Calibri" w:cs="Calibri"/>
          <w:i/>
          <w:iCs/>
          <w:szCs w:val="24"/>
        </w:rPr>
        <w:t>Wochenmarkt</w:t>
      </w:r>
      <w:r w:rsidRPr="0041469C">
        <w:rPr>
          <w:rFonts w:ascii="Calibri" w:hAnsi="Calibri" w:cs="Calibri"/>
          <w:szCs w:val="24"/>
        </w:rPr>
        <w:t>, 35.</w:t>
      </w:r>
      <w:r>
        <w:fldChar w:fldCharType="end"/>
      </w:r>
    </w:p>
  </w:footnote>
  <w:footnote w:id="1587">
    <w:p w14:paraId="7E9F7DE2" w14:textId="1105EA4E" w:rsidR="008A4D81" w:rsidRPr="00B976B0" w:rsidRDefault="008A4D81">
      <w:pPr>
        <w:pStyle w:val="FootnoteText"/>
        <w:rPr>
          <w:lang w:val="en-US"/>
        </w:rPr>
      </w:pPr>
      <w:r>
        <w:rPr>
          <w:rStyle w:val="FootnoteReference"/>
        </w:rPr>
        <w:footnoteRef/>
      </w:r>
      <w:r w:rsidRPr="00B976B0">
        <w:rPr>
          <w:lang w:val="en-US"/>
        </w:rPr>
        <w:t xml:space="preserve"> </w:t>
      </w:r>
      <w:r>
        <w:fldChar w:fldCharType="begin"/>
      </w:r>
      <w:r w:rsidR="008C334C">
        <w:rPr>
          <w:lang w:val="en-US"/>
        </w:rPr>
        <w:instrText xml:space="preserve"> ADDIN ZOTERO_ITEM CSL_CITATION {"citationID":"s5r97Tm3","properties":{"formattedCitation":"Raether, 71.","plainCitation":"Raether, 71.","noteIndex":1586},"citationItems":[{"id":66,"uris":["http://zotero.org/users/local/usTu59L8/items/CLFEECBQ"],"itemData":{"id":66,"type":"book","edition":"2. Aufl","event-place":"Berlin","ISBN":"978-3-8270-1259-3","language":"ger","number-of-pages":"207","publisher":"Berlin Verlag","publisher-place":"Berlin","source":"K10plus ISBN","title":"Wochenmarkt: Die frischen, einfachen Rezepte aus dem Zeit Magazin","title-short":"Wochenmarkt","author":[{"family":"Raether","given":"Elisabeth"}],"issued":{"date-parts":[["2014"]]}},"locator":"71"}],"schema":"https://github.com/citation-style-language/schema/raw/master/csl-citation.json"} </w:instrText>
      </w:r>
      <w:r>
        <w:fldChar w:fldCharType="separate"/>
      </w:r>
      <w:r w:rsidRPr="00B976B0">
        <w:rPr>
          <w:rFonts w:ascii="Calibri" w:hAnsi="Calibri" w:cs="Calibri"/>
          <w:lang w:val="en-US"/>
        </w:rPr>
        <w:t>Raether, 71.</w:t>
      </w:r>
      <w:r>
        <w:fldChar w:fldCharType="end"/>
      </w:r>
    </w:p>
  </w:footnote>
  <w:footnote w:id="1588">
    <w:p w14:paraId="5100C721" w14:textId="774E3ECB" w:rsidR="004A6B7C" w:rsidRPr="00B976B0" w:rsidRDefault="004A6B7C">
      <w:pPr>
        <w:pStyle w:val="FootnoteText"/>
        <w:rPr>
          <w:lang w:val="en-US"/>
        </w:rPr>
      </w:pPr>
      <w:r>
        <w:rPr>
          <w:rStyle w:val="FootnoteReference"/>
        </w:rPr>
        <w:footnoteRef/>
      </w:r>
      <w:r w:rsidRPr="00B976B0">
        <w:rPr>
          <w:lang w:val="en-US"/>
        </w:rPr>
        <w:t xml:space="preserve"> </w:t>
      </w:r>
      <w:r>
        <w:fldChar w:fldCharType="begin"/>
      </w:r>
      <w:r w:rsidR="008C334C">
        <w:rPr>
          <w:lang w:val="en-US"/>
        </w:rPr>
        <w:instrText xml:space="preserve"> ADDIN ZOTERO_ITEM CSL_CITATION {"citationID":"bkAulg8b","properties":{"formattedCitation":"Stich, {\\i{}Sweets}, 132.","plainCitation":"Stich, Sweets, 132.","noteIndex":1587},"citationItems":[{"id":48,"uris":["http://zotero.org/users/local/usTu59L8/items/MX3Z4SAR"],"itemData":{"id":48,"type":"book","abstract":"Frühstück, Snacks, Mittagessen, Teatime, Gartenfest, Desserts und Betthupferl - Foodbloggerin Nicole Stich (www.deliciousdays.com) ist eine bekennende Naschkatze und stellt hier ihre Lieblingsrezepte für jede Tageszeit und Gelegenheit vor. In der kurzen Einleitung eine Seite praktische Tipps &amp; Tricks, ein Statement für die positiven Seiten des Naschens und ein augenzwinkernder \"Sicherheitshinweis\", wer von diesem Band voll süe︢r Sünden lieber die Finger lassen sollte. Alle Rezepte mit Angaben zu Menge, Zeitaufwand und Schwierigkeitsgrad sowie einem ganzseitigen Foto; die schrittweisen Anleitungen stellen keine gröe︢re Herausforderung dar. Die Autorin hat - wie schon in \"Delicious days\" (BA 11/08) und \"Geschenkideen aus der Küche\" (ID-A 13/11) - selbst fotografiert. Neben Klassikern wie Waffeln, Pfannkuchen, Biskuit und Eis finden sich tolle Ideen für ungewöhnliche Geschmackskreationen (orientalisches Milchreiseis, Ziegenkäseparfait, Grünteetrüffel). Ein rundum gelungenes Buch der Sparte \"Sük︢ram\", das jede Bibliothek guten Gewissens anschaffen kann. (1)","edition":"1. Aufl","event-place":"München","ISBN":"978-3-8338-2892-8","language":"ger","number-of-pages":"160","publisher":"Gräfe und Unzer","publisher-place":"München","source":"K10plus ISBN","title":"Sweets: himmlische Verführungen für den ganzen Tag","title-short":"Sweets","author":[{"family":"Stich","given":"Nicole"}],"issued":{"date-parts":[["2013"]]}},"locator":"132"}],"schema":"https://github.com/citation-style-language/schema/raw/master/csl-citation.json"} </w:instrText>
      </w:r>
      <w:r>
        <w:fldChar w:fldCharType="separate"/>
      </w:r>
      <w:r w:rsidRPr="00B976B0">
        <w:rPr>
          <w:rFonts w:ascii="Calibri" w:hAnsi="Calibri" w:cs="Calibri"/>
          <w:szCs w:val="24"/>
          <w:lang w:val="en-US"/>
        </w:rPr>
        <w:t xml:space="preserve">Stich, </w:t>
      </w:r>
      <w:r w:rsidRPr="00B976B0">
        <w:rPr>
          <w:rFonts w:ascii="Calibri" w:hAnsi="Calibri" w:cs="Calibri"/>
          <w:i/>
          <w:iCs/>
          <w:szCs w:val="24"/>
          <w:lang w:val="en-US"/>
        </w:rPr>
        <w:t>Sweets</w:t>
      </w:r>
      <w:r w:rsidRPr="00B976B0">
        <w:rPr>
          <w:rFonts w:ascii="Calibri" w:hAnsi="Calibri" w:cs="Calibri"/>
          <w:szCs w:val="24"/>
          <w:lang w:val="en-US"/>
        </w:rPr>
        <w:t>, 132.</w:t>
      </w:r>
      <w:r>
        <w:fldChar w:fldCharType="end"/>
      </w:r>
    </w:p>
  </w:footnote>
  <w:footnote w:id="1589">
    <w:p w14:paraId="05BF74D7" w14:textId="324D3A1C" w:rsidR="00220512" w:rsidRPr="00B976B0" w:rsidRDefault="00220512">
      <w:pPr>
        <w:pStyle w:val="FootnoteText"/>
        <w:rPr>
          <w:lang w:val="en-US"/>
        </w:rPr>
      </w:pPr>
      <w:r>
        <w:rPr>
          <w:rStyle w:val="FootnoteReference"/>
        </w:rPr>
        <w:footnoteRef/>
      </w:r>
      <w:r w:rsidRPr="00B976B0">
        <w:rPr>
          <w:lang w:val="en-US"/>
        </w:rPr>
        <w:t xml:space="preserve"> </w:t>
      </w:r>
      <w:r>
        <w:fldChar w:fldCharType="begin"/>
      </w:r>
      <w:r w:rsidR="008C334C">
        <w:rPr>
          <w:lang w:val="en-US"/>
        </w:rPr>
        <w:instrText xml:space="preserve"> ADDIN ZOTERO_ITEM CSL_CITATION {"citationID":"9uWT0Ov7","properties":{"formattedCitation":"Kindler, {\\i{}Ben Kindler kocht badisch}, 112.","plainCitation":"Kindler, Ben Kindler kocht badisch, 112.","noteIndex":1588},"citationItems":[{"id":54,"uris":["http://zotero.org/users/local/usTu59L8/items/MGKX6YIR"],"itemData":{"id":54,"type":"book","edition":"1. Auflage","event-place":"Stuttgart","ISBN":"978-3-7630-2783-5","language":"ger","number-of-pages":"124","publisher":"Belser","publisher-place":"Stuttgart","source":"K10plus ISBN","title":"Ben Kindler kocht badisch: Klassisch kreativ","title-short":"Ben Kindler kocht badisch","author":[{"family":"Kindler","given":"Ben"}],"issued":{"date-parts":[["2017"]]}},"locator":"112"}],"schema":"https://github.com/citation-style-language/schema/raw/master/csl-citation.json"} </w:instrText>
      </w:r>
      <w:r>
        <w:fldChar w:fldCharType="separate"/>
      </w:r>
      <w:r w:rsidRPr="00B976B0">
        <w:rPr>
          <w:rFonts w:ascii="Calibri" w:hAnsi="Calibri" w:cs="Calibri"/>
          <w:szCs w:val="24"/>
          <w:lang w:val="en-US"/>
        </w:rPr>
        <w:t xml:space="preserve">Kindler, </w:t>
      </w:r>
      <w:r w:rsidRPr="00B976B0">
        <w:rPr>
          <w:rFonts w:ascii="Calibri" w:hAnsi="Calibri" w:cs="Calibri"/>
          <w:i/>
          <w:iCs/>
          <w:szCs w:val="24"/>
          <w:lang w:val="en-US"/>
        </w:rPr>
        <w:t>Ben Kindler kocht badisch</w:t>
      </w:r>
      <w:r w:rsidRPr="00B976B0">
        <w:rPr>
          <w:rFonts w:ascii="Calibri" w:hAnsi="Calibri" w:cs="Calibri"/>
          <w:szCs w:val="24"/>
          <w:lang w:val="en-US"/>
        </w:rPr>
        <w:t>, 112.</w:t>
      </w:r>
      <w:r>
        <w:fldChar w:fldCharType="end"/>
      </w:r>
    </w:p>
  </w:footnote>
  <w:footnote w:id="1590">
    <w:p w14:paraId="35F068EF" w14:textId="77029D9D" w:rsidR="00400680" w:rsidRDefault="00400680">
      <w:pPr>
        <w:pStyle w:val="FootnoteText"/>
      </w:pPr>
      <w:r>
        <w:rPr>
          <w:rStyle w:val="FootnoteReference"/>
        </w:rPr>
        <w:footnoteRef/>
      </w:r>
      <w:r>
        <w:t xml:space="preserve"> </w:t>
      </w:r>
      <w:r>
        <w:fldChar w:fldCharType="begin"/>
      </w:r>
      <w:r w:rsidR="008C334C">
        <w:instrText xml:space="preserve"> ADDIN ZOTERO_ITEM CSL_CITATION {"citationID":"tr9Vwmls","properties":{"formattedCitation":"\\uc0\\u8222{}ZEITmagazin\\uc0\\u8220{}.","plainCitation":"„ZEITmagazin“.","noteIndex":1589},"citationItems":[{"id":96,"uris":["http://zotero.org/users/local/usTu59L8/items/EJMJD2IT"],"itemData":{"id":96,"type":"article-journal","title":"ZEITmagazin"}}],"schema":"https://github.com/citation-style-language/schema/raw/master/csl-citation.json"} </w:instrText>
      </w:r>
      <w:r>
        <w:fldChar w:fldCharType="separate"/>
      </w:r>
      <w:r w:rsidRPr="00400680">
        <w:rPr>
          <w:rFonts w:ascii="Calibri" w:hAnsi="Calibri" w:cs="Calibri"/>
          <w:szCs w:val="24"/>
        </w:rPr>
        <w:t>„ZEITmagazin“.</w:t>
      </w:r>
      <w:r>
        <w:fldChar w:fldCharType="end"/>
      </w:r>
    </w:p>
  </w:footnote>
  <w:footnote w:id="1591">
    <w:p w14:paraId="428FB889" w14:textId="300544C2" w:rsidR="002B71FE" w:rsidRDefault="002B71FE">
      <w:pPr>
        <w:pStyle w:val="FootnoteText"/>
      </w:pPr>
      <w:r>
        <w:rPr>
          <w:rStyle w:val="FootnoteReference"/>
        </w:rPr>
        <w:footnoteRef/>
      </w:r>
      <w:r>
        <w:t xml:space="preserve"> </w:t>
      </w:r>
      <w:r>
        <w:fldChar w:fldCharType="begin"/>
      </w:r>
      <w:r w:rsidR="008C334C">
        <w:instrText xml:space="preserve"> ADDIN ZOTERO_ITEM CSL_CITATION {"citationID":"QeSFNRbD","properties":{"formattedCitation":"Raether, {\\i{}Lieblingsgerichte vom Wochenmarkt}, 116.","plainCitation":"Raether, Lieblingsgerichte vom Wochenmarkt, 116.","noteIndex":1590},"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116"}],"schema":"https://github.com/citation-style-language/schema/raw/master/csl-citation.json"} </w:instrText>
      </w:r>
      <w:r>
        <w:fldChar w:fldCharType="separate"/>
      </w:r>
      <w:r w:rsidRPr="002B71FE">
        <w:rPr>
          <w:rFonts w:ascii="Calibri" w:hAnsi="Calibri" w:cs="Calibri"/>
          <w:szCs w:val="24"/>
        </w:rPr>
        <w:t xml:space="preserve">Raether, </w:t>
      </w:r>
      <w:r w:rsidRPr="002B71FE">
        <w:rPr>
          <w:rFonts w:ascii="Calibri" w:hAnsi="Calibri" w:cs="Calibri"/>
          <w:i/>
          <w:iCs/>
          <w:szCs w:val="24"/>
        </w:rPr>
        <w:t>Lieblingsgerichte vom Wochenmarkt</w:t>
      </w:r>
      <w:r w:rsidRPr="002B71FE">
        <w:rPr>
          <w:rFonts w:ascii="Calibri" w:hAnsi="Calibri" w:cs="Calibri"/>
          <w:szCs w:val="24"/>
        </w:rPr>
        <w:t>, 116.</w:t>
      </w:r>
      <w:r>
        <w:fldChar w:fldCharType="end"/>
      </w:r>
    </w:p>
  </w:footnote>
  <w:footnote w:id="1592">
    <w:p w14:paraId="3BD9AB6F" w14:textId="4F20ECF7" w:rsidR="00B13980" w:rsidRDefault="00B13980">
      <w:pPr>
        <w:pStyle w:val="FootnoteText"/>
      </w:pPr>
      <w:r>
        <w:rPr>
          <w:rStyle w:val="FootnoteReference"/>
        </w:rPr>
        <w:footnoteRef/>
      </w:r>
      <w:r>
        <w:t xml:space="preserve"> </w:t>
      </w:r>
      <w:r>
        <w:fldChar w:fldCharType="begin"/>
      </w:r>
      <w:r w:rsidR="008C334C">
        <w:instrText xml:space="preserve"> ADDIN ZOTERO_ITEM CSL_CITATION {"citationID":"41Y8eMpC","properties":{"formattedCitation":"Raether, 118.","plainCitation":"Raether, 118.","noteIndex":1591},"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118"}],"schema":"https://github.com/citation-style-language/schema/raw/master/csl-citation.json"} </w:instrText>
      </w:r>
      <w:r>
        <w:fldChar w:fldCharType="separate"/>
      </w:r>
      <w:r w:rsidRPr="00B13980">
        <w:rPr>
          <w:rFonts w:ascii="Calibri" w:hAnsi="Calibri" w:cs="Calibri"/>
        </w:rPr>
        <w:t>Raether, 118.</w:t>
      </w:r>
      <w:r>
        <w:fldChar w:fldCharType="end"/>
      </w:r>
    </w:p>
  </w:footnote>
  <w:footnote w:id="1593">
    <w:p w14:paraId="65FB7800" w14:textId="37FFCD90" w:rsidR="003B6CE5" w:rsidRDefault="003B6CE5">
      <w:pPr>
        <w:pStyle w:val="FootnoteText"/>
      </w:pPr>
      <w:r>
        <w:rPr>
          <w:rStyle w:val="FootnoteReference"/>
        </w:rPr>
        <w:footnoteRef/>
      </w:r>
      <w:r>
        <w:t xml:space="preserve"> </w:t>
      </w:r>
      <w:r>
        <w:fldChar w:fldCharType="begin"/>
      </w:r>
      <w:r w:rsidR="008C334C">
        <w:instrText xml:space="preserve"> ADDIN ZOTERO_ITEM CSL_CITATION {"citationID":"M68eVBCH","properties":{"formattedCitation":"\\uc0\\u8222{}ZEITmagazin\\uc0\\u8220{}.","plainCitation":"„ZEITmagazin“.","noteIndex":1592},"citationItems":[{"id":96,"uris":["http://zotero.org/users/local/usTu59L8/items/EJMJD2IT"],"itemData":{"id":96,"type":"article-journal","title":"ZEITmagazin"}}],"schema":"https://github.com/citation-style-language/schema/raw/master/csl-citation.json"} </w:instrText>
      </w:r>
      <w:r>
        <w:fldChar w:fldCharType="separate"/>
      </w:r>
      <w:r w:rsidRPr="003B6CE5">
        <w:rPr>
          <w:rFonts w:ascii="Calibri" w:hAnsi="Calibri" w:cs="Calibri"/>
          <w:szCs w:val="24"/>
        </w:rPr>
        <w:t>„ZEITmagazin“.</w:t>
      </w:r>
      <w:r>
        <w:fldChar w:fldCharType="end"/>
      </w:r>
    </w:p>
  </w:footnote>
  <w:footnote w:id="1594">
    <w:p w14:paraId="008DD4CC" w14:textId="630F35CD" w:rsidR="00345939" w:rsidRDefault="00345939">
      <w:pPr>
        <w:pStyle w:val="FootnoteText"/>
      </w:pPr>
      <w:r>
        <w:rPr>
          <w:rStyle w:val="FootnoteReference"/>
        </w:rPr>
        <w:footnoteRef/>
      </w:r>
      <w:r>
        <w:t xml:space="preserve"> </w:t>
      </w:r>
      <w:r>
        <w:fldChar w:fldCharType="begin"/>
      </w:r>
      <w:r w:rsidR="008C334C">
        <w:instrText xml:space="preserve"> ADDIN ZOTERO_ITEM CSL_CITATION {"citationID":"k6Kz4cKJ","properties":{"formattedCitation":"\\uc0\\u8222{}ZEITmagazin\\uc0\\u8220{}.","plainCitation":"„ZEITmagazin“.","noteIndex":1593},"citationItems":[{"id":96,"uris":["http://zotero.org/users/local/usTu59L8/items/EJMJD2IT"],"itemData":{"id":96,"type":"article-journal","title":"ZEITmagazin"}}],"schema":"https://github.com/citation-style-language/schema/raw/master/csl-citation.json"} </w:instrText>
      </w:r>
      <w:r>
        <w:fldChar w:fldCharType="separate"/>
      </w:r>
      <w:r w:rsidRPr="00345939">
        <w:rPr>
          <w:rFonts w:ascii="Calibri" w:hAnsi="Calibri" w:cs="Calibri"/>
          <w:szCs w:val="24"/>
        </w:rPr>
        <w:t>„ZEITmagazin“.</w:t>
      </w:r>
      <w:r>
        <w:fldChar w:fldCharType="end"/>
      </w:r>
    </w:p>
  </w:footnote>
  <w:footnote w:id="1595">
    <w:p w14:paraId="32758D86" w14:textId="2E40EA45" w:rsidR="00D4492A" w:rsidRDefault="00D4492A">
      <w:pPr>
        <w:pStyle w:val="FootnoteText"/>
      </w:pPr>
      <w:r>
        <w:rPr>
          <w:rStyle w:val="FootnoteReference"/>
        </w:rPr>
        <w:footnoteRef/>
      </w:r>
      <w:r>
        <w:t xml:space="preserve"> </w:t>
      </w:r>
      <w:r>
        <w:fldChar w:fldCharType="begin"/>
      </w:r>
      <w:r w:rsidR="008C334C">
        <w:instrText xml:space="preserve"> ADDIN ZOTERO_ITEM CSL_CITATION {"citationID":"9kZj0lcg","properties":{"formattedCitation":"Raether, {\\i{}Wochenmarkt}, 99.","plainCitation":"Raether, Wochenmarkt, 99.","noteIndex":1594},"citationItems":[{"id":66,"uris":["http://zotero.org/users/local/usTu59L8/items/CLFEECBQ"],"itemData":{"id":66,"type":"book","edition":"2. Aufl","event-place":"Berlin","ISBN":"978-3-8270-1259-3","language":"ger","number-of-pages":"207","publisher":"Berlin Verlag","publisher-place":"Berlin","source":"K10plus ISBN","title":"Wochenmarkt: Die frischen, einfachen Rezepte aus dem Zeit Magazin","title-short":"Wochenmarkt","author":[{"family":"Raether","given":"Elisabeth"}],"issued":{"date-parts":[["2014"]]}},"locator":"99"}],"schema":"https://github.com/citation-style-language/schema/raw/master/csl-citation.json"} </w:instrText>
      </w:r>
      <w:r>
        <w:fldChar w:fldCharType="separate"/>
      </w:r>
      <w:r w:rsidR="00220512" w:rsidRPr="00220512">
        <w:rPr>
          <w:rFonts w:ascii="Calibri" w:hAnsi="Calibri" w:cs="Calibri"/>
          <w:szCs w:val="24"/>
        </w:rPr>
        <w:t xml:space="preserve">Raether, </w:t>
      </w:r>
      <w:r w:rsidR="00220512" w:rsidRPr="00220512">
        <w:rPr>
          <w:rFonts w:ascii="Calibri" w:hAnsi="Calibri" w:cs="Calibri"/>
          <w:i/>
          <w:iCs/>
          <w:szCs w:val="24"/>
        </w:rPr>
        <w:t>Wochenmarkt</w:t>
      </w:r>
      <w:r w:rsidR="00220512" w:rsidRPr="00220512">
        <w:rPr>
          <w:rFonts w:ascii="Calibri" w:hAnsi="Calibri" w:cs="Calibri"/>
          <w:szCs w:val="24"/>
        </w:rPr>
        <w:t>, 99.</w:t>
      </w:r>
      <w:r>
        <w:fldChar w:fldCharType="end"/>
      </w:r>
    </w:p>
  </w:footnote>
  <w:footnote w:id="1596">
    <w:p w14:paraId="4A7BBA28" w14:textId="5CE11CCB" w:rsidR="00071B92" w:rsidRDefault="00071B92">
      <w:pPr>
        <w:pStyle w:val="FootnoteText"/>
      </w:pPr>
      <w:r>
        <w:rPr>
          <w:rStyle w:val="FootnoteReference"/>
        </w:rPr>
        <w:footnoteRef/>
      </w:r>
      <w:r>
        <w:t xml:space="preserve"> </w:t>
      </w:r>
      <w:r>
        <w:fldChar w:fldCharType="begin"/>
      </w:r>
      <w:r w:rsidR="008C334C">
        <w:instrText xml:space="preserve"> ADDIN ZOTERO_ITEM CSL_CITATION {"citationID":"2RF8nf3K","properties":{"formattedCitation":"Frenkiel und Vindahl, {\\i{}Die gr\\uc0\\u252{}ne K\\uc0\\u252{}che}, 208.","plainCitation":"Frenkiel und Vindahl, Die grüne Küche, 208.","noteIndex":1595},"citationItems":[{"id":59,"uris":["http://zotero.org/users/local/usTu59L8/items/T936RKBP"],"itemData":{"id":59,"type":"book","edition":"3. Auflage, deutsche Erstausgabe","event-place":"München","ISBN":"978-3-86873-685-4","language":"ger","number-of-pages":"247","publisher":"Knesebeck","publisher-place":"München","source":"K10plus ISBN","title":"Die grüne Küche: köstliche vegetarische Ideen für jeden Tag","title-short":"Die grüne Küche","author":[{"family":"Frenkiel","given":"David"},{"family":"Vindahl","given":"Luise"}],"translator":[{"family":"Weinberger","given":"Anita"}],"issued":{"date-parts":[["2016"]]}},"locator":"208"}],"schema":"https://github.com/citation-style-language/schema/raw/master/csl-citation.json"} </w:instrText>
      </w:r>
      <w:r>
        <w:fldChar w:fldCharType="separate"/>
      </w:r>
      <w:r w:rsidR="00FD23D4" w:rsidRPr="00FD23D4">
        <w:rPr>
          <w:rFonts w:ascii="Calibri" w:hAnsi="Calibri" w:cs="Calibri"/>
          <w:szCs w:val="24"/>
        </w:rPr>
        <w:t xml:space="preserve">Frenkiel und Vindahl, </w:t>
      </w:r>
      <w:r w:rsidR="00FD23D4" w:rsidRPr="00FD23D4">
        <w:rPr>
          <w:rFonts w:ascii="Calibri" w:hAnsi="Calibri" w:cs="Calibri"/>
          <w:i/>
          <w:iCs/>
          <w:szCs w:val="24"/>
        </w:rPr>
        <w:t>Die grüne Küche</w:t>
      </w:r>
      <w:r w:rsidR="00FD23D4" w:rsidRPr="00FD23D4">
        <w:rPr>
          <w:rFonts w:ascii="Calibri" w:hAnsi="Calibri" w:cs="Calibri"/>
          <w:szCs w:val="24"/>
        </w:rPr>
        <w:t>, 208.</w:t>
      </w:r>
      <w:r>
        <w:fldChar w:fldCharType="end"/>
      </w:r>
    </w:p>
  </w:footnote>
  <w:footnote w:id="1597">
    <w:p w14:paraId="52D7A5F6" w14:textId="696083FF" w:rsidR="004E6A89" w:rsidRDefault="004E6A89">
      <w:pPr>
        <w:pStyle w:val="FootnoteText"/>
      </w:pPr>
      <w:r>
        <w:rPr>
          <w:rStyle w:val="FootnoteReference"/>
        </w:rPr>
        <w:footnoteRef/>
      </w:r>
      <w:r>
        <w:t xml:space="preserve"> </w:t>
      </w:r>
      <w:r>
        <w:fldChar w:fldCharType="begin"/>
      </w:r>
      <w:r w:rsidR="008C334C">
        <w:instrText xml:space="preserve"> ADDIN ZOTERO_ITEM CSL_CITATION {"citationID":"awoHSUc8","properties":{"formattedCitation":"Kindler, {\\i{}Ben Kindler kocht badisch}, 123.","plainCitation":"Kindler, Ben Kindler kocht badisch, 123.","noteIndex":1596},"citationItems":[{"id":54,"uris":["http://zotero.org/users/local/usTu59L8/items/MGKX6YIR"],"itemData":{"id":54,"type":"book","edition":"1. Auflage","event-place":"Stuttgart","ISBN":"978-3-7630-2783-5","language":"ger","number-of-pages":"124","publisher":"Belser","publisher-place":"Stuttgart","source":"K10plus ISBN","title":"Ben Kindler kocht badisch: Klassisch kreativ","title-short":"Ben Kindler kocht badisch","author":[{"family":"Kindler","given":"Ben"}],"issued":{"date-parts":[["2017"]]}},"locator":"123"}],"schema":"https://github.com/citation-style-language/schema/raw/master/csl-citation.json"} </w:instrText>
      </w:r>
      <w:r>
        <w:fldChar w:fldCharType="separate"/>
      </w:r>
      <w:r w:rsidRPr="004E6A89">
        <w:rPr>
          <w:rFonts w:ascii="Calibri" w:hAnsi="Calibri" w:cs="Calibri"/>
          <w:szCs w:val="24"/>
        </w:rPr>
        <w:t xml:space="preserve">Kindler, </w:t>
      </w:r>
      <w:r w:rsidRPr="004E6A89">
        <w:rPr>
          <w:rFonts w:ascii="Calibri" w:hAnsi="Calibri" w:cs="Calibri"/>
          <w:i/>
          <w:iCs/>
          <w:szCs w:val="24"/>
        </w:rPr>
        <w:t>Ben Kindler kocht badisch</w:t>
      </w:r>
      <w:r w:rsidRPr="004E6A89">
        <w:rPr>
          <w:rFonts w:ascii="Calibri" w:hAnsi="Calibri" w:cs="Calibri"/>
          <w:szCs w:val="24"/>
        </w:rPr>
        <w:t>, 123.</w:t>
      </w:r>
      <w:r>
        <w:fldChar w:fldCharType="end"/>
      </w:r>
    </w:p>
  </w:footnote>
  <w:footnote w:id="1598">
    <w:p w14:paraId="7A82488C" w14:textId="1DF2373E" w:rsidR="007E01A5" w:rsidRDefault="007E01A5">
      <w:pPr>
        <w:pStyle w:val="FootnoteText"/>
      </w:pPr>
      <w:r>
        <w:rPr>
          <w:rStyle w:val="FootnoteReference"/>
        </w:rPr>
        <w:footnoteRef/>
      </w:r>
      <w:r>
        <w:t xml:space="preserve"> </w:t>
      </w:r>
      <w:r>
        <w:fldChar w:fldCharType="begin"/>
      </w:r>
      <w:r w:rsidR="008C334C">
        <w:instrText xml:space="preserve"> ADDIN ZOTERO_ITEM CSL_CITATION {"citationID":"9TVRZaEU","properties":{"formattedCitation":"Raether, {\\i{}Wochenmarkt}, 129.","plainCitation":"Raether, Wochenmarkt, 129.","noteIndex":1597},"citationItems":[{"id":66,"uris":["http://zotero.org/users/local/usTu59L8/items/CLFEECBQ"],"itemData":{"id":66,"type":"book","edition":"2. Aufl","event-place":"Berlin","ISBN":"978-3-8270-1259-3","language":"ger","number-of-pages":"207","publisher":"Berlin Verlag","publisher-place":"Berlin","source":"K10plus ISBN","title":"Wochenmarkt: Die frischen, einfachen Rezepte aus dem Zeit Magazin","title-short":"Wochenmarkt","author":[{"family":"Raether","given":"Elisabeth"}],"issued":{"date-parts":[["2014"]]}},"locator":"129"}],"schema":"https://github.com/citation-style-language/schema/raw/master/csl-citation.json"} </w:instrText>
      </w:r>
      <w:r>
        <w:fldChar w:fldCharType="separate"/>
      </w:r>
      <w:r w:rsidRPr="007E01A5">
        <w:rPr>
          <w:rFonts w:ascii="Calibri" w:hAnsi="Calibri" w:cs="Calibri"/>
          <w:szCs w:val="24"/>
        </w:rPr>
        <w:t xml:space="preserve">Raether, </w:t>
      </w:r>
      <w:r w:rsidRPr="007E01A5">
        <w:rPr>
          <w:rFonts w:ascii="Calibri" w:hAnsi="Calibri" w:cs="Calibri"/>
          <w:i/>
          <w:iCs/>
          <w:szCs w:val="24"/>
        </w:rPr>
        <w:t>Wochenmarkt</w:t>
      </w:r>
      <w:r w:rsidRPr="007E01A5">
        <w:rPr>
          <w:rFonts w:ascii="Calibri" w:hAnsi="Calibri" w:cs="Calibri"/>
          <w:szCs w:val="24"/>
        </w:rPr>
        <w:t>, 129.</w:t>
      </w:r>
      <w:r>
        <w:fldChar w:fldCharType="end"/>
      </w:r>
    </w:p>
  </w:footnote>
  <w:footnote w:id="1599">
    <w:p w14:paraId="3D601133" w14:textId="73B5EED9" w:rsidR="00413A06" w:rsidRDefault="00413A06">
      <w:pPr>
        <w:pStyle w:val="FootnoteText"/>
      </w:pPr>
      <w:r>
        <w:rPr>
          <w:rStyle w:val="FootnoteReference"/>
        </w:rPr>
        <w:footnoteRef/>
      </w:r>
      <w:r>
        <w:t xml:space="preserve"> </w:t>
      </w:r>
      <w:r>
        <w:fldChar w:fldCharType="begin"/>
      </w:r>
      <w:r w:rsidR="008C334C">
        <w:instrText xml:space="preserve"> ADDIN ZOTERO_ITEM CSL_CITATION {"citationID":"sDMCkM9X","properties":{"formattedCitation":"Raether, {\\i{}Das Beste vom Wochenmarkt neue frische und saisonale Rezepte aus dem ZEIT-Magazin}, 112.","plainCitation":"Raether, Das Beste vom Wochenmarkt neue frische und saisonale Rezepte aus dem ZEIT-Magazin, 112.","noteIndex":1598},"citationItems":[{"id":67,"uris":["http://zotero.org/users/local/usTu59L8/items/QLVCWGWT"],"itemData":{"id":67,"type":"book","edition":"Originalausgabe, 1. Auflage","event-place":"München","ISBN":"978-3-7423-0309-7","language":"ger","note":"OCLC: 1011381508","publisher":"riva","publisher-place":"München","source":"Open WorldCat","title":"Das Beste vom Wochenmarkt neue frische und saisonale Rezepte aus dem ZEIT-Magazin","author":[{"family":"Raether","given":"Elisabeth"}],"issued":{"date-parts":[["2017"]]}},"locator":"112"}],"schema":"https://github.com/citation-style-language/schema/raw/master/csl-citation.json"} </w:instrText>
      </w:r>
      <w:r>
        <w:fldChar w:fldCharType="separate"/>
      </w:r>
      <w:r w:rsidRPr="00413A06">
        <w:rPr>
          <w:rFonts w:ascii="Calibri" w:hAnsi="Calibri" w:cs="Calibri"/>
          <w:szCs w:val="24"/>
        </w:rPr>
        <w:t xml:space="preserve">Raether, </w:t>
      </w:r>
      <w:r w:rsidRPr="00413A06">
        <w:rPr>
          <w:rFonts w:ascii="Calibri" w:hAnsi="Calibri" w:cs="Calibri"/>
          <w:i/>
          <w:iCs/>
          <w:szCs w:val="24"/>
        </w:rPr>
        <w:t>Das Beste vom Wochenmarkt neue frische und saisonale Rezepte aus dem ZEIT-Magazin</w:t>
      </w:r>
      <w:r w:rsidRPr="00413A06">
        <w:rPr>
          <w:rFonts w:ascii="Calibri" w:hAnsi="Calibri" w:cs="Calibri"/>
          <w:szCs w:val="24"/>
        </w:rPr>
        <w:t>, 112.</w:t>
      </w:r>
      <w:r>
        <w:fldChar w:fldCharType="end"/>
      </w:r>
    </w:p>
  </w:footnote>
  <w:footnote w:id="1600">
    <w:p w14:paraId="10E7C2D2" w14:textId="1849BE72" w:rsidR="006E761D" w:rsidRDefault="006E761D">
      <w:pPr>
        <w:pStyle w:val="FootnoteText"/>
      </w:pPr>
      <w:r>
        <w:rPr>
          <w:rStyle w:val="FootnoteReference"/>
        </w:rPr>
        <w:footnoteRef/>
      </w:r>
      <w:r>
        <w:t xml:space="preserve"> </w:t>
      </w:r>
      <w:r>
        <w:fldChar w:fldCharType="begin"/>
      </w:r>
      <w:r w:rsidR="008C334C">
        <w:instrText xml:space="preserve"> ADDIN ZOTERO_ITEM CSL_CITATION {"citationID":"1ualpaSQ","properties":{"formattedCitation":"\\uc0\\u8222{}ZEITmagazin\\uc0\\u8220{}.","plainCitation":"„ZEITmagazin“.","noteIndex":1599},"citationItems":[{"id":96,"uris":["http://zotero.org/users/local/usTu59L8/items/EJMJD2IT"],"itemData":{"id":96,"type":"article-journal","title":"ZEITmagazin"}}],"schema":"https://github.com/citation-style-language/schema/raw/master/csl-citation.json"} </w:instrText>
      </w:r>
      <w:r>
        <w:fldChar w:fldCharType="separate"/>
      </w:r>
      <w:r w:rsidRPr="006E761D">
        <w:rPr>
          <w:rFonts w:ascii="Calibri" w:hAnsi="Calibri" w:cs="Calibri"/>
          <w:szCs w:val="24"/>
        </w:rPr>
        <w:t>„ZEITmagazin“.</w:t>
      </w:r>
      <w:r>
        <w:fldChar w:fldCharType="end"/>
      </w:r>
    </w:p>
  </w:footnote>
  <w:footnote w:id="1601">
    <w:p w14:paraId="32F3CE80" w14:textId="01A56D93" w:rsidR="00DD015B" w:rsidRDefault="00DD015B">
      <w:pPr>
        <w:pStyle w:val="FootnoteText"/>
      </w:pPr>
      <w:r>
        <w:rPr>
          <w:rStyle w:val="FootnoteReference"/>
        </w:rPr>
        <w:footnoteRef/>
      </w:r>
      <w:r>
        <w:t xml:space="preserve"> </w:t>
      </w:r>
      <w:r>
        <w:fldChar w:fldCharType="begin"/>
      </w:r>
      <w:r w:rsidR="008C334C">
        <w:instrText xml:space="preserve"> ADDIN ZOTERO_ITEM CSL_CITATION {"citationID":"Vmbx3ZGj","properties":{"formattedCitation":"Raether, {\\i{}Wochenmarkt}, 169.","plainCitation":"Raether, Wochenmarkt, 169.","noteIndex":1600},"citationItems":[{"id":66,"uris":["http://zotero.org/users/local/usTu59L8/items/CLFEECBQ"],"itemData":{"id":66,"type":"book","edition":"2. Aufl","event-place":"Berlin","ISBN":"978-3-8270-1259-3","language":"ger","number-of-pages":"207","publisher":"Berlin Verlag","publisher-place":"Berlin","source":"K10plus ISBN","title":"Wochenmarkt: Die frischen, einfachen Rezepte aus dem Zeit Magazin","title-short":"Wochenmarkt","author":[{"family":"Raether","given":"Elisabeth"}],"issued":{"date-parts":[["2014"]]}},"locator":"169"}],"schema":"https://github.com/citation-style-language/schema/raw/master/csl-citation.json"} </w:instrText>
      </w:r>
      <w:r>
        <w:fldChar w:fldCharType="separate"/>
      </w:r>
      <w:r w:rsidRPr="00DD015B">
        <w:rPr>
          <w:rFonts w:ascii="Calibri" w:hAnsi="Calibri" w:cs="Calibri"/>
          <w:szCs w:val="24"/>
        </w:rPr>
        <w:t xml:space="preserve">Raether, </w:t>
      </w:r>
      <w:r w:rsidRPr="00DD015B">
        <w:rPr>
          <w:rFonts w:ascii="Calibri" w:hAnsi="Calibri" w:cs="Calibri"/>
          <w:i/>
          <w:iCs/>
          <w:szCs w:val="24"/>
        </w:rPr>
        <w:t>Wochenmarkt</w:t>
      </w:r>
      <w:r w:rsidRPr="00DD015B">
        <w:rPr>
          <w:rFonts w:ascii="Calibri" w:hAnsi="Calibri" w:cs="Calibri"/>
          <w:szCs w:val="24"/>
        </w:rPr>
        <w:t>, 169.</w:t>
      </w:r>
      <w:r>
        <w:fldChar w:fldCharType="end"/>
      </w:r>
    </w:p>
  </w:footnote>
  <w:footnote w:id="1602">
    <w:p w14:paraId="47897092" w14:textId="3FAA929B" w:rsidR="00C52A33" w:rsidRDefault="00C52A33">
      <w:pPr>
        <w:pStyle w:val="FootnoteText"/>
      </w:pPr>
      <w:r>
        <w:rPr>
          <w:rStyle w:val="FootnoteReference"/>
        </w:rPr>
        <w:footnoteRef/>
      </w:r>
      <w:r>
        <w:t xml:space="preserve"> </w:t>
      </w:r>
      <w:r>
        <w:fldChar w:fldCharType="begin"/>
      </w:r>
      <w:r w:rsidR="008C334C">
        <w:instrText xml:space="preserve"> ADDIN ZOTERO_ITEM CSL_CITATION {"citationID":"SN3kfExK","properties":{"formattedCitation":"Raether, {\\i{}Das Beste vom Wochenmarkt neue frische und saisonale Rezepte aus dem ZEIT-Magazin}, 88.","plainCitation":"Raether, Das Beste vom Wochenmarkt neue frische und saisonale Rezepte aus dem ZEIT-Magazin, 88.","noteIndex":1601},"citationItems":[{"id":67,"uris":["http://zotero.org/users/local/usTu59L8/items/QLVCWGWT"],"itemData":{"id":67,"type":"book","edition":"Originalausgabe, 1. Auflage","event-place":"München","ISBN":"978-3-7423-0309-7","language":"ger","note":"OCLC: 1011381508","publisher":"riva","publisher-place":"München","source":"Open WorldCat","title":"Das Beste vom Wochenmarkt neue frische und saisonale Rezepte aus dem ZEIT-Magazin","author":[{"family":"Raether","given":"Elisabeth"}],"issued":{"date-parts":[["2017"]]}},"locator":"88"}],"schema":"https://github.com/citation-style-language/schema/raw/master/csl-citation.json"} </w:instrText>
      </w:r>
      <w:r>
        <w:fldChar w:fldCharType="separate"/>
      </w:r>
      <w:r w:rsidR="00DD015B" w:rsidRPr="00DD015B">
        <w:rPr>
          <w:rFonts w:ascii="Calibri" w:hAnsi="Calibri" w:cs="Calibri"/>
          <w:szCs w:val="24"/>
        </w:rPr>
        <w:t xml:space="preserve">Raether, </w:t>
      </w:r>
      <w:r w:rsidR="00DD015B" w:rsidRPr="00DD015B">
        <w:rPr>
          <w:rFonts w:ascii="Calibri" w:hAnsi="Calibri" w:cs="Calibri"/>
          <w:i/>
          <w:iCs/>
          <w:szCs w:val="24"/>
        </w:rPr>
        <w:t>Das Beste vom Wochenmarkt neue frische und saisonale Rezepte aus dem ZEIT-Magazin</w:t>
      </w:r>
      <w:r w:rsidR="00DD015B" w:rsidRPr="00DD015B">
        <w:rPr>
          <w:rFonts w:ascii="Calibri" w:hAnsi="Calibri" w:cs="Calibri"/>
          <w:szCs w:val="24"/>
        </w:rPr>
        <w:t>, 88.</w:t>
      </w:r>
      <w:r>
        <w:fldChar w:fldCharType="end"/>
      </w:r>
    </w:p>
  </w:footnote>
  <w:footnote w:id="1603">
    <w:p w14:paraId="2FB83253" w14:textId="4A293621" w:rsidR="00F77AA2" w:rsidRDefault="00F77AA2">
      <w:pPr>
        <w:pStyle w:val="FootnoteText"/>
      </w:pPr>
      <w:r>
        <w:rPr>
          <w:rStyle w:val="FootnoteReference"/>
        </w:rPr>
        <w:footnoteRef/>
      </w:r>
      <w:r>
        <w:t xml:space="preserve"> </w:t>
      </w:r>
      <w:r>
        <w:fldChar w:fldCharType="begin"/>
      </w:r>
      <w:r w:rsidR="008C334C">
        <w:instrText xml:space="preserve"> ADDIN ZOTERO_ITEM CSL_CITATION {"citationID":"cPBmu2R4","properties":{"formattedCitation":"{\\i{}Symbadisch kochen! Rezepte aus Baden}, 10.","plainCitation":"Symbadisch kochen! Rezepte aus Baden, 10.","noteIndex":1602},"citationItems":[{"id":102,"uris":["http://zotero.org/users/local/usTu59L8/items/U3TXSGT4"],"itemData":{"id":102,"type":"book","edition":"[1. Aufl.]","event-place":"Münster","ISBN":"978-3-88117-989-8","language":"ger","note":"OCLC: 909798199","publisher":"Hölker Verlag","publisher-place":"Münster","source":"Open WorldCat","title":"Symbadisch kochen! Rezepte aus Baden","contributor":[{"family":"Graef","given":"Amélie"}],"issued":{"date-parts":[["2015"]]}},"locator":"10"}],"schema":"https://github.com/citation-style-language/schema/raw/master/csl-citation.json"} </w:instrText>
      </w:r>
      <w:r>
        <w:fldChar w:fldCharType="separate"/>
      </w:r>
      <w:r w:rsidRPr="00F77AA2">
        <w:rPr>
          <w:rFonts w:ascii="Calibri" w:hAnsi="Calibri" w:cs="Calibri"/>
          <w:i/>
          <w:iCs/>
          <w:szCs w:val="24"/>
        </w:rPr>
        <w:t>Symbadisch kochen! Rezepte aus Baden</w:t>
      </w:r>
      <w:r w:rsidRPr="00F77AA2">
        <w:rPr>
          <w:rFonts w:ascii="Calibri" w:hAnsi="Calibri" w:cs="Calibri"/>
          <w:szCs w:val="24"/>
        </w:rPr>
        <w:t>, 10.</w:t>
      </w:r>
      <w:r>
        <w:fldChar w:fldCharType="end"/>
      </w:r>
    </w:p>
  </w:footnote>
  <w:footnote w:id="1604">
    <w:p w14:paraId="6700D0D2" w14:textId="395A39C2" w:rsidR="00194B67" w:rsidRDefault="00194B67">
      <w:pPr>
        <w:pStyle w:val="FootnoteText"/>
      </w:pPr>
      <w:r>
        <w:rPr>
          <w:rStyle w:val="FootnoteReference"/>
        </w:rPr>
        <w:footnoteRef/>
      </w:r>
      <w:r>
        <w:t xml:space="preserve"> </w:t>
      </w:r>
      <w:r>
        <w:fldChar w:fldCharType="begin"/>
      </w:r>
      <w:r w:rsidR="008C334C">
        <w:instrText xml:space="preserve"> ADDIN ZOTERO_ITEM CSL_CITATION {"citationID":"TqcYh4RQ","properties":{"formattedCitation":"Raether, {\\i{}Wochenmarkt}, 135.","plainCitation":"Raether, Wochenmarkt, 135.","noteIndex":1603},"citationItems":[{"id":66,"uris":["http://zotero.org/users/local/usTu59L8/items/CLFEECBQ"],"itemData":{"id":66,"type":"book","edition":"2. Aufl","event-place":"Berlin","ISBN":"978-3-8270-1259-3","language":"ger","number-of-pages":"207","publisher":"Berlin Verlag","publisher-place":"Berlin","source":"K10plus ISBN","title":"Wochenmarkt: Die frischen, einfachen Rezepte aus dem Zeit Magazin","title-short":"Wochenmarkt","author":[{"family":"Raether","given":"Elisabeth"}],"issued":{"date-parts":[["2014"]]}},"locator":"135"}],"schema":"https://github.com/citation-style-language/schema/raw/master/csl-citation.json"} </w:instrText>
      </w:r>
      <w:r>
        <w:fldChar w:fldCharType="separate"/>
      </w:r>
      <w:r w:rsidRPr="00194B67">
        <w:rPr>
          <w:rFonts w:ascii="Calibri" w:hAnsi="Calibri" w:cs="Calibri"/>
          <w:szCs w:val="24"/>
        </w:rPr>
        <w:t xml:space="preserve">Raether, </w:t>
      </w:r>
      <w:r w:rsidRPr="00194B67">
        <w:rPr>
          <w:rFonts w:ascii="Calibri" w:hAnsi="Calibri" w:cs="Calibri"/>
          <w:i/>
          <w:iCs/>
          <w:szCs w:val="24"/>
        </w:rPr>
        <w:t>Wochenmarkt</w:t>
      </w:r>
      <w:r w:rsidRPr="00194B67">
        <w:rPr>
          <w:rFonts w:ascii="Calibri" w:hAnsi="Calibri" w:cs="Calibri"/>
          <w:szCs w:val="24"/>
        </w:rPr>
        <w:t>, 135.</w:t>
      </w:r>
      <w:r>
        <w:fldChar w:fldCharType="end"/>
      </w:r>
    </w:p>
  </w:footnote>
  <w:footnote w:id="1605">
    <w:p w14:paraId="15DDE30D" w14:textId="59555171" w:rsidR="00364B34" w:rsidRDefault="00364B34">
      <w:pPr>
        <w:pStyle w:val="FootnoteText"/>
      </w:pPr>
      <w:r>
        <w:rPr>
          <w:rStyle w:val="FootnoteReference"/>
        </w:rPr>
        <w:footnoteRef/>
      </w:r>
      <w:r>
        <w:t xml:space="preserve"> </w:t>
      </w:r>
      <w:r>
        <w:fldChar w:fldCharType="begin"/>
      </w:r>
      <w:r w:rsidR="008C334C">
        <w:instrText xml:space="preserve"> ADDIN ZOTERO_ITEM CSL_CITATION {"citationID":"WZDKGvnU","properties":{"formattedCitation":"Raether, {\\i{}Das Beste vom Wochenmarkt neue frische und saisonale Rezepte aus dem ZEIT-Magazin}, 79.","plainCitation":"Raether, Das Beste vom Wochenmarkt neue frische und saisonale Rezepte aus dem ZEIT-Magazin, 79.","noteIndex":1604},"citationItems":[{"id":67,"uris":["http://zotero.org/users/local/usTu59L8/items/QLVCWGWT"],"itemData":{"id":67,"type":"book","edition":"Originalausgabe, 1. Auflage","event-place":"München","ISBN":"978-3-7423-0309-7","language":"ger","note":"OCLC: 1011381508","publisher":"riva","publisher-place":"München","source":"Open WorldCat","title":"Das Beste vom Wochenmarkt neue frische und saisonale Rezepte aus dem ZEIT-Magazin","author":[{"family":"Raether","given":"Elisabeth"}],"issued":{"date-parts":[["2017"]]}},"locator":"79"}],"schema":"https://github.com/citation-style-language/schema/raw/master/csl-citation.json"} </w:instrText>
      </w:r>
      <w:r>
        <w:fldChar w:fldCharType="separate"/>
      </w:r>
      <w:r w:rsidRPr="00364B34">
        <w:rPr>
          <w:rFonts w:ascii="Calibri" w:hAnsi="Calibri" w:cs="Calibri"/>
          <w:szCs w:val="24"/>
        </w:rPr>
        <w:t xml:space="preserve">Raether, </w:t>
      </w:r>
      <w:r w:rsidRPr="00364B34">
        <w:rPr>
          <w:rFonts w:ascii="Calibri" w:hAnsi="Calibri" w:cs="Calibri"/>
          <w:i/>
          <w:iCs/>
          <w:szCs w:val="24"/>
        </w:rPr>
        <w:t>Das Beste vom Wochenmarkt neue frische und saisonale Rezepte aus dem ZEIT-Magazin</w:t>
      </w:r>
      <w:r w:rsidRPr="00364B34">
        <w:rPr>
          <w:rFonts w:ascii="Calibri" w:hAnsi="Calibri" w:cs="Calibri"/>
          <w:szCs w:val="24"/>
        </w:rPr>
        <w:t>, 79.</w:t>
      </w:r>
      <w:r>
        <w:fldChar w:fldCharType="end"/>
      </w:r>
    </w:p>
  </w:footnote>
  <w:footnote w:id="1606">
    <w:p w14:paraId="18DAD710" w14:textId="22562D70" w:rsidR="00136FDA" w:rsidRDefault="00136FDA">
      <w:pPr>
        <w:pStyle w:val="FootnoteText"/>
      </w:pPr>
      <w:r>
        <w:rPr>
          <w:rStyle w:val="FootnoteReference"/>
        </w:rPr>
        <w:footnoteRef/>
      </w:r>
      <w:r>
        <w:t xml:space="preserve"> </w:t>
      </w:r>
      <w:r>
        <w:fldChar w:fldCharType="begin"/>
      </w:r>
      <w:r w:rsidR="008C334C">
        <w:instrText xml:space="preserve"> ADDIN ZOTERO_ITEM CSL_CITATION {"citationID":"nC4CEe3I","properties":{"formattedCitation":"S\\uc0\\u228{}lzer, {\\i{}Die echte Jeden-Tag-K\\uc0\\u252{}che}, 244.","plainCitation":"Sälzer, Die echte Jeden-Tag-Küche, 244.","noteIndex":1605},"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244"}],"schema":"https://github.com/citation-style-language/schema/raw/master/csl-citation.json"} </w:instrText>
      </w:r>
      <w:r>
        <w:fldChar w:fldCharType="separate"/>
      </w:r>
      <w:r w:rsidRPr="00136FDA">
        <w:rPr>
          <w:rFonts w:ascii="Calibri" w:hAnsi="Calibri" w:cs="Calibri"/>
          <w:szCs w:val="24"/>
        </w:rPr>
        <w:t xml:space="preserve">Sälzer, </w:t>
      </w:r>
      <w:r w:rsidRPr="00136FDA">
        <w:rPr>
          <w:rFonts w:ascii="Calibri" w:hAnsi="Calibri" w:cs="Calibri"/>
          <w:i/>
          <w:iCs/>
          <w:szCs w:val="24"/>
        </w:rPr>
        <w:t>Die echte Jeden-Tag-Küche</w:t>
      </w:r>
      <w:r w:rsidRPr="00136FDA">
        <w:rPr>
          <w:rFonts w:ascii="Calibri" w:hAnsi="Calibri" w:cs="Calibri"/>
          <w:szCs w:val="24"/>
        </w:rPr>
        <w:t>, 244.</w:t>
      </w:r>
      <w:r>
        <w:fldChar w:fldCharType="end"/>
      </w:r>
    </w:p>
  </w:footnote>
  <w:footnote w:id="1607">
    <w:p w14:paraId="0846528C" w14:textId="772AE437" w:rsidR="00B437A3" w:rsidRDefault="00B437A3">
      <w:pPr>
        <w:pStyle w:val="FootnoteText"/>
      </w:pPr>
      <w:r>
        <w:rPr>
          <w:rStyle w:val="FootnoteReference"/>
        </w:rPr>
        <w:footnoteRef/>
      </w:r>
      <w:r>
        <w:t xml:space="preserve"> </w:t>
      </w:r>
      <w:r>
        <w:fldChar w:fldCharType="begin"/>
      </w:r>
      <w:r w:rsidR="008C334C">
        <w:instrText xml:space="preserve"> ADDIN ZOTERO_ITEM CSL_CITATION {"citationID":"22YQqm4q","properties":{"formattedCitation":"Kindler, {\\i{}Ben Kindler kocht badisch}, 119.","plainCitation":"Kindler, Ben Kindler kocht badisch, 119.","noteIndex":1606},"citationItems":[{"id":54,"uris":["http://zotero.org/users/local/usTu59L8/items/MGKX6YIR"],"itemData":{"id":54,"type":"book","edition":"1. Auflage","event-place":"Stuttgart","ISBN":"978-3-7630-2783-5","language":"ger","number-of-pages":"124","publisher":"Belser","publisher-place":"Stuttgart","source":"K10plus ISBN","title":"Ben Kindler kocht badisch: Klassisch kreativ","title-short":"Ben Kindler kocht badisch","author":[{"family":"Kindler","given":"Ben"}],"issued":{"date-parts":[["2017"]]}},"locator":"119"}],"schema":"https://github.com/citation-style-language/schema/raw/master/csl-citation.json"} </w:instrText>
      </w:r>
      <w:r>
        <w:fldChar w:fldCharType="separate"/>
      </w:r>
      <w:r w:rsidRPr="00B437A3">
        <w:rPr>
          <w:rFonts w:ascii="Calibri" w:hAnsi="Calibri" w:cs="Calibri"/>
          <w:szCs w:val="24"/>
        </w:rPr>
        <w:t xml:space="preserve">Kindler, </w:t>
      </w:r>
      <w:r w:rsidRPr="00B437A3">
        <w:rPr>
          <w:rFonts w:ascii="Calibri" w:hAnsi="Calibri" w:cs="Calibri"/>
          <w:i/>
          <w:iCs/>
          <w:szCs w:val="24"/>
        </w:rPr>
        <w:t>Ben Kindler kocht badisch</w:t>
      </w:r>
      <w:r w:rsidRPr="00B437A3">
        <w:rPr>
          <w:rFonts w:ascii="Calibri" w:hAnsi="Calibri" w:cs="Calibri"/>
          <w:szCs w:val="24"/>
        </w:rPr>
        <w:t>, 119.</w:t>
      </w:r>
      <w:r>
        <w:fldChar w:fldCharType="end"/>
      </w:r>
    </w:p>
  </w:footnote>
  <w:footnote w:id="1608">
    <w:p w14:paraId="41C49AE9" w14:textId="4742ED12" w:rsidR="00D617BD" w:rsidRDefault="00D617BD">
      <w:pPr>
        <w:pStyle w:val="FootnoteText"/>
      </w:pPr>
      <w:r>
        <w:rPr>
          <w:rStyle w:val="FootnoteReference"/>
        </w:rPr>
        <w:footnoteRef/>
      </w:r>
      <w:r>
        <w:t xml:space="preserve"> </w:t>
      </w:r>
      <w:r>
        <w:fldChar w:fldCharType="begin"/>
      </w:r>
      <w:r w:rsidR="008C334C">
        <w:instrText xml:space="preserve"> ADDIN ZOTERO_ITEM CSL_CITATION {"citationID":"q1G0Ml5w","properties":{"formattedCitation":"Wissing, Kindler, und Hodeige, {\\i{}Ben Kindler}, 92.","plainCitation":"Wissing, Kindler, und Hodeige, Ben Kindler, 92.","noteIndex":1607},"citationItems":[{"id":52,"uris":["http://zotero.org/users/local/usTu59L8/items/FT4YJURL"],"itemData":{"id":52,"type":"book","event-place":"Winden","ISBN":"978-3-9815555-6-1","language":"ger","number-of-pages":"96","publisher":"Ed. Rombach","publisher-place":"Winden","source":"K10plus ISBN","title":"Ben Kindler: Frühling, Sommer, Herbst, Asien! ; Ben Kindlers Aromen in der badischen Küche","title-short":"Ben Kindler","editor":[{"family":"Wissing","given":"Michael"},{"family":"Kindler","given":"Ben"},{"family":"Hodeige","given":"Christian H."}],"issued":{"date-parts":[["2015"]]}},"locator":"92"}],"schema":"https://github.com/citation-style-language/schema/raw/master/csl-citation.json"} </w:instrText>
      </w:r>
      <w:r>
        <w:fldChar w:fldCharType="separate"/>
      </w:r>
      <w:r w:rsidRPr="00D617BD">
        <w:rPr>
          <w:rFonts w:ascii="Calibri" w:hAnsi="Calibri" w:cs="Calibri"/>
          <w:szCs w:val="24"/>
        </w:rPr>
        <w:t xml:space="preserve">Wissing, Kindler, und Hodeige, </w:t>
      </w:r>
      <w:r w:rsidRPr="00D617BD">
        <w:rPr>
          <w:rFonts w:ascii="Calibri" w:hAnsi="Calibri" w:cs="Calibri"/>
          <w:i/>
          <w:iCs/>
          <w:szCs w:val="24"/>
        </w:rPr>
        <w:t>Ben Kindler</w:t>
      </w:r>
      <w:r w:rsidRPr="00D617BD">
        <w:rPr>
          <w:rFonts w:ascii="Calibri" w:hAnsi="Calibri" w:cs="Calibri"/>
          <w:szCs w:val="24"/>
        </w:rPr>
        <w:t>, 92.</w:t>
      </w:r>
      <w:r>
        <w:fldChar w:fldCharType="end"/>
      </w:r>
    </w:p>
  </w:footnote>
  <w:footnote w:id="1609">
    <w:p w14:paraId="78A0C824" w14:textId="128A7DE4" w:rsidR="00F53C82" w:rsidRDefault="00F53C82">
      <w:pPr>
        <w:pStyle w:val="FootnoteText"/>
      </w:pPr>
      <w:r>
        <w:rPr>
          <w:rStyle w:val="FootnoteReference"/>
        </w:rPr>
        <w:footnoteRef/>
      </w:r>
      <w:r>
        <w:t xml:space="preserve"> </w:t>
      </w:r>
      <w:r>
        <w:fldChar w:fldCharType="begin"/>
      </w:r>
      <w:r w:rsidR="008C334C">
        <w:instrText xml:space="preserve"> ADDIN ZOTERO_ITEM CSL_CITATION {"citationID":"TkwuWHmC","properties":{"formattedCitation":"essen &amp; trinken, \\uc0\\u8222{}essen &amp; trinken: Neues aus der Provence\\uc0\\u8220{}, 120.","plainCitation":"essen &amp; trinken, „essen &amp; trinken: Neues aus der Provence“, 120.","noteIndex":1608},"citationItems":[{"id":87,"uris":["http://zotero.org/users/local/usTu59L8/items/SYKBEJX3"],"itemData":{"id":87,"type":"article-journal","collection-title":"essen &amp; trinken","title":"essen &amp; trinken: Neues aus der Provence","volume":"07/2014","editor":[{"family":"essen &amp; trinken","given":""}],"issued":{"date-parts":[["2014"]]}},"locator":"120"}],"schema":"https://github.com/citation-style-language/schema/raw/master/csl-citation.json"} </w:instrText>
      </w:r>
      <w:r>
        <w:fldChar w:fldCharType="separate"/>
      </w:r>
      <w:r w:rsidRPr="00F53C82">
        <w:rPr>
          <w:rFonts w:ascii="Calibri" w:hAnsi="Calibri" w:cs="Calibri"/>
          <w:szCs w:val="24"/>
        </w:rPr>
        <w:t>essen &amp; trinken, „essen &amp; trinken: Neues aus der Provence“, 120.</w:t>
      </w:r>
      <w:r>
        <w:fldChar w:fldCharType="end"/>
      </w:r>
    </w:p>
  </w:footnote>
  <w:footnote w:id="1610">
    <w:p w14:paraId="24C84C92" w14:textId="5E33A114" w:rsidR="005D4373" w:rsidRDefault="005D4373">
      <w:pPr>
        <w:pStyle w:val="FootnoteText"/>
      </w:pPr>
      <w:r>
        <w:rPr>
          <w:rStyle w:val="FootnoteReference"/>
        </w:rPr>
        <w:footnoteRef/>
      </w:r>
      <w:r>
        <w:t xml:space="preserve"> </w:t>
      </w:r>
      <w:r>
        <w:fldChar w:fldCharType="begin"/>
      </w:r>
      <w:r w:rsidR="008C334C">
        <w:instrText xml:space="preserve"> ADDIN ZOTERO_ITEM CSL_CITATION {"citationID":"zsYmtCYk","properties":{"formattedCitation":"essen &amp; trinken, 86.","plainCitation":"essen &amp; trinken, 86.","noteIndex":1609},"citationItems":[{"id":87,"uris":["http://zotero.org/users/local/usTu59L8/items/SYKBEJX3"],"itemData":{"id":87,"type":"article-journal","collection-title":"essen &amp; trinken","title":"essen &amp; trinken: Neues aus der Provence","volume":"07/2014","editor":[{"family":"essen &amp; trinken","given":""}],"issued":{"date-parts":[["2014"]]}},"locator":"86"}],"schema":"https://github.com/citation-style-language/schema/raw/master/csl-citation.json"} </w:instrText>
      </w:r>
      <w:r>
        <w:fldChar w:fldCharType="separate"/>
      </w:r>
      <w:r w:rsidRPr="005D4373">
        <w:rPr>
          <w:rFonts w:ascii="Calibri" w:hAnsi="Calibri" w:cs="Calibri"/>
        </w:rPr>
        <w:t>essen &amp; trinken, 86.</w:t>
      </w:r>
      <w:r>
        <w:fldChar w:fldCharType="end"/>
      </w:r>
    </w:p>
  </w:footnote>
  <w:footnote w:id="1611">
    <w:p w14:paraId="1DE3E17E" w14:textId="36661358" w:rsidR="001207F7" w:rsidRDefault="001207F7">
      <w:pPr>
        <w:pStyle w:val="FootnoteText"/>
      </w:pPr>
      <w:r>
        <w:rPr>
          <w:rStyle w:val="FootnoteReference"/>
        </w:rPr>
        <w:footnoteRef/>
      </w:r>
      <w:r>
        <w:t xml:space="preserve"> </w:t>
      </w:r>
      <w:r>
        <w:fldChar w:fldCharType="begin"/>
      </w:r>
      <w:r w:rsidR="008C334C">
        <w:instrText xml:space="preserve"> ADDIN ZOTERO_ITEM CSL_CITATION {"citationID":"mv488IM6","properties":{"formattedCitation":"essen &amp; trinken, 100.","plainCitation":"essen &amp; trinken, 100.","noteIndex":1610},"citationItems":[{"id":87,"uris":["http://zotero.org/users/local/usTu59L8/items/SYKBEJX3"],"itemData":{"id":87,"type":"article-journal","collection-title":"essen &amp; trinken","title":"essen &amp; trinken: Neues aus der Provence","volume":"07/2014","editor":[{"family":"essen &amp; trinken","given":""}],"issued":{"date-parts":[["2014"]]}},"locator":"100"}],"schema":"https://github.com/citation-style-language/schema/raw/master/csl-citation.json"} </w:instrText>
      </w:r>
      <w:r>
        <w:fldChar w:fldCharType="separate"/>
      </w:r>
      <w:r w:rsidRPr="001207F7">
        <w:rPr>
          <w:rFonts w:ascii="Calibri" w:hAnsi="Calibri" w:cs="Calibri"/>
        </w:rPr>
        <w:t>essen &amp; trinken, 100.</w:t>
      </w:r>
      <w:r>
        <w:fldChar w:fldCharType="end"/>
      </w:r>
    </w:p>
  </w:footnote>
  <w:footnote w:id="1612">
    <w:p w14:paraId="636A8DAD" w14:textId="2B1F4B65" w:rsidR="00255D9E" w:rsidRDefault="00255D9E">
      <w:pPr>
        <w:pStyle w:val="FootnoteText"/>
      </w:pPr>
      <w:r>
        <w:rPr>
          <w:rStyle w:val="FootnoteReference"/>
        </w:rPr>
        <w:footnoteRef/>
      </w:r>
      <w:r>
        <w:t xml:space="preserve"> </w:t>
      </w:r>
      <w:r>
        <w:fldChar w:fldCharType="begin"/>
      </w:r>
      <w:r w:rsidR="008C334C">
        <w:instrText xml:space="preserve"> ADDIN ZOTERO_ITEM CSL_CITATION {"citationID":"fqo2tEWt","properties":{"formattedCitation":"essen &amp; trinken, \\uc0\\u8222{}essen &amp; trinken: Genuss vom Blech\\uc0\\u8220{}, 20.","plainCitation":"essen &amp; trinken, „essen &amp; trinken: Genuss vom Blech“, 20.","noteIndex":1611},"citationItems":[{"id":86,"uris":["http://zotero.org/users/local/usTu59L8/items/4KPEMYC9"],"itemData":{"id":86,"type":"article-journal","collection-title":"essen &amp; trinken","title":"essen &amp; trinken: Genuss vom Blech","volume":"09/2006","editor":[{"family":"essen &amp; trinken","given":""}],"issued":{"date-parts":[["2006"]]}},"locator":"20"}],"schema":"https://github.com/citation-style-language/schema/raw/master/csl-citation.json"} </w:instrText>
      </w:r>
      <w:r>
        <w:fldChar w:fldCharType="separate"/>
      </w:r>
      <w:r w:rsidRPr="00255D9E">
        <w:rPr>
          <w:rFonts w:ascii="Calibri" w:hAnsi="Calibri" w:cs="Calibri"/>
          <w:szCs w:val="24"/>
        </w:rPr>
        <w:t>essen &amp; trinken, „essen &amp; trinken: Genuss vom Blech“, 20.</w:t>
      </w:r>
      <w:r>
        <w:fldChar w:fldCharType="end"/>
      </w:r>
    </w:p>
  </w:footnote>
  <w:footnote w:id="1613">
    <w:p w14:paraId="12BFAE67" w14:textId="20F5C4D8" w:rsidR="006F6DCF" w:rsidRDefault="006F6DCF">
      <w:pPr>
        <w:pStyle w:val="FootnoteText"/>
      </w:pPr>
      <w:r>
        <w:rPr>
          <w:rStyle w:val="FootnoteReference"/>
        </w:rPr>
        <w:footnoteRef/>
      </w:r>
      <w:r>
        <w:t xml:space="preserve"> </w:t>
      </w:r>
      <w:r>
        <w:fldChar w:fldCharType="begin"/>
      </w:r>
      <w:r w:rsidR="008C334C">
        <w:instrText xml:space="preserve"> ADDIN ZOTERO_ITEM CSL_CITATION {"citationID":"sKlB520W","properties":{"formattedCitation":"essen &amp; trinken, 22.","plainCitation":"essen &amp; trinken, 22.","noteIndex":1612},"citationItems":[{"id":86,"uris":["http://zotero.org/users/local/usTu59L8/items/4KPEMYC9"],"itemData":{"id":86,"type":"article-journal","collection-title":"essen &amp; trinken","title":"essen &amp; trinken: Genuss vom Blech","volume":"09/2006","editor":[{"family":"essen &amp; trinken","given":""}],"issued":{"date-parts":[["2006"]]}},"locator":"22"}],"schema":"https://github.com/citation-style-language/schema/raw/master/csl-citation.json"} </w:instrText>
      </w:r>
      <w:r>
        <w:fldChar w:fldCharType="separate"/>
      </w:r>
      <w:r w:rsidRPr="006F6DCF">
        <w:rPr>
          <w:rFonts w:ascii="Calibri" w:hAnsi="Calibri" w:cs="Calibri"/>
        </w:rPr>
        <w:t>essen &amp; trinken, 22.</w:t>
      </w:r>
      <w:r>
        <w:fldChar w:fldCharType="end"/>
      </w:r>
    </w:p>
  </w:footnote>
  <w:footnote w:id="1614">
    <w:p w14:paraId="31F551A5" w14:textId="58E7CA5E" w:rsidR="00495347" w:rsidRDefault="00495347">
      <w:pPr>
        <w:pStyle w:val="FootnoteText"/>
      </w:pPr>
      <w:r>
        <w:rPr>
          <w:rStyle w:val="FootnoteReference"/>
        </w:rPr>
        <w:footnoteRef/>
      </w:r>
      <w:r>
        <w:t xml:space="preserve"> </w:t>
      </w:r>
      <w:r>
        <w:fldChar w:fldCharType="begin"/>
      </w:r>
      <w:r w:rsidR="008C334C">
        <w:instrText xml:space="preserve"> ADDIN ZOTERO_ITEM CSL_CITATION {"citationID":"sDHkiEUH","properties":{"formattedCitation":"essen &amp; trinken, \\uc0\\u8222{}essen &amp; trinken Spezial: Das geht ja schnell!\\uc0\\u8220{}, 157.","plainCitation":"essen &amp; trinken, „essen &amp; trinken Spezial: Das geht ja schnell!“, 157.","noteIndex":1613},"citationItems":[{"id":76,"uris":["http://zotero.org/users/local/usTu59L8/items/7KWS7ZL9"],"itemData":{"id":76,"type":"article-journal","collection-title":"essen &amp; trinken","title":"essen &amp; trinken Spezial: Das geht ja schnell!","volume":"03/2016","editor":[{"family":"essen &amp; trinken","given":""}],"issued":{"date-parts":[["2016"]]}},"locator":"157"}],"schema":"https://github.com/citation-style-language/schema/raw/master/csl-citation.json"} </w:instrText>
      </w:r>
      <w:r>
        <w:fldChar w:fldCharType="separate"/>
      </w:r>
      <w:r w:rsidRPr="00495347">
        <w:rPr>
          <w:rFonts w:ascii="Calibri" w:hAnsi="Calibri" w:cs="Calibri"/>
          <w:szCs w:val="24"/>
        </w:rPr>
        <w:t>essen &amp; trinken, „essen &amp; trinken Spezial: Das geht ja schnell!“, 157.</w:t>
      </w:r>
      <w:r>
        <w:fldChar w:fldCharType="end"/>
      </w:r>
    </w:p>
  </w:footnote>
  <w:footnote w:id="1615">
    <w:p w14:paraId="06470724" w14:textId="474CB546" w:rsidR="0033622D" w:rsidRDefault="0033622D">
      <w:pPr>
        <w:pStyle w:val="FootnoteText"/>
      </w:pPr>
      <w:r>
        <w:rPr>
          <w:rStyle w:val="FootnoteReference"/>
        </w:rPr>
        <w:footnoteRef/>
      </w:r>
      <w:r>
        <w:t xml:space="preserve"> </w:t>
      </w:r>
      <w:r>
        <w:fldChar w:fldCharType="begin"/>
      </w:r>
      <w:r w:rsidR="008C334C">
        <w:instrText xml:space="preserve"> ADDIN ZOTERO_ITEM CSL_CITATION {"citationID":"ttq2Cddz","properties":{"formattedCitation":"essen &amp; trinken, 156.","plainCitation":"essen &amp; trinken, 156.","noteIndex":1614},"citationItems":[{"id":76,"uris":["http://zotero.org/users/local/usTu59L8/items/7KWS7ZL9"],"itemData":{"id":76,"type":"article-journal","collection-title":"essen &amp; trinken","title":"essen &amp; trinken Spezial: Das geht ja schnell!","volume":"03/2016","editor":[{"family":"essen &amp; trinken","given":""}],"issued":{"date-parts":[["2016"]]}},"locator":"156"}],"schema":"https://github.com/citation-style-language/schema/raw/master/csl-citation.json"} </w:instrText>
      </w:r>
      <w:r>
        <w:fldChar w:fldCharType="separate"/>
      </w:r>
      <w:r w:rsidRPr="0033622D">
        <w:rPr>
          <w:rFonts w:ascii="Calibri" w:hAnsi="Calibri" w:cs="Calibri"/>
        </w:rPr>
        <w:t>essen &amp; trinken, 156.</w:t>
      </w:r>
      <w:r>
        <w:fldChar w:fldCharType="end"/>
      </w:r>
    </w:p>
  </w:footnote>
  <w:footnote w:id="1616">
    <w:p w14:paraId="304FC484" w14:textId="727ACD19" w:rsidR="005F6BB0" w:rsidRDefault="005F6BB0">
      <w:pPr>
        <w:pStyle w:val="FootnoteText"/>
      </w:pPr>
      <w:r>
        <w:rPr>
          <w:rStyle w:val="FootnoteReference"/>
        </w:rPr>
        <w:footnoteRef/>
      </w:r>
      <w:r>
        <w:t xml:space="preserve"> </w:t>
      </w:r>
      <w:r>
        <w:fldChar w:fldCharType="begin"/>
      </w:r>
      <w:r w:rsidR="008C334C">
        <w:instrText xml:space="preserve"> ADDIN ZOTERO_ITEM CSL_CITATION {"citationID":"a1PZkdGG","properties":{"formattedCitation":"Cramm u.\\uc0\\u160{}a., {\\i{}Kochen f\\uc0\\u252{}r die Familie}, 161.","plainCitation":"Cramm u. a., Kochen für die Familie, 161.","noteIndex":1615},"citationItems":[{"id":10,"uris":["http://zotero.org/users/local/usTu59L8/items/EWDLLF9A"],"itemData":{"id":10,"type":"book","edition":"6. Aufl","event-place":"München","ISBN":"978-3-7742-7200-2","language":"ger","number-of-pages":"240","publisher":"Gräfe und Unzer","publisher-place":"München","source":"K10plus ISBN","title":"Kochen für die Familie: 365 Rezeptideen die leicht gelingen und allen schmecken","title-short":"Kochen für die Familie","editor":[{"family":"Cramm","given":"Dagmar","dropping-particle":"von"},{"family":"Bodensteiner","given":"Susanne"},{"family":"Kittler","given":"Martina"},{"family":"Skowronek","given":"Julia"}],"issued":{"date-parts":[["2010"]]}},"locator":"161"}],"schema":"https://github.com/citation-style-language/schema/raw/master/csl-citation.json"} </w:instrText>
      </w:r>
      <w:r>
        <w:fldChar w:fldCharType="separate"/>
      </w:r>
      <w:r w:rsidRPr="005F6BB0">
        <w:rPr>
          <w:rFonts w:ascii="Calibri" w:hAnsi="Calibri" w:cs="Calibri"/>
          <w:szCs w:val="24"/>
        </w:rPr>
        <w:t xml:space="preserve">Cramm u. a., </w:t>
      </w:r>
      <w:r w:rsidRPr="005F6BB0">
        <w:rPr>
          <w:rFonts w:ascii="Calibri" w:hAnsi="Calibri" w:cs="Calibri"/>
          <w:i/>
          <w:iCs/>
          <w:szCs w:val="24"/>
        </w:rPr>
        <w:t>Kochen für die Familie</w:t>
      </w:r>
      <w:r w:rsidRPr="005F6BB0">
        <w:rPr>
          <w:rFonts w:ascii="Calibri" w:hAnsi="Calibri" w:cs="Calibri"/>
          <w:szCs w:val="24"/>
        </w:rPr>
        <w:t>, 161.</w:t>
      </w:r>
      <w:r>
        <w:fldChar w:fldCharType="end"/>
      </w:r>
    </w:p>
  </w:footnote>
  <w:footnote w:id="1617">
    <w:p w14:paraId="2F600257" w14:textId="18C239B0" w:rsidR="00D2101C" w:rsidRPr="00D74A63" w:rsidRDefault="00D2101C">
      <w:pPr>
        <w:pStyle w:val="FootnoteText"/>
        <w:rPr>
          <w:lang w:val="en-US"/>
        </w:rPr>
      </w:pPr>
      <w:r>
        <w:rPr>
          <w:rStyle w:val="FootnoteReference"/>
        </w:rPr>
        <w:footnoteRef/>
      </w:r>
      <w:r w:rsidRPr="00D74A63">
        <w:rPr>
          <w:lang w:val="en-US"/>
        </w:rPr>
        <w:t xml:space="preserve"> </w:t>
      </w:r>
      <w:r>
        <w:fldChar w:fldCharType="begin"/>
      </w:r>
      <w:r w:rsidR="008C334C">
        <w:rPr>
          <w:lang w:val="en-US"/>
        </w:rPr>
        <w:instrText xml:space="preserve"> ADDIN ZOTERO_ITEM CSL_CITATION {"citationID":"EkISz5Iz","properties":{"formattedCitation":"Stich, {\\i{}Sweets}, 60.","plainCitation":"Stich, Sweets, 60.","noteIndex":1616},"citationItems":[{"id":48,"uris":["http://zotero.org/users/local/usTu59L8/items/MX3Z4SAR"],"itemData":{"id":48,"type":"book","abstract":"Frühstück, Snacks, Mittagessen, Teatime, Gartenfest, Desserts und Betthupferl - Foodbloggerin Nicole Stich (www.deliciousdays.com) ist eine bekennende Naschkatze und stellt hier ihre Lieblingsrezepte für jede Tageszeit und Gelegenheit vor. In der kurzen Einleitung eine Seite praktische Tipps &amp; Tricks, ein Statement für die positiven Seiten des Naschens und ein augenzwinkernder \"Sicherheitshinweis\", wer von diesem Band voll süe︢r Sünden lieber die Finger lassen sollte. Alle Rezepte mit Angaben zu Menge, Zeitaufwand und Schwierigkeitsgrad sowie einem ganzseitigen Foto; die schrittweisen Anleitungen stellen keine gröe︢re Herausforderung dar. Die Autorin hat - wie schon in \"Delicious days\" (BA 11/08) und \"Geschenkideen aus der Küche\" (ID-A 13/11) - selbst fotografiert. Neben Klassikern wie Waffeln, Pfannkuchen, Biskuit und Eis finden sich tolle Ideen für ungewöhnliche Geschmackskreationen (orientalisches Milchreiseis, Ziegenkäseparfait, Grünteetrüffel). Ein rundum gelungenes Buch der Sparte \"Sük︢ram\", das jede Bibliothek guten Gewissens anschaffen kann. (1)","edition":"1. Aufl","event-place":"München","ISBN":"978-3-8338-2892-8","language":"ger","number-of-pages":"160","publisher":"Gräfe und Unzer","publisher-place":"München","source":"K10plus ISBN","title":"Sweets: himmlische Verführungen für den ganzen Tag","title-short":"Sweets","author":[{"family":"Stich","given":"Nicole"}],"issued":{"date-parts":[["2013"]]}},"locator":"60"}],"schema":"https://github.com/citation-style-language/schema/raw/master/csl-citation.json"} </w:instrText>
      </w:r>
      <w:r>
        <w:fldChar w:fldCharType="separate"/>
      </w:r>
      <w:r w:rsidRPr="00D74A63">
        <w:rPr>
          <w:rFonts w:ascii="Calibri" w:hAnsi="Calibri" w:cs="Calibri"/>
          <w:szCs w:val="24"/>
          <w:lang w:val="en-US"/>
        </w:rPr>
        <w:t xml:space="preserve">Stich, </w:t>
      </w:r>
      <w:r w:rsidRPr="00D74A63">
        <w:rPr>
          <w:rFonts w:ascii="Calibri" w:hAnsi="Calibri" w:cs="Calibri"/>
          <w:i/>
          <w:iCs/>
          <w:szCs w:val="24"/>
          <w:lang w:val="en-US"/>
        </w:rPr>
        <w:t>Sweets</w:t>
      </w:r>
      <w:r w:rsidRPr="00D74A63">
        <w:rPr>
          <w:rFonts w:ascii="Calibri" w:hAnsi="Calibri" w:cs="Calibri"/>
          <w:szCs w:val="24"/>
          <w:lang w:val="en-US"/>
        </w:rPr>
        <w:t>, 60.</w:t>
      </w:r>
      <w:r>
        <w:fldChar w:fldCharType="end"/>
      </w:r>
    </w:p>
  </w:footnote>
  <w:footnote w:id="1618">
    <w:p w14:paraId="2114AE86" w14:textId="054F2C7B" w:rsidR="00AE664D" w:rsidRPr="00D74A63" w:rsidRDefault="00AE664D">
      <w:pPr>
        <w:pStyle w:val="FootnoteText"/>
        <w:rPr>
          <w:lang w:val="en-US"/>
        </w:rPr>
      </w:pPr>
      <w:r>
        <w:rPr>
          <w:rStyle w:val="FootnoteReference"/>
        </w:rPr>
        <w:footnoteRef/>
      </w:r>
      <w:r w:rsidRPr="00D74A63">
        <w:rPr>
          <w:lang w:val="en-US"/>
        </w:rPr>
        <w:t xml:space="preserve"> </w:t>
      </w:r>
      <w:r>
        <w:fldChar w:fldCharType="begin"/>
      </w:r>
      <w:r w:rsidR="008C334C">
        <w:rPr>
          <w:lang w:val="en-US"/>
        </w:rPr>
        <w:instrText xml:space="preserve"> ADDIN ZOTERO_ITEM CSL_CITATION {"citationID":"axN4jdSU","properties":{"formattedCitation":"Living at Home, \\uc0\\u8222{}Living at Home Spezial: G\\uc0\\u228{}ste und Feste\\uc0\\u8220{}, 50.","plainCitation":"Living at Home, „Living at Home Spezial: Gäste und Feste“, 50.","noteIndex":1617},"citationItems":[{"id":90,"uris":["http://zotero.org/users/local/usTu59L8/items/NBMGIMGH"],"itemData":{"id":90,"type":"article-journal","collection-title":"Living at Home","title":"Living at Home Spezial: Gäste und Feste","volume":"2","author":[{"family":"Living at Home","given":""}],"issued":{"date-parts":[["2009"]]}},"locator":"50"}],"schema":"https://github.com/citation-style-language/schema/raw/master/csl-citation.json"} </w:instrText>
      </w:r>
      <w:r>
        <w:fldChar w:fldCharType="separate"/>
      </w:r>
      <w:r w:rsidRPr="00D74A63">
        <w:rPr>
          <w:rFonts w:ascii="Calibri" w:hAnsi="Calibri" w:cs="Calibri"/>
          <w:szCs w:val="24"/>
          <w:lang w:val="en-US"/>
        </w:rPr>
        <w:t>Living at Home, „Living at Home Spezial: Gäste und Feste“, 50.</w:t>
      </w:r>
      <w:r>
        <w:fldChar w:fldCharType="end"/>
      </w:r>
    </w:p>
  </w:footnote>
  <w:footnote w:id="1619">
    <w:p w14:paraId="66F66F1A" w14:textId="16234BF3" w:rsidR="00EA0C9E" w:rsidRDefault="00EA0C9E">
      <w:pPr>
        <w:pStyle w:val="FootnoteText"/>
      </w:pPr>
      <w:r>
        <w:rPr>
          <w:rStyle w:val="FootnoteReference"/>
        </w:rPr>
        <w:footnoteRef/>
      </w:r>
      <w:r>
        <w:t xml:space="preserve"> </w:t>
      </w:r>
      <w:r>
        <w:fldChar w:fldCharType="begin"/>
      </w:r>
      <w:r w:rsidR="008C334C">
        <w:instrText xml:space="preserve"> ADDIN ZOTERO_ITEM CSL_CITATION {"citationID":"PAJ2oxSu","properties":{"formattedCitation":"{\\i{}Fingerfood}, 281.","plainCitation":"Fingerfood, 281.","noteIndex":1618},"citationItems":[{"id":6,"uris":["http://zotero.org/users/local/usTu59L8/items/ETZGLA84"],"itemData":{"id":6,"type":"book","event-place":"Köln","ISBN":"978-3-8290-2312-2","language":"ger","number-of-pages":"304","publisher":"Könemann","publisher-place":"Köln","source":"K10plus ISBN","title":"Fingerfood: das grosse Buch der Snacks","title-short":"Fingerfood","issued":{"date-parts":[["2000"]]}},"locator":"281"}],"schema":"https://github.com/citation-style-language/schema/raw/master/csl-citation.json"} </w:instrText>
      </w:r>
      <w:r>
        <w:fldChar w:fldCharType="separate"/>
      </w:r>
      <w:r w:rsidRPr="00EA0C9E">
        <w:rPr>
          <w:rFonts w:ascii="Calibri" w:hAnsi="Calibri" w:cs="Calibri"/>
          <w:i/>
          <w:iCs/>
          <w:szCs w:val="24"/>
        </w:rPr>
        <w:t>Fingerfood</w:t>
      </w:r>
      <w:r w:rsidRPr="00EA0C9E">
        <w:rPr>
          <w:rFonts w:ascii="Calibri" w:hAnsi="Calibri" w:cs="Calibri"/>
          <w:szCs w:val="24"/>
        </w:rPr>
        <w:t>, 281.</w:t>
      </w:r>
      <w:r>
        <w:fldChar w:fldCharType="end"/>
      </w:r>
    </w:p>
  </w:footnote>
  <w:footnote w:id="1620">
    <w:p w14:paraId="54BF8493" w14:textId="4148E281" w:rsidR="00D74A63" w:rsidRDefault="00D74A63">
      <w:pPr>
        <w:pStyle w:val="FootnoteText"/>
      </w:pPr>
      <w:r>
        <w:rPr>
          <w:rStyle w:val="FootnoteReference"/>
        </w:rPr>
        <w:footnoteRef/>
      </w:r>
      <w:r>
        <w:t xml:space="preserve"> </w:t>
      </w:r>
      <w:r>
        <w:fldChar w:fldCharType="begin"/>
      </w:r>
      <w:r w:rsidR="008C334C">
        <w:instrText xml:space="preserve"> ADDIN ZOTERO_ITEM CSL_CITATION {"citationID":"v8qCq09U","properties":{"formattedCitation":"Ottolenghi, {\\i{}Ottolenghi simple - Das Kochbuch}, 280.","plainCitation":"Ottolenghi, Ottolenghi simple - Das Kochbuch, 280.","noteIndex":1619},"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280"}],"schema":"https://github.com/citation-style-language/schema/raw/master/csl-citation.json"} </w:instrText>
      </w:r>
      <w:r>
        <w:fldChar w:fldCharType="separate"/>
      </w:r>
      <w:r w:rsidRPr="00D74A63">
        <w:rPr>
          <w:rFonts w:ascii="Calibri" w:hAnsi="Calibri" w:cs="Calibri"/>
          <w:szCs w:val="24"/>
        </w:rPr>
        <w:t xml:space="preserve">Ottolenghi, </w:t>
      </w:r>
      <w:r w:rsidRPr="00D74A63">
        <w:rPr>
          <w:rFonts w:ascii="Calibri" w:hAnsi="Calibri" w:cs="Calibri"/>
          <w:i/>
          <w:iCs/>
          <w:szCs w:val="24"/>
        </w:rPr>
        <w:t>Ottolenghi simple - Das Kochbuch</w:t>
      </w:r>
      <w:r w:rsidRPr="00D74A63">
        <w:rPr>
          <w:rFonts w:ascii="Calibri" w:hAnsi="Calibri" w:cs="Calibri"/>
          <w:szCs w:val="24"/>
        </w:rPr>
        <w:t>, 280.</w:t>
      </w:r>
      <w:r>
        <w:fldChar w:fldCharType="end"/>
      </w:r>
    </w:p>
  </w:footnote>
  <w:footnote w:id="1621">
    <w:p w14:paraId="6A1C4A99" w14:textId="63629919" w:rsidR="007B176D" w:rsidRDefault="007B176D">
      <w:pPr>
        <w:pStyle w:val="FootnoteText"/>
      </w:pPr>
      <w:r>
        <w:rPr>
          <w:rStyle w:val="FootnoteReference"/>
        </w:rPr>
        <w:footnoteRef/>
      </w:r>
      <w:r>
        <w:t xml:space="preserve"> </w:t>
      </w:r>
      <w:r>
        <w:fldChar w:fldCharType="begin"/>
      </w:r>
      <w:r w:rsidR="008C334C">
        <w:instrText xml:space="preserve"> ADDIN ZOTERO_ITEM CSL_CITATION {"citationID":"cqIo2gBg","properties":{"formattedCitation":"\\uc0\\u8222{}ZEITmagazin\\uc0\\u8220{}.","plainCitation":"„ZEITmagazin“.","noteIndex":1620},"citationItems":[{"id":96,"uris":["http://zotero.org/users/local/usTu59L8/items/EJMJD2IT"],"itemData":{"id":96,"type":"article-journal","title":"ZEITmagazin"}}],"schema":"https://github.com/citation-style-language/schema/raw/master/csl-citation.json"} </w:instrText>
      </w:r>
      <w:r>
        <w:fldChar w:fldCharType="separate"/>
      </w:r>
      <w:r w:rsidRPr="007B176D">
        <w:rPr>
          <w:rFonts w:ascii="Calibri" w:hAnsi="Calibri" w:cs="Calibri"/>
          <w:szCs w:val="24"/>
        </w:rPr>
        <w:t>„ZEITmagazin“.</w:t>
      </w:r>
      <w:r>
        <w:fldChar w:fldCharType="end"/>
      </w:r>
    </w:p>
  </w:footnote>
  <w:footnote w:id="1622">
    <w:p w14:paraId="5CDF7358" w14:textId="3FB0750E" w:rsidR="00B14269" w:rsidRDefault="00B14269">
      <w:pPr>
        <w:pStyle w:val="FootnoteText"/>
      </w:pPr>
      <w:r>
        <w:rPr>
          <w:rStyle w:val="FootnoteReference"/>
        </w:rPr>
        <w:footnoteRef/>
      </w:r>
      <w:r>
        <w:t xml:space="preserve"> </w:t>
      </w:r>
      <w:r>
        <w:fldChar w:fldCharType="begin"/>
      </w:r>
      <w:r w:rsidR="008C334C">
        <w:instrText xml:space="preserve"> ADDIN ZOTERO_ITEM CSL_CITATION {"citationID":"2EvQNJt1","properties":{"formattedCitation":"\\uc0\\u8222{}ZEITmagazin\\uc0\\u8220{}.","plainCitation":"„ZEITmagazin“.","noteIndex":1621},"citationItems":[{"id":96,"uris":["http://zotero.org/users/local/usTu59L8/items/EJMJD2IT"],"itemData":{"id":96,"type":"article-journal","title":"ZEITmagazin"}}],"schema":"https://github.com/citation-style-language/schema/raw/master/csl-citation.json"} </w:instrText>
      </w:r>
      <w:r>
        <w:fldChar w:fldCharType="separate"/>
      </w:r>
      <w:r w:rsidRPr="00B14269">
        <w:rPr>
          <w:rFonts w:ascii="Calibri" w:hAnsi="Calibri" w:cs="Calibri"/>
          <w:szCs w:val="24"/>
        </w:rPr>
        <w:t>„ZEITmagazin“.</w:t>
      </w:r>
      <w:r>
        <w:fldChar w:fldCharType="end"/>
      </w:r>
    </w:p>
  </w:footnote>
  <w:footnote w:id="1623">
    <w:p w14:paraId="405B52B9" w14:textId="405586F4" w:rsidR="003C4E4B" w:rsidRDefault="003C4E4B">
      <w:pPr>
        <w:pStyle w:val="FootnoteText"/>
      </w:pPr>
      <w:r>
        <w:rPr>
          <w:rStyle w:val="FootnoteReference"/>
        </w:rPr>
        <w:footnoteRef/>
      </w:r>
      <w:r>
        <w:t xml:space="preserve"> </w:t>
      </w:r>
      <w:r>
        <w:fldChar w:fldCharType="begin"/>
      </w:r>
      <w:r w:rsidR="008C334C">
        <w:instrText xml:space="preserve"> ADDIN ZOTERO_ITEM CSL_CITATION {"citationID":"ZJCE7yVx","properties":{"formattedCitation":"Raether, {\\i{}Lieblingsgerichte vom Wochenmarkt}, 68.","plainCitation":"Raether, Lieblingsgerichte vom Wochenmarkt, 68.","noteIndex":1622},"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68"}],"schema":"https://github.com/citation-style-language/schema/raw/master/csl-citation.json"} </w:instrText>
      </w:r>
      <w:r>
        <w:fldChar w:fldCharType="separate"/>
      </w:r>
      <w:r w:rsidRPr="003C4E4B">
        <w:rPr>
          <w:rFonts w:ascii="Calibri" w:hAnsi="Calibri" w:cs="Calibri"/>
          <w:szCs w:val="24"/>
        </w:rPr>
        <w:t xml:space="preserve">Raether, </w:t>
      </w:r>
      <w:r w:rsidRPr="003C4E4B">
        <w:rPr>
          <w:rFonts w:ascii="Calibri" w:hAnsi="Calibri" w:cs="Calibri"/>
          <w:i/>
          <w:iCs/>
          <w:szCs w:val="24"/>
        </w:rPr>
        <w:t>Lieblingsgerichte vom Wochenmarkt</w:t>
      </w:r>
      <w:r w:rsidRPr="003C4E4B">
        <w:rPr>
          <w:rFonts w:ascii="Calibri" w:hAnsi="Calibri" w:cs="Calibri"/>
          <w:szCs w:val="24"/>
        </w:rPr>
        <w:t>, 68.</w:t>
      </w:r>
      <w:r>
        <w:fldChar w:fldCharType="end"/>
      </w:r>
    </w:p>
  </w:footnote>
  <w:footnote w:id="1624">
    <w:p w14:paraId="747FCF09" w14:textId="52D7D538" w:rsidR="00372A35" w:rsidRDefault="00372A35">
      <w:pPr>
        <w:pStyle w:val="FootnoteText"/>
      </w:pPr>
      <w:r>
        <w:rPr>
          <w:rStyle w:val="FootnoteReference"/>
        </w:rPr>
        <w:footnoteRef/>
      </w:r>
      <w:r>
        <w:t xml:space="preserve"> </w:t>
      </w:r>
      <w:r>
        <w:fldChar w:fldCharType="begin"/>
      </w:r>
      <w:r w:rsidR="008C334C">
        <w:instrText xml:space="preserve"> ADDIN ZOTERO_ITEM CSL_CITATION {"citationID":"5EqofWWJ","properties":{"formattedCitation":"Jutta Renz und Kathleen Murphy-L\\uc0\\u252{}tzner, {\\i{}Muffins &amp; more Witzige Geb\\uc0\\u228{}ckideen aus den USA: Muffins, Cupcakes, Cookies, Bagels, Doughnuts, Pies, Cakes, Sweet Breads}, 3. Aufl (M\\uc0\\u252{}nchen: Gr\\uc0\\u228{}fe und Unzer, 1999), 7.","plainCitation":"Jutta Renz und Kathleen Murphy-Lützner, Muffins &amp; more Witzige Gebäckideen aus den USA: Muffins, Cupcakes, Cookies, Bagels, Doughnuts, Pies, Cakes, Sweet Breads, 3. Aufl (München: Gräfe und Unzer, 1999), 7.","noteIndex":1623},"citationItems":[{"id":31,"uris":["http://zotero.org/users/local/usTu59L8/items/XNZJJHHM"],"itemData":{"id":31,"type":"book","edition":"3. Aufl","event-place":"München","ISBN":"978-3-7742-2389-9","language":"ger","note":"OCLC: 936030875","publisher":"Gräfe und Unzer","publisher-place":"München","source":"Open WorldCat","title":"Muffins &amp; more Witzige Gebäckideen aus den USA: Muffins, Cupcakes, Cookies, Bagels, Doughnuts, Pies, Cakes, Sweet Breads","title-short":"Muffins &amp; more Witzige Gebäckideen aus den USA","author":[{"family":"Renz","given":"Jutta"},{"family":"Murphy-Lützner","given":"Kathleen"}],"issued":{"date-parts":[["1999"]]}},"locator":"7"}],"schema":"https://github.com/citation-style-language/schema/raw/master/csl-citation.json"} </w:instrText>
      </w:r>
      <w:r>
        <w:fldChar w:fldCharType="separate"/>
      </w:r>
      <w:r w:rsidRPr="00372A35">
        <w:rPr>
          <w:rFonts w:ascii="Calibri" w:hAnsi="Calibri" w:cs="Calibri"/>
          <w:szCs w:val="24"/>
        </w:rPr>
        <w:t xml:space="preserve">Jutta Renz und Kathleen Murphy-Lützner, </w:t>
      </w:r>
      <w:r w:rsidRPr="00372A35">
        <w:rPr>
          <w:rFonts w:ascii="Calibri" w:hAnsi="Calibri" w:cs="Calibri"/>
          <w:i/>
          <w:iCs/>
          <w:szCs w:val="24"/>
        </w:rPr>
        <w:t>Muffins &amp; more Witzige Gebäckideen aus den USA: Muffins, Cupcakes, Cookies, Bagels, Doughnuts, Pies, Cakes, Sweet Breads</w:t>
      </w:r>
      <w:r w:rsidRPr="00372A35">
        <w:rPr>
          <w:rFonts w:ascii="Calibri" w:hAnsi="Calibri" w:cs="Calibri"/>
          <w:szCs w:val="24"/>
        </w:rPr>
        <w:t>, 3. Aufl (München: Gräfe und Unzer, 1999), 7.</w:t>
      </w:r>
      <w:r>
        <w:fldChar w:fldCharType="end"/>
      </w:r>
    </w:p>
  </w:footnote>
  <w:footnote w:id="1625">
    <w:p w14:paraId="3A12B23E" w14:textId="4E62CF76" w:rsidR="00502197" w:rsidRDefault="00502197">
      <w:pPr>
        <w:pStyle w:val="FootnoteText"/>
      </w:pPr>
      <w:r>
        <w:rPr>
          <w:rStyle w:val="FootnoteReference"/>
        </w:rPr>
        <w:footnoteRef/>
      </w:r>
      <w:r>
        <w:t xml:space="preserve"> </w:t>
      </w:r>
      <w:r>
        <w:fldChar w:fldCharType="begin"/>
      </w:r>
      <w:r w:rsidR="008C334C">
        <w:instrText xml:space="preserve"> ADDIN ZOTERO_ITEM CSL_CITATION {"citationID":"BOIJGwmB","properties":{"formattedCitation":"Renz und Murphy-L\\uc0\\u252{}tzner, 9.","plainCitation":"Renz und Murphy-Lützner, 9.","noteIndex":1624},"citationItems":[{"id":31,"uris":["http://zotero.org/users/local/usTu59L8/items/XNZJJHHM"],"itemData":{"id":31,"type":"book","edition":"3. Aufl","event-place":"München","ISBN":"978-3-7742-2389-9","language":"ger","note":"OCLC: 936030875","publisher":"Gräfe und Unzer","publisher-place":"München","source":"Open WorldCat","title":"Muffins &amp; more Witzige Gebäckideen aus den USA: Muffins, Cupcakes, Cookies, Bagels, Doughnuts, Pies, Cakes, Sweet Breads","title-short":"Muffins &amp; more Witzige Gebäckideen aus den USA","author":[{"family":"Renz","given":"Jutta"},{"family":"Murphy-Lützner","given":"Kathleen"}],"issued":{"date-parts":[["1999"]]}},"locator":"9"}],"schema":"https://github.com/citation-style-language/schema/raw/master/csl-citation.json"} </w:instrText>
      </w:r>
      <w:r>
        <w:fldChar w:fldCharType="separate"/>
      </w:r>
      <w:r w:rsidRPr="00502197">
        <w:rPr>
          <w:rFonts w:ascii="Calibri" w:hAnsi="Calibri" w:cs="Calibri"/>
          <w:szCs w:val="24"/>
        </w:rPr>
        <w:t>Renz und Murphy-Lützner, 9.</w:t>
      </w:r>
      <w:r>
        <w:fldChar w:fldCharType="end"/>
      </w:r>
    </w:p>
  </w:footnote>
  <w:footnote w:id="1626">
    <w:p w14:paraId="06A54591" w14:textId="731CD3E6" w:rsidR="001B1BBA" w:rsidRDefault="001B1BBA">
      <w:pPr>
        <w:pStyle w:val="FootnoteText"/>
      </w:pPr>
      <w:r>
        <w:rPr>
          <w:rStyle w:val="FootnoteReference"/>
        </w:rPr>
        <w:footnoteRef/>
      </w:r>
      <w:r>
        <w:t xml:space="preserve"> </w:t>
      </w:r>
      <w:r>
        <w:fldChar w:fldCharType="begin"/>
      </w:r>
      <w:r w:rsidR="008C334C">
        <w:instrText xml:space="preserve"> ADDIN ZOTERO_ITEM CSL_CITATION {"citationID":"zb43BPki","properties":{"formattedCitation":"Renz und Murphy-L\\uc0\\u252{}tzner, 10.","plainCitation":"Renz und Murphy-Lützner, 10.","noteIndex":1625},"citationItems":[{"id":31,"uris":["http://zotero.org/users/local/usTu59L8/items/XNZJJHHM"],"itemData":{"id":31,"type":"book","edition":"3. Aufl","event-place":"München","ISBN":"978-3-7742-2389-9","language":"ger","note":"OCLC: 936030875","publisher":"Gräfe und Unzer","publisher-place":"München","source":"Open WorldCat","title":"Muffins &amp; more Witzige Gebäckideen aus den USA: Muffins, Cupcakes, Cookies, Bagels, Doughnuts, Pies, Cakes, Sweet Breads","title-short":"Muffins &amp; more Witzige Gebäckideen aus den USA","author":[{"family":"Renz","given":"Jutta"},{"family":"Murphy-Lützner","given":"Kathleen"}],"issued":{"date-parts":[["1999"]]}},"locator":"10"}],"schema":"https://github.com/citation-style-language/schema/raw/master/csl-citation.json"} </w:instrText>
      </w:r>
      <w:r>
        <w:fldChar w:fldCharType="separate"/>
      </w:r>
      <w:r w:rsidRPr="001B1BBA">
        <w:rPr>
          <w:rFonts w:ascii="Calibri" w:hAnsi="Calibri" w:cs="Calibri"/>
          <w:szCs w:val="24"/>
        </w:rPr>
        <w:t>Renz und Murphy-Lützner, 10.</w:t>
      </w:r>
      <w:r>
        <w:fldChar w:fldCharType="end"/>
      </w:r>
    </w:p>
  </w:footnote>
  <w:footnote w:id="1627">
    <w:p w14:paraId="2FACAFA4" w14:textId="4356E039" w:rsidR="0013509C" w:rsidRDefault="0013509C">
      <w:pPr>
        <w:pStyle w:val="FootnoteText"/>
      </w:pPr>
      <w:r>
        <w:rPr>
          <w:rStyle w:val="FootnoteReference"/>
        </w:rPr>
        <w:footnoteRef/>
      </w:r>
      <w:r>
        <w:t xml:space="preserve"> </w:t>
      </w:r>
      <w:r>
        <w:fldChar w:fldCharType="begin"/>
      </w:r>
      <w:r w:rsidR="008C334C">
        <w:instrText xml:space="preserve"> ADDIN ZOTERO_ITEM CSL_CITATION {"citationID":"gaqg9jfa","properties":{"formattedCitation":"Renz und Murphy-L\\uc0\\u252{}tzner, 14.","plainCitation":"Renz und Murphy-Lützner, 14.","noteIndex":1626},"citationItems":[{"id":31,"uris":["http://zotero.org/users/local/usTu59L8/items/XNZJJHHM"],"itemData":{"id":31,"type":"book","edition":"3. Aufl","event-place":"München","ISBN":"978-3-7742-2389-9","language":"ger","note":"OCLC: 936030875","publisher":"Gräfe und Unzer","publisher-place":"München","source":"Open WorldCat","title":"Muffins &amp; more Witzige Gebäckideen aus den USA: Muffins, Cupcakes, Cookies, Bagels, Doughnuts, Pies, Cakes, Sweet Breads","title-short":"Muffins &amp; more Witzige Gebäckideen aus den USA","author":[{"family":"Renz","given":"Jutta"},{"family":"Murphy-Lützner","given":"Kathleen"}],"issued":{"date-parts":[["1999"]]}},"locator":"14"}],"schema":"https://github.com/citation-style-language/schema/raw/master/csl-citation.json"} </w:instrText>
      </w:r>
      <w:r>
        <w:fldChar w:fldCharType="separate"/>
      </w:r>
      <w:r w:rsidRPr="0013509C">
        <w:rPr>
          <w:rFonts w:ascii="Calibri" w:hAnsi="Calibri" w:cs="Calibri"/>
          <w:szCs w:val="24"/>
        </w:rPr>
        <w:t>Renz und Murphy-Lützner, 14.</w:t>
      </w:r>
      <w:r>
        <w:fldChar w:fldCharType="end"/>
      </w:r>
    </w:p>
  </w:footnote>
  <w:footnote w:id="1628">
    <w:p w14:paraId="0236CDFA" w14:textId="08BB81A9" w:rsidR="00062A3D" w:rsidRDefault="00062A3D">
      <w:pPr>
        <w:pStyle w:val="FootnoteText"/>
      </w:pPr>
      <w:r>
        <w:rPr>
          <w:rStyle w:val="FootnoteReference"/>
        </w:rPr>
        <w:footnoteRef/>
      </w:r>
      <w:r>
        <w:t xml:space="preserve"> </w:t>
      </w:r>
      <w:r>
        <w:fldChar w:fldCharType="begin"/>
      </w:r>
      <w:r w:rsidR="008C334C">
        <w:instrText xml:space="preserve"> ADDIN ZOTERO_ITEM CSL_CITATION {"citationID":"zvmMPmD8","properties":{"formattedCitation":"Renz und Murphy-L\\uc0\\u252{}tzner, 12.","plainCitation":"Renz und Murphy-Lützner, 12.","noteIndex":1627},"citationItems":[{"id":31,"uris":["http://zotero.org/users/local/usTu59L8/items/XNZJJHHM"],"itemData":{"id":31,"type":"book","edition":"3. Aufl","event-place":"München","ISBN":"978-3-7742-2389-9","language":"ger","note":"OCLC: 936030875","publisher":"Gräfe und Unzer","publisher-place":"München","source":"Open WorldCat","title":"Muffins &amp; more Witzige Gebäckideen aus den USA: Muffins, Cupcakes, Cookies, Bagels, Doughnuts, Pies, Cakes, Sweet Breads","title-short":"Muffins &amp; more Witzige Gebäckideen aus den USA","author":[{"family":"Renz","given":"Jutta"},{"family":"Murphy-Lützner","given":"Kathleen"}],"issued":{"date-parts":[["1999"]]}},"locator":"12"}],"schema":"https://github.com/citation-style-language/schema/raw/master/csl-citation.json"} </w:instrText>
      </w:r>
      <w:r>
        <w:fldChar w:fldCharType="separate"/>
      </w:r>
      <w:r w:rsidRPr="00062A3D">
        <w:rPr>
          <w:rFonts w:ascii="Calibri" w:hAnsi="Calibri" w:cs="Calibri"/>
          <w:szCs w:val="24"/>
        </w:rPr>
        <w:t>Renz und Murphy-Lützner, 12.</w:t>
      </w:r>
      <w:r>
        <w:fldChar w:fldCharType="end"/>
      </w:r>
    </w:p>
  </w:footnote>
  <w:footnote w:id="1629">
    <w:p w14:paraId="41ACAE87" w14:textId="2DD92254" w:rsidR="00671A51" w:rsidRDefault="00671A51">
      <w:pPr>
        <w:pStyle w:val="FootnoteText"/>
      </w:pPr>
      <w:r>
        <w:rPr>
          <w:rStyle w:val="FootnoteReference"/>
        </w:rPr>
        <w:footnoteRef/>
      </w:r>
      <w:r>
        <w:t xml:space="preserve"> </w:t>
      </w:r>
      <w:r>
        <w:fldChar w:fldCharType="begin"/>
      </w:r>
      <w:r w:rsidR="008C334C">
        <w:instrText xml:space="preserve"> ADDIN ZOTERO_ITEM CSL_CITATION {"citationID":"sFKZOxSR","properties":{"formattedCitation":"Renz und Murphy-L\\uc0\\u252{}tzner, 20.","plainCitation":"Renz und Murphy-Lützner, 20.","noteIndex":1628},"citationItems":[{"id":31,"uris":["http://zotero.org/users/local/usTu59L8/items/XNZJJHHM"],"itemData":{"id":31,"type":"book","edition":"3. Aufl","event-place":"München","ISBN":"978-3-7742-2389-9","language":"ger","note":"OCLC: 936030875","publisher":"Gräfe und Unzer","publisher-place":"München","source":"Open WorldCat","title":"Muffins &amp; more Witzige Gebäckideen aus den USA: Muffins, Cupcakes, Cookies, Bagels, Doughnuts, Pies, Cakes, Sweet Breads","title-short":"Muffins &amp; more Witzige Gebäckideen aus den USA","author":[{"family":"Renz","given":"Jutta"},{"family":"Murphy-Lützner","given":"Kathleen"}],"issued":{"date-parts":[["1999"]]}},"locator":"20"}],"schema":"https://github.com/citation-style-language/schema/raw/master/csl-citation.json"} </w:instrText>
      </w:r>
      <w:r>
        <w:fldChar w:fldCharType="separate"/>
      </w:r>
      <w:r w:rsidRPr="00671A51">
        <w:rPr>
          <w:rFonts w:ascii="Calibri" w:hAnsi="Calibri" w:cs="Calibri"/>
          <w:szCs w:val="24"/>
        </w:rPr>
        <w:t>Renz und Murphy-Lützner, 20.</w:t>
      </w:r>
      <w:r>
        <w:fldChar w:fldCharType="end"/>
      </w:r>
    </w:p>
  </w:footnote>
  <w:footnote w:id="1630">
    <w:p w14:paraId="35F215CF" w14:textId="33CE47E1" w:rsidR="00B61E0C" w:rsidRDefault="00B61E0C">
      <w:pPr>
        <w:pStyle w:val="FootnoteText"/>
      </w:pPr>
      <w:r>
        <w:rPr>
          <w:rStyle w:val="FootnoteReference"/>
        </w:rPr>
        <w:footnoteRef/>
      </w:r>
      <w:r>
        <w:t xml:space="preserve"> </w:t>
      </w:r>
      <w:r>
        <w:fldChar w:fldCharType="begin"/>
      </w:r>
      <w:r w:rsidR="008C334C">
        <w:instrText xml:space="preserve"> ADDIN ZOTERO_ITEM CSL_CITATION {"citationID":"4YXB3ACI","properties":{"formattedCitation":"Renz und Murphy-L\\uc0\\u252{}tzner, 20.","plainCitation":"Renz und Murphy-Lützner, 20.","noteIndex":1629},"citationItems":[{"id":31,"uris":["http://zotero.org/users/local/usTu59L8/items/XNZJJHHM"],"itemData":{"id":31,"type":"book","edition":"3. Aufl","event-place":"München","ISBN":"978-3-7742-2389-9","language":"ger","note":"OCLC: 936030875","publisher":"Gräfe und Unzer","publisher-place":"München","source":"Open WorldCat","title":"Muffins &amp; more Witzige Gebäckideen aus den USA: Muffins, Cupcakes, Cookies, Bagels, Doughnuts, Pies, Cakes, Sweet Breads","title-short":"Muffins &amp; more Witzige Gebäckideen aus den USA","author":[{"family":"Renz","given":"Jutta"},{"family":"Murphy-Lützner","given":"Kathleen"}],"issued":{"date-parts":[["1999"]]}},"locator":"20"}],"schema":"https://github.com/citation-style-language/schema/raw/master/csl-citation.json"} </w:instrText>
      </w:r>
      <w:r>
        <w:fldChar w:fldCharType="separate"/>
      </w:r>
      <w:r w:rsidRPr="00B61E0C">
        <w:rPr>
          <w:rFonts w:ascii="Calibri" w:hAnsi="Calibri" w:cs="Calibri"/>
          <w:szCs w:val="24"/>
        </w:rPr>
        <w:t>Renz und Murphy-Lützner, 20.</w:t>
      </w:r>
      <w:r>
        <w:fldChar w:fldCharType="end"/>
      </w:r>
    </w:p>
  </w:footnote>
  <w:footnote w:id="1631">
    <w:p w14:paraId="26E89533" w14:textId="34BBB4AE" w:rsidR="00A22678" w:rsidRDefault="00A22678">
      <w:pPr>
        <w:pStyle w:val="FootnoteText"/>
      </w:pPr>
      <w:r>
        <w:rPr>
          <w:rStyle w:val="FootnoteReference"/>
        </w:rPr>
        <w:footnoteRef/>
      </w:r>
      <w:r>
        <w:t xml:space="preserve"> </w:t>
      </w:r>
      <w:r>
        <w:fldChar w:fldCharType="begin"/>
      </w:r>
      <w:r w:rsidR="008C334C">
        <w:instrText xml:space="preserve"> ADDIN ZOTERO_ITEM CSL_CITATION {"citationID":"TI3FEn39","properties":{"formattedCitation":"Renz und Murphy-L\\uc0\\u252{}tzner, 26.","plainCitation":"Renz und Murphy-Lützner, 26.","noteIndex":1630},"citationItems":[{"id":31,"uris":["http://zotero.org/users/local/usTu59L8/items/XNZJJHHM"],"itemData":{"id":31,"type":"book","edition":"3. Aufl","event-place":"München","ISBN":"978-3-7742-2389-9","language":"ger","note":"OCLC: 936030875","publisher":"Gräfe und Unzer","publisher-place":"München","source":"Open WorldCat","title":"Muffins &amp; more Witzige Gebäckideen aus den USA: Muffins, Cupcakes, Cookies, Bagels, Doughnuts, Pies, Cakes, Sweet Breads","title-short":"Muffins &amp; more Witzige Gebäckideen aus den USA","author":[{"family":"Renz","given":"Jutta"},{"family":"Murphy-Lützner","given":"Kathleen"}],"issued":{"date-parts":[["1999"]]}},"locator":"26"}],"schema":"https://github.com/citation-style-language/schema/raw/master/csl-citation.json"} </w:instrText>
      </w:r>
      <w:r>
        <w:fldChar w:fldCharType="separate"/>
      </w:r>
      <w:r w:rsidRPr="00A22678">
        <w:rPr>
          <w:rFonts w:ascii="Calibri" w:hAnsi="Calibri" w:cs="Calibri"/>
          <w:szCs w:val="24"/>
        </w:rPr>
        <w:t>Renz und Murphy-Lützner, 26.</w:t>
      </w:r>
      <w:r>
        <w:fldChar w:fldCharType="end"/>
      </w:r>
    </w:p>
  </w:footnote>
  <w:footnote w:id="1632">
    <w:p w14:paraId="30C2D669" w14:textId="6EE3ECD8" w:rsidR="0030435D" w:rsidRDefault="0030435D">
      <w:pPr>
        <w:pStyle w:val="FootnoteText"/>
      </w:pPr>
      <w:r>
        <w:rPr>
          <w:rStyle w:val="FootnoteReference"/>
        </w:rPr>
        <w:footnoteRef/>
      </w:r>
      <w:r>
        <w:t xml:space="preserve"> </w:t>
      </w:r>
      <w:r>
        <w:fldChar w:fldCharType="begin"/>
      </w:r>
      <w:r w:rsidR="008C334C">
        <w:instrText xml:space="preserve"> ADDIN ZOTERO_ITEM CSL_CITATION {"citationID":"H7xBomRS","properties":{"formattedCitation":"Renz und Murphy-L\\uc0\\u252{}tzner, 30.","plainCitation":"Renz und Murphy-Lützner, 30.","noteIndex":1631},"citationItems":[{"id":31,"uris":["http://zotero.org/users/local/usTu59L8/items/XNZJJHHM"],"itemData":{"id":31,"type":"book","edition":"3. Aufl","event-place":"München","ISBN":"978-3-7742-2389-9","language":"ger","note":"OCLC: 936030875","publisher":"Gräfe und Unzer","publisher-place":"München","source":"Open WorldCat","title":"Muffins &amp; more Witzige Gebäckideen aus den USA: Muffins, Cupcakes, Cookies, Bagels, Doughnuts, Pies, Cakes, Sweet Breads","title-short":"Muffins &amp; more Witzige Gebäckideen aus den USA","author":[{"family":"Renz","given":"Jutta"},{"family":"Murphy-Lützner","given":"Kathleen"}],"issued":{"date-parts":[["1999"]]}},"locator":"30"}],"schema":"https://github.com/citation-style-language/schema/raw/master/csl-citation.json"} </w:instrText>
      </w:r>
      <w:r>
        <w:fldChar w:fldCharType="separate"/>
      </w:r>
      <w:r w:rsidRPr="0030435D">
        <w:rPr>
          <w:rFonts w:ascii="Calibri" w:hAnsi="Calibri" w:cs="Calibri"/>
          <w:szCs w:val="24"/>
        </w:rPr>
        <w:t>Renz und Murphy-Lützner, 30.</w:t>
      </w:r>
      <w:r>
        <w:fldChar w:fldCharType="end"/>
      </w:r>
    </w:p>
  </w:footnote>
  <w:footnote w:id="1633">
    <w:p w14:paraId="34324586" w14:textId="5BEA448B" w:rsidR="004907A0" w:rsidRDefault="004907A0">
      <w:pPr>
        <w:pStyle w:val="FootnoteText"/>
      </w:pPr>
      <w:r>
        <w:rPr>
          <w:rStyle w:val="FootnoteReference"/>
        </w:rPr>
        <w:footnoteRef/>
      </w:r>
      <w:r>
        <w:t xml:space="preserve"> </w:t>
      </w:r>
      <w:r>
        <w:fldChar w:fldCharType="begin"/>
      </w:r>
      <w:r w:rsidR="008C334C">
        <w:instrText xml:space="preserve"> ADDIN ZOTERO_ITEM CSL_CITATION {"citationID":"ShDbKg7i","properties":{"formattedCitation":"Renz und Murphy-L\\uc0\\u252{}tzner, 30.","plainCitation":"Renz und Murphy-Lützner, 30.","noteIndex":1632},"citationItems":[{"id":31,"uris":["http://zotero.org/users/local/usTu59L8/items/XNZJJHHM"],"itemData":{"id":31,"type":"book","edition":"3. Aufl","event-place":"München","ISBN":"978-3-7742-2389-9","language":"ger","note":"OCLC: 936030875","publisher":"Gräfe und Unzer","publisher-place":"München","source":"Open WorldCat","title":"Muffins &amp; more Witzige Gebäckideen aus den USA: Muffins, Cupcakes, Cookies, Bagels, Doughnuts, Pies, Cakes, Sweet Breads","title-short":"Muffins &amp; more Witzige Gebäckideen aus den USA","author":[{"family":"Renz","given":"Jutta"},{"family":"Murphy-Lützner","given":"Kathleen"}],"issued":{"date-parts":[["1999"]]}},"locator":"30"}],"schema":"https://github.com/citation-style-language/schema/raw/master/csl-citation.json"} </w:instrText>
      </w:r>
      <w:r>
        <w:fldChar w:fldCharType="separate"/>
      </w:r>
      <w:r w:rsidRPr="004907A0">
        <w:rPr>
          <w:rFonts w:ascii="Calibri" w:hAnsi="Calibri" w:cs="Calibri"/>
          <w:szCs w:val="24"/>
        </w:rPr>
        <w:t>Renz und Murphy-Lützner, 30.</w:t>
      </w:r>
      <w:r>
        <w:fldChar w:fldCharType="end"/>
      </w:r>
    </w:p>
  </w:footnote>
  <w:footnote w:id="1634">
    <w:p w14:paraId="69A989B7" w14:textId="4FB6B5BC" w:rsidR="00B92D10" w:rsidRDefault="00B92D10">
      <w:pPr>
        <w:pStyle w:val="FootnoteText"/>
      </w:pPr>
      <w:r>
        <w:rPr>
          <w:rStyle w:val="FootnoteReference"/>
        </w:rPr>
        <w:footnoteRef/>
      </w:r>
      <w:r>
        <w:t xml:space="preserve"> </w:t>
      </w:r>
      <w:r>
        <w:fldChar w:fldCharType="begin"/>
      </w:r>
      <w:r w:rsidR="008C334C">
        <w:instrText xml:space="preserve"> ADDIN ZOTERO_ITEM CSL_CITATION {"citationID":"3MFxzmh6","properties":{"formattedCitation":"Renz und Murphy-L\\uc0\\u252{}tzner, 32.","plainCitation":"Renz und Murphy-Lützner, 32.","noteIndex":1633},"citationItems":[{"id":31,"uris":["http://zotero.org/users/local/usTu59L8/items/XNZJJHHM"],"itemData":{"id":31,"type":"book","edition":"3. Aufl","event-place":"München","ISBN":"978-3-7742-2389-9","language":"ger","note":"OCLC: 936030875","publisher":"Gräfe und Unzer","publisher-place":"München","source":"Open WorldCat","title":"Muffins &amp; more Witzige Gebäckideen aus den USA: Muffins, Cupcakes, Cookies, Bagels, Doughnuts, Pies, Cakes, Sweet Breads","title-short":"Muffins &amp; more Witzige Gebäckideen aus den USA","author":[{"family":"Renz","given":"Jutta"},{"family":"Murphy-Lützner","given":"Kathleen"}],"issued":{"date-parts":[["1999"]]}},"locator":"32"}],"schema":"https://github.com/citation-style-language/schema/raw/master/csl-citation.json"} </w:instrText>
      </w:r>
      <w:r>
        <w:fldChar w:fldCharType="separate"/>
      </w:r>
      <w:r w:rsidRPr="00B92D10">
        <w:rPr>
          <w:rFonts w:ascii="Calibri" w:hAnsi="Calibri" w:cs="Calibri"/>
          <w:szCs w:val="24"/>
        </w:rPr>
        <w:t>Renz und Murphy-Lützner, 32.</w:t>
      </w:r>
      <w:r>
        <w:fldChar w:fldCharType="end"/>
      </w:r>
    </w:p>
  </w:footnote>
  <w:footnote w:id="1635">
    <w:p w14:paraId="0786D834" w14:textId="6B53112E" w:rsidR="00F904A7" w:rsidRDefault="00F904A7">
      <w:pPr>
        <w:pStyle w:val="FootnoteText"/>
      </w:pPr>
      <w:r>
        <w:rPr>
          <w:rStyle w:val="FootnoteReference"/>
        </w:rPr>
        <w:footnoteRef/>
      </w:r>
      <w:r>
        <w:t xml:space="preserve"> </w:t>
      </w:r>
      <w:r>
        <w:fldChar w:fldCharType="begin"/>
      </w:r>
      <w:r w:rsidR="008C334C">
        <w:instrText xml:space="preserve"> ADDIN ZOTERO_ITEM CSL_CITATION {"citationID":"ieT1ximZ","properties":{"formattedCitation":"Renz und Murphy-L\\uc0\\u252{}tzner, 32.","plainCitation":"Renz und Murphy-Lützner, 32.","noteIndex":1634},"citationItems":[{"id":31,"uris":["http://zotero.org/users/local/usTu59L8/items/XNZJJHHM"],"itemData":{"id":31,"type":"book","edition":"3. Aufl","event-place":"München","ISBN":"978-3-7742-2389-9","language":"ger","note":"OCLC: 936030875","publisher":"Gräfe und Unzer","publisher-place":"München","source":"Open WorldCat","title":"Muffins &amp; more Witzige Gebäckideen aus den USA: Muffins, Cupcakes, Cookies, Bagels, Doughnuts, Pies, Cakes, Sweet Breads","title-short":"Muffins &amp; more Witzige Gebäckideen aus den USA","author":[{"family":"Renz","given":"Jutta"},{"family":"Murphy-Lützner","given":"Kathleen"}],"issued":{"date-parts":[["1999"]]}},"locator":"32"}],"schema":"https://github.com/citation-style-language/schema/raw/master/csl-citation.json"} </w:instrText>
      </w:r>
      <w:r>
        <w:fldChar w:fldCharType="separate"/>
      </w:r>
      <w:r w:rsidRPr="00F904A7">
        <w:rPr>
          <w:rFonts w:ascii="Calibri" w:hAnsi="Calibri" w:cs="Calibri"/>
          <w:szCs w:val="24"/>
        </w:rPr>
        <w:t>Renz und Murphy-Lützner, 32.</w:t>
      </w:r>
      <w:r>
        <w:fldChar w:fldCharType="end"/>
      </w:r>
    </w:p>
  </w:footnote>
  <w:footnote w:id="1636">
    <w:p w14:paraId="008FB79F" w14:textId="64848E07" w:rsidR="008A66C5" w:rsidRDefault="008A66C5">
      <w:pPr>
        <w:pStyle w:val="FootnoteText"/>
      </w:pPr>
      <w:r>
        <w:rPr>
          <w:rStyle w:val="FootnoteReference"/>
        </w:rPr>
        <w:footnoteRef/>
      </w:r>
      <w:r>
        <w:t xml:space="preserve"> </w:t>
      </w:r>
      <w:r>
        <w:fldChar w:fldCharType="begin"/>
      </w:r>
      <w:r w:rsidR="008C334C">
        <w:instrText xml:space="preserve"> ADDIN ZOTERO_ITEM CSL_CITATION {"citationID":"B2nHK9VY","properties":{"formattedCitation":"Renz und Murphy-L\\uc0\\u252{}tzner, 36.","plainCitation":"Renz und Murphy-Lützner, 36.","noteIndex":1635},"citationItems":[{"id":31,"uris":["http://zotero.org/users/local/usTu59L8/items/XNZJJHHM"],"itemData":{"id":31,"type":"book","edition":"3. Aufl","event-place":"München","ISBN":"978-3-7742-2389-9","language":"ger","note":"OCLC: 936030875","publisher":"Gräfe und Unzer","publisher-place":"München","source":"Open WorldCat","title":"Muffins &amp; more Witzige Gebäckideen aus den USA: Muffins, Cupcakes, Cookies, Bagels, Doughnuts, Pies, Cakes, Sweet Breads","title-short":"Muffins &amp; more Witzige Gebäckideen aus den USA","author":[{"family":"Renz","given":"Jutta"},{"family":"Murphy-Lützner","given":"Kathleen"}],"issued":{"date-parts":[["1999"]]}},"locator":"36"}],"schema":"https://github.com/citation-style-language/schema/raw/master/csl-citation.json"} </w:instrText>
      </w:r>
      <w:r>
        <w:fldChar w:fldCharType="separate"/>
      </w:r>
      <w:r w:rsidRPr="008A66C5">
        <w:rPr>
          <w:rFonts w:ascii="Calibri" w:hAnsi="Calibri" w:cs="Calibri"/>
          <w:szCs w:val="24"/>
        </w:rPr>
        <w:t>Renz und Murphy-Lützner, 36.</w:t>
      </w:r>
      <w:r>
        <w:fldChar w:fldCharType="end"/>
      </w:r>
    </w:p>
  </w:footnote>
  <w:footnote w:id="1637">
    <w:p w14:paraId="169E6ECE" w14:textId="045CCB5B" w:rsidR="001C576D" w:rsidRDefault="001C576D">
      <w:pPr>
        <w:pStyle w:val="FootnoteText"/>
      </w:pPr>
      <w:r>
        <w:rPr>
          <w:rStyle w:val="FootnoteReference"/>
        </w:rPr>
        <w:footnoteRef/>
      </w:r>
      <w:r>
        <w:t xml:space="preserve"> </w:t>
      </w:r>
      <w:r>
        <w:fldChar w:fldCharType="begin"/>
      </w:r>
      <w:r w:rsidR="008C334C">
        <w:instrText xml:space="preserve"> ADDIN ZOTERO_ITEM CSL_CITATION {"citationID":"rfNQdW0i","properties":{"formattedCitation":"Renz und Murphy-L\\uc0\\u252{}tzner, 42.","plainCitation":"Renz und Murphy-Lützner, 42.","noteIndex":1636},"citationItems":[{"id":31,"uris":["http://zotero.org/users/local/usTu59L8/items/XNZJJHHM"],"itemData":{"id":31,"type":"book","edition":"3. Aufl","event-place":"München","ISBN":"978-3-7742-2389-9","language":"ger","note":"OCLC: 936030875","publisher":"Gräfe und Unzer","publisher-place":"München","source":"Open WorldCat","title":"Muffins &amp; more Witzige Gebäckideen aus den USA: Muffins, Cupcakes, Cookies, Bagels, Doughnuts, Pies, Cakes, Sweet Breads","title-short":"Muffins &amp; more Witzige Gebäckideen aus den USA","author":[{"family":"Renz","given":"Jutta"},{"family":"Murphy-Lützner","given":"Kathleen"}],"issued":{"date-parts":[["1999"]]}},"locator":"42"}],"schema":"https://github.com/citation-style-language/schema/raw/master/csl-citation.json"} </w:instrText>
      </w:r>
      <w:r>
        <w:fldChar w:fldCharType="separate"/>
      </w:r>
      <w:r w:rsidRPr="001C576D">
        <w:rPr>
          <w:rFonts w:ascii="Calibri" w:hAnsi="Calibri" w:cs="Calibri"/>
          <w:szCs w:val="24"/>
        </w:rPr>
        <w:t>Renz und Murphy-Lützner, 42.</w:t>
      </w:r>
      <w:r>
        <w:fldChar w:fldCharType="end"/>
      </w:r>
    </w:p>
  </w:footnote>
  <w:footnote w:id="1638">
    <w:p w14:paraId="46FECC44" w14:textId="6ED11CF5" w:rsidR="00B56B72" w:rsidRDefault="00B56B72">
      <w:pPr>
        <w:pStyle w:val="FootnoteText"/>
      </w:pPr>
      <w:r>
        <w:rPr>
          <w:rStyle w:val="FootnoteReference"/>
        </w:rPr>
        <w:footnoteRef/>
      </w:r>
      <w:r>
        <w:t xml:space="preserve"> </w:t>
      </w:r>
      <w:r>
        <w:fldChar w:fldCharType="begin"/>
      </w:r>
      <w:r w:rsidR="008C334C">
        <w:instrText xml:space="preserve"> ADDIN ZOTERO_ITEM CSL_CITATION {"citationID":"30UldUbj","properties":{"formattedCitation":"Renz und Murphy-L\\uc0\\u252{}tzner, 48.","plainCitation":"Renz und Murphy-Lützner, 48.","noteIndex":1637},"citationItems":[{"id":31,"uris":["http://zotero.org/users/local/usTu59L8/items/XNZJJHHM"],"itemData":{"id":31,"type":"book","edition":"3. Aufl","event-place":"München","ISBN":"978-3-7742-2389-9","language":"ger","note":"OCLC: 936030875","publisher":"Gräfe und Unzer","publisher-place":"München","source":"Open WorldCat","title":"Muffins &amp; more Witzige Gebäckideen aus den USA: Muffins, Cupcakes, Cookies, Bagels, Doughnuts, Pies, Cakes, Sweet Breads","title-short":"Muffins &amp; more Witzige Gebäckideen aus den USA","author":[{"family":"Renz","given":"Jutta"},{"family":"Murphy-Lützner","given":"Kathleen"}],"issued":{"date-parts":[["1999"]]}},"locator":"48"}],"schema":"https://github.com/citation-style-language/schema/raw/master/csl-citation.json"} </w:instrText>
      </w:r>
      <w:r>
        <w:fldChar w:fldCharType="separate"/>
      </w:r>
      <w:r w:rsidRPr="00B56B72">
        <w:rPr>
          <w:rFonts w:ascii="Calibri" w:hAnsi="Calibri" w:cs="Calibri"/>
          <w:szCs w:val="24"/>
        </w:rPr>
        <w:t>Renz und Murphy-Lützner, 48.</w:t>
      </w:r>
      <w:r>
        <w:fldChar w:fldCharType="end"/>
      </w:r>
    </w:p>
  </w:footnote>
  <w:footnote w:id="1639">
    <w:p w14:paraId="53449478" w14:textId="0BA3D2A4" w:rsidR="00390746" w:rsidRDefault="00390746">
      <w:pPr>
        <w:pStyle w:val="FootnoteText"/>
      </w:pPr>
      <w:r>
        <w:rPr>
          <w:rStyle w:val="FootnoteReference"/>
        </w:rPr>
        <w:footnoteRef/>
      </w:r>
      <w:r>
        <w:t xml:space="preserve"> </w:t>
      </w:r>
      <w:r>
        <w:fldChar w:fldCharType="begin"/>
      </w:r>
      <w:r w:rsidR="008C334C">
        <w:instrText xml:space="preserve"> ADDIN ZOTERO_ITEM CSL_CITATION {"citationID":"zCQMgd1B","properties":{"formattedCitation":"Raether, {\\i{}Lieblingsgerichte vom Wochenmarkt}, 80.","plainCitation":"Raether, Lieblingsgerichte vom Wochenmarkt, 80.","noteIndex":1638},"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80"}],"schema":"https://github.com/citation-style-language/schema/raw/master/csl-citation.json"} </w:instrText>
      </w:r>
      <w:r>
        <w:fldChar w:fldCharType="separate"/>
      </w:r>
      <w:r w:rsidRPr="00390746">
        <w:rPr>
          <w:rFonts w:ascii="Calibri" w:hAnsi="Calibri" w:cs="Calibri"/>
          <w:szCs w:val="24"/>
        </w:rPr>
        <w:t xml:space="preserve">Raether, </w:t>
      </w:r>
      <w:r w:rsidRPr="00390746">
        <w:rPr>
          <w:rFonts w:ascii="Calibri" w:hAnsi="Calibri" w:cs="Calibri"/>
          <w:i/>
          <w:iCs/>
          <w:szCs w:val="24"/>
        </w:rPr>
        <w:t>Lieblingsgerichte vom Wochenmarkt</w:t>
      </w:r>
      <w:r w:rsidRPr="00390746">
        <w:rPr>
          <w:rFonts w:ascii="Calibri" w:hAnsi="Calibri" w:cs="Calibri"/>
          <w:szCs w:val="24"/>
        </w:rPr>
        <w:t>, 80.</w:t>
      </w:r>
      <w:r>
        <w:fldChar w:fldCharType="end"/>
      </w:r>
    </w:p>
  </w:footnote>
  <w:footnote w:id="1640">
    <w:p w14:paraId="1D296D09" w14:textId="32693410" w:rsidR="00961F23" w:rsidRDefault="00961F23">
      <w:pPr>
        <w:pStyle w:val="FootnoteText"/>
      </w:pPr>
      <w:r>
        <w:rPr>
          <w:rStyle w:val="FootnoteReference"/>
        </w:rPr>
        <w:footnoteRef/>
      </w:r>
      <w:r>
        <w:t xml:space="preserve"> </w:t>
      </w:r>
      <w:r>
        <w:fldChar w:fldCharType="begin"/>
      </w:r>
      <w:r w:rsidR="008C334C">
        <w:instrText xml:space="preserve"> ADDIN ZOTERO_ITEM CSL_CITATION {"citationID":"YvXQCXoW","properties":{"formattedCitation":"Schuhbeck, {\\i{}Meine bayerische K\\uc0\\u252{}che}, 343.","plainCitation":"Schuhbeck, Meine bayerische Küche, 343.","noteIndex":1639},"citationItems":[{"id":11,"uris":["http://zotero.org/users/local/usTu59L8/items/2QP5AI8A"],"itemData":{"id":11,"type":"book","edition":"Überarb. Neuausg., 1. Aufl","event-place":"München","ISBN":"978-3-89883-281-6","language":"ger","note":"OCLC: 711859466","publisher":"Zabert Sandmann","publisher-place":"München","source":"Open WorldCat","title":"Meine bayerische Küche","author":[{"family":"Schuhbeck","given":"Alfons"}],"issued":{"date-parts":[["2011"]]}},"locator":"343"}],"schema":"https://github.com/citation-style-language/schema/raw/master/csl-citation.json"} </w:instrText>
      </w:r>
      <w:r>
        <w:fldChar w:fldCharType="separate"/>
      </w:r>
      <w:r w:rsidRPr="00961F23">
        <w:rPr>
          <w:rFonts w:ascii="Calibri" w:hAnsi="Calibri" w:cs="Calibri"/>
          <w:szCs w:val="24"/>
        </w:rPr>
        <w:t xml:space="preserve">Schuhbeck, </w:t>
      </w:r>
      <w:r w:rsidRPr="00961F23">
        <w:rPr>
          <w:rFonts w:ascii="Calibri" w:hAnsi="Calibri" w:cs="Calibri"/>
          <w:i/>
          <w:iCs/>
          <w:szCs w:val="24"/>
        </w:rPr>
        <w:t>Meine bayerische Küche</w:t>
      </w:r>
      <w:r w:rsidRPr="00961F23">
        <w:rPr>
          <w:rFonts w:ascii="Calibri" w:hAnsi="Calibri" w:cs="Calibri"/>
          <w:szCs w:val="24"/>
        </w:rPr>
        <w:t>, 343.</w:t>
      </w:r>
      <w:r>
        <w:fldChar w:fldCharType="end"/>
      </w:r>
    </w:p>
  </w:footnote>
  <w:footnote w:id="1641">
    <w:p w14:paraId="2C2E6474" w14:textId="24882E2E" w:rsidR="00F36B82" w:rsidRDefault="00F36B82">
      <w:pPr>
        <w:pStyle w:val="FootnoteText"/>
      </w:pPr>
      <w:r>
        <w:rPr>
          <w:rStyle w:val="FootnoteReference"/>
        </w:rPr>
        <w:footnoteRef/>
      </w:r>
      <w:r>
        <w:t xml:space="preserve"> </w:t>
      </w:r>
      <w:r>
        <w:fldChar w:fldCharType="begin"/>
      </w:r>
      <w:r w:rsidR="008C334C">
        <w:instrText xml:space="preserve"> ADDIN ZOTERO_ITEM CSL_CITATION {"citationID":"XuOXuCJ8","properties":{"formattedCitation":"Schuhbeck, 343.","plainCitation":"Schuhbeck, 343.","noteIndex":1640},"citationItems":[{"id":11,"uris":["http://zotero.org/users/local/usTu59L8/items/2QP5AI8A"],"itemData":{"id":11,"type":"book","edition":"Überarb. Neuausg., 1. Aufl","event-place":"München","ISBN":"978-3-89883-281-6","language":"ger","note":"OCLC: 711859466","publisher":"Zabert Sandmann","publisher-place":"München","source":"Open WorldCat","title":"Meine bayerische Küche","author":[{"family":"Schuhbeck","given":"Alfons"}],"issued":{"date-parts":[["2011"]]}},"locator":"343"}],"schema":"https://github.com/citation-style-language/schema/raw/master/csl-citation.json"} </w:instrText>
      </w:r>
      <w:r>
        <w:fldChar w:fldCharType="separate"/>
      </w:r>
      <w:r w:rsidRPr="00F36B82">
        <w:rPr>
          <w:rFonts w:ascii="Calibri" w:hAnsi="Calibri" w:cs="Calibri"/>
        </w:rPr>
        <w:t>Schuhbeck, 343.</w:t>
      </w:r>
      <w:r>
        <w:fldChar w:fldCharType="end"/>
      </w:r>
    </w:p>
  </w:footnote>
  <w:footnote w:id="1642">
    <w:p w14:paraId="7A73353E" w14:textId="11890B66" w:rsidR="007917DA" w:rsidRDefault="007917DA">
      <w:pPr>
        <w:pStyle w:val="FootnoteText"/>
      </w:pPr>
      <w:r>
        <w:rPr>
          <w:rStyle w:val="FootnoteReference"/>
        </w:rPr>
        <w:footnoteRef/>
      </w:r>
      <w:r>
        <w:t xml:space="preserve"> </w:t>
      </w:r>
      <w:r>
        <w:fldChar w:fldCharType="begin"/>
      </w:r>
      <w:r w:rsidR="008C334C">
        <w:instrText xml:space="preserve"> ADDIN ZOTERO_ITEM CSL_CITATION {"citationID":"7x3kXUNe","properties":{"formattedCitation":"Kiel und Wiedemann, {\\i{}Schw\\uc0\\u228{}bisch kochen}, 55.","plainCitation":"Kiel und Wiedemann, Schwäbisch kochen, 55.","noteIndex":1641},"citationItems":[{"id":30,"uris":["http://zotero.org/users/local/usTu59L8/items/6ST6V588"],"itemData":{"id":30,"type":"book","collection-title":"GU Küchen-Ratgeber","edition":"1. Aufl","event-place":"München","ISBN":"978-3-7742-6890-6","language":"ger","number-of-pages":"64","publisher":"Gräfe u. Unzer","publisher-place":"München","source":"K10plus ISBN","title":"Schwäbisch kochen: Klassisch und neu","title-short":"Schwäbisch kochen","author":[{"family":"Kiel","given":"Martina"},{"family":"Wiedemann","given":"Carola"}],"issued":{"date-parts":[["2005"]]}},"locator":"55"}],"schema":"https://github.com/citation-style-language/schema/raw/master/csl-citation.json"} </w:instrText>
      </w:r>
      <w:r>
        <w:fldChar w:fldCharType="separate"/>
      </w:r>
      <w:r w:rsidRPr="007917DA">
        <w:rPr>
          <w:rFonts w:ascii="Calibri" w:hAnsi="Calibri" w:cs="Calibri"/>
          <w:szCs w:val="24"/>
        </w:rPr>
        <w:t xml:space="preserve">Kiel und Wiedemann, </w:t>
      </w:r>
      <w:r w:rsidRPr="007917DA">
        <w:rPr>
          <w:rFonts w:ascii="Calibri" w:hAnsi="Calibri" w:cs="Calibri"/>
          <w:i/>
          <w:iCs/>
          <w:szCs w:val="24"/>
        </w:rPr>
        <w:t>Schwäbisch kochen</w:t>
      </w:r>
      <w:r w:rsidRPr="007917DA">
        <w:rPr>
          <w:rFonts w:ascii="Calibri" w:hAnsi="Calibri" w:cs="Calibri"/>
          <w:szCs w:val="24"/>
        </w:rPr>
        <w:t>, 55.</w:t>
      </w:r>
      <w:r>
        <w:fldChar w:fldCharType="end"/>
      </w:r>
    </w:p>
  </w:footnote>
  <w:footnote w:id="1643">
    <w:p w14:paraId="65D7D821" w14:textId="208CBA5E" w:rsidR="0009231E" w:rsidRDefault="0009231E">
      <w:pPr>
        <w:pStyle w:val="FootnoteText"/>
      </w:pPr>
      <w:r>
        <w:rPr>
          <w:rStyle w:val="FootnoteReference"/>
        </w:rPr>
        <w:footnoteRef/>
      </w:r>
      <w:r>
        <w:t xml:space="preserve"> </w:t>
      </w:r>
      <w:r>
        <w:fldChar w:fldCharType="begin"/>
      </w:r>
      <w:r w:rsidR="008C334C">
        <w:instrText xml:space="preserve"> ADDIN ZOTERO_ITEM CSL_CITATION {"citationID":"lSlulPJs","properties":{"formattedCitation":"Kiel und Wiedemann, 57.","plainCitation":"Kiel und Wiedemann, 57.","noteIndex":1642},"citationItems":[{"id":30,"uris":["http://zotero.org/users/local/usTu59L8/items/6ST6V588"],"itemData":{"id":30,"type":"book","collection-title":"GU Küchen-Ratgeber","edition":"1. Aufl","event-place":"München","ISBN":"978-3-7742-6890-6","language":"ger","number-of-pages":"64","publisher":"Gräfe u. Unzer","publisher-place":"München","source":"K10plus ISBN","title":"Schwäbisch kochen: Klassisch und neu","title-short":"Schwäbisch kochen","author":[{"family":"Kiel","given":"Martina"},{"family":"Wiedemann","given":"Carola"}],"issued":{"date-parts":[["2005"]]}},"locator":"57"}],"schema":"https://github.com/citation-style-language/schema/raw/master/csl-citation.json"} </w:instrText>
      </w:r>
      <w:r>
        <w:fldChar w:fldCharType="separate"/>
      </w:r>
      <w:r w:rsidRPr="0009231E">
        <w:rPr>
          <w:rFonts w:ascii="Calibri" w:hAnsi="Calibri" w:cs="Calibri"/>
        </w:rPr>
        <w:t>Kiel und Wiedemann, 57.</w:t>
      </w:r>
      <w:r>
        <w:fldChar w:fldCharType="end"/>
      </w:r>
    </w:p>
  </w:footnote>
  <w:footnote w:id="1644">
    <w:p w14:paraId="56B7662C" w14:textId="1C8EF703" w:rsidR="003A6956" w:rsidRDefault="003A6956">
      <w:pPr>
        <w:pStyle w:val="FootnoteText"/>
      </w:pPr>
      <w:r>
        <w:rPr>
          <w:rStyle w:val="FootnoteReference"/>
        </w:rPr>
        <w:footnoteRef/>
      </w:r>
      <w:r>
        <w:t xml:space="preserve"> </w:t>
      </w:r>
      <w:r>
        <w:fldChar w:fldCharType="begin"/>
      </w:r>
      <w:r w:rsidR="008C334C">
        <w:instrText xml:space="preserve"> ADDIN ZOTERO_ITEM CSL_CITATION {"citationID":"abJInTEF","properties":{"formattedCitation":"Kiel und Wiedemann, 57.","plainCitation":"Kiel und Wiedemann, 57.","noteIndex":1643},"citationItems":[{"id":30,"uris":["http://zotero.org/users/local/usTu59L8/items/6ST6V588"],"itemData":{"id":30,"type":"book","collection-title":"GU Küchen-Ratgeber","edition":"1. Aufl","event-place":"München","ISBN":"978-3-7742-6890-6","language":"ger","number-of-pages":"64","publisher":"Gräfe u. Unzer","publisher-place":"München","source":"K10plus ISBN","title":"Schwäbisch kochen: Klassisch und neu","title-short":"Schwäbisch kochen","author":[{"family":"Kiel","given":"Martina"},{"family":"Wiedemann","given":"Carola"}],"issued":{"date-parts":[["2005"]]}},"locator":"57"}],"schema":"https://github.com/citation-style-language/schema/raw/master/csl-citation.json"} </w:instrText>
      </w:r>
      <w:r>
        <w:fldChar w:fldCharType="separate"/>
      </w:r>
      <w:r w:rsidRPr="003A6956">
        <w:rPr>
          <w:rFonts w:ascii="Calibri" w:hAnsi="Calibri" w:cs="Calibri"/>
        </w:rPr>
        <w:t>Kiel und Wiedemann, 57.</w:t>
      </w:r>
      <w:r>
        <w:fldChar w:fldCharType="end"/>
      </w:r>
    </w:p>
  </w:footnote>
  <w:footnote w:id="1645">
    <w:p w14:paraId="483F4E41" w14:textId="6E585083" w:rsidR="005B501B" w:rsidRDefault="005B501B">
      <w:pPr>
        <w:pStyle w:val="FootnoteText"/>
      </w:pPr>
      <w:r>
        <w:rPr>
          <w:rStyle w:val="FootnoteReference"/>
        </w:rPr>
        <w:footnoteRef/>
      </w:r>
      <w:r>
        <w:t xml:space="preserve"> </w:t>
      </w:r>
      <w:r>
        <w:fldChar w:fldCharType="begin"/>
      </w:r>
      <w:r w:rsidR="008C334C">
        <w:instrText xml:space="preserve"> ADDIN ZOTERO_ITEM CSL_CITATION {"citationID":"r6lsuQi6","properties":{"formattedCitation":"Kiel und Wiedemann, 45.","plainCitation":"Kiel und Wiedemann, 45.","noteIndex":1644},"citationItems":[{"id":30,"uris":["http://zotero.org/users/local/usTu59L8/items/6ST6V588"],"itemData":{"id":30,"type":"book","collection-title":"GU Küchen-Ratgeber","edition":"1. Aufl","event-place":"München","ISBN":"978-3-7742-6890-6","language":"ger","number-of-pages":"64","publisher":"Gräfe u. Unzer","publisher-place":"München","source":"K10plus ISBN","title":"Schwäbisch kochen: Klassisch und neu","title-short":"Schwäbisch kochen","author":[{"family":"Kiel","given":"Martina"},{"family":"Wiedemann","given":"Carola"}],"issued":{"date-parts":[["2005"]]}},"locator":"45"}],"schema":"https://github.com/citation-style-language/schema/raw/master/csl-citation.json"} </w:instrText>
      </w:r>
      <w:r>
        <w:fldChar w:fldCharType="separate"/>
      </w:r>
      <w:r w:rsidRPr="005B501B">
        <w:rPr>
          <w:rFonts w:ascii="Calibri" w:hAnsi="Calibri" w:cs="Calibri"/>
        </w:rPr>
        <w:t>Kiel und Wiedemann, 45.</w:t>
      </w:r>
      <w:r>
        <w:fldChar w:fldCharType="end"/>
      </w:r>
    </w:p>
  </w:footnote>
  <w:footnote w:id="1646">
    <w:p w14:paraId="5A47BBB2" w14:textId="38925EC1" w:rsidR="00B41EE0" w:rsidRDefault="00B41EE0">
      <w:pPr>
        <w:pStyle w:val="FootnoteText"/>
      </w:pPr>
      <w:r>
        <w:rPr>
          <w:rStyle w:val="FootnoteReference"/>
        </w:rPr>
        <w:footnoteRef/>
      </w:r>
      <w:r>
        <w:t xml:space="preserve"> </w:t>
      </w:r>
      <w:r>
        <w:fldChar w:fldCharType="begin"/>
      </w:r>
      <w:r w:rsidR="008C334C">
        <w:instrText xml:space="preserve"> ADDIN ZOTERO_ITEM CSL_CITATION {"citationID":"mEsnyxRy","properties":{"formattedCitation":"Pirou\\uc0\\u233{}, {\\i{}Die echte franz\\uc0\\u246{}sische K\\uc0\\u252{}che}, 56.","plainCitation":"Piroué, Die echte französische Küche, 56.","noteIndex":1645},"citationItems":[{"id":5,"uris":["http://zotero.org/users/local/usTu59L8/items/9D429KMD"],"itemData":{"id":5,"type":"book","edition":"6. Aufl","event-place":"München","ISBN":"978-3-7742-1540-5","language":"ger","number-of-pages":"280","publisher":"Gräfe und Unzer","publisher-place":"München","source":"K10plus ISBN","title":"Die echte französische Küche: typische Rezepte und kulinarische Impressionen aus allen Regionen","title-short":"Die echte französische Küche","author":[{"family":"Piroué","given":"Susi"}],"issued":{"date-parts":[["2001"]]}},"locator":"56"}],"schema":"https://github.com/citation-style-language/schema/raw/master/csl-citation.json"} </w:instrText>
      </w:r>
      <w:r>
        <w:fldChar w:fldCharType="separate"/>
      </w:r>
      <w:r w:rsidRPr="00B41EE0">
        <w:rPr>
          <w:rFonts w:ascii="Calibri" w:hAnsi="Calibri" w:cs="Calibri"/>
          <w:szCs w:val="24"/>
        </w:rPr>
        <w:t xml:space="preserve">Piroué, </w:t>
      </w:r>
      <w:r w:rsidRPr="00B41EE0">
        <w:rPr>
          <w:rFonts w:ascii="Calibri" w:hAnsi="Calibri" w:cs="Calibri"/>
          <w:i/>
          <w:iCs/>
          <w:szCs w:val="24"/>
        </w:rPr>
        <w:t>Die echte französische Küche</w:t>
      </w:r>
      <w:r w:rsidRPr="00B41EE0">
        <w:rPr>
          <w:rFonts w:ascii="Calibri" w:hAnsi="Calibri" w:cs="Calibri"/>
          <w:szCs w:val="24"/>
        </w:rPr>
        <w:t>, 56.</w:t>
      </w:r>
      <w:r>
        <w:fldChar w:fldCharType="end"/>
      </w:r>
    </w:p>
  </w:footnote>
  <w:footnote w:id="1647">
    <w:p w14:paraId="34A80E4F" w14:textId="4973CE14" w:rsidR="00866C82" w:rsidRDefault="00866C82">
      <w:pPr>
        <w:pStyle w:val="FootnoteText"/>
      </w:pPr>
      <w:r>
        <w:rPr>
          <w:rStyle w:val="FootnoteReference"/>
        </w:rPr>
        <w:footnoteRef/>
      </w:r>
      <w:r>
        <w:t xml:space="preserve"> </w:t>
      </w:r>
      <w:r>
        <w:fldChar w:fldCharType="begin"/>
      </w:r>
      <w:r w:rsidR="008C334C">
        <w:instrText xml:space="preserve"> ADDIN ZOTERO_ITEM CSL_CITATION {"citationID":"EqTlKGn2","properties":{"formattedCitation":"Raether, {\\i{}Lieblingsgerichte vom Wochenmarkt}, 156.","plainCitation":"Raether, Lieblingsgerichte vom Wochenmarkt, 156.","noteIndex":1646},"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156"}],"schema":"https://github.com/citation-style-language/schema/raw/master/csl-citation.json"} </w:instrText>
      </w:r>
      <w:r>
        <w:fldChar w:fldCharType="separate"/>
      </w:r>
      <w:r w:rsidRPr="00866C82">
        <w:rPr>
          <w:rFonts w:ascii="Calibri" w:hAnsi="Calibri" w:cs="Calibri"/>
          <w:szCs w:val="24"/>
        </w:rPr>
        <w:t xml:space="preserve">Raether, </w:t>
      </w:r>
      <w:r w:rsidRPr="00866C82">
        <w:rPr>
          <w:rFonts w:ascii="Calibri" w:hAnsi="Calibri" w:cs="Calibri"/>
          <w:i/>
          <w:iCs/>
          <w:szCs w:val="24"/>
        </w:rPr>
        <w:t>Lieblingsgerichte vom Wochenmarkt</w:t>
      </w:r>
      <w:r w:rsidRPr="00866C82">
        <w:rPr>
          <w:rFonts w:ascii="Calibri" w:hAnsi="Calibri" w:cs="Calibri"/>
          <w:szCs w:val="24"/>
        </w:rPr>
        <w:t>, 156.</w:t>
      </w:r>
      <w:r>
        <w:fldChar w:fldCharType="end"/>
      </w:r>
    </w:p>
  </w:footnote>
  <w:footnote w:id="1648">
    <w:p w14:paraId="28D7E488" w14:textId="15EE2AC6" w:rsidR="00B26048" w:rsidRDefault="00B26048">
      <w:pPr>
        <w:pStyle w:val="FootnoteText"/>
      </w:pPr>
      <w:r>
        <w:rPr>
          <w:rStyle w:val="FootnoteReference"/>
        </w:rPr>
        <w:footnoteRef/>
      </w:r>
      <w:r>
        <w:t xml:space="preserve"> </w:t>
      </w:r>
      <w:r>
        <w:fldChar w:fldCharType="begin"/>
      </w:r>
      <w:r w:rsidR="008C334C">
        <w:instrText xml:space="preserve"> ADDIN ZOTERO_ITEM CSL_CITATION {"citationID":"EGSR3Hxs","properties":{"formattedCitation":"\\uc0\\u8222{}ZEITmagazin\\uc0\\u8220{}.","plainCitation":"„ZEITmagazin“.","noteIndex":1647},"citationItems":[{"id":96,"uris":["http://zotero.org/users/local/usTu59L8/items/EJMJD2IT"],"itemData":{"id":96,"type":"article-journal","title":"ZEITmagazin"}}],"schema":"https://github.com/citation-style-language/schema/raw/master/csl-citation.json"} </w:instrText>
      </w:r>
      <w:r>
        <w:fldChar w:fldCharType="separate"/>
      </w:r>
      <w:r w:rsidRPr="00B26048">
        <w:rPr>
          <w:rFonts w:ascii="Calibri" w:hAnsi="Calibri" w:cs="Calibri"/>
          <w:szCs w:val="24"/>
        </w:rPr>
        <w:t>„ZEITmagazin“.</w:t>
      </w:r>
      <w:r>
        <w:fldChar w:fldCharType="end"/>
      </w:r>
    </w:p>
  </w:footnote>
  <w:footnote w:id="1649">
    <w:p w14:paraId="4B645C18" w14:textId="23E3AF7D" w:rsidR="002227DA" w:rsidRPr="00B976B0" w:rsidRDefault="002227DA">
      <w:pPr>
        <w:pStyle w:val="FootnoteText"/>
        <w:rPr>
          <w:lang w:val="en-US"/>
        </w:rPr>
      </w:pPr>
      <w:r>
        <w:rPr>
          <w:rStyle w:val="FootnoteReference"/>
        </w:rPr>
        <w:footnoteRef/>
      </w:r>
      <w:r w:rsidRPr="00B976B0">
        <w:rPr>
          <w:lang w:val="en-US"/>
        </w:rPr>
        <w:t xml:space="preserve"> </w:t>
      </w:r>
      <w:r>
        <w:fldChar w:fldCharType="begin"/>
      </w:r>
      <w:r w:rsidR="008C334C">
        <w:rPr>
          <w:lang w:val="en-US"/>
        </w:rPr>
        <w:instrText xml:space="preserve"> ADDIN ZOTERO_ITEM CSL_CITATION {"citationID":"aKTR2pq9","properties":{"formattedCitation":"\\uc0\\u8222{}ZEITmagazin\\uc0\\u8220{}.","plainCitation":"„ZEITmagazin“.","noteIndex":1648},"citationItems":[{"id":96,"uris":["http://zotero.org/users/local/usTu59L8/items/EJMJD2IT"],"itemData":{"id":96,"type":"article-journal","title":"ZEITmagazin"}}],"schema":"https://github.com/citation-style-language/schema/raw/master/csl-citation.json"} </w:instrText>
      </w:r>
      <w:r>
        <w:fldChar w:fldCharType="separate"/>
      </w:r>
      <w:r w:rsidRPr="00B976B0">
        <w:rPr>
          <w:rFonts w:ascii="Calibri" w:hAnsi="Calibri" w:cs="Calibri"/>
          <w:szCs w:val="24"/>
          <w:lang w:val="en-US"/>
        </w:rPr>
        <w:t>„ZEITmagazin“.</w:t>
      </w:r>
      <w:r>
        <w:fldChar w:fldCharType="end"/>
      </w:r>
    </w:p>
  </w:footnote>
  <w:footnote w:id="1650">
    <w:p w14:paraId="62076281" w14:textId="2993A2BE" w:rsidR="00DE7D25" w:rsidRPr="00A63C2D" w:rsidRDefault="00DE7D25">
      <w:pPr>
        <w:pStyle w:val="FootnoteText"/>
        <w:rPr>
          <w:lang w:val="en-US"/>
        </w:rPr>
      </w:pPr>
      <w:r>
        <w:rPr>
          <w:rStyle w:val="FootnoteReference"/>
        </w:rPr>
        <w:footnoteRef/>
      </w:r>
      <w:r w:rsidRPr="00A63C2D">
        <w:rPr>
          <w:lang w:val="en-US"/>
        </w:rPr>
        <w:t xml:space="preserve"> </w:t>
      </w:r>
      <w:r>
        <w:fldChar w:fldCharType="begin"/>
      </w:r>
      <w:r w:rsidR="008C334C">
        <w:rPr>
          <w:lang w:val="en-US"/>
        </w:rPr>
        <w:instrText xml:space="preserve"> ADDIN ZOTERO_ITEM CSL_CITATION {"citationID":"lQ7Kh8MG","properties":{"formattedCitation":"Tattoria la Vialla, {\\i{}Le Ricette di Giuliana}, 218.","plainCitation":"Tattoria la Vialla, Le Ricette di Giuliana, 218.","noteIndex":1649},"citationItems":[{"id":4,"uris":["http://zotero.org/users/local/usTu59L8/items/VF7XUTXF"],"itemData":{"id":4,"type":"book","title":"Le Ricette di Giuliana","editor":[{"family":"Tattoria la Vialla","given":""}]},"locator":"218"}],"schema":"https://github.com/citation-style-language/schema/raw/master/csl-citation.json"} </w:instrText>
      </w:r>
      <w:r>
        <w:fldChar w:fldCharType="separate"/>
      </w:r>
      <w:r w:rsidRPr="00A63C2D">
        <w:rPr>
          <w:rFonts w:ascii="Calibri" w:hAnsi="Calibri" w:cs="Calibri"/>
          <w:szCs w:val="24"/>
          <w:lang w:val="en-US"/>
        </w:rPr>
        <w:t xml:space="preserve">Tattoria la Vialla, </w:t>
      </w:r>
      <w:r w:rsidRPr="00A63C2D">
        <w:rPr>
          <w:rFonts w:ascii="Calibri" w:hAnsi="Calibri" w:cs="Calibri"/>
          <w:i/>
          <w:iCs/>
          <w:szCs w:val="24"/>
          <w:lang w:val="en-US"/>
        </w:rPr>
        <w:t>Le Ricette di Giuliana</w:t>
      </w:r>
      <w:r w:rsidRPr="00A63C2D">
        <w:rPr>
          <w:rFonts w:ascii="Calibri" w:hAnsi="Calibri" w:cs="Calibri"/>
          <w:szCs w:val="24"/>
          <w:lang w:val="en-US"/>
        </w:rPr>
        <w:t>, 218.</w:t>
      </w:r>
      <w:r>
        <w:fldChar w:fldCharType="end"/>
      </w:r>
    </w:p>
  </w:footnote>
  <w:footnote w:id="1651">
    <w:p w14:paraId="2551537C" w14:textId="13842482" w:rsidR="003640E8" w:rsidRPr="00A63C2D" w:rsidRDefault="003640E8">
      <w:pPr>
        <w:pStyle w:val="FootnoteText"/>
      </w:pPr>
      <w:r>
        <w:rPr>
          <w:rStyle w:val="FootnoteReference"/>
        </w:rPr>
        <w:footnoteRef/>
      </w:r>
      <w:r w:rsidRPr="00A63C2D">
        <w:t xml:space="preserve"> </w:t>
      </w:r>
      <w:r>
        <w:fldChar w:fldCharType="begin"/>
      </w:r>
      <w:r w:rsidR="008C334C">
        <w:instrText xml:space="preserve"> ADDIN ZOTERO_ITEM CSL_CITATION {"citationID":"IeNKEXM4","properties":{"formattedCitation":"Tattoria la Vialla, 228.","plainCitation":"Tattoria la Vialla, 228.","noteIndex":1650},"citationItems":[{"id":4,"uris":["http://zotero.org/users/local/usTu59L8/items/VF7XUTXF"],"itemData":{"id":4,"type":"book","title":"Le Ricette di Giuliana","editor":[{"family":"Tattoria la Vialla","given":""}]},"locator":"228"}],"schema":"https://github.com/citation-style-language/schema/raw/master/csl-citation.json"} </w:instrText>
      </w:r>
      <w:r>
        <w:fldChar w:fldCharType="separate"/>
      </w:r>
      <w:r w:rsidRPr="00A63C2D">
        <w:rPr>
          <w:rFonts w:ascii="Calibri" w:hAnsi="Calibri" w:cs="Calibri"/>
        </w:rPr>
        <w:t>Tattoria la Vialla, 228.</w:t>
      </w:r>
      <w:r>
        <w:fldChar w:fldCharType="end"/>
      </w:r>
    </w:p>
  </w:footnote>
  <w:footnote w:id="1652">
    <w:p w14:paraId="6E06173B" w14:textId="43252249" w:rsidR="00363A3F" w:rsidRPr="00F23EE8" w:rsidRDefault="00363A3F">
      <w:pPr>
        <w:pStyle w:val="FootnoteText"/>
      </w:pPr>
      <w:r>
        <w:rPr>
          <w:rStyle w:val="FootnoteReference"/>
        </w:rPr>
        <w:footnoteRef/>
      </w:r>
      <w:r w:rsidRPr="00F23EE8">
        <w:t xml:space="preserve"> </w:t>
      </w:r>
      <w:r>
        <w:fldChar w:fldCharType="begin"/>
      </w:r>
      <w:r w:rsidR="008C334C">
        <w:instrText xml:space="preserve"> ADDIN ZOTERO_ITEM CSL_CITATION {"citationID":"ojm2j9yP","properties":{"formattedCitation":"Sodha und Loftus, {\\i{}Indisch vegetarisch}, 264.","plainCitation":"Sodha und Loftus, Indisch vegetarisch, 264.","noteIndex":1651},"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264"}],"schema":"https://github.com/citation-style-language/schema/raw/master/csl-citation.json"} </w:instrText>
      </w:r>
      <w:r>
        <w:fldChar w:fldCharType="separate"/>
      </w:r>
      <w:r w:rsidRPr="00363A3F">
        <w:rPr>
          <w:rFonts w:ascii="Calibri" w:hAnsi="Calibri" w:cs="Calibri"/>
          <w:szCs w:val="24"/>
        </w:rPr>
        <w:t xml:space="preserve">Sodha und Loftus, </w:t>
      </w:r>
      <w:r w:rsidRPr="00363A3F">
        <w:rPr>
          <w:rFonts w:ascii="Calibri" w:hAnsi="Calibri" w:cs="Calibri"/>
          <w:i/>
          <w:iCs/>
          <w:szCs w:val="24"/>
        </w:rPr>
        <w:t>Indisch vegetarisch</w:t>
      </w:r>
      <w:r w:rsidRPr="00363A3F">
        <w:rPr>
          <w:rFonts w:ascii="Calibri" w:hAnsi="Calibri" w:cs="Calibri"/>
          <w:szCs w:val="24"/>
        </w:rPr>
        <w:t>, 264.</w:t>
      </w:r>
      <w:r>
        <w:fldChar w:fldCharType="end"/>
      </w:r>
    </w:p>
  </w:footnote>
  <w:footnote w:id="1653">
    <w:p w14:paraId="02AD029D" w14:textId="11CB08E1" w:rsidR="00F23EE8" w:rsidRDefault="00F23EE8">
      <w:pPr>
        <w:pStyle w:val="FootnoteText"/>
      </w:pPr>
      <w:r>
        <w:rPr>
          <w:rStyle w:val="FootnoteReference"/>
        </w:rPr>
        <w:footnoteRef/>
      </w:r>
      <w:r>
        <w:t xml:space="preserve"> </w:t>
      </w:r>
      <w:r>
        <w:fldChar w:fldCharType="begin"/>
      </w:r>
      <w:r w:rsidR="008C334C">
        <w:instrText xml:space="preserve"> ADDIN ZOTERO_ITEM CSL_CITATION {"citationID":"kSkcfNFJ","properties":{"formattedCitation":"Sodha und Loftus, 267.","plainCitation":"Sodha und Loftus, 267.","noteIndex":1652},"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267"}],"schema":"https://github.com/citation-style-language/schema/raw/master/csl-citation.json"} </w:instrText>
      </w:r>
      <w:r>
        <w:fldChar w:fldCharType="separate"/>
      </w:r>
      <w:r w:rsidRPr="00F23EE8">
        <w:rPr>
          <w:rFonts w:ascii="Calibri" w:hAnsi="Calibri" w:cs="Calibri"/>
        </w:rPr>
        <w:t>Sodha und Loftus, 267.</w:t>
      </w:r>
      <w:r>
        <w:fldChar w:fldCharType="end"/>
      </w:r>
    </w:p>
  </w:footnote>
  <w:footnote w:id="1654">
    <w:p w14:paraId="27877A12" w14:textId="67172D30" w:rsidR="00B6723F" w:rsidRDefault="00B6723F">
      <w:pPr>
        <w:pStyle w:val="FootnoteText"/>
      </w:pPr>
      <w:r>
        <w:rPr>
          <w:rStyle w:val="FootnoteReference"/>
        </w:rPr>
        <w:footnoteRef/>
      </w:r>
      <w:r>
        <w:t xml:space="preserve"> </w:t>
      </w:r>
      <w:r>
        <w:fldChar w:fldCharType="begin"/>
      </w:r>
      <w:r w:rsidR="008C334C">
        <w:instrText xml:space="preserve"> ADDIN ZOTERO_ITEM CSL_CITATION {"citationID":"Ff90CJSk","properties":{"formattedCitation":"Sodha und Loftus, 271.","plainCitation":"Sodha und Loftus, 271.","noteIndex":1653},"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271"}],"schema":"https://github.com/citation-style-language/schema/raw/master/csl-citation.json"} </w:instrText>
      </w:r>
      <w:r>
        <w:fldChar w:fldCharType="separate"/>
      </w:r>
      <w:r w:rsidRPr="00B6723F">
        <w:rPr>
          <w:rFonts w:ascii="Calibri" w:hAnsi="Calibri" w:cs="Calibri"/>
        </w:rPr>
        <w:t>Sodha und Loftus, 271.</w:t>
      </w:r>
      <w:r>
        <w:fldChar w:fldCharType="end"/>
      </w:r>
    </w:p>
  </w:footnote>
  <w:footnote w:id="1655">
    <w:p w14:paraId="54FBCCCE" w14:textId="49642F32" w:rsidR="008407E0" w:rsidRDefault="008407E0">
      <w:pPr>
        <w:pStyle w:val="FootnoteText"/>
      </w:pPr>
      <w:r>
        <w:rPr>
          <w:rStyle w:val="FootnoteReference"/>
        </w:rPr>
        <w:footnoteRef/>
      </w:r>
      <w:r>
        <w:t xml:space="preserve"> </w:t>
      </w:r>
      <w:r>
        <w:fldChar w:fldCharType="begin"/>
      </w:r>
      <w:r w:rsidR="008C334C">
        <w:instrText xml:space="preserve"> ADDIN ZOTERO_ITEM CSL_CITATION {"citationID":"MWUBlEXN","properties":{"formattedCitation":"Sodha und Loftus, 272.","plainCitation":"Sodha und Loftus, 272.","noteIndex":1654},"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272"}],"schema":"https://github.com/citation-style-language/schema/raw/master/csl-citation.json"} </w:instrText>
      </w:r>
      <w:r>
        <w:fldChar w:fldCharType="separate"/>
      </w:r>
      <w:r w:rsidRPr="008407E0">
        <w:rPr>
          <w:rFonts w:ascii="Calibri" w:hAnsi="Calibri" w:cs="Calibri"/>
        </w:rPr>
        <w:t>Sodha und Loftus, 272.</w:t>
      </w:r>
      <w:r>
        <w:fldChar w:fldCharType="end"/>
      </w:r>
    </w:p>
  </w:footnote>
  <w:footnote w:id="1656">
    <w:p w14:paraId="7A5193CF" w14:textId="7D1CE852" w:rsidR="009A02C1" w:rsidRDefault="009A02C1">
      <w:pPr>
        <w:pStyle w:val="FootnoteText"/>
      </w:pPr>
      <w:r>
        <w:rPr>
          <w:rStyle w:val="FootnoteReference"/>
        </w:rPr>
        <w:footnoteRef/>
      </w:r>
      <w:r>
        <w:t xml:space="preserve"> </w:t>
      </w:r>
      <w:r>
        <w:fldChar w:fldCharType="begin"/>
      </w:r>
      <w:r w:rsidR="008C334C">
        <w:instrText xml:space="preserve"> ADDIN ZOTERO_ITEM CSL_CITATION {"citationID":"mRsEUCVB","properties":{"formattedCitation":"Kindler, {\\i{}Bangkok original streetfood authentische Rezepte aus Thailand}, 221.","plainCitation":"Kindler, Bangkok original streetfood authentische Rezepte aus Thailand, 221.","noteIndex":1655},"citationItems":[{"id":22,"uris":["http://zotero.org/users/local/usTu59L8/items/TY36UF53"],"itemData":{"id":22,"type":"book","event-place":"Aarau","ISBN":"978-3-03902-052-2","language":"ger","note":"OCLC: 1107428225","publisher":"AT Verlag","publisher-place":"Aarau","source":"Open WorldCat","title":"Bangkok original streetfood authentische Rezepte aus Thailand","author":[{"family":"Kindler","given":"Ben"}],"issued":{"date-parts":[["2019"]]}},"locator":"221"}],"schema":"https://github.com/citation-style-language/schema/raw/master/csl-citation.json"} </w:instrText>
      </w:r>
      <w:r>
        <w:fldChar w:fldCharType="separate"/>
      </w:r>
      <w:r w:rsidRPr="009A02C1">
        <w:rPr>
          <w:rFonts w:ascii="Calibri" w:hAnsi="Calibri" w:cs="Calibri"/>
          <w:szCs w:val="24"/>
        </w:rPr>
        <w:t xml:space="preserve">Kindler, </w:t>
      </w:r>
      <w:r w:rsidRPr="009A02C1">
        <w:rPr>
          <w:rFonts w:ascii="Calibri" w:hAnsi="Calibri" w:cs="Calibri"/>
          <w:i/>
          <w:iCs/>
          <w:szCs w:val="24"/>
        </w:rPr>
        <w:t>Bangkok original streetfood authentische Rezepte aus Thailand</w:t>
      </w:r>
      <w:r w:rsidRPr="009A02C1">
        <w:rPr>
          <w:rFonts w:ascii="Calibri" w:hAnsi="Calibri" w:cs="Calibri"/>
          <w:szCs w:val="24"/>
        </w:rPr>
        <w:t>, 221.</w:t>
      </w:r>
      <w:r>
        <w:fldChar w:fldCharType="end"/>
      </w:r>
    </w:p>
  </w:footnote>
  <w:footnote w:id="1657">
    <w:p w14:paraId="7F647859" w14:textId="1ACA3938" w:rsidR="00A47129" w:rsidRPr="00B6723F" w:rsidRDefault="00A47129">
      <w:pPr>
        <w:pStyle w:val="FootnoteText"/>
      </w:pPr>
      <w:r>
        <w:rPr>
          <w:rStyle w:val="FootnoteReference"/>
        </w:rPr>
        <w:footnoteRef/>
      </w:r>
      <w:r w:rsidRPr="00B6723F">
        <w:t xml:space="preserve"> </w:t>
      </w:r>
      <w:r>
        <w:fldChar w:fldCharType="begin"/>
      </w:r>
      <w:r w:rsidR="008C334C">
        <w:instrText xml:space="preserve"> ADDIN ZOTERO_ITEM CSL_CITATION {"citationID":"GOqfbxkB","properties":{"formattedCitation":"\\uc0\\u8222{}ZEITmagazin\\uc0\\u8220{}.","plainCitation":"„ZEITmagazin“.","noteIndex":1656},"citationItems":[{"id":96,"uris":["http://zotero.org/users/local/usTu59L8/items/EJMJD2IT"],"itemData":{"id":96,"type":"article-journal","title":"ZEITmagazin"}}],"schema":"https://github.com/citation-style-language/schema/raw/master/csl-citation.json"} </w:instrText>
      </w:r>
      <w:r>
        <w:fldChar w:fldCharType="separate"/>
      </w:r>
      <w:r w:rsidRPr="00B6723F">
        <w:rPr>
          <w:rFonts w:ascii="Calibri" w:hAnsi="Calibri" w:cs="Calibri"/>
          <w:szCs w:val="24"/>
        </w:rPr>
        <w:t>„ZEITmagazin“.</w:t>
      </w:r>
      <w:r>
        <w:fldChar w:fldCharType="end"/>
      </w:r>
    </w:p>
  </w:footnote>
  <w:footnote w:id="1658">
    <w:p w14:paraId="24453278" w14:textId="148E17E6" w:rsidR="00F37CBA" w:rsidRPr="00C52A33" w:rsidRDefault="00F37CBA">
      <w:pPr>
        <w:pStyle w:val="FootnoteText"/>
      </w:pPr>
      <w:r>
        <w:rPr>
          <w:rStyle w:val="FootnoteReference"/>
        </w:rPr>
        <w:footnoteRef/>
      </w:r>
      <w:r w:rsidRPr="00C52A33">
        <w:t xml:space="preserve"> </w:t>
      </w:r>
      <w:r>
        <w:fldChar w:fldCharType="begin"/>
      </w:r>
      <w:r w:rsidR="008C334C">
        <w:instrText xml:space="preserve"> ADDIN ZOTERO_ITEM CSL_CITATION {"citationID":"n6K8H3tX","properties":{"formattedCitation":"Raether, {\\i{}Das Beste vom Wochenmarkt neue frische und saisonale Rezepte aus dem ZEIT-Magazin}, 212.","plainCitation":"Raether, Das Beste vom Wochenmarkt neue frische und saisonale Rezepte aus dem ZEIT-Magazin, 212.","noteIndex":1657},"citationItems":[{"id":67,"uris":["http://zotero.org/users/local/usTu59L8/items/QLVCWGWT"],"itemData":{"id":67,"type":"book","edition":"Originalausgabe, 1. Auflage","event-place":"München","ISBN":"978-3-7423-0309-7","language":"ger","note":"OCLC: 1011381508","publisher":"riva","publisher-place":"München","source":"Open WorldCat","title":"Das Beste vom Wochenmarkt neue frische und saisonale Rezepte aus dem ZEIT-Magazin","author":[{"family":"Raether","given":"Elisabeth"}],"issued":{"date-parts":[["2017"]]}},"locator":"212"}],"schema":"https://github.com/citation-style-language/schema/raw/master/csl-citation.json"} </w:instrText>
      </w:r>
      <w:r>
        <w:fldChar w:fldCharType="separate"/>
      </w:r>
      <w:r w:rsidRPr="00F37CBA">
        <w:rPr>
          <w:rFonts w:ascii="Calibri" w:hAnsi="Calibri" w:cs="Calibri"/>
          <w:szCs w:val="24"/>
        </w:rPr>
        <w:t xml:space="preserve">Raether, </w:t>
      </w:r>
      <w:r w:rsidRPr="00F37CBA">
        <w:rPr>
          <w:rFonts w:ascii="Calibri" w:hAnsi="Calibri" w:cs="Calibri"/>
          <w:i/>
          <w:iCs/>
          <w:szCs w:val="24"/>
        </w:rPr>
        <w:t>Das Beste vom Wochenmarkt neue frische und saisonale Rezepte aus dem ZEIT-Magazin</w:t>
      </w:r>
      <w:r w:rsidRPr="00F37CBA">
        <w:rPr>
          <w:rFonts w:ascii="Calibri" w:hAnsi="Calibri" w:cs="Calibri"/>
          <w:szCs w:val="24"/>
        </w:rPr>
        <w:t>, 212.</w:t>
      </w:r>
      <w:r>
        <w:fldChar w:fldCharType="end"/>
      </w:r>
    </w:p>
  </w:footnote>
  <w:footnote w:id="1659">
    <w:p w14:paraId="53F5E785" w14:textId="061936E6" w:rsidR="00121EC0" w:rsidRDefault="00121EC0">
      <w:pPr>
        <w:pStyle w:val="FootnoteText"/>
      </w:pPr>
      <w:r>
        <w:rPr>
          <w:rStyle w:val="FootnoteReference"/>
        </w:rPr>
        <w:footnoteRef/>
      </w:r>
      <w:r>
        <w:t xml:space="preserve"> </w:t>
      </w:r>
      <w:r>
        <w:fldChar w:fldCharType="begin"/>
      </w:r>
      <w:r w:rsidR="008C334C">
        <w:instrText xml:space="preserve"> ADDIN ZOTERO_ITEM CSL_CITATION {"citationID":"mMhpjqke","properties":{"formattedCitation":"\\uc0\\u8222{}ZEITmagazin\\uc0\\u8220{}.","plainCitation":"„ZEITmagazin“.","noteIndex":1658},"citationItems":[{"id":96,"uris":["http://zotero.org/users/local/usTu59L8/items/EJMJD2IT"],"itemData":{"id":96,"type":"article-journal","title":"ZEITmagazin"}}],"schema":"https://github.com/citation-style-language/schema/raw/master/csl-citation.json"} </w:instrText>
      </w:r>
      <w:r>
        <w:fldChar w:fldCharType="separate"/>
      </w:r>
      <w:r w:rsidRPr="00121EC0">
        <w:rPr>
          <w:rFonts w:ascii="Calibri" w:hAnsi="Calibri" w:cs="Calibri"/>
          <w:szCs w:val="24"/>
        </w:rPr>
        <w:t>„ZEITmagazin“.</w:t>
      </w:r>
      <w:r>
        <w:fldChar w:fldCharType="end"/>
      </w:r>
    </w:p>
  </w:footnote>
  <w:footnote w:id="1660">
    <w:p w14:paraId="68B6903D" w14:textId="054F13AD" w:rsidR="008A0AD0" w:rsidRPr="007F128F" w:rsidRDefault="008A0AD0">
      <w:pPr>
        <w:pStyle w:val="FootnoteText"/>
      </w:pPr>
      <w:r>
        <w:rPr>
          <w:rStyle w:val="FootnoteReference"/>
        </w:rPr>
        <w:footnoteRef/>
      </w:r>
      <w:r>
        <w:t xml:space="preserve"> </w:t>
      </w:r>
      <w:r>
        <w:fldChar w:fldCharType="begin"/>
      </w:r>
      <w:r w:rsidR="008C334C">
        <w:instrText xml:space="preserve"> ADDIN ZOTERO_ITEM CSL_CITATION {"citationID":"A0rAgtJs","properties":{"formattedCitation":"Raether, {\\i{}Lieblingsgerichte vom Wochenmarkt}, 156.","plainCitation":"Raether, Lieblingsgerichte vom Wochenmarkt, 156.","noteIndex":1659},"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156"}],"schema":"https://github.com/citation-style-language/schema/raw/master/csl-citation.json"} </w:instrText>
      </w:r>
      <w:r>
        <w:fldChar w:fldCharType="separate"/>
      </w:r>
      <w:r w:rsidR="00792E5B" w:rsidRPr="00792E5B">
        <w:rPr>
          <w:rFonts w:ascii="Calibri" w:hAnsi="Calibri" w:cs="Calibri"/>
          <w:szCs w:val="24"/>
        </w:rPr>
        <w:t xml:space="preserve">Raether, </w:t>
      </w:r>
      <w:r w:rsidR="00792E5B" w:rsidRPr="00792E5B">
        <w:rPr>
          <w:rFonts w:ascii="Calibri" w:hAnsi="Calibri" w:cs="Calibri"/>
          <w:i/>
          <w:iCs/>
          <w:szCs w:val="24"/>
        </w:rPr>
        <w:t>Lieblingsgerichte vom Wochenmarkt</w:t>
      </w:r>
      <w:r w:rsidR="00792E5B" w:rsidRPr="00792E5B">
        <w:rPr>
          <w:rFonts w:ascii="Calibri" w:hAnsi="Calibri" w:cs="Calibri"/>
          <w:szCs w:val="24"/>
        </w:rPr>
        <w:t>, 156.</w:t>
      </w:r>
      <w:r>
        <w:fldChar w:fldCharType="end"/>
      </w:r>
    </w:p>
  </w:footnote>
  <w:footnote w:id="1661">
    <w:p w14:paraId="09C60CD6" w14:textId="52B9E251" w:rsidR="009C6D27" w:rsidRPr="00F26EF9" w:rsidRDefault="009C6D27">
      <w:pPr>
        <w:pStyle w:val="FootnoteText"/>
        <w:rPr>
          <w:lang w:val="en-US"/>
        </w:rPr>
      </w:pPr>
      <w:r>
        <w:rPr>
          <w:rStyle w:val="FootnoteReference"/>
        </w:rPr>
        <w:footnoteRef/>
      </w:r>
      <w:r w:rsidRPr="00F26EF9">
        <w:rPr>
          <w:lang w:val="en-US"/>
        </w:rPr>
        <w:t xml:space="preserve"> </w:t>
      </w:r>
      <w:r>
        <w:fldChar w:fldCharType="begin"/>
      </w:r>
      <w:r w:rsidR="008C334C">
        <w:rPr>
          <w:lang w:val="en-US"/>
        </w:rPr>
        <w:instrText xml:space="preserve"> ADDIN ZOTERO_ITEM CSL_CITATION {"citationID":"4hTBZyxh","properties":{"formattedCitation":"Raether, 120.","plainCitation":"Raether, 120.","noteIndex":1660},"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120"}],"schema":"https://github.com/citation-style-language/schema/raw/master/csl-citation.json"} </w:instrText>
      </w:r>
      <w:r>
        <w:fldChar w:fldCharType="separate"/>
      </w:r>
      <w:r w:rsidR="008A0AD0" w:rsidRPr="00F26EF9">
        <w:rPr>
          <w:rFonts w:ascii="Calibri" w:hAnsi="Calibri" w:cs="Calibri"/>
          <w:lang w:val="en-US"/>
        </w:rPr>
        <w:t>Raether, 120.</w:t>
      </w:r>
      <w:r>
        <w:fldChar w:fldCharType="end"/>
      </w:r>
    </w:p>
  </w:footnote>
  <w:footnote w:id="1662">
    <w:p w14:paraId="46A49ACF" w14:textId="7AE6423D" w:rsidR="009C15BB" w:rsidRPr="00326207" w:rsidRDefault="009C15BB">
      <w:pPr>
        <w:pStyle w:val="FootnoteText"/>
        <w:rPr>
          <w:lang w:val="en-US"/>
        </w:rPr>
      </w:pPr>
      <w:r>
        <w:rPr>
          <w:rStyle w:val="FootnoteReference"/>
        </w:rPr>
        <w:footnoteRef/>
      </w:r>
      <w:r w:rsidRPr="00326207">
        <w:rPr>
          <w:lang w:val="en-US"/>
        </w:rPr>
        <w:t xml:space="preserve"> </w:t>
      </w:r>
      <w:r>
        <w:fldChar w:fldCharType="begin"/>
      </w:r>
      <w:r w:rsidR="008C334C">
        <w:rPr>
          <w:lang w:val="en-US"/>
        </w:rPr>
        <w:instrText xml:space="preserve"> ADDIN ZOTERO_ITEM CSL_CITATION {"citationID":"tt0CWjfn","properties":{"formattedCitation":"Living at Home, \\uc0\\u8222{}Living at Home Spezial: G\\uc0\\u228{}ste und Feste\\uc0\\u8220{}, 58.","plainCitation":"Living at Home, „Living at Home Spezial: Gäste und Feste“, 58.","noteIndex":1661},"citationItems":[{"id":90,"uris":["http://zotero.org/users/local/usTu59L8/items/NBMGIMGH"],"itemData":{"id":90,"type":"article-journal","collection-title":"Living at Home","title":"Living at Home Spezial: Gäste und Feste","volume":"2","author":[{"family":"Living at Home","given":""}],"issued":{"date-parts":[["2009"]]}},"locator":"58"}],"schema":"https://github.com/citation-style-language/schema/raw/master/csl-citation.json"} </w:instrText>
      </w:r>
      <w:r>
        <w:fldChar w:fldCharType="separate"/>
      </w:r>
      <w:r w:rsidRPr="00326207">
        <w:rPr>
          <w:rFonts w:ascii="Calibri" w:hAnsi="Calibri" w:cs="Calibri"/>
          <w:szCs w:val="24"/>
          <w:lang w:val="en-US"/>
        </w:rPr>
        <w:t>Living at Home, „Living at Home Spezial: Gäste und Feste“, 58.</w:t>
      </w:r>
      <w:r>
        <w:fldChar w:fldCharType="end"/>
      </w:r>
    </w:p>
  </w:footnote>
  <w:footnote w:id="1663">
    <w:p w14:paraId="6A162DE3" w14:textId="5F5EAEF4" w:rsidR="00F9515C" w:rsidRDefault="00F9515C">
      <w:pPr>
        <w:pStyle w:val="FootnoteText"/>
      </w:pPr>
      <w:r>
        <w:rPr>
          <w:rStyle w:val="FootnoteReference"/>
        </w:rPr>
        <w:footnoteRef/>
      </w:r>
      <w:r>
        <w:t xml:space="preserve"> </w:t>
      </w:r>
      <w:r>
        <w:fldChar w:fldCharType="begin"/>
      </w:r>
      <w:r w:rsidR="008C334C">
        <w:instrText xml:space="preserve"> ADDIN ZOTERO_ITEM CSL_CITATION {"citationID":"o4QbaLTj","properties":{"formattedCitation":"\\uc0\\u8222{}ZEITmagazin\\uc0\\u8220{}.","plainCitation":"„ZEITmagazin“.","noteIndex":1662},"citationItems":[{"id":96,"uris":["http://zotero.org/users/local/usTu59L8/items/EJMJD2IT"],"itemData":{"id":96,"type":"article-journal","title":"ZEITmagazin"}}],"schema":"https://github.com/citation-style-language/schema/raw/master/csl-citation.json"} </w:instrText>
      </w:r>
      <w:r>
        <w:fldChar w:fldCharType="separate"/>
      </w:r>
      <w:r w:rsidRPr="00F9515C">
        <w:rPr>
          <w:rFonts w:ascii="Calibri" w:hAnsi="Calibri" w:cs="Calibri"/>
          <w:szCs w:val="24"/>
        </w:rPr>
        <w:t>„ZEITmagazin“.</w:t>
      </w:r>
      <w:r>
        <w:fldChar w:fldCharType="end"/>
      </w:r>
    </w:p>
  </w:footnote>
  <w:footnote w:id="1664">
    <w:p w14:paraId="19EFF110" w14:textId="59742265" w:rsidR="00AA6CAF" w:rsidRDefault="00AA6CAF">
      <w:pPr>
        <w:pStyle w:val="FootnoteText"/>
      </w:pPr>
      <w:r>
        <w:rPr>
          <w:rStyle w:val="FootnoteReference"/>
        </w:rPr>
        <w:footnoteRef/>
      </w:r>
      <w:r>
        <w:t xml:space="preserve"> </w:t>
      </w:r>
      <w:r>
        <w:fldChar w:fldCharType="begin"/>
      </w:r>
      <w:r w:rsidR="008C334C">
        <w:instrText xml:space="preserve"> ADDIN ZOTERO_ITEM CSL_CITATION {"citationID":"u3OUd9DP","properties":{"formattedCitation":"\\uc0\\u8222{}ZEITmagazin\\uc0\\u8220{}.","plainCitation":"„ZEITmagazin“.","noteIndex":1663},"citationItems":[{"id":96,"uris":["http://zotero.org/users/local/usTu59L8/items/EJMJD2IT"],"itemData":{"id":96,"type":"article-journal","title":"ZEITmagazin"}}],"schema":"https://github.com/citation-style-language/schema/raw/master/csl-citation.json"} </w:instrText>
      </w:r>
      <w:r>
        <w:fldChar w:fldCharType="separate"/>
      </w:r>
      <w:r w:rsidRPr="00AA6CAF">
        <w:rPr>
          <w:rFonts w:ascii="Calibri" w:hAnsi="Calibri" w:cs="Calibri"/>
          <w:szCs w:val="24"/>
        </w:rPr>
        <w:t>„ZEITmagazin“.</w:t>
      </w:r>
      <w:r>
        <w:fldChar w:fldCharType="end"/>
      </w:r>
    </w:p>
  </w:footnote>
  <w:footnote w:id="1665">
    <w:p w14:paraId="5759066D" w14:textId="671DCDEC" w:rsidR="00D66734" w:rsidRDefault="00D66734">
      <w:pPr>
        <w:pStyle w:val="FootnoteText"/>
      </w:pPr>
      <w:r>
        <w:rPr>
          <w:rStyle w:val="FootnoteReference"/>
        </w:rPr>
        <w:footnoteRef/>
      </w:r>
      <w:r>
        <w:t xml:space="preserve"> </w:t>
      </w:r>
      <w:r>
        <w:fldChar w:fldCharType="begin"/>
      </w:r>
      <w:r w:rsidR="008C334C">
        <w:instrText xml:space="preserve"> ADDIN ZOTERO_ITEM CSL_CITATION {"citationID":"rDt5yhkO","properties":{"formattedCitation":"\\uc0\\u8222{}ZEITmagazin\\uc0\\u8220{}.","plainCitation":"„ZEITmagazin“.","noteIndex":1664},"citationItems":[{"id":96,"uris":["http://zotero.org/users/local/usTu59L8/items/EJMJD2IT"],"itemData":{"id":96,"type":"article-journal","title":"ZEITmagazin"}}],"schema":"https://github.com/citation-style-language/schema/raw/master/csl-citation.json"} </w:instrText>
      </w:r>
      <w:r>
        <w:fldChar w:fldCharType="separate"/>
      </w:r>
      <w:r w:rsidRPr="00D66734">
        <w:rPr>
          <w:rFonts w:ascii="Calibri" w:hAnsi="Calibri" w:cs="Calibri"/>
          <w:szCs w:val="24"/>
        </w:rPr>
        <w:t>„ZEITmagazin“.</w:t>
      </w:r>
      <w:r>
        <w:fldChar w:fldCharType="end"/>
      </w:r>
    </w:p>
  </w:footnote>
  <w:footnote w:id="1666">
    <w:p w14:paraId="4947A3A8" w14:textId="059B064B" w:rsidR="00C54FDF" w:rsidRDefault="00C54FDF">
      <w:pPr>
        <w:pStyle w:val="FootnoteText"/>
      </w:pPr>
      <w:r>
        <w:rPr>
          <w:rStyle w:val="FootnoteReference"/>
        </w:rPr>
        <w:footnoteRef/>
      </w:r>
      <w:r>
        <w:t xml:space="preserve"> </w:t>
      </w:r>
      <w:r>
        <w:fldChar w:fldCharType="begin"/>
      </w:r>
      <w:r w:rsidR="008C334C">
        <w:instrText xml:space="preserve"> ADDIN ZOTERO_ITEM CSL_CITATION {"citationID":"L5WOihab","properties":{"formattedCitation":"\\uc0\\u8222{}ZEITmagazin\\uc0\\u8220{}.","plainCitation":"„ZEITmagazin“.","noteIndex":1665},"citationItems":[{"id":96,"uris":["http://zotero.org/users/local/usTu59L8/items/EJMJD2IT"],"itemData":{"id":96,"type":"article-journal","title":"ZEITmagazin"}}],"schema":"https://github.com/citation-style-language/schema/raw/master/csl-citation.json"} </w:instrText>
      </w:r>
      <w:r>
        <w:fldChar w:fldCharType="separate"/>
      </w:r>
      <w:r w:rsidRPr="00C54FDF">
        <w:rPr>
          <w:rFonts w:ascii="Calibri" w:hAnsi="Calibri" w:cs="Calibri"/>
          <w:szCs w:val="24"/>
        </w:rPr>
        <w:t>„ZEITmagazin“.</w:t>
      </w:r>
      <w:r>
        <w:fldChar w:fldCharType="end"/>
      </w:r>
    </w:p>
  </w:footnote>
  <w:footnote w:id="1667">
    <w:p w14:paraId="52CA3FD0" w14:textId="0C821178" w:rsidR="00C37B0F" w:rsidRDefault="00C37B0F">
      <w:pPr>
        <w:pStyle w:val="FootnoteText"/>
      </w:pPr>
      <w:r>
        <w:rPr>
          <w:rStyle w:val="FootnoteReference"/>
        </w:rPr>
        <w:footnoteRef/>
      </w:r>
      <w:r>
        <w:t xml:space="preserve"> </w:t>
      </w:r>
      <w:r>
        <w:fldChar w:fldCharType="begin"/>
      </w:r>
      <w:r w:rsidR="008C334C">
        <w:instrText xml:space="preserve"> ADDIN ZOTERO_ITEM CSL_CITATION {"citationID":"yCYVW0xP","properties":{"formattedCitation":"\\uc0\\u8222{}ZEITmagazin\\uc0\\u8220{}.","plainCitation":"„ZEITmagazin“.","noteIndex":1666},"citationItems":[{"id":96,"uris":["http://zotero.org/users/local/usTu59L8/items/EJMJD2IT"],"itemData":{"id":96,"type":"article-journal","title":"ZEITmagazin"}}],"schema":"https://github.com/citation-style-language/schema/raw/master/csl-citation.json"} </w:instrText>
      </w:r>
      <w:r>
        <w:fldChar w:fldCharType="separate"/>
      </w:r>
      <w:r w:rsidRPr="00C37B0F">
        <w:rPr>
          <w:rFonts w:ascii="Calibri" w:hAnsi="Calibri" w:cs="Calibri"/>
          <w:szCs w:val="24"/>
        </w:rPr>
        <w:t>„ZEITmagazin“.</w:t>
      </w:r>
      <w:r>
        <w:fldChar w:fldCharType="end"/>
      </w:r>
    </w:p>
  </w:footnote>
  <w:footnote w:id="1668">
    <w:p w14:paraId="540FF270" w14:textId="377EA3B5" w:rsidR="0012087E" w:rsidRDefault="0012087E">
      <w:pPr>
        <w:pStyle w:val="FootnoteText"/>
      </w:pPr>
      <w:r>
        <w:rPr>
          <w:rStyle w:val="FootnoteReference"/>
        </w:rPr>
        <w:footnoteRef/>
      </w:r>
      <w:r>
        <w:t xml:space="preserve"> </w:t>
      </w:r>
      <w:r>
        <w:fldChar w:fldCharType="begin"/>
      </w:r>
      <w:r w:rsidR="008C334C">
        <w:instrText xml:space="preserve"> ADDIN ZOTERO_ITEM CSL_CITATION {"citationID":"BJ7Gi2km","properties":{"formattedCitation":"Kreissparkasse Heilbronn, {\\i{}Schw\\uc0\\u228{}bische Erfolgsrezepte: Was im HeilbronnerLand auf den Tisch kommt - 40 K\\uc0\\u246{}stlichkeiten zum Nachkochen}, 82.","plainCitation":"Kreissparkasse Heilbronn, Schwäbische Erfolgsrezepte: Was im HeilbronnerLand auf den Tisch kommt - 40 Köstlichkeiten zum Nachkochen, 82.","noteIndex":1667},"citationItems":[{"id":81,"uris":["http://zotero.org/users/local/usTu59L8/items/UHR958TE"],"itemData":{"id":81,"type":"book","event-place":"Heilbronn","publisher-place":"Heilbronn","title":"Schwäbische Erfolgsrezepte: Was im HeilbronnerLand auf den Tisch kommt - 40 Köstlichkeiten zum Nachkochen","editor":[{"family":"Kreissparkasse Heilbronn","given":""}],"issued":{"date-parts":[["2011"]]}},"locator":"82"}],"schema":"https://github.com/citation-style-language/schema/raw/master/csl-citation.json"} </w:instrText>
      </w:r>
      <w:r>
        <w:fldChar w:fldCharType="separate"/>
      </w:r>
      <w:r w:rsidRPr="0012087E">
        <w:rPr>
          <w:rFonts w:ascii="Calibri" w:hAnsi="Calibri" w:cs="Calibri"/>
          <w:szCs w:val="24"/>
        </w:rPr>
        <w:t xml:space="preserve">Kreissparkasse Heilbronn, </w:t>
      </w:r>
      <w:r w:rsidRPr="0012087E">
        <w:rPr>
          <w:rFonts w:ascii="Calibri" w:hAnsi="Calibri" w:cs="Calibri"/>
          <w:i/>
          <w:iCs/>
          <w:szCs w:val="24"/>
        </w:rPr>
        <w:t>Schwäbische Erfolgsrezepte: Was im HeilbronnerLand auf den Tisch kommt - 40 Köstlichkeiten zum Nachkochen</w:t>
      </w:r>
      <w:r w:rsidRPr="0012087E">
        <w:rPr>
          <w:rFonts w:ascii="Calibri" w:hAnsi="Calibri" w:cs="Calibri"/>
          <w:szCs w:val="24"/>
        </w:rPr>
        <w:t>, 82.</w:t>
      </w:r>
      <w:r>
        <w:fldChar w:fldCharType="end"/>
      </w:r>
    </w:p>
  </w:footnote>
  <w:footnote w:id="1669">
    <w:p w14:paraId="6E1D5549" w14:textId="72FCC2D5" w:rsidR="00953A09" w:rsidRDefault="00953A09">
      <w:pPr>
        <w:pStyle w:val="FootnoteText"/>
      </w:pPr>
      <w:r>
        <w:rPr>
          <w:rStyle w:val="FootnoteReference"/>
        </w:rPr>
        <w:footnoteRef/>
      </w:r>
      <w:r>
        <w:t xml:space="preserve"> </w:t>
      </w:r>
      <w:r>
        <w:fldChar w:fldCharType="begin"/>
      </w:r>
      <w:r w:rsidR="008C334C">
        <w:instrText xml:space="preserve"> ADDIN ZOTERO_ITEM CSL_CITATION {"citationID":"vnvPlCPy","properties":{"formattedCitation":"Kreissparkasse Heilbronn, 68.","plainCitation":"Kreissparkasse Heilbronn, 68.","noteIndex":1668},"citationItems":[{"id":81,"uris":["http://zotero.org/users/local/usTu59L8/items/UHR958TE"],"itemData":{"id":81,"type":"book","event-place":"Heilbronn","publisher-place":"Heilbronn","title":"Schwäbische Erfolgsrezepte: Was im HeilbronnerLand auf den Tisch kommt - 40 Köstlichkeiten zum Nachkochen","editor":[{"family":"Kreissparkasse Heilbronn","given":""}],"issued":{"date-parts":[["2011"]]}},"locator":"68"}],"schema":"https://github.com/citation-style-language/schema/raw/master/csl-citation.json"} </w:instrText>
      </w:r>
      <w:r>
        <w:fldChar w:fldCharType="separate"/>
      </w:r>
      <w:r w:rsidRPr="00953A09">
        <w:rPr>
          <w:rFonts w:ascii="Calibri" w:hAnsi="Calibri" w:cs="Calibri"/>
        </w:rPr>
        <w:t>Kreissparkasse Heilbronn, 68.</w:t>
      </w:r>
      <w:r>
        <w:fldChar w:fldCharType="end"/>
      </w:r>
    </w:p>
  </w:footnote>
  <w:footnote w:id="1670">
    <w:p w14:paraId="2F30CCB8" w14:textId="198CA822" w:rsidR="00A72401" w:rsidRDefault="00A72401">
      <w:pPr>
        <w:pStyle w:val="FootnoteText"/>
      </w:pPr>
      <w:r>
        <w:rPr>
          <w:rStyle w:val="FootnoteReference"/>
        </w:rPr>
        <w:footnoteRef/>
      </w:r>
      <w:r>
        <w:t xml:space="preserve"> </w:t>
      </w:r>
      <w:r>
        <w:fldChar w:fldCharType="begin"/>
      </w:r>
      <w:r w:rsidR="008C334C">
        <w:instrText xml:space="preserve"> ADDIN ZOTERO_ITEM CSL_CITATION {"citationID":"MspAzkcD","properties":{"formattedCitation":"\\uc0\\u8222{}ZEITmagazin\\uc0\\u8220{}.","plainCitation":"„ZEITmagazin“.","noteIndex":1669},"citationItems":[{"id":96,"uris":["http://zotero.org/users/local/usTu59L8/items/EJMJD2IT"],"itemData":{"id":96,"type":"article-journal","title":"ZEITmagazin"}}],"schema":"https://github.com/citation-style-language/schema/raw/master/csl-citation.json"} </w:instrText>
      </w:r>
      <w:r>
        <w:fldChar w:fldCharType="separate"/>
      </w:r>
      <w:r w:rsidRPr="00A72401">
        <w:rPr>
          <w:rFonts w:ascii="Calibri" w:hAnsi="Calibri" w:cs="Calibri"/>
          <w:szCs w:val="24"/>
        </w:rPr>
        <w:t>„ZEITmagazin“.</w:t>
      </w:r>
      <w:r>
        <w:fldChar w:fldCharType="end"/>
      </w:r>
    </w:p>
  </w:footnote>
  <w:footnote w:id="1671">
    <w:p w14:paraId="57F756C5" w14:textId="214D26E7" w:rsidR="00AA688A" w:rsidRDefault="00AA688A">
      <w:pPr>
        <w:pStyle w:val="FootnoteText"/>
      </w:pPr>
      <w:r>
        <w:rPr>
          <w:rStyle w:val="FootnoteReference"/>
        </w:rPr>
        <w:footnoteRef/>
      </w:r>
      <w:r>
        <w:t xml:space="preserve"> </w:t>
      </w:r>
      <w:r>
        <w:fldChar w:fldCharType="begin"/>
      </w:r>
      <w:r w:rsidR="008C334C">
        <w:instrText xml:space="preserve"> ADDIN ZOTERO_ITEM CSL_CITATION {"citationID":"chpdjYmO","properties":{"formattedCitation":"Raether, {\\i{}Lieblingsgerichte vom Wochenmarkt}, 166.","plainCitation":"Raether, Lieblingsgerichte vom Wochenmarkt, 166.","noteIndex":1670},"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166"}],"schema":"https://github.com/citation-style-language/schema/raw/master/csl-citation.json"} </w:instrText>
      </w:r>
      <w:r>
        <w:fldChar w:fldCharType="separate"/>
      </w:r>
      <w:r w:rsidRPr="00AA688A">
        <w:rPr>
          <w:rFonts w:ascii="Calibri" w:hAnsi="Calibri" w:cs="Calibri"/>
          <w:szCs w:val="24"/>
        </w:rPr>
        <w:t xml:space="preserve">Raether, </w:t>
      </w:r>
      <w:r w:rsidRPr="00AA688A">
        <w:rPr>
          <w:rFonts w:ascii="Calibri" w:hAnsi="Calibri" w:cs="Calibri"/>
          <w:i/>
          <w:iCs/>
          <w:szCs w:val="24"/>
        </w:rPr>
        <w:t>Lieblingsgerichte vom Wochenmarkt</w:t>
      </w:r>
      <w:r w:rsidRPr="00AA688A">
        <w:rPr>
          <w:rFonts w:ascii="Calibri" w:hAnsi="Calibri" w:cs="Calibri"/>
          <w:szCs w:val="24"/>
        </w:rPr>
        <w:t>, 166.</w:t>
      </w:r>
      <w:r>
        <w:fldChar w:fldCharType="end"/>
      </w:r>
    </w:p>
  </w:footnote>
  <w:footnote w:id="1672">
    <w:p w14:paraId="77727719" w14:textId="59F60D83" w:rsidR="00F60103" w:rsidRDefault="00F60103">
      <w:pPr>
        <w:pStyle w:val="FootnoteText"/>
      </w:pPr>
      <w:r>
        <w:rPr>
          <w:rStyle w:val="FootnoteReference"/>
        </w:rPr>
        <w:footnoteRef/>
      </w:r>
      <w:r>
        <w:t xml:space="preserve"> </w:t>
      </w:r>
      <w:r>
        <w:fldChar w:fldCharType="begin"/>
      </w:r>
      <w:r w:rsidR="008C334C">
        <w:instrText xml:space="preserve"> ADDIN ZOTERO_ITEM CSL_CITATION {"citationID":"V495B4Qw","properties":{"formattedCitation":"Raether, 162.","plainCitation":"Raether, 162.","noteIndex":1671},"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162"}],"schema":"https://github.com/citation-style-language/schema/raw/master/csl-citation.json"} </w:instrText>
      </w:r>
      <w:r>
        <w:fldChar w:fldCharType="separate"/>
      </w:r>
      <w:r w:rsidR="00AA688A" w:rsidRPr="00AA688A">
        <w:rPr>
          <w:rFonts w:ascii="Calibri" w:hAnsi="Calibri" w:cs="Calibri"/>
        </w:rPr>
        <w:t>Raether, 162.</w:t>
      </w:r>
      <w:r>
        <w:fldChar w:fldCharType="end"/>
      </w:r>
    </w:p>
  </w:footnote>
  <w:footnote w:id="1673">
    <w:p w14:paraId="4CEA5080" w14:textId="47D6F033" w:rsidR="001F50B4" w:rsidRDefault="001F50B4">
      <w:pPr>
        <w:pStyle w:val="FootnoteText"/>
      </w:pPr>
      <w:r>
        <w:rPr>
          <w:rStyle w:val="FootnoteReference"/>
        </w:rPr>
        <w:footnoteRef/>
      </w:r>
      <w:r>
        <w:t xml:space="preserve"> </w:t>
      </w:r>
      <w:r>
        <w:fldChar w:fldCharType="begin"/>
      </w:r>
      <w:r w:rsidR="008C334C">
        <w:instrText xml:space="preserve"> ADDIN ZOTERO_ITEM CSL_CITATION {"citationID":"69hyRY6W","properties":{"formattedCitation":"{\\i{}Symbadisch kochen! Rezepte aus Baden}, 23.","plainCitation":"Symbadisch kochen! Rezepte aus Baden, 23.","noteIndex":1672},"citationItems":[{"id":102,"uris":["http://zotero.org/users/local/usTu59L8/items/U3TXSGT4"],"itemData":{"id":102,"type":"book","edition":"[1. Aufl.]","event-place":"Münster","ISBN":"978-3-88117-989-8","language":"ger","note":"OCLC: 909798199","publisher":"Hölker Verlag","publisher-place":"Münster","source":"Open WorldCat","title":"Symbadisch kochen! Rezepte aus Baden","contributor":[{"family":"Graef","given":"Amélie"}],"issued":{"date-parts":[["2015"]]}},"locator":"23"}],"schema":"https://github.com/citation-style-language/schema/raw/master/csl-citation.json"} </w:instrText>
      </w:r>
      <w:r>
        <w:fldChar w:fldCharType="separate"/>
      </w:r>
      <w:r w:rsidRPr="001F50B4">
        <w:rPr>
          <w:rFonts w:ascii="Calibri" w:hAnsi="Calibri" w:cs="Calibri"/>
          <w:i/>
          <w:iCs/>
          <w:szCs w:val="24"/>
        </w:rPr>
        <w:t>Symbadisch kochen! Rezepte aus Baden</w:t>
      </w:r>
      <w:r w:rsidRPr="001F50B4">
        <w:rPr>
          <w:rFonts w:ascii="Calibri" w:hAnsi="Calibri" w:cs="Calibri"/>
          <w:szCs w:val="24"/>
        </w:rPr>
        <w:t>, 23.</w:t>
      </w:r>
      <w:r>
        <w:fldChar w:fldCharType="end"/>
      </w:r>
    </w:p>
  </w:footnote>
  <w:footnote w:id="1674">
    <w:p w14:paraId="414BC1D6" w14:textId="63DFDFB2" w:rsidR="0077206D" w:rsidRDefault="0077206D">
      <w:pPr>
        <w:pStyle w:val="FootnoteText"/>
      </w:pPr>
      <w:r>
        <w:rPr>
          <w:rStyle w:val="FootnoteReference"/>
        </w:rPr>
        <w:footnoteRef/>
      </w:r>
      <w:r>
        <w:t xml:space="preserve"> </w:t>
      </w:r>
      <w:r>
        <w:fldChar w:fldCharType="begin"/>
      </w:r>
      <w:r w:rsidR="008C334C">
        <w:instrText xml:space="preserve"> ADDIN ZOTERO_ITEM CSL_CITATION {"citationID":"V5kgnBFt","properties":{"formattedCitation":"Caf\\uc0\\u233{} Goldene Krone, Hrsg., {\\i{}Backen im Herbst: Kuchen nach LandFrauen-Art} (St. M\\uc0\\u228{}rgen, 2008), 6.","plainCitation":"Café Goldene Krone, Hrsg., Backen im Herbst: Kuchen nach LandFrauen-Art (St. Märgen, 2008), 6.","noteIndex":1673},"citationItems":[{"id":104,"uris":["http://zotero.org/users/local/usTu59L8/items/CY359JE9"],"itemData":{"id":104,"type":"book","event-place":"St. Märgen","publisher-place":"St. Märgen","title":"Backen im Herbst: Kuchen nach LandFrauen-Art","editor":[{"family":"Café Goldene Krone","given":""}],"issued":{"date-parts":[["2008"]]}},"locator":"6"}],"schema":"https://github.com/citation-style-language/schema/raw/master/csl-citation.json"} </w:instrText>
      </w:r>
      <w:r>
        <w:fldChar w:fldCharType="separate"/>
      </w:r>
      <w:r w:rsidRPr="0077206D">
        <w:rPr>
          <w:rFonts w:ascii="Calibri" w:hAnsi="Calibri" w:cs="Calibri"/>
          <w:szCs w:val="24"/>
        </w:rPr>
        <w:t xml:space="preserve">Café Goldene Krone, Hrsg., </w:t>
      </w:r>
      <w:r w:rsidRPr="0077206D">
        <w:rPr>
          <w:rFonts w:ascii="Calibri" w:hAnsi="Calibri" w:cs="Calibri"/>
          <w:i/>
          <w:iCs/>
          <w:szCs w:val="24"/>
        </w:rPr>
        <w:t>Backen im Herbst: Kuchen nach LandFrauen-Art</w:t>
      </w:r>
      <w:r w:rsidRPr="0077206D">
        <w:rPr>
          <w:rFonts w:ascii="Calibri" w:hAnsi="Calibri" w:cs="Calibri"/>
          <w:szCs w:val="24"/>
        </w:rPr>
        <w:t xml:space="preserve"> (St. Märgen, 2008), 6.</w:t>
      </w:r>
      <w:r>
        <w:fldChar w:fldCharType="end"/>
      </w:r>
    </w:p>
  </w:footnote>
  <w:footnote w:id="1675">
    <w:p w14:paraId="6EFCDA19" w14:textId="781F10B7" w:rsidR="00494E7A" w:rsidRDefault="00494E7A">
      <w:pPr>
        <w:pStyle w:val="FootnoteText"/>
      </w:pPr>
      <w:r>
        <w:rPr>
          <w:rStyle w:val="FootnoteReference"/>
        </w:rPr>
        <w:footnoteRef/>
      </w:r>
      <w:r>
        <w:t xml:space="preserve"> </w:t>
      </w:r>
      <w:r>
        <w:fldChar w:fldCharType="begin"/>
      </w:r>
      <w:r w:rsidR="008C334C">
        <w:instrText xml:space="preserve"> ADDIN ZOTERO_ITEM CSL_CITATION {"citationID":"sm9LJmxu","properties":{"formattedCitation":"Caf\\uc0\\u233{} Goldene Krone, 8.","plainCitation":"Café Goldene Krone, 8.","noteIndex":1674},"citationItems":[{"id":104,"uris":["http://zotero.org/users/local/usTu59L8/items/CY359JE9"],"itemData":{"id":104,"type":"book","event-place":"St. Märgen","publisher-place":"St. Märgen","title":"Backen im Herbst: Kuchen nach LandFrauen-Art","editor":[{"family":"Café Goldene Krone","given":""}],"issued":{"date-parts":[["2008"]]}},"locator":"8"}],"schema":"https://github.com/citation-style-language/schema/raw/master/csl-citation.json"} </w:instrText>
      </w:r>
      <w:r>
        <w:fldChar w:fldCharType="separate"/>
      </w:r>
      <w:r w:rsidRPr="00494E7A">
        <w:rPr>
          <w:rFonts w:ascii="Calibri" w:hAnsi="Calibri" w:cs="Calibri"/>
          <w:szCs w:val="24"/>
        </w:rPr>
        <w:t>Café Goldene Krone, 8.</w:t>
      </w:r>
      <w:r>
        <w:fldChar w:fldCharType="end"/>
      </w:r>
    </w:p>
  </w:footnote>
  <w:footnote w:id="1676">
    <w:p w14:paraId="18DD4A65" w14:textId="4EE790BB" w:rsidR="00540186" w:rsidRDefault="00540186">
      <w:pPr>
        <w:pStyle w:val="FootnoteText"/>
      </w:pPr>
      <w:r>
        <w:rPr>
          <w:rStyle w:val="FootnoteReference"/>
        </w:rPr>
        <w:footnoteRef/>
      </w:r>
      <w:r>
        <w:t xml:space="preserve"> </w:t>
      </w:r>
      <w:r>
        <w:fldChar w:fldCharType="begin"/>
      </w:r>
      <w:r w:rsidR="008C334C">
        <w:instrText xml:space="preserve"> ADDIN ZOTERO_ITEM CSL_CITATION {"citationID":"Acad5wH2","properties":{"formattedCitation":"Caf\\uc0\\u233{} Goldene Krone, 12.","plainCitation":"Café Goldene Krone, 12.","noteIndex":1675},"citationItems":[{"id":104,"uris":["http://zotero.org/users/local/usTu59L8/items/CY359JE9"],"itemData":{"id":104,"type":"book","event-place":"St. Märgen","publisher-place":"St. Märgen","title":"Backen im Herbst: Kuchen nach LandFrauen-Art","editor":[{"family":"Café Goldene Krone","given":""}],"issued":{"date-parts":[["2008"]]}},"locator":"12"}],"schema":"https://github.com/citation-style-language/schema/raw/master/csl-citation.json"} </w:instrText>
      </w:r>
      <w:r>
        <w:fldChar w:fldCharType="separate"/>
      </w:r>
      <w:r w:rsidRPr="00540186">
        <w:rPr>
          <w:rFonts w:ascii="Calibri" w:hAnsi="Calibri" w:cs="Calibri"/>
          <w:szCs w:val="24"/>
        </w:rPr>
        <w:t>Café Goldene Krone, 12.</w:t>
      </w:r>
      <w:r>
        <w:fldChar w:fldCharType="end"/>
      </w:r>
    </w:p>
  </w:footnote>
  <w:footnote w:id="1677">
    <w:p w14:paraId="30A8B5F7" w14:textId="65498BBA" w:rsidR="002548A8" w:rsidRDefault="002548A8">
      <w:pPr>
        <w:pStyle w:val="FootnoteText"/>
      </w:pPr>
      <w:r>
        <w:rPr>
          <w:rStyle w:val="FootnoteReference"/>
        </w:rPr>
        <w:footnoteRef/>
      </w:r>
      <w:r>
        <w:t xml:space="preserve"> </w:t>
      </w:r>
      <w:r>
        <w:fldChar w:fldCharType="begin"/>
      </w:r>
      <w:r w:rsidR="008C334C">
        <w:instrText xml:space="preserve"> ADDIN ZOTERO_ITEM CSL_CITATION {"citationID":"BgJVsRAT","properties":{"formattedCitation":"Caf\\uc0\\u233{} Goldene Krone, Hrsg., {\\i{}Backen im Sommer: Kuchen nach LandFrauen-Art} (St. M\\uc0\\u228{}rgen, 2008), 9.","plainCitation":"Café Goldene Krone, Hrsg., Backen im Sommer: Kuchen nach LandFrauen-Art (St. Märgen, 2008), 9.","noteIndex":1676},"citationItems":[{"id":103,"uris":["http://zotero.org/users/local/usTu59L8/items/KMJIKMZ3"],"itemData":{"id":103,"type":"book","event-place":"St. Märgen","publisher-place":"St. Märgen","title":"Backen im Sommer: Kuchen nach LandFrauen-Art","editor":[{"family":"Café Goldene Krone","given":""}],"issued":{"date-parts":[["2008"]]}},"locator":"9"}],"schema":"https://github.com/citation-style-language/schema/raw/master/csl-citation.json"} </w:instrText>
      </w:r>
      <w:r>
        <w:fldChar w:fldCharType="separate"/>
      </w:r>
      <w:r w:rsidRPr="002548A8">
        <w:rPr>
          <w:rFonts w:ascii="Calibri" w:hAnsi="Calibri" w:cs="Calibri"/>
          <w:szCs w:val="24"/>
        </w:rPr>
        <w:t xml:space="preserve">Café Goldene Krone, Hrsg., </w:t>
      </w:r>
      <w:r w:rsidRPr="002548A8">
        <w:rPr>
          <w:rFonts w:ascii="Calibri" w:hAnsi="Calibri" w:cs="Calibri"/>
          <w:i/>
          <w:iCs/>
          <w:szCs w:val="24"/>
        </w:rPr>
        <w:t>Backen im Sommer: Kuchen nach LandFrauen-Art</w:t>
      </w:r>
      <w:r w:rsidRPr="002548A8">
        <w:rPr>
          <w:rFonts w:ascii="Calibri" w:hAnsi="Calibri" w:cs="Calibri"/>
          <w:szCs w:val="24"/>
        </w:rPr>
        <w:t xml:space="preserve"> (St. Märgen, 2008), 9.</w:t>
      </w:r>
      <w:r>
        <w:fldChar w:fldCharType="end"/>
      </w:r>
    </w:p>
  </w:footnote>
  <w:footnote w:id="1678">
    <w:p w14:paraId="1AEFA567" w14:textId="2997F121" w:rsidR="00D11022" w:rsidRDefault="00D11022">
      <w:pPr>
        <w:pStyle w:val="FootnoteText"/>
      </w:pPr>
      <w:r>
        <w:rPr>
          <w:rStyle w:val="FootnoteReference"/>
        </w:rPr>
        <w:footnoteRef/>
      </w:r>
      <w:r>
        <w:t xml:space="preserve"> </w:t>
      </w:r>
      <w:r>
        <w:fldChar w:fldCharType="begin"/>
      </w:r>
      <w:r w:rsidR="008C334C">
        <w:instrText xml:space="preserve"> ADDIN ZOTERO_ITEM CSL_CITATION {"citationID":"khKjPDEK","properties":{"formattedCitation":"Caf\\uc0\\u233{} Goldene Krone, 12.","plainCitation":"Café Goldene Krone, 12.","noteIndex":1677},"citationItems":[{"id":103,"uris":["http://zotero.org/users/local/usTu59L8/items/KMJIKMZ3"],"itemData":{"id":103,"type":"book","event-place":"St. Märgen","publisher-place":"St. Märgen","title":"Backen im Sommer: Kuchen nach LandFrauen-Art","editor":[{"family":"Café Goldene Krone","given":""}],"issued":{"date-parts":[["2008"]]}},"locator":"12"}],"schema":"https://github.com/citation-style-language/schema/raw/master/csl-citation.json"} </w:instrText>
      </w:r>
      <w:r>
        <w:fldChar w:fldCharType="separate"/>
      </w:r>
      <w:r w:rsidRPr="00D11022">
        <w:rPr>
          <w:rFonts w:ascii="Calibri" w:hAnsi="Calibri" w:cs="Calibri"/>
          <w:szCs w:val="24"/>
        </w:rPr>
        <w:t>Café Goldene Krone, 12.</w:t>
      </w:r>
      <w:r>
        <w:fldChar w:fldCharType="end"/>
      </w:r>
    </w:p>
  </w:footnote>
  <w:footnote w:id="1679">
    <w:p w14:paraId="5DC06625" w14:textId="441A2BDF" w:rsidR="00CF01C7" w:rsidRDefault="00CF01C7">
      <w:pPr>
        <w:pStyle w:val="FootnoteText"/>
      </w:pPr>
      <w:r>
        <w:rPr>
          <w:rStyle w:val="FootnoteReference"/>
        </w:rPr>
        <w:footnoteRef/>
      </w:r>
      <w:r>
        <w:t xml:space="preserve"> </w:t>
      </w:r>
      <w:r>
        <w:fldChar w:fldCharType="begin"/>
      </w:r>
      <w:r w:rsidR="008C334C">
        <w:instrText xml:space="preserve"> ADDIN ZOTERO_ITEM CSL_CITATION {"citationID":"21fViWKZ","properties":{"formattedCitation":"Caf\\uc0\\u233{} Goldene Krone, 14.","plainCitation":"Café Goldene Krone, 14.","noteIndex":1678},"citationItems":[{"id":103,"uris":["http://zotero.org/users/local/usTu59L8/items/KMJIKMZ3"],"itemData":{"id":103,"type":"book","event-place":"St. Märgen","publisher-place":"St. Märgen","title":"Backen im Sommer: Kuchen nach LandFrauen-Art","editor":[{"family":"Café Goldene Krone","given":""}],"issued":{"date-parts":[["2008"]]}},"locator":"14"}],"schema":"https://github.com/citation-style-language/schema/raw/master/csl-citation.json"} </w:instrText>
      </w:r>
      <w:r>
        <w:fldChar w:fldCharType="separate"/>
      </w:r>
      <w:r w:rsidRPr="00CF01C7">
        <w:rPr>
          <w:rFonts w:ascii="Calibri" w:hAnsi="Calibri" w:cs="Calibri"/>
          <w:szCs w:val="24"/>
        </w:rPr>
        <w:t>Café Goldene Krone, 14.</w:t>
      </w:r>
      <w:r>
        <w:fldChar w:fldCharType="end"/>
      </w:r>
    </w:p>
  </w:footnote>
  <w:footnote w:id="1680">
    <w:p w14:paraId="3B262947" w14:textId="01AEE7C5" w:rsidR="00B0511A" w:rsidRDefault="00B0511A">
      <w:pPr>
        <w:pStyle w:val="FootnoteText"/>
      </w:pPr>
      <w:r>
        <w:rPr>
          <w:rStyle w:val="FootnoteReference"/>
        </w:rPr>
        <w:footnoteRef/>
      </w:r>
      <w:r>
        <w:t xml:space="preserve"> </w:t>
      </w:r>
      <w:r>
        <w:fldChar w:fldCharType="begin"/>
      </w:r>
      <w:r w:rsidR="008C334C">
        <w:instrText xml:space="preserve"> ADDIN ZOTERO_ITEM CSL_CITATION {"citationID":"YmKU8Byz","properties":{"formattedCitation":"Caf\\uc0\\u233{} Goldene Krone, 18.","plainCitation":"Café Goldene Krone, 18.","noteIndex":1679},"citationItems":[{"id":103,"uris":["http://zotero.org/users/local/usTu59L8/items/KMJIKMZ3"],"itemData":{"id":103,"type":"book","event-place":"St. Märgen","publisher-place":"St. Märgen","title":"Backen im Sommer: Kuchen nach LandFrauen-Art","editor":[{"family":"Café Goldene Krone","given":""}],"issued":{"date-parts":[["2008"]]}},"locator":"18"}],"schema":"https://github.com/citation-style-language/schema/raw/master/csl-citation.json"} </w:instrText>
      </w:r>
      <w:r>
        <w:fldChar w:fldCharType="separate"/>
      </w:r>
      <w:r w:rsidRPr="00B0511A">
        <w:rPr>
          <w:rFonts w:ascii="Calibri" w:hAnsi="Calibri" w:cs="Calibri"/>
          <w:szCs w:val="24"/>
        </w:rPr>
        <w:t>Café Goldene Krone, 18.</w:t>
      </w:r>
      <w:r>
        <w:fldChar w:fldCharType="end"/>
      </w:r>
    </w:p>
  </w:footnote>
  <w:footnote w:id="1681">
    <w:p w14:paraId="43A03328" w14:textId="26F3C04A" w:rsidR="00B04E13" w:rsidRDefault="00B04E13">
      <w:pPr>
        <w:pStyle w:val="FootnoteText"/>
      </w:pPr>
      <w:r>
        <w:rPr>
          <w:rStyle w:val="FootnoteReference"/>
        </w:rPr>
        <w:footnoteRef/>
      </w:r>
      <w:r>
        <w:t xml:space="preserve"> </w:t>
      </w:r>
      <w:r>
        <w:fldChar w:fldCharType="begin"/>
      </w:r>
      <w:r w:rsidR="008C334C">
        <w:instrText xml:space="preserve"> ADDIN ZOTERO_ITEM CSL_CITATION {"citationID":"BMTBkwGD","properties":{"formattedCitation":"Caf\\uc0\\u233{} Goldene Krone, {\\i{}Backen im Herbst: Kuchen nach LandFrauen-Art}, 18.","plainCitation":"Café Goldene Krone, Backen im Herbst: Kuchen nach LandFrauen-Art, 18.","noteIndex":1680},"citationItems":[{"id":104,"uris":["http://zotero.org/users/local/usTu59L8/items/CY359JE9"],"itemData":{"id":104,"type":"book","event-place":"St. Märgen","publisher-place":"St. Märgen","title":"Backen im Herbst: Kuchen nach LandFrauen-Art","editor":[{"family":"Café Goldene Krone","given":""}],"issued":{"date-parts":[["2008"]]}},"locator":"18"}],"schema":"https://github.com/citation-style-language/schema/raw/master/csl-citation.json"} </w:instrText>
      </w:r>
      <w:r>
        <w:fldChar w:fldCharType="separate"/>
      </w:r>
      <w:r w:rsidRPr="00B04E13">
        <w:rPr>
          <w:rFonts w:ascii="Calibri" w:hAnsi="Calibri" w:cs="Calibri"/>
          <w:szCs w:val="24"/>
        </w:rPr>
        <w:t xml:space="preserve">Café Goldene Krone, </w:t>
      </w:r>
      <w:r w:rsidRPr="00B04E13">
        <w:rPr>
          <w:rFonts w:ascii="Calibri" w:hAnsi="Calibri" w:cs="Calibri"/>
          <w:i/>
          <w:iCs/>
          <w:szCs w:val="24"/>
        </w:rPr>
        <w:t>Backen im Herbst: Kuchen nach LandFrauen-Art</w:t>
      </w:r>
      <w:r w:rsidRPr="00B04E13">
        <w:rPr>
          <w:rFonts w:ascii="Calibri" w:hAnsi="Calibri" w:cs="Calibri"/>
          <w:szCs w:val="24"/>
        </w:rPr>
        <w:t>, 18.</w:t>
      </w:r>
      <w:r>
        <w:fldChar w:fldCharType="end"/>
      </w:r>
    </w:p>
  </w:footnote>
  <w:footnote w:id="1682">
    <w:p w14:paraId="440646CE" w14:textId="5EA1B3A1" w:rsidR="00097231" w:rsidRPr="00236B21" w:rsidRDefault="00097231">
      <w:pPr>
        <w:pStyle w:val="FootnoteText"/>
        <w:rPr>
          <w:lang w:val="en-US"/>
        </w:rPr>
      </w:pPr>
      <w:r>
        <w:rPr>
          <w:rStyle w:val="FootnoteReference"/>
        </w:rPr>
        <w:footnoteRef/>
      </w:r>
      <w:r w:rsidRPr="00236B21">
        <w:rPr>
          <w:lang w:val="en-US"/>
        </w:rPr>
        <w:t xml:space="preserve"> </w:t>
      </w:r>
      <w:r>
        <w:fldChar w:fldCharType="begin"/>
      </w:r>
      <w:r w:rsidR="008C334C">
        <w:rPr>
          <w:lang w:val="en-US"/>
        </w:rPr>
        <w:instrText xml:space="preserve"> ADDIN ZOTERO_ITEM CSL_CITATION {"citationID":"90IRQIEY","properties":{"formattedCitation":"Ottolenghi, {\\i{}Ottolenghi simple - Das Kochbuch}, 288.","plainCitation":"Ottolenghi, Ottolenghi simple - Das Kochbuch, 288.","noteIndex":1681},"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288"}],"schema":"https://github.com/citation-style-language/schema/raw/master/csl-citation.json"} </w:instrText>
      </w:r>
      <w:r>
        <w:fldChar w:fldCharType="separate"/>
      </w:r>
      <w:r w:rsidRPr="00236B21">
        <w:rPr>
          <w:rFonts w:ascii="Calibri" w:hAnsi="Calibri" w:cs="Calibri"/>
          <w:szCs w:val="24"/>
          <w:lang w:val="en-US"/>
        </w:rPr>
        <w:t xml:space="preserve">Ottolenghi, </w:t>
      </w:r>
      <w:r w:rsidRPr="00236B21">
        <w:rPr>
          <w:rFonts w:ascii="Calibri" w:hAnsi="Calibri" w:cs="Calibri"/>
          <w:i/>
          <w:iCs/>
          <w:szCs w:val="24"/>
          <w:lang w:val="en-US"/>
        </w:rPr>
        <w:t>Ottolenghi simple - Das Kochbuch</w:t>
      </w:r>
      <w:r w:rsidRPr="00236B21">
        <w:rPr>
          <w:rFonts w:ascii="Calibri" w:hAnsi="Calibri" w:cs="Calibri"/>
          <w:szCs w:val="24"/>
          <w:lang w:val="en-US"/>
        </w:rPr>
        <w:t>, 288.</w:t>
      </w:r>
      <w:r>
        <w:fldChar w:fldCharType="end"/>
      </w:r>
    </w:p>
  </w:footnote>
  <w:footnote w:id="1683">
    <w:p w14:paraId="4DCE7CAB" w14:textId="75902977" w:rsidR="00102279" w:rsidRPr="00746CE7" w:rsidRDefault="00102279">
      <w:pPr>
        <w:pStyle w:val="FootnoteText"/>
        <w:rPr>
          <w:lang w:val="en-US"/>
        </w:rPr>
      </w:pPr>
      <w:r>
        <w:rPr>
          <w:rStyle w:val="FootnoteReference"/>
        </w:rPr>
        <w:footnoteRef/>
      </w:r>
      <w:r w:rsidRPr="00746CE7">
        <w:rPr>
          <w:lang w:val="en-US"/>
        </w:rPr>
        <w:t xml:space="preserve"> </w:t>
      </w:r>
      <w:r>
        <w:fldChar w:fldCharType="begin"/>
      </w:r>
      <w:r w:rsidR="008C334C">
        <w:rPr>
          <w:lang w:val="en-US"/>
        </w:rPr>
        <w:instrText xml:space="preserve"> ADDIN ZOTERO_ITEM CSL_CITATION {"citationID":"l10t3wYt","properties":{"formattedCitation":"Ottolenghi, 290.","plainCitation":"Ottolenghi, 290.","noteIndex":1682},"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290"}],"schema":"https://github.com/citation-style-language/schema/raw/master/csl-citation.json"} </w:instrText>
      </w:r>
      <w:r>
        <w:fldChar w:fldCharType="separate"/>
      </w:r>
      <w:r w:rsidRPr="00746CE7">
        <w:rPr>
          <w:rFonts w:ascii="Calibri" w:hAnsi="Calibri" w:cs="Calibri"/>
          <w:lang w:val="en-US"/>
        </w:rPr>
        <w:t>Ottolenghi, 290.</w:t>
      </w:r>
      <w:r>
        <w:fldChar w:fldCharType="end"/>
      </w:r>
    </w:p>
  </w:footnote>
  <w:footnote w:id="1684">
    <w:p w14:paraId="114F9119" w14:textId="507D4861" w:rsidR="00BD3A88" w:rsidRPr="00746CE7" w:rsidRDefault="00BD3A88">
      <w:pPr>
        <w:pStyle w:val="FootnoteText"/>
        <w:rPr>
          <w:lang w:val="en-US"/>
        </w:rPr>
      </w:pPr>
      <w:r>
        <w:rPr>
          <w:rStyle w:val="FootnoteReference"/>
        </w:rPr>
        <w:footnoteRef/>
      </w:r>
      <w:r w:rsidRPr="00746CE7">
        <w:rPr>
          <w:lang w:val="en-US"/>
        </w:rPr>
        <w:t xml:space="preserve"> </w:t>
      </w:r>
      <w:r>
        <w:fldChar w:fldCharType="begin"/>
      </w:r>
      <w:r w:rsidR="008C334C">
        <w:rPr>
          <w:lang w:val="en-US"/>
        </w:rPr>
        <w:instrText xml:space="preserve"> ADDIN ZOTERO_ITEM CSL_CITATION {"citationID":"EpBSDIz7","properties":{"formattedCitation":"Ottolenghi, 292.","plainCitation":"Ottolenghi, 292.","noteIndex":1683},"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292"}],"schema":"https://github.com/citation-style-language/schema/raw/master/csl-citation.json"} </w:instrText>
      </w:r>
      <w:r>
        <w:fldChar w:fldCharType="separate"/>
      </w:r>
      <w:r w:rsidRPr="00746CE7">
        <w:rPr>
          <w:rFonts w:ascii="Calibri" w:hAnsi="Calibri" w:cs="Calibri"/>
          <w:lang w:val="en-US"/>
        </w:rPr>
        <w:t>Ottolenghi, 292.</w:t>
      </w:r>
      <w:r>
        <w:fldChar w:fldCharType="end"/>
      </w:r>
    </w:p>
  </w:footnote>
  <w:footnote w:id="1685">
    <w:p w14:paraId="3194F4F2" w14:textId="38DB7C2F" w:rsidR="00815B50" w:rsidRDefault="00815B50">
      <w:pPr>
        <w:pStyle w:val="FootnoteText"/>
      </w:pPr>
      <w:r>
        <w:rPr>
          <w:rStyle w:val="FootnoteReference"/>
        </w:rPr>
        <w:footnoteRef/>
      </w:r>
      <w:r>
        <w:t xml:space="preserve"> </w:t>
      </w:r>
      <w:r>
        <w:fldChar w:fldCharType="begin"/>
      </w:r>
      <w:r w:rsidR="008C334C">
        <w:instrText xml:space="preserve"> ADDIN ZOTERO_ITEM CSL_CITATION {"citationID":"mGLAw90T","properties":{"formattedCitation":"Raether, {\\i{}Lieblingsgerichte vom Wochenmarkt}, 96.","plainCitation":"Raether, Lieblingsgerichte vom Wochenmarkt, 96.","noteIndex":1684},"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96"}],"schema":"https://github.com/citation-style-language/schema/raw/master/csl-citation.json"} </w:instrText>
      </w:r>
      <w:r>
        <w:fldChar w:fldCharType="separate"/>
      </w:r>
      <w:r w:rsidRPr="00815B50">
        <w:rPr>
          <w:rFonts w:ascii="Calibri" w:hAnsi="Calibri" w:cs="Calibri"/>
          <w:szCs w:val="24"/>
        </w:rPr>
        <w:t xml:space="preserve">Raether, </w:t>
      </w:r>
      <w:r w:rsidRPr="00815B50">
        <w:rPr>
          <w:rFonts w:ascii="Calibri" w:hAnsi="Calibri" w:cs="Calibri"/>
          <w:i/>
          <w:iCs/>
          <w:szCs w:val="24"/>
        </w:rPr>
        <w:t>Lieblingsgerichte vom Wochenmarkt</w:t>
      </w:r>
      <w:r w:rsidRPr="00815B50">
        <w:rPr>
          <w:rFonts w:ascii="Calibri" w:hAnsi="Calibri" w:cs="Calibri"/>
          <w:szCs w:val="24"/>
        </w:rPr>
        <w:t>, 96.</w:t>
      </w:r>
      <w:r>
        <w:fldChar w:fldCharType="end"/>
      </w:r>
    </w:p>
  </w:footnote>
  <w:footnote w:id="1686">
    <w:p w14:paraId="6FFB8A37" w14:textId="5967960D" w:rsidR="004E7ECC" w:rsidRPr="00B17799" w:rsidRDefault="004E7ECC">
      <w:pPr>
        <w:pStyle w:val="FootnoteText"/>
      </w:pPr>
      <w:r>
        <w:rPr>
          <w:rStyle w:val="FootnoteReference"/>
        </w:rPr>
        <w:footnoteRef/>
      </w:r>
      <w:r w:rsidRPr="00B17799">
        <w:t xml:space="preserve"> </w:t>
      </w:r>
      <w:r>
        <w:fldChar w:fldCharType="begin"/>
      </w:r>
      <w:r w:rsidR="008C334C">
        <w:instrText xml:space="preserve"> ADDIN ZOTERO_ITEM CSL_CITATION {"citationID":"WEypFrnb","properties":{"formattedCitation":"Ottolenghi, {\\i{}Ottolenghi simple - Das Kochbuch}, 295.","plainCitation":"Ottolenghi, Ottolenghi simple - Das Kochbuch, 295.","noteIndex":1685},"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295"}],"schema":"https://github.com/citation-style-language/schema/raw/master/csl-citation.json"} </w:instrText>
      </w:r>
      <w:r>
        <w:fldChar w:fldCharType="separate"/>
      </w:r>
      <w:r w:rsidR="00815B50" w:rsidRPr="00815B50">
        <w:rPr>
          <w:rFonts w:ascii="Calibri" w:hAnsi="Calibri" w:cs="Calibri"/>
          <w:szCs w:val="24"/>
        </w:rPr>
        <w:t xml:space="preserve">Ottolenghi, </w:t>
      </w:r>
      <w:r w:rsidR="00815B50" w:rsidRPr="00815B50">
        <w:rPr>
          <w:rFonts w:ascii="Calibri" w:hAnsi="Calibri" w:cs="Calibri"/>
          <w:i/>
          <w:iCs/>
          <w:szCs w:val="24"/>
        </w:rPr>
        <w:t>Ottolenghi simple - Das Kochbuch</w:t>
      </w:r>
      <w:r w:rsidR="00815B50" w:rsidRPr="00815B50">
        <w:rPr>
          <w:rFonts w:ascii="Calibri" w:hAnsi="Calibri" w:cs="Calibri"/>
          <w:szCs w:val="24"/>
        </w:rPr>
        <w:t>, 295.</w:t>
      </w:r>
      <w:r>
        <w:fldChar w:fldCharType="end"/>
      </w:r>
    </w:p>
  </w:footnote>
  <w:footnote w:id="1687">
    <w:p w14:paraId="35D4382A" w14:textId="536AEB2B" w:rsidR="00C97228" w:rsidRPr="00746CE7" w:rsidRDefault="00C97228">
      <w:pPr>
        <w:pStyle w:val="FootnoteText"/>
        <w:rPr>
          <w:lang w:val="en-US"/>
        </w:rPr>
      </w:pPr>
      <w:r>
        <w:rPr>
          <w:rStyle w:val="FootnoteReference"/>
        </w:rPr>
        <w:footnoteRef/>
      </w:r>
      <w:r w:rsidRPr="00746CE7">
        <w:rPr>
          <w:lang w:val="en-US"/>
        </w:rPr>
        <w:t xml:space="preserve"> </w:t>
      </w:r>
      <w:r>
        <w:fldChar w:fldCharType="begin"/>
      </w:r>
      <w:r w:rsidR="008C334C">
        <w:rPr>
          <w:lang w:val="en-US"/>
        </w:rPr>
        <w:instrText xml:space="preserve"> ADDIN ZOTERO_ITEM CSL_CITATION {"citationID":"9b9mSCsz","properties":{"formattedCitation":"Ottolenghi, 297.","plainCitation":"Ottolenghi, 297.","noteIndex":1686},"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297"}],"schema":"https://github.com/citation-style-language/schema/raw/master/csl-citation.json"} </w:instrText>
      </w:r>
      <w:r>
        <w:fldChar w:fldCharType="separate"/>
      </w:r>
      <w:r w:rsidRPr="00746CE7">
        <w:rPr>
          <w:rFonts w:ascii="Calibri" w:hAnsi="Calibri" w:cs="Calibri"/>
          <w:lang w:val="en-US"/>
        </w:rPr>
        <w:t>Ottolenghi, 297.</w:t>
      </w:r>
      <w:r>
        <w:fldChar w:fldCharType="end"/>
      </w:r>
    </w:p>
  </w:footnote>
  <w:footnote w:id="1688">
    <w:p w14:paraId="74A82882" w14:textId="529497D9" w:rsidR="00746CE7" w:rsidRPr="00A63C2D" w:rsidRDefault="00746CE7">
      <w:pPr>
        <w:pStyle w:val="FootnoteText"/>
        <w:rPr>
          <w:lang w:val="en-US"/>
        </w:rPr>
      </w:pPr>
      <w:r>
        <w:rPr>
          <w:rStyle w:val="FootnoteReference"/>
        </w:rPr>
        <w:footnoteRef/>
      </w:r>
      <w:r w:rsidRPr="00A63C2D">
        <w:rPr>
          <w:lang w:val="en-US"/>
        </w:rPr>
        <w:t xml:space="preserve"> </w:t>
      </w:r>
      <w:r>
        <w:fldChar w:fldCharType="begin"/>
      </w:r>
      <w:r w:rsidR="008C334C">
        <w:rPr>
          <w:lang w:val="en-US"/>
        </w:rPr>
        <w:instrText xml:space="preserve"> ADDIN ZOTERO_ITEM CSL_CITATION {"citationID":"ApfxliMX","properties":{"formattedCitation":"Ottolenghi, 298.","plainCitation":"Ottolenghi, 298.","noteIndex":1687},"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298"}],"schema":"https://github.com/citation-style-language/schema/raw/master/csl-citation.json"} </w:instrText>
      </w:r>
      <w:r>
        <w:fldChar w:fldCharType="separate"/>
      </w:r>
      <w:r w:rsidRPr="00A63C2D">
        <w:rPr>
          <w:rFonts w:ascii="Calibri" w:hAnsi="Calibri" w:cs="Calibri"/>
          <w:lang w:val="en-US"/>
        </w:rPr>
        <w:t>Ottolenghi, 298.</w:t>
      </w:r>
      <w:r>
        <w:fldChar w:fldCharType="end"/>
      </w:r>
    </w:p>
  </w:footnote>
  <w:footnote w:id="1689">
    <w:p w14:paraId="547BCBD3" w14:textId="4F836502" w:rsidR="002E03CE" w:rsidRPr="00A63C2D" w:rsidRDefault="002E03CE">
      <w:pPr>
        <w:pStyle w:val="FootnoteText"/>
        <w:rPr>
          <w:lang w:val="en-US"/>
        </w:rPr>
      </w:pPr>
      <w:r>
        <w:rPr>
          <w:rStyle w:val="FootnoteReference"/>
        </w:rPr>
        <w:footnoteRef/>
      </w:r>
      <w:r w:rsidRPr="00A63C2D">
        <w:rPr>
          <w:lang w:val="en-US"/>
        </w:rPr>
        <w:t xml:space="preserve"> </w:t>
      </w:r>
      <w:r>
        <w:fldChar w:fldCharType="begin"/>
      </w:r>
      <w:r w:rsidR="008C334C">
        <w:rPr>
          <w:lang w:val="en-US"/>
        </w:rPr>
        <w:instrText xml:space="preserve"> ADDIN ZOTERO_ITEM CSL_CITATION {"citationID":"Wj1ZnhO4","properties":{"formattedCitation":"Ottolenghi, 300.","plainCitation":"Ottolenghi, 300.","noteIndex":1688},"citationItems":[{"id":60,"uris":["http://zotero.org/users/local/usTu59L8/items/UF8XE9VA"],"itemData":{"id":60,"type":"book","event-place":"München","ISBN":"978-3-8310-3583-0","language":"ger","number-of-pages":"320","publisher":"Dorling Kindersley","publisher-place":"München","source":"K10plus ISBN","title":"Ottolenghi simple - Das Kochbuch","author":[{"family":"Ottolenghi","given":"Yotam"}],"contributor":[{"family":"Wigley","given":"Tara"},{"family":"Howarth","given":"Esme"}],"issued":{"date-parts":[["2018"]]}},"locator":"300"}],"schema":"https://github.com/citation-style-language/schema/raw/master/csl-citation.json"} </w:instrText>
      </w:r>
      <w:r>
        <w:fldChar w:fldCharType="separate"/>
      </w:r>
      <w:r w:rsidRPr="00A63C2D">
        <w:rPr>
          <w:rFonts w:ascii="Calibri" w:hAnsi="Calibri" w:cs="Calibri"/>
          <w:lang w:val="en-US"/>
        </w:rPr>
        <w:t>Ottolenghi, 300.</w:t>
      </w:r>
      <w:r>
        <w:fldChar w:fldCharType="end"/>
      </w:r>
    </w:p>
  </w:footnote>
  <w:footnote w:id="1690">
    <w:p w14:paraId="73B1F68A" w14:textId="03551069" w:rsidR="00B57B02" w:rsidRPr="00432AB9" w:rsidRDefault="00B57B02">
      <w:pPr>
        <w:pStyle w:val="FootnoteText"/>
        <w:rPr>
          <w:lang w:val="en-US"/>
        </w:rPr>
      </w:pPr>
      <w:r>
        <w:rPr>
          <w:rStyle w:val="FootnoteReference"/>
        </w:rPr>
        <w:footnoteRef/>
      </w:r>
      <w:r w:rsidRPr="00432AB9">
        <w:rPr>
          <w:lang w:val="en-US"/>
        </w:rPr>
        <w:t xml:space="preserve"> </w:t>
      </w:r>
      <w:r>
        <w:fldChar w:fldCharType="begin"/>
      </w:r>
      <w:r w:rsidR="008C334C">
        <w:rPr>
          <w:lang w:val="en-US"/>
        </w:rPr>
        <w:instrText xml:space="preserve"> ADDIN ZOTERO_ITEM CSL_CITATION {"citationID":"764C7OkI","properties":{"formattedCitation":"Teubner und Wolter, {\\i{}Backvergn\\uc0\\u252{}gen wie noch nie}, 68.","plainCitation":"Teubner und Wolter, Backvergnügen wie noch nie, 68.","noteIndex":1689},"citationItems":[{"id":14,"uris":["http://zotero.org/users/local/usTu59L8/items/XB32FGZ4"],"itemData":{"id":14,"type":"book","edition":"6. Aufl","event-place":"München","ISBN":"978-3-7742-5626-2","language":"ger","number-of-pages":"238","publisher":"Gräfe und Unzer","publisher-place":"München","source":"K10plus ISBN","title":"Backvergnügen wie noch nie: das grosse GU-Bild-Backbuch mit den besten Back-Ideen","title-short":"Backvergnügen wie noch nie","editor":[{"family":"Teubner","given":"Christian"},{"family":"Wolter","given":"Annette"}],"issued":{"date-parts":[["2003"]]}},"locator":"68"}],"schema":"https://github.com/citation-style-language/schema/raw/master/csl-citation.json"} </w:instrText>
      </w:r>
      <w:r>
        <w:fldChar w:fldCharType="separate"/>
      </w:r>
      <w:r w:rsidRPr="00432AB9">
        <w:rPr>
          <w:rFonts w:ascii="Calibri" w:hAnsi="Calibri" w:cs="Calibri"/>
          <w:szCs w:val="24"/>
          <w:lang w:val="en-US"/>
        </w:rPr>
        <w:t xml:space="preserve">Teubner und Wolter, </w:t>
      </w:r>
      <w:r w:rsidRPr="00432AB9">
        <w:rPr>
          <w:rFonts w:ascii="Calibri" w:hAnsi="Calibri" w:cs="Calibri"/>
          <w:i/>
          <w:iCs/>
          <w:szCs w:val="24"/>
          <w:lang w:val="en-US"/>
        </w:rPr>
        <w:t>Backvergnügen wie noch nie</w:t>
      </w:r>
      <w:r w:rsidRPr="00432AB9">
        <w:rPr>
          <w:rFonts w:ascii="Calibri" w:hAnsi="Calibri" w:cs="Calibri"/>
          <w:szCs w:val="24"/>
          <w:lang w:val="en-US"/>
        </w:rPr>
        <w:t>, 68.</w:t>
      </w:r>
      <w:r>
        <w:fldChar w:fldCharType="end"/>
      </w:r>
    </w:p>
  </w:footnote>
  <w:footnote w:id="1691">
    <w:p w14:paraId="6C582F34" w14:textId="49D9648E" w:rsidR="00FA62F1" w:rsidRDefault="00FA62F1">
      <w:pPr>
        <w:pStyle w:val="FootnoteText"/>
      </w:pPr>
      <w:r>
        <w:rPr>
          <w:rStyle w:val="FootnoteReference"/>
        </w:rPr>
        <w:footnoteRef/>
      </w:r>
      <w:r>
        <w:t xml:space="preserve"> </w:t>
      </w:r>
      <w:r>
        <w:fldChar w:fldCharType="begin"/>
      </w:r>
      <w:r w:rsidR="008C334C">
        <w:instrText xml:space="preserve"> ADDIN ZOTERO_ITEM CSL_CITATION {"citationID":"RT9HBNrS","properties":{"formattedCitation":"Teubner und Wolter, 182.","plainCitation":"Teubner und Wolter, 182.","noteIndex":1690},"citationItems":[{"id":14,"uris":["http://zotero.org/users/local/usTu59L8/items/XB32FGZ4"],"itemData":{"id":14,"type":"book","edition":"6. Aufl","event-place":"München","ISBN":"978-3-7742-5626-2","language":"ger","number-of-pages":"238","publisher":"Gräfe und Unzer","publisher-place":"München","source":"K10plus ISBN","title":"Backvergnügen wie noch nie: das grosse GU-Bild-Backbuch mit den besten Back-Ideen","title-short":"Backvergnügen wie noch nie","editor":[{"family":"Teubner","given":"Christian"},{"family":"Wolter","given":"Annette"}],"issued":{"date-parts":[["2003"]]}},"locator":"182"}],"schema":"https://github.com/citation-style-language/schema/raw/master/csl-citation.json"} </w:instrText>
      </w:r>
      <w:r>
        <w:fldChar w:fldCharType="separate"/>
      </w:r>
      <w:r w:rsidRPr="00FA62F1">
        <w:rPr>
          <w:rFonts w:ascii="Calibri" w:hAnsi="Calibri" w:cs="Calibri"/>
        </w:rPr>
        <w:t>Teubner und Wolter, 182.</w:t>
      </w:r>
      <w:r>
        <w:fldChar w:fldCharType="end"/>
      </w:r>
    </w:p>
  </w:footnote>
  <w:footnote w:id="1692">
    <w:p w14:paraId="001E3086" w14:textId="10C93FBB" w:rsidR="003335A4" w:rsidRDefault="003335A4">
      <w:pPr>
        <w:pStyle w:val="FootnoteText"/>
      </w:pPr>
      <w:r>
        <w:rPr>
          <w:rStyle w:val="FootnoteReference"/>
        </w:rPr>
        <w:footnoteRef/>
      </w:r>
      <w:r>
        <w:t xml:space="preserve"> </w:t>
      </w:r>
      <w:r>
        <w:fldChar w:fldCharType="begin"/>
      </w:r>
      <w:r w:rsidR="008C334C">
        <w:instrText xml:space="preserve"> ADDIN ZOTERO_ITEM CSL_CITATION {"citationID":"s3N0eApE","properties":{"formattedCitation":"Teubner und Wolter, 183.","plainCitation":"Teubner und Wolter, 183.","noteIndex":1691},"citationItems":[{"id":14,"uris":["http://zotero.org/users/local/usTu59L8/items/XB32FGZ4"],"itemData":{"id":14,"type":"book","edition":"6. Aufl","event-place":"München","ISBN":"978-3-7742-5626-2","language":"ger","number-of-pages":"238","publisher":"Gräfe und Unzer","publisher-place":"München","source":"K10plus ISBN","title":"Backvergnügen wie noch nie: das grosse GU-Bild-Backbuch mit den besten Back-Ideen","title-short":"Backvergnügen wie noch nie","editor":[{"family":"Teubner","given":"Christian"},{"family":"Wolter","given":"Annette"}],"issued":{"date-parts":[["2003"]]}},"locator":"183"}],"schema":"https://github.com/citation-style-language/schema/raw/master/csl-citation.json"} </w:instrText>
      </w:r>
      <w:r>
        <w:fldChar w:fldCharType="separate"/>
      </w:r>
      <w:r w:rsidRPr="003335A4">
        <w:rPr>
          <w:rFonts w:ascii="Calibri" w:hAnsi="Calibri" w:cs="Calibri"/>
        </w:rPr>
        <w:t>Teubner und Wolter, 183.</w:t>
      </w:r>
      <w:r>
        <w:fldChar w:fldCharType="end"/>
      </w:r>
    </w:p>
  </w:footnote>
  <w:footnote w:id="1693">
    <w:p w14:paraId="4F0E9820" w14:textId="623C8DCD" w:rsidR="00BC5F06" w:rsidRDefault="00BC5F06">
      <w:pPr>
        <w:pStyle w:val="FootnoteText"/>
      </w:pPr>
      <w:r>
        <w:rPr>
          <w:rStyle w:val="FootnoteReference"/>
        </w:rPr>
        <w:footnoteRef/>
      </w:r>
      <w:r>
        <w:t xml:space="preserve"> </w:t>
      </w:r>
      <w:r>
        <w:fldChar w:fldCharType="begin"/>
      </w:r>
      <w:r w:rsidR="008C334C">
        <w:instrText xml:space="preserve"> ADDIN ZOTERO_ITEM CSL_CITATION {"citationID":"nQmQ7pAW","properties":{"formattedCitation":"Teubner und Wolter, 189.","plainCitation":"Teubner und Wolter, 189.","noteIndex":1692},"citationItems":[{"id":14,"uris":["http://zotero.org/users/local/usTu59L8/items/XB32FGZ4"],"itemData":{"id":14,"type":"book","edition":"6. Aufl","event-place":"München","ISBN":"978-3-7742-5626-2","language":"ger","number-of-pages":"238","publisher":"Gräfe und Unzer","publisher-place":"München","source":"K10plus ISBN","title":"Backvergnügen wie noch nie: das grosse GU-Bild-Backbuch mit den besten Back-Ideen","title-short":"Backvergnügen wie noch nie","editor":[{"family":"Teubner","given":"Christian"},{"family":"Wolter","given":"Annette"}],"issued":{"date-parts":[["2003"]]}},"locator":"189"}],"schema":"https://github.com/citation-style-language/schema/raw/master/csl-citation.json"} </w:instrText>
      </w:r>
      <w:r>
        <w:fldChar w:fldCharType="separate"/>
      </w:r>
      <w:r w:rsidRPr="00BC5F06">
        <w:rPr>
          <w:rFonts w:ascii="Calibri" w:hAnsi="Calibri" w:cs="Calibri"/>
        </w:rPr>
        <w:t>Teubner und Wolter, 189.</w:t>
      </w:r>
      <w:r>
        <w:fldChar w:fldCharType="end"/>
      </w:r>
    </w:p>
  </w:footnote>
  <w:footnote w:id="1694">
    <w:p w14:paraId="7CC705CC" w14:textId="5BA9C23A" w:rsidR="002867B0" w:rsidRDefault="002867B0">
      <w:pPr>
        <w:pStyle w:val="FootnoteText"/>
      </w:pPr>
      <w:r>
        <w:rPr>
          <w:rStyle w:val="FootnoteReference"/>
        </w:rPr>
        <w:footnoteRef/>
      </w:r>
      <w:r>
        <w:t xml:space="preserve"> </w:t>
      </w:r>
      <w:r>
        <w:fldChar w:fldCharType="begin"/>
      </w:r>
      <w:r w:rsidR="008C334C">
        <w:instrText xml:space="preserve"> ADDIN ZOTERO_ITEM CSL_CITATION {"citationID":"yyXO9fpy","properties":{"formattedCitation":"Teubner und Wolter, 192.","plainCitation":"Teubner und Wolter, 192.","noteIndex":1693},"citationItems":[{"id":14,"uris":["http://zotero.org/users/local/usTu59L8/items/XB32FGZ4"],"itemData":{"id":14,"type":"book","edition":"6. Aufl","event-place":"München","ISBN":"978-3-7742-5626-2","language":"ger","number-of-pages":"238","publisher":"Gräfe und Unzer","publisher-place":"München","source":"K10plus ISBN","title":"Backvergnügen wie noch nie: das grosse GU-Bild-Backbuch mit den besten Back-Ideen","title-short":"Backvergnügen wie noch nie","editor":[{"family":"Teubner","given":"Christian"},{"family":"Wolter","given":"Annette"}],"issued":{"date-parts":[["2003"]]}},"locator":"192"}],"schema":"https://github.com/citation-style-language/schema/raw/master/csl-citation.json"} </w:instrText>
      </w:r>
      <w:r>
        <w:fldChar w:fldCharType="separate"/>
      </w:r>
      <w:r w:rsidRPr="002867B0">
        <w:rPr>
          <w:rFonts w:ascii="Calibri" w:hAnsi="Calibri" w:cs="Calibri"/>
        </w:rPr>
        <w:t>Teubner und Wolter, 192.</w:t>
      </w:r>
      <w:r>
        <w:fldChar w:fldCharType="end"/>
      </w:r>
    </w:p>
  </w:footnote>
  <w:footnote w:id="1695">
    <w:p w14:paraId="7D1EFC28" w14:textId="0392A986" w:rsidR="00B571E5" w:rsidRDefault="00B571E5">
      <w:pPr>
        <w:pStyle w:val="FootnoteText"/>
      </w:pPr>
      <w:r>
        <w:rPr>
          <w:rStyle w:val="FootnoteReference"/>
        </w:rPr>
        <w:footnoteRef/>
      </w:r>
      <w:r>
        <w:t xml:space="preserve"> </w:t>
      </w:r>
      <w:r>
        <w:fldChar w:fldCharType="begin"/>
      </w:r>
      <w:r w:rsidR="008C334C">
        <w:instrText xml:space="preserve"> ADDIN ZOTERO_ITEM CSL_CITATION {"citationID":"VDKjDtl3","properties":{"formattedCitation":"Teubner und Wolter, 196.","plainCitation":"Teubner und Wolter, 196.","noteIndex":1694},"citationItems":[{"id":14,"uris":["http://zotero.org/users/local/usTu59L8/items/XB32FGZ4"],"itemData":{"id":14,"type":"book","edition":"6. Aufl","event-place":"München","ISBN":"978-3-7742-5626-2","language":"ger","number-of-pages":"238","publisher":"Gräfe und Unzer","publisher-place":"München","source":"K10plus ISBN","title":"Backvergnügen wie noch nie: das grosse GU-Bild-Backbuch mit den besten Back-Ideen","title-short":"Backvergnügen wie noch nie","editor":[{"family":"Teubner","given":"Christian"},{"family":"Wolter","given":"Annette"}],"issued":{"date-parts":[["2003"]]}},"locator":"196"}],"schema":"https://github.com/citation-style-language/schema/raw/master/csl-citation.json"} </w:instrText>
      </w:r>
      <w:r>
        <w:fldChar w:fldCharType="separate"/>
      </w:r>
      <w:r w:rsidRPr="00B571E5">
        <w:rPr>
          <w:rFonts w:ascii="Calibri" w:hAnsi="Calibri" w:cs="Calibri"/>
        </w:rPr>
        <w:t>Teubner und Wolter, 196.</w:t>
      </w:r>
      <w:r>
        <w:fldChar w:fldCharType="end"/>
      </w:r>
    </w:p>
  </w:footnote>
  <w:footnote w:id="1696">
    <w:p w14:paraId="3E75EA59" w14:textId="5AEC99B1" w:rsidR="00984141" w:rsidRDefault="00984141">
      <w:pPr>
        <w:pStyle w:val="FootnoteText"/>
      </w:pPr>
      <w:r>
        <w:rPr>
          <w:rStyle w:val="FootnoteReference"/>
        </w:rPr>
        <w:footnoteRef/>
      </w:r>
      <w:r>
        <w:t xml:space="preserve"> </w:t>
      </w:r>
      <w:r>
        <w:fldChar w:fldCharType="begin"/>
      </w:r>
      <w:r w:rsidR="008C334C">
        <w:instrText xml:space="preserve"> ADDIN ZOTERO_ITEM CSL_CITATION {"citationID":"qQzUHUhl","properties":{"formattedCitation":"Teubner und Wolter, 197.","plainCitation":"Teubner und Wolter, 197.","noteIndex":1695},"citationItems":[{"id":14,"uris":["http://zotero.org/users/local/usTu59L8/items/XB32FGZ4"],"itemData":{"id":14,"type":"book","edition":"6. Aufl","event-place":"München","ISBN":"978-3-7742-5626-2","language":"ger","number-of-pages":"238","publisher":"Gräfe und Unzer","publisher-place":"München","source":"K10plus ISBN","title":"Backvergnügen wie noch nie: das grosse GU-Bild-Backbuch mit den besten Back-Ideen","title-short":"Backvergnügen wie noch nie","editor":[{"family":"Teubner","given":"Christian"},{"family":"Wolter","given":"Annette"}],"issued":{"date-parts":[["2003"]]}},"locator":"197"}],"schema":"https://github.com/citation-style-language/schema/raw/master/csl-citation.json"} </w:instrText>
      </w:r>
      <w:r>
        <w:fldChar w:fldCharType="separate"/>
      </w:r>
      <w:r w:rsidRPr="00984141">
        <w:rPr>
          <w:rFonts w:ascii="Calibri" w:hAnsi="Calibri" w:cs="Calibri"/>
        </w:rPr>
        <w:t>Teubner und Wolter, 197.</w:t>
      </w:r>
      <w:r>
        <w:fldChar w:fldCharType="end"/>
      </w:r>
    </w:p>
  </w:footnote>
  <w:footnote w:id="1697">
    <w:p w14:paraId="679D8985" w14:textId="25E1A172" w:rsidR="005341E2" w:rsidRDefault="005341E2">
      <w:pPr>
        <w:pStyle w:val="FootnoteText"/>
      </w:pPr>
      <w:r>
        <w:rPr>
          <w:rStyle w:val="FootnoteReference"/>
        </w:rPr>
        <w:footnoteRef/>
      </w:r>
      <w:r>
        <w:t xml:space="preserve"> </w:t>
      </w:r>
      <w:r>
        <w:fldChar w:fldCharType="begin"/>
      </w:r>
      <w:r w:rsidR="008C334C">
        <w:instrText xml:space="preserve"> ADDIN ZOTERO_ITEM CSL_CITATION {"citationID":"8RSo0JDy","properties":{"formattedCitation":"Teubner und Wolter, 26.","plainCitation":"Teubner und Wolter, 26.","noteIndex":1696},"citationItems":[{"id":14,"uris":["http://zotero.org/users/local/usTu59L8/items/XB32FGZ4"],"itemData":{"id":14,"type":"book","edition":"6. Aufl","event-place":"München","ISBN":"978-3-7742-5626-2","language":"ger","number-of-pages":"238","publisher":"Gräfe und Unzer","publisher-place":"München","source":"K10plus ISBN","title":"Backvergnügen wie noch nie: das grosse GU-Bild-Backbuch mit den besten Back-Ideen","title-short":"Backvergnügen wie noch nie","editor":[{"family":"Teubner","given":"Christian"},{"family":"Wolter","given":"Annette"}],"issued":{"date-parts":[["2003"]]}},"locator":"26"}],"schema":"https://github.com/citation-style-language/schema/raw/master/csl-citation.json"} </w:instrText>
      </w:r>
      <w:r>
        <w:fldChar w:fldCharType="separate"/>
      </w:r>
      <w:r w:rsidRPr="005341E2">
        <w:rPr>
          <w:rFonts w:ascii="Calibri" w:hAnsi="Calibri" w:cs="Calibri"/>
        </w:rPr>
        <w:t>Teubner und Wolter, 26.</w:t>
      </w:r>
      <w:r>
        <w:fldChar w:fldCharType="end"/>
      </w:r>
    </w:p>
  </w:footnote>
  <w:footnote w:id="1698">
    <w:p w14:paraId="6DD08207" w14:textId="48DA6570" w:rsidR="005B7E8F" w:rsidRDefault="005B7E8F">
      <w:pPr>
        <w:pStyle w:val="FootnoteText"/>
      </w:pPr>
      <w:r>
        <w:rPr>
          <w:rStyle w:val="FootnoteReference"/>
        </w:rPr>
        <w:footnoteRef/>
      </w:r>
      <w:r>
        <w:t xml:space="preserve"> </w:t>
      </w:r>
      <w:r>
        <w:fldChar w:fldCharType="begin"/>
      </w:r>
      <w:r w:rsidR="008C334C">
        <w:instrText xml:space="preserve"> ADDIN ZOTERO_ITEM CSL_CITATION {"citationID":"LD7QRvPi","properties":{"formattedCitation":"Teubner und Wolter, 26.","plainCitation":"Teubner und Wolter, 26.","noteIndex":1697},"citationItems":[{"id":14,"uris":["http://zotero.org/users/local/usTu59L8/items/XB32FGZ4"],"itemData":{"id":14,"type":"book","edition":"6. Aufl","event-place":"München","ISBN":"978-3-7742-5626-2","language":"ger","number-of-pages":"238","publisher":"Gräfe und Unzer","publisher-place":"München","source":"K10plus ISBN","title":"Backvergnügen wie noch nie: das grosse GU-Bild-Backbuch mit den besten Back-Ideen","title-short":"Backvergnügen wie noch nie","editor":[{"family":"Teubner","given":"Christian"},{"family":"Wolter","given":"Annette"}],"issued":{"date-parts":[["2003"]]}},"locator":"26"}],"schema":"https://github.com/citation-style-language/schema/raw/master/csl-citation.json"} </w:instrText>
      </w:r>
      <w:r>
        <w:fldChar w:fldCharType="separate"/>
      </w:r>
      <w:r w:rsidRPr="005B7E8F">
        <w:rPr>
          <w:rFonts w:ascii="Calibri" w:hAnsi="Calibri" w:cs="Calibri"/>
        </w:rPr>
        <w:t>Teubner und Wolter, 26.</w:t>
      </w:r>
      <w:r>
        <w:fldChar w:fldCharType="end"/>
      </w:r>
    </w:p>
  </w:footnote>
  <w:footnote w:id="1699">
    <w:p w14:paraId="7CCC2FCF" w14:textId="73528F8E" w:rsidR="00AD5CF7" w:rsidRDefault="00AD5CF7">
      <w:pPr>
        <w:pStyle w:val="FootnoteText"/>
      </w:pPr>
      <w:r>
        <w:rPr>
          <w:rStyle w:val="FootnoteReference"/>
        </w:rPr>
        <w:footnoteRef/>
      </w:r>
      <w:r>
        <w:t xml:space="preserve"> </w:t>
      </w:r>
      <w:r>
        <w:fldChar w:fldCharType="begin"/>
      </w:r>
      <w:r w:rsidR="008C334C">
        <w:instrText xml:space="preserve"> ADDIN ZOTERO_ITEM CSL_CITATION {"citationID":"1FWxYmTX","properties":{"formattedCitation":"Teubner und Wolter, 157.","plainCitation":"Teubner und Wolter, 157.","noteIndex":1698},"citationItems":[{"id":14,"uris":["http://zotero.org/users/local/usTu59L8/items/XB32FGZ4"],"itemData":{"id":14,"type":"book","edition":"6. Aufl","event-place":"München","ISBN":"978-3-7742-5626-2","language":"ger","number-of-pages":"238","publisher":"Gräfe und Unzer","publisher-place":"München","source":"K10plus ISBN","title":"Backvergnügen wie noch nie: das grosse GU-Bild-Backbuch mit den besten Back-Ideen","title-short":"Backvergnügen wie noch nie","editor":[{"family":"Teubner","given":"Christian"},{"family":"Wolter","given":"Annette"}],"issued":{"date-parts":[["2003"]]}},"locator":"157"}],"schema":"https://github.com/citation-style-language/schema/raw/master/csl-citation.json"} </w:instrText>
      </w:r>
      <w:r>
        <w:fldChar w:fldCharType="separate"/>
      </w:r>
      <w:r w:rsidRPr="00AD5CF7">
        <w:rPr>
          <w:rFonts w:ascii="Calibri" w:hAnsi="Calibri" w:cs="Calibri"/>
        </w:rPr>
        <w:t>Teubner und Wolter, 157.</w:t>
      </w:r>
      <w:r>
        <w:fldChar w:fldCharType="end"/>
      </w:r>
    </w:p>
  </w:footnote>
  <w:footnote w:id="1700">
    <w:p w14:paraId="6272D070" w14:textId="64DEEBC9" w:rsidR="00BB133A" w:rsidRDefault="00BB133A">
      <w:pPr>
        <w:pStyle w:val="FootnoteText"/>
      </w:pPr>
      <w:r>
        <w:rPr>
          <w:rStyle w:val="FootnoteReference"/>
        </w:rPr>
        <w:footnoteRef/>
      </w:r>
      <w:r>
        <w:t xml:space="preserve"> </w:t>
      </w:r>
      <w:r>
        <w:fldChar w:fldCharType="begin"/>
      </w:r>
      <w:r w:rsidR="008C334C">
        <w:instrText xml:space="preserve"> ADDIN ZOTERO_ITEM CSL_CITATION {"citationID":"pV8FVUaB","properties":{"formattedCitation":"Teubner und Wolter, 184.","plainCitation":"Teubner und Wolter, 184.","noteIndex":1699},"citationItems":[{"id":14,"uris":["http://zotero.org/users/local/usTu59L8/items/XB32FGZ4"],"itemData":{"id":14,"type":"book","edition":"6. Aufl","event-place":"München","ISBN":"978-3-7742-5626-2","language":"ger","number-of-pages":"238","publisher":"Gräfe und Unzer","publisher-place":"München","source":"K10plus ISBN","title":"Backvergnügen wie noch nie: das grosse GU-Bild-Backbuch mit den besten Back-Ideen","title-short":"Backvergnügen wie noch nie","editor":[{"family":"Teubner","given":"Christian"},{"family":"Wolter","given":"Annette"}],"issued":{"date-parts":[["2003"]]}},"locator":"184"}],"schema":"https://github.com/citation-style-language/schema/raw/master/csl-citation.json"} </w:instrText>
      </w:r>
      <w:r>
        <w:fldChar w:fldCharType="separate"/>
      </w:r>
      <w:r w:rsidRPr="00BB133A">
        <w:rPr>
          <w:rFonts w:ascii="Calibri" w:hAnsi="Calibri" w:cs="Calibri"/>
        </w:rPr>
        <w:t>Teubner und Wolter, 184.</w:t>
      </w:r>
      <w:r>
        <w:fldChar w:fldCharType="end"/>
      </w:r>
    </w:p>
  </w:footnote>
  <w:footnote w:id="1701">
    <w:p w14:paraId="4E3FCE6E" w14:textId="74A490A4" w:rsidR="00B868C4" w:rsidRDefault="00B868C4">
      <w:pPr>
        <w:pStyle w:val="FootnoteText"/>
      </w:pPr>
      <w:r>
        <w:rPr>
          <w:rStyle w:val="FootnoteReference"/>
        </w:rPr>
        <w:footnoteRef/>
      </w:r>
      <w:r>
        <w:t xml:space="preserve"> </w:t>
      </w:r>
      <w:r>
        <w:fldChar w:fldCharType="begin"/>
      </w:r>
      <w:r w:rsidR="008C334C">
        <w:instrText xml:space="preserve"> ADDIN ZOTERO_ITEM CSL_CITATION {"citationID":"PSccLNS0","properties":{"formattedCitation":"Teubner und Wolter, 26.","plainCitation":"Teubner und Wolter, 26.","noteIndex":1700},"citationItems":[{"id":14,"uris":["http://zotero.org/users/local/usTu59L8/items/XB32FGZ4"],"itemData":{"id":14,"type":"book","edition":"6. Aufl","event-place":"München","ISBN":"978-3-7742-5626-2","language":"ger","number-of-pages":"238","publisher":"Gräfe und Unzer","publisher-place":"München","source":"K10plus ISBN","title":"Backvergnügen wie noch nie: das grosse GU-Bild-Backbuch mit den besten Back-Ideen","title-short":"Backvergnügen wie noch nie","editor":[{"family":"Teubner","given":"Christian"},{"family":"Wolter","given":"Annette"}],"issued":{"date-parts":[["2003"]]}},"locator":"26"}],"schema":"https://github.com/citation-style-language/schema/raw/master/csl-citation.json"} </w:instrText>
      </w:r>
      <w:r>
        <w:fldChar w:fldCharType="separate"/>
      </w:r>
      <w:r w:rsidRPr="00B868C4">
        <w:rPr>
          <w:rFonts w:ascii="Calibri" w:hAnsi="Calibri" w:cs="Calibri"/>
        </w:rPr>
        <w:t>Teubner und Wolter, 26.</w:t>
      </w:r>
      <w:r>
        <w:fldChar w:fldCharType="end"/>
      </w:r>
    </w:p>
  </w:footnote>
  <w:footnote w:id="1702">
    <w:p w14:paraId="4EE2EA20" w14:textId="26C3F843" w:rsidR="006D5126" w:rsidRDefault="006D5126">
      <w:pPr>
        <w:pStyle w:val="FootnoteText"/>
      </w:pPr>
      <w:r>
        <w:rPr>
          <w:rStyle w:val="FootnoteReference"/>
        </w:rPr>
        <w:footnoteRef/>
      </w:r>
      <w:r>
        <w:t xml:space="preserve"> </w:t>
      </w:r>
      <w:r>
        <w:fldChar w:fldCharType="begin"/>
      </w:r>
      <w:r w:rsidR="008C334C">
        <w:instrText xml:space="preserve"> ADDIN ZOTERO_ITEM CSL_CITATION {"citationID":"01ktNN31","properties":{"formattedCitation":"Teubner und Wolter, 45.","plainCitation":"Teubner und Wolter, 45.","noteIndex":1701},"citationItems":[{"id":14,"uris":["http://zotero.org/users/local/usTu59L8/items/XB32FGZ4"],"itemData":{"id":14,"type":"book","edition":"6. Aufl","event-place":"München","ISBN":"978-3-7742-5626-2","language":"ger","number-of-pages":"238","publisher":"Gräfe und Unzer","publisher-place":"München","source":"K10plus ISBN","title":"Backvergnügen wie noch nie: das grosse GU-Bild-Backbuch mit den besten Back-Ideen","title-short":"Backvergnügen wie noch nie","editor":[{"family":"Teubner","given":"Christian"},{"family":"Wolter","given":"Annette"}],"issued":{"date-parts":[["2003"]]}},"locator":"45"}],"schema":"https://github.com/citation-style-language/schema/raw/master/csl-citation.json"} </w:instrText>
      </w:r>
      <w:r>
        <w:fldChar w:fldCharType="separate"/>
      </w:r>
      <w:r w:rsidRPr="006D5126">
        <w:rPr>
          <w:rFonts w:ascii="Calibri" w:hAnsi="Calibri" w:cs="Calibri"/>
        </w:rPr>
        <w:t>Teubner und Wolter, 45.</w:t>
      </w:r>
      <w:r>
        <w:fldChar w:fldCharType="end"/>
      </w:r>
    </w:p>
  </w:footnote>
  <w:footnote w:id="1703">
    <w:p w14:paraId="696DA4BA" w14:textId="28368D37" w:rsidR="00C84FA3" w:rsidRDefault="00C84FA3">
      <w:pPr>
        <w:pStyle w:val="FootnoteText"/>
      </w:pPr>
      <w:r>
        <w:rPr>
          <w:rStyle w:val="FootnoteReference"/>
        </w:rPr>
        <w:footnoteRef/>
      </w:r>
      <w:r>
        <w:t xml:space="preserve"> </w:t>
      </w:r>
      <w:r>
        <w:fldChar w:fldCharType="begin"/>
      </w:r>
      <w:r w:rsidR="008C334C">
        <w:instrText xml:space="preserve"> ADDIN ZOTERO_ITEM CSL_CITATION {"citationID":"GbQEcjye","properties":{"formattedCitation":"Wahl-Merle, {\\i{}Lust auf Muffins: Klassiker und neue Variationen Rezeptvielfalt f\\uc0\\u252{}r H\\uc0\\u228{}ppchen im American Style S\\uc0\\u252{}\\uc0\\u223{}e und pikante Verf\\uc0\\u252{}hrungen}, 14.","plainCitation":"Wahl-Merle, Lust auf Muffins: Klassiker und neue Variationen Rezeptvielfalt für Häppchen im American Style Süße und pikante Verführungen, 14.","noteIndex":1702},"citationItems":[{"id":84,"uris":["http://zotero.org/users/local/usTu59L8/items/F5DRL8PE"],"itemData":{"id":84,"type":"book","event-place":"Köln","publisher":"Original Kaiser Backform","publisher-place":"Köln","title":"Lust auf Muffins: Klassiker und neue Variationen Rezeptvielfalt für Häppchen im American Style Süße und pikante Verführungen","author":[{"family":"Wahl-Merle","given":"Gabriele"}],"issued":{"date-parts":[["1999"]]}},"locator":"14"}],"schema":"https://github.com/citation-style-language/schema/raw/master/csl-citation.json"} </w:instrText>
      </w:r>
      <w:r>
        <w:fldChar w:fldCharType="separate"/>
      </w:r>
      <w:r w:rsidRPr="00C84FA3">
        <w:rPr>
          <w:rFonts w:ascii="Calibri" w:hAnsi="Calibri" w:cs="Calibri"/>
          <w:szCs w:val="24"/>
        </w:rPr>
        <w:t xml:space="preserve">Wahl-Merle, </w:t>
      </w:r>
      <w:r w:rsidRPr="00C84FA3">
        <w:rPr>
          <w:rFonts w:ascii="Calibri" w:hAnsi="Calibri" w:cs="Calibri"/>
          <w:i/>
          <w:iCs/>
          <w:szCs w:val="24"/>
        </w:rPr>
        <w:t>Lust auf Muffins: Klassiker und neue Variationen Rezeptvielfalt für Häppchen im American Style Süße und pikante Verführungen</w:t>
      </w:r>
      <w:r w:rsidRPr="00C84FA3">
        <w:rPr>
          <w:rFonts w:ascii="Calibri" w:hAnsi="Calibri" w:cs="Calibri"/>
          <w:szCs w:val="24"/>
        </w:rPr>
        <w:t>, 14.</w:t>
      </w:r>
      <w:r>
        <w:fldChar w:fldCharType="end"/>
      </w:r>
    </w:p>
  </w:footnote>
  <w:footnote w:id="1704">
    <w:p w14:paraId="00D0CDA6" w14:textId="7530941E" w:rsidR="00FE39A7" w:rsidRDefault="00FE39A7">
      <w:pPr>
        <w:pStyle w:val="FootnoteText"/>
      </w:pPr>
      <w:r>
        <w:rPr>
          <w:rStyle w:val="FootnoteReference"/>
        </w:rPr>
        <w:footnoteRef/>
      </w:r>
      <w:r>
        <w:t xml:space="preserve"> </w:t>
      </w:r>
      <w:r>
        <w:fldChar w:fldCharType="begin"/>
      </w:r>
      <w:r w:rsidR="008C334C">
        <w:instrText xml:space="preserve"> ADDIN ZOTERO_ITEM CSL_CITATION {"citationID":"iEmzbVhR","properties":{"formattedCitation":"Wahl-Merle, 18.","plainCitation":"Wahl-Merle, 18.","noteIndex":1703},"citationItems":[{"id":84,"uris":["http://zotero.org/users/local/usTu59L8/items/F5DRL8PE"],"itemData":{"id":84,"type":"book","event-place":"Köln","publisher":"Original Kaiser Backform","publisher-place":"Köln","title":"Lust auf Muffins: Klassiker und neue Variationen Rezeptvielfalt für Häppchen im American Style Süße und pikante Verführungen","author":[{"family":"Wahl-Merle","given":"Gabriele"}],"issued":{"date-parts":[["1999"]]}},"locator":"18"}],"schema":"https://github.com/citation-style-language/schema/raw/master/csl-citation.json"} </w:instrText>
      </w:r>
      <w:r>
        <w:fldChar w:fldCharType="separate"/>
      </w:r>
      <w:r w:rsidRPr="00FE39A7">
        <w:rPr>
          <w:rFonts w:ascii="Calibri" w:hAnsi="Calibri" w:cs="Calibri"/>
        </w:rPr>
        <w:t>Wahl-Merle, 18.</w:t>
      </w:r>
      <w:r>
        <w:fldChar w:fldCharType="end"/>
      </w:r>
    </w:p>
  </w:footnote>
  <w:footnote w:id="1705">
    <w:p w14:paraId="52D6C231" w14:textId="481F3783" w:rsidR="00B31D26" w:rsidRDefault="00B31D26">
      <w:pPr>
        <w:pStyle w:val="FootnoteText"/>
      </w:pPr>
      <w:r>
        <w:rPr>
          <w:rStyle w:val="FootnoteReference"/>
        </w:rPr>
        <w:footnoteRef/>
      </w:r>
      <w:r>
        <w:t xml:space="preserve"> </w:t>
      </w:r>
      <w:r>
        <w:fldChar w:fldCharType="begin"/>
      </w:r>
      <w:r w:rsidR="008C334C">
        <w:instrText xml:space="preserve"> ADDIN ZOTERO_ITEM CSL_CITATION {"citationID":"dhhVS5Ew","properties":{"formattedCitation":"Wahl-Merle, 20.","plainCitation":"Wahl-Merle, 20.","noteIndex":1704},"citationItems":[{"id":84,"uris":["http://zotero.org/users/local/usTu59L8/items/F5DRL8PE"],"itemData":{"id":84,"type":"book","event-place":"Köln","publisher":"Original Kaiser Backform","publisher-place":"Köln","title":"Lust auf Muffins: Klassiker und neue Variationen Rezeptvielfalt für Häppchen im American Style Süße und pikante Verführungen","author":[{"family":"Wahl-Merle","given":"Gabriele"}],"issued":{"date-parts":[["1999"]]}},"locator":"20"}],"schema":"https://github.com/citation-style-language/schema/raw/master/csl-citation.json"} </w:instrText>
      </w:r>
      <w:r>
        <w:fldChar w:fldCharType="separate"/>
      </w:r>
      <w:r w:rsidRPr="00B31D26">
        <w:rPr>
          <w:rFonts w:ascii="Calibri" w:hAnsi="Calibri" w:cs="Calibri"/>
        </w:rPr>
        <w:t>Wahl-Merle, 20.</w:t>
      </w:r>
      <w:r>
        <w:fldChar w:fldCharType="end"/>
      </w:r>
    </w:p>
  </w:footnote>
  <w:footnote w:id="1706">
    <w:p w14:paraId="6323C191" w14:textId="29BAD3A0" w:rsidR="007F02CD" w:rsidRDefault="007F02CD">
      <w:pPr>
        <w:pStyle w:val="FootnoteText"/>
      </w:pPr>
      <w:r>
        <w:rPr>
          <w:rStyle w:val="FootnoteReference"/>
        </w:rPr>
        <w:footnoteRef/>
      </w:r>
      <w:r>
        <w:t xml:space="preserve"> </w:t>
      </w:r>
      <w:r>
        <w:fldChar w:fldCharType="begin"/>
      </w:r>
      <w:r w:rsidR="008C334C">
        <w:instrText xml:space="preserve"> ADDIN ZOTERO_ITEM CSL_CITATION {"citationID":"lNuvNGNS","properties":{"formattedCitation":"Wahl-Merle, 20.","plainCitation":"Wahl-Merle, 20.","noteIndex":1705},"citationItems":[{"id":84,"uris":["http://zotero.org/users/local/usTu59L8/items/F5DRL8PE"],"itemData":{"id":84,"type":"book","event-place":"Köln","publisher":"Original Kaiser Backform","publisher-place":"Köln","title":"Lust auf Muffins: Klassiker und neue Variationen Rezeptvielfalt für Häppchen im American Style Süße und pikante Verführungen","author":[{"family":"Wahl-Merle","given":"Gabriele"}],"issued":{"date-parts":[["1999"]]}},"locator":"20"}],"schema":"https://github.com/citation-style-language/schema/raw/master/csl-citation.json"} </w:instrText>
      </w:r>
      <w:r>
        <w:fldChar w:fldCharType="separate"/>
      </w:r>
      <w:r w:rsidRPr="007F02CD">
        <w:rPr>
          <w:rFonts w:ascii="Calibri" w:hAnsi="Calibri" w:cs="Calibri"/>
        </w:rPr>
        <w:t>Wahl-Merle, 20.</w:t>
      </w:r>
      <w:r>
        <w:fldChar w:fldCharType="end"/>
      </w:r>
    </w:p>
  </w:footnote>
  <w:footnote w:id="1707">
    <w:p w14:paraId="204B0AA2" w14:textId="572B7C36" w:rsidR="00F663DC" w:rsidRDefault="00F663DC">
      <w:pPr>
        <w:pStyle w:val="FootnoteText"/>
      </w:pPr>
      <w:r>
        <w:rPr>
          <w:rStyle w:val="FootnoteReference"/>
        </w:rPr>
        <w:footnoteRef/>
      </w:r>
      <w:r>
        <w:t xml:space="preserve"> </w:t>
      </w:r>
      <w:r>
        <w:fldChar w:fldCharType="begin"/>
      </w:r>
      <w:r w:rsidR="008C334C">
        <w:instrText xml:space="preserve"> ADDIN ZOTERO_ITEM CSL_CITATION {"citationID":"B9Fddeb2","properties":{"formattedCitation":"Wahl-Merle, 29.","plainCitation":"Wahl-Merle, 29.","noteIndex":1706},"citationItems":[{"id":84,"uris":["http://zotero.org/users/local/usTu59L8/items/F5DRL8PE"],"itemData":{"id":84,"type":"book","event-place":"Köln","publisher":"Original Kaiser Backform","publisher-place":"Köln","title":"Lust auf Muffins: Klassiker und neue Variationen Rezeptvielfalt für Häppchen im American Style Süße und pikante Verführungen","author":[{"family":"Wahl-Merle","given":"Gabriele"}],"issued":{"date-parts":[["1999"]]}},"locator":"29"}],"schema":"https://github.com/citation-style-language/schema/raw/master/csl-citation.json"} </w:instrText>
      </w:r>
      <w:r>
        <w:fldChar w:fldCharType="separate"/>
      </w:r>
      <w:r w:rsidRPr="00F663DC">
        <w:rPr>
          <w:rFonts w:ascii="Calibri" w:hAnsi="Calibri" w:cs="Calibri"/>
        </w:rPr>
        <w:t>Wahl-Merle, 29.</w:t>
      </w:r>
      <w:r>
        <w:fldChar w:fldCharType="end"/>
      </w:r>
    </w:p>
  </w:footnote>
  <w:footnote w:id="1708">
    <w:p w14:paraId="142A8CB9" w14:textId="7EF8DC7A" w:rsidR="00682C40" w:rsidRDefault="00682C40">
      <w:pPr>
        <w:pStyle w:val="FootnoteText"/>
      </w:pPr>
      <w:r>
        <w:rPr>
          <w:rStyle w:val="FootnoteReference"/>
        </w:rPr>
        <w:footnoteRef/>
      </w:r>
      <w:r>
        <w:t xml:space="preserve"> </w:t>
      </w:r>
      <w:r>
        <w:fldChar w:fldCharType="begin"/>
      </w:r>
      <w:r w:rsidR="008C334C">
        <w:instrText xml:space="preserve"> ADDIN ZOTERO_ITEM CSL_CITATION {"citationID":"OuQakBe8","properties":{"formattedCitation":"Wahl-Merle, 31.","plainCitation":"Wahl-Merle, 31.","noteIndex":1707},"citationItems":[{"id":84,"uris":["http://zotero.org/users/local/usTu59L8/items/F5DRL8PE"],"itemData":{"id":84,"type":"book","event-place":"Köln","publisher":"Original Kaiser Backform","publisher-place":"Köln","title":"Lust auf Muffins: Klassiker und neue Variationen Rezeptvielfalt für Häppchen im American Style Süße und pikante Verführungen","author":[{"family":"Wahl-Merle","given":"Gabriele"}],"issued":{"date-parts":[["1999"]]}},"locator":"31"}],"schema":"https://github.com/citation-style-language/schema/raw/master/csl-citation.json"} </w:instrText>
      </w:r>
      <w:r>
        <w:fldChar w:fldCharType="separate"/>
      </w:r>
      <w:r w:rsidRPr="00682C40">
        <w:rPr>
          <w:rFonts w:ascii="Calibri" w:hAnsi="Calibri" w:cs="Calibri"/>
        </w:rPr>
        <w:t>Wahl-Merle, 31.</w:t>
      </w:r>
      <w:r>
        <w:fldChar w:fldCharType="end"/>
      </w:r>
    </w:p>
  </w:footnote>
  <w:footnote w:id="1709">
    <w:p w14:paraId="1CD02854" w14:textId="3D80C56C" w:rsidR="00F260C4" w:rsidRDefault="00F260C4">
      <w:pPr>
        <w:pStyle w:val="FootnoteText"/>
      </w:pPr>
      <w:r>
        <w:rPr>
          <w:rStyle w:val="FootnoteReference"/>
        </w:rPr>
        <w:footnoteRef/>
      </w:r>
      <w:r>
        <w:t xml:space="preserve"> </w:t>
      </w:r>
      <w:r>
        <w:fldChar w:fldCharType="begin"/>
      </w:r>
      <w:r w:rsidR="008C334C">
        <w:instrText xml:space="preserve"> ADDIN ZOTERO_ITEM CSL_CITATION {"citationID":"B9Ocojp6","properties":{"formattedCitation":"Wahl-Merle, 32.","plainCitation":"Wahl-Merle, 32.","noteIndex":1708},"citationItems":[{"id":84,"uris":["http://zotero.org/users/local/usTu59L8/items/F5DRL8PE"],"itemData":{"id":84,"type":"book","event-place":"Köln","publisher":"Original Kaiser Backform","publisher-place":"Köln","title":"Lust auf Muffins: Klassiker und neue Variationen Rezeptvielfalt für Häppchen im American Style Süße und pikante Verführungen","author":[{"family":"Wahl-Merle","given":"Gabriele"}],"issued":{"date-parts":[["1999"]]}},"locator":"32"}],"schema":"https://github.com/citation-style-language/schema/raw/master/csl-citation.json"} </w:instrText>
      </w:r>
      <w:r>
        <w:fldChar w:fldCharType="separate"/>
      </w:r>
      <w:r w:rsidRPr="00F260C4">
        <w:rPr>
          <w:rFonts w:ascii="Calibri" w:hAnsi="Calibri" w:cs="Calibri"/>
        </w:rPr>
        <w:t>Wahl-Merle, 32.</w:t>
      </w:r>
      <w:r>
        <w:fldChar w:fldCharType="end"/>
      </w:r>
    </w:p>
  </w:footnote>
  <w:footnote w:id="1710">
    <w:p w14:paraId="0DC45012" w14:textId="38D42D59" w:rsidR="005E4F65" w:rsidRDefault="005E4F65">
      <w:pPr>
        <w:pStyle w:val="FootnoteText"/>
      </w:pPr>
      <w:r>
        <w:rPr>
          <w:rStyle w:val="FootnoteReference"/>
        </w:rPr>
        <w:footnoteRef/>
      </w:r>
      <w:r>
        <w:t xml:space="preserve"> </w:t>
      </w:r>
      <w:r>
        <w:fldChar w:fldCharType="begin"/>
      </w:r>
      <w:r w:rsidR="008C334C">
        <w:instrText xml:space="preserve"> ADDIN ZOTERO_ITEM CSL_CITATION {"citationID":"bdIgloHj","properties":{"formattedCitation":"Wahl-Merle, 40.","plainCitation":"Wahl-Merle, 40.","noteIndex":1709},"citationItems":[{"id":84,"uris":["http://zotero.org/users/local/usTu59L8/items/F5DRL8PE"],"itemData":{"id":84,"type":"book","event-place":"Köln","publisher":"Original Kaiser Backform","publisher-place":"Köln","title":"Lust auf Muffins: Klassiker und neue Variationen Rezeptvielfalt für Häppchen im American Style Süße und pikante Verführungen","author":[{"family":"Wahl-Merle","given":"Gabriele"}],"issued":{"date-parts":[["1999"]]}},"locator":"40"}],"schema":"https://github.com/citation-style-language/schema/raw/master/csl-citation.json"} </w:instrText>
      </w:r>
      <w:r>
        <w:fldChar w:fldCharType="separate"/>
      </w:r>
      <w:r w:rsidRPr="005E4F65">
        <w:rPr>
          <w:rFonts w:ascii="Calibri" w:hAnsi="Calibri" w:cs="Calibri"/>
        </w:rPr>
        <w:t>Wahl-Merle, 40.</w:t>
      </w:r>
      <w:r>
        <w:fldChar w:fldCharType="end"/>
      </w:r>
    </w:p>
  </w:footnote>
  <w:footnote w:id="1711">
    <w:p w14:paraId="09431383" w14:textId="5259B877" w:rsidR="004167CE" w:rsidRDefault="004167CE">
      <w:pPr>
        <w:pStyle w:val="FootnoteText"/>
      </w:pPr>
      <w:r>
        <w:rPr>
          <w:rStyle w:val="FootnoteReference"/>
        </w:rPr>
        <w:footnoteRef/>
      </w:r>
      <w:r>
        <w:t xml:space="preserve"> </w:t>
      </w:r>
      <w:r>
        <w:fldChar w:fldCharType="begin"/>
      </w:r>
      <w:r w:rsidR="008C334C">
        <w:instrText xml:space="preserve"> ADDIN ZOTERO_ITEM CSL_CITATION {"citationID":"I2Jwdwq6","properties":{"formattedCitation":"Wahl-Merle, 43.","plainCitation":"Wahl-Merle, 43.","noteIndex":1710},"citationItems":[{"id":84,"uris":["http://zotero.org/users/local/usTu59L8/items/F5DRL8PE"],"itemData":{"id":84,"type":"book","event-place":"Köln","publisher":"Original Kaiser Backform","publisher-place":"Köln","title":"Lust auf Muffins: Klassiker und neue Variationen Rezeptvielfalt für Häppchen im American Style Süße und pikante Verführungen","author":[{"family":"Wahl-Merle","given":"Gabriele"}],"issued":{"date-parts":[["1999"]]}},"locator":"43"}],"schema":"https://github.com/citation-style-language/schema/raw/master/csl-citation.json"} </w:instrText>
      </w:r>
      <w:r>
        <w:fldChar w:fldCharType="separate"/>
      </w:r>
      <w:r w:rsidRPr="004167CE">
        <w:rPr>
          <w:rFonts w:ascii="Calibri" w:hAnsi="Calibri" w:cs="Calibri"/>
        </w:rPr>
        <w:t>Wahl-Merle, 43.</w:t>
      </w:r>
      <w:r>
        <w:fldChar w:fldCharType="end"/>
      </w:r>
    </w:p>
  </w:footnote>
  <w:footnote w:id="1712">
    <w:p w14:paraId="595F22D9" w14:textId="4B4DEB1C" w:rsidR="006425E7" w:rsidRDefault="006425E7">
      <w:pPr>
        <w:pStyle w:val="FootnoteText"/>
      </w:pPr>
      <w:r>
        <w:rPr>
          <w:rStyle w:val="FootnoteReference"/>
        </w:rPr>
        <w:footnoteRef/>
      </w:r>
      <w:r>
        <w:t xml:space="preserve"> </w:t>
      </w:r>
      <w:r>
        <w:fldChar w:fldCharType="begin"/>
      </w:r>
      <w:r w:rsidR="008C334C">
        <w:instrText xml:space="preserve"> ADDIN ZOTERO_ITEM CSL_CITATION {"citationID":"6zhFp0oX","properties":{"formattedCitation":"Wahl-Merle, 46.","plainCitation":"Wahl-Merle, 46.","noteIndex":1711},"citationItems":[{"id":84,"uris":["http://zotero.org/users/local/usTu59L8/items/F5DRL8PE"],"itemData":{"id":84,"type":"book","event-place":"Köln","publisher":"Original Kaiser Backform","publisher-place":"Köln","title":"Lust auf Muffins: Klassiker und neue Variationen Rezeptvielfalt für Häppchen im American Style Süße und pikante Verführungen","author":[{"family":"Wahl-Merle","given":"Gabriele"}],"issued":{"date-parts":[["1999"]]}},"locator":"46"}],"schema":"https://github.com/citation-style-language/schema/raw/master/csl-citation.json"} </w:instrText>
      </w:r>
      <w:r>
        <w:fldChar w:fldCharType="separate"/>
      </w:r>
      <w:r w:rsidRPr="006425E7">
        <w:rPr>
          <w:rFonts w:ascii="Calibri" w:hAnsi="Calibri" w:cs="Calibri"/>
        </w:rPr>
        <w:t>Wahl-Merle, 46.</w:t>
      </w:r>
      <w:r>
        <w:fldChar w:fldCharType="end"/>
      </w:r>
    </w:p>
  </w:footnote>
  <w:footnote w:id="1713">
    <w:p w14:paraId="52390D16" w14:textId="29274FBF" w:rsidR="0011715E" w:rsidRDefault="0011715E">
      <w:pPr>
        <w:pStyle w:val="FootnoteText"/>
      </w:pPr>
      <w:r>
        <w:rPr>
          <w:rStyle w:val="FootnoteReference"/>
        </w:rPr>
        <w:footnoteRef/>
      </w:r>
      <w:r>
        <w:t xml:space="preserve"> </w:t>
      </w:r>
      <w:r>
        <w:fldChar w:fldCharType="begin"/>
      </w:r>
      <w:r w:rsidR="008C334C">
        <w:instrText xml:space="preserve"> ADDIN ZOTERO_ITEM CSL_CITATION {"citationID":"uEWRrfY8","properties":{"formattedCitation":"Wahl-Merle, 56.","plainCitation":"Wahl-Merle, 56.","noteIndex":1712},"citationItems":[{"id":84,"uris":["http://zotero.org/users/local/usTu59L8/items/F5DRL8PE"],"itemData":{"id":84,"type":"book","event-place":"Köln","publisher":"Original Kaiser Backform","publisher-place":"Köln","title":"Lust auf Muffins: Klassiker und neue Variationen Rezeptvielfalt für Häppchen im American Style Süße und pikante Verführungen","author":[{"family":"Wahl-Merle","given":"Gabriele"}],"issued":{"date-parts":[["1999"]]}},"locator":"56"}],"schema":"https://github.com/citation-style-language/schema/raw/master/csl-citation.json"} </w:instrText>
      </w:r>
      <w:r>
        <w:fldChar w:fldCharType="separate"/>
      </w:r>
      <w:r w:rsidRPr="0011715E">
        <w:rPr>
          <w:rFonts w:ascii="Calibri" w:hAnsi="Calibri" w:cs="Calibri"/>
        </w:rPr>
        <w:t>Wahl-Merle, 56.</w:t>
      </w:r>
      <w:r>
        <w:fldChar w:fldCharType="end"/>
      </w:r>
    </w:p>
  </w:footnote>
  <w:footnote w:id="1714">
    <w:p w14:paraId="0C46674A" w14:textId="6B9DCC04" w:rsidR="008D2956" w:rsidRDefault="008D2956">
      <w:pPr>
        <w:pStyle w:val="FootnoteText"/>
      </w:pPr>
      <w:r>
        <w:rPr>
          <w:rStyle w:val="FootnoteReference"/>
        </w:rPr>
        <w:footnoteRef/>
      </w:r>
      <w:r>
        <w:t xml:space="preserve"> </w:t>
      </w:r>
      <w:r>
        <w:fldChar w:fldCharType="begin"/>
      </w:r>
      <w:r w:rsidR="008C334C">
        <w:instrText xml:space="preserve"> ADDIN ZOTERO_ITEM CSL_CITATION {"citationID":"mZOU8PHx","properties":{"formattedCitation":"Wahl-Merle, 57.","plainCitation":"Wahl-Merle, 57.","noteIndex":1713},"citationItems":[{"id":84,"uris":["http://zotero.org/users/local/usTu59L8/items/F5DRL8PE"],"itemData":{"id":84,"type":"book","event-place":"Köln","publisher":"Original Kaiser Backform","publisher-place":"Köln","title":"Lust auf Muffins: Klassiker und neue Variationen Rezeptvielfalt für Häppchen im American Style Süße und pikante Verführungen","author":[{"family":"Wahl-Merle","given":"Gabriele"}],"issued":{"date-parts":[["1999"]]}},"locator":"57"}],"schema":"https://github.com/citation-style-language/schema/raw/master/csl-citation.json"} </w:instrText>
      </w:r>
      <w:r>
        <w:fldChar w:fldCharType="separate"/>
      </w:r>
      <w:r w:rsidRPr="008D2956">
        <w:rPr>
          <w:rFonts w:ascii="Calibri" w:hAnsi="Calibri" w:cs="Calibri"/>
        </w:rPr>
        <w:t>Wahl-Merle, 57.</w:t>
      </w:r>
      <w:r>
        <w:fldChar w:fldCharType="end"/>
      </w:r>
    </w:p>
  </w:footnote>
  <w:footnote w:id="1715">
    <w:p w14:paraId="7AA81406" w14:textId="6CB22D6B" w:rsidR="003011CF" w:rsidRDefault="003011CF">
      <w:pPr>
        <w:pStyle w:val="FootnoteText"/>
      </w:pPr>
      <w:r>
        <w:rPr>
          <w:rStyle w:val="FootnoteReference"/>
        </w:rPr>
        <w:footnoteRef/>
      </w:r>
      <w:r>
        <w:t xml:space="preserve"> </w:t>
      </w:r>
      <w:r>
        <w:fldChar w:fldCharType="begin"/>
      </w:r>
      <w:r w:rsidR="008C334C">
        <w:instrText xml:space="preserve"> ADDIN ZOTERO_ITEM CSL_CITATION {"citationID":"rEPdXPLR","properties":{"formattedCitation":"Wahl-Merle, 65.","plainCitation":"Wahl-Merle, 65.","noteIndex":1714},"citationItems":[{"id":84,"uris":["http://zotero.org/users/local/usTu59L8/items/F5DRL8PE"],"itemData":{"id":84,"type":"book","event-place":"Köln","publisher":"Original Kaiser Backform","publisher-place":"Köln","title":"Lust auf Muffins: Klassiker und neue Variationen Rezeptvielfalt für Häppchen im American Style Süße und pikante Verführungen","author":[{"family":"Wahl-Merle","given":"Gabriele"}],"issued":{"date-parts":[["1999"]]}},"locator":"65"}],"schema":"https://github.com/citation-style-language/schema/raw/master/csl-citation.json"} </w:instrText>
      </w:r>
      <w:r>
        <w:fldChar w:fldCharType="separate"/>
      </w:r>
      <w:r w:rsidRPr="003011CF">
        <w:rPr>
          <w:rFonts w:ascii="Calibri" w:hAnsi="Calibri" w:cs="Calibri"/>
        </w:rPr>
        <w:t>Wahl-Merle, 65.</w:t>
      </w:r>
      <w:r>
        <w:fldChar w:fldCharType="end"/>
      </w:r>
    </w:p>
  </w:footnote>
  <w:footnote w:id="1716">
    <w:p w14:paraId="4DC1EE3A" w14:textId="3E72A5B9" w:rsidR="008854CD" w:rsidRDefault="008854CD">
      <w:pPr>
        <w:pStyle w:val="FootnoteText"/>
      </w:pPr>
      <w:r>
        <w:rPr>
          <w:rStyle w:val="FootnoteReference"/>
        </w:rPr>
        <w:footnoteRef/>
      </w:r>
      <w:r>
        <w:t xml:space="preserve"> </w:t>
      </w:r>
      <w:r>
        <w:fldChar w:fldCharType="begin"/>
      </w:r>
      <w:r w:rsidR="008C334C">
        <w:instrText xml:space="preserve"> ADDIN ZOTERO_ITEM CSL_CITATION {"citationID":"8JYyd6Gm","properties":{"formattedCitation":"Julius und Leser, {\\i{}Vegan}, 178.","plainCitation":"Julius und Leser, Vegan, 178.","noteIndex":1715},"citationItems":[{"id":12,"uris":["http://zotero.org/users/local/usTu59L8/items/4IBMT3TA"],"itemData":{"id":12,"type":"book","abstract":"Vegane Variationen quer durch die Küchen der Welt, die zum Grossteil auf Tofu oder andere Soja-Produkte verzichten. Ausserdem sind zahlreiche Rezepte auch frei von Gluten. Bei den Gerichten handelt es sich um vegan abgewandelte Klassiker oder Gerichte, die von Haus aus vegan sind","event-place":"München","ISBN":"978-3-86244-592-9","language":"ger","number-of-pages":"221","publisher":"Christian-Verl","publisher-place":"München","source":"K10plus ISBN","title":"Vegan: internationale Klassiker ; 120 Rezepte von Teriyaki-Tofusteak bis Pannacotta","title-short":"Vegan","author":[{"family":"Julius","given":"Christina"},{"family":"Leser","given":"Nicolas"}],"issued":{"date-parts":[["2014"]]}},"locator":"178"}],"schema":"https://github.com/citation-style-language/schema/raw/master/csl-citation.json"} </w:instrText>
      </w:r>
      <w:r>
        <w:fldChar w:fldCharType="separate"/>
      </w:r>
      <w:r w:rsidRPr="008854CD">
        <w:rPr>
          <w:rFonts w:ascii="Calibri" w:hAnsi="Calibri" w:cs="Calibri"/>
          <w:szCs w:val="24"/>
        </w:rPr>
        <w:t xml:space="preserve">Julius und Leser, </w:t>
      </w:r>
      <w:r w:rsidRPr="008854CD">
        <w:rPr>
          <w:rFonts w:ascii="Calibri" w:hAnsi="Calibri" w:cs="Calibri"/>
          <w:i/>
          <w:iCs/>
          <w:szCs w:val="24"/>
        </w:rPr>
        <w:t>Vegan</w:t>
      </w:r>
      <w:r w:rsidRPr="008854CD">
        <w:rPr>
          <w:rFonts w:ascii="Calibri" w:hAnsi="Calibri" w:cs="Calibri"/>
          <w:szCs w:val="24"/>
        </w:rPr>
        <w:t>, 178.</w:t>
      </w:r>
      <w:r>
        <w:fldChar w:fldCharType="end"/>
      </w:r>
    </w:p>
  </w:footnote>
  <w:footnote w:id="1717">
    <w:p w14:paraId="4DC9DF79" w14:textId="3A8D0A51" w:rsidR="008D2675" w:rsidRDefault="008D2675">
      <w:pPr>
        <w:pStyle w:val="FootnoteText"/>
      </w:pPr>
      <w:r>
        <w:rPr>
          <w:rStyle w:val="FootnoteReference"/>
        </w:rPr>
        <w:footnoteRef/>
      </w:r>
      <w:r>
        <w:t xml:space="preserve"> </w:t>
      </w:r>
      <w:r>
        <w:fldChar w:fldCharType="begin"/>
      </w:r>
      <w:r w:rsidR="008C334C">
        <w:instrText xml:space="preserve"> ADDIN ZOTERO_ITEM CSL_CITATION {"citationID":"SW1xZXWC","properties":{"formattedCitation":"Julius und Leser, 146.","plainCitation":"Julius und Leser, 146.","noteIndex":1716},"citationItems":[{"id":12,"uris":["http://zotero.org/users/local/usTu59L8/items/4IBMT3TA"],"itemData":{"id":12,"type":"book","abstract":"Vegane Variationen quer durch die Küchen der Welt, die zum Grossteil auf Tofu oder andere Soja-Produkte verzichten. Ausserdem sind zahlreiche Rezepte auch frei von Gluten. Bei den Gerichten handelt es sich um vegan abgewandelte Klassiker oder Gerichte, die von Haus aus vegan sind","event-place":"München","ISBN":"978-3-86244-592-9","language":"ger","number-of-pages":"221","publisher":"Christian-Verl","publisher-place":"München","source":"K10plus ISBN","title":"Vegan: internationale Klassiker ; 120 Rezepte von Teriyaki-Tofusteak bis Pannacotta","title-short":"Vegan","author":[{"family":"Julius","given":"Christina"},{"family":"Leser","given":"Nicolas"}],"issued":{"date-parts":[["2014"]]}},"locator":"146"}],"schema":"https://github.com/citation-style-language/schema/raw/master/csl-citation.json"} </w:instrText>
      </w:r>
      <w:r>
        <w:fldChar w:fldCharType="separate"/>
      </w:r>
      <w:r w:rsidRPr="008D2675">
        <w:rPr>
          <w:rFonts w:ascii="Calibri" w:hAnsi="Calibri" w:cs="Calibri"/>
        </w:rPr>
        <w:t>Julius und Leser, 146.</w:t>
      </w:r>
      <w:r>
        <w:fldChar w:fldCharType="end"/>
      </w:r>
    </w:p>
  </w:footnote>
  <w:footnote w:id="1718">
    <w:p w14:paraId="5F5C824D" w14:textId="222DA719" w:rsidR="0050050B" w:rsidRDefault="0050050B">
      <w:pPr>
        <w:pStyle w:val="FootnoteText"/>
      </w:pPr>
      <w:r>
        <w:rPr>
          <w:rStyle w:val="FootnoteReference"/>
        </w:rPr>
        <w:footnoteRef/>
      </w:r>
      <w:r>
        <w:t xml:space="preserve"> </w:t>
      </w:r>
      <w:r>
        <w:fldChar w:fldCharType="begin"/>
      </w:r>
      <w:r w:rsidR="008C334C">
        <w:instrText xml:space="preserve"> ADDIN ZOTERO_ITEM CSL_CITATION {"citationID":"arIr2LeX","properties":{"formattedCitation":"{\\i{}Die leckersten Landfrauen-Torten: von fr\\uc0\\u252{}hlingsfrisch bis schokoladig-gem\\uc0\\u252{}tlich} (K\\uc0\\u246{}ln: Komet, 2013), 210.","plainCitation":"Die leckersten Landfrauen-Torten: von frühlingsfrisch bis schokoladig-gemütlich (Köln: Komet, 2013), 210.","noteIndex":1717},"citationItems":[{"id":46,"uris":["http://zotero.org/users/local/usTu59L8/items/E3Y5MHTH"],"itemData":{"id":46,"type":"book","abstract":"Dieses Backbuch gleicht in der Aufmachung dem Titel \"Hackfleisch\" (in dieser Nr.) aus demselben Verlag. Es werden Tortenkreationen mit traditionellen und neuen Rezeptideen aus der Landfrauenküche vorgestellt. Die Rezepte sind nach Jahreszeiten geordnet, sodass der Saison entsprechend gebacken werden kann. Für jedes Rezept gibt es eine Doppelseite auf der die Zutatenliste, die Backanleitung sowie ein ganzseitiges und ansprechendes Foto des Backwerks zu finden sind. Eingefügt sind praktische Landfrauentipps zur Herstellung, Lagerung und Verwendung verschiedener Lebensmittel, Nährwertangaben und andere wissenswerte Fakten. Im Anhang ein alphabetisches Register. Etliche der vorgestellten Rezepte wie Sacher-Torte oder Frankfurter Kranz findet man auch in anderen Backbüchern wieder. Sehr gutes Preis-Leistungs-Verhältnis. Zur Thematik sind zahlreiche Titel erschienen, u.a. \"Backen auf dem Lande\" (BA 7/07) und \"Landfrauen Backen von A - Z\" (ID-A 13/10) beide von Dr. Oetker. Letzterer ist mit 200 Rezepten deutlich umfangreicher als der vorliegende Titel, deshalb nach diesem empfohlen. (2)","event-place":"Köln","ISBN":"978-3-86941-290-0","language":"ger","number-of-pages":"143","publisher":"Komet","publisher-place":"Köln","source":"K10plus ISBN","title":"Die leckersten Landfrauen-Torten: von frühlingsfrisch bis schokoladig-gemütlich","title-short":"Die leckersten Landfrauen-Torten","issued":{"date-parts":[["2013"]]}},"locator":"210"}],"schema":"https://github.com/citation-style-language/schema/raw/master/csl-citation.json"} </w:instrText>
      </w:r>
      <w:r>
        <w:fldChar w:fldCharType="separate"/>
      </w:r>
      <w:r w:rsidRPr="0050050B">
        <w:rPr>
          <w:rFonts w:ascii="Calibri" w:hAnsi="Calibri" w:cs="Calibri"/>
          <w:i/>
          <w:iCs/>
          <w:szCs w:val="24"/>
        </w:rPr>
        <w:t>Die leckersten Landfrauen-Torten: von frühlingsfrisch bis schokoladig-gemütlich</w:t>
      </w:r>
      <w:r w:rsidRPr="0050050B">
        <w:rPr>
          <w:rFonts w:ascii="Calibri" w:hAnsi="Calibri" w:cs="Calibri"/>
          <w:szCs w:val="24"/>
        </w:rPr>
        <w:t xml:space="preserve"> (Köln: Komet, 2013), 210.</w:t>
      </w:r>
      <w:r>
        <w:fldChar w:fldCharType="end"/>
      </w:r>
    </w:p>
  </w:footnote>
  <w:footnote w:id="1719">
    <w:p w14:paraId="6975C8EA" w14:textId="161CF984" w:rsidR="00C15BCF" w:rsidRDefault="00C15BCF">
      <w:pPr>
        <w:pStyle w:val="FootnoteText"/>
      </w:pPr>
      <w:r>
        <w:rPr>
          <w:rStyle w:val="FootnoteReference"/>
        </w:rPr>
        <w:footnoteRef/>
      </w:r>
      <w:r>
        <w:t xml:space="preserve"> </w:t>
      </w:r>
      <w:r>
        <w:fldChar w:fldCharType="begin"/>
      </w:r>
      <w:r w:rsidR="008C334C">
        <w:instrText xml:space="preserve"> ADDIN ZOTERO_ITEM CSL_CITATION {"citationID":"5ILtVDho","properties":{"formattedCitation":"{\\i{}Die leckersten Landfrauen-Torten}, 14.","plainCitation":"Die leckersten Landfrauen-Torten, 14.","noteIndex":1718},"citationItems":[{"id":46,"uris":["http://zotero.org/users/local/usTu59L8/items/E3Y5MHTH"],"itemData":{"id":46,"type":"book","abstract":"Dieses Backbuch gleicht in der Aufmachung dem Titel \"Hackfleisch\" (in dieser Nr.) aus demselben Verlag. Es werden Tortenkreationen mit traditionellen und neuen Rezeptideen aus der Landfrauenküche vorgestellt. Die Rezepte sind nach Jahreszeiten geordnet, sodass der Saison entsprechend gebacken werden kann. Für jedes Rezept gibt es eine Doppelseite auf der die Zutatenliste, die Backanleitung sowie ein ganzseitiges und ansprechendes Foto des Backwerks zu finden sind. Eingefügt sind praktische Landfrauentipps zur Herstellung, Lagerung und Verwendung verschiedener Lebensmittel, Nährwertangaben und andere wissenswerte Fakten. Im Anhang ein alphabetisches Register. Etliche der vorgestellten Rezepte wie Sacher-Torte oder Frankfurter Kranz findet man auch in anderen Backbüchern wieder. Sehr gutes Preis-Leistungs-Verhältnis. Zur Thematik sind zahlreiche Titel erschienen, u.a. \"Backen auf dem Lande\" (BA 7/07) und \"Landfrauen Backen von A - Z\" (ID-A 13/10) beide von Dr. Oetker. Letzterer ist mit 200 Rezepten deutlich umfangreicher als der vorliegende Titel, deshalb nach diesem empfohlen. (2)","event-place":"Köln","ISBN":"978-3-86941-290-0","language":"ger","number-of-pages":"143","publisher":"Komet","publisher-place":"Köln","source":"K10plus ISBN","title":"Die leckersten Landfrauen-Torten: von frühlingsfrisch bis schokoladig-gemütlich","title-short":"Die leckersten Landfrauen-Torten","issued":{"date-parts":[["2013"]]}},"locator":"14"}],"schema":"https://github.com/citation-style-language/schema/raw/master/csl-citation.json"} </w:instrText>
      </w:r>
      <w:r>
        <w:fldChar w:fldCharType="separate"/>
      </w:r>
      <w:r w:rsidRPr="00C15BCF">
        <w:rPr>
          <w:rFonts w:ascii="Calibri" w:hAnsi="Calibri" w:cs="Calibri"/>
          <w:i/>
          <w:iCs/>
          <w:szCs w:val="24"/>
        </w:rPr>
        <w:t>Die leckersten Landfrauen-Torten</w:t>
      </w:r>
      <w:r w:rsidRPr="00C15BCF">
        <w:rPr>
          <w:rFonts w:ascii="Calibri" w:hAnsi="Calibri" w:cs="Calibri"/>
          <w:szCs w:val="24"/>
        </w:rPr>
        <w:t>, 14.</w:t>
      </w:r>
      <w:r>
        <w:fldChar w:fldCharType="end"/>
      </w:r>
    </w:p>
  </w:footnote>
  <w:footnote w:id="1720">
    <w:p w14:paraId="2BA047A2" w14:textId="51BDCF2D" w:rsidR="006049DE" w:rsidRDefault="006049DE">
      <w:pPr>
        <w:pStyle w:val="FootnoteText"/>
      </w:pPr>
      <w:r>
        <w:rPr>
          <w:rStyle w:val="FootnoteReference"/>
        </w:rPr>
        <w:footnoteRef/>
      </w:r>
      <w:r>
        <w:t xml:space="preserve"> </w:t>
      </w:r>
      <w:r>
        <w:fldChar w:fldCharType="begin"/>
      </w:r>
      <w:r w:rsidR="008C334C">
        <w:instrText xml:space="preserve"> ADDIN ZOTERO_ITEM CSL_CITATION {"citationID":"YNG5RBiJ","properties":{"formattedCitation":"{\\i{}Die leckersten Landfrauen-Torten}, 18.","plainCitation":"Die leckersten Landfrauen-Torten, 18.","noteIndex":1719},"citationItems":[{"id":46,"uris":["http://zotero.org/users/local/usTu59L8/items/E3Y5MHTH"],"itemData":{"id":46,"type":"book","abstract":"Dieses Backbuch gleicht in der Aufmachung dem Titel \"Hackfleisch\" (in dieser Nr.) aus demselben Verlag. Es werden Tortenkreationen mit traditionellen und neuen Rezeptideen aus der Landfrauenküche vorgestellt. Die Rezepte sind nach Jahreszeiten geordnet, sodass der Saison entsprechend gebacken werden kann. Für jedes Rezept gibt es eine Doppelseite auf der die Zutatenliste, die Backanleitung sowie ein ganzseitiges und ansprechendes Foto des Backwerks zu finden sind. Eingefügt sind praktische Landfrauentipps zur Herstellung, Lagerung und Verwendung verschiedener Lebensmittel, Nährwertangaben und andere wissenswerte Fakten. Im Anhang ein alphabetisches Register. Etliche der vorgestellten Rezepte wie Sacher-Torte oder Frankfurter Kranz findet man auch in anderen Backbüchern wieder. Sehr gutes Preis-Leistungs-Verhältnis. Zur Thematik sind zahlreiche Titel erschienen, u.a. \"Backen auf dem Lande\" (BA 7/07) und \"Landfrauen Backen von A - Z\" (ID-A 13/10) beide von Dr. Oetker. Letzterer ist mit 200 Rezepten deutlich umfangreicher als der vorliegende Titel, deshalb nach diesem empfohlen. (2)","event-place":"Köln","ISBN":"978-3-86941-290-0","language":"ger","number-of-pages":"143","publisher":"Komet","publisher-place":"Köln","source":"K10plus ISBN","title":"Die leckersten Landfrauen-Torten: von frühlingsfrisch bis schokoladig-gemütlich","title-short":"Die leckersten Landfrauen-Torten","issued":{"date-parts":[["2013"]]}},"locator":"18"}],"schema":"https://github.com/citation-style-language/schema/raw/master/csl-citation.json"} </w:instrText>
      </w:r>
      <w:r>
        <w:fldChar w:fldCharType="separate"/>
      </w:r>
      <w:r w:rsidRPr="006049DE">
        <w:rPr>
          <w:rFonts w:ascii="Calibri" w:hAnsi="Calibri" w:cs="Calibri"/>
          <w:i/>
          <w:iCs/>
          <w:szCs w:val="24"/>
        </w:rPr>
        <w:t>Die leckersten Landfrauen-Torten</w:t>
      </w:r>
      <w:r w:rsidRPr="006049DE">
        <w:rPr>
          <w:rFonts w:ascii="Calibri" w:hAnsi="Calibri" w:cs="Calibri"/>
          <w:szCs w:val="24"/>
        </w:rPr>
        <w:t>, 18.</w:t>
      </w:r>
      <w:r>
        <w:fldChar w:fldCharType="end"/>
      </w:r>
    </w:p>
  </w:footnote>
  <w:footnote w:id="1721">
    <w:p w14:paraId="0FC394BF" w14:textId="31A221A5" w:rsidR="004B0F81" w:rsidRDefault="004B0F81">
      <w:pPr>
        <w:pStyle w:val="FootnoteText"/>
      </w:pPr>
      <w:r>
        <w:rPr>
          <w:rStyle w:val="FootnoteReference"/>
        </w:rPr>
        <w:footnoteRef/>
      </w:r>
      <w:r>
        <w:t xml:space="preserve"> </w:t>
      </w:r>
      <w:r>
        <w:fldChar w:fldCharType="begin"/>
      </w:r>
      <w:r w:rsidR="008C334C">
        <w:instrText xml:space="preserve"> ADDIN ZOTERO_ITEM CSL_CITATION {"citationID":"NvAMInmF","properties":{"formattedCitation":"{\\i{}Die leckersten Landfrauen-Torten}, 26.","plainCitation":"Die leckersten Landfrauen-Torten, 26.","noteIndex":1720},"citationItems":[{"id":46,"uris":["http://zotero.org/users/local/usTu59L8/items/E3Y5MHTH"],"itemData":{"id":46,"type":"book","abstract":"Dieses Backbuch gleicht in der Aufmachung dem Titel \"Hackfleisch\" (in dieser Nr.) aus demselben Verlag. Es werden Tortenkreationen mit traditionellen und neuen Rezeptideen aus der Landfrauenküche vorgestellt. Die Rezepte sind nach Jahreszeiten geordnet, sodass der Saison entsprechend gebacken werden kann. Für jedes Rezept gibt es eine Doppelseite auf der die Zutatenliste, die Backanleitung sowie ein ganzseitiges und ansprechendes Foto des Backwerks zu finden sind. Eingefügt sind praktische Landfrauentipps zur Herstellung, Lagerung und Verwendung verschiedener Lebensmittel, Nährwertangaben und andere wissenswerte Fakten. Im Anhang ein alphabetisches Register. Etliche der vorgestellten Rezepte wie Sacher-Torte oder Frankfurter Kranz findet man auch in anderen Backbüchern wieder. Sehr gutes Preis-Leistungs-Verhältnis. Zur Thematik sind zahlreiche Titel erschienen, u.a. \"Backen auf dem Lande\" (BA 7/07) und \"Landfrauen Backen von A - Z\" (ID-A 13/10) beide von Dr. Oetker. Letzterer ist mit 200 Rezepten deutlich umfangreicher als der vorliegende Titel, deshalb nach diesem empfohlen. (2)","event-place":"Köln","ISBN":"978-3-86941-290-0","language":"ger","number-of-pages":"143","publisher":"Komet","publisher-place":"Köln","source":"K10plus ISBN","title":"Die leckersten Landfrauen-Torten: von frühlingsfrisch bis schokoladig-gemütlich","title-short":"Die leckersten Landfrauen-Torten","issued":{"date-parts":[["2013"]]}},"locator":"26"}],"schema":"https://github.com/citation-style-language/schema/raw/master/csl-citation.json"} </w:instrText>
      </w:r>
      <w:r>
        <w:fldChar w:fldCharType="separate"/>
      </w:r>
      <w:r w:rsidRPr="004B0F81">
        <w:rPr>
          <w:rFonts w:ascii="Calibri" w:hAnsi="Calibri" w:cs="Calibri"/>
          <w:i/>
          <w:iCs/>
          <w:szCs w:val="24"/>
        </w:rPr>
        <w:t>Die leckersten Landfrauen-Torten</w:t>
      </w:r>
      <w:r w:rsidRPr="004B0F81">
        <w:rPr>
          <w:rFonts w:ascii="Calibri" w:hAnsi="Calibri" w:cs="Calibri"/>
          <w:szCs w:val="24"/>
        </w:rPr>
        <w:t>, 26.</w:t>
      </w:r>
      <w:r>
        <w:fldChar w:fldCharType="end"/>
      </w:r>
    </w:p>
  </w:footnote>
  <w:footnote w:id="1722">
    <w:p w14:paraId="3E059B49" w14:textId="6BCF18A1" w:rsidR="003F274C" w:rsidRDefault="003F274C">
      <w:pPr>
        <w:pStyle w:val="FootnoteText"/>
      </w:pPr>
      <w:r>
        <w:rPr>
          <w:rStyle w:val="FootnoteReference"/>
        </w:rPr>
        <w:footnoteRef/>
      </w:r>
      <w:r>
        <w:t xml:space="preserve"> </w:t>
      </w:r>
      <w:r>
        <w:fldChar w:fldCharType="begin"/>
      </w:r>
      <w:r w:rsidR="008C334C">
        <w:instrText xml:space="preserve"> ADDIN ZOTERO_ITEM CSL_CITATION {"citationID":"mLMfXK4d","properties":{"formattedCitation":"Dusy, Rynio, und Redies, {\\i{}Kaffee &amp; Espresso}, 51.","plainCitation":"Dusy, Rynio, und Redies, Kaffee &amp; Espresso, 51.","noteIndex":1721},"citationItems":[{"id":41,"uris":["http://zotero.org/users/local/usTu59L8/items/5ZUDNHYU"],"itemData":{"id":41,"type":"book","collection-title":"GU-Küchenratgeber","edition":"1. Aufl","event-place":"München","ISBN":"978-3-7742-6061-0","language":"ger","number-of-pages":"62","publisher":"Gräfe und Unzer","publisher-place":"München","source":"K10plus ISBN","title":"Kaffee &amp; Espresso: die Kaffeebar zu Hause ; [mit den 10 GU-Erfolgstipps ; internationale Kaffeerezepte - heiß und kalt ; Leckeres mit und zum Kaffee]","title-short":"Kaffee &amp; Espresso","editor":[{"family":"Dusy","given":"Tanja"},{"family":"Rynio","given":"Jörn"},{"family":"Redies","given":"Alessandra"}],"issued":{"date-parts":[["2003"]]}},"locator":"51"}],"schema":"https://github.com/citation-style-language/schema/raw/master/csl-citation.json"} </w:instrText>
      </w:r>
      <w:r>
        <w:fldChar w:fldCharType="separate"/>
      </w:r>
      <w:r w:rsidRPr="003F274C">
        <w:rPr>
          <w:rFonts w:ascii="Calibri" w:hAnsi="Calibri" w:cs="Calibri"/>
          <w:szCs w:val="24"/>
        </w:rPr>
        <w:t xml:space="preserve">Dusy, Rynio, und Redies, </w:t>
      </w:r>
      <w:r w:rsidRPr="003F274C">
        <w:rPr>
          <w:rFonts w:ascii="Calibri" w:hAnsi="Calibri" w:cs="Calibri"/>
          <w:i/>
          <w:iCs/>
          <w:szCs w:val="24"/>
        </w:rPr>
        <w:t>Kaffee &amp; Espresso</w:t>
      </w:r>
      <w:r w:rsidRPr="003F274C">
        <w:rPr>
          <w:rFonts w:ascii="Calibri" w:hAnsi="Calibri" w:cs="Calibri"/>
          <w:szCs w:val="24"/>
        </w:rPr>
        <w:t>, 51.</w:t>
      </w:r>
      <w:r>
        <w:fldChar w:fldCharType="end"/>
      </w:r>
    </w:p>
  </w:footnote>
  <w:footnote w:id="1723">
    <w:p w14:paraId="548C3D02" w14:textId="2C5F2E13" w:rsidR="008F4D31" w:rsidRDefault="008F4D31">
      <w:pPr>
        <w:pStyle w:val="FootnoteText"/>
      </w:pPr>
      <w:r>
        <w:rPr>
          <w:rStyle w:val="FootnoteReference"/>
        </w:rPr>
        <w:footnoteRef/>
      </w:r>
      <w:r>
        <w:t xml:space="preserve"> </w:t>
      </w:r>
      <w:r>
        <w:fldChar w:fldCharType="begin"/>
      </w:r>
      <w:r w:rsidR="008C334C">
        <w:instrText xml:space="preserve"> ADDIN ZOTERO_ITEM CSL_CITATION {"citationID":"28bP44OJ","properties":{"formattedCitation":"Raether, {\\i{}Lieblingsgerichte vom Wochenmarkt}, 190.","plainCitation":"Raether, Lieblingsgerichte vom Wochenmarkt, 190.","noteIndex":1722},"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190"}],"schema":"https://github.com/citation-style-language/schema/raw/master/csl-citation.json"} </w:instrText>
      </w:r>
      <w:r>
        <w:fldChar w:fldCharType="separate"/>
      </w:r>
      <w:r w:rsidRPr="008F4D31">
        <w:rPr>
          <w:rFonts w:ascii="Calibri" w:hAnsi="Calibri" w:cs="Calibri"/>
          <w:szCs w:val="24"/>
        </w:rPr>
        <w:t xml:space="preserve">Raether, </w:t>
      </w:r>
      <w:r w:rsidRPr="008F4D31">
        <w:rPr>
          <w:rFonts w:ascii="Calibri" w:hAnsi="Calibri" w:cs="Calibri"/>
          <w:i/>
          <w:iCs/>
          <w:szCs w:val="24"/>
        </w:rPr>
        <w:t>Lieblingsgerichte vom Wochenmarkt</w:t>
      </w:r>
      <w:r w:rsidRPr="008F4D31">
        <w:rPr>
          <w:rFonts w:ascii="Calibri" w:hAnsi="Calibri" w:cs="Calibri"/>
          <w:szCs w:val="24"/>
        </w:rPr>
        <w:t>, 190.</w:t>
      </w:r>
      <w:r>
        <w:fldChar w:fldCharType="end"/>
      </w:r>
    </w:p>
  </w:footnote>
  <w:footnote w:id="1724">
    <w:p w14:paraId="2CE58E6A" w14:textId="1B010A3B" w:rsidR="00754762" w:rsidRDefault="00754762">
      <w:pPr>
        <w:pStyle w:val="FootnoteText"/>
      </w:pPr>
      <w:r>
        <w:rPr>
          <w:rStyle w:val="FootnoteReference"/>
        </w:rPr>
        <w:footnoteRef/>
      </w:r>
      <w:r>
        <w:t xml:space="preserve"> </w:t>
      </w:r>
      <w:r>
        <w:fldChar w:fldCharType="begin"/>
      </w:r>
      <w:r w:rsidR="008C334C">
        <w:instrText xml:space="preserve"> ADDIN ZOTERO_ITEM CSL_CITATION {"citationID":"stjkZWhW","properties":{"formattedCitation":"{\\i{}Die leckersten Landfrauen-Torten}, 36.","plainCitation":"Die leckersten Landfrauen-Torten, 36.","noteIndex":1723},"citationItems":[{"id":46,"uris":["http://zotero.org/users/local/usTu59L8/items/E3Y5MHTH"],"itemData":{"id":46,"type":"book","abstract":"Dieses Backbuch gleicht in der Aufmachung dem Titel \"Hackfleisch\" (in dieser Nr.) aus demselben Verlag. Es werden Tortenkreationen mit traditionellen und neuen Rezeptideen aus der Landfrauenküche vorgestellt. Die Rezepte sind nach Jahreszeiten geordnet, sodass der Saison entsprechend gebacken werden kann. Für jedes Rezept gibt es eine Doppelseite auf der die Zutatenliste, die Backanleitung sowie ein ganzseitiges und ansprechendes Foto des Backwerks zu finden sind. Eingefügt sind praktische Landfrauentipps zur Herstellung, Lagerung und Verwendung verschiedener Lebensmittel, Nährwertangaben und andere wissenswerte Fakten. Im Anhang ein alphabetisches Register. Etliche der vorgestellten Rezepte wie Sacher-Torte oder Frankfurter Kranz findet man auch in anderen Backbüchern wieder. Sehr gutes Preis-Leistungs-Verhältnis. Zur Thematik sind zahlreiche Titel erschienen, u.a. \"Backen auf dem Lande\" (BA 7/07) und \"Landfrauen Backen von A - Z\" (ID-A 13/10) beide von Dr. Oetker. Letzterer ist mit 200 Rezepten deutlich umfangreicher als der vorliegende Titel, deshalb nach diesem empfohlen. (2)","event-place":"Köln","ISBN":"978-3-86941-290-0","language":"ger","number-of-pages":"143","publisher":"Komet","publisher-place":"Köln","source":"K10plus ISBN","title":"Die leckersten Landfrauen-Torten: von frühlingsfrisch bis schokoladig-gemütlich","title-short":"Die leckersten Landfrauen-Torten","issued":{"date-parts":[["2013"]]}},"locator":"36"}],"schema":"https://github.com/citation-style-language/schema/raw/master/csl-citation.json"} </w:instrText>
      </w:r>
      <w:r>
        <w:fldChar w:fldCharType="separate"/>
      </w:r>
      <w:r w:rsidRPr="00754762">
        <w:rPr>
          <w:rFonts w:ascii="Calibri" w:hAnsi="Calibri" w:cs="Calibri"/>
          <w:i/>
          <w:iCs/>
          <w:szCs w:val="24"/>
        </w:rPr>
        <w:t>Die leckersten Landfrauen-Torten</w:t>
      </w:r>
      <w:r w:rsidRPr="00754762">
        <w:rPr>
          <w:rFonts w:ascii="Calibri" w:hAnsi="Calibri" w:cs="Calibri"/>
          <w:szCs w:val="24"/>
        </w:rPr>
        <w:t>, 36.</w:t>
      </w:r>
      <w:r>
        <w:fldChar w:fldCharType="end"/>
      </w:r>
    </w:p>
  </w:footnote>
  <w:footnote w:id="1725">
    <w:p w14:paraId="1D9CB542" w14:textId="4769E675" w:rsidR="009155AA" w:rsidRDefault="009155AA">
      <w:pPr>
        <w:pStyle w:val="FootnoteText"/>
      </w:pPr>
      <w:r>
        <w:rPr>
          <w:rStyle w:val="FootnoteReference"/>
        </w:rPr>
        <w:footnoteRef/>
      </w:r>
      <w:r>
        <w:t xml:space="preserve"> </w:t>
      </w:r>
      <w:r>
        <w:fldChar w:fldCharType="begin"/>
      </w:r>
      <w:r w:rsidR="008C334C">
        <w:instrText xml:space="preserve"> ADDIN ZOTERO_ITEM CSL_CITATION {"citationID":"jaGD7e2x","properties":{"formattedCitation":"{\\i{}Die leckersten Landfrauen-Torten}, 42.","plainCitation":"Die leckersten Landfrauen-Torten, 42.","noteIndex":1724},"citationItems":[{"id":46,"uris":["http://zotero.org/users/local/usTu59L8/items/E3Y5MHTH"],"itemData":{"id":46,"type":"book","abstract":"Dieses Backbuch gleicht in der Aufmachung dem Titel \"Hackfleisch\" (in dieser Nr.) aus demselben Verlag. Es werden Tortenkreationen mit traditionellen und neuen Rezeptideen aus der Landfrauenküche vorgestellt. Die Rezepte sind nach Jahreszeiten geordnet, sodass der Saison entsprechend gebacken werden kann. Für jedes Rezept gibt es eine Doppelseite auf der die Zutatenliste, die Backanleitung sowie ein ganzseitiges und ansprechendes Foto des Backwerks zu finden sind. Eingefügt sind praktische Landfrauentipps zur Herstellung, Lagerung und Verwendung verschiedener Lebensmittel, Nährwertangaben und andere wissenswerte Fakten. Im Anhang ein alphabetisches Register. Etliche der vorgestellten Rezepte wie Sacher-Torte oder Frankfurter Kranz findet man auch in anderen Backbüchern wieder. Sehr gutes Preis-Leistungs-Verhältnis. Zur Thematik sind zahlreiche Titel erschienen, u.a. \"Backen auf dem Lande\" (BA 7/07) und \"Landfrauen Backen von A - Z\" (ID-A 13/10) beide von Dr. Oetker. Letzterer ist mit 200 Rezepten deutlich umfangreicher als der vorliegende Titel, deshalb nach diesem empfohlen. (2)","event-place":"Köln","ISBN":"978-3-86941-290-0","language":"ger","number-of-pages":"143","publisher":"Komet","publisher-place":"Köln","source":"K10plus ISBN","title":"Die leckersten Landfrauen-Torten: von frühlingsfrisch bis schokoladig-gemütlich","title-short":"Die leckersten Landfrauen-Torten","issued":{"date-parts":[["2013"]]}},"locator":"42"}],"schema":"https://github.com/citation-style-language/schema/raw/master/csl-citation.json"} </w:instrText>
      </w:r>
      <w:r>
        <w:fldChar w:fldCharType="separate"/>
      </w:r>
      <w:r w:rsidRPr="009155AA">
        <w:rPr>
          <w:rFonts w:ascii="Calibri" w:hAnsi="Calibri" w:cs="Calibri"/>
          <w:i/>
          <w:iCs/>
          <w:szCs w:val="24"/>
        </w:rPr>
        <w:t>Die leckersten Landfrauen-Torten</w:t>
      </w:r>
      <w:r w:rsidRPr="009155AA">
        <w:rPr>
          <w:rFonts w:ascii="Calibri" w:hAnsi="Calibri" w:cs="Calibri"/>
          <w:szCs w:val="24"/>
        </w:rPr>
        <w:t>, 42.</w:t>
      </w:r>
      <w:r>
        <w:fldChar w:fldCharType="end"/>
      </w:r>
    </w:p>
  </w:footnote>
  <w:footnote w:id="1726">
    <w:p w14:paraId="51B7EA0E" w14:textId="18748612" w:rsidR="009E0D6C" w:rsidRDefault="009E0D6C">
      <w:pPr>
        <w:pStyle w:val="FootnoteText"/>
      </w:pPr>
      <w:r>
        <w:rPr>
          <w:rStyle w:val="FootnoteReference"/>
        </w:rPr>
        <w:footnoteRef/>
      </w:r>
      <w:r>
        <w:t xml:space="preserve"> </w:t>
      </w:r>
      <w:r>
        <w:fldChar w:fldCharType="begin"/>
      </w:r>
      <w:r w:rsidR="008C334C">
        <w:instrText xml:space="preserve"> ADDIN ZOTERO_ITEM CSL_CITATION {"citationID":"kPfJZgJ0","properties":{"formattedCitation":"{\\i{}Die leckersten Landfrauen-Torten}, 52.","plainCitation":"Die leckersten Landfrauen-Torten, 52.","noteIndex":1725},"citationItems":[{"id":46,"uris":["http://zotero.org/users/local/usTu59L8/items/E3Y5MHTH"],"itemData":{"id":46,"type":"book","abstract":"Dieses Backbuch gleicht in der Aufmachung dem Titel \"Hackfleisch\" (in dieser Nr.) aus demselben Verlag. Es werden Tortenkreationen mit traditionellen und neuen Rezeptideen aus der Landfrauenküche vorgestellt. Die Rezepte sind nach Jahreszeiten geordnet, sodass der Saison entsprechend gebacken werden kann. Für jedes Rezept gibt es eine Doppelseite auf der die Zutatenliste, die Backanleitung sowie ein ganzseitiges und ansprechendes Foto des Backwerks zu finden sind. Eingefügt sind praktische Landfrauentipps zur Herstellung, Lagerung und Verwendung verschiedener Lebensmittel, Nährwertangaben und andere wissenswerte Fakten. Im Anhang ein alphabetisches Register. Etliche der vorgestellten Rezepte wie Sacher-Torte oder Frankfurter Kranz findet man auch in anderen Backbüchern wieder. Sehr gutes Preis-Leistungs-Verhältnis. Zur Thematik sind zahlreiche Titel erschienen, u.a. \"Backen auf dem Lande\" (BA 7/07) und \"Landfrauen Backen von A - Z\" (ID-A 13/10) beide von Dr. Oetker. Letzterer ist mit 200 Rezepten deutlich umfangreicher als der vorliegende Titel, deshalb nach diesem empfohlen. (2)","event-place":"Köln","ISBN":"978-3-86941-290-0","language":"ger","number-of-pages":"143","publisher":"Komet","publisher-place":"Köln","source":"K10plus ISBN","title":"Die leckersten Landfrauen-Torten: von frühlingsfrisch bis schokoladig-gemütlich","title-short":"Die leckersten Landfrauen-Torten","issued":{"date-parts":[["2013"]]}},"locator":"52"}],"schema":"https://github.com/citation-style-language/schema/raw/master/csl-citation.json"} </w:instrText>
      </w:r>
      <w:r>
        <w:fldChar w:fldCharType="separate"/>
      </w:r>
      <w:r w:rsidRPr="009E0D6C">
        <w:rPr>
          <w:rFonts w:ascii="Calibri" w:hAnsi="Calibri" w:cs="Calibri"/>
          <w:i/>
          <w:iCs/>
          <w:szCs w:val="24"/>
        </w:rPr>
        <w:t>Die leckersten Landfrauen-Torten</w:t>
      </w:r>
      <w:r w:rsidRPr="009E0D6C">
        <w:rPr>
          <w:rFonts w:ascii="Calibri" w:hAnsi="Calibri" w:cs="Calibri"/>
          <w:szCs w:val="24"/>
        </w:rPr>
        <w:t>, 52.</w:t>
      </w:r>
      <w:r>
        <w:fldChar w:fldCharType="end"/>
      </w:r>
    </w:p>
  </w:footnote>
  <w:footnote w:id="1727">
    <w:p w14:paraId="3B2E7832" w14:textId="728C5674" w:rsidR="001A2F7B" w:rsidRDefault="001A2F7B">
      <w:pPr>
        <w:pStyle w:val="FootnoteText"/>
      </w:pPr>
      <w:r>
        <w:rPr>
          <w:rStyle w:val="FootnoteReference"/>
        </w:rPr>
        <w:footnoteRef/>
      </w:r>
      <w:r>
        <w:t xml:space="preserve"> </w:t>
      </w:r>
      <w:r>
        <w:fldChar w:fldCharType="begin"/>
      </w:r>
      <w:r w:rsidR="008C334C">
        <w:instrText xml:space="preserve"> ADDIN ZOTERO_ITEM CSL_CITATION {"citationID":"DP2naIZ9","properties":{"formattedCitation":"{\\i{}Die leckersten Landfrauen-Torten}, 56.","plainCitation":"Die leckersten Landfrauen-Torten, 56.","noteIndex":1726},"citationItems":[{"id":46,"uris":["http://zotero.org/users/local/usTu59L8/items/E3Y5MHTH"],"itemData":{"id":46,"type":"book","abstract":"Dieses Backbuch gleicht in der Aufmachung dem Titel \"Hackfleisch\" (in dieser Nr.) aus demselben Verlag. Es werden Tortenkreationen mit traditionellen und neuen Rezeptideen aus der Landfrauenküche vorgestellt. Die Rezepte sind nach Jahreszeiten geordnet, sodass der Saison entsprechend gebacken werden kann. Für jedes Rezept gibt es eine Doppelseite auf der die Zutatenliste, die Backanleitung sowie ein ganzseitiges und ansprechendes Foto des Backwerks zu finden sind. Eingefügt sind praktische Landfrauentipps zur Herstellung, Lagerung und Verwendung verschiedener Lebensmittel, Nährwertangaben und andere wissenswerte Fakten. Im Anhang ein alphabetisches Register. Etliche der vorgestellten Rezepte wie Sacher-Torte oder Frankfurter Kranz findet man auch in anderen Backbüchern wieder. Sehr gutes Preis-Leistungs-Verhältnis. Zur Thematik sind zahlreiche Titel erschienen, u.a. \"Backen auf dem Lande\" (BA 7/07) und \"Landfrauen Backen von A - Z\" (ID-A 13/10) beide von Dr. Oetker. Letzterer ist mit 200 Rezepten deutlich umfangreicher als der vorliegende Titel, deshalb nach diesem empfohlen. (2)","event-place":"Köln","ISBN":"978-3-86941-290-0","language":"ger","number-of-pages":"143","publisher":"Komet","publisher-place":"Köln","source":"K10plus ISBN","title":"Die leckersten Landfrauen-Torten: von frühlingsfrisch bis schokoladig-gemütlich","title-short":"Die leckersten Landfrauen-Torten","issued":{"date-parts":[["2013"]]}},"locator":"56"}],"schema":"https://github.com/citation-style-language/schema/raw/master/csl-citation.json"} </w:instrText>
      </w:r>
      <w:r>
        <w:fldChar w:fldCharType="separate"/>
      </w:r>
      <w:r w:rsidRPr="001A2F7B">
        <w:rPr>
          <w:rFonts w:ascii="Calibri" w:hAnsi="Calibri" w:cs="Calibri"/>
          <w:i/>
          <w:iCs/>
          <w:szCs w:val="24"/>
        </w:rPr>
        <w:t>Die leckersten Landfrauen-Torten</w:t>
      </w:r>
      <w:r w:rsidRPr="001A2F7B">
        <w:rPr>
          <w:rFonts w:ascii="Calibri" w:hAnsi="Calibri" w:cs="Calibri"/>
          <w:szCs w:val="24"/>
        </w:rPr>
        <w:t>, 56.</w:t>
      </w:r>
      <w:r>
        <w:fldChar w:fldCharType="end"/>
      </w:r>
    </w:p>
  </w:footnote>
  <w:footnote w:id="1728">
    <w:p w14:paraId="17B03539" w14:textId="70839D90" w:rsidR="000C4872" w:rsidRDefault="000C4872">
      <w:pPr>
        <w:pStyle w:val="FootnoteText"/>
      </w:pPr>
      <w:r>
        <w:rPr>
          <w:rStyle w:val="FootnoteReference"/>
        </w:rPr>
        <w:footnoteRef/>
      </w:r>
      <w:r>
        <w:t xml:space="preserve"> </w:t>
      </w:r>
      <w:r>
        <w:fldChar w:fldCharType="begin"/>
      </w:r>
      <w:r w:rsidR="008C334C">
        <w:instrText xml:space="preserve"> ADDIN ZOTERO_ITEM CSL_CITATION {"citationID":"HuvkVkxV","properties":{"formattedCitation":"{\\i{}Die leckersten Landfrauen-Torten}, 72.","plainCitation":"Die leckersten Landfrauen-Torten, 72.","noteIndex":1727},"citationItems":[{"id":46,"uris":["http://zotero.org/users/local/usTu59L8/items/E3Y5MHTH"],"itemData":{"id":46,"type":"book","abstract":"Dieses Backbuch gleicht in der Aufmachung dem Titel \"Hackfleisch\" (in dieser Nr.) aus demselben Verlag. Es werden Tortenkreationen mit traditionellen und neuen Rezeptideen aus der Landfrauenküche vorgestellt. Die Rezepte sind nach Jahreszeiten geordnet, sodass der Saison entsprechend gebacken werden kann. Für jedes Rezept gibt es eine Doppelseite auf der die Zutatenliste, die Backanleitung sowie ein ganzseitiges und ansprechendes Foto des Backwerks zu finden sind. Eingefügt sind praktische Landfrauentipps zur Herstellung, Lagerung und Verwendung verschiedener Lebensmittel, Nährwertangaben und andere wissenswerte Fakten. Im Anhang ein alphabetisches Register. Etliche der vorgestellten Rezepte wie Sacher-Torte oder Frankfurter Kranz findet man auch in anderen Backbüchern wieder. Sehr gutes Preis-Leistungs-Verhältnis. Zur Thematik sind zahlreiche Titel erschienen, u.a. \"Backen auf dem Lande\" (BA 7/07) und \"Landfrauen Backen von A - Z\" (ID-A 13/10) beide von Dr. Oetker. Letzterer ist mit 200 Rezepten deutlich umfangreicher als der vorliegende Titel, deshalb nach diesem empfohlen. (2)","event-place":"Köln","ISBN":"978-3-86941-290-0","language":"ger","number-of-pages":"143","publisher":"Komet","publisher-place":"Köln","source":"K10plus ISBN","title":"Die leckersten Landfrauen-Torten: von frühlingsfrisch bis schokoladig-gemütlich","title-short":"Die leckersten Landfrauen-Torten","issued":{"date-parts":[["2013"]]}},"locator":"72"}],"schema":"https://github.com/citation-style-language/schema/raw/master/csl-citation.json"} </w:instrText>
      </w:r>
      <w:r>
        <w:fldChar w:fldCharType="separate"/>
      </w:r>
      <w:r w:rsidRPr="000C4872">
        <w:rPr>
          <w:rFonts w:ascii="Calibri" w:hAnsi="Calibri" w:cs="Calibri"/>
          <w:i/>
          <w:iCs/>
          <w:szCs w:val="24"/>
        </w:rPr>
        <w:t>Die leckersten Landfrauen-Torten</w:t>
      </w:r>
      <w:r w:rsidRPr="000C4872">
        <w:rPr>
          <w:rFonts w:ascii="Calibri" w:hAnsi="Calibri" w:cs="Calibri"/>
          <w:szCs w:val="24"/>
        </w:rPr>
        <w:t>, 72.</w:t>
      </w:r>
      <w:r>
        <w:fldChar w:fldCharType="end"/>
      </w:r>
    </w:p>
  </w:footnote>
  <w:footnote w:id="1729">
    <w:p w14:paraId="172DEB03" w14:textId="385DFDB4" w:rsidR="000B33A2" w:rsidRDefault="000B33A2">
      <w:pPr>
        <w:pStyle w:val="FootnoteText"/>
      </w:pPr>
      <w:r>
        <w:rPr>
          <w:rStyle w:val="FootnoteReference"/>
        </w:rPr>
        <w:footnoteRef/>
      </w:r>
      <w:r>
        <w:t xml:space="preserve"> </w:t>
      </w:r>
      <w:r>
        <w:fldChar w:fldCharType="begin"/>
      </w:r>
      <w:r w:rsidR="008C334C">
        <w:instrText xml:space="preserve"> ADDIN ZOTERO_ITEM CSL_CITATION {"citationID":"7sqOsDsW","properties":{"formattedCitation":"{\\i{}Die leckersten Landfrauen-Torten}, 88.","plainCitation":"Die leckersten Landfrauen-Torten, 88.","noteIndex":1728},"citationItems":[{"id":46,"uris":["http://zotero.org/users/local/usTu59L8/items/E3Y5MHTH"],"itemData":{"id":46,"type":"book","abstract":"Dieses Backbuch gleicht in der Aufmachung dem Titel \"Hackfleisch\" (in dieser Nr.) aus demselben Verlag. Es werden Tortenkreationen mit traditionellen und neuen Rezeptideen aus der Landfrauenküche vorgestellt. Die Rezepte sind nach Jahreszeiten geordnet, sodass der Saison entsprechend gebacken werden kann. Für jedes Rezept gibt es eine Doppelseite auf der die Zutatenliste, die Backanleitung sowie ein ganzseitiges und ansprechendes Foto des Backwerks zu finden sind. Eingefügt sind praktische Landfrauentipps zur Herstellung, Lagerung und Verwendung verschiedener Lebensmittel, Nährwertangaben und andere wissenswerte Fakten. Im Anhang ein alphabetisches Register. Etliche der vorgestellten Rezepte wie Sacher-Torte oder Frankfurter Kranz findet man auch in anderen Backbüchern wieder. Sehr gutes Preis-Leistungs-Verhältnis. Zur Thematik sind zahlreiche Titel erschienen, u.a. \"Backen auf dem Lande\" (BA 7/07) und \"Landfrauen Backen von A - Z\" (ID-A 13/10) beide von Dr. Oetker. Letzterer ist mit 200 Rezepten deutlich umfangreicher als der vorliegende Titel, deshalb nach diesem empfohlen. (2)","event-place":"Köln","ISBN":"978-3-86941-290-0","language":"ger","number-of-pages":"143","publisher":"Komet","publisher-place":"Köln","source":"K10plus ISBN","title":"Die leckersten Landfrauen-Torten: von frühlingsfrisch bis schokoladig-gemütlich","title-short":"Die leckersten Landfrauen-Torten","issued":{"date-parts":[["2013"]]}},"locator":"88"}],"schema":"https://github.com/citation-style-language/schema/raw/master/csl-citation.json"} </w:instrText>
      </w:r>
      <w:r>
        <w:fldChar w:fldCharType="separate"/>
      </w:r>
      <w:r w:rsidRPr="000B33A2">
        <w:rPr>
          <w:rFonts w:ascii="Calibri" w:hAnsi="Calibri" w:cs="Calibri"/>
          <w:i/>
          <w:iCs/>
          <w:szCs w:val="24"/>
        </w:rPr>
        <w:t>Die leckersten Landfrauen-Torten</w:t>
      </w:r>
      <w:r w:rsidRPr="000B33A2">
        <w:rPr>
          <w:rFonts w:ascii="Calibri" w:hAnsi="Calibri" w:cs="Calibri"/>
          <w:szCs w:val="24"/>
        </w:rPr>
        <w:t>, 88.</w:t>
      </w:r>
      <w:r>
        <w:fldChar w:fldCharType="end"/>
      </w:r>
    </w:p>
  </w:footnote>
  <w:footnote w:id="1730">
    <w:p w14:paraId="4F5FD0B1" w14:textId="2903F098" w:rsidR="006502FA" w:rsidRDefault="006502FA">
      <w:pPr>
        <w:pStyle w:val="FootnoteText"/>
      </w:pPr>
      <w:r>
        <w:rPr>
          <w:rStyle w:val="FootnoteReference"/>
        </w:rPr>
        <w:footnoteRef/>
      </w:r>
      <w:r>
        <w:t xml:space="preserve"> </w:t>
      </w:r>
      <w:r>
        <w:fldChar w:fldCharType="begin"/>
      </w:r>
      <w:r w:rsidR="008C334C">
        <w:instrText xml:space="preserve"> ADDIN ZOTERO_ITEM CSL_CITATION {"citationID":"Vo9IYtUc","properties":{"formattedCitation":"{\\i{}Die leckersten Landfrauen-Torten}, 96.","plainCitation":"Die leckersten Landfrauen-Torten, 96.","noteIndex":1729},"citationItems":[{"id":46,"uris":["http://zotero.org/users/local/usTu59L8/items/E3Y5MHTH"],"itemData":{"id":46,"type":"book","abstract":"Dieses Backbuch gleicht in der Aufmachung dem Titel \"Hackfleisch\" (in dieser Nr.) aus demselben Verlag. Es werden Tortenkreationen mit traditionellen und neuen Rezeptideen aus der Landfrauenküche vorgestellt. Die Rezepte sind nach Jahreszeiten geordnet, sodass der Saison entsprechend gebacken werden kann. Für jedes Rezept gibt es eine Doppelseite auf der die Zutatenliste, die Backanleitung sowie ein ganzseitiges und ansprechendes Foto des Backwerks zu finden sind. Eingefügt sind praktische Landfrauentipps zur Herstellung, Lagerung und Verwendung verschiedener Lebensmittel, Nährwertangaben und andere wissenswerte Fakten. Im Anhang ein alphabetisches Register. Etliche der vorgestellten Rezepte wie Sacher-Torte oder Frankfurter Kranz findet man auch in anderen Backbüchern wieder. Sehr gutes Preis-Leistungs-Verhältnis. Zur Thematik sind zahlreiche Titel erschienen, u.a. \"Backen auf dem Lande\" (BA 7/07) und \"Landfrauen Backen von A - Z\" (ID-A 13/10) beide von Dr. Oetker. Letzterer ist mit 200 Rezepten deutlich umfangreicher als der vorliegende Titel, deshalb nach diesem empfohlen. (2)","event-place":"Köln","ISBN":"978-3-86941-290-0","language":"ger","number-of-pages":"143","publisher":"Komet","publisher-place":"Köln","source":"K10plus ISBN","title":"Die leckersten Landfrauen-Torten: von frühlingsfrisch bis schokoladig-gemütlich","title-short":"Die leckersten Landfrauen-Torten","issued":{"date-parts":[["2013"]]}},"locator":"96"}],"schema":"https://github.com/citation-style-language/schema/raw/master/csl-citation.json"} </w:instrText>
      </w:r>
      <w:r>
        <w:fldChar w:fldCharType="separate"/>
      </w:r>
      <w:r w:rsidRPr="006502FA">
        <w:rPr>
          <w:rFonts w:ascii="Calibri" w:hAnsi="Calibri" w:cs="Calibri"/>
          <w:i/>
          <w:iCs/>
          <w:szCs w:val="24"/>
        </w:rPr>
        <w:t>Die leckersten Landfrauen-Torten</w:t>
      </w:r>
      <w:r w:rsidRPr="006502FA">
        <w:rPr>
          <w:rFonts w:ascii="Calibri" w:hAnsi="Calibri" w:cs="Calibri"/>
          <w:szCs w:val="24"/>
        </w:rPr>
        <w:t>, 96.</w:t>
      </w:r>
      <w:r>
        <w:fldChar w:fldCharType="end"/>
      </w:r>
    </w:p>
  </w:footnote>
  <w:footnote w:id="1731">
    <w:p w14:paraId="59BABF0C" w14:textId="645F254E" w:rsidR="004324B0" w:rsidRDefault="004324B0">
      <w:pPr>
        <w:pStyle w:val="FootnoteText"/>
      </w:pPr>
      <w:r>
        <w:rPr>
          <w:rStyle w:val="FootnoteReference"/>
        </w:rPr>
        <w:footnoteRef/>
      </w:r>
      <w:r>
        <w:t xml:space="preserve"> </w:t>
      </w:r>
      <w:r>
        <w:fldChar w:fldCharType="begin"/>
      </w:r>
      <w:r w:rsidR="008C334C">
        <w:instrText xml:space="preserve"> ADDIN ZOTERO_ITEM CSL_CITATION {"citationID":"oaY0EpQK","properties":{"formattedCitation":"{\\i{}Die leckersten Landfrauen-Torten}, 100.","plainCitation":"Die leckersten Landfrauen-Torten, 100.","noteIndex":1730},"citationItems":[{"id":46,"uris":["http://zotero.org/users/local/usTu59L8/items/E3Y5MHTH"],"itemData":{"id":46,"type":"book","abstract":"Dieses Backbuch gleicht in der Aufmachung dem Titel \"Hackfleisch\" (in dieser Nr.) aus demselben Verlag. Es werden Tortenkreationen mit traditionellen und neuen Rezeptideen aus der Landfrauenküche vorgestellt. Die Rezepte sind nach Jahreszeiten geordnet, sodass der Saison entsprechend gebacken werden kann. Für jedes Rezept gibt es eine Doppelseite auf der die Zutatenliste, die Backanleitung sowie ein ganzseitiges und ansprechendes Foto des Backwerks zu finden sind. Eingefügt sind praktische Landfrauentipps zur Herstellung, Lagerung und Verwendung verschiedener Lebensmittel, Nährwertangaben und andere wissenswerte Fakten. Im Anhang ein alphabetisches Register. Etliche der vorgestellten Rezepte wie Sacher-Torte oder Frankfurter Kranz findet man auch in anderen Backbüchern wieder. Sehr gutes Preis-Leistungs-Verhältnis. Zur Thematik sind zahlreiche Titel erschienen, u.a. \"Backen auf dem Lande\" (BA 7/07) und \"Landfrauen Backen von A - Z\" (ID-A 13/10) beide von Dr. Oetker. Letzterer ist mit 200 Rezepten deutlich umfangreicher als der vorliegende Titel, deshalb nach diesem empfohlen. (2)","event-place":"Köln","ISBN":"978-3-86941-290-0","language":"ger","number-of-pages":"143","publisher":"Komet","publisher-place":"Köln","source":"K10plus ISBN","title":"Die leckersten Landfrauen-Torten: von frühlingsfrisch bis schokoladig-gemütlich","title-short":"Die leckersten Landfrauen-Torten","issued":{"date-parts":[["2013"]]}},"locator":"100"}],"schema":"https://github.com/citation-style-language/schema/raw/master/csl-citation.json"} </w:instrText>
      </w:r>
      <w:r>
        <w:fldChar w:fldCharType="separate"/>
      </w:r>
      <w:r w:rsidRPr="004324B0">
        <w:rPr>
          <w:rFonts w:ascii="Calibri" w:hAnsi="Calibri" w:cs="Calibri"/>
          <w:i/>
          <w:iCs/>
          <w:szCs w:val="24"/>
        </w:rPr>
        <w:t>Die leckersten Landfrauen-Torten</w:t>
      </w:r>
      <w:r w:rsidRPr="004324B0">
        <w:rPr>
          <w:rFonts w:ascii="Calibri" w:hAnsi="Calibri" w:cs="Calibri"/>
          <w:szCs w:val="24"/>
        </w:rPr>
        <w:t>, 100.</w:t>
      </w:r>
      <w:r>
        <w:fldChar w:fldCharType="end"/>
      </w:r>
    </w:p>
  </w:footnote>
  <w:footnote w:id="1732">
    <w:p w14:paraId="54D983CF" w14:textId="51AC35B4" w:rsidR="00B144E7" w:rsidRDefault="00B144E7">
      <w:pPr>
        <w:pStyle w:val="FootnoteText"/>
      </w:pPr>
      <w:r>
        <w:rPr>
          <w:rStyle w:val="FootnoteReference"/>
        </w:rPr>
        <w:footnoteRef/>
      </w:r>
      <w:r>
        <w:t xml:space="preserve"> </w:t>
      </w:r>
      <w:r>
        <w:fldChar w:fldCharType="begin"/>
      </w:r>
      <w:r w:rsidR="008C334C">
        <w:instrText xml:space="preserve"> ADDIN ZOTERO_ITEM CSL_CITATION {"citationID":"2PzSqMVB","properties":{"formattedCitation":"{\\i{}Die leckersten Landfrauen-Torten}, 106.","plainCitation":"Die leckersten Landfrauen-Torten, 106.","noteIndex":1731},"citationItems":[{"id":46,"uris":["http://zotero.org/users/local/usTu59L8/items/E3Y5MHTH"],"itemData":{"id":46,"type":"book","abstract":"Dieses Backbuch gleicht in der Aufmachung dem Titel \"Hackfleisch\" (in dieser Nr.) aus demselben Verlag. Es werden Tortenkreationen mit traditionellen und neuen Rezeptideen aus der Landfrauenküche vorgestellt. Die Rezepte sind nach Jahreszeiten geordnet, sodass der Saison entsprechend gebacken werden kann. Für jedes Rezept gibt es eine Doppelseite auf der die Zutatenliste, die Backanleitung sowie ein ganzseitiges und ansprechendes Foto des Backwerks zu finden sind. Eingefügt sind praktische Landfrauentipps zur Herstellung, Lagerung und Verwendung verschiedener Lebensmittel, Nährwertangaben und andere wissenswerte Fakten. Im Anhang ein alphabetisches Register. Etliche der vorgestellten Rezepte wie Sacher-Torte oder Frankfurter Kranz findet man auch in anderen Backbüchern wieder. Sehr gutes Preis-Leistungs-Verhältnis. Zur Thematik sind zahlreiche Titel erschienen, u.a. \"Backen auf dem Lande\" (BA 7/07) und \"Landfrauen Backen von A - Z\" (ID-A 13/10) beide von Dr. Oetker. Letzterer ist mit 200 Rezepten deutlich umfangreicher als der vorliegende Titel, deshalb nach diesem empfohlen. (2)","event-place":"Köln","ISBN":"978-3-86941-290-0","language":"ger","number-of-pages":"143","publisher":"Komet","publisher-place":"Köln","source":"K10plus ISBN","title":"Die leckersten Landfrauen-Torten: von frühlingsfrisch bis schokoladig-gemütlich","title-short":"Die leckersten Landfrauen-Torten","issued":{"date-parts":[["2013"]]}},"locator":"106"}],"schema":"https://github.com/citation-style-language/schema/raw/master/csl-citation.json"} </w:instrText>
      </w:r>
      <w:r>
        <w:fldChar w:fldCharType="separate"/>
      </w:r>
      <w:r w:rsidRPr="00B144E7">
        <w:rPr>
          <w:rFonts w:ascii="Calibri" w:hAnsi="Calibri" w:cs="Calibri"/>
          <w:i/>
          <w:iCs/>
          <w:szCs w:val="24"/>
        </w:rPr>
        <w:t>Die leckersten Landfrauen-Torten</w:t>
      </w:r>
      <w:r w:rsidRPr="00B144E7">
        <w:rPr>
          <w:rFonts w:ascii="Calibri" w:hAnsi="Calibri" w:cs="Calibri"/>
          <w:szCs w:val="24"/>
        </w:rPr>
        <w:t>, 106.</w:t>
      </w:r>
      <w:r>
        <w:fldChar w:fldCharType="end"/>
      </w:r>
    </w:p>
  </w:footnote>
  <w:footnote w:id="1733">
    <w:p w14:paraId="5EEE571D" w14:textId="33D297BF" w:rsidR="007D3682" w:rsidRDefault="007D3682">
      <w:pPr>
        <w:pStyle w:val="FootnoteText"/>
      </w:pPr>
      <w:r>
        <w:rPr>
          <w:rStyle w:val="FootnoteReference"/>
        </w:rPr>
        <w:footnoteRef/>
      </w:r>
      <w:r>
        <w:t xml:space="preserve"> </w:t>
      </w:r>
      <w:r>
        <w:fldChar w:fldCharType="begin"/>
      </w:r>
      <w:r w:rsidR="008C334C">
        <w:instrText xml:space="preserve"> ADDIN ZOTERO_ITEM CSL_CITATION {"citationID":"SVr5kjoy","properties":{"formattedCitation":"{\\i{}Die leckersten Landfrauen-Torten}, 118.","plainCitation":"Die leckersten Landfrauen-Torten, 118.","noteIndex":1732},"citationItems":[{"id":46,"uris":["http://zotero.org/users/local/usTu59L8/items/E3Y5MHTH"],"itemData":{"id":46,"type":"book","abstract":"Dieses Backbuch gleicht in der Aufmachung dem Titel \"Hackfleisch\" (in dieser Nr.) aus demselben Verlag. Es werden Tortenkreationen mit traditionellen und neuen Rezeptideen aus der Landfrauenküche vorgestellt. Die Rezepte sind nach Jahreszeiten geordnet, sodass der Saison entsprechend gebacken werden kann. Für jedes Rezept gibt es eine Doppelseite auf der die Zutatenliste, die Backanleitung sowie ein ganzseitiges und ansprechendes Foto des Backwerks zu finden sind. Eingefügt sind praktische Landfrauentipps zur Herstellung, Lagerung und Verwendung verschiedener Lebensmittel, Nährwertangaben und andere wissenswerte Fakten. Im Anhang ein alphabetisches Register. Etliche der vorgestellten Rezepte wie Sacher-Torte oder Frankfurter Kranz findet man auch in anderen Backbüchern wieder. Sehr gutes Preis-Leistungs-Verhältnis. Zur Thematik sind zahlreiche Titel erschienen, u.a. \"Backen auf dem Lande\" (BA 7/07) und \"Landfrauen Backen von A - Z\" (ID-A 13/10) beide von Dr. Oetker. Letzterer ist mit 200 Rezepten deutlich umfangreicher als der vorliegende Titel, deshalb nach diesem empfohlen. (2)","event-place":"Köln","ISBN":"978-3-86941-290-0","language":"ger","number-of-pages":"143","publisher":"Komet","publisher-place":"Köln","source":"K10plus ISBN","title":"Die leckersten Landfrauen-Torten: von frühlingsfrisch bis schokoladig-gemütlich","title-short":"Die leckersten Landfrauen-Torten","issued":{"date-parts":[["2013"]]}},"locator":"118"}],"schema":"https://github.com/citation-style-language/schema/raw/master/csl-citation.json"} </w:instrText>
      </w:r>
      <w:r>
        <w:fldChar w:fldCharType="separate"/>
      </w:r>
      <w:r w:rsidRPr="007D3682">
        <w:rPr>
          <w:rFonts w:ascii="Calibri" w:hAnsi="Calibri" w:cs="Calibri"/>
          <w:i/>
          <w:iCs/>
          <w:szCs w:val="24"/>
        </w:rPr>
        <w:t>Die leckersten Landfrauen-Torten</w:t>
      </w:r>
      <w:r w:rsidRPr="007D3682">
        <w:rPr>
          <w:rFonts w:ascii="Calibri" w:hAnsi="Calibri" w:cs="Calibri"/>
          <w:szCs w:val="24"/>
        </w:rPr>
        <w:t>, 118.</w:t>
      </w:r>
      <w:r>
        <w:fldChar w:fldCharType="end"/>
      </w:r>
    </w:p>
  </w:footnote>
  <w:footnote w:id="1734">
    <w:p w14:paraId="4304E74E" w14:textId="14E3523F" w:rsidR="009C1C53" w:rsidRDefault="009C1C53">
      <w:pPr>
        <w:pStyle w:val="FootnoteText"/>
      </w:pPr>
      <w:r>
        <w:rPr>
          <w:rStyle w:val="FootnoteReference"/>
        </w:rPr>
        <w:footnoteRef/>
      </w:r>
      <w:r>
        <w:t xml:space="preserve"> </w:t>
      </w:r>
      <w:r>
        <w:fldChar w:fldCharType="begin"/>
      </w:r>
      <w:r w:rsidR="008C334C">
        <w:instrText xml:space="preserve"> ADDIN ZOTERO_ITEM CSL_CITATION {"citationID":"WUHfsM5K","properties":{"formattedCitation":"{\\i{}Die leckersten Landfrauen-Torten}, 136.","plainCitation":"Die leckersten Landfrauen-Torten, 136.","noteIndex":1733},"citationItems":[{"id":46,"uris":["http://zotero.org/users/local/usTu59L8/items/E3Y5MHTH"],"itemData":{"id":46,"type":"book","abstract":"Dieses Backbuch gleicht in der Aufmachung dem Titel \"Hackfleisch\" (in dieser Nr.) aus demselben Verlag. Es werden Tortenkreationen mit traditionellen und neuen Rezeptideen aus der Landfrauenküche vorgestellt. Die Rezepte sind nach Jahreszeiten geordnet, sodass der Saison entsprechend gebacken werden kann. Für jedes Rezept gibt es eine Doppelseite auf der die Zutatenliste, die Backanleitung sowie ein ganzseitiges und ansprechendes Foto des Backwerks zu finden sind. Eingefügt sind praktische Landfrauentipps zur Herstellung, Lagerung und Verwendung verschiedener Lebensmittel, Nährwertangaben und andere wissenswerte Fakten. Im Anhang ein alphabetisches Register. Etliche der vorgestellten Rezepte wie Sacher-Torte oder Frankfurter Kranz findet man auch in anderen Backbüchern wieder. Sehr gutes Preis-Leistungs-Verhältnis. Zur Thematik sind zahlreiche Titel erschienen, u.a. \"Backen auf dem Lande\" (BA 7/07) und \"Landfrauen Backen von A - Z\" (ID-A 13/10) beide von Dr. Oetker. Letzterer ist mit 200 Rezepten deutlich umfangreicher als der vorliegende Titel, deshalb nach diesem empfohlen. (2)","event-place":"Köln","ISBN":"978-3-86941-290-0","language":"ger","number-of-pages":"143","publisher":"Komet","publisher-place":"Köln","source":"K10plus ISBN","title":"Die leckersten Landfrauen-Torten: von frühlingsfrisch bis schokoladig-gemütlich","title-short":"Die leckersten Landfrauen-Torten","issued":{"date-parts":[["2013"]]}},"locator":"136"}],"schema":"https://github.com/citation-style-language/schema/raw/master/csl-citation.json"} </w:instrText>
      </w:r>
      <w:r>
        <w:fldChar w:fldCharType="separate"/>
      </w:r>
      <w:r w:rsidRPr="009C1C53">
        <w:rPr>
          <w:rFonts w:ascii="Calibri" w:hAnsi="Calibri" w:cs="Calibri"/>
          <w:i/>
          <w:iCs/>
          <w:szCs w:val="24"/>
        </w:rPr>
        <w:t>Die leckersten Landfrauen-Torten</w:t>
      </w:r>
      <w:r w:rsidRPr="009C1C53">
        <w:rPr>
          <w:rFonts w:ascii="Calibri" w:hAnsi="Calibri" w:cs="Calibri"/>
          <w:szCs w:val="24"/>
        </w:rPr>
        <w:t>, 136.</w:t>
      </w:r>
      <w:r>
        <w:fldChar w:fldCharType="end"/>
      </w:r>
    </w:p>
  </w:footnote>
  <w:footnote w:id="1735">
    <w:p w14:paraId="48ECCE5D" w14:textId="76086711" w:rsidR="00CE0B03" w:rsidRDefault="00CE0B03">
      <w:pPr>
        <w:pStyle w:val="FootnoteText"/>
      </w:pPr>
      <w:r>
        <w:rPr>
          <w:rStyle w:val="FootnoteReference"/>
        </w:rPr>
        <w:footnoteRef/>
      </w:r>
      <w:r>
        <w:t xml:space="preserve"> </w:t>
      </w:r>
      <w:r>
        <w:fldChar w:fldCharType="begin"/>
      </w:r>
      <w:r w:rsidR="008C334C">
        <w:instrText xml:space="preserve"> ADDIN ZOTERO_ITEM CSL_CITATION {"citationID":"WVOfqktz","properties":{"formattedCitation":"Dusy, Rynio, und Redies, {\\i{}Kaffee &amp; Espresso}, 53.","plainCitation":"Dusy, Rynio, und Redies, Kaffee &amp; Espresso, 53.","noteIndex":1734},"citationItems":[{"id":41,"uris":["http://zotero.org/users/local/usTu59L8/items/5ZUDNHYU"],"itemData":{"id":41,"type":"book","collection-title":"GU-Küchenratgeber","edition":"1. Aufl","event-place":"München","ISBN":"978-3-7742-6061-0","language":"ger","number-of-pages":"62","publisher":"Gräfe und Unzer","publisher-place":"München","source":"K10plus ISBN","title":"Kaffee &amp; Espresso: die Kaffeebar zu Hause ; [mit den 10 GU-Erfolgstipps ; internationale Kaffeerezepte - heiß und kalt ; Leckeres mit und zum Kaffee]","title-short":"Kaffee &amp; Espresso","editor":[{"family":"Dusy","given":"Tanja"},{"family":"Rynio","given":"Jörn"},{"family":"Redies","given":"Alessandra"}],"issued":{"date-parts":[["2003"]]}},"locator":"53"}],"schema":"https://github.com/citation-style-language/schema/raw/master/csl-citation.json"} </w:instrText>
      </w:r>
      <w:r>
        <w:fldChar w:fldCharType="separate"/>
      </w:r>
      <w:r w:rsidRPr="00CE0B03">
        <w:rPr>
          <w:rFonts w:ascii="Calibri" w:hAnsi="Calibri" w:cs="Calibri"/>
          <w:szCs w:val="24"/>
        </w:rPr>
        <w:t xml:space="preserve">Dusy, Rynio, und Redies, </w:t>
      </w:r>
      <w:r w:rsidRPr="00CE0B03">
        <w:rPr>
          <w:rFonts w:ascii="Calibri" w:hAnsi="Calibri" w:cs="Calibri"/>
          <w:i/>
          <w:iCs/>
          <w:szCs w:val="24"/>
        </w:rPr>
        <w:t>Kaffee &amp; Espresso</w:t>
      </w:r>
      <w:r w:rsidRPr="00CE0B03">
        <w:rPr>
          <w:rFonts w:ascii="Calibri" w:hAnsi="Calibri" w:cs="Calibri"/>
          <w:szCs w:val="24"/>
        </w:rPr>
        <w:t>, 53.</w:t>
      </w:r>
      <w:r>
        <w:fldChar w:fldCharType="end"/>
      </w:r>
    </w:p>
  </w:footnote>
  <w:footnote w:id="1736">
    <w:p w14:paraId="52279DF3" w14:textId="015C4370" w:rsidR="00AE68A6" w:rsidRDefault="00AE68A6">
      <w:pPr>
        <w:pStyle w:val="FootnoteText"/>
      </w:pPr>
      <w:r>
        <w:rPr>
          <w:rStyle w:val="FootnoteReference"/>
        </w:rPr>
        <w:footnoteRef/>
      </w:r>
      <w:r>
        <w:t xml:space="preserve"> </w:t>
      </w:r>
      <w:r>
        <w:fldChar w:fldCharType="begin"/>
      </w:r>
      <w:r w:rsidR="008C334C">
        <w:instrText xml:space="preserve"> ADDIN ZOTERO_ITEM CSL_CITATION {"citationID":"wGregHmn","properties":{"formattedCitation":"Dusy, Rynio, und Redies, 54.","plainCitation":"Dusy, Rynio, und Redies, 54.","noteIndex":1735},"citationItems":[{"id":41,"uris":["http://zotero.org/users/local/usTu59L8/items/5ZUDNHYU"],"itemData":{"id":41,"type":"book","collection-title":"GU-Küchenratgeber","edition":"1. Aufl","event-place":"München","ISBN":"978-3-7742-6061-0","language":"ger","number-of-pages":"62","publisher":"Gräfe und Unzer","publisher-place":"München","source":"K10plus ISBN","title":"Kaffee &amp; Espresso: die Kaffeebar zu Hause ; [mit den 10 GU-Erfolgstipps ; internationale Kaffeerezepte - heiß und kalt ; Leckeres mit und zum Kaffee]","title-short":"Kaffee &amp; Espresso","editor":[{"family":"Dusy","given":"Tanja"},{"family":"Rynio","given":"Jörn"},{"family":"Redies","given":"Alessandra"}],"issued":{"date-parts":[["2003"]]}},"locator":"54"}],"schema":"https://github.com/citation-style-language/schema/raw/master/csl-citation.json"} </w:instrText>
      </w:r>
      <w:r>
        <w:fldChar w:fldCharType="separate"/>
      </w:r>
      <w:r w:rsidRPr="00AE68A6">
        <w:rPr>
          <w:rFonts w:ascii="Calibri" w:hAnsi="Calibri" w:cs="Calibri"/>
        </w:rPr>
        <w:t>Dusy, Rynio, und Redies, 54.</w:t>
      </w:r>
      <w:r>
        <w:fldChar w:fldCharType="end"/>
      </w:r>
    </w:p>
  </w:footnote>
  <w:footnote w:id="1737">
    <w:p w14:paraId="69EC7632" w14:textId="3397CC3D" w:rsidR="00582A9A" w:rsidRDefault="00582A9A">
      <w:pPr>
        <w:pStyle w:val="FootnoteText"/>
      </w:pPr>
      <w:r>
        <w:rPr>
          <w:rStyle w:val="FootnoteReference"/>
        </w:rPr>
        <w:footnoteRef/>
      </w:r>
      <w:r>
        <w:t xml:space="preserve"> </w:t>
      </w:r>
      <w:r>
        <w:fldChar w:fldCharType="begin"/>
      </w:r>
      <w:r w:rsidR="008C334C">
        <w:instrText xml:space="preserve"> ADDIN ZOTERO_ITEM CSL_CITATION {"citationID":"skEt6HxO","properties":{"formattedCitation":"Raether, {\\i{}Lieblingsgerichte vom Wochenmarkt}, 36.","plainCitation":"Raether, Lieblingsgerichte vom Wochenmarkt, 36.","noteIndex":1736},"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36"}],"schema":"https://github.com/citation-style-language/schema/raw/master/csl-citation.json"} </w:instrText>
      </w:r>
      <w:r>
        <w:fldChar w:fldCharType="separate"/>
      </w:r>
      <w:r w:rsidRPr="00582A9A">
        <w:rPr>
          <w:rFonts w:ascii="Calibri" w:hAnsi="Calibri" w:cs="Calibri"/>
          <w:szCs w:val="24"/>
        </w:rPr>
        <w:t xml:space="preserve">Raether, </w:t>
      </w:r>
      <w:r w:rsidRPr="00582A9A">
        <w:rPr>
          <w:rFonts w:ascii="Calibri" w:hAnsi="Calibri" w:cs="Calibri"/>
          <w:i/>
          <w:iCs/>
          <w:szCs w:val="24"/>
        </w:rPr>
        <w:t>Lieblingsgerichte vom Wochenmarkt</w:t>
      </w:r>
      <w:r w:rsidRPr="00582A9A">
        <w:rPr>
          <w:rFonts w:ascii="Calibri" w:hAnsi="Calibri" w:cs="Calibri"/>
          <w:szCs w:val="24"/>
        </w:rPr>
        <w:t>, 36.</w:t>
      </w:r>
      <w:r>
        <w:fldChar w:fldCharType="end"/>
      </w:r>
    </w:p>
  </w:footnote>
  <w:footnote w:id="1738">
    <w:p w14:paraId="0C668605" w14:textId="48EBB040" w:rsidR="00F716EA" w:rsidRDefault="00F716EA">
      <w:pPr>
        <w:pStyle w:val="FootnoteText"/>
      </w:pPr>
      <w:r>
        <w:rPr>
          <w:rStyle w:val="FootnoteReference"/>
        </w:rPr>
        <w:footnoteRef/>
      </w:r>
      <w:r>
        <w:t xml:space="preserve"> </w:t>
      </w:r>
      <w:r>
        <w:fldChar w:fldCharType="begin"/>
      </w:r>
      <w:r w:rsidR="008C334C">
        <w:instrText xml:space="preserve"> ADDIN ZOTERO_ITEM CSL_CITATION {"citationID":"RUOrTOLT","properties":{"formattedCitation":"Dusy, Rynio, und Redies, {\\i{}Kaffee &amp; Espresso}, 54.","plainCitation":"Dusy, Rynio, und Redies, Kaffee &amp; Espresso, 54.","noteIndex":1737},"citationItems":[{"id":41,"uris":["http://zotero.org/users/local/usTu59L8/items/5ZUDNHYU"],"itemData":{"id":41,"type":"book","collection-title":"GU-Küchenratgeber","edition":"1. Aufl","event-place":"München","ISBN":"978-3-7742-6061-0","language":"ger","number-of-pages":"62","publisher":"Gräfe und Unzer","publisher-place":"München","source":"K10plus ISBN","title":"Kaffee &amp; Espresso: die Kaffeebar zu Hause ; [mit den 10 GU-Erfolgstipps ; internationale Kaffeerezepte - heiß und kalt ; Leckeres mit und zum Kaffee]","title-short":"Kaffee &amp; Espresso","editor":[{"family":"Dusy","given":"Tanja"},{"family":"Rynio","given":"Jörn"},{"family":"Redies","given":"Alessandra"}],"issued":{"date-parts":[["2003"]]}},"locator":"54"}],"schema":"https://github.com/citation-style-language/schema/raw/master/csl-citation.json"} </w:instrText>
      </w:r>
      <w:r>
        <w:fldChar w:fldCharType="separate"/>
      </w:r>
      <w:r w:rsidR="00582A9A" w:rsidRPr="00582A9A">
        <w:rPr>
          <w:rFonts w:ascii="Calibri" w:hAnsi="Calibri" w:cs="Calibri"/>
          <w:szCs w:val="24"/>
        </w:rPr>
        <w:t xml:space="preserve">Dusy, Rynio, und Redies, </w:t>
      </w:r>
      <w:r w:rsidR="00582A9A" w:rsidRPr="00582A9A">
        <w:rPr>
          <w:rFonts w:ascii="Calibri" w:hAnsi="Calibri" w:cs="Calibri"/>
          <w:i/>
          <w:iCs/>
          <w:szCs w:val="24"/>
        </w:rPr>
        <w:t>Kaffee &amp; Espresso</w:t>
      </w:r>
      <w:r w:rsidR="00582A9A" w:rsidRPr="00582A9A">
        <w:rPr>
          <w:rFonts w:ascii="Calibri" w:hAnsi="Calibri" w:cs="Calibri"/>
          <w:szCs w:val="24"/>
        </w:rPr>
        <w:t>, 54.</w:t>
      </w:r>
      <w:r>
        <w:fldChar w:fldCharType="end"/>
      </w:r>
    </w:p>
  </w:footnote>
  <w:footnote w:id="1739">
    <w:p w14:paraId="770EED92" w14:textId="44D43BEA" w:rsidR="008650FB" w:rsidRDefault="008650FB">
      <w:pPr>
        <w:pStyle w:val="FootnoteText"/>
      </w:pPr>
      <w:r>
        <w:rPr>
          <w:rStyle w:val="FootnoteReference"/>
        </w:rPr>
        <w:footnoteRef/>
      </w:r>
      <w:r>
        <w:t xml:space="preserve"> </w:t>
      </w:r>
      <w:r>
        <w:fldChar w:fldCharType="begin"/>
      </w:r>
      <w:r w:rsidR="008C334C">
        <w:instrText xml:space="preserve"> ADDIN ZOTERO_ITEM CSL_CITATION {"citationID":"NOWT8oqw","properties":{"formattedCitation":"Dusy, Rynio, und Redies, 57.","plainCitation":"Dusy, Rynio, und Redies, 57.","noteIndex":1738},"citationItems":[{"id":41,"uris":["http://zotero.org/users/local/usTu59L8/items/5ZUDNHYU"],"itemData":{"id":41,"type":"book","collection-title":"GU-Küchenratgeber","edition":"1. Aufl","event-place":"München","ISBN":"978-3-7742-6061-0","language":"ger","number-of-pages":"62","publisher":"Gräfe und Unzer","publisher-place":"München","source":"K10plus ISBN","title":"Kaffee &amp; Espresso: die Kaffeebar zu Hause ; [mit den 10 GU-Erfolgstipps ; internationale Kaffeerezepte - heiß und kalt ; Leckeres mit und zum Kaffee]","title-short":"Kaffee &amp; Espresso","editor":[{"family":"Dusy","given":"Tanja"},{"family":"Rynio","given":"Jörn"},{"family":"Redies","given":"Alessandra"}],"issued":{"date-parts":[["2003"]]}},"locator":"57"}],"schema":"https://github.com/citation-style-language/schema/raw/master/csl-citation.json"} </w:instrText>
      </w:r>
      <w:r>
        <w:fldChar w:fldCharType="separate"/>
      </w:r>
      <w:r w:rsidRPr="008650FB">
        <w:rPr>
          <w:rFonts w:ascii="Calibri" w:hAnsi="Calibri" w:cs="Calibri"/>
        </w:rPr>
        <w:t>Dusy, Rynio, und Redies, 57.</w:t>
      </w:r>
      <w:r>
        <w:fldChar w:fldCharType="end"/>
      </w:r>
    </w:p>
  </w:footnote>
  <w:footnote w:id="1740">
    <w:p w14:paraId="66425082" w14:textId="2F444983" w:rsidR="00E23A87" w:rsidRDefault="00E23A87">
      <w:pPr>
        <w:pStyle w:val="FootnoteText"/>
      </w:pPr>
      <w:r>
        <w:rPr>
          <w:rStyle w:val="FootnoteReference"/>
        </w:rPr>
        <w:footnoteRef/>
      </w:r>
      <w:r>
        <w:t xml:space="preserve"> </w:t>
      </w:r>
      <w:r>
        <w:fldChar w:fldCharType="begin"/>
      </w:r>
      <w:r w:rsidR="008C334C">
        <w:instrText xml:space="preserve"> ADDIN ZOTERO_ITEM CSL_CITATION {"citationID":"2bgNNkL9","properties":{"formattedCitation":"B\\uc0\\u228{}rbel Schermer und Michael Brauner, {\\i{}Kunterbunte Kuchenparade: Backhits f\\uc0\\u252{}r Kids\\uc0\\u8239{}; [mit den 10 GU-Erfolgstipps\\uc0\\u8239{}; gro\\uc0\\u223{}e und kleine Backwunderwerke: Kinderklassiker, Motivtorten und Figurentorten\\uc0\\u8239{}; tolle Ideen zum Dekorieren und Verzieren]}, 2. Aufl (M\\uc0\\u252{}nchen: Gr\\uc0\\u228{}fe und Unzer, 2008), 51.","plainCitation":"Bärbel Schermer und Michael Brauner, Kunterbunte Kuchenparade: Backhits für Kids ; [mit den 10 GU-Erfolgstipps ; große und kleine Backwunderwerke: Kinderklassiker, Motivtorten und Figurentorten ; tolle Ideen zum Dekorieren und Verzieren], 2. Aufl (München: Gräfe und Unzer, 2008), 51.","noteIndex":1739},"citationItems":[{"id":42,"uris":["http://zotero.org/users/local/usTu59L8/items/5RW2L399"],"itemData":{"id":42,"type":"book","edition":"2. Aufl","event-place":"München","ISBN":"978-3-8338-0071-9","language":"ger","note":"OCLC: 845299753","publisher":"Gräfe und Unzer","publisher-place":"München","source":"Open WorldCat","title":"Kunterbunte Kuchenparade: Backhits für Kids ; [mit den 10 GU-Erfolgstipps ; große und kleine Backwunderwerke: Kinderklassiker, Motivtorten und Figurentorten ; tolle Ideen zum Dekorieren und Verzieren]","title-short":"Kunterbunte Kuchenparade","author":[{"family":"Schermer","given":"Bärbel"},{"family":"Brauner","given":"Michael"}],"issued":{"date-parts":[["2008"]]}},"locator":"51"}],"schema":"https://github.com/citation-style-language/schema/raw/master/csl-citation.json"} </w:instrText>
      </w:r>
      <w:r>
        <w:fldChar w:fldCharType="separate"/>
      </w:r>
      <w:r w:rsidRPr="00E23A87">
        <w:rPr>
          <w:rFonts w:ascii="Calibri" w:hAnsi="Calibri" w:cs="Calibri"/>
          <w:szCs w:val="24"/>
        </w:rPr>
        <w:t xml:space="preserve">Bärbel Schermer und Michael Brauner, </w:t>
      </w:r>
      <w:r w:rsidRPr="00E23A87">
        <w:rPr>
          <w:rFonts w:ascii="Calibri" w:hAnsi="Calibri" w:cs="Calibri"/>
          <w:i/>
          <w:iCs/>
          <w:szCs w:val="24"/>
        </w:rPr>
        <w:t>Kunterbunte Kuchenparade: Backhits für Kids ; [mit den 10 GU-Erfolgstipps ; große und kleine Backwunderwerke: Kinderklassiker, Motivtorten und Figurentorten ; tolle Ideen zum Dekorieren und Verzieren]</w:t>
      </w:r>
      <w:r w:rsidRPr="00E23A87">
        <w:rPr>
          <w:rFonts w:ascii="Calibri" w:hAnsi="Calibri" w:cs="Calibri"/>
          <w:szCs w:val="24"/>
        </w:rPr>
        <w:t>, 2. Aufl (München: Gräfe und Unzer, 2008), 51.</w:t>
      </w:r>
      <w:r>
        <w:fldChar w:fldCharType="end"/>
      </w:r>
    </w:p>
  </w:footnote>
  <w:footnote w:id="1741">
    <w:p w14:paraId="546C4595" w14:textId="0FB05C2D" w:rsidR="006848E2" w:rsidRDefault="006848E2">
      <w:pPr>
        <w:pStyle w:val="FootnoteText"/>
      </w:pPr>
      <w:r>
        <w:rPr>
          <w:rStyle w:val="FootnoteReference"/>
        </w:rPr>
        <w:footnoteRef/>
      </w:r>
      <w:r>
        <w:t xml:space="preserve"> </w:t>
      </w:r>
      <w:r>
        <w:fldChar w:fldCharType="begin"/>
      </w:r>
      <w:r w:rsidR="008C334C">
        <w:instrText xml:space="preserve"> ADDIN ZOTERO_ITEM CSL_CITATION {"citationID":"I1jdz93A","properties":{"formattedCitation":"Dusy, Rynio, und Redies, {\\i{}Kaffee &amp; Espresso}, 49.","plainCitation":"Dusy, Rynio, und Redies, Kaffee &amp; Espresso, 49.","noteIndex":1740},"citationItems":[{"id":41,"uris":["http://zotero.org/users/local/usTu59L8/items/5ZUDNHYU"],"itemData":{"id":41,"type":"book","collection-title":"GU-Küchenratgeber","edition":"1. Aufl","event-place":"München","ISBN":"978-3-7742-6061-0","language":"ger","number-of-pages":"62","publisher":"Gräfe und Unzer","publisher-place":"München","source":"K10plus ISBN","title":"Kaffee &amp; Espresso: die Kaffeebar zu Hause ; [mit den 10 GU-Erfolgstipps ; internationale Kaffeerezepte - heiß und kalt ; Leckeres mit und zum Kaffee]","title-short":"Kaffee &amp; Espresso","editor":[{"family":"Dusy","given":"Tanja"},{"family":"Rynio","given":"Jörn"},{"family":"Redies","given":"Alessandra"}],"issued":{"date-parts":[["2003"]]}},"locator":"49"}],"schema":"https://github.com/citation-style-language/schema/raw/master/csl-citation.json"} </w:instrText>
      </w:r>
      <w:r>
        <w:fldChar w:fldCharType="separate"/>
      </w:r>
      <w:r w:rsidRPr="006848E2">
        <w:rPr>
          <w:rFonts w:ascii="Calibri" w:hAnsi="Calibri" w:cs="Calibri"/>
          <w:szCs w:val="24"/>
        </w:rPr>
        <w:t xml:space="preserve">Dusy, Rynio, und Redies, </w:t>
      </w:r>
      <w:r w:rsidRPr="006848E2">
        <w:rPr>
          <w:rFonts w:ascii="Calibri" w:hAnsi="Calibri" w:cs="Calibri"/>
          <w:i/>
          <w:iCs/>
          <w:szCs w:val="24"/>
        </w:rPr>
        <w:t>Kaffee &amp; Espresso</w:t>
      </w:r>
      <w:r w:rsidRPr="006848E2">
        <w:rPr>
          <w:rFonts w:ascii="Calibri" w:hAnsi="Calibri" w:cs="Calibri"/>
          <w:szCs w:val="24"/>
        </w:rPr>
        <w:t>, 49.</w:t>
      </w:r>
      <w:r>
        <w:fldChar w:fldCharType="end"/>
      </w:r>
    </w:p>
  </w:footnote>
  <w:footnote w:id="1742">
    <w:p w14:paraId="65B56392" w14:textId="7807FE12" w:rsidR="00FB77EA" w:rsidRDefault="00FB77EA">
      <w:pPr>
        <w:pStyle w:val="FootnoteText"/>
      </w:pPr>
      <w:r>
        <w:rPr>
          <w:rStyle w:val="FootnoteReference"/>
        </w:rPr>
        <w:footnoteRef/>
      </w:r>
      <w:r>
        <w:t xml:space="preserve"> </w:t>
      </w:r>
      <w:r>
        <w:fldChar w:fldCharType="begin"/>
      </w:r>
      <w:r w:rsidR="008C334C">
        <w:instrText xml:space="preserve"> ADDIN ZOTERO_ITEM CSL_CITATION {"citationID":"ofltOK62","properties":{"formattedCitation":"Dusy, Rynio, und Redies, 41.","plainCitation":"Dusy, Rynio, und Redies, 41.","noteIndex":1741},"citationItems":[{"id":41,"uris":["http://zotero.org/users/local/usTu59L8/items/5ZUDNHYU"],"itemData":{"id":41,"type":"book","collection-title":"GU-Küchenratgeber","edition":"1. Aufl","event-place":"München","ISBN":"978-3-7742-6061-0","language":"ger","number-of-pages":"62","publisher":"Gräfe und Unzer","publisher-place":"München","source":"K10plus ISBN","title":"Kaffee &amp; Espresso: die Kaffeebar zu Hause ; [mit den 10 GU-Erfolgstipps ; internationale Kaffeerezepte - heiß und kalt ; Leckeres mit und zum Kaffee]","title-short":"Kaffee &amp; Espresso","editor":[{"family":"Dusy","given":"Tanja"},{"family":"Rynio","given":"Jörn"},{"family":"Redies","given":"Alessandra"}],"issued":{"date-parts":[["2003"]]}},"locator":"41"}],"schema":"https://github.com/citation-style-language/schema/raw/master/csl-citation.json"} </w:instrText>
      </w:r>
      <w:r>
        <w:fldChar w:fldCharType="separate"/>
      </w:r>
      <w:r w:rsidRPr="00FB77EA">
        <w:rPr>
          <w:rFonts w:ascii="Calibri" w:hAnsi="Calibri" w:cs="Calibri"/>
        </w:rPr>
        <w:t>Dusy, Rynio, und Redies, 41.</w:t>
      </w:r>
      <w:r>
        <w:fldChar w:fldCharType="end"/>
      </w:r>
    </w:p>
  </w:footnote>
  <w:footnote w:id="1743">
    <w:p w14:paraId="76ADBEAA" w14:textId="42C4B45B" w:rsidR="008A58B3" w:rsidRDefault="008A58B3">
      <w:pPr>
        <w:pStyle w:val="FootnoteText"/>
      </w:pPr>
      <w:r>
        <w:rPr>
          <w:rStyle w:val="FootnoteReference"/>
        </w:rPr>
        <w:footnoteRef/>
      </w:r>
      <w:r>
        <w:t xml:space="preserve"> </w:t>
      </w:r>
      <w:r>
        <w:fldChar w:fldCharType="begin"/>
      </w:r>
      <w:r w:rsidR="008C334C">
        <w:instrText xml:space="preserve"> ADDIN ZOTERO_ITEM CSL_CITATION {"citationID":"TYFoblt7","properties":{"formattedCitation":"Dusy, Rynio, und Redies, 43.","plainCitation":"Dusy, Rynio, und Redies, 43.","noteIndex":1742},"citationItems":[{"id":41,"uris":["http://zotero.org/users/local/usTu59L8/items/5ZUDNHYU"],"itemData":{"id":41,"type":"book","collection-title":"GU-Küchenratgeber","edition":"1. Aufl","event-place":"München","ISBN":"978-3-7742-6061-0","language":"ger","number-of-pages":"62","publisher":"Gräfe und Unzer","publisher-place":"München","source":"K10plus ISBN","title":"Kaffee &amp; Espresso: die Kaffeebar zu Hause ; [mit den 10 GU-Erfolgstipps ; internationale Kaffeerezepte - heiß und kalt ; Leckeres mit und zum Kaffee]","title-short":"Kaffee &amp; Espresso","editor":[{"family":"Dusy","given":"Tanja"},{"family":"Rynio","given":"Jörn"},{"family":"Redies","given":"Alessandra"}],"issued":{"date-parts":[["2003"]]}},"locator":"43"}],"schema":"https://github.com/citation-style-language/schema/raw/master/csl-citation.json"} </w:instrText>
      </w:r>
      <w:r>
        <w:fldChar w:fldCharType="separate"/>
      </w:r>
      <w:r w:rsidRPr="008A58B3">
        <w:rPr>
          <w:rFonts w:ascii="Calibri" w:hAnsi="Calibri" w:cs="Calibri"/>
        </w:rPr>
        <w:t>Dusy, Rynio, und Redies, 43.</w:t>
      </w:r>
      <w:r>
        <w:fldChar w:fldCharType="end"/>
      </w:r>
    </w:p>
  </w:footnote>
  <w:footnote w:id="1744">
    <w:p w14:paraId="1EF4E83E" w14:textId="2A47DC36" w:rsidR="00E661E6" w:rsidRDefault="00E661E6">
      <w:pPr>
        <w:pStyle w:val="FootnoteText"/>
      </w:pPr>
      <w:r>
        <w:rPr>
          <w:rStyle w:val="FootnoteReference"/>
        </w:rPr>
        <w:footnoteRef/>
      </w:r>
      <w:r>
        <w:t xml:space="preserve"> </w:t>
      </w:r>
      <w:r>
        <w:fldChar w:fldCharType="begin"/>
      </w:r>
      <w:r w:rsidR="008C334C">
        <w:instrText xml:space="preserve"> ADDIN ZOTERO_ITEM CSL_CITATION {"citationID":"IO5MmiRi","properties":{"formattedCitation":"{\\i{}Fingerfood}, 270.","plainCitation":"Fingerfood, 270.","noteIndex":1743},"citationItems":[{"id":6,"uris":["http://zotero.org/users/local/usTu59L8/items/ETZGLA84"],"itemData":{"id":6,"type":"book","event-place":"Köln","ISBN":"978-3-8290-2312-2","language":"ger","number-of-pages":"304","publisher":"Könemann","publisher-place":"Köln","source":"K10plus ISBN","title":"Fingerfood: das grosse Buch der Snacks","title-short":"Fingerfood","issued":{"date-parts":[["2000"]]}},"locator":"270"}],"schema":"https://github.com/citation-style-language/schema/raw/master/csl-citation.json"} </w:instrText>
      </w:r>
      <w:r>
        <w:fldChar w:fldCharType="separate"/>
      </w:r>
      <w:r w:rsidRPr="00E661E6">
        <w:rPr>
          <w:rFonts w:ascii="Calibri" w:hAnsi="Calibri" w:cs="Calibri"/>
          <w:i/>
          <w:iCs/>
          <w:szCs w:val="24"/>
        </w:rPr>
        <w:t>Fingerfood</w:t>
      </w:r>
      <w:r w:rsidRPr="00E661E6">
        <w:rPr>
          <w:rFonts w:ascii="Calibri" w:hAnsi="Calibri" w:cs="Calibri"/>
          <w:szCs w:val="24"/>
        </w:rPr>
        <w:t>, 270.</w:t>
      </w:r>
      <w:r>
        <w:fldChar w:fldCharType="end"/>
      </w:r>
    </w:p>
  </w:footnote>
  <w:footnote w:id="1745">
    <w:p w14:paraId="12B0E8E0" w14:textId="2E310ABB" w:rsidR="00F444FB" w:rsidRDefault="00F444FB">
      <w:pPr>
        <w:pStyle w:val="FootnoteText"/>
      </w:pPr>
      <w:r>
        <w:rPr>
          <w:rStyle w:val="FootnoteReference"/>
        </w:rPr>
        <w:footnoteRef/>
      </w:r>
      <w:r>
        <w:t xml:space="preserve"> </w:t>
      </w:r>
      <w:r>
        <w:fldChar w:fldCharType="begin"/>
      </w:r>
      <w:r w:rsidR="008C334C">
        <w:instrText xml:space="preserve"> ADDIN ZOTERO_ITEM CSL_CITATION {"citationID":"q6CrJ9Ve","properties":{"formattedCitation":"\\uc0\\u8222{}ZEITmagazin\\uc0\\u8220{}.","plainCitation":"„ZEITmagazin“.","noteIndex":1744},"citationItems":[{"id":96,"uris":["http://zotero.org/users/local/usTu59L8/items/EJMJD2IT"],"itemData":{"id":96,"type":"article-journal","title":"ZEITmagazin"}}],"schema":"https://github.com/citation-style-language/schema/raw/master/csl-citation.json"} </w:instrText>
      </w:r>
      <w:r>
        <w:fldChar w:fldCharType="separate"/>
      </w:r>
      <w:r w:rsidRPr="00F444FB">
        <w:rPr>
          <w:rFonts w:ascii="Calibri" w:hAnsi="Calibri" w:cs="Calibri"/>
          <w:szCs w:val="24"/>
        </w:rPr>
        <w:t>„ZEITmagazin“.</w:t>
      </w:r>
      <w:r>
        <w:fldChar w:fldCharType="end"/>
      </w:r>
    </w:p>
  </w:footnote>
  <w:footnote w:id="1746">
    <w:p w14:paraId="21419F2D" w14:textId="4C43DD90" w:rsidR="005B625A" w:rsidRDefault="005B625A">
      <w:pPr>
        <w:pStyle w:val="FootnoteText"/>
      </w:pPr>
      <w:r>
        <w:rPr>
          <w:rStyle w:val="FootnoteReference"/>
        </w:rPr>
        <w:footnoteRef/>
      </w:r>
      <w:r>
        <w:t xml:space="preserve"> </w:t>
      </w:r>
      <w:r>
        <w:fldChar w:fldCharType="begin"/>
      </w:r>
      <w:r w:rsidR="008C334C">
        <w:instrText xml:space="preserve"> ADDIN ZOTERO_ITEM CSL_CITATION {"citationID":"z9h9V6Ou","properties":{"formattedCitation":"Raether, {\\i{}Lieblingsgerichte vom Wochenmarkt}, 164.","plainCitation":"Raether, Lieblingsgerichte vom Wochenmarkt, 164.","noteIndex":1745},"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164"}],"schema":"https://github.com/citation-style-language/schema/raw/master/csl-citation.json"} </w:instrText>
      </w:r>
      <w:r>
        <w:fldChar w:fldCharType="separate"/>
      </w:r>
      <w:r w:rsidRPr="005B625A">
        <w:rPr>
          <w:rFonts w:ascii="Calibri" w:hAnsi="Calibri" w:cs="Calibri"/>
          <w:szCs w:val="24"/>
        </w:rPr>
        <w:t xml:space="preserve">Raether, </w:t>
      </w:r>
      <w:r w:rsidRPr="005B625A">
        <w:rPr>
          <w:rFonts w:ascii="Calibri" w:hAnsi="Calibri" w:cs="Calibri"/>
          <w:i/>
          <w:iCs/>
          <w:szCs w:val="24"/>
        </w:rPr>
        <w:t>Lieblingsgerichte vom Wochenmarkt</w:t>
      </w:r>
      <w:r w:rsidRPr="005B625A">
        <w:rPr>
          <w:rFonts w:ascii="Calibri" w:hAnsi="Calibri" w:cs="Calibri"/>
          <w:szCs w:val="24"/>
        </w:rPr>
        <w:t>, 164.</w:t>
      </w:r>
      <w:r>
        <w:fldChar w:fldCharType="end"/>
      </w:r>
    </w:p>
  </w:footnote>
  <w:footnote w:id="1747">
    <w:p w14:paraId="6337B20F" w14:textId="299608CE" w:rsidR="002A4592" w:rsidRDefault="002A4592">
      <w:pPr>
        <w:pStyle w:val="FootnoteText"/>
      </w:pPr>
      <w:r>
        <w:rPr>
          <w:rStyle w:val="FootnoteReference"/>
        </w:rPr>
        <w:footnoteRef/>
      </w:r>
      <w:r>
        <w:t xml:space="preserve"> </w:t>
      </w:r>
      <w:r>
        <w:fldChar w:fldCharType="begin"/>
      </w:r>
      <w:r w:rsidR="008C334C">
        <w:instrText xml:space="preserve"> ADDIN ZOTERO_ITEM CSL_CITATION {"citationID":"iFC1jUGe","properties":{"formattedCitation":"Raether, 126.","plainCitation":"Raether, 126.","noteIndex":1746},"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126"}],"schema":"https://github.com/citation-style-language/schema/raw/master/csl-citation.json"} </w:instrText>
      </w:r>
      <w:r>
        <w:fldChar w:fldCharType="separate"/>
      </w:r>
      <w:r w:rsidR="005B625A" w:rsidRPr="005B625A">
        <w:rPr>
          <w:rFonts w:ascii="Calibri" w:hAnsi="Calibri" w:cs="Calibri"/>
        </w:rPr>
        <w:t>Raether, 126.</w:t>
      </w:r>
      <w:r>
        <w:fldChar w:fldCharType="end"/>
      </w:r>
    </w:p>
  </w:footnote>
  <w:footnote w:id="1748">
    <w:p w14:paraId="63A84EC9" w14:textId="08706465" w:rsidR="00310965" w:rsidRDefault="00310965">
      <w:pPr>
        <w:pStyle w:val="FootnoteText"/>
      </w:pPr>
      <w:r>
        <w:rPr>
          <w:rStyle w:val="FootnoteReference"/>
        </w:rPr>
        <w:footnoteRef/>
      </w:r>
      <w:r>
        <w:t xml:space="preserve"> </w:t>
      </w:r>
      <w:r>
        <w:fldChar w:fldCharType="begin"/>
      </w:r>
      <w:r w:rsidR="008C334C">
        <w:instrText xml:space="preserve"> ADDIN ZOTERO_ITEM CSL_CITATION {"citationID":"JbhzVrxJ","properties":{"formattedCitation":"Raether, 48.","plainCitation":"Raether, 48.","noteIndex":1747},"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48"}],"schema":"https://github.com/citation-style-language/schema/raw/master/csl-citation.json"} </w:instrText>
      </w:r>
      <w:r>
        <w:fldChar w:fldCharType="separate"/>
      </w:r>
      <w:r w:rsidR="002A4592" w:rsidRPr="002A4592">
        <w:rPr>
          <w:rFonts w:ascii="Calibri" w:hAnsi="Calibri" w:cs="Calibri"/>
        </w:rPr>
        <w:t>Raether, 48.</w:t>
      </w:r>
      <w:r>
        <w:fldChar w:fldCharType="end"/>
      </w:r>
    </w:p>
  </w:footnote>
  <w:footnote w:id="1749">
    <w:p w14:paraId="02E3D314" w14:textId="3E6B0865" w:rsidR="00211C41" w:rsidRDefault="00211C41">
      <w:pPr>
        <w:pStyle w:val="FootnoteText"/>
      </w:pPr>
      <w:r>
        <w:rPr>
          <w:rStyle w:val="FootnoteReference"/>
        </w:rPr>
        <w:footnoteRef/>
      </w:r>
      <w:r>
        <w:t xml:space="preserve"> </w:t>
      </w:r>
      <w:r>
        <w:fldChar w:fldCharType="begin"/>
      </w:r>
      <w:r w:rsidR="008C334C">
        <w:instrText xml:space="preserve"> ADDIN ZOTERO_ITEM CSL_CITATION {"citationID":"28jurBzk","properties":{"formattedCitation":"S\\uc0\\u228{}lzer, {\\i{}Die echte Jeden-Tag-K\\uc0\\u252{}che}, 244.","plainCitation":"Sälzer, Die echte Jeden-Tag-Küche, 244.","noteIndex":1748},"citationItems":[{"id":56,"uris":["http://zotero.org/users/local/usTu59L8/items/A6YFTBKF"],"itemData":{"id":56,"type":"book","edition":"6. Aufl","event-place":"München","language":"ger","note":"OCLC: 834666163","publisher":"Gräfe und Unzer","publisher-place":"München","source":"Open WorldCat","title":"Die echte Jeden-Tag-Küche: das neue Kochvergnügen für Alltag, Feste und Gäste","title-short":"Die echte Jeden-Tag-Küche","author":[{"family":"Sälzer","given":"Sabine"}],"issued":{"date-parts":[["2001"]]}},"locator":"244"}],"schema":"https://github.com/citation-style-language/schema/raw/master/csl-citation.json"} </w:instrText>
      </w:r>
      <w:r>
        <w:fldChar w:fldCharType="separate"/>
      </w:r>
      <w:r w:rsidRPr="00211C41">
        <w:rPr>
          <w:rFonts w:ascii="Calibri" w:hAnsi="Calibri" w:cs="Calibri"/>
          <w:szCs w:val="24"/>
        </w:rPr>
        <w:t xml:space="preserve">Sälzer, </w:t>
      </w:r>
      <w:r w:rsidRPr="00211C41">
        <w:rPr>
          <w:rFonts w:ascii="Calibri" w:hAnsi="Calibri" w:cs="Calibri"/>
          <w:i/>
          <w:iCs/>
          <w:szCs w:val="24"/>
        </w:rPr>
        <w:t>Die echte Jeden-Tag-Küche</w:t>
      </w:r>
      <w:r w:rsidRPr="00211C41">
        <w:rPr>
          <w:rFonts w:ascii="Calibri" w:hAnsi="Calibri" w:cs="Calibri"/>
          <w:szCs w:val="24"/>
        </w:rPr>
        <w:t>, 244.</w:t>
      </w:r>
      <w:r>
        <w:fldChar w:fldCharType="end"/>
      </w:r>
    </w:p>
  </w:footnote>
  <w:footnote w:id="1750">
    <w:p w14:paraId="2599C7D5" w14:textId="5079E2A3" w:rsidR="002E18F5" w:rsidRDefault="002E18F5">
      <w:pPr>
        <w:pStyle w:val="FootnoteText"/>
      </w:pPr>
      <w:r>
        <w:rPr>
          <w:rStyle w:val="FootnoteReference"/>
        </w:rPr>
        <w:footnoteRef/>
      </w:r>
      <w:r>
        <w:t xml:space="preserve"> </w:t>
      </w:r>
      <w:r>
        <w:fldChar w:fldCharType="begin"/>
      </w:r>
      <w:r w:rsidR="008C334C">
        <w:instrText xml:space="preserve"> ADDIN ZOTERO_ITEM CSL_CITATION {"citationID":"ogC3y3jW","properties":{"formattedCitation":"\\uc0\\u8222{}ZEITmagazin\\uc0\\u8220{}.","plainCitation":"„ZEITmagazin“.","noteIndex":1749},"citationItems":[{"id":96,"uris":["http://zotero.org/users/local/usTu59L8/items/EJMJD2IT"],"itemData":{"id":96,"type":"article-journal","title":"ZEITmagazin"}}],"schema":"https://github.com/citation-style-language/schema/raw/master/csl-citation.json"} </w:instrText>
      </w:r>
      <w:r>
        <w:fldChar w:fldCharType="separate"/>
      </w:r>
      <w:r w:rsidRPr="002E18F5">
        <w:rPr>
          <w:rFonts w:ascii="Calibri" w:hAnsi="Calibri" w:cs="Calibri"/>
          <w:szCs w:val="24"/>
        </w:rPr>
        <w:t>„ZEITmagazin“.</w:t>
      </w:r>
      <w:r>
        <w:fldChar w:fldCharType="end"/>
      </w:r>
    </w:p>
  </w:footnote>
  <w:footnote w:id="1751">
    <w:p w14:paraId="38132CEA" w14:textId="14F29A8D" w:rsidR="00C21602" w:rsidRDefault="00C21602">
      <w:pPr>
        <w:pStyle w:val="FootnoteText"/>
      </w:pPr>
      <w:r>
        <w:rPr>
          <w:rStyle w:val="FootnoteReference"/>
        </w:rPr>
        <w:footnoteRef/>
      </w:r>
      <w:r>
        <w:t xml:space="preserve"> </w:t>
      </w:r>
      <w:r>
        <w:fldChar w:fldCharType="begin"/>
      </w:r>
      <w:r w:rsidR="008C334C">
        <w:instrText xml:space="preserve"> ADDIN ZOTERO_ITEM CSL_CITATION {"citationID":"7aiBmFLy","properties":{"formattedCitation":"Raether, {\\i{}Lieblingsgerichte vom Wochenmarkt}, 180.","plainCitation":"Raether, Lieblingsgerichte vom Wochenmarkt, 180.","noteIndex":1750},"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180"}],"schema":"https://github.com/citation-style-language/schema/raw/master/csl-citation.json"} </w:instrText>
      </w:r>
      <w:r>
        <w:fldChar w:fldCharType="separate"/>
      </w:r>
      <w:r w:rsidRPr="00C21602">
        <w:rPr>
          <w:rFonts w:ascii="Calibri" w:hAnsi="Calibri" w:cs="Calibri"/>
          <w:szCs w:val="24"/>
        </w:rPr>
        <w:t xml:space="preserve">Raether, </w:t>
      </w:r>
      <w:r w:rsidRPr="00C21602">
        <w:rPr>
          <w:rFonts w:ascii="Calibri" w:hAnsi="Calibri" w:cs="Calibri"/>
          <w:i/>
          <w:iCs/>
          <w:szCs w:val="24"/>
        </w:rPr>
        <w:t>Lieblingsgerichte vom Wochenmarkt</w:t>
      </w:r>
      <w:r w:rsidRPr="00C21602">
        <w:rPr>
          <w:rFonts w:ascii="Calibri" w:hAnsi="Calibri" w:cs="Calibri"/>
          <w:szCs w:val="24"/>
        </w:rPr>
        <w:t>, 180.</w:t>
      </w:r>
      <w:r>
        <w:fldChar w:fldCharType="end"/>
      </w:r>
    </w:p>
  </w:footnote>
  <w:footnote w:id="1752">
    <w:p w14:paraId="74B9235C" w14:textId="5919252C" w:rsidR="00C815DC" w:rsidRDefault="00C815DC">
      <w:pPr>
        <w:pStyle w:val="FootnoteText"/>
      </w:pPr>
      <w:r>
        <w:rPr>
          <w:rStyle w:val="FootnoteReference"/>
        </w:rPr>
        <w:footnoteRef/>
      </w:r>
      <w:r>
        <w:t xml:space="preserve"> </w:t>
      </w:r>
      <w:r>
        <w:fldChar w:fldCharType="begin"/>
      </w:r>
      <w:r w:rsidR="008C334C">
        <w:instrText xml:space="preserve"> ADDIN ZOTERO_ITEM CSL_CITATION {"citationID":"qsdZv5wG","properties":{"formattedCitation":"Raether, 178.","plainCitation":"Raether, 178.","noteIndex":1751},"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178"}],"schema":"https://github.com/citation-style-language/schema/raw/master/csl-citation.json"} </w:instrText>
      </w:r>
      <w:r>
        <w:fldChar w:fldCharType="separate"/>
      </w:r>
      <w:r w:rsidRPr="00C815DC">
        <w:rPr>
          <w:rFonts w:ascii="Calibri" w:hAnsi="Calibri" w:cs="Calibri"/>
        </w:rPr>
        <w:t>Raether, 178.</w:t>
      </w:r>
      <w:r>
        <w:fldChar w:fldCharType="end"/>
      </w:r>
    </w:p>
  </w:footnote>
  <w:footnote w:id="1753">
    <w:p w14:paraId="11AAB2CC" w14:textId="4D37AF59" w:rsidR="00951B98" w:rsidRDefault="00951B98">
      <w:pPr>
        <w:pStyle w:val="FootnoteText"/>
      </w:pPr>
      <w:r>
        <w:rPr>
          <w:rStyle w:val="FootnoteReference"/>
        </w:rPr>
        <w:footnoteRef/>
      </w:r>
      <w:r>
        <w:t xml:space="preserve"> </w:t>
      </w:r>
      <w:r>
        <w:fldChar w:fldCharType="begin"/>
      </w:r>
      <w:r w:rsidR="008C334C">
        <w:instrText xml:space="preserve"> ADDIN ZOTERO_ITEM CSL_CITATION {"citationID":"44fQrdT3","properties":{"formattedCitation":"Raether, 160.","plainCitation":"Raether, 160.","noteIndex":1752},"citationItems":[{"id":64,"uris":["http://zotero.org/users/local/usTu59L8/items/CPYS4FGA"],"itemData":{"id":64,"type":"book","edition":"Originalausgabe, 1. Auflage","event-place":"München","ISBN":"978-3-7423-1081-1","language":"ger","number-of-pages":"223","publisher":"riva","publisher-place":"München","source":"K10plus ISBN","title":"Lieblingsgerichte vom Wochenmarkt: die besten saisonalen Rezepte aus dem ZEIT-Magazin","title-short":"Lieblingsgerichte vom Wochenmarkt","author":[{"family":"Raether","given":"Elisabeth"}],"issued":{"date-parts":[["2019"]]}},"locator":"160"}],"schema":"https://github.com/citation-style-language/schema/raw/master/csl-citation.json"} </w:instrText>
      </w:r>
      <w:r>
        <w:fldChar w:fldCharType="separate"/>
      </w:r>
      <w:r w:rsidR="00AE39A9" w:rsidRPr="00AE39A9">
        <w:rPr>
          <w:rFonts w:ascii="Calibri" w:hAnsi="Calibri" w:cs="Calibri"/>
        </w:rPr>
        <w:t>Raether, 160.</w:t>
      </w:r>
      <w:r>
        <w:fldChar w:fldCharType="end"/>
      </w:r>
    </w:p>
  </w:footnote>
  <w:footnote w:id="1754">
    <w:p w14:paraId="502FFDD3" w14:textId="5B57B6A7" w:rsidR="00ED515B" w:rsidRDefault="00ED515B">
      <w:pPr>
        <w:pStyle w:val="FootnoteText"/>
      </w:pPr>
      <w:r>
        <w:rPr>
          <w:rStyle w:val="FootnoteReference"/>
        </w:rPr>
        <w:footnoteRef/>
      </w:r>
      <w:r>
        <w:t xml:space="preserve"> </w:t>
      </w:r>
      <w:r>
        <w:fldChar w:fldCharType="begin"/>
      </w:r>
      <w:r w:rsidR="008C334C">
        <w:instrText xml:space="preserve"> ADDIN ZOTERO_ITEM CSL_CITATION {"citationID":"CLcn8HRh","properties":{"formattedCitation":"\\uc0\\u8222{}ZEITmagazin\\uc0\\u8220{}.","plainCitation":"„ZEITmagazin“.","noteIndex":1753},"citationItems":[{"id":96,"uris":["http://zotero.org/users/local/usTu59L8/items/EJMJD2IT"],"itemData":{"id":96,"type":"article-journal","title":"ZEITmagazin"}}],"schema":"https://github.com/citation-style-language/schema/raw/master/csl-citation.json"} </w:instrText>
      </w:r>
      <w:r>
        <w:fldChar w:fldCharType="separate"/>
      </w:r>
      <w:r w:rsidRPr="00ED515B">
        <w:rPr>
          <w:rFonts w:ascii="Calibri" w:hAnsi="Calibri" w:cs="Calibri"/>
          <w:szCs w:val="24"/>
        </w:rPr>
        <w:t>„ZEITmagazin“.</w:t>
      </w:r>
      <w:r>
        <w:fldChar w:fldCharType="end"/>
      </w:r>
    </w:p>
  </w:footnote>
  <w:footnote w:id="1755">
    <w:p w14:paraId="6AE5E71E" w14:textId="37E6BA17" w:rsidR="000A1068" w:rsidRDefault="000A1068">
      <w:pPr>
        <w:pStyle w:val="FootnoteText"/>
      </w:pPr>
      <w:r>
        <w:rPr>
          <w:rStyle w:val="FootnoteReference"/>
        </w:rPr>
        <w:footnoteRef/>
      </w:r>
      <w:r>
        <w:t xml:space="preserve"> </w:t>
      </w:r>
      <w:r>
        <w:fldChar w:fldCharType="begin"/>
      </w:r>
      <w:r w:rsidR="008C334C">
        <w:instrText xml:space="preserve"> ADDIN ZOTERO_ITEM CSL_CITATION {"citationID":"BviIhl3c","properties":{"formattedCitation":"\\uc0\\u8222{}ZEITmagazin\\uc0\\u8220{}.","plainCitation":"„ZEITmagazin“.","noteIndex":1754},"citationItems":[{"id":96,"uris":["http://zotero.org/users/local/usTu59L8/items/EJMJD2IT"],"itemData":{"id":96,"type":"article-journal","title":"ZEITmagazin"}}],"schema":"https://github.com/citation-style-language/schema/raw/master/csl-citation.json"} </w:instrText>
      </w:r>
      <w:r>
        <w:fldChar w:fldCharType="separate"/>
      </w:r>
      <w:r w:rsidRPr="000A1068">
        <w:rPr>
          <w:rFonts w:ascii="Calibri" w:hAnsi="Calibri" w:cs="Calibri"/>
          <w:szCs w:val="24"/>
        </w:rPr>
        <w:t>„ZEITmagazin“.</w:t>
      </w:r>
      <w:r>
        <w:fldChar w:fldCharType="end"/>
      </w:r>
    </w:p>
  </w:footnote>
  <w:footnote w:id="1756">
    <w:p w14:paraId="04C600C7" w14:textId="7560AE2D" w:rsidR="000A1068" w:rsidRDefault="000A1068">
      <w:pPr>
        <w:pStyle w:val="FootnoteText"/>
      </w:pPr>
      <w:r>
        <w:rPr>
          <w:rStyle w:val="FootnoteReference"/>
        </w:rPr>
        <w:footnoteRef/>
      </w:r>
      <w:r>
        <w:t xml:space="preserve"> </w:t>
      </w:r>
      <w:r>
        <w:fldChar w:fldCharType="begin"/>
      </w:r>
      <w:r w:rsidR="008C334C">
        <w:instrText xml:space="preserve"> ADDIN ZOTERO_ITEM CSL_CITATION {"citationID":"vxmtv0tB","properties":{"formattedCitation":"\\uc0\\u8222{}ZEITmagazin\\uc0\\u8220{}.","plainCitation":"„ZEITmagazin“.","noteIndex":1755},"citationItems":[{"id":96,"uris":["http://zotero.org/users/local/usTu59L8/items/EJMJD2IT"],"itemData":{"id":96,"type":"article-journal","title":"ZEITmagazin"}}],"schema":"https://github.com/citation-style-language/schema/raw/master/csl-citation.json"} </w:instrText>
      </w:r>
      <w:r>
        <w:fldChar w:fldCharType="separate"/>
      </w:r>
      <w:r w:rsidRPr="000A1068">
        <w:rPr>
          <w:rFonts w:ascii="Calibri" w:hAnsi="Calibri" w:cs="Calibri"/>
          <w:szCs w:val="24"/>
        </w:rPr>
        <w:t>„ZEITmagazin“.</w:t>
      </w:r>
      <w:r>
        <w:fldChar w:fldCharType="end"/>
      </w:r>
    </w:p>
  </w:footnote>
  <w:footnote w:id="1757">
    <w:p w14:paraId="055F43FD" w14:textId="5F6298A3" w:rsidR="00E84B5C" w:rsidRDefault="00E84B5C">
      <w:pPr>
        <w:pStyle w:val="FootnoteText"/>
      </w:pPr>
      <w:r>
        <w:rPr>
          <w:rStyle w:val="FootnoteReference"/>
        </w:rPr>
        <w:footnoteRef/>
      </w:r>
      <w:r>
        <w:t xml:space="preserve"> </w:t>
      </w:r>
      <w:r>
        <w:fldChar w:fldCharType="begin"/>
      </w:r>
      <w:r w:rsidR="008C334C">
        <w:instrText xml:space="preserve"> ADDIN ZOTERO_ITEM CSL_CITATION {"citationID":"1JmEMpxK","properties":{"formattedCitation":"\\uc0\\u8222{}ZEITmagazin\\uc0\\u8220{}.","plainCitation":"„ZEITmagazin“.","noteIndex":1756},"citationItems":[{"id":96,"uris":["http://zotero.org/users/local/usTu59L8/items/EJMJD2IT"],"itemData":{"id":96,"type":"article-journal","title":"ZEITmagazin"}}],"schema":"https://github.com/citation-style-language/schema/raw/master/csl-citation.json"} </w:instrText>
      </w:r>
      <w:r>
        <w:fldChar w:fldCharType="separate"/>
      </w:r>
      <w:r w:rsidRPr="00E84B5C">
        <w:rPr>
          <w:rFonts w:ascii="Calibri" w:hAnsi="Calibri" w:cs="Calibri"/>
          <w:szCs w:val="24"/>
        </w:rPr>
        <w:t>„ZEITmagazin“.</w:t>
      </w:r>
      <w:r>
        <w:fldChar w:fldCharType="end"/>
      </w:r>
    </w:p>
  </w:footnote>
  <w:footnote w:id="1758">
    <w:p w14:paraId="78A34147" w14:textId="29F5FFDC" w:rsidR="00530A03" w:rsidRDefault="00530A03">
      <w:pPr>
        <w:pStyle w:val="FootnoteText"/>
      </w:pPr>
      <w:r>
        <w:rPr>
          <w:rStyle w:val="FootnoteReference"/>
        </w:rPr>
        <w:footnoteRef/>
      </w:r>
      <w:r>
        <w:t xml:space="preserve"> </w:t>
      </w:r>
      <w:r>
        <w:fldChar w:fldCharType="begin"/>
      </w:r>
      <w:r w:rsidR="008C334C">
        <w:instrText xml:space="preserve"> ADDIN ZOTERO_ITEM CSL_CITATION {"citationID":"tc3eig6B","properties":{"formattedCitation":"\\uc0\\u8222{}ZEITmagazin\\uc0\\u8220{}.","plainCitation":"„ZEITmagazin“.","noteIndex":1757},"citationItems":[{"id":96,"uris":["http://zotero.org/users/local/usTu59L8/items/EJMJD2IT"],"itemData":{"id":96,"type":"article-journal","title":"ZEITmagazin"}}],"schema":"https://github.com/citation-style-language/schema/raw/master/csl-citation.json"} </w:instrText>
      </w:r>
      <w:r>
        <w:fldChar w:fldCharType="separate"/>
      </w:r>
      <w:r w:rsidRPr="00530A03">
        <w:rPr>
          <w:rFonts w:ascii="Calibri" w:hAnsi="Calibri" w:cs="Calibri"/>
          <w:szCs w:val="24"/>
        </w:rPr>
        <w:t>„ZEITmagazin“.</w:t>
      </w:r>
      <w:r>
        <w:fldChar w:fldCharType="end"/>
      </w:r>
    </w:p>
  </w:footnote>
  <w:footnote w:id="1759">
    <w:p w14:paraId="5438EF74" w14:textId="6A42E62A" w:rsidR="000B139F" w:rsidRDefault="000B139F">
      <w:pPr>
        <w:pStyle w:val="FootnoteText"/>
      </w:pPr>
      <w:r>
        <w:rPr>
          <w:rStyle w:val="FootnoteReference"/>
        </w:rPr>
        <w:footnoteRef/>
      </w:r>
      <w:r>
        <w:t xml:space="preserve"> </w:t>
      </w:r>
      <w:r>
        <w:fldChar w:fldCharType="begin"/>
      </w:r>
      <w:r w:rsidR="008C334C">
        <w:instrText xml:space="preserve"> ADDIN ZOTERO_ITEM CSL_CITATION {"citationID":"TNmeAPrF","properties":{"formattedCitation":"Stephen, {\\i{}Das grosse Buch der Desserts}, 135.","plainCitation":"Stephen, Das grosse Buch der Desserts, 135.","noteIndex":1758},"citationItems":[{"id":8,"uris":["http://zotero.org/users/local/usTu59L8/items/XCCR7DGU"],"itemData":{"id":8,"type":"book","event-place":"Köln","ISBN":"978-3-8290-2960-5","language":"ger","number-of-pages":"304","publisher":"Könemann","publisher-place":"Köln","source":"K10plus ISBN","title":"Das grosse Buch der Desserts","editor":[{"family":"Stephen","given":"Wendy"}],"issued":{"date-parts":[["1999"]]}},"locator":"135"}],"schema":"https://github.com/citation-style-language/schema/raw/master/csl-citation.json"} </w:instrText>
      </w:r>
      <w:r>
        <w:fldChar w:fldCharType="separate"/>
      </w:r>
      <w:r w:rsidRPr="000B139F">
        <w:rPr>
          <w:rFonts w:ascii="Calibri" w:hAnsi="Calibri" w:cs="Calibri"/>
          <w:szCs w:val="24"/>
        </w:rPr>
        <w:t xml:space="preserve">Stephen, </w:t>
      </w:r>
      <w:r w:rsidRPr="000B139F">
        <w:rPr>
          <w:rFonts w:ascii="Calibri" w:hAnsi="Calibri" w:cs="Calibri"/>
          <w:i/>
          <w:iCs/>
          <w:szCs w:val="24"/>
        </w:rPr>
        <w:t>Das grosse Buch der Desserts</w:t>
      </w:r>
      <w:r w:rsidRPr="000B139F">
        <w:rPr>
          <w:rFonts w:ascii="Calibri" w:hAnsi="Calibri" w:cs="Calibri"/>
          <w:szCs w:val="24"/>
        </w:rPr>
        <w:t>, 135.</w:t>
      </w:r>
      <w:r>
        <w:fldChar w:fldCharType="end"/>
      </w:r>
    </w:p>
  </w:footnote>
  <w:footnote w:id="1760">
    <w:p w14:paraId="44CB4AD6" w14:textId="77A79AD4" w:rsidR="00FD791E" w:rsidRDefault="00FD791E">
      <w:pPr>
        <w:pStyle w:val="FootnoteText"/>
      </w:pPr>
      <w:r>
        <w:rPr>
          <w:rStyle w:val="FootnoteReference"/>
        </w:rPr>
        <w:footnoteRef/>
      </w:r>
      <w:r>
        <w:t xml:space="preserve"> </w:t>
      </w:r>
      <w:r>
        <w:fldChar w:fldCharType="begin"/>
      </w:r>
      <w:r w:rsidR="008C334C">
        <w:instrText xml:space="preserve"> ADDIN ZOTERO_ITEM CSL_CITATION {"citationID":"yrcKKQIW","properties":{"formattedCitation":"Stephen, 138.","plainCitation":"Stephen, 138.","noteIndex":1759},"citationItems":[{"id":8,"uris":["http://zotero.org/users/local/usTu59L8/items/XCCR7DGU"],"itemData":{"id":8,"type":"book","event-place":"Köln","ISBN":"978-3-8290-2960-5","language":"ger","number-of-pages":"304","publisher":"Könemann","publisher-place":"Köln","source":"K10plus ISBN","title":"Das grosse Buch der Desserts","editor":[{"family":"Stephen","given":"Wendy"}],"issued":{"date-parts":[["1999"]]}},"locator":"138"}],"schema":"https://github.com/citation-style-language/schema/raw/master/csl-citation.json"} </w:instrText>
      </w:r>
      <w:r>
        <w:fldChar w:fldCharType="separate"/>
      </w:r>
      <w:r w:rsidRPr="00FD791E">
        <w:rPr>
          <w:rFonts w:ascii="Calibri" w:hAnsi="Calibri" w:cs="Calibri"/>
        </w:rPr>
        <w:t>Stephen, 138.</w:t>
      </w:r>
      <w:r>
        <w:fldChar w:fldCharType="end"/>
      </w:r>
    </w:p>
  </w:footnote>
  <w:footnote w:id="1761">
    <w:p w14:paraId="6DFED61B" w14:textId="042450DB" w:rsidR="00E04BC0" w:rsidRDefault="00E04BC0">
      <w:pPr>
        <w:pStyle w:val="FootnoteText"/>
      </w:pPr>
      <w:r>
        <w:rPr>
          <w:rStyle w:val="FootnoteReference"/>
        </w:rPr>
        <w:footnoteRef/>
      </w:r>
      <w:r>
        <w:t xml:space="preserve"> </w:t>
      </w:r>
      <w:r>
        <w:fldChar w:fldCharType="begin"/>
      </w:r>
      <w:r w:rsidR="008C334C">
        <w:instrText xml:space="preserve"> ADDIN ZOTERO_ITEM CSL_CITATION {"citationID":"yF28Upmb","properties":{"formattedCitation":"Stephen, 152.","plainCitation":"Stephen, 152.","noteIndex":1760},"citationItems":[{"id":8,"uris":["http://zotero.org/users/local/usTu59L8/items/XCCR7DGU"],"itemData":{"id":8,"type":"book","event-place":"Köln","ISBN":"978-3-8290-2960-5","language":"ger","number-of-pages":"304","publisher":"Könemann","publisher-place":"Köln","source":"K10plus ISBN","title":"Das grosse Buch der Desserts","editor":[{"family":"Stephen","given":"Wendy"}],"issued":{"date-parts":[["1999"]]}},"locator":"152"}],"schema":"https://github.com/citation-style-language/schema/raw/master/csl-citation.json"} </w:instrText>
      </w:r>
      <w:r>
        <w:fldChar w:fldCharType="separate"/>
      </w:r>
      <w:r w:rsidRPr="00E04BC0">
        <w:rPr>
          <w:rFonts w:ascii="Calibri" w:hAnsi="Calibri" w:cs="Calibri"/>
        </w:rPr>
        <w:t>Stephen, 152.</w:t>
      </w:r>
      <w:r>
        <w:fldChar w:fldCharType="end"/>
      </w:r>
    </w:p>
  </w:footnote>
  <w:footnote w:id="1762">
    <w:p w14:paraId="36720DC1" w14:textId="75FC0C74" w:rsidR="006705ED" w:rsidRDefault="006705ED">
      <w:pPr>
        <w:pStyle w:val="FootnoteText"/>
      </w:pPr>
      <w:r>
        <w:rPr>
          <w:rStyle w:val="FootnoteReference"/>
        </w:rPr>
        <w:footnoteRef/>
      </w:r>
      <w:r>
        <w:t xml:space="preserve"> </w:t>
      </w:r>
      <w:r>
        <w:fldChar w:fldCharType="begin"/>
      </w:r>
      <w:r w:rsidR="008C334C">
        <w:instrText xml:space="preserve"> ADDIN ZOTERO_ITEM CSL_CITATION {"citationID":"Qi5SW7lp","properties":{"formattedCitation":"Stephen, 157.","plainCitation":"Stephen, 157.","noteIndex":1761},"citationItems":[{"id":8,"uris":["http://zotero.org/users/local/usTu59L8/items/XCCR7DGU"],"itemData":{"id":8,"type":"book","event-place":"Köln","ISBN":"978-3-8290-2960-5","language":"ger","number-of-pages":"304","publisher":"Könemann","publisher-place":"Köln","source":"K10plus ISBN","title":"Das grosse Buch der Desserts","editor":[{"family":"Stephen","given":"Wendy"}],"issued":{"date-parts":[["1999"]]}},"locator":"157"}],"schema":"https://github.com/citation-style-language/schema/raw/master/csl-citation.json"} </w:instrText>
      </w:r>
      <w:r>
        <w:fldChar w:fldCharType="separate"/>
      </w:r>
      <w:r w:rsidRPr="006705ED">
        <w:rPr>
          <w:rFonts w:ascii="Calibri" w:hAnsi="Calibri" w:cs="Calibri"/>
        </w:rPr>
        <w:t>Stephen, 157.</w:t>
      </w:r>
      <w:r>
        <w:fldChar w:fldCharType="end"/>
      </w:r>
    </w:p>
  </w:footnote>
  <w:footnote w:id="1763">
    <w:p w14:paraId="0BA128FA" w14:textId="342D77D7" w:rsidR="00CC7FA5" w:rsidRDefault="00CC7FA5">
      <w:pPr>
        <w:pStyle w:val="FootnoteText"/>
      </w:pPr>
      <w:r>
        <w:rPr>
          <w:rStyle w:val="FootnoteReference"/>
        </w:rPr>
        <w:footnoteRef/>
      </w:r>
      <w:r>
        <w:t xml:space="preserve"> </w:t>
      </w:r>
      <w:r>
        <w:fldChar w:fldCharType="begin"/>
      </w:r>
      <w:r w:rsidR="008C334C">
        <w:instrText xml:space="preserve"> ADDIN ZOTERO_ITEM CSL_CITATION {"citationID":"uuqZOV4u","properties":{"formattedCitation":"Stephen, 47.","plainCitation":"Stephen, 47.","noteIndex":1762},"citationItems":[{"id":8,"uris":["http://zotero.org/users/local/usTu59L8/items/XCCR7DGU"],"itemData":{"id":8,"type":"book","event-place":"Köln","ISBN":"978-3-8290-2960-5","language":"ger","number-of-pages":"304","publisher":"Könemann","publisher-place":"Köln","source":"K10plus ISBN","title":"Das grosse Buch der Desserts","editor":[{"family":"Stephen","given":"Wendy"}],"issued":{"date-parts":[["1999"]]}},"locator":"47"}],"schema":"https://github.com/citation-style-language/schema/raw/master/csl-citation.json"} </w:instrText>
      </w:r>
      <w:r>
        <w:fldChar w:fldCharType="separate"/>
      </w:r>
      <w:r w:rsidRPr="00CC7FA5">
        <w:rPr>
          <w:rFonts w:ascii="Calibri" w:hAnsi="Calibri" w:cs="Calibri"/>
        </w:rPr>
        <w:t>Stephen, 47.</w:t>
      </w:r>
      <w:r>
        <w:fldChar w:fldCharType="end"/>
      </w:r>
    </w:p>
  </w:footnote>
  <w:footnote w:id="1764">
    <w:p w14:paraId="526039FF" w14:textId="0F36F3B4" w:rsidR="00415EDE" w:rsidRDefault="00415EDE">
      <w:pPr>
        <w:pStyle w:val="FootnoteText"/>
      </w:pPr>
      <w:r>
        <w:rPr>
          <w:rStyle w:val="FootnoteReference"/>
        </w:rPr>
        <w:footnoteRef/>
      </w:r>
      <w:r>
        <w:t xml:space="preserve"> </w:t>
      </w:r>
      <w:r>
        <w:fldChar w:fldCharType="begin"/>
      </w:r>
      <w:r w:rsidR="008C334C">
        <w:instrText xml:space="preserve"> ADDIN ZOTERO_ITEM CSL_CITATION {"citationID":"L75XS2Q1","properties":{"formattedCitation":"Stephen, 49.","plainCitation":"Stephen, 49.","noteIndex":1763},"citationItems":[{"id":8,"uris":["http://zotero.org/users/local/usTu59L8/items/XCCR7DGU"],"itemData":{"id":8,"type":"book","event-place":"Köln","ISBN":"978-3-8290-2960-5","language":"ger","number-of-pages":"304","publisher":"Könemann","publisher-place":"Köln","source":"K10plus ISBN","title":"Das grosse Buch der Desserts","editor":[{"family":"Stephen","given":"Wendy"}],"issued":{"date-parts":[["1999"]]}},"locator":"49"}],"schema":"https://github.com/citation-style-language/schema/raw/master/csl-citation.json"} </w:instrText>
      </w:r>
      <w:r>
        <w:fldChar w:fldCharType="separate"/>
      </w:r>
      <w:r w:rsidRPr="00415EDE">
        <w:rPr>
          <w:rFonts w:ascii="Calibri" w:hAnsi="Calibri" w:cs="Calibri"/>
        </w:rPr>
        <w:t>Stephen, 49.</w:t>
      </w:r>
      <w:r>
        <w:fldChar w:fldCharType="end"/>
      </w:r>
    </w:p>
  </w:footnote>
  <w:footnote w:id="1765">
    <w:p w14:paraId="252C9F04" w14:textId="71E28DC8" w:rsidR="000D6A9C" w:rsidRDefault="000D6A9C">
      <w:pPr>
        <w:pStyle w:val="FootnoteText"/>
      </w:pPr>
      <w:r>
        <w:rPr>
          <w:rStyle w:val="FootnoteReference"/>
        </w:rPr>
        <w:footnoteRef/>
      </w:r>
      <w:r>
        <w:t xml:space="preserve"> </w:t>
      </w:r>
      <w:r>
        <w:fldChar w:fldCharType="begin"/>
      </w:r>
      <w:r w:rsidR="008C334C">
        <w:instrText xml:space="preserve"> ADDIN ZOTERO_ITEM CSL_CITATION {"citationID":"peXHmyko","properties":{"formattedCitation":"Stephen, 55.","plainCitation":"Stephen, 55.","noteIndex":1764},"citationItems":[{"id":8,"uris":["http://zotero.org/users/local/usTu59L8/items/XCCR7DGU"],"itemData":{"id":8,"type":"book","event-place":"Köln","ISBN":"978-3-8290-2960-5","language":"ger","number-of-pages":"304","publisher":"Könemann","publisher-place":"Köln","source":"K10plus ISBN","title":"Das grosse Buch der Desserts","editor":[{"family":"Stephen","given":"Wendy"}],"issued":{"date-parts":[["1999"]]}},"locator":"55"}],"schema":"https://github.com/citation-style-language/schema/raw/master/csl-citation.json"} </w:instrText>
      </w:r>
      <w:r>
        <w:fldChar w:fldCharType="separate"/>
      </w:r>
      <w:r w:rsidRPr="000D6A9C">
        <w:rPr>
          <w:rFonts w:ascii="Calibri" w:hAnsi="Calibri" w:cs="Calibri"/>
        </w:rPr>
        <w:t>Stephen, 55.</w:t>
      </w:r>
      <w:r>
        <w:fldChar w:fldCharType="end"/>
      </w:r>
    </w:p>
  </w:footnote>
  <w:footnote w:id="1766">
    <w:p w14:paraId="2D778623" w14:textId="4D06943D" w:rsidR="001F7814" w:rsidRDefault="001F7814">
      <w:pPr>
        <w:pStyle w:val="FootnoteText"/>
      </w:pPr>
      <w:r>
        <w:rPr>
          <w:rStyle w:val="FootnoteReference"/>
        </w:rPr>
        <w:footnoteRef/>
      </w:r>
      <w:r>
        <w:t xml:space="preserve"> </w:t>
      </w:r>
      <w:r>
        <w:fldChar w:fldCharType="begin"/>
      </w:r>
      <w:r w:rsidR="008C334C">
        <w:instrText xml:space="preserve"> ADDIN ZOTERO_ITEM CSL_CITATION {"citationID":"v9WgzjTi","properties":{"formattedCitation":"Stephen, 75.","plainCitation":"Stephen, 75.","noteIndex":1765},"citationItems":[{"id":8,"uris":["http://zotero.org/users/local/usTu59L8/items/XCCR7DGU"],"itemData":{"id":8,"type":"book","event-place":"Köln","ISBN":"978-3-8290-2960-5","language":"ger","number-of-pages":"304","publisher":"Könemann","publisher-place":"Köln","source":"K10plus ISBN","title":"Das grosse Buch der Desserts","editor":[{"family":"Stephen","given":"Wendy"}],"issued":{"date-parts":[["1999"]]}},"locator":"75"}],"schema":"https://github.com/citation-style-language/schema/raw/master/csl-citation.json"} </w:instrText>
      </w:r>
      <w:r>
        <w:fldChar w:fldCharType="separate"/>
      </w:r>
      <w:r w:rsidRPr="001F7814">
        <w:rPr>
          <w:rFonts w:ascii="Calibri" w:hAnsi="Calibri" w:cs="Calibri"/>
        </w:rPr>
        <w:t>Stephen, 75.</w:t>
      </w:r>
      <w:r>
        <w:fldChar w:fldCharType="end"/>
      </w:r>
    </w:p>
  </w:footnote>
  <w:footnote w:id="1767">
    <w:p w14:paraId="3A455D1D" w14:textId="2DAFEE98" w:rsidR="00C01E37" w:rsidRDefault="00C01E37">
      <w:pPr>
        <w:pStyle w:val="FootnoteText"/>
      </w:pPr>
      <w:r>
        <w:rPr>
          <w:rStyle w:val="FootnoteReference"/>
        </w:rPr>
        <w:footnoteRef/>
      </w:r>
      <w:r>
        <w:t xml:space="preserve"> </w:t>
      </w:r>
      <w:r>
        <w:fldChar w:fldCharType="begin"/>
      </w:r>
      <w:r w:rsidR="008C334C">
        <w:instrText xml:space="preserve"> ADDIN ZOTERO_ITEM CSL_CITATION {"citationID":"g9E2SGRv","properties":{"formattedCitation":"essen &amp; trinken, \\uc0\\u8222{}essen &amp; trinken Spezial: Einladung zum Grillen\\uc0\\u8220{}, 151.","plainCitation":"essen &amp; trinken, „essen &amp; trinken Spezial: Einladung zum Grillen“, 151.","noteIndex":1766},"citationItems":[{"id":88,"uris":["http://zotero.org/users/local/usTu59L8/items/C3DD47IM"],"itemData":{"id":88,"type":"article-journal","collection-title":"essen &amp; trinken","title":"essen &amp; trinken Spezial: Einladung zum Grillen","volume":"02/2018","editor":[{"family":"essen &amp; trinken","given":""}],"issued":{"date-parts":[["2018"]]}},"locator":"151"}],"schema":"https://github.com/citation-style-language/schema/raw/master/csl-citation.json"} </w:instrText>
      </w:r>
      <w:r>
        <w:fldChar w:fldCharType="separate"/>
      </w:r>
      <w:r w:rsidRPr="00C01E37">
        <w:rPr>
          <w:rFonts w:ascii="Calibri" w:hAnsi="Calibri" w:cs="Calibri"/>
          <w:szCs w:val="24"/>
        </w:rPr>
        <w:t>essen &amp; trinken, „essen &amp; trinken Spezial: Einladung zum Grillen“, 151.</w:t>
      </w:r>
      <w:r>
        <w:fldChar w:fldCharType="end"/>
      </w:r>
    </w:p>
  </w:footnote>
  <w:footnote w:id="1768">
    <w:p w14:paraId="4F0CB263" w14:textId="7FF1ABAE" w:rsidR="00236AEC" w:rsidRPr="00A63C2D" w:rsidRDefault="00236AEC">
      <w:pPr>
        <w:pStyle w:val="FootnoteText"/>
      </w:pPr>
      <w:r>
        <w:rPr>
          <w:rStyle w:val="FootnoteReference"/>
        </w:rPr>
        <w:footnoteRef/>
      </w:r>
      <w:r w:rsidRPr="00A63C2D">
        <w:t xml:space="preserve"> </w:t>
      </w:r>
      <w:r>
        <w:fldChar w:fldCharType="begin"/>
      </w:r>
      <w:r w:rsidR="008C334C">
        <w:instrText xml:space="preserve"> ADDIN ZOTERO_ITEM CSL_CITATION {"citationID":"WFrpYMU1","properties":{"formattedCitation":"Living at Home, \\uc0\\u8222{}Living at Home Spezial: G\\uc0\\u228{}ste und Feste\\uc0\\u8220{}, 129.","plainCitation":"Living at Home, „Living at Home Spezial: Gäste und Feste“, 129.","noteIndex":1767},"citationItems":[{"id":90,"uris":["http://zotero.org/users/local/usTu59L8/items/NBMGIMGH"],"itemData":{"id":90,"type":"article-journal","collection-title":"Living at Home","title":"Living at Home Spezial: Gäste und Feste","volume":"2","author":[{"family":"Living at Home","given":""}],"issued":{"date-parts":[["2009"]]}},"locator":"129"}],"schema":"https://github.com/citation-style-language/schema/raw/master/csl-citation.json"} </w:instrText>
      </w:r>
      <w:r>
        <w:fldChar w:fldCharType="separate"/>
      </w:r>
      <w:r w:rsidRPr="00A63C2D">
        <w:rPr>
          <w:rFonts w:ascii="Calibri" w:hAnsi="Calibri" w:cs="Calibri"/>
          <w:szCs w:val="24"/>
        </w:rPr>
        <w:t>Living at Home, „Living at Home Spezial: Gäste und Feste“, 129.</w:t>
      </w:r>
      <w:r>
        <w:fldChar w:fldCharType="end"/>
      </w:r>
    </w:p>
  </w:footnote>
  <w:footnote w:id="1769">
    <w:p w14:paraId="081415A1" w14:textId="245523DA" w:rsidR="00367672" w:rsidRDefault="00367672">
      <w:pPr>
        <w:pStyle w:val="FootnoteText"/>
      </w:pPr>
      <w:r>
        <w:rPr>
          <w:rStyle w:val="FootnoteReference"/>
        </w:rPr>
        <w:footnoteRef/>
      </w:r>
      <w:r>
        <w:t xml:space="preserve"> </w:t>
      </w:r>
      <w:r>
        <w:fldChar w:fldCharType="begin"/>
      </w:r>
      <w:r w:rsidR="008C334C">
        <w:instrText xml:space="preserve"> ADDIN ZOTERO_ITEM CSL_CITATION {"citationID":"wf1WTOcQ","properties":{"formattedCitation":"Landidee, Hrsg., \\uc0\\u8222{}Landkuchen: Traditionelle und neue Rezepte aus l\\uc0\\u228{}ndlichen Backstuben\\uc0\\u8220{}, o.\\uc0\\u160{}J., 15.","plainCitation":"Landidee, Hrsg., „Landkuchen: Traditionelle und neue Rezepte aus ländlichen Backstuben“, o. J., 15.","noteIndex":1768},"citationItems":[{"id":85,"uris":["http://zotero.org/users/local/usTu59L8/items/QW6JUQWP"],"itemData":{"id":85,"type":"article-journal","title":"Landkuchen: Traditionelle und neue Rezepte aus ländlichen Backstuben","editor":[{"family":"Landidee","given":""}]},"locator":"15"}],"schema":"https://github.com/citation-style-language/schema/raw/master/csl-citation.json"} </w:instrText>
      </w:r>
      <w:r>
        <w:fldChar w:fldCharType="separate"/>
      </w:r>
      <w:r w:rsidRPr="00367672">
        <w:rPr>
          <w:rFonts w:ascii="Calibri" w:hAnsi="Calibri" w:cs="Calibri"/>
          <w:szCs w:val="24"/>
        </w:rPr>
        <w:t>Landidee, Hrsg., „Landkuchen: Traditionelle und neue Rezepte aus ländlichen Backstuben“, o. J., 15.</w:t>
      </w:r>
      <w:r>
        <w:fldChar w:fldCharType="end"/>
      </w:r>
    </w:p>
  </w:footnote>
  <w:footnote w:id="1770">
    <w:p w14:paraId="5D389FDB" w14:textId="2592AF13" w:rsidR="000D1F76" w:rsidRDefault="000D1F76">
      <w:pPr>
        <w:pStyle w:val="FootnoteText"/>
      </w:pPr>
      <w:r>
        <w:rPr>
          <w:rStyle w:val="FootnoteReference"/>
        </w:rPr>
        <w:footnoteRef/>
      </w:r>
      <w:r>
        <w:t xml:space="preserve"> </w:t>
      </w:r>
      <w:r>
        <w:fldChar w:fldCharType="begin"/>
      </w:r>
      <w:r w:rsidR="008C334C">
        <w:instrText xml:space="preserve"> ADDIN ZOTERO_ITEM CSL_CITATION {"citationID":"eaxDqslp","properties":{"formattedCitation":"Landidee, 45.","plainCitation":"Landidee, 45.","noteIndex":1769},"citationItems":[{"id":85,"uris":["http://zotero.org/users/local/usTu59L8/items/QW6JUQWP"],"itemData":{"id":85,"type":"article-journal","title":"Landkuchen: Traditionelle und neue Rezepte aus ländlichen Backstuben","editor":[{"family":"Landidee","given":""}]},"locator":"45"}],"schema":"https://github.com/citation-style-language/schema/raw/master/csl-citation.json"} </w:instrText>
      </w:r>
      <w:r>
        <w:fldChar w:fldCharType="separate"/>
      </w:r>
      <w:r w:rsidRPr="000D1F76">
        <w:rPr>
          <w:rFonts w:ascii="Calibri" w:hAnsi="Calibri" w:cs="Calibri"/>
        </w:rPr>
        <w:t>Landidee, 45.</w:t>
      </w:r>
      <w:r>
        <w:fldChar w:fldCharType="end"/>
      </w:r>
    </w:p>
  </w:footnote>
  <w:footnote w:id="1771">
    <w:p w14:paraId="5EF1277F" w14:textId="3645E38A" w:rsidR="00574B5D" w:rsidRDefault="00574B5D">
      <w:pPr>
        <w:pStyle w:val="FootnoteText"/>
      </w:pPr>
      <w:r>
        <w:rPr>
          <w:rStyle w:val="FootnoteReference"/>
        </w:rPr>
        <w:footnoteRef/>
      </w:r>
      <w:r>
        <w:t xml:space="preserve"> </w:t>
      </w:r>
      <w:r>
        <w:fldChar w:fldCharType="begin"/>
      </w:r>
      <w:r w:rsidR="008C334C">
        <w:instrText xml:space="preserve"> ADDIN ZOTERO_ITEM CSL_CITATION {"citationID":"MI3Ua0jY","properties":{"formattedCitation":"Landidee, 39.","plainCitation":"Landidee, 39.","noteIndex":1770},"citationItems":[{"id":85,"uris":["http://zotero.org/users/local/usTu59L8/items/QW6JUQWP"],"itemData":{"id":85,"type":"article-journal","title":"Landkuchen: Traditionelle und neue Rezepte aus ländlichen Backstuben","editor":[{"family":"Landidee","given":""}]},"locator":"39"}],"schema":"https://github.com/citation-style-language/schema/raw/master/csl-citation.json"} </w:instrText>
      </w:r>
      <w:r>
        <w:fldChar w:fldCharType="separate"/>
      </w:r>
      <w:r w:rsidRPr="00574B5D">
        <w:rPr>
          <w:rFonts w:ascii="Calibri" w:hAnsi="Calibri" w:cs="Calibri"/>
        </w:rPr>
        <w:t>Landidee, 39.</w:t>
      </w:r>
      <w:r>
        <w:fldChar w:fldCharType="end"/>
      </w:r>
    </w:p>
  </w:footnote>
  <w:footnote w:id="1772">
    <w:p w14:paraId="28B6A7A8" w14:textId="694B9B14" w:rsidR="00260C0F" w:rsidRDefault="00260C0F">
      <w:pPr>
        <w:pStyle w:val="FootnoteText"/>
      </w:pPr>
      <w:r>
        <w:rPr>
          <w:rStyle w:val="FootnoteReference"/>
        </w:rPr>
        <w:footnoteRef/>
      </w:r>
      <w:r>
        <w:t xml:space="preserve"> </w:t>
      </w:r>
      <w:r>
        <w:fldChar w:fldCharType="begin"/>
      </w:r>
      <w:r w:rsidR="008C334C">
        <w:instrText xml:space="preserve"> ADDIN ZOTERO_ITEM CSL_CITATION {"citationID":"uhhMedsD","properties":{"formattedCitation":"Landidee, 49.","plainCitation":"Landidee, 49.","noteIndex":1771},"citationItems":[{"id":85,"uris":["http://zotero.org/users/local/usTu59L8/items/QW6JUQWP"],"itemData":{"id":85,"type":"article-journal","title":"Landkuchen: Traditionelle und neue Rezepte aus ländlichen Backstuben","editor":[{"family":"Landidee","given":""}]},"locator":"49"}],"schema":"https://github.com/citation-style-language/schema/raw/master/csl-citation.json"} </w:instrText>
      </w:r>
      <w:r>
        <w:fldChar w:fldCharType="separate"/>
      </w:r>
      <w:r w:rsidRPr="00260C0F">
        <w:rPr>
          <w:rFonts w:ascii="Calibri" w:hAnsi="Calibri" w:cs="Calibri"/>
        </w:rPr>
        <w:t>Landidee, 49.</w:t>
      </w:r>
      <w:r>
        <w:fldChar w:fldCharType="end"/>
      </w:r>
    </w:p>
  </w:footnote>
  <w:footnote w:id="1773">
    <w:p w14:paraId="1B0ECD09" w14:textId="067FB6B5" w:rsidR="00826DA3" w:rsidRDefault="00826DA3">
      <w:pPr>
        <w:pStyle w:val="FootnoteText"/>
      </w:pPr>
      <w:r>
        <w:rPr>
          <w:rStyle w:val="FootnoteReference"/>
        </w:rPr>
        <w:footnoteRef/>
      </w:r>
      <w:r>
        <w:t xml:space="preserve"> </w:t>
      </w:r>
      <w:r>
        <w:fldChar w:fldCharType="begin"/>
      </w:r>
      <w:r w:rsidR="008C334C">
        <w:instrText xml:space="preserve"> ADDIN ZOTERO_ITEM CSL_CITATION {"citationID":"UnbUYecb","properties":{"formattedCitation":"Landidee, 61.","plainCitation":"Landidee, 61.","noteIndex":1772},"citationItems":[{"id":85,"uris":["http://zotero.org/users/local/usTu59L8/items/QW6JUQWP"],"itemData":{"id":85,"type":"article-journal","title":"Landkuchen: Traditionelle und neue Rezepte aus ländlichen Backstuben","editor":[{"family":"Landidee","given":""}]},"locator":"61"}],"schema":"https://github.com/citation-style-language/schema/raw/master/csl-citation.json"} </w:instrText>
      </w:r>
      <w:r>
        <w:fldChar w:fldCharType="separate"/>
      </w:r>
      <w:r w:rsidRPr="00826DA3">
        <w:rPr>
          <w:rFonts w:ascii="Calibri" w:hAnsi="Calibri" w:cs="Calibri"/>
        </w:rPr>
        <w:t>Landidee, 61.</w:t>
      </w:r>
      <w:r>
        <w:fldChar w:fldCharType="end"/>
      </w:r>
    </w:p>
  </w:footnote>
  <w:footnote w:id="1774">
    <w:p w14:paraId="64C12099" w14:textId="5AEB7DB1" w:rsidR="008052DC" w:rsidRDefault="008052DC">
      <w:pPr>
        <w:pStyle w:val="FootnoteText"/>
      </w:pPr>
      <w:r>
        <w:rPr>
          <w:rStyle w:val="FootnoteReference"/>
        </w:rPr>
        <w:footnoteRef/>
      </w:r>
      <w:r>
        <w:t xml:space="preserve"> </w:t>
      </w:r>
      <w:r>
        <w:fldChar w:fldCharType="begin"/>
      </w:r>
      <w:r w:rsidR="008C334C">
        <w:instrText xml:space="preserve"> ADDIN ZOTERO_ITEM CSL_CITATION {"citationID":"YEVjErDg","properties":{"formattedCitation":"Landidee, 67.","plainCitation":"Landidee, 67.","noteIndex":1773},"citationItems":[{"id":85,"uris":["http://zotero.org/users/local/usTu59L8/items/QW6JUQWP"],"itemData":{"id":85,"type":"article-journal","title":"Landkuchen: Traditionelle und neue Rezepte aus ländlichen Backstuben","editor":[{"family":"Landidee","given":""}]},"locator":"67"}],"schema":"https://github.com/citation-style-language/schema/raw/master/csl-citation.json"} </w:instrText>
      </w:r>
      <w:r>
        <w:fldChar w:fldCharType="separate"/>
      </w:r>
      <w:r w:rsidRPr="008052DC">
        <w:rPr>
          <w:rFonts w:ascii="Calibri" w:hAnsi="Calibri" w:cs="Calibri"/>
        </w:rPr>
        <w:t>Landidee, 67.</w:t>
      </w:r>
      <w:r>
        <w:fldChar w:fldCharType="end"/>
      </w:r>
    </w:p>
  </w:footnote>
  <w:footnote w:id="1775">
    <w:p w14:paraId="41F0EB8A" w14:textId="756F7FF2" w:rsidR="00BD7FA5" w:rsidRDefault="00BD7FA5">
      <w:pPr>
        <w:pStyle w:val="FootnoteText"/>
      </w:pPr>
      <w:r>
        <w:rPr>
          <w:rStyle w:val="FootnoteReference"/>
        </w:rPr>
        <w:footnoteRef/>
      </w:r>
      <w:r>
        <w:t xml:space="preserve"> </w:t>
      </w:r>
      <w:r>
        <w:fldChar w:fldCharType="begin"/>
      </w:r>
      <w:r w:rsidR="008C334C">
        <w:instrText xml:space="preserve"> ADDIN ZOTERO_ITEM CSL_CITATION {"citationID":"ysM5XT2E","properties":{"formattedCitation":"Landidee, 72.","plainCitation":"Landidee, 72.","noteIndex":1774},"citationItems":[{"id":85,"uris":["http://zotero.org/users/local/usTu59L8/items/QW6JUQWP"],"itemData":{"id":85,"type":"article-journal","title":"Landkuchen: Traditionelle und neue Rezepte aus ländlichen Backstuben","editor":[{"family":"Landidee","given":""}]},"locator":"72"}],"schema":"https://github.com/citation-style-language/schema/raw/master/csl-citation.json"} </w:instrText>
      </w:r>
      <w:r>
        <w:fldChar w:fldCharType="separate"/>
      </w:r>
      <w:r w:rsidRPr="00BD7FA5">
        <w:rPr>
          <w:rFonts w:ascii="Calibri" w:hAnsi="Calibri" w:cs="Calibri"/>
        </w:rPr>
        <w:t>Landidee, 72.</w:t>
      </w:r>
      <w:r>
        <w:fldChar w:fldCharType="end"/>
      </w:r>
    </w:p>
  </w:footnote>
  <w:footnote w:id="1776">
    <w:p w14:paraId="35DC4CB3" w14:textId="74EFE67F" w:rsidR="00CB0B4C" w:rsidRDefault="00CB0B4C">
      <w:pPr>
        <w:pStyle w:val="FootnoteText"/>
      </w:pPr>
      <w:r>
        <w:rPr>
          <w:rStyle w:val="FootnoteReference"/>
        </w:rPr>
        <w:footnoteRef/>
      </w:r>
      <w:r>
        <w:t xml:space="preserve"> </w:t>
      </w:r>
      <w:r>
        <w:fldChar w:fldCharType="begin"/>
      </w:r>
      <w:r w:rsidR="008C334C">
        <w:instrText xml:space="preserve"> ADDIN ZOTERO_ITEM CSL_CITATION {"citationID":"xPXBBqS1","properties":{"formattedCitation":"Landidee, 74.","plainCitation":"Landidee, 74.","noteIndex":1775},"citationItems":[{"id":85,"uris":["http://zotero.org/users/local/usTu59L8/items/QW6JUQWP"],"itemData":{"id":85,"type":"article-journal","title":"Landkuchen: Traditionelle und neue Rezepte aus ländlichen Backstuben","editor":[{"family":"Landidee","given":""}]},"locator":"74"}],"schema":"https://github.com/citation-style-language/schema/raw/master/csl-citation.json"} </w:instrText>
      </w:r>
      <w:r>
        <w:fldChar w:fldCharType="separate"/>
      </w:r>
      <w:r w:rsidRPr="00CB0B4C">
        <w:rPr>
          <w:rFonts w:ascii="Calibri" w:hAnsi="Calibri" w:cs="Calibri"/>
        </w:rPr>
        <w:t>Landidee, 74.</w:t>
      </w:r>
      <w:r>
        <w:fldChar w:fldCharType="end"/>
      </w:r>
    </w:p>
  </w:footnote>
  <w:footnote w:id="1777">
    <w:p w14:paraId="01AF8979" w14:textId="7E2CAB43" w:rsidR="00B770D9" w:rsidRDefault="00B770D9">
      <w:pPr>
        <w:pStyle w:val="FootnoteText"/>
      </w:pPr>
      <w:r>
        <w:rPr>
          <w:rStyle w:val="FootnoteReference"/>
        </w:rPr>
        <w:footnoteRef/>
      </w:r>
      <w:r>
        <w:t xml:space="preserve"> </w:t>
      </w:r>
      <w:r>
        <w:fldChar w:fldCharType="begin"/>
      </w:r>
      <w:r w:rsidR="008C334C">
        <w:instrText xml:space="preserve"> ADDIN ZOTERO_ITEM CSL_CITATION {"citationID":"MCWMjyht","properties":{"formattedCitation":"Landidee, 78.","plainCitation":"Landidee, 78.","noteIndex":1776},"citationItems":[{"id":85,"uris":["http://zotero.org/users/local/usTu59L8/items/QW6JUQWP"],"itemData":{"id":85,"type":"article-journal","title":"Landkuchen: Traditionelle und neue Rezepte aus ländlichen Backstuben","editor":[{"family":"Landidee","given":""}]},"locator":"78"}],"schema":"https://github.com/citation-style-language/schema/raw/master/csl-citation.json"} </w:instrText>
      </w:r>
      <w:r>
        <w:fldChar w:fldCharType="separate"/>
      </w:r>
      <w:r w:rsidRPr="00B770D9">
        <w:rPr>
          <w:rFonts w:ascii="Calibri" w:hAnsi="Calibri" w:cs="Calibri"/>
        </w:rPr>
        <w:t>Landidee, 78.</w:t>
      </w:r>
      <w:r>
        <w:fldChar w:fldCharType="end"/>
      </w:r>
    </w:p>
  </w:footnote>
  <w:footnote w:id="1778">
    <w:p w14:paraId="27DAD3A3" w14:textId="09831942" w:rsidR="00AB61D1" w:rsidRDefault="00AB61D1">
      <w:pPr>
        <w:pStyle w:val="FootnoteText"/>
      </w:pPr>
      <w:r>
        <w:rPr>
          <w:rStyle w:val="FootnoteReference"/>
        </w:rPr>
        <w:footnoteRef/>
      </w:r>
      <w:r>
        <w:t xml:space="preserve"> </w:t>
      </w:r>
      <w:r>
        <w:fldChar w:fldCharType="begin"/>
      </w:r>
      <w:r w:rsidR="008C334C">
        <w:instrText xml:space="preserve"> ADDIN ZOTERO_ITEM CSL_CITATION {"citationID":"GgedUoDI","properties":{"formattedCitation":"Landidee, 81.","plainCitation":"Landidee, 81.","noteIndex":1777},"citationItems":[{"id":85,"uris":["http://zotero.org/users/local/usTu59L8/items/QW6JUQWP"],"itemData":{"id":85,"type":"article-journal","title":"Landkuchen: Traditionelle und neue Rezepte aus ländlichen Backstuben","editor":[{"family":"Landidee","given":""}]},"locator":"81"}],"schema":"https://github.com/citation-style-language/schema/raw/master/csl-citation.json"} </w:instrText>
      </w:r>
      <w:r>
        <w:fldChar w:fldCharType="separate"/>
      </w:r>
      <w:r w:rsidRPr="00AB61D1">
        <w:rPr>
          <w:rFonts w:ascii="Calibri" w:hAnsi="Calibri" w:cs="Calibri"/>
        </w:rPr>
        <w:t>Landidee, 81.</w:t>
      </w:r>
      <w:r>
        <w:fldChar w:fldCharType="end"/>
      </w:r>
    </w:p>
  </w:footnote>
  <w:footnote w:id="1779">
    <w:p w14:paraId="174AE499" w14:textId="426EEE99" w:rsidR="00445CC3" w:rsidRDefault="00445CC3">
      <w:pPr>
        <w:pStyle w:val="FootnoteText"/>
      </w:pPr>
      <w:r>
        <w:rPr>
          <w:rStyle w:val="FootnoteReference"/>
        </w:rPr>
        <w:footnoteRef/>
      </w:r>
      <w:r>
        <w:t xml:space="preserve"> </w:t>
      </w:r>
      <w:r>
        <w:fldChar w:fldCharType="begin"/>
      </w:r>
      <w:r w:rsidR="008C334C">
        <w:instrText xml:space="preserve"> ADDIN ZOTERO_ITEM CSL_CITATION {"citationID":"WmWHGAAV","properties":{"formattedCitation":"Landidee, 84.","plainCitation":"Landidee, 84.","noteIndex":1778},"citationItems":[{"id":85,"uris":["http://zotero.org/users/local/usTu59L8/items/QW6JUQWP"],"itemData":{"id":85,"type":"article-journal","title":"Landkuchen: Traditionelle und neue Rezepte aus ländlichen Backstuben","editor":[{"family":"Landidee","given":""}]},"locator":"84"}],"schema":"https://github.com/citation-style-language/schema/raw/master/csl-citation.json"} </w:instrText>
      </w:r>
      <w:r>
        <w:fldChar w:fldCharType="separate"/>
      </w:r>
      <w:r w:rsidRPr="00445CC3">
        <w:rPr>
          <w:rFonts w:ascii="Calibri" w:hAnsi="Calibri" w:cs="Calibri"/>
        </w:rPr>
        <w:t>Landidee, 84.</w:t>
      </w:r>
      <w:r>
        <w:fldChar w:fldCharType="end"/>
      </w:r>
    </w:p>
  </w:footnote>
  <w:footnote w:id="1780">
    <w:p w14:paraId="113E8146" w14:textId="007750FC" w:rsidR="00044CA2" w:rsidRDefault="00044CA2">
      <w:pPr>
        <w:pStyle w:val="FootnoteText"/>
      </w:pPr>
      <w:r>
        <w:rPr>
          <w:rStyle w:val="FootnoteReference"/>
        </w:rPr>
        <w:footnoteRef/>
      </w:r>
      <w:r>
        <w:t xml:space="preserve"> </w:t>
      </w:r>
      <w:r>
        <w:fldChar w:fldCharType="begin"/>
      </w:r>
      <w:r w:rsidR="008C334C">
        <w:instrText xml:space="preserve"> ADDIN ZOTERO_ITEM CSL_CITATION {"citationID":"j0ENWA8r","properties":{"formattedCitation":"Landidee, 98.","plainCitation":"Landidee, 98.","noteIndex":1779},"citationItems":[{"id":85,"uris":["http://zotero.org/users/local/usTu59L8/items/QW6JUQWP"],"itemData":{"id":85,"type":"article-journal","title":"Landkuchen: Traditionelle und neue Rezepte aus ländlichen Backstuben","editor":[{"family":"Landidee","given":""}]},"locator":"98"}],"schema":"https://github.com/citation-style-language/schema/raw/master/csl-citation.json"} </w:instrText>
      </w:r>
      <w:r>
        <w:fldChar w:fldCharType="separate"/>
      </w:r>
      <w:r w:rsidRPr="00044CA2">
        <w:rPr>
          <w:rFonts w:ascii="Calibri" w:hAnsi="Calibri" w:cs="Calibri"/>
        </w:rPr>
        <w:t>Landidee, 98.</w:t>
      </w:r>
      <w:r>
        <w:fldChar w:fldCharType="end"/>
      </w:r>
    </w:p>
  </w:footnote>
  <w:footnote w:id="1781">
    <w:p w14:paraId="20E6666D" w14:textId="4CB3810C" w:rsidR="00844EDD" w:rsidRDefault="00844EDD">
      <w:pPr>
        <w:pStyle w:val="FootnoteText"/>
      </w:pPr>
      <w:r>
        <w:rPr>
          <w:rStyle w:val="FootnoteReference"/>
        </w:rPr>
        <w:footnoteRef/>
      </w:r>
      <w:r>
        <w:t xml:space="preserve"> </w:t>
      </w:r>
      <w:r>
        <w:fldChar w:fldCharType="begin"/>
      </w:r>
      <w:r w:rsidR="008C334C">
        <w:instrText xml:space="preserve"> ADDIN ZOTERO_ITEM CSL_CITATION {"citationID":"4Qskp5B9","properties":{"formattedCitation":"Landidee, 100.","plainCitation":"Landidee, 100.","noteIndex":1780},"citationItems":[{"id":85,"uris":["http://zotero.org/users/local/usTu59L8/items/QW6JUQWP"],"itemData":{"id":85,"type":"article-journal","title":"Landkuchen: Traditionelle und neue Rezepte aus ländlichen Backstuben","editor":[{"family":"Landidee","given":""}]},"locator":"100"}],"schema":"https://github.com/citation-style-language/schema/raw/master/csl-citation.json"} </w:instrText>
      </w:r>
      <w:r>
        <w:fldChar w:fldCharType="separate"/>
      </w:r>
      <w:r w:rsidRPr="00844EDD">
        <w:rPr>
          <w:rFonts w:ascii="Calibri" w:hAnsi="Calibri" w:cs="Calibri"/>
        </w:rPr>
        <w:t>Landidee, 100.</w:t>
      </w:r>
      <w:r>
        <w:fldChar w:fldCharType="end"/>
      </w:r>
    </w:p>
  </w:footnote>
  <w:footnote w:id="1782">
    <w:p w14:paraId="22440066" w14:textId="3E69D16A" w:rsidR="00661357" w:rsidRDefault="00661357">
      <w:pPr>
        <w:pStyle w:val="FootnoteText"/>
      </w:pPr>
      <w:r>
        <w:rPr>
          <w:rStyle w:val="FootnoteReference"/>
        </w:rPr>
        <w:footnoteRef/>
      </w:r>
      <w:r>
        <w:t xml:space="preserve"> </w:t>
      </w:r>
      <w:r>
        <w:fldChar w:fldCharType="begin"/>
      </w:r>
      <w:r w:rsidR="008C334C">
        <w:instrText xml:space="preserve"> ADDIN ZOTERO_ITEM CSL_CITATION {"citationID":"qlSiFPoi","properties":{"formattedCitation":"Landidee, 103.","plainCitation":"Landidee, 103.","noteIndex":1781},"citationItems":[{"id":85,"uris":["http://zotero.org/users/local/usTu59L8/items/QW6JUQWP"],"itemData":{"id":85,"type":"article-journal","title":"Landkuchen: Traditionelle und neue Rezepte aus ländlichen Backstuben","editor":[{"family":"Landidee","given":""}]},"locator":"103"}],"schema":"https://github.com/citation-style-language/schema/raw/master/csl-citation.json"} </w:instrText>
      </w:r>
      <w:r>
        <w:fldChar w:fldCharType="separate"/>
      </w:r>
      <w:r w:rsidRPr="00661357">
        <w:rPr>
          <w:rFonts w:ascii="Calibri" w:hAnsi="Calibri" w:cs="Calibri"/>
        </w:rPr>
        <w:t>Landidee, 103.</w:t>
      </w:r>
      <w:r>
        <w:fldChar w:fldCharType="end"/>
      </w:r>
    </w:p>
  </w:footnote>
  <w:footnote w:id="1783">
    <w:p w14:paraId="71C3082A" w14:textId="1E52138C" w:rsidR="004455D8" w:rsidRDefault="004455D8">
      <w:pPr>
        <w:pStyle w:val="FootnoteText"/>
      </w:pPr>
      <w:r>
        <w:rPr>
          <w:rStyle w:val="FootnoteReference"/>
        </w:rPr>
        <w:footnoteRef/>
      </w:r>
      <w:r>
        <w:t xml:space="preserve"> </w:t>
      </w:r>
      <w:r>
        <w:fldChar w:fldCharType="begin"/>
      </w:r>
      <w:r w:rsidR="008C334C">
        <w:instrText xml:space="preserve"> ADDIN ZOTERO_ITEM CSL_CITATION {"citationID":"1I9pXbfs","properties":{"formattedCitation":"Landidee, 109.","plainCitation":"Landidee, 109.","noteIndex":1782},"citationItems":[{"id":85,"uris":["http://zotero.org/users/local/usTu59L8/items/QW6JUQWP"],"itemData":{"id":85,"type":"article-journal","title":"Landkuchen: Traditionelle und neue Rezepte aus ländlichen Backstuben","editor":[{"family":"Landidee","given":""}]},"locator":"109"}],"schema":"https://github.com/citation-style-language/schema/raw/master/csl-citation.json"} </w:instrText>
      </w:r>
      <w:r>
        <w:fldChar w:fldCharType="separate"/>
      </w:r>
      <w:r w:rsidRPr="004455D8">
        <w:rPr>
          <w:rFonts w:ascii="Calibri" w:hAnsi="Calibri" w:cs="Calibri"/>
        </w:rPr>
        <w:t>Landidee, 109.</w:t>
      </w:r>
      <w:r>
        <w:fldChar w:fldCharType="end"/>
      </w:r>
    </w:p>
  </w:footnote>
  <w:footnote w:id="1784">
    <w:p w14:paraId="6A6F8F45" w14:textId="4C349060" w:rsidR="00043A80" w:rsidRDefault="00043A80">
      <w:pPr>
        <w:pStyle w:val="FootnoteText"/>
      </w:pPr>
      <w:r>
        <w:rPr>
          <w:rStyle w:val="FootnoteReference"/>
        </w:rPr>
        <w:footnoteRef/>
      </w:r>
      <w:r>
        <w:t xml:space="preserve"> </w:t>
      </w:r>
      <w:r>
        <w:fldChar w:fldCharType="begin"/>
      </w:r>
      <w:r w:rsidR="008C334C">
        <w:instrText xml:space="preserve"> ADDIN ZOTERO_ITEM CSL_CITATION {"citationID":"zlYwhFhq","properties":{"formattedCitation":"Landidee, 121.","plainCitation":"Landidee, 121.","noteIndex":1783},"citationItems":[{"id":85,"uris":["http://zotero.org/users/local/usTu59L8/items/QW6JUQWP"],"itemData":{"id":85,"type":"article-journal","title":"Landkuchen: Traditionelle und neue Rezepte aus ländlichen Backstuben","editor":[{"family":"Landidee","given":""}]},"locator":"121"}],"schema":"https://github.com/citation-style-language/schema/raw/master/csl-citation.json"} </w:instrText>
      </w:r>
      <w:r>
        <w:fldChar w:fldCharType="separate"/>
      </w:r>
      <w:r w:rsidRPr="00043A80">
        <w:rPr>
          <w:rFonts w:ascii="Calibri" w:hAnsi="Calibri" w:cs="Calibri"/>
        </w:rPr>
        <w:t>Landidee, 121.</w:t>
      </w:r>
      <w:r>
        <w:fldChar w:fldCharType="end"/>
      </w:r>
    </w:p>
  </w:footnote>
  <w:footnote w:id="1785">
    <w:p w14:paraId="0387EAEB" w14:textId="1749FF37" w:rsidR="00345359" w:rsidRDefault="00345359">
      <w:pPr>
        <w:pStyle w:val="FootnoteText"/>
      </w:pPr>
      <w:r>
        <w:rPr>
          <w:rStyle w:val="FootnoteReference"/>
        </w:rPr>
        <w:footnoteRef/>
      </w:r>
      <w:r>
        <w:t xml:space="preserve"> </w:t>
      </w:r>
      <w:r>
        <w:fldChar w:fldCharType="begin"/>
      </w:r>
      <w:r w:rsidR="008C334C">
        <w:instrText xml:space="preserve"> ADDIN ZOTERO_ITEM CSL_CITATION {"citationID":"QREwRKn2","properties":{"formattedCitation":"Landidee, 133.","plainCitation":"Landidee, 133.","noteIndex":1784},"citationItems":[{"id":85,"uris":["http://zotero.org/users/local/usTu59L8/items/QW6JUQWP"],"itemData":{"id":85,"type":"article-journal","title":"Landkuchen: Traditionelle und neue Rezepte aus ländlichen Backstuben","editor":[{"family":"Landidee","given":""}]},"locator":"133"}],"schema":"https://github.com/citation-style-language/schema/raw/master/csl-citation.json"} </w:instrText>
      </w:r>
      <w:r>
        <w:fldChar w:fldCharType="separate"/>
      </w:r>
      <w:r w:rsidRPr="00345359">
        <w:rPr>
          <w:rFonts w:ascii="Calibri" w:hAnsi="Calibri" w:cs="Calibri"/>
        </w:rPr>
        <w:t>Landidee, 133.</w:t>
      </w:r>
      <w:r>
        <w:fldChar w:fldCharType="end"/>
      </w:r>
    </w:p>
  </w:footnote>
  <w:footnote w:id="1786">
    <w:p w14:paraId="3F836976" w14:textId="7AC8A245" w:rsidR="00C542F5" w:rsidRDefault="00C542F5">
      <w:pPr>
        <w:pStyle w:val="FootnoteText"/>
      </w:pPr>
      <w:r>
        <w:rPr>
          <w:rStyle w:val="FootnoteReference"/>
        </w:rPr>
        <w:footnoteRef/>
      </w:r>
      <w:r>
        <w:t xml:space="preserve"> </w:t>
      </w:r>
      <w:r>
        <w:fldChar w:fldCharType="begin"/>
      </w:r>
      <w:r w:rsidR="008C334C">
        <w:instrText xml:space="preserve"> ADDIN ZOTERO_ITEM CSL_CITATION {"citationID":"bcFOL5cn","properties":{"formattedCitation":"Landidee, 139.","plainCitation":"Landidee, 139.","noteIndex":1785},"citationItems":[{"id":85,"uris":["http://zotero.org/users/local/usTu59L8/items/QW6JUQWP"],"itemData":{"id":85,"type":"article-journal","title":"Landkuchen: Traditionelle und neue Rezepte aus ländlichen Backstuben","editor":[{"family":"Landidee","given":""}]},"locator":"139"}],"schema":"https://github.com/citation-style-language/schema/raw/master/csl-citation.json"} </w:instrText>
      </w:r>
      <w:r>
        <w:fldChar w:fldCharType="separate"/>
      </w:r>
      <w:r w:rsidRPr="00C542F5">
        <w:rPr>
          <w:rFonts w:ascii="Calibri" w:hAnsi="Calibri" w:cs="Calibri"/>
        </w:rPr>
        <w:t>Landidee, 139.</w:t>
      </w:r>
      <w:r>
        <w:fldChar w:fldCharType="end"/>
      </w:r>
    </w:p>
  </w:footnote>
  <w:footnote w:id="1787">
    <w:p w14:paraId="084E5543" w14:textId="4AF10A6E" w:rsidR="00C4424B" w:rsidRDefault="00C4424B">
      <w:pPr>
        <w:pStyle w:val="FootnoteText"/>
      </w:pPr>
      <w:r>
        <w:rPr>
          <w:rStyle w:val="FootnoteReference"/>
        </w:rPr>
        <w:footnoteRef/>
      </w:r>
      <w:r>
        <w:t xml:space="preserve"> </w:t>
      </w:r>
      <w:r>
        <w:fldChar w:fldCharType="begin"/>
      </w:r>
      <w:r w:rsidR="008C334C">
        <w:instrText xml:space="preserve"> ADDIN ZOTERO_ITEM CSL_CITATION {"citationID":"8klySmms","properties":{"formattedCitation":"Regine Stroner, {\\i{}Backen f\\uc0\\u252{}r Weihnachten: das GU Bildbackbuch\\uc0\\u8239{}; Kringel, Stern und Knusperh\\uc0\\u228{}uschen leicht gemacht - Schritt f\\uc0\\u252{}r Schritt in Text und Bild}, 1. Aufl (M\\uc0\\u252{}nchen: Gr\\uc0\\u228{}fe und Unzer, 1990), 47.","plainCitation":"Regine Stroner, Backen für Weihnachten: das GU Bildbackbuch ; Kringel, Stern und Knusperhäuschen leicht gemacht - Schritt für Schritt in Text und Bild, 1. Aufl (München: Gräfe und Unzer, 1990), 47.","noteIndex":1786},"citationItems":[{"id":80,"uris":["http://zotero.org/users/local/usTu59L8/items/J28C5JZT"],"itemData":{"id":80,"type":"book","edition":"1. Aufl","event-place":"München","ISBN":"978-3-7742-5086-4","language":"ger","number-of-pages":"98","publisher":"Gräfe und Unzer","publisher-place":"München","source":"K10plus ISBN","title":"Backen für Weihnachten: das GU Bildbackbuch ; Kringel, Stern und Knusperhäuschen leicht gemacht - Schritt für Schritt in Text und Bild","title-short":"Backen für Weihnachten","author":[{"family":"Stroner","given":"Regine"}],"issued":{"date-parts":[["1990"]]}},"locator":"47"}],"schema":"https://github.com/citation-style-language/schema/raw/master/csl-citation.json"} </w:instrText>
      </w:r>
      <w:r>
        <w:fldChar w:fldCharType="separate"/>
      </w:r>
      <w:r w:rsidRPr="00C4424B">
        <w:rPr>
          <w:rFonts w:ascii="Calibri" w:hAnsi="Calibri" w:cs="Calibri"/>
          <w:szCs w:val="24"/>
        </w:rPr>
        <w:t xml:space="preserve">Regine Stroner, </w:t>
      </w:r>
      <w:r w:rsidRPr="00C4424B">
        <w:rPr>
          <w:rFonts w:ascii="Calibri" w:hAnsi="Calibri" w:cs="Calibri"/>
          <w:i/>
          <w:iCs/>
          <w:szCs w:val="24"/>
        </w:rPr>
        <w:t>Backen für Weihnachten: das GU Bildbackbuch ; Kringel, Stern und Knusperhäuschen leicht gemacht - Schritt für Schritt in Text und Bild</w:t>
      </w:r>
      <w:r w:rsidRPr="00C4424B">
        <w:rPr>
          <w:rFonts w:ascii="Calibri" w:hAnsi="Calibri" w:cs="Calibri"/>
          <w:szCs w:val="24"/>
        </w:rPr>
        <w:t>, 1. Aufl (München: Gräfe und Unzer, 1990), 47.</w:t>
      </w:r>
      <w:r>
        <w:fldChar w:fldCharType="end"/>
      </w:r>
    </w:p>
  </w:footnote>
  <w:footnote w:id="1788">
    <w:p w14:paraId="7E8579CD" w14:textId="15395EE6" w:rsidR="00002014" w:rsidRDefault="00002014">
      <w:pPr>
        <w:pStyle w:val="FootnoteText"/>
      </w:pPr>
      <w:r>
        <w:rPr>
          <w:rStyle w:val="FootnoteReference"/>
        </w:rPr>
        <w:footnoteRef/>
      </w:r>
      <w:r>
        <w:t xml:space="preserve"> </w:t>
      </w:r>
      <w:r>
        <w:fldChar w:fldCharType="begin"/>
      </w:r>
      <w:r w:rsidR="008C334C">
        <w:instrText xml:space="preserve"> ADDIN ZOTERO_ITEM CSL_CITATION {"citationID":"ZbznuNoM","properties":{"formattedCitation":"Stroner, 47.","plainCitation":"Stroner, 47.","noteIndex":1787},"citationItems":[{"id":80,"uris":["http://zotero.org/users/local/usTu59L8/items/J28C5JZT"],"itemData":{"id":80,"type":"book","edition":"1. Aufl","event-place":"München","ISBN":"978-3-7742-5086-4","language":"ger","number-of-pages":"98","publisher":"Gräfe und Unzer","publisher-place":"München","source":"K10plus ISBN","title":"Backen für Weihnachten: das GU Bildbackbuch ; Kringel, Stern und Knusperhäuschen leicht gemacht - Schritt für Schritt in Text und Bild","title-short":"Backen für Weihnachten","author":[{"family":"Stroner","given":"Regine"}],"issued":{"date-parts":[["1990"]]}},"locator":"47"}],"schema":"https://github.com/citation-style-language/schema/raw/master/csl-citation.json"} </w:instrText>
      </w:r>
      <w:r>
        <w:fldChar w:fldCharType="separate"/>
      </w:r>
      <w:r w:rsidRPr="00002014">
        <w:rPr>
          <w:rFonts w:ascii="Calibri" w:hAnsi="Calibri" w:cs="Calibri"/>
        </w:rPr>
        <w:t>Stroner, 47.</w:t>
      </w:r>
      <w:r>
        <w:fldChar w:fldCharType="end"/>
      </w:r>
    </w:p>
  </w:footnote>
  <w:footnote w:id="1789">
    <w:p w14:paraId="13C5A62C" w14:textId="08B49FAA" w:rsidR="00451297" w:rsidRDefault="00451297">
      <w:pPr>
        <w:pStyle w:val="FootnoteText"/>
      </w:pPr>
      <w:r>
        <w:rPr>
          <w:rStyle w:val="FootnoteReference"/>
        </w:rPr>
        <w:footnoteRef/>
      </w:r>
      <w:r>
        <w:t xml:space="preserve"> </w:t>
      </w:r>
      <w:r>
        <w:fldChar w:fldCharType="begin"/>
      </w:r>
      <w:r w:rsidR="008C334C">
        <w:instrText xml:space="preserve"> ADDIN ZOTERO_ITEM CSL_CITATION {"citationID":"lZk5G5fH","properties":{"formattedCitation":"Stroner, 47.","plainCitation":"Stroner, 47.","noteIndex":1788},"citationItems":[{"id":80,"uris":["http://zotero.org/users/local/usTu59L8/items/J28C5JZT"],"itemData":{"id":80,"type":"book","edition":"1. Aufl","event-place":"München","ISBN":"978-3-7742-5086-4","language":"ger","number-of-pages":"98","publisher":"Gräfe und Unzer","publisher-place":"München","source":"K10plus ISBN","title":"Backen für Weihnachten: das GU Bildbackbuch ; Kringel, Stern und Knusperhäuschen leicht gemacht - Schritt für Schritt in Text und Bild","title-short":"Backen für Weihnachten","author":[{"family":"Stroner","given":"Regine"}],"issued":{"date-parts":[["1990"]]}},"locator":"47"}],"schema":"https://github.com/citation-style-language/schema/raw/master/csl-citation.json"} </w:instrText>
      </w:r>
      <w:r>
        <w:fldChar w:fldCharType="separate"/>
      </w:r>
      <w:r w:rsidRPr="00451297">
        <w:rPr>
          <w:rFonts w:ascii="Calibri" w:hAnsi="Calibri" w:cs="Calibri"/>
        </w:rPr>
        <w:t>Stroner, 47.</w:t>
      </w:r>
      <w:r>
        <w:fldChar w:fldCharType="end"/>
      </w:r>
    </w:p>
  </w:footnote>
  <w:footnote w:id="1790">
    <w:p w14:paraId="4A54B13F" w14:textId="72EE38B4" w:rsidR="00C56776" w:rsidRDefault="00C56776">
      <w:pPr>
        <w:pStyle w:val="FootnoteText"/>
      </w:pPr>
      <w:r>
        <w:rPr>
          <w:rStyle w:val="FootnoteReference"/>
        </w:rPr>
        <w:footnoteRef/>
      </w:r>
      <w:r>
        <w:t xml:space="preserve"> </w:t>
      </w:r>
      <w:r>
        <w:fldChar w:fldCharType="begin"/>
      </w:r>
      <w:r w:rsidR="008C334C">
        <w:instrText xml:space="preserve"> ADDIN ZOTERO_ITEM CSL_CITATION {"citationID":"hYhuq22S","properties":{"formattedCitation":"Stroner, 35.","plainCitation":"Stroner, 35.","noteIndex":1789},"citationItems":[{"id":80,"uris":["http://zotero.org/users/local/usTu59L8/items/J28C5JZT"],"itemData":{"id":80,"type":"book","edition":"1. Aufl","event-place":"München","ISBN":"978-3-7742-5086-4","language":"ger","number-of-pages":"98","publisher":"Gräfe und Unzer","publisher-place":"München","source":"K10plus ISBN","title":"Backen für Weihnachten: das GU Bildbackbuch ; Kringel, Stern und Knusperhäuschen leicht gemacht - Schritt für Schritt in Text und Bild","title-short":"Backen für Weihnachten","author":[{"family":"Stroner","given":"Regine"}],"issued":{"date-parts":[["1990"]]}},"locator":"35"}],"schema":"https://github.com/citation-style-language/schema/raw/master/csl-citation.json"} </w:instrText>
      </w:r>
      <w:r>
        <w:fldChar w:fldCharType="separate"/>
      </w:r>
      <w:r w:rsidRPr="00C56776">
        <w:rPr>
          <w:rFonts w:ascii="Calibri" w:hAnsi="Calibri" w:cs="Calibri"/>
        </w:rPr>
        <w:t>Stroner, 35.</w:t>
      </w:r>
      <w:r>
        <w:fldChar w:fldCharType="end"/>
      </w:r>
    </w:p>
  </w:footnote>
  <w:footnote w:id="1791">
    <w:p w14:paraId="282B67E8" w14:textId="780D2E3D" w:rsidR="00932E82" w:rsidRDefault="00932E82">
      <w:pPr>
        <w:pStyle w:val="FootnoteText"/>
      </w:pPr>
      <w:r>
        <w:rPr>
          <w:rStyle w:val="FootnoteReference"/>
        </w:rPr>
        <w:footnoteRef/>
      </w:r>
      <w:r>
        <w:t xml:space="preserve"> </w:t>
      </w:r>
      <w:r>
        <w:fldChar w:fldCharType="begin"/>
      </w:r>
      <w:r w:rsidR="008C334C">
        <w:instrText xml:space="preserve"> ADDIN ZOTERO_ITEM CSL_CITATION {"citationID":"NQTmalhQ","properties":{"formattedCitation":"Stroner, 24.","plainCitation":"Stroner, 24.","noteIndex":1790},"citationItems":[{"id":80,"uris":["http://zotero.org/users/local/usTu59L8/items/J28C5JZT"],"itemData":{"id":80,"type":"book","edition":"1. Aufl","event-place":"München","ISBN":"978-3-7742-5086-4","language":"ger","number-of-pages":"98","publisher":"Gräfe und Unzer","publisher-place":"München","source":"K10plus ISBN","title":"Backen für Weihnachten: das GU Bildbackbuch ; Kringel, Stern und Knusperhäuschen leicht gemacht - Schritt für Schritt in Text und Bild","title-short":"Backen für Weihnachten","author":[{"family":"Stroner","given":"Regine"}],"issued":{"date-parts":[["1990"]]}},"locator":"24"}],"schema":"https://github.com/citation-style-language/schema/raw/master/csl-citation.json"} </w:instrText>
      </w:r>
      <w:r>
        <w:fldChar w:fldCharType="separate"/>
      </w:r>
      <w:r w:rsidRPr="00932E82">
        <w:rPr>
          <w:rFonts w:ascii="Calibri" w:hAnsi="Calibri" w:cs="Calibri"/>
        </w:rPr>
        <w:t>Stroner, 24.</w:t>
      </w:r>
      <w:r>
        <w:fldChar w:fldCharType="end"/>
      </w:r>
    </w:p>
  </w:footnote>
  <w:footnote w:id="1792">
    <w:p w14:paraId="6273F9E3" w14:textId="3D1C2D87" w:rsidR="00D8605C" w:rsidRDefault="00D8605C">
      <w:pPr>
        <w:pStyle w:val="FootnoteText"/>
      </w:pPr>
      <w:r>
        <w:rPr>
          <w:rStyle w:val="FootnoteReference"/>
        </w:rPr>
        <w:footnoteRef/>
      </w:r>
      <w:r>
        <w:t xml:space="preserve"> </w:t>
      </w:r>
      <w:r>
        <w:fldChar w:fldCharType="begin"/>
      </w:r>
      <w:r w:rsidR="008C334C">
        <w:instrText xml:space="preserve"> ADDIN ZOTERO_ITEM CSL_CITATION {"citationID":"1AkexSyc","properties":{"formattedCitation":"Stroner, 48.","plainCitation":"Stroner, 48.","noteIndex":1791},"citationItems":[{"id":80,"uris":["http://zotero.org/users/local/usTu59L8/items/J28C5JZT"],"itemData":{"id":80,"type":"book","edition":"1. Aufl","event-place":"München","ISBN":"978-3-7742-5086-4","language":"ger","number-of-pages":"98","publisher":"Gräfe und Unzer","publisher-place":"München","source":"K10plus ISBN","title":"Backen für Weihnachten: das GU Bildbackbuch ; Kringel, Stern und Knusperhäuschen leicht gemacht - Schritt für Schritt in Text und Bild","title-short":"Backen für Weihnachten","author":[{"family":"Stroner","given":"Regine"}],"issued":{"date-parts":[["1990"]]}},"locator":"48"}],"schema":"https://github.com/citation-style-language/schema/raw/master/csl-citation.json"} </w:instrText>
      </w:r>
      <w:r>
        <w:fldChar w:fldCharType="separate"/>
      </w:r>
      <w:r w:rsidRPr="00D8605C">
        <w:rPr>
          <w:rFonts w:ascii="Calibri" w:hAnsi="Calibri" w:cs="Calibri"/>
        </w:rPr>
        <w:t>Stroner, 48.</w:t>
      </w:r>
      <w:r>
        <w:fldChar w:fldCharType="end"/>
      </w:r>
    </w:p>
  </w:footnote>
  <w:footnote w:id="1793">
    <w:p w14:paraId="1824FE7F" w14:textId="197DFAB0" w:rsidR="00F22279" w:rsidRDefault="00F22279">
      <w:pPr>
        <w:pStyle w:val="FootnoteText"/>
      </w:pPr>
      <w:r>
        <w:rPr>
          <w:rStyle w:val="FootnoteReference"/>
        </w:rPr>
        <w:footnoteRef/>
      </w:r>
      <w:r>
        <w:t xml:space="preserve"> </w:t>
      </w:r>
      <w:r>
        <w:fldChar w:fldCharType="begin"/>
      </w:r>
      <w:r w:rsidR="008C334C">
        <w:instrText xml:space="preserve"> ADDIN ZOTERO_ITEM CSL_CITATION {"citationID":"3TXGwWHN","properties":{"formattedCitation":"Stroner, 55.","plainCitation":"Stroner, 55.","noteIndex":1792},"citationItems":[{"id":80,"uris":["http://zotero.org/users/local/usTu59L8/items/J28C5JZT"],"itemData":{"id":80,"type":"book","edition":"1. Aufl","event-place":"München","ISBN":"978-3-7742-5086-4","language":"ger","number-of-pages":"98","publisher":"Gräfe und Unzer","publisher-place":"München","source":"K10plus ISBN","title":"Backen für Weihnachten: das GU Bildbackbuch ; Kringel, Stern und Knusperhäuschen leicht gemacht - Schritt für Schritt in Text und Bild","title-short":"Backen für Weihnachten","author":[{"family":"Stroner","given":"Regine"}],"issued":{"date-parts":[["1990"]]}},"locator":"55"}],"schema":"https://github.com/citation-style-language/schema/raw/master/csl-citation.json"} </w:instrText>
      </w:r>
      <w:r>
        <w:fldChar w:fldCharType="separate"/>
      </w:r>
      <w:r w:rsidRPr="00F22279">
        <w:rPr>
          <w:rFonts w:ascii="Calibri" w:hAnsi="Calibri" w:cs="Calibri"/>
        </w:rPr>
        <w:t>Stroner, 55.</w:t>
      </w:r>
      <w:r>
        <w:fldChar w:fldCharType="end"/>
      </w:r>
    </w:p>
  </w:footnote>
  <w:footnote w:id="1794">
    <w:p w14:paraId="1FF2B6BB" w14:textId="0FC18B34" w:rsidR="00B52CD0" w:rsidRDefault="00B52CD0">
      <w:pPr>
        <w:pStyle w:val="FootnoteText"/>
      </w:pPr>
      <w:r>
        <w:rPr>
          <w:rStyle w:val="FootnoteReference"/>
        </w:rPr>
        <w:footnoteRef/>
      </w:r>
      <w:r>
        <w:t xml:space="preserve"> </w:t>
      </w:r>
      <w:r>
        <w:fldChar w:fldCharType="begin"/>
      </w:r>
      <w:r w:rsidR="008C334C">
        <w:instrText xml:space="preserve"> ADDIN ZOTERO_ITEM CSL_CITATION {"citationID":"EtTWo7z9","properties":{"formattedCitation":"Stroner, 59.","plainCitation":"Stroner, 59.","noteIndex":1793},"citationItems":[{"id":80,"uris":["http://zotero.org/users/local/usTu59L8/items/J28C5JZT"],"itemData":{"id":80,"type":"book","edition":"1. Aufl","event-place":"München","ISBN":"978-3-7742-5086-4","language":"ger","number-of-pages":"98","publisher":"Gräfe und Unzer","publisher-place":"München","source":"K10plus ISBN","title":"Backen für Weihnachten: das GU Bildbackbuch ; Kringel, Stern und Knusperhäuschen leicht gemacht - Schritt für Schritt in Text und Bild","title-short":"Backen für Weihnachten","author":[{"family":"Stroner","given":"Regine"}],"issued":{"date-parts":[["1990"]]}},"locator":"59"}],"schema":"https://github.com/citation-style-language/schema/raw/master/csl-citation.json"} </w:instrText>
      </w:r>
      <w:r>
        <w:fldChar w:fldCharType="separate"/>
      </w:r>
      <w:r w:rsidRPr="00B52CD0">
        <w:rPr>
          <w:rFonts w:ascii="Calibri" w:hAnsi="Calibri" w:cs="Calibri"/>
        </w:rPr>
        <w:t>Stroner, 59.</w:t>
      </w:r>
      <w:r>
        <w:fldChar w:fldCharType="end"/>
      </w:r>
    </w:p>
  </w:footnote>
  <w:footnote w:id="1795">
    <w:p w14:paraId="70D51ECB" w14:textId="62BE352B" w:rsidR="00DD15BC" w:rsidRDefault="00DD15BC">
      <w:pPr>
        <w:pStyle w:val="FootnoteText"/>
      </w:pPr>
      <w:r>
        <w:rPr>
          <w:rStyle w:val="FootnoteReference"/>
        </w:rPr>
        <w:footnoteRef/>
      </w:r>
      <w:r>
        <w:t xml:space="preserve"> </w:t>
      </w:r>
      <w:r>
        <w:fldChar w:fldCharType="begin"/>
      </w:r>
      <w:r w:rsidR="008C334C">
        <w:instrText xml:space="preserve"> ADDIN ZOTERO_ITEM CSL_CITATION {"citationID":"oRFHAfy2","properties":{"formattedCitation":"Stroner, 64.","plainCitation":"Stroner, 64.","noteIndex":1794},"citationItems":[{"id":80,"uris":["http://zotero.org/users/local/usTu59L8/items/J28C5JZT"],"itemData":{"id":80,"type":"book","edition":"1. Aufl","event-place":"München","ISBN":"978-3-7742-5086-4","language":"ger","number-of-pages":"98","publisher":"Gräfe und Unzer","publisher-place":"München","source":"K10plus ISBN","title":"Backen für Weihnachten: das GU Bildbackbuch ; Kringel, Stern und Knusperhäuschen leicht gemacht - Schritt für Schritt in Text und Bild","title-short":"Backen für Weihnachten","author":[{"family":"Stroner","given":"Regine"}],"issued":{"date-parts":[["1990"]]}},"locator":"64"}],"schema":"https://github.com/citation-style-language/schema/raw/master/csl-citation.json"} </w:instrText>
      </w:r>
      <w:r>
        <w:fldChar w:fldCharType="separate"/>
      </w:r>
      <w:r w:rsidRPr="00DD15BC">
        <w:rPr>
          <w:rFonts w:ascii="Calibri" w:hAnsi="Calibri" w:cs="Calibri"/>
        </w:rPr>
        <w:t>Stroner, 64.</w:t>
      </w:r>
      <w:r>
        <w:fldChar w:fldCharType="end"/>
      </w:r>
    </w:p>
  </w:footnote>
  <w:footnote w:id="1796">
    <w:p w14:paraId="23977B3A" w14:textId="22D8273B" w:rsidR="00894B13" w:rsidRDefault="00894B13">
      <w:pPr>
        <w:pStyle w:val="FootnoteText"/>
      </w:pPr>
      <w:r>
        <w:rPr>
          <w:rStyle w:val="FootnoteReference"/>
        </w:rPr>
        <w:footnoteRef/>
      </w:r>
      <w:r>
        <w:t xml:space="preserve"> </w:t>
      </w:r>
      <w:r>
        <w:fldChar w:fldCharType="begin"/>
      </w:r>
      <w:r w:rsidR="008C334C">
        <w:instrText xml:space="preserve"> ADDIN ZOTERO_ITEM CSL_CITATION {"citationID":"5sAxlFhj","properties":{"formattedCitation":"Stroner, 82.","plainCitation":"Stroner, 82.","noteIndex":1795},"citationItems":[{"id":80,"uris":["http://zotero.org/users/local/usTu59L8/items/J28C5JZT"],"itemData":{"id":80,"type":"book","edition":"1. Aufl","event-place":"München","ISBN":"978-3-7742-5086-4","language":"ger","number-of-pages":"98","publisher":"Gräfe und Unzer","publisher-place":"München","source":"K10plus ISBN","title":"Backen für Weihnachten: das GU Bildbackbuch ; Kringel, Stern und Knusperhäuschen leicht gemacht - Schritt für Schritt in Text und Bild","title-short":"Backen für Weihnachten","author":[{"family":"Stroner","given":"Regine"}],"issued":{"date-parts":[["1990"]]}},"locator":"82"}],"schema":"https://github.com/citation-style-language/schema/raw/master/csl-citation.json"} </w:instrText>
      </w:r>
      <w:r>
        <w:fldChar w:fldCharType="separate"/>
      </w:r>
      <w:r w:rsidRPr="00894B13">
        <w:rPr>
          <w:rFonts w:ascii="Calibri" w:hAnsi="Calibri" w:cs="Calibri"/>
        </w:rPr>
        <w:t>Stroner, 82.</w:t>
      </w:r>
      <w:r>
        <w:fldChar w:fldCharType="end"/>
      </w:r>
    </w:p>
  </w:footnote>
  <w:footnote w:id="1797">
    <w:p w14:paraId="7CEAF61C" w14:textId="2A24DF17" w:rsidR="00E45195" w:rsidRDefault="00E45195">
      <w:pPr>
        <w:pStyle w:val="FootnoteText"/>
      </w:pPr>
      <w:r>
        <w:rPr>
          <w:rStyle w:val="FootnoteReference"/>
        </w:rPr>
        <w:footnoteRef/>
      </w:r>
      <w:r>
        <w:t xml:space="preserve"> </w:t>
      </w:r>
      <w:r>
        <w:fldChar w:fldCharType="begin"/>
      </w:r>
      <w:r w:rsidR="008C334C">
        <w:instrText xml:space="preserve"> ADDIN ZOTERO_ITEM CSL_CITATION {"citationID":"omGLh6rK","properties":{"formattedCitation":"Stroner, 84.","plainCitation":"Stroner, 84.","noteIndex":1796},"citationItems":[{"id":80,"uris":["http://zotero.org/users/local/usTu59L8/items/J28C5JZT"],"itemData":{"id":80,"type":"book","edition":"1. Aufl","event-place":"München","ISBN":"978-3-7742-5086-4","language":"ger","number-of-pages":"98","publisher":"Gräfe und Unzer","publisher-place":"München","source":"K10plus ISBN","title":"Backen für Weihnachten: das GU Bildbackbuch ; Kringel, Stern und Knusperhäuschen leicht gemacht - Schritt für Schritt in Text und Bild","title-short":"Backen für Weihnachten","author":[{"family":"Stroner","given":"Regine"}],"issued":{"date-parts":[["1990"]]}},"locator":"84"}],"schema":"https://github.com/citation-style-language/schema/raw/master/csl-citation.json"} </w:instrText>
      </w:r>
      <w:r>
        <w:fldChar w:fldCharType="separate"/>
      </w:r>
      <w:r w:rsidRPr="00E45195">
        <w:rPr>
          <w:rFonts w:ascii="Calibri" w:hAnsi="Calibri" w:cs="Calibri"/>
        </w:rPr>
        <w:t>Stroner, 84.</w:t>
      </w:r>
      <w:r>
        <w:fldChar w:fldCharType="end"/>
      </w:r>
    </w:p>
  </w:footnote>
  <w:footnote w:id="1798">
    <w:p w14:paraId="30C6484F" w14:textId="5103B8CC" w:rsidR="009308FA" w:rsidRDefault="009308FA">
      <w:pPr>
        <w:pStyle w:val="FootnoteText"/>
      </w:pPr>
      <w:r>
        <w:rPr>
          <w:rStyle w:val="FootnoteReference"/>
        </w:rPr>
        <w:footnoteRef/>
      </w:r>
      <w:r>
        <w:t xml:space="preserve"> </w:t>
      </w:r>
      <w:r>
        <w:fldChar w:fldCharType="begin"/>
      </w:r>
      <w:r w:rsidR="008C334C">
        <w:instrText xml:space="preserve"> ADDIN ZOTERO_ITEM CSL_CITATION {"citationID":"PezObvvv","properties":{"formattedCitation":"Stroner, 84.","plainCitation":"Stroner, 84.","noteIndex":1797},"citationItems":[{"id":80,"uris":["http://zotero.org/users/local/usTu59L8/items/J28C5JZT"],"itemData":{"id":80,"type":"book","edition":"1. Aufl","event-place":"München","ISBN":"978-3-7742-5086-4","language":"ger","number-of-pages":"98","publisher":"Gräfe und Unzer","publisher-place":"München","source":"K10plus ISBN","title":"Backen für Weihnachten: das GU Bildbackbuch ; Kringel, Stern und Knusperhäuschen leicht gemacht - Schritt für Schritt in Text und Bild","title-short":"Backen für Weihnachten","author":[{"family":"Stroner","given":"Regine"}],"issued":{"date-parts":[["1990"]]}},"locator":"84"}],"schema":"https://github.com/citation-style-language/schema/raw/master/csl-citation.json"} </w:instrText>
      </w:r>
      <w:r>
        <w:fldChar w:fldCharType="separate"/>
      </w:r>
      <w:r w:rsidRPr="009308FA">
        <w:rPr>
          <w:rFonts w:ascii="Calibri" w:hAnsi="Calibri" w:cs="Calibri"/>
        </w:rPr>
        <w:t>Stroner, 84.</w:t>
      </w:r>
      <w:r>
        <w:fldChar w:fldCharType="end"/>
      </w:r>
    </w:p>
  </w:footnote>
  <w:footnote w:id="1799">
    <w:p w14:paraId="587E8A05" w14:textId="395DA359" w:rsidR="00177863" w:rsidRDefault="00177863">
      <w:pPr>
        <w:pStyle w:val="FootnoteText"/>
      </w:pPr>
      <w:r>
        <w:rPr>
          <w:rStyle w:val="FootnoteReference"/>
        </w:rPr>
        <w:footnoteRef/>
      </w:r>
      <w:r>
        <w:t xml:space="preserve"> </w:t>
      </w:r>
      <w:r>
        <w:fldChar w:fldCharType="begin"/>
      </w:r>
      <w:r w:rsidR="008C334C">
        <w:instrText xml:space="preserve"> ADDIN ZOTERO_ITEM CSL_CITATION {"citationID":"WN13ZkUI","properties":{"formattedCitation":"Stroner, 85.","plainCitation":"Stroner, 85.","noteIndex":1798},"citationItems":[{"id":80,"uris":["http://zotero.org/users/local/usTu59L8/items/J28C5JZT"],"itemData":{"id":80,"type":"book","edition":"1. Aufl","event-place":"München","ISBN":"978-3-7742-5086-4","language":"ger","number-of-pages":"98","publisher":"Gräfe und Unzer","publisher-place":"München","source":"K10plus ISBN","title":"Backen für Weihnachten: das GU Bildbackbuch ; Kringel, Stern und Knusperhäuschen leicht gemacht - Schritt für Schritt in Text und Bild","title-short":"Backen für Weihnachten","author":[{"family":"Stroner","given":"Regine"}],"issued":{"date-parts":[["1990"]]}},"locator":"85"}],"schema":"https://github.com/citation-style-language/schema/raw/master/csl-citation.json"} </w:instrText>
      </w:r>
      <w:r>
        <w:fldChar w:fldCharType="separate"/>
      </w:r>
      <w:r w:rsidRPr="00177863">
        <w:rPr>
          <w:rFonts w:ascii="Calibri" w:hAnsi="Calibri" w:cs="Calibri"/>
        </w:rPr>
        <w:t>Stroner, 85.</w:t>
      </w:r>
      <w:r>
        <w:fldChar w:fldCharType="end"/>
      </w:r>
    </w:p>
  </w:footnote>
  <w:footnote w:id="1800">
    <w:p w14:paraId="05C63ED8" w14:textId="1B2940DE" w:rsidR="00AA6523" w:rsidRDefault="00AA6523">
      <w:pPr>
        <w:pStyle w:val="FootnoteText"/>
      </w:pPr>
      <w:r>
        <w:rPr>
          <w:rStyle w:val="FootnoteReference"/>
        </w:rPr>
        <w:footnoteRef/>
      </w:r>
      <w:r>
        <w:t xml:space="preserve"> </w:t>
      </w:r>
      <w:r>
        <w:fldChar w:fldCharType="begin"/>
      </w:r>
      <w:r w:rsidR="008C334C">
        <w:instrText xml:space="preserve"> ADDIN ZOTERO_ITEM CSL_CITATION {"citationID":"kq6n5gK5","properties":{"formattedCitation":"Stroner, 86.","plainCitation":"Stroner, 86.","noteIndex":1799},"citationItems":[{"id":80,"uris":["http://zotero.org/users/local/usTu59L8/items/J28C5JZT"],"itemData":{"id":80,"type":"book","edition":"1. Aufl","event-place":"München","ISBN":"978-3-7742-5086-4","language":"ger","number-of-pages":"98","publisher":"Gräfe und Unzer","publisher-place":"München","source":"K10plus ISBN","title":"Backen für Weihnachten: das GU Bildbackbuch ; Kringel, Stern und Knusperhäuschen leicht gemacht - Schritt für Schritt in Text und Bild","title-short":"Backen für Weihnachten","author":[{"family":"Stroner","given":"Regine"}],"issued":{"date-parts":[["1990"]]}},"locator":"86"}],"schema":"https://github.com/citation-style-language/schema/raw/master/csl-citation.json"} </w:instrText>
      </w:r>
      <w:r>
        <w:fldChar w:fldCharType="separate"/>
      </w:r>
      <w:r w:rsidRPr="00AA6523">
        <w:rPr>
          <w:rFonts w:ascii="Calibri" w:hAnsi="Calibri" w:cs="Calibri"/>
        </w:rPr>
        <w:t>Stroner, 86.</w:t>
      </w:r>
      <w:r>
        <w:fldChar w:fldCharType="end"/>
      </w:r>
    </w:p>
  </w:footnote>
  <w:footnote w:id="1801">
    <w:p w14:paraId="3227E2A2" w14:textId="7D78B4C1" w:rsidR="00940D50" w:rsidRDefault="00940D50">
      <w:pPr>
        <w:pStyle w:val="FootnoteText"/>
      </w:pPr>
      <w:r>
        <w:rPr>
          <w:rStyle w:val="FootnoteReference"/>
        </w:rPr>
        <w:footnoteRef/>
      </w:r>
      <w:r>
        <w:t xml:space="preserve"> </w:t>
      </w:r>
      <w:r>
        <w:fldChar w:fldCharType="begin"/>
      </w:r>
      <w:r w:rsidR="008C334C">
        <w:instrText xml:space="preserve"> ADDIN ZOTERO_ITEM CSL_CITATION {"citationID":"HccAsdfc","properties":{"formattedCitation":"Stephen und Busch, {\\i{}Das grosse Buch der vegetarischen K\\uc0\\u252{}che}, 269.","plainCitation":"Stephen und Busch, Das grosse Buch der vegetarischen Küche, 269.","noteIndex":1800},"citationItems":[{"id":9,"uris":["http://zotero.org/users/local/usTu59L8/items/FS2CVUV2"],"itemData":{"id":9,"type":"book","event-place":"Köln","ISBN":"978-3-89508-551-2","language":"ger","note":"OCLC: 973602249","publisher":"Könemann","publisher-place":"Köln","source":"Open WorldCat","title":"Das grosse Buch der vegetarischen Küche","author":[{"family":"Stephen","given":"Wendy"},{"family":"Busch","given":"Andrea C."}],"issued":{"date-parts":[["1997"]]}},"locator":"269"}],"schema":"https://github.com/citation-style-language/schema/raw/master/csl-citation.json"} </w:instrText>
      </w:r>
      <w:r>
        <w:fldChar w:fldCharType="separate"/>
      </w:r>
      <w:r w:rsidRPr="00940D50">
        <w:rPr>
          <w:rFonts w:ascii="Calibri" w:hAnsi="Calibri" w:cs="Calibri"/>
          <w:szCs w:val="24"/>
        </w:rPr>
        <w:t xml:space="preserve">Stephen und Busch, </w:t>
      </w:r>
      <w:r w:rsidRPr="00940D50">
        <w:rPr>
          <w:rFonts w:ascii="Calibri" w:hAnsi="Calibri" w:cs="Calibri"/>
          <w:i/>
          <w:iCs/>
          <w:szCs w:val="24"/>
        </w:rPr>
        <w:t>Das grosse Buch der vegetarischen Küche</w:t>
      </w:r>
      <w:r w:rsidRPr="00940D50">
        <w:rPr>
          <w:rFonts w:ascii="Calibri" w:hAnsi="Calibri" w:cs="Calibri"/>
          <w:szCs w:val="24"/>
        </w:rPr>
        <w:t>, 269.</w:t>
      </w:r>
      <w:r>
        <w:fldChar w:fldCharType="end"/>
      </w:r>
    </w:p>
  </w:footnote>
  <w:footnote w:id="1802">
    <w:p w14:paraId="7DDF42C5" w14:textId="5D86C1FA" w:rsidR="007A737F" w:rsidRDefault="007A737F">
      <w:pPr>
        <w:pStyle w:val="FootnoteText"/>
      </w:pPr>
      <w:r>
        <w:rPr>
          <w:rStyle w:val="FootnoteReference"/>
        </w:rPr>
        <w:footnoteRef/>
      </w:r>
      <w:r>
        <w:t xml:space="preserve"> </w:t>
      </w:r>
      <w:r>
        <w:fldChar w:fldCharType="begin"/>
      </w:r>
      <w:r w:rsidR="008C334C">
        <w:instrText xml:space="preserve"> ADDIN ZOTERO_ITEM CSL_CITATION {"citationID":"CC9qvU35","properties":{"formattedCitation":"Stephen und Busch, 279.","plainCitation":"Stephen und Busch, 279.","noteIndex":1801},"citationItems":[{"id":9,"uris":["http://zotero.org/users/local/usTu59L8/items/FS2CVUV2"],"itemData":{"id":9,"type":"book","event-place":"Köln","ISBN":"978-3-89508-551-2","language":"ger","note":"OCLC: 973602249","publisher":"Könemann","publisher-place":"Köln","source":"Open WorldCat","title":"Das grosse Buch der vegetarischen Küche","author":[{"family":"Stephen","given":"Wendy"},{"family":"Busch","given":"Andrea C."}],"issued":{"date-parts":[["1997"]]}},"locator":"279"}],"schema":"https://github.com/citation-style-language/schema/raw/master/csl-citation.json"} </w:instrText>
      </w:r>
      <w:r>
        <w:fldChar w:fldCharType="separate"/>
      </w:r>
      <w:r w:rsidRPr="007A737F">
        <w:rPr>
          <w:rFonts w:ascii="Calibri" w:hAnsi="Calibri" w:cs="Calibri"/>
        </w:rPr>
        <w:t>Stephen und Busch, 279.</w:t>
      </w:r>
      <w:r>
        <w:fldChar w:fldCharType="end"/>
      </w:r>
    </w:p>
  </w:footnote>
  <w:footnote w:id="1803">
    <w:p w14:paraId="1F9A87A0" w14:textId="36A0B4DF" w:rsidR="00933DBC" w:rsidRDefault="00933DBC">
      <w:pPr>
        <w:pStyle w:val="FootnoteText"/>
      </w:pPr>
      <w:r>
        <w:rPr>
          <w:rStyle w:val="FootnoteReference"/>
        </w:rPr>
        <w:footnoteRef/>
      </w:r>
      <w:r>
        <w:t xml:space="preserve"> </w:t>
      </w:r>
      <w:r>
        <w:fldChar w:fldCharType="begin"/>
      </w:r>
      <w:r w:rsidR="008C334C">
        <w:instrText xml:space="preserve"> ADDIN ZOTERO_ITEM CSL_CITATION {"citationID":"9G3ccWzb","properties":{"formattedCitation":"Ruschitzka, {\\i{}R\\uc0\\u246{}mertopf}, 59.","plainCitation":"Ruschitzka, Römertopf, 59.","noteIndex":1802},"citationItems":[{"id":38,"uris":["http://zotero.org/users/local/usTu59L8/items/7LDPC469"],"itemData":{"id":38,"type":"book","collection-title":"GU-KüchenRatgeber","edition":"4. Aufl","event-place":"München","ISBN":"978-3-7742-1759-1","number-of-pages":"64","publisher":"Gräfe und Unzer","publisher-place":"München","source":"K10plus ISBN","title":"Römertopf: sanft gegart im eigenen Saft: Gemüsegerichte oder zarter Fisch, deftiges mit Fleisch oder süßes zum Sattessen","title-short":"Römertopf","author":[{"family":"Ruschitzka","given":"Gudrun"}],"issued":{"date-parts":[["2001"]]}},"locator":"59"}],"schema":"https://github.com/citation-style-language/schema/raw/master/csl-citation.json"} </w:instrText>
      </w:r>
      <w:r>
        <w:fldChar w:fldCharType="separate"/>
      </w:r>
      <w:r w:rsidRPr="00933DBC">
        <w:rPr>
          <w:rFonts w:ascii="Calibri" w:hAnsi="Calibri" w:cs="Calibri"/>
          <w:szCs w:val="24"/>
        </w:rPr>
        <w:t xml:space="preserve">Ruschitzka, </w:t>
      </w:r>
      <w:r w:rsidRPr="00933DBC">
        <w:rPr>
          <w:rFonts w:ascii="Calibri" w:hAnsi="Calibri" w:cs="Calibri"/>
          <w:i/>
          <w:iCs/>
          <w:szCs w:val="24"/>
        </w:rPr>
        <w:t>Römertopf</w:t>
      </w:r>
      <w:r w:rsidRPr="00933DBC">
        <w:rPr>
          <w:rFonts w:ascii="Calibri" w:hAnsi="Calibri" w:cs="Calibri"/>
          <w:szCs w:val="24"/>
        </w:rPr>
        <w:t>, 59.</w:t>
      </w:r>
      <w:r>
        <w:fldChar w:fldCharType="end"/>
      </w:r>
    </w:p>
  </w:footnote>
  <w:footnote w:id="1804">
    <w:p w14:paraId="2E8268C7" w14:textId="43D2328E" w:rsidR="00D6786A" w:rsidRDefault="00D6786A">
      <w:pPr>
        <w:pStyle w:val="FootnoteText"/>
      </w:pPr>
      <w:r>
        <w:rPr>
          <w:rStyle w:val="FootnoteReference"/>
        </w:rPr>
        <w:footnoteRef/>
      </w:r>
      <w:r>
        <w:t xml:space="preserve"> </w:t>
      </w:r>
      <w:r>
        <w:fldChar w:fldCharType="begin"/>
      </w:r>
      <w:r w:rsidR="008C334C">
        <w:instrText xml:space="preserve"> ADDIN ZOTERO_ITEM CSL_CITATION {"citationID":"rOnnGHnf","properties":{"formattedCitation":"Ruschitzka, 59.","plainCitation":"Ruschitzka, 59.","noteIndex":1803},"citationItems":[{"id":38,"uris":["http://zotero.org/users/local/usTu59L8/items/7LDPC469"],"itemData":{"id":38,"type":"book","collection-title":"GU-KüchenRatgeber","edition":"4. Aufl","event-place":"München","ISBN":"978-3-7742-1759-1","number-of-pages":"64","publisher":"Gräfe und Unzer","publisher-place":"München","source":"K10plus ISBN","title":"Römertopf: sanft gegart im eigenen Saft: Gemüsegerichte oder zarter Fisch, deftiges mit Fleisch oder süßes zum Sattessen","title-short":"Römertopf","author":[{"family":"Ruschitzka","given":"Gudrun"}],"issued":{"date-parts":[["2001"]]}},"locator":"59"}],"schema":"https://github.com/citation-style-language/schema/raw/master/csl-citation.json"} </w:instrText>
      </w:r>
      <w:r>
        <w:fldChar w:fldCharType="separate"/>
      </w:r>
      <w:r w:rsidRPr="00D6786A">
        <w:rPr>
          <w:rFonts w:ascii="Calibri" w:hAnsi="Calibri" w:cs="Calibri"/>
        </w:rPr>
        <w:t>Ruschitzka, 59.</w:t>
      </w:r>
      <w:r>
        <w:fldChar w:fldCharType="end"/>
      </w:r>
    </w:p>
  </w:footnote>
  <w:footnote w:id="1805">
    <w:p w14:paraId="5304C546" w14:textId="7654B9E2" w:rsidR="00DA5C4E" w:rsidRDefault="00DA5C4E">
      <w:pPr>
        <w:pStyle w:val="FootnoteText"/>
      </w:pPr>
      <w:r>
        <w:rPr>
          <w:rStyle w:val="FootnoteReference"/>
        </w:rPr>
        <w:footnoteRef/>
      </w:r>
      <w:r>
        <w:t xml:space="preserve"> </w:t>
      </w:r>
      <w:r>
        <w:fldChar w:fldCharType="begin"/>
      </w:r>
      <w:r w:rsidR="008C334C">
        <w:instrText xml:space="preserve"> ADDIN ZOTERO_ITEM CSL_CITATION {"citationID":"MiID2qB1","properties":{"formattedCitation":"Ruschitzka, 60.","plainCitation":"Ruschitzka, 60.","noteIndex":1804},"citationItems":[{"id":38,"uris":["http://zotero.org/users/local/usTu59L8/items/7LDPC469"],"itemData":{"id":38,"type":"book","collection-title":"GU-KüchenRatgeber","edition":"4. Aufl","event-place":"München","ISBN":"978-3-7742-1759-1","number-of-pages":"64","publisher":"Gräfe und Unzer","publisher-place":"München","source":"K10plus ISBN","title":"Römertopf: sanft gegart im eigenen Saft: Gemüsegerichte oder zarter Fisch, deftiges mit Fleisch oder süßes zum Sattessen","title-short":"Römertopf","author":[{"family":"Ruschitzka","given":"Gudrun"}],"issued":{"date-parts":[["2001"]]}},"locator":"60"}],"schema":"https://github.com/citation-style-language/schema/raw/master/csl-citation.json"} </w:instrText>
      </w:r>
      <w:r>
        <w:fldChar w:fldCharType="separate"/>
      </w:r>
      <w:r w:rsidRPr="00DA5C4E">
        <w:rPr>
          <w:rFonts w:ascii="Calibri" w:hAnsi="Calibri" w:cs="Calibri"/>
        </w:rPr>
        <w:t>Ruschitzka, 60.</w:t>
      </w:r>
      <w:r>
        <w:fldChar w:fldCharType="end"/>
      </w:r>
    </w:p>
  </w:footnote>
  <w:footnote w:id="1806">
    <w:p w14:paraId="6BF3E25B" w14:textId="72FB2C73" w:rsidR="00A26EF0" w:rsidRDefault="00A26EF0">
      <w:pPr>
        <w:pStyle w:val="FootnoteText"/>
      </w:pPr>
      <w:r>
        <w:rPr>
          <w:rStyle w:val="FootnoteReference"/>
        </w:rPr>
        <w:footnoteRef/>
      </w:r>
      <w:r>
        <w:t xml:space="preserve"> </w:t>
      </w:r>
      <w:r>
        <w:fldChar w:fldCharType="begin"/>
      </w:r>
      <w:r w:rsidR="008C334C">
        <w:instrText xml:space="preserve"> ADDIN ZOTERO_ITEM CSL_CITATION {"citationID":"gUAgFIuz","properties":{"formattedCitation":"Frenkiel u.\\uc0\\u160{}a., {\\i{}Die gr\\uc0\\u252{}ne K\\uc0\\u252{}che auf Reisen}, 209.","plainCitation":"Frenkiel u. a., Die grüne Küche auf Reisen, 209.","noteIndex":1805},"citationItems":[{"id":57,"uris":["http://zotero.org/users/local/usTu59L8/items/LGKJLVB7"],"itemData":{"id":57,"type":"book","abstract":"Der Schwede David war ein ungesunder Vegetarier, die Dänin Luise eine gesundheitsbewusste Allesesserin. Jetzt haben sie die entspannte Variante des Vegetarismus entdeckt, kreativ mit hehren Zielen, aber ohne Dogmatismus, dafür mit tolerierten Abweichungen. Ihr Kochbucherstling ist, ebenso wie ihr Blog, farbenfroh und inspirierend. Hier wird kreativ und mit Einflüssen aus aller Welt, jedoch mit Zutaten, wie sie in Nordeuropa wachsen, gekocht. Wer sich also fragt, was er aus Gemüsesorten wie Rote Bete oder Rhabarber kochen soll, der wird bei \"Die grüne Küche\" fündig. Der Band ist in 10 Kapitel aufgeteilt; zuerst geben die Autoren einen Einblick, was sich in ihrer Speisekammer findet, Kapitel 2 widmet sich der Ernährung von Kindern. Sie sind Eltern einer kleinen Tochter, die natürlich auf der kulinarischen Weltreise dabei war. Nach ein paar Basisrezepten teilt sich der Band in die Kapitel \"Frühstück\", \"Leichte Gerichte\", \"Zum Mitnehmen\", \"Familienessen\", \"Häppchen\", \"Getränke\" und \"Süe︢ Gaumenfreuden\" auf. Gelungen, überall da, wo Vegetarisches gefragt ist. (2)","edition":"Dt. Erstausg","event-place":"München","ISBN":"978-3-86873-806-3","language":"ger","number-of-pages":"255","publisher":"Knesebeck","publisher-place":"München","source":"K10plus ISBN","title":"Die grüne Küche auf Reisen: Vegetarisches aus aller Welt","title-short":"Die grüne Küche auf Reisen","author":[{"family":"Frenkiel","given":"David"},{"family":"Vindahl","given":"Luise"},{"family":"Wiesner","given":"Linde"},{"family":"Frenkiel","given":"David"}],"issued":{"date-parts":[["2015"]]}},"locator":"209"}],"schema":"https://github.com/citation-style-language/schema/raw/master/csl-citation.json"} </w:instrText>
      </w:r>
      <w:r>
        <w:fldChar w:fldCharType="separate"/>
      </w:r>
      <w:r w:rsidRPr="00A26EF0">
        <w:rPr>
          <w:rFonts w:ascii="Calibri" w:hAnsi="Calibri" w:cs="Calibri"/>
          <w:szCs w:val="24"/>
        </w:rPr>
        <w:t xml:space="preserve">Frenkiel u. a., </w:t>
      </w:r>
      <w:r w:rsidRPr="00A26EF0">
        <w:rPr>
          <w:rFonts w:ascii="Calibri" w:hAnsi="Calibri" w:cs="Calibri"/>
          <w:i/>
          <w:iCs/>
          <w:szCs w:val="24"/>
        </w:rPr>
        <w:t>Die grüne Küche auf Reisen</w:t>
      </w:r>
      <w:r w:rsidRPr="00A26EF0">
        <w:rPr>
          <w:rFonts w:ascii="Calibri" w:hAnsi="Calibri" w:cs="Calibri"/>
          <w:szCs w:val="24"/>
        </w:rPr>
        <w:t>, 209.</w:t>
      </w:r>
      <w:r>
        <w:fldChar w:fldCharType="end"/>
      </w:r>
    </w:p>
  </w:footnote>
  <w:footnote w:id="1807">
    <w:p w14:paraId="4C43B841" w14:textId="1A92C113" w:rsidR="000D319C" w:rsidRDefault="000D319C">
      <w:pPr>
        <w:pStyle w:val="FootnoteText"/>
      </w:pPr>
      <w:r>
        <w:rPr>
          <w:rStyle w:val="FootnoteReference"/>
        </w:rPr>
        <w:footnoteRef/>
      </w:r>
      <w:r>
        <w:t xml:space="preserve"> </w:t>
      </w:r>
      <w:r>
        <w:fldChar w:fldCharType="begin"/>
      </w:r>
      <w:r w:rsidR="008C334C">
        <w:instrText xml:space="preserve"> ADDIN ZOTERO_ITEM CSL_CITATION {"citationID":"HGzhVemM","properties":{"formattedCitation":"Frenkiel u.\\uc0\\u160{}a., 164.","plainCitation":"Frenkiel u. a., 164.","noteIndex":1806},"citationItems":[{"id":57,"uris":["http://zotero.org/users/local/usTu59L8/items/LGKJLVB7"],"itemData":{"id":57,"type":"book","abstract":"Der Schwede David war ein ungesunder Vegetarier, die Dänin Luise eine gesundheitsbewusste Allesesserin. Jetzt haben sie die entspannte Variante des Vegetarismus entdeckt, kreativ mit hehren Zielen, aber ohne Dogmatismus, dafür mit tolerierten Abweichungen. Ihr Kochbucherstling ist, ebenso wie ihr Blog, farbenfroh und inspirierend. Hier wird kreativ und mit Einflüssen aus aller Welt, jedoch mit Zutaten, wie sie in Nordeuropa wachsen, gekocht. Wer sich also fragt, was er aus Gemüsesorten wie Rote Bete oder Rhabarber kochen soll, der wird bei \"Die grüne Küche\" fündig. Der Band ist in 10 Kapitel aufgeteilt; zuerst geben die Autoren einen Einblick, was sich in ihrer Speisekammer findet, Kapitel 2 widmet sich der Ernährung von Kindern. Sie sind Eltern einer kleinen Tochter, die natürlich auf der kulinarischen Weltreise dabei war. Nach ein paar Basisrezepten teilt sich der Band in die Kapitel \"Frühstück\", \"Leichte Gerichte\", \"Zum Mitnehmen\", \"Familienessen\", \"Häppchen\", \"Getränke\" und \"Süe︢ Gaumenfreuden\" auf. Gelungen, überall da, wo Vegetarisches gefragt ist. (2)","edition":"Dt. Erstausg","event-place":"München","ISBN":"978-3-86873-806-3","language":"ger","number-of-pages":"255","publisher":"Knesebeck","publisher-place":"München","source":"K10plus ISBN","title":"Die grüne Küche auf Reisen: Vegetarisches aus aller Welt","title-short":"Die grüne Küche auf Reisen","author":[{"family":"Frenkiel","given":"David"},{"family":"Vindahl","given":"Luise"},{"family":"Wiesner","given":"Linde"},{"family":"Frenkiel","given":"David"}],"issued":{"date-parts":[["2015"]]}},"locator":"164"}],"schema":"https://github.com/citation-style-language/schema/raw/master/csl-citation.json"} </w:instrText>
      </w:r>
      <w:r>
        <w:fldChar w:fldCharType="separate"/>
      </w:r>
      <w:r w:rsidRPr="000D319C">
        <w:rPr>
          <w:rFonts w:ascii="Calibri" w:hAnsi="Calibri" w:cs="Calibri"/>
          <w:szCs w:val="24"/>
        </w:rPr>
        <w:t>Frenkiel u. a., 164.</w:t>
      </w:r>
      <w:r>
        <w:fldChar w:fldCharType="end"/>
      </w:r>
    </w:p>
  </w:footnote>
  <w:footnote w:id="1808">
    <w:p w14:paraId="7AC854E2" w14:textId="5B98A093" w:rsidR="00510A86" w:rsidRDefault="00510A86">
      <w:pPr>
        <w:pStyle w:val="FootnoteText"/>
      </w:pPr>
      <w:r>
        <w:rPr>
          <w:rStyle w:val="FootnoteReference"/>
        </w:rPr>
        <w:footnoteRef/>
      </w:r>
      <w:r>
        <w:t xml:space="preserve"> </w:t>
      </w:r>
      <w:r>
        <w:fldChar w:fldCharType="begin"/>
      </w:r>
      <w:r w:rsidR="008C334C">
        <w:instrText xml:space="preserve"> ADDIN ZOTERO_ITEM CSL_CITATION {"citationID":"4t1RkhUr","properties":{"formattedCitation":"Frenkiel u.\\uc0\\u160{}a., 194.","plainCitation":"Frenkiel u. a., 194.","noteIndex":1807},"citationItems":[{"id":57,"uris":["http://zotero.org/users/local/usTu59L8/items/LGKJLVB7"],"itemData":{"id":57,"type":"book","abstract":"Der Schwede David war ein ungesunder Vegetarier, die Dänin Luise eine gesundheitsbewusste Allesesserin. Jetzt haben sie die entspannte Variante des Vegetarismus entdeckt, kreativ mit hehren Zielen, aber ohne Dogmatismus, dafür mit tolerierten Abweichungen. Ihr Kochbucherstling ist, ebenso wie ihr Blog, farbenfroh und inspirierend. Hier wird kreativ und mit Einflüssen aus aller Welt, jedoch mit Zutaten, wie sie in Nordeuropa wachsen, gekocht. Wer sich also fragt, was er aus Gemüsesorten wie Rote Bete oder Rhabarber kochen soll, der wird bei \"Die grüne Küche\" fündig. Der Band ist in 10 Kapitel aufgeteilt; zuerst geben die Autoren einen Einblick, was sich in ihrer Speisekammer findet, Kapitel 2 widmet sich der Ernährung von Kindern. Sie sind Eltern einer kleinen Tochter, die natürlich auf der kulinarischen Weltreise dabei war. Nach ein paar Basisrezepten teilt sich der Band in die Kapitel \"Frühstück\", \"Leichte Gerichte\", \"Zum Mitnehmen\", \"Familienessen\", \"Häppchen\", \"Getränke\" und \"Süe︢ Gaumenfreuden\" auf. Gelungen, überall da, wo Vegetarisches gefragt ist. (2)","edition":"Dt. Erstausg","event-place":"München","ISBN":"978-3-86873-806-3","language":"ger","number-of-pages":"255","publisher":"Knesebeck","publisher-place":"München","source":"K10plus ISBN","title":"Die grüne Küche auf Reisen: Vegetarisches aus aller Welt","title-short":"Die grüne Küche auf Reisen","author":[{"family":"Frenkiel","given":"David"},{"family":"Vindahl","given":"Luise"},{"family":"Wiesner","given":"Linde"},{"family":"Frenkiel","given":"David"}],"issued":{"date-parts":[["2015"]]}},"locator":"194"}],"schema":"https://github.com/citation-style-language/schema/raw/master/csl-citation.json"} </w:instrText>
      </w:r>
      <w:r>
        <w:fldChar w:fldCharType="separate"/>
      </w:r>
      <w:r w:rsidRPr="00510A86">
        <w:rPr>
          <w:rFonts w:ascii="Calibri" w:hAnsi="Calibri" w:cs="Calibri"/>
          <w:szCs w:val="24"/>
        </w:rPr>
        <w:t>Frenkiel u. a., 194.</w:t>
      </w:r>
      <w:r>
        <w:fldChar w:fldCharType="end"/>
      </w:r>
    </w:p>
  </w:footnote>
  <w:footnote w:id="1809">
    <w:p w14:paraId="72EAE565" w14:textId="6423C77B" w:rsidR="00E619AA" w:rsidRDefault="00E619AA">
      <w:pPr>
        <w:pStyle w:val="FootnoteText"/>
      </w:pPr>
      <w:r>
        <w:rPr>
          <w:rStyle w:val="FootnoteReference"/>
        </w:rPr>
        <w:footnoteRef/>
      </w:r>
      <w:r>
        <w:t xml:space="preserve"> </w:t>
      </w:r>
      <w:r>
        <w:fldChar w:fldCharType="begin"/>
      </w:r>
      <w:r w:rsidR="008C334C">
        <w:instrText xml:space="preserve"> ADDIN ZOTERO_ITEM CSL_CITATION {"citationID":"NigNguID","properties":{"formattedCitation":"Frenkiel u.\\uc0\\u160{}a., 221.","plainCitation":"Frenkiel u. a., 221.","noteIndex":1808},"citationItems":[{"id":57,"uris":["http://zotero.org/users/local/usTu59L8/items/LGKJLVB7"],"itemData":{"id":57,"type":"book","abstract":"Der Schwede David war ein ungesunder Vegetarier, die Dänin Luise eine gesundheitsbewusste Allesesserin. Jetzt haben sie die entspannte Variante des Vegetarismus entdeckt, kreativ mit hehren Zielen, aber ohne Dogmatismus, dafür mit tolerierten Abweichungen. Ihr Kochbucherstling ist, ebenso wie ihr Blog, farbenfroh und inspirierend. Hier wird kreativ und mit Einflüssen aus aller Welt, jedoch mit Zutaten, wie sie in Nordeuropa wachsen, gekocht. Wer sich also fragt, was er aus Gemüsesorten wie Rote Bete oder Rhabarber kochen soll, der wird bei \"Die grüne Küche\" fündig. Der Band ist in 10 Kapitel aufgeteilt; zuerst geben die Autoren einen Einblick, was sich in ihrer Speisekammer findet, Kapitel 2 widmet sich der Ernährung von Kindern. Sie sind Eltern einer kleinen Tochter, die natürlich auf der kulinarischen Weltreise dabei war. Nach ein paar Basisrezepten teilt sich der Band in die Kapitel \"Frühstück\", \"Leichte Gerichte\", \"Zum Mitnehmen\", \"Familienessen\", \"Häppchen\", \"Getränke\" und \"Süe︢ Gaumenfreuden\" auf. Gelungen, überall da, wo Vegetarisches gefragt ist. (2)","edition":"Dt. Erstausg","event-place":"München","ISBN":"978-3-86873-806-3","language":"ger","number-of-pages":"255","publisher":"Knesebeck","publisher-place":"München","source":"K10plus ISBN","title":"Die grüne Küche auf Reisen: Vegetarisches aus aller Welt","title-short":"Die grüne Küche auf Reisen","author":[{"family":"Frenkiel","given":"David"},{"family":"Vindahl","given":"Luise"},{"family":"Wiesner","given":"Linde"},{"family":"Frenkiel","given":"David"}],"issued":{"date-parts":[["2015"]]}},"locator":"221"}],"schema":"https://github.com/citation-style-language/schema/raw/master/csl-citation.json"} </w:instrText>
      </w:r>
      <w:r>
        <w:fldChar w:fldCharType="separate"/>
      </w:r>
      <w:r w:rsidRPr="00E619AA">
        <w:rPr>
          <w:rFonts w:ascii="Calibri" w:hAnsi="Calibri" w:cs="Calibri"/>
          <w:szCs w:val="24"/>
        </w:rPr>
        <w:t>Frenkiel u. a., 221.</w:t>
      </w:r>
      <w:r>
        <w:fldChar w:fldCharType="end"/>
      </w:r>
    </w:p>
  </w:footnote>
  <w:footnote w:id="1810">
    <w:p w14:paraId="4C6E8294" w14:textId="7CB63965" w:rsidR="007F2200" w:rsidRDefault="007F2200">
      <w:pPr>
        <w:pStyle w:val="FootnoteText"/>
      </w:pPr>
      <w:r>
        <w:rPr>
          <w:rStyle w:val="FootnoteReference"/>
        </w:rPr>
        <w:footnoteRef/>
      </w:r>
      <w:r>
        <w:t xml:space="preserve"> </w:t>
      </w:r>
      <w:r>
        <w:fldChar w:fldCharType="begin"/>
      </w:r>
      <w:r w:rsidR="008C334C">
        <w:instrText xml:space="preserve"> ADDIN ZOTERO_ITEM CSL_CITATION {"citationID":"vyHGrZ6G","properties":{"formattedCitation":"Frenkiel u.\\uc0\\u160{}a., 203.","plainCitation":"Frenkiel u. a., 203.","noteIndex":1809},"citationItems":[{"id":57,"uris":["http://zotero.org/users/local/usTu59L8/items/LGKJLVB7"],"itemData":{"id":57,"type":"book","abstract":"Der Schwede David war ein ungesunder Vegetarier, die Dänin Luise eine gesundheitsbewusste Allesesserin. Jetzt haben sie die entspannte Variante des Vegetarismus entdeckt, kreativ mit hehren Zielen, aber ohne Dogmatismus, dafür mit tolerierten Abweichungen. Ihr Kochbucherstling ist, ebenso wie ihr Blog, farbenfroh und inspirierend. Hier wird kreativ und mit Einflüssen aus aller Welt, jedoch mit Zutaten, wie sie in Nordeuropa wachsen, gekocht. Wer sich also fragt, was er aus Gemüsesorten wie Rote Bete oder Rhabarber kochen soll, der wird bei \"Die grüne Küche\" fündig. Der Band ist in 10 Kapitel aufgeteilt; zuerst geben die Autoren einen Einblick, was sich in ihrer Speisekammer findet, Kapitel 2 widmet sich der Ernährung von Kindern. Sie sind Eltern einer kleinen Tochter, die natürlich auf der kulinarischen Weltreise dabei war. Nach ein paar Basisrezepten teilt sich der Band in die Kapitel \"Frühstück\", \"Leichte Gerichte\", \"Zum Mitnehmen\", \"Familienessen\", \"Häppchen\", \"Getränke\" und \"Süe︢ Gaumenfreuden\" auf. Gelungen, überall da, wo Vegetarisches gefragt ist. (2)","edition":"Dt. Erstausg","event-place":"München","ISBN":"978-3-86873-806-3","language":"ger","number-of-pages":"255","publisher":"Knesebeck","publisher-place":"München","source":"K10plus ISBN","title":"Die grüne Küche auf Reisen: Vegetarisches aus aller Welt","title-short":"Die grüne Küche auf Reisen","author":[{"family":"Frenkiel","given":"David"},{"family":"Vindahl","given":"Luise"},{"family":"Wiesner","given":"Linde"},{"family":"Frenkiel","given":"David"}],"issued":{"date-parts":[["2015"]]}},"locator":"203"}],"schema":"https://github.com/citation-style-language/schema/raw/master/csl-citation.json"} </w:instrText>
      </w:r>
      <w:r>
        <w:fldChar w:fldCharType="separate"/>
      </w:r>
      <w:r w:rsidRPr="007F2200">
        <w:rPr>
          <w:rFonts w:ascii="Calibri" w:hAnsi="Calibri" w:cs="Calibri"/>
          <w:szCs w:val="24"/>
        </w:rPr>
        <w:t>Frenkiel u. a., 203.</w:t>
      </w:r>
      <w:r>
        <w:fldChar w:fldCharType="end"/>
      </w:r>
    </w:p>
  </w:footnote>
  <w:footnote w:id="1811">
    <w:p w14:paraId="5B5965B2" w14:textId="75CF9DCB" w:rsidR="00AA73E3" w:rsidRDefault="00AA73E3">
      <w:pPr>
        <w:pStyle w:val="FootnoteText"/>
      </w:pPr>
      <w:r>
        <w:rPr>
          <w:rStyle w:val="FootnoteReference"/>
        </w:rPr>
        <w:footnoteRef/>
      </w:r>
      <w:r>
        <w:t xml:space="preserve"> </w:t>
      </w:r>
      <w:r>
        <w:fldChar w:fldCharType="begin"/>
      </w:r>
      <w:r w:rsidR="008C334C">
        <w:instrText xml:space="preserve"> ADDIN ZOTERO_ITEM CSL_CITATION {"citationID":"oLATAe9f","properties":{"formattedCitation":"Frenkiel und Vindahl, {\\i{}Die gr\\uc0\\u252{}ne K\\uc0\\u252{}che}, 226.","plainCitation":"Frenkiel und Vindahl, Die grüne Küche, 226.","noteIndex":1810},"citationItems":[{"id":59,"uris":["http://zotero.org/users/local/usTu59L8/items/T936RKBP"],"itemData":{"id":59,"type":"book","edition":"3. Auflage, deutsche Erstausgabe","event-place":"München","ISBN":"978-3-86873-685-4","language":"ger","number-of-pages":"247","publisher":"Knesebeck","publisher-place":"München","source":"K10plus ISBN","title":"Die grüne Küche: köstliche vegetarische Ideen für jeden Tag","title-short":"Die grüne Küche","author":[{"family":"Frenkiel","given":"David"},{"family":"Vindahl","given":"Luise"}],"translator":[{"family":"Weinberger","given":"Anita"}],"issued":{"date-parts":[["2016"]]}},"locator":"226"}],"schema":"https://github.com/citation-style-language/schema/raw/master/csl-citation.json"} </w:instrText>
      </w:r>
      <w:r>
        <w:fldChar w:fldCharType="separate"/>
      </w:r>
      <w:r w:rsidRPr="00AA73E3">
        <w:rPr>
          <w:rFonts w:ascii="Calibri" w:hAnsi="Calibri" w:cs="Calibri"/>
          <w:szCs w:val="24"/>
        </w:rPr>
        <w:t xml:space="preserve">Frenkiel und Vindahl, </w:t>
      </w:r>
      <w:r w:rsidRPr="00AA73E3">
        <w:rPr>
          <w:rFonts w:ascii="Calibri" w:hAnsi="Calibri" w:cs="Calibri"/>
          <w:i/>
          <w:iCs/>
          <w:szCs w:val="24"/>
        </w:rPr>
        <w:t>Die grüne Küche</w:t>
      </w:r>
      <w:r w:rsidRPr="00AA73E3">
        <w:rPr>
          <w:rFonts w:ascii="Calibri" w:hAnsi="Calibri" w:cs="Calibri"/>
          <w:szCs w:val="24"/>
        </w:rPr>
        <w:t>, 226.</w:t>
      </w:r>
      <w:r>
        <w:fldChar w:fldCharType="end"/>
      </w:r>
    </w:p>
  </w:footnote>
  <w:footnote w:id="1812">
    <w:p w14:paraId="67C4CCE0" w14:textId="02EDABB9" w:rsidR="004C6661" w:rsidRDefault="004C6661">
      <w:pPr>
        <w:pStyle w:val="FootnoteText"/>
      </w:pPr>
      <w:r>
        <w:rPr>
          <w:rStyle w:val="FootnoteReference"/>
        </w:rPr>
        <w:footnoteRef/>
      </w:r>
      <w:r>
        <w:t xml:space="preserve"> </w:t>
      </w:r>
      <w:r>
        <w:fldChar w:fldCharType="begin"/>
      </w:r>
      <w:r w:rsidR="008C334C">
        <w:instrText xml:space="preserve"> ADDIN ZOTERO_ITEM CSL_CITATION {"citationID":"hkOivwlQ","properties":{"formattedCitation":"Pirou\\uc0\\u233{}, {\\i{}Die echte franz\\uc0\\u246{}sische K\\uc0\\u252{}che}, 142.","plainCitation":"Piroué, Die echte französische Küche, 142.","noteIndex":1811},"citationItems":[{"id":5,"uris":["http://zotero.org/users/local/usTu59L8/items/9D429KMD"],"itemData":{"id":5,"type":"book","edition":"6. Aufl","event-place":"München","ISBN":"978-3-7742-1540-5","language":"ger","number-of-pages":"280","publisher":"Gräfe und Unzer","publisher-place":"München","source":"K10plus ISBN","title":"Die echte französische Küche: typische Rezepte und kulinarische Impressionen aus allen Regionen","title-short":"Die echte französische Küche","author":[{"family":"Piroué","given":"Susi"}],"issued":{"date-parts":[["2001"]]}},"locator":"142"}],"schema":"https://github.com/citation-style-language/schema/raw/master/csl-citation.json"} </w:instrText>
      </w:r>
      <w:r>
        <w:fldChar w:fldCharType="separate"/>
      </w:r>
      <w:r w:rsidRPr="004C6661">
        <w:rPr>
          <w:rFonts w:ascii="Calibri" w:hAnsi="Calibri" w:cs="Calibri"/>
          <w:szCs w:val="24"/>
        </w:rPr>
        <w:t xml:space="preserve">Piroué, </w:t>
      </w:r>
      <w:r w:rsidRPr="004C6661">
        <w:rPr>
          <w:rFonts w:ascii="Calibri" w:hAnsi="Calibri" w:cs="Calibri"/>
          <w:i/>
          <w:iCs/>
          <w:szCs w:val="24"/>
        </w:rPr>
        <w:t>Die echte französische Küche</w:t>
      </w:r>
      <w:r w:rsidRPr="004C6661">
        <w:rPr>
          <w:rFonts w:ascii="Calibri" w:hAnsi="Calibri" w:cs="Calibri"/>
          <w:szCs w:val="24"/>
        </w:rPr>
        <w:t>, 142.</w:t>
      </w:r>
      <w:r>
        <w:fldChar w:fldCharType="end"/>
      </w:r>
    </w:p>
  </w:footnote>
  <w:footnote w:id="1813">
    <w:p w14:paraId="6D37A2F0" w14:textId="267750BF" w:rsidR="00F43C74" w:rsidRDefault="00F43C74">
      <w:pPr>
        <w:pStyle w:val="FootnoteText"/>
      </w:pPr>
      <w:r>
        <w:rPr>
          <w:rStyle w:val="FootnoteReference"/>
        </w:rPr>
        <w:footnoteRef/>
      </w:r>
      <w:r>
        <w:t xml:space="preserve"> </w:t>
      </w:r>
      <w:r>
        <w:fldChar w:fldCharType="begin"/>
      </w:r>
      <w:r w:rsidR="008C334C">
        <w:instrText xml:space="preserve"> ADDIN ZOTERO_ITEM CSL_CITATION {"citationID":"OcZVQark","properties":{"formattedCitation":"Hess und S\\uc0\\u228{}lzer, {\\i{}Die echte italienische K\\uc0\\u252{}che}, 232.","plainCitation":"Hess und Sälzer, Die echte italienische Küche, 232.","noteIndex":1812},"citationItems":[{"id":2,"uris":["http://zotero.org/users/local/usTu59L8/items/8348HEDN"],"itemData":{"id":2,"type":"book","edition":"23. Aufl.","event-place":"München","ISBN":"978-3-7742-1102-5","language":"ger","number-of-pages":"320","publisher":"Gräfe und Unzer","publisher-place":"München","source":"K10plus ISBN","title":"Die echte italienische Küche: typische Rezepte und kulinarische Impressionen aus allen Regionen","title-short":"Die echte italienische Küche","author":[{"family":"Hess","given":"Reinhardt"},{"family":"Sälzer","given":"Sabine"}],"contributor":[{"family":"Foodfotografie Eising","given":""}],"issued":{"date-parts":[["2003"]]}},"locator":"232"}],"schema":"https://github.com/citation-style-language/schema/raw/master/csl-citation.json"} </w:instrText>
      </w:r>
      <w:r>
        <w:fldChar w:fldCharType="separate"/>
      </w:r>
      <w:r w:rsidRPr="00F43C74">
        <w:rPr>
          <w:rFonts w:ascii="Calibri" w:hAnsi="Calibri" w:cs="Calibri"/>
          <w:szCs w:val="24"/>
        </w:rPr>
        <w:t xml:space="preserve">Hess und Sälzer, </w:t>
      </w:r>
      <w:r w:rsidRPr="00F43C74">
        <w:rPr>
          <w:rFonts w:ascii="Calibri" w:hAnsi="Calibri" w:cs="Calibri"/>
          <w:i/>
          <w:iCs/>
          <w:szCs w:val="24"/>
        </w:rPr>
        <w:t>Die echte italienische Küche</w:t>
      </w:r>
      <w:r w:rsidRPr="00F43C74">
        <w:rPr>
          <w:rFonts w:ascii="Calibri" w:hAnsi="Calibri" w:cs="Calibri"/>
          <w:szCs w:val="24"/>
        </w:rPr>
        <w:t>, 232.</w:t>
      </w:r>
      <w:r>
        <w:fldChar w:fldCharType="end"/>
      </w:r>
    </w:p>
  </w:footnote>
  <w:footnote w:id="1814">
    <w:p w14:paraId="4EE3E8FC" w14:textId="0ADDE461" w:rsidR="00813E91" w:rsidRDefault="00813E91">
      <w:pPr>
        <w:pStyle w:val="FootnoteText"/>
      </w:pPr>
      <w:r>
        <w:rPr>
          <w:rStyle w:val="FootnoteReference"/>
        </w:rPr>
        <w:footnoteRef/>
      </w:r>
      <w:r>
        <w:t xml:space="preserve"> </w:t>
      </w:r>
      <w:r>
        <w:fldChar w:fldCharType="begin"/>
      </w:r>
      <w:r w:rsidR="008C334C">
        <w:instrText xml:space="preserve"> ADDIN ZOTERO_ITEM CSL_CITATION {"citationID":"NaEmFsA8","properties":{"formattedCitation":"Berning und Duttmann, {\\i{}Landlust - die Rezepte. Bd. 1 / [Chefred.}, 102.","plainCitation":"Berning und Duttmann, Landlust - die Rezepte. Bd. 1 / [Chefred., 102.","noteIndex":1813},"citationItems":[{"id":26,"uris":["http://zotero.org/users/local/usTu59L8/items/V2YGGZEP"],"itemData":{"id":26,"type":"book","edition":"12. Aufl","ISBN":"978-3-7843-3472-1","language":"ger","number-of-pages":"128","source":"K10plus ISBN","title":"Landlust - die Rezepte. Bd. 1 / [Chefred.: Ute Frieling-Huchzermeyer. Rezepte: Gertrud Berning ... Fotos: Heinz Duttmann ...]","title-short":"Landlust - die Rezepte. Bd. 1 / [Chefred.","editor":[{"family":"Berning","given":"Gertrud"},{"family":"Duttmann","given":"Heinz"}],"issued":{"date-parts":[["2013"]]}},"locator":"102"}],"schema":"https://github.com/citation-style-language/schema/raw/master/csl-citation.json"} </w:instrText>
      </w:r>
      <w:r>
        <w:fldChar w:fldCharType="separate"/>
      </w:r>
      <w:r w:rsidRPr="00813E91">
        <w:rPr>
          <w:rFonts w:ascii="Calibri" w:hAnsi="Calibri" w:cs="Calibri"/>
          <w:szCs w:val="24"/>
        </w:rPr>
        <w:t xml:space="preserve">Berning und Duttmann, </w:t>
      </w:r>
      <w:r w:rsidRPr="00813E91">
        <w:rPr>
          <w:rFonts w:ascii="Calibri" w:hAnsi="Calibri" w:cs="Calibri"/>
          <w:i/>
          <w:iCs/>
          <w:szCs w:val="24"/>
        </w:rPr>
        <w:t>Landlust - die Rezepte. Bd. 1 / [Chefred.</w:t>
      </w:r>
      <w:r w:rsidRPr="00813E91">
        <w:rPr>
          <w:rFonts w:ascii="Calibri" w:hAnsi="Calibri" w:cs="Calibri"/>
          <w:szCs w:val="24"/>
        </w:rPr>
        <w:t>, 102.</w:t>
      </w:r>
      <w:r>
        <w:fldChar w:fldCharType="end"/>
      </w:r>
    </w:p>
  </w:footnote>
  <w:footnote w:id="1815">
    <w:p w14:paraId="36177E6B" w14:textId="5E1FC50A" w:rsidR="00F75F97" w:rsidRDefault="00F75F97">
      <w:pPr>
        <w:pStyle w:val="FootnoteText"/>
      </w:pPr>
      <w:r>
        <w:rPr>
          <w:rStyle w:val="FootnoteReference"/>
        </w:rPr>
        <w:footnoteRef/>
      </w:r>
      <w:r>
        <w:t xml:space="preserve"> </w:t>
      </w:r>
      <w:r>
        <w:fldChar w:fldCharType="begin"/>
      </w:r>
      <w:r w:rsidR="008C334C">
        <w:instrText xml:space="preserve"> ADDIN ZOTERO_ITEM CSL_CITATION {"citationID":"y82Poiak","properties":{"formattedCitation":"Pirou\\uc0\\u233{}, {\\i{}Die echte franz\\uc0\\u246{}sische K\\uc0\\u252{}che}, 142.","plainCitation":"Piroué, Die echte französische Küche, 142.","noteIndex":1814},"citationItems":[{"id":5,"uris":["http://zotero.org/users/local/usTu59L8/items/9D429KMD"],"itemData":{"id":5,"type":"book","edition":"6. Aufl","event-place":"München","ISBN":"978-3-7742-1540-5","language":"ger","number-of-pages":"280","publisher":"Gräfe und Unzer","publisher-place":"München","source":"K10plus ISBN","title":"Die echte französische Küche: typische Rezepte und kulinarische Impressionen aus allen Regionen","title-short":"Die echte französische Küche","author":[{"family":"Piroué","given":"Susi"}],"issued":{"date-parts":[["2001"]]}},"locator":"142"}],"schema":"https://github.com/citation-style-language/schema/raw/master/csl-citation.json"} </w:instrText>
      </w:r>
      <w:r>
        <w:fldChar w:fldCharType="separate"/>
      </w:r>
      <w:r w:rsidRPr="00F75F97">
        <w:rPr>
          <w:rFonts w:ascii="Calibri" w:hAnsi="Calibri" w:cs="Calibri"/>
          <w:szCs w:val="24"/>
        </w:rPr>
        <w:t xml:space="preserve">Piroué, </w:t>
      </w:r>
      <w:r w:rsidRPr="00F75F97">
        <w:rPr>
          <w:rFonts w:ascii="Calibri" w:hAnsi="Calibri" w:cs="Calibri"/>
          <w:i/>
          <w:iCs/>
          <w:szCs w:val="24"/>
        </w:rPr>
        <w:t>Die echte französische Küche</w:t>
      </w:r>
      <w:r w:rsidRPr="00F75F97">
        <w:rPr>
          <w:rFonts w:ascii="Calibri" w:hAnsi="Calibri" w:cs="Calibri"/>
          <w:szCs w:val="24"/>
        </w:rPr>
        <w:t>, 142.</w:t>
      </w:r>
      <w:r>
        <w:fldChar w:fldCharType="end"/>
      </w:r>
    </w:p>
  </w:footnote>
  <w:footnote w:id="1816">
    <w:p w14:paraId="60B7EAB3" w14:textId="76F799DA" w:rsidR="00396C89" w:rsidRDefault="00396C89">
      <w:pPr>
        <w:pStyle w:val="FootnoteText"/>
      </w:pPr>
      <w:r>
        <w:rPr>
          <w:rStyle w:val="FootnoteReference"/>
        </w:rPr>
        <w:footnoteRef/>
      </w:r>
      <w:r>
        <w:t xml:space="preserve"> </w:t>
      </w:r>
      <w:r>
        <w:fldChar w:fldCharType="begin"/>
      </w:r>
      <w:r w:rsidR="008C334C">
        <w:instrText xml:space="preserve"> ADDIN ZOTERO_ITEM CSL_CITATION {"citationID":"OcW7UajW","properties":{"formattedCitation":"Szwillus, Mewes, und Poziombka, {\\i{}Vegetarisch - Lieblingsrezepte aus aller Welt}, 54.","plainCitation":"Szwillus, Mewes, und Poziombka, Vegetarisch - Lieblingsrezepte aus aller Welt, 54.","noteIndex":1815},"citationItems":[{"id":28,"uris":["http://zotero.org/users/local/usTu59L8/items/HL8LHDY3"],"itemData":{"id":28,"type":"book","collection-title":"GU-KüchenRatgeber","edition":"1. Aufl","event-place":"München","ISBN":"978-3-7742-4888-5","language":"ger","number-of-pages":"64","publisher":"Gräfe und Unzer","publisher-place":"München","source":"K10plus ISBN","title":"Vegetarisch - Lieblingsrezepte aus aller Welt: mit den 10 GU-Erfolgstipps ; praktische Garmethoden-Übersicht ; ausführliche Warenkunde","title-short":"Vegetarisch - Lieblingsrezepte aus aller Welt","author":[{"family":"Szwillus","given":"Marlisa"},{"family":"Mewes","given":"Kai"},{"family":"Poziombka","given":"Stefanie"}],"issued":{"date-parts":[["2002"]]}},"locator":"54"}],"schema":"https://github.com/citation-style-language/schema/raw/master/csl-citation.json"} </w:instrText>
      </w:r>
      <w:r>
        <w:fldChar w:fldCharType="separate"/>
      </w:r>
      <w:r w:rsidRPr="00396C89">
        <w:rPr>
          <w:rFonts w:ascii="Calibri" w:hAnsi="Calibri" w:cs="Calibri"/>
          <w:szCs w:val="24"/>
        </w:rPr>
        <w:t xml:space="preserve">Szwillus, Mewes, und Poziombka, </w:t>
      </w:r>
      <w:r w:rsidRPr="00396C89">
        <w:rPr>
          <w:rFonts w:ascii="Calibri" w:hAnsi="Calibri" w:cs="Calibri"/>
          <w:i/>
          <w:iCs/>
          <w:szCs w:val="24"/>
        </w:rPr>
        <w:t>Vegetarisch - Lieblingsrezepte aus aller Welt</w:t>
      </w:r>
      <w:r w:rsidRPr="00396C89">
        <w:rPr>
          <w:rFonts w:ascii="Calibri" w:hAnsi="Calibri" w:cs="Calibri"/>
          <w:szCs w:val="24"/>
        </w:rPr>
        <w:t>, 54.</w:t>
      </w:r>
      <w:r>
        <w:fldChar w:fldCharType="end"/>
      </w:r>
    </w:p>
  </w:footnote>
  <w:footnote w:id="1817">
    <w:p w14:paraId="5A2BA511" w14:textId="61CE7457" w:rsidR="00F810FE" w:rsidRDefault="00F810FE">
      <w:pPr>
        <w:pStyle w:val="FootnoteText"/>
      </w:pPr>
      <w:r>
        <w:rPr>
          <w:rStyle w:val="FootnoteReference"/>
        </w:rPr>
        <w:footnoteRef/>
      </w:r>
      <w:r>
        <w:t xml:space="preserve"> </w:t>
      </w:r>
      <w:r>
        <w:fldChar w:fldCharType="begin"/>
      </w:r>
      <w:r w:rsidR="008C334C">
        <w:instrText xml:space="preserve"> ADDIN ZOTERO_ITEM CSL_CITATION {"citationID":"cZ7jjuI2","properties":{"formattedCitation":"Hess und S\\uc0\\u228{}lzer, {\\i{}Die echte italienische K\\uc0\\u252{}che}, 267.","plainCitation":"Hess und Sälzer, Die echte italienische Küche, 267.","noteIndex":1816},"citationItems":[{"id":2,"uris":["http://zotero.org/users/local/usTu59L8/items/8348HEDN"],"itemData":{"id":2,"type":"book","edition":"23. Aufl.","event-place":"München","ISBN":"978-3-7742-1102-5","language":"ger","number-of-pages":"320","publisher":"Gräfe und Unzer","publisher-place":"München","source":"K10plus ISBN","title":"Die echte italienische Küche: typische Rezepte und kulinarische Impressionen aus allen Regionen","title-short":"Die echte italienische Küche","author":[{"family":"Hess","given":"Reinhardt"},{"family":"Sälzer","given":"Sabine"}],"contributor":[{"family":"Foodfotografie Eising","given":""}],"issued":{"date-parts":[["2003"]]}},"locator":"267"}],"schema":"https://github.com/citation-style-language/schema/raw/master/csl-citation.json"} </w:instrText>
      </w:r>
      <w:r>
        <w:fldChar w:fldCharType="separate"/>
      </w:r>
      <w:r w:rsidRPr="00F810FE">
        <w:rPr>
          <w:rFonts w:ascii="Calibri" w:hAnsi="Calibri" w:cs="Calibri"/>
          <w:szCs w:val="24"/>
        </w:rPr>
        <w:t xml:space="preserve">Hess und Sälzer, </w:t>
      </w:r>
      <w:r w:rsidRPr="00F810FE">
        <w:rPr>
          <w:rFonts w:ascii="Calibri" w:hAnsi="Calibri" w:cs="Calibri"/>
          <w:i/>
          <w:iCs/>
          <w:szCs w:val="24"/>
        </w:rPr>
        <w:t>Die echte italienische Küche</w:t>
      </w:r>
      <w:r w:rsidRPr="00F810FE">
        <w:rPr>
          <w:rFonts w:ascii="Calibri" w:hAnsi="Calibri" w:cs="Calibri"/>
          <w:szCs w:val="24"/>
        </w:rPr>
        <w:t>, 267.</w:t>
      </w:r>
      <w:r>
        <w:fldChar w:fldCharType="end"/>
      </w:r>
    </w:p>
  </w:footnote>
  <w:footnote w:id="1818">
    <w:p w14:paraId="5F5C4FF2" w14:textId="3F3C3642" w:rsidR="00BC712B" w:rsidRDefault="00BC712B">
      <w:pPr>
        <w:pStyle w:val="FootnoteText"/>
      </w:pPr>
      <w:r>
        <w:rPr>
          <w:rStyle w:val="FootnoteReference"/>
        </w:rPr>
        <w:footnoteRef/>
      </w:r>
      <w:r>
        <w:t xml:space="preserve"> </w:t>
      </w:r>
      <w:r>
        <w:fldChar w:fldCharType="begin"/>
      </w:r>
      <w:r w:rsidR="008C334C">
        <w:instrText xml:space="preserve"> ADDIN ZOTERO_ITEM CSL_CITATION {"citationID":"bad8Tp3I","properties":{"formattedCitation":"Hess und S\\uc0\\u228{}lzer, 198.","plainCitation":"Hess und Sälzer, 198.","noteIndex":1817},"citationItems":[{"id":2,"uris":["http://zotero.org/users/local/usTu59L8/items/8348HEDN"],"itemData":{"id":2,"type":"book","edition":"23. Aufl.","event-place":"München","ISBN":"978-3-7742-1102-5","language":"ger","number-of-pages":"320","publisher":"Gräfe und Unzer","publisher-place":"München","source":"K10plus ISBN","title":"Die echte italienische Küche: typische Rezepte und kulinarische Impressionen aus allen Regionen","title-short":"Die echte italienische Küche","author":[{"family":"Hess","given":"Reinhardt"},{"family":"Sälzer","given":"Sabine"}],"contributor":[{"family":"Foodfotografie Eising","given":""}],"issued":{"date-parts":[["2003"]]}},"locator":"198"}],"schema":"https://github.com/citation-style-language/schema/raw/master/csl-citation.json"} </w:instrText>
      </w:r>
      <w:r>
        <w:fldChar w:fldCharType="separate"/>
      </w:r>
      <w:r w:rsidRPr="00BC712B">
        <w:rPr>
          <w:rFonts w:ascii="Calibri" w:hAnsi="Calibri" w:cs="Calibri"/>
          <w:szCs w:val="24"/>
        </w:rPr>
        <w:t>Hess und Sälzer, 198.</w:t>
      </w:r>
      <w:r>
        <w:fldChar w:fldCharType="end"/>
      </w:r>
    </w:p>
  </w:footnote>
  <w:footnote w:id="1819">
    <w:p w14:paraId="43729BAB" w14:textId="03B2E075" w:rsidR="005965E0" w:rsidRDefault="005965E0">
      <w:pPr>
        <w:pStyle w:val="FootnoteText"/>
      </w:pPr>
      <w:r>
        <w:rPr>
          <w:rStyle w:val="FootnoteReference"/>
        </w:rPr>
        <w:footnoteRef/>
      </w:r>
      <w:r>
        <w:t xml:space="preserve"> </w:t>
      </w:r>
      <w:r>
        <w:fldChar w:fldCharType="begin"/>
      </w:r>
      <w:r w:rsidR="008C334C">
        <w:instrText xml:space="preserve"> ADDIN ZOTERO_ITEM CSL_CITATION {"citationID":"aY7oNSs5","properties":{"formattedCitation":"Hess und S\\uc0\\u228{}lzer, 121.","plainCitation":"Hess und Sälzer, 121.","noteIndex":1818},"citationItems":[{"id":2,"uris":["http://zotero.org/users/local/usTu59L8/items/8348HEDN"],"itemData":{"id":2,"type":"book","edition":"23. Aufl.","event-place":"München","ISBN":"978-3-7742-1102-5","language":"ger","number-of-pages":"320","publisher":"Gräfe und Unzer","publisher-place":"München","source":"K10plus ISBN","title":"Die echte italienische Küche: typische Rezepte und kulinarische Impressionen aus allen Regionen","title-short":"Die echte italienische Küche","author":[{"family":"Hess","given":"Reinhardt"},{"family":"Sälzer","given":"Sabine"}],"contributor":[{"family":"Foodfotografie Eising","given":""}],"issued":{"date-parts":[["2003"]]}},"locator":"121"}],"schema":"https://github.com/citation-style-language/schema/raw/master/csl-citation.json"} </w:instrText>
      </w:r>
      <w:r>
        <w:fldChar w:fldCharType="separate"/>
      </w:r>
      <w:r w:rsidRPr="005965E0">
        <w:rPr>
          <w:rFonts w:ascii="Calibri" w:hAnsi="Calibri" w:cs="Calibri"/>
          <w:szCs w:val="24"/>
        </w:rPr>
        <w:t>Hess und Sälzer, 121.</w:t>
      </w:r>
      <w:r>
        <w:fldChar w:fldCharType="end"/>
      </w:r>
    </w:p>
  </w:footnote>
  <w:footnote w:id="1820">
    <w:p w14:paraId="67F1339B" w14:textId="735CE68D" w:rsidR="00056B39" w:rsidRDefault="00056B39">
      <w:pPr>
        <w:pStyle w:val="FootnoteText"/>
      </w:pPr>
      <w:r>
        <w:rPr>
          <w:rStyle w:val="FootnoteReference"/>
        </w:rPr>
        <w:footnoteRef/>
      </w:r>
      <w:r>
        <w:t xml:space="preserve"> </w:t>
      </w:r>
      <w:r>
        <w:fldChar w:fldCharType="begin"/>
      </w:r>
      <w:r w:rsidR="008C334C">
        <w:instrText xml:space="preserve"> ADDIN ZOTERO_ITEM CSL_CITATION {"citationID":"jeun5F7o","properties":{"formattedCitation":"Hess und S\\uc0\\u228{}lzer, 118.","plainCitation":"Hess und Sälzer, 118.","noteIndex":1819},"citationItems":[{"id":2,"uris":["http://zotero.org/users/local/usTu59L8/items/8348HEDN"],"itemData":{"id":2,"type":"book","edition":"23. Aufl.","event-place":"München","ISBN":"978-3-7742-1102-5","language":"ger","number-of-pages":"320","publisher":"Gräfe und Unzer","publisher-place":"München","source":"K10plus ISBN","title":"Die echte italienische Küche: typische Rezepte und kulinarische Impressionen aus allen Regionen","title-short":"Die echte italienische Küche","author":[{"family":"Hess","given":"Reinhardt"},{"family":"Sälzer","given":"Sabine"}],"contributor":[{"family":"Foodfotografie Eising","given":""}],"issued":{"date-parts":[["2003"]]}},"locator":"118"}],"schema":"https://github.com/citation-style-language/schema/raw/master/csl-citation.json"} </w:instrText>
      </w:r>
      <w:r>
        <w:fldChar w:fldCharType="separate"/>
      </w:r>
      <w:r w:rsidRPr="00056B39">
        <w:rPr>
          <w:rFonts w:ascii="Calibri" w:hAnsi="Calibri" w:cs="Calibri"/>
          <w:szCs w:val="24"/>
        </w:rPr>
        <w:t>Hess und Sälzer, 118.</w:t>
      </w:r>
      <w:r>
        <w:fldChar w:fldCharType="end"/>
      </w:r>
    </w:p>
  </w:footnote>
  <w:footnote w:id="1821">
    <w:p w14:paraId="7B937170" w14:textId="56F279A4" w:rsidR="0067642E" w:rsidRDefault="0067642E">
      <w:pPr>
        <w:pStyle w:val="FootnoteText"/>
      </w:pPr>
      <w:r>
        <w:rPr>
          <w:rStyle w:val="FootnoteReference"/>
        </w:rPr>
        <w:footnoteRef/>
      </w:r>
      <w:r>
        <w:t xml:space="preserve"> </w:t>
      </w:r>
      <w:r>
        <w:fldChar w:fldCharType="begin"/>
      </w:r>
      <w:r w:rsidR="008C334C">
        <w:instrText xml:space="preserve"> ADDIN ZOTERO_ITEM CSL_CITATION {"citationID":"HRnt1dZ0","properties":{"formattedCitation":"Frenkiel und Vindahl, {\\i{}Die gr\\uc0\\u252{}ne K\\uc0\\u252{}che}, 208.","plainCitation":"Frenkiel und Vindahl, Die grüne Küche, 208.","noteIndex":1820},"citationItems":[{"id":59,"uris":["http://zotero.org/users/local/usTu59L8/items/T936RKBP"],"itemData":{"id":59,"type":"book","edition":"3. Auflage, deutsche Erstausgabe","event-place":"München","ISBN":"978-3-86873-685-4","language":"ger","number-of-pages":"247","publisher":"Knesebeck","publisher-place":"München","source":"K10plus ISBN","title":"Die grüne Küche: köstliche vegetarische Ideen für jeden Tag","title-short":"Die grüne Küche","author":[{"family":"Frenkiel","given":"David"},{"family":"Vindahl","given":"Luise"}],"translator":[{"family":"Weinberger","given":"Anita"}],"issued":{"date-parts":[["2016"]]}},"locator":"208"}],"schema":"https://github.com/citation-style-language/schema/raw/master/csl-citation.json"} </w:instrText>
      </w:r>
      <w:r>
        <w:fldChar w:fldCharType="separate"/>
      </w:r>
      <w:r w:rsidRPr="0067642E">
        <w:rPr>
          <w:rFonts w:ascii="Calibri" w:hAnsi="Calibri" w:cs="Calibri"/>
          <w:szCs w:val="24"/>
        </w:rPr>
        <w:t xml:space="preserve">Frenkiel und Vindahl, </w:t>
      </w:r>
      <w:r w:rsidRPr="0067642E">
        <w:rPr>
          <w:rFonts w:ascii="Calibri" w:hAnsi="Calibri" w:cs="Calibri"/>
          <w:i/>
          <w:iCs/>
          <w:szCs w:val="24"/>
        </w:rPr>
        <w:t>Die grüne Küche</w:t>
      </w:r>
      <w:r w:rsidRPr="0067642E">
        <w:rPr>
          <w:rFonts w:ascii="Calibri" w:hAnsi="Calibri" w:cs="Calibri"/>
          <w:szCs w:val="24"/>
        </w:rPr>
        <w:t>, 208.</w:t>
      </w:r>
      <w:r>
        <w:fldChar w:fldCharType="end"/>
      </w:r>
    </w:p>
  </w:footnote>
  <w:footnote w:id="1822">
    <w:p w14:paraId="3C1C484A" w14:textId="6C20B022" w:rsidR="00F87B46" w:rsidRDefault="00F87B46">
      <w:pPr>
        <w:pStyle w:val="FootnoteText"/>
      </w:pPr>
      <w:r>
        <w:rPr>
          <w:rStyle w:val="FootnoteReference"/>
        </w:rPr>
        <w:footnoteRef/>
      </w:r>
      <w:r>
        <w:t xml:space="preserve"> </w:t>
      </w:r>
      <w:r>
        <w:fldChar w:fldCharType="begin"/>
      </w:r>
      <w:r w:rsidR="008C334C">
        <w:instrText xml:space="preserve"> ADDIN ZOTERO_ITEM CSL_CITATION {"citationID":"KFThvAj9","properties":{"formattedCitation":"Stich, {\\i{}Sweets}, 80.","plainCitation":"Stich, Sweets, 80.","noteIndex":1821},"citationItems":[{"id":48,"uris":["http://zotero.org/users/local/usTu59L8/items/MX3Z4SAR"],"itemData":{"id":48,"type":"book","abstract":"Frühstück, Snacks, Mittagessen, Teatime, Gartenfest, Desserts und Betthupferl - Foodbloggerin Nicole Stich (www.deliciousdays.com) ist eine bekennende Naschkatze und stellt hier ihre Lieblingsrezepte für jede Tageszeit und Gelegenheit vor. In der kurzen Einleitung eine Seite praktische Tipps &amp; Tricks, ein Statement für die positiven Seiten des Naschens und ein augenzwinkernder \"Sicherheitshinweis\", wer von diesem Band voll süe︢r Sünden lieber die Finger lassen sollte. Alle Rezepte mit Angaben zu Menge, Zeitaufwand und Schwierigkeitsgrad sowie einem ganzseitigen Foto; die schrittweisen Anleitungen stellen keine gröe︢re Herausforderung dar. Die Autorin hat - wie schon in \"Delicious days\" (BA 11/08) und \"Geschenkideen aus der Küche\" (ID-A 13/11) - selbst fotografiert. Neben Klassikern wie Waffeln, Pfannkuchen, Biskuit und Eis finden sich tolle Ideen für ungewöhnliche Geschmackskreationen (orientalisches Milchreiseis, Ziegenkäseparfait, Grünteetrüffel). Ein rundum gelungenes Buch der Sparte \"Sük︢ram\", das jede Bibliothek guten Gewissens anschaffen kann. (1)","edition":"1. Aufl","event-place":"München","ISBN":"978-3-8338-2892-8","language":"ger","number-of-pages":"160","publisher":"Gräfe und Unzer","publisher-place":"München","source":"K10plus ISBN","title":"Sweets: himmlische Verführungen für den ganzen Tag","title-short":"Sweets","author":[{"family":"Stich","given":"Nicole"}],"issued":{"date-parts":[["2013"]]}},"locator":"80"}],"schema":"https://github.com/citation-style-language/schema/raw/master/csl-citation.json"} </w:instrText>
      </w:r>
      <w:r>
        <w:fldChar w:fldCharType="separate"/>
      </w:r>
      <w:r w:rsidRPr="00F87B46">
        <w:rPr>
          <w:rFonts w:ascii="Calibri" w:hAnsi="Calibri" w:cs="Calibri"/>
          <w:szCs w:val="24"/>
        </w:rPr>
        <w:t xml:space="preserve">Stich, </w:t>
      </w:r>
      <w:r w:rsidRPr="00F87B46">
        <w:rPr>
          <w:rFonts w:ascii="Calibri" w:hAnsi="Calibri" w:cs="Calibri"/>
          <w:i/>
          <w:iCs/>
          <w:szCs w:val="24"/>
        </w:rPr>
        <w:t>Sweets</w:t>
      </w:r>
      <w:r w:rsidRPr="00F87B46">
        <w:rPr>
          <w:rFonts w:ascii="Calibri" w:hAnsi="Calibri" w:cs="Calibri"/>
          <w:szCs w:val="24"/>
        </w:rPr>
        <w:t>, 80.</w:t>
      </w:r>
      <w:r>
        <w:fldChar w:fldCharType="end"/>
      </w:r>
    </w:p>
  </w:footnote>
  <w:footnote w:id="1823">
    <w:p w14:paraId="6193850D" w14:textId="7124BC5D" w:rsidR="00AD00C6" w:rsidRDefault="00AD00C6">
      <w:pPr>
        <w:pStyle w:val="FootnoteText"/>
      </w:pPr>
      <w:r>
        <w:rPr>
          <w:rStyle w:val="FootnoteReference"/>
        </w:rPr>
        <w:footnoteRef/>
      </w:r>
      <w:r>
        <w:t xml:space="preserve"> </w:t>
      </w:r>
      <w:r>
        <w:fldChar w:fldCharType="begin"/>
      </w:r>
      <w:r w:rsidR="008C334C">
        <w:instrText xml:space="preserve"> ADDIN ZOTERO_ITEM CSL_CITATION {"citationID":"4uMPwpPX","properties":{"formattedCitation":"Frenkiel und Vindahl, {\\i{}Die gr\\uc0\\u252{}ne K\\uc0\\u252{}che}, 213.","plainCitation":"Frenkiel und Vindahl, Die grüne Küche, 213.","noteIndex":1822},"citationItems":[{"id":59,"uris":["http://zotero.org/users/local/usTu59L8/items/T936RKBP"],"itemData":{"id":59,"type":"book","edition":"3. Auflage, deutsche Erstausgabe","event-place":"München","ISBN":"978-3-86873-685-4","language":"ger","number-of-pages":"247","publisher":"Knesebeck","publisher-place":"München","source":"K10plus ISBN","title":"Die grüne Küche: köstliche vegetarische Ideen für jeden Tag","title-short":"Die grüne Küche","author":[{"family":"Frenkiel","given":"David"},{"family":"Vindahl","given":"Luise"}],"translator":[{"family":"Weinberger","given":"Anita"}],"issued":{"date-parts":[["2016"]]}},"locator":"213"}],"schema":"https://github.com/citation-style-language/schema/raw/master/csl-citation.json"} </w:instrText>
      </w:r>
      <w:r>
        <w:fldChar w:fldCharType="separate"/>
      </w:r>
      <w:r w:rsidRPr="00AD00C6">
        <w:rPr>
          <w:rFonts w:ascii="Calibri" w:hAnsi="Calibri" w:cs="Calibri"/>
          <w:szCs w:val="24"/>
        </w:rPr>
        <w:t xml:space="preserve">Frenkiel und Vindahl, </w:t>
      </w:r>
      <w:r w:rsidRPr="00AD00C6">
        <w:rPr>
          <w:rFonts w:ascii="Calibri" w:hAnsi="Calibri" w:cs="Calibri"/>
          <w:i/>
          <w:iCs/>
          <w:szCs w:val="24"/>
        </w:rPr>
        <w:t>Die grüne Küche</w:t>
      </w:r>
      <w:r w:rsidRPr="00AD00C6">
        <w:rPr>
          <w:rFonts w:ascii="Calibri" w:hAnsi="Calibri" w:cs="Calibri"/>
          <w:szCs w:val="24"/>
        </w:rPr>
        <w:t>, 213.</w:t>
      </w:r>
      <w:r>
        <w:fldChar w:fldCharType="end"/>
      </w:r>
    </w:p>
  </w:footnote>
  <w:footnote w:id="1824">
    <w:p w14:paraId="7B2BBE83" w14:textId="03900EBE" w:rsidR="00271A29" w:rsidRDefault="00271A29">
      <w:pPr>
        <w:pStyle w:val="FootnoteText"/>
      </w:pPr>
      <w:r>
        <w:rPr>
          <w:rStyle w:val="FootnoteReference"/>
        </w:rPr>
        <w:footnoteRef/>
      </w:r>
      <w:r>
        <w:t xml:space="preserve"> </w:t>
      </w:r>
      <w:r>
        <w:fldChar w:fldCharType="begin"/>
      </w:r>
      <w:r w:rsidR="008C334C">
        <w:instrText xml:space="preserve"> ADDIN ZOTERO_ITEM CSL_CITATION {"citationID":"ZgqvKM9N","properties":{"formattedCitation":"Hess und S\\uc0\\u228{}lzer, {\\i{}Die echte italienische K\\uc0\\u252{}che}, 76.","plainCitation":"Hess und Sälzer, Die echte italienische Küche, 76.","noteIndex":1823},"citationItems":[{"id":2,"uris":["http://zotero.org/users/local/usTu59L8/items/8348HEDN"],"itemData":{"id":2,"type":"book","edition":"23. Aufl.","event-place":"München","ISBN":"978-3-7742-1102-5","language":"ger","number-of-pages":"320","publisher":"Gräfe und Unzer","publisher-place":"München","source":"K10plus ISBN","title":"Die echte italienische Küche: typische Rezepte und kulinarische Impressionen aus allen Regionen","title-short":"Die echte italienische Küche","author":[{"family":"Hess","given":"Reinhardt"},{"family":"Sälzer","given":"Sabine"}],"contributor":[{"family":"Foodfotografie Eising","given":""}],"issued":{"date-parts":[["2003"]]}},"locator":"76"}],"schema":"https://github.com/citation-style-language/schema/raw/master/csl-citation.json"} </w:instrText>
      </w:r>
      <w:r>
        <w:fldChar w:fldCharType="separate"/>
      </w:r>
      <w:r w:rsidRPr="00271A29">
        <w:rPr>
          <w:rFonts w:ascii="Calibri" w:hAnsi="Calibri" w:cs="Calibri"/>
          <w:szCs w:val="24"/>
        </w:rPr>
        <w:t xml:space="preserve">Hess und Sälzer, </w:t>
      </w:r>
      <w:r w:rsidRPr="00271A29">
        <w:rPr>
          <w:rFonts w:ascii="Calibri" w:hAnsi="Calibri" w:cs="Calibri"/>
          <w:i/>
          <w:iCs/>
          <w:szCs w:val="24"/>
        </w:rPr>
        <w:t>Die echte italienische Küche</w:t>
      </w:r>
      <w:r w:rsidRPr="00271A29">
        <w:rPr>
          <w:rFonts w:ascii="Calibri" w:hAnsi="Calibri" w:cs="Calibri"/>
          <w:szCs w:val="24"/>
        </w:rPr>
        <w:t>, 76.</w:t>
      </w:r>
      <w:r>
        <w:fldChar w:fldCharType="end"/>
      </w:r>
    </w:p>
  </w:footnote>
  <w:footnote w:id="1825">
    <w:p w14:paraId="7318C3CD" w14:textId="255CCB8E" w:rsidR="002F34D4" w:rsidRDefault="002F34D4">
      <w:pPr>
        <w:pStyle w:val="FootnoteText"/>
      </w:pPr>
      <w:r>
        <w:rPr>
          <w:rStyle w:val="FootnoteReference"/>
        </w:rPr>
        <w:footnoteRef/>
      </w:r>
      <w:r>
        <w:t xml:space="preserve"> </w:t>
      </w:r>
      <w:r>
        <w:fldChar w:fldCharType="begin"/>
      </w:r>
      <w:r w:rsidR="008C334C">
        <w:instrText xml:space="preserve"> ADDIN ZOTERO_ITEM CSL_CITATION {"citationID":"bs1LzLxV","properties":{"formattedCitation":"Hess und S\\uc0\\u228{}lzer, 160.","plainCitation":"Hess und Sälzer, 160.","noteIndex":1824},"citationItems":[{"id":2,"uris":["http://zotero.org/users/local/usTu59L8/items/8348HEDN"],"itemData":{"id":2,"type":"book","edition":"23. Aufl.","event-place":"München","ISBN":"978-3-7742-1102-5","language":"ger","number-of-pages":"320","publisher":"Gräfe und Unzer","publisher-place":"München","source":"K10plus ISBN","title":"Die echte italienische Küche: typische Rezepte und kulinarische Impressionen aus allen Regionen","title-short":"Die echte italienische Küche","author":[{"family":"Hess","given":"Reinhardt"},{"family":"Sälzer","given":"Sabine"}],"contributor":[{"family":"Foodfotografie Eising","given":""}],"issued":{"date-parts":[["2003"]]}},"locator":"160"}],"schema":"https://github.com/citation-style-language/schema/raw/master/csl-citation.json"} </w:instrText>
      </w:r>
      <w:r>
        <w:fldChar w:fldCharType="separate"/>
      </w:r>
      <w:r w:rsidRPr="002F34D4">
        <w:rPr>
          <w:rFonts w:ascii="Calibri" w:hAnsi="Calibri" w:cs="Calibri"/>
          <w:szCs w:val="24"/>
        </w:rPr>
        <w:t>Hess und Sälzer, 160.</w:t>
      </w:r>
      <w:r>
        <w:fldChar w:fldCharType="end"/>
      </w:r>
    </w:p>
  </w:footnote>
  <w:footnote w:id="1826">
    <w:p w14:paraId="0D6B694B" w14:textId="17B1055D" w:rsidR="00C75FF0" w:rsidRDefault="00C75FF0">
      <w:pPr>
        <w:pStyle w:val="FootnoteText"/>
      </w:pPr>
      <w:r>
        <w:rPr>
          <w:rStyle w:val="FootnoteReference"/>
        </w:rPr>
        <w:footnoteRef/>
      </w:r>
      <w:r>
        <w:t xml:space="preserve"> </w:t>
      </w:r>
      <w:r>
        <w:fldChar w:fldCharType="begin"/>
      </w:r>
      <w:r w:rsidR="008C334C">
        <w:instrText xml:space="preserve"> ADDIN ZOTERO_ITEM CSL_CITATION {"citationID":"3BbF4SA7","properties":{"formattedCitation":"Frenkiel und Vindahl, {\\i{}Die gr\\uc0\\u252{}ne K\\uc0\\u252{}che}, 217.","plainCitation":"Frenkiel und Vindahl, Die grüne Küche, 217.","noteIndex":1825},"citationItems":[{"id":59,"uris":["http://zotero.org/users/local/usTu59L8/items/T936RKBP"],"itemData":{"id":59,"type":"book","edition":"3. Auflage, deutsche Erstausgabe","event-place":"München","ISBN":"978-3-86873-685-4","language":"ger","number-of-pages":"247","publisher":"Knesebeck","publisher-place":"München","source":"K10plus ISBN","title":"Die grüne Küche: köstliche vegetarische Ideen für jeden Tag","title-short":"Die grüne Küche","author":[{"family":"Frenkiel","given":"David"},{"family":"Vindahl","given":"Luise"}],"translator":[{"family":"Weinberger","given":"Anita"}],"issued":{"date-parts":[["2016"]]}},"locator":"217"}],"schema":"https://github.com/citation-style-language/schema/raw/master/csl-citation.json"} </w:instrText>
      </w:r>
      <w:r>
        <w:fldChar w:fldCharType="separate"/>
      </w:r>
      <w:r w:rsidRPr="00C75FF0">
        <w:rPr>
          <w:rFonts w:ascii="Calibri" w:hAnsi="Calibri" w:cs="Calibri"/>
          <w:szCs w:val="24"/>
        </w:rPr>
        <w:t xml:space="preserve">Frenkiel und Vindahl, </w:t>
      </w:r>
      <w:r w:rsidRPr="00C75FF0">
        <w:rPr>
          <w:rFonts w:ascii="Calibri" w:hAnsi="Calibri" w:cs="Calibri"/>
          <w:i/>
          <w:iCs/>
          <w:szCs w:val="24"/>
        </w:rPr>
        <w:t>Die grüne Küche</w:t>
      </w:r>
      <w:r w:rsidRPr="00C75FF0">
        <w:rPr>
          <w:rFonts w:ascii="Calibri" w:hAnsi="Calibri" w:cs="Calibri"/>
          <w:szCs w:val="24"/>
        </w:rPr>
        <w:t>, 217.</w:t>
      </w:r>
      <w:r>
        <w:fldChar w:fldCharType="end"/>
      </w:r>
    </w:p>
  </w:footnote>
  <w:footnote w:id="1827">
    <w:p w14:paraId="333E4834" w14:textId="6DDDE8FD" w:rsidR="00B637B7" w:rsidRDefault="00B637B7">
      <w:pPr>
        <w:pStyle w:val="FootnoteText"/>
      </w:pPr>
      <w:r>
        <w:rPr>
          <w:rStyle w:val="FootnoteReference"/>
        </w:rPr>
        <w:footnoteRef/>
      </w:r>
      <w:r>
        <w:t xml:space="preserve"> </w:t>
      </w:r>
      <w:r>
        <w:fldChar w:fldCharType="begin"/>
      </w:r>
      <w:r w:rsidR="008C334C">
        <w:instrText xml:space="preserve"> ADDIN ZOTERO_ITEM CSL_CITATION {"citationID":"Khy6Qfzp","properties":{"formattedCitation":"Frenkiel und Vindahl, 235.","plainCitation":"Frenkiel und Vindahl, 235.","noteIndex":1826},"citationItems":[{"id":59,"uris":["http://zotero.org/users/local/usTu59L8/items/T936RKBP"],"itemData":{"id":59,"type":"book","edition":"3. Auflage, deutsche Erstausgabe","event-place":"München","ISBN":"978-3-86873-685-4","language":"ger","number-of-pages":"247","publisher":"Knesebeck","publisher-place":"München","source":"K10plus ISBN","title":"Die grüne Küche: köstliche vegetarische Ideen für jeden Tag","title-short":"Die grüne Küche","author":[{"family":"Frenkiel","given":"David"},{"family":"Vindahl","given":"Luise"}],"translator":[{"family":"Weinberger","given":"Anita"}],"issued":{"date-parts":[["2016"]]}},"locator":"235"}],"schema":"https://github.com/citation-style-language/schema/raw/master/csl-citation.json"} </w:instrText>
      </w:r>
      <w:r>
        <w:fldChar w:fldCharType="separate"/>
      </w:r>
      <w:r w:rsidRPr="00B637B7">
        <w:rPr>
          <w:rFonts w:ascii="Calibri" w:hAnsi="Calibri" w:cs="Calibri"/>
        </w:rPr>
        <w:t>Frenkiel und Vindahl, 235.</w:t>
      </w:r>
      <w:r>
        <w:fldChar w:fldCharType="end"/>
      </w:r>
    </w:p>
  </w:footnote>
  <w:footnote w:id="1828">
    <w:p w14:paraId="7A9AB7F0" w14:textId="10FD4358" w:rsidR="0069176C" w:rsidRDefault="0069176C">
      <w:pPr>
        <w:pStyle w:val="FootnoteText"/>
      </w:pPr>
      <w:r>
        <w:rPr>
          <w:rStyle w:val="FootnoteReference"/>
        </w:rPr>
        <w:footnoteRef/>
      </w:r>
      <w:r>
        <w:t xml:space="preserve"> </w:t>
      </w:r>
      <w:r>
        <w:fldChar w:fldCharType="begin"/>
      </w:r>
      <w:r w:rsidR="008C334C">
        <w:instrText xml:space="preserve"> ADDIN ZOTERO_ITEM CSL_CITATION {"citationID":"Ajhk4X2N","properties":{"formattedCitation":"\\uc0\\u8222{}ZEITmagazin\\uc0\\u8220{}.","plainCitation":"„ZEITmagazin“.","noteIndex":1827},"citationItems":[{"id":96,"uris":["http://zotero.org/users/local/usTu59L8/items/EJMJD2IT"],"itemData":{"id":96,"type":"article-journal","title":"ZEITmagazin"}}],"schema":"https://github.com/citation-style-language/schema/raw/master/csl-citation.json"} </w:instrText>
      </w:r>
      <w:r>
        <w:fldChar w:fldCharType="separate"/>
      </w:r>
      <w:r w:rsidRPr="0069176C">
        <w:rPr>
          <w:rFonts w:ascii="Calibri" w:hAnsi="Calibri" w:cs="Calibri"/>
          <w:szCs w:val="24"/>
        </w:rPr>
        <w:t>„ZEITmagazin“.</w:t>
      </w:r>
      <w:r>
        <w:fldChar w:fldCharType="end"/>
      </w:r>
    </w:p>
  </w:footnote>
  <w:footnote w:id="1829">
    <w:p w14:paraId="0BA09FD9" w14:textId="5BD9D09D" w:rsidR="00562F11" w:rsidRDefault="00562F11">
      <w:pPr>
        <w:pStyle w:val="FootnoteText"/>
      </w:pPr>
      <w:r>
        <w:rPr>
          <w:rStyle w:val="FootnoteReference"/>
        </w:rPr>
        <w:footnoteRef/>
      </w:r>
      <w:r>
        <w:t xml:space="preserve"> </w:t>
      </w:r>
      <w:r>
        <w:fldChar w:fldCharType="begin"/>
      </w:r>
      <w:r w:rsidR="008C334C">
        <w:instrText xml:space="preserve"> ADDIN ZOTERO_ITEM CSL_CITATION {"citationID":"YnDbE8KH","properties":{"formattedCitation":"\\uc0\\u8222{}ZEITmagazin\\uc0\\u8220{}.","plainCitation":"„ZEITmagazin“.","noteIndex":1828},"citationItems":[{"id":96,"uris":["http://zotero.org/users/local/usTu59L8/items/EJMJD2IT"],"itemData":{"id":96,"type":"article-journal","title":"ZEITmagazin"}}],"schema":"https://github.com/citation-style-language/schema/raw/master/csl-citation.json"} </w:instrText>
      </w:r>
      <w:r>
        <w:fldChar w:fldCharType="separate"/>
      </w:r>
      <w:r w:rsidRPr="00562F11">
        <w:rPr>
          <w:rFonts w:ascii="Calibri" w:hAnsi="Calibri" w:cs="Calibri"/>
          <w:szCs w:val="24"/>
        </w:rPr>
        <w:t>„ZEITmagazin“.</w:t>
      </w:r>
      <w:r>
        <w:fldChar w:fldCharType="end"/>
      </w:r>
    </w:p>
  </w:footnote>
  <w:footnote w:id="1830">
    <w:p w14:paraId="7E876818" w14:textId="5C35C4C3" w:rsidR="004E4540" w:rsidRDefault="004E4540">
      <w:pPr>
        <w:pStyle w:val="FootnoteText"/>
      </w:pPr>
      <w:r>
        <w:rPr>
          <w:rStyle w:val="FootnoteReference"/>
        </w:rPr>
        <w:footnoteRef/>
      </w:r>
      <w:r>
        <w:t xml:space="preserve"> </w:t>
      </w:r>
      <w:r>
        <w:fldChar w:fldCharType="begin"/>
      </w:r>
      <w:r w:rsidR="008C334C">
        <w:instrText xml:space="preserve"> ADDIN ZOTERO_ITEM CSL_CITATION {"citationID":"7HumgSgZ","properties":{"formattedCitation":"Frenkiel u.\\uc0\\u160{}a., {\\i{}Die gr\\uc0\\u252{}ne K\\uc0\\u252{}che auf Reisen}, 192.","plainCitation":"Frenkiel u. a., Die grüne Küche auf Reisen, 192.","noteIndex":1829},"citationItems":[{"id":57,"uris":["http://zotero.org/users/local/usTu59L8/items/LGKJLVB7"],"itemData":{"id":57,"type":"book","abstract":"Der Schwede David war ein ungesunder Vegetarier, die Dänin Luise eine gesundheitsbewusste Allesesserin. Jetzt haben sie die entspannte Variante des Vegetarismus entdeckt, kreativ mit hehren Zielen, aber ohne Dogmatismus, dafür mit tolerierten Abweichungen. Ihr Kochbucherstling ist, ebenso wie ihr Blog, farbenfroh und inspirierend. Hier wird kreativ und mit Einflüssen aus aller Welt, jedoch mit Zutaten, wie sie in Nordeuropa wachsen, gekocht. Wer sich also fragt, was er aus Gemüsesorten wie Rote Bete oder Rhabarber kochen soll, der wird bei \"Die grüne Küche\" fündig. Der Band ist in 10 Kapitel aufgeteilt; zuerst geben die Autoren einen Einblick, was sich in ihrer Speisekammer findet, Kapitel 2 widmet sich der Ernährung von Kindern. Sie sind Eltern einer kleinen Tochter, die natürlich auf der kulinarischen Weltreise dabei war. Nach ein paar Basisrezepten teilt sich der Band in die Kapitel \"Frühstück\", \"Leichte Gerichte\", \"Zum Mitnehmen\", \"Familienessen\", \"Häppchen\", \"Getränke\" und \"Süe︢ Gaumenfreuden\" auf. Gelungen, überall da, wo Vegetarisches gefragt ist. (2)","edition":"Dt. Erstausg","event-place":"München","ISBN":"978-3-86873-806-3","language":"ger","number-of-pages":"255","publisher":"Knesebeck","publisher-place":"München","source":"K10plus ISBN","title":"Die grüne Küche auf Reisen: Vegetarisches aus aller Welt","title-short":"Die grüne Küche auf Reisen","author":[{"family":"Frenkiel","given":"David"},{"family":"Vindahl","given":"Luise"},{"family":"Wiesner","given":"Linde"},{"family":"Frenkiel","given":"David"}],"issued":{"date-parts":[["2015"]]}},"locator":"192"}],"schema":"https://github.com/citation-style-language/schema/raw/master/csl-citation.json"} </w:instrText>
      </w:r>
      <w:r>
        <w:fldChar w:fldCharType="separate"/>
      </w:r>
      <w:r w:rsidRPr="004E4540">
        <w:rPr>
          <w:rFonts w:ascii="Calibri" w:hAnsi="Calibri" w:cs="Calibri"/>
          <w:szCs w:val="24"/>
        </w:rPr>
        <w:t xml:space="preserve">Frenkiel u. a., </w:t>
      </w:r>
      <w:r w:rsidRPr="004E4540">
        <w:rPr>
          <w:rFonts w:ascii="Calibri" w:hAnsi="Calibri" w:cs="Calibri"/>
          <w:i/>
          <w:iCs/>
          <w:szCs w:val="24"/>
        </w:rPr>
        <w:t>Die grüne Küche auf Reisen</w:t>
      </w:r>
      <w:r w:rsidRPr="004E4540">
        <w:rPr>
          <w:rFonts w:ascii="Calibri" w:hAnsi="Calibri" w:cs="Calibri"/>
          <w:szCs w:val="24"/>
        </w:rPr>
        <w:t>, 192.</w:t>
      </w:r>
      <w:r>
        <w:fldChar w:fldCharType="end"/>
      </w:r>
    </w:p>
  </w:footnote>
  <w:footnote w:id="1831">
    <w:p w14:paraId="022BFE40" w14:textId="49299A7D" w:rsidR="003D0E99" w:rsidRDefault="003D0E99">
      <w:pPr>
        <w:pStyle w:val="FootnoteText"/>
      </w:pPr>
      <w:r>
        <w:rPr>
          <w:rStyle w:val="FootnoteReference"/>
        </w:rPr>
        <w:footnoteRef/>
      </w:r>
      <w:r>
        <w:t xml:space="preserve"> </w:t>
      </w:r>
      <w:r>
        <w:fldChar w:fldCharType="begin"/>
      </w:r>
      <w:r w:rsidR="008C334C">
        <w:instrText xml:space="preserve"> ADDIN ZOTERO_ITEM CSL_CITATION {"citationID":"bpwNj23s","properties":{"formattedCitation":"Pirou\\uc0\\u233{}, {\\i{}Die echte franz\\uc0\\u246{}sische K\\uc0\\u252{}che}, 177.","plainCitation":"Piroué, Die echte französische Küche, 177.","noteIndex":1830},"citationItems":[{"id":5,"uris":["http://zotero.org/users/local/usTu59L8/items/9D429KMD"],"itemData":{"id":5,"type":"book","edition":"6. Aufl","event-place":"München","ISBN":"978-3-7742-1540-5","language":"ger","number-of-pages":"280","publisher":"Gräfe und Unzer","publisher-place":"München","source":"K10plus ISBN","title":"Die echte französische Küche: typische Rezepte und kulinarische Impressionen aus allen Regionen","title-short":"Die echte französische Küche","author":[{"family":"Piroué","given":"Susi"}],"issued":{"date-parts":[["2001"]]}},"locator":"177"}],"schema":"https://github.com/citation-style-language/schema/raw/master/csl-citation.json"} </w:instrText>
      </w:r>
      <w:r>
        <w:fldChar w:fldCharType="separate"/>
      </w:r>
      <w:r w:rsidRPr="003D0E99">
        <w:rPr>
          <w:rFonts w:ascii="Calibri" w:hAnsi="Calibri" w:cs="Calibri"/>
          <w:szCs w:val="24"/>
        </w:rPr>
        <w:t xml:space="preserve">Piroué, </w:t>
      </w:r>
      <w:r w:rsidRPr="003D0E99">
        <w:rPr>
          <w:rFonts w:ascii="Calibri" w:hAnsi="Calibri" w:cs="Calibri"/>
          <w:i/>
          <w:iCs/>
          <w:szCs w:val="24"/>
        </w:rPr>
        <w:t>Die echte französische Küche</w:t>
      </w:r>
      <w:r w:rsidRPr="003D0E99">
        <w:rPr>
          <w:rFonts w:ascii="Calibri" w:hAnsi="Calibri" w:cs="Calibri"/>
          <w:szCs w:val="24"/>
        </w:rPr>
        <w:t>, 177.</w:t>
      </w:r>
      <w:r>
        <w:fldChar w:fldCharType="end"/>
      </w:r>
    </w:p>
  </w:footnote>
  <w:footnote w:id="1832">
    <w:p w14:paraId="61BCAFAC" w14:textId="1A33867D" w:rsidR="00441BFA" w:rsidRDefault="00441BFA">
      <w:pPr>
        <w:pStyle w:val="FootnoteText"/>
      </w:pPr>
      <w:r>
        <w:rPr>
          <w:rStyle w:val="FootnoteReference"/>
        </w:rPr>
        <w:footnoteRef/>
      </w:r>
      <w:r>
        <w:t xml:space="preserve"> </w:t>
      </w:r>
      <w:r>
        <w:fldChar w:fldCharType="begin"/>
      </w:r>
      <w:r w:rsidR="008C334C">
        <w:instrText xml:space="preserve"> ADDIN ZOTERO_ITEM CSL_CITATION {"citationID":"XbEwtjfq","properties":{"formattedCitation":"Dusy, Rynio, und Redies, {\\i{}Kaffee &amp; Espresso}, 24.","plainCitation":"Dusy, Rynio, und Redies, Kaffee &amp; Espresso, 24.","noteIndex":1831},"citationItems":[{"id":41,"uris":["http://zotero.org/users/local/usTu59L8/items/5ZUDNHYU"],"itemData":{"id":41,"type":"book","collection-title":"GU-Küchenratgeber","edition":"1. Aufl","event-place":"München","ISBN":"978-3-7742-6061-0","language":"ger","number-of-pages":"62","publisher":"Gräfe und Unzer","publisher-place":"München","source":"K10plus ISBN","title":"Kaffee &amp; Espresso: die Kaffeebar zu Hause ; [mit den 10 GU-Erfolgstipps ; internationale Kaffeerezepte - heiß und kalt ; Leckeres mit und zum Kaffee]","title-short":"Kaffee &amp; Espresso","editor":[{"family":"Dusy","given":"Tanja"},{"family":"Rynio","given":"Jörn"},{"family":"Redies","given":"Alessandra"}],"issued":{"date-parts":[["2003"]]}},"locator":"24"}],"schema":"https://github.com/citation-style-language/schema/raw/master/csl-citation.json"} </w:instrText>
      </w:r>
      <w:r>
        <w:fldChar w:fldCharType="separate"/>
      </w:r>
      <w:r w:rsidR="00A3404E" w:rsidRPr="00A3404E">
        <w:rPr>
          <w:rFonts w:ascii="Calibri" w:hAnsi="Calibri" w:cs="Calibri"/>
          <w:szCs w:val="24"/>
        </w:rPr>
        <w:t xml:space="preserve">Dusy, Rynio, und Redies, </w:t>
      </w:r>
      <w:r w:rsidR="00A3404E" w:rsidRPr="00A3404E">
        <w:rPr>
          <w:rFonts w:ascii="Calibri" w:hAnsi="Calibri" w:cs="Calibri"/>
          <w:i/>
          <w:iCs/>
          <w:szCs w:val="24"/>
        </w:rPr>
        <w:t>Kaffee &amp; Espresso</w:t>
      </w:r>
      <w:r w:rsidR="00A3404E" w:rsidRPr="00A3404E">
        <w:rPr>
          <w:rFonts w:ascii="Calibri" w:hAnsi="Calibri" w:cs="Calibri"/>
          <w:szCs w:val="24"/>
        </w:rPr>
        <w:t>, 24.</w:t>
      </w:r>
      <w:r>
        <w:fldChar w:fldCharType="end"/>
      </w:r>
    </w:p>
  </w:footnote>
  <w:footnote w:id="1833">
    <w:p w14:paraId="6A670C56" w14:textId="51C09319" w:rsidR="00A3404E" w:rsidRDefault="00A3404E">
      <w:pPr>
        <w:pStyle w:val="FootnoteText"/>
      </w:pPr>
      <w:r>
        <w:rPr>
          <w:rStyle w:val="FootnoteReference"/>
        </w:rPr>
        <w:footnoteRef/>
      </w:r>
      <w:r>
        <w:t xml:space="preserve"> </w:t>
      </w:r>
      <w:r>
        <w:fldChar w:fldCharType="begin"/>
      </w:r>
      <w:r w:rsidR="008C334C">
        <w:instrText xml:space="preserve"> ADDIN ZOTERO_ITEM CSL_CITATION {"citationID":"tny3kMs2","properties":{"formattedCitation":"Kumar und Kumar, {\\i{}Indien Originalrezepte und Interessantes \\uc0\\u252{}ber Land und Leute}, 134.","plainCitation":"Kumar und Kumar, Indien Originalrezepte und Interessantes über Land und Leute, 134.","noteIndex":1832},"citationItems":[{"id":91,"uris":["http://zotero.org/users/local/usTu59L8/items/C47NQU57"],"itemData":{"id":91,"type":"book","collection-title":"Küchen der Welt","edition":"5","event-place":"München","number-of-pages":"144","publisher":"Gräfe und Unzer","publisher-place":"München","title":"Indien Originalrezepte und Interessantes über Land und Leute","author":[{"family":"Kumar","given":"Bikash"},{"family":"Kumar","given":"Marcela"}],"issued":{"date-parts":[["2006"]]}},"locator":"134"}],"schema":"https://github.com/citation-style-language/schema/raw/master/csl-citation.json"} </w:instrText>
      </w:r>
      <w:r>
        <w:fldChar w:fldCharType="separate"/>
      </w:r>
      <w:r w:rsidRPr="00A3404E">
        <w:rPr>
          <w:rFonts w:ascii="Calibri" w:hAnsi="Calibri" w:cs="Calibri"/>
          <w:szCs w:val="24"/>
        </w:rPr>
        <w:t xml:space="preserve">Kumar und Kumar, </w:t>
      </w:r>
      <w:r w:rsidRPr="00A3404E">
        <w:rPr>
          <w:rFonts w:ascii="Calibri" w:hAnsi="Calibri" w:cs="Calibri"/>
          <w:i/>
          <w:iCs/>
          <w:szCs w:val="24"/>
        </w:rPr>
        <w:t>Indien Originalrezepte und Interessantes über Land und Leute</w:t>
      </w:r>
      <w:r w:rsidRPr="00A3404E">
        <w:rPr>
          <w:rFonts w:ascii="Calibri" w:hAnsi="Calibri" w:cs="Calibri"/>
          <w:szCs w:val="24"/>
        </w:rPr>
        <w:t>, 134.</w:t>
      </w:r>
      <w:r>
        <w:fldChar w:fldCharType="end"/>
      </w:r>
    </w:p>
  </w:footnote>
  <w:footnote w:id="1834">
    <w:p w14:paraId="07E119D0" w14:textId="5FC26263" w:rsidR="00A3404E" w:rsidRDefault="00A3404E">
      <w:pPr>
        <w:pStyle w:val="FootnoteText"/>
      </w:pPr>
      <w:r>
        <w:rPr>
          <w:rStyle w:val="FootnoteReference"/>
        </w:rPr>
        <w:footnoteRef/>
      </w:r>
      <w:r>
        <w:t xml:space="preserve"> </w:t>
      </w:r>
      <w:r>
        <w:fldChar w:fldCharType="begin"/>
      </w:r>
      <w:r w:rsidR="008C334C">
        <w:instrText xml:space="preserve"> ADDIN ZOTERO_ITEM CSL_CITATION {"citationID":"anhrlmO0","properties":{"formattedCitation":"Kumar und Kumar, 136.","plainCitation":"Kumar und Kumar, 136.","noteIndex":1833},"citationItems":[{"id":91,"uris":["http://zotero.org/users/local/usTu59L8/items/C47NQU57"],"itemData":{"id":91,"type":"book","collection-title":"Küchen der Welt","edition":"5","event-place":"München","number-of-pages":"144","publisher":"Gräfe und Unzer","publisher-place":"München","title":"Indien Originalrezepte und Interessantes über Land und Leute","author":[{"family":"Kumar","given":"Bikash"},{"family":"Kumar","given":"Marcela"}],"issued":{"date-parts":[["2006"]]}},"locator":"136"}],"schema":"https://github.com/citation-style-language/schema/raw/master/csl-citation.json"} </w:instrText>
      </w:r>
      <w:r>
        <w:fldChar w:fldCharType="separate"/>
      </w:r>
      <w:r w:rsidRPr="00A3404E">
        <w:rPr>
          <w:rFonts w:ascii="Calibri" w:hAnsi="Calibri" w:cs="Calibri"/>
        </w:rPr>
        <w:t>Kumar und Kumar, 136.</w:t>
      </w:r>
      <w:r>
        <w:fldChar w:fldCharType="end"/>
      </w:r>
    </w:p>
  </w:footnote>
  <w:footnote w:id="1835">
    <w:p w14:paraId="20CF675B" w14:textId="43F138B0" w:rsidR="00A3404E" w:rsidRDefault="00A3404E">
      <w:pPr>
        <w:pStyle w:val="FootnoteText"/>
      </w:pPr>
      <w:r>
        <w:rPr>
          <w:rStyle w:val="FootnoteReference"/>
        </w:rPr>
        <w:footnoteRef/>
      </w:r>
      <w:r>
        <w:t xml:space="preserve"> </w:t>
      </w:r>
      <w:r>
        <w:fldChar w:fldCharType="begin"/>
      </w:r>
      <w:r w:rsidR="008C334C">
        <w:instrText xml:space="preserve"> ADDIN ZOTERO_ITEM CSL_CITATION {"citationID":"suNHZPwn","properties":{"formattedCitation":"Sodha und Loftus, {\\i{}Indisch vegetarisch}, 278.","plainCitation":"Sodha und Loftus, Indisch vegetarisch, 278.","noteIndex":1834},"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278"}],"schema":"https://github.com/citation-style-language/schema/raw/master/csl-citation.json"} </w:instrText>
      </w:r>
      <w:r>
        <w:fldChar w:fldCharType="separate"/>
      </w:r>
      <w:r w:rsidRPr="00A3404E">
        <w:rPr>
          <w:rFonts w:ascii="Calibri" w:hAnsi="Calibri" w:cs="Calibri"/>
          <w:szCs w:val="24"/>
        </w:rPr>
        <w:t xml:space="preserve">Sodha und Loftus, </w:t>
      </w:r>
      <w:r w:rsidRPr="00A3404E">
        <w:rPr>
          <w:rFonts w:ascii="Calibri" w:hAnsi="Calibri" w:cs="Calibri"/>
          <w:i/>
          <w:iCs/>
          <w:szCs w:val="24"/>
        </w:rPr>
        <w:t>Indisch vegetarisch</w:t>
      </w:r>
      <w:r w:rsidRPr="00A3404E">
        <w:rPr>
          <w:rFonts w:ascii="Calibri" w:hAnsi="Calibri" w:cs="Calibri"/>
          <w:szCs w:val="24"/>
        </w:rPr>
        <w:t>, 278.</w:t>
      </w:r>
      <w:r>
        <w:fldChar w:fldCharType="end"/>
      </w:r>
    </w:p>
  </w:footnote>
  <w:footnote w:id="1836">
    <w:p w14:paraId="3D2A2D2A" w14:textId="79DAFCB2" w:rsidR="00A3404E" w:rsidRDefault="00A3404E">
      <w:pPr>
        <w:pStyle w:val="FootnoteText"/>
      </w:pPr>
      <w:r>
        <w:rPr>
          <w:rStyle w:val="FootnoteReference"/>
        </w:rPr>
        <w:footnoteRef/>
      </w:r>
      <w:r>
        <w:t xml:space="preserve"> </w:t>
      </w:r>
      <w:r>
        <w:fldChar w:fldCharType="begin"/>
      </w:r>
      <w:r w:rsidR="008C334C">
        <w:instrText xml:space="preserve"> ADDIN ZOTERO_ITEM CSL_CITATION {"citationID":"pjnhFuTL","properties":{"formattedCitation":"Sodha und Loftus, 278.","plainCitation":"Sodha und Loftus, 278.","noteIndex":1835},"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278"}],"schema":"https://github.com/citation-style-language/schema/raw/master/csl-citation.json"} </w:instrText>
      </w:r>
      <w:r>
        <w:fldChar w:fldCharType="separate"/>
      </w:r>
      <w:r w:rsidRPr="00A3404E">
        <w:rPr>
          <w:rFonts w:ascii="Calibri" w:hAnsi="Calibri" w:cs="Calibri"/>
        </w:rPr>
        <w:t>Sodha und Loftus, 278.</w:t>
      </w:r>
      <w:r>
        <w:fldChar w:fldCharType="end"/>
      </w:r>
    </w:p>
  </w:footnote>
  <w:footnote w:id="1837">
    <w:p w14:paraId="6326DB09" w14:textId="59FA872E" w:rsidR="00A3404E" w:rsidRDefault="00A3404E">
      <w:pPr>
        <w:pStyle w:val="FootnoteText"/>
      </w:pPr>
      <w:r>
        <w:rPr>
          <w:rStyle w:val="FootnoteReference"/>
        </w:rPr>
        <w:footnoteRef/>
      </w:r>
      <w:r>
        <w:t xml:space="preserve"> </w:t>
      </w:r>
      <w:r>
        <w:fldChar w:fldCharType="begin"/>
      </w:r>
      <w:r w:rsidR="008C334C">
        <w:instrText xml:space="preserve"> ADDIN ZOTERO_ITEM CSL_CITATION {"citationID":"qSkDT2EZ","properties":{"formattedCitation":"Sodha und Loftus, 279.","plainCitation":"Sodha und Loftus, 279.","noteIndex":1836},"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279"}],"schema":"https://github.com/citation-style-language/schema/raw/master/csl-citation.json"} </w:instrText>
      </w:r>
      <w:r>
        <w:fldChar w:fldCharType="separate"/>
      </w:r>
      <w:r w:rsidRPr="00A3404E">
        <w:rPr>
          <w:rFonts w:ascii="Calibri" w:hAnsi="Calibri" w:cs="Calibri"/>
        </w:rPr>
        <w:t>Sodha und Loftus, 279.</w:t>
      </w:r>
      <w:r>
        <w:fldChar w:fldCharType="end"/>
      </w:r>
    </w:p>
  </w:footnote>
  <w:footnote w:id="1838">
    <w:p w14:paraId="20A5CE5A" w14:textId="6EA6B278" w:rsidR="00A3404E" w:rsidRDefault="00A3404E">
      <w:pPr>
        <w:pStyle w:val="FootnoteText"/>
      </w:pPr>
      <w:r>
        <w:rPr>
          <w:rStyle w:val="FootnoteReference"/>
        </w:rPr>
        <w:footnoteRef/>
      </w:r>
      <w:r>
        <w:t xml:space="preserve"> </w:t>
      </w:r>
      <w:r>
        <w:fldChar w:fldCharType="begin"/>
      </w:r>
      <w:r w:rsidR="008C334C">
        <w:instrText xml:space="preserve"> ADDIN ZOTERO_ITEM CSL_CITATION {"citationID":"i0lNEvNv","properties":{"formattedCitation":"Sodha und Loftus, 280.","plainCitation":"Sodha und Loftus, 280.","noteIndex":1837},"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280"}],"schema":"https://github.com/citation-style-language/schema/raw/master/csl-citation.json"} </w:instrText>
      </w:r>
      <w:r>
        <w:fldChar w:fldCharType="separate"/>
      </w:r>
      <w:r w:rsidR="0027730E" w:rsidRPr="0027730E">
        <w:rPr>
          <w:rFonts w:ascii="Calibri" w:hAnsi="Calibri" w:cs="Calibri"/>
        </w:rPr>
        <w:t>Sodha und Loftus, 280.</w:t>
      </w:r>
      <w:r>
        <w:fldChar w:fldCharType="end"/>
      </w:r>
    </w:p>
  </w:footnote>
  <w:footnote w:id="1839">
    <w:p w14:paraId="667C1500" w14:textId="425715A0" w:rsidR="0027730E" w:rsidRDefault="0027730E">
      <w:pPr>
        <w:pStyle w:val="FootnoteText"/>
      </w:pPr>
      <w:r>
        <w:rPr>
          <w:rStyle w:val="FootnoteReference"/>
        </w:rPr>
        <w:footnoteRef/>
      </w:r>
      <w:r>
        <w:t xml:space="preserve"> </w:t>
      </w:r>
      <w:r>
        <w:fldChar w:fldCharType="begin"/>
      </w:r>
      <w:r w:rsidR="008C334C">
        <w:instrText xml:space="preserve"> ADDIN ZOTERO_ITEM CSL_CITATION {"citationID":"5gbUNrUv","properties":{"formattedCitation":"Sodha und Loftus, 280.","plainCitation":"Sodha und Loftus, 280.","noteIndex":1838},"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280"}],"schema":"https://github.com/citation-style-language/schema/raw/master/csl-citation.json"} </w:instrText>
      </w:r>
      <w:r>
        <w:fldChar w:fldCharType="separate"/>
      </w:r>
      <w:r w:rsidRPr="0027730E">
        <w:rPr>
          <w:rFonts w:ascii="Calibri" w:hAnsi="Calibri" w:cs="Calibri"/>
        </w:rPr>
        <w:t>Sodha und Loftus, 280.</w:t>
      </w:r>
      <w:r>
        <w:fldChar w:fldCharType="end"/>
      </w:r>
    </w:p>
  </w:footnote>
  <w:footnote w:id="1840">
    <w:p w14:paraId="44DD0050" w14:textId="34503C22" w:rsidR="004542B9" w:rsidRDefault="004542B9">
      <w:pPr>
        <w:pStyle w:val="FootnoteText"/>
      </w:pPr>
      <w:r>
        <w:rPr>
          <w:rStyle w:val="FootnoteReference"/>
        </w:rPr>
        <w:footnoteRef/>
      </w:r>
      <w:r>
        <w:t xml:space="preserve"> </w:t>
      </w:r>
      <w:r>
        <w:fldChar w:fldCharType="begin"/>
      </w:r>
      <w:r w:rsidR="008C334C">
        <w:instrText xml:space="preserve"> ADDIN ZOTERO_ITEM CSL_CITATION {"citationID":"KBAGDytw","properties":{"formattedCitation":"Sodha und Loftus, 283.","plainCitation":"Sodha und Loftus, 283.","noteIndex":1839},"citationItems":[{"id":23,"uris":["http://zotero.org/users/local/usTu59L8/items/QQYRU8N3"],"itemData":{"id":23,"type":"book","edition":"6. Auflage","event-place":"München","ISBN":"978-3-8310-3237-2","language":"ger","number-of-pages":"302","publisher":"DK, Dorling Kindersley Verlag Gmbh","publisher-place":"München","source":"K10plus ISBN","title":"Indisch vegetarisch: 130 schnelle und einfache Rezepte für jeden Tag","title-short":"Indisch vegetarisch","author":[{"family":"Sodha","given":"Meera"},{"family":"Loftus","given":"David"}],"translator":[{"family":"Rüßmann","given":"Brigitte"},{"family":"Beuchelt","given":"Wolfgang"}],"issued":{"date-parts":[["2020"]]}},"locator":"283"}],"schema":"https://github.com/citation-style-language/schema/raw/master/csl-citation.json"} </w:instrText>
      </w:r>
      <w:r>
        <w:fldChar w:fldCharType="separate"/>
      </w:r>
      <w:r w:rsidRPr="004542B9">
        <w:rPr>
          <w:rFonts w:ascii="Calibri" w:hAnsi="Calibri" w:cs="Calibri"/>
        </w:rPr>
        <w:t>Sodha und Loftus, 283.</w:t>
      </w:r>
      <w:r>
        <w:fldChar w:fldCharType="end"/>
      </w:r>
    </w:p>
  </w:footnote>
  <w:footnote w:id="1841">
    <w:p w14:paraId="224131F3" w14:textId="327DBA4B" w:rsidR="004542B9" w:rsidRDefault="004542B9">
      <w:pPr>
        <w:pStyle w:val="FootnoteText"/>
      </w:pPr>
      <w:r>
        <w:rPr>
          <w:rStyle w:val="FootnoteReference"/>
        </w:rPr>
        <w:footnoteRef/>
      </w:r>
      <w:r>
        <w:t xml:space="preserve"> </w:t>
      </w:r>
      <w:r>
        <w:fldChar w:fldCharType="begin"/>
      </w:r>
      <w:r w:rsidR="008C334C">
        <w:instrText xml:space="preserve"> ADDIN ZOTERO_ITEM CSL_CITATION {"citationID":"IFIvM6Ik","properties":{"formattedCitation":"Dusy, Rynio, und Redies, {\\i{}Kaffee &amp; Espresso}, 24.","plainCitation":"Dusy, Rynio, und Redies, Kaffee &amp; Espresso, 24.","noteIndex":1840},"citationItems":[{"id":41,"uris":["http://zotero.org/users/local/usTu59L8/items/5ZUDNHYU"],"itemData":{"id":41,"type":"book","collection-title":"GU-Küchenratgeber","edition":"1. Aufl","event-place":"München","ISBN":"978-3-7742-6061-0","language":"ger","number-of-pages":"62","publisher":"Gräfe und Unzer","publisher-place":"München","source":"K10plus ISBN","title":"Kaffee &amp; Espresso: die Kaffeebar zu Hause ; [mit den 10 GU-Erfolgstipps ; internationale Kaffeerezepte - heiß und kalt ; Leckeres mit und zum Kaffee]","title-short":"Kaffee &amp; Espresso","editor":[{"family":"Dusy","given":"Tanja"},{"family":"Rynio","given":"Jörn"},{"family":"Redies","given":"Alessandra"}],"issued":{"date-parts":[["2003"]]}},"locator":"24"}],"schema":"https://github.com/citation-style-language/schema/raw/master/csl-citation.json"} </w:instrText>
      </w:r>
      <w:r>
        <w:fldChar w:fldCharType="separate"/>
      </w:r>
      <w:r w:rsidRPr="004542B9">
        <w:rPr>
          <w:rFonts w:ascii="Calibri" w:hAnsi="Calibri" w:cs="Calibri"/>
          <w:szCs w:val="24"/>
        </w:rPr>
        <w:t xml:space="preserve">Dusy, Rynio, und Redies, </w:t>
      </w:r>
      <w:r w:rsidRPr="004542B9">
        <w:rPr>
          <w:rFonts w:ascii="Calibri" w:hAnsi="Calibri" w:cs="Calibri"/>
          <w:i/>
          <w:iCs/>
          <w:szCs w:val="24"/>
        </w:rPr>
        <w:t>Kaffee &amp; Espresso</w:t>
      </w:r>
      <w:r w:rsidRPr="004542B9">
        <w:rPr>
          <w:rFonts w:ascii="Calibri" w:hAnsi="Calibri" w:cs="Calibri"/>
          <w:szCs w:val="24"/>
        </w:rPr>
        <w:t>, 24.</w:t>
      </w:r>
      <w:r>
        <w:fldChar w:fldCharType="end"/>
      </w:r>
    </w:p>
  </w:footnote>
  <w:footnote w:id="1842">
    <w:p w14:paraId="282A410C" w14:textId="7F9A5ADA" w:rsidR="004542B9" w:rsidRDefault="004542B9">
      <w:pPr>
        <w:pStyle w:val="FootnoteText"/>
      </w:pPr>
      <w:r>
        <w:rPr>
          <w:rStyle w:val="FootnoteReference"/>
        </w:rPr>
        <w:footnoteRef/>
      </w:r>
      <w:r>
        <w:t xml:space="preserve"> </w:t>
      </w:r>
      <w:r>
        <w:fldChar w:fldCharType="begin"/>
      </w:r>
      <w:r w:rsidR="008C334C">
        <w:instrText xml:space="preserve"> ADDIN ZOTERO_ITEM CSL_CITATION {"citationID":"A7fES1wP","properties":{"formattedCitation":"Dusy, Rynio, und Redies, 15.","plainCitation":"Dusy, Rynio, und Redies, 15.","noteIndex":1841},"citationItems":[{"id":41,"uris":["http://zotero.org/users/local/usTu59L8/items/5ZUDNHYU"],"itemData":{"id":41,"type":"book","collection-title":"GU-Küchenratgeber","edition":"1. Aufl","event-place":"München","ISBN":"978-3-7742-6061-0","language":"ger","number-of-pages":"62","publisher":"Gräfe und Unzer","publisher-place":"München","source":"K10plus ISBN","title":"Kaffee &amp; Espresso: die Kaffeebar zu Hause ; [mit den 10 GU-Erfolgstipps ; internationale Kaffeerezepte - heiß und kalt ; Leckeres mit und zum Kaffee]","title-short":"Kaffee &amp; Espresso","editor":[{"family":"Dusy","given":"Tanja"},{"family":"Rynio","given":"Jörn"},{"family":"Redies","given":"Alessandra"}],"issued":{"date-parts":[["2003"]]}},"locator":"15"}],"schema":"https://github.com/citation-style-language/schema/raw/master/csl-citation.json"} </w:instrText>
      </w:r>
      <w:r>
        <w:fldChar w:fldCharType="separate"/>
      </w:r>
      <w:r w:rsidRPr="004542B9">
        <w:rPr>
          <w:rFonts w:ascii="Calibri" w:hAnsi="Calibri" w:cs="Calibri"/>
        </w:rPr>
        <w:t>Dusy, Rynio, und Redies, 15.</w:t>
      </w:r>
      <w:r>
        <w:fldChar w:fldCharType="end"/>
      </w:r>
    </w:p>
  </w:footnote>
  <w:footnote w:id="1843">
    <w:p w14:paraId="6F246C23" w14:textId="1C6A4406" w:rsidR="004542B9" w:rsidRDefault="004542B9">
      <w:pPr>
        <w:pStyle w:val="FootnoteText"/>
      </w:pPr>
      <w:r>
        <w:rPr>
          <w:rStyle w:val="FootnoteReference"/>
        </w:rPr>
        <w:footnoteRef/>
      </w:r>
      <w:r>
        <w:t xml:space="preserve"> </w:t>
      </w:r>
      <w:r>
        <w:fldChar w:fldCharType="begin"/>
      </w:r>
      <w:r w:rsidR="008C334C">
        <w:instrText xml:space="preserve"> ADDIN ZOTERO_ITEM CSL_CITATION {"citationID":"2kOQPIS3","properties":{"formattedCitation":"Dusy, Rynio, und Redies, 15.","plainCitation":"Dusy, Rynio, und Redies, 15.","noteIndex":1842},"citationItems":[{"id":41,"uris":["http://zotero.org/users/local/usTu59L8/items/5ZUDNHYU"],"itemData":{"id":41,"type":"book","collection-title":"GU-Küchenratgeber","edition":"1. Aufl","event-place":"München","ISBN":"978-3-7742-6061-0","language":"ger","number-of-pages":"62","publisher":"Gräfe und Unzer","publisher-place":"München","source":"K10plus ISBN","title":"Kaffee &amp; Espresso: die Kaffeebar zu Hause ; [mit den 10 GU-Erfolgstipps ; internationale Kaffeerezepte - heiß und kalt ; Leckeres mit und zum Kaffee]","title-short":"Kaffee &amp; Espresso","editor":[{"family":"Dusy","given":"Tanja"},{"family":"Rynio","given":"Jörn"},{"family":"Redies","given":"Alessandra"}],"issued":{"date-parts":[["2003"]]}},"locator":"15"}],"schema":"https://github.com/citation-style-language/schema/raw/master/csl-citation.json"} </w:instrText>
      </w:r>
      <w:r>
        <w:fldChar w:fldCharType="separate"/>
      </w:r>
      <w:r w:rsidRPr="004542B9">
        <w:rPr>
          <w:rFonts w:ascii="Calibri" w:hAnsi="Calibri" w:cs="Calibri"/>
        </w:rPr>
        <w:t>Dusy, Rynio, und Redies, 15.</w:t>
      </w:r>
      <w:r>
        <w:fldChar w:fldCharType="end"/>
      </w:r>
    </w:p>
  </w:footnote>
  <w:footnote w:id="1844">
    <w:p w14:paraId="04285AA4" w14:textId="3A93BC62" w:rsidR="004542B9" w:rsidRDefault="004542B9">
      <w:pPr>
        <w:pStyle w:val="FootnoteText"/>
      </w:pPr>
      <w:r>
        <w:rPr>
          <w:rStyle w:val="FootnoteReference"/>
        </w:rPr>
        <w:footnoteRef/>
      </w:r>
      <w:r>
        <w:t xml:space="preserve"> </w:t>
      </w:r>
      <w:r>
        <w:fldChar w:fldCharType="begin"/>
      </w:r>
      <w:r w:rsidR="008C334C">
        <w:instrText xml:space="preserve"> ADDIN ZOTERO_ITEM CSL_CITATION {"citationID":"EHxVklms","properties":{"formattedCitation":"Dusy, Rynio, und Redies, 16.","plainCitation":"Dusy, Rynio, und Redies, 16.","noteIndex":1843},"citationItems":[{"id":41,"uris":["http://zotero.org/users/local/usTu59L8/items/5ZUDNHYU"],"itemData":{"id":41,"type":"book","collection-title":"GU-Küchenratgeber","edition":"1. Aufl","event-place":"München","ISBN":"978-3-7742-6061-0","language":"ger","number-of-pages":"62","publisher":"Gräfe und Unzer","publisher-place":"München","source":"K10plus ISBN","title":"Kaffee &amp; Espresso: die Kaffeebar zu Hause ; [mit den 10 GU-Erfolgstipps ; internationale Kaffeerezepte - heiß und kalt ; Leckeres mit und zum Kaffee]","title-short":"Kaffee &amp; Espresso","editor":[{"family":"Dusy","given":"Tanja"},{"family":"Rynio","given":"Jörn"},{"family":"Redies","given":"Alessandra"}],"issued":{"date-parts":[["2003"]]}},"locator":"16"}],"schema":"https://github.com/citation-style-language/schema/raw/master/csl-citation.json"} </w:instrText>
      </w:r>
      <w:r>
        <w:fldChar w:fldCharType="separate"/>
      </w:r>
      <w:r w:rsidRPr="004542B9">
        <w:rPr>
          <w:rFonts w:ascii="Calibri" w:hAnsi="Calibri" w:cs="Calibri"/>
        </w:rPr>
        <w:t>Dusy, Rynio, und Redies, 16.</w:t>
      </w:r>
      <w:r>
        <w:fldChar w:fldCharType="end"/>
      </w:r>
    </w:p>
  </w:footnote>
  <w:footnote w:id="1845">
    <w:p w14:paraId="48B43AB2" w14:textId="078FB9A9" w:rsidR="004542B9" w:rsidRDefault="004542B9">
      <w:pPr>
        <w:pStyle w:val="FootnoteText"/>
      </w:pPr>
      <w:r>
        <w:rPr>
          <w:rStyle w:val="FootnoteReference"/>
        </w:rPr>
        <w:footnoteRef/>
      </w:r>
      <w:r>
        <w:t xml:space="preserve"> </w:t>
      </w:r>
      <w:r>
        <w:fldChar w:fldCharType="begin"/>
      </w:r>
      <w:r w:rsidR="008C334C">
        <w:instrText xml:space="preserve"> ADDIN ZOTERO_ITEM CSL_CITATION {"citationID":"n6i6ZaYU","properties":{"formattedCitation":"Dusy, Rynio, und Redies, 19.","plainCitation":"Dusy, Rynio, und Redies, 19.","noteIndex":1844},"citationItems":[{"id":41,"uris":["http://zotero.org/users/local/usTu59L8/items/5ZUDNHYU"],"itemData":{"id":41,"type":"book","collection-title":"GU-Küchenratgeber","edition":"1. Aufl","event-place":"München","ISBN":"978-3-7742-6061-0","language":"ger","number-of-pages":"62","publisher":"Gräfe und Unzer","publisher-place":"München","source":"K10plus ISBN","title":"Kaffee &amp; Espresso: die Kaffeebar zu Hause ; [mit den 10 GU-Erfolgstipps ; internationale Kaffeerezepte - heiß und kalt ; Leckeres mit und zum Kaffee]","title-short":"Kaffee &amp; Espresso","editor":[{"family":"Dusy","given":"Tanja"},{"family":"Rynio","given":"Jörn"},{"family":"Redies","given":"Alessandra"}],"issued":{"date-parts":[["2003"]]}},"locator":"19"}],"schema":"https://github.com/citation-style-language/schema/raw/master/csl-citation.json"} </w:instrText>
      </w:r>
      <w:r>
        <w:fldChar w:fldCharType="separate"/>
      </w:r>
      <w:r w:rsidRPr="004542B9">
        <w:rPr>
          <w:rFonts w:ascii="Calibri" w:hAnsi="Calibri" w:cs="Calibri"/>
        </w:rPr>
        <w:t>Dusy, Rynio, und Redies, 19.</w:t>
      </w:r>
      <w:r>
        <w:fldChar w:fldCharType="end"/>
      </w:r>
    </w:p>
  </w:footnote>
  <w:footnote w:id="1846">
    <w:p w14:paraId="495DA568" w14:textId="30D1128D" w:rsidR="004542B9" w:rsidRDefault="004542B9">
      <w:pPr>
        <w:pStyle w:val="FootnoteText"/>
      </w:pPr>
      <w:r>
        <w:rPr>
          <w:rStyle w:val="FootnoteReference"/>
        </w:rPr>
        <w:footnoteRef/>
      </w:r>
      <w:r>
        <w:t xml:space="preserve"> </w:t>
      </w:r>
      <w:r>
        <w:fldChar w:fldCharType="begin"/>
      </w:r>
      <w:r w:rsidR="008C334C">
        <w:instrText xml:space="preserve"> ADDIN ZOTERO_ITEM CSL_CITATION {"citationID":"nvuHrJik","properties":{"formattedCitation":"Frenkiel und Vindahl, {\\i{}Die gr\\uc0\\u252{}ne K\\uc0\\u252{}che}, 185.","plainCitation":"Frenkiel und Vindahl, Die grüne Küche, 185.","noteIndex":1845},"citationItems":[{"id":59,"uris":["http://zotero.org/users/local/usTu59L8/items/T936RKBP"],"itemData":{"id":59,"type":"book","edition":"3. Auflage, deutsche Erstausgabe","event-place":"München","ISBN":"978-3-86873-685-4","language":"ger","number-of-pages":"247","publisher":"Knesebeck","publisher-place":"München","source":"K10plus ISBN","title":"Die grüne Küche: köstliche vegetarische Ideen für jeden Tag","title-short":"Die grüne Küche","author":[{"family":"Frenkiel","given":"David"},{"family":"Vindahl","given":"Luise"}],"translator":[{"family":"Weinberger","given":"Anita"}],"issued":{"date-parts":[["2016"]]}},"locator":"185"}],"schema":"https://github.com/citation-style-language/schema/raw/master/csl-citation.json"} </w:instrText>
      </w:r>
      <w:r>
        <w:fldChar w:fldCharType="separate"/>
      </w:r>
      <w:r w:rsidR="00574BDC" w:rsidRPr="00574BDC">
        <w:rPr>
          <w:rFonts w:ascii="Calibri" w:hAnsi="Calibri" w:cs="Calibri"/>
          <w:szCs w:val="24"/>
        </w:rPr>
        <w:t xml:space="preserve">Frenkiel und Vindahl, </w:t>
      </w:r>
      <w:r w:rsidR="00574BDC" w:rsidRPr="00574BDC">
        <w:rPr>
          <w:rFonts w:ascii="Calibri" w:hAnsi="Calibri" w:cs="Calibri"/>
          <w:i/>
          <w:iCs/>
          <w:szCs w:val="24"/>
        </w:rPr>
        <w:t>Die grüne Küche</w:t>
      </w:r>
      <w:r w:rsidR="00574BDC" w:rsidRPr="00574BDC">
        <w:rPr>
          <w:rFonts w:ascii="Calibri" w:hAnsi="Calibri" w:cs="Calibri"/>
          <w:szCs w:val="24"/>
        </w:rPr>
        <w:t>, 185.</w:t>
      </w:r>
      <w:r>
        <w:fldChar w:fldCharType="end"/>
      </w:r>
    </w:p>
  </w:footnote>
  <w:footnote w:id="1847">
    <w:p w14:paraId="508A62F9" w14:textId="7F100202" w:rsidR="00A30785" w:rsidRDefault="00A30785">
      <w:pPr>
        <w:pStyle w:val="FootnoteText"/>
      </w:pPr>
      <w:r>
        <w:rPr>
          <w:rStyle w:val="FootnoteReference"/>
        </w:rPr>
        <w:footnoteRef/>
      </w:r>
      <w:r>
        <w:t xml:space="preserve"> </w:t>
      </w:r>
      <w:r>
        <w:fldChar w:fldCharType="begin"/>
      </w:r>
      <w:r w:rsidR="008C334C">
        <w:instrText xml:space="preserve"> ADDIN ZOTERO_ITEM CSL_CITATION {"citationID":"kZmxpZyo","properties":{"formattedCitation":"Frenkiel und Vindahl, 187.","plainCitation":"Frenkiel und Vindahl, 187.","noteIndex":1846},"citationItems":[{"id":59,"uris":["http://zotero.org/users/local/usTu59L8/items/T936RKBP"],"itemData":{"id":59,"type":"book","edition":"3. Auflage, deutsche Erstausgabe","event-place":"München","ISBN":"978-3-86873-685-4","language":"ger","number-of-pages":"247","publisher":"Knesebeck","publisher-place":"München","source":"K10plus ISBN","title":"Die grüne Küche: köstliche vegetarische Ideen für jeden Tag","title-short":"Die grüne Küche","author":[{"family":"Frenkiel","given":"David"},{"family":"Vindahl","given":"Luise"}],"translator":[{"family":"Weinberger","given":"Anita"}],"issued":{"date-parts":[["2016"]]}},"locator":"187"}],"schema":"https://github.com/citation-style-language/schema/raw/master/csl-citation.json"} </w:instrText>
      </w:r>
      <w:r>
        <w:fldChar w:fldCharType="separate"/>
      </w:r>
      <w:r w:rsidRPr="00A30785">
        <w:rPr>
          <w:rFonts w:ascii="Calibri" w:hAnsi="Calibri" w:cs="Calibri"/>
        </w:rPr>
        <w:t>Frenkiel und Vindahl, 187.</w:t>
      </w:r>
      <w:r>
        <w:fldChar w:fldCharType="end"/>
      </w:r>
    </w:p>
  </w:footnote>
  <w:footnote w:id="1848">
    <w:p w14:paraId="37CFB3FB" w14:textId="41564BDA" w:rsidR="00574BDC" w:rsidRDefault="00574BDC">
      <w:pPr>
        <w:pStyle w:val="FootnoteText"/>
      </w:pPr>
      <w:r>
        <w:rPr>
          <w:rStyle w:val="FootnoteReference"/>
        </w:rPr>
        <w:footnoteRef/>
      </w:r>
      <w:r>
        <w:t xml:space="preserve"> </w:t>
      </w:r>
      <w:r>
        <w:fldChar w:fldCharType="begin"/>
      </w:r>
      <w:r w:rsidR="008C334C">
        <w:instrText xml:space="preserve"> ADDIN ZOTERO_ITEM CSL_CITATION {"citationID":"BE3qVnjn","properties":{"formattedCitation":"Frenkiel u.\\uc0\\u160{}a., {\\i{}Die gr\\uc0\\u252{}ne K\\uc0\\u252{}che auf Reisen}, 172.","plainCitation":"Frenkiel u. a., Die grüne Küche auf Reisen, 172.","noteIndex":1847},"citationItems":[{"id":57,"uris":["http://zotero.org/users/local/usTu59L8/items/LGKJLVB7"],"itemData":{"id":57,"type":"book","abstract":"Der Schwede David war ein ungesunder Vegetarier, die Dänin Luise eine gesundheitsbewusste Allesesserin. Jetzt haben sie die entspannte Variante des Vegetarismus entdeckt, kreativ mit hehren Zielen, aber ohne Dogmatismus, dafür mit tolerierten Abweichungen. Ihr Kochbucherstling ist, ebenso wie ihr Blog, farbenfroh und inspirierend. Hier wird kreativ und mit Einflüssen aus aller Welt, jedoch mit Zutaten, wie sie in Nordeuropa wachsen, gekocht. Wer sich also fragt, was er aus Gemüsesorten wie Rote Bete oder Rhabarber kochen soll, der wird bei \"Die grüne Küche\" fündig. Der Band ist in 10 Kapitel aufgeteilt; zuerst geben die Autoren einen Einblick, was sich in ihrer Speisekammer findet, Kapitel 2 widmet sich der Ernährung von Kindern. Sie sind Eltern einer kleinen Tochter, die natürlich auf der kulinarischen Weltreise dabei war. Nach ein paar Basisrezepten teilt sich der Band in die Kapitel \"Frühstück\", \"Leichte Gerichte\", \"Zum Mitnehmen\", \"Familienessen\", \"Häppchen\", \"Getränke\" und \"Süe︢ Gaumenfreuden\" auf. Gelungen, überall da, wo Vegetarisches gefragt ist. (2)","edition":"Dt. Erstausg","event-place":"München","ISBN":"978-3-86873-806-3","language":"ger","number-of-pages":"255","publisher":"Knesebeck","publisher-place":"München","source":"K10plus ISBN","title":"Die grüne Küche auf Reisen: Vegetarisches aus aller Welt","title-short":"Die grüne Küche auf Reisen","author":[{"family":"Frenkiel","given":"David"},{"family":"Vindahl","given":"Luise"},{"family":"Wiesner","given":"Linde"},{"family":"Frenkiel","given":"David"}],"issued":{"date-parts":[["2015"]]}},"locator":"172"}],"schema":"https://github.com/citation-style-language/schema/raw/master/csl-citation.json"} </w:instrText>
      </w:r>
      <w:r>
        <w:fldChar w:fldCharType="separate"/>
      </w:r>
      <w:r w:rsidRPr="00574BDC">
        <w:rPr>
          <w:rFonts w:ascii="Calibri" w:hAnsi="Calibri" w:cs="Calibri"/>
          <w:szCs w:val="24"/>
        </w:rPr>
        <w:t xml:space="preserve">Frenkiel u. a., </w:t>
      </w:r>
      <w:r w:rsidRPr="00574BDC">
        <w:rPr>
          <w:rFonts w:ascii="Calibri" w:hAnsi="Calibri" w:cs="Calibri"/>
          <w:i/>
          <w:iCs/>
          <w:szCs w:val="24"/>
        </w:rPr>
        <w:t>Die grüne Küche auf Reisen</w:t>
      </w:r>
      <w:r w:rsidRPr="00574BDC">
        <w:rPr>
          <w:rFonts w:ascii="Calibri" w:hAnsi="Calibri" w:cs="Calibri"/>
          <w:szCs w:val="24"/>
        </w:rPr>
        <w:t>, 172.</w:t>
      </w:r>
      <w:r>
        <w:fldChar w:fldCharType="end"/>
      </w:r>
    </w:p>
  </w:footnote>
  <w:footnote w:id="1849">
    <w:p w14:paraId="165432F1" w14:textId="08580ACE" w:rsidR="00574BDC" w:rsidRDefault="00574BDC">
      <w:pPr>
        <w:pStyle w:val="FootnoteText"/>
      </w:pPr>
      <w:r>
        <w:rPr>
          <w:rStyle w:val="FootnoteReference"/>
        </w:rPr>
        <w:footnoteRef/>
      </w:r>
      <w:r>
        <w:t xml:space="preserve"> </w:t>
      </w:r>
      <w:r>
        <w:fldChar w:fldCharType="begin"/>
      </w:r>
      <w:r w:rsidR="008C334C">
        <w:instrText xml:space="preserve"> ADDIN ZOTERO_ITEM CSL_CITATION {"citationID":"plpFYvAI","properties":{"formattedCitation":"Frenkiel u.\\uc0\\u160{}a., 181.","plainCitation":"Frenkiel u. a., 181.","noteIndex":1848},"citationItems":[{"id":57,"uris":["http://zotero.org/users/local/usTu59L8/items/LGKJLVB7"],"itemData":{"id":57,"type":"book","abstract":"Der Schwede David war ein ungesunder Vegetarier, die Dänin Luise eine gesundheitsbewusste Allesesserin. Jetzt haben sie die entspannte Variante des Vegetarismus entdeckt, kreativ mit hehren Zielen, aber ohne Dogmatismus, dafür mit tolerierten Abweichungen. Ihr Kochbucherstling ist, ebenso wie ihr Blog, farbenfroh und inspirierend. Hier wird kreativ und mit Einflüssen aus aller Welt, jedoch mit Zutaten, wie sie in Nordeuropa wachsen, gekocht. Wer sich also fragt, was er aus Gemüsesorten wie Rote Bete oder Rhabarber kochen soll, der wird bei \"Die grüne Küche\" fündig. Der Band ist in 10 Kapitel aufgeteilt; zuerst geben die Autoren einen Einblick, was sich in ihrer Speisekammer findet, Kapitel 2 widmet sich der Ernährung von Kindern. Sie sind Eltern einer kleinen Tochter, die natürlich auf der kulinarischen Weltreise dabei war. Nach ein paar Basisrezepten teilt sich der Band in die Kapitel \"Frühstück\", \"Leichte Gerichte\", \"Zum Mitnehmen\", \"Familienessen\", \"Häppchen\", \"Getränke\" und \"Süe︢ Gaumenfreuden\" auf. Gelungen, überall da, wo Vegetarisches gefragt ist. (2)","edition":"Dt. Erstausg","event-place":"München","ISBN":"978-3-86873-806-3","language":"ger","number-of-pages":"255","publisher":"Knesebeck","publisher-place":"München","source":"K10plus ISBN","title":"Die grüne Küche auf Reisen: Vegetarisches aus aller Welt","title-short":"Die grüne Küche auf Reisen","author":[{"family":"Frenkiel","given":"David"},{"family":"Vindahl","given":"Luise"},{"family":"Wiesner","given":"Linde"},{"family":"Frenkiel","given":"David"}],"issued":{"date-parts":[["2015"]]}},"locator":"181"}],"schema":"https://github.com/citation-style-language/schema/raw/master/csl-citation.json"} </w:instrText>
      </w:r>
      <w:r>
        <w:fldChar w:fldCharType="separate"/>
      </w:r>
      <w:r w:rsidRPr="00574BDC">
        <w:rPr>
          <w:rFonts w:ascii="Calibri" w:hAnsi="Calibri" w:cs="Calibri"/>
          <w:szCs w:val="24"/>
        </w:rPr>
        <w:t>Frenkiel u. a., 181.</w:t>
      </w:r>
      <w:r>
        <w:fldChar w:fldCharType="end"/>
      </w:r>
    </w:p>
  </w:footnote>
  <w:footnote w:id="1850">
    <w:p w14:paraId="1D2311EC" w14:textId="7B865659" w:rsidR="00062ADF" w:rsidRDefault="00062ADF">
      <w:pPr>
        <w:pStyle w:val="FootnoteText"/>
      </w:pPr>
      <w:r>
        <w:rPr>
          <w:rStyle w:val="FootnoteReference"/>
        </w:rPr>
        <w:footnoteRef/>
      </w:r>
      <w:r>
        <w:t xml:space="preserve"> </w:t>
      </w:r>
      <w:r>
        <w:fldChar w:fldCharType="begin"/>
      </w:r>
      <w:r w:rsidR="008C334C">
        <w:instrText xml:space="preserve"> ADDIN ZOTERO_ITEM CSL_CITATION {"citationID":"5pXGqwcf","properties":{"formattedCitation":"\\uc0\\u8222{}ZEITmagazin\\uc0\\u8220{}.","plainCitation":"„ZEITmagazin“.","noteIndex":1849},"citationItems":[{"id":96,"uris":["http://zotero.org/users/local/usTu59L8/items/EJMJD2IT"],"itemData":{"id":96,"type":"article-journal","title":"ZEITmagazin"}}],"schema":"https://github.com/citation-style-language/schema/raw/master/csl-citation.json"} </w:instrText>
      </w:r>
      <w:r>
        <w:fldChar w:fldCharType="separate"/>
      </w:r>
      <w:r w:rsidRPr="00062ADF">
        <w:rPr>
          <w:rFonts w:ascii="Calibri" w:hAnsi="Calibri" w:cs="Calibri"/>
          <w:szCs w:val="24"/>
        </w:rPr>
        <w:t>„ZEITmagazin“.</w:t>
      </w:r>
      <w:r>
        <w:fldChar w:fldCharType="end"/>
      </w:r>
    </w:p>
  </w:footnote>
  <w:footnote w:id="1851">
    <w:p w14:paraId="0335A62E" w14:textId="7A6C6EC2" w:rsidR="00574BDC" w:rsidRDefault="00574BDC">
      <w:pPr>
        <w:pStyle w:val="FootnoteText"/>
      </w:pPr>
      <w:r>
        <w:rPr>
          <w:rStyle w:val="FootnoteReference"/>
        </w:rPr>
        <w:footnoteRef/>
      </w:r>
      <w:r>
        <w:t xml:space="preserve"> </w:t>
      </w:r>
      <w:r>
        <w:fldChar w:fldCharType="begin"/>
      </w:r>
      <w:r w:rsidR="008C334C">
        <w:instrText xml:space="preserve"> ADDIN ZOTERO_ITEM CSL_CITATION {"citationID":"hu8HXMIi","properties":{"formattedCitation":"Frenkiel u.\\uc0\\u160{}a., {\\i{}Die gr\\uc0\\u252{}ne K\\uc0\\u252{}che auf Reisen}, 185.","plainCitation":"Frenkiel u. a., Die grüne Küche auf Reisen, 185.","noteIndex":1850},"citationItems":[{"id":57,"uris":["http://zotero.org/users/local/usTu59L8/items/LGKJLVB7"],"itemData":{"id":57,"type":"book","abstract":"Der Schwede David war ein ungesunder Vegetarier, die Dänin Luise eine gesundheitsbewusste Allesesserin. Jetzt haben sie die entspannte Variante des Vegetarismus entdeckt, kreativ mit hehren Zielen, aber ohne Dogmatismus, dafür mit tolerierten Abweichungen. Ihr Kochbucherstling ist, ebenso wie ihr Blog, farbenfroh und inspirierend. Hier wird kreativ und mit Einflüssen aus aller Welt, jedoch mit Zutaten, wie sie in Nordeuropa wachsen, gekocht. Wer sich also fragt, was er aus Gemüsesorten wie Rote Bete oder Rhabarber kochen soll, der wird bei \"Die grüne Küche\" fündig. Der Band ist in 10 Kapitel aufgeteilt; zuerst geben die Autoren einen Einblick, was sich in ihrer Speisekammer findet, Kapitel 2 widmet sich der Ernährung von Kindern. Sie sind Eltern einer kleinen Tochter, die natürlich auf der kulinarischen Weltreise dabei war. Nach ein paar Basisrezepten teilt sich der Band in die Kapitel \"Frühstück\", \"Leichte Gerichte\", \"Zum Mitnehmen\", \"Familienessen\", \"Häppchen\", \"Getränke\" und \"Süe︢ Gaumenfreuden\" auf. Gelungen, überall da, wo Vegetarisches gefragt ist. (2)","edition":"Dt. Erstausg","event-place":"München","ISBN":"978-3-86873-806-3","language":"ger","number-of-pages":"255","publisher":"Knesebeck","publisher-place":"München","source":"K10plus ISBN","title":"Die grüne Küche auf Reisen: Vegetarisches aus aller Welt","title-short":"Die grüne Küche auf Reisen","author":[{"family":"Frenkiel","given":"David"},{"family":"Vindahl","given":"Luise"},{"family":"Wiesner","given":"Linde"},{"family":"Frenkiel","given":"David"}],"issued":{"date-parts":[["2015"]]}},"locator":"185"}],"schema":"https://github.com/citation-style-language/schema/raw/master/csl-citation.json"} </w:instrText>
      </w:r>
      <w:r>
        <w:fldChar w:fldCharType="separate"/>
      </w:r>
      <w:r w:rsidR="00062ADF" w:rsidRPr="00062ADF">
        <w:rPr>
          <w:rFonts w:ascii="Calibri" w:hAnsi="Calibri" w:cs="Calibri"/>
          <w:szCs w:val="24"/>
        </w:rPr>
        <w:t xml:space="preserve">Frenkiel u. a., </w:t>
      </w:r>
      <w:r w:rsidR="00062ADF" w:rsidRPr="00062ADF">
        <w:rPr>
          <w:rFonts w:ascii="Calibri" w:hAnsi="Calibri" w:cs="Calibri"/>
          <w:i/>
          <w:iCs/>
          <w:szCs w:val="24"/>
        </w:rPr>
        <w:t>Die grüne Küche auf Reisen</w:t>
      </w:r>
      <w:r w:rsidR="00062ADF" w:rsidRPr="00062ADF">
        <w:rPr>
          <w:rFonts w:ascii="Calibri" w:hAnsi="Calibri" w:cs="Calibri"/>
          <w:szCs w:val="24"/>
        </w:rPr>
        <w:t>, 185.</w:t>
      </w:r>
      <w:r>
        <w:fldChar w:fldCharType="end"/>
      </w:r>
    </w:p>
  </w:footnote>
  <w:footnote w:id="1852">
    <w:p w14:paraId="34222189" w14:textId="4C295EAA" w:rsidR="001028C4" w:rsidRDefault="001028C4">
      <w:pPr>
        <w:pStyle w:val="FootnoteText"/>
      </w:pPr>
      <w:r>
        <w:rPr>
          <w:rStyle w:val="FootnoteReference"/>
        </w:rPr>
        <w:footnoteRef/>
      </w:r>
      <w:r>
        <w:t xml:space="preserve"> </w:t>
      </w:r>
      <w:r>
        <w:fldChar w:fldCharType="begin"/>
      </w:r>
      <w:r w:rsidR="008C334C">
        <w:instrText xml:space="preserve"> ADDIN ZOTERO_ITEM CSL_CITATION {"citationID":"qfOADhzG","properties":{"formattedCitation":"Frenkiel und Vindahl, {\\i{}Die gr\\uc0\\u252{}ne K\\uc0\\u252{}che}, 194.","plainCitation":"Frenkiel und Vindahl, Die grüne Küche, 194.","noteIndex":1851},"citationItems":[{"id":59,"uris":["http://zotero.org/users/local/usTu59L8/items/T936RKBP"],"itemData":{"id":59,"type":"book","edition":"3. Auflage, deutsche Erstausgabe","event-place":"München","ISBN":"978-3-86873-685-4","language":"ger","number-of-pages":"247","publisher":"Knesebeck","publisher-place":"München","source":"K10plus ISBN","title":"Die grüne Küche: köstliche vegetarische Ideen für jeden Tag","title-short":"Die grüne Küche","author":[{"family":"Frenkiel","given":"David"},{"family":"Vindahl","given":"Luise"}],"translator":[{"family":"Weinberger","given":"Anita"}],"issued":{"date-parts":[["2016"]]}},"locator":"194"}],"schema":"https://github.com/citation-style-language/schema/raw/master/csl-citation.json"} </w:instrText>
      </w:r>
      <w:r>
        <w:fldChar w:fldCharType="separate"/>
      </w:r>
      <w:r w:rsidRPr="001028C4">
        <w:rPr>
          <w:rFonts w:ascii="Calibri" w:hAnsi="Calibri" w:cs="Calibri"/>
          <w:szCs w:val="24"/>
        </w:rPr>
        <w:t xml:space="preserve">Frenkiel und Vindahl, </w:t>
      </w:r>
      <w:r w:rsidRPr="001028C4">
        <w:rPr>
          <w:rFonts w:ascii="Calibri" w:hAnsi="Calibri" w:cs="Calibri"/>
          <w:i/>
          <w:iCs/>
          <w:szCs w:val="24"/>
        </w:rPr>
        <w:t>Die grüne Küche</w:t>
      </w:r>
      <w:r w:rsidRPr="001028C4">
        <w:rPr>
          <w:rFonts w:ascii="Calibri" w:hAnsi="Calibri" w:cs="Calibri"/>
          <w:szCs w:val="24"/>
        </w:rPr>
        <w:t>, 194.</w:t>
      </w:r>
      <w:r>
        <w:fldChar w:fldCharType="end"/>
      </w:r>
    </w:p>
  </w:footnote>
  <w:footnote w:id="1853">
    <w:p w14:paraId="0F54FC85" w14:textId="3B79C3C9" w:rsidR="00574BDC" w:rsidRDefault="00574BDC">
      <w:pPr>
        <w:pStyle w:val="FootnoteText"/>
      </w:pPr>
      <w:r>
        <w:rPr>
          <w:rStyle w:val="FootnoteReference"/>
        </w:rPr>
        <w:footnoteRef/>
      </w:r>
      <w:r>
        <w:t xml:space="preserve"> </w:t>
      </w:r>
      <w:r>
        <w:fldChar w:fldCharType="begin"/>
      </w:r>
      <w:r w:rsidR="008C334C">
        <w:instrText xml:space="preserve"> ADDIN ZOTERO_ITEM CSL_CITATION {"citationID":"OFFeTnFk","properties":{"formattedCitation":"Frenkiel und Vindahl, 200.","plainCitation":"Frenkiel und Vindahl, 200.","noteIndex":1852},"citationItems":[{"id":59,"uris":["http://zotero.org/users/local/usTu59L8/items/T936RKBP"],"itemData":{"id":59,"type":"book","edition":"3. Auflage, deutsche Erstausgabe","event-place":"München","ISBN":"978-3-86873-685-4","language":"ger","number-of-pages":"247","publisher":"Knesebeck","publisher-place":"München","source":"K10plus ISBN","title":"Die grüne Küche: köstliche vegetarische Ideen für jeden Tag","title-short":"Die grüne Küche","author":[{"family":"Frenkiel","given":"David"},{"family":"Vindahl","given":"Luise"}],"translator":[{"family":"Weinberger","given":"Anita"}],"issued":{"date-parts":[["2016"]]}},"locator":"200"}],"schema":"https://github.com/citation-style-language/schema/raw/master/csl-citation.json"} </w:instrText>
      </w:r>
      <w:r>
        <w:fldChar w:fldCharType="separate"/>
      </w:r>
      <w:r w:rsidR="001028C4" w:rsidRPr="001028C4">
        <w:rPr>
          <w:rFonts w:ascii="Calibri" w:hAnsi="Calibri" w:cs="Calibri"/>
        </w:rPr>
        <w:t>Frenkiel und Vindahl, 200.</w:t>
      </w:r>
      <w:r>
        <w:fldChar w:fldCharType="end"/>
      </w:r>
    </w:p>
  </w:footnote>
  <w:footnote w:id="1854">
    <w:p w14:paraId="3CD2F80B" w14:textId="1369C787" w:rsidR="00574BDC" w:rsidRDefault="00574BDC">
      <w:pPr>
        <w:pStyle w:val="FootnoteText"/>
      </w:pPr>
      <w:r>
        <w:rPr>
          <w:rStyle w:val="FootnoteReference"/>
        </w:rPr>
        <w:footnoteRef/>
      </w:r>
      <w:r>
        <w:t xml:space="preserve"> </w:t>
      </w:r>
      <w:r>
        <w:fldChar w:fldCharType="begin"/>
      </w:r>
      <w:r w:rsidR="008C334C">
        <w:instrText xml:space="preserve"> ADDIN ZOTERO_ITEM CSL_CITATION {"citationID":"IIwIpRPh","properties":{"formattedCitation":"Frenkiel u.\\uc0\\u160{}a., {\\i{}Die gr\\uc0\\u252{}ne K\\uc0\\u252{}che auf Reisen}, 188.","plainCitation":"Frenkiel u. a., Die grüne Küche auf Reisen, 188.","noteIndex":1853},"citationItems":[{"id":57,"uris":["http://zotero.org/users/local/usTu59L8/items/LGKJLVB7"],"itemData":{"id":57,"type":"book","abstract":"Der Schwede David war ein ungesunder Vegetarier, die Dänin Luise eine gesundheitsbewusste Allesesserin. Jetzt haben sie die entspannte Variante des Vegetarismus entdeckt, kreativ mit hehren Zielen, aber ohne Dogmatismus, dafür mit tolerierten Abweichungen. Ihr Kochbucherstling ist, ebenso wie ihr Blog, farbenfroh und inspirierend. Hier wird kreativ und mit Einflüssen aus aller Welt, jedoch mit Zutaten, wie sie in Nordeuropa wachsen, gekocht. Wer sich also fragt, was er aus Gemüsesorten wie Rote Bete oder Rhabarber kochen soll, der wird bei \"Die grüne Küche\" fündig. Der Band ist in 10 Kapitel aufgeteilt; zuerst geben die Autoren einen Einblick, was sich in ihrer Speisekammer findet, Kapitel 2 widmet sich der Ernährung von Kindern. Sie sind Eltern einer kleinen Tochter, die natürlich auf der kulinarischen Weltreise dabei war. Nach ein paar Basisrezepten teilt sich der Band in die Kapitel \"Frühstück\", \"Leichte Gerichte\", \"Zum Mitnehmen\", \"Familienessen\", \"Häppchen\", \"Getränke\" und \"Süe︢ Gaumenfreuden\" auf. Gelungen, überall da, wo Vegetarisches gefragt ist. (2)","edition":"Dt. Erstausg","event-place":"München","ISBN":"978-3-86873-806-3","language":"ger","number-of-pages":"255","publisher":"Knesebeck","publisher-place":"München","source":"K10plus ISBN","title":"Die grüne Küche auf Reisen: Vegetarisches aus aller Welt","title-short":"Die grüne Küche auf Reisen","author":[{"family":"Frenkiel","given":"David"},{"family":"Vindahl","given":"Luise"},{"family":"Wiesner","given":"Linde"},{"family":"Frenkiel","given":"David"}],"issued":{"date-parts":[["2015"]]}},"locator":"188"}],"schema":"https://github.com/citation-style-language/schema/raw/master/csl-citation.json"} </w:instrText>
      </w:r>
      <w:r>
        <w:fldChar w:fldCharType="separate"/>
      </w:r>
      <w:r w:rsidRPr="00574BDC">
        <w:rPr>
          <w:rFonts w:ascii="Calibri" w:hAnsi="Calibri" w:cs="Calibri"/>
          <w:szCs w:val="24"/>
        </w:rPr>
        <w:t xml:space="preserve">Frenkiel u. a., </w:t>
      </w:r>
      <w:r w:rsidRPr="00574BDC">
        <w:rPr>
          <w:rFonts w:ascii="Calibri" w:hAnsi="Calibri" w:cs="Calibri"/>
          <w:i/>
          <w:iCs/>
          <w:szCs w:val="24"/>
        </w:rPr>
        <w:t>Die grüne Küche auf Reisen</w:t>
      </w:r>
      <w:r w:rsidRPr="00574BDC">
        <w:rPr>
          <w:rFonts w:ascii="Calibri" w:hAnsi="Calibri" w:cs="Calibri"/>
          <w:szCs w:val="24"/>
        </w:rPr>
        <w:t>, 188.</w:t>
      </w:r>
      <w:r>
        <w:fldChar w:fldCharType="end"/>
      </w:r>
    </w:p>
  </w:footnote>
  <w:footnote w:id="1855">
    <w:p w14:paraId="362789BE" w14:textId="116232DE" w:rsidR="00574BDC" w:rsidRDefault="00574BDC">
      <w:pPr>
        <w:pStyle w:val="FootnoteText"/>
      </w:pPr>
      <w:r>
        <w:rPr>
          <w:rStyle w:val="FootnoteReference"/>
        </w:rPr>
        <w:footnoteRef/>
      </w:r>
      <w:r>
        <w:t xml:space="preserve"> </w:t>
      </w:r>
      <w:r>
        <w:fldChar w:fldCharType="begin"/>
      </w:r>
      <w:r w:rsidR="008C334C">
        <w:instrText xml:space="preserve"> ADDIN ZOTERO_ITEM CSL_CITATION {"citationID":"7PcToxx7","properties":{"formattedCitation":"Frenkiel und Vindahl, {\\i{}Die gr\\uc0\\u252{}ne K\\uc0\\u252{}che}, 203.","plainCitation":"Frenkiel und Vindahl, Die grüne Küche, 203.","noteIndex":1854},"citationItems":[{"id":59,"uris":["http://zotero.org/users/local/usTu59L8/items/T936RKBP"],"itemData":{"id":59,"type":"book","edition":"3. Auflage, deutsche Erstausgabe","event-place":"München","ISBN":"978-3-86873-685-4","language":"ger","number-of-pages":"247","publisher":"Knesebeck","publisher-place":"München","source":"K10plus ISBN","title":"Die grüne Küche: köstliche vegetarische Ideen für jeden Tag","title-short":"Die grüne Küche","author":[{"family":"Frenkiel","given":"David"},{"family":"Vindahl","given":"Luise"}],"translator":[{"family":"Weinberger","given":"Anita"}],"issued":{"date-parts":[["2016"]]}},"locator":"203"}],"schema":"https://github.com/citation-style-language/schema/raw/master/csl-citation.json"} </w:instrText>
      </w:r>
      <w:r>
        <w:fldChar w:fldCharType="separate"/>
      </w:r>
      <w:r w:rsidRPr="00574BDC">
        <w:rPr>
          <w:rFonts w:ascii="Calibri" w:hAnsi="Calibri" w:cs="Calibri"/>
          <w:szCs w:val="24"/>
        </w:rPr>
        <w:t xml:space="preserve">Frenkiel und Vindahl, </w:t>
      </w:r>
      <w:r w:rsidRPr="00574BDC">
        <w:rPr>
          <w:rFonts w:ascii="Calibri" w:hAnsi="Calibri" w:cs="Calibri"/>
          <w:i/>
          <w:iCs/>
          <w:szCs w:val="24"/>
        </w:rPr>
        <w:t>Die grüne Küche</w:t>
      </w:r>
      <w:r w:rsidRPr="00574BDC">
        <w:rPr>
          <w:rFonts w:ascii="Calibri" w:hAnsi="Calibri" w:cs="Calibri"/>
          <w:szCs w:val="24"/>
        </w:rPr>
        <w:t>, 203.</w:t>
      </w:r>
      <w:r>
        <w:fldChar w:fldCharType="end"/>
      </w:r>
    </w:p>
  </w:footnote>
  <w:footnote w:id="1856">
    <w:p w14:paraId="73F1ECA4" w14:textId="37D33C12" w:rsidR="00574BDC" w:rsidRDefault="00574BDC">
      <w:pPr>
        <w:pStyle w:val="FootnoteText"/>
      </w:pPr>
      <w:r>
        <w:rPr>
          <w:rStyle w:val="FootnoteReference"/>
        </w:rPr>
        <w:footnoteRef/>
      </w:r>
      <w:r>
        <w:t xml:space="preserve"> </w:t>
      </w:r>
      <w:r>
        <w:fldChar w:fldCharType="begin"/>
      </w:r>
      <w:r w:rsidR="008C334C">
        <w:instrText xml:space="preserve"> ADDIN ZOTERO_ITEM CSL_CITATION {"citationID":"dVLZ45E2","properties":{"formattedCitation":"Frenkiel und Vindahl, 225.","plainCitation":"Frenkiel und Vindahl, 225.","noteIndex":1855},"citationItems":[{"id":59,"uris":["http://zotero.org/users/local/usTu59L8/items/T936RKBP"],"itemData":{"id":59,"type":"book","edition":"3. Auflage, deutsche Erstausgabe","event-place":"München","ISBN":"978-3-86873-685-4","language":"ger","number-of-pages":"247","publisher":"Knesebeck","publisher-place":"München","source":"K10plus ISBN","title":"Die grüne Küche: köstliche vegetarische Ideen für jeden Tag","title-short":"Die grüne Küche","author":[{"family":"Frenkiel","given":"David"},{"family":"Vindahl","given":"Luise"}],"translator":[{"family":"Weinberger","given":"Anita"}],"issued":{"date-parts":[["2016"]]}},"locator":"225"}],"schema":"https://github.com/citation-style-language/schema/raw/master/csl-citation.json"} </w:instrText>
      </w:r>
      <w:r>
        <w:fldChar w:fldCharType="separate"/>
      </w:r>
      <w:r w:rsidRPr="00574BDC">
        <w:rPr>
          <w:rFonts w:ascii="Calibri" w:hAnsi="Calibri" w:cs="Calibri"/>
        </w:rPr>
        <w:t>Frenkiel und Vindahl, 225.</w:t>
      </w:r>
      <w:r>
        <w:fldChar w:fldCharType="end"/>
      </w:r>
    </w:p>
  </w:footnote>
  <w:footnote w:id="1857">
    <w:p w14:paraId="530A27CA" w14:textId="58AC1A7D" w:rsidR="00D32330" w:rsidRDefault="00D32330">
      <w:pPr>
        <w:pStyle w:val="FootnoteText"/>
      </w:pPr>
      <w:r>
        <w:rPr>
          <w:rStyle w:val="FootnoteReference"/>
        </w:rPr>
        <w:footnoteRef/>
      </w:r>
      <w:r>
        <w:t xml:space="preserve"> </w:t>
      </w:r>
      <w:r>
        <w:fldChar w:fldCharType="begin"/>
      </w:r>
      <w:r w:rsidR="008C334C">
        <w:instrText xml:space="preserve"> ADDIN ZOTERO_ITEM CSL_CITATION {"citationID":"GZpE2aRi","properties":{"formattedCitation":"\\uc0\\u8222{}ZEITmagazin\\uc0\\u8220{}.","plainCitation":"„ZEITmagazin“.","noteIndex":1856},"citationItems":[{"id":96,"uris":["http://zotero.org/users/local/usTu59L8/items/EJMJD2IT"],"itemData":{"id":96,"type":"article-journal","title":"ZEITmagazin"}}],"schema":"https://github.com/citation-style-language/schema/raw/master/csl-citation.json"} </w:instrText>
      </w:r>
      <w:r>
        <w:fldChar w:fldCharType="separate"/>
      </w:r>
      <w:r w:rsidRPr="00D32330">
        <w:rPr>
          <w:rFonts w:ascii="Calibri" w:hAnsi="Calibri" w:cs="Calibri"/>
          <w:szCs w:val="24"/>
        </w:rPr>
        <w:t>„ZEITmagazin“.</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20DE1"/>
    <w:multiLevelType w:val="hybridMultilevel"/>
    <w:tmpl w:val="343413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00D2DAD"/>
    <w:multiLevelType w:val="hybridMultilevel"/>
    <w:tmpl w:val="F33AA4D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00F755E"/>
    <w:multiLevelType w:val="hybridMultilevel"/>
    <w:tmpl w:val="E7EE2C1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001A19E8"/>
    <w:multiLevelType w:val="hybridMultilevel"/>
    <w:tmpl w:val="42F87F2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001E2877"/>
    <w:multiLevelType w:val="hybridMultilevel"/>
    <w:tmpl w:val="4E44E9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0028270E"/>
    <w:multiLevelType w:val="hybridMultilevel"/>
    <w:tmpl w:val="132E316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00555969"/>
    <w:multiLevelType w:val="hybridMultilevel"/>
    <w:tmpl w:val="9B3E05D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0072491F"/>
    <w:multiLevelType w:val="hybridMultilevel"/>
    <w:tmpl w:val="DA64AE2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00A97B33"/>
    <w:multiLevelType w:val="hybridMultilevel"/>
    <w:tmpl w:val="4796B2B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00B66482"/>
    <w:multiLevelType w:val="hybridMultilevel"/>
    <w:tmpl w:val="54A0149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00D81186"/>
    <w:multiLevelType w:val="hybridMultilevel"/>
    <w:tmpl w:val="EFFC547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0DD4D54"/>
    <w:multiLevelType w:val="hybridMultilevel"/>
    <w:tmpl w:val="BB621E5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0E03B4D"/>
    <w:multiLevelType w:val="hybridMultilevel"/>
    <w:tmpl w:val="775EE6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0E15D80"/>
    <w:multiLevelType w:val="hybridMultilevel"/>
    <w:tmpl w:val="69789E6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010122A1"/>
    <w:multiLevelType w:val="hybridMultilevel"/>
    <w:tmpl w:val="56E28DE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01251918"/>
    <w:multiLevelType w:val="hybridMultilevel"/>
    <w:tmpl w:val="08A4E5C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01430F16"/>
    <w:multiLevelType w:val="hybridMultilevel"/>
    <w:tmpl w:val="025CC28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01497DB8"/>
    <w:multiLevelType w:val="hybridMultilevel"/>
    <w:tmpl w:val="C4906C4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0163586D"/>
    <w:multiLevelType w:val="hybridMultilevel"/>
    <w:tmpl w:val="2E920F4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01695865"/>
    <w:multiLevelType w:val="hybridMultilevel"/>
    <w:tmpl w:val="A800AD8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017220E8"/>
    <w:multiLevelType w:val="hybridMultilevel"/>
    <w:tmpl w:val="18C0D0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01735770"/>
    <w:multiLevelType w:val="hybridMultilevel"/>
    <w:tmpl w:val="47FAD8D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01746310"/>
    <w:multiLevelType w:val="hybridMultilevel"/>
    <w:tmpl w:val="2E7E17F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017D3665"/>
    <w:multiLevelType w:val="hybridMultilevel"/>
    <w:tmpl w:val="DFCE635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017F1C92"/>
    <w:multiLevelType w:val="hybridMultilevel"/>
    <w:tmpl w:val="935A788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01A70A29"/>
    <w:multiLevelType w:val="hybridMultilevel"/>
    <w:tmpl w:val="EA1CBB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01EE3B03"/>
    <w:multiLevelType w:val="hybridMultilevel"/>
    <w:tmpl w:val="6EB227F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01FB2227"/>
    <w:multiLevelType w:val="hybridMultilevel"/>
    <w:tmpl w:val="CD5846B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020477C6"/>
    <w:multiLevelType w:val="hybridMultilevel"/>
    <w:tmpl w:val="FEB04B7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0210565E"/>
    <w:multiLevelType w:val="hybridMultilevel"/>
    <w:tmpl w:val="16B682E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023977B5"/>
    <w:multiLevelType w:val="hybridMultilevel"/>
    <w:tmpl w:val="579ED35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023F49AF"/>
    <w:multiLevelType w:val="hybridMultilevel"/>
    <w:tmpl w:val="0AFCBB1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024E0F0B"/>
    <w:multiLevelType w:val="hybridMultilevel"/>
    <w:tmpl w:val="90A802E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024E1958"/>
    <w:multiLevelType w:val="hybridMultilevel"/>
    <w:tmpl w:val="F86E28B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02552E08"/>
    <w:multiLevelType w:val="hybridMultilevel"/>
    <w:tmpl w:val="3B68844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028A0C2A"/>
    <w:multiLevelType w:val="hybridMultilevel"/>
    <w:tmpl w:val="9C56001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15:restartNumberingAfterBreak="0">
    <w:nsid w:val="0297179B"/>
    <w:multiLevelType w:val="hybridMultilevel"/>
    <w:tmpl w:val="B2B67B2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15:restartNumberingAfterBreak="0">
    <w:nsid w:val="02977F92"/>
    <w:multiLevelType w:val="hybridMultilevel"/>
    <w:tmpl w:val="C952F79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15:restartNumberingAfterBreak="0">
    <w:nsid w:val="02982340"/>
    <w:multiLevelType w:val="hybridMultilevel"/>
    <w:tmpl w:val="184C99E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9" w15:restartNumberingAfterBreak="0">
    <w:nsid w:val="02BC1936"/>
    <w:multiLevelType w:val="hybridMultilevel"/>
    <w:tmpl w:val="6D7ED2EC"/>
    <w:lvl w:ilvl="0" w:tplc="0407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02D561B0"/>
    <w:multiLevelType w:val="hybridMultilevel"/>
    <w:tmpl w:val="D832973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1" w15:restartNumberingAfterBreak="0">
    <w:nsid w:val="02DC4E04"/>
    <w:multiLevelType w:val="hybridMultilevel"/>
    <w:tmpl w:val="7284D4E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2" w15:restartNumberingAfterBreak="0">
    <w:nsid w:val="02EB14A1"/>
    <w:multiLevelType w:val="hybridMultilevel"/>
    <w:tmpl w:val="57A01C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3" w15:restartNumberingAfterBreak="0">
    <w:nsid w:val="02EE1FE5"/>
    <w:multiLevelType w:val="hybridMultilevel"/>
    <w:tmpl w:val="E1DAE85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4" w15:restartNumberingAfterBreak="0">
    <w:nsid w:val="02EF3F65"/>
    <w:multiLevelType w:val="hybridMultilevel"/>
    <w:tmpl w:val="AE684D7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5" w15:restartNumberingAfterBreak="0">
    <w:nsid w:val="032A1805"/>
    <w:multiLevelType w:val="hybridMultilevel"/>
    <w:tmpl w:val="17568B0A"/>
    <w:lvl w:ilvl="0" w:tplc="9B0811C8">
      <w:start w:val="1"/>
      <w:numFmt w:val="decimal"/>
      <w:lvlText w:val="%1."/>
      <w:lvlJc w:val="left"/>
      <w:pPr>
        <w:ind w:left="720" w:hanging="360"/>
      </w:pPr>
      <w:rPr>
        <w:rFonts w:asciiTheme="minorHAnsi" w:hAnsiTheme="minorHAnsi" w:cstheme="minorHAnsi" w:hint="default"/>
        <w:color w:val="auto"/>
        <w:sz w:val="24"/>
        <w:szCs w:val="24"/>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6" w15:restartNumberingAfterBreak="0">
    <w:nsid w:val="03465252"/>
    <w:multiLevelType w:val="hybridMultilevel"/>
    <w:tmpl w:val="CBDEB50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7" w15:restartNumberingAfterBreak="0">
    <w:nsid w:val="03573DD5"/>
    <w:multiLevelType w:val="hybridMultilevel"/>
    <w:tmpl w:val="CA44377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8" w15:restartNumberingAfterBreak="0">
    <w:nsid w:val="037969B0"/>
    <w:multiLevelType w:val="hybridMultilevel"/>
    <w:tmpl w:val="B4ACAA8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9" w15:restartNumberingAfterBreak="0">
    <w:nsid w:val="038669F0"/>
    <w:multiLevelType w:val="hybridMultilevel"/>
    <w:tmpl w:val="E26E211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0" w15:restartNumberingAfterBreak="0">
    <w:nsid w:val="03951D51"/>
    <w:multiLevelType w:val="hybridMultilevel"/>
    <w:tmpl w:val="C338D0B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1" w15:restartNumberingAfterBreak="0">
    <w:nsid w:val="03992DF9"/>
    <w:multiLevelType w:val="hybridMultilevel"/>
    <w:tmpl w:val="CDDAD20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2" w15:restartNumberingAfterBreak="0">
    <w:nsid w:val="03A16692"/>
    <w:multiLevelType w:val="hybridMultilevel"/>
    <w:tmpl w:val="87286F6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3" w15:restartNumberingAfterBreak="0">
    <w:nsid w:val="03A21C0E"/>
    <w:multiLevelType w:val="hybridMultilevel"/>
    <w:tmpl w:val="566018D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4" w15:restartNumberingAfterBreak="0">
    <w:nsid w:val="03B02D01"/>
    <w:multiLevelType w:val="hybridMultilevel"/>
    <w:tmpl w:val="6136CE4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5" w15:restartNumberingAfterBreak="0">
    <w:nsid w:val="03B56FD0"/>
    <w:multiLevelType w:val="hybridMultilevel"/>
    <w:tmpl w:val="935A6E8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6" w15:restartNumberingAfterBreak="0">
    <w:nsid w:val="03BA15D0"/>
    <w:multiLevelType w:val="hybridMultilevel"/>
    <w:tmpl w:val="05CE040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7" w15:restartNumberingAfterBreak="0">
    <w:nsid w:val="03BC78AB"/>
    <w:multiLevelType w:val="hybridMultilevel"/>
    <w:tmpl w:val="31A0517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8" w15:restartNumberingAfterBreak="0">
    <w:nsid w:val="03CD10CC"/>
    <w:multiLevelType w:val="hybridMultilevel"/>
    <w:tmpl w:val="335EFBB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9" w15:restartNumberingAfterBreak="0">
    <w:nsid w:val="03D07B61"/>
    <w:multiLevelType w:val="hybridMultilevel"/>
    <w:tmpl w:val="3886BF3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0" w15:restartNumberingAfterBreak="0">
    <w:nsid w:val="03E51833"/>
    <w:multiLevelType w:val="hybridMultilevel"/>
    <w:tmpl w:val="2EF84CD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1" w15:restartNumberingAfterBreak="0">
    <w:nsid w:val="03EA62A2"/>
    <w:multiLevelType w:val="hybridMultilevel"/>
    <w:tmpl w:val="5B0AED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2" w15:restartNumberingAfterBreak="0">
    <w:nsid w:val="040312D4"/>
    <w:multiLevelType w:val="hybridMultilevel"/>
    <w:tmpl w:val="121C19E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3" w15:restartNumberingAfterBreak="0">
    <w:nsid w:val="040908C6"/>
    <w:multiLevelType w:val="hybridMultilevel"/>
    <w:tmpl w:val="9E3A84A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4" w15:restartNumberingAfterBreak="0">
    <w:nsid w:val="0415570D"/>
    <w:multiLevelType w:val="hybridMultilevel"/>
    <w:tmpl w:val="B1EE738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5" w15:restartNumberingAfterBreak="0">
    <w:nsid w:val="041D7476"/>
    <w:multiLevelType w:val="hybridMultilevel"/>
    <w:tmpl w:val="573AD52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6" w15:restartNumberingAfterBreak="0">
    <w:nsid w:val="04223759"/>
    <w:multiLevelType w:val="hybridMultilevel"/>
    <w:tmpl w:val="2E42E73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7" w15:restartNumberingAfterBreak="0">
    <w:nsid w:val="042A0021"/>
    <w:multiLevelType w:val="hybridMultilevel"/>
    <w:tmpl w:val="5D84E48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8" w15:restartNumberingAfterBreak="0">
    <w:nsid w:val="04514A30"/>
    <w:multiLevelType w:val="hybridMultilevel"/>
    <w:tmpl w:val="9B0218D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9" w15:restartNumberingAfterBreak="0">
    <w:nsid w:val="045676A8"/>
    <w:multiLevelType w:val="hybridMultilevel"/>
    <w:tmpl w:val="AA58660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0" w15:restartNumberingAfterBreak="0">
    <w:nsid w:val="045F6957"/>
    <w:multiLevelType w:val="hybridMultilevel"/>
    <w:tmpl w:val="D884FF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1" w15:restartNumberingAfterBreak="0">
    <w:nsid w:val="04707217"/>
    <w:multiLevelType w:val="hybridMultilevel"/>
    <w:tmpl w:val="5D9A5A7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2" w15:restartNumberingAfterBreak="0">
    <w:nsid w:val="04734D89"/>
    <w:multiLevelType w:val="hybridMultilevel"/>
    <w:tmpl w:val="6F58DF0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3" w15:restartNumberingAfterBreak="0">
    <w:nsid w:val="04990349"/>
    <w:multiLevelType w:val="hybridMultilevel"/>
    <w:tmpl w:val="57AAA70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4" w15:restartNumberingAfterBreak="0">
    <w:nsid w:val="04BB21D2"/>
    <w:multiLevelType w:val="hybridMultilevel"/>
    <w:tmpl w:val="687CFC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5" w15:restartNumberingAfterBreak="0">
    <w:nsid w:val="04F26010"/>
    <w:multiLevelType w:val="hybridMultilevel"/>
    <w:tmpl w:val="238AB9E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6" w15:restartNumberingAfterBreak="0">
    <w:nsid w:val="051F1C14"/>
    <w:multiLevelType w:val="hybridMultilevel"/>
    <w:tmpl w:val="BA54A11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7" w15:restartNumberingAfterBreak="0">
    <w:nsid w:val="05246D8A"/>
    <w:multiLevelType w:val="hybridMultilevel"/>
    <w:tmpl w:val="4B62444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8" w15:restartNumberingAfterBreak="0">
    <w:nsid w:val="05280829"/>
    <w:multiLevelType w:val="hybridMultilevel"/>
    <w:tmpl w:val="59C66BB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9" w15:restartNumberingAfterBreak="0">
    <w:nsid w:val="052B6E79"/>
    <w:multiLevelType w:val="hybridMultilevel"/>
    <w:tmpl w:val="F3EC50F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0" w15:restartNumberingAfterBreak="0">
    <w:nsid w:val="05327995"/>
    <w:multiLevelType w:val="hybridMultilevel"/>
    <w:tmpl w:val="2610B1F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1" w15:restartNumberingAfterBreak="0">
    <w:nsid w:val="054C5E17"/>
    <w:multiLevelType w:val="hybridMultilevel"/>
    <w:tmpl w:val="C9F8E61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2" w15:restartNumberingAfterBreak="0">
    <w:nsid w:val="05506B32"/>
    <w:multiLevelType w:val="hybridMultilevel"/>
    <w:tmpl w:val="4D4CDB1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3" w15:restartNumberingAfterBreak="0">
    <w:nsid w:val="056528AF"/>
    <w:multiLevelType w:val="hybridMultilevel"/>
    <w:tmpl w:val="E158797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4" w15:restartNumberingAfterBreak="0">
    <w:nsid w:val="057B676C"/>
    <w:multiLevelType w:val="hybridMultilevel"/>
    <w:tmpl w:val="EABCF02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5" w15:restartNumberingAfterBreak="0">
    <w:nsid w:val="05902195"/>
    <w:multiLevelType w:val="hybridMultilevel"/>
    <w:tmpl w:val="1B5AA78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6" w15:restartNumberingAfterBreak="0">
    <w:nsid w:val="059B419E"/>
    <w:multiLevelType w:val="hybridMultilevel"/>
    <w:tmpl w:val="07721A1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7" w15:restartNumberingAfterBreak="0">
    <w:nsid w:val="059E325F"/>
    <w:multiLevelType w:val="hybridMultilevel"/>
    <w:tmpl w:val="9D6E216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8" w15:restartNumberingAfterBreak="0">
    <w:nsid w:val="05A06E05"/>
    <w:multiLevelType w:val="hybridMultilevel"/>
    <w:tmpl w:val="22986D9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9" w15:restartNumberingAfterBreak="0">
    <w:nsid w:val="05B0592B"/>
    <w:multiLevelType w:val="hybridMultilevel"/>
    <w:tmpl w:val="4044FDD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0" w15:restartNumberingAfterBreak="0">
    <w:nsid w:val="05C33F11"/>
    <w:multiLevelType w:val="hybridMultilevel"/>
    <w:tmpl w:val="48A8AB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1" w15:restartNumberingAfterBreak="0">
    <w:nsid w:val="05D90369"/>
    <w:multiLevelType w:val="hybridMultilevel"/>
    <w:tmpl w:val="F05A30E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2" w15:restartNumberingAfterBreak="0">
    <w:nsid w:val="05DF6F33"/>
    <w:multiLevelType w:val="hybridMultilevel"/>
    <w:tmpl w:val="9E325AB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3" w15:restartNumberingAfterBreak="0">
    <w:nsid w:val="060356D3"/>
    <w:multiLevelType w:val="hybridMultilevel"/>
    <w:tmpl w:val="59E2B19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4" w15:restartNumberingAfterBreak="0">
    <w:nsid w:val="063955D1"/>
    <w:multiLevelType w:val="hybridMultilevel"/>
    <w:tmpl w:val="07BAC44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5" w15:restartNumberingAfterBreak="0">
    <w:nsid w:val="064D5946"/>
    <w:multiLevelType w:val="hybridMultilevel"/>
    <w:tmpl w:val="3314F8D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6" w15:restartNumberingAfterBreak="0">
    <w:nsid w:val="066861AC"/>
    <w:multiLevelType w:val="hybridMultilevel"/>
    <w:tmpl w:val="A216CD9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7" w15:restartNumberingAfterBreak="0">
    <w:nsid w:val="0669247C"/>
    <w:multiLevelType w:val="hybridMultilevel"/>
    <w:tmpl w:val="D632EFB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8" w15:restartNumberingAfterBreak="0">
    <w:nsid w:val="06756FC4"/>
    <w:multiLevelType w:val="hybridMultilevel"/>
    <w:tmpl w:val="046C137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9" w15:restartNumberingAfterBreak="0">
    <w:nsid w:val="0677256D"/>
    <w:multiLevelType w:val="hybridMultilevel"/>
    <w:tmpl w:val="0812F4B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0" w15:restartNumberingAfterBreak="0">
    <w:nsid w:val="06897034"/>
    <w:multiLevelType w:val="hybridMultilevel"/>
    <w:tmpl w:val="93BAC9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1" w15:restartNumberingAfterBreak="0">
    <w:nsid w:val="0691245C"/>
    <w:multiLevelType w:val="hybridMultilevel"/>
    <w:tmpl w:val="45624CE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2" w15:restartNumberingAfterBreak="0">
    <w:nsid w:val="06981B03"/>
    <w:multiLevelType w:val="hybridMultilevel"/>
    <w:tmpl w:val="105E67B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3" w15:restartNumberingAfterBreak="0">
    <w:nsid w:val="069B0EF6"/>
    <w:multiLevelType w:val="hybridMultilevel"/>
    <w:tmpl w:val="6EECDB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4" w15:restartNumberingAfterBreak="0">
    <w:nsid w:val="069F369E"/>
    <w:multiLevelType w:val="hybridMultilevel"/>
    <w:tmpl w:val="1C80AF1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5" w15:restartNumberingAfterBreak="0">
    <w:nsid w:val="06A347CB"/>
    <w:multiLevelType w:val="hybridMultilevel"/>
    <w:tmpl w:val="EE12C9C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6" w15:restartNumberingAfterBreak="0">
    <w:nsid w:val="06AC1D2C"/>
    <w:multiLevelType w:val="hybridMultilevel"/>
    <w:tmpl w:val="9D7E863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7" w15:restartNumberingAfterBreak="0">
    <w:nsid w:val="06AD3C6E"/>
    <w:multiLevelType w:val="hybridMultilevel"/>
    <w:tmpl w:val="1D94024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8" w15:restartNumberingAfterBreak="0">
    <w:nsid w:val="06BC0AB3"/>
    <w:multiLevelType w:val="hybridMultilevel"/>
    <w:tmpl w:val="2C04D9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9" w15:restartNumberingAfterBreak="0">
    <w:nsid w:val="06CB4B0A"/>
    <w:multiLevelType w:val="hybridMultilevel"/>
    <w:tmpl w:val="E3E451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0" w15:restartNumberingAfterBreak="0">
    <w:nsid w:val="06D714CF"/>
    <w:multiLevelType w:val="hybridMultilevel"/>
    <w:tmpl w:val="1154403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1" w15:restartNumberingAfterBreak="0">
    <w:nsid w:val="0709147C"/>
    <w:multiLevelType w:val="hybridMultilevel"/>
    <w:tmpl w:val="3BDCE4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2" w15:restartNumberingAfterBreak="0">
    <w:nsid w:val="070B5CE4"/>
    <w:multiLevelType w:val="hybridMultilevel"/>
    <w:tmpl w:val="BD982A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3" w15:restartNumberingAfterBreak="0">
    <w:nsid w:val="072E1DB7"/>
    <w:multiLevelType w:val="hybridMultilevel"/>
    <w:tmpl w:val="3738B8B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4" w15:restartNumberingAfterBreak="0">
    <w:nsid w:val="0755023E"/>
    <w:multiLevelType w:val="hybridMultilevel"/>
    <w:tmpl w:val="4392BF7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5" w15:restartNumberingAfterBreak="0">
    <w:nsid w:val="075C025F"/>
    <w:multiLevelType w:val="hybridMultilevel"/>
    <w:tmpl w:val="6CA0A36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6" w15:restartNumberingAfterBreak="0">
    <w:nsid w:val="07660D20"/>
    <w:multiLevelType w:val="hybridMultilevel"/>
    <w:tmpl w:val="827E8C2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7" w15:restartNumberingAfterBreak="0">
    <w:nsid w:val="07672357"/>
    <w:multiLevelType w:val="hybridMultilevel"/>
    <w:tmpl w:val="F5A41D4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8" w15:restartNumberingAfterBreak="0">
    <w:nsid w:val="076726E2"/>
    <w:multiLevelType w:val="hybridMultilevel"/>
    <w:tmpl w:val="BE96065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9" w15:restartNumberingAfterBreak="0">
    <w:nsid w:val="0775361B"/>
    <w:multiLevelType w:val="hybridMultilevel"/>
    <w:tmpl w:val="D4CEA4E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0" w15:restartNumberingAfterBreak="0">
    <w:nsid w:val="077F33C9"/>
    <w:multiLevelType w:val="hybridMultilevel"/>
    <w:tmpl w:val="D164741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1" w15:restartNumberingAfterBreak="0">
    <w:nsid w:val="07852D2F"/>
    <w:multiLevelType w:val="hybridMultilevel"/>
    <w:tmpl w:val="40C677CE"/>
    <w:lvl w:ilvl="0" w:tplc="FFFFFFF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2" w15:restartNumberingAfterBreak="0">
    <w:nsid w:val="07876BA1"/>
    <w:multiLevelType w:val="hybridMultilevel"/>
    <w:tmpl w:val="A38004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3" w15:restartNumberingAfterBreak="0">
    <w:nsid w:val="07B31CA2"/>
    <w:multiLevelType w:val="hybridMultilevel"/>
    <w:tmpl w:val="4B1A83E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4" w15:restartNumberingAfterBreak="0">
    <w:nsid w:val="07D82C59"/>
    <w:multiLevelType w:val="hybridMultilevel"/>
    <w:tmpl w:val="F65E09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5" w15:restartNumberingAfterBreak="0">
    <w:nsid w:val="07DD581C"/>
    <w:multiLevelType w:val="hybridMultilevel"/>
    <w:tmpl w:val="D0DAE77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6" w15:restartNumberingAfterBreak="0">
    <w:nsid w:val="07FE4F50"/>
    <w:multiLevelType w:val="hybridMultilevel"/>
    <w:tmpl w:val="E8D247E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7" w15:restartNumberingAfterBreak="0">
    <w:nsid w:val="080F542D"/>
    <w:multiLevelType w:val="hybridMultilevel"/>
    <w:tmpl w:val="1010A0E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8" w15:restartNumberingAfterBreak="0">
    <w:nsid w:val="081702FB"/>
    <w:multiLevelType w:val="hybridMultilevel"/>
    <w:tmpl w:val="2A40290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9" w15:restartNumberingAfterBreak="0">
    <w:nsid w:val="082937BF"/>
    <w:multiLevelType w:val="hybridMultilevel"/>
    <w:tmpl w:val="C1044E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0" w15:restartNumberingAfterBreak="0">
    <w:nsid w:val="08357DF6"/>
    <w:multiLevelType w:val="hybridMultilevel"/>
    <w:tmpl w:val="48F06D2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1" w15:restartNumberingAfterBreak="0">
    <w:nsid w:val="08362F4E"/>
    <w:multiLevelType w:val="hybridMultilevel"/>
    <w:tmpl w:val="F970089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2" w15:restartNumberingAfterBreak="0">
    <w:nsid w:val="08450045"/>
    <w:multiLevelType w:val="hybridMultilevel"/>
    <w:tmpl w:val="FFB697E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3" w15:restartNumberingAfterBreak="0">
    <w:nsid w:val="08624A32"/>
    <w:multiLevelType w:val="hybridMultilevel"/>
    <w:tmpl w:val="31F8461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4" w15:restartNumberingAfterBreak="0">
    <w:nsid w:val="086C4FB4"/>
    <w:multiLevelType w:val="hybridMultilevel"/>
    <w:tmpl w:val="E5D6DD6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5" w15:restartNumberingAfterBreak="0">
    <w:nsid w:val="087C3F5B"/>
    <w:multiLevelType w:val="hybridMultilevel"/>
    <w:tmpl w:val="79482E8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6" w15:restartNumberingAfterBreak="0">
    <w:nsid w:val="08927D61"/>
    <w:multiLevelType w:val="hybridMultilevel"/>
    <w:tmpl w:val="9EC0C54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7" w15:restartNumberingAfterBreak="0">
    <w:nsid w:val="08A55F65"/>
    <w:multiLevelType w:val="hybridMultilevel"/>
    <w:tmpl w:val="DE12103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8" w15:restartNumberingAfterBreak="0">
    <w:nsid w:val="08B373BB"/>
    <w:multiLevelType w:val="hybridMultilevel"/>
    <w:tmpl w:val="498280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9" w15:restartNumberingAfterBreak="0">
    <w:nsid w:val="08C64FC6"/>
    <w:multiLevelType w:val="hybridMultilevel"/>
    <w:tmpl w:val="35C065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0" w15:restartNumberingAfterBreak="0">
    <w:nsid w:val="08CB13E6"/>
    <w:multiLevelType w:val="hybridMultilevel"/>
    <w:tmpl w:val="0260977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1" w15:restartNumberingAfterBreak="0">
    <w:nsid w:val="08CF1A72"/>
    <w:multiLevelType w:val="hybridMultilevel"/>
    <w:tmpl w:val="97123CC2"/>
    <w:lvl w:ilvl="0" w:tplc="FFFFFFF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2" w15:restartNumberingAfterBreak="0">
    <w:nsid w:val="08D92D15"/>
    <w:multiLevelType w:val="hybridMultilevel"/>
    <w:tmpl w:val="5E485F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3" w15:restartNumberingAfterBreak="0">
    <w:nsid w:val="08F42C61"/>
    <w:multiLevelType w:val="hybridMultilevel"/>
    <w:tmpl w:val="A740EC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4" w15:restartNumberingAfterBreak="0">
    <w:nsid w:val="08FB24C4"/>
    <w:multiLevelType w:val="hybridMultilevel"/>
    <w:tmpl w:val="3BDCC39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5" w15:restartNumberingAfterBreak="0">
    <w:nsid w:val="09023AC7"/>
    <w:multiLevelType w:val="hybridMultilevel"/>
    <w:tmpl w:val="490A5F0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6" w15:restartNumberingAfterBreak="0">
    <w:nsid w:val="090412A4"/>
    <w:multiLevelType w:val="hybridMultilevel"/>
    <w:tmpl w:val="A3125FE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7" w15:restartNumberingAfterBreak="0">
    <w:nsid w:val="090536A9"/>
    <w:multiLevelType w:val="hybridMultilevel"/>
    <w:tmpl w:val="4D005F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8" w15:restartNumberingAfterBreak="0">
    <w:nsid w:val="090714DD"/>
    <w:multiLevelType w:val="hybridMultilevel"/>
    <w:tmpl w:val="53E25D5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9" w15:restartNumberingAfterBreak="0">
    <w:nsid w:val="090A71A3"/>
    <w:multiLevelType w:val="hybridMultilevel"/>
    <w:tmpl w:val="8D64ABD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0" w15:restartNumberingAfterBreak="0">
    <w:nsid w:val="091A6CF9"/>
    <w:multiLevelType w:val="hybridMultilevel"/>
    <w:tmpl w:val="BEB833E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1" w15:restartNumberingAfterBreak="0">
    <w:nsid w:val="096047F4"/>
    <w:multiLevelType w:val="hybridMultilevel"/>
    <w:tmpl w:val="18B8BCE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2" w15:restartNumberingAfterBreak="0">
    <w:nsid w:val="099F3D1E"/>
    <w:multiLevelType w:val="hybridMultilevel"/>
    <w:tmpl w:val="E7FEAAF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3" w15:restartNumberingAfterBreak="0">
    <w:nsid w:val="099F3EE3"/>
    <w:multiLevelType w:val="hybridMultilevel"/>
    <w:tmpl w:val="A14C57F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4" w15:restartNumberingAfterBreak="0">
    <w:nsid w:val="09E007F1"/>
    <w:multiLevelType w:val="hybridMultilevel"/>
    <w:tmpl w:val="D1C2860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5" w15:restartNumberingAfterBreak="0">
    <w:nsid w:val="09F41701"/>
    <w:multiLevelType w:val="hybridMultilevel"/>
    <w:tmpl w:val="874CE0F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6" w15:restartNumberingAfterBreak="0">
    <w:nsid w:val="0A045C3A"/>
    <w:multiLevelType w:val="hybridMultilevel"/>
    <w:tmpl w:val="AB6A6D3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7" w15:restartNumberingAfterBreak="0">
    <w:nsid w:val="0A2436A2"/>
    <w:multiLevelType w:val="hybridMultilevel"/>
    <w:tmpl w:val="58841BD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8" w15:restartNumberingAfterBreak="0">
    <w:nsid w:val="0A342F25"/>
    <w:multiLevelType w:val="hybridMultilevel"/>
    <w:tmpl w:val="A5A09EA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9" w15:restartNumberingAfterBreak="0">
    <w:nsid w:val="0A3A1249"/>
    <w:multiLevelType w:val="hybridMultilevel"/>
    <w:tmpl w:val="6B6699D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0" w15:restartNumberingAfterBreak="0">
    <w:nsid w:val="0A3D6D72"/>
    <w:multiLevelType w:val="hybridMultilevel"/>
    <w:tmpl w:val="1BE6A9D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1" w15:restartNumberingAfterBreak="0">
    <w:nsid w:val="0A405802"/>
    <w:multiLevelType w:val="hybridMultilevel"/>
    <w:tmpl w:val="22C4054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2" w15:restartNumberingAfterBreak="0">
    <w:nsid w:val="0A520B6C"/>
    <w:multiLevelType w:val="hybridMultilevel"/>
    <w:tmpl w:val="C656529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3" w15:restartNumberingAfterBreak="0">
    <w:nsid w:val="0A6B6A70"/>
    <w:multiLevelType w:val="hybridMultilevel"/>
    <w:tmpl w:val="14568CE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64" w15:restartNumberingAfterBreak="0">
    <w:nsid w:val="0A7B4DA3"/>
    <w:multiLevelType w:val="hybridMultilevel"/>
    <w:tmpl w:val="766EDA4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5" w15:restartNumberingAfterBreak="0">
    <w:nsid w:val="0A8678A7"/>
    <w:multiLevelType w:val="hybridMultilevel"/>
    <w:tmpl w:val="C0286D0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6" w15:restartNumberingAfterBreak="0">
    <w:nsid w:val="0A8E0B52"/>
    <w:multiLevelType w:val="hybridMultilevel"/>
    <w:tmpl w:val="D63660B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7" w15:restartNumberingAfterBreak="0">
    <w:nsid w:val="0A9B11CF"/>
    <w:multiLevelType w:val="hybridMultilevel"/>
    <w:tmpl w:val="DB18AFF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8" w15:restartNumberingAfterBreak="0">
    <w:nsid w:val="0AB02415"/>
    <w:multiLevelType w:val="hybridMultilevel"/>
    <w:tmpl w:val="CEE838C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9" w15:restartNumberingAfterBreak="0">
    <w:nsid w:val="0AE8229D"/>
    <w:multiLevelType w:val="hybridMultilevel"/>
    <w:tmpl w:val="563C8FF2"/>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70" w15:restartNumberingAfterBreak="0">
    <w:nsid w:val="0AEC25C9"/>
    <w:multiLevelType w:val="hybridMultilevel"/>
    <w:tmpl w:val="B06E194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1" w15:restartNumberingAfterBreak="0">
    <w:nsid w:val="0B073A55"/>
    <w:multiLevelType w:val="hybridMultilevel"/>
    <w:tmpl w:val="F8A217D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2" w15:restartNumberingAfterBreak="0">
    <w:nsid w:val="0B085249"/>
    <w:multiLevelType w:val="hybridMultilevel"/>
    <w:tmpl w:val="1646D4F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3" w15:restartNumberingAfterBreak="0">
    <w:nsid w:val="0B1E320B"/>
    <w:multiLevelType w:val="hybridMultilevel"/>
    <w:tmpl w:val="27ECF6B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4" w15:restartNumberingAfterBreak="0">
    <w:nsid w:val="0B295E8D"/>
    <w:multiLevelType w:val="hybridMultilevel"/>
    <w:tmpl w:val="30A21F1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5" w15:restartNumberingAfterBreak="0">
    <w:nsid w:val="0B2D5E6E"/>
    <w:multiLevelType w:val="hybridMultilevel"/>
    <w:tmpl w:val="F42CDFA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6" w15:restartNumberingAfterBreak="0">
    <w:nsid w:val="0B3345DD"/>
    <w:multiLevelType w:val="hybridMultilevel"/>
    <w:tmpl w:val="FBEA0A7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7" w15:restartNumberingAfterBreak="0">
    <w:nsid w:val="0B40413D"/>
    <w:multiLevelType w:val="hybridMultilevel"/>
    <w:tmpl w:val="F3E89E7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8" w15:restartNumberingAfterBreak="0">
    <w:nsid w:val="0B4639B4"/>
    <w:multiLevelType w:val="hybridMultilevel"/>
    <w:tmpl w:val="BB0C65A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9" w15:restartNumberingAfterBreak="0">
    <w:nsid w:val="0B4C056E"/>
    <w:multiLevelType w:val="hybridMultilevel"/>
    <w:tmpl w:val="1A86D45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0" w15:restartNumberingAfterBreak="0">
    <w:nsid w:val="0B4C1E17"/>
    <w:multiLevelType w:val="hybridMultilevel"/>
    <w:tmpl w:val="FA54184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1" w15:restartNumberingAfterBreak="0">
    <w:nsid w:val="0B557697"/>
    <w:multiLevelType w:val="hybridMultilevel"/>
    <w:tmpl w:val="9A46E7F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2" w15:restartNumberingAfterBreak="0">
    <w:nsid w:val="0B740D28"/>
    <w:multiLevelType w:val="hybridMultilevel"/>
    <w:tmpl w:val="DBAAA96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3" w15:restartNumberingAfterBreak="0">
    <w:nsid w:val="0B75322C"/>
    <w:multiLevelType w:val="hybridMultilevel"/>
    <w:tmpl w:val="FE1292A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4" w15:restartNumberingAfterBreak="0">
    <w:nsid w:val="0B7941BF"/>
    <w:multiLevelType w:val="hybridMultilevel"/>
    <w:tmpl w:val="0FFEDB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5" w15:restartNumberingAfterBreak="0">
    <w:nsid w:val="0B7E0520"/>
    <w:multiLevelType w:val="hybridMultilevel"/>
    <w:tmpl w:val="8D54598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6" w15:restartNumberingAfterBreak="0">
    <w:nsid w:val="0B94543D"/>
    <w:multiLevelType w:val="hybridMultilevel"/>
    <w:tmpl w:val="CC7E805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7" w15:restartNumberingAfterBreak="0">
    <w:nsid w:val="0B9742F5"/>
    <w:multiLevelType w:val="hybridMultilevel"/>
    <w:tmpl w:val="E48C8A9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8" w15:restartNumberingAfterBreak="0">
    <w:nsid w:val="0BBC5077"/>
    <w:multiLevelType w:val="hybridMultilevel"/>
    <w:tmpl w:val="3E1626D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9" w15:restartNumberingAfterBreak="0">
    <w:nsid w:val="0BC2503C"/>
    <w:multiLevelType w:val="hybridMultilevel"/>
    <w:tmpl w:val="C75C989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0" w15:restartNumberingAfterBreak="0">
    <w:nsid w:val="0BC416A2"/>
    <w:multiLevelType w:val="hybridMultilevel"/>
    <w:tmpl w:val="D2F6BB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1" w15:restartNumberingAfterBreak="0">
    <w:nsid w:val="0BC47D14"/>
    <w:multiLevelType w:val="hybridMultilevel"/>
    <w:tmpl w:val="62BE8F6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2" w15:restartNumberingAfterBreak="0">
    <w:nsid w:val="0BE03964"/>
    <w:multiLevelType w:val="hybridMultilevel"/>
    <w:tmpl w:val="01A42C1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3" w15:restartNumberingAfterBreak="0">
    <w:nsid w:val="0BE1783E"/>
    <w:multiLevelType w:val="hybridMultilevel"/>
    <w:tmpl w:val="848E9DB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4" w15:restartNumberingAfterBreak="0">
    <w:nsid w:val="0BE513F8"/>
    <w:multiLevelType w:val="hybridMultilevel"/>
    <w:tmpl w:val="9640977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5" w15:restartNumberingAfterBreak="0">
    <w:nsid w:val="0BED380C"/>
    <w:multiLevelType w:val="hybridMultilevel"/>
    <w:tmpl w:val="B70E03A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6" w15:restartNumberingAfterBreak="0">
    <w:nsid w:val="0C072AAE"/>
    <w:multiLevelType w:val="hybridMultilevel"/>
    <w:tmpl w:val="0FE0432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7" w15:restartNumberingAfterBreak="0">
    <w:nsid w:val="0C0835CA"/>
    <w:multiLevelType w:val="hybridMultilevel"/>
    <w:tmpl w:val="81B22BE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8" w15:restartNumberingAfterBreak="0">
    <w:nsid w:val="0C083F89"/>
    <w:multiLevelType w:val="hybridMultilevel"/>
    <w:tmpl w:val="42BA641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9" w15:restartNumberingAfterBreak="0">
    <w:nsid w:val="0C0C65E1"/>
    <w:multiLevelType w:val="hybridMultilevel"/>
    <w:tmpl w:val="8BF6C85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0" w15:restartNumberingAfterBreak="0">
    <w:nsid w:val="0C194F93"/>
    <w:multiLevelType w:val="hybridMultilevel"/>
    <w:tmpl w:val="F8E637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1" w15:restartNumberingAfterBreak="0">
    <w:nsid w:val="0C1A02FC"/>
    <w:multiLevelType w:val="hybridMultilevel"/>
    <w:tmpl w:val="7162476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2" w15:restartNumberingAfterBreak="0">
    <w:nsid w:val="0C204C2C"/>
    <w:multiLevelType w:val="hybridMultilevel"/>
    <w:tmpl w:val="ED347EB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3" w15:restartNumberingAfterBreak="0">
    <w:nsid w:val="0C2769E0"/>
    <w:multiLevelType w:val="hybridMultilevel"/>
    <w:tmpl w:val="2752C31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4" w15:restartNumberingAfterBreak="0">
    <w:nsid w:val="0C5264D7"/>
    <w:multiLevelType w:val="hybridMultilevel"/>
    <w:tmpl w:val="B932443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5" w15:restartNumberingAfterBreak="0">
    <w:nsid w:val="0C7065A7"/>
    <w:multiLevelType w:val="hybridMultilevel"/>
    <w:tmpl w:val="0016A3B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6" w15:restartNumberingAfterBreak="0">
    <w:nsid w:val="0C967BD6"/>
    <w:multiLevelType w:val="hybridMultilevel"/>
    <w:tmpl w:val="48266EE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7" w15:restartNumberingAfterBreak="0">
    <w:nsid w:val="0CC213EC"/>
    <w:multiLevelType w:val="hybridMultilevel"/>
    <w:tmpl w:val="F0C42F5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8" w15:restartNumberingAfterBreak="0">
    <w:nsid w:val="0CD61874"/>
    <w:multiLevelType w:val="hybridMultilevel"/>
    <w:tmpl w:val="7B20FB3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9" w15:restartNumberingAfterBreak="0">
    <w:nsid w:val="0CE0192B"/>
    <w:multiLevelType w:val="hybridMultilevel"/>
    <w:tmpl w:val="9A76135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0" w15:restartNumberingAfterBreak="0">
    <w:nsid w:val="0D117103"/>
    <w:multiLevelType w:val="hybridMultilevel"/>
    <w:tmpl w:val="A8A656A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1" w15:restartNumberingAfterBreak="0">
    <w:nsid w:val="0D1A4ADD"/>
    <w:multiLevelType w:val="hybridMultilevel"/>
    <w:tmpl w:val="959AB41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2" w15:restartNumberingAfterBreak="0">
    <w:nsid w:val="0D2570DB"/>
    <w:multiLevelType w:val="hybridMultilevel"/>
    <w:tmpl w:val="A8A06C9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3" w15:restartNumberingAfterBreak="0">
    <w:nsid w:val="0D2C0C99"/>
    <w:multiLevelType w:val="hybridMultilevel"/>
    <w:tmpl w:val="E20EAED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4" w15:restartNumberingAfterBreak="0">
    <w:nsid w:val="0D412DB7"/>
    <w:multiLevelType w:val="hybridMultilevel"/>
    <w:tmpl w:val="072805B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5" w15:restartNumberingAfterBreak="0">
    <w:nsid w:val="0D467354"/>
    <w:multiLevelType w:val="hybridMultilevel"/>
    <w:tmpl w:val="64B4D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6" w15:restartNumberingAfterBreak="0">
    <w:nsid w:val="0D523D86"/>
    <w:multiLevelType w:val="hybridMultilevel"/>
    <w:tmpl w:val="2306FA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7" w15:restartNumberingAfterBreak="0">
    <w:nsid w:val="0D6922F4"/>
    <w:multiLevelType w:val="hybridMultilevel"/>
    <w:tmpl w:val="4A7A973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8" w15:restartNumberingAfterBreak="0">
    <w:nsid w:val="0D6D4A95"/>
    <w:multiLevelType w:val="hybridMultilevel"/>
    <w:tmpl w:val="F9C6DF9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9" w15:restartNumberingAfterBreak="0">
    <w:nsid w:val="0D76240B"/>
    <w:multiLevelType w:val="hybridMultilevel"/>
    <w:tmpl w:val="D5A0107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0" w15:restartNumberingAfterBreak="0">
    <w:nsid w:val="0D7F6585"/>
    <w:multiLevelType w:val="hybridMultilevel"/>
    <w:tmpl w:val="CCF2F4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1" w15:restartNumberingAfterBreak="0">
    <w:nsid w:val="0D8B2EE5"/>
    <w:multiLevelType w:val="hybridMultilevel"/>
    <w:tmpl w:val="AB322E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2" w15:restartNumberingAfterBreak="0">
    <w:nsid w:val="0D966C0D"/>
    <w:multiLevelType w:val="hybridMultilevel"/>
    <w:tmpl w:val="0354F16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3" w15:restartNumberingAfterBreak="0">
    <w:nsid w:val="0D9C5C74"/>
    <w:multiLevelType w:val="hybridMultilevel"/>
    <w:tmpl w:val="5458475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4" w15:restartNumberingAfterBreak="0">
    <w:nsid w:val="0DA825EF"/>
    <w:multiLevelType w:val="hybridMultilevel"/>
    <w:tmpl w:val="E2F2125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5" w15:restartNumberingAfterBreak="0">
    <w:nsid w:val="0DAD67A2"/>
    <w:multiLevelType w:val="hybridMultilevel"/>
    <w:tmpl w:val="220455F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6" w15:restartNumberingAfterBreak="0">
    <w:nsid w:val="0DC6197A"/>
    <w:multiLevelType w:val="hybridMultilevel"/>
    <w:tmpl w:val="1114A0C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7" w15:restartNumberingAfterBreak="0">
    <w:nsid w:val="0DCF020F"/>
    <w:multiLevelType w:val="hybridMultilevel"/>
    <w:tmpl w:val="F5EC24D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8" w15:restartNumberingAfterBreak="0">
    <w:nsid w:val="0DDF5014"/>
    <w:multiLevelType w:val="hybridMultilevel"/>
    <w:tmpl w:val="B858A2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9" w15:restartNumberingAfterBreak="0">
    <w:nsid w:val="0DE4046A"/>
    <w:multiLevelType w:val="hybridMultilevel"/>
    <w:tmpl w:val="F774AC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0" w15:restartNumberingAfterBreak="0">
    <w:nsid w:val="0E0F01C0"/>
    <w:multiLevelType w:val="hybridMultilevel"/>
    <w:tmpl w:val="C5A4DD3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1" w15:restartNumberingAfterBreak="0">
    <w:nsid w:val="0E2B31B8"/>
    <w:multiLevelType w:val="hybridMultilevel"/>
    <w:tmpl w:val="20D043B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2" w15:restartNumberingAfterBreak="0">
    <w:nsid w:val="0E310E5E"/>
    <w:multiLevelType w:val="hybridMultilevel"/>
    <w:tmpl w:val="AE86E35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3" w15:restartNumberingAfterBreak="0">
    <w:nsid w:val="0E383398"/>
    <w:multiLevelType w:val="hybridMultilevel"/>
    <w:tmpl w:val="F8881C7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4" w15:restartNumberingAfterBreak="0">
    <w:nsid w:val="0E4C1F69"/>
    <w:multiLevelType w:val="hybridMultilevel"/>
    <w:tmpl w:val="BA18AD7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5" w15:restartNumberingAfterBreak="0">
    <w:nsid w:val="0E630E51"/>
    <w:multiLevelType w:val="hybridMultilevel"/>
    <w:tmpl w:val="DE9C817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6" w15:restartNumberingAfterBreak="0">
    <w:nsid w:val="0EB72DDC"/>
    <w:multiLevelType w:val="hybridMultilevel"/>
    <w:tmpl w:val="0178B67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7" w15:restartNumberingAfterBreak="0">
    <w:nsid w:val="0ED7073C"/>
    <w:multiLevelType w:val="hybridMultilevel"/>
    <w:tmpl w:val="796813C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8" w15:restartNumberingAfterBreak="0">
    <w:nsid w:val="0EF7500F"/>
    <w:multiLevelType w:val="hybridMultilevel"/>
    <w:tmpl w:val="365AAAB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9" w15:restartNumberingAfterBreak="0">
    <w:nsid w:val="0EF75E2E"/>
    <w:multiLevelType w:val="hybridMultilevel"/>
    <w:tmpl w:val="9B548C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0" w15:restartNumberingAfterBreak="0">
    <w:nsid w:val="0F044D89"/>
    <w:multiLevelType w:val="hybridMultilevel"/>
    <w:tmpl w:val="7ADCE48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1" w15:restartNumberingAfterBreak="0">
    <w:nsid w:val="0F08646D"/>
    <w:multiLevelType w:val="hybridMultilevel"/>
    <w:tmpl w:val="0E344D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2" w15:restartNumberingAfterBreak="0">
    <w:nsid w:val="0F0E495A"/>
    <w:multiLevelType w:val="hybridMultilevel"/>
    <w:tmpl w:val="743202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3" w15:restartNumberingAfterBreak="0">
    <w:nsid w:val="0F2A664E"/>
    <w:multiLevelType w:val="hybridMultilevel"/>
    <w:tmpl w:val="38BACAB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4" w15:restartNumberingAfterBreak="0">
    <w:nsid w:val="0F42793B"/>
    <w:multiLevelType w:val="hybridMultilevel"/>
    <w:tmpl w:val="217CF9B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5" w15:restartNumberingAfterBreak="0">
    <w:nsid w:val="0F6C64C7"/>
    <w:multiLevelType w:val="hybridMultilevel"/>
    <w:tmpl w:val="0796703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6" w15:restartNumberingAfterBreak="0">
    <w:nsid w:val="0F6D6856"/>
    <w:multiLevelType w:val="hybridMultilevel"/>
    <w:tmpl w:val="CC78C8E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7" w15:restartNumberingAfterBreak="0">
    <w:nsid w:val="0F8061DD"/>
    <w:multiLevelType w:val="hybridMultilevel"/>
    <w:tmpl w:val="330CDBB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8" w15:restartNumberingAfterBreak="0">
    <w:nsid w:val="0F9A42D1"/>
    <w:multiLevelType w:val="hybridMultilevel"/>
    <w:tmpl w:val="B816A25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9" w15:restartNumberingAfterBreak="0">
    <w:nsid w:val="0FAD0F3C"/>
    <w:multiLevelType w:val="hybridMultilevel"/>
    <w:tmpl w:val="3DB6034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0" w15:restartNumberingAfterBreak="0">
    <w:nsid w:val="0FC94639"/>
    <w:multiLevelType w:val="hybridMultilevel"/>
    <w:tmpl w:val="54FCC32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1" w15:restartNumberingAfterBreak="0">
    <w:nsid w:val="0FCA7D2B"/>
    <w:multiLevelType w:val="hybridMultilevel"/>
    <w:tmpl w:val="541C407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2" w15:restartNumberingAfterBreak="0">
    <w:nsid w:val="0FDB6D02"/>
    <w:multiLevelType w:val="hybridMultilevel"/>
    <w:tmpl w:val="559EEF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3" w15:restartNumberingAfterBreak="0">
    <w:nsid w:val="0FE150DD"/>
    <w:multiLevelType w:val="hybridMultilevel"/>
    <w:tmpl w:val="F0C085F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4" w15:restartNumberingAfterBreak="0">
    <w:nsid w:val="0FF14680"/>
    <w:multiLevelType w:val="hybridMultilevel"/>
    <w:tmpl w:val="9E4A10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5" w15:restartNumberingAfterBreak="0">
    <w:nsid w:val="101E02FD"/>
    <w:multiLevelType w:val="hybridMultilevel"/>
    <w:tmpl w:val="C282737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6" w15:restartNumberingAfterBreak="0">
    <w:nsid w:val="101E07E9"/>
    <w:multiLevelType w:val="hybridMultilevel"/>
    <w:tmpl w:val="626A085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7" w15:restartNumberingAfterBreak="0">
    <w:nsid w:val="102B675F"/>
    <w:multiLevelType w:val="hybridMultilevel"/>
    <w:tmpl w:val="CC2894D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8" w15:restartNumberingAfterBreak="0">
    <w:nsid w:val="105B14EA"/>
    <w:multiLevelType w:val="hybridMultilevel"/>
    <w:tmpl w:val="0FB2847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9" w15:restartNumberingAfterBreak="0">
    <w:nsid w:val="10751DCE"/>
    <w:multiLevelType w:val="hybridMultilevel"/>
    <w:tmpl w:val="49862DA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0" w15:restartNumberingAfterBreak="0">
    <w:nsid w:val="10775B2E"/>
    <w:multiLevelType w:val="hybridMultilevel"/>
    <w:tmpl w:val="904AC94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1" w15:restartNumberingAfterBreak="0">
    <w:nsid w:val="10815901"/>
    <w:multiLevelType w:val="hybridMultilevel"/>
    <w:tmpl w:val="6C80EC5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2" w15:restartNumberingAfterBreak="0">
    <w:nsid w:val="10815AC7"/>
    <w:multiLevelType w:val="hybridMultilevel"/>
    <w:tmpl w:val="95184F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3" w15:restartNumberingAfterBreak="0">
    <w:nsid w:val="10954C13"/>
    <w:multiLevelType w:val="hybridMultilevel"/>
    <w:tmpl w:val="8D48A4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4" w15:restartNumberingAfterBreak="0">
    <w:nsid w:val="10A07E3E"/>
    <w:multiLevelType w:val="hybridMultilevel"/>
    <w:tmpl w:val="B24CA1B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5" w15:restartNumberingAfterBreak="0">
    <w:nsid w:val="10D55C7B"/>
    <w:multiLevelType w:val="hybridMultilevel"/>
    <w:tmpl w:val="6F4C0FA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6" w15:restartNumberingAfterBreak="0">
    <w:nsid w:val="10E30172"/>
    <w:multiLevelType w:val="hybridMultilevel"/>
    <w:tmpl w:val="E2BE515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7" w15:restartNumberingAfterBreak="0">
    <w:nsid w:val="10E304A7"/>
    <w:multiLevelType w:val="hybridMultilevel"/>
    <w:tmpl w:val="7AB015A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8" w15:restartNumberingAfterBreak="0">
    <w:nsid w:val="10E718A4"/>
    <w:multiLevelType w:val="hybridMultilevel"/>
    <w:tmpl w:val="FDB0EEA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9" w15:restartNumberingAfterBreak="0">
    <w:nsid w:val="11047BAE"/>
    <w:multiLevelType w:val="hybridMultilevel"/>
    <w:tmpl w:val="10A86F0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0" w15:restartNumberingAfterBreak="0">
    <w:nsid w:val="110A5966"/>
    <w:multiLevelType w:val="hybridMultilevel"/>
    <w:tmpl w:val="DB98EA8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1" w15:restartNumberingAfterBreak="0">
    <w:nsid w:val="110F13EE"/>
    <w:multiLevelType w:val="hybridMultilevel"/>
    <w:tmpl w:val="6EAC3FF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2" w15:restartNumberingAfterBreak="0">
    <w:nsid w:val="115D4CFC"/>
    <w:multiLevelType w:val="hybridMultilevel"/>
    <w:tmpl w:val="2ACE7C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3" w15:restartNumberingAfterBreak="0">
    <w:nsid w:val="116B61AC"/>
    <w:multiLevelType w:val="hybridMultilevel"/>
    <w:tmpl w:val="AA1EF11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4" w15:restartNumberingAfterBreak="0">
    <w:nsid w:val="117C729D"/>
    <w:multiLevelType w:val="hybridMultilevel"/>
    <w:tmpl w:val="7762558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5" w15:restartNumberingAfterBreak="0">
    <w:nsid w:val="1194141F"/>
    <w:multiLevelType w:val="hybridMultilevel"/>
    <w:tmpl w:val="26D4FBE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6" w15:restartNumberingAfterBreak="0">
    <w:nsid w:val="11A11127"/>
    <w:multiLevelType w:val="hybridMultilevel"/>
    <w:tmpl w:val="4AFC07E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7" w15:restartNumberingAfterBreak="0">
    <w:nsid w:val="11A217BC"/>
    <w:multiLevelType w:val="hybridMultilevel"/>
    <w:tmpl w:val="772E85E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8" w15:restartNumberingAfterBreak="0">
    <w:nsid w:val="11AF232D"/>
    <w:multiLevelType w:val="hybridMultilevel"/>
    <w:tmpl w:val="61347E7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9" w15:restartNumberingAfterBreak="0">
    <w:nsid w:val="11CD2BD7"/>
    <w:multiLevelType w:val="hybridMultilevel"/>
    <w:tmpl w:val="4AA27BA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0" w15:restartNumberingAfterBreak="0">
    <w:nsid w:val="11D6660F"/>
    <w:multiLevelType w:val="hybridMultilevel"/>
    <w:tmpl w:val="249259C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1" w15:restartNumberingAfterBreak="0">
    <w:nsid w:val="11D70D85"/>
    <w:multiLevelType w:val="hybridMultilevel"/>
    <w:tmpl w:val="F1702012"/>
    <w:lvl w:ilvl="0" w:tplc="0407000F">
      <w:start w:val="1"/>
      <w:numFmt w:val="decimal"/>
      <w:lvlText w:val="%1."/>
      <w:lvlJc w:val="left"/>
      <w:pPr>
        <w:ind w:left="927"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2" w15:restartNumberingAfterBreak="0">
    <w:nsid w:val="11DA0055"/>
    <w:multiLevelType w:val="hybridMultilevel"/>
    <w:tmpl w:val="CD30532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3" w15:restartNumberingAfterBreak="0">
    <w:nsid w:val="11F3546A"/>
    <w:multiLevelType w:val="hybridMultilevel"/>
    <w:tmpl w:val="70DC165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4" w15:restartNumberingAfterBreak="0">
    <w:nsid w:val="11F9239A"/>
    <w:multiLevelType w:val="hybridMultilevel"/>
    <w:tmpl w:val="1BC0DD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5" w15:restartNumberingAfterBreak="0">
    <w:nsid w:val="1203284D"/>
    <w:multiLevelType w:val="hybridMultilevel"/>
    <w:tmpl w:val="B218C0E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6" w15:restartNumberingAfterBreak="0">
    <w:nsid w:val="120B58E2"/>
    <w:multiLevelType w:val="hybridMultilevel"/>
    <w:tmpl w:val="4D5637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7" w15:restartNumberingAfterBreak="0">
    <w:nsid w:val="1246473B"/>
    <w:multiLevelType w:val="hybridMultilevel"/>
    <w:tmpl w:val="B654367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8" w15:restartNumberingAfterBreak="0">
    <w:nsid w:val="12464CF3"/>
    <w:multiLevelType w:val="hybridMultilevel"/>
    <w:tmpl w:val="91889FF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9" w15:restartNumberingAfterBreak="0">
    <w:nsid w:val="124D5984"/>
    <w:multiLevelType w:val="hybridMultilevel"/>
    <w:tmpl w:val="F0E28DF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0" w15:restartNumberingAfterBreak="0">
    <w:nsid w:val="12515627"/>
    <w:multiLevelType w:val="hybridMultilevel"/>
    <w:tmpl w:val="C0C4B79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1" w15:restartNumberingAfterBreak="0">
    <w:nsid w:val="12601D09"/>
    <w:multiLevelType w:val="hybridMultilevel"/>
    <w:tmpl w:val="2DAA50B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2" w15:restartNumberingAfterBreak="0">
    <w:nsid w:val="127670F9"/>
    <w:multiLevelType w:val="hybridMultilevel"/>
    <w:tmpl w:val="918AD43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3" w15:restartNumberingAfterBreak="0">
    <w:nsid w:val="128B18A9"/>
    <w:multiLevelType w:val="hybridMultilevel"/>
    <w:tmpl w:val="822C4A2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4" w15:restartNumberingAfterBreak="0">
    <w:nsid w:val="12922610"/>
    <w:multiLevelType w:val="hybridMultilevel"/>
    <w:tmpl w:val="B8FE7EA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5" w15:restartNumberingAfterBreak="0">
    <w:nsid w:val="1296416D"/>
    <w:multiLevelType w:val="hybridMultilevel"/>
    <w:tmpl w:val="83F2524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6" w15:restartNumberingAfterBreak="0">
    <w:nsid w:val="1299388F"/>
    <w:multiLevelType w:val="hybridMultilevel"/>
    <w:tmpl w:val="13F85FD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7" w15:restartNumberingAfterBreak="0">
    <w:nsid w:val="129D3C40"/>
    <w:multiLevelType w:val="hybridMultilevel"/>
    <w:tmpl w:val="5550369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8" w15:restartNumberingAfterBreak="0">
    <w:nsid w:val="12A277B4"/>
    <w:multiLevelType w:val="hybridMultilevel"/>
    <w:tmpl w:val="2EBC66A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9" w15:restartNumberingAfterBreak="0">
    <w:nsid w:val="12F50263"/>
    <w:multiLevelType w:val="hybridMultilevel"/>
    <w:tmpl w:val="5956AF4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0" w15:restartNumberingAfterBreak="0">
    <w:nsid w:val="12F570D2"/>
    <w:multiLevelType w:val="hybridMultilevel"/>
    <w:tmpl w:val="FA2619B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1" w15:restartNumberingAfterBreak="0">
    <w:nsid w:val="12F732AC"/>
    <w:multiLevelType w:val="hybridMultilevel"/>
    <w:tmpl w:val="43BE53D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2" w15:restartNumberingAfterBreak="0">
    <w:nsid w:val="134A3F76"/>
    <w:multiLevelType w:val="hybridMultilevel"/>
    <w:tmpl w:val="85F8E16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3" w15:restartNumberingAfterBreak="0">
    <w:nsid w:val="134C7587"/>
    <w:multiLevelType w:val="hybridMultilevel"/>
    <w:tmpl w:val="107A8A8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4" w15:restartNumberingAfterBreak="0">
    <w:nsid w:val="13571931"/>
    <w:multiLevelType w:val="hybridMultilevel"/>
    <w:tmpl w:val="52FC25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5" w15:restartNumberingAfterBreak="0">
    <w:nsid w:val="1361164A"/>
    <w:multiLevelType w:val="hybridMultilevel"/>
    <w:tmpl w:val="72CA519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6" w15:restartNumberingAfterBreak="0">
    <w:nsid w:val="1361369B"/>
    <w:multiLevelType w:val="hybridMultilevel"/>
    <w:tmpl w:val="2B2C9DD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7" w15:restartNumberingAfterBreak="0">
    <w:nsid w:val="136F43C1"/>
    <w:multiLevelType w:val="hybridMultilevel"/>
    <w:tmpl w:val="E7F418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8" w15:restartNumberingAfterBreak="0">
    <w:nsid w:val="138172D5"/>
    <w:multiLevelType w:val="hybridMultilevel"/>
    <w:tmpl w:val="4A6C8E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9" w15:restartNumberingAfterBreak="0">
    <w:nsid w:val="13862DDB"/>
    <w:multiLevelType w:val="hybridMultilevel"/>
    <w:tmpl w:val="F00A6D2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0" w15:restartNumberingAfterBreak="0">
    <w:nsid w:val="13874722"/>
    <w:multiLevelType w:val="hybridMultilevel"/>
    <w:tmpl w:val="33AEFC1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1" w15:restartNumberingAfterBreak="0">
    <w:nsid w:val="138D472C"/>
    <w:multiLevelType w:val="hybridMultilevel"/>
    <w:tmpl w:val="3E803EB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2" w15:restartNumberingAfterBreak="0">
    <w:nsid w:val="139566BE"/>
    <w:multiLevelType w:val="hybridMultilevel"/>
    <w:tmpl w:val="8744DBE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3" w15:restartNumberingAfterBreak="0">
    <w:nsid w:val="139A34E0"/>
    <w:multiLevelType w:val="hybridMultilevel"/>
    <w:tmpl w:val="4AEEEC9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4" w15:restartNumberingAfterBreak="0">
    <w:nsid w:val="13AD1581"/>
    <w:multiLevelType w:val="hybridMultilevel"/>
    <w:tmpl w:val="347E435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5" w15:restartNumberingAfterBreak="0">
    <w:nsid w:val="13B70F65"/>
    <w:multiLevelType w:val="hybridMultilevel"/>
    <w:tmpl w:val="94DC248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6" w15:restartNumberingAfterBreak="0">
    <w:nsid w:val="13C92F4B"/>
    <w:multiLevelType w:val="hybridMultilevel"/>
    <w:tmpl w:val="26A4E19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7" w15:restartNumberingAfterBreak="0">
    <w:nsid w:val="13C92F65"/>
    <w:multiLevelType w:val="hybridMultilevel"/>
    <w:tmpl w:val="0520045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8" w15:restartNumberingAfterBreak="0">
    <w:nsid w:val="13DC0016"/>
    <w:multiLevelType w:val="hybridMultilevel"/>
    <w:tmpl w:val="1368F5A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9" w15:restartNumberingAfterBreak="0">
    <w:nsid w:val="13F84A94"/>
    <w:multiLevelType w:val="hybridMultilevel"/>
    <w:tmpl w:val="C7C2EEF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0" w15:restartNumberingAfterBreak="0">
    <w:nsid w:val="140668C8"/>
    <w:multiLevelType w:val="hybridMultilevel"/>
    <w:tmpl w:val="2CD6657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1" w15:restartNumberingAfterBreak="0">
    <w:nsid w:val="141A5D9A"/>
    <w:multiLevelType w:val="hybridMultilevel"/>
    <w:tmpl w:val="68A642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2" w15:restartNumberingAfterBreak="0">
    <w:nsid w:val="141C1B09"/>
    <w:multiLevelType w:val="hybridMultilevel"/>
    <w:tmpl w:val="D19ABB7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3" w15:restartNumberingAfterBreak="0">
    <w:nsid w:val="142E6408"/>
    <w:multiLevelType w:val="hybridMultilevel"/>
    <w:tmpl w:val="C0EEE20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4" w15:restartNumberingAfterBreak="0">
    <w:nsid w:val="143A2DFB"/>
    <w:multiLevelType w:val="hybridMultilevel"/>
    <w:tmpl w:val="49EEC2E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5" w15:restartNumberingAfterBreak="0">
    <w:nsid w:val="14401FB1"/>
    <w:multiLevelType w:val="hybridMultilevel"/>
    <w:tmpl w:val="25966E7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6" w15:restartNumberingAfterBreak="0">
    <w:nsid w:val="144D0038"/>
    <w:multiLevelType w:val="hybridMultilevel"/>
    <w:tmpl w:val="09E02B6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7" w15:restartNumberingAfterBreak="0">
    <w:nsid w:val="144D7060"/>
    <w:multiLevelType w:val="hybridMultilevel"/>
    <w:tmpl w:val="CE52CFD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8" w15:restartNumberingAfterBreak="0">
    <w:nsid w:val="147A481B"/>
    <w:multiLevelType w:val="hybridMultilevel"/>
    <w:tmpl w:val="CC205F2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9" w15:restartNumberingAfterBreak="0">
    <w:nsid w:val="14873984"/>
    <w:multiLevelType w:val="hybridMultilevel"/>
    <w:tmpl w:val="5F8854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0" w15:restartNumberingAfterBreak="0">
    <w:nsid w:val="1494377B"/>
    <w:multiLevelType w:val="hybridMultilevel"/>
    <w:tmpl w:val="74CC42B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1" w15:restartNumberingAfterBreak="0">
    <w:nsid w:val="14E30271"/>
    <w:multiLevelType w:val="hybridMultilevel"/>
    <w:tmpl w:val="D1D2183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2" w15:restartNumberingAfterBreak="0">
    <w:nsid w:val="14F23567"/>
    <w:multiLevelType w:val="hybridMultilevel"/>
    <w:tmpl w:val="C3CC04E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3" w15:restartNumberingAfterBreak="0">
    <w:nsid w:val="150807E2"/>
    <w:multiLevelType w:val="hybridMultilevel"/>
    <w:tmpl w:val="33D24D0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4" w15:restartNumberingAfterBreak="0">
    <w:nsid w:val="15161F54"/>
    <w:multiLevelType w:val="hybridMultilevel"/>
    <w:tmpl w:val="3B5ED67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5" w15:restartNumberingAfterBreak="0">
    <w:nsid w:val="151D3FF2"/>
    <w:multiLevelType w:val="hybridMultilevel"/>
    <w:tmpl w:val="B4386FD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6" w15:restartNumberingAfterBreak="0">
    <w:nsid w:val="154D6C50"/>
    <w:multiLevelType w:val="hybridMultilevel"/>
    <w:tmpl w:val="EA6007D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7" w15:restartNumberingAfterBreak="0">
    <w:nsid w:val="154F3665"/>
    <w:multiLevelType w:val="hybridMultilevel"/>
    <w:tmpl w:val="246815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8" w15:restartNumberingAfterBreak="0">
    <w:nsid w:val="15504773"/>
    <w:multiLevelType w:val="hybridMultilevel"/>
    <w:tmpl w:val="9FDE781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9" w15:restartNumberingAfterBreak="0">
    <w:nsid w:val="15546C45"/>
    <w:multiLevelType w:val="hybridMultilevel"/>
    <w:tmpl w:val="D77AFC7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0" w15:restartNumberingAfterBreak="0">
    <w:nsid w:val="15562BFA"/>
    <w:multiLevelType w:val="hybridMultilevel"/>
    <w:tmpl w:val="976461C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1" w15:restartNumberingAfterBreak="0">
    <w:nsid w:val="1556415C"/>
    <w:multiLevelType w:val="hybridMultilevel"/>
    <w:tmpl w:val="60564E4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2" w15:restartNumberingAfterBreak="0">
    <w:nsid w:val="15576F88"/>
    <w:multiLevelType w:val="hybridMultilevel"/>
    <w:tmpl w:val="25F2F6F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3" w15:restartNumberingAfterBreak="0">
    <w:nsid w:val="157551AD"/>
    <w:multiLevelType w:val="hybridMultilevel"/>
    <w:tmpl w:val="1DF0F55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4" w15:restartNumberingAfterBreak="0">
    <w:nsid w:val="159D4EE1"/>
    <w:multiLevelType w:val="hybridMultilevel"/>
    <w:tmpl w:val="BDD0891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5" w15:restartNumberingAfterBreak="0">
    <w:nsid w:val="15A062C9"/>
    <w:multiLevelType w:val="hybridMultilevel"/>
    <w:tmpl w:val="1820CB2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6" w15:restartNumberingAfterBreak="0">
    <w:nsid w:val="15FA4CF9"/>
    <w:multiLevelType w:val="hybridMultilevel"/>
    <w:tmpl w:val="789A42D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7" w15:restartNumberingAfterBreak="0">
    <w:nsid w:val="1608572E"/>
    <w:multiLevelType w:val="hybridMultilevel"/>
    <w:tmpl w:val="A770EE1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8" w15:restartNumberingAfterBreak="0">
    <w:nsid w:val="16100840"/>
    <w:multiLevelType w:val="hybridMultilevel"/>
    <w:tmpl w:val="4B0EB7B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9" w15:restartNumberingAfterBreak="0">
    <w:nsid w:val="164B7276"/>
    <w:multiLevelType w:val="hybridMultilevel"/>
    <w:tmpl w:val="C91CF36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0" w15:restartNumberingAfterBreak="0">
    <w:nsid w:val="165332CA"/>
    <w:multiLevelType w:val="hybridMultilevel"/>
    <w:tmpl w:val="445E2E2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1" w15:restartNumberingAfterBreak="0">
    <w:nsid w:val="165B577F"/>
    <w:multiLevelType w:val="hybridMultilevel"/>
    <w:tmpl w:val="BAE6B04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2" w15:restartNumberingAfterBreak="0">
    <w:nsid w:val="166149B8"/>
    <w:multiLevelType w:val="hybridMultilevel"/>
    <w:tmpl w:val="B414185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3" w15:restartNumberingAfterBreak="0">
    <w:nsid w:val="166261FF"/>
    <w:multiLevelType w:val="hybridMultilevel"/>
    <w:tmpl w:val="5C7C88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4" w15:restartNumberingAfterBreak="0">
    <w:nsid w:val="166964EE"/>
    <w:multiLevelType w:val="hybridMultilevel"/>
    <w:tmpl w:val="7EAAA40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5" w15:restartNumberingAfterBreak="0">
    <w:nsid w:val="16822980"/>
    <w:multiLevelType w:val="hybridMultilevel"/>
    <w:tmpl w:val="A190A11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6" w15:restartNumberingAfterBreak="0">
    <w:nsid w:val="168F1585"/>
    <w:multiLevelType w:val="hybridMultilevel"/>
    <w:tmpl w:val="976EC3C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7" w15:restartNumberingAfterBreak="0">
    <w:nsid w:val="16B66816"/>
    <w:multiLevelType w:val="hybridMultilevel"/>
    <w:tmpl w:val="B0E6019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8" w15:restartNumberingAfterBreak="0">
    <w:nsid w:val="16D17CCD"/>
    <w:multiLevelType w:val="hybridMultilevel"/>
    <w:tmpl w:val="3FD6777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9" w15:restartNumberingAfterBreak="0">
    <w:nsid w:val="17083EBC"/>
    <w:multiLevelType w:val="hybridMultilevel"/>
    <w:tmpl w:val="E7648DB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0" w15:restartNumberingAfterBreak="0">
    <w:nsid w:val="1709798E"/>
    <w:multiLevelType w:val="hybridMultilevel"/>
    <w:tmpl w:val="FAFA14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1" w15:restartNumberingAfterBreak="0">
    <w:nsid w:val="170F515C"/>
    <w:multiLevelType w:val="hybridMultilevel"/>
    <w:tmpl w:val="DE2825F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2" w15:restartNumberingAfterBreak="0">
    <w:nsid w:val="1710009E"/>
    <w:multiLevelType w:val="hybridMultilevel"/>
    <w:tmpl w:val="C4C41A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3" w15:restartNumberingAfterBreak="0">
    <w:nsid w:val="17182A7F"/>
    <w:multiLevelType w:val="hybridMultilevel"/>
    <w:tmpl w:val="E552254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4" w15:restartNumberingAfterBreak="0">
    <w:nsid w:val="171B1010"/>
    <w:multiLevelType w:val="hybridMultilevel"/>
    <w:tmpl w:val="D20A640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5" w15:restartNumberingAfterBreak="0">
    <w:nsid w:val="17302F43"/>
    <w:multiLevelType w:val="hybridMultilevel"/>
    <w:tmpl w:val="9E0CAAB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6" w15:restartNumberingAfterBreak="0">
    <w:nsid w:val="17374197"/>
    <w:multiLevelType w:val="hybridMultilevel"/>
    <w:tmpl w:val="113A2A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7" w15:restartNumberingAfterBreak="0">
    <w:nsid w:val="173F7723"/>
    <w:multiLevelType w:val="hybridMultilevel"/>
    <w:tmpl w:val="8326D6A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8" w15:restartNumberingAfterBreak="0">
    <w:nsid w:val="17473D4A"/>
    <w:multiLevelType w:val="hybridMultilevel"/>
    <w:tmpl w:val="04CE94D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9" w15:restartNumberingAfterBreak="0">
    <w:nsid w:val="175A7B46"/>
    <w:multiLevelType w:val="hybridMultilevel"/>
    <w:tmpl w:val="F9FCC39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0" w15:restartNumberingAfterBreak="0">
    <w:nsid w:val="176414B0"/>
    <w:multiLevelType w:val="hybridMultilevel"/>
    <w:tmpl w:val="BBD08E6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1" w15:restartNumberingAfterBreak="0">
    <w:nsid w:val="177E630C"/>
    <w:multiLevelType w:val="hybridMultilevel"/>
    <w:tmpl w:val="0834FCB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2" w15:restartNumberingAfterBreak="0">
    <w:nsid w:val="17875AB6"/>
    <w:multiLevelType w:val="hybridMultilevel"/>
    <w:tmpl w:val="56C8A6F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3" w15:restartNumberingAfterBreak="0">
    <w:nsid w:val="17996FDB"/>
    <w:multiLevelType w:val="hybridMultilevel"/>
    <w:tmpl w:val="EF74C73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4" w15:restartNumberingAfterBreak="0">
    <w:nsid w:val="17A12496"/>
    <w:multiLevelType w:val="hybridMultilevel"/>
    <w:tmpl w:val="9D568CD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5" w15:restartNumberingAfterBreak="0">
    <w:nsid w:val="17B40004"/>
    <w:multiLevelType w:val="hybridMultilevel"/>
    <w:tmpl w:val="0F28E9C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6" w15:restartNumberingAfterBreak="0">
    <w:nsid w:val="17BB0B3B"/>
    <w:multiLevelType w:val="hybridMultilevel"/>
    <w:tmpl w:val="5F5CB51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7" w15:restartNumberingAfterBreak="0">
    <w:nsid w:val="17D56B08"/>
    <w:multiLevelType w:val="hybridMultilevel"/>
    <w:tmpl w:val="B7A49B9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8" w15:restartNumberingAfterBreak="0">
    <w:nsid w:val="17E01A54"/>
    <w:multiLevelType w:val="hybridMultilevel"/>
    <w:tmpl w:val="7886157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9" w15:restartNumberingAfterBreak="0">
    <w:nsid w:val="17FD0859"/>
    <w:multiLevelType w:val="hybridMultilevel"/>
    <w:tmpl w:val="D2C0A21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0" w15:restartNumberingAfterBreak="0">
    <w:nsid w:val="17FE23A9"/>
    <w:multiLevelType w:val="hybridMultilevel"/>
    <w:tmpl w:val="60DADF8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1" w15:restartNumberingAfterBreak="0">
    <w:nsid w:val="18006661"/>
    <w:multiLevelType w:val="hybridMultilevel"/>
    <w:tmpl w:val="E3E2D02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2" w15:restartNumberingAfterBreak="0">
    <w:nsid w:val="180A6338"/>
    <w:multiLevelType w:val="hybridMultilevel"/>
    <w:tmpl w:val="2C701AD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3" w15:restartNumberingAfterBreak="0">
    <w:nsid w:val="180D55E7"/>
    <w:multiLevelType w:val="hybridMultilevel"/>
    <w:tmpl w:val="898E89D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4" w15:restartNumberingAfterBreak="0">
    <w:nsid w:val="180F1A2D"/>
    <w:multiLevelType w:val="hybridMultilevel"/>
    <w:tmpl w:val="CD00F7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5" w15:restartNumberingAfterBreak="0">
    <w:nsid w:val="18256F40"/>
    <w:multiLevelType w:val="hybridMultilevel"/>
    <w:tmpl w:val="70D8949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6" w15:restartNumberingAfterBreak="0">
    <w:nsid w:val="182A3EDF"/>
    <w:multiLevelType w:val="hybridMultilevel"/>
    <w:tmpl w:val="5A76CE7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7" w15:restartNumberingAfterBreak="0">
    <w:nsid w:val="186D32CD"/>
    <w:multiLevelType w:val="hybridMultilevel"/>
    <w:tmpl w:val="5ADAC100"/>
    <w:lvl w:ilvl="0" w:tplc="FFFFFFF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8" w15:restartNumberingAfterBreak="0">
    <w:nsid w:val="186D42CB"/>
    <w:multiLevelType w:val="hybridMultilevel"/>
    <w:tmpl w:val="5A96BD32"/>
    <w:lvl w:ilvl="0" w:tplc="0407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9" w15:restartNumberingAfterBreak="0">
    <w:nsid w:val="1877461E"/>
    <w:multiLevelType w:val="hybridMultilevel"/>
    <w:tmpl w:val="782A60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90" w15:restartNumberingAfterBreak="0">
    <w:nsid w:val="18A52FC3"/>
    <w:multiLevelType w:val="hybridMultilevel"/>
    <w:tmpl w:val="F0FC7EE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91" w15:restartNumberingAfterBreak="0">
    <w:nsid w:val="18BD39C0"/>
    <w:multiLevelType w:val="hybridMultilevel"/>
    <w:tmpl w:val="90A0CBB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92" w15:restartNumberingAfterBreak="0">
    <w:nsid w:val="18C43B2C"/>
    <w:multiLevelType w:val="hybridMultilevel"/>
    <w:tmpl w:val="72824AF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93" w15:restartNumberingAfterBreak="0">
    <w:nsid w:val="18CD373D"/>
    <w:multiLevelType w:val="hybridMultilevel"/>
    <w:tmpl w:val="C8AC1FA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94" w15:restartNumberingAfterBreak="0">
    <w:nsid w:val="18ED7764"/>
    <w:multiLevelType w:val="hybridMultilevel"/>
    <w:tmpl w:val="1EBA225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95" w15:restartNumberingAfterBreak="0">
    <w:nsid w:val="18F06A30"/>
    <w:multiLevelType w:val="hybridMultilevel"/>
    <w:tmpl w:val="0AE8DD8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96" w15:restartNumberingAfterBreak="0">
    <w:nsid w:val="1906386E"/>
    <w:multiLevelType w:val="hybridMultilevel"/>
    <w:tmpl w:val="40FA2A2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97" w15:restartNumberingAfterBreak="0">
    <w:nsid w:val="19092A23"/>
    <w:multiLevelType w:val="hybridMultilevel"/>
    <w:tmpl w:val="708060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98" w15:restartNumberingAfterBreak="0">
    <w:nsid w:val="19145687"/>
    <w:multiLevelType w:val="hybridMultilevel"/>
    <w:tmpl w:val="DC80CBD8"/>
    <w:lvl w:ilvl="0" w:tplc="0407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9" w15:restartNumberingAfterBreak="0">
    <w:nsid w:val="19186520"/>
    <w:multiLevelType w:val="hybridMultilevel"/>
    <w:tmpl w:val="9C74B0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0" w15:restartNumberingAfterBreak="0">
    <w:nsid w:val="191F74BC"/>
    <w:multiLevelType w:val="hybridMultilevel"/>
    <w:tmpl w:val="47ACDEE4"/>
    <w:lvl w:ilvl="0" w:tplc="0407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1" w15:restartNumberingAfterBreak="0">
    <w:nsid w:val="192C5A5F"/>
    <w:multiLevelType w:val="hybridMultilevel"/>
    <w:tmpl w:val="8416E92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2" w15:restartNumberingAfterBreak="0">
    <w:nsid w:val="192C6FCB"/>
    <w:multiLevelType w:val="hybridMultilevel"/>
    <w:tmpl w:val="1B3C3A9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3" w15:restartNumberingAfterBreak="0">
    <w:nsid w:val="19396213"/>
    <w:multiLevelType w:val="hybridMultilevel"/>
    <w:tmpl w:val="7200028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4" w15:restartNumberingAfterBreak="0">
    <w:nsid w:val="19452FCA"/>
    <w:multiLevelType w:val="hybridMultilevel"/>
    <w:tmpl w:val="37C01BA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5" w15:restartNumberingAfterBreak="0">
    <w:nsid w:val="19644F44"/>
    <w:multiLevelType w:val="hybridMultilevel"/>
    <w:tmpl w:val="3DCC1B9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6" w15:restartNumberingAfterBreak="0">
    <w:nsid w:val="196E53E5"/>
    <w:multiLevelType w:val="hybridMultilevel"/>
    <w:tmpl w:val="8254541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7" w15:restartNumberingAfterBreak="0">
    <w:nsid w:val="197308B8"/>
    <w:multiLevelType w:val="hybridMultilevel"/>
    <w:tmpl w:val="468AA84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8" w15:restartNumberingAfterBreak="0">
    <w:nsid w:val="19784D23"/>
    <w:multiLevelType w:val="hybridMultilevel"/>
    <w:tmpl w:val="D6D8AE3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9" w15:restartNumberingAfterBreak="0">
    <w:nsid w:val="19B726F1"/>
    <w:multiLevelType w:val="hybridMultilevel"/>
    <w:tmpl w:val="484628B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10" w15:restartNumberingAfterBreak="0">
    <w:nsid w:val="19D07517"/>
    <w:multiLevelType w:val="hybridMultilevel"/>
    <w:tmpl w:val="AD12257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11" w15:restartNumberingAfterBreak="0">
    <w:nsid w:val="19D125B4"/>
    <w:multiLevelType w:val="hybridMultilevel"/>
    <w:tmpl w:val="29C6110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12" w15:restartNumberingAfterBreak="0">
    <w:nsid w:val="19FF0869"/>
    <w:multiLevelType w:val="hybridMultilevel"/>
    <w:tmpl w:val="C83E66A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13" w15:restartNumberingAfterBreak="0">
    <w:nsid w:val="1A1B309B"/>
    <w:multiLevelType w:val="hybridMultilevel"/>
    <w:tmpl w:val="C65C3F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14" w15:restartNumberingAfterBreak="0">
    <w:nsid w:val="1A1D0284"/>
    <w:multiLevelType w:val="hybridMultilevel"/>
    <w:tmpl w:val="47D8B27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15" w15:restartNumberingAfterBreak="0">
    <w:nsid w:val="1A252073"/>
    <w:multiLevelType w:val="hybridMultilevel"/>
    <w:tmpl w:val="3132BA1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16" w15:restartNumberingAfterBreak="0">
    <w:nsid w:val="1A2770D0"/>
    <w:multiLevelType w:val="hybridMultilevel"/>
    <w:tmpl w:val="6E645BA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17" w15:restartNumberingAfterBreak="0">
    <w:nsid w:val="1A376667"/>
    <w:multiLevelType w:val="hybridMultilevel"/>
    <w:tmpl w:val="A25C30C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18" w15:restartNumberingAfterBreak="0">
    <w:nsid w:val="1A531137"/>
    <w:multiLevelType w:val="hybridMultilevel"/>
    <w:tmpl w:val="4718FA8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19" w15:restartNumberingAfterBreak="0">
    <w:nsid w:val="1A544C2C"/>
    <w:multiLevelType w:val="hybridMultilevel"/>
    <w:tmpl w:val="F8D4A10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20" w15:restartNumberingAfterBreak="0">
    <w:nsid w:val="1A625CB8"/>
    <w:multiLevelType w:val="hybridMultilevel"/>
    <w:tmpl w:val="AC967F0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21" w15:restartNumberingAfterBreak="0">
    <w:nsid w:val="1A7E01B5"/>
    <w:multiLevelType w:val="hybridMultilevel"/>
    <w:tmpl w:val="3D2E84B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22" w15:restartNumberingAfterBreak="0">
    <w:nsid w:val="1A8215DE"/>
    <w:multiLevelType w:val="hybridMultilevel"/>
    <w:tmpl w:val="47E2388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23" w15:restartNumberingAfterBreak="0">
    <w:nsid w:val="1A833831"/>
    <w:multiLevelType w:val="hybridMultilevel"/>
    <w:tmpl w:val="F4529AD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24" w15:restartNumberingAfterBreak="0">
    <w:nsid w:val="1A8E6901"/>
    <w:multiLevelType w:val="hybridMultilevel"/>
    <w:tmpl w:val="DF820692"/>
    <w:lvl w:ilvl="0" w:tplc="953A6EE8">
      <w:start w:val="1"/>
      <w:numFmt w:val="decimal"/>
      <w:lvlText w:val="%1"/>
      <w:lvlJc w:val="left"/>
      <w:pPr>
        <w:ind w:left="720" w:hanging="360"/>
      </w:pPr>
      <w:rPr>
        <w:rFonts w:asciiTheme="minorHAnsi" w:eastAsiaTheme="minorHAnsi" w:hAnsiTheme="minorHAnsi" w:cstheme="minorBidi"/>
      </w:rPr>
    </w:lvl>
    <w:lvl w:ilvl="1" w:tplc="8D1AAFF4">
      <w:start w:val="1"/>
      <w:numFmt w:val="decimal"/>
      <w:lvlText w:val="%2."/>
      <w:lvlJc w:val="left"/>
      <w:pPr>
        <w:ind w:left="1440" w:hanging="360"/>
      </w:pPr>
      <w:rPr>
        <w:rFonts w:hint="default"/>
      </w:r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25" w15:restartNumberingAfterBreak="0">
    <w:nsid w:val="1A916DA9"/>
    <w:multiLevelType w:val="hybridMultilevel"/>
    <w:tmpl w:val="70FE311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26" w15:restartNumberingAfterBreak="0">
    <w:nsid w:val="1A9170EE"/>
    <w:multiLevelType w:val="hybridMultilevel"/>
    <w:tmpl w:val="44389F9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27" w15:restartNumberingAfterBreak="0">
    <w:nsid w:val="1A917393"/>
    <w:multiLevelType w:val="hybridMultilevel"/>
    <w:tmpl w:val="18FCE0B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28" w15:restartNumberingAfterBreak="0">
    <w:nsid w:val="1A9B6AED"/>
    <w:multiLevelType w:val="hybridMultilevel"/>
    <w:tmpl w:val="130AC87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29" w15:restartNumberingAfterBreak="0">
    <w:nsid w:val="1AC522D4"/>
    <w:multiLevelType w:val="hybridMultilevel"/>
    <w:tmpl w:val="D076C8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30" w15:restartNumberingAfterBreak="0">
    <w:nsid w:val="1AC76C9C"/>
    <w:multiLevelType w:val="hybridMultilevel"/>
    <w:tmpl w:val="FC3666F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31" w15:restartNumberingAfterBreak="0">
    <w:nsid w:val="1ACF32D0"/>
    <w:multiLevelType w:val="hybridMultilevel"/>
    <w:tmpl w:val="2E5E1D8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32" w15:restartNumberingAfterBreak="0">
    <w:nsid w:val="1AE74FE8"/>
    <w:multiLevelType w:val="hybridMultilevel"/>
    <w:tmpl w:val="CB9EE4E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3" w15:restartNumberingAfterBreak="0">
    <w:nsid w:val="1AFD2229"/>
    <w:multiLevelType w:val="hybridMultilevel"/>
    <w:tmpl w:val="529ED4F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34" w15:restartNumberingAfterBreak="0">
    <w:nsid w:val="1B203EF4"/>
    <w:multiLevelType w:val="hybridMultilevel"/>
    <w:tmpl w:val="A8ECD9F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35" w15:restartNumberingAfterBreak="0">
    <w:nsid w:val="1B374DBD"/>
    <w:multiLevelType w:val="hybridMultilevel"/>
    <w:tmpl w:val="3698D21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36" w15:restartNumberingAfterBreak="0">
    <w:nsid w:val="1B537639"/>
    <w:multiLevelType w:val="hybridMultilevel"/>
    <w:tmpl w:val="61B4BAB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37" w15:restartNumberingAfterBreak="0">
    <w:nsid w:val="1B792B80"/>
    <w:multiLevelType w:val="hybridMultilevel"/>
    <w:tmpl w:val="1FC2A7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38" w15:restartNumberingAfterBreak="0">
    <w:nsid w:val="1B8166ED"/>
    <w:multiLevelType w:val="hybridMultilevel"/>
    <w:tmpl w:val="C67884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39" w15:restartNumberingAfterBreak="0">
    <w:nsid w:val="1B8459C4"/>
    <w:multiLevelType w:val="hybridMultilevel"/>
    <w:tmpl w:val="F328CC5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40" w15:restartNumberingAfterBreak="0">
    <w:nsid w:val="1B873D1C"/>
    <w:multiLevelType w:val="hybridMultilevel"/>
    <w:tmpl w:val="1B307AF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41" w15:restartNumberingAfterBreak="0">
    <w:nsid w:val="1B8D31E2"/>
    <w:multiLevelType w:val="hybridMultilevel"/>
    <w:tmpl w:val="E4460F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42" w15:restartNumberingAfterBreak="0">
    <w:nsid w:val="1B931976"/>
    <w:multiLevelType w:val="hybridMultilevel"/>
    <w:tmpl w:val="D686886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43" w15:restartNumberingAfterBreak="0">
    <w:nsid w:val="1BC91B0D"/>
    <w:multiLevelType w:val="hybridMultilevel"/>
    <w:tmpl w:val="E47020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44" w15:restartNumberingAfterBreak="0">
    <w:nsid w:val="1BCE75C8"/>
    <w:multiLevelType w:val="hybridMultilevel"/>
    <w:tmpl w:val="A11ACCC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45" w15:restartNumberingAfterBreak="0">
    <w:nsid w:val="1BE671E9"/>
    <w:multiLevelType w:val="hybridMultilevel"/>
    <w:tmpl w:val="7040CA0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46" w15:restartNumberingAfterBreak="0">
    <w:nsid w:val="1BE674C3"/>
    <w:multiLevelType w:val="hybridMultilevel"/>
    <w:tmpl w:val="601ED2B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47" w15:restartNumberingAfterBreak="0">
    <w:nsid w:val="1C0B7AC8"/>
    <w:multiLevelType w:val="hybridMultilevel"/>
    <w:tmpl w:val="56C6503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48" w15:restartNumberingAfterBreak="0">
    <w:nsid w:val="1C52314E"/>
    <w:multiLevelType w:val="hybridMultilevel"/>
    <w:tmpl w:val="84E4BC6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49" w15:restartNumberingAfterBreak="0">
    <w:nsid w:val="1C5B0D95"/>
    <w:multiLevelType w:val="hybridMultilevel"/>
    <w:tmpl w:val="A138535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50" w15:restartNumberingAfterBreak="0">
    <w:nsid w:val="1C6B730B"/>
    <w:multiLevelType w:val="hybridMultilevel"/>
    <w:tmpl w:val="8AD0CAE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51" w15:restartNumberingAfterBreak="0">
    <w:nsid w:val="1C981BB9"/>
    <w:multiLevelType w:val="hybridMultilevel"/>
    <w:tmpl w:val="86EA52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52" w15:restartNumberingAfterBreak="0">
    <w:nsid w:val="1CA94666"/>
    <w:multiLevelType w:val="hybridMultilevel"/>
    <w:tmpl w:val="1208359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53" w15:restartNumberingAfterBreak="0">
    <w:nsid w:val="1CBD2978"/>
    <w:multiLevelType w:val="hybridMultilevel"/>
    <w:tmpl w:val="52DC328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54" w15:restartNumberingAfterBreak="0">
    <w:nsid w:val="1CBD29E3"/>
    <w:multiLevelType w:val="hybridMultilevel"/>
    <w:tmpl w:val="9BF808C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5" w15:restartNumberingAfterBreak="0">
    <w:nsid w:val="1CDB3EA5"/>
    <w:multiLevelType w:val="hybridMultilevel"/>
    <w:tmpl w:val="235CD8E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56" w15:restartNumberingAfterBreak="0">
    <w:nsid w:val="1CFD4A98"/>
    <w:multiLevelType w:val="hybridMultilevel"/>
    <w:tmpl w:val="C8BEAB7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57" w15:restartNumberingAfterBreak="0">
    <w:nsid w:val="1D450E5F"/>
    <w:multiLevelType w:val="hybridMultilevel"/>
    <w:tmpl w:val="FE629FD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58" w15:restartNumberingAfterBreak="0">
    <w:nsid w:val="1D4816D5"/>
    <w:multiLevelType w:val="hybridMultilevel"/>
    <w:tmpl w:val="570CF3F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59" w15:restartNumberingAfterBreak="0">
    <w:nsid w:val="1D4B01F1"/>
    <w:multiLevelType w:val="hybridMultilevel"/>
    <w:tmpl w:val="7632BB2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60" w15:restartNumberingAfterBreak="0">
    <w:nsid w:val="1D4E6247"/>
    <w:multiLevelType w:val="hybridMultilevel"/>
    <w:tmpl w:val="0B389FE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61" w15:restartNumberingAfterBreak="0">
    <w:nsid w:val="1D5746FA"/>
    <w:multiLevelType w:val="hybridMultilevel"/>
    <w:tmpl w:val="67BC36A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62" w15:restartNumberingAfterBreak="0">
    <w:nsid w:val="1D575626"/>
    <w:multiLevelType w:val="hybridMultilevel"/>
    <w:tmpl w:val="8D185EE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63" w15:restartNumberingAfterBreak="0">
    <w:nsid w:val="1D5D21B2"/>
    <w:multiLevelType w:val="hybridMultilevel"/>
    <w:tmpl w:val="E8C42AE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64" w15:restartNumberingAfterBreak="0">
    <w:nsid w:val="1D7F4172"/>
    <w:multiLevelType w:val="hybridMultilevel"/>
    <w:tmpl w:val="4AEEEC9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65" w15:restartNumberingAfterBreak="0">
    <w:nsid w:val="1D841096"/>
    <w:multiLevelType w:val="hybridMultilevel"/>
    <w:tmpl w:val="211A3D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66" w15:restartNumberingAfterBreak="0">
    <w:nsid w:val="1D8E7A04"/>
    <w:multiLevelType w:val="hybridMultilevel"/>
    <w:tmpl w:val="5DC0141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67" w15:restartNumberingAfterBreak="0">
    <w:nsid w:val="1D922423"/>
    <w:multiLevelType w:val="hybridMultilevel"/>
    <w:tmpl w:val="3DC6667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68" w15:restartNumberingAfterBreak="0">
    <w:nsid w:val="1D964148"/>
    <w:multiLevelType w:val="hybridMultilevel"/>
    <w:tmpl w:val="40B8674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69" w15:restartNumberingAfterBreak="0">
    <w:nsid w:val="1D987A20"/>
    <w:multiLevelType w:val="hybridMultilevel"/>
    <w:tmpl w:val="114E546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0" w15:restartNumberingAfterBreak="0">
    <w:nsid w:val="1D9B71E7"/>
    <w:multiLevelType w:val="hybridMultilevel"/>
    <w:tmpl w:val="12E2BE1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71" w15:restartNumberingAfterBreak="0">
    <w:nsid w:val="1DA62DC9"/>
    <w:multiLevelType w:val="hybridMultilevel"/>
    <w:tmpl w:val="48BA7B4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72" w15:restartNumberingAfterBreak="0">
    <w:nsid w:val="1DA915E1"/>
    <w:multiLevelType w:val="hybridMultilevel"/>
    <w:tmpl w:val="25D4C11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73" w15:restartNumberingAfterBreak="0">
    <w:nsid w:val="1DAD3734"/>
    <w:multiLevelType w:val="hybridMultilevel"/>
    <w:tmpl w:val="18AAAED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74" w15:restartNumberingAfterBreak="0">
    <w:nsid w:val="1DBA13FF"/>
    <w:multiLevelType w:val="hybridMultilevel"/>
    <w:tmpl w:val="8DF45D8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75" w15:restartNumberingAfterBreak="0">
    <w:nsid w:val="1DD40B3D"/>
    <w:multiLevelType w:val="hybridMultilevel"/>
    <w:tmpl w:val="AB742DF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76" w15:restartNumberingAfterBreak="0">
    <w:nsid w:val="1DE4658E"/>
    <w:multiLevelType w:val="hybridMultilevel"/>
    <w:tmpl w:val="A6E6758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77" w15:restartNumberingAfterBreak="0">
    <w:nsid w:val="1E067738"/>
    <w:multiLevelType w:val="hybridMultilevel"/>
    <w:tmpl w:val="C3088B1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78" w15:restartNumberingAfterBreak="0">
    <w:nsid w:val="1E2D6910"/>
    <w:multiLevelType w:val="hybridMultilevel"/>
    <w:tmpl w:val="C1A67FA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79" w15:restartNumberingAfterBreak="0">
    <w:nsid w:val="1E3B01A8"/>
    <w:multiLevelType w:val="hybridMultilevel"/>
    <w:tmpl w:val="7A322FD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80" w15:restartNumberingAfterBreak="0">
    <w:nsid w:val="1E4D247B"/>
    <w:multiLevelType w:val="hybridMultilevel"/>
    <w:tmpl w:val="97FC456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81" w15:restartNumberingAfterBreak="0">
    <w:nsid w:val="1E572A0E"/>
    <w:multiLevelType w:val="hybridMultilevel"/>
    <w:tmpl w:val="4B72A14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82" w15:restartNumberingAfterBreak="0">
    <w:nsid w:val="1E6678E3"/>
    <w:multiLevelType w:val="hybridMultilevel"/>
    <w:tmpl w:val="EAD23B1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83" w15:restartNumberingAfterBreak="0">
    <w:nsid w:val="1E803C74"/>
    <w:multiLevelType w:val="hybridMultilevel"/>
    <w:tmpl w:val="C290830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84" w15:restartNumberingAfterBreak="0">
    <w:nsid w:val="1E8173BA"/>
    <w:multiLevelType w:val="hybridMultilevel"/>
    <w:tmpl w:val="EED858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85" w15:restartNumberingAfterBreak="0">
    <w:nsid w:val="1E8B63F6"/>
    <w:multiLevelType w:val="hybridMultilevel"/>
    <w:tmpl w:val="4BE4CED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86" w15:restartNumberingAfterBreak="0">
    <w:nsid w:val="1E902898"/>
    <w:multiLevelType w:val="hybridMultilevel"/>
    <w:tmpl w:val="2DF6A5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87" w15:restartNumberingAfterBreak="0">
    <w:nsid w:val="1ED2248C"/>
    <w:multiLevelType w:val="hybridMultilevel"/>
    <w:tmpl w:val="84B48F3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88" w15:restartNumberingAfterBreak="0">
    <w:nsid w:val="1ED32A79"/>
    <w:multiLevelType w:val="hybridMultilevel"/>
    <w:tmpl w:val="4400048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89" w15:restartNumberingAfterBreak="0">
    <w:nsid w:val="1EEC065D"/>
    <w:multiLevelType w:val="hybridMultilevel"/>
    <w:tmpl w:val="A794813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90" w15:restartNumberingAfterBreak="0">
    <w:nsid w:val="1EF84F8A"/>
    <w:multiLevelType w:val="hybridMultilevel"/>
    <w:tmpl w:val="6FD007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91" w15:restartNumberingAfterBreak="0">
    <w:nsid w:val="1F011699"/>
    <w:multiLevelType w:val="hybridMultilevel"/>
    <w:tmpl w:val="2A7422F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92" w15:restartNumberingAfterBreak="0">
    <w:nsid w:val="1F0548D1"/>
    <w:multiLevelType w:val="hybridMultilevel"/>
    <w:tmpl w:val="65FE3F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93" w15:restartNumberingAfterBreak="0">
    <w:nsid w:val="1F147D23"/>
    <w:multiLevelType w:val="hybridMultilevel"/>
    <w:tmpl w:val="1A7E979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94" w15:restartNumberingAfterBreak="0">
    <w:nsid w:val="1F1C3366"/>
    <w:multiLevelType w:val="hybridMultilevel"/>
    <w:tmpl w:val="03729C9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95" w15:restartNumberingAfterBreak="0">
    <w:nsid w:val="1F2B6C41"/>
    <w:multiLevelType w:val="hybridMultilevel"/>
    <w:tmpl w:val="AC943A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96" w15:restartNumberingAfterBreak="0">
    <w:nsid w:val="1F3607EB"/>
    <w:multiLevelType w:val="hybridMultilevel"/>
    <w:tmpl w:val="0640007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97" w15:restartNumberingAfterBreak="0">
    <w:nsid w:val="1F437EA6"/>
    <w:multiLevelType w:val="hybridMultilevel"/>
    <w:tmpl w:val="DE9ED24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98" w15:restartNumberingAfterBreak="0">
    <w:nsid w:val="1F727F2F"/>
    <w:multiLevelType w:val="hybridMultilevel"/>
    <w:tmpl w:val="14A0831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99" w15:restartNumberingAfterBreak="0">
    <w:nsid w:val="1F7B62DE"/>
    <w:multiLevelType w:val="hybridMultilevel"/>
    <w:tmpl w:val="35CC5FE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00" w15:restartNumberingAfterBreak="0">
    <w:nsid w:val="1F997639"/>
    <w:multiLevelType w:val="hybridMultilevel"/>
    <w:tmpl w:val="8ECA6B1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01" w15:restartNumberingAfterBreak="0">
    <w:nsid w:val="1F9C4A16"/>
    <w:multiLevelType w:val="hybridMultilevel"/>
    <w:tmpl w:val="078A86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02" w15:restartNumberingAfterBreak="0">
    <w:nsid w:val="1FA24F64"/>
    <w:multiLevelType w:val="hybridMultilevel"/>
    <w:tmpl w:val="BDA4F07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3" w15:restartNumberingAfterBreak="0">
    <w:nsid w:val="1FB35BBE"/>
    <w:multiLevelType w:val="hybridMultilevel"/>
    <w:tmpl w:val="B17A21E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04" w15:restartNumberingAfterBreak="0">
    <w:nsid w:val="1FB93B50"/>
    <w:multiLevelType w:val="hybridMultilevel"/>
    <w:tmpl w:val="484291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05" w15:restartNumberingAfterBreak="0">
    <w:nsid w:val="1FC04565"/>
    <w:multiLevelType w:val="hybridMultilevel"/>
    <w:tmpl w:val="D6C24AD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06" w15:restartNumberingAfterBreak="0">
    <w:nsid w:val="1FE5542B"/>
    <w:multiLevelType w:val="hybridMultilevel"/>
    <w:tmpl w:val="874856E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07" w15:restartNumberingAfterBreak="0">
    <w:nsid w:val="1FE5555B"/>
    <w:multiLevelType w:val="hybridMultilevel"/>
    <w:tmpl w:val="85440C7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08" w15:restartNumberingAfterBreak="0">
    <w:nsid w:val="200C30D5"/>
    <w:multiLevelType w:val="hybridMultilevel"/>
    <w:tmpl w:val="1994B48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09" w15:restartNumberingAfterBreak="0">
    <w:nsid w:val="203303AA"/>
    <w:multiLevelType w:val="hybridMultilevel"/>
    <w:tmpl w:val="786AE0F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10" w15:restartNumberingAfterBreak="0">
    <w:nsid w:val="20483500"/>
    <w:multiLevelType w:val="hybridMultilevel"/>
    <w:tmpl w:val="F404DA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11" w15:restartNumberingAfterBreak="0">
    <w:nsid w:val="20517FF2"/>
    <w:multiLevelType w:val="hybridMultilevel"/>
    <w:tmpl w:val="B7CA69C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12" w15:restartNumberingAfterBreak="0">
    <w:nsid w:val="207C77E1"/>
    <w:multiLevelType w:val="hybridMultilevel"/>
    <w:tmpl w:val="A7A048A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13" w15:restartNumberingAfterBreak="0">
    <w:nsid w:val="207E2852"/>
    <w:multiLevelType w:val="hybridMultilevel"/>
    <w:tmpl w:val="1A9E7F8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14" w15:restartNumberingAfterBreak="0">
    <w:nsid w:val="20B32B32"/>
    <w:multiLevelType w:val="hybridMultilevel"/>
    <w:tmpl w:val="CEFAF93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15" w15:restartNumberingAfterBreak="0">
    <w:nsid w:val="20B745FB"/>
    <w:multiLevelType w:val="hybridMultilevel"/>
    <w:tmpl w:val="D3CA63A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16" w15:restartNumberingAfterBreak="0">
    <w:nsid w:val="20C15712"/>
    <w:multiLevelType w:val="hybridMultilevel"/>
    <w:tmpl w:val="25BAAB7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17" w15:restartNumberingAfterBreak="0">
    <w:nsid w:val="20C8490D"/>
    <w:multiLevelType w:val="hybridMultilevel"/>
    <w:tmpl w:val="7464BFF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18" w15:restartNumberingAfterBreak="0">
    <w:nsid w:val="20D42319"/>
    <w:multiLevelType w:val="hybridMultilevel"/>
    <w:tmpl w:val="465EDCB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19" w15:restartNumberingAfterBreak="0">
    <w:nsid w:val="20E231D0"/>
    <w:multiLevelType w:val="hybridMultilevel"/>
    <w:tmpl w:val="86AC1E3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20" w15:restartNumberingAfterBreak="0">
    <w:nsid w:val="20FE6C74"/>
    <w:multiLevelType w:val="hybridMultilevel"/>
    <w:tmpl w:val="DB7A56D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21" w15:restartNumberingAfterBreak="0">
    <w:nsid w:val="21161059"/>
    <w:multiLevelType w:val="hybridMultilevel"/>
    <w:tmpl w:val="9226671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22" w15:restartNumberingAfterBreak="0">
    <w:nsid w:val="211720FC"/>
    <w:multiLevelType w:val="hybridMultilevel"/>
    <w:tmpl w:val="21F87C7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23" w15:restartNumberingAfterBreak="0">
    <w:nsid w:val="21254B12"/>
    <w:multiLevelType w:val="hybridMultilevel"/>
    <w:tmpl w:val="5978AD9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24" w15:restartNumberingAfterBreak="0">
    <w:nsid w:val="21395118"/>
    <w:multiLevelType w:val="hybridMultilevel"/>
    <w:tmpl w:val="7AEAFE0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25" w15:restartNumberingAfterBreak="0">
    <w:nsid w:val="21404ECC"/>
    <w:multiLevelType w:val="hybridMultilevel"/>
    <w:tmpl w:val="522CF49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26" w15:restartNumberingAfterBreak="0">
    <w:nsid w:val="21421568"/>
    <w:multiLevelType w:val="hybridMultilevel"/>
    <w:tmpl w:val="E416C8E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27" w15:restartNumberingAfterBreak="0">
    <w:nsid w:val="21445489"/>
    <w:multiLevelType w:val="hybridMultilevel"/>
    <w:tmpl w:val="8B0E081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28" w15:restartNumberingAfterBreak="0">
    <w:nsid w:val="214622E2"/>
    <w:multiLevelType w:val="hybridMultilevel"/>
    <w:tmpl w:val="D254885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29" w15:restartNumberingAfterBreak="0">
    <w:nsid w:val="214871FC"/>
    <w:multiLevelType w:val="hybridMultilevel"/>
    <w:tmpl w:val="E8EAE20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30" w15:restartNumberingAfterBreak="0">
    <w:nsid w:val="215165B2"/>
    <w:multiLevelType w:val="hybridMultilevel"/>
    <w:tmpl w:val="4E324AF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31" w15:restartNumberingAfterBreak="0">
    <w:nsid w:val="21573E08"/>
    <w:multiLevelType w:val="hybridMultilevel"/>
    <w:tmpl w:val="E3C489D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32" w15:restartNumberingAfterBreak="0">
    <w:nsid w:val="2176592A"/>
    <w:multiLevelType w:val="hybridMultilevel"/>
    <w:tmpl w:val="E424C76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33" w15:restartNumberingAfterBreak="0">
    <w:nsid w:val="217C58EB"/>
    <w:multiLevelType w:val="hybridMultilevel"/>
    <w:tmpl w:val="FCE69DE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34" w15:restartNumberingAfterBreak="0">
    <w:nsid w:val="21C83E91"/>
    <w:multiLevelType w:val="hybridMultilevel"/>
    <w:tmpl w:val="03BEECE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35" w15:restartNumberingAfterBreak="0">
    <w:nsid w:val="21CD6953"/>
    <w:multiLevelType w:val="hybridMultilevel"/>
    <w:tmpl w:val="E026B42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36" w15:restartNumberingAfterBreak="0">
    <w:nsid w:val="21D806A7"/>
    <w:multiLevelType w:val="hybridMultilevel"/>
    <w:tmpl w:val="E9BEBA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37" w15:restartNumberingAfterBreak="0">
    <w:nsid w:val="22107874"/>
    <w:multiLevelType w:val="hybridMultilevel"/>
    <w:tmpl w:val="9562569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38" w15:restartNumberingAfterBreak="0">
    <w:nsid w:val="22276948"/>
    <w:multiLevelType w:val="hybridMultilevel"/>
    <w:tmpl w:val="AA90043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39" w15:restartNumberingAfterBreak="0">
    <w:nsid w:val="2230406F"/>
    <w:multiLevelType w:val="hybridMultilevel"/>
    <w:tmpl w:val="2702FED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40" w15:restartNumberingAfterBreak="0">
    <w:nsid w:val="223D348E"/>
    <w:multiLevelType w:val="hybridMultilevel"/>
    <w:tmpl w:val="EE20DEA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41" w15:restartNumberingAfterBreak="0">
    <w:nsid w:val="22485331"/>
    <w:multiLevelType w:val="hybridMultilevel"/>
    <w:tmpl w:val="A106DC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42" w15:restartNumberingAfterBreak="0">
    <w:nsid w:val="22497D2E"/>
    <w:multiLevelType w:val="hybridMultilevel"/>
    <w:tmpl w:val="429EFC6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43" w15:restartNumberingAfterBreak="0">
    <w:nsid w:val="2262379E"/>
    <w:multiLevelType w:val="hybridMultilevel"/>
    <w:tmpl w:val="EF7295B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44" w15:restartNumberingAfterBreak="0">
    <w:nsid w:val="22913F51"/>
    <w:multiLevelType w:val="hybridMultilevel"/>
    <w:tmpl w:val="A918899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45" w15:restartNumberingAfterBreak="0">
    <w:nsid w:val="22931834"/>
    <w:multiLevelType w:val="hybridMultilevel"/>
    <w:tmpl w:val="6CA68F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46" w15:restartNumberingAfterBreak="0">
    <w:nsid w:val="229732A2"/>
    <w:multiLevelType w:val="hybridMultilevel"/>
    <w:tmpl w:val="7F52CE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47" w15:restartNumberingAfterBreak="0">
    <w:nsid w:val="229C744B"/>
    <w:multiLevelType w:val="hybridMultilevel"/>
    <w:tmpl w:val="712408F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48" w15:restartNumberingAfterBreak="0">
    <w:nsid w:val="22B22E2E"/>
    <w:multiLevelType w:val="hybridMultilevel"/>
    <w:tmpl w:val="9ACE7BC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49" w15:restartNumberingAfterBreak="0">
    <w:nsid w:val="22C214DA"/>
    <w:multiLevelType w:val="hybridMultilevel"/>
    <w:tmpl w:val="231A18A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50" w15:restartNumberingAfterBreak="0">
    <w:nsid w:val="22EA369A"/>
    <w:multiLevelType w:val="hybridMultilevel"/>
    <w:tmpl w:val="C6DA4EA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51" w15:restartNumberingAfterBreak="0">
    <w:nsid w:val="22ED1A9C"/>
    <w:multiLevelType w:val="hybridMultilevel"/>
    <w:tmpl w:val="0B2AA9A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52" w15:restartNumberingAfterBreak="0">
    <w:nsid w:val="22F70CA9"/>
    <w:multiLevelType w:val="hybridMultilevel"/>
    <w:tmpl w:val="A40E177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53" w15:restartNumberingAfterBreak="0">
    <w:nsid w:val="22F7169A"/>
    <w:multiLevelType w:val="hybridMultilevel"/>
    <w:tmpl w:val="9202C4C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54" w15:restartNumberingAfterBreak="0">
    <w:nsid w:val="23035B99"/>
    <w:multiLevelType w:val="hybridMultilevel"/>
    <w:tmpl w:val="94E217D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55" w15:restartNumberingAfterBreak="0">
    <w:nsid w:val="230A7EF7"/>
    <w:multiLevelType w:val="hybridMultilevel"/>
    <w:tmpl w:val="25082B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56" w15:restartNumberingAfterBreak="0">
    <w:nsid w:val="231F156B"/>
    <w:multiLevelType w:val="hybridMultilevel"/>
    <w:tmpl w:val="A48E5FA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57" w15:restartNumberingAfterBreak="0">
    <w:nsid w:val="2323207F"/>
    <w:multiLevelType w:val="hybridMultilevel"/>
    <w:tmpl w:val="CC4062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58" w15:restartNumberingAfterBreak="0">
    <w:nsid w:val="235D6821"/>
    <w:multiLevelType w:val="hybridMultilevel"/>
    <w:tmpl w:val="0840BA2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59" w15:restartNumberingAfterBreak="0">
    <w:nsid w:val="23634D4E"/>
    <w:multiLevelType w:val="hybridMultilevel"/>
    <w:tmpl w:val="C51AFB8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60" w15:restartNumberingAfterBreak="0">
    <w:nsid w:val="23664575"/>
    <w:multiLevelType w:val="hybridMultilevel"/>
    <w:tmpl w:val="C59EC4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61" w15:restartNumberingAfterBreak="0">
    <w:nsid w:val="237A2FEB"/>
    <w:multiLevelType w:val="hybridMultilevel"/>
    <w:tmpl w:val="FA94AE9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62" w15:restartNumberingAfterBreak="0">
    <w:nsid w:val="23826A93"/>
    <w:multiLevelType w:val="hybridMultilevel"/>
    <w:tmpl w:val="A43045E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63" w15:restartNumberingAfterBreak="0">
    <w:nsid w:val="23AE0B72"/>
    <w:multiLevelType w:val="hybridMultilevel"/>
    <w:tmpl w:val="6A56E8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64" w15:restartNumberingAfterBreak="0">
    <w:nsid w:val="23B51145"/>
    <w:multiLevelType w:val="hybridMultilevel"/>
    <w:tmpl w:val="554A63D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65" w15:restartNumberingAfterBreak="0">
    <w:nsid w:val="23CA22C1"/>
    <w:multiLevelType w:val="hybridMultilevel"/>
    <w:tmpl w:val="D95A10C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66" w15:restartNumberingAfterBreak="0">
    <w:nsid w:val="23F7029A"/>
    <w:multiLevelType w:val="hybridMultilevel"/>
    <w:tmpl w:val="F02C538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67" w15:restartNumberingAfterBreak="0">
    <w:nsid w:val="23F8169D"/>
    <w:multiLevelType w:val="hybridMultilevel"/>
    <w:tmpl w:val="8EF6E2B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68" w15:restartNumberingAfterBreak="0">
    <w:nsid w:val="24091485"/>
    <w:multiLevelType w:val="hybridMultilevel"/>
    <w:tmpl w:val="BA18AD7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69" w15:restartNumberingAfterBreak="0">
    <w:nsid w:val="241B4C81"/>
    <w:multiLevelType w:val="hybridMultilevel"/>
    <w:tmpl w:val="8C924C9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70" w15:restartNumberingAfterBreak="0">
    <w:nsid w:val="241D1D74"/>
    <w:multiLevelType w:val="hybridMultilevel"/>
    <w:tmpl w:val="421215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71" w15:restartNumberingAfterBreak="0">
    <w:nsid w:val="241F014F"/>
    <w:multiLevelType w:val="hybridMultilevel"/>
    <w:tmpl w:val="B7A853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72" w15:restartNumberingAfterBreak="0">
    <w:nsid w:val="2467350B"/>
    <w:multiLevelType w:val="hybridMultilevel"/>
    <w:tmpl w:val="6AEC64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73" w15:restartNumberingAfterBreak="0">
    <w:nsid w:val="246C00A2"/>
    <w:multiLevelType w:val="hybridMultilevel"/>
    <w:tmpl w:val="D1DEED9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74" w15:restartNumberingAfterBreak="0">
    <w:nsid w:val="24797CD2"/>
    <w:multiLevelType w:val="hybridMultilevel"/>
    <w:tmpl w:val="9960A59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75" w15:restartNumberingAfterBreak="0">
    <w:nsid w:val="24853A1A"/>
    <w:multiLevelType w:val="hybridMultilevel"/>
    <w:tmpl w:val="4FAAAE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76" w15:restartNumberingAfterBreak="0">
    <w:nsid w:val="24946F27"/>
    <w:multiLevelType w:val="hybridMultilevel"/>
    <w:tmpl w:val="040224F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77" w15:restartNumberingAfterBreak="0">
    <w:nsid w:val="24B02699"/>
    <w:multiLevelType w:val="hybridMultilevel"/>
    <w:tmpl w:val="0EA4F35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78" w15:restartNumberingAfterBreak="0">
    <w:nsid w:val="24C965D8"/>
    <w:multiLevelType w:val="hybridMultilevel"/>
    <w:tmpl w:val="C23067C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79" w15:restartNumberingAfterBreak="0">
    <w:nsid w:val="24DA6B2E"/>
    <w:multiLevelType w:val="hybridMultilevel"/>
    <w:tmpl w:val="480ED5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80" w15:restartNumberingAfterBreak="0">
    <w:nsid w:val="24EF2777"/>
    <w:multiLevelType w:val="hybridMultilevel"/>
    <w:tmpl w:val="57A48D6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81" w15:restartNumberingAfterBreak="0">
    <w:nsid w:val="24F915F9"/>
    <w:multiLevelType w:val="hybridMultilevel"/>
    <w:tmpl w:val="2C9830D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82" w15:restartNumberingAfterBreak="0">
    <w:nsid w:val="25097142"/>
    <w:multiLevelType w:val="hybridMultilevel"/>
    <w:tmpl w:val="6AC2030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83" w15:restartNumberingAfterBreak="0">
    <w:nsid w:val="250C71B7"/>
    <w:multiLevelType w:val="hybridMultilevel"/>
    <w:tmpl w:val="85E2B3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84" w15:restartNumberingAfterBreak="0">
    <w:nsid w:val="25241F54"/>
    <w:multiLevelType w:val="hybridMultilevel"/>
    <w:tmpl w:val="D5E43F9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85" w15:restartNumberingAfterBreak="0">
    <w:nsid w:val="253933A7"/>
    <w:multiLevelType w:val="hybridMultilevel"/>
    <w:tmpl w:val="76200DC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86" w15:restartNumberingAfterBreak="0">
    <w:nsid w:val="25445D53"/>
    <w:multiLevelType w:val="hybridMultilevel"/>
    <w:tmpl w:val="E7B46E1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87" w15:restartNumberingAfterBreak="0">
    <w:nsid w:val="255F6DCB"/>
    <w:multiLevelType w:val="hybridMultilevel"/>
    <w:tmpl w:val="CCC4163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88" w15:restartNumberingAfterBreak="0">
    <w:nsid w:val="256E20CC"/>
    <w:multiLevelType w:val="hybridMultilevel"/>
    <w:tmpl w:val="C5C0055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89" w15:restartNumberingAfterBreak="0">
    <w:nsid w:val="25BB1D9F"/>
    <w:multiLevelType w:val="hybridMultilevel"/>
    <w:tmpl w:val="134A4C9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90" w15:restartNumberingAfterBreak="0">
    <w:nsid w:val="25EE5430"/>
    <w:multiLevelType w:val="hybridMultilevel"/>
    <w:tmpl w:val="DE68C5D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91" w15:restartNumberingAfterBreak="0">
    <w:nsid w:val="25EE5B1D"/>
    <w:multiLevelType w:val="hybridMultilevel"/>
    <w:tmpl w:val="4CF842E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92" w15:restartNumberingAfterBreak="0">
    <w:nsid w:val="25FA0EB8"/>
    <w:multiLevelType w:val="hybridMultilevel"/>
    <w:tmpl w:val="9BDA8DB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93" w15:restartNumberingAfterBreak="0">
    <w:nsid w:val="26013B74"/>
    <w:multiLevelType w:val="hybridMultilevel"/>
    <w:tmpl w:val="1EE0FC8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94" w15:restartNumberingAfterBreak="0">
    <w:nsid w:val="260E2377"/>
    <w:multiLevelType w:val="hybridMultilevel"/>
    <w:tmpl w:val="7D64D46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95" w15:restartNumberingAfterBreak="0">
    <w:nsid w:val="261B175F"/>
    <w:multiLevelType w:val="hybridMultilevel"/>
    <w:tmpl w:val="7AEAE2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96" w15:restartNumberingAfterBreak="0">
    <w:nsid w:val="261F3758"/>
    <w:multiLevelType w:val="hybridMultilevel"/>
    <w:tmpl w:val="BD6E964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97" w15:restartNumberingAfterBreak="0">
    <w:nsid w:val="26216C33"/>
    <w:multiLevelType w:val="hybridMultilevel"/>
    <w:tmpl w:val="49B0516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98" w15:restartNumberingAfterBreak="0">
    <w:nsid w:val="264B3583"/>
    <w:multiLevelType w:val="hybridMultilevel"/>
    <w:tmpl w:val="561871F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99" w15:restartNumberingAfterBreak="0">
    <w:nsid w:val="26856F59"/>
    <w:multiLevelType w:val="hybridMultilevel"/>
    <w:tmpl w:val="F328FEC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00" w15:restartNumberingAfterBreak="0">
    <w:nsid w:val="26902C85"/>
    <w:multiLevelType w:val="hybridMultilevel"/>
    <w:tmpl w:val="D828063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01" w15:restartNumberingAfterBreak="0">
    <w:nsid w:val="26AD74D3"/>
    <w:multiLevelType w:val="hybridMultilevel"/>
    <w:tmpl w:val="1F2C3A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02" w15:restartNumberingAfterBreak="0">
    <w:nsid w:val="26B11AD9"/>
    <w:multiLevelType w:val="hybridMultilevel"/>
    <w:tmpl w:val="7B4A56F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03" w15:restartNumberingAfterBreak="0">
    <w:nsid w:val="26B64459"/>
    <w:multiLevelType w:val="hybridMultilevel"/>
    <w:tmpl w:val="B0961B6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04" w15:restartNumberingAfterBreak="0">
    <w:nsid w:val="26DA211A"/>
    <w:multiLevelType w:val="hybridMultilevel"/>
    <w:tmpl w:val="2DF6ACF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05" w15:restartNumberingAfterBreak="0">
    <w:nsid w:val="26E3061A"/>
    <w:multiLevelType w:val="hybridMultilevel"/>
    <w:tmpl w:val="AA646DC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06" w15:restartNumberingAfterBreak="0">
    <w:nsid w:val="26E60EC9"/>
    <w:multiLevelType w:val="hybridMultilevel"/>
    <w:tmpl w:val="AC32ACE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07" w15:restartNumberingAfterBreak="0">
    <w:nsid w:val="26F42102"/>
    <w:multiLevelType w:val="hybridMultilevel"/>
    <w:tmpl w:val="0312039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08" w15:restartNumberingAfterBreak="0">
    <w:nsid w:val="27005BFB"/>
    <w:multiLevelType w:val="hybridMultilevel"/>
    <w:tmpl w:val="FEA25A9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09" w15:restartNumberingAfterBreak="0">
    <w:nsid w:val="271E7700"/>
    <w:multiLevelType w:val="hybridMultilevel"/>
    <w:tmpl w:val="353A696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10" w15:restartNumberingAfterBreak="0">
    <w:nsid w:val="27215111"/>
    <w:multiLevelType w:val="hybridMultilevel"/>
    <w:tmpl w:val="7638C7F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11" w15:restartNumberingAfterBreak="0">
    <w:nsid w:val="2726277B"/>
    <w:multiLevelType w:val="hybridMultilevel"/>
    <w:tmpl w:val="8448319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12" w15:restartNumberingAfterBreak="0">
    <w:nsid w:val="27441621"/>
    <w:multiLevelType w:val="hybridMultilevel"/>
    <w:tmpl w:val="56E6259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13" w15:restartNumberingAfterBreak="0">
    <w:nsid w:val="27581B75"/>
    <w:multiLevelType w:val="hybridMultilevel"/>
    <w:tmpl w:val="2F02D03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14" w15:restartNumberingAfterBreak="0">
    <w:nsid w:val="279C524A"/>
    <w:multiLevelType w:val="hybridMultilevel"/>
    <w:tmpl w:val="6CC64AB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15" w15:restartNumberingAfterBreak="0">
    <w:nsid w:val="27A773C7"/>
    <w:multiLevelType w:val="hybridMultilevel"/>
    <w:tmpl w:val="D5523C5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16" w15:restartNumberingAfterBreak="0">
    <w:nsid w:val="27C72B6F"/>
    <w:multiLevelType w:val="hybridMultilevel"/>
    <w:tmpl w:val="0CBAB77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17" w15:restartNumberingAfterBreak="0">
    <w:nsid w:val="27CF5E53"/>
    <w:multiLevelType w:val="hybridMultilevel"/>
    <w:tmpl w:val="E3C6C5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18" w15:restartNumberingAfterBreak="0">
    <w:nsid w:val="27D00201"/>
    <w:multiLevelType w:val="hybridMultilevel"/>
    <w:tmpl w:val="31784CB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19" w15:restartNumberingAfterBreak="0">
    <w:nsid w:val="27D14113"/>
    <w:multiLevelType w:val="hybridMultilevel"/>
    <w:tmpl w:val="741A7E3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20" w15:restartNumberingAfterBreak="0">
    <w:nsid w:val="27EA6428"/>
    <w:multiLevelType w:val="hybridMultilevel"/>
    <w:tmpl w:val="47C01FA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21" w15:restartNumberingAfterBreak="0">
    <w:nsid w:val="27F35052"/>
    <w:multiLevelType w:val="hybridMultilevel"/>
    <w:tmpl w:val="464E8E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22" w15:restartNumberingAfterBreak="0">
    <w:nsid w:val="27FF2B95"/>
    <w:multiLevelType w:val="hybridMultilevel"/>
    <w:tmpl w:val="5C92B0C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23" w15:restartNumberingAfterBreak="0">
    <w:nsid w:val="283705C4"/>
    <w:multiLevelType w:val="hybridMultilevel"/>
    <w:tmpl w:val="CD466F5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24" w15:restartNumberingAfterBreak="0">
    <w:nsid w:val="283B2A09"/>
    <w:multiLevelType w:val="hybridMultilevel"/>
    <w:tmpl w:val="CBEE038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25" w15:restartNumberingAfterBreak="0">
    <w:nsid w:val="284D3929"/>
    <w:multiLevelType w:val="hybridMultilevel"/>
    <w:tmpl w:val="0E9CEF7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26" w15:restartNumberingAfterBreak="0">
    <w:nsid w:val="284F0A4A"/>
    <w:multiLevelType w:val="hybridMultilevel"/>
    <w:tmpl w:val="F5543B0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27" w15:restartNumberingAfterBreak="0">
    <w:nsid w:val="286D14EF"/>
    <w:multiLevelType w:val="hybridMultilevel"/>
    <w:tmpl w:val="7CE25BB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28" w15:restartNumberingAfterBreak="0">
    <w:nsid w:val="287E1214"/>
    <w:multiLevelType w:val="hybridMultilevel"/>
    <w:tmpl w:val="5AD0327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29" w15:restartNumberingAfterBreak="0">
    <w:nsid w:val="28964D9D"/>
    <w:multiLevelType w:val="hybridMultilevel"/>
    <w:tmpl w:val="7D54688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30" w15:restartNumberingAfterBreak="0">
    <w:nsid w:val="28993A27"/>
    <w:multiLevelType w:val="hybridMultilevel"/>
    <w:tmpl w:val="4FD05D6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31" w15:restartNumberingAfterBreak="0">
    <w:nsid w:val="28A15981"/>
    <w:multiLevelType w:val="hybridMultilevel"/>
    <w:tmpl w:val="ECB8D10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32" w15:restartNumberingAfterBreak="0">
    <w:nsid w:val="28DE7B9E"/>
    <w:multiLevelType w:val="hybridMultilevel"/>
    <w:tmpl w:val="3EC683B0"/>
    <w:lvl w:ilvl="0" w:tplc="0407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33" w15:restartNumberingAfterBreak="0">
    <w:nsid w:val="29096970"/>
    <w:multiLevelType w:val="hybridMultilevel"/>
    <w:tmpl w:val="7B3641F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34" w15:restartNumberingAfterBreak="0">
    <w:nsid w:val="29142D8F"/>
    <w:multiLevelType w:val="hybridMultilevel"/>
    <w:tmpl w:val="EE56086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35" w15:restartNumberingAfterBreak="0">
    <w:nsid w:val="292362E3"/>
    <w:multiLevelType w:val="hybridMultilevel"/>
    <w:tmpl w:val="B6267EA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36" w15:restartNumberingAfterBreak="0">
    <w:nsid w:val="292D5ADA"/>
    <w:multiLevelType w:val="hybridMultilevel"/>
    <w:tmpl w:val="3408823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37" w15:restartNumberingAfterBreak="0">
    <w:nsid w:val="294868E8"/>
    <w:multiLevelType w:val="hybridMultilevel"/>
    <w:tmpl w:val="C5480BC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38" w15:restartNumberingAfterBreak="0">
    <w:nsid w:val="294C79AB"/>
    <w:multiLevelType w:val="hybridMultilevel"/>
    <w:tmpl w:val="AD8C72F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39" w15:restartNumberingAfterBreak="0">
    <w:nsid w:val="294F69CB"/>
    <w:multiLevelType w:val="hybridMultilevel"/>
    <w:tmpl w:val="C78E1E6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40" w15:restartNumberingAfterBreak="0">
    <w:nsid w:val="29671B2A"/>
    <w:multiLevelType w:val="hybridMultilevel"/>
    <w:tmpl w:val="A2CC148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41" w15:restartNumberingAfterBreak="0">
    <w:nsid w:val="296E1E5C"/>
    <w:multiLevelType w:val="hybridMultilevel"/>
    <w:tmpl w:val="DDA6AF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42" w15:restartNumberingAfterBreak="0">
    <w:nsid w:val="297932A1"/>
    <w:multiLevelType w:val="hybridMultilevel"/>
    <w:tmpl w:val="1A243E48"/>
    <w:lvl w:ilvl="0" w:tplc="0407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43" w15:restartNumberingAfterBreak="0">
    <w:nsid w:val="298C1009"/>
    <w:multiLevelType w:val="hybridMultilevel"/>
    <w:tmpl w:val="980A2DB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44" w15:restartNumberingAfterBreak="0">
    <w:nsid w:val="299160B3"/>
    <w:multiLevelType w:val="hybridMultilevel"/>
    <w:tmpl w:val="0FD2503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45" w15:restartNumberingAfterBreak="0">
    <w:nsid w:val="29B00031"/>
    <w:multiLevelType w:val="hybridMultilevel"/>
    <w:tmpl w:val="0B02B51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46" w15:restartNumberingAfterBreak="0">
    <w:nsid w:val="29C05E8E"/>
    <w:multiLevelType w:val="hybridMultilevel"/>
    <w:tmpl w:val="93FE06B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47" w15:restartNumberingAfterBreak="0">
    <w:nsid w:val="29C8281B"/>
    <w:multiLevelType w:val="hybridMultilevel"/>
    <w:tmpl w:val="7D5A7F7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48" w15:restartNumberingAfterBreak="0">
    <w:nsid w:val="29D16D54"/>
    <w:multiLevelType w:val="hybridMultilevel"/>
    <w:tmpl w:val="E6328E9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49" w15:restartNumberingAfterBreak="0">
    <w:nsid w:val="29E02093"/>
    <w:multiLevelType w:val="hybridMultilevel"/>
    <w:tmpl w:val="C396E81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50" w15:restartNumberingAfterBreak="0">
    <w:nsid w:val="29E745D5"/>
    <w:multiLevelType w:val="hybridMultilevel"/>
    <w:tmpl w:val="9770222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51" w15:restartNumberingAfterBreak="0">
    <w:nsid w:val="29E9135E"/>
    <w:multiLevelType w:val="hybridMultilevel"/>
    <w:tmpl w:val="85966BB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52" w15:restartNumberingAfterBreak="0">
    <w:nsid w:val="2A0D7F80"/>
    <w:multiLevelType w:val="hybridMultilevel"/>
    <w:tmpl w:val="271A8E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53" w15:restartNumberingAfterBreak="0">
    <w:nsid w:val="2A147C43"/>
    <w:multiLevelType w:val="hybridMultilevel"/>
    <w:tmpl w:val="CD66505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54" w15:restartNumberingAfterBreak="0">
    <w:nsid w:val="2A151825"/>
    <w:multiLevelType w:val="hybridMultilevel"/>
    <w:tmpl w:val="CF3A78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55" w15:restartNumberingAfterBreak="0">
    <w:nsid w:val="2A386DC3"/>
    <w:multiLevelType w:val="hybridMultilevel"/>
    <w:tmpl w:val="385CAE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56" w15:restartNumberingAfterBreak="0">
    <w:nsid w:val="2A4B4493"/>
    <w:multiLevelType w:val="hybridMultilevel"/>
    <w:tmpl w:val="136C67E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57" w15:restartNumberingAfterBreak="0">
    <w:nsid w:val="2A787450"/>
    <w:multiLevelType w:val="hybridMultilevel"/>
    <w:tmpl w:val="CFF2F32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58" w15:restartNumberingAfterBreak="0">
    <w:nsid w:val="2A7C0DAC"/>
    <w:multiLevelType w:val="hybridMultilevel"/>
    <w:tmpl w:val="6198654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59" w15:restartNumberingAfterBreak="0">
    <w:nsid w:val="2A89788D"/>
    <w:multiLevelType w:val="hybridMultilevel"/>
    <w:tmpl w:val="2530F0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60" w15:restartNumberingAfterBreak="0">
    <w:nsid w:val="2A8A2E65"/>
    <w:multiLevelType w:val="hybridMultilevel"/>
    <w:tmpl w:val="145448C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61" w15:restartNumberingAfterBreak="0">
    <w:nsid w:val="2A925D07"/>
    <w:multiLevelType w:val="hybridMultilevel"/>
    <w:tmpl w:val="49220E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62" w15:restartNumberingAfterBreak="0">
    <w:nsid w:val="2A9843B4"/>
    <w:multiLevelType w:val="hybridMultilevel"/>
    <w:tmpl w:val="0316DED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63" w15:restartNumberingAfterBreak="0">
    <w:nsid w:val="2AD61FE0"/>
    <w:multiLevelType w:val="hybridMultilevel"/>
    <w:tmpl w:val="336E48B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64" w15:restartNumberingAfterBreak="0">
    <w:nsid w:val="2AE678F5"/>
    <w:multiLevelType w:val="hybridMultilevel"/>
    <w:tmpl w:val="4394E0A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65" w15:restartNumberingAfterBreak="0">
    <w:nsid w:val="2B010954"/>
    <w:multiLevelType w:val="hybridMultilevel"/>
    <w:tmpl w:val="3F66B3A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66" w15:restartNumberingAfterBreak="0">
    <w:nsid w:val="2B064F87"/>
    <w:multiLevelType w:val="hybridMultilevel"/>
    <w:tmpl w:val="66AE8FC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67" w15:restartNumberingAfterBreak="0">
    <w:nsid w:val="2B2E391F"/>
    <w:multiLevelType w:val="hybridMultilevel"/>
    <w:tmpl w:val="324AC27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68" w15:restartNumberingAfterBreak="0">
    <w:nsid w:val="2B3017C3"/>
    <w:multiLevelType w:val="hybridMultilevel"/>
    <w:tmpl w:val="96EAF6B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69" w15:restartNumberingAfterBreak="0">
    <w:nsid w:val="2B4A6997"/>
    <w:multiLevelType w:val="hybridMultilevel"/>
    <w:tmpl w:val="01D2106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70" w15:restartNumberingAfterBreak="0">
    <w:nsid w:val="2B4B183B"/>
    <w:multiLevelType w:val="hybridMultilevel"/>
    <w:tmpl w:val="9A66D59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71" w15:restartNumberingAfterBreak="0">
    <w:nsid w:val="2B4B203D"/>
    <w:multiLevelType w:val="hybridMultilevel"/>
    <w:tmpl w:val="093C844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72" w15:restartNumberingAfterBreak="0">
    <w:nsid w:val="2B6C7EDB"/>
    <w:multiLevelType w:val="hybridMultilevel"/>
    <w:tmpl w:val="CCA8EF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73" w15:restartNumberingAfterBreak="0">
    <w:nsid w:val="2B8E24D1"/>
    <w:multiLevelType w:val="hybridMultilevel"/>
    <w:tmpl w:val="2E40DDA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74" w15:restartNumberingAfterBreak="0">
    <w:nsid w:val="2B9C3A77"/>
    <w:multiLevelType w:val="hybridMultilevel"/>
    <w:tmpl w:val="6C2E846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75" w15:restartNumberingAfterBreak="0">
    <w:nsid w:val="2BAA56A5"/>
    <w:multiLevelType w:val="hybridMultilevel"/>
    <w:tmpl w:val="5FDE3EE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76" w15:restartNumberingAfterBreak="0">
    <w:nsid w:val="2BB33EC1"/>
    <w:multiLevelType w:val="hybridMultilevel"/>
    <w:tmpl w:val="6E3ECC5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77" w15:restartNumberingAfterBreak="0">
    <w:nsid w:val="2BB915DF"/>
    <w:multiLevelType w:val="hybridMultilevel"/>
    <w:tmpl w:val="7B6A04F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78" w15:restartNumberingAfterBreak="0">
    <w:nsid w:val="2BBB5406"/>
    <w:multiLevelType w:val="hybridMultilevel"/>
    <w:tmpl w:val="4954AF0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79" w15:restartNumberingAfterBreak="0">
    <w:nsid w:val="2BC611A3"/>
    <w:multiLevelType w:val="hybridMultilevel"/>
    <w:tmpl w:val="B02AD6D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80" w15:restartNumberingAfterBreak="0">
    <w:nsid w:val="2BCE3DF7"/>
    <w:multiLevelType w:val="hybridMultilevel"/>
    <w:tmpl w:val="BEBEF0E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81" w15:restartNumberingAfterBreak="0">
    <w:nsid w:val="2BEA5BCF"/>
    <w:multiLevelType w:val="hybridMultilevel"/>
    <w:tmpl w:val="A7EA2D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82" w15:restartNumberingAfterBreak="0">
    <w:nsid w:val="2C0731A5"/>
    <w:multiLevelType w:val="hybridMultilevel"/>
    <w:tmpl w:val="9FA63AE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83" w15:restartNumberingAfterBreak="0">
    <w:nsid w:val="2C184740"/>
    <w:multiLevelType w:val="hybridMultilevel"/>
    <w:tmpl w:val="54C8F5F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84" w15:restartNumberingAfterBreak="0">
    <w:nsid w:val="2C2C3C7B"/>
    <w:multiLevelType w:val="hybridMultilevel"/>
    <w:tmpl w:val="F0A2078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85" w15:restartNumberingAfterBreak="0">
    <w:nsid w:val="2C34754B"/>
    <w:multiLevelType w:val="hybridMultilevel"/>
    <w:tmpl w:val="2B4ECDA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86" w15:restartNumberingAfterBreak="0">
    <w:nsid w:val="2C480A08"/>
    <w:multiLevelType w:val="hybridMultilevel"/>
    <w:tmpl w:val="F06028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87" w15:restartNumberingAfterBreak="0">
    <w:nsid w:val="2C480C20"/>
    <w:multiLevelType w:val="hybridMultilevel"/>
    <w:tmpl w:val="95541D0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88" w15:restartNumberingAfterBreak="0">
    <w:nsid w:val="2C65694E"/>
    <w:multiLevelType w:val="hybridMultilevel"/>
    <w:tmpl w:val="63288D5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89" w15:restartNumberingAfterBreak="0">
    <w:nsid w:val="2C741AFC"/>
    <w:multiLevelType w:val="hybridMultilevel"/>
    <w:tmpl w:val="B7A0E6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90" w15:restartNumberingAfterBreak="0">
    <w:nsid w:val="2C754B04"/>
    <w:multiLevelType w:val="hybridMultilevel"/>
    <w:tmpl w:val="20F830E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91" w15:restartNumberingAfterBreak="0">
    <w:nsid w:val="2CAD2F5F"/>
    <w:multiLevelType w:val="hybridMultilevel"/>
    <w:tmpl w:val="249AA8B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92" w15:restartNumberingAfterBreak="0">
    <w:nsid w:val="2CAE5DB4"/>
    <w:multiLevelType w:val="hybridMultilevel"/>
    <w:tmpl w:val="290627D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93" w15:restartNumberingAfterBreak="0">
    <w:nsid w:val="2CB131B2"/>
    <w:multiLevelType w:val="hybridMultilevel"/>
    <w:tmpl w:val="77B6E6A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94" w15:restartNumberingAfterBreak="0">
    <w:nsid w:val="2CB729FC"/>
    <w:multiLevelType w:val="hybridMultilevel"/>
    <w:tmpl w:val="A6A69AAC"/>
    <w:lvl w:ilvl="0" w:tplc="FFFFFFF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95" w15:restartNumberingAfterBreak="0">
    <w:nsid w:val="2CC41A09"/>
    <w:multiLevelType w:val="hybridMultilevel"/>
    <w:tmpl w:val="1B3EA4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96" w15:restartNumberingAfterBreak="0">
    <w:nsid w:val="2CC705ED"/>
    <w:multiLevelType w:val="hybridMultilevel"/>
    <w:tmpl w:val="0E3C947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97" w15:restartNumberingAfterBreak="0">
    <w:nsid w:val="2CCF4D86"/>
    <w:multiLevelType w:val="hybridMultilevel"/>
    <w:tmpl w:val="9BE04EC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98" w15:restartNumberingAfterBreak="0">
    <w:nsid w:val="2CD1128D"/>
    <w:multiLevelType w:val="hybridMultilevel"/>
    <w:tmpl w:val="C794233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99" w15:restartNumberingAfterBreak="0">
    <w:nsid w:val="2CDE6A1C"/>
    <w:multiLevelType w:val="hybridMultilevel"/>
    <w:tmpl w:val="1CDA2FA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00" w15:restartNumberingAfterBreak="0">
    <w:nsid w:val="2D28105D"/>
    <w:multiLevelType w:val="hybridMultilevel"/>
    <w:tmpl w:val="C77C74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01" w15:restartNumberingAfterBreak="0">
    <w:nsid w:val="2D38052A"/>
    <w:multiLevelType w:val="hybridMultilevel"/>
    <w:tmpl w:val="A7283C5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02" w15:restartNumberingAfterBreak="0">
    <w:nsid w:val="2D3D37EA"/>
    <w:multiLevelType w:val="hybridMultilevel"/>
    <w:tmpl w:val="B35AFF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03" w15:restartNumberingAfterBreak="0">
    <w:nsid w:val="2D40315B"/>
    <w:multiLevelType w:val="hybridMultilevel"/>
    <w:tmpl w:val="4BCC419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04" w15:restartNumberingAfterBreak="0">
    <w:nsid w:val="2D427A2B"/>
    <w:multiLevelType w:val="hybridMultilevel"/>
    <w:tmpl w:val="080C05F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05" w15:restartNumberingAfterBreak="0">
    <w:nsid w:val="2D4F7BB3"/>
    <w:multiLevelType w:val="hybridMultilevel"/>
    <w:tmpl w:val="B09A906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06" w15:restartNumberingAfterBreak="0">
    <w:nsid w:val="2D5840D6"/>
    <w:multiLevelType w:val="hybridMultilevel"/>
    <w:tmpl w:val="34AAC57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07" w15:restartNumberingAfterBreak="0">
    <w:nsid w:val="2D6E1913"/>
    <w:multiLevelType w:val="hybridMultilevel"/>
    <w:tmpl w:val="449472C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08" w15:restartNumberingAfterBreak="0">
    <w:nsid w:val="2DB65C6D"/>
    <w:multiLevelType w:val="hybridMultilevel"/>
    <w:tmpl w:val="3808E9E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09" w15:restartNumberingAfterBreak="0">
    <w:nsid w:val="2DC46B20"/>
    <w:multiLevelType w:val="hybridMultilevel"/>
    <w:tmpl w:val="E34EB9A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10" w15:restartNumberingAfterBreak="0">
    <w:nsid w:val="2DFD7870"/>
    <w:multiLevelType w:val="hybridMultilevel"/>
    <w:tmpl w:val="65CA762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11" w15:restartNumberingAfterBreak="0">
    <w:nsid w:val="2E3739B1"/>
    <w:multiLevelType w:val="hybridMultilevel"/>
    <w:tmpl w:val="0C70938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12" w15:restartNumberingAfterBreak="0">
    <w:nsid w:val="2E472438"/>
    <w:multiLevelType w:val="hybridMultilevel"/>
    <w:tmpl w:val="4C8634D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13" w15:restartNumberingAfterBreak="0">
    <w:nsid w:val="2E5833A9"/>
    <w:multiLevelType w:val="hybridMultilevel"/>
    <w:tmpl w:val="4AF8A3D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14" w15:restartNumberingAfterBreak="0">
    <w:nsid w:val="2E7F76D5"/>
    <w:multiLevelType w:val="hybridMultilevel"/>
    <w:tmpl w:val="1DDE408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15" w15:restartNumberingAfterBreak="0">
    <w:nsid w:val="2E8F6B50"/>
    <w:multiLevelType w:val="hybridMultilevel"/>
    <w:tmpl w:val="38E0587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16" w15:restartNumberingAfterBreak="0">
    <w:nsid w:val="2EC73EE0"/>
    <w:multiLevelType w:val="hybridMultilevel"/>
    <w:tmpl w:val="A4BE98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17" w15:restartNumberingAfterBreak="0">
    <w:nsid w:val="2EE00C43"/>
    <w:multiLevelType w:val="hybridMultilevel"/>
    <w:tmpl w:val="50DC604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18" w15:restartNumberingAfterBreak="0">
    <w:nsid w:val="2EE1385A"/>
    <w:multiLevelType w:val="hybridMultilevel"/>
    <w:tmpl w:val="25BACEB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19" w15:restartNumberingAfterBreak="0">
    <w:nsid w:val="2EEB1F3A"/>
    <w:multiLevelType w:val="hybridMultilevel"/>
    <w:tmpl w:val="3BA0FC8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20" w15:restartNumberingAfterBreak="0">
    <w:nsid w:val="2EEE0A83"/>
    <w:multiLevelType w:val="hybridMultilevel"/>
    <w:tmpl w:val="CAB6207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21" w15:restartNumberingAfterBreak="0">
    <w:nsid w:val="2EF525B9"/>
    <w:multiLevelType w:val="hybridMultilevel"/>
    <w:tmpl w:val="C284C81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22" w15:restartNumberingAfterBreak="0">
    <w:nsid w:val="2EF53175"/>
    <w:multiLevelType w:val="hybridMultilevel"/>
    <w:tmpl w:val="267CE42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23" w15:restartNumberingAfterBreak="0">
    <w:nsid w:val="2EF77141"/>
    <w:multiLevelType w:val="hybridMultilevel"/>
    <w:tmpl w:val="1054C55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24" w15:restartNumberingAfterBreak="0">
    <w:nsid w:val="2EFE071D"/>
    <w:multiLevelType w:val="hybridMultilevel"/>
    <w:tmpl w:val="3208A7B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25" w15:restartNumberingAfterBreak="0">
    <w:nsid w:val="2F064803"/>
    <w:multiLevelType w:val="hybridMultilevel"/>
    <w:tmpl w:val="D58A97C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26" w15:restartNumberingAfterBreak="0">
    <w:nsid w:val="2F0B68AA"/>
    <w:multiLevelType w:val="hybridMultilevel"/>
    <w:tmpl w:val="FB8A8C2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27" w15:restartNumberingAfterBreak="0">
    <w:nsid w:val="2F1565B1"/>
    <w:multiLevelType w:val="hybridMultilevel"/>
    <w:tmpl w:val="2B8ABDE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28" w15:restartNumberingAfterBreak="0">
    <w:nsid w:val="2F411E6F"/>
    <w:multiLevelType w:val="hybridMultilevel"/>
    <w:tmpl w:val="7DCED35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29" w15:restartNumberingAfterBreak="0">
    <w:nsid w:val="2F493F53"/>
    <w:multiLevelType w:val="hybridMultilevel"/>
    <w:tmpl w:val="40D818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30" w15:restartNumberingAfterBreak="0">
    <w:nsid w:val="2F4B1260"/>
    <w:multiLevelType w:val="hybridMultilevel"/>
    <w:tmpl w:val="3EEAE5C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31" w15:restartNumberingAfterBreak="0">
    <w:nsid w:val="2F504E45"/>
    <w:multiLevelType w:val="hybridMultilevel"/>
    <w:tmpl w:val="D944A63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32" w15:restartNumberingAfterBreak="0">
    <w:nsid w:val="2F661E35"/>
    <w:multiLevelType w:val="hybridMultilevel"/>
    <w:tmpl w:val="14623D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33" w15:restartNumberingAfterBreak="0">
    <w:nsid w:val="2F6B5032"/>
    <w:multiLevelType w:val="hybridMultilevel"/>
    <w:tmpl w:val="8BD4E42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34" w15:restartNumberingAfterBreak="0">
    <w:nsid w:val="2F6C70B7"/>
    <w:multiLevelType w:val="hybridMultilevel"/>
    <w:tmpl w:val="EAFC46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35" w15:restartNumberingAfterBreak="0">
    <w:nsid w:val="2F7728E3"/>
    <w:multiLevelType w:val="hybridMultilevel"/>
    <w:tmpl w:val="8F9CF37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36" w15:restartNumberingAfterBreak="0">
    <w:nsid w:val="2F823CEB"/>
    <w:multiLevelType w:val="hybridMultilevel"/>
    <w:tmpl w:val="6554CC1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37" w15:restartNumberingAfterBreak="0">
    <w:nsid w:val="2F853511"/>
    <w:multiLevelType w:val="hybridMultilevel"/>
    <w:tmpl w:val="37B802F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38" w15:restartNumberingAfterBreak="0">
    <w:nsid w:val="2F8F3F29"/>
    <w:multiLevelType w:val="hybridMultilevel"/>
    <w:tmpl w:val="852A291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39" w15:restartNumberingAfterBreak="0">
    <w:nsid w:val="2F940ECA"/>
    <w:multiLevelType w:val="hybridMultilevel"/>
    <w:tmpl w:val="058654C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40" w15:restartNumberingAfterBreak="0">
    <w:nsid w:val="2F9A743E"/>
    <w:multiLevelType w:val="hybridMultilevel"/>
    <w:tmpl w:val="615ED60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41" w15:restartNumberingAfterBreak="0">
    <w:nsid w:val="2F9E0533"/>
    <w:multiLevelType w:val="hybridMultilevel"/>
    <w:tmpl w:val="2D1AA6E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42" w15:restartNumberingAfterBreak="0">
    <w:nsid w:val="2FA05B25"/>
    <w:multiLevelType w:val="hybridMultilevel"/>
    <w:tmpl w:val="B62C265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43" w15:restartNumberingAfterBreak="0">
    <w:nsid w:val="2FB903FC"/>
    <w:multiLevelType w:val="hybridMultilevel"/>
    <w:tmpl w:val="1254746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44" w15:restartNumberingAfterBreak="0">
    <w:nsid w:val="2FC42050"/>
    <w:multiLevelType w:val="hybridMultilevel"/>
    <w:tmpl w:val="89D4358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45" w15:restartNumberingAfterBreak="0">
    <w:nsid w:val="2FCF42B3"/>
    <w:multiLevelType w:val="hybridMultilevel"/>
    <w:tmpl w:val="02DE544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46" w15:restartNumberingAfterBreak="0">
    <w:nsid w:val="30166CCC"/>
    <w:multiLevelType w:val="hybridMultilevel"/>
    <w:tmpl w:val="27E2785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47" w15:restartNumberingAfterBreak="0">
    <w:nsid w:val="30211201"/>
    <w:multiLevelType w:val="hybridMultilevel"/>
    <w:tmpl w:val="A77E3B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48" w15:restartNumberingAfterBreak="0">
    <w:nsid w:val="30294A8B"/>
    <w:multiLevelType w:val="hybridMultilevel"/>
    <w:tmpl w:val="0A024AD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49" w15:restartNumberingAfterBreak="0">
    <w:nsid w:val="303D3EA9"/>
    <w:multiLevelType w:val="hybridMultilevel"/>
    <w:tmpl w:val="2F5C5CA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50" w15:restartNumberingAfterBreak="0">
    <w:nsid w:val="303D47CA"/>
    <w:multiLevelType w:val="hybridMultilevel"/>
    <w:tmpl w:val="919CB34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51" w15:restartNumberingAfterBreak="0">
    <w:nsid w:val="30655C5E"/>
    <w:multiLevelType w:val="hybridMultilevel"/>
    <w:tmpl w:val="7830687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52" w15:restartNumberingAfterBreak="0">
    <w:nsid w:val="308C2078"/>
    <w:multiLevelType w:val="hybridMultilevel"/>
    <w:tmpl w:val="BCBAE0E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53" w15:restartNumberingAfterBreak="0">
    <w:nsid w:val="30AE34BD"/>
    <w:multiLevelType w:val="hybridMultilevel"/>
    <w:tmpl w:val="F4D8B77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54" w15:restartNumberingAfterBreak="0">
    <w:nsid w:val="30C53AAB"/>
    <w:multiLevelType w:val="hybridMultilevel"/>
    <w:tmpl w:val="8D28AFC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55" w15:restartNumberingAfterBreak="0">
    <w:nsid w:val="30C82E35"/>
    <w:multiLevelType w:val="hybridMultilevel"/>
    <w:tmpl w:val="D6D6571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56" w15:restartNumberingAfterBreak="0">
    <w:nsid w:val="30D76E2A"/>
    <w:multiLevelType w:val="hybridMultilevel"/>
    <w:tmpl w:val="2DC4294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57" w15:restartNumberingAfterBreak="0">
    <w:nsid w:val="30D81863"/>
    <w:multiLevelType w:val="hybridMultilevel"/>
    <w:tmpl w:val="71AC40F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58" w15:restartNumberingAfterBreak="0">
    <w:nsid w:val="30E75120"/>
    <w:multiLevelType w:val="hybridMultilevel"/>
    <w:tmpl w:val="11CC10F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59" w15:restartNumberingAfterBreak="0">
    <w:nsid w:val="30EA465C"/>
    <w:multiLevelType w:val="hybridMultilevel"/>
    <w:tmpl w:val="EB20BF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60" w15:restartNumberingAfterBreak="0">
    <w:nsid w:val="30F25E73"/>
    <w:multiLevelType w:val="hybridMultilevel"/>
    <w:tmpl w:val="68B2F8F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61" w15:restartNumberingAfterBreak="0">
    <w:nsid w:val="31147BBC"/>
    <w:multiLevelType w:val="hybridMultilevel"/>
    <w:tmpl w:val="463E1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62" w15:restartNumberingAfterBreak="0">
    <w:nsid w:val="31320F05"/>
    <w:multiLevelType w:val="hybridMultilevel"/>
    <w:tmpl w:val="B3BE08A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63" w15:restartNumberingAfterBreak="0">
    <w:nsid w:val="313C0D0D"/>
    <w:multiLevelType w:val="hybridMultilevel"/>
    <w:tmpl w:val="D228DD0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64" w15:restartNumberingAfterBreak="0">
    <w:nsid w:val="31511A7B"/>
    <w:multiLevelType w:val="hybridMultilevel"/>
    <w:tmpl w:val="4CD055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65" w15:restartNumberingAfterBreak="0">
    <w:nsid w:val="31635FE2"/>
    <w:multiLevelType w:val="hybridMultilevel"/>
    <w:tmpl w:val="75C0E74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66" w15:restartNumberingAfterBreak="0">
    <w:nsid w:val="31762C6D"/>
    <w:multiLevelType w:val="hybridMultilevel"/>
    <w:tmpl w:val="387E8DE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67" w15:restartNumberingAfterBreak="0">
    <w:nsid w:val="318F0679"/>
    <w:multiLevelType w:val="hybridMultilevel"/>
    <w:tmpl w:val="EBCA309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68" w15:restartNumberingAfterBreak="0">
    <w:nsid w:val="31A24C85"/>
    <w:multiLevelType w:val="hybridMultilevel"/>
    <w:tmpl w:val="C4FA402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69" w15:restartNumberingAfterBreak="0">
    <w:nsid w:val="31A700D4"/>
    <w:multiLevelType w:val="hybridMultilevel"/>
    <w:tmpl w:val="CD84E80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70" w15:restartNumberingAfterBreak="0">
    <w:nsid w:val="31B3695F"/>
    <w:multiLevelType w:val="hybridMultilevel"/>
    <w:tmpl w:val="6F72C9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71" w15:restartNumberingAfterBreak="0">
    <w:nsid w:val="31BB7EEF"/>
    <w:multiLevelType w:val="hybridMultilevel"/>
    <w:tmpl w:val="D2F6DB7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72" w15:restartNumberingAfterBreak="0">
    <w:nsid w:val="31E60A71"/>
    <w:multiLevelType w:val="hybridMultilevel"/>
    <w:tmpl w:val="780CD48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73" w15:restartNumberingAfterBreak="0">
    <w:nsid w:val="31E60FB6"/>
    <w:multiLevelType w:val="hybridMultilevel"/>
    <w:tmpl w:val="B79C4C3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74" w15:restartNumberingAfterBreak="0">
    <w:nsid w:val="31E96472"/>
    <w:multiLevelType w:val="hybridMultilevel"/>
    <w:tmpl w:val="6FC4485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75" w15:restartNumberingAfterBreak="0">
    <w:nsid w:val="31F0775C"/>
    <w:multiLevelType w:val="hybridMultilevel"/>
    <w:tmpl w:val="A9BCFC4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76" w15:restartNumberingAfterBreak="0">
    <w:nsid w:val="32076A76"/>
    <w:multiLevelType w:val="hybridMultilevel"/>
    <w:tmpl w:val="142C426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77" w15:restartNumberingAfterBreak="0">
    <w:nsid w:val="32104DAA"/>
    <w:multiLevelType w:val="hybridMultilevel"/>
    <w:tmpl w:val="910ABF1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78" w15:restartNumberingAfterBreak="0">
    <w:nsid w:val="32133E70"/>
    <w:multiLevelType w:val="hybridMultilevel"/>
    <w:tmpl w:val="06124E1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79" w15:restartNumberingAfterBreak="0">
    <w:nsid w:val="321D3974"/>
    <w:multiLevelType w:val="hybridMultilevel"/>
    <w:tmpl w:val="C22C9E9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80" w15:restartNumberingAfterBreak="0">
    <w:nsid w:val="322B4B97"/>
    <w:multiLevelType w:val="hybridMultilevel"/>
    <w:tmpl w:val="15E0AF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81" w15:restartNumberingAfterBreak="0">
    <w:nsid w:val="323B4413"/>
    <w:multiLevelType w:val="hybridMultilevel"/>
    <w:tmpl w:val="B1CA2E0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82" w15:restartNumberingAfterBreak="0">
    <w:nsid w:val="324112C0"/>
    <w:multiLevelType w:val="hybridMultilevel"/>
    <w:tmpl w:val="26BEB7B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83" w15:restartNumberingAfterBreak="0">
    <w:nsid w:val="32437575"/>
    <w:multiLevelType w:val="hybridMultilevel"/>
    <w:tmpl w:val="A49EDF7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84" w15:restartNumberingAfterBreak="0">
    <w:nsid w:val="32604324"/>
    <w:multiLevelType w:val="hybridMultilevel"/>
    <w:tmpl w:val="F53C9E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85" w15:restartNumberingAfterBreak="0">
    <w:nsid w:val="326D44A9"/>
    <w:multiLevelType w:val="hybridMultilevel"/>
    <w:tmpl w:val="AC62C7B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86" w15:restartNumberingAfterBreak="0">
    <w:nsid w:val="32825B50"/>
    <w:multiLevelType w:val="hybridMultilevel"/>
    <w:tmpl w:val="B80C4D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87" w15:restartNumberingAfterBreak="0">
    <w:nsid w:val="3294149E"/>
    <w:multiLevelType w:val="hybridMultilevel"/>
    <w:tmpl w:val="70DADBD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88" w15:restartNumberingAfterBreak="0">
    <w:nsid w:val="32941684"/>
    <w:multiLevelType w:val="hybridMultilevel"/>
    <w:tmpl w:val="0F8CE6E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89" w15:restartNumberingAfterBreak="0">
    <w:nsid w:val="32B44E1A"/>
    <w:multiLevelType w:val="hybridMultilevel"/>
    <w:tmpl w:val="172AEC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90" w15:restartNumberingAfterBreak="0">
    <w:nsid w:val="32B57683"/>
    <w:multiLevelType w:val="hybridMultilevel"/>
    <w:tmpl w:val="8D1CEA2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91" w15:restartNumberingAfterBreak="0">
    <w:nsid w:val="32CC700E"/>
    <w:multiLevelType w:val="hybridMultilevel"/>
    <w:tmpl w:val="FBAECE4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92" w15:restartNumberingAfterBreak="0">
    <w:nsid w:val="32D37911"/>
    <w:multiLevelType w:val="hybridMultilevel"/>
    <w:tmpl w:val="ABEE331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93" w15:restartNumberingAfterBreak="0">
    <w:nsid w:val="32F05182"/>
    <w:multiLevelType w:val="hybridMultilevel"/>
    <w:tmpl w:val="8236E0D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94" w15:restartNumberingAfterBreak="0">
    <w:nsid w:val="33061794"/>
    <w:multiLevelType w:val="hybridMultilevel"/>
    <w:tmpl w:val="95C6499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95" w15:restartNumberingAfterBreak="0">
    <w:nsid w:val="33127A77"/>
    <w:multiLevelType w:val="hybridMultilevel"/>
    <w:tmpl w:val="15328D8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96" w15:restartNumberingAfterBreak="0">
    <w:nsid w:val="331F5DCC"/>
    <w:multiLevelType w:val="hybridMultilevel"/>
    <w:tmpl w:val="4B66F93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97" w15:restartNumberingAfterBreak="0">
    <w:nsid w:val="332B3921"/>
    <w:multiLevelType w:val="hybridMultilevel"/>
    <w:tmpl w:val="D14CE15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98" w15:restartNumberingAfterBreak="0">
    <w:nsid w:val="33404C4A"/>
    <w:multiLevelType w:val="hybridMultilevel"/>
    <w:tmpl w:val="ED183C0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99" w15:restartNumberingAfterBreak="0">
    <w:nsid w:val="334517FE"/>
    <w:multiLevelType w:val="hybridMultilevel"/>
    <w:tmpl w:val="3C667CC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00" w15:restartNumberingAfterBreak="0">
    <w:nsid w:val="334764B3"/>
    <w:multiLevelType w:val="hybridMultilevel"/>
    <w:tmpl w:val="DFDA33E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01" w15:restartNumberingAfterBreak="0">
    <w:nsid w:val="334775D8"/>
    <w:multiLevelType w:val="hybridMultilevel"/>
    <w:tmpl w:val="42AC152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02" w15:restartNumberingAfterBreak="0">
    <w:nsid w:val="334A4C00"/>
    <w:multiLevelType w:val="hybridMultilevel"/>
    <w:tmpl w:val="9C18C72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03" w15:restartNumberingAfterBreak="0">
    <w:nsid w:val="334D446C"/>
    <w:multiLevelType w:val="hybridMultilevel"/>
    <w:tmpl w:val="4136379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04" w15:restartNumberingAfterBreak="0">
    <w:nsid w:val="334E67A6"/>
    <w:multiLevelType w:val="hybridMultilevel"/>
    <w:tmpl w:val="11A0947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05" w15:restartNumberingAfterBreak="0">
    <w:nsid w:val="338373ED"/>
    <w:multiLevelType w:val="hybridMultilevel"/>
    <w:tmpl w:val="5B40F8A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06" w15:restartNumberingAfterBreak="0">
    <w:nsid w:val="338A6A4A"/>
    <w:multiLevelType w:val="hybridMultilevel"/>
    <w:tmpl w:val="B450FC2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07" w15:restartNumberingAfterBreak="0">
    <w:nsid w:val="338C4DD0"/>
    <w:multiLevelType w:val="hybridMultilevel"/>
    <w:tmpl w:val="C7EE946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08" w15:restartNumberingAfterBreak="0">
    <w:nsid w:val="338E7C65"/>
    <w:multiLevelType w:val="hybridMultilevel"/>
    <w:tmpl w:val="168EB9C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09" w15:restartNumberingAfterBreak="0">
    <w:nsid w:val="33917A24"/>
    <w:multiLevelType w:val="hybridMultilevel"/>
    <w:tmpl w:val="135AAC82"/>
    <w:lvl w:ilvl="0" w:tplc="FFFFFFF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10" w15:restartNumberingAfterBreak="0">
    <w:nsid w:val="339A6160"/>
    <w:multiLevelType w:val="hybridMultilevel"/>
    <w:tmpl w:val="F8C2E6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11" w15:restartNumberingAfterBreak="0">
    <w:nsid w:val="33A0439C"/>
    <w:multiLevelType w:val="hybridMultilevel"/>
    <w:tmpl w:val="E612D57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12" w15:restartNumberingAfterBreak="0">
    <w:nsid w:val="33A50405"/>
    <w:multiLevelType w:val="hybridMultilevel"/>
    <w:tmpl w:val="C6FAF3FC"/>
    <w:lvl w:ilvl="0" w:tplc="FFFFFFF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13" w15:restartNumberingAfterBreak="0">
    <w:nsid w:val="33AA35FB"/>
    <w:multiLevelType w:val="hybridMultilevel"/>
    <w:tmpl w:val="44BA272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14" w15:restartNumberingAfterBreak="0">
    <w:nsid w:val="33C37D80"/>
    <w:multiLevelType w:val="hybridMultilevel"/>
    <w:tmpl w:val="EEF831B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15" w15:restartNumberingAfterBreak="0">
    <w:nsid w:val="33D52989"/>
    <w:multiLevelType w:val="hybridMultilevel"/>
    <w:tmpl w:val="5284FD8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16" w15:restartNumberingAfterBreak="0">
    <w:nsid w:val="340021C9"/>
    <w:multiLevelType w:val="hybridMultilevel"/>
    <w:tmpl w:val="BFA8379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17" w15:restartNumberingAfterBreak="0">
    <w:nsid w:val="34030430"/>
    <w:multiLevelType w:val="hybridMultilevel"/>
    <w:tmpl w:val="A5369BE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18" w15:restartNumberingAfterBreak="0">
    <w:nsid w:val="3404348E"/>
    <w:multiLevelType w:val="hybridMultilevel"/>
    <w:tmpl w:val="BCE2D6A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19" w15:restartNumberingAfterBreak="0">
    <w:nsid w:val="3404381E"/>
    <w:multiLevelType w:val="hybridMultilevel"/>
    <w:tmpl w:val="42F4E7D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20" w15:restartNumberingAfterBreak="0">
    <w:nsid w:val="340C7B6C"/>
    <w:multiLevelType w:val="hybridMultilevel"/>
    <w:tmpl w:val="63120F7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21" w15:restartNumberingAfterBreak="0">
    <w:nsid w:val="341D0723"/>
    <w:multiLevelType w:val="hybridMultilevel"/>
    <w:tmpl w:val="EC2AA08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22" w15:restartNumberingAfterBreak="0">
    <w:nsid w:val="342D5020"/>
    <w:multiLevelType w:val="hybridMultilevel"/>
    <w:tmpl w:val="31DAF35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23" w15:restartNumberingAfterBreak="0">
    <w:nsid w:val="34490BAC"/>
    <w:multiLevelType w:val="hybridMultilevel"/>
    <w:tmpl w:val="A8A6865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24" w15:restartNumberingAfterBreak="0">
    <w:nsid w:val="345022B5"/>
    <w:multiLevelType w:val="hybridMultilevel"/>
    <w:tmpl w:val="4BEC168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25" w15:restartNumberingAfterBreak="0">
    <w:nsid w:val="345A20E6"/>
    <w:multiLevelType w:val="hybridMultilevel"/>
    <w:tmpl w:val="8CF88AF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26" w15:restartNumberingAfterBreak="0">
    <w:nsid w:val="345E477C"/>
    <w:multiLevelType w:val="hybridMultilevel"/>
    <w:tmpl w:val="3C1C55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27" w15:restartNumberingAfterBreak="0">
    <w:nsid w:val="34706FBA"/>
    <w:multiLevelType w:val="hybridMultilevel"/>
    <w:tmpl w:val="0FE07BB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28" w15:restartNumberingAfterBreak="0">
    <w:nsid w:val="348D44B7"/>
    <w:multiLevelType w:val="hybridMultilevel"/>
    <w:tmpl w:val="D28AB41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29" w15:restartNumberingAfterBreak="0">
    <w:nsid w:val="34A72FD2"/>
    <w:multiLevelType w:val="hybridMultilevel"/>
    <w:tmpl w:val="7F96122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30" w15:restartNumberingAfterBreak="0">
    <w:nsid w:val="34B36953"/>
    <w:multiLevelType w:val="hybridMultilevel"/>
    <w:tmpl w:val="B13E258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31" w15:restartNumberingAfterBreak="0">
    <w:nsid w:val="34D049C3"/>
    <w:multiLevelType w:val="hybridMultilevel"/>
    <w:tmpl w:val="E358495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32" w15:restartNumberingAfterBreak="0">
    <w:nsid w:val="34E32C61"/>
    <w:multiLevelType w:val="hybridMultilevel"/>
    <w:tmpl w:val="9A52A82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33" w15:restartNumberingAfterBreak="0">
    <w:nsid w:val="34EA2D28"/>
    <w:multiLevelType w:val="hybridMultilevel"/>
    <w:tmpl w:val="2756528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34" w15:restartNumberingAfterBreak="0">
    <w:nsid w:val="34F3067B"/>
    <w:multiLevelType w:val="hybridMultilevel"/>
    <w:tmpl w:val="89CA73B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35" w15:restartNumberingAfterBreak="0">
    <w:nsid w:val="3529336F"/>
    <w:multiLevelType w:val="hybridMultilevel"/>
    <w:tmpl w:val="F522DE1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36" w15:restartNumberingAfterBreak="0">
    <w:nsid w:val="353F7C00"/>
    <w:multiLevelType w:val="hybridMultilevel"/>
    <w:tmpl w:val="B7F840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37" w15:restartNumberingAfterBreak="0">
    <w:nsid w:val="35676C82"/>
    <w:multiLevelType w:val="hybridMultilevel"/>
    <w:tmpl w:val="F2B6F6E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38" w15:restartNumberingAfterBreak="0">
    <w:nsid w:val="3580288F"/>
    <w:multiLevelType w:val="hybridMultilevel"/>
    <w:tmpl w:val="696CE35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39" w15:restartNumberingAfterBreak="0">
    <w:nsid w:val="35913931"/>
    <w:multiLevelType w:val="hybridMultilevel"/>
    <w:tmpl w:val="BADAE60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40" w15:restartNumberingAfterBreak="0">
    <w:nsid w:val="35A00289"/>
    <w:multiLevelType w:val="hybridMultilevel"/>
    <w:tmpl w:val="C7B068BE"/>
    <w:lvl w:ilvl="0" w:tplc="FFFFFFF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41" w15:restartNumberingAfterBreak="0">
    <w:nsid w:val="35C87BBE"/>
    <w:multiLevelType w:val="hybridMultilevel"/>
    <w:tmpl w:val="E294F3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42" w15:restartNumberingAfterBreak="0">
    <w:nsid w:val="35C87D24"/>
    <w:multiLevelType w:val="hybridMultilevel"/>
    <w:tmpl w:val="6504D97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43" w15:restartNumberingAfterBreak="0">
    <w:nsid w:val="35DF67B1"/>
    <w:multiLevelType w:val="hybridMultilevel"/>
    <w:tmpl w:val="75828B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44" w15:restartNumberingAfterBreak="0">
    <w:nsid w:val="35E7108F"/>
    <w:multiLevelType w:val="hybridMultilevel"/>
    <w:tmpl w:val="071031E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45" w15:restartNumberingAfterBreak="0">
    <w:nsid w:val="35ED743B"/>
    <w:multiLevelType w:val="hybridMultilevel"/>
    <w:tmpl w:val="414A2E6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46" w15:restartNumberingAfterBreak="0">
    <w:nsid w:val="36081034"/>
    <w:multiLevelType w:val="hybridMultilevel"/>
    <w:tmpl w:val="9846369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47" w15:restartNumberingAfterBreak="0">
    <w:nsid w:val="360B7BA2"/>
    <w:multiLevelType w:val="hybridMultilevel"/>
    <w:tmpl w:val="7EDE7EE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48" w15:restartNumberingAfterBreak="0">
    <w:nsid w:val="36146BBC"/>
    <w:multiLevelType w:val="hybridMultilevel"/>
    <w:tmpl w:val="97BEF56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49" w15:restartNumberingAfterBreak="0">
    <w:nsid w:val="361A334E"/>
    <w:multiLevelType w:val="hybridMultilevel"/>
    <w:tmpl w:val="CF7E997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50" w15:restartNumberingAfterBreak="0">
    <w:nsid w:val="361B7676"/>
    <w:multiLevelType w:val="hybridMultilevel"/>
    <w:tmpl w:val="B53649B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51" w15:restartNumberingAfterBreak="0">
    <w:nsid w:val="36220412"/>
    <w:multiLevelType w:val="hybridMultilevel"/>
    <w:tmpl w:val="B1FC972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52" w15:restartNumberingAfterBreak="0">
    <w:nsid w:val="362309B3"/>
    <w:multiLevelType w:val="hybridMultilevel"/>
    <w:tmpl w:val="8ECE037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53" w15:restartNumberingAfterBreak="0">
    <w:nsid w:val="362E2EF6"/>
    <w:multiLevelType w:val="hybridMultilevel"/>
    <w:tmpl w:val="B2EA33C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54" w15:restartNumberingAfterBreak="0">
    <w:nsid w:val="3637171C"/>
    <w:multiLevelType w:val="hybridMultilevel"/>
    <w:tmpl w:val="9A72998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55" w15:restartNumberingAfterBreak="0">
    <w:nsid w:val="363E39FD"/>
    <w:multiLevelType w:val="hybridMultilevel"/>
    <w:tmpl w:val="DF1E1E8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56" w15:restartNumberingAfterBreak="0">
    <w:nsid w:val="36453C23"/>
    <w:multiLevelType w:val="hybridMultilevel"/>
    <w:tmpl w:val="9434071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57" w15:restartNumberingAfterBreak="0">
    <w:nsid w:val="36841352"/>
    <w:multiLevelType w:val="hybridMultilevel"/>
    <w:tmpl w:val="C95C5EE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58" w15:restartNumberingAfterBreak="0">
    <w:nsid w:val="36870B3B"/>
    <w:multiLevelType w:val="hybridMultilevel"/>
    <w:tmpl w:val="EBBC289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59" w15:restartNumberingAfterBreak="0">
    <w:nsid w:val="368A0858"/>
    <w:multiLevelType w:val="hybridMultilevel"/>
    <w:tmpl w:val="A53686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60" w15:restartNumberingAfterBreak="0">
    <w:nsid w:val="368D73D9"/>
    <w:multiLevelType w:val="hybridMultilevel"/>
    <w:tmpl w:val="1A30FA5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61" w15:restartNumberingAfterBreak="0">
    <w:nsid w:val="36911F24"/>
    <w:multiLevelType w:val="hybridMultilevel"/>
    <w:tmpl w:val="E4540CC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62" w15:restartNumberingAfterBreak="0">
    <w:nsid w:val="36965E49"/>
    <w:multiLevelType w:val="hybridMultilevel"/>
    <w:tmpl w:val="E8127FC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63" w15:restartNumberingAfterBreak="0">
    <w:nsid w:val="36AC2238"/>
    <w:multiLevelType w:val="hybridMultilevel"/>
    <w:tmpl w:val="DFECF59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64" w15:restartNumberingAfterBreak="0">
    <w:nsid w:val="36B61846"/>
    <w:multiLevelType w:val="hybridMultilevel"/>
    <w:tmpl w:val="D87EF10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65" w15:restartNumberingAfterBreak="0">
    <w:nsid w:val="36C31D33"/>
    <w:multiLevelType w:val="hybridMultilevel"/>
    <w:tmpl w:val="D4B6DEC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66" w15:restartNumberingAfterBreak="0">
    <w:nsid w:val="36E114F6"/>
    <w:multiLevelType w:val="hybridMultilevel"/>
    <w:tmpl w:val="A9D03D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67" w15:restartNumberingAfterBreak="0">
    <w:nsid w:val="36E939E7"/>
    <w:multiLevelType w:val="hybridMultilevel"/>
    <w:tmpl w:val="49CEE55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68" w15:restartNumberingAfterBreak="0">
    <w:nsid w:val="36FC16E4"/>
    <w:multiLevelType w:val="hybridMultilevel"/>
    <w:tmpl w:val="C912419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69" w15:restartNumberingAfterBreak="0">
    <w:nsid w:val="370E59B1"/>
    <w:multiLevelType w:val="hybridMultilevel"/>
    <w:tmpl w:val="4A10AF5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70" w15:restartNumberingAfterBreak="0">
    <w:nsid w:val="371F5C51"/>
    <w:multiLevelType w:val="hybridMultilevel"/>
    <w:tmpl w:val="7D7EC3E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71" w15:restartNumberingAfterBreak="0">
    <w:nsid w:val="372074D1"/>
    <w:multiLevelType w:val="hybridMultilevel"/>
    <w:tmpl w:val="A2540E0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72" w15:restartNumberingAfterBreak="0">
    <w:nsid w:val="37254B8B"/>
    <w:multiLevelType w:val="hybridMultilevel"/>
    <w:tmpl w:val="955C80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73" w15:restartNumberingAfterBreak="0">
    <w:nsid w:val="37272216"/>
    <w:multiLevelType w:val="hybridMultilevel"/>
    <w:tmpl w:val="D24673E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74" w15:restartNumberingAfterBreak="0">
    <w:nsid w:val="372E24D5"/>
    <w:multiLevelType w:val="hybridMultilevel"/>
    <w:tmpl w:val="8A4C19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75" w15:restartNumberingAfterBreak="0">
    <w:nsid w:val="373479BD"/>
    <w:multiLevelType w:val="hybridMultilevel"/>
    <w:tmpl w:val="1A407F8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76" w15:restartNumberingAfterBreak="0">
    <w:nsid w:val="37422AAC"/>
    <w:multiLevelType w:val="hybridMultilevel"/>
    <w:tmpl w:val="961ADDD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77" w15:restartNumberingAfterBreak="0">
    <w:nsid w:val="374A3FC0"/>
    <w:multiLevelType w:val="hybridMultilevel"/>
    <w:tmpl w:val="D4147E4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78" w15:restartNumberingAfterBreak="0">
    <w:nsid w:val="374C0FF0"/>
    <w:multiLevelType w:val="hybridMultilevel"/>
    <w:tmpl w:val="2CF074F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79" w15:restartNumberingAfterBreak="0">
    <w:nsid w:val="37A03AD0"/>
    <w:multiLevelType w:val="hybridMultilevel"/>
    <w:tmpl w:val="EF9A678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80" w15:restartNumberingAfterBreak="0">
    <w:nsid w:val="37B14618"/>
    <w:multiLevelType w:val="hybridMultilevel"/>
    <w:tmpl w:val="7D523B8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81" w15:restartNumberingAfterBreak="0">
    <w:nsid w:val="37BC5713"/>
    <w:multiLevelType w:val="hybridMultilevel"/>
    <w:tmpl w:val="943A107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82" w15:restartNumberingAfterBreak="0">
    <w:nsid w:val="37BE286A"/>
    <w:multiLevelType w:val="hybridMultilevel"/>
    <w:tmpl w:val="60A86BF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83" w15:restartNumberingAfterBreak="0">
    <w:nsid w:val="37CF2EC2"/>
    <w:multiLevelType w:val="hybridMultilevel"/>
    <w:tmpl w:val="0C46441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84" w15:restartNumberingAfterBreak="0">
    <w:nsid w:val="37E63BD6"/>
    <w:multiLevelType w:val="hybridMultilevel"/>
    <w:tmpl w:val="7976FE8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85" w15:restartNumberingAfterBreak="0">
    <w:nsid w:val="37E752C0"/>
    <w:multiLevelType w:val="hybridMultilevel"/>
    <w:tmpl w:val="9B744CC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86" w15:restartNumberingAfterBreak="0">
    <w:nsid w:val="37FB5F32"/>
    <w:multiLevelType w:val="hybridMultilevel"/>
    <w:tmpl w:val="7FE4B61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87" w15:restartNumberingAfterBreak="0">
    <w:nsid w:val="37FF034A"/>
    <w:multiLevelType w:val="hybridMultilevel"/>
    <w:tmpl w:val="C5CCDE1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88" w15:restartNumberingAfterBreak="0">
    <w:nsid w:val="380E3FEE"/>
    <w:multiLevelType w:val="hybridMultilevel"/>
    <w:tmpl w:val="A966330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89" w15:restartNumberingAfterBreak="0">
    <w:nsid w:val="3815325D"/>
    <w:multiLevelType w:val="hybridMultilevel"/>
    <w:tmpl w:val="B74EBD4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90" w15:restartNumberingAfterBreak="0">
    <w:nsid w:val="38154B57"/>
    <w:multiLevelType w:val="hybridMultilevel"/>
    <w:tmpl w:val="1444BA0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91" w15:restartNumberingAfterBreak="0">
    <w:nsid w:val="3818271F"/>
    <w:multiLevelType w:val="hybridMultilevel"/>
    <w:tmpl w:val="0F9E7F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92" w15:restartNumberingAfterBreak="0">
    <w:nsid w:val="384574F8"/>
    <w:multiLevelType w:val="hybridMultilevel"/>
    <w:tmpl w:val="464A17C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93" w15:restartNumberingAfterBreak="0">
    <w:nsid w:val="388044CD"/>
    <w:multiLevelType w:val="hybridMultilevel"/>
    <w:tmpl w:val="53B81B0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94" w15:restartNumberingAfterBreak="0">
    <w:nsid w:val="38A13D86"/>
    <w:multiLevelType w:val="hybridMultilevel"/>
    <w:tmpl w:val="F44E0FA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95" w15:restartNumberingAfterBreak="0">
    <w:nsid w:val="38A5469E"/>
    <w:multiLevelType w:val="hybridMultilevel"/>
    <w:tmpl w:val="CF544B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96" w15:restartNumberingAfterBreak="0">
    <w:nsid w:val="38C0629F"/>
    <w:multiLevelType w:val="hybridMultilevel"/>
    <w:tmpl w:val="60AC38E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97" w15:restartNumberingAfterBreak="0">
    <w:nsid w:val="38C7633E"/>
    <w:multiLevelType w:val="hybridMultilevel"/>
    <w:tmpl w:val="06D0C71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98" w15:restartNumberingAfterBreak="0">
    <w:nsid w:val="38CA61DC"/>
    <w:multiLevelType w:val="hybridMultilevel"/>
    <w:tmpl w:val="21D0691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99" w15:restartNumberingAfterBreak="0">
    <w:nsid w:val="38CE693C"/>
    <w:multiLevelType w:val="hybridMultilevel"/>
    <w:tmpl w:val="FD6239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00" w15:restartNumberingAfterBreak="0">
    <w:nsid w:val="38F00595"/>
    <w:multiLevelType w:val="hybridMultilevel"/>
    <w:tmpl w:val="9FA4CB5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01" w15:restartNumberingAfterBreak="0">
    <w:nsid w:val="38F4234A"/>
    <w:multiLevelType w:val="hybridMultilevel"/>
    <w:tmpl w:val="07467E9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02" w15:restartNumberingAfterBreak="0">
    <w:nsid w:val="38F56151"/>
    <w:multiLevelType w:val="hybridMultilevel"/>
    <w:tmpl w:val="69C896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03" w15:restartNumberingAfterBreak="0">
    <w:nsid w:val="38FC5A3B"/>
    <w:multiLevelType w:val="hybridMultilevel"/>
    <w:tmpl w:val="96DE687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04" w15:restartNumberingAfterBreak="0">
    <w:nsid w:val="390358BD"/>
    <w:multiLevelType w:val="hybridMultilevel"/>
    <w:tmpl w:val="36BEA6E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05" w15:restartNumberingAfterBreak="0">
    <w:nsid w:val="390D5AE5"/>
    <w:multiLevelType w:val="hybridMultilevel"/>
    <w:tmpl w:val="9C60BC9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06" w15:restartNumberingAfterBreak="0">
    <w:nsid w:val="390E1AB7"/>
    <w:multiLevelType w:val="hybridMultilevel"/>
    <w:tmpl w:val="42A62C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07" w15:restartNumberingAfterBreak="0">
    <w:nsid w:val="39150B52"/>
    <w:multiLevelType w:val="hybridMultilevel"/>
    <w:tmpl w:val="1490345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08" w15:restartNumberingAfterBreak="0">
    <w:nsid w:val="3918177B"/>
    <w:multiLevelType w:val="hybridMultilevel"/>
    <w:tmpl w:val="EA10E51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09" w15:restartNumberingAfterBreak="0">
    <w:nsid w:val="393015BA"/>
    <w:multiLevelType w:val="hybridMultilevel"/>
    <w:tmpl w:val="4BB869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10" w15:restartNumberingAfterBreak="0">
    <w:nsid w:val="394B3DE1"/>
    <w:multiLevelType w:val="hybridMultilevel"/>
    <w:tmpl w:val="4A04E5B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11" w15:restartNumberingAfterBreak="0">
    <w:nsid w:val="396D4602"/>
    <w:multiLevelType w:val="hybridMultilevel"/>
    <w:tmpl w:val="D780F11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12" w15:restartNumberingAfterBreak="0">
    <w:nsid w:val="397209A0"/>
    <w:multiLevelType w:val="hybridMultilevel"/>
    <w:tmpl w:val="D802660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13" w15:restartNumberingAfterBreak="0">
    <w:nsid w:val="39983A77"/>
    <w:multiLevelType w:val="hybridMultilevel"/>
    <w:tmpl w:val="2D0A2A5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14" w15:restartNumberingAfterBreak="0">
    <w:nsid w:val="39A241BB"/>
    <w:multiLevelType w:val="hybridMultilevel"/>
    <w:tmpl w:val="A94A01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15" w15:restartNumberingAfterBreak="0">
    <w:nsid w:val="39A24C15"/>
    <w:multiLevelType w:val="hybridMultilevel"/>
    <w:tmpl w:val="2922785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16" w15:restartNumberingAfterBreak="0">
    <w:nsid w:val="39A9364F"/>
    <w:multiLevelType w:val="hybridMultilevel"/>
    <w:tmpl w:val="84C4C31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17" w15:restartNumberingAfterBreak="0">
    <w:nsid w:val="39DB43E0"/>
    <w:multiLevelType w:val="hybridMultilevel"/>
    <w:tmpl w:val="70DACE7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18" w15:restartNumberingAfterBreak="0">
    <w:nsid w:val="39E7024E"/>
    <w:multiLevelType w:val="hybridMultilevel"/>
    <w:tmpl w:val="2C145E0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19" w15:restartNumberingAfterBreak="0">
    <w:nsid w:val="39EA7427"/>
    <w:multiLevelType w:val="hybridMultilevel"/>
    <w:tmpl w:val="AFCE144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20" w15:restartNumberingAfterBreak="0">
    <w:nsid w:val="39EB1996"/>
    <w:multiLevelType w:val="hybridMultilevel"/>
    <w:tmpl w:val="7948324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21" w15:restartNumberingAfterBreak="0">
    <w:nsid w:val="3A022FF0"/>
    <w:multiLevelType w:val="hybridMultilevel"/>
    <w:tmpl w:val="E84AF27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22" w15:restartNumberingAfterBreak="0">
    <w:nsid w:val="3A050692"/>
    <w:multiLevelType w:val="hybridMultilevel"/>
    <w:tmpl w:val="799E197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23" w15:restartNumberingAfterBreak="0">
    <w:nsid w:val="3A05100B"/>
    <w:multiLevelType w:val="hybridMultilevel"/>
    <w:tmpl w:val="76CE4C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24" w15:restartNumberingAfterBreak="0">
    <w:nsid w:val="3A1C085F"/>
    <w:multiLevelType w:val="hybridMultilevel"/>
    <w:tmpl w:val="B0B6E7E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25" w15:restartNumberingAfterBreak="0">
    <w:nsid w:val="3A231BBA"/>
    <w:multiLevelType w:val="hybridMultilevel"/>
    <w:tmpl w:val="BC52258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26" w15:restartNumberingAfterBreak="0">
    <w:nsid w:val="3A3F32D5"/>
    <w:multiLevelType w:val="hybridMultilevel"/>
    <w:tmpl w:val="9248809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27" w15:restartNumberingAfterBreak="0">
    <w:nsid w:val="3A580D9C"/>
    <w:multiLevelType w:val="hybridMultilevel"/>
    <w:tmpl w:val="A98C0A3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28" w15:restartNumberingAfterBreak="0">
    <w:nsid w:val="3A7029BA"/>
    <w:multiLevelType w:val="hybridMultilevel"/>
    <w:tmpl w:val="EF7621F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29" w15:restartNumberingAfterBreak="0">
    <w:nsid w:val="3A714B92"/>
    <w:multiLevelType w:val="hybridMultilevel"/>
    <w:tmpl w:val="B1A47EA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30" w15:restartNumberingAfterBreak="0">
    <w:nsid w:val="3A784C65"/>
    <w:multiLevelType w:val="hybridMultilevel"/>
    <w:tmpl w:val="E9A60E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31" w15:restartNumberingAfterBreak="0">
    <w:nsid w:val="3A825CF7"/>
    <w:multiLevelType w:val="hybridMultilevel"/>
    <w:tmpl w:val="98E4DFB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32" w15:restartNumberingAfterBreak="0">
    <w:nsid w:val="3A981B96"/>
    <w:multiLevelType w:val="hybridMultilevel"/>
    <w:tmpl w:val="F5D6AF8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33" w15:restartNumberingAfterBreak="0">
    <w:nsid w:val="3A992F58"/>
    <w:multiLevelType w:val="hybridMultilevel"/>
    <w:tmpl w:val="0B70056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34" w15:restartNumberingAfterBreak="0">
    <w:nsid w:val="3AB57EEB"/>
    <w:multiLevelType w:val="hybridMultilevel"/>
    <w:tmpl w:val="B87E511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35" w15:restartNumberingAfterBreak="0">
    <w:nsid w:val="3AB61AFB"/>
    <w:multiLevelType w:val="hybridMultilevel"/>
    <w:tmpl w:val="A19ED61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36" w15:restartNumberingAfterBreak="0">
    <w:nsid w:val="3ABD1E06"/>
    <w:multiLevelType w:val="hybridMultilevel"/>
    <w:tmpl w:val="188400B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37" w15:restartNumberingAfterBreak="0">
    <w:nsid w:val="3AC44078"/>
    <w:multiLevelType w:val="hybridMultilevel"/>
    <w:tmpl w:val="14B24F9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38" w15:restartNumberingAfterBreak="0">
    <w:nsid w:val="3AE779E0"/>
    <w:multiLevelType w:val="hybridMultilevel"/>
    <w:tmpl w:val="AD4E132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39" w15:restartNumberingAfterBreak="0">
    <w:nsid w:val="3B155186"/>
    <w:multiLevelType w:val="hybridMultilevel"/>
    <w:tmpl w:val="B28C26F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40" w15:restartNumberingAfterBreak="0">
    <w:nsid w:val="3B237E4A"/>
    <w:multiLevelType w:val="hybridMultilevel"/>
    <w:tmpl w:val="4D74E16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41" w15:restartNumberingAfterBreak="0">
    <w:nsid w:val="3B3349FD"/>
    <w:multiLevelType w:val="hybridMultilevel"/>
    <w:tmpl w:val="595A53E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42" w15:restartNumberingAfterBreak="0">
    <w:nsid w:val="3B461A32"/>
    <w:multiLevelType w:val="hybridMultilevel"/>
    <w:tmpl w:val="27462A8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43" w15:restartNumberingAfterBreak="0">
    <w:nsid w:val="3B530F7D"/>
    <w:multiLevelType w:val="hybridMultilevel"/>
    <w:tmpl w:val="BD68EE5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44" w15:restartNumberingAfterBreak="0">
    <w:nsid w:val="3BB122B6"/>
    <w:multiLevelType w:val="hybridMultilevel"/>
    <w:tmpl w:val="A07A107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45" w15:restartNumberingAfterBreak="0">
    <w:nsid w:val="3BB6647C"/>
    <w:multiLevelType w:val="hybridMultilevel"/>
    <w:tmpl w:val="4BBE498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46" w15:restartNumberingAfterBreak="0">
    <w:nsid w:val="3BCF2CA9"/>
    <w:multiLevelType w:val="hybridMultilevel"/>
    <w:tmpl w:val="3138ABE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47" w15:restartNumberingAfterBreak="0">
    <w:nsid w:val="3BE20712"/>
    <w:multiLevelType w:val="hybridMultilevel"/>
    <w:tmpl w:val="CBD8D10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48" w15:restartNumberingAfterBreak="0">
    <w:nsid w:val="3C0D0932"/>
    <w:multiLevelType w:val="hybridMultilevel"/>
    <w:tmpl w:val="C9E84A4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49" w15:restartNumberingAfterBreak="0">
    <w:nsid w:val="3C1B18A2"/>
    <w:multiLevelType w:val="hybridMultilevel"/>
    <w:tmpl w:val="8BB4DF4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50" w15:restartNumberingAfterBreak="0">
    <w:nsid w:val="3C2D4126"/>
    <w:multiLevelType w:val="hybridMultilevel"/>
    <w:tmpl w:val="45DA14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51" w15:restartNumberingAfterBreak="0">
    <w:nsid w:val="3C3E5616"/>
    <w:multiLevelType w:val="hybridMultilevel"/>
    <w:tmpl w:val="BB66D2B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52" w15:restartNumberingAfterBreak="0">
    <w:nsid w:val="3C5F5B32"/>
    <w:multiLevelType w:val="hybridMultilevel"/>
    <w:tmpl w:val="B63A7DC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53" w15:restartNumberingAfterBreak="0">
    <w:nsid w:val="3C955339"/>
    <w:multiLevelType w:val="hybridMultilevel"/>
    <w:tmpl w:val="6D7A424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54" w15:restartNumberingAfterBreak="0">
    <w:nsid w:val="3C96148A"/>
    <w:multiLevelType w:val="hybridMultilevel"/>
    <w:tmpl w:val="C06C9DCC"/>
    <w:lvl w:ilvl="0" w:tplc="0407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55" w15:restartNumberingAfterBreak="0">
    <w:nsid w:val="3CA122C5"/>
    <w:multiLevelType w:val="hybridMultilevel"/>
    <w:tmpl w:val="142A125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56" w15:restartNumberingAfterBreak="0">
    <w:nsid w:val="3CA70AAE"/>
    <w:multiLevelType w:val="hybridMultilevel"/>
    <w:tmpl w:val="12D85020"/>
    <w:lvl w:ilvl="0" w:tplc="0407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57" w15:restartNumberingAfterBreak="0">
    <w:nsid w:val="3CA96734"/>
    <w:multiLevelType w:val="hybridMultilevel"/>
    <w:tmpl w:val="2864FE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58" w15:restartNumberingAfterBreak="0">
    <w:nsid w:val="3CAC587A"/>
    <w:multiLevelType w:val="hybridMultilevel"/>
    <w:tmpl w:val="0FC2EB0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59" w15:restartNumberingAfterBreak="0">
    <w:nsid w:val="3CB65FAD"/>
    <w:multiLevelType w:val="hybridMultilevel"/>
    <w:tmpl w:val="620E4B3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60" w15:restartNumberingAfterBreak="0">
    <w:nsid w:val="3CC05872"/>
    <w:multiLevelType w:val="hybridMultilevel"/>
    <w:tmpl w:val="8F8EB65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61" w15:restartNumberingAfterBreak="0">
    <w:nsid w:val="3CC21A00"/>
    <w:multiLevelType w:val="hybridMultilevel"/>
    <w:tmpl w:val="41048C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62" w15:restartNumberingAfterBreak="0">
    <w:nsid w:val="3CD322B1"/>
    <w:multiLevelType w:val="hybridMultilevel"/>
    <w:tmpl w:val="509AA5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63" w15:restartNumberingAfterBreak="0">
    <w:nsid w:val="3CD32FA2"/>
    <w:multiLevelType w:val="hybridMultilevel"/>
    <w:tmpl w:val="2D00DD2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64" w15:restartNumberingAfterBreak="0">
    <w:nsid w:val="3CD73924"/>
    <w:multiLevelType w:val="hybridMultilevel"/>
    <w:tmpl w:val="B4BE68C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65" w15:restartNumberingAfterBreak="0">
    <w:nsid w:val="3CFC4E16"/>
    <w:multiLevelType w:val="hybridMultilevel"/>
    <w:tmpl w:val="F32C99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66" w15:restartNumberingAfterBreak="0">
    <w:nsid w:val="3D0F3772"/>
    <w:multiLevelType w:val="hybridMultilevel"/>
    <w:tmpl w:val="B17EDB0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67" w15:restartNumberingAfterBreak="0">
    <w:nsid w:val="3D1931E6"/>
    <w:multiLevelType w:val="hybridMultilevel"/>
    <w:tmpl w:val="F14449C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68" w15:restartNumberingAfterBreak="0">
    <w:nsid w:val="3D2908C2"/>
    <w:multiLevelType w:val="hybridMultilevel"/>
    <w:tmpl w:val="4FEEEBF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69" w15:restartNumberingAfterBreak="0">
    <w:nsid w:val="3D2A3100"/>
    <w:multiLevelType w:val="hybridMultilevel"/>
    <w:tmpl w:val="361C482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70" w15:restartNumberingAfterBreak="0">
    <w:nsid w:val="3D3E3F2F"/>
    <w:multiLevelType w:val="hybridMultilevel"/>
    <w:tmpl w:val="7CD8F17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71" w15:restartNumberingAfterBreak="0">
    <w:nsid w:val="3D5F216B"/>
    <w:multiLevelType w:val="hybridMultilevel"/>
    <w:tmpl w:val="6CCC67F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72" w15:restartNumberingAfterBreak="0">
    <w:nsid w:val="3D6163B9"/>
    <w:multiLevelType w:val="hybridMultilevel"/>
    <w:tmpl w:val="18DE827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73" w15:restartNumberingAfterBreak="0">
    <w:nsid w:val="3D8E3A9B"/>
    <w:multiLevelType w:val="hybridMultilevel"/>
    <w:tmpl w:val="35241AC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74" w15:restartNumberingAfterBreak="0">
    <w:nsid w:val="3DB34807"/>
    <w:multiLevelType w:val="hybridMultilevel"/>
    <w:tmpl w:val="F41A330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75" w15:restartNumberingAfterBreak="0">
    <w:nsid w:val="3DB50D83"/>
    <w:multiLevelType w:val="hybridMultilevel"/>
    <w:tmpl w:val="3CF298E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76" w15:restartNumberingAfterBreak="0">
    <w:nsid w:val="3DCC774E"/>
    <w:multiLevelType w:val="hybridMultilevel"/>
    <w:tmpl w:val="8C8433B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77" w15:restartNumberingAfterBreak="0">
    <w:nsid w:val="3DE77C40"/>
    <w:multiLevelType w:val="hybridMultilevel"/>
    <w:tmpl w:val="0FF81A4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78" w15:restartNumberingAfterBreak="0">
    <w:nsid w:val="3DF46C9C"/>
    <w:multiLevelType w:val="hybridMultilevel"/>
    <w:tmpl w:val="E68AE8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79" w15:restartNumberingAfterBreak="0">
    <w:nsid w:val="3E003F90"/>
    <w:multiLevelType w:val="hybridMultilevel"/>
    <w:tmpl w:val="834A55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80" w15:restartNumberingAfterBreak="0">
    <w:nsid w:val="3E116487"/>
    <w:multiLevelType w:val="hybridMultilevel"/>
    <w:tmpl w:val="BD9EC7B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81" w15:restartNumberingAfterBreak="0">
    <w:nsid w:val="3E1E3708"/>
    <w:multiLevelType w:val="hybridMultilevel"/>
    <w:tmpl w:val="E98EA7C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82" w15:restartNumberingAfterBreak="0">
    <w:nsid w:val="3E451486"/>
    <w:multiLevelType w:val="hybridMultilevel"/>
    <w:tmpl w:val="06B8FE5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83" w15:restartNumberingAfterBreak="0">
    <w:nsid w:val="3E532CC0"/>
    <w:multiLevelType w:val="hybridMultilevel"/>
    <w:tmpl w:val="024464A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84" w15:restartNumberingAfterBreak="0">
    <w:nsid w:val="3E615A8C"/>
    <w:multiLevelType w:val="hybridMultilevel"/>
    <w:tmpl w:val="DF7291A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85" w15:restartNumberingAfterBreak="0">
    <w:nsid w:val="3E620914"/>
    <w:multiLevelType w:val="hybridMultilevel"/>
    <w:tmpl w:val="0F5A62C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86" w15:restartNumberingAfterBreak="0">
    <w:nsid w:val="3E6F68B2"/>
    <w:multiLevelType w:val="hybridMultilevel"/>
    <w:tmpl w:val="70F6195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87" w15:restartNumberingAfterBreak="0">
    <w:nsid w:val="3E7A01E6"/>
    <w:multiLevelType w:val="hybridMultilevel"/>
    <w:tmpl w:val="2762511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88" w15:restartNumberingAfterBreak="0">
    <w:nsid w:val="3E8E16F5"/>
    <w:multiLevelType w:val="hybridMultilevel"/>
    <w:tmpl w:val="D1625B0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89" w15:restartNumberingAfterBreak="0">
    <w:nsid w:val="3E934133"/>
    <w:multiLevelType w:val="hybridMultilevel"/>
    <w:tmpl w:val="FFF6306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90" w15:restartNumberingAfterBreak="0">
    <w:nsid w:val="3EC53EA2"/>
    <w:multiLevelType w:val="hybridMultilevel"/>
    <w:tmpl w:val="1BCA6FA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91" w15:restartNumberingAfterBreak="0">
    <w:nsid w:val="3EC71F8E"/>
    <w:multiLevelType w:val="hybridMultilevel"/>
    <w:tmpl w:val="FEAC921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92" w15:restartNumberingAfterBreak="0">
    <w:nsid w:val="3ECB42FB"/>
    <w:multiLevelType w:val="hybridMultilevel"/>
    <w:tmpl w:val="D7045E0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93" w15:restartNumberingAfterBreak="0">
    <w:nsid w:val="3EE23401"/>
    <w:multiLevelType w:val="hybridMultilevel"/>
    <w:tmpl w:val="78EC8A8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94" w15:restartNumberingAfterBreak="0">
    <w:nsid w:val="3EE81E12"/>
    <w:multiLevelType w:val="hybridMultilevel"/>
    <w:tmpl w:val="9C6EBAB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95" w15:restartNumberingAfterBreak="0">
    <w:nsid w:val="3F206D13"/>
    <w:multiLevelType w:val="hybridMultilevel"/>
    <w:tmpl w:val="7954F14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96" w15:restartNumberingAfterBreak="0">
    <w:nsid w:val="3F2F3F68"/>
    <w:multiLevelType w:val="hybridMultilevel"/>
    <w:tmpl w:val="7192559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97" w15:restartNumberingAfterBreak="0">
    <w:nsid w:val="3F317F26"/>
    <w:multiLevelType w:val="hybridMultilevel"/>
    <w:tmpl w:val="3EA0F9B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98" w15:restartNumberingAfterBreak="0">
    <w:nsid w:val="3F5556F7"/>
    <w:multiLevelType w:val="hybridMultilevel"/>
    <w:tmpl w:val="39B8AE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99" w15:restartNumberingAfterBreak="0">
    <w:nsid w:val="3F625A5C"/>
    <w:multiLevelType w:val="hybridMultilevel"/>
    <w:tmpl w:val="9CF8552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00" w15:restartNumberingAfterBreak="0">
    <w:nsid w:val="3F6C42B1"/>
    <w:multiLevelType w:val="hybridMultilevel"/>
    <w:tmpl w:val="782CCAA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01" w15:restartNumberingAfterBreak="0">
    <w:nsid w:val="3FA30EED"/>
    <w:multiLevelType w:val="hybridMultilevel"/>
    <w:tmpl w:val="A58EBEB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02" w15:restartNumberingAfterBreak="0">
    <w:nsid w:val="3FBD7E1D"/>
    <w:multiLevelType w:val="hybridMultilevel"/>
    <w:tmpl w:val="D3CA91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03" w15:restartNumberingAfterBreak="0">
    <w:nsid w:val="3FBE20F6"/>
    <w:multiLevelType w:val="hybridMultilevel"/>
    <w:tmpl w:val="54186D6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04" w15:restartNumberingAfterBreak="0">
    <w:nsid w:val="3FF147C0"/>
    <w:multiLevelType w:val="hybridMultilevel"/>
    <w:tmpl w:val="A126D8B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05" w15:restartNumberingAfterBreak="0">
    <w:nsid w:val="40082203"/>
    <w:multiLevelType w:val="hybridMultilevel"/>
    <w:tmpl w:val="FD88F0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06" w15:restartNumberingAfterBreak="0">
    <w:nsid w:val="40401C67"/>
    <w:multiLevelType w:val="hybridMultilevel"/>
    <w:tmpl w:val="CA1AF9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07" w15:restartNumberingAfterBreak="0">
    <w:nsid w:val="40791979"/>
    <w:multiLevelType w:val="hybridMultilevel"/>
    <w:tmpl w:val="EFFADC1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08" w15:restartNumberingAfterBreak="0">
    <w:nsid w:val="408A1DCB"/>
    <w:multiLevelType w:val="hybridMultilevel"/>
    <w:tmpl w:val="774AB15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09" w15:restartNumberingAfterBreak="0">
    <w:nsid w:val="409D0F0C"/>
    <w:multiLevelType w:val="hybridMultilevel"/>
    <w:tmpl w:val="CE28781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10" w15:restartNumberingAfterBreak="0">
    <w:nsid w:val="40A77BD7"/>
    <w:multiLevelType w:val="hybridMultilevel"/>
    <w:tmpl w:val="594AC61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11" w15:restartNumberingAfterBreak="0">
    <w:nsid w:val="40B35363"/>
    <w:multiLevelType w:val="hybridMultilevel"/>
    <w:tmpl w:val="6D7C9D9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12" w15:restartNumberingAfterBreak="0">
    <w:nsid w:val="40B8041F"/>
    <w:multiLevelType w:val="hybridMultilevel"/>
    <w:tmpl w:val="A05EDB2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13" w15:restartNumberingAfterBreak="0">
    <w:nsid w:val="40BA6A9E"/>
    <w:multiLevelType w:val="hybridMultilevel"/>
    <w:tmpl w:val="1BC6EC6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14" w15:restartNumberingAfterBreak="0">
    <w:nsid w:val="40CA4EDE"/>
    <w:multiLevelType w:val="hybridMultilevel"/>
    <w:tmpl w:val="9B52257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15" w15:restartNumberingAfterBreak="0">
    <w:nsid w:val="40D61CB8"/>
    <w:multiLevelType w:val="hybridMultilevel"/>
    <w:tmpl w:val="0D1EA6E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16" w15:restartNumberingAfterBreak="0">
    <w:nsid w:val="40DE570B"/>
    <w:multiLevelType w:val="hybridMultilevel"/>
    <w:tmpl w:val="387AEF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17" w15:restartNumberingAfterBreak="0">
    <w:nsid w:val="40FA7BBC"/>
    <w:multiLevelType w:val="hybridMultilevel"/>
    <w:tmpl w:val="6108F30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18" w15:restartNumberingAfterBreak="0">
    <w:nsid w:val="4103466A"/>
    <w:multiLevelType w:val="hybridMultilevel"/>
    <w:tmpl w:val="197AA45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19" w15:restartNumberingAfterBreak="0">
    <w:nsid w:val="410C322A"/>
    <w:multiLevelType w:val="hybridMultilevel"/>
    <w:tmpl w:val="4246C27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20" w15:restartNumberingAfterBreak="0">
    <w:nsid w:val="411B72BF"/>
    <w:multiLevelType w:val="hybridMultilevel"/>
    <w:tmpl w:val="BAD4E77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21" w15:restartNumberingAfterBreak="0">
    <w:nsid w:val="412D1032"/>
    <w:multiLevelType w:val="hybridMultilevel"/>
    <w:tmpl w:val="FACCF8B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22" w15:restartNumberingAfterBreak="0">
    <w:nsid w:val="414378BC"/>
    <w:multiLevelType w:val="hybridMultilevel"/>
    <w:tmpl w:val="4048723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23" w15:restartNumberingAfterBreak="0">
    <w:nsid w:val="41477745"/>
    <w:multiLevelType w:val="hybridMultilevel"/>
    <w:tmpl w:val="C5001D4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24" w15:restartNumberingAfterBreak="0">
    <w:nsid w:val="414E7FBE"/>
    <w:multiLevelType w:val="hybridMultilevel"/>
    <w:tmpl w:val="FBC6A6B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25" w15:restartNumberingAfterBreak="0">
    <w:nsid w:val="415756E2"/>
    <w:multiLevelType w:val="hybridMultilevel"/>
    <w:tmpl w:val="DE90EF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26" w15:restartNumberingAfterBreak="0">
    <w:nsid w:val="416C1B82"/>
    <w:multiLevelType w:val="hybridMultilevel"/>
    <w:tmpl w:val="178CB61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27" w15:restartNumberingAfterBreak="0">
    <w:nsid w:val="417A35EF"/>
    <w:multiLevelType w:val="hybridMultilevel"/>
    <w:tmpl w:val="AFEC9D1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28" w15:restartNumberingAfterBreak="0">
    <w:nsid w:val="417D180A"/>
    <w:multiLevelType w:val="hybridMultilevel"/>
    <w:tmpl w:val="F30464E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29" w15:restartNumberingAfterBreak="0">
    <w:nsid w:val="4197749B"/>
    <w:multiLevelType w:val="hybridMultilevel"/>
    <w:tmpl w:val="45F4047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30" w15:restartNumberingAfterBreak="0">
    <w:nsid w:val="41A75D93"/>
    <w:multiLevelType w:val="hybridMultilevel"/>
    <w:tmpl w:val="4C0025D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31" w15:restartNumberingAfterBreak="0">
    <w:nsid w:val="41B03DDA"/>
    <w:multiLevelType w:val="hybridMultilevel"/>
    <w:tmpl w:val="0986D87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32" w15:restartNumberingAfterBreak="0">
    <w:nsid w:val="41B467C2"/>
    <w:multiLevelType w:val="hybridMultilevel"/>
    <w:tmpl w:val="846ECE2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33" w15:restartNumberingAfterBreak="0">
    <w:nsid w:val="41CA1E48"/>
    <w:multiLevelType w:val="hybridMultilevel"/>
    <w:tmpl w:val="C0805FC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34" w15:restartNumberingAfterBreak="0">
    <w:nsid w:val="41FA645D"/>
    <w:multiLevelType w:val="hybridMultilevel"/>
    <w:tmpl w:val="0D00FC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35" w15:restartNumberingAfterBreak="0">
    <w:nsid w:val="41FE69DF"/>
    <w:multiLevelType w:val="hybridMultilevel"/>
    <w:tmpl w:val="A2FACB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36" w15:restartNumberingAfterBreak="0">
    <w:nsid w:val="422B1ABC"/>
    <w:multiLevelType w:val="hybridMultilevel"/>
    <w:tmpl w:val="B1E2DC4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37" w15:restartNumberingAfterBreak="0">
    <w:nsid w:val="423D5BB0"/>
    <w:multiLevelType w:val="hybridMultilevel"/>
    <w:tmpl w:val="79FE796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38" w15:restartNumberingAfterBreak="0">
    <w:nsid w:val="423D726C"/>
    <w:multiLevelType w:val="hybridMultilevel"/>
    <w:tmpl w:val="DDA0F9E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39" w15:restartNumberingAfterBreak="0">
    <w:nsid w:val="42421B3D"/>
    <w:multiLevelType w:val="hybridMultilevel"/>
    <w:tmpl w:val="6D42E51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40" w15:restartNumberingAfterBreak="0">
    <w:nsid w:val="424E6EC5"/>
    <w:multiLevelType w:val="hybridMultilevel"/>
    <w:tmpl w:val="8072FF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41" w15:restartNumberingAfterBreak="0">
    <w:nsid w:val="426321A6"/>
    <w:multiLevelType w:val="hybridMultilevel"/>
    <w:tmpl w:val="1C5EA71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42" w15:restartNumberingAfterBreak="0">
    <w:nsid w:val="42753D89"/>
    <w:multiLevelType w:val="hybridMultilevel"/>
    <w:tmpl w:val="EC48415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43" w15:restartNumberingAfterBreak="0">
    <w:nsid w:val="4277011B"/>
    <w:multiLevelType w:val="hybridMultilevel"/>
    <w:tmpl w:val="453EC78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44" w15:restartNumberingAfterBreak="0">
    <w:nsid w:val="427C52E4"/>
    <w:multiLevelType w:val="hybridMultilevel"/>
    <w:tmpl w:val="7B9484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45" w15:restartNumberingAfterBreak="0">
    <w:nsid w:val="4294616C"/>
    <w:multiLevelType w:val="hybridMultilevel"/>
    <w:tmpl w:val="544A26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46" w15:restartNumberingAfterBreak="0">
    <w:nsid w:val="429D5628"/>
    <w:multiLevelType w:val="hybridMultilevel"/>
    <w:tmpl w:val="EE92F01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47" w15:restartNumberingAfterBreak="0">
    <w:nsid w:val="42C42723"/>
    <w:multiLevelType w:val="hybridMultilevel"/>
    <w:tmpl w:val="640A442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48" w15:restartNumberingAfterBreak="0">
    <w:nsid w:val="42C71437"/>
    <w:multiLevelType w:val="hybridMultilevel"/>
    <w:tmpl w:val="540225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49" w15:restartNumberingAfterBreak="0">
    <w:nsid w:val="42DB054A"/>
    <w:multiLevelType w:val="hybridMultilevel"/>
    <w:tmpl w:val="168A009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50" w15:restartNumberingAfterBreak="0">
    <w:nsid w:val="42F03E24"/>
    <w:multiLevelType w:val="hybridMultilevel"/>
    <w:tmpl w:val="61FA1B9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51" w15:restartNumberingAfterBreak="0">
    <w:nsid w:val="4307376A"/>
    <w:multiLevelType w:val="hybridMultilevel"/>
    <w:tmpl w:val="18AE45F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52" w15:restartNumberingAfterBreak="0">
    <w:nsid w:val="430A0FCB"/>
    <w:multiLevelType w:val="hybridMultilevel"/>
    <w:tmpl w:val="2994865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53" w15:restartNumberingAfterBreak="0">
    <w:nsid w:val="431A019D"/>
    <w:multiLevelType w:val="hybridMultilevel"/>
    <w:tmpl w:val="1F0A1AA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54" w15:restartNumberingAfterBreak="0">
    <w:nsid w:val="4335791C"/>
    <w:multiLevelType w:val="hybridMultilevel"/>
    <w:tmpl w:val="FEBE8D1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55" w15:restartNumberingAfterBreak="0">
    <w:nsid w:val="43490CEF"/>
    <w:multiLevelType w:val="hybridMultilevel"/>
    <w:tmpl w:val="CE9E1BA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56" w15:restartNumberingAfterBreak="0">
    <w:nsid w:val="43566B58"/>
    <w:multiLevelType w:val="hybridMultilevel"/>
    <w:tmpl w:val="D7B6EF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57" w15:restartNumberingAfterBreak="0">
    <w:nsid w:val="43723879"/>
    <w:multiLevelType w:val="hybridMultilevel"/>
    <w:tmpl w:val="53484B7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58" w15:restartNumberingAfterBreak="0">
    <w:nsid w:val="437F2B50"/>
    <w:multiLevelType w:val="hybridMultilevel"/>
    <w:tmpl w:val="9BA4769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59" w15:restartNumberingAfterBreak="0">
    <w:nsid w:val="43861E10"/>
    <w:multiLevelType w:val="hybridMultilevel"/>
    <w:tmpl w:val="0708FA0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60" w15:restartNumberingAfterBreak="0">
    <w:nsid w:val="439E34DE"/>
    <w:multiLevelType w:val="hybridMultilevel"/>
    <w:tmpl w:val="C85605F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61" w15:restartNumberingAfterBreak="0">
    <w:nsid w:val="43AE2E4E"/>
    <w:multiLevelType w:val="hybridMultilevel"/>
    <w:tmpl w:val="2FD0A9B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62" w15:restartNumberingAfterBreak="0">
    <w:nsid w:val="43BD7341"/>
    <w:multiLevelType w:val="hybridMultilevel"/>
    <w:tmpl w:val="C54443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63" w15:restartNumberingAfterBreak="0">
    <w:nsid w:val="43CE0A24"/>
    <w:multiLevelType w:val="hybridMultilevel"/>
    <w:tmpl w:val="75047EC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64" w15:restartNumberingAfterBreak="0">
    <w:nsid w:val="43D803E0"/>
    <w:multiLevelType w:val="hybridMultilevel"/>
    <w:tmpl w:val="A25AD65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65" w15:restartNumberingAfterBreak="0">
    <w:nsid w:val="43EE4106"/>
    <w:multiLevelType w:val="hybridMultilevel"/>
    <w:tmpl w:val="A874F13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66" w15:restartNumberingAfterBreak="0">
    <w:nsid w:val="440421D0"/>
    <w:multiLevelType w:val="hybridMultilevel"/>
    <w:tmpl w:val="B796A43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67" w15:restartNumberingAfterBreak="0">
    <w:nsid w:val="441463A2"/>
    <w:multiLevelType w:val="hybridMultilevel"/>
    <w:tmpl w:val="1FE60DC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68" w15:restartNumberingAfterBreak="0">
    <w:nsid w:val="441E01BD"/>
    <w:multiLevelType w:val="hybridMultilevel"/>
    <w:tmpl w:val="CAC0DDC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69" w15:restartNumberingAfterBreak="0">
    <w:nsid w:val="441E6294"/>
    <w:multiLevelType w:val="hybridMultilevel"/>
    <w:tmpl w:val="4B86A62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70" w15:restartNumberingAfterBreak="0">
    <w:nsid w:val="442053BD"/>
    <w:multiLevelType w:val="hybridMultilevel"/>
    <w:tmpl w:val="67AE1D9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71" w15:restartNumberingAfterBreak="0">
    <w:nsid w:val="44222127"/>
    <w:multiLevelType w:val="hybridMultilevel"/>
    <w:tmpl w:val="270A1CF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72" w15:restartNumberingAfterBreak="0">
    <w:nsid w:val="442449BF"/>
    <w:multiLevelType w:val="hybridMultilevel"/>
    <w:tmpl w:val="E620201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73" w15:restartNumberingAfterBreak="0">
    <w:nsid w:val="44397ABD"/>
    <w:multiLevelType w:val="hybridMultilevel"/>
    <w:tmpl w:val="E568826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74" w15:restartNumberingAfterBreak="0">
    <w:nsid w:val="443E5371"/>
    <w:multiLevelType w:val="hybridMultilevel"/>
    <w:tmpl w:val="A8F0822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75" w15:restartNumberingAfterBreak="0">
    <w:nsid w:val="44525279"/>
    <w:multiLevelType w:val="hybridMultilevel"/>
    <w:tmpl w:val="7EA28F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76" w15:restartNumberingAfterBreak="0">
    <w:nsid w:val="44900E09"/>
    <w:multiLevelType w:val="hybridMultilevel"/>
    <w:tmpl w:val="32A096D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77" w15:restartNumberingAfterBreak="0">
    <w:nsid w:val="449C62EC"/>
    <w:multiLevelType w:val="hybridMultilevel"/>
    <w:tmpl w:val="6DCEFA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78" w15:restartNumberingAfterBreak="0">
    <w:nsid w:val="449D7BA1"/>
    <w:multiLevelType w:val="hybridMultilevel"/>
    <w:tmpl w:val="29E82F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79" w15:restartNumberingAfterBreak="0">
    <w:nsid w:val="44A10891"/>
    <w:multiLevelType w:val="hybridMultilevel"/>
    <w:tmpl w:val="8BC6D4C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80" w15:restartNumberingAfterBreak="0">
    <w:nsid w:val="44D01F31"/>
    <w:multiLevelType w:val="hybridMultilevel"/>
    <w:tmpl w:val="8AE4B7F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81" w15:restartNumberingAfterBreak="0">
    <w:nsid w:val="44E7020F"/>
    <w:multiLevelType w:val="hybridMultilevel"/>
    <w:tmpl w:val="6C8808D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82" w15:restartNumberingAfterBreak="0">
    <w:nsid w:val="44E9626A"/>
    <w:multiLevelType w:val="hybridMultilevel"/>
    <w:tmpl w:val="8D8E0A2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83" w15:restartNumberingAfterBreak="0">
    <w:nsid w:val="44EE217D"/>
    <w:multiLevelType w:val="hybridMultilevel"/>
    <w:tmpl w:val="C34A9B8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84" w15:restartNumberingAfterBreak="0">
    <w:nsid w:val="44F819C4"/>
    <w:multiLevelType w:val="hybridMultilevel"/>
    <w:tmpl w:val="491E982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85" w15:restartNumberingAfterBreak="0">
    <w:nsid w:val="45050A44"/>
    <w:multiLevelType w:val="hybridMultilevel"/>
    <w:tmpl w:val="2BC2270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86" w15:restartNumberingAfterBreak="0">
    <w:nsid w:val="45144064"/>
    <w:multiLevelType w:val="hybridMultilevel"/>
    <w:tmpl w:val="01D6F17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87" w15:restartNumberingAfterBreak="0">
    <w:nsid w:val="451A36C9"/>
    <w:multiLevelType w:val="hybridMultilevel"/>
    <w:tmpl w:val="F2C076B2"/>
    <w:lvl w:ilvl="0" w:tplc="0407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88" w15:restartNumberingAfterBreak="0">
    <w:nsid w:val="451F68C5"/>
    <w:multiLevelType w:val="hybridMultilevel"/>
    <w:tmpl w:val="4C3C2F5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89" w15:restartNumberingAfterBreak="0">
    <w:nsid w:val="45232147"/>
    <w:multiLevelType w:val="hybridMultilevel"/>
    <w:tmpl w:val="38B00C2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90" w15:restartNumberingAfterBreak="0">
    <w:nsid w:val="452900CA"/>
    <w:multiLevelType w:val="hybridMultilevel"/>
    <w:tmpl w:val="00D082E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91" w15:restartNumberingAfterBreak="0">
    <w:nsid w:val="453F3772"/>
    <w:multiLevelType w:val="hybridMultilevel"/>
    <w:tmpl w:val="BAF01D2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92" w15:restartNumberingAfterBreak="0">
    <w:nsid w:val="456F03C1"/>
    <w:multiLevelType w:val="hybridMultilevel"/>
    <w:tmpl w:val="49E8BF2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93" w15:restartNumberingAfterBreak="0">
    <w:nsid w:val="457141AA"/>
    <w:multiLevelType w:val="hybridMultilevel"/>
    <w:tmpl w:val="8BDABAF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94" w15:restartNumberingAfterBreak="0">
    <w:nsid w:val="457A2E2F"/>
    <w:multiLevelType w:val="hybridMultilevel"/>
    <w:tmpl w:val="FE4654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95" w15:restartNumberingAfterBreak="0">
    <w:nsid w:val="45976640"/>
    <w:multiLevelType w:val="hybridMultilevel"/>
    <w:tmpl w:val="DC508E7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96" w15:restartNumberingAfterBreak="0">
    <w:nsid w:val="459C28BD"/>
    <w:multiLevelType w:val="hybridMultilevel"/>
    <w:tmpl w:val="2122807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97" w15:restartNumberingAfterBreak="0">
    <w:nsid w:val="459D52C1"/>
    <w:multiLevelType w:val="hybridMultilevel"/>
    <w:tmpl w:val="DB0A8D1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98" w15:restartNumberingAfterBreak="0">
    <w:nsid w:val="45A80DA3"/>
    <w:multiLevelType w:val="hybridMultilevel"/>
    <w:tmpl w:val="CC709A1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99" w15:restartNumberingAfterBreak="0">
    <w:nsid w:val="45B61097"/>
    <w:multiLevelType w:val="hybridMultilevel"/>
    <w:tmpl w:val="4668879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00" w15:restartNumberingAfterBreak="0">
    <w:nsid w:val="45B86F74"/>
    <w:multiLevelType w:val="hybridMultilevel"/>
    <w:tmpl w:val="E67A7AC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01" w15:restartNumberingAfterBreak="0">
    <w:nsid w:val="45C02CC0"/>
    <w:multiLevelType w:val="hybridMultilevel"/>
    <w:tmpl w:val="E80CD64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02" w15:restartNumberingAfterBreak="0">
    <w:nsid w:val="45CE2280"/>
    <w:multiLevelType w:val="hybridMultilevel"/>
    <w:tmpl w:val="74066D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03" w15:restartNumberingAfterBreak="0">
    <w:nsid w:val="45CE4020"/>
    <w:multiLevelType w:val="hybridMultilevel"/>
    <w:tmpl w:val="B24CAD5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04" w15:restartNumberingAfterBreak="0">
    <w:nsid w:val="45D42BBF"/>
    <w:multiLevelType w:val="hybridMultilevel"/>
    <w:tmpl w:val="12CA398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05" w15:restartNumberingAfterBreak="0">
    <w:nsid w:val="46086FD3"/>
    <w:multiLevelType w:val="hybridMultilevel"/>
    <w:tmpl w:val="A782D15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06" w15:restartNumberingAfterBreak="0">
    <w:nsid w:val="460D1D61"/>
    <w:multiLevelType w:val="hybridMultilevel"/>
    <w:tmpl w:val="7C7ADFC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07" w15:restartNumberingAfterBreak="0">
    <w:nsid w:val="46166A9B"/>
    <w:multiLevelType w:val="hybridMultilevel"/>
    <w:tmpl w:val="349218F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08" w15:restartNumberingAfterBreak="0">
    <w:nsid w:val="4619716F"/>
    <w:multiLevelType w:val="hybridMultilevel"/>
    <w:tmpl w:val="ED16255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09" w15:restartNumberingAfterBreak="0">
    <w:nsid w:val="462B21A3"/>
    <w:multiLevelType w:val="hybridMultilevel"/>
    <w:tmpl w:val="4C94224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10" w15:restartNumberingAfterBreak="0">
    <w:nsid w:val="46321CEB"/>
    <w:multiLevelType w:val="hybridMultilevel"/>
    <w:tmpl w:val="49C2F42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11" w15:restartNumberingAfterBreak="0">
    <w:nsid w:val="463D61A9"/>
    <w:multiLevelType w:val="hybridMultilevel"/>
    <w:tmpl w:val="971A680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12" w15:restartNumberingAfterBreak="0">
    <w:nsid w:val="46574CA5"/>
    <w:multiLevelType w:val="hybridMultilevel"/>
    <w:tmpl w:val="323483C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13" w15:restartNumberingAfterBreak="0">
    <w:nsid w:val="46835907"/>
    <w:multiLevelType w:val="hybridMultilevel"/>
    <w:tmpl w:val="69126F9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14" w15:restartNumberingAfterBreak="0">
    <w:nsid w:val="46A56692"/>
    <w:multiLevelType w:val="hybridMultilevel"/>
    <w:tmpl w:val="7286E76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15" w15:restartNumberingAfterBreak="0">
    <w:nsid w:val="46AB40E5"/>
    <w:multiLevelType w:val="hybridMultilevel"/>
    <w:tmpl w:val="82AA58A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16" w15:restartNumberingAfterBreak="0">
    <w:nsid w:val="46C774D6"/>
    <w:multiLevelType w:val="hybridMultilevel"/>
    <w:tmpl w:val="2042DA2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17" w15:restartNumberingAfterBreak="0">
    <w:nsid w:val="46D64557"/>
    <w:multiLevelType w:val="hybridMultilevel"/>
    <w:tmpl w:val="ACA0F73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18" w15:restartNumberingAfterBreak="0">
    <w:nsid w:val="46DC2A4F"/>
    <w:multiLevelType w:val="hybridMultilevel"/>
    <w:tmpl w:val="8886ED4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19" w15:restartNumberingAfterBreak="0">
    <w:nsid w:val="46EC1D38"/>
    <w:multiLevelType w:val="hybridMultilevel"/>
    <w:tmpl w:val="2A902C1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20" w15:restartNumberingAfterBreak="0">
    <w:nsid w:val="4715334E"/>
    <w:multiLevelType w:val="hybridMultilevel"/>
    <w:tmpl w:val="C568E3A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21" w15:restartNumberingAfterBreak="0">
    <w:nsid w:val="471A057B"/>
    <w:multiLevelType w:val="hybridMultilevel"/>
    <w:tmpl w:val="C88C56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22" w15:restartNumberingAfterBreak="0">
    <w:nsid w:val="471B087F"/>
    <w:multiLevelType w:val="hybridMultilevel"/>
    <w:tmpl w:val="2174DFB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23" w15:restartNumberingAfterBreak="0">
    <w:nsid w:val="472F27CE"/>
    <w:multiLevelType w:val="hybridMultilevel"/>
    <w:tmpl w:val="87F8D33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24" w15:restartNumberingAfterBreak="0">
    <w:nsid w:val="47456FCE"/>
    <w:multiLevelType w:val="hybridMultilevel"/>
    <w:tmpl w:val="12326F4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25" w15:restartNumberingAfterBreak="0">
    <w:nsid w:val="47596ECC"/>
    <w:multiLevelType w:val="hybridMultilevel"/>
    <w:tmpl w:val="ACBAFA4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26" w15:restartNumberingAfterBreak="0">
    <w:nsid w:val="479C755F"/>
    <w:multiLevelType w:val="hybridMultilevel"/>
    <w:tmpl w:val="25C0789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27" w15:restartNumberingAfterBreak="0">
    <w:nsid w:val="479C76A7"/>
    <w:multiLevelType w:val="hybridMultilevel"/>
    <w:tmpl w:val="8ACE97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28" w15:restartNumberingAfterBreak="0">
    <w:nsid w:val="479C7F08"/>
    <w:multiLevelType w:val="hybridMultilevel"/>
    <w:tmpl w:val="592C463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29" w15:restartNumberingAfterBreak="0">
    <w:nsid w:val="479E3774"/>
    <w:multiLevelType w:val="hybridMultilevel"/>
    <w:tmpl w:val="3446B15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30" w15:restartNumberingAfterBreak="0">
    <w:nsid w:val="47BA6877"/>
    <w:multiLevelType w:val="hybridMultilevel"/>
    <w:tmpl w:val="B6F2F9E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31" w15:restartNumberingAfterBreak="0">
    <w:nsid w:val="47BB1BBA"/>
    <w:multiLevelType w:val="hybridMultilevel"/>
    <w:tmpl w:val="B018265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32" w15:restartNumberingAfterBreak="0">
    <w:nsid w:val="47DC7C72"/>
    <w:multiLevelType w:val="hybridMultilevel"/>
    <w:tmpl w:val="FC1ECAD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33" w15:restartNumberingAfterBreak="0">
    <w:nsid w:val="47E145EB"/>
    <w:multiLevelType w:val="hybridMultilevel"/>
    <w:tmpl w:val="FEC2F49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34" w15:restartNumberingAfterBreak="0">
    <w:nsid w:val="47EE48F0"/>
    <w:multiLevelType w:val="hybridMultilevel"/>
    <w:tmpl w:val="A1F0EA8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35" w15:restartNumberingAfterBreak="0">
    <w:nsid w:val="47F5364E"/>
    <w:multiLevelType w:val="hybridMultilevel"/>
    <w:tmpl w:val="33B2848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36" w15:restartNumberingAfterBreak="0">
    <w:nsid w:val="47F66E4D"/>
    <w:multiLevelType w:val="hybridMultilevel"/>
    <w:tmpl w:val="82265F3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37" w15:restartNumberingAfterBreak="0">
    <w:nsid w:val="48373599"/>
    <w:multiLevelType w:val="hybridMultilevel"/>
    <w:tmpl w:val="D660B79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38" w15:restartNumberingAfterBreak="0">
    <w:nsid w:val="486511D8"/>
    <w:multiLevelType w:val="hybridMultilevel"/>
    <w:tmpl w:val="9728592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39" w15:restartNumberingAfterBreak="0">
    <w:nsid w:val="48AE7500"/>
    <w:multiLevelType w:val="hybridMultilevel"/>
    <w:tmpl w:val="C094620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40" w15:restartNumberingAfterBreak="0">
    <w:nsid w:val="48C1645C"/>
    <w:multiLevelType w:val="hybridMultilevel"/>
    <w:tmpl w:val="E4DC7A8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41" w15:restartNumberingAfterBreak="0">
    <w:nsid w:val="48D25E1D"/>
    <w:multiLevelType w:val="hybridMultilevel"/>
    <w:tmpl w:val="832488C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42" w15:restartNumberingAfterBreak="0">
    <w:nsid w:val="48F06C94"/>
    <w:multiLevelType w:val="hybridMultilevel"/>
    <w:tmpl w:val="603EA4B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43" w15:restartNumberingAfterBreak="0">
    <w:nsid w:val="49115ACF"/>
    <w:multiLevelType w:val="hybridMultilevel"/>
    <w:tmpl w:val="1AE082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44" w15:restartNumberingAfterBreak="0">
    <w:nsid w:val="49370F62"/>
    <w:multiLevelType w:val="hybridMultilevel"/>
    <w:tmpl w:val="AD8E90C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45" w15:restartNumberingAfterBreak="0">
    <w:nsid w:val="493940DD"/>
    <w:multiLevelType w:val="hybridMultilevel"/>
    <w:tmpl w:val="3B12B3D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46" w15:restartNumberingAfterBreak="0">
    <w:nsid w:val="494524C8"/>
    <w:multiLevelType w:val="hybridMultilevel"/>
    <w:tmpl w:val="8ACC257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47" w15:restartNumberingAfterBreak="0">
    <w:nsid w:val="4949490F"/>
    <w:multiLevelType w:val="hybridMultilevel"/>
    <w:tmpl w:val="31C6E1D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48" w15:restartNumberingAfterBreak="0">
    <w:nsid w:val="494F2491"/>
    <w:multiLevelType w:val="hybridMultilevel"/>
    <w:tmpl w:val="FECA264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49" w15:restartNumberingAfterBreak="0">
    <w:nsid w:val="495A4DF4"/>
    <w:multiLevelType w:val="hybridMultilevel"/>
    <w:tmpl w:val="8298A78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50" w15:restartNumberingAfterBreak="0">
    <w:nsid w:val="495F7EF8"/>
    <w:multiLevelType w:val="hybridMultilevel"/>
    <w:tmpl w:val="AD0E63F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51" w15:restartNumberingAfterBreak="0">
    <w:nsid w:val="49701C16"/>
    <w:multiLevelType w:val="hybridMultilevel"/>
    <w:tmpl w:val="44C8198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52" w15:restartNumberingAfterBreak="0">
    <w:nsid w:val="49771345"/>
    <w:multiLevelType w:val="hybridMultilevel"/>
    <w:tmpl w:val="F1D6621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53" w15:restartNumberingAfterBreak="0">
    <w:nsid w:val="499361EA"/>
    <w:multiLevelType w:val="hybridMultilevel"/>
    <w:tmpl w:val="17F4387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54" w15:restartNumberingAfterBreak="0">
    <w:nsid w:val="499E78FB"/>
    <w:multiLevelType w:val="hybridMultilevel"/>
    <w:tmpl w:val="F3A6BD4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55" w15:restartNumberingAfterBreak="0">
    <w:nsid w:val="49A21E25"/>
    <w:multiLevelType w:val="hybridMultilevel"/>
    <w:tmpl w:val="39DC36B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56" w15:restartNumberingAfterBreak="0">
    <w:nsid w:val="49AA4A71"/>
    <w:multiLevelType w:val="hybridMultilevel"/>
    <w:tmpl w:val="36361A3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57" w15:restartNumberingAfterBreak="0">
    <w:nsid w:val="49AC1A64"/>
    <w:multiLevelType w:val="hybridMultilevel"/>
    <w:tmpl w:val="4964F47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58" w15:restartNumberingAfterBreak="0">
    <w:nsid w:val="49CB4604"/>
    <w:multiLevelType w:val="hybridMultilevel"/>
    <w:tmpl w:val="B052E0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59" w15:restartNumberingAfterBreak="0">
    <w:nsid w:val="49D77C3E"/>
    <w:multiLevelType w:val="hybridMultilevel"/>
    <w:tmpl w:val="77CC5B5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60" w15:restartNumberingAfterBreak="0">
    <w:nsid w:val="49D832F0"/>
    <w:multiLevelType w:val="hybridMultilevel"/>
    <w:tmpl w:val="A9862CB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61" w15:restartNumberingAfterBreak="0">
    <w:nsid w:val="49EB7FAF"/>
    <w:multiLevelType w:val="hybridMultilevel"/>
    <w:tmpl w:val="6C6AA81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62" w15:restartNumberingAfterBreak="0">
    <w:nsid w:val="49EE6D1A"/>
    <w:multiLevelType w:val="hybridMultilevel"/>
    <w:tmpl w:val="A656BA2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63" w15:restartNumberingAfterBreak="0">
    <w:nsid w:val="49F0521A"/>
    <w:multiLevelType w:val="hybridMultilevel"/>
    <w:tmpl w:val="046CF2D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64" w15:restartNumberingAfterBreak="0">
    <w:nsid w:val="4A02016A"/>
    <w:multiLevelType w:val="hybridMultilevel"/>
    <w:tmpl w:val="BEAC660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65" w15:restartNumberingAfterBreak="0">
    <w:nsid w:val="4A1A7AF8"/>
    <w:multiLevelType w:val="hybridMultilevel"/>
    <w:tmpl w:val="86865A0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66" w15:restartNumberingAfterBreak="0">
    <w:nsid w:val="4A36349B"/>
    <w:multiLevelType w:val="hybridMultilevel"/>
    <w:tmpl w:val="C9AA34E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67" w15:restartNumberingAfterBreak="0">
    <w:nsid w:val="4A4575D2"/>
    <w:multiLevelType w:val="hybridMultilevel"/>
    <w:tmpl w:val="7A30078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68" w15:restartNumberingAfterBreak="0">
    <w:nsid w:val="4A526901"/>
    <w:multiLevelType w:val="hybridMultilevel"/>
    <w:tmpl w:val="491AC7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69" w15:restartNumberingAfterBreak="0">
    <w:nsid w:val="4A55727D"/>
    <w:multiLevelType w:val="hybridMultilevel"/>
    <w:tmpl w:val="FC803EF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70" w15:restartNumberingAfterBreak="0">
    <w:nsid w:val="4A5B3F95"/>
    <w:multiLevelType w:val="hybridMultilevel"/>
    <w:tmpl w:val="D6E4928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71" w15:restartNumberingAfterBreak="0">
    <w:nsid w:val="4A5C738D"/>
    <w:multiLevelType w:val="hybridMultilevel"/>
    <w:tmpl w:val="80B2C2F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72" w15:restartNumberingAfterBreak="0">
    <w:nsid w:val="4A612D22"/>
    <w:multiLevelType w:val="hybridMultilevel"/>
    <w:tmpl w:val="66509CF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73" w15:restartNumberingAfterBreak="0">
    <w:nsid w:val="4A7115A0"/>
    <w:multiLevelType w:val="hybridMultilevel"/>
    <w:tmpl w:val="8F9AA8B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74" w15:restartNumberingAfterBreak="0">
    <w:nsid w:val="4A7E7E6C"/>
    <w:multiLevelType w:val="hybridMultilevel"/>
    <w:tmpl w:val="8F9A799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75" w15:restartNumberingAfterBreak="0">
    <w:nsid w:val="4A8220F3"/>
    <w:multiLevelType w:val="hybridMultilevel"/>
    <w:tmpl w:val="8D6E4E9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76" w15:restartNumberingAfterBreak="0">
    <w:nsid w:val="4A834A15"/>
    <w:multiLevelType w:val="hybridMultilevel"/>
    <w:tmpl w:val="8D0A381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77" w15:restartNumberingAfterBreak="0">
    <w:nsid w:val="4A8805A2"/>
    <w:multiLevelType w:val="hybridMultilevel"/>
    <w:tmpl w:val="AA4E16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78" w15:restartNumberingAfterBreak="0">
    <w:nsid w:val="4A88170B"/>
    <w:multiLevelType w:val="hybridMultilevel"/>
    <w:tmpl w:val="7480ADD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79" w15:restartNumberingAfterBreak="0">
    <w:nsid w:val="4A92072D"/>
    <w:multiLevelType w:val="hybridMultilevel"/>
    <w:tmpl w:val="07744494"/>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180" w15:restartNumberingAfterBreak="0">
    <w:nsid w:val="4AAE3C6C"/>
    <w:multiLevelType w:val="hybridMultilevel"/>
    <w:tmpl w:val="97B809A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81" w15:restartNumberingAfterBreak="0">
    <w:nsid w:val="4ACD55D0"/>
    <w:multiLevelType w:val="hybridMultilevel"/>
    <w:tmpl w:val="A4946A3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82" w15:restartNumberingAfterBreak="0">
    <w:nsid w:val="4AD335BA"/>
    <w:multiLevelType w:val="hybridMultilevel"/>
    <w:tmpl w:val="D9B0C68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83" w15:restartNumberingAfterBreak="0">
    <w:nsid w:val="4AEE53CC"/>
    <w:multiLevelType w:val="hybridMultilevel"/>
    <w:tmpl w:val="E16ED62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84" w15:restartNumberingAfterBreak="0">
    <w:nsid w:val="4AF26F0A"/>
    <w:multiLevelType w:val="hybridMultilevel"/>
    <w:tmpl w:val="5044931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85" w15:restartNumberingAfterBreak="0">
    <w:nsid w:val="4AFA1058"/>
    <w:multiLevelType w:val="hybridMultilevel"/>
    <w:tmpl w:val="75163FA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86" w15:restartNumberingAfterBreak="0">
    <w:nsid w:val="4B0377D2"/>
    <w:multiLevelType w:val="hybridMultilevel"/>
    <w:tmpl w:val="01DA5A1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87" w15:restartNumberingAfterBreak="0">
    <w:nsid w:val="4B0A0436"/>
    <w:multiLevelType w:val="hybridMultilevel"/>
    <w:tmpl w:val="68B2FE1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88" w15:restartNumberingAfterBreak="0">
    <w:nsid w:val="4B165913"/>
    <w:multiLevelType w:val="hybridMultilevel"/>
    <w:tmpl w:val="114CD78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89" w15:restartNumberingAfterBreak="0">
    <w:nsid w:val="4B507273"/>
    <w:multiLevelType w:val="hybridMultilevel"/>
    <w:tmpl w:val="D452E2D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90" w15:restartNumberingAfterBreak="0">
    <w:nsid w:val="4B665A1F"/>
    <w:multiLevelType w:val="hybridMultilevel"/>
    <w:tmpl w:val="4FE2F99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91" w15:restartNumberingAfterBreak="0">
    <w:nsid w:val="4B7E71BA"/>
    <w:multiLevelType w:val="hybridMultilevel"/>
    <w:tmpl w:val="7F9E6C3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92" w15:restartNumberingAfterBreak="0">
    <w:nsid w:val="4B8C11BE"/>
    <w:multiLevelType w:val="hybridMultilevel"/>
    <w:tmpl w:val="D3FCEB3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93" w15:restartNumberingAfterBreak="0">
    <w:nsid w:val="4B8F7E39"/>
    <w:multiLevelType w:val="hybridMultilevel"/>
    <w:tmpl w:val="395A7C7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94" w15:restartNumberingAfterBreak="0">
    <w:nsid w:val="4BEB2C6F"/>
    <w:multiLevelType w:val="hybridMultilevel"/>
    <w:tmpl w:val="CAB0581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95" w15:restartNumberingAfterBreak="0">
    <w:nsid w:val="4C115A85"/>
    <w:multiLevelType w:val="hybridMultilevel"/>
    <w:tmpl w:val="CE30B35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96" w15:restartNumberingAfterBreak="0">
    <w:nsid w:val="4C3144A9"/>
    <w:multiLevelType w:val="hybridMultilevel"/>
    <w:tmpl w:val="A9FA8E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97" w15:restartNumberingAfterBreak="0">
    <w:nsid w:val="4C3D0C9B"/>
    <w:multiLevelType w:val="hybridMultilevel"/>
    <w:tmpl w:val="94B45F1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98" w15:restartNumberingAfterBreak="0">
    <w:nsid w:val="4C506059"/>
    <w:multiLevelType w:val="hybridMultilevel"/>
    <w:tmpl w:val="2424F4B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99" w15:restartNumberingAfterBreak="0">
    <w:nsid w:val="4C536305"/>
    <w:multiLevelType w:val="hybridMultilevel"/>
    <w:tmpl w:val="DF1613E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00" w15:restartNumberingAfterBreak="0">
    <w:nsid w:val="4C644F55"/>
    <w:multiLevelType w:val="hybridMultilevel"/>
    <w:tmpl w:val="5EF0B2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01" w15:restartNumberingAfterBreak="0">
    <w:nsid w:val="4C8F40AD"/>
    <w:multiLevelType w:val="hybridMultilevel"/>
    <w:tmpl w:val="C87A62B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02" w15:restartNumberingAfterBreak="0">
    <w:nsid w:val="4CAD4907"/>
    <w:multiLevelType w:val="hybridMultilevel"/>
    <w:tmpl w:val="9FC0F3C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03" w15:restartNumberingAfterBreak="0">
    <w:nsid w:val="4CC57769"/>
    <w:multiLevelType w:val="hybridMultilevel"/>
    <w:tmpl w:val="A844DD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04" w15:restartNumberingAfterBreak="0">
    <w:nsid w:val="4CEA78DD"/>
    <w:multiLevelType w:val="hybridMultilevel"/>
    <w:tmpl w:val="FB58EDD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05" w15:restartNumberingAfterBreak="0">
    <w:nsid w:val="4D0506FC"/>
    <w:multiLevelType w:val="hybridMultilevel"/>
    <w:tmpl w:val="5352DB1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06" w15:restartNumberingAfterBreak="0">
    <w:nsid w:val="4D143D7C"/>
    <w:multiLevelType w:val="hybridMultilevel"/>
    <w:tmpl w:val="E33022E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07" w15:restartNumberingAfterBreak="0">
    <w:nsid w:val="4D18459A"/>
    <w:multiLevelType w:val="hybridMultilevel"/>
    <w:tmpl w:val="2B84AC9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08" w15:restartNumberingAfterBreak="0">
    <w:nsid w:val="4D266D9B"/>
    <w:multiLevelType w:val="hybridMultilevel"/>
    <w:tmpl w:val="328EE7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09" w15:restartNumberingAfterBreak="0">
    <w:nsid w:val="4D35329E"/>
    <w:multiLevelType w:val="hybridMultilevel"/>
    <w:tmpl w:val="111A87A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10" w15:restartNumberingAfterBreak="0">
    <w:nsid w:val="4D3E784F"/>
    <w:multiLevelType w:val="hybridMultilevel"/>
    <w:tmpl w:val="A5CAC38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11" w15:restartNumberingAfterBreak="0">
    <w:nsid w:val="4D462CD1"/>
    <w:multiLevelType w:val="hybridMultilevel"/>
    <w:tmpl w:val="255CC4A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12" w15:restartNumberingAfterBreak="0">
    <w:nsid w:val="4D52149A"/>
    <w:multiLevelType w:val="hybridMultilevel"/>
    <w:tmpl w:val="9E325AB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13" w15:restartNumberingAfterBreak="0">
    <w:nsid w:val="4D7701FE"/>
    <w:multiLevelType w:val="hybridMultilevel"/>
    <w:tmpl w:val="5E80AE4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14" w15:restartNumberingAfterBreak="0">
    <w:nsid w:val="4D8A5CAE"/>
    <w:multiLevelType w:val="hybridMultilevel"/>
    <w:tmpl w:val="B60428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15" w15:restartNumberingAfterBreak="0">
    <w:nsid w:val="4D8A7757"/>
    <w:multiLevelType w:val="hybridMultilevel"/>
    <w:tmpl w:val="363E5C9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16" w15:restartNumberingAfterBreak="0">
    <w:nsid w:val="4D93401B"/>
    <w:multiLevelType w:val="hybridMultilevel"/>
    <w:tmpl w:val="FC584C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17" w15:restartNumberingAfterBreak="0">
    <w:nsid w:val="4D9B7A7C"/>
    <w:multiLevelType w:val="hybridMultilevel"/>
    <w:tmpl w:val="7036349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18" w15:restartNumberingAfterBreak="0">
    <w:nsid w:val="4DA62209"/>
    <w:multiLevelType w:val="hybridMultilevel"/>
    <w:tmpl w:val="DD28CA2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19" w15:restartNumberingAfterBreak="0">
    <w:nsid w:val="4DC71BBE"/>
    <w:multiLevelType w:val="hybridMultilevel"/>
    <w:tmpl w:val="F3CA3D9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20" w15:restartNumberingAfterBreak="0">
    <w:nsid w:val="4DD6459A"/>
    <w:multiLevelType w:val="hybridMultilevel"/>
    <w:tmpl w:val="B04A930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21" w15:restartNumberingAfterBreak="0">
    <w:nsid w:val="4DDB07AF"/>
    <w:multiLevelType w:val="hybridMultilevel"/>
    <w:tmpl w:val="E29037C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22" w15:restartNumberingAfterBreak="0">
    <w:nsid w:val="4DEF19A5"/>
    <w:multiLevelType w:val="hybridMultilevel"/>
    <w:tmpl w:val="1E64591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23" w15:restartNumberingAfterBreak="0">
    <w:nsid w:val="4DF85E52"/>
    <w:multiLevelType w:val="hybridMultilevel"/>
    <w:tmpl w:val="540CE17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24" w15:restartNumberingAfterBreak="0">
    <w:nsid w:val="4E0C5E7B"/>
    <w:multiLevelType w:val="hybridMultilevel"/>
    <w:tmpl w:val="E0022B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25" w15:restartNumberingAfterBreak="0">
    <w:nsid w:val="4E26409D"/>
    <w:multiLevelType w:val="hybridMultilevel"/>
    <w:tmpl w:val="2974A98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26" w15:restartNumberingAfterBreak="0">
    <w:nsid w:val="4E3B7187"/>
    <w:multiLevelType w:val="hybridMultilevel"/>
    <w:tmpl w:val="0AACD18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27" w15:restartNumberingAfterBreak="0">
    <w:nsid w:val="4E432EC8"/>
    <w:multiLevelType w:val="hybridMultilevel"/>
    <w:tmpl w:val="FA10F2F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28" w15:restartNumberingAfterBreak="0">
    <w:nsid w:val="4E473A60"/>
    <w:multiLevelType w:val="hybridMultilevel"/>
    <w:tmpl w:val="8ADCC09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29" w15:restartNumberingAfterBreak="0">
    <w:nsid w:val="4E567E4E"/>
    <w:multiLevelType w:val="hybridMultilevel"/>
    <w:tmpl w:val="98DEEC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30" w15:restartNumberingAfterBreak="0">
    <w:nsid w:val="4E804FF1"/>
    <w:multiLevelType w:val="hybridMultilevel"/>
    <w:tmpl w:val="14C4072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31" w15:restartNumberingAfterBreak="0">
    <w:nsid w:val="4E857B69"/>
    <w:multiLevelType w:val="hybridMultilevel"/>
    <w:tmpl w:val="6EDA22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32" w15:restartNumberingAfterBreak="0">
    <w:nsid w:val="4E875E9A"/>
    <w:multiLevelType w:val="hybridMultilevel"/>
    <w:tmpl w:val="ED2E7F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33" w15:restartNumberingAfterBreak="0">
    <w:nsid w:val="4E9B6765"/>
    <w:multiLevelType w:val="hybridMultilevel"/>
    <w:tmpl w:val="C23401A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34" w15:restartNumberingAfterBreak="0">
    <w:nsid w:val="4EAF4D09"/>
    <w:multiLevelType w:val="hybridMultilevel"/>
    <w:tmpl w:val="239A3EB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35" w15:restartNumberingAfterBreak="0">
    <w:nsid w:val="4EB65F33"/>
    <w:multiLevelType w:val="hybridMultilevel"/>
    <w:tmpl w:val="085ACD8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36" w15:restartNumberingAfterBreak="0">
    <w:nsid w:val="4EC93256"/>
    <w:multiLevelType w:val="hybridMultilevel"/>
    <w:tmpl w:val="62828BE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37" w15:restartNumberingAfterBreak="0">
    <w:nsid w:val="4EEA2FE9"/>
    <w:multiLevelType w:val="hybridMultilevel"/>
    <w:tmpl w:val="53065FE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38" w15:restartNumberingAfterBreak="0">
    <w:nsid w:val="4EFE3CB4"/>
    <w:multiLevelType w:val="hybridMultilevel"/>
    <w:tmpl w:val="2BFE1CE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39" w15:restartNumberingAfterBreak="0">
    <w:nsid w:val="4F1F2C53"/>
    <w:multiLevelType w:val="hybridMultilevel"/>
    <w:tmpl w:val="2E4EC24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40" w15:restartNumberingAfterBreak="0">
    <w:nsid w:val="4F4E2300"/>
    <w:multiLevelType w:val="hybridMultilevel"/>
    <w:tmpl w:val="03DEBE3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41" w15:restartNumberingAfterBreak="0">
    <w:nsid w:val="4F511EB8"/>
    <w:multiLevelType w:val="hybridMultilevel"/>
    <w:tmpl w:val="4CBC3C1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42" w15:restartNumberingAfterBreak="0">
    <w:nsid w:val="4F8E353A"/>
    <w:multiLevelType w:val="hybridMultilevel"/>
    <w:tmpl w:val="530670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43" w15:restartNumberingAfterBreak="0">
    <w:nsid w:val="4F8E41E9"/>
    <w:multiLevelType w:val="hybridMultilevel"/>
    <w:tmpl w:val="94A05CA6"/>
    <w:lvl w:ilvl="0" w:tplc="C49C2860">
      <w:start w:val="1"/>
      <w:numFmt w:val="decimal"/>
      <w:lvlText w:val="%1."/>
      <w:lvlJc w:val="left"/>
      <w:pPr>
        <w:ind w:left="720" w:hanging="360"/>
      </w:pPr>
      <w:rPr>
        <w:b w:val="0"/>
        <w:bCs w:val="0"/>
        <w:sz w:val="24"/>
        <w:szCs w:val="24"/>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44" w15:restartNumberingAfterBreak="0">
    <w:nsid w:val="4FAF3BEA"/>
    <w:multiLevelType w:val="hybridMultilevel"/>
    <w:tmpl w:val="8758CFF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45" w15:restartNumberingAfterBreak="0">
    <w:nsid w:val="4FBA4731"/>
    <w:multiLevelType w:val="hybridMultilevel"/>
    <w:tmpl w:val="D5CA1D6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46" w15:restartNumberingAfterBreak="0">
    <w:nsid w:val="4FD325EA"/>
    <w:multiLevelType w:val="hybridMultilevel"/>
    <w:tmpl w:val="8390CD7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47" w15:restartNumberingAfterBreak="0">
    <w:nsid w:val="4FE13EC0"/>
    <w:multiLevelType w:val="hybridMultilevel"/>
    <w:tmpl w:val="02C4554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48" w15:restartNumberingAfterBreak="0">
    <w:nsid w:val="4FE8492C"/>
    <w:multiLevelType w:val="hybridMultilevel"/>
    <w:tmpl w:val="BF64D51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49" w15:restartNumberingAfterBreak="0">
    <w:nsid w:val="4FEE1DCC"/>
    <w:multiLevelType w:val="hybridMultilevel"/>
    <w:tmpl w:val="C2CCC21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50" w15:restartNumberingAfterBreak="0">
    <w:nsid w:val="50004F3B"/>
    <w:multiLevelType w:val="hybridMultilevel"/>
    <w:tmpl w:val="B28AD08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51" w15:restartNumberingAfterBreak="0">
    <w:nsid w:val="5026054C"/>
    <w:multiLevelType w:val="hybridMultilevel"/>
    <w:tmpl w:val="DA7E9A9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52" w15:restartNumberingAfterBreak="0">
    <w:nsid w:val="50272A5A"/>
    <w:multiLevelType w:val="hybridMultilevel"/>
    <w:tmpl w:val="E02228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53" w15:restartNumberingAfterBreak="0">
    <w:nsid w:val="5039630D"/>
    <w:multiLevelType w:val="hybridMultilevel"/>
    <w:tmpl w:val="7A22D36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54" w15:restartNumberingAfterBreak="0">
    <w:nsid w:val="505049AE"/>
    <w:multiLevelType w:val="hybridMultilevel"/>
    <w:tmpl w:val="D57EE3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55" w15:restartNumberingAfterBreak="0">
    <w:nsid w:val="50520E97"/>
    <w:multiLevelType w:val="hybridMultilevel"/>
    <w:tmpl w:val="F2AC701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56" w15:restartNumberingAfterBreak="0">
    <w:nsid w:val="50522BCC"/>
    <w:multiLevelType w:val="hybridMultilevel"/>
    <w:tmpl w:val="E1F4FA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57" w15:restartNumberingAfterBreak="0">
    <w:nsid w:val="50811F50"/>
    <w:multiLevelType w:val="hybridMultilevel"/>
    <w:tmpl w:val="ED6AB3B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58" w15:restartNumberingAfterBreak="0">
    <w:nsid w:val="5083024C"/>
    <w:multiLevelType w:val="hybridMultilevel"/>
    <w:tmpl w:val="95EC161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59" w15:restartNumberingAfterBreak="0">
    <w:nsid w:val="508A0424"/>
    <w:multiLevelType w:val="hybridMultilevel"/>
    <w:tmpl w:val="F2D6B68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60" w15:restartNumberingAfterBreak="0">
    <w:nsid w:val="508A1704"/>
    <w:multiLevelType w:val="hybridMultilevel"/>
    <w:tmpl w:val="4DAAD1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61" w15:restartNumberingAfterBreak="0">
    <w:nsid w:val="509660D3"/>
    <w:multiLevelType w:val="hybridMultilevel"/>
    <w:tmpl w:val="9F5E5A6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62" w15:restartNumberingAfterBreak="0">
    <w:nsid w:val="50A1679A"/>
    <w:multiLevelType w:val="hybridMultilevel"/>
    <w:tmpl w:val="7AB288E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63" w15:restartNumberingAfterBreak="0">
    <w:nsid w:val="50A91DF2"/>
    <w:multiLevelType w:val="hybridMultilevel"/>
    <w:tmpl w:val="05284C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64" w15:restartNumberingAfterBreak="0">
    <w:nsid w:val="50B039EB"/>
    <w:multiLevelType w:val="hybridMultilevel"/>
    <w:tmpl w:val="7E285104"/>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265" w15:restartNumberingAfterBreak="0">
    <w:nsid w:val="50C02E46"/>
    <w:multiLevelType w:val="hybridMultilevel"/>
    <w:tmpl w:val="C26EA18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66" w15:restartNumberingAfterBreak="0">
    <w:nsid w:val="50CA0CCE"/>
    <w:multiLevelType w:val="hybridMultilevel"/>
    <w:tmpl w:val="B488492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67" w15:restartNumberingAfterBreak="0">
    <w:nsid w:val="50CF6697"/>
    <w:multiLevelType w:val="hybridMultilevel"/>
    <w:tmpl w:val="0652E4D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68" w15:restartNumberingAfterBreak="0">
    <w:nsid w:val="50D23D69"/>
    <w:multiLevelType w:val="hybridMultilevel"/>
    <w:tmpl w:val="4FE2F00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69" w15:restartNumberingAfterBreak="0">
    <w:nsid w:val="50D24811"/>
    <w:multiLevelType w:val="hybridMultilevel"/>
    <w:tmpl w:val="F264891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70" w15:restartNumberingAfterBreak="0">
    <w:nsid w:val="51056D2D"/>
    <w:multiLevelType w:val="hybridMultilevel"/>
    <w:tmpl w:val="6FC65BC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71" w15:restartNumberingAfterBreak="0">
    <w:nsid w:val="511E3C43"/>
    <w:multiLevelType w:val="hybridMultilevel"/>
    <w:tmpl w:val="15049E7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72" w15:restartNumberingAfterBreak="0">
    <w:nsid w:val="5122448E"/>
    <w:multiLevelType w:val="hybridMultilevel"/>
    <w:tmpl w:val="769471F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73" w15:restartNumberingAfterBreak="0">
    <w:nsid w:val="5122584E"/>
    <w:multiLevelType w:val="hybridMultilevel"/>
    <w:tmpl w:val="EEACE9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74" w15:restartNumberingAfterBreak="0">
    <w:nsid w:val="5134042E"/>
    <w:multiLevelType w:val="hybridMultilevel"/>
    <w:tmpl w:val="20FE182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75" w15:restartNumberingAfterBreak="0">
    <w:nsid w:val="51446B89"/>
    <w:multiLevelType w:val="hybridMultilevel"/>
    <w:tmpl w:val="8E7CCE7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76" w15:restartNumberingAfterBreak="0">
    <w:nsid w:val="51612B1B"/>
    <w:multiLevelType w:val="hybridMultilevel"/>
    <w:tmpl w:val="B7AE1C3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77" w15:restartNumberingAfterBreak="0">
    <w:nsid w:val="5164310B"/>
    <w:multiLevelType w:val="hybridMultilevel"/>
    <w:tmpl w:val="BFB89AF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78" w15:restartNumberingAfterBreak="0">
    <w:nsid w:val="517537DC"/>
    <w:multiLevelType w:val="hybridMultilevel"/>
    <w:tmpl w:val="75A22E5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79" w15:restartNumberingAfterBreak="0">
    <w:nsid w:val="517951F4"/>
    <w:multiLevelType w:val="hybridMultilevel"/>
    <w:tmpl w:val="AED49B9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80" w15:restartNumberingAfterBreak="0">
    <w:nsid w:val="518525B3"/>
    <w:multiLevelType w:val="hybridMultilevel"/>
    <w:tmpl w:val="FE385F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81" w15:restartNumberingAfterBreak="0">
    <w:nsid w:val="518767AE"/>
    <w:multiLevelType w:val="hybridMultilevel"/>
    <w:tmpl w:val="9A38CE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82" w15:restartNumberingAfterBreak="0">
    <w:nsid w:val="51876F79"/>
    <w:multiLevelType w:val="hybridMultilevel"/>
    <w:tmpl w:val="AD16A0A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83" w15:restartNumberingAfterBreak="0">
    <w:nsid w:val="51A90EAD"/>
    <w:multiLevelType w:val="hybridMultilevel"/>
    <w:tmpl w:val="77FA313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84" w15:restartNumberingAfterBreak="0">
    <w:nsid w:val="51B5643C"/>
    <w:multiLevelType w:val="hybridMultilevel"/>
    <w:tmpl w:val="50007A3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85" w15:restartNumberingAfterBreak="0">
    <w:nsid w:val="51C36D09"/>
    <w:multiLevelType w:val="hybridMultilevel"/>
    <w:tmpl w:val="926CB7D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86" w15:restartNumberingAfterBreak="0">
    <w:nsid w:val="51D05BFC"/>
    <w:multiLevelType w:val="hybridMultilevel"/>
    <w:tmpl w:val="56E298B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87" w15:restartNumberingAfterBreak="0">
    <w:nsid w:val="51DD4832"/>
    <w:multiLevelType w:val="hybridMultilevel"/>
    <w:tmpl w:val="4A38BF3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88" w15:restartNumberingAfterBreak="0">
    <w:nsid w:val="51DF1F85"/>
    <w:multiLevelType w:val="hybridMultilevel"/>
    <w:tmpl w:val="B68213A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89" w15:restartNumberingAfterBreak="0">
    <w:nsid w:val="51E6200B"/>
    <w:multiLevelType w:val="hybridMultilevel"/>
    <w:tmpl w:val="F22C20E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90" w15:restartNumberingAfterBreak="0">
    <w:nsid w:val="520D7BF2"/>
    <w:multiLevelType w:val="hybridMultilevel"/>
    <w:tmpl w:val="71CAAC2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91" w15:restartNumberingAfterBreak="0">
    <w:nsid w:val="52141F28"/>
    <w:multiLevelType w:val="hybridMultilevel"/>
    <w:tmpl w:val="D05E36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92" w15:restartNumberingAfterBreak="0">
    <w:nsid w:val="52182092"/>
    <w:multiLevelType w:val="hybridMultilevel"/>
    <w:tmpl w:val="76ECAFE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93" w15:restartNumberingAfterBreak="0">
    <w:nsid w:val="52217ECD"/>
    <w:multiLevelType w:val="hybridMultilevel"/>
    <w:tmpl w:val="9B9E6A6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94" w15:restartNumberingAfterBreak="0">
    <w:nsid w:val="522C3138"/>
    <w:multiLevelType w:val="hybridMultilevel"/>
    <w:tmpl w:val="D19CE4A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95" w15:restartNumberingAfterBreak="0">
    <w:nsid w:val="523E6CE2"/>
    <w:multiLevelType w:val="hybridMultilevel"/>
    <w:tmpl w:val="ED161B8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96" w15:restartNumberingAfterBreak="0">
    <w:nsid w:val="524E41F0"/>
    <w:multiLevelType w:val="hybridMultilevel"/>
    <w:tmpl w:val="B234018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97" w15:restartNumberingAfterBreak="0">
    <w:nsid w:val="52606F2A"/>
    <w:multiLevelType w:val="hybridMultilevel"/>
    <w:tmpl w:val="FD2C0D3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98" w15:restartNumberingAfterBreak="0">
    <w:nsid w:val="52664FA1"/>
    <w:multiLevelType w:val="hybridMultilevel"/>
    <w:tmpl w:val="5832C73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99" w15:restartNumberingAfterBreak="0">
    <w:nsid w:val="526F25AE"/>
    <w:multiLevelType w:val="hybridMultilevel"/>
    <w:tmpl w:val="96A4932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00" w15:restartNumberingAfterBreak="0">
    <w:nsid w:val="527A4E46"/>
    <w:multiLevelType w:val="hybridMultilevel"/>
    <w:tmpl w:val="52F63F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01" w15:restartNumberingAfterBreak="0">
    <w:nsid w:val="528E46D7"/>
    <w:multiLevelType w:val="hybridMultilevel"/>
    <w:tmpl w:val="F6C0E16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02" w15:restartNumberingAfterBreak="0">
    <w:nsid w:val="529D06E9"/>
    <w:multiLevelType w:val="hybridMultilevel"/>
    <w:tmpl w:val="87F2E2A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03" w15:restartNumberingAfterBreak="0">
    <w:nsid w:val="52B07391"/>
    <w:multiLevelType w:val="hybridMultilevel"/>
    <w:tmpl w:val="A704CE8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04" w15:restartNumberingAfterBreak="0">
    <w:nsid w:val="52B4037F"/>
    <w:multiLevelType w:val="hybridMultilevel"/>
    <w:tmpl w:val="9510E9D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05" w15:restartNumberingAfterBreak="0">
    <w:nsid w:val="52B51E90"/>
    <w:multiLevelType w:val="hybridMultilevel"/>
    <w:tmpl w:val="558C3D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06" w15:restartNumberingAfterBreak="0">
    <w:nsid w:val="52C64F4F"/>
    <w:multiLevelType w:val="hybridMultilevel"/>
    <w:tmpl w:val="9DE01BE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07" w15:restartNumberingAfterBreak="0">
    <w:nsid w:val="52E31E8B"/>
    <w:multiLevelType w:val="hybridMultilevel"/>
    <w:tmpl w:val="F2F2C2C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08" w15:restartNumberingAfterBreak="0">
    <w:nsid w:val="53035366"/>
    <w:multiLevelType w:val="hybridMultilevel"/>
    <w:tmpl w:val="7D9A113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09" w15:restartNumberingAfterBreak="0">
    <w:nsid w:val="53053376"/>
    <w:multiLevelType w:val="hybridMultilevel"/>
    <w:tmpl w:val="DBA008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10" w15:restartNumberingAfterBreak="0">
    <w:nsid w:val="53105C68"/>
    <w:multiLevelType w:val="hybridMultilevel"/>
    <w:tmpl w:val="A44462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11" w15:restartNumberingAfterBreak="0">
    <w:nsid w:val="533F50B5"/>
    <w:multiLevelType w:val="hybridMultilevel"/>
    <w:tmpl w:val="F232223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12" w15:restartNumberingAfterBreak="0">
    <w:nsid w:val="535062F9"/>
    <w:multiLevelType w:val="hybridMultilevel"/>
    <w:tmpl w:val="5408069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13" w15:restartNumberingAfterBreak="0">
    <w:nsid w:val="53506ACC"/>
    <w:multiLevelType w:val="hybridMultilevel"/>
    <w:tmpl w:val="A6383A2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14" w15:restartNumberingAfterBreak="0">
    <w:nsid w:val="53663D29"/>
    <w:multiLevelType w:val="hybridMultilevel"/>
    <w:tmpl w:val="118C8FF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15" w15:restartNumberingAfterBreak="0">
    <w:nsid w:val="53744D51"/>
    <w:multiLevelType w:val="hybridMultilevel"/>
    <w:tmpl w:val="C8EE09D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16" w15:restartNumberingAfterBreak="0">
    <w:nsid w:val="537A2A53"/>
    <w:multiLevelType w:val="hybridMultilevel"/>
    <w:tmpl w:val="CDDE322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17" w15:restartNumberingAfterBreak="0">
    <w:nsid w:val="53A51E48"/>
    <w:multiLevelType w:val="hybridMultilevel"/>
    <w:tmpl w:val="EA58CCC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18" w15:restartNumberingAfterBreak="0">
    <w:nsid w:val="53DC5D2D"/>
    <w:multiLevelType w:val="hybridMultilevel"/>
    <w:tmpl w:val="8574185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19" w15:restartNumberingAfterBreak="0">
    <w:nsid w:val="53E71700"/>
    <w:multiLevelType w:val="hybridMultilevel"/>
    <w:tmpl w:val="FF0AF16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20" w15:restartNumberingAfterBreak="0">
    <w:nsid w:val="54434475"/>
    <w:multiLevelType w:val="hybridMultilevel"/>
    <w:tmpl w:val="0C186B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21" w15:restartNumberingAfterBreak="0">
    <w:nsid w:val="5443485A"/>
    <w:multiLevelType w:val="hybridMultilevel"/>
    <w:tmpl w:val="CE2E457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22" w15:restartNumberingAfterBreak="0">
    <w:nsid w:val="545626A8"/>
    <w:multiLevelType w:val="hybridMultilevel"/>
    <w:tmpl w:val="6FCC6B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23" w15:restartNumberingAfterBreak="0">
    <w:nsid w:val="5458077F"/>
    <w:multiLevelType w:val="hybridMultilevel"/>
    <w:tmpl w:val="75F228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24" w15:restartNumberingAfterBreak="0">
    <w:nsid w:val="5465009F"/>
    <w:multiLevelType w:val="hybridMultilevel"/>
    <w:tmpl w:val="11ECDA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25" w15:restartNumberingAfterBreak="0">
    <w:nsid w:val="54690591"/>
    <w:multiLevelType w:val="hybridMultilevel"/>
    <w:tmpl w:val="5352059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26" w15:restartNumberingAfterBreak="0">
    <w:nsid w:val="546E3465"/>
    <w:multiLevelType w:val="hybridMultilevel"/>
    <w:tmpl w:val="A408570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27" w15:restartNumberingAfterBreak="0">
    <w:nsid w:val="54731091"/>
    <w:multiLevelType w:val="hybridMultilevel"/>
    <w:tmpl w:val="77AEC58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28" w15:restartNumberingAfterBreak="0">
    <w:nsid w:val="547727F7"/>
    <w:multiLevelType w:val="hybridMultilevel"/>
    <w:tmpl w:val="ED14A13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29" w15:restartNumberingAfterBreak="0">
    <w:nsid w:val="54882174"/>
    <w:multiLevelType w:val="hybridMultilevel"/>
    <w:tmpl w:val="0DA834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30" w15:restartNumberingAfterBreak="0">
    <w:nsid w:val="54905F04"/>
    <w:multiLevelType w:val="hybridMultilevel"/>
    <w:tmpl w:val="BD0E4D4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31" w15:restartNumberingAfterBreak="0">
    <w:nsid w:val="54AC03EA"/>
    <w:multiLevelType w:val="hybridMultilevel"/>
    <w:tmpl w:val="C8C60A5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32" w15:restartNumberingAfterBreak="0">
    <w:nsid w:val="54AF13C6"/>
    <w:multiLevelType w:val="hybridMultilevel"/>
    <w:tmpl w:val="6ECC21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33" w15:restartNumberingAfterBreak="0">
    <w:nsid w:val="54B60091"/>
    <w:multiLevelType w:val="hybridMultilevel"/>
    <w:tmpl w:val="DA1015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34" w15:restartNumberingAfterBreak="0">
    <w:nsid w:val="54C02437"/>
    <w:multiLevelType w:val="hybridMultilevel"/>
    <w:tmpl w:val="F6CA3BF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35" w15:restartNumberingAfterBreak="0">
    <w:nsid w:val="54C72471"/>
    <w:multiLevelType w:val="hybridMultilevel"/>
    <w:tmpl w:val="6BCCD1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36" w15:restartNumberingAfterBreak="0">
    <w:nsid w:val="54D1271C"/>
    <w:multiLevelType w:val="hybridMultilevel"/>
    <w:tmpl w:val="0B58A1A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37" w15:restartNumberingAfterBreak="0">
    <w:nsid w:val="54E0524E"/>
    <w:multiLevelType w:val="hybridMultilevel"/>
    <w:tmpl w:val="60E247B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38" w15:restartNumberingAfterBreak="0">
    <w:nsid w:val="54E52FE1"/>
    <w:multiLevelType w:val="hybridMultilevel"/>
    <w:tmpl w:val="B41C1964"/>
    <w:lvl w:ilvl="0" w:tplc="0407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39" w15:restartNumberingAfterBreak="0">
    <w:nsid w:val="54FC0AE1"/>
    <w:multiLevelType w:val="hybridMultilevel"/>
    <w:tmpl w:val="FA74CBA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40" w15:restartNumberingAfterBreak="0">
    <w:nsid w:val="550B49CE"/>
    <w:multiLevelType w:val="hybridMultilevel"/>
    <w:tmpl w:val="3E4C3B0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41" w15:restartNumberingAfterBreak="0">
    <w:nsid w:val="55211271"/>
    <w:multiLevelType w:val="hybridMultilevel"/>
    <w:tmpl w:val="4342B0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42" w15:restartNumberingAfterBreak="0">
    <w:nsid w:val="5526660E"/>
    <w:multiLevelType w:val="hybridMultilevel"/>
    <w:tmpl w:val="C54A2B2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43" w15:restartNumberingAfterBreak="0">
    <w:nsid w:val="55365135"/>
    <w:multiLevelType w:val="hybridMultilevel"/>
    <w:tmpl w:val="389E8E9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44" w15:restartNumberingAfterBreak="0">
    <w:nsid w:val="55462B1C"/>
    <w:multiLevelType w:val="hybridMultilevel"/>
    <w:tmpl w:val="1D0EEF1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45" w15:restartNumberingAfterBreak="0">
    <w:nsid w:val="556834DB"/>
    <w:multiLevelType w:val="hybridMultilevel"/>
    <w:tmpl w:val="FD5EC39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46" w15:restartNumberingAfterBreak="0">
    <w:nsid w:val="557E1CAE"/>
    <w:multiLevelType w:val="hybridMultilevel"/>
    <w:tmpl w:val="D2E2DFC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47" w15:restartNumberingAfterBreak="0">
    <w:nsid w:val="55991D30"/>
    <w:multiLevelType w:val="hybridMultilevel"/>
    <w:tmpl w:val="F6A225B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48" w15:restartNumberingAfterBreak="0">
    <w:nsid w:val="55D76F79"/>
    <w:multiLevelType w:val="hybridMultilevel"/>
    <w:tmpl w:val="8034ADE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49" w15:restartNumberingAfterBreak="0">
    <w:nsid w:val="55DD3FCA"/>
    <w:multiLevelType w:val="hybridMultilevel"/>
    <w:tmpl w:val="DFD21C4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50" w15:restartNumberingAfterBreak="0">
    <w:nsid w:val="5601237B"/>
    <w:multiLevelType w:val="hybridMultilevel"/>
    <w:tmpl w:val="D7C097E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51" w15:restartNumberingAfterBreak="0">
    <w:nsid w:val="5602625D"/>
    <w:multiLevelType w:val="hybridMultilevel"/>
    <w:tmpl w:val="B8ECBC3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52" w15:restartNumberingAfterBreak="0">
    <w:nsid w:val="561C408D"/>
    <w:multiLevelType w:val="hybridMultilevel"/>
    <w:tmpl w:val="4F3886F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53" w15:restartNumberingAfterBreak="0">
    <w:nsid w:val="562B0374"/>
    <w:multiLevelType w:val="hybridMultilevel"/>
    <w:tmpl w:val="41D868F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54" w15:restartNumberingAfterBreak="0">
    <w:nsid w:val="56567A66"/>
    <w:multiLevelType w:val="hybridMultilevel"/>
    <w:tmpl w:val="F6F4AC4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55" w15:restartNumberingAfterBreak="0">
    <w:nsid w:val="56693E96"/>
    <w:multiLevelType w:val="hybridMultilevel"/>
    <w:tmpl w:val="5D9477B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56" w15:restartNumberingAfterBreak="0">
    <w:nsid w:val="56A25BF4"/>
    <w:multiLevelType w:val="hybridMultilevel"/>
    <w:tmpl w:val="F72A99B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57" w15:restartNumberingAfterBreak="0">
    <w:nsid w:val="56B06D74"/>
    <w:multiLevelType w:val="hybridMultilevel"/>
    <w:tmpl w:val="8AE860E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58" w15:restartNumberingAfterBreak="0">
    <w:nsid w:val="56B52A9C"/>
    <w:multiLevelType w:val="hybridMultilevel"/>
    <w:tmpl w:val="C9DC9F1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59" w15:restartNumberingAfterBreak="0">
    <w:nsid w:val="56B94FF4"/>
    <w:multiLevelType w:val="hybridMultilevel"/>
    <w:tmpl w:val="0B86789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60" w15:restartNumberingAfterBreak="0">
    <w:nsid w:val="56CA4604"/>
    <w:multiLevelType w:val="hybridMultilevel"/>
    <w:tmpl w:val="A792193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61" w15:restartNumberingAfterBreak="0">
    <w:nsid w:val="57132A24"/>
    <w:multiLevelType w:val="hybridMultilevel"/>
    <w:tmpl w:val="DE6A475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62" w15:restartNumberingAfterBreak="0">
    <w:nsid w:val="57290890"/>
    <w:multiLevelType w:val="hybridMultilevel"/>
    <w:tmpl w:val="7C82F2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63" w15:restartNumberingAfterBreak="0">
    <w:nsid w:val="57535EE0"/>
    <w:multiLevelType w:val="hybridMultilevel"/>
    <w:tmpl w:val="198EA5A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64" w15:restartNumberingAfterBreak="0">
    <w:nsid w:val="578E1EBC"/>
    <w:multiLevelType w:val="hybridMultilevel"/>
    <w:tmpl w:val="8A8A6A3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65" w15:restartNumberingAfterBreak="0">
    <w:nsid w:val="5797046D"/>
    <w:multiLevelType w:val="hybridMultilevel"/>
    <w:tmpl w:val="029434F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66" w15:restartNumberingAfterBreak="0">
    <w:nsid w:val="579A7896"/>
    <w:multiLevelType w:val="hybridMultilevel"/>
    <w:tmpl w:val="BF54AF1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67" w15:restartNumberingAfterBreak="0">
    <w:nsid w:val="57AC2DC5"/>
    <w:multiLevelType w:val="hybridMultilevel"/>
    <w:tmpl w:val="23607CD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68" w15:restartNumberingAfterBreak="0">
    <w:nsid w:val="57B63472"/>
    <w:multiLevelType w:val="hybridMultilevel"/>
    <w:tmpl w:val="902081D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69" w15:restartNumberingAfterBreak="0">
    <w:nsid w:val="57B864A3"/>
    <w:multiLevelType w:val="hybridMultilevel"/>
    <w:tmpl w:val="192890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70" w15:restartNumberingAfterBreak="0">
    <w:nsid w:val="57E36A80"/>
    <w:multiLevelType w:val="hybridMultilevel"/>
    <w:tmpl w:val="1622997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71" w15:restartNumberingAfterBreak="0">
    <w:nsid w:val="57E77145"/>
    <w:multiLevelType w:val="hybridMultilevel"/>
    <w:tmpl w:val="84C2648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72" w15:restartNumberingAfterBreak="0">
    <w:nsid w:val="57F0683F"/>
    <w:multiLevelType w:val="hybridMultilevel"/>
    <w:tmpl w:val="EC0AE08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73" w15:restartNumberingAfterBreak="0">
    <w:nsid w:val="57F639CA"/>
    <w:multiLevelType w:val="hybridMultilevel"/>
    <w:tmpl w:val="6E04143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74" w15:restartNumberingAfterBreak="0">
    <w:nsid w:val="57FD54BE"/>
    <w:multiLevelType w:val="hybridMultilevel"/>
    <w:tmpl w:val="6464E94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75" w15:restartNumberingAfterBreak="0">
    <w:nsid w:val="58003F10"/>
    <w:multiLevelType w:val="hybridMultilevel"/>
    <w:tmpl w:val="1B96C77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76" w15:restartNumberingAfterBreak="0">
    <w:nsid w:val="58307995"/>
    <w:multiLevelType w:val="hybridMultilevel"/>
    <w:tmpl w:val="2DA2E7B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77" w15:restartNumberingAfterBreak="0">
    <w:nsid w:val="58410FCA"/>
    <w:multiLevelType w:val="hybridMultilevel"/>
    <w:tmpl w:val="B48A7F8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78" w15:restartNumberingAfterBreak="0">
    <w:nsid w:val="5842174D"/>
    <w:multiLevelType w:val="hybridMultilevel"/>
    <w:tmpl w:val="2054869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79" w15:restartNumberingAfterBreak="0">
    <w:nsid w:val="58587CAC"/>
    <w:multiLevelType w:val="hybridMultilevel"/>
    <w:tmpl w:val="4A46DA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80" w15:restartNumberingAfterBreak="0">
    <w:nsid w:val="585C7BCE"/>
    <w:multiLevelType w:val="hybridMultilevel"/>
    <w:tmpl w:val="BCA8F74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81" w15:restartNumberingAfterBreak="0">
    <w:nsid w:val="5860169B"/>
    <w:multiLevelType w:val="hybridMultilevel"/>
    <w:tmpl w:val="DFCC3A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82" w15:restartNumberingAfterBreak="0">
    <w:nsid w:val="58631344"/>
    <w:multiLevelType w:val="hybridMultilevel"/>
    <w:tmpl w:val="AF52797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83" w15:restartNumberingAfterBreak="0">
    <w:nsid w:val="586B46B4"/>
    <w:multiLevelType w:val="hybridMultilevel"/>
    <w:tmpl w:val="3C1E95A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84" w15:restartNumberingAfterBreak="0">
    <w:nsid w:val="58796301"/>
    <w:multiLevelType w:val="hybridMultilevel"/>
    <w:tmpl w:val="AEC43E5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85" w15:restartNumberingAfterBreak="0">
    <w:nsid w:val="588C39D2"/>
    <w:multiLevelType w:val="hybridMultilevel"/>
    <w:tmpl w:val="CB3E967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86" w15:restartNumberingAfterBreak="0">
    <w:nsid w:val="589F0956"/>
    <w:multiLevelType w:val="hybridMultilevel"/>
    <w:tmpl w:val="B674F4B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87" w15:restartNumberingAfterBreak="0">
    <w:nsid w:val="58A57DD4"/>
    <w:multiLevelType w:val="hybridMultilevel"/>
    <w:tmpl w:val="07D4B1F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88" w15:restartNumberingAfterBreak="0">
    <w:nsid w:val="58B14139"/>
    <w:multiLevelType w:val="hybridMultilevel"/>
    <w:tmpl w:val="ED9C427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89" w15:restartNumberingAfterBreak="0">
    <w:nsid w:val="58D778F1"/>
    <w:multiLevelType w:val="hybridMultilevel"/>
    <w:tmpl w:val="0A468DC4"/>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390" w15:restartNumberingAfterBreak="0">
    <w:nsid w:val="58D8287C"/>
    <w:multiLevelType w:val="hybridMultilevel"/>
    <w:tmpl w:val="CB1EDA9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91" w15:restartNumberingAfterBreak="0">
    <w:nsid w:val="58DB03A6"/>
    <w:multiLevelType w:val="hybridMultilevel"/>
    <w:tmpl w:val="67688B8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92" w15:restartNumberingAfterBreak="0">
    <w:nsid w:val="58DE1708"/>
    <w:multiLevelType w:val="hybridMultilevel"/>
    <w:tmpl w:val="725215C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93" w15:restartNumberingAfterBreak="0">
    <w:nsid w:val="58E8025E"/>
    <w:multiLevelType w:val="hybridMultilevel"/>
    <w:tmpl w:val="E87673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94" w15:restartNumberingAfterBreak="0">
    <w:nsid w:val="590978DE"/>
    <w:multiLevelType w:val="hybridMultilevel"/>
    <w:tmpl w:val="7AA2F86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95" w15:restartNumberingAfterBreak="0">
    <w:nsid w:val="591657DA"/>
    <w:multiLevelType w:val="hybridMultilevel"/>
    <w:tmpl w:val="3D868A3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96" w15:restartNumberingAfterBreak="0">
    <w:nsid w:val="591C5C85"/>
    <w:multiLevelType w:val="hybridMultilevel"/>
    <w:tmpl w:val="56B48FA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97" w15:restartNumberingAfterBreak="0">
    <w:nsid w:val="592059A3"/>
    <w:multiLevelType w:val="hybridMultilevel"/>
    <w:tmpl w:val="1E82A8F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98" w15:restartNumberingAfterBreak="0">
    <w:nsid w:val="59293E5F"/>
    <w:multiLevelType w:val="hybridMultilevel"/>
    <w:tmpl w:val="2C702B6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99" w15:restartNumberingAfterBreak="0">
    <w:nsid w:val="594333E0"/>
    <w:multiLevelType w:val="hybridMultilevel"/>
    <w:tmpl w:val="BF14D25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00" w15:restartNumberingAfterBreak="0">
    <w:nsid w:val="595C75B6"/>
    <w:multiLevelType w:val="hybridMultilevel"/>
    <w:tmpl w:val="1748854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01" w15:restartNumberingAfterBreak="0">
    <w:nsid w:val="59623D40"/>
    <w:multiLevelType w:val="hybridMultilevel"/>
    <w:tmpl w:val="FE90708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402" w15:restartNumberingAfterBreak="0">
    <w:nsid w:val="596F4743"/>
    <w:multiLevelType w:val="hybridMultilevel"/>
    <w:tmpl w:val="A83E0618"/>
    <w:lvl w:ilvl="0" w:tplc="0407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03" w15:restartNumberingAfterBreak="0">
    <w:nsid w:val="59734E86"/>
    <w:multiLevelType w:val="hybridMultilevel"/>
    <w:tmpl w:val="5B02BAB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04" w15:restartNumberingAfterBreak="0">
    <w:nsid w:val="597A65D2"/>
    <w:multiLevelType w:val="hybridMultilevel"/>
    <w:tmpl w:val="0DD0571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05" w15:restartNumberingAfterBreak="0">
    <w:nsid w:val="59804EBD"/>
    <w:multiLevelType w:val="hybridMultilevel"/>
    <w:tmpl w:val="F7F6345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06" w15:restartNumberingAfterBreak="0">
    <w:nsid w:val="598B70D8"/>
    <w:multiLevelType w:val="hybridMultilevel"/>
    <w:tmpl w:val="E33E543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07" w15:restartNumberingAfterBreak="0">
    <w:nsid w:val="59902B86"/>
    <w:multiLevelType w:val="hybridMultilevel"/>
    <w:tmpl w:val="CE6A344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08" w15:restartNumberingAfterBreak="0">
    <w:nsid w:val="59933273"/>
    <w:multiLevelType w:val="hybridMultilevel"/>
    <w:tmpl w:val="2E9A317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09" w15:restartNumberingAfterBreak="0">
    <w:nsid w:val="59B2599E"/>
    <w:multiLevelType w:val="hybridMultilevel"/>
    <w:tmpl w:val="9C1ED88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10" w15:restartNumberingAfterBreak="0">
    <w:nsid w:val="59D33ECD"/>
    <w:multiLevelType w:val="hybridMultilevel"/>
    <w:tmpl w:val="11A06E7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11" w15:restartNumberingAfterBreak="0">
    <w:nsid w:val="59EF6BA5"/>
    <w:multiLevelType w:val="hybridMultilevel"/>
    <w:tmpl w:val="A9B877B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12" w15:restartNumberingAfterBreak="0">
    <w:nsid w:val="5A0361EE"/>
    <w:multiLevelType w:val="hybridMultilevel"/>
    <w:tmpl w:val="72B04F8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13" w15:restartNumberingAfterBreak="0">
    <w:nsid w:val="5A0415CB"/>
    <w:multiLevelType w:val="hybridMultilevel"/>
    <w:tmpl w:val="E0F4A0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14" w15:restartNumberingAfterBreak="0">
    <w:nsid w:val="5A0B2E85"/>
    <w:multiLevelType w:val="hybridMultilevel"/>
    <w:tmpl w:val="DF7AED6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15" w15:restartNumberingAfterBreak="0">
    <w:nsid w:val="5A262357"/>
    <w:multiLevelType w:val="hybridMultilevel"/>
    <w:tmpl w:val="F9F02DB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16" w15:restartNumberingAfterBreak="0">
    <w:nsid w:val="5A361839"/>
    <w:multiLevelType w:val="hybridMultilevel"/>
    <w:tmpl w:val="E4CAA5A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17" w15:restartNumberingAfterBreak="0">
    <w:nsid w:val="5A385202"/>
    <w:multiLevelType w:val="hybridMultilevel"/>
    <w:tmpl w:val="AA1EABF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18" w15:restartNumberingAfterBreak="0">
    <w:nsid w:val="5A3B5426"/>
    <w:multiLevelType w:val="hybridMultilevel"/>
    <w:tmpl w:val="E7FADFD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19" w15:restartNumberingAfterBreak="0">
    <w:nsid w:val="5A5D665C"/>
    <w:multiLevelType w:val="hybridMultilevel"/>
    <w:tmpl w:val="615441F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20" w15:restartNumberingAfterBreak="0">
    <w:nsid w:val="5A634ECA"/>
    <w:multiLevelType w:val="hybridMultilevel"/>
    <w:tmpl w:val="DEA056B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21" w15:restartNumberingAfterBreak="0">
    <w:nsid w:val="5A635959"/>
    <w:multiLevelType w:val="hybridMultilevel"/>
    <w:tmpl w:val="DC32067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22" w15:restartNumberingAfterBreak="0">
    <w:nsid w:val="5A9264CB"/>
    <w:multiLevelType w:val="hybridMultilevel"/>
    <w:tmpl w:val="F9083E7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23" w15:restartNumberingAfterBreak="0">
    <w:nsid w:val="5AAF359E"/>
    <w:multiLevelType w:val="hybridMultilevel"/>
    <w:tmpl w:val="566283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24" w15:restartNumberingAfterBreak="0">
    <w:nsid w:val="5AAF435D"/>
    <w:multiLevelType w:val="hybridMultilevel"/>
    <w:tmpl w:val="F4AE6AA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25" w15:restartNumberingAfterBreak="0">
    <w:nsid w:val="5ABF0E17"/>
    <w:multiLevelType w:val="hybridMultilevel"/>
    <w:tmpl w:val="5C386AA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26" w15:restartNumberingAfterBreak="0">
    <w:nsid w:val="5ACF7DD6"/>
    <w:multiLevelType w:val="hybridMultilevel"/>
    <w:tmpl w:val="854C15F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27" w15:restartNumberingAfterBreak="0">
    <w:nsid w:val="5AD1535F"/>
    <w:multiLevelType w:val="hybridMultilevel"/>
    <w:tmpl w:val="57CEED2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28" w15:restartNumberingAfterBreak="0">
    <w:nsid w:val="5B10413E"/>
    <w:multiLevelType w:val="hybridMultilevel"/>
    <w:tmpl w:val="36F24CA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29" w15:restartNumberingAfterBreak="0">
    <w:nsid w:val="5B1623D2"/>
    <w:multiLevelType w:val="hybridMultilevel"/>
    <w:tmpl w:val="D5C6C6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30" w15:restartNumberingAfterBreak="0">
    <w:nsid w:val="5B1B6705"/>
    <w:multiLevelType w:val="hybridMultilevel"/>
    <w:tmpl w:val="29EA707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31" w15:restartNumberingAfterBreak="0">
    <w:nsid w:val="5B297881"/>
    <w:multiLevelType w:val="hybridMultilevel"/>
    <w:tmpl w:val="59E638E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32" w15:restartNumberingAfterBreak="0">
    <w:nsid w:val="5B411C9B"/>
    <w:multiLevelType w:val="hybridMultilevel"/>
    <w:tmpl w:val="1966C8F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33" w15:restartNumberingAfterBreak="0">
    <w:nsid w:val="5B470DD7"/>
    <w:multiLevelType w:val="hybridMultilevel"/>
    <w:tmpl w:val="4442129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34" w15:restartNumberingAfterBreak="0">
    <w:nsid w:val="5B4C44A9"/>
    <w:multiLevelType w:val="hybridMultilevel"/>
    <w:tmpl w:val="79CAA30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35" w15:restartNumberingAfterBreak="0">
    <w:nsid w:val="5B4D53E9"/>
    <w:multiLevelType w:val="hybridMultilevel"/>
    <w:tmpl w:val="9E20AC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36" w15:restartNumberingAfterBreak="0">
    <w:nsid w:val="5B6F0007"/>
    <w:multiLevelType w:val="hybridMultilevel"/>
    <w:tmpl w:val="524A3A0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37" w15:restartNumberingAfterBreak="0">
    <w:nsid w:val="5B800442"/>
    <w:multiLevelType w:val="hybridMultilevel"/>
    <w:tmpl w:val="021081B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38" w15:restartNumberingAfterBreak="0">
    <w:nsid w:val="5B836E68"/>
    <w:multiLevelType w:val="hybridMultilevel"/>
    <w:tmpl w:val="CA70C64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39" w15:restartNumberingAfterBreak="0">
    <w:nsid w:val="5BBD1D2D"/>
    <w:multiLevelType w:val="hybridMultilevel"/>
    <w:tmpl w:val="E76C9A1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40" w15:restartNumberingAfterBreak="0">
    <w:nsid w:val="5BD37799"/>
    <w:multiLevelType w:val="hybridMultilevel"/>
    <w:tmpl w:val="12025C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41" w15:restartNumberingAfterBreak="0">
    <w:nsid w:val="5BDC5B7A"/>
    <w:multiLevelType w:val="hybridMultilevel"/>
    <w:tmpl w:val="2EB6547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42" w15:restartNumberingAfterBreak="0">
    <w:nsid w:val="5BF50076"/>
    <w:multiLevelType w:val="hybridMultilevel"/>
    <w:tmpl w:val="D32033B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43" w15:restartNumberingAfterBreak="0">
    <w:nsid w:val="5C0D238A"/>
    <w:multiLevelType w:val="hybridMultilevel"/>
    <w:tmpl w:val="1BC2237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44" w15:restartNumberingAfterBreak="0">
    <w:nsid w:val="5C3701F5"/>
    <w:multiLevelType w:val="hybridMultilevel"/>
    <w:tmpl w:val="7A1CEAE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45" w15:restartNumberingAfterBreak="0">
    <w:nsid w:val="5C4B0113"/>
    <w:multiLevelType w:val="hybridMultilevel"/>
    <w:tmpl w:val="D146298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46" w15:restartNumberingAfterBreak="0">
    <w:nsid w:val="5C5036F9"/>
    <w:multiLevelType w:val="hybridMultilevel"/>
    <w:tmpl w:val="71A0760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47" w15:restartNumberingAfterBreak="0">
    <w:nsid w:val="5C6A1CC6"/>
    <w:multiLevelType w:val="hybridMultilevel"/>
    <w:tmpl w:val="1EF640E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48" w15:restartNumberingAfterBreak="0">
    <w:nsid w:val="5C7702DE"/>
    <w:multiLevelType w:val="hybridMultilevel"/>
    <w:tmpl w:val="777E888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49" w15:restartNumberingAfterBreak="0">
    <w:nsid w:val="5C91717C"/>
    <w:multiLevelType w:val="hybridMultilevel"/>
    <w:tmpl w:val="F78EC0C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50" w15:restartNumberingAfterBreak="0">
    <w:nsid w:val="5CA27CC5"/>
    <w:multiLevelType w:val="hybridMultilevel"/>
    <w:tmpl w:val="AFEC9D6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51" w15:restartNumberingAfterBreak="0">
    <w:nsid w:val="5CAF7FB9"/>
    <w:multiLevelType w:val="hybridMultilevel"/>
    <w:tmpl w:val="4E6E3DF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52" w15:restartNumberingAfterBreak="0">
    <w:nsid w:val="5CB37963"/>
    <w:multiLevelType w:val="hybridMultilevel"/>
    <w:tmpl w:val="609463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53" w15:restartNumberingAfterBreak="0">
    <w:nsid w:val="5CCA6CD5"/>
    <w:multiLevelType w:val="hybridMultilevel"/>
    <w:tmpl w:val="C720D07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54" w15:restartNumberingAfterBreak="0">
    <w:nsid w:val="5CEE54E7"/>
    <w:multiLevelType w:val="hybridMultilevel"/>
    <w:tmpl w:val="B8760E9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55" w15:restartNumberingAfterBreak="0">
    <w:nsid w:val="5D195828"/>
    <w:multiLevelType w:val="hybridMultilevel"/>
    <w:tmpl w:val="A42A492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56" w15:restartNumberingAfterBreak="0">
    <w:nsid w:val="5D1A7678"/>
    <w:multiLevelType w:val="hybridMultilevel"/>
    <w:tmpl w:val="76D402E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57" w15:restartNumberingAfterBreak="0">
    <w:nsid w:val="5D1B122E"/>
    <w:multiLevelType w:val="hybridMultilevel"/>
    <w:tmpl w:val="514C40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58" w15:restartNumberingAfterBreak="0">
    <w:nsid w:val="5D292712"/>
    <w:multiLevelType w:val="hybridMultilevel"/>
    <w:tmpl w:val="17E897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59" w15:restartNumberingAfterBreak="0">
    <w:nsid w:val="5D3F75B1"/>
    <w:multiLevelType w:val="hybridMultilevel"/>
    <w:tmpl w:val="A502BEA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60" w15:restartNumberingAfterBreak="0">
    <w:nsid w:val="5D734027"/>
    <w:multiLevelType w:val="hybridMultilevel"/>
    <w:tmpl w:val="9950138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61" w15:restartNumberingAfterBreak="0">
    <w:nsid w:val="5D734608"/>
    <w:multiLevelType w:val="hybridMultilevel"/>
    <w:tmpl w:val="E564A9B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62" w15:restartNumberingAfterBreak="0">
    <w:nsid w:val="5D7F0986"/>
    <w:multiLevelType w:val="hybridMultilevel"/>
    <w:tmpl w:val="F9C47A3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63" w15:restartNumberingAfterBreak="0">
    <w:nsid w:val="5D834416"/>
    <w:multiLevelType w:val="hybridMultilevel"/>
    <w:tmpl w:val="A69EA9F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64" w15:restartNumberingAfterBreak="0">
    <w:nsid w:val="5D9A1873"/>
    <w:multiLevelType w:val="hybridMultilevel"/>
    <w:tmpl w:val="673E1C9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65" w15:restartNumberingAfterBreak="0">
    <w:nsid w:val="5D9B4CD9"/>
    <w:multiLevelType w:val="hybridMultilevel"/>
    <w:tmpl w:val="DDC0CAF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66" w15:restartNumberingAfterBreak="0">
    <w:nsid w:val="5DA13A82"/>
    <w:multiLevelType w:val="hybridMultilevel"/>
    <w:tmpl w:val="BFA0E0E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67" w15:restartNumberingAfterBreak="0">
    <w:nsid w:val="5DA142AE"/>
    <w:multiLevelType w:val="hybridMultilevel"/>
    <w:tmpl w:val="914A486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68" w15:restartNumberingAfterBreak="0">
    <w:nsid w:val="5DB7087F"/>
    <w:multiLevelType w:val="hybridMultilevel"/>
    <w:tmpl w:val="8C925890"/>
    <w:lvl w:ilvl="0" w:tplc="0407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69" w15:restartNumberingAfterBreak="0">
    <w:nsid w:val="5DD44BD7"/>
    <w:multiLevelType w:val="hybridMultilevel"/>
    <w:tmpl w:val="6F4C38B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70" w15:restartNumberingAfterBreak="0">
    <w:nsid w:val="5DD50C64"/>
    <w:multiLevelType w:val="hybridMultilevel"/>
    <w:tmpl w:val="F9722E9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71" w15:restartNumberingAfterBreak="0">
    <w:nsid w:val="5DE573C9"/>
    <w:multiLevelType w:val="hybridMultilevel"/>
    <w:tmpl w:val="94005D7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72" w15:restartNumberingAfterBreak="0">
    <w:nsid w:val="5DE601A3"/>
    <w:multiLevelType w:val="hybridMultilevel"/>
    <w:tmpl w:val="D67CE38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73" w15:restartNumberingAfterBreak="0">
    <w:nsid w:val="5DF36AD1"/>
    <w:multiLevelType w:val="hybridMultilevel"/>
    <w:tmpl w:val="54BAF08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74" w15:restartNumberingAfterBreak="0">
    <w:nsid w:val="5DF42706"/>
    <w:multiLevelType w:val="hybridMultilevel"/>
    <w:tmpl w:val="7D2C9DA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75" w15:restartNumberingAfterBreak="0">
    <w:nsid w:val="5E02474E"/>
    <w:multiLevelType w:val="hybridMultilevel"/>
    <w:tmpl w:val="8B0CD87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76" w15:restartNumberingAfterBreak="0">
    <w:nsid w:val="5E292883"/>
    <w:multiLevelType w:val="hybridMultilevel"/>
    <w:tmpl w:val="B37E903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77" w15:restartNumberingAfterBreak="0">
    <w:nsid w:val="5E360846"/>
    <w:multiLevelType w:val="hybridMultilevel"/>
    <w:tmpl w:val="2774ECD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78" w15:restartNumberingAfterBreak="0">
    <w:nsid w:val="5E390A7D"/>
    <w:multiLevelType w:val="hybridMultilevel"/>
    <w:tmpl w:val="4A1217A2"/>
    <w:lvl w:ilvl="0" w:tplc="FFFFFFFF">
      <w:start w:val="1"/>
      <w:numFmt w:val="decimal"/>
      <w:lvlText w:val="%1."/>
      <w:lvlJc w:val="left"/>
      <w:pPr>
        <w:ind w:left="1079" w:hanging="360"/>
      </w:pPr>
    </w:lvl>
    <w:lvl w:ilvl="1" w:tplc="FFFFFFFF" w:tentative="1">
      <w:start w:val="1"/>
      <w:numFmt w:val="lowerLetter"/>
      <w:lvlText w:val="%2."/>
      <w:lvlJc w:val="left"/>
      <w:pPr>
        <w:ind w:left="1799" w:hanging="360"/>
      </w:pPr>
    </w:lvl>
    <w:lvl w:ilvl="2" w:tplc="FFFFFFFF" w:tentative="1">
      <w:start w:val="1"/>
      <w:numFmt w:val="lowerRoman"/>
      <w:lvlText w:val="%3."/>
      <w:lvlJc w:val="right"/>
      <w:pPr>
        <w:ind w:left="2519" w:hanging="180"/>
      </w:pPr>
    </w:lvl>
    <w:lvl w:ilvl="3" w:tplc="FFFFFFFF" w:tentative="1">
      <w:start w:val="1"/>
      <w:numFmt w:val="decimal"/>
      <w:lvlText w:val="%4."/>
      <w:lvlJc w:val="left"/>
      <w:pPr>
        <w:ind w:left="3239" w:hanging="360"/>
      </w:pPr>
    </w:lvl>
    <w:lvl w:ilvl="4" w:tplc="FFFFFFFF" w:tentative="1">
      <w:start w:val="1"/>
      <w:numFmt w:val="lowerLetter"/>
      <w:lvlText w:val="%5."/>
      <w:lvlJc w:val="left"/>
      <w:pPr>
        <w:ind w:left="3959" w:hanging="360"/>
      </w:pPr>
    </w:lvl>
    <w:lvl w:ilvl="5" w:tplc="FFFFFFFF" w:tentative="1">
      <w:start w:val="1"/>
      <w:numFmt w:val="lowerRoman"/>
      <w:lvlText w:val="%6."/>
      <w:lvlJc w:val="right"/>
      <w:pPr>
        <w:ind w:left="4679" w:hanging="180"/>
      </w:pPr>
    </w:lvl>
    <w:lvl w:ilvl="6" w:tplc="FFFFFFFF" w:tentative="1">
      <w:start w:val="1"/>
      <w:numFmt w:val="decimal"/>
      <w:lvlText w:val="%7."/>
      <w:lvlJc w:val="left"/>
      <w:pPr>
        <w:ind w:left="5399" w:hanging="360"/>
      </w:pPr>
    </w:lvl>
    <w:lvl w:ilvl="7" w:tplc="FFFFFFFF" w:tentative="1">
      <w:start w:val="1"/>
      <w:numFmt w:val="lowerLetter"/>
      <w:lvlText w:val="%8."/>
      <w:lvlJc w:val="left"/>
      <w:pPr>
        <w:ind w:left="6119" w:hanging="360"/>
      </w:pPr>
    </w:lvl>
    <w:lvl w:ilvl="8" w:tplc="FFFFFFFF" w:tentative="1">
      <w:start w:val="1"/>
      <w:numFmt w:val="lowerRoman"/>
      <w:lvlText w:val="%9."/>
      <w:lvlJc w:val="right"/>
      <w:pPr>
        <w:ind w:left="6839" w:hanging="180"/>
      </w:pPr>
    </w:lvl>
  </w:abstractNum>
  <w:abstractNum w:abstractNumId="1479" w15:restartNumberingAfterBreak="0">
    <w:nsid w:val="5E4136F2"/>
    <w:multiLevelType w:val="hybridMultilevel"/>
    <w:tmpl w:val="2486863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80" w15:restartNumberingAfterBreak="0">
    <w:nsid w:val="5E42677B"/>
    <w:multiLevelType w:val="hybridMultilevel"/>
    <w:tmpl w:val="620601B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81" w15:restartNumberingAfterBreak="0">
    <w:nsid w:val="5E4D0922"/>
    <w:multiLevelType w:val="hybridMultilevel"/>
    <w:tmpl w:val="FA588A5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82" w15:restartNumberingAfterBreak="0">
    <w:nsid w:val="5E5110D0"/>
    <w:multiLevelType w:val="hybridMultilevel"/>
    <w:tmpl w:val="59BE68F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83" w15:restartNumberingAfterBreak="0">
    <w:nsid w:val="5E5D5D51"/>
    <w:multiLevelType w:val="hybridMultilevel"/>
    <w:tmpl w:val="51C454D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84" w15:restartNumberingAfterBreak="0">
    <w:nsid w:val="5E79162A"/>
    <w:multiLevelType w:val="hybridMultilevel"/>
    <w:tmpl w:val="E29AC55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85" w15:restartNumberingAfterBreak="0">
    <w:nsid w:val="5E7D2F45"/>
    <w:multiLevelType w:val="hybridMultilevel"/>
    <w:tmpl w:val="48D6B77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86" w15:restartNumberingAfterBreak="0">
    <w:nsid w:val="5ED313FB"/>
    <w:multiLevelType w:val="hybridMultilevel"/>
    <w:tmpl w:val="4CAE3F4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87" w15:restartNumberingAfterBreak="0">
    <w:nsid w:val="5EDB4B82"/>
    <w:multiLevelType w:val="hybridMultilevel"/>
    <w:tmpl w:val="F69082F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88" w15:restartNumberingAfterBreak="0">
    <w:nsid w:val="5EEA08B3"/>
    <w:multiLevelType w:val="hybridMultilevel"/>
    <w:tmpl w:val="CE0E987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89" w15:restartNumberingAfterBreak="0">
    <w:nsid w:val="5F33646F"/>
    <w:multiLevelType w:val="hybridMultilevel"/>
    <w:tmpl w:val="7068DE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90" w15:restartNumberingAfterBreak="0">
    <w:nsid w:val="5F3F498F"/>
    <w:multiLevelType w:val="hybridMultilevel"/>
    <w:tmpl w:val="58307C1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91" w15:restartNumberingAfterBreak="0">
    <w:nsid w:val="5F5622DD"/>
    <w:multiLevelType w:val="hybridMultilevel"/>
    <w:tmpl w:val="5FCEBE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92" w15:restartNumberingAfterBreak="0">
    <w:nsid w:val="5F575D0F"/>
    <w:multiLevelType w:val="hybridMultilevel"/>
    <w:tmpl w:val="B5E47B0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93" w15:restartNumberingAfterBreak="0">
    <w:nsid w:val="5F6D2100"/>
    <w:multiLevelType w:val="hybridMultilevel"/>
    <w:tmpl w:val="50788AE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94" w15:restartNumberingAfterBreak="0">
    <w:nsid w:val="5F7722D1"/>
    <w:multiLevelType w:val="hybridMultilevel"/>
    <w:tmpl w:val="AD68062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95" w15:restartNumberingAfterBreak="0">
    <w:nsid w:val="5F783BB5"/>
    <w:multiLevelType w:val="hybridMultilevel"/>
    <w:tmpl w:val="9BC45C0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96" w15:restartNumberingAfterBreak="0">
    <w:nsid w:val="5F7E2E1B"/>
    <w:multiLevelType w:val="hybridMultilevel"/>
    <w:tmpl w:val="005644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97" w15:restartNumberingAfterBreak="0">
    <w:nsid w:val="5F951F20"/>
    <w:multiLevelType w:val="hybridMultilevel"/>
    <w:tmpl w:val="AAC0F5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98" w15:restartNumberingAfterBreak="0">
    <w:nsid w:val="5FD068D2"/>
    <w:multiLevelType w:val="hybridMultilevel"/>
    <w:tmpl w:val="F9F6F1C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99" w15:restartNumberingAfterBreak="0">
    <w:nsid w:val="600269B2"/>
    <w:multiLevelType w:val="hybridMultilevel"/>
    <w:tmpl w:val="4BD0FE6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00" w15:restartNumberingAfterBreak="0">
    <w:nsid w:val="60032DAE"/>
    <w:multiLevelType w:val="hybridMultilevel"/>
    <w:tmpl w:val="312258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01" w15:restartNumberingAfterBreak="0">
    <w:nsid w:val="600903BD"/>
    <w:multiLevelType w:val="hybridMultilevel"/>
    <w:tmpl w:val="494EBD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02" w15:restartNumberingAfterBreak="0">
    <w:nsid w:val="600B51D4"/>
    <w:multiLevelType w:val="hybridMultilevel"/>
    <w:tmpl w:val="F1FCFC2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03" w15:restartNumberingAfterBreak="0">
    <w:nsid w:val="600C6BB2"/>
    <w:multiLevelType w:val="hybridMultilevel"/>
    <w:tmpl w:val="CBA6593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04" w15:restartNumberingAfterBreak="0">
    <w:nsid w:val="600E5154"/>
    <w:multiLevelType w:val="hybridMultilevel"/>
    <w:tmpl w:val="7746254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05" w15:restartNumberingAfterBreak="0">
    <w:nsid w:val="600F5BA6"/>
    <w:multiLevelType w:val="hybridMultilevel"/>
    <w:tmpl w:val="615A3A0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06" w15:restartNumberingAfterBreak="0">
    <w:nsid w:val="601840F2"/>
    <w:multiLevelType w:val="hybridMultilevel"/>
    <w:tmpl w:val="95E62E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07" w15:restartNumberingAfterBreak="0">
    <w:nsid w:val="603519D7"/>
    <w:multiLevelType w:val="hybridMultilevel"/>
    <w:tmpl w:val="27FE81B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08" w15:restartNumberingAfterBreak="0">
    <w:nsid w:val="604C1772"/>
    <w:multiLevelType w:val="hybridMultilevel"/>
    <w:tmpl w:val="322C416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09" w15:restartNumberingAfterBreak="0">
    <w:nsid w:val="609A41E7"/>
    <w:multiLevelType w:val="hybridMultilevel"/>
    <w:tmpl w:val="F03EFF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10" w15:restartNumberingAfterBreak="0">
    <w:nsid w:val="609C1D64"/>
    <w:multiLevelType w:val="hybridMultilevel"/>
    <w:tmpl w:val="94AE3E9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11" w15:restartNumberingAfterBreak="0">
    <w:nsid w:val="60BB2F5B"/>
    <w:multiLevelType w:val="hybridMultilevel"/>
    <w:tmpl w:val="C0980B1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12" w15:restartNumberingAfterBreak="0">
    <w:nsid w:val="60CB180B"/>
    <w:multiLevelType w:val="hybridMultilevel"/>
    <w:tmpl w:val="1FBE459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13" w15:restartNumberingAfterBreak="0">
    <w:nsid w:val="60D33C6B"/>
    <w:multiLevelType w:val="hybridMultilevel"/>
    <w:tmpl w:val="44062B7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14" w15:restartNumberingAfterBreak="0">
    <w:nsid w:val="60F85653"/>
    <w:multiLevelType w:val="hybridMultilevel"/>
    <w:tmpl w:val="F1B6645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15" w15:restartNumberingAfterBreak="0">
    <w:nsid w:val="60F977EF"/>
    <w:multiLevelType w:val="hybridMultilevel"/>
    <w:tmpl w:val="D17E709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16" w15:restartNumberingAfterBreak="0">
    <w:nsid w:val="60FD1B0D"/>
    <w:multiLevelType w:val="hybridMultilevel"/>
    <w:tmpl w:val="10A0170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17" w15:restartNumberingAfterBreak="0">
    <w:nsid w:val="61205682"/>
    <w:multiLevelType w:val="hybridMultilevel"/>
    <w:tmpl w:val="056C380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18" w15:restartNumberingAfterBreak="0">
    <w:nsid w:val="613A3D4F"/>
    <w:multiLevelType w:val="hybridMultilevel"/>
    <w:tmpl w:val="7FD44F7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19" w15:restartNumberingAfterBreak="0">
    <w:nsid w:val="61636E25"/>
    <w:multiLevelType w:val="hybridMultilevel"/>
    <w:tmpl w:val="956E027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20" w15:restartNumberingAfterBreak="0">
    <w:nsid w:val="61676D2D"/>
    <w:multiLevelType w:val="hybridMultilevel"/>
    <w:tmpl w:val="4C3E39A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21" w15:restartNumberingAfterBreak="0">
    <w:nsid w:val="61833C68"/>
    <w:multiLevelType w:val="hybridMultilevel"/>
    <w:tmpl w:val="24DC4FC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22" w15:restartNumberingAfterBreak="0">
    <w:nsid w:val="618A32D0"/>
    <w:multiLevelType w:val="hybridMultilevel"/>
    <w:tmpl w:val="193A045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23" w15:restartNumberingAfterBreak="0">
    <w:nsid w:val="618B6EBB"/>
    <w:multiLevelType w:val="hybridMultilevel"/>
    <w:tmpl w:val="7474081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24" w15:restartNumberingAfterBreak="0">
    <w:nsid w:val="618C0F22"/>
    <w:multiLevelType w:val="hybridMultilevel"/>
    <w:tmpl w:val="979A85B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25" w15:restartNumberingAfterBreak="0">
    <w:nsid w:val="61956B8F"/>
    <w:multiLevelType w:val="hybridMultilevel"/>
    <w:tmpl w:val="312A9D3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26" w15:restartNumberingAfterBreak="0">
    <w:nsid w:val="619D2043"/>
    <w:multiLevelType w:val="hybridMultilevel"/>
    <w:tmpl w:val="A17A349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27" w15:restartNumberingAfterBreak="0">
    <w:nsid w:val="61A137A8"/>
    <w:multiLevelType w:val="hybridMultilevel"/>
    <w:tmpl w:val="EDA44E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28" w15:restartNumberingAfterBreak="0">
    <w:nsid w:val="61A952CF"/>
    <w:multiLevelType w:val="hybridMultilevel"/>
    <w:tmpl w:val="2552FF7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29" w15:restartNumberingAfterBreak="0">
    <w:nsid w:val="61AA1318"/>
    <w:multiLevelType w:val="hybridMultilevel"/>
    <w:tmpl w:val="54DC064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30" w15:restartNumberingAfterBreak="0">
    <w:nsid w:val="61AD0378"/>
    <w:multiLevelType w:val="hybridMultilevel"/>
    <w:tmpl w:val="7A022F4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31" w15:restartNumberingAfterBreak="0">
    <w:nsid w:val="61B10AB8"/>
    <w:multiLevelType w:val="hybridMultilevel"/>
    <w:tmpl w:val="17D4882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32" w15:restartNumberingAfterBreak="0">
    <w:nsid w:val="61B348EE"/>
    <w:multiLevelType w:val="hybridMultilevel"/>
    <w:tmpl w:val="3852216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33" w15:restartNumberingAfterBreak="0">
    <w:nsid w:val="61FE1907"/>
    <w:multiLevelType w:val="hybridMultilevel"/>
    <w:tmpl w:val="A358E6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34" w15:restartNumberingAfterBreak="0">
    <w:nsid w:val="620E0765"/>
    <w:multiLevelType w:val="hybridMultilevel"/>
    <w:tmpl w:val="4C329DB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35" w15:restartNumberingAfterBreak="0">
    <w:nsid w:val="621F1AA2"/>
    <w:multiLevelType w:val="hybridMultilevel"/>
    <w:tmpl w:val="CE2E64B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36" w15:restartNumberingAfterBreak="0">
    <w:nsid w:val="62372199"/>
    <w:multiLevelType w:val="hybridMultilevel"/>
    <w:tmpl w:val="3A6A879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37" w15:restartNumberingAfterBreak="0">
    <w:nsid w:val="62483D8F"/>
    <w:multiLevelType w:val="hybridMultilevel"/>
    <w:tmpl w:val="931039E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38" w15:restartNumberingAfterBreak="0">
    <w:nsid w:val="626A3B5B"/>
    <w:multiLevelType w:val="hybridMultilevel"/>
    <w:tmpl w:val="BDC47FB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39" w15:restartNumberingAfterBreak="0">
    <w:nsid w:val="62745503"/>
    <w:multiLevelType w:val="hybridMultilevel"/>
    <w:tmpl w:val="4EEE8B1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40" w15:restartNumberingAfterBreak="0">
    <w:nsid w:val="62827200"/>
    <w:multiLevelType w:val="hybridMultilevel"/>
    <w:tmpl w:val="7318BB30"/>
    <w:lvl w:ilvl="0" w:tplc="0407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41" w15:restartNumberingAfterBreak="0">
    <w:nsid w:val="628B31A6"/>
    <w:multiLevelType w:val="hybridMultilevel"/>
    <w:tmpl w:val="D940F1F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42" w15:restartNumberingAfterBreak="0">
    <w:nsid w:val="62AA6C25"/>
    <w:multiLevelType w:val="hybridMultilevel"/>
    <w:tmpl w:val="256E6E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43" w15:restartNumberingAfterBreak="0">
    <w:nsid w:val="62B346DB"/>
    <w:multiLevelType w:val="hybridMultilevel"/>
    <w:tmpl w:val="01CE921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44" w15:restartNumberingAfterBreak="0">
    <w:nsid w:val="62C15D84"/>
    <w:multiLevelType w:val="hybridMultilevel"/>
    <w:tmpl w:val="98929E5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45" w15:restartNumberingAfterBreak="0">
    <w:nsid w:val="62D022B9"/>
    <w:multiLevelType w:val="hybridMultilevel"/>
    <w:tmpl w:val="BA86169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46" w15:restartNumberingAfterBreak="0">
    <w:nsid w:val="62D07FAD"/>
    <w:multiLevelType w:val="hybridMultilevel"/>
    <w:tmpl w:val="D76CF9B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47" w15:restartNumberingAfterBreak="0">
    <w:nsid w:val="62D2544B"/>
    <w:multiLevelType w:val="hybridMultilevel"/>
    <w:tmpl w:val="1608A15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48" w15:restartNumberingAfterBreak="0">
    <w:nsid w:val="62D67820"/>
    <w:multiLevelType w:val="hybridMultilevel"/>
    <w:tmpl w:val="760654A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49" w15:restartNumberingAfterBreak="0">
    <w:nsid w:val="62DC65E8"/>
    <w:multiLevelType w:val="hybridMultilevel"/>
    <w:tmpl w:val="8A7678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50" w15:restartNumberingAfterBreak="0">
    <w:nsid w:val="62E002E5"/>
    <w:multiLevelType w:val="hybridMultilevel"/>
    <w:tmpl w:val="78302D5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51" w15:restartNumberingAfterBreak="0">
    <w:nsid w:val="62E9620D"/>
    <w:multiLevelType w:val="hybridMultilevel"/>
    <w:tmpl w:val="D4F442E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52" w15:restartNumberingAfterBreak="0">
    <w:nsid w:val="62F21E64"/>
    <w:multiLevelType w:val="hybridMultilevel"/>
    <w:tmpl w:val="30C8B2C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53" w15:restartNumberingAfterBreak="0">
    <w:nsid w:val="62FA6908"/>
    <w:multiLevelType w:val="hybridMultilevel"/>
    <w:tmpl w:val="33A816A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54" w15:restartNumberingAfterBreak="0">
    <w:nsid w:val="63132285"/>
    <w:multiLevelType w:val="hybridMultilevel"/>
    <w:tmpl w:val="1F7AD16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55" w15:restartNumberingAfterBreak="0">
    <w:nsid w:val="631F5FD4"/>
    <w:multiLevelType w:val="hybridMultilevel"/>
    <w:tmpl w:val="314A4E1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56" w15:restartNumberingAfterBreak="0">
    <w:nsid w:val="632603DE"/>
    <w:multiLevelType w:val="hybridMultilevel"/>
    <w:tmpl w:val="30F0DD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57" w15:restartNumberingAfterBreak="0">
    <w:nsid w:val="63270E93"/>
    <w:multiLevelType w:val="hybridMultilevel"/>
    <w:tmpl w:val="BFA25CE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58" w15:restartNumberingAfterBreak="0">
    <w:nsid w:val="632853AB"/>
    <w:multiLevelType w:val="hybridMultilevel"/>
    <w:tmpl w:val="3AAC3B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59" w15:restartNumberingAfterBreak="0">
    <w:nsid w:val="633773D5"/>
    <w:multiLevelType w:val="hybridMultilevel"/>
    <w:tmpl w:val="20EAF86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60" w15:restartNumberingAfterBreak="0">
    <w:nsid w:val="634235F5"/>
    <w:multiLevelType w:val="hybridMultilevel"/>
    <w:tmpl w:val="8CAC1EE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61" w15:restartNumberingAfterBreak="0">
    <w:nsid w:val="634525EE"/>
    <w:multiLevelType w:val="hybridMultilevel"/>
    <w:tmpl w:val="92F437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62" w15:restartNumberingAfterBreak="0">
    <w:nsid w:val="634C273B"/>
    <w:multiLevelType w:val="hybridMultilevel"/>
    <w:tmpl w:val="B3624DE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63" w15:restartNumberingAfterBreak="0">
    <w:nsid w:val="634F07B5"/>
    <w:multiLevelType w:val="hybridMultilevel"/>
    <w:tmpl w:val="DBBEC80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64" w15:restartNumberingAfterBreak="0">
    <w:nsid w:val="635D4412"/>
    <w:multiLevelType w:val="hybridMultilevel"/>
    <w:tmpl w:val="7018BD0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65" w15:restartNumberingAfterBreak="0">
    <w:nsid w:val="63615A6C"/>
    <w:multiLevelType w:val="hybridMultilevel"/>
    <w:tmpl w:val="4EEE7A5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66" w15:restartNumberingAfterBreak="0">
    <w:nsid w:val="63883561"/>
    <w:multiLevelType w:val="hybridMultilevel"/>
    <w:tmpl w:val="5B380C0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67" w15:restartNumberingAfterBreak="0">
    <w:nsid w:val="639E6AFB"/>
    <w:multiLevelType w:val="hybridMultilevel"/>
    <w:tmpl w:val="BA221E2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68" w15:restartNumberingAfterBreak="0">
    <w:nsid w:val="63AA3AE0"/>
    <w:multiLevelType w:val="hybridMultilevel"/>
    <w:tmpl w:val="A590EF8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69" w15:restartNumberingAfterBreak="0">
    <w:nsid w:val="63BA1128"/>
    <w:multiLevelType w:val="hybridMultilevel"/>
    <w:tmpl w:val="A1EEAEE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70" w15:restartNumberingAfterBreak="0">
    <w:nsid w:val="63CA1620"/>
    <w:multiLevelType w:val="hybridMultilevel"/>
    <w:tmpl w:val="170476A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71" w15:restartNumberingAfterBreak="0">
    <w:nsid w:val="63D05F10"/>
    <w:multiLevelType w:val="hybridMultilevel"/>
    <w:tmpl w:val="5F0821C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72" w15:restartNumberingAfterBreak="0">
    <w:nsid w:val="63D22A57"/>
    <w:multiLevelType w:val="hybridMultilevel"/>
    <w:tmpl w:val="F522AE7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73" w15:restartNumberingAfterBreak="0">
    <w:nsid w:val="63E50253"/>
    <w:multiLevelType w:val="hybridMultilevel"/>
    <w:tmpl w:val="969678F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74" w15:restartNumberingAfterBreak="0">
    <w:nsid w:val="63E80E95"/>
    <w:multiLevelType w:val="hybridMultilevel"/>
    <w:tmpl w:val="8F006424"/>
    <w:lvl w:ilvl="0" w:tplc="0407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75" w15:restartNumberingAfterBreak="0">
    <w:nsid w:val="63EB03CD"/>
    <w:multiLevelType w:val="hybridMultilevel"/>
    <w:tmpl w:val="0122F7D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76" w15:restartNumberingAfterBreak="0">
    <w:nsid w:val="640D1F32"/>
    <w:multiLevelType w:val="hybridMultilevel"/>
    <w:tmpl w:val="D47C468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77" w15:restartNumberingAfterBreak="0">
    <w:nsid w:val="64182FA7"/>
    <w:multiLevelType w:val="hybridMultilevel"/>
    <w:tmpl w:val="B4C0C9D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78" w15:restartNumberingAfterBreak="0">
    <w:nsid w:val="641E2C11"/>
    <w:multiLevelType w:val="hybridMultilevel"/>
    <w:tmpl w:val="9D5A128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79" w15:restartNumberingAfterBreak="0">
    <w:nsid w:val="64235CDA"/>
    <w:multiLevelType w:val="hybridMultilevel"/>
    <w:tmpl w:val="CC707AD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80" w15:restartNumberingAfterBreak="0">
    <w:nsid w:val="642F3995"/>
    <w:multiLevelType w:val="hybridMultilevel"/>
    <w:tmpl w:val="A6CEBE8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81" w15:restartNumberingAfterBreak="0">
    <w:nsid w:val="644D17C0"/>
    <w:multiLevelType w:val="hybridMultilevel"/>
    <w:tmpl w:val="CBF88ED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82" w15:restartNumberingAfterBreak="0">
    <w:nsid w:val="6470760B"/>
    <w:multiLevelType w:val="hybridMultilevel"/>
    <w:tmpl w:val="CC10FE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83" w15:restartNumberingAfterBreak="0">
    <w:nsid w:val="647B7C14"/>
    <w:multiLevelType w:val="hybridMultilevel"/>
    <w:tmpl w:val="D3CCBF0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84" w15:restartNumberingAfterBreak="0">
    <w:nsid w:val="64846EE6"/>
    <w:multiLevelType w:val="hybridMultilevel"/>
    <w:tmpl w:val="99EEB0A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85" w15:restartNumberingAfterBreak="0">
    <w:nsid w:val="64862DE2"/>
    <w:multiLevelType w:val="hybridMultilevel"/>
    <w:tmpl w:val="CC2AF3B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86" w15:restartNumberingAfterBreak="0">
    <w:nsid w:val="648D4B16"/>
    <w:multiLevelType w:val="hybridMultilevel"/>
    <w:tmpl w:val="9C2E081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87" w15:restartNumberingAfterBreak="0">
    <w:nsid w:val="648E5ECC"/>
    <w:multiLevelType w:val="hybridMultilevel"/>
    <w:tmpl w:val="1C50ABEE"/>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88" w15:restartNumberingAfterBreak="0">
    <w:nsid w:val="64A02A2B"/>
    <w:multiLevelType w:val="hybridMultilevel"/>
    <w:tmpl w:val="F816ED7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89" w15:restartNumberingAfterBreak="0">
    <w:nsid w:val="64AA1156"/>
    <w:multiLevelType w:val="hybridMultilevel"/>
    <w:tmpl w:val="95F436D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90" w15:restartNumberingAfterBreak="0">
    <w:nsid w:val="64C0559B"/>
    <w:multiLevelType w:val="hybridMultilevel"/>
    <w:tmpl w:val="B52E1B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91" w15:restartNumberingAfterBreak="0">
    <w:nsid w:val="64C23A24"/>
    <w:multiLevelType w:val="hybridMultilevel"/>
    <w:tmpl w:val="8FE82DE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92" w15:restartNumberingAfterBreak="0">
    <w:nsid w:val="64F30920"/>
    <w:multiLevelType w:val="hybridMultilevel"/>
    <w:tmpl w:val="927888B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93" w15:restartNumberingAfterBreak="0">
    <w:nsid w:val="65065AEA"/>
    <w:multiLevelType w:val="hybridMultilevel"/>
    <w:tmpl w:val="277043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94" w15:restartNumberingAfterBreak="0">
    <w:nsid w:val="650F42CC"/>
    <w:multiLevelType w:val="hybridMultilevel"/>
    <w:tmpl w:val="8676C59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95" w15:restartNumberingAfterBreak="0">
    <w:nsid w:val="658B4AA2"/>
    <w:multiLevelType w:val="hybridMultilevel"/>
    <w:tmpl w:val="E4B6B1F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96" w15:restartNumberingAfterBreak="0">
    <w:nsid w:val="65B807FA"/>
    <w:multiLevelType w:val="hybridMultilevel"/>
    <w:tmpl w:val="6DCE194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97" w15:restartNumberingAfterBreak="0">
    <w:nsid w:val="65C04033"/>
    <w:multiLevelType w:val="hybridMultilevel"/>
    <w:tmpl w:val="3B0A4C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98" w15:restartNumberingAfterBreak="0">
    <w:nsid w:val="65D02F80"/>
    <w:multiLevelType w:val="hybridMultilevel"/>
    <w:tmpl w:val="95D0ED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99" w15:restartNumberingAfterBreak="0">
    <w:nsid w:val="65FC3A32"/>
    <w:multiLevelType w:val="hybridMultilevel"/>
    <w:tmpl w:val="A646682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00" w15:restartNumberingAfterBreak="0">
    <w:nsid w:val="6600616A"/>
    <w:multiLevelType w:val="hybridMultilevel"/>
    <w:tmpl w:val="F7FE63B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01" w15:restartNumberingAfterBreak="0">
    <w:nsid w:val="6612162C"/>
    <w:multiLevelType w:val="hybridMultilevel"/>
    <w:tmpl w:val="92BCA73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02" w15:restartNumberingAfterBreak="0">
    <w:nsid w:val="66157FE8"/>
    <w:multiLevelType w:val="hybridMultilevel"/>
    <w:tmpl w:val="65968C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03" w15:restartNumberingAfterBreak="0">
    <w:nsid w:val="663137F9"/>
    <w:multiLevelType w:val="hybridMultilevel"/>
    <w:tmpl w:val="FBCAFA5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04" w15:restartNumberingAfterBreak="0">
    <w:nsid w:val="66383AEA"/>
    <w:multiLevelType w:val="hybridMultilevel"/>
    <w:tmpl w:val="B05C5C0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05" w15:restartNumberingAfterBreak="0">
    <w:nsid w:val="663C6A20"/>
    <w:multiLevelType w:val="hybridMultilevel"/>
    <w:tmpl w:val="4B48999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06" w15:restartNumberingAfterBreak="0">
    <w:nsid w:val="664D5D27"/>
    <w:multiLevelType w:val="hybridMultilevel"/>
    <w:tmpl w:val="B61E1F0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07" w15:restartNumberingAfterBreak="0">
    <w:nsid w:val="66505E88"/>
    <w:multiLevelType w:val="hybridMultilevel"/>
    <w:tmpl w:val="85D48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08" w15:restartNumberingAfterBreak="0">
    <w:nsid w:val="665943F7"/>
    <w:multiLevelType w:val="hybridMultilevel"/>
    <w:tmpl w:val="18B424A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09" w15:restartNumberingAfterBreak="0">
    <w:nsid w:val="665A58AF"/>
    <w:multiLevelType w:val="hybridMultilevel"/>
    <w:tmpl w:val="040EE81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10" w15:restartNumberingAfterBreak="0">
    <w:nsid w:val="665A67E5"/>
    <w:multiLevelType w:val="hybridMultilevel"/>
    <w:tmpl w:val="1ECCD13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11" w15:restartNumberingAfterBreak="0">
    <w:nsid w:val="666E52EA"/>
    <w:multiLevelType w:val="hybridMultilevel"/>
    <w:tmpl w:val="500C348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12" w15:restartNumberingAfterBreak="0">
    <w:nsid w:val="66773D33"/>
    <w:multiLevelType w:val="hybridMultilevel"/>
    <w:tmpl w:val="FF78583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13" w15:restartNumberingAfterBreak="0">
    <w:nsid w:val="668E2855"/>
    <w:multiLevelType w:val="hybridMultilevel"/>
    <w:tmpl w:val="F9909B5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14" w15:restartNumberingAfterBreak="0">
    <w:nsid w:val="66907671"/>
    <w:multiLevelType w:val="hybridMultilevel"/>
    <w:tmpl w:val="4124815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15" w15:restartNumberingAfterBreak="0">
    <w:nsid w:val="66A177EF"/>
    <w:multiLevelType w:val="hybridMultilevel"/>
    <w:tmpl w:val="DCD8E0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16" w15:restartNumberingAfterBreak="0">
    <w:nsid w:val="66A46122"/>
    <w:multiLevelType w:val="hybridMultilevel"/>
    <w:tmpl w:val="2F067FF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17" w15:restartNumberingAfterBreak="0">
    <w:nsid w:val="66C6009B"/>
    <w:multiLevelType w:val="hybridMultilevel"/>
    <w:tmpl w:val="D2A250F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18" w15:restartNumberingAfterBreak="0">
    <w:nsid w:val="66CD226F"/>
    <w:multiLevelType w:val="hybridMultilevel"/>
    <w:tmpl w:val="80F4789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19" w15:restartNumberingAfterBreak="0">
    <w:nsid w:val="66DD66AF"/>
    <w:multiLevelType w:val="hybridMultilevel"/>
    <w:tmpl w:val="0BCE2A0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20" w15:restartNumberingAfterBreak="0">
    <w:nsid w:val="66DE303F"/>
    <w:multiLevelType w:val="hybridMultilevel"/>
    <w:tmpl w:val="4CE45E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21" w15:restartNumberingAfterBreak="0">
    <w:nsid w:val="66E40E0C"/>
    <w:multiLevelType w:val="hybridMultilevel"/>
    <w:tmpl w:val="BB067B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22" w15:restartNumberingAfterBreak="0">
    <w:nsid w:val="66E53586"/>
    <w:multiLevelType w:val="hybridMultilevel"/>
    <w:tmpl w:val="2BDAAF0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23" w15:restartNumberingAfterBreak="0">
    <w:nsid w:val="66EE17D4"/>
    <w:multiLevelType w:val="hybridMultilevel"/>
    <w:tmpl w:val="B3DCAB5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24" w15:restartNumberingAfterBreak="0">
    <w:nsid w:val="670504D7"/>
    <w:multiLevelType w:val="hybridMultilevel"/>
    <w:tmpl w:val="A81E143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25" w15:restartNumberingAfterBreak="0">
    <w:nsid w:val="670874EA"/>
    <w:multiLevelType w:val="hybridMultilevel"/>
    <w:tmpl w:val="0096E1B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26" w15:restartNumberingAfterBreak="0">
    <w:nsid w:val="670C10BC"/>
    <w:multiLevelType w:val="hybridMultilevel"/>
    <w:tmpl w:val="776E2D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27" w15:restartNumberingAfterBreak="0">
    <w:nsid w:val="67201678"/>
    <w:multiLevelType w:val="hybridMultilevel"/>
    <w:tmpl w:val="52BC86B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28" w15:restartNumberingAfterBreak="0">
    <w:nsid w:val="67366139"/>
    <w:multiLevelType w:val="hybridMultilevel"/>
    <w:tmpl w:val="034CD5E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29" w15:restartNumberingAfterBreak="0">
    <w:nsid w:val="67515B74"/>
    <w:multiLevelType w:val="hybridMultilevel"/>
    <w:tmpl w:val="601A2AC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30" w15:restartNumberingAfterBreak="0">
    <w:nsid w:val="676020D3"/>
    <w:multiLevelType w:val="hybridMultilevel"/>
    <w:tmpl w:val="D2386E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31" w15:restartNumberingAfterBreak="0">
    <w:nsid w:val="67696675"/>
    <w:multiLevelType w:val="hybridMultilevel"/>
    <w:tmpl w:val="E62CC59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32" w15:restartNumberingAfterBreak="0">
    <w:nsid w:val="676E2ECF"/>
    <w:multiLevelType w:val="hybridMultilevel"/>
    <w:tmpl w:val="E6783A0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33" w15:restartNumberingAfterBreak="0">
    <w:nsid w:val="67A324C7"/>
    <w:multiLevelType w:val="hybridMultilevel"/>
    <w:tmpl w:val="2012B5D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34" w15:restartNumberingAfterBreak="0">
    <w:nsid w:val="67A330F2"/>
    <w:multiLevelType w:val="hybridMultilevel"/>
    <w:tmpl w:val="F600F71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35" w15:restartNumberingAfterBreak="0">
    <w:nsid w:val="67A504BE"/>
    <w:multiLevelType w:val="hybridMultilevel"/>
    <w:tmpl w:val="171868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36" w15:restartNumberingAfterBreak="0">
    <w:nsid w:val="67A9195C"/>
    <w:multiLevelType w:val="hybridMultilevel"/>
    <w:tmpl w:val="4D3687B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37" w15:restartNumberingAfterBreak="0">
    <w:nsid w:val="67BD0165"/>
    <w:multiLevelType w:val="hybridMultilevel"/>
    <w:tmpl w:val="4190956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38" w15:restartNumberingAfterBreak="0">
    <w:nsid w:val="67C65243"/>
    <w:multiLevelType w:val="hybridMultilevel"/>
    <w:tmpl w:val="4DCAAD4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39" w15:restartNumberingAfterBreak="0">
    <w:nsid w:val="67C83B54"/>
    <w:multiLevelType w:val="hybridMultilevel"/>
    <w:tmpl w:val="8CC26CB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40" w15:restartNumberingAfterBreak="0">
    <w:nsid w:val="67D06055"/>
    <w:multiLevelType w:val="hybridMultilevel"/>
    <w:tmpl w:val="AC12AFC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41" w15:restartNumberingAfterBreak="0">
    <w:nsid w:val="67E626A8"/>
    <w:multiLevelType w:val="hybridMultilevel"/>
    <w:tmpl w:val="637039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42" w15:restartNumberingAfterBreak="0">
    <w:nsid w:val="67E80BBE"/>
    <w:multiLevelType w:val="hybridMultilevel"/>
    <w:tmpl w:val="68863F2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43" w15:restartNumberingAfterBreak="0">
    <w:nsid w:val="67EC2770"/>
    <w:multiLevelType w:val="hybridMultilevel"/>
    <w:tmpl w:val="3F7A97E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44" w15:restartNumberingAfterBreak="0">
    <w:nsid w:val="67F1568D"/>
    <w:multiLevelType w:val="hybridMultilevel"/>
    <w:tmpl w:val="710C681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45" w15:restartNumberingAfterBreak="0">
    <w:nsid w:val="681700EC"/>
    <w:multiLevelType w:val="hybridMultilevel"/>
    <w:tmpl w:val="368056F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46" w15:restartNumberingAfterBreak="0">
    <w:nsid w:val="682E758A"/>
    <w:multiLevelType w:val="hybridMultilevel"/>
    <w:tmpl w:val="E4AA098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47" w15:restartNumberingAfterBreak="0">
    <w:nsid w:val="68444276"/>
    <w:multiLevelType w:val="hybridMultilevel"/>
    <w:tmpl w:val="EB7E084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48" w15:restartNumberingAfterBreak="0">
    <w:nsid w:val="68570D85"/>
    <w:multiLevelType w:val="hybridMultilevel"/>
    <w:tmpl w:val="A8182E9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49" w15:restartNumberingAfterBreak="0">
    <w:nsid w:val="685B3D1F"/>
    <w:multiLevelType w:val="hybridMultilevel"/>
    <w:tmpl w:val="0CFC8DE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50" w15:restartNumberingAfterBreak="0">
    <w:nsid w:val="685C595B"/>
    <w:multiLevelType w:val="hybridMultilevel"/>
    <w:tmpl w:val="7F44ED6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51" w15:restartNumberingAfterBreak="0">
    <w:nsid w:val="685F4C4C"/>
    <w:multiLevelType w:val="hybridMultilevel"/>
    <w:tmpl w:val="74E0484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52" w15:restartNumberingAfterBreak="0">
    <w:nsid w:val="68695FF2"/>
    <w:multiLevelType w:val="hybridMultilevel"/>
    <w:tmpl w:val="406869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53" w15:restartNumberingAfterBreak="0">
    <w:nsid w:val="68735CEF"/>
    <w:multiLevelType w:val="hybridMultilevel"/>
    <w:tmpl w:val="FD74124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54" w15:restartNumberingAfterBreak="0">
    <w:nsid w:val="68902F36"/>
    <w:multiLevelType w:val="hybridMultilevel"/>
    <w:tmpl w:val="F28C968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55" w15:restartNumberingAfterBreak="0">
    <w:nsid w:val="68955F74"/>
    <w:multiLevelType w:val="hybridMultilevel"/>
    <w:tmpl w:val="7150918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56" w15:restartNumberingAfterBreak="0">
    <w:nsid w:val="68AD735F"/>
    <w:multiLevelType w:val="hybridMultilevel"/>
    <w:tmpl w:val="CA0825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57" w15:restartNumberingAfterBreak="0">
    <w:nsid w:val="68CB0F7B"/>
    <w:multiLevelType w:val="hybridMultilevel"/>
    <w:tmpl w:val="0C627F8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58" w15:restartNumberingAfterBreak="0">
    <w:nsid w:val="68CE6C07"/>
    <w:multiLevelType w:val="hybridMultilevel"/>
    <w:tmpl w:val="433CDA4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59" w15:restartNumberingAfterBreak="0">
    <w:nsid w:val="68DD22EB"/>
    <w:multiLevelType w:val="hybridMultilevel"/>
    <w:tmpl w:val="8938AD8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60" w15:restartNumberingAfterBreak="0">
    <w:nsid w:val="68F6702B"/>
    <w:multiLevelType w:val="hybridMultilevel"/>
    <w:tmpl w:val="03ECD54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61" w15:restartNumberingAfterBreak="0">
    <w:nsid w:val="690D73B4"/>
    <w:multiLevelType w:val="hybridMultilevel"/>
    <w:tmpl w:val="0F8E16F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62" w15:restartNumberingAfterBreak="0">
    <w:nsid w:val="69176B65"/>
    <w:multiLevelType w:val="hybridMultilevel"/>
    <w:tmpl w:val="8D5699C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63" w15:restartNumberingAfterBreak="0">
    <w:nsid w:val="6923376B"/>
    <w:multiLevelType w:val="hybridMultilevel"/>
    <w:tmpl w:val="80A49F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64" w15:restartNumberingAfterBreak="0">
    <w:nsid w:val="69244C41"/>
    <w:multiLevelType w:val="hybridMultilevel"/>
    <w:tmpl w:val="20CEE86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65" w15:restartNumberingAfterBreak="0">
    <w:nsid w:val="692576F6"/>
    <w:multiLevelType w:val="hybridMultilevel"/>
    <w:tmpl w:val="0F1ACA1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66" w15:restartNumberingAfterBreak="0">
    <w:nsid w:val="693A187D"/>
    <w:multiLevelType w:val="hybridMultilevel"/>
    <w:tmpl w:val="6C824C9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67" w15:restartNumberingAfterBreak="0">
    <w:nsid w:val="694D79FE"/>
    <w:multiLevelType w:val="hybridMultilevel"/>
    <w:tmpl w:val="D57222E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68" w15:restartNumberingAfterBreak="0">
    <w:nsid w:val="694F409E"/>
    <w:multiLevelType w:val="hybridMultilevel"/>
    <w:tmpl w:val="7AC2D52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69" w15:restartNumberingAfterBreak="0">
    <w:nsid w:val="69566886"/>
    <w:multiLevelType w:val="hybridMultilevel"/>
    <w:tmpl w:val="60D64E0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70" w15:restartNumberingAfterBreak="0">
    <w:nsid w:val="69774F27"/>
    <w:multiLevelType w:val="hybridMultilevel"/>
    <w:tmpl w:val="A3EAAFE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71" w15:restartNumberingAfterBreak="0">
    <w:nsid w:val="69856A22"/>
    <w:multiLevelType w:val="hybridMultilevel"/>
    <w:tmpl w:val="E622619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72" w15:restartNumberingAfterBreak="0">
    <w:nsid w:val="69941493"/>
    <w:multiLevelType w:val="hybridMultilevel"/>
    <w:tmpl w:val="FEFA4BF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73" w15:restartNumberingAfterBreak="0">
    <w:nsid w:val="699F52EA"/>
    <w:multiLevelType w:val="hybridMultilevel"/>
    <w:tmpl w:val="4822AB5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74" w15:restartNumberingAfterBreak="0">
    <w:nsid w:val="69A82B1B"/>
    <w:multiLevelType w:val="hybridMultilevel"/>
    <w:tmpl w:val="CD167AB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75" w15:restartNumberingAfterBreak="0">
    <w:nsid w:val="69B10C4D"/>
    <w:multiLevelType w:val="hybridMultilevel"/>
    <w:tmpl w:val="2764AA1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76" w15:restartNumberingAfterBreak="0">
    <w:nsid w:val="69CA440E"/>
    <w:multiLevelType w:val="hybridMultilevel"/>
    <w:tmpl w:val="537406B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77" w15:restartNumberingAfterBreak="0">
    <w:nsid w:val="69D31E1D"/>
    <w:multiLevelType w:val="hybridMultilevel"/>
    <w:tmpl w:val="E1A2859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78" w15:restartNumberingAfterBreak="0">
    <w:nsid w:val="69E13074"/>
    <w:multiLevelType w:val="hybridMultilevel"/>
    <w:tmpl w:val="3286989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79" w15:restartNumberingAfterBreak="0">
    <w:nsid w:val="6A0C0A18"/>
    <w:multiLevelType w:val="hybridMultilevel"/>
    <w:tmpl w:val="E4341CB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80" w15:restartNumberingAfterBreak="0">
    <w:nsid w:val="6A1272DA"/>
    <w:multiLevelType w:val="hybridMultilevel"/>
    <w:tmpl w:val="E1B097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81" w15:restartNumberingAfterBreak="0">
    <w:nsid w:val="6A854C7D"/>
    <w:multiLevelType w:val="hybridMultilevel"/>
    <w:tmpl w:val="58DC41C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82" w15:restartNumberingAfterBreak="0">
    <w:nsid w:val="6AA20CD5"/>
    <w:multiLevelType w:val="hybridMultilevel"/>
    <w:tmpl w:val="EF8C54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83" w15:restartNumberingAfterBreak="0">
    <w:nsid w:val="6AB2031F"/>
    <w:multiLevelType w:val="hybridMultilevel"/>
    <w:tmpl w:val="CD6883A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84" w15:restartNumberingAfterBreak="0">
    <w:nsid w:val="6AD00428"/>
    <w:multiLevelType w:val="hybridMultilevel"/>
    <w:tmpl w:val="50E86EB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85" w15:restartNumberingAfterBreak="0">
    <w:nsid w:val="6AF03B7E"/>
    <w:multiLevelType w:val="hybridMultilevel"/>
    <w:tmpl w:val="2928535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86" w15:restartNumberingAfterBreak="0">
    <w:nsid w:val="6B154104"/>
    <w:multiLevelType w:val="hybridMultilevel"/>
    <w:tmpl w:val="E700AC4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87" w15:restartNumberingAfterBreak="0">
    <w:nsid w:val="6B1A212A"/>
    <w:multiLevelType w:val="hybridMultilevel"/>
    <w:tmpl w:val="0FB269D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88" w15:restartNumberingAfterBreak="0">
    <w:nsid w:val="6B2F4715"/>
    <w:multiLevelType w:val="hybridMultilevel"/>
    <w:tmpl w:val="8D8485A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89" w15:restartNumberingAfterBreak="0">
    <w:nsid w:val="6B305105"/>
    <w:multiLevelType w:val="hybridMultilevel"/>
    <w:tmpl w:val="FA74BE9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90" w15:restartNumberingAfterBreak="0">
    <w:nsid w:val="6B3E0382"/>
    <w:multiLevelType w:val="hybridMultilevel"/>
    <w:tmpl w:val="A41438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91" w15:restartNumberingAfterBreak="0">
    <w:nsid w:val="6B5747A8"/>
    <w:multiLevelType w:val="hybridMultilevel"/>
    <w:tmpl w:val="8B80369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92" w15:restartNumberingAfterBreak="0">
    <w:nsid w:val="6B5869D5"/>
    <w:multiLevelType w:val="hybridMultilevel"/>
    <w:tmpl w:val="9E9677A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93" w15:restartNumberingAfterBreak="0">
    <w:nsid w:val="6B6C6145"/>
    <w:multiLevelType w:val="hybridMultilevel"/>
    <w:tmpl w:val="E35CE23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94" w15:restartNumberingAfterBreak="0">
    <w:nsid w:val="6B7A6B7E"/>
    <w:multiLevelType w:val="hybridMultilevel"/>
    <w:tmpl w:val="1DEEA3D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95" w15:restartNumberingAfterBreak="0">
    <w:nsid w:val="6B7A7985"/>
    <w:multiLevelType w:val="hybridMultilevel"/>
    <w:tmpl w:val="4BFA370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96" w15:restartNumberingAfterBreak="0">
    <w:nsid w:val="6B863EA2"/>
    <w:multiLevelType w:val="hybridMultilevel"/>
    <w:tmpl w:val="2A74E91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97" w15:restartNumberingAfterBreak="0">
    <w:nsid w:val="6B9F7E8C"/>
    <w:multiLevelType w:val="hybridMultilevel"/>
    <w:tmpl w:val="46A2384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98" w15:restartNumberingAfterBreak="0">
    <w:nsid w:val="6BAC6D02"/>
    <w:multiLevelType w:val="hybridMultilevel"/>
    <w:tmpl w:val="6324C8B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99" w15:restartNumberingAfterBreak="0">
    <w:nsid w:val="6BAC7D0F"/>
    <w:multiLevelType w:val="hybridMultilevel"/>
    <w:tmpl w:val="D9A08FF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00" w15:restartNumberingAfterBreak="0">
    <w:nsid w:val="6BB96FEA"/>
    <w:multiLevelType w:val="hybridMultilevel"/>
    <w:tmpl w:val="6436DFF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01" w15:restartNumberingAfterBreak="0">
    <w:nsid w:val="6BC66476"/>
    <w:multiLevelType w:val="hybridMultilevel"/>
    <w:tmpl w:val="C4C661C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02" w15:restartNumberingAfterBreak="0">
    <w:nsid w:val="6BDD4351"/>
    <w:multiLevelType w:val="hybridMultilevel"/>
    <w:tmpl w:val="9320AD4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03" w15:restartNumberingAfterBreak="0">
    <w:nsid w:val="6BDD466D"/>
    <w:multiLevelType w:val="hybridMultilevel"/>
    <w:tmpl w:val="1E6C7DE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04" w15:restartNumberingAfterBreak="0">
    <w:nsid w:val="6C19390C"/>
    <w:multiLevelType w:val="hybridMultilevel"/>
    <w:tmpl w:val="93C2FBF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05" w15:restartNumberingAfterBreak="0">
    <w:nsid w:val="6C1E1B97"/>
    <w:multiLevelType w:val="hybridMultilevel"/>
    <w:tmpl w:val="4FB2BD6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06" w15:restartNumberingAfterBreak="0">
    <w:nsid w:val="6C302BF1"/>
    <w:multiLevelType w:val="hybridMultilevel"/>
    <w:tmpl w:val="E9C836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07" w15:restartNumberingAfterBreak="0">
    <w:nsid w:val="6C390727"/>
    <w:multiLevelType w:val="hybridMultilevel"/>
    <w:tmpl w:val="24948B9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08" w15:restartNumberingAfterBreak="0">
    <w:nsid w:val="6C426A5E"/>
    <w:multiLevelType w:val="hybridMultilevel"/>
    <w:tmpl w:val="D94827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09" w15:restartNumberingAfterBreak="0">
    <w:nsid w:val="6C4316B5"/>
    <w:multiLevelType w:val="hybridMultilevel"/>
    <w:tmpl w:val="BB9CCFB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10" w15:restartNumberingAfterBreak="0">
    <w:nsid w:val="6C455D54"/>
    <w:multiLevelType w:val="hybridMultilevel"/>
    <w:tmpl w:val="40AC5BF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11" w15:restartNumberingAfterBreak="0">
    <w:nsid w:val="6C461367"/>
    <w:multiLevelType w:val="hybridMultilevel"/>
    <w:tmpl w:val="2E48ECC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12" w15:restartNumberingAfterBreak="0">
    <w:nsid w:val="6C5844C0"/>
    <w:multiLevelType w:val="hybridMultilevel"/>
    <w:tmpl w:val="8A0207D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13" w15:restartNumberingAfterBreak="0">
    <w:nsid w:val="6C61146A"/>
    <w:multiLevelType w:val="hybridMultilevel"/>
    <w:tmpl w:val="91F84E3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14" w15:restartNumberingAfterBreak="0">
    <w:nsid w:val="6C7D4414"/>
    <w:multiLevelType w:val="hybridMultilevel"/>
    <w:tmpl w:val="F400649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15" w15:restartNumberingAfterBreak="0">
    <w:nsid w:val="6C7E5A55"/>
    <w:multiLevelType w:val="hybridMultilevel"/>
    <w:tmpl w:val="75E087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16" w15:restartNumberingAfterBreak="0">
    <w:nsid w:val="6C8445AF"/>
    <w:multiLevelType w:val="hybridMultilevel"/>
    <w:tmpl w:val="27F8CC2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17" w15:restartNumberingAfterBreak="0">
    <w:nsid w:val="6C960852"/>
    <w:multiLevelType w:val="hybridMultilevel"/>
    <w:tmpl w:val="ACCEE18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18" w15:restartNumberingAfterBreak="0">
    <w:nsid w:val="6C9F6E54"/>
    <w:multiLevelType w:val="hybridMultilevel"/>
    <w:tmpl w:val="A0F6A05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19" w15:restartNumberingAfterBreak="0">
    <w:nsid w:val="6CAC5289"/>
    <w:multiLevelType w:val="hybridMultilevel"/>
    <w:tmpl w:val="2E6A009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20" w15:restartNumberingAfterBreak="0">
    <w:nsid w:val="6CCC0CBD"/>
    <w:multiLevelType w:val="hybridMultilevel"/>
    <w:tmpl w:val="E4F2BA7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21" w15:restartNumberingAfterBreak="0">
    <w:nsid w:val="6CDB5F10"/>
    <w:multiLevelType w:val="hybridMultilevel"/>
    <w:tmpl w:val="84262D9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22" w15:restartNumberingAfterBreak="0">
    <w:nsid w:val="6CDF7A67"/>
    <w:multiLevelType w:val="hybridMultilevel"/>
    <w:tmpl w:val="16B0C1F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23" w15:restartNumberingAfterBreak="0">
    <w:nsid w:val="6D1A3AA6"/>
    <w:multiLevelType w:val="hybridMultilevel"/>
    <w:tmpl w:val="5D0E4FB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24" w15:restartNumberingAfterBreak="0">
    <w:nsid w:val="6D245189"/>
    <w:multiLevelType w:val="hybridMultilevel"/>
    <w:tmpl w:val="7E0897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25" w15:restartNumberingAfterBreak="0">
    <w:nsid w:val="6D2454F0"/>
    <w:multiLevelType w:val="hybridMultilevel"/>
    <w:tmpl w:val="9B28B63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26" w15:restartNumberingAfterBreak="0">
    <w:nsid w:val="6D2F7425"/>
    <w:multiLevelType w:val="hybridMultilevel"/>
    <w:tmpl w:val="FE6AB94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27" w15:restartNumberingAfterBreak="0">
    <w:nsid w:val="6D36015B"/>
    <w:multiLevelType w:val="hybridMultilevel"/>
    <w:tmpl w:val="7ABE26D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28" w15:restartNumberingAfterBreak="0">
    <w:nsid w:val="6D5228C3"/>
    <w:multiLevelType w:val="hybridMultilevel"/>
    <w:tmpl w:val="D576A2B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29" w15:restartNumberingAfterBreak="0">
    <w:nsid w:val="6D565640"/>
    <w:multiLevelType w:val="hybridMultilevel"/>
    <w:tmpl w:val="170205E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30" w15:restartNumberingAfterBreak="0">
    <w:nsid w:val="6D6D4D25"/>
    <w:multiLevelType w:val="hybridMultilevel"/>
    <w:tmpl w:val="8112314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31" w15:restartNumberingAfterBreak="0">
    <w:nsid w:val="6D7577E4"/>
    <w:multiLevelType w:val="hybridMultilevel"/>
    <w:tmpl w:val="6932294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32" w15:restartNumberingAfterBreak="0">
    <w:nsid w:val="6D7735CF"/>
    <w:multiLevelType w:val="hybridMultilevel"/>
    <w:tmpl w:val="00F4070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33" w15:restartNumberingAfterBreak="0">
    <w:nsid w:val="6D925499"/>
    <w:multiLevelType w:val="hybridMultilevel"/>
    <w:tmpl w:val="95B83CE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34" w15:restartNumberingAfterBreak="0">
    <w:nsid w:val="6D9B2A8F"/>
    <w:multiLevelType w:val="hybridMultilevel"/>
    <w:tmpl w:val="D6809D3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35" w15:restartNumberingAfterBreak="0">
    <w:nsid w:val="6DC1478E"/>
    <w:multiLevelType w:val="hybridMultilevel"/>
    <w:tmpl w:val="B366F9E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36" w15:restartNumberingAfterBreak="0">
    <w:nsid w:val="6DE773F1"/>
    <w:multiLevelType w:val="hybridMultilevel"/>
    <w:tmpl w:val="797C03B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37" w15:restartNumberingAfterBreak="0">
    <w:nsid w:val="6E353D5D"/>
    <w:multiLevelType w:val="hybridMultilevel"/>
    <w:tmpl w:val="9E92D7A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38" w15:restartNumberingAfterBreak="0">
    <w:nsid w:val="6E405A9F"/>
    <w:multiLevelType w:val="hybridMultilevel"/>
    <w:tmpl w:val="B430494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39" w15:restartNumberingAfterBreak="0">
    <w:nsid w:val="6E546D14"/>
    <w:multiLevelType w:val="hybridMultilevel"/>
    <w:tmpl w:val="C93EED7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40" w15:restartNumberingAfterBreak="0">
    <w:nsid w:val="6E7713E0"/>
    <w:multiLevelType w:val="hybridMultilevel"/>
    <w:tmpl w:val="63F2A76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41" w15:restartNumberingAfterBreak="0">
    <w:nsid w:val="6E7C6CE3"/>
    <w:multiLevelType w:val="hybridMultilevel"/>
    <w:tmpl w:val="0FC8C87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42" w15:restartNumberingAfterBreak="0">
    <w:nsid w:val="6E8B2AB1"/>
    <w:multiLevelType w:val="hybridMultilevel"/>
    <w:tmpl w:val="2BEECBB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43" w15:restartNumberingAfterBreak="0">
    <w:nsid w:val="6EBB506A"/>
    <w:multiLevelType w:val="hybridMultilevel"/>
    <w:tmpl w:val="5B58C85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44" w15:restartNumberingAfterBreak="0">
    <w:nsid w:val="6ED82691"/>
    <w:multiLevelType w:val="hybridMultilevel"/>
    <w:tmpl w:val="6E50508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45" w15:restartNumberingAfterBreak="0">
    <w:nsid w:val="6ED8365B"/>
    <w:multiLevelType w:val="hybridMultilevel"/>
    <w:tmpl w:val="E4FC4CC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46" w15:restartNumberingAfterBreak="0">
    <w:nsid w:val="6F154520"/>
    <w:multiLevelType w:val="hybridMultilevel"/>
    <w:tmpl w:val="343C37B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47" w15:restartNumberingAfterBreak="0">
    <w:nsid w:val="6F5D0C09"/>
    <w:multiLevelType w:val="hybridMultilevel"/>
    <w:tmpl w:val="DD18708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48" w15:restartNumberingAfterBreak="0">
    <w:nsid w:val="6F710E51"/>
    <w:multiLevelType w:val="hybridMultilevel"/>
    <w:tmpl w:val="E770549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49" w15:restartNumberingAfterBreak="0">
    <w:nsid w:val="6F7520AB"/>
    <w:multiLevelType w:val="hybridMultilevel"/>
    <w:tmpl w:val="8730D38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50" w15:restartNumberingAfterBreak="0">
    <w:nsid w:val="6F7D53EB"/>
    <w:multiLevelType w:val="hybridMultilevel"/>
    <w:tmpl w:val="689CBE5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51" w15:restartNumberingAfterBreak="0">
    <w:nsid w:val="6F8B0611"/>
    <w:multiLevelType w:val="hybridMultilevel"/>
    <w:tmpl w:val="B576123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52" w15:restartNumberingAfterBreak="0">
    <w:nsid w:val="6F973989"/>
    <w:multiLevelType w:val="hybridMultilevel"/>
    <w:tmpl w:val="0E74C6B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53" w15:restartNumberingAfterBreak="0">
    <w:nsid w:val="6F9864E2"/>
    <w:multiLevelType w:val="hybridMultilevel"/>
    <w:tmpl w:val="1044746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54" w15:restartNumberingAfterBreak="0">
    <w:nsid w:val="6F9B5870"/>
    <w:multiLevelType w:val="hybridMultilevel"/>
    <w:tmpl w:val="237A4322"/>
    <w:lvl w:ilvl="0" w:tplc="0407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55" w15:restartNumberingAfterBreak="0">
    <w:nsid w:val="6FA02C78"/>
    <w:multiLevelType w:val="hybridMultilevel"/>
    <w:tmpl w:val="65BEAA6C"/>
    <w:lvl w:ilvl="0" w:tplc="0407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56" w15:restartNumberingAfterBreak="0">
    <w:nsid w:val="6FBD032D"/>
    <w:multiLevelType w:val="hybridMultilevel"/>
    <w:tmpl w:val="2104E80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57" w15:restartNumberingAfterBreak="0">
    <w:nsid w:val="6FC649A5"/>
    <w:multiLevelType w:val="hybridMultilevel"/>
    <w:tmpl w:val="09FAF85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58" w15:restartNumberingAfterBreak="0">
    <w:nsid w:val="6FD45824"/>
    <w:multiLevelType w:val="hybridMultilevel"/>
    <w:tmpl w:val="5446534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59" w15:restartNumberingAfterBreak="0">
    <w:nsid w:val="6FD46152"/>
    <w:multiLevelType w:val="hybridMultilevel"/>
    <w:tmpl w:val="96ACC63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60" w15:restartNumberingAfterBreak="0">
    <w:nsid w:val="6FE9115B"/>
    <w:multiLevelType w:val="hybridMultilevel"/>
    <w:tmpl w:val="1680910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61" w15:restartNumberingAfterBreak="0">
    <w:nsid w:val="6FF37F17"/>
    <w:multiLevelType w:val="hybridMultilevel"/>
    <w:tmpl w:val="CCF2D97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62" w15:restartNumberingAfterBreak="0">
    <w:nsid w:val="70135C0B"/>
    <w:multiLevelType w:val="hybridMultilevel"/>
    <w:tmpl w:val="B2E6A34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63" w15:restartNumberingAfterBreak="0">
    <w:nsid w:val="7033192D"/>
    <w:multiLevelType w:val="hybridMultilevel"/>
    <w:tmpl w:val="EF82D64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64" w15:restartNumberingAfterBreak="0">
    <w:nsid w:val="70472266"/>
    <w:multiLevelType w:val="hybridMultilevel"/>
    <w:tmpl w:val="A96AD69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65" w15:restartNumberingAfterBreak="0">
    <w:nsid w:val="70506C6F"/>
    <w:multiLevelType w:val="hybridMultilevel"/>
    <w:tmpl w:val="3D5C6C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66" w15:restartNumberingAfterBreak="0">
    <w:nsid w:val="70525409"/>
    <w:multiLevelType w:val="hybridMultilevel"/>
    <w:tmpl w:val="6CF6959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67" w15:restartNumberingAfterBreak="0">
    <w:nsid w:val="70722086"/>
    <w:multiLevelType w:val="hybridMultilevel"/>
    <w:tmpl w:val="FC7A945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68" w15:restartNumberingAfterBreak="0">
    <w:nsid w:val="7086250E"/>
    <w:multiLevelType w:val="hybridMultilevel"/>
    <w:tmpl w:val="7B526A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69" w15:restartNumberingAfterBreak="0">
    <w:nsid w:val="70890BD3"/>
    <w:multiLevelType w:val="hybridMultilevel"/>
    <w:tmpl w:val="B3DEC83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70" w15:restartNumberingAfterBreak="0">
    <w:nsid w:val="70996D4D"/>
    <w:multiLevelType w:val="hybridMultilevel"/>
    <w:tmpl w:val="C288890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71" w15:restartNumberingAfterBreak="0">
    <w:nsid w:val="709D15EA"/>
    <w:multiLevelType w:val="hybridMultilevel"/>
    <w:tmpl w:val="CF3A5C3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72" w15:restartNumberingAfterBreak="0">
    <w:nsid w:val="70A417D4"/>
    <w:multiLevelType w:val="hybridMultilevel"/>
    <w:tmpl w:val="C9E8541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73" w15:restartNumberingAfterBreak="0">
    <w:nsid w:val="70A65B7B"/>
    <w:multiLevelType w:val="hybridMultilevel"/>
    <w:tmpl w:val="8AD453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74" w15:restartNumberingAfterBreak="0">
    <w:nsid w:val="70D744DA"/>
    <w:multiLevelType w:val="hybridMultilevel"/>
    <w:tmpl w:val="28CA3EC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75" w15:restartNumberingAfterBreak="0">
    <w:nsid w:val="70DB46FC"/>
    <w:multiLevelType w:val="hybridMultilevel"/>
    <w:tmpl w:val="F8440ED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76" w15:restartNumberingAfterBreak="0">
    <w:nsid w:val="70EB3CF2"/>
    <w:multiLevelType w:val="hybridMultilevel"/>
    <w:tmpl w:val="9E6CFAF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77" w15:restartNumberingAfterBreak="0">
    <w:nsid w:val="70FE088A"/>
    <w:multiLevelType w:val="hybridMultilevel"/>
    <w:tmpl w:val="140A094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78" w15:restartNumberingAfterBreak="0">
    <w:nsid w:val="71092805"/>
    <w:multiLevelType w:val="hybridMultilevel"/>
    <w:tmpl w:val="1EF4CC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79" w15:restartNumberingAfterBreak="0">
    <w:nsid w:val="71116527"/>
    <w:multiLevelType w:val="hybridMultilevel"/>
    <w:tmpl w:val="AE4291C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80" w15:restartNumberingAfterBreak="0">
    <w:nsid w:val="711D3A04"/>
    <w:multiLevelType w:val="hybridMultilevel"/>
    <w:tmpl w:val="D534D77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81" w15:restartNumberingAfterBreak="0">
    <w:nsid w:val="71384B00"/>
    <w:multiLevelType w:val="hybridMultilevel"/>
    <w:tmpl w:val="FDA2E6FC"/>
    <w:lvl w:ilvl="0" w:tplc="0407000F">
      <w:start w:val="1"/>
      <w:numFmt w:val="decimal"/>
      <w:lvlText w:val="%1."/>
      <w:lvlJc w:val="left"/>
      <w:pPr>
        <w:ind w:left="1079" w:hanging="360"/>
      </w:pPr>
    </w:lvl>
    <w:lvl w:ilvl="1" w:tplc="04070019" w:tentative="1">
      <w:start w:val="1"/>
      <w:numFmt w:val="lowerLetter"/>
      <w:lvlText w:val="%2."/>
      <w:lvlJc w:val="left"/>
      <w:pPr>
        <w:ind w:left="1799" w:hanging="360"/>
      </w:pPr>
    </w:lvl>
    <w:lvl w:ilvl="2" w:tplc="0407001B" w:tentative="1">
      <w:start w:val="1"/>
      <w:numFmt w:val="lowerRoman"/>
      <w:lvlText w:val="%3."/>
      <w:lvlJc w:val="right"/>
      <w:pPr>
        <w:ind w:left="2519" w:hanging="180"/>
      </w:pPr>
    </w:lvl>
    <w:lvl w:ilvl="3" w:tplc="0407000F" w:tentative="1">
      <w:start w:val="1"/>
      <w:numFmt w:val="decimal"/>
      <w:lvlText w:val="%4."/>
      <w:lvlJc w:val="left"/>
      <w:pPr>
        <w:ind w:left="3239" w:hanging="360"/>
      </w:pPr>
    </w:lvl>
    <w:lvl w:ilvl="4" w:tplc="04070019" w:tentative="1">
      <w:start w:val="1"/>
      <w:numFmt w:val="lowerLetter"/>
      <w:lvlText w:val="%5."/>
      <w:lvlJc w:val="left"/>
      <w:pPr>
        <w:ind w:left="3959" w:hanging="360"/>
      </w:pPr>
    </w:lvl>
    <w:lvl w:ilvl="5" w:tplc="0407001B" w:tentative="1">
      <w:start w:val="1"/>
      <w:numFmt w:val="lowerRoman"/>
      <w:lvlText w:val="%6."/>
      <w:lvlJc w:val="right"/>
      <w:pPr>
        <w:ind w:left="4679" w:hanging="180"/>
      </w:pPr>
    </w:lvl>
    <w:lvl w:ilvl="6" w:tplc="0407000F" w:tentative="1">
      <w:start w:val="1"/>
      <w:numFmt w:val="decimal"/>
      <w:lvlText w:val="%7."/>
      <w:lvlJc w:val="left"/>
      <w:pPr>
        <w:ind w:left="5399" w:hanging="360"/>
      </w:pPr>
    </w:lvl>
    <w:lvl w:ilvl="7" w:tplc="04070019" w:tentative="1">
      <w:start w:val="1"/>
      <w:numFmt w:val="lowerLetter"/>
      <w:lvlText w:val="%8."/>
      <w:lvlJc w:val="left"/>
      <w:pPr>
        <w:ind w:left="6119" w:hanging="360"/>
      </w:pPr>
    </w:lvl>
    <w:lvl w:ilvl="8" w:tplc="0407001B" w:tentative="1">
      <w:start w:val="1"/>
      <w:numFmt w:val="lowerRoman"/>
      <w:lvlText w:val="%9."/>
      <w:lvlJc w:val="right"/>
      <w:pPr>
        <w:ind w:left="6839" w:hanging="180"/>
      </w:pPr>
    </w:lvl>
  </w:abstractNum>
  <w:abstractNum w:abstractNumId="1782" w15:restartNumberingAfterBreak="0">
    <w:nsid w:val="713A0FF6"/>
    <w:multiLevelType w:val="hybridMultilevel"/>
    <w:tmpl w:val="1626FE1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83" w15:restartNumberingAfterBreak="0">
    <w:nsid w:val="714E151E"/>
    <w:multiLevelType w:val="hybridMultilevel"/>
    <w:tmpl w:val="CBCA914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84" w15:restartNumberingAfterBreak="0">
    <w:nsid w:val="715B1250"/>
    <w:multiLevelType w:val="hybridMultilevel"/>
    <w:tmpl w:val="8738FEB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85" w15:restartNumberingAfterBreak="0">
    <w:nsid w:val="71702D2B"/>
    <w:multiLevelType w:val="hybridMultilevel"/>
    <w:tmpl w:val="F0B01C6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86" w15:restartNumberingAfterBreak="0">
    <w:nsid w:val="718D06A0"/>
    <w:multiLevelType w:val="hybridMultilevel"/>
    <w:tmpl w:val="9300F13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87" w15:restartNumberingAfterBreak="0">
    <w:nsid w:val="718F5C98"/>
    <w:multiLevelType w:val="hybridMultilevel"/>
    <w:tmpl w:val="ECDC663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88" w15:restartNumberingAfterBreak="0">
    <w:nsid w:val="71A217A1"/>
    <w:multiLevelType w:val="hybridMultilevel"/>
    <w:tmpl w:val="3FE6E41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89" w15:restartNumberingAfterBreak="0">
    <w:nsid w:val="71DD6D0D"/>
    <w:multiLevelType w:val="hybridMultilevel"/>
    <w:tmpl w:val="A498F63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90" w15:restartNumberingAfterBreak="0">
    <w:nsid w:val="71E40BC9"/>
    <w:multiLevelType w:val="hybridMultilevel"/>
    <w:tmpl w:val="8DD8F8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91" w15:restartNumberingAfterBreak="0">
    <w:nsid w:val="7203213D"/>
    <w:multiLevelType w:val="hybridMultilevel"/>
    <w:tmpl w:val="ADBC98C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92" w15:restartNumberingAfterBreak="0">
    <w:nsid w:val="720D2B0F"/>
    <w:multiLevelType w:val="hybridMultilevel"/>
    <w:tmpl w:val="147EA056"/>
    <w:lvl w:ilvl="0" w:tplc="0407000F">
      <w:start w:val="1"/>
      <w:numFmt w:val="decimal"/>
      <w:lvlText w:val="%1."/>
      <w:lvlJc w:val="left"/>
      <w:pPr>
        <w:ind w:left="1079" w:hanging="360"/>
      </w:pPr>
    </w:lvl>
    <w:lvl w:ilvl="1" w:tplc="04070019" w:tentative="1">
      <w:start w:val="1"/>
      <w:numFmt w:val="lowerLetter"/>
      <w:lvlText w:val="%2."/>
      <w:lvlJc w:val="left"/>
      <w:pPr>
        <w:ind w:left="1799" w:hanging="360"/>
      </w:pPr>
    </w:lvl>
    <w:lvl w:ilvl="2" w:tplc="0407001B" w:tentative="1">
      <w:start w:val="1"/>
      <w:numFmt w:val="lowerRoman"/>
      <w:lvlText w:val="%3."/>
      <w:lvlJc w:val="right"/>
      <w:pPr>
        <w:ind w:left="2519" w:hanging="180"/>
      </w:pPr>
    </w:lvl>
    <w:lvl w:ilvl="3" w:tplc="0407000F" w:tentative="1">
      <w:start w:val="1"/>
      <w:numFmt w:val="decimal"/>
      <w:lvlText w:val="%4."/>
      <w:lvlJc w:val="left"/>
      <w:pPr>
        <w:ind w:left="3239" w:hanging="360"/>
      </w:pPr>
    </w:lvl>
    <w:lvl w:ilvl="4" w:tplc="04070019" w:tentative="1">
      <w:start w:val="1"/>
      <w:numFmt w:val="lowerLetter"/>
      <w:lvlText w:val="%5."/>
      <w:lvlJc w:val="left"/>
      <w:pPr>
        <w:ind w:left="3959" w:hanging="360"/>
      </w:pPr>
    </w:lvl>
    <w:lvl w:ilvl="5" w:tplc="0407001B" w:tentative="1">
      <w:start w:val="1"/>
      <w:numFmt w:val="lowerRoman"/>
      <w:lvlText w:val="%6."/>
      <w:lvlJc w:val="right"/>
      <w:pPr>
        <w:ind w:left="4679" w:hanging="180"/>
      </w:pPr>
    </w:lvl>
    <w:lvl w:ilvl="6" w:tplc="0407000F" w:tentative="1">
      <w:start w:val="1"/>
      <w:numFmt w:val="decimal"/>
      <w:lvlText w:val="%7."/>
      <w:lvlJc w:val="left"/>
      <w:pPr>
        <w:ind w:left="5399" w:hanging="360"/>
      </w:pPr>
    </w:lvl>
    <w:lvl w:ilvl="7" w:tplc="04070019" w:tentative="1">
      <w:start w:val="1"/>
      <w:numFmt w:val="lowerLetter"/>
      <w:lvlText w:val="%8."/>
      <w:lvlJc w:val="left"/>
      <w:pPr>
        <w:ind w:left="6119" w:hanging="360"/>
      </w:pPr>
    </w:lvl>
    <w:lvl w:ilvl="8" w:tplc="0407001B" w:tentative="1">
      <w:start w:val="1"/>
      <w:numFmt w:val="lowerRoman"/>
      <w:lvlText w:val="%9."/>
      <w:lvlJc w:val="right"/>
      <w:pPr>
        <w:ind w:left="6839" w:hanging="180"/>
      </w:pPr>
    </w:lvl>
  </w:abstractNum>
  <w:abstractNum w:abstractNumId="1793" w15:restartNumberingAfterBreak="0">
    <w:nsid w:val="720F6A2D"/>
    <w:multiLevelType w:val="hybridMultilevel"/>
    <w:tmpl w:val="FD44A09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94" w15:restartNumberingAfterBreak="0">
    <w:nsid w:val="722D05E2"/>
    <w:multiLevelType w:val="hybridMultilevel"/>
    <w:tmpl w:val="C242FEA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95" w15:restartNumberingAfterBreak="0">
    <w:nsid w:val="722F34AE"/>
    <w:multiLevelType w:val="hybridMultilevel"/>
    <w:tmpl w:val="5868F0F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96" w15:restartNumberingAfterBreak="0">
    <w:nsid w:val="72434CCF"/>
    <w:multiLevelType w:val="hybridMultilevel"/>
    <w:tmpl w:val="EDFED40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97" w15:restartNumberingAfterBreak="0">
    <w:nsid w:val="72516538"/>
    <w:multiLevelType w:val="hybridMultilevel"/>
    <w:tmpl w:val="B8AE9A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98" w15:restartNumberingAfterBreak="0">
    <w:nsid w:val="725E4C42"/>
    <w:multiLevelType w:val="hybridMultilevel"/>
    <w:tmpl w:val="A1E8BD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99" w15:restartNumberingAfterBreak="0">
    <w:nsid w:val="72753E1B"/>
    <w:multiLevelType w:val="hybridMultilevel"/>
    <w:tmpl w:val="850ECF8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00" w15:restartNumberingAfterBreak="0">
    <w:nsid w:val="72870291"/>
    <w:multiLevelType w:val="hybridMultilevel"/>
    <w:tmpl w:val="2B40A2D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01" w15:restartNumberingAfterBreak="0">
    <w:nsid w:val="729E57E8"/>
    <w:multiLevelType w:val="hybridMultilevel"/>
    <w:tmpl w:val="6DEC7EA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02" w15:restartNumberingAfterBreak="0">
    <w:nsid w:val="72AD3591"/>
    <w:multiLevelType w:val="hybridMultilevel"/>
    <w:tmpl w:val="6E12479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03" w15:restartNumberingAfterBreak="0">
    <w:nsid w:val="72B31478"/>
    <w:multiLevelType w:val="hybridMultilevel"/>
    <w:tmpl w:val="DF02054E"/>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04" w15:restartNumberingAfterBreak="0">
    <w:nsid w:val="72CA6F6F"/>
    <w:multiLevelType w:val="hybridMultilevel"/>
    <w:tmpl w:val="AD08B1A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05" w15:restartNumberingAfterBreak="0">
    <w:nsid w:val="72CE0F36"/>
    <w:multiLevelType w:val="hybridMultilevel"/>
    <w:tmpl w:val="9BCC5D5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06" w15:restartNumberingAfterBreak="0">
    <w:nsid w:val="72D243AC"/>
    <w:multiLevelType w:val="hybridMultilevel"/>
    <w:tmpl w:val="DA5E009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07" w15:restartNumberingAfterBreak="0">
    <w:nsid w:val="72D35A44"/>
    <w:multiLevelType w:val="hybridMultilevel"/>
    <w:tmpl w:val="586226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08" w15:restartNumberingAfterBreak="0">
    <w:nsid w:val="72D40EC6"/>
    <w:multiLevelType w:val="hybridMultilevel"/>
    <w:tmpl w:val="DC22A8C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09" w15:restartNumberingAfterBreak="0">
    <w:nsid w:val="72DA54DE"/>
    <w:multiLevelType w:val="hybridMultilevel"/>
    <w:tmpl w:val="02AAB29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10" w15:restartNumberingAfterBreak="0">
    <w:nsid w:val="72FE563B"/>
    <w:multiLevelType w:val="hybridMultilevel"/>
    <w:tmpl w:val="D6F4F3A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11" w15:restartNumberingAfterBreak="0">
    <w:nsid w:val="73060C24"/>
    <w:multiLevelType w:val="hybridMultilevel"/>
    <w:tmpl w:val="C0144C5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12" w15:restartNumberingAfterBreak="0">
    <w:nsid w:val="73170C73"/>
    <w:multiLevelType w:val="hybridMultilevel"/>
    <w:tmpl w:val="AD9017A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13" w15:restartNumberingAfterBreak="0">
    <w:nsid w:val="73235B74"/>
    <w:multiLevelType w:val="hybridMultilevel"/>
    <w:tmpl w:val="62828BE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14" w15:restartNumberingAfterBreak="0">
    <w:nsid w:val="7357145D"/>
    <w:multiLevelType w:val="hybridMultilevel"/>
    <w:tmpl w:val="E6ECB1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15" w15:restartNumberingAfterBreak="0">
    <w:nsid w:val="73606C54"/>
    <w:multiLevelType w:val="hybridMultilevel"/>
    <w:tmpl w:val="645C997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16" w15:restartNumberingAfterBreak="0">
    <w:nsid w:val="7380546C"/>
    <w:multiLevelType w:val="hybridMultilevel"/>
    <w:tmpl w:val="EDC2B75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17" w15:restartNumberingAfterBreak="0">
    <w:nsid w:val="73BE7F00"/>
    <w:multiLevelType w:val="hybridMultilevel"/>
    <w:tmpl w:val="E6D6347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18" w15:restartNumberingAfterBreak="0">
    <w:nsid w:val="73BF2FD6"/>
    <w:multiLevelType w:val="hybridMultilevel"/>
    <w:tmpl w:val="C5DC32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19" w15:restartNumberingAfterBreak="0">
    <w:nsid w:val="73C81F9B"/>
    <w:multiLevelType w:val="hybridMultilevel"/>
    <w:tmpl w:val="511C2DC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20" w15:restartNumberingAfterBreak="0">
    <w:nsid w:val="73CA6AE5"/>
    <w:multiLevelType w:val="hybridMultilevel"/>
    <w:tmpl w:val="419202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21" w15:restartNumberingAfterBreak="0">
    <w:nsid w:val="73DC11F1"/>
    <w:multiLevelType w:val="hybridMultilevel"/>
    <w:tmpl w:val="1C843B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22" w15:restartNumberingAfterBreak="0">
    <w:nsid w:val="73F975CD"/>
    <w:multiLevelType w:val="hybridMultilevel"/>
    <w:tmpl w:val="FBF6913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23" w15:restartNumberingAfterBreak="0">
    <w:nsid w:val="743C6B06"/>
    <w:multiLevelType w:val="hybridMultilevel"/>
    <w:tmpl w:val="496C0A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24" w15:restartNumberingAfterBreak="0">
    <w:nsid w:val="74425000"/>
    <w:multiLevelType w:val="hybridMultilevel"/>
    <w:tmpl w:val="CB5062B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25" w15:restartNumberingAfterBreak="0">
    <w:nsid w:val="74511B56"/>
    <w:multiLevelType w:val="hybridMultilevel"/>
    <w:tmpl w:val="D39230B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26" w15:restartNumberingAfterBreak="0">
    <w:nsid w:val="74564728"/>
    <w:multiLevelType w:val="hybridMultilevel"/>
    <w:tmpl w:val="33F8169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27" w15:restartNumberingAfterBreak="0">
    <w:nsid w:val="74564950"/>
    <w:multiLevelType w:val="hybridMultilevel"/>
    <w:tmpl w:val="8960A9F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28" w15:restartNumberingAfterBreak="0">
    <w:nsid w:val="745D6E12"/>
    <w:multiLevelType w:val="hybridMultilevel"/>
    <w:tmpl w:val="F78C6C5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29" w15:restartNumberingAfterBreak="0">
    <w:nsid w:val="74604560"/>
    <w:multiLevelType w:val="hybridMultilevel"/>
    <w:tmpl w:val="5A6C619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30" w15:restartNumberingAfterBreak="0">
    <w:nsid w:val="74634732"/>
    <w:multiLevelType w:val="hybridMultilevel"/>
    <w:tmpl w:val="10364CB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31" w15:restartNumberingAfterBreak="0">
    <w:nsid w:val="748A13A0"/>
    <w:multiLevelType w:val="hybridMultilevel"/>
    <w:tmpl w:val="0C6AAF7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32" w15:restartNumberingAfterBreak="0">
    <w:nsid w:val="74913E80"/>
    <w:multiLevelType w:val="hybridMultilevel"/>
    <w:tmpl w:val="0958B2B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33" w15:restartNumberingAfterBreak="0">
    <w:nsid w:val="74A40F66"/>
    <w:multiLevelType w:val="hybridMultilevel"/>
    <w:tmpl w:val="BC98CE1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34" w15:restartNumberingAfterBreak="0">
    <w:nsid w:val="74BC1722"/>
    <w:multiLevelType w:val="hybridMultilevel"/>
    <w:tmpl w:val="6EFAE9B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35" w15:restartNumberingAfterBreak="0">
    <w:nsid w:val="74EA0272"/>
    <w:multiLevelType w:val="hybridMultilevel"/>
    <w:tmpl w:val="0A98BF5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36" w15:restartNumberingAfterBreak="0">
    <w:nsid w:val="74F36BF8"/>
    <w:multiLevelType w:val="hybridMultilevel"/>
    <w:tmpl w:val="CA42D6E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37" w15:restartNumberingAfterBreak="0">
    <w:nsid w:val="74F415BC"/>
    <w:multiLevelType w:val="hybridMultilevel"/>
    <w:tmpl w:val="0F5219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38" w15:restartNumberingAfterBreak="0">
    <w:nsid w:val="75063A8C"/>
    <w:multiLevelType w:val="hybridMultilevel"/>
    <w:tmpl w:val="A6EEA006"/>
    <w:lvl w:ilvl="0" w:tplc="FFFFFFF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39" w15:restartNumberingAfterBreak="0">
    <w:nsid w:val="751E4A24"/>
    <w:multiLevelType w:val="hybridMultilevel"/>
    <w:tmpl w:val="FDD8FF7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40" w15:restartNumberingAfterBreak="0">
    <w:nsid w:val="752A1B54"/>
    <w:multiLevelType w:val="hybridMultilevel"/>
    <w:tmpl w:val="2440F40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41" w15:restartNumberingAfterBreak="0">
    <w:nsid w:val="752E3E8B"/>
    <w:multiLevelType w:val="hybridMultilevel"/>
    <w:tmpl w:val="556443C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42" w15:restartNumberingAfterBreak="0">
    <w:nsid w:val="752F6A71"/>
    <w:multiLevelType w:val="hybridMultilevel"/>
    <w:tmpl w:val="886E846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43" w15:restartNumberingAfterBreak="0">
    <w:nsid w:val="75371421"/>
    <w:multiLevelType w:val="hybridMultilevel"/>
    <w:tmpl w:val="F076616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44" w15:restartNumberingAfterBreak="0">
    <w:nsid w:val="753D6992"/>
    <w:multiLevelType w:val="hybridMultilevel"/>
    <w:tmpl w:val="BD42403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45" w15:restartNumberingAfterBreak="0">
    <w:nsid w:val="755757F1"/>
    <w:multiLevelType w:val="hybridMultilevel"/>
    <w:tmpl w:val="032039F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46" w15:restartNumberingAfterBreak="0">
    <w:nsid w:val="75593611"/>
    <w:multiLevelType w:val="hybridMultilevel"/>
    <w:tmpl w:val="C734896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47" w15:restartNumberingAfterBreak="0">
    <w:nsid w:val="757D1244"/>
    <w:multiLevelType w:val="hybridMultilevel"/>
    <w:tmpl w:val="C006472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48" w15:restartNumberingAfterBreak="0">
    <w:nsid w:val="75836AED"/>
    <w:multiLevelType w:val="hybridMultilevel"/>
    <w:tmpl w:val="876CA77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49" w15:restartNumberingAfterBreak="0">
    <w:nsid w:val="75A226B1"/>
    <w:multiLevelType w:val="hybridMultilevel"/>
    <w:tmpl w:val="2E446B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50" w15:restartNumberingAfterBreak="0">
    <w:nsid w:val="75BC7716"/>
    <w:multiLevelType w:val="hybridMultilevel"/>
    <w:tmpl w:val="9B7EB2A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51" w15:restartNumberingAfterBreak="0">
    <w:nsid w:val="75C84A80"/>
    <w:multiLevelType w:val="hybridMultilevel"/>
    <w:tmpl w:val="9224E6A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52" w15:restartNumberingAfterBreak="0">
    <w:nsid w:val="75CF4E93"/>
    <w:multiLevelType w:val="hybridMultilevel"/>
    <w:tmpl w:val="23F2438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53" w15:restartNumberingAfterBreak="0">
    <w:nsid w:val="75DD728D"/>
    <w:multiLevelType w:val="hybridMultilevel"/>
    <w:tmpl w:val="BCF6A55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54" w15:restartNumberingAfterBreak="0">
    <w:nsid w:val="75DF3F05"/>
    <w:multiLevelType w:val="hybridMultilevel"/>
    <w:tmpl w:val="E20EC39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55" w15:restartNumberingAfterBreak="0">
    <w:nsid w:val="75E118D8"/>
    <w:multiLevelType w:val="hybridMultilevel"/>
    <w:tmpl w:val="99549AE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56" w15:restartNumberingAfterBreak="0">
    <w:nsid w:val="75F21269"/>
    <w:multiLevelType w:val="hybridMultilevel"/>
    <w:tmpl w:val="E390D05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57" w15:restartNumberingAfterBreak="0">
    <w:nsid w:val="75F340CE"/>
    <w:multiLevelType w:val="hybridMultilevel"/>
    <w:tmpl w:val="BF6E890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58" w15:restartNumberingAfterBreak="0">
    <w:nsid w:val="75F92F19"/>
    <w:multiLevelType w:val="hybridMultilevel"/>
    <w:tmpl w:val="2F24C43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59" w15:restartNumberingAfterBreak="0">
    <w:nsid w:val="760917F2"/>
    <w:multiLevelType w:val="hybridMultilevel"/>
    <w:tmpl w:val="BF8878D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60" w15:restartNumberingAfterBreak="0">
    <w:nsid w:val="76305239"/>
    <w:multiLevelType w:val="hybridMultilevel"/>
    <w:tmpl w:val="128E2F3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61" w15:restartNumberingAfterBreak="0">
    <w:nsid w:val="76376AFB"/>
    <w:multiLevelType w:val="hybridMultilevel"/>
    <w:tmpl w:val="BC164A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62" w15:restartNumberingAfterBreak="0">
    <w:nsid w:val="764F0793"/>
    <w:multiLevelType w:val="hybridMultilevel"/>
    <w:tmpl w:val="A0C4F5E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63" w15:restartNumberingAfterBreak="0">
    <w:nsid w:val="765B5EB3"/>
    <w:multiLevelType w:val="hybridMultilevel"/>
    <w:tmpl w:val="7BCA85B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64" w15:restartNumberingAfterBreak="0">
    <w:nsid w:val="765C7ED0"/>
    <w:multiLevelType w:val="hybridMultilevel"/>
    <w:tmpl w:val="7C24158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65" w15:restartNumberingAfterBreak="0">
    <w:nsid w:val="76601FEB"/>
    <w:multiLevelType w:val="hybridMultilevel"/>
    <w:tmpl w:val="878A3A5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66" w15:restartNumberingAfterBreak="0">
    <w:nsid w:val="76916BE0"/>
    <w:multiLevelType w:val="hybridMultilevel"/>
    <w:tmpl w:val="7BAE593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67" w15:restartNumberingAfterBreak="0">
    <w:nsid w:val="76A84E40"/>
    <w:multiLevelType w:val="hybridMultilevel"/>
    <w:tmpl w:val="4BF45B8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68" w15:restartNumberingAfterBreak="0">
    <w:nsid w:val="76B66EB7"/>
    <w:multiLevelType w:val="hybridMultilevel"/>
    <w:tmpl w:val="8FECB82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69" w15:restartNumberingAfterBreak="0">
    <w:nsid w:val="76C77863"/>
    <w:multiLevelType w:val="hybridMultilevel"/>
    <w:tmpl w:val="7DA46B7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70" w15:restartNumberingAfterBreak="0">
    <w:nsid w:val="76C82640"/>
    <w:multiLevelType w:val="hybridMultilevel"/>
    <w:tmpl w:val="2CB6A8B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71" w15:restartNumberingAfterBreak="0">
    <w:nsid w:val="76EE49D7"/>
    <w:multiLevelType w:val="hybridMultilevel"/>
    <w:tmpl w:val="FE7448D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72" w15:restartNumberingAfterBreak="0">
    <w:nsid w:val="76F01D0C"/>
    <w:multiLevelType w:val="hybridMultilevel"/>
    <w:tmpl w:val="1B06313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73" w15:restartNumberingAfterBreak="0">
    <w:nsid w:val="770D6FD2"/>
    <w:multiLevelType w:val="hybridMultilevel"/>
    <w:tmpl w:val="497C969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74" w15:restartNumberingAfterBreak="0">
    <w:nsid w:val="77136292"/>
    <w:multiLevelType w:val="hybridMultilevel"/>
    <w:tmpl w:val="7382DE7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75" w15:restartNumberingAfterBreak="0">
    <w:nsid w:val="772B0424"/>
    <w:multiLevelType w:val="hybridMultilevel"/>
    <w:tmpl w:val="05A85DE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76" w15:restartNumberingAfterBreak="0">
    <w:nsid w:val="77303C99"/>
    <w:multiLevelType w:val="hybridMultilevel"/>
    <w:tmpl w:val="18EC962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77" w15:restartNumberingAfterBreak="0">
    <w:nsid w:val="775D6F51"/>
    <w:multiLevelType w:val="hybridMultilevel"/>
    <w:tmpl w:val="756C22D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78" w15:restartNumberingAfterBreak="0">
    <w:nsid w:val="776248C2"/>
    <w:multiLevelType w:val="hybridMultilevel"/>
    <w:tmpl w:val="DC740A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79" w15:restartNumberingAfterBreak="0">
    <w:nsid w:val="776C3496"/>
    <w:multiLevelType w:val="hybridMultilevel"/>
    <w:tmpl w:val="1A78F2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80" w15:restartNumberingAfterBreak="0">
    <w:nsid w:val="77780ACE"/>
    <w:multiLevelType w:val="hybridMultilevel"/>
    <w:tmpl w:val="4418A70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81" w15:restartNumberingAfterBreak="0">
    <w:nsid w:val="77861E56"/>
    <w:multiLevelType w:val="hybridMultilevel"/>
    <w:tmpl w:val="EDB0FDF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82" w15:restartNumberingAfterBreak="0">
    <w:nsid w:val="77984FC4"/>
    <w:multiLevelType w:val="hybridMultilevel"/>
    <w:tmpl w:val="8C88D6F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83" w15:restartNumberingAfterBreak="0">
    <w:nsid w:val="779B5A56"/>
    <w:multiLevelType w:val="hybridMultilevel"/>
    <w:tmpl w:val="CA94357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84" w15:restartNumberingAfterBreak="0">
    <w:nsid w:val="77A13088"/>
    <w:multiLevelType w:val="hybridMultilevel"/>
    <w:tmpl w:val="01FC651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85" w15:restartNumberingAfterBreak="0">
    <w:nsid w:val="77A41057"/>
    <w:multiLevelType w:val="hybridMultilevel"/>
    <w:tmpl w:val="FDF8A23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86" w15:restartNumberingAfterBreak="0">
    <w:nsid w:val="77B8128C"/>
    <w:multiLevelType w:val="hybridMultilevel"/>
    <w:tmpl w:val="7AF2185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87" w15:restartNumberingAfterBreak="0">
    <w:nsid w:val="77C35721"/>
    <w:multiLevelType w:val="hybridMultilevel"/>
    <w:tmpl w:val="ADA8A00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88" w15:restartNumberingAfterBreak="0">
    <w:nsid w:val="77CD378D"/>
    <w:multiLevelType w:val="hybridMultilevel"/>
    <w:tmpl w:val="D95E9A8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89" w15:restartNumberingAfterBreak="0">
    <w:nsid w:val="77E00EAB"/>
    <w:multiLevelType w:val="hybridMultilevel"/>
    <w:tmpl w:val="D13C9A6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90" w15:restartNumberingAfterBreak="0">
    <w:nsid w:val="77E309EF"/>
    <w:multiLevelType w:val="hybridMultilevel"/>
    <w:tmpl w:val="A5288E5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91" w15:restartNumberingAfterBreak="0">
    <w:nsid w:val="7800666D"/>
    <w:multiLevelType w:val="hybridMultilevel"/>
    <w:tmpl w:val="3F7854B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92" w15:restartNumberingAfterBreak="0">
    <w:nsid w:val="781628BC"/>
    <w:multiLevelType w:val="hybridMultilevel"/>
    <w:tmpl w:val="CD60863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93" w15:restartNumberingAfterBreak="0">
    <w:nsid w:val="78243E7E"/>
    <w:multiLevelType w:val="hybridMultilevel"/>
    <w:tmpl w:val="3B5A5D9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94" w15:restartNumberingAfterBreak="0">
    <w:nsid w:val="783013AF"/>
    <w:multiLevelType w:val="hybridMultilevel"/>
    <w:tmpl w:val="963270E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95" w15:restartNumberingAfterBreak="0">
    <w:nsid w:val="78397DD8"/>
    <w:multiLevelType w:val="hybridMultilevel"/>
    <w:tmpl w:val="30AEE0A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96" w15:restartNumberingAfterBreak="0">
    <w:nsid w:val="787F7583"/>
    <w:multiLevelType w:val="hybridMultilevel"/>
    <w:tmpl w:val="DA0A3A2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97" w15:restartNumberingAfterBreak="0">
    <w:nsid w:val="78BA3B37"/>
    <w:multiLevelType w:val="hybridMultilevel"/>
    <w:tmpl w:val="CD84C88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98" w15:restartNumberingAfterBreak="0">
    <w:nsid w:val="78C451C3"/>
    <w:multiLevelType w:val="hybridMultilevel"/>
    <w:tmpl w:val="B2D8AA3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99" w15:restartNumberingAfterBreak="0">
    <w:nsid w:val="78DE41B2"/>
    <w:multiLevelType w:val="hybridMultilevel"/>
    <w:tmpl w:val="0212BA6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00" w15:restartNumberingAfterBreak="0">
    <w:nsid w:val="78F82559"/>
    <w:multiLevelType w:val="hybridMultilevel"/>
    <w:tmpl w:val="1436BA4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01" w15:restartNumberingAfterBreak="0">
    <w:nsid w:val="78FA6A4F"/>
    <w:multiLevelType w:val="hybridMultilevel"/>
    <w:tmpl w:val="28107B8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02" w15:restartNumberingAfterBreak="0">
    <w:nsid w:val="790C258F"/>
    <w:multiLevelType w:val="hybridMultilevel"/>
    <w:tmpl w:val="14F431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03" w15:restartNumberingAfterBreak="0">
    <w:nsid w:val="791A3AB8"/>
    <w:multiLevelType w:val="hybridMultilevel"/>
    <w:tmpl w:val="D438DFB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04" w15:restartNumberingAfterBreak="0">
    <w:nsid w:val="7925628F"/>
    <w:multiLevelType w:val="hybridMultilevel"/>
    <w:tmpl w:val="8EBE972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05" w15:restartNumberingAfterBreak="0">
    <w:nsid w:val="79272A77"/>
    <w:multiLevelType w:val="hybridMultilevel"/>
    <w:tmpl w:val="A73295B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06" w15:restartNumberingAfterBreak="0">
    <w:nsid w:val="793A69EA"/>
    <w:multiLevelType w:val="hybridMultilevel"/>
    <w:tmpl w:val="1EAAC53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07" w15:restartNumberingAfterBreak="0">
    <w:nsid w:val="794A6FD5"/>
    <w:multiLevelType w:val="hybridMultilevel"/>
    <w:tmpl w:val="360021D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08" w15:restartNumberingAfterBreak="0">
    <w:nsid w:val="794F0F75"/>
    <w:multiLevelType w:val="hybridMultilevel"/>
    <w:tmpl w:val="7830355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09" w15:restartNumberingAfterBreak="0">
    <w:nsid w:val="799635CE"/>
    <w:multiLevelType w:val="hybridMultilevel"/>
    <w:tmpl w:val="D608944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10" w15:restartNumberingAfterBreak="0">
    <w:nsid w:val="79B03362"/>
    <w:multiLevelType w:val="hybridMultilevel"/>
    <w:tmpl w:val="D75EE19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11" w15:restartNumberingAfterBreak="0">
    <w:nsid w:val="79B61CB1"/>
    <w:multiLevelType w:val="hybridMultilevel"/>
    <w:tmpl w:val="B4F2401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12" w15:restartNumberingAfterBreak="0">
    <w:nsid w:val="79BF58DE"/>
    <w:multiLevelType w:val="hybridMultilevel"/>
    <w:tmpl w:val="0B3A2A8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13" w15:restartNumberingAfterBreak="0">
    <w:nsid w:val="79D95020"/>
    <w:multiLevelType w:val="hybridMultilevel"/>
    <w:tmpl w:val="428661B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14" w15:restartNumberingAfterBreak="0">
    <w:nsid w:val="79E1719C"/>
    <w:multiLevelType w:val="hybridMultilevel"/>
    <w:tmpl w:val="864A461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15" w15:restartNumberingAfterBreak="0">
    <w:nsid w:val="79EB02F4"/>
    <w:multiLevelType w:val="hybridMultilevel"/>
    <w:tmpl w:val="054ED57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16" w15:restartNumberingAfterBreak="0">
    <w:nsid w:val="7A072939"/>
    <w:multiLevelType w:val="hybridMultilevel"/>
    <w:tmpl w:val="3C4826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17" w15:restartNumberingAfterBreak="0">
    <w:nsid w:val="7A1717CA"/>
    <w:multiLevelType w:val="hybridMultilevel"/>
    <w:tmpl w:val="C3C8483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18" w15:restartNumberingAfterBreak="0">
    <w:nsid w:val="7A2A75F1"/>
    <w:multiLevelType w:val="hybridMultilevel"/>
    <w:tmpl w:val="C65C561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19" w15:restartNumberingAfterBreak="0">
    <w:nsid w:val="7A2D513C"/>
    <w:multiLevelType w:val="hybridMultilevel"/>
    <w:tmpl w:val="7DF20D6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20" w15:restartNumberingAfterBreak="0">
    <w:nsid w:val="7A3C122B"/>
    <w:multiLevelType w:val="hybridMultilevel"/>
    <w:tmpl w:val="43162F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21" w15:restartNumberingAfterBreak="0">
    <w:nsid w:val="7A58525D"/>
    <w:multiLevelType w:val="hybridMultilevel"/>
    <w:tmpl w:val="EF0AE77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22" w15:restartNumberingAfterBreak="0">
    <w:nsid w:val="7A5C7624"/>
    <w:multiLevelType w:val="hybridMultilevel"/>
    <w:tmpl w:val="11F67ED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23" w15:restartNumberingAfterBreak="0">
    <w:nsid w:val="7A60772F"/>
    <w:multiLevelType w:val="hybridMultilevel"/>
    <w:tmpl w:val="1C0EA87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24" w15:restartNumberingAfterBreak="0">
    <w:nsid w:val="7A636AF1"/>
    <w:multiLevelType w:val="hybridMultilevel"/>
    <w:tmpl w:val="D99018D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25" w15:restartNumberingAfterBreak="0">
    <w:nsid w:val="7A84653B"/>
    <w:multiLevelType w:val="hybridMultilevel"/>
    <w:tmpl w:val="BA6E90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26" w15:restartNumberingAfterBreak="0">
    <w:nsid w:val="7A85072D"/>
    <w:multiLevelType w:val="hybridMultilevel"/>
    <w:tmpl w:val="E02815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27" w15:restartNumberingAfterBreak="0">
    <w:nsid w:val="7AB66C22"/>
    <w:multiLevelType w:val="hybridMultilevel"/>
    <w:tmpl w:val="212E38D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28" w15:restartNumberingAfterBreak="0">
    <w:nsid w:val="7AB84646"/>
    <w:multiLevelType w:val="hybridMultilevel"/>
    <w:tmpl w:val="5FD8805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29" w15:restartNumberingAfterBreak="0">
    <w:nsid w:val="7ABB3730"/>
    <w:multiLevelType w:val="hybridMultilevel"/>
    <w:tmpl w:val="F362A78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30" w15:restartNumberingAfterBreak="0">
    <w:nsid w:val="7AC114CA"/>
    <w:multiLevelType w:val="hybridMultilevel"/>
    <w:tmpl w:val="9E0480B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31" w15:restartNumberingAfterBreak="0">
    <w:nsid w:val="7AC47DB1"/>
    <w:multiLevelType w:val="hybridMultilevel"/>
    <w:tmpl w:val="A4A2881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32" w15:restartNumberingAfterBreak="0">
    <w:nsid w:val="7ADF1D86"/>
    <w:multiLevelType w:val="hybridMultilevel"/>
    <w:tmpl w:val="A350C79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33" w15:restartNumberingAfterBreak="0">
    <w:nsid w:val="7AE046D3"/>
    <w:multiLevelType w:val="hybridMultilevel"/>
    <w:tmpl w:val="BD3A105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34" w15:restartNumberingAfterBreak="0">
    <w:nsid w:val="7B2C23CD"/>
    <w:multiLevelType w:val="hybridMultilevel"/>
    <w:tmpl w:val="CFD8117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35" w15:restartNumberingAfterBreak="0">
    <w:nsid w:val="7B4853DE"/>
    <w:multiLevelType w:val="hybridMultilevel"/>
    <w:tmpl w:val="4D1A320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36" w15:restartNumberingAfterBreak="0">
    <w:nsid w:val="7B540F8D"/>
    <w:multiLevelType w:val="hybridMultilevel"/>
    <w:tmpl w:val="AA6EE90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37" w15:restartNumberingAfterBreak="0">
    <w:nsid w:val="7B571A42"/>
    <w:multiLevelType w:val="hybridMultilevel"/>
    <w:tmpl w:val="F710CA1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38" w15:restartNumberingAfterBreak="0">
    <w:nsid w:val="7B5A0524"/>
    <w:multiLevelType w:val="hybridMultilevel"/>
    <w:tmpl w:val="CD20E06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39" w15:restartNumberingAfterBreak="0">
    <w:nsid w:val="7B6053CE"/>
    <w:multiLevelType w:val="hybridMultilevel"/>
    <w:tmpl w:val="BE2AD2C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40" w15:restartNumberingAfterBreak="0">
    <w:nsid w:val="7B6A6190"/>
    <w:multiLevelType w:val="hybridMultilevel"/>
    <w:tmpl w:val="20D861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41" w15:restartNumberingAfterBreak="0">
    <w:nsid w:val="7B873387"/>
    <w:multiLevelType w:val="hybridMultilevel"/>
    <w:tmpl w:val="12EC246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42" w15:restartNumberingAfterBreak="0">
    <w:nsid w:val="7B9142C3"/>
    <w:multiLevelType w:val="hybridMultilevel"/>
    <w:tmpl w:val="D0EA54A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43" w15:restartNumberingAfterBreak="0">
    <w:nsid w:val="7BB05632"/>
    <w:multiLevelType w:val="hybridMultilevel"/>
    <w:tmpl w:val="2690A77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44" w15:restartNumberingAfterBreak="0">
    <w:nsid w:val="7BBD6206"/>
    <w:multiLevelType w:val="hybridMultilevel"/>
    <w:tmpl w:val="76CCDE3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45" w15:restartNumberingAfterBreak="0">
    <w:nsid w:val="7BD569D4"/>
    <w:multiLevelType w:val="hybridMultilevel"/>
    <w:tmpl w:val="832459B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46" w15:restartNumberingAfterBreak="0">
    <w:nsid w:val="7BE60BD5"/>
    <w:multiLevelType w:val="hybridMultilevel"/>
    <w:tmpl w:val="5D90B14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47" w15:restartNumberingAfterBreak="0">
    <w:nsid w:val="7BE84E47"/>
    <w:multiLevelType w:val="hybridMultilevel"/>
    <w:tmpl w:val="802454B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48" w15:restartNumberingAfterBreak="0">
    <w:nsid w:val="7BF5437E"/>
    <w:multiLevelType w:val="hybridMultilevel"/>
    <w:tmpl w:val="D728B49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49" w15:restartNumberingAfterBreak="0">
    <w:nsid w:val="7BFE172F"/>
    <w:multiLevelType w:val="hybridMultilevel"/>
    <w:tmpl w:val="149E79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50" w15:restartNumberingAfterBreak="0">
    <w:nsid w:val="7C034F11"/>
    <w:multiLevelType w:val="hybridMultilevel"/>
    <w:tmpl w:val="2ABE1C9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51" w15:restartNumberingAfterBreak="0">
    <w:nsid w:val="7C063DB1"/>
    <w:multiLevelType w:val="hybridMultilevel"/>
    <w:tmpl w:val="FF5040E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52" w15:restartNumberingAfterBreak="0">
    <w:nsid w:val="7C081254"/>
    <w:multiLevelType w:val="hybridMultilevel"/>
    <w:tmpl w:val="9B14E88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53" w15:restartNumberingAfterBreak="0">
    <w:nsid w:val="7C1A4947"/>
    <w:multiLevelType w:val="hybridMultilevel"/>
    <w:tmpl w:val="F0548E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54" w15:restartNumberingAfterBreak="0">
    <w:nsid w:val="7C3D0603"/>
    <w:multiLevelType w:val="hybridMultilevel"/>
    <w:tmpl w:val="8E7A543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55" w15:restartNumberingAfterBreak="0">
    <w:nsid w:val="7C3E3BE4"/>
    <w:multiLevelType w:val="hybridMultilevel"/>
    <w:tmpl w:val="A40CFF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56" w15:restartNumberingAfterBreak="0">
    <w:nsid w:val="7C4063BA"/>
    <w:multiLevelType w:val="hybridMultilevel"/>
    <w:tmpl w:val="3162D6A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57" w15:restartNumberingAfterBreak="0">
    <w:nsid w:val="7C453E04"/>
    <w:multiLevelType w:val="hybridMultilevel"/>
    <w:tmpl w:val="A7EA3FB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58" w15:restartNumberingAfterBreak="0">
    <w:nsid w:val="7C5929D8"/>
    <w:multiLevelType w:val="hybridMultilevel"/>
    <w:tmpl w:val="F054872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59" w15:restartNumberingAfterBreak="0">
    <w:nsid w:val="7C7205C9"/>
    <w:multiLevelType w:val="hybridMultilevel"/>
    <w:tmpl w:val="4860F4D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60" w15:restartNumberingAfterBreak="0">
    <w:nsid w:val="7C7E30BA"/>
    <w:multiLevelType w:val="hybridMultilevel"/>
    <w:tmpl w:val="2FFC654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61" w15:restartNumberingAfterBreak="0">
    <w:nsid w:val="7C807BBD"/>
    <w:multiLevelType w:val="hybridMultilevel"/>
    <w:tmpl w:val="C48CD09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62" w15:restartNumberingAfterBreak="0">
    <w:nsid w:val="7C8C590C"/>
    <w:multiLevelType w:val="hybridMultilevel"/>
    <w:tmpl w:val="F576636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63" w15:restartNumberingAfterBreak="0">
    <w:nsid w:val="7C923A8B"/>
    <w:multiLevelType w:val="hybridMultilevel"/>
    <w:tmpl w:val="39E683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64" w15:restartNumberingAfterBreak="0">
    <w:nsid w:val="7C95375F"/>
    <w:multiLevelType w:val="hybridMultilevel"/>
    <w:tmpl w:val="C91608E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65" w15:restartNumberingAfterBreak="0">
    <w:nsid w:val="7C995713"/>
    <w:multiLevelType w:val="hybridMultilevel"/>
    <w:tmpl w:val="83CC8E8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66" w15:restartNumberingAfterBreak="0">
    <w:nsid w:val="7CD83806"/>
    <w:multiLevelType w:val="hybridMultilevel"/>
    <w:tmpl w:val="FED8442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67" w15:restartNumberingAfterBreak="0">
    <w:nsid w:val="7CDC5611"/>
    <w:multiLevelType w:val="hybridMultilevel"/>
    <w:tmpl w:val="11D8139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68" w15:restartNumberingAfterBreak="0">
    <w:nsid w:val="7D3E0028"/>
    <w:multiLevelType w:val="hybridMultilevel"/>
    <w:tmpl w:val="6B38C9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69" w15:restartNumberingAfterBreak="0">
    <w:nsid w:val="7D410297"/>
    <w:multiLevelType w:val="hybridMultilevel"/>
    <w:tmpl w:val="20C47AA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70" w15:restartNumberingAfterBreak="0">
    <w:nsid w:val="7D4A47B5"/>
    <w:multiLevelType w:val="hybridMultilevel"/>
    <w:tmpl w:val="6C78C03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71" w15:restartNumberingAfterBreak="0">
    <w:nsid w:val="7D6564C1"/>
    <w:multiLevelType w:val="hybridMultilevel"/>
    <w:tmpl w:val="4C64E8B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72" w15:restartNumberingAfterBreak="0">
    <w:nsid w:val="7DB84D90"/>
    <w:multiLevelType w:val="hybridMultilevel"/>
    <w:tmpl w:val="B29A5C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73" w15:restartNumberingAfterBreak="0">
    <w:nsid w:val="7DC370C4"/>
    <w:multiLevelType w:val="hybridMultilevel"/>
    <w:tmpl w:val="A69AFB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74" w15:restartNumberingAfterBreak="0">
    <w:nsid w:val="7DC535A6"/>
    <w:multiLevelType w:val="hybridMultilevel"/>
    <w:tmpl w:val="B6F8B85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75" w15:restartNumberingAfterBreak="0">
    <w:nsid w:val="7DDC4590"/>
    <w:multiLevelType w:val="hybridMultilevel"/>
    <w:tmpl w:val="BCB8572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76" w15:restartNumberingAfterBreak="0">
    <w:nsid w:val="7DDD48A2"/>
    <w:multiLevelType w:val="hybridMultilevel"/>
    <w:tmpl w:val="62828BE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77" w15:restartNumberingAfterBreak="0">
    <w:nsid w:val="7DE51E87"/>
    <w:multiLevelType w:val="hybridMultilevel"/>
    <w:tmpl w:val="C03661B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78" w15:restartNumberingAfterBreak="0">
    <w:nsid w:val="7DF31A24"/>
    <w:multiLevelType w:val="hybridMultilevel"/>
    <w:tmpl w:val="32BE191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79" w15:restartNumberingAfterBreak="0">
    <w:nsid w:val="7DFB4EC7"/>
    <w:multiLevelType w:val="hybridMultilevel"/>
    <w:tmpl w:val="E10C385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80" w15:restartNumberingAfterBreak="0">
    <w:nsid w:val="7E0B4BDC"/>
    <w:multiLevelType w:val="hybridMultilevel"/>
    <w:tmpl w:val="DB28229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81" w15:restartNumberingAfterBreak="0">
    <w:nsid w:val="7E182B78"/>
    <w:multiLevelType w:val="hybridMultilevel"/>
    <w:tmpl w:val="8D9619C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82" w15:restartNumberingAfterBreak="0">
    <w:nsid w:val="7E211D11"/>
    <w:multiLevelType w:val="hybridMultilevel"/>
    <w:tmpl w:val="CFE29EF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83" w15:restartNumberingAfterBreak="0">
    <w:nsid w:val="7E38053F"/>
    <w:multiLevelType w:val="hybridMultilevel"/>
    <w:tmpl w:val="C7E8C61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84" w15:restartNumberingAfterBreak="0">
    <w:nsid w:val="7E380FB0"/>
    <w:multiLevelType w:val="hybridMultilevel"/>
    <w:tmpl w:val="F78408B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85" w15:restartNumberingAfterBreak="0">
    <w:nsid w:val="7E41617E"/>
    <w:multiLevelType w:val="hybridMultilevel"/>
    <w:tmpl w:val="E9C26A7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86" w15:restartNumberingAfterBreak="0">
    <w:nsid w:val="7E43326A"/>
    <w:multiLevelType w:val="hybridMultilevel"/>
    <w:tmpl w:val="8B58254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87" w15:restartNumberingAfterBreak="0">
    <w:nsid w:val="7E682AC7"/>
    <w:multiLevelType w:val="hybridMultilevel"/>
    <w:tmpl w:val="A8FEBA3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88" w15:restartNumberingAfterBreak="0">
    <w:nsid w:val="7E7B1672"/>
    <w:multiLevelType w:val="hybridMultilevel"/>
    <w:tmpl w:val="946A47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89" w15:restartNumberingAfterBreak="0">
    <w:nsid w:val="7E9F7C2D"/>
    <w:multiLevelType w:val="hybridMultilevel"/>
    <w:tmpl w:val="182EE8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90" w15:restartNumberingAfterBreak="0">
    <w:nsid w:val="7EA25D67"/>
    <w:multiLevelType w:val="hybridMultilevel"/>
    <w:tmpl w:val="546E65E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91" w15:restartNumberingAfterBreak="0">
    <w:nsid w:val="7EB65FF3"/>
    <w:multiLevelType w:val="hybridMultilevel"/>
    <w:tmpl w:val="84DE996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92" w15:restartNumberingAfterBreak="0">
    <w:nsid w:val="7EC4074D"/>
    <w:multiLevelType w:val="hybridMultilevel"/>
    <w:tmpl w:val="771E25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93" w15:restartNumberingAfterBreak="0">
    <w:nsid w:val="7ECA5142"/>
    <w:multiLevelType w:val="hybridMultilevel"/>
    <w:tmpl w:val="0EC8929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94" w15:restartNumberingAfterBreak="0">
    <w:nsid w:val="7ED74D58"/>
    <w:multiLevelType w:val="hybridMultilevel"/>
    <w:tmpl w:val="E51C26F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95" w15:restartNumberingAfterBreak="0">
    <w:nsid w:val="7EF01D57"/>
    <w:multiLevelType w:val="hybridMultilevel"/>
    <w:tmpl w:val="9536B7D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96" w15:restartNumberingAfterBreak="0">
    <w:nsid w:val="7F0234CC"/>
    <w:multiLevelType w:val="hybridMultilevel"/>
    <w:tmpl w:val="592C50E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97" w15:restartNumberingAfterBreak="0">
    <w:nsid w:val="7F257D11"/>
    <w:multiLevelType w:val="hybridMultilevel"/>
    <w:tmpl w:val="97E6E76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98" w15:restartNumberingAfterBreak="0">
    <w:nsid w:val="7F2F7690"/>
    <w:multiLevelType w:val="hybridMultilevel"/>
    <w:tmpl w:val="B8FE7EA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99" w15:restartNumberingAfterBreak="0">
    <w:nsid w:val="7F6E695E"/>
    <w:multiLevelType w:val="hybridMultilevel"/>
    <w:tmpl w:val="0396FA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00" w15:restartNumberingAfterBreak="0">
    <w:nsid w:val="7F773C89"/>
    <w:multiLevelType w:val="hybridMultilevel"/>
    <w:tmpl w:val="30D47EB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01" w15:restartNumberingAfterBreak="0">
    <w:nsid w:val="7F885D08"/>
    <w:multiLevelType w:val="hybridMultilevel"/>
    <w:tmpl w:val="B2084E9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02" w15:restartNumberingAfterBreak="0">
    <w:nsid w:val="7F967FC3"/>
    <w:multiLevelType w:val="hybridMultilevel"/>
    <w:tmpl w:val="7DE2CBD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03" w15:restartNumberingAfterBreak="0">
    <w:nsid w:val="7FAA6DB6"/>
    <w:multiLevelType w:val="hybridMultilevel"/>
    <w:tmpl w:val="3E5CBA5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04" w15:restartNumberingAfterBreak="0">
    <w:nsid w:val="7FB35A50"/>
    <w:multiLevelType w:val="hybridMultilevel"/>
    <w:tmpl w:val="E636667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05" w15:restartNumberingAfterBreak="0">
    <w:nsid w:val="7FB521B5"/>
    <w:multiLevelType w:val="hybridMultilevel"/>
    <w:tmpl w:val="B88422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06" w15:restartNumberingAfterBreak="0">
    <w:nsid w:val="7FCE5AA9"/>
    <w:multiLevelType w:val="hybridMultilevel"/>
    <w:tmpl w:val="8F52BC7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07" w15:restartNumberingAfterBreak="0">
    <w:nsid w:val="7FDB45CF"/>
    <w:multiLevelType w:val="hybridMultilevel"/>
    <w:tmpl w:val="CEA4F5A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08" w15:restartNumberingAfterBreak="0">
    <w:nsid w:val="7FDB47B7"/>
    <w:multiLevelType w:val="hybridMultilevel"/>
    <w:tmpl w:val="DD8E098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09" w15:restartNumberingAfterBreak="0">
    <w:nsid w:val="7FDC6A2F"/>
    <w:multiLevelType w:val="hybridMultilevel"/>
    <w:tmpl w:val="B1B63D9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10" w15:restartNumberingAfterBreak="0">
    <w:nsid w:val="7FDF7201"/>
    <w:multiLevelType w:val="hybridMultilevel"/>
    <w:tmpl w:val="22DCB604"/>
    <w:lvl w:ilvl="0" w:tplc="0407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11" w15:restartNumberingAfterBreak="0">
    <w:nsid w:val="7FE00078"/>
    <w:multiLevelType w:val="hybridMultilevel"/>
    <w:tmpl w:val="3B8240B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12" w15:restartNumberingAfterBreak="0">
    <w:nsid w:val="7FE95A44"/>
    <w:multiLevelType w:val="hybridMultilevel"/>
    <w:tmpl w:val="48287A0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13" w15:restartNumberingAfterBreak="0">
    <w:nsid w:val="7FEA0DC7"/>
    <w:multiLevelType w:val="hybridMultilevel"/>
    <w:tmpl w:val="9010304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743065989">
    <w:abstractNumId w:val="43"/>
  </w:num>
  <w:num w:numId="2" w16cid:durableId="866602068">
    <w:abstractNumId w:val="1035"/>
  </w:num>
  <w:num w:numId="3" w16cid:durableId="657269604">
    <w:abstractNumId w:val="1971"/>
  </w:num>
  <w:num w:numId="4" w16cid:durableId="1660228555">
    <w:abstractNumId w:val="13"/>
  </w:num>
  <w:num w:numId="5" w16cid:durableId="507793893">
    <w:abstractNumId w:val="1848"/>
  </w:num>
  <w:num w:numId="6" w16cid:durableId="244538235">
    <w:abstractNumId w:val="1735"/>
  </w:num>
  <w:num w:numId="7" w16cid:durableId="183174269">
    <w:abstractNumId w:val="428"/>
  </w:num>
  <w:num w:numId="8" w16cid:durableId="1143502829">
    <w:abstractNumId w:val="1982"/>
  </w:num>
  <w:num w:numId="9" w16cid:durableId="1897425402">
    <w:abstractNumId w:val="248"/>
  </w:num>
  <w:num w:numId="10" w16cid:durableId="1521091296">
    <w:abstractNumId w:val="200"/>
  </w:num>
  <w:num w:numId="11" w16cid:durableId="1065758602">
    <w:abstractNumId w:val="538"/>
  </w:num>
  <w:num w:numId="12" w16cid:durableId="297298034">
    <w:abstractNumId w:val="1380"/>
  </w:num>
  <w:num w:numId="13" w16cid:durableId="136075561">
    <w:abstractNumId w:val="870"/>
  </w:num>
  <w:num w:numId="14" w16cid:durableId="666253729">
    <w:abstractNumId w:val="15"/>
  </w:num>
  <w:num w:numId="15" w16cid:durableId="593166411">
    <w:abstractNumId w:val="87"/>
  </w:num>
  <w:num w:numId="16" w16cid:durableId="91706727">
    <w:abstractNumId w:val="600"/>
  </w:num>
  <w:num w:numId="17" w16cid:durableId="1000500735">
    <w:abstractNumId w:val="456"/>
  </w:num>
  <w:num w:numId="18" w16cid:durableId="1505051167">
    <w:abstractNumId w:val="511"/>
  </w:num>
  <w:num w:numId="19" w16cid:durableId="108621076">
    <w:abstractNumId w:val="1531"/>
  </w:num>
  <w:num w:numId="20" w16cid:durableId="1462110835">
    <w:abstractNumId w:val="1836"/>
  </w:num>
  <w:num w:numId="21" w16cid:durableId="1893153738">
    <w:abstractNumId w:val="470"/>
  </w:num>
  <w:num w:numId="22" w16cid:durableId="1998025101">
    <w:abstractNumId w:val="1598"/>
  </w:num>
  <w:num w:numId="23" w16cid:durableId="1074815384">
    <w:abstractNumId w:val="975"/>
  </w:num>
  <w:num w:numId="24" w16cid:durableId="259342375">
    <w:abstractNumId w:val="216"/>
  </w:num>
  <w:num w:numId="25" w16cid:durableId="2113434208">
    <w:abstractNumId w:val="376"/>
  </w:num>
  <w:num w:numId="26" w16cid:durableId="1792674793">
    <w:abstractNumId w:val="1430"/>
  </w:num>
  <w:num w:numId="27" w16cid:durableId="1199587297">
    <w:abstractNumId w:val="1740"/>
  </w:num>
  <w:num w:numId="28" w16cid:durableId="538324857">
    <w:abstractNumId w:val="953"/>
  </w:num>
  <w:num w:numId="29" w16cid:durableId="2084452778">
    <w:abstractNumId w:val="1681"/>
  </w:num>
  <w:num w:numId="30" w16cid:durableId="1247954299">
    <w:abstractNumId w:val="265"/>
  </w:num>
  <w:num w:numId="31" w16cid:durableId="95827082">
    <w:abstractNumId w:val="201"/>
  </w:num>
  <w:num w:numId="32" w16cid:durableId="326130595">
    <w:abstractNumId w:val="1990"/>
  </w:num>
  <w:num w:numId="33" w16cid:durableId="37512341">
    <w:abstractNumId w:val="1193"/>
  </w:num>
  <w:num w:numId="34" w16cid:durableId="152068798">
    <w:abstractNumId w:val="791"/>
  </w:num>
  <w:num w:numId="35" w16cid:durableId="645083470">
    <w:abstractNumId w:val="1676"/>
  </w:num>
  <w:num w:numId="36" w16cid:durableId="923145086">
    <w:abstractNumId w:val="991"/>
  </w:num>
  <w:num w:numId="37" w16cid:durableId="1728070851">
    <w:abstractNumId w:val="256"/>
  </w:num>
  <w:num w:numId="38" w16cid:durableId="2082168796">
    <w:abstractNumId w:val="28"/>
  </w:num>
  <w:num w:numId="39" w16cid:durableId="993488414">
    <w:abstractNumId w:val="1395"/>
  </w:num>
  <w:num w:numId="40" w16cid:durableId="770854763">
    <w:abstractNumId w:val="765"/>
  </w:num>
  <w:num w:numId="41" w16cid:durableId="1056246497">
    <w:abstractNumId w:val="1723"/>
  </w:num>
  <w:num w:numId="42" w16cid:durableId="1809206984">
    <w:abstractNumId w:val="730"/>
  </w:num>
  <w:num w:numId="43" w16cid:durableId="586887011">
    <w:abstractNumId w:val="1052"/>
  </w:num>
  <w:num w:numId="44" w16cid:durableId="896748293">
    <w:abstractNumId w:val="1719"/>
  </w:num>
  <w:num w:numId="45" w16cid:durableId="1689871354">
    <w:abstractNumId w:val="333"/>
  </w:num>
  <w:num w:numId="46" w16cid:durableId="263415330">
    <w:abstractNumId w:val="61"/>
  </w:num>
  <w:num w:numId="47" w16cid:durableId="1878082735">
    <w:abstractNumId w:val="1290"/>
  </w:num>
  <w:num w:numId="48" w16cid:durableId="315186527">
    <w:abstractNumId w:val="1816"/>
  </w:num>
  <w:num w:numId="49" w16cid:durableId="90392684">
    <w:abstractNumId w:val="311"/>
  </w:num>
  <w:num w:numId="50" w16cid:durableId="627735686">
    <w:abstractNumId w:val="401"/>
  </w:num>
  <w:num w:numId="51" w16cid:durableId="1534920510">
    <w:abstractNumId w:val="1385"/>
  </w:num>
  <w:num w:numId="52" w16cid:durableId="1238829745">
    <w:abstractNumId w:val="204"/>
  </w:num>
  <w:num w:numId="53" w16cid:durableId="2085561599">
    <w:abstractNumId w:val="56"/>
  </w:num>
  <w:num w:numId="54" w16cid:durableId="569005475">
    <w:abstractNumId w:val="1746"/>
  </w:num>
  <w:num w:numId="55" w16cid:durableId="681589862">
    <w:abstractNumId w:val="1512"/>
  </w:num>
  <w:num w:numId="56" w16cid:durableId="875503310">
    <w:abstractNumId w:val="978"/>
  </w:num>
  <w:num w:numId="57" w16cid:durableId="823086078">
    <w:abstractNumId w:val="1133"/>
  </w:num>
  <w:num w:numId="58" w16cid:durableId="1082485458">
    <w:abstractNumId w:val="2012"/>
  </w:num>
  <w:num w:numId="59" w16cid:durableId="1156342383">
    <w:abstractNumId w:val="14"/>
  </w:num>
  <w:num w:numId="60" w16cid:durableId="1309021409">
    <w:abstractNumId w:val="1721"/>
  </w:num>
  <w:num w:numId="61" w16cid:durableId="1858156696">
    <w:abstractNumId w:val="1182"/>
  </w:num>
  <w:num w:numId="62" w16cid:durableId="1985162337">
    <w:abstractNumId w:val="1915"/>
  </w:num>
  <w:num w:numId="63" w16cid:durableId="835194422">
    <w:abstractNumId w:val="285"/>
  </w:num>
  <w:num w:numId="64" w16cid:durableId="1454669146">
    <w:abstractNumId w:val="1727"/>
  </w:num>
  <w:num w:numId="65" w16cid:durableId="719284665">
    <w:abstractNumId w:val="445"/>
  </w:num>
  <w:num w:numId="66" w16cid:durableId="1220358986">
    <w:abstractNumId w:val="69"/>
  </w:num>
  <w:num w:numId="67" w16cid:durableId="1322007682">
    <w:abstractNumId w:val="543"/>
  </w:num>
  <w:num w:numId="68" w16cid:durableId="976495496">
    <w:abstractNumId w:val="560"/>
  </w:num>
  <w:num w:numId="69" w16cid:durableId="758017745">
    <w:abstractNumId w:val="118"/>
  </w:num>
  <w:num w:numId="70" w16cid:durableId="1203005">
    <w:abstractNumId w:val="1922"/>
  </w:num>
  <w:num w:numId="71" w16cid:durableId="952052694">
    <w:abstractNumId w:val="1699"/>
  </w:num>
  <w:num w:numId="72" w16cid:durableId="1590500929">
    <w:abstractNumId w:val="746"/>
  </w:num>
  <w:num w:numId="73" w16cid:durableId="1242787725">
    <w:abstractNumId w:val="834"/>
  </w:num>
  <w:num w:numId="74" w16cid:durableId="751970661">
    <w:abstractNumId w:val="1197"/>
  </w:num>
  <w:num w:numId="75" w16cid:durableId="610361722">
    <w:abstractNumId w:val="1238"/>
  </w:num>
  <w:num w:numId="76" w16cid:durableId="1015108398">
    <w:abstractNumId w:val="1431"/>
  </w:num>
  <w:num w:numId="77" w16cid:durableId="107970388">
    <w:abstractNumId w:val="1469"/>
  </w:num>
  <w:num w:numId="78" w16cid:durableId="641429323">
    <w:abstractNumId w:val="1316"/>
  </w:num>
  <w:num w:numId="79" w16cid:durableId="810244688">
    <w:abstractNumId w:val="1101"/>
  </w:num>
  <w:num w:numId="80" w16cid:durableId="1512183287">
    <w:abstractNumId w:val="157"/>
  </w:num>
  <w:num w:numId="81" w16cid:durableId="965086893">
    <w:abstractNumId w:val="1303"/>
  </w:num>
  <w:num w:numId="82" w16cid:durableId="200175157">
    <w:abstractNumId w:val="752"/>
  </w:num>
  <w:num w:numId="83" w16cid:durableId="1261527583">
    <w:abstractNumId w:val="1056"/>
  </w:num>
  <w:num w:numId="84" w16cid:durableId="1883054980">
    <w:abstractNumId w:val="1837"/>
  </w:num>
  <w:num w:numId="85" w16cid:durableId="706561921">
    <w:abstractNumId w:val="1149"/>
  </w:num>
  <w:num w:numId="86" w16cid:durableId="1122922403">
    <w:abstractNumId w:val="1118"/>
  </w:num>
  <w:num w:numId="87" w16cid:durableId="2066681607">
    <w:abstractNumId w:val="984"/>
  </w:num>
  <w:num w:numId="88" w16cid:durableId="2091727493">
    <w:abstractNumId w:val="106"/>
  </w:num>
  <w:num w:numId="89" w16cid:durableId="1747143729">
    <w:abstractNumId w:val="1453"/>
  </w:num>
  <w:num w:numId="90" w16cid:durableId="2127194550">
    <w:abstractNumId w:val="1920"/>
  </w:num>
  <w:num w:numId="91" w16cid:durableId="442111511">
    <w:abstractNumId w:val="1932"/>
  </w:num>
  <w:num w:numId="92" w16cid:durableId="2119448726">
    <w:abstractNumId w:val="1484"/>
  </w:num>
  <w:num w:numId="93" w16cid:durableId="1532061933">
    <w:abstractNumId w:val="564"/>
  </w:num>
  <w:num w:numId="94" w16cid:durableId="515533731">
    <w:abstractNumId w:val="1601"/>
  </w:num>
  <w:num w:numId="95" w16cid:durableId="1322660407">
    <w:abstractNumId w:val="653"/>
  </w:num>
  <w:num w:numId="96" w16cid:durableId="1191066041">
    <w:abstractNumId w:val="1600"/>
  </w:num>
  <w:num w:numId="97" w16cid:durableId="571425655">
    <w:abstractNumId w:val="802"/>
  </w:num>
  <w:num w:numId="98" w16cid:durableId="462240170">
    <w:abstractNumId w:val="1332"/>
  </w:num>
  <w:num w:numId="99" w16cid:durableId="1903248838">
    <w:abstractNumId w:val="1608"/>
  </w:num>
  <w:num w:numId="100" w16cid:durableId="1714306101">
    <w:abstractNumId w:val="806"/>
  </w:num>
  <w:num w:numId="101" w16cid:durableId="963462619">
    <w:abstractNumId w:val="1910"/>
  </w:num>
  <w:num w:numId="102" w16cid:durableId="741609975">
    <w:abstractNumId w:val="1822"/>
  </w:num>
  <w:num w:numId="103" w16cid:durableId="1978602453">
    <w:abstractNumId w:val="847"/>
  </w:num>
  <w:num w:numId="104" w16cid:durableId="1746953688">
    <w:abstractNumId w:val="854"/>
  </w:num>
  <w:num w:numId="105" w16cid:durableId="1155681099">
    <w:abstractNumId w:val="1174"/>
  </w:num>
  <w:num w:numId="106" w16cid:durableId="1978366790">
    <w:abstractNumId w:val="1981"/>
  </w:num>
  <w:num w:numId="107" w16cid:durableId="2072345767">
    <w:abstractNumId w:val="1563"/>
  </w:num>
  <w:num w:numId="108" w16cid:durableId="1832716094">
    <w:abstractNumId w:val="1450"/>
  </w:num>
  <w:num w:numId="109" w16cid:durableId="1905136314">
    <w:abstractNumId w:val="779"/>
  </w:num>
  <w:num w:numId="110" w16cid:durableId="328532279">
    <w:abstractNumId w:val="343"/>
  </w:num>
  <w:num w:numId="111" w16cid:durableId="1993605453">
    <w:abstractNumId w:val="1522"/>
  </w:num>
  <w:num w:numId="112" w16cid:durableId="1688286257">
    <w:abstractNumId w:val="251"/>
  </w:num>
  <w:num w:numId="113" w16cid:durableId="1687050326">
    <w:abstractNumId w:val="819"/>
  </w:num>
  <w:num w:numId="114" w16cid:durableId="1313219491">
    <w:abstractNumId w:val="1937"/>
  </w:num>
  <w:num w:numId="115" w16cid:durableId="1900045790">
    <w:abstractNumId w:val="591"/>
  </w:num>
  <w:num w:numId="116" w16cid:durableId="1510869024">
    <w:abstractNumId w:val="476"/>
  </w:num>
  <w:num w:numId="117" w16cid:durableId="760875128">
    <w:abstractNumId w:val="836"/>
  </w:num>
  <w:num w:numId="118" w16cid:durableId="48578884">
    <w:abstractNumId w:val="955"/>
  </w:num>
  <w:num w:numId="119" w16cid:durableId="994458238">
    <w:abstractNumId w:val="1265"/>
  </w:num>
  <w:num w:numId="120" w16cid:durableId="74404111">
    <w:abstractNumId w:val="913"/>
  </w:num>
  <w:num w:numId="121" w16cid:durableId="1793208417">
    <w:abstractNumId w:val="495"/>
  </w:num>
  <w:num w:numId="122" w16cid:durableId="1739861712">
    <w:abstractNumId w:val="1594"/>
  </w:num>
  <w:num w:numId="123" w16cid:durableId="201407102">
    <w:abstractNumId w:val="13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4" w16cid:durableId="1739206204">
    <w:abstractNumId w:val="393"/>
  </w:num>
  <w:num w:numId="125" w16cid:durableId="1161383446">
    <w:abstractNumId w:val="162"/>
  </w:num>
  <w:num w:numId="126" w16cid:durableId="1155494242">
    <w:abstractNumId w:val="593"/>
  </w:num>
  <w:num w:numId="127" w16cid:durableId="631328066">
    <w:abstractNumId w:val="631"/>
  </w:num>
  <w:num w:numId="128" w16cid:durableId="128548145">
    <w:abstractNumId w:val="947"/>
  </w:num>
  <w:num w:numId="129" w16cid:durableId="630551579">
    <w:abstractNumId w:val="715"/>
  </w:num>
  <w:num w:numId="130" w16cid:durableId="1104881633">
    <w:abstractNumId w:val="588"/>
  </w:num>
  <w:num w:numId="131" w16cid:durableId="225262571">
    <w:abstractNumId w:val="995"/>
  </w:num>
  <w:num w:numId="132" w16cid:durableId="504059352">
    <w:abstractNumId w:val="1778"/>
  </w:num>
  <w:num w:numId="133" w16cid:durableId="1582569152">
    <w:abstractNumId w:val="111"/>
  </w:num>
  <w:num w:numId="134" w16cid:durableId="236790500">
    <w:abstractNumId w:val="1007"/>
  </w:num>
  <w:num w:numId="135" w16cid:durableId="185367413">
    <w:abstractNumId w:val="1788"/>
  </w:num>
  <w:num w:numId="136" w16cid:durableId="265895155">
    <w:abstractNumId w:val="605"/>
  </w:num>
  <w:num w:numId="137" w16cid:durableId="1605263022">
    <w:abstractNumId w:val="202"/>
  </w:num>
  <w:num w:numId="138" w16cid:durableId="1434086909">
    <w:abstractNumId w:val="1083"/>
  </w:num>
  <w:num w:numId="139" w16cid:durableId="1772896087">
    <w:abstractNumId w:val="1715"/>
  </w:num>
  <w:num w:numId="140" w16cid:durableId="1479419224">
    <w:abstractNumId w:val="992"/>
  </w:num>
  <w:num w:numId="141" w16cid:durableId="1308440461">
    <w:abstractNumId w:val="728"/>
  </w:num>
  <w:num w:numId="142" w16cid:durableId="856621917">
    <w:abstractNumId w:val="1820"/>
  </w:num>
  <w:num w:numId="143" w16cid:durableId="2027831438">
    <w:abstractNumId w:val="1555"/>
  </w:num>
  <w:num w:numId="144" w16cid:durableId="772090247">
    <w:abstractNumId w:val="1355"/>
  </w:num>
  <w:num w:numId="145" w16cid:durableId="432171692">
    <w:abstractNumId w:val="1451"/>
  </w:num>
  <w:num w:numId="146" w16cid:durableId="375004383">
    <w:abstractNumId w:val="1671"/>
  </w:num>
  <w:num w:numId="147" w16cid:durableId="70321178">
    <w:abstractNumId w:val="1"/>
  </w:num>
  <w:num w:numId="148" w16cid:durableId="405734865">
    <w:abstractNumId w:val="686"/>
  </w:num>
  <w:num w:numId="149" w16cid:durableId="324209061">
    <w:abstractNumId w:val="879"/>
  </w:num>
  <w:num w:numId="150" w16cid:durableId="1866946213">
    <w:abstractNumId w:val="539"/>
  </w:num>
  <w:num w:numId="151" w16cid:durableId="844056397">
    <w:abstractNumId w:val="1120"/>
  </w:num>
  <w:num w:numId="152" w16cid:durableId="1468738661">
    <w:abstractNumId w:val="439"/>
  </w:num>
  <w:num w:numId="153" w16cid:durableId="435291141">
    <w:abstractNumId w:val="1580"/>
  </w:num>
  <w:num w:numId="154" w16cid:durableId="1062101865">
    <w:abstractNumId w:val="891"/>
  </w:num>
  <w:num w:numId="155" w16cid:durableId="1561742708">
    <w:abstractNumId w:val="1895"/>
  </w:num>
  <w:num w:numId="156" w16cid:durableId="653223592">
    <w:abstractNumId w:val="97"/>
  </w:num>
  <w:num w:numId="157" w16cid:durableId="1105883119">
    <w:abstractNumId w:val="1559"/>
  </w:num>
  <w:num w:numId="158" w16cid:durableId="958410633">
    <w:abstractNumId w:val="120"/>
  </w:num>
  <w:num w:numId="159" w16cid:durableId="97872769">
    <w:abstractNumId w:val="1321"/>
  </w:num>
  <w:num w:numId="160" w16cid:durableId="1141734034">
    <w:abstractNumId w:val="253"/>
  </w:num>
  <w:num w:numId="161" w16cid:durableId="1959141345">
    <w:abstractNumId w:val="363"/>
  </w:num>
  <w:num w:numId="162" w16cid:durableId="1387492313">
    <w:abstractNumId w:val="1225"/>
  </w:num>
  <w:num w:numId="163" w16cid:durableId="459613037">
    <w:abstractNumId w:val="807"/>
  </w:num>
  <w:num w:numId="164" w16cid:durableId="22831500">
    <w:abstractNumId w:val="1249"/>
  </w:num>
  <w:num w:numId="165" w16cid:durableId="1357778956">
    <w:abstractNumId w:val="70"/>
  </w:num>
  <w:num w:numId="166" w16cid:durableId="1008604407">
    <w:abstractNumId w:val="848"/>
  </w:num>
  <w:num w:numId="167" w16cid:durableId="641346774">
    <w:abstractNumId w:val="1942"/>
  </w:num>
  <w:num w:numId="168" w16cid:durableId="516651988">
    <w:abstractNumId w:val="1407"/>
  </w:num>
  <w:num w:numId="169" w16cid:durableId="1450855171">
    <w:abstractNumId w:val="1516"/>
  </w:num>
  <w:num w:numId="170" w16cid:durableId="1454591808">
    <w:abstractNumId w:val="1243"/>
  </w:num>
  <w:num w:numId="171" w16cid:durableId="2128347181">
    <w:abstractNumId w:val="1241"/>
  </w:num>
  <w:num w:numId="172" w16cid:durableId="205872982">
    <w:abstractNumId w:val="1135"/>
  </w:num>
  <w:num w:numId="173" w16cid:durableId="1287810039">
    <w:abstractNumId w:val="702"/>
  </w:num>
  <w:num w:numId="174" w16cid:durableId="1646352619">
    <w:abstractNumId w:val="1426"/>
  </w:num>
  <w:num w:numId="175" w16cid:durableId="1674184888">
    <w:abstractNumId w:val="151"/>
  </w:num>
  <w:num w:numId="176" w16cid:durableId="658383586">
    <w:abstractNumId w:val="173"/>
  </w:num>
  <w:num w:numId="177" w16cid:durableId="1507553214">
    <w:abstractNumId w:val="1730"/>
  </w:num>
  <w:num w:numId="178" w16cid:durableId="1675642710">
    <w:abstractNumId w:val="292"/>
  </w:num>
  <w:num w:numId="179" w16cid:durableId="83654464">
    <w:abstractNumId w:val="58"/>
  </w:num>
  <w:num w:numId="180" w16cid:durableId="926958650">
    <w:abstractNumId w:val="75"/>
  </w:num>
  <w:num w:numId="181" w16cid:durableId="153373392">
    <w:abstractNumId w:val="734"/>
  </w:num>
  <w:num w:numId="182" w16cid:durableId="1747417556">
    <w:abstractNumId w:val="811"/>
  </w:num>
  <w:num w:numId="183" w16cid:durableId="387458742">
    <w:abstractNumId w:val="987"/>
  </w:num>
  <w:num w:numId="184" w16cid:durableId="1137184298">
    <w:abstractNumId w:val="479"/>
  </w:num>
  <w:num w:numId="185" w16cid:durableId="546722409">
    <w:abstractNumId w:val="630"/>
  </w:num>
  <w:num w:numId="186" w16cid:durableId="789590185">
    <w:abstractNumId w:val="1161"/>
  </w:num>
  <w:num w:numId="187" w16cid:durableId="1639645285">
    <w:abstractNumId w:val="1416"/>
  </w:num>
  <w:num w:numId="188" w16cid:durableId="1099830195">
    <w:abstractNumId w:val="1825"/>
  </w:num>
  <w:num w:numId="189" w16cid:durableId="202251673">
    <w:abstractNumId w:val="711"/>
  </w:num>
  <w:num w:numId="190" w16cid:durableId="824277570">
    <w:abstractNumId w:val="574"/>
  </w:num>
  <w:num w:numId="191" w16cid:durableId="1743478450">
    <w:abstractNumId w:val="408"/>
  </w:num>
  <w:num w:numId="192" w16cid:durableId="1905407781">
    <w:abstractNumId w:val="96"/>
  </w:num>
  <w:num w:numId="193" w16cid:durableId="569970546">
    <w:abstractNumId w:val="1279"/>
  </w:num>
  <w:num w:numId="194" w16cid:durableId="1399404449">
    <w:abstractNumId w:val="1790"/>
  </w:num>
  <w:num w:numId="195" w16cid:durableId="1897352362">
    <w:abstractNumId w:val="145"/>
  </w:num>
  <w:num w:numId="196" w16cid:durableId="1136995826">
    <w:abstractNumId w:val="660"/>
  </w:num>
  <w:num w:numId="197" w16cid:durableId="1911883584">
    <w:abstractNumId w:val="1057"/>
  </w:num>
  <w:num w:numId="198" w16cid:durableId="957636971">
    <w:abstractNumId w:val="597"/>
  </w:num>
  <w:num w:numId="199" w16cid:durableId="372972331">
    <w:abstractNumId w:val="1913"/>
  </w:num>
  <w:num w:numId="200" w16cid:durableId="1535462542">
    <w:abstractNumId w:val="841"/>
  </w:num>
  <w:num w:numId="201" w16cid:durableId="1565871088">
    <w:abstractNumId w:val="1288"/>
  </w:num>
  <w:num w:numId="202" w16cid:durableId="834413661">
    <w:abstractNumId w:val="1203"/>
  </w:num>
  <w:num w:numId="203" w16cid:durableId="1330593929">
    <w:abstractNumId w:val="64"/>
  </w:num>
  <w:num w:numId="204" w16cid:durableId="872158263">
    <w:abstractNumId w:val="1612"/>
  </w:num>
  <w:num w:numId="205" w16cid:durableId="683943132">
    <w:abstractNumId w:val="1969"/>
  </w:num>
  <w:num w:numId="206" w16cid:durableId="1663316473">
    <w:abstractNumId w:val="1157"/>
  </w:num>
  <w:num w:numId="207" w16cid:durableId="234509223">
    <w:abstractNumId w:val="2005"/>
  </w:num>
  <w:num w:numId="208" w16cid:durableId="1922567876">
    <w:abstractNumId w:val="1794"/>
  </w:num>
  <w:num w:numId="209" w16cid:durableId="1294940829">
    <w:abstractNumId w:val="1482"/>
  </w:num>
  <w:num w:numId="210" w16cid:durableId="1321809159">
    <w:abstractNumId w:val="283"/>
  </w:num>
  <w:num w:numId="211" w16cid:durableId="1807039732">
    <w:abstractNumId w:val="1511"/>
  </w:num>
  <w:num w:numId="212" w16cid:durableId="383218685">
    <w:abstractNumId w:val="1523"/>
  </w:num>
  <w:num w:numId="213" w16cid:durableId="1740595737">
    <w:abstractNumId w:val="1807"/>
  </w:num>
  <w:num w:numId="214" w16cid:durableId="1266502610">
    <w:abstractNumId w:val="1252"/>
  </w:num>
  <w:num w:numId="215" w16cid:durableId="1224098597">
    <w:abstractNumId w:val="986"/>
  </w:num>
  <w:num w:numId="216" w16cid:durableId="1233083678">
    <w:abstractNumId w:val="1324"/>
  </w:num>
  <w:num w:numId="217" w16cid:durableId="1301837865">
    <w:abstractNumId w:val="203"/>
  </w:num>
  <w:num w:numId="218" w16cid:durableId="2077623739">
    <w:abstractNumId w:val="1952"/>
  </w:num>
  <w:num w:numId="219" w16cid:durableId="1817646968">
    <w:abstractNumId w:val="883"/>
  </w:num>
  <w:num w:numId="220" w16cid:durableId="1205556057">
    <w:abstractNumId w:val="1962"/>
  </w:num>
  <w:num w:numId="221" w16cid:durableId="766509741">
    <w:abstractNumId w:val="143"/>
  </w:num>
  <w:num w:numId="222" w16cid:durableId="1964185669">
    <w:abstractNumId w:val="1890"/>
  </w:num>
  <w:num w:numId="223" w16cid:durableId="247008283">
    <w:abstractNumId w:val="114"/>
  </w:num>
  <w:num w:numId="224" w16cid:durableId="1334606549">
    <w:abstractNumId w:val="257"/>
  </w:num>
  <w:num w:numId="225" w16cid:durableId="210463357">
    <w:abstractNumId w:val="550"/>
  </w:num>
  <w:num w:numId="226" w16cid:durableId="475994923">
    <w:abstractNumId w:val="724"/>
  </w:num>
  <w:num w:numId="227" w16cid:durableId="2024670918">
    <w:abstractNumId w:val="403"/>
  </w:num>
  <w:num w:numId="228" w16cid:durableId="1426075889">
    <w:abstractNumId w:val="36"/>
  </w:num>
  <w:num w:numId="229" w16cid:durableId="1022782216">
    <w:abstractNumId w:val="1526"/>
  </w:num>
  <w:num w:numId="230" w16cid:durableId="834880707">
    <w:abstractNumId w:val="474"/>
  </w:num>
  <w:num w:numId="231" w16cid:durableId="601645975">
    <w:abstractNumId w:val="1150"/>
  </w:num>
  <w:num w:numId="232" w16cid:durableId="587469510">
    <w:abstractNumId w:val="247"/>
  </w:num>
  <w:num w:numId="233" w16cid:durableId="550506132">
    <w:abstractNumId w:val="884"/>
  </w:num>
  <w:num w:numId="234" w16cid:durableId="898630566">
    <w:abstractNumId w:val="1475"/>
  </w:num>
  <w:num w:numId="235" w16cid:durableId="1643342245">
    <w:abstractNumId w:val="1471"/>
  </w:num>
  <w:num w:numId="236" w16cid:durableId="1519345944">
    <w:abstractNumId w:val="726"/>
  </w:num>
  <w:num w:numId="237" w16cid:durableId="298076868">
    <w:abstractNumId w:val="1080"/>
  </w:num>
  <w:num w:numId="238" w16cid:durableId="570776551">
    <w:abstractNumId w:val="898"/>
  </w:num>
  <w:num w:numId="239" w16cid:durableId="346908142">
    <w:abstractNumId w:val="24"/>
  </w:num>
  <w:num w:numId="240" w16cid:durableId="2030520977">
    <w:abstractNumId w:val="1127"/>
  </w:num>
  <w:num w:numId="241" w16cid:durableId="1047409031">
    <w:abstractNumId w:val="1406"/>
  </w:num>
  <w:num w:numId="242" w16cid:durableId="1320579662">
    <w:abstractNumId w:val="638"/>
  </w:num>
  <w:num w:numId="243" w16cid:durableId="1209147498">
    <w:abstractNumId w:val="332"/>
  </w:num>
  <w:num w:numId="244" w16cid:durableId="289094109">
    <w:abstractNumId w:val="301"/>
  </w:num>
  <w:num w:numId="245" w16cid:durableId="1516579578">
    <w:abstractNumId w:val="1306"/>
  </w:num>
  <w:num w:numId="246" w16cid:durableId="875893184">
    <w:abstractNumId w:val="1843"/>
  </w:num>
  <w:num w:numId="247" w16cid:durableId="1274283274">
    <w:abstractNumId w:val="677"/>
  </w:num>
  <w:num w:numId="248" w16cid:durableId="1986007706">
    <w:abstractNumId w:val="741"/>
  </w:num>
  <w:num w:numId="249" w16cid:durableId="1054156919">
    <w:abstractNumId w:val="540"/>
  </w:num>
  <w:num w:numId="250" w16cid:durableId="77485066">
    <w:abstractNumId w:val="786"/>
  </w:num>
  <w:num w:numId="251" w16cid:durableId="1331760137">
    <w:abstractNumId w:val="634"/>
  </w:num>
  <w:num w:numId="252" w16cid:durableId="1625694672">
    <w:abstractNumId w:val="1292"/>
  </w:num>
  <w:num w:numId="253" w16cid:durableId="728043433">
    <w:abstractNumId w:val="959"/>
  </w:num>
  <w:num w:numId="254" w16cid:durableId="1521310053">
    <w:abstractNumId w:val="1726"/>
  </w:num>
  <w:num w:numId="255" w16cid:durableId="256602054">
    <w:abstractNumId w:val="1000"/>
  </w:num>
  <w:num w:numId="256" w16cid:durableId="976422156">
    <w:abstractNumId w:val="590"/>
  </w:num>
  <w:num w:numId="257" w16cid:durableId="583682706">
    <w:abstractNumId w:val="577"/>
  </w:num>
  <w:num w:numId="258" w16cid:durableId="412552406">
    <w:abstractNumId w:val="1222"/>
  </w:num>
  <w:num w:numId="259" w16cid:durableId="719327749">
    <w:abstractNumId w:val="1059"/>
  </w:num>
  <w:num w:numId="260" w16cid:durableId="176576894">
    <w:abstractNumId w:val="1634"/>
  </w:num>
  <w:num w:numId="261" w16cid:durableId="1021980173">
    <w:abstractNumId w:val="1298"/>
  </w:num>
  <w:num w:numId="262" w16cid:durableId="697588289">
    <w:abstractNumId w:val="1262"/>
  </w:num>
  <w:num w:numId="263" w16cid:durableId="2006397420">
    <w:abstractNumId w:val="55"/>
  </w:num>
  <w:num w:numId="264" w16cid:durableId="1377387377">
    <w:abstractNumId w:val="1828"/>
  </w:num>
  <w:num w:numId="265" w16cid:durableId="1924337022">
    <w:abstractNumId w:val="1110"/>
  </w:num>
  <w:num w:numId="266" w16cid:durableId="942029065">
    <w:abstractNumId w:val="994"/>
  </w:num>
  <w:num w:numId="267" w16cid:durableId="1465003729">
    <w:abstractNumId w:val="1930"/>
  </w:num>
  <w:num w:numId="268" w16cid:durableId="872303246">
    <w:abstractNumId w:val="1654"/>
  </w:num>
  <w:num w:numId="269" w16cid:durableId="1864905025">
    <w:abstractNumId w:val="490"/>
  </w:num>
  <w:num w:numId="270" w16cid:durableId="844637404">
    <w:abstractNumId w:val="1803"/>
  </w:num>
  <w:num w:numId="271" w16cid:durableId="929120166">
    <w:abstractNumId w:val="1488"/>
  </w:num>
  <w:num w:numId="272" w16cid:durableId="1272929577">
    <w:abstractNumId w:val="982"/>
  </w:num>
  <w:num w:numId="273" w16cid:durableId="1253130198">
    <w:abstractNumId w:val="611"/>
  </w:num>
  <w:num w:numId="274" w16cid:durableId="1739087606">
    <w:abstractNumId w:val="413"/>
  </w:num>
  <w:num w:numId="275" w16cid:durableId="1545632899">
    <w:abstractNumId w:val="1472"/>
  </w:num>
  <w:num w:numId="276" w16cid:durableId="1699163372">
    <w:abstractNumId w:val="419"/>
  </w:num>
  <w:num w:numId="277" w16cid:durableId="816383854">
    <w:abstractNumId w:val="783"/>
  </w:num>
  <w:num w:numId="278" w16cid:durableId="569115359">
    <w:abstractNumId w:val="441"/>
  </w:num>
  <w:num w:numId="279" w16cid:durableId="492332213">
    <w:abstractNumId w:val="1281"/>
  </w:num>
  <w:num w:numId="280" w16cid:durableId="1104883674">
    <w:abstractNumId w:val="1490"/>
  </w:num>
  <w:num w:numId="281" w16cid:durableId="991451643">
    <w:abstractNumId w:val="643"/>
  </w:num>
  <w:num w:numId="282" w16cid:durableId="1036586928">
    <w:abstractNumId w:val="903"/>
  </w:num>
  <w:num w:numId="283" w16cid:durableId="1289504515">
    <w:abstractNumId w:val="844"/>
  </w:num>
  <w:num w:numId="284" w16cid:durableId="905336703">
    <w:abstractNumId w:val="1176"/>
  </w:num>
  <w:num w:numId="285" w16cid:durableId="1239705245">
    <w:abstractNumId w:val="326"/>
  </w:num>
  <w:num w:numId="286" w16cid:durableId="1007515717">
    <w:abstractNumId w:val="52"/>
  </w:num>
  <w:num w:numId="287" w16cid:durableId="81991027">
    <w:abstractNumId w:val="833"/>
  </w:num>
  <w:num w:numId="288" w16cid:durableId="731657603">
    <w:abstractNumId w:val="426"/>
  </w:num>
  <w:num w:numId="289" w16cid:durableId="1167793094">
    <w:abstractNumId w:val="1541"/>
  </w:num>
  <w:num w:numId="290" w16cid:durableId="1859929671">
    <w:abstractNumId w:val="482"/>
  </w:num>
  <w:num w:numId="291" w16cid:durableId="1125393338">
    <w:abstractNumId w:val="180"/>
  </w:num>
  <w:num w:numId="292" w16cid:durableId="1239708762">
    <w:abstractNumId w:val="1759"/>
  </w:num>
  <w:num w:numId="293" w16cid:durableId="115637253">
    <w:abstractNumId w:val="559"/>
  </w:num>
  <w:num w:numId="294" w16cid:durableId="1428579444">
    <w:abstractNumId w:val="1832"/>
  </w:num>
  <w:num w:numId="295" w16cid:durableId="48188556">
    <w:abstractNumId w:val="1179"/>
  </w:num>
  <w:num w:numId="296" w16cid:durableId="1577327641">
    <w:abstractNumId w:val="163"/>
  </w:num>
  <w:num w:numId="297" w16cid:durableId="1201211566">
    <w:abstractNumId w:val="1389"/>
  </w:num>
  <w:num w:numId="298" w16cid:durableId="675495430">
    <w:abstractNumId w:val="2002"/>
  </w:num>
  <w:num w:numId="299" w16cid:durableId="1998416317">
    <w:abstractNumId w:val="1302"/>
  </w:num>
  <w:num w:numId="300" w16cid:durableId="1139763392">
    <w:abstractNumId w:val="776"/>
  </w:num>
  <w:num w:numId="301" w16cid:durableId="1881551518">
    <w:abstractNumId w:val="1946"/>
  </w:num>
  <w:num w:numId="302" w16cid:durableId="1200896775">
    <w:abstractNumId w:val="615"/>
  </w:num>
  <w:num w:numId="303" w16cid:durableId="354353839">
    <w:abstractNumId w:val="990"/>
  </w:num>
  <w:num w:numId="304" w16cid:durableId="274334534">
    <w:abstractNumId w:val="1972"/>
  </w:num>
  <w:num w:numId="305" w16cid:durableId="1898203680">
    <w:abstractNumId w:val="1665"/>
  </w:num>
  <w:num w:numId="306" w16cid:durableId="604701388">
    <w:abstractNumId w:val="366"/>
  </w:num>
  <w:num w:numId="307" w16cid:durableId="749160645">
    <w:abstractNumId w:val="68"/>
  </w:num>
  <w:num w:numId="308" w16cid:durableId="411002166">
    <w:abstractNumId w:val="731"/>
  </w:num>
  <w:num w:numId="309" w16cid:durableId="11423778">
    <w:abstractNumId w:val="437"/>
  </w:num>
  <w:num w:numId="310" w16cid:durableId="994453341">
    <w:abstractNumId w:val="17"/>
  </w:num>
  <w:num w:numId="311" w16cid:durableId="1723671491">
    <w:abstractNumId w:val="236"/>
  </w:num>
  <w:num w:numId="312" w16cid:durableId="1604606944">
    <w:abstractNumId w:val="1285"/>
  </w:num>
  <w:num w:numId="313" w16cid:durableId="250815983">
    <w:abstractNumId w:val="576"/>
  </w:num>
  <w:num w:numId="314" w16cid:durableId="1442913009">
    <w:abstractNumId w:val="1553"/>
  </w:num>
  <w:num w:numId="315" w16cid:durableId="1935898003">
    <w:abstractNumId w:val="979"/>
  </w:num>
  <w:num w:numId="316" w16cid:durableId="1058745988">
    <w:abstractNumId w:val="968"/>
  </w:num>
  <w:num w:numId="317" w16cid:durableId="51390063">
    <w:abstractNumId w:val="1396"/>
  </w:num>
  <w:num w:numId="318" w16cid:durableId="487064935">
    <w:abstractNumId w:val="768"/>
  </w:num>
  <w:num w:numId="319" w16cid:durableId="866135727">
    <w:abstractNumId w:val="1905"/>
  </w:num>
  <w:num w:numId="320" w16cid:durableId="713501828">
    <w:abstractNumId w:val="510"/>
  </w:num>
  <w:num w:numId="321" w16cid:durableId="938567368">
    <w:abstractNumId w:val="1094"/>
  </w:num>
  <w:num w:numId="322" w16cid:durableId="1625620876">
    <w:abstractNumId w:val="380"/>
  </w:num>
  <w:num w:numId="323" w16cid:durableId="1552493915">
    <w:abstractNumId w:val="923"/>
  </w:num>
  <w:num w:numId="324" w16cid:durableId="1024940478">
    <w:abstractNumId w:val="914"/>
  </w:num>
  <w:num w:numId="325" w16cid:durableId="1659655207">
    <w:abstractNumId w:val="1841"/>
  </w:num>
  <w:num w:numId="326" w16cid:durableId="2019457811">
    <w:abstractNumId w:val="1700"/>
  </w:num>
  <w:num w:numId="327" w16cid:durableId="1204293577">
    <w:abstractNumId w:val="1050"/>
  </w:num>
  <w:num w:numId="328" w16cid:durableId="652293823">
    <w:abstractNumId w:val="1683"/>
  </w:num>
  <w:num w:numId="329" w16cid:durableId="1692368760">
    <w:abstractNumId w:val="498"/>
  </w:num>
  <w:num w:numId="330" w16cid:durableId="405495787">
    <w:abstractNumId w:val="545"/>
  </w:num>
  <w:num w:numId="331" w16cid:durableId="907615827">
    <w:abstractNumId w:val="1145"/>
  </w:num>
  <w:num w:numId="332" w16cid:durableId="2131700165">
    <w:abstractNumId w:val="32"/>
  </w:num>
  <w:num w:numId="333" w16cid:durableId="1551266383">
    <w:abstractNumId w:val="1254"/>
  </w:num>
  <w:num w:numId="334" w16cid:durableId="1621260484">
    <w:abstractNumId w:val="997"/>
  </w:num>
  <w:num w:numId="335" w16cid:durableId="732119437">
    <w:abstractNumId w:val="1218"/>
  </w:num>
  <w:num w:numId="336" w16cid:durableId="2011129139">
    <w:abstractNumId w:val="1434"/>
  </w:num>
  <w:num w:numId="337" w16cid:durableId="26221792">
    <w:abstractNumId w:val="1314"/>
  </w:num>
  <w:num w:numId="338" w16cid:durableId="875432342">
    <w:abstractNumId w:val="391"/>
  </w:num>
  <w:num w:numId="339" w16cid:durableId="243420851">
    <w:abstractNumId w:val="527"/>
  </w:num>
  <w:num w:numId="340" w16cid:durableId="1590578049">
    <w:abstractNumId w:val="452"/>
  </w:num>
  <w:num w:numId="341" w16cid:durableId="371612706">
    <w:abstractNumId w:val="1367"/>
  </w:num>
  <w:num w:numId="342" w16cid:durableId="1754468008">
    <w:abstractNumId w:val="210"/>
  </w:num>
  <w:num w:numId="343" w16cid:durableId="894851544">
    <w:abstractNumId w:val="1194"/>
  </w:num>
  <w:num w:numId="344" w16cid:durableId="1812670139">
    <w:abstractNumId w:val="1075"/>
  </w:num>
  <w:num w:numId="345" w16cid:durableId="605885905">
    <w:abstractNumId w:val="899"/>
  </w:num>
  <w:num w:numId="346" w16cid:durableId="729694415">
    <w:abstractNumId w:val="355"/>
  </w:num>
  <w:num w:numId="347" w16cid:durableId="1252620015">
    <w:abstractNumId w:val="1358"/>
  </w:num>
  <w:num w:numId="348" w16cid:durableId="1232158844">
    <w:abstractNumId w:val="695"/>
  </w:num>
  <w:num w:numId="349" w16cid:durableId="1897813666">
    <w:abstractNumId w:val="1090"/>
  </w:num>
  <w:num w:numId="350" w16cid:durableId="608204166">
    <w:abstractNumId w:val="446"/>
  </w:num>
  <w:num w:numId="351" w16cid:durableId="307710931">
    <w:abstractNumId w:val="438"/>
  </w:num>
  <w:num w:numId="352" w16cid:durableId="1592657913">
    <w:abstractNumId w:val="1123"/>
  </w:num>
  <w:num w:numId="353" w16cid:durableId="1353340459">
    <w:abstractNumId w:val="378"/>
  </w:num>
  <w:num w:numId="354" w16cid:durableId="427233522">
    <w:abstractNumId w:val="1350"/>
  </w:num>
  <w:num w:numId="355" w16cid:durableId="1157528581">
    <w:abstractNumId w:val="1775"/>
  </w:num>
  <w:num w:numId="356" w16cid:durableId="1402825162">
    <w:abstractNumId w:val="1477"/>
  </w:num>
  <w:num w:numId="357" w16cid:durableId="77556982">
    <w:abstractNumId w:val="808"/>
  </w:num>
  <w:num w:numId="358" w16cid:durableId="700670750">
    <w:abstractNumId w:val="483"/>
  </w:num>
  <w:num w:numId="359" w16cid:durableId="1784575173">
    <w:abstractNumId w:val="935"/>
  </w:num>
  <w:num w:numId="360" w16cid:durableId="78405366">
    <w:abstractNumId w:val="1064"/>
  </w:num>
  <w:num w:numId="361" w16cid:durableId="612785913">
    <w:abstractNumId w:val="286"/>
  </w:num>
  <w:num w:numId="362" w16cid:durableId="1915312900">
    <w:abstractNumId w:val="1927"/>
  </w:num>
  <w:num w:numId="363" w16cid:durableId="359477810">
    <w:abstractNumId w:val="1620"/>
  </w:num>
  <w:num w:numId="364" w16cid:durableId="745228710">
    <w:abstractNumId w:val="532"/>
  </w:num>
  <w:num w:numId="365" w16cid:durableId="385299578">
    <w:abstractNumId w:val="1006"/>
  </w:num>
  <w:num w:numId="366" w16cid:durableId="1581981758">
    <w:abstractNumId w:val="688"/>
  </w:num>
  <w:num w:numId="367" w16cid:durableId="258023926">
    <w:abstractNumId w:val="1233"/>
  </w:num>
  <w:num w:numId="368" w16cid:durableId="1126698939">
    <w:abstractNumId w:val="980"/>
  </w:num>
  <w:num w:numId="369" w16cid:durableId="134839942">
    <w:abstractNumId w:val="11"/>
  </w:num>
  <w:num w:numId="370" w16cid:durableId="191505684">
    <w:abstractNumId w:val="1030"/>
  </w:num>
  <w:num w:numId="371" w16cid:durableId="2092659245">
    <w:abstractNumId w:val="315"/>
  </w:num>
  <w:num w:numId="372" w16cid:durableId="699206798">
    <w:abstractNumId w:val="1635"/>
  </w:num>
  <w:num w:numId="373" w16cid:durableId="1694839224">
    <w:abstractNumId w:val="675"/>
  </w:num>
  <w:num w:numId="374" w16cid:durableId="89544304">
    <w:abstractNumId w:val="1798"/>
  </w:num>
  <w:num w:numId="375" w16cid:durableId="1755586030">
    <w:abstractNumId w:val="293"/>
  </w:num>
  <w:num w:numId="376" w16cid:durableId="2121147293">
    <w:abstractNumId w:val="661"/>
  </w:num>
  <w:num w:numId="377" w16cid:durableId="1916472449">
    <w:abstractNumId w:val="406"/>
  </w:num>
  <w:num w:numId="378" w16cid:durableId="616445073">
    <w:abstractNumId w:val="1204"/>
  </w:num>
  <w:num w:numId="379" w16cid:durableId="1303001293">
    <w:abstractNumId w:val="1065"/>
  </w:num>
  <w:num w:numId="380" w16cid:durableId="159782600">
    <w:abstractNumId w:val="1425"/>
  </w:num>
  <w:num w:numId="381" w16cid:durableId="1775124212">
    <w:abstractNumId w:val="1604"/>
  </w:num>
  <w:num w:numId="382" w16cid:durableId="532157661">
    <w:abstractNumId w:val="1662"/>
  </w:num>
  <w:num w:numId="383" w16cid:durableId="1797795160">
    <w:abstractNumId w:val="1217"/>
  </w:num>
  <w:num w:numId="384" w16cid:durableId="566066506">
    <w:abstractNumId w:val="1155"/>
  </w:num>
  <w:num w:numId="385" w16cid:durableId="1118526157">
    <w:abstractNumId w:val="1621"/>
  </w:num>
  <w:num w:numId="386" w16cid:durableId="1362323812">
    <w:abstractNumId w:val="1762"/>
  </w:num>
  <w:num w:numId="387" w16cid:durableId="1794902664">
    <w:abstractNumId w:val="1686"/>
  </w:num>
  <w:num w:numId="388" w16cid:durableId="162355309">
    <w:abstractNumId w:val="1069"/>
  </w:num>
  <w:num w:numId="389" w16cid:durableId="922030470">
    <w:abstractNumId w:val="1562"/>
  </w:num>
  <w:num w:numId="390" w16cid:durableId="1831866562">
    <w:abstractNumId w:val="1369"/>
  </w:num>
  <w:num w:numId="391" w16cid:durableId="714357599">
    <w:abstractNumId w:val="1672"/>
  </w:num>
  <w:num w:numId="392" w16cid:durableId="298850429">
    <w:abstractNumId w:val="57"/>
  </w:num>
  <w:num w:numId="393" w16cid:durableId="1001082902">
    <w:abstractNumId w:val="905"/>
  </w:num>
  <w:num w:numId="394" w16cid:durableId="891892871">
    <w:abstractNumId w:val="3"/>
  </w:num>
  <w:num w:numId="395" w16cid:durableId="940180626">
    <w:abstractNumId w:val="1663"/>
  </w:num>
  <w:num w:numId="396" w16cid:durableId="1408459382">
    <w:abstractNumId w:val="1615"/>
  </w:num>
  <w:num w:numId="397" w16cid:durableId="474179572">
    <w:abstractNumId w:val="1185"/>
  </w:num>
  <w:num w:numId="398" w16cid:durableId="197355301">
    <w:abstractNumId w:val="1949"/>
  </w:num>
  <w:num w:numId="399" w16cid:durableId="1944678976">
    <w:abstractNumId w:val="1752"/>
  </w:num>
  <w:num w:numId="400" w16cid:durableId="948970715">
    <w:abstractNumId w:val="73"/>
  </w:num>
  <w:num w:numId="401" w16cid:durableId="1684477075">
    <w:abstractNumId w:val="528"/>
  </w:num>
  <w:num w:numId="402" w16cid:durableId="1487546650">
    <w:abstractNumId w:val="894"/>
  </w:num>
  <w:num w:numId="403" w16cid:durableId="1078404195">
    <w:abstractNumId w:val="1283"/>
  </w:num>
  <w:num w:numId="404" w16cid:durableId="240799503">
    <w:abstractNumId w:val="1914"/>
  </w:num>
  <w:num w:numId="405" w16cid:durableId="1224410601">
    <w:abstractNumId w:val="291"/>
  </w:num>
  <w:num w:numId="406" w16cid:durableId="1270702118">
    <w:abstractNumId w:val="154"/>
  </w:num>
  <w:num w:numId="407" w16cid:durableId="1393964265">
    <w:abstractNumId w:val="138"/>
  </w:num>
  <w:num w:numId="408" w16cid:durableId="988244800">
    <w:abstractNumId w:val="842"/>
  </w:num>
  <w:num w:numId="409" w16cid:durableId="513350516">
    <w:abstractNumId w:val="1884"/>
  </w:num>
  <w:num w:numId="410" w16cid:durableId="765806822">
    <w:abstractNumId w:val="1986"/>
  </w:num>
  <w:num w:numId="411" w16cid:durableId="2121802679">
    <w:abstractNumId w:val="880"/>
  </w:num>
  <w:num w:numId="412" w16cid:durableId="1405683245">
    <w:abstractNumId w:val="1361"/>
  </w:num>
  <w:num w:numId="413" w16cid:durableId="1778520765">
    <w:abstractNumId w:val="1042"/>
  </w:num>
  <w:num w:numId="414" w16cid:durableId="1652254102">
    <w:abstractNumId w:val="838"/>
  </w:num>
  <w:num w:numId="415" w16cid:durableId="2075659647">
    <w:abstractNumId w:val="755"/>
  </w:num>
  <w:num w:numId="416" w16cid:durableId="1853835303">
    <w:abstractNumId w:val="1108"/>
  </w:num>
  <w:num w:numId="417" w16cid:durableId="1418595965">
    <w:abstractNumId w:val="444"/>
  </w:num>
  <w:num w:numId="418" w16cid:durableId="1993292537">
    <w:abstractNumId w:val="1769"/>
  </w:num>
  <w:num w:numId="419" w16cid:durableId="815758376">
    <w:abstractNumId w:val="1382"/>
  </w:num>
  <w:num w:numId="420" w16cid:durableId="643244811">
    <w:abstractNumId w:val="415"/>
  </w:num>
  <w:num w:numId="421" w16cid:durableId="584337864">
    <w:abstractNumId w:val="84"/>
  </w:num>
  <w:num w:numId="422" w16cid:durableId="1645159485">
    <w:abstractNumId w:val="944"/>
  </w:num>
  <w:num w:numId="423" w16cid:durableId="1675957794">
    <w:abstractNumId w:val="72"/>
  </w:num>
  <w:num w:numId="424" w16cid:durableId="1755466289">
    <w:abstractNumId w:val="1959"/>
  </w:num>
  <w:num w:numId="425" w16cid:durableId="1010723058">
    <w:abstractNumId w:val="132"/>
  </w:num>
  <w:num w:numId="426" w16cid:durableId="286855221">
    <w:abstractNumId w:val="1826"/>
  </w:num>
  <w:num w:numId="427" w16cid:durableId="2017683334">
    <w:abstractNumId w:val="146"/>
  </w:num>
  <w:num w:numId="428" w16cid:durableId="1186676865">
    <w:abstractNumId w:val="1132"/>
  </w:num>
  <w:num w:numId="429" w16cid:durableId="798885188">
    <w:abstractNumId w:val="985"/>
  </w:num>
  <w:num w:numId="430" w16cid:durableId="74784687">
    <w:abstractNumId w:val="767"/>
  </w:num>
  <w:num w:numId="431" w16cid:durableId="159666014">
    <w:abstractNumId w:val="76"/>
  </w:num>
  <w:num w:numId="432" w16cid:durableId="1553030556">
    <w:abstractNumId w:val="1379"/>
  </w:num>
  <w:num w:numId="433" w16cid:durableId="1463301909">
    <w:abstractNumId w:val="1590"/>
  </w:num>
  <w:num w:numId="434" w16cid:durableId="1075589847">
    <w:abstractNumId w:val="1714"/>
  </w:num>
  <w:num w:numId="435" w16cid:durableId="1099371221">
    <w:abstractNumId w:val="797"/>
  </w:num>
  <w:num w:numId="436" w16cid:durableId="1455908335">
    <w:abstractNumId w:val="1783"/>
  </w:num>
  <w:num w:numId="437" w16cid:durableId="1266186193">
    <w:abstractNumId w:val="962"/>
  </w:num>
  <w:num w:numId="438" w16cid:durableId="1289817221">
    <w:abstractNumId w:val="1435"/>
  </w:num>
  <w:num w:numId="439" w16cid:durableId="1744184474">
    <w:abstractNumId w:val="1572"/>
  </w:num>
  <w:num w:numId="440" w16cid:durableId="363141580">
    <w:abstractNumId w:val="932"/>
  </w:num>
  <w:num w:numId="441" w16cid:durableId="1054933412">
    <w:abstractNumId w:val="347"/>
  </w:num>
  <w:num w:numId="442" w16cid:durableId="115761494">
    <w:abstractNumId w:val="262"/>
  </w:num>
  <w:num w:numId="443" w16cid:durableId="256450538">
    <w:abstractNumId w:val="1081"/>
  </w:num>
  <w:num w:numId="444" w16cid:durableId="21055702">
    <w:abstractNumId w:val="1078"/>
  </w:num>
  <w:num w:numId="445" w16cid:durableId="1967615918">
    <w:abstractNumId w:val="244"/>
  </w:num>
  <w:num w:numId="446" w16cid:durableId="1668632214">
    <w:abstractNumId w:val="272"/>
  </w:num>
  <w:num w:numId="447" w16cid:durableId="1180851827">
    <w:abstractNumId w:val="769"/>
  </w:num>
  <w:num w:numId="448" w16cid:durableId="2017689340">
    <w:abstractNumId w:val="29"/>
  </w:num>
  <w:num w:numId="449" w16cid:durableId="1107427453">
    <w:abstractNumId w:val="821"/>
  </w:num>
  <w:num w:numId="450" w16cid:durableId="371155988">
    <w:abstractNumId w:val="1307"/>
  </w:num>
  <w:num w:numId="451" w16cid:durableId="1645622073">
    <w:abstractNumId w:val="1256"/>
  </w:num>
  <w:num w:numId="452" w16cid:durableId="1434857241">
    <w:abstractNumId w:val="156"/>
  </w:num>
  <w:num w:numId="453" w16cid:durableId="407120551">
    <w:abstractNumId w:val="33"/>
  </w:num>
  <w:num w:numId="454" w16cid:durableId="2118672518">
    <w:abstractNumId w:val="942"/>
  </w:num>
  <w:num w:numId="455" w16cid:durableId="332072733">
    <w:abstractNumId w:val="1626"/>
  </w:num>
  <w:num w:numId="456" w16cid:durableId="486867295">
    <w:abstractNumId w:val="78"/>
  </w:num>
  <w:num w:numId="457" w16cid:durableId="715348989">
    <w:abstractNumId w:val="66"/>
  </w:num>
  <w:num w:numId="458" w16cid:durableId="757095179">
    <w:abstractNumId w:val="758"/>
  </w:num>
  <w:num w:numId="459" w16cid:durableId="769929500">
    <w:abstractNumId w:val="1196"/>
  </w:num>
  <w:num w:numId="460" w16cid:durableId="1608998412">
    <w:abstractNumId w:val="1166"/>
  </w:num>
  <w:num w:numId="461" w16cid:durableId="1240486219">
    <w:abstractNumId w:val="86"/>
  </w:num>
  <w:num w:numId="462" w16cid:durableId="1287616960">
    <w:abstractNumId w:val="211"/>
  </w:num>
  <w:num w:numId="463" w16cid:durableId="1998218241">
    <w:abstractNumId w:val="729"/>
  </w:num>
  <w:num w:numId="464" w16cid:durableId="363755895">
    <w:abstractNumId w:val="573"/>
  </w:num>
  <w:num w:numId="465" w16cid:durableId="1358698777">
    <w:abstractNumId w:val="1793"/>
  </w:num>
  <w:num w:numId="466" w16cid:durableId="483548901">
    <w:abstractNumId w:val="996"/>
  </w:num>
  <w:num w:numId="467" w16cid:durableId="5911345">
    <w:abstractNumId w:val="345"/>
  </w:num>
  <w:num w:numId="468" w16cid:durableId="469590203">
    <w:abstractNumId w:val="571"/>
  </w:num>
  <w:num w:numId="469" w16cid:durableId="340087129">
    <w:abstractNumId w:val="1375"/>
  </w:num>
  <w:num w:numId="470" w16cid:durableId="1166744198">
    <w:abstractNumId w:val="1480"/>
  </w:num>
  <w:num w:numId="471" w16cid:durableId="915045252">
    <w:abstractNumId w:val="822"/>
  </w:num>
  <w:num w:numId="472" w16cid:durableId="920143203">
    <w:abstractNumId w:val="1452"/>
  </w:num>
  <w:num w:numId="473" w16cid:durableId="1935933938">
    <w:abstractNumId w:val="1870"/>
  </w:num>
  <w:num w:numId="474" w16cid:durableId="981468887">
    <w:abstractNumId w:val="553"/>
  </w:num>
  <w:num w:numId="475" w16cid:durableId="198668572">
    <w:abstractNumId w:val="1678"/>
  </w:num>
  <w:num w:numId="476" w16cid:durableId="1925063582">
    <w:abstractNumId w:val="1304"/>
  </w:num>
  <w:num w:numId="477" w16cid:durableId="1540506135">
    <w:abstractNumId w:val="336"/>
  </w:num>
  <w:num w:numId="478" w16cid:durableId="385373394">
    <w:abstractNumId w:val="206"/>
  </w:num>
  <w:num w:numId="479" w16cid:durableId="155851707">
    <w:abstractNumId w:val="1917"/>
  </w:num>
  <w:num w:numId="480" w16cid:durableId="1548637859">
    <w:abstractNumId w:val="1137"/>
  </w:num>
  <w:num w:numId="481" w16cid:durableId="1768114010">
    <w:abstractNumId w:val="1906"/>
  </w:num>
  <w:num w:numId="482" w16cid:durableId="2067799483">
    <w:abstractNumId w:val="989"/>
  </w:num>
  <w:num w:numId="483" w16cid:durableId="1848710837">
    <w:abstractNumId w:val="377"/>
  </w:num>
  <w:num w:numId="484" w16cid:durableId="1532038136">
    <w:abstractNumId w:val="1823"/>
  </w:num>
  <w:num w:numId="485" w16cid:durableId="1814711029">
    <w:abstractNumId w:val="9"/>
  </w:num>
  <w:num w:numId="486" w16cid:durableId="1216504351">
    <w:abstractNumId w:val="279"/>
  </w:num>
  <w:num w:numId="487" w16cid:durableId="750929257">
    <w:abstractNumId w:val="1907"/>
  </w:num>
  <w:num w:numId="488" w16cid:durableId="893543512">
    <w:abstractNumId w:val="533"/>
  </w:num>
  <w:num w:numId="489" w16cid:durableId="858474076">
    <w:abstractNumId w:val="1093"/>
  </w:num>
  <w:num w:numId="490" w16cid:durableId="710114895">
    <w:abstractNumId w:val="1154"/>
  </w:num>
  <w:num w:numId="491" w16cid:durableId="1406413807">
    <w:abstractNumId w:val="1650"/>
  </w:num>
  <w:num w:numId="492" w16cid:durableId="1256209155">
    <w:abstractNumId w:val="927"/>
  </w:num>
  <w:num w:numId="493" w16cid:durableId="13665">
    <w:abstractNumId w:val="1186"/>
  </w:num>
  <w:num w:numId="494" w16cid:durableId="342515598">
    <w:abstractNumId w:val="897"/>
  </w:num>
  <w:num w:numId="495" w16cid:durableId="1705058415">
    <w:abstractNumId w:val="1636"/>
  </w:num>
  <w:num w:numId="496" w16cid:durableId="674263634">
    <w:abstractNumId w:val="472"/>
  </w:num>
  <w:num w:numId="497" w16cid:durableId="1756049004">
    <w:abstractNumId w:val="1412"/>
  </w:num>
  <w:num w:numId="498" w16cid:durableId="350230072">
    <w:abstractNumId w:val="1840"/>
  </w:num>
  <w:num w:numId="499" w16cid:durableId="1800175586">
    <w:abstractNumId w:val="951"/>
  </w:num>
  <w:num w:numId="500" w16cid:durableId="662897408">
    <w:abstractNumId w:val="750"/>
  </w:num>
  <w:num w:numId="501" w16cid:durableId="1905139261">
    <w:abstractNumId w:val="1033"/>
  </w:num>
  <w:num w:numId="502" w16cid:durableId="1477796953">
    <w:abstractNumId w:val="1796"/>
  </w:num>
  <w:num w:numId="503" w16cid:durableId="1283656524">
    <w:abstractNumId w:val="629"/>
  </w:num>
  <w:num w:numId="504" w16cid:durableId="46998505">
    <w:abstractNumId w:val="508"/>
  </w:num>
  <w:num w:numId="505" w16cid:durableId="1356807020">
    <w:abstractNumId w:val="1163"/>
  </w:num>
  <w:num w:numId="506" w16cid:durableId="1126436341">
    <w:abstractNumId w:val="434"/>
  </w:num>
  <w:num w:numId="507" w16cid:durableId="769009822">
    <w:abstractNumId w:val="1268"/>
  </w:num>
  <w:num w:numId="508" w16cid:durableId="345178306">
    <w:abstractNumId w:val="1047"/>
  </w:num>
  <w:num w:numId="509" w16cid:durableId="470948862">
    <w:abstractNumId w:val="928"/>
  </w:num>
  <w:num w:numId="510" w16cid:durableId="207188944">
    <w:abstractNumId w:val="1079"/>
  </w:num>
  <w:num w:numId="511" w16cid:durableId="120272909">
    <w:abstractNumId w:val="1963"/>
  </w:num>
  <w:num w:numId="512" w16cid:durableId="547297861">
    <w:abstractNumId w:val="1987"/>
  </w:num>
  <w:num w:numId="513" w16cid:durableId="500972034">
    <w:abstractNumId w:val="1812"/>
  </w:num>
  <w:num w:numId="514" w16cid:durableId="1723406752">
    <w:abstractNumId w:val="475"/>
  </w:num>
  <w:num w:numId="515" w16cid:durableId="191110728">
    <w:abstractNumId w:val="650"/>
  </w:num>
  <w:num w:numId="516" w16cid:durableId="53627563">
    <w:abstractNumId w:val="359"/>
  </w:num>
  <w:num w:numId="517" w16cid:durableId="1860122172">
    <w:abstractNumId w:val="720"/>
  </w:num>
  <w:num w:numId="518" w16cid:durableId="1576278312">
    <w:abstractNumId w:val="1020"/>
  </w:num>
  <w:num w:numId="519" w16cid:durableId="214512516">
    <w:abstractNumId w:val="1129"/>
  </w:num>
  <w:num w:numId="520" w16cid:durableId="2093433514">
    <w:abstractNumId w:val="798"/>
  </w:num>
  <w:num w:numId="521" w16cid:durableId="1119908113">
    <w:abstractNumId w:val="1334"/>
  </w:num>
  <w:num w:numId="522" w16cid:durableId="1346714685">
    <w:abstractNumId w:val="1941"/>
  </w:num>
  <w:num w:numId="523" w16cid:durableId="2100323882">
    <w:abstractNumId w:val="1713"/>
  </w:num>
  <w:num w:numId="524" w16cid:durableId="185292097">
    <w:abstractNumId w:val="1652"/>
  </w:num>
  <w:num w:numId="525" w16cid:durableId="1312489641">
    <w:abstractNumId w:val="785"/>
  </w:num>
  <w:num w:numId="526" w16cid:durableId="1155609709">
    <w:abstractNumId w:val="678"/>
  </w:num>
  <w:num w:numId="527" w16cid:durableId="457258774">
    <w:abstractNumId w:val="1300"/>
  </w:num>
  <w:num w:numId="528" w16cid:durableId="154077503">
    <w:abstractNumId w:val="873"/>
  </w:num>
  <w:num w:numId="529" w16cid:durableId="2136605867">
    <w:abstractNumId w:val="164"/>
  </w:num>
  <w:num w:numId="530" w16cid:durableId="1462990541">
    <w:abstractNumId w:val="153"/>
  </w:num>
  <w:num w:numId="531" w16cid:durableId="490753052">
    <w:abstractNumId w:val="518"/>
  </w:num>
  <w:num w:numId="532" w16cid:durableId="195853869">
    <w:abstractNumId w:val="149"/>
  </w:num>
  <w:num w:numId="533" w16cid:durableId="148447794">
    <w:abstractNumId w:val="1280"/>
  </w:num>
  <w:num w:numId="534" w16cid:durableId="2014642867">
    <w:abstractNumId w:val="1728"/>
  </w:num>
  <w:num w:numId="535" w16cid:durableId="222757340">
    <w:abstractNumId w:val="1269"/>
  </w:num>
  <w:num w:numId="536" w16cid:durableId="427386474">
    <w:abstractNumId w:val="1597"/>
  </w:num>
  <w:num w:numId="537" w16cid:durableId="1779595426">
    <w:abstractNumId w:val="1390"/>
  </w:num>
  <w:num w:numId="538" w16cid:durableId="1788313142">
    <w:abstractNumId w:val="829"/>
  </w:num>
  <w:num w:numId="539" w16cid:durableId="646862082">
    <w:abstractNumId w:val="460"/>
  </w:num>
  <w:num w:numId="540" w16cid:durableId="663778544">
    <w:abstractNumId w:val="1043"/>
  </w:num>
  <w:num w:numId="541" w16cid:durableId="688259552">
    <w:abstractNumId w:val="1169"/>
  </w:num>
  <w:num w:numId="542" w16cid:durableId="718476944">
    <w:abstractNumId w:val="683"/>
  </w:num>
  <w:num w:numId="543" w16cid:durableId="1732921346">
    <w:abstractNumId w:val="240"/>
  </w:num>
  <w:num w:numId="544" w16cid:durableId="1435248312">
    <w:abstractNumId w:val="919"/>
  </w:num>
  <w:num w:numId="545" w16cid:durableId="538510341">
    <w:abstractNumId w:val="1833"/>
  </w:num>
  <w:num w:numId="546" w16cid:durableId="186989445">
    <w:abstractNumId w:val="1190"/>
  </w:num>
  <w:num w:numId="547" w16cid:durableId="1257325686">
    <w:abstractNumId w:val="433"/>
  </w:num>
  <w:num w:numId="548" w16cid:durableId="1345130793">
    <w:abstractNumId w:val="805"/>
  </w:num>
  <w:num w:numId="549" w16cid:durableId="1535456632">
    <w:abstractNumId w:val="1921"/>
  </w:num>
  <w:num w:numId="550" w16cid:durableId="13726832">
    <w:abstractNumId w:val="5"/>
  </w:num>
  <w:num w:numId="551" w16cid:durableId="1941911857">
    <w:abstractNumId w:val="95"/>
  </w:num>
  <w:num w:numId="552" w16cid:durableId="1807430132">
    <w:abstractNumId w:val="1201"/>
  </w:num>
  <w:num w:numId="553" w16cid:durableId="1831285983">
    <w:abstractNumId w:val="1388"/>
  </w:num>
  <w:num w:numId="554" w16cid:durableId="2083020273">
    <w:abstractNumId w:val="664"/>
  </w:num>
  <w:num w:numId="555" w16cid:durableId="431438666">
    <w:abstractNumId w:val="1023"/>
  </w:num>
  <w:num w:numId="556" w16cid:durableId="1190799665">
    <w:abstractNumId w:val="537"/>
  </w:num>
  <w:num w:numId="557" w16cid:durableId="1682967890">
    <w:abstractNumId w:val="878"/>
  </w:num>
  <w:num w:numId="558" w16cid:durableId="1210412887">
    <w:abstractNumId w:val="1343"/>
  </w:num>
  <w:num w:numId="559" w16cid:durableId="1168518387">
    <w:abstractNumId w:val="1003"/>
  </w:num>
  <w:num w:numId="560" w16cid:durableId="700713318">
    <w:abstractNumId w:val="988"/>
  </w:num>
  <w:num w:numId="561" w16cid:durableId="843780550">
    <w:abstractNumId w:val="449"/>
  </w:num>
  <w:num w:numId="562" w16cid:durableId="1246382782">
    <w:abstractNumId w:val="373"/>
  </w:num>
  <w:num w:numId="563" w16cid:durableId="2021539626">
    <w:abstractNumId w:val="644"/>
  </w:num>
  <w:num w:numId="564" w16cid:durableId="1295867034">
    <w:abstractNumId w:val="709"/>
  </w:num>
  <w:num w:numId="565" w16cid:durableId="1613898624">
    <w:abstractNumId w:val="93"/>
  </w:num>
  <w:num w:numId="566" w16cid:durableId="2073772612">
    <w:abstractNumId w:val="1517"/>
  </w:num>
  <w:num w:numId="567" w16cid:durableId="57946181">
    <w:abstractNumId w:val="330"/>
  </w:num>
  <w:num w:numId="568" w16cid:durableId="238638092">
    <w:abstractNumId w:val="1710"/>
  </w:num>
  <w:num w:numId="569" w16cid:durableId="1442334844">
    <w:abstractNumId w:val="1885"/>
  </w:num>
  <w:num w:numId="570" w16cid:durableId="365760186">
    <w:abstractNumId w:val="1510"/>
  </w:num>
  <w:num w:numId="571" w16cid:durableId="1602179590">
    <w:abstractNumId w:val="761"/>
  </w:num>
  <w:num w:numId="572" w16cid:durableId="1213805238">
    <w:abstractNumId w:val="192"/>
  </w:num>
  <w:num w:numId="573" w16cid:durableId="588540700">
    <w:abstractNumId w:val="1270"/>
  </w:num>
  <w:num w:numId="574" w16cid:durableId="1385373531">
    <w:abstractNumId w:val="222"/>
  </w:num>
  <w:num w:numId="575" w16cid:durableId="145173328">
    <w:abstractNumId w:val="863"/>
  </w:num>
  <w:num w:numId="576" w16cid:durableId="14771940">
    <w:abstractNumId w:val="1955"/>
  </w:num>
  <w:num w:numId="577" w16cid:durableId="1781299869">
    <w:abstractNumId w:val="960"/>
  </w:num>
  <w:num w:numId="578" w16cid:durableId="1650132534">
    <w:abstractNumId w:val="381"/>
  </w:num>
  <w:num w:numId="579" w16cid:durableId="551773351">
    <w:abstractNumId w:val="1767"/>
  </w:num>
  <w:num w:numId="580" w16cid:durableId="252511602">
    <w:abstractNumId w:val="1301"/>
  </w:num>
  <w:num w:numId="581" w16cid:durableId="245454853">
    <w:abstractNumId w:val="1999"/>
  </w:num>
  <w:num w:numId="582" w16cid:durableId="864289362">
    <w:abstractNumId w:val="1320"/>
  </w:num>
  <w:num w:numId="583" w16cid:durableId="1015426274">
    <w:abstractNumId w:val="534"/>
  </w:num>
  <w:num w:numId="584" w16cid:durableId="635376107">
    <w:abstractNumId w:val="788"/>
  </w:num>
  <w:num w:numId="585" w16cid:durableId="196938494">
    <w:abstractNumId w:val="458"/>
  </w:num>
  <w:num w:numId="586" w16cid:durableId="310257277">
    <w:abstractNumId w:val="507"/>
  </w:num>
  <w:num w:numId="587" w16cid:durableId="537163278">
    <w:abstractNumId w:val="313"/>
  </w:num>
  <w:num w:numId="588" w16cid:durableId="1492133816">
    <w:abstractNumId w:val="464"/>
  </w:num>
  <w:num w:numId="589" w16cid:durableId="241985721">
    <w:abstractNumId w:val="1535"/>
  </w:num>
  <w:num w:numId="590" w16cid:durableId="1180317127">
    <w:abstractNumId w:val="225"/>
  </w:num>
  <w:num w:numId="591" w16cid:durableId="1793397493">
    <w:abstractNumId w:val="1773"/>
  </w:num>
  <w:num w:numId="592" w16cid:durableId="1643079010">
    <w:abstractNumId w:val="937"/>
  </w:num>
  <w:num w:numId="593" w16cid:durableId="1419521773">
    <w:abstractNumId w:val="1465"/>
  </w:num>
  <w:num w:numId="594" w16cid:durableId="808857911">
    <w:abstractNumId w:val="117"/>
  </w:num>
  <w:num w:numId="595" w16cid:durableId="313266947">
    <w:abstractNumId w:val="1246"/>
  </w:num>
  <w:num w:numId="596" w16cid:durableId="1663897119">
    <w:abstractNumId w:val="342"/>
  </w:num>
  <w:num w:numId="597" w16cid:durableId="144326572">
    <w:abstractNumId w:val="1096"/>
  </w:num>
  <w:num w:numId="598" w16cid:durableId="805320909">
    <w:abstractNumId w:val="1821"/>
  </w:num>
  <w:num w:numId="599" w16cid:durableId="90050439">
    <w:abstractNumId w:val="857"/>
  </w:num>
  <w:num w:numId="600" w16cid:durableId="982660061">
    <w:abstractNumId w:val="865"/>
  </w:num>
  <w:num w:numId="601" w16cid:durableId="1231572255">
    <w:abstractNumId w:val="386"/>
  </w:num>
  <w:num w:numId="602" w16cid:durableId="1365786711">
    <w:abstractNumId w:val="1373"/>
  </w:num>
  <w:num w:numId="603" w16cid:durableId="986011768">
    <w:abstractNumId w:val="1673"/>
  </w:num>
  <w:num w:numId="604" w16cid:durableId="1560901311">
    <w:abstractNumId w:val="277"/>
  </w:num>
  <w:num w:numId="605" w16cid:durableId="437600906">
    <w:abstractNumId w:val="1286"/>
  </w:num>
  <w:num w:numId="606" w16cid:durableId="614210430">
    <w:abstractNumId w:val="352"/>
  </w:num>
  <w:num w:numId="607" w16cid:durableId="678240371">
    <w:abstractNumId w:val="562"/>
  </w:num>
  <w:num w:numId="608" w16cid:durableId="538738271">
    <w:abstractNumId w:val="1289"/>
  </w:num>
  <w:num w:numId="609" w16cid:durableId="564921995">
    <w:abstractNumId w:val="1539"/>
  </w:num>
  <w:num w:numId="610" w16cid:durableId="368919548">
    <w:abstractNumId w:val="670"/>
  </w:num>
  <w:num w:numId="611" w16cid:durableId="1514878889">
    <w:abstractNumId w:val="0"/>
  </w:num>
  <w:num w:numId="612" w16cid:durableId="1154488194">
    <w:abstractNumId w:val="771"/>
  </w:num>
  <w:num w:numId="613" w16cid:durableId="1602836409">
    <w:abstractNumId w:val="1111"/>
  </w:num>
  <w:num w:numId="614" w16cid:durableId="96993633">
    <w:abstractNumId w:val="1661"/>
  </w:num>
  <w:num w:numId="615" w16cid:durableId="597182749">
    <w:abstractNumId w:val="547"/>
  </w:num>
  <w:num w:numId="616" w16cid:durableId="1891845625">
    <w:abstractNumId w:val="1219"/>
  </w:num>
  <w:num w:numId="617" w16cid:durableId="2001229539">
    <w:abstractNumId w:val="1777"/>
  </w:num>
  <w:num w:numId="618" w16cid:durableId="1708330929">
    <w:abstractNumId w:val="835"/>
  </w:num>
  <w:num w:numId="619" w16cid:durableId="163515525">
    <w:abstractNumId w:val="531"/>
  </w:num>
  <w:num w:numId="620" w16cid:durableId="285546813">
    <w:abstractNumId w:val="603"/>
  </w:num>
  <w:num w:numId="621" w16cid:durableId="820586159">
    <w:abstractNumId w:val="1136"/>
  </w:num>
  <w:num w:numId="622" w16cid:durableId="2136632029">
    <w:abstractNumId w:val="237"/>
  </w:num>
  <w:num w:numId="623" w16cid:durableId="713698334">
    <w:abstractNumId w:val="1877"/>
  </w:num>
  <w:num w:numId="624" w16cid:durableId="1012487180">
    <w:abstractNumId w:val="668"/>
  </w:num>
  <w:num w:numId="625" w16cid:durableId="1645968615">
    <w:abstractNumId w:val="2008"/>
  </w:num>
  <w:num w:numId="626" w16cid:durableId="694428036">
    <w:abstractNumId w:val="83"/>
  </w:num>
  <w:num w:numId="627" w16cid:durableId="1491796314">
    <w:abstractNumId w:val="1696"/>
  </w:num>
  <w:num w:numId="628" w16cid:durableId="483476374">
    <w:abstractNumId w:val="461"/>
  </w:num>
  <w:num w:numId="629" w16cid:durableId="570047947">
    <w:abstractNumId w:val="586"/>
  </w:num>
  <w:num w:numId="630" w16cid:durableId="2022391396">
    <w:abstractNumId w:val="912"/>
  </w:num>
  <w:num w:numId="631" w16cid:durableId="2030594403">
    <w:abstractNumId w:val="1831"/>
  </w:num>
  <w:num w:numId="632" w16cid:durableId="1848516899">
    <w:abstractNumId w:val="1985"/>
  </w:num>
  <w:num w:numId="633" w16cid:durableId="1153958111">
    <w:abstractNumId w:val="239"/>
  </w:num>
  <w:num w:numId="634" w16cid:durableId="1066807740">
    <w:abstractNumId w:val="1092"/>
  </w:num>
  <w:num w:numId="635" w16cid:durableId="450977180">
    <w:abstractNumId w:val="1168"/>
  </w:num>
  <w:num w:numId="636" w16cid:durableId="922880634">
    <w:abstractNumId w:val="1353"/>
  </w:num>
  <w:num w:numId="637" w16cid:durableId="298148988">
    <w:abstractNumId w:val="830"/>
  </w:num>
  <w:num w:numId="638" w16cid:durableId="634870001">
    <w:abstractNumId w:val="1487"/>
  </w:num>
  <w:num w:numId="639" w16cid:durableId="717245417">
    <w:abstractNumId w:val="1121"/>
  </w:num>
  <w:num w:numId="640" w16cid:durableId="763960475">
    <w:abstractNumId w:val="1888"/>
  </w:num>
  <w:num w:numId="641" w16cid:durableId="1760180695">
    <w:abstractNumId w:val="447"/>
  </w:num>
  <w:num w:numId="642" w16cid:durableId="1260675128">
    <w:abstractNumId w:val="1049"/>
  </w:num>
  <w:num w:numId="643" w16cid:durableId="1113787815">
    <w:abstractNumId w:val="365"/>
  </w:num>
  <w:num w:numId="644" w16cid:durableId="380642498">
    <w:abstractNumId w:val="1160"/>
  </w:num>
  <w:num w:numId="645" w16cid:durableId="1095830722">
    <w:abstractNumId w:val="1830"/>
  </w:num>
  <w:num w:numId="646" w16cid:durableId="804472907">
    <w:abstractNumId w:val="1649"/>
  </w:num>
  <w:num w:numId="647" w16cid:durableId="1690451345">
    <w:abstractNumId w:val="1732"/>
  </w:num>
  <w:num w:numId="648" w16cid:durableId="1218127103">
    <w:abstractNumId w:val="1989"/>
  </w:num>
  <w:num w:numId="649" w16cid:durableId="319846210">
    <w:abstractNumId w:val="1439"/>
  </w:num>
  <w:num w:numId="650" w16cid:durableId="43792552">
    <w:abstractNumId w:val="451"/>
  </w:num>
  <w:num w:numId="651" w16cid:durableId="742293154">
    <w:abstractNumId w:val="828"/>
  </w:num>
  <w:num w:numId="652" w16cid:durableId="1638796930">
    <w:abstractNumId w:val="42"/>
  </w:num>
  <w:num w:numId="653" w16cid:durableId="527792402">
    <w:abstractNumId w:val="1424"/>
  </w:num>
  <w:num w:numId="654" w16cid:durableId="1113086224">
    <w:abstractNumId w:val="105"/>
  </w:num>
  <w:num w:numId="655" w16cid:durableId="830752145">
    <w:abstractNumId w:val="158"/>
  </w:num>
  <w:num w:numId="656" w16cid:durableId="1113283901">
    <w:abstractNumId w:val="316"/>
  </w:num>
  <w:num w:numId="657" w16cid:durableId="1980186939">
    <w:abstractNumId w:val="1542"/>
  </w:num>
  <w:num w:numId="658" w16cid:durableId="943222598">
    <w:abstractNumId w:val="223"/>
  </w:num>
  <w:num w:numId="659" w16cid:durableId="191306911">
    <w:abstractNumId w:val="1733"/>
  </w:num>
  <w:num w:numId="660" w16cid:durableId="523372064">
    <w:abstractNumId w:val="499"/>
  </w:num>
  <w:num w:numId="661" w16cid:durableId="43679696">
    <w:abstractNumId w:val="166"/>
  </w:num>
  <w:num w:numId="662" w16cid:durableId="1220018284">
    <w:abstractNumId w:val="608"/>
  </w:num>
  <w:num w:numId="663" w16cid:durableId="491868296">
    <w:abstractNumId w:val="1344"/>
  </w:num>
  <w:num w:numId="664" w16cid:durableId="1433403489">
    <w:abstractNumId w:val="926"/>
  </w:num>
  <w:num w:numId="665" w16cid:durableId="1938325087">
    <w:abstractNumId w:val="327"/>
  </w:num>
  <w:num w:numId="666" w16cid:durableId="1931616826">
    <w:abstractNumId w:val="488"/>
  </w:num>
  <w:num w:numId="667" w16cid:durableId="1206484753">
    <w:abstractNumId w:val="385"/>
  </w:num>
  <w:num w:numId="668" w16cid:durableId="543758231">
    <w:abstractNumId w:val="1992"/>
  </w:num>
  <w:num w:numId="669" w16cid:durableId="1194611723">
    <w:abstractNumId w:val="1514"/>
  </w:num>
  <w:num w:numId="670" w16cid:durableId="627860993">
    <w:abstractNumId w:val="172"/>
  </w:num>
  <w:num w:numId="671" w16cid:durableId="1583174930">
    <w:abstractNumId w:val="1579"/>
  </w:num>
  <w:num w:numId="672" w16cid:durableId="1306736013">
    <w:abstractNumId w:val="633"/>
  </w:num>
  <w:num w:numId="673" w16cid:durableId="1494179404">
    <w:abstractNumId w:val="92"/>
  </w:num>
  <w:num w:numId="674" w16cid:durableId="830949020">
    <w:abstractNumId w:val="1212"/>
  </w:num>
  <w:num w:numId="675" w16cid:durableId="1038241008">
    <w:abstractNumId w:val="1813"/>
  </w:num>
  <w:num w:numId="676" w16cid:durableId="2071612688">
    <w:abstractNumId w:val="1236"/>
  </w:num>
  <w:num w:numId="677" w16cid:durableId="1539509673">
    <w:abstractNumId w:val="1976"/>
  </w:num>
  <w:num w:numId="678" w16cid:durableId="1324698382">
    <w:abstractNumId w:val="1287"/>
  </w:num>
  <w:num w:numId="679" w16cid:durableId="1078165135">
    <w:abstractNumId w:val="448"/>
  </w:num>
  <w:num w:numId="680" w16cid:durableId="2062094760">
    <w:abstractNumId w:val="1207"/>
  </w:num>
  <w:num w:numId="681" w16cid:durableId="37823125">
    <w:abstractNumId w:val="1970"/>
  </w:num>
  <w:num w:numId="682" w16cid:durableId="2140342086">
    <w:abstractNumId w:val="816"/>
  </w:num>
  <w:num w:numId="683" w16cid:durableId="224032648">
    <w:abstractNumId w:val="1113"/>
  </w:num>
  <w:num w:numId="684" w16cid:durableId="1965963138">
    <w:abstractNumId w:val="1865"/>
  </w:num>
  <w:num w:numId="685" w16cid:durableId="2130783424">
    <w:abstractNumId w:val="866"/>
  </w:num>
  <w:num w:numId="686" w16cid:durableId="1164509764">
    <w:abstractNumId w:val="936"/>
  </w:num>
  <w:num w:numId="687" w16cid:durableId="819539721">
    <w:abstractNumId w:val="524"/>
  </w:num>
  <w:num w:numId="688" w16cid:durableId="459686602">
    <w:abstractNumId w:val="188"/>
  </w:num>
  <w:num w:numId="689" w16cid:durableId="849376180">
    <w:abstractNumId w:val="569"/>
  </w:num>
  <w:num w:numId="690" w16cid:durableId="1936936580">
    <w:abstractNumId w:val="115"/>
  </w:num>
  <w:num w:numId="691" w16cid:durableId="974484066">
    <w:abstractNumId w:val="1466"/>
  </w:num>
  <w:num w:numId="692" w16cid:durableId="1598899783">
    <w:abstractNumId w:val="314"/>
  </w:num>
  <w:num w:numId="693" w16cid:durableId="9569194">
    <w:abstractNumId w:val="269"/>
  </w:num>
  <w:num w:numId="694" w16cid:durableId="209997673">
    <w:abstractNumId w:val="1610"/>
  </w:num>
  <w:num w:numId="695" w16cid:durableId="1674605033">
    <w:abstractNumId w:val="1413"/>
  </w:num>
  <w:num w:numId="696" w16cid:durableId="154302589">
    <w:abstractNumId w:val="227"/>
  </w:num>
  <w:num w:numId="697" w16cid:durableId="260533119">
    <w:abstractNumId w:val="1097"/>
  </w:num>
  <w:num w:numId="698" w16cid:durableId="164437600">
    <w:abstractNumId w:val="1806"/>
  </w:num>
  <w:num w:numId="699" w16cid:durableId="2070566293">
    <w:abstractNumId w:val="1741"/>
  </w:num>
  <w:num w:numId="700" w16cid:durableId="1476414256">
    <w:abstractNumId w:val="622"/>
  </w:num>
  <w:num w:numId="701" w16cid:durableId="15155108">
    <w:abstractNumId w:val="155"/>
  </w:num>
  <w:num w:numId="702" w16cid:durableId="1850674770">
    <w:abstractNumId w:val="521"/>
  </w:num>
  <w:num w:numId="703" w16cid:durableId="1373532863">
    <w:abstractNumId w:val="938"/>
  </w:num>
  <w:num w:numId="704" w16cid:durableId="1673216287">
    <w:abstractNumId w:val="309"/>
  </w:num>
  <w:num w:numId="705" w16cid:durableId="1833837817">
    <w:abstractNumId w:val="877"/>
  </w:num>
  <w:num w:numId="706" w16cid:durableId="65151979">
    <w:abstractNumId w:val="411"/>
  </w:num>
  <w:num w:numId="707" w16cid:durableId="1402748172">
    <w:abstractNumId w:val="1015"/>
  </w:num>
  <w:num w:numId="708" w16cid:durableId="1749840784">
    <w:abstractNumId w:val="1703"/>
  </w:num>
  <w:num w:numId="709" w16cid:durableId="1957053125">
    <w:abstractNumId w:val="727"/>
  </w:num>
  <w:num w:numId="710" w16cid:durableId="773985329">
    <w:abstractNumId w:val="1849"/>
  </w:num>
  <w:num w:numId="711" w16cid:durableId="587427866">
    <w:abstractNumId w:val="1378"/>
  </w:num>
  <w:num w:numId="712" w16cid:durableId="1303074373">
    <w:abstractNumId w:val="1146"/>
  </w:num>
  <w:num w:numId="713" w16cid:durableId="1473057333">
    <w:abstractNumId w:val="1357"/>
  </w:num>
  <w:num w:numId="714" w16cid:durableId="712271108">
    <w:abstractNumId w:val="1175"/>
  </w:num>
  <w:num w:numId="715" w16cid:durableId="1370498510">
    <w:abstractNumId w:val="1437"/>
  </w:num>
  <w:num w:numId="716" w16cid:durableId="1386225138">
    <w:abstractNumId w:val="1046"/>
  </w:num>
  <w:num w:numId="717" w16cid:durableId="24646435">
    <w:abstractNumId w:val="423"/>
  </w:num>
  <w:num w:numId="718" w16cid:durableId="1203133806">
    <w:abstractNumId w:val="1506"/>
  </w:num>
  <w:num w:numId="719" w16cid:durableId="729379797">
    <w:abstractNumId w:val="1479"/>
  </w:num>
  <w:num w:numId="720" w16cid:durableId="1919291455">
    <w:abstractNumId w:val="1863"/>
  </w:num>
  <w:num w:numId="721" w16cid:durableId="1921790062">
    <w:abstractNumId w:val="1470"/>
  </w:num>
  <w:num w:numId="722" w16cid:durableId="1961372043">
    <w:abstractNumId w:val="1573"/>
  </w:num>
  <w:num w:numId="723" w16cid:durableId="1708139650">
    <w:abstractNumId w:val="1896"/>
  </w:num>
  <w:num w:numId="724" w16cid:durableId="1589970532">
    <w:abstractNumId w:val="1495"/>
  </w:num>
  <w:num w:numId="725" w16cid:durableId="1503013383">
    <w:abstractNumId w:val="99"/>
  </w:num>
  <w:num w:numId="726" w16cid:durableId="22561643">
    <w:abstractNumId w:val="102"/>
  </w:num>
  <w:num w:numId="727" w16cid:durableId="1613125118">
    <w:abstractNumId w:val="85"/>
  </w:num>
  <w:num w:numId="728" w16cid:durableId="1254241536">
    <w:abstractNumId w:val="701"/>
  </w:num>
  <w:num w:numId="729" w16cid:durableId="2122722307">
    <w:abstractNumId w:val="890"/>
  </w:num>
  <w:num w:numId="730" w16cid:durableId="1408915154">
    <w:abstractNumId w:val="232"/>
  </w:num>
  <w:num w:numId="731" w16cid:durableId="1195533999">
    <w:abstractNumId w:val="221"/>
  </w:num>
  <w:num w:numId="732" w16cid:durableId="1158156424">
    <w:abstractNumId w:val="513"/>
  </w:num>
  <w:num w:numId="733" w16cid:durableId="1679456923">
    <w:abstractNumId w:val="1370"/>
  </w:num>
  <w:num w:numId="734" w16cid:durableId="1315137634">
    <w:abstractNumId w:val="1403"/>
  </w:num>
  <w:num w:numId="735" w16cid:durableId="1056050727">
    <w:abstractNumId w:val="1013"/>
  </w:num>
  <w:num w:numId="736" w16cid:durableId="1952007058">
    <w:abstractNumId w:val="341"/>
  </w:num>
  <w:num w:numId="737" w16cid:durableId="914703833">
    <w:abstractNumId w:val="65"/>
  </w:num>
  <w:num w:numId="738" w16cid:durableId="354696541">
    <w:abstractNumId w:val="1231"/>
  </w:num>
  <w:num w:numId="739" w16cid:durableId="1945726236">
    <w:abstractNumId w:val="792"/>
  </w:num>
  <w:num w:numId="740" w16cid:durableId="577637999">
    <w:abstractNumId w:val="1105"/>
  </w:num>
  <w:num w:numId="741" w16cid:durableId="656692347">
    <w:abstractNumId w:val="1496"/>
  </w:num>
  <w:num w:numId="742" w16cid:durableId="1693917899">
    <w:abstractNumId w:val="740"/>
  </w:num>
  <w:num w:numId="743" w16cid:durableId="958881521">
    <w:abstractNumId w:val="1588"/>
  </w:num>
  <w:num w:numId="744" w16cid:durableId="1080639379">
    <w:abstractNumId w:val="1349"/>
  </w:num>
  <w:num w:numId="745" w16cid:durableId="59984267">
    <w:abstractNumId w:val="1725"/>
  </w:num>
  <w:num w:numId="746" w16cid:durableId="1501432105">
    <w:abstractNumId w:val="1377"/>
  </w:num>
  <w:num w:numId="747" w16cid:durableId="1480877520">
    <w:abstractNumId w:val="1674"/>
  </w:num>
  <w:num w:numId="748" w16cid:durableId="516895664">
    <w:abstractNumId w:val="1505"/>
  </w:num>
  <w:num w:numId="749" w16cid:durableId="1543596019">
    <w:abstractNumId w:val="195"/>
  </w:num>
  <w:num w:numId="750" w16cid:durableId="850949711">
    <w:abstractNumId w:val="1124"/>
  </w:num>
  <w:num w:numId="751" w16cid:durableId="255943897">
    <w:abstractNumId w:val="404"/>
  </w:num>
  <w:num w:numId="752" w16cid:durableId="2082170672">
    <w:abstractNumId w:val="1766"/>
  </w:num>
  <w:num w:numId="753" w16cid:durableId="1581212220">
    <w:abstractNumId w:val="578"/>
  </w:num>
  <w:num w:numId="754" w16cid:durableId="856042187">
    <w:abstractNumId w:val="544"/>
  </w:num>
  <w:num w:numId="755" w16cid:durableId="1111244012">
    <w:abstractNumId w:val="582"/>
  </w:num>
  <w:num w:numId="756" w16cid:durableId="2039773281">
    <w:abstractNumId w:val="1473"/>
  </w:num>
  <w:num w:numId="757" w16cid:durableId="771709225">
    <w:abstractNumId w:val="31"/>
  </w:num>
  <w:num w:numId="758" w16cid:durableId="134180496">
    <w:abstractNumId w:val="1993"/>
  </w:num>
  <w:num w:numId="759" w16cid:durableId="1735545141">
    <w:abstractNumId w:val="1980"/>
  </w:num>
  <w:num w:numId="760" w16cid:durableId="383796319">
    <w:abstractNumId w:val="1772"/>
  </w:num>
  <w:num w:numId="761" w16cid:durableId="611131291">
    <w:abstractNumId w:val="1834"/>
  </w:num>
  <w:num w:numId="762" w16cid:durableId="1579747729">
    <w:abstractNumId w:val="1214"/>
  </w:num>
  <w:num w:numId="763" w16cid:durableId="251814346">
    <w:abstractNumId w:val="1356"/>
  </w:num>
  <w:num w:numId="764" w16cid:durableId="2062441818">
    <w:abstractNumId w:val="1082"/>
  </w:num>
  <w:num w:numId="765" w16cid:durableId="1435900114">
    <w:abstractNumId w:val="1568"/>
  </w:num>
  <w:num w:numId="766" w16cid:durableId="1957517969">
    <w:abstractNumId w:val="1313"/>
  </w:num>
  <w:num w:numId="767" w16cid:durableId="460004694">
    <w:abstractNumId w:val="1099"/>
  </w:num>
  <w:num w:numId="768" w16cid:durableId="1523013884">
    <w:abstractNumId w:val="1068"/>
  </w:num>
  <w:num w:numId="769" w16cid:durableId="1869566410">
    <w:abstractNumId w:val="1339"/>
  </w:num>
  <w:num w:numId="770" w16cid:durableId="818545051">
    <w:abstractNumId w:val="1191"/>
  </w:num>
  <w:num w:numId="771" w16cid:durableId="328293568">
    <w:abstractNumId w:val="493"/>
  </w:num>
  <w:num w:numId="772" w16cid:durableId="122165336">
    <w:abstractNumId w:val="1708"/>
  </w:num>
  <w:num w:numId="773" w16cid:durableId="497113497">
    <w:abstractNumId w:val="161"/>
  </w:num>
  <w:num w:numId="774" w16cid:durableId="1491023773">
    <w:abstractNumId w:val="1088"/>
  </w:num>
  <w:num w:numId="775" w16cid:durableId="1232884844">
    <w:abstractNumId w:val="1847"/>
  </w:num>
  <w:num w:numId="776" w16cid:durableId="711537969">
    <w:abstractNumId w:val="160"/>
  </w:num>
  <w:num w:numId="777" w16cid:durableId="571426621">
    <w:abstractNumId w:val="824"/>
  </w:num>
  <w:num w:numId="778" w16cid:durableId="929503072">
    <w:abstractNumId w:val="1128"/>
  </w:num>
  <w:num w:numId="779" w16cid:durableId="1070735900">
    <w:abstractNumId w:val="1242"/>
  </w:num>
  <w:num w:numId="780" w16cid:durableId="1244876611">
    <w:abstractNumId w:val="128"/>
  </w:num>
  <w:num w:numId="781" w16cid:durableId="1013342">
    <w:abstractNumId w:val="1327"/>
  </w:num>
  <w:num w:numId="782" w16cid:durableId="1639148345">
    <w:abstractNumId w:val="646"/>
  </w:num>
  <w:num w:numId="783" w16cid:durableId="2110002302">
    <w:abstractNumId w:val="1693"/>
  </w:num>
  <w:num w:numId="784" w16cid:durableId="901520398">
    <w:abstractNumId w:val="1950"/>
  </w:num>
  <w:num w:numId="785" w16cid:durableId="1466853879">
    <w:abstractNumId w:val="1383"/>
  </w:num>
  <w:num w:numId="786" w16cid:durableId="560020133">
    <w:abstractNumId w:val="1409"/>
  </w:num>
  <w:num w:numId="787" w16cid:durableId="720595446">
    <w:abstractNumId w:val="344"/>
  </w:num>
  <w:num w:numId="788" w16cid:durableId="82994703">
    <w:abstractNumId w:val="1689"/>
  </w:num>
  <w:num w:numId="789" w16cid:durableId="951591769">
    <w:abstractNumId w:val="1074"/>
  </w:num>
  <w:num w:numId="790" w16cid:durableId="374544488">
    <w:abstractNumId w:val="263"/>
  </w:num>
  <w:num w:numId="791" w16cid:durableId="2077168645">
    <w:abstractNumId w:val="1414"/>
  </w:num>
  <w:num w:numId="792" w16cid:durableId="565068581">
    <w:abstractNumId w:val="487"/>
  </w:num>
  <w:num w:numId="793" w16cid:durableId="2051487120">
    <w:abstractNumId w:val="1811"/>
  </w:num>
  <w:num w:numId="794" w16cid:durableId="2021857195">
    <w:abstractNumId w:val="1705"/>
  </w:num>
  <w:num w:numId="795" w16cid:durableId="1539855969">
    <w:abstractNumId w:val="299"/>
  </w:num>
  <w:num w:numId="796" w16cid:durableId="2037077100">
    <w:abstractNumId w:val="1181"/>
  </w:num>
  <w:num w:numId="797" w16cid:durableId="1093622633">
    <w:abstractNumId w:val="1889"/>
  </w:num>
  <w:num w:numId="798" w16cid:durableId="1040322232">
    <w:abstractNumId w:val="379"/>
  </w:num>
  <w:num w:numId="799" w16cid:durableId="2122912743">
    <w:abstractNumId w:val="1140"/>
  </w:num>
  <w:num w:numId="800" w16cid:durableId="116291305">
    <w:abstractNumId w:val="516"/>
  </w:num>
  <w:num w:numId="801" w16cid:durableId="142354611">
    <w:abstractNumId w:val="208"/>
  </w:num>
  <w:num w:numId="802" w16cid:durableId="2131122566">
    <w:abstractNumId w:val="1170"/>
  </w:num>
  <w:num w:numId="803" w16cid:durableId="545878572">
    <w:abstractNumId w:val="1115"/>
  </w:num>
  <w:num w:numId="804" w16cid:durableId="705714778">
    <w:abstractNumId w:val="1073"/>
  </w:num>
  <w:num w:numId="805" w16cid:durableId="1081026449">
    <w:abstractNumId w:val="1315"/>
  </w:num>
  <w:num w:numId="806" w16cid:durableId="1795830635">
    <w:abstractNumId w:val="198"/>
  </w:num>
  <w:num w:numId="807" w16cid:durableId="19014929">
    <w:abstractNumId w:val="492"/>
  </w:num>
  <w:num w:numId="808" w16cid:durableId="1896965576">
    <w:abstractNumId w:val="79"/>
  </w:num>
  <w:num w:numId="809" w16cid:durableId="133719222">
    <w:abstractNumId w:val="1227"/>
  </w:num>
  <w:num w:numId="810" w16cid:durableId="201288340">
    <w:abstractNumId w:val="725"/>
  </w:num>
  <w:num w:numId="811" w16cid:durableId="533034359">
    <w:abstractNumId w:val="81"/>
  </w:num>
  <w:num w:numId="812" w16cid:durableId="1587879221">
    <w:abstractNumId w:val="357"/>
  </w:num>
  <w:num w:numId="813" w16cid:durableId="1323778659">
    <w:abstractNumId w:val="1528"/>
  </w:num>
  <w:num w:numId="814" w16cid:durableId="893733626">
    <w:abstractNumId w:val="235"/>
  </w:num>
  <w:num w:numId="815" w16cid:durableId="954403799">
    <w:abstractNumId w:val="1311"/>
  </w:num>
  <w:num w:numId="816" w16cid:durableId="723867961">
    <w:abstractNumId w:val="129"/>
  </w:num>
  <w:num w:numId="817" w16cid:durableId="1323852684">
    <w:abstractNumId w:val="852"/>
  </w:num>
  <w:num w:numId="818" w16cid:durableId="942032279">
    <w:abstractNumId w:val="382"/>
  </w:num>
  <w:num w:numId="819" w16cid:durableId="734813123">
    <w:abstractNumId w:val="88"/>
  </w:num>
  <w:num w:numId="820" w16cid:durableId="1338076701">
    <w:abstractNumId w:val="1126"/>
  </w:num>
  <w:num w:numId="821" w16cid:durableId="1051878586">
    <w:abstractNumId w:val="1076"/>
  </w:num>
  <w:num w:numId="822" w16cid:durableId="1558202745">
    <w:abstractNumId w:val="915"/>
  </w:num>
  <w:num w:numId="823" w16cid:durableId="482310181">
    <w:abstractNumId w:val="1534"/>
  </w:num>
  <w:num w:numId="824" w16cid:durableId="1036396706">
    <w:abstractNumId w:val="754"/>
  </w:num>
  <w:num w:numId="825" w16cid:durableId="261030252">
    <w:abstractNumId w:val="258"/>
  </w:num>
  <w:num w:numId="826" w16cid:durableId="346908319">
    <w:abstractNumId w:val="1688"/>
  </w:num>
  <w:num w:numId="827" w16cid:durableId="1898391351">
    <w:abstractNumId w:val="191"/>
  </w:num>
  <w:num w:numId="828" w16cid:durableId="1555039585">
    <w:abstractNumId w:val="1994"/>
  </w:num>
  <w:num w:numId="829" w16cid:durableId="1175999676">
    <w:abstractNumId w:val="1515"/>
  </w:num>
  <w:num w:numId="830" w16cid:durableId="970210538">
    <w:abstractNumId w:val="280"/>
  </w:num>
  <w:num w:numId="831" w16cid:durableId="308629097">
    <w:abstractNumId w:val="284"/>
  </w:num>
  <w:num w:numId="832" w16cid:durableId="1721125236">
    <w:abstractNumId w:val="270"/>
  </w:num>
  <w:num w:numId="833" w16cid:durableId="381681946">
    <w:abstractNumId w:val="716"/>
  </w:num>
  <w:num w:numId="834" w16cid:durableId="1587376467">
    <w:abstractNumId w:val="773"/>
  </w:num>
  <w:num w:numId="835" w16cid:durableId="270867991">
    <w:abstractNumId w:val="1363"/>
  </w:num>
  <w:num w:numId="836" w16cid:durableId="743650397">
    <w:abstractNumId w:val="1525"/>
  </w:num>
  <w:num w:numId="837" w16cid:durableId="780564005">
    <w:abstractNumId w:val="1173"/>
  </w:num>
  <w:num w:numId="838" w16cid:durableId="931166641">
    <w:abstractNumId w:val="1566"/>
  </w:num>
  <w:num w:numId="839" w16cid:durableId="1298602731">
    <w:abstractNumId w:val="895"/>
  </w:num>
  <w:num w:numId="840" w16cid:durableId="985276311">
    <w:abstractNumId w:val="337"/>
  </w:num>
  <w:num w:numId="841" w16cid:durableId="1466123389">
    <w:abstractNumId w:val="581"/>
  </w:num>
  <w:num w:numId="842" w16cid:durableId="904220847">
    <w:abstractNumId w:val="136"/>
  </w:num>
  <w:num w:numId="843" w16cid:durableId="124350052">
    <w:abstractNumId w:val="1053"/>
  </w:num>
  <w:num w:numId="844" w16cid:durableId="531843917">
    <w:abstractNumId w:val="1603"/>
  </w:num>
  <w:num w:numId="845" w16cid:durableId="688221701">
    <w:abstractNumId w:val="1872"/>
  </w:num>
  <w:num w:numId="846" w16cid:durableId="1052657622">
    <w:abstractNumId w:val="1308"/>
  </w:num>
  <w:num w:numId="847" w16cid:durableId="1429962740">
    <w:abstractNumId w:val="1520"/>
  </w:num>
  <w:num w:numId="848" w16cid:durableId="978727105">
    <w:abstractNumId w:val="735"/>
  </w:num>
  <w:num w:numId="849" w16cid:durableId="189733099">
    <w:abstractNumId w:val="243"/>
  </w:num>
  <w:num w:numId="850" w16cid:durableId="1627854265">
    <w:abstractNumId w:val="782"/>
  </w:num>
  <w:num w:numId="851" w16cid:durableId="158666335">
    <w:abstractNumId w:val="933"/>
  </w:num>
  <w:num w:numId="852" w16cid:durableId="1061252906">
    <w:abstractNumId w:val="585"/>
  </w:num>
  <w:num w:numId="853" w16cid:durableId="1878082180">
    <w:abstractNumId w:val="1333"/>
  </w:num>
  <w:num w:numId="854" w16cid:durableId="915213359">
    <w:abstractNumId w:val="1492"/>
  </w:num>
  <w:num w:numId="855" w16cid:durableId="1937132456">
    <w:abstractNumId w:val="1953"/>
  </w:num>
  <w:num w:numId="856" w16cid:durableId="455102994">
    <w:abstractNumId w:val="1583"/>
  </w:num>
  <w:num w:numId="857" w16cid:durableId="298607322">
    <w:abstractNumId w:val="383"/>
  </w:num>
  <w:num w:numId="858" w16cid:durableId="76942490">
    <w:abstractNumId w:val="233"/>
  </w:num>
  <w:num w:numId="859" w16cid:durableId="1097365962">
    <w:abstractNumId w:val="694"/>
  </w:num>
  <w:num w:numId="860" w16cid:durableId="1658875469">
    <w:abstractNumId w:val="141"/>
  </w:num>
  <w:num w:numId="861" w16cid:durableId="489907345">
    <w:abstractNumId w:val="809"/>
  </w:num>
  <w:num w:numId="862" w16cid:durableId="2137749115">
    <w:abstractNumId w:val="812"/>
  </w:num>
  <w:num w:numId="863" w16cid:durableId="1483736683">
    <w:abstractNumId w:val="840"/>
  </w:num>
  <w:num w:numId="864" w16cid:durableId="126821778">
    <w:abstractNumId w:val="387"/>
  </w:num>
  <w:num w:numId="865" w16cid:durableId="1749494548">
    <w:abstractNumId w:val="1442"/>
  </w:num>
  <w:num w:numId="866" w16cid:durableId="2005544598">
    <w:abstractNumId w:val="1944"/>
  </w:num>
  <w:num w:numId="867" w16cid:durableId="1208031215">
    <w:abstractNumId w:val="1310"/>
  </w:num>
  <w:num w:numId="868" w16cid:durableId="408235001">
    <w:abstractNumId w:val="881"/>
  </w:num>
  <w:num w:numId="869" w16cid:durableId="306282297">
    <w:abstractNumId w:val="676"/>
  </w:num>
  <w:num w:numId="870" w16cid:durableId="1782677183">
    <w:abstractNumId w:val="684"/>
  </w:num>
  <w:num w:numId="871" w16cid:durableId="1929196046">
    <w:abstractNumId w:val="123"/>
  </w:num>
  <w:num w:numId="872" w16cid:durableId="960264792">
    <w:abstractNumId w:val="893"/>
  </w:num>
  <w:num w:numId="873" w16cid:durableId="46489327">
    <w:abstractNumId w:val="59"/>
  </w:num>
  <w:num w:numId="874" w16cid:durableId="784932960">
    <w:abstractNumId w:val="831"/>
  </w:num>
  <w:num w:numId="875" w16cid:durableId="414665140">
    <w:abstractNumId w:val="1027"/>
  </w:num>
  <w:num w:numId="876" w16cid:durableId="1835610227">
    <w:abstractNumId w:val="318"/>
  </w:num>
  <w:num w:numId="877" w16cid:durableId="451749897">
    <w:abstractNumId w:val="1427"/>
  </w:num>
  <w:num w:numId="878" w16cid:durableId="1898396250">
    <w:abstractNumId w:val="90"/>
  </w:num>
  <w:num w:numId="879" w16cid:durableId="478110832">
    <w:abstractNumId w:val="1024"/>
  </w:num>
  <w:num w:numId="880" w16cid:durableId="1354112324">
    <w:abstractNumId w:val="288"/>
  </w:num>
  <w:num w:numId="881" w16cid:durableId="1404138118">
    <w:abstractNumId w:val="450"/>
  </w:num>
  <w:num w:numId="882" w16cid:durableId="607205103">
    <w:abstractNumId w:val="1267"/>
  </w:num>
  <w:num w:numId="883" w16cid:durableId="528615527">
    <w:abstractNumId w:val="1036"/>
  </w:num>
  <w:num w:numId="884" w16cid:durableId="1276526215">
    <w:abstractNumId w:val="1903"/>
  </w:num>
  <w:num w:numId="885" w16cid:durableId="2041204265">
    <w:abstractNumId w:val="1109"/>
  </w:num>
  <w:num w:numId="886" w16cid:durableId="546576516">
    <w:abstractNumId w:val="27"/>
  </w:num>
  <w:num w:numId="887" w16cid:durableId="503713983">
    <w:abstractNumId w:val="965"/>
  </w:num>
  <w:num w:numId="888" w16cid:durableId="1521968540">
    <w:abstractNumId w:val="1761"/>
  </w:num>
  <w:num w:numId="889" w16cid:durableId="976253996">
    <w:abstractNumId w:val="760"/>
  </w:num>
  <w:num w:numId="890" w16cid:durableId="2062747835">
    <w:abstractNumId w:val="666"/>
  </w:num>
  <w:num w:numId="891" w16cid:durableId="1573007942">
    <w:abstractNumId w:val="1722"/>
  </w:num>
  <w:num w:numId="892" w16cid:durableId="622732374">
    <w:abstractNumId w:val="1040"/>
  </w:num>
  <w:num w:numId="893" w16cid:durableId="396589577">
    <w:abstractNumId w:val="502"/>
  </w:num>
  <w:num w:numId="894" w16cid:durableId="2056468773">
    <w:abstractNumId w:val="121"/>
  </w:num>
  <w:num w:numId="895" w16cid:durableId="395326219">
    <w:abstractNumId w:val="745"/>
  </w:num>
  <w:num w:numId="896" w16cid:durableId="375012164">
    <w:abstractNumId w:val="308"/>
  </w:num>
  <w:num w:numId="897" w16cid:durableId="808205395">
    <w:abstractNumId w:val="1045"/>
  </w:num>
  <w:num w:numId="898" w16cid:durableId="1920480379">
    <w:abstractNumId w:val="1658"/>
  </w:num>
  <w:num w:numId="899" w16cid:durableId="1624537827">
    <w:abstractNumId w:val="41"/>
  </w:num>
  <w:num w:numId="900" w16cid:durableId="56906470">
    <w:abstractNumId w:val="1029"/>
  </w:num>
  <w:num w:numId="901" w16cid:durableId="1551380863">
    <w:abstractNumId w:val="1781"/>
  </w:num>
  <w:num w:numId="902" w16cid:durableId="639381716">
    <w:abstractNumId w:val="184"/>
  </w:num>
  <w:num w:numId="903" w16cid:durableId="457728167">
    <w:abstractNumId w:val="1739"/>
  </w:num>
  <w:num w:numId="904" w16cid:durableId="290789835">
    <w:abstractNumId w:val="1117"/>
  </w:num>
  <w:num w:numId="905" w16cid:durableId="1130628218">
    <w:abstractNumId w:val="1787"/>
  </w:num>
  <w:num w:numId="906" w16cid:durableId="292685095">
    <w:abstractNumId w:val="1784"/>
  </w:num>
  <w:num w:numId="907" w16cid:durableId="862405933">
    <w:abstractNumId w:val="1365"/>
  </w:num>
  <w:num w:numId="908" w16cid:durableId="1742681218">
    <w:abstractNumId w:val="671"/>
  </w:num>
  <w:num w:numId="909" w16cid:durableId="322198667">
    <w:abstractNumId w:val="1918"/>
  </w:num>
  <w:num w:numId="910" w16cid:durableId="437722250">
    <w:abstractNumId w:val="500"/>
  </w:num>
  <w:num w:numId="911" w16cid:durableId="2132045077">
    <w:abstractNumId w:val="350"/>
  </w:num>
  <w:num w:numId="912" w16cid:durableId="1223178572">
    <w:abstractNumId w:val="1898"/>
  </w:num>
  <w:num w:numId="913" w16cid:durableId="2022506827">
    <w:abstractNumId w:val="1527"/>
  </w:num>
  <w:num w:numId="914" w16cid:durableId="1862355939">
    <w:abstractNumId w:val="1545"/>
  </w:num>
  <w:num w:numId="915" w16cid:durableId="167258398">
    <w:abstractNumId w:val="872"/>
  </w:num>
  <w:num w:numId="916" w16cid:durableId="397628000">
    <w:abstractNumId w:val="1611"/>
  </w:num>
  <w:num w:numId="917" w16cid:durableId="1329358956">
    <w:abstractNumId w:val="12"/>
  </w:num>
  <w:num w:numId="918" w16cid:durableId="1240866943">
    <w:abstractNumId w:val="1851"/>
  </w:num>
  <w:num w:numId="919" w16cid:durableId="1804930178">
    <w:abstractNumId w:val="1853"/>
  </w:num>
  <w:num w:numId="920" w16cid:durableId="2005861710">
    <w:abstractNumId w:val="1326"/>
  </w:num>
  <w:num w:numId="921" w16cid:durableId="1230461824">
    <w:abstractNumId w:val="1087"/>
  </w:num>
  <w:num w:numId="922" w16cid:durableId="451247764">
    <w:abstractNumId w:val="217"/>
  </w:num>
  <w:num w:numId="923" w16cid:durableId="85659573">
    <w:abstractNumId w:val="109"/>
  </w:num>
  <w:num w:numId="924" w16cid:durableId="1869444581">
    <w:abstractNumId w:val="839"/>
  </w:num>
  <w:num w:numId="925" w16cid:durableId="1933539927">
    <w:abstractNumId w:val="369"/>
  </w:num>
  <w:num w:numId="926" w16cid:durableId="1031536956">
    <w:abstractNumId w:val="868"/>
  </w:num>
  <w:num w:numId="927" w16cid:durableId="1439526632">
    <w:abstractNumId w:val="463"/>
  </w:num>
  <w:num w:numId="928" w16cid:durableId="644429118">
    <w:abstractNumId w:val="220"/>
  </w:num>
  <w:num w:numId="929" w16cid:durableId="507716922">
    <w:abstractNumId w:val="1038"/>
  </w:num>
  <w:num w:numId="930" w16cid:durableId="1179613743">
    <w:abstractNumId w:val="183"/>
  </w:num>
  <w:num w:numId="931" w16cid:durableId="844784408">
    <w:abstractNumId w:val="254"/>
  </w:num>
  <w:num w:numId="932" w16cid:durableId="1826118769">
    <w:abstractNumId w:val="742"/>
  </w:num>
  <w:num w:numId="933" w16cid:durableId="1090275468">
    <w:abstractNumId w:val="190"/>
  </w:num>
  <w:num w:numId="934" w16cid:durableId="459350410">
    <w:abstractNumId w:val="1187"/>
  </w:num>
  <w:num w:numId="935" w16cid:durableId="1041829399">
    <w:abstractNumId w:val="1860"/>
  </w:num>
  <w:num w:numId="936" w16cid:durableId="1161122326">
    <w:abstractNumId w:val="864"/>
  </w:num>
  <w:num w:numId="937" w16cid:durableId="974258480">
    <w:abstractNumId w:val="1575"/>
  </w:num>
  <w:num w:numId="938" w16cid:durableId="1787848766">
    <w:abstractNumId w:val="1587"/>
  </w:num>
  <w:num w:numId="939" w16cid:durableId="976422168">
    <w:abstractNumId w:val="71"/>
  </w:num>
  <w:num w:numId="940" w16cid:durableId="418142045">
    <w:abstractNumId w:val="384"/>
  </w:num>
  <w:num w:numId="941" w16cid:durableId="830027364">
    <w:abstractNumId w:val="1462"/>
  </w:num>
  <w:num w:numId="942" w16cid:durableId="1020012038">
    <w:abstractNumId w:val="648"/>
  </w:num>
  <w:num w:numId="943" w16cid:durableId="1209490427">
    <w:abstractNumId w:val="1119"/>
  </w:num>
  <w:num w:numId="944" w16cid:durableId="1361201952">
    <w:abstractNumId w:val="127"/>
  </w:num>
  <w:num w:numId="945" w16cid:durableId="845167559">
    <w:abstractNumId w:val="1792"/>
  </w:num>
  <w:num w:numId="946" w16cid:durableId="1558204765">
    <w:abstractNumId w:val="1988"/>
  </w:num>
  <w:num w:numId="947" w16cid:durableId="1724789385">
    <w:abstractNumId w:val="766"/>
  </w:num>
  <w:num w:numId="948" w16cid:durableId="1624770775">
    <w:abstractNumId w:val="1368"/>
  </w:num>
  <w:num w:numId="949" w16cid:durableId="53629506">
    <w:abstractNumId w:val="1521"/>
  </w:num>
  <w:num w:numId="950" w16cid:durableId="9570929">
    <w:abstractNumId w:val="1171"/>
  </w:num>
  <w:num w:numId="951" w16cid:durableId="1490753994">
    <w:abstractNumId w:val="1485"/>
  </w:num>
  <w:num w:numId="952" w16cid:durableId="669528433">
    <w:abstractNumId w:val="67"/>
  </w:num>
  <w:num w:numId="953" w16cid:durableId="2079087288">
    <w:abstractNumId w:val="6"/>
  </w:num>
  <w:num w:numId="954" w16cid:durableId="881743475">
    <w:abstractNumId w:val="1737"/>
  </w:num>
  <w:num w:numId="955" w16cid:durableId="1919748076">
    <w:abstractNumId w:val="1044"/>
  </w:num>
  <w:num w:numId="956" w16cid:durableId="128597154">
    <w:abstractNumId w:val="16"/>
  </w:num>
  <w:num w:numId="957" w16cid:durableId="707070714">
    <w:abstractNumId w:val="1928"/>
  </w:num>
  <w:num w:numId="958" w16cid:durableId="121002543">
    <w:abstractNumId w:val="1102"/>
  </w:num>
  <w:num w:numId="959" w16cid:durableId="1031299800">
    <w:abstractNumId w:val="1805"/>
  </w:num>
  <w:num w:numId="960" w16cid:durableId="510489301">
    <w:abstractNumId w:val="1483"/>
  </w:num>
  <w:num w:numId="961" w16cid:durableId="1177160337">
    <w:abstractNumId w:val="762"/>
  </w:num>
  <w:num w:numId="962" w16cid:durableId="1335843159">
    <w:abstractNumId w:val="196"/>
  </w:num>
  <w:num w:numId="963" w16cid:durableId="780228317">
    <w:abstractNumId w:val="616"/>
  </w:num>
  <w:num w:numId="964" w16cid:durableId="1058480731">
    <w:abstractNumId w:val="63"/>
  </w:num>
  <w:num w:numId="965" w16cid:durableId="867722142">
    <w:abstractNumId w:val="1467"/>
  </w:num>
  <w:num w:numId="966" w16cid:durableId="985206402">
    <w:abstractNumId w:val="18"/>
  </w:num>
  <w:num w:numId="967" w16cid:durableId="1385444428">
    <w:abstractNumId w:val="37"/>
  </w:num>
  <w:num w:numId="968" w16cid:durableId="6101259">
    <w:abstractNumId w:val="1433"/>
  </w:num>
  <w:num w:numId="969" w16cid:durableId="1992171075">
    <w:abstractNumId w:val="526"/>
  </w:num>
  <w:num w:numId="970" w16cid:durableId="424963324">
    <w:abstractNumId w:val="1415"/>
  </w:num>
  <w:num w:numId="971" w16cid:durableId="1758400366">
    <w:abstractNumId w:val="626"/>
  </w:num>
  <w:num w:numId="972" w16cid:durableId="225340431">
    <w:abstractNumId w:val="478"/>
  </w:num>
  <w:num w:numId="973" w16cid:durableId="1962035368">
    <w:abstractNumId w:val="25"/>
  </w:num>
  <w:num w:numId="974" w16cid:durableId="1510829512">
    <w:abstractNumId w:val="617"/>
  </w:num>
  <w:num w:numId="975" w16cid:durableId="141582778">
    <w:abstractNumId w:val="1557"/>
  </w:num>
  <w:num w:numId="976" w16cid:durableId="1759399371">
    <w:abstractNumId w:val="1164"/>
  </w:num>
  <w:num w:numId="977" w16cid:durableId="1481003147">
    <w:abstractNumId w:val="1261"/>
  </w:num>
  <w:num w:numId="978" w16cid:durableId="1254391228">
    <w:abstractNumId w:val="20"/>
  </w:num>
  <w:num w:numId="979" w16cid:durableId="2143845500">
    <w:abstractNumId w:val="1961"/>
  </w:num>
  <w:num w:numId="980" w16cid:durableId="1747996339">
    <w:abstractNumId w:val="888"/>
  </w:num>
  <w:num w:numId="981" w16cid:durableId="757167177">
    <w:abstractNumId w:val="810"/>
  </w:num>
  <w:num w:numId="982" w16cid:durableId="1505165490">
    <w:abstractNumId w:val="556"/>
  </w:num>
  <w:num w:numId="983" w16cid:durableId="452215006">
    <w:abstractNumId w:val="1158"/>
  </w:num>
  <w:num w:numId="984" w16cid:durableId="1987930985">
    <w:abstractNumId w:val="339"/>
  </w:num>
  <w:num w:numId="985" w16cid:durableId="1037121172">
    <w:abstractNumId w:val="749"/>
  </w:num>
  <w:num w:numId="986" w16cid:durableId="1900289973">
    <w:abstractNumId w:val="1177"/>
  </w:num>
  <w:num w:numId="987" w16cid:durableId="1732386927">
    <w:abstractNumId w:val="1786"/>
  </w:num>
  <w:num w:numId="988" w16cid:durableId="1671711193">
    <w:abstractNumId w:val="554"/>
  </w:num>
  <w:num w:numId="989" w16cid:durableId="8412238">
    <w:abstractNumId w:val="218"/>
  </w:num>
  <w:num w:numId="990" w16cid:durableId="346713863">
    <w:abstractNumId w:val="825"/>
  </w:num>
  <w:num w:numId="991" w16cid:durableId="1681422943">
    <w:abstractNumId w:val="2003"/>
  </w:num>
  <w:num w:numId="992" w16cid:durableId="725490266">
    <w:abstractNumId w:val="54"/>
  </w:num>
  <w:num w:numId="993" w16cid:durableId="1403599290">
    <w:abstractNumId w:val="1814"/>
  </w:num>
  <w:num w:numId="994" w16cid:durableId="381517344">
    <w:abstractNumId w:val="135"/>
  </w:num>
  <w:num w:numId="995" w16cid:durableId="1355963528">
    <w:abstractNumId w:val="1216"/>
  </w:num>
  <w:num w:numId="996" w16cid:durableId="803694629">
    <w:abstractNumId w:val="94"/>
  </w:num>
  <w:num w:numId="997" w16cid:durableId="1162043547">
    <w:abstractNumId w:val="1518"/>
  </w:num>
  <w:num w:numId="998" w16cid:durableId="1497652025">
    <w:abstractNumId w:val="525"/>
  </w:num>
  <w:num w:numId="999" w16cid:durableId="557788554">
    <w:abstractNumId w:val="1354"/>
  </w:num>
  <w:num w:numId="1000" w16cid:durableId="1622030676">
    <w:abstractNumId w:val="922"/>
  </w:num>
  <w:num w:numId="1001" w16cid:durableId="1329672007">
    <w:abstractNumId w:val="1771"/>
  </w:num>
  <w:num w:numId="1002" w16cid:durableId="1016233858">
    <w:abstractNumId w:val="1589"/>
  </w:num>
  <w:num w:numId="1003" w16cid:durableId="1889950708">
    <w:abstractNumId w:val="19"/>
  </w:num>
  <w:num w:numId="1004" w16cid:durableId="296842627">
    <w:abstractNumId w:val="1554"/>
  </w:num>
  <w:num w:numId="1005" w16cid:durableId="242110004">
    <w:abstractNumId w:val="967"/>
  </w:num>
  <w:num w:numId="1006" w16cid:durableId="1220751241">
    <w:abstractNumId w:val="1765"/>
  </w:num>
  <w:num w:numId="1007" w16cid:durableId="138420690">
    <w:abstractNumId w:val="1441"/>
  </w:num>
  <w:num w:numId="1008" w16cid:durableId="43647639">
    <w:abstractNumId w:val="178"/>
  </w:num>
  <w:num w:numId="1009" w16cid:durableId="2081754693">
    <w:abstractNumId w:val="1347"/>
  </w:num>
  <w:num w:numId="1010" w16cid:durableId="1318995684">
    <w:abstractNumId w:val="1172"/>
  </w:num>
  <w:num w:numId="1011" w16cid:durableId="180633119">
    <w:abstractNumId w:val="328"/>
  </w:num>
  <w:num w:numId="1012" w16cid:durableId="644774015">
    <w:abstractNumId w:val="275"/>
  </w:num>
  <w:num w:numId="1013" w16cid:durableId="2031223600">
    <w:abstractNumId w:val="1876"/>
  </w:num>
  <w:num w:numId="1014" w16cid:durableId="998000391">
    <w:abstractNumId w:val="1916"/>
  </w:num>
  <w:num w:numId="1015" w16cid:durableId="380910969">
    <w:abstractNumId w:val="587"/>
  </w:num>
  <w:num w:numId="1016" w16cid:durableId="938878715">
    <w:abstractNumId w:val="271"/>
  </w:num>
  <w:num w:numId="1017" w16cid:durableId="1828396186">
    <w:abstractNumId w:val="853"/>
  </w:num>
  <w:num w:numId="1018" w16cid:durableId="864828162">
    <w:abstractNumId w:val="589"/>
  </w:num>
  <w:num w:numId="1019" w16cid:durableId="1775972986">
    <w:abstractNumId w:val="1677"/>
  </w:num>
  <w:num w:numId="1020" w16cid:durableId="114253175">
    <w:abstractNumId w:val="1077"/>
  </w:num>
  <w:num w:numId="1021" w16cid:durableId="946229468">
    <w:abstractNumId w:val="242"/>
  </w:num>
  <w:num w:numId="1022" w16cid:durableId="155540066">
    <w:abstractNumId w:val="624"/>
  </w:num>
  <w:num w:numId="1023" w16cid:durableId="283930460">
    <w:abstractNumId w:val="1384"/>
  </w:num>
  <w:num w:numId="1024" w16cid:durableId="108861040">
    <w:abstractNumId w:val="304"/>
  </w:num>
  <w:num w:numId="1025" w16cid:durableId="680546512">
    <w:abstractNumId w:val="689"/>
  </w:num>
  <w:num w:numId="1026" w16cid:durableId="1860972999">
    <w:abstractNumId w:val="405"/>
  </w:num>
  <w:num w:numId="1027" w16cid:durableId="1657344521">
    <w:abstractNumId w:val="862"/>
  </w:num>
  <w:num w:numId="1028" w16cid:durableId="785393683">
    <w:abstractNumId w:val="699"/>
  </w:num>
  <w:num w:numId="1029" w16cid:durableId="2064399762">
    <w:abstractNumId w:val="21"/>
  </w:num>
  <w:num w:numId="1030" w16cid:durableId="1268081714">
    <w:abstractNumId w:val="430"/>
  </w:num>
  <w:num w:numId="1031" w16cid:durableId="2085907141">
    <w:abstractNumId w:val="770"/>
  </w:num>
  <w:num w:numId="1032" w16cid:durableId="1437822592">
    <w:abstractNumId w:val="1061"/>
  </w:num>
  <w:num w:numId="1033" w16cid:durableId="229001359">
    <w:abstractNumId w:val="972"/>
  </w:num>
  <w:num w:numId="1034" w16cid:durableId="631712651">
    <w:abstractNumId w:val="943"/>
  </w:num>
  <w:num w:numId="1035" w16cid:durableId="87652522">
    <w:abstractNumId w:val="1420"/>
  </w:num>
  <w:num w:numId="1036" w16cid:durableId="1959337119">
    <w:abstractNumId w:val="551"/>
  </w:num>
  <w:num w:numId="1037" w16cid:durableId="2036348717">
    <w:abstractNumId w:val="1584"/>
  </w:num>
  <w:num w:numId="1038" w16cid:durableId="565993851">
    <w:abstractNumId w:val="361"/>
  </w:num>
  <w:num w:numId="1039" w16cid:durableId="1489251916">
    <w:abstractNumId w:val="718"/>
  </w:num>
  <w:num w:numId="1040" w16cid:durableId="2146923148">
    <w:abstractNumId w:val="606"/>
  </w:num>
  <w:num w:numId="1041" w16cid:durableId="182474214">
    <w:abstractNumId w:val="2"/>
  </w:num>
  <w:num w:numId="1042" w16cid:durableId="251937952">
    <w:abstractNumId w:val="312"/>
  </w:num>
  <w:num w:numId="1043" w16cid:durableId="388110453">
    <w:abstractNumId w:val="1180"/>
  </w:num>
  <w:num w:numId="1044" w16cid:durableId="667368277">
    <w:abstractNumId w:val="1756"/>
  </w:num>
  <w:num w:numId="1045" w16cid:durableId="204559048">
    <w:abstractNumId w:val="1958"/>
  </w:num>
  <w:num w:numId="1046" w16cid:durableId="1325278552">
    <w:abstractNumId w:val="706"/>
  </w:num>
  <w:num w:numId="1047" w16cid:durableId="1003629028">
    <w:abstractNumId w:val="949"/>
  </w:num>
  <w:num w:numId="1048" w16cid:durableId="397166426">
    <w:abstractNumId w:val="181"/>
  </w:num>
  <w:num w:numId="1049" w16cid:durableId="1027176851">
    <w:abstractNumId w:val="1679"/>
  </w:num>
  <w:num w:numId="1050" w16cid:durableId="1423723119">
    <w:abstractNumId w:val="1031"/>
  </w:num>
  <w:num w:numId="1051" w16cid:durableId="126626132">
    <w:abstractNumId w:val="737"/>
  </w:num>
  <w:num w:numId="1052" w16cid:durableId="1953241929">
    <w:abstractNumId w:val="477"/>
  </w:num>
  <w:num w:numId="1053" w16cid:durableId="1774470754">
    <w:abstractNumId w:val="1862"/>
  </w:num>
  <w:num w:numId="1054" w16cid:durableId="749889124">
    <w:abstractNumId w:val="1022"/>
  </w:num>
  <w:num w:numId="1055" w16cid:durableId="1242717031">
    <w:abstractNumId w:val="1142"/>
  </w:num>
  <w:num w:numId="1056" w16cid:durableId="1166285005">
    <w:abstractNumId w:val="875"/>
  </w:num>
  <w:num w:numId="1057" w16cid:durableId="1927810054">
    <w:abstractNumId w:val="1309"/>
  </w:num>
  <w:num w:numId="1058" w16cid:durableId="2072149141">
    <w:abstractNumId w:val="1165"/>
  </w:num>
  <w:num w:numId="1059" w16cid:durableId="835338670">
    <w:abstractNumId w:val="1887"/>
  </w:num>
  <w:num w:numId="1060" w16cid:durableId="2140996337">
    <w:abstractNumId w:val="1616"/>
  </w:num>
  <w:num w:numId="1061" w16cid:durableId="2002461001">
    <w:abstractNumId w:val="107"/>
  </w:num>
  <w:num w:numId="1062" w16cid:durableId="1434865175">
    <w:abstractNumId w:val="756"/>
  </w:num>
  <w:num w:numId="1063" w16cid:durableId="479543524">
    <w:abstractNumId w:val="1255"/>
  </w:num>
  <w:num w:numId="1064" w16cid:durableId="242878203">
    <w:abstractNumId w:val="462"/>
  </w:num>
  <w:num w:numId="1065" w16cid:durableId="618532415">
    <w:abstractNumId w:val="1764"/>
  </w:num>
  <w:num w:numId="1066" w16cid:durableId="645008582">
    <w:abstractNumId w:val="1549"/>
  </w:num>
  <w:num w:numId="1067" w16cid:durableId="194469569">
    <w:abstractNumId w:val="224"/>
  </w:num>
  <w:num w:numId="1068" w16cid:durableId="1498231256">
    <w:abstractNumId w:val="1639"/>
  </w:num>
  <w:num w:numId="1069" w16cid:durableId="2633511">
    <w:abstractNumId w:val="435"/>
  </w:num>
  <w:num w:numId="1070" w16cid:durableId="132799549">
    <w:abstractNumId w:val="1954"/>
  </w:num>
  <w:num w:numId="1071" w16cid:durableId="645857379">
    <w:abstractNumId w:val="417"/>
  </w:num>
  <w:num w:numId="1072" w16cid:durableId="959263921">
    <w:abstractNumId w:val="395"/>
  </w:num>
  <w:num w:numId="1073" w16cid:durableId="1748723935">
    <w:abstractNumId w:val="1189"/>
  </w:num>
  <w:num w:numId="1074" w16cid:durableId="87625183">
    <w:abstractNumId w:val="628"/>
  </w:num>
  <w:num w:numId="1075" w16cid:durableId="689185432">
    <w:abstractNumId w:val="1239"/>
  </w:num>
  <w:num w:numId="1076" w16cid:durableId="1431925673">
    <w:abstractNumId w:val="1085"/>
  </w:num>
  <w:num w:numId="1077" w16cid:durableId="254440066">
    <w:abstractNumId w:val="945"/>
  </w:num>
  <w:num w:numId="1078" w16cid:durableId="805050910">
    <w:abstractNumId w:val="1438"/>
  </w:num>
  <w:num w:numId="1079" w16cid:durableId="1408696519">
    <w:abstractNumId w:val="150"/>
  </w:num>
  <w:num w:numId="1080" w16cid:durableId="234635454">
    <w:abstractNumId w:val="1538"/>
  </w:num>
  <w:num w:numId="1081" w16cid:durableId="1701737797">
    <w:abstractNumId w:val="1893"/>
  </w:num>
  <w:num w:numId="1082" w16cid:durableId="1944609431">
    <w:abstractNumId w:val="934"/>
  </w:num>
  <w:num w:numId="1083" w16cid:durableId="2133818397">
    <w:abstractNumId w:val="134"/>
  </w:num>
  <w:num w:numId="1084" w16cid:durableId="796610760">
    <w:abstractNumId w:val="325"/>
  </w:num>
  <w:num w:numId="1085" w16cid:durableId="249508760">
    <w:abstractNumId w:val="710"/>
  </w:num>
  <w:num w:numId="1086" w16cid:durableId="1162701745">
    <w:abstractNumId w:val="1744"/>
  </w:num>
  <w:num w:numId="1087" w16cid:durableId="61373289">
    <w:abstractNumId w:val="1293"/>
  </w:num>
  <w:num w:numId="1088" w16cid:durableId="1854801983">
    <w:abstractNumId w:val="1296"/>
  </w:num>
  <w:num w:numId="1089" w16cid:durableId="276446402">
    <w:abstractNumId w:val="691"/>
  </w:num>
  <w:num w:numId="1090" w16cid:durableId="260379113">
    <w:abstractNumId w:val="1991"/>
  </w:num>
  <w:num w:numId="1091" w16cid:durableId="102069199">
    <w:abstractNumId w:val="1743"/>
  </w:num>
  <w:num w:numId="1092" w16cid:durableId="1055081970">
    <w:abstractNumId w:val="536"/>
  </w:num>
  <w:num w:numId="1093" w16cid:durableId="2109740222">
    <w:abstractNumId w:val="1925"/>
  </w:num>
  <w:num w:numId="1094" w16cid:durableId="1749231011">
    <w:abstractNumId w:val="1192"/>
  </w:num>
  <w:num w:numId="1095" w16cid:durableId="1448232736">
    <w:abstractNumId w:val="1001"/>
  </w:num>
  <w:num w:numId="1096" w16cid:durableId="1920214429">
    <w:abstractNumId w:val="1935"/>
  </w:num>
  <w:num w:numId="1097" w16cid:durableId="1740135203">
    <w:abstractNumId w:val="1004"/>
  </w:num>
  <w:num w:numId="1098" w16cid:durableId="1603414581">
    <w:abstractNumId w:val="1912"/>
  </w:num>
  <w:num w:numId="1099" w16cid:durableId="1546986172">
    <w:abstractNumId w:val="1791"/>
  </w:num>
  <w:num w:numId="1100" w16cid:durableId="1747847148">
    <w:abstractNumId w:val="1400"/>
  </w:num>
  <w:num w:numId="1101" w16cid:durableId="352734844">
    <w:abstractNumId w:val="226"/>
  </w:num>
  <w:num w:numId="1102" w16cid:durableId="372586214">
    <w:abstractNumId w:val="950"/>
  </w:num>
  <w:num w:numId="1103" w16cid:durableId="1490445305">
    <w:abstractNumId w:val="1188"/>
  </w:num>
  <w:num w:numId="1104" w16cid:durableId="1821537512">
    <w:abstractNumId w:val="1702"/>
  </w:num>
  <w:num w:numId="1105" w16cid:durableId="86076795">
    <w:abstractNumId w:val="693"/>
  </w:num>
  <w:num w:numId="1106" w16cid:durableId="1172332949">
    <w:abstractNumId w:val="1637"/>
  </w:num>
  <w:num w:numId="1107" w16cid:durableId="1058014811">
    <w:abstractNumId w:val="645"/>
  </w:num>
  <w:num w:numId="1108" w16cid:durableId="257255619">
    <w:abstractNumId w:val="509"/>
  </w:num>
  <w:num w:numId="1109" w16cid:durableId="2018117820">
    <w:abstractNumId w:val="142"/>
  </w:num>
  <w:num w:numId="1110" w16cid:durableId="1407874921">
    <w:abstractNumId w:val="1098"/>
  </w:num>
  <w:num w:numId="1111" w16cid:durableId="939028210">
    <w:abstractNumId w:val="826"/>
  </w:num>
  <w:num w:numId="1112" w16cid:durableId="424115407">
    <w:abstractNumId w:val="1421"/>
  </w:num>
  <w:num w:numId="1113" w16cid:durableId="129179850">
    <w:abstractNumId w:val="177"/>
  </w:num>
  <w:num w:numId="1114" w16cid:durableId="2104951449">
    <w:abstractNumId w:val="1519"/>
  </w:num>
  <w:num w:numId="1115" w16cid:durableId="953636974">
    <w:abstractNumId w:val="1628"/>
  </w:num>
  <w:num w:numId="1116" w16cid:durableId="404422899">
    <w:abstractNumId w:val="1595"/>
  </w:num>
  <w:num w:numId="1117" w16cid:durableId="1951474554">
    <w:abstractNumId w:val="110"/>
  </w:num>
  <w:num w:numId="1118" w16cid:durableId="7106103">
    <w:abstractNumId w:val="410"/>
  </w:num>
  <w:num w:numId="1119" w16cid:durableId="438180263">
    <w:abstractNumId w:val="1253"/>
  </w:num>
  <w:num w:numId="1120" w16cid:durableId="1099645877">
    <w:abstractNumId w:val="176"/>
  </w:num>
  <w:num w:numId="1121" w16cid:durableId="1442216762">
    <w:abstractNumId w:val="1331"/>
  </w:num>
  <w:num w:numId="1122" w16cid:durableId="341007066">
    <w:abstractNumId w:val="367"/>
  </w:num>
  <w:num w:numId="1123" w16cid:durableId="918364322">
    <w:abstractNumId w:val="929"/>
  </w:num>
  <w:num w:numId="1124" w16cid:durableId="2144885742">
    <w:abstractNumId w:val="1513"/>
  </w:num>
  <w:num w:numId="1125" w16cid:durableId="696658929">
    <w:abstractNumId w:val="466"/>
  </w:num>
  <w:num w:numId="1126" w16cid:durableId="319113317">
    <w:abstractNumId w:val="46"/>
  </w:num>
  <w:num w:numId="1127" w16cid:durableId="1751808179">
    <w:abstractNumId w:val="372"/>
  </w:num>
  <w:num w:numId="1128" w16cid:durableId="1429079656">
    <w:abstractNumId w:val="1838"/>
  </w:num>
  <w:num w:numId="1129" w16cid:durableId="1596282869">
    <w:abstractNumId w:val="289"/>
  </w:num>
  <w:num w:numId="1130" w16cid:durableId="1350061391">
    <w:abstractNumId w:val="917"/>
  </w:num>
  <w:num w:numId="1131" w16cid:durableId="249505227">
    <w:abstractNumId w:val="148"/>
  </w:num>
  <w:num w:numId="1132" w16cid:durableId="394620303">
    <w:abstractNumId w:val="777"/>
  </w:num>
  <w:num w:numId="1133" w16cid:durableId="1502233012">
    <w:abstractNumId w:val="784"/>
  </w:num>
  <w:num w:numId="1134" w16cid:durableId="893157120">
    <w:abstractNumId w:val="1392"/>
  </w:num>
  <w:num w:numId="1135" w16cid:durableId="1260601773">
    <w:abstractNumId w:val="1312"/>
  </w:num>
  <w:num w:numId="1136" w16cid:durableId="1615401335">
    <w:abstractNumId w:val="1432"/>
  </w:num>
  <w:num w:numId="1137" w16cid:durableId="1168211706">
    <w:abstractNumId w:val="1405"/>
  </w:num>
  <w:num w:numId="1138" w16cid:durableId="32467277">
    <w:abstractNumId w:val="1054"/>
  </w:num>
  <w:num w:numId="1139" w16cid:durableId="2140609227">
    <w:abstractNumId w:val="131"/>
  </w:num>
  <w:num w:numId="1140" w16cid:durableId="1112557428">
    <w:abstractNumId w:val="940"/>
  </w:num>
  <w:num w:numId="1141" w16cid:durableId="1663510382">
    <w:abstractNumId w:val="1861"/>
  </w:num>
  <w:num w:numId="1142" w16cid:durableId="1086151203">
    <w:abstractNumId w:val="62"/>
  </w:num>
  <w:num w:numId="1143" w16cid:durableId="1598368785">
    <w:abstractNumId w:val="1455"/>
  </w:num>
  <w:num w:numId="1144" w16cid:durableId="1287467184">
    <w:abstractNumId w:val="801"/>
  </w:num>
  <w:num w:numId="1145" w16cid:durableId="837620065">
    <w:abstractNumId w:val="637"/>
  </w:num>
  <w:num w:numId="1146" w16cid:durableId="1238443766">
    <w:abstractNumId w:val="1011"/>
  </w:num>
  <w:num w:numId="1147" w16cid:durableId="736249474">
    <w:abstractNumId w:val="751"/>
  </w:num>
  <w:num w:numId="1148" w16cid:durableId="926186983">
    <w:abstractNumId w:val="1374"/>
  </w:num>
  <w:num w:numId="1149" w16cid:durableId="315182344">
    <w:abstractNumId w:val="1244"/>
  </w:num>
  <w:num w:numId="1150" w16cid:durableId="697006289">
    <w:abstractNumId w:val="1547"/>
  </w:num>
  <w:num w:numId="1151" w16cid:durableId="156387789">
    <w:abstractNumId w:val="1878"/>
  </w:num>
  <w:num w:numId="1152" w16cid:durableId="1074012718">
    <w:abstractNumId w:val="1131"/>
  </w:num>
  <w:num w:numId="1153" w16cid:durableId="1732540955">
    <w:abstractNumId w:val="1698"/>
  </w:num>
  <w:num w:numId="1154" w16cid:durableId="10035841">
    <w:abstractNumId w:val="98"/>
  </w:num>
  <w:num w:numId="1155" w16cid:durableId="193665087">
    <w:abstractNumId w:val="970"/>
  </w:num>
  <w:num w:numId="1156" w16cid:durableId="703477786">
    <w:abstractNumId w:val="329"/>
  </w:num>
  <w:num w:numId="1157" w16cid:durableId="294483004">
    <w:abstractNumId w:val="778"/>
  </w:num>
  <w:num w:numId="1158" w16cid:durableId="1241063972">
    <w:abstractNumId w:val="549"/>
  </w:num>
  <w:num w:numId="1159" w16cid:durableId="923562925">
    <w:abstractNumId w:val="793"/>
  </w:num>
  <w:num w:numId="1160" w16cid:durableId="2058895337">
    <w:abstractNumId w:val="1694"/>
  </w:num>
  <w:num w:numId="1161" w16cid:durableId="564682144">
    <w:abstractNumId w:val="620"/>
  </w:num>
  <w:num w:numId="1162" w16cid:durableId="1567647030">
    <w:abstractNumId w:val="1891"/>
  </w:num>
  <w:num w:numId="1163" w16cid:durableId="504630551">
    <w:abstractNumId w:val="1341"/>
  </w:num>
  <w:num w:numId="1164" w16cid:durableId="1839879153">
    <w:abstractNumId w:val="963"/>
  </w:num>
  <w:num w:numId="1165" w16cid:durableId="815418455">
    <w:abstractNumId w:val="568"/>
  </w:num>
  <w:num w:numId="1166" w16cid:durableId="292030774">
    <w:abstractNumId w:val="420"/>
  </w:num>
  <w:num w:numId="1167" w16cid:durableId="2002350202">
    <w:abstractNumId w:val="4"/>
  </w:num>
  <w:num w:numId="1168" w16cid:durableId="482934925">
    <w:abstractNumId w:val="1996"/>
  </w:num>
  <w:num w:numId="1169" w16cid:durableId="1796605141">
    <w:abstractNumId w:val="640"/>
  </w:num>
  <w:num w:numId="1170" w16cid:durableId="1378355285">
    <w:abstractNumId w:val="687"/>
  </w:num>
  <w:num w:numId="1171" w16cid:durableId="1819415322">
    <w:abstractNumId w:val="993"/>
  </w:num>
  <w:num w:numId="1172" w16cid:durableId="762920562">
    <w:abstractNumId w:val="1614"/>
  </w:num>
  <w:num w:numId="1173" w16cid:durableId="1831826371">
    <w:abstractNumId w:val="1640"/>
  </w:num>
  <w:num w:numId="1174" w16cid:durableId="1869636799">
    <w:abstractNumId w:val="1259"/>
  </w:num>
  <w:num w:numId="1175" w16cid:durableId="1191457147">
    <w:abstractNumId w:val="7"/>
  </w:num>
  <w:num w:numId="1176" w16cid:durableId="1713187460">
    <w:abstractNumId w:val="952"/>
  </w:num>
  <w:num w:numId="1177" w16cid:durableId="588779439">
    <w:abstractNumId w:val="800"/>
  </w:num>
  <w:num w:numId="1178" w16cid:durableId="280302521">
    <w:abstractNumId w:val="209"/>
  </w:num>
  <w:num w:numId="1179" w16cid:durableId="645162759">
    <w:abstractNumId w:val="290"/>
  </w:num>
  <w:num w:numId="1180" w16cid:durableId="250553461">
    <w:abstractNumId w:val="1948"/>
  </w:num>
  <w:num w:numId="1181" w16cid:durableId="658072210">
    <w:abstractNumId w:val="1071"/>
  </w:num>
  <w:num w:numId="1182" w16cid:durableId="1432512983">
    <w:abstractNumId w:val="958"/>
  </w:num>
  <w:num w:numId="1183" w16cid:durableId="1894612762">
    <w:abstractNumId w:val="1454"/>
  </w:num>
  <w:num w:numId="1184" w16cid:durableId="356779877">
    <w:abstractNumId w:val="1859"/>
  </w:num>
  <w:num w:numId="1185" w16cid:durableId="1680698348">
    <w:abstractNumId w:val="294"/>
  </w:num>
  <w:num w:numId="1186" w16cid:durableId="1638682383">
    <w:abstractNumId w:val="602"/>
  </w:num>
  <w:num w:numId="1187" w16cid:durableId="1967199909">
    <w:abstractNumId w:val="696"/>
  </w:num>
  <w:num w:numId="1188" w16cid:durableId="53243170">
    <w:abstractNumId w:val="497"/>
  </w:num>
  <w:num w:numId="1189" w16cid:durableId="1972247783">
    <w:abstractNumId w:val="455"/>
  </w:num>
  <w:num w:numId="1190" w16cid:durableId="737169155">
    <w:abstractNumId w:val="1051"/>
  </w:num>
  <w:num w:numId="1191" w16cid:durableId="120150416">
    <w:abstractNumId w:val="467"/>
  </w:num>
  <w:num w:numId="1192" w16cid:durableId="1787381047">
    <w:abstractNumId w:val="1875"/>
  </w:num>
  <w:num w:numId="1193" w16cid:durableId="535504682">
    <w:abstractNumId w:val="215"/>
  </w:num>
  <w:num w:numId="1194" w16cid:durableId="1569270418">
    <w:abstractNumId w:val="1386"/>
  </w:num>
  <w:num w:numId="1195" w16cid:durableId="190462297">
    <w:abstractNumId w:val="1546"/>
  </w:num>
  <w:num w:numId="1196" w16cid:durableId="1521116350">
    <w:abstractNumId w:val="1305"/>
  </w:num>
  <w:num w:numId="1197" w16cid:durableId="474489391">
    <w:abstractNumId w:val="264"/>
  </w:num>
  <w:num w:numId="1198" w16cid:durableId="678889153">
    <w:abstractNumId w:val="1153"/>
  </w:num>
  <w:num w:numId="1199" w16cid:durableId="1441102458">
    <w:abstractNumId w:val="1328"/>
  </w:num>
  <w:num w:numId="1200" w16cid:durableId="1017123963">
    <w:abstractNumId w:val="504"/>
  </w:num>
  <w:num w:numId="1201" w16cid:durableId="1802379945">
    <w:abstractNumId w:val="1247"/>
  </w:num>
  <w:num w:numId="1202" w16cid:durableId="2051881618">
    <w:abstractNumId w:val="523"/>
  </w:num>
  <w:num w:numId="1203" w16cid:durableId="578558180">
    <w:abstractNumId w:val="351"/>
  </w:num>
  <w:num w:numId="1204" w16cid:durableId="1799839596">
    <w:abstractNumId w:val="697"/>
  </w:num>
  <w:num w:numId="1205" w16cid:durableId="463891189">
    <w:abstractNumId w:val="1592"/>
  </w:num>
  <w:num w:numId="1206" w16cid:durableId="1868985577">
    <w:abstractNumId w:val="1258"/>
  </w:num>
  <w:num w:numId="1207" w16cid:durableId="635843023">
    <w:abstractNumId w:val="174"/>
  </w:num>
  <w:num w:numId="1208" w16cid:durableId="1876850116">
    <w:abstractNumId w:val="1606"/>
  </w:num>
  <w:num w:numId="1209" w16cid:durableId="1659578283">
    <w:abstractNumId w:val="1223"/>
  </w:num>
  <w:num w:numId="1210" w16cid:durableId="1608930260">
    <w:abstractNumId w:val="1738"/>
  </w:num>
  <w:num w:numId="1211" w16cid:durableId="980112856">
    <w:abstractNumId w:val="1975"/>
  </w:num>
  <w:num w:numId="1212" w16cid:durableId="1450276262">
    <w:abstractNumId w:val="1340"/>
  </w:num>
  <w:num w:numId="1213" w16cid:durableId="667443757">
    <w:abstractNumId w:val="1418"/>
  </w:num>
  <w:num w:numId="1214" w16cid:durableId="1568691159">
    <w:abstractNumId w:val="1215"/>
  </w:num>
  <w:num w:numId="1215" w16cid:durableId="1829055040">
    <w:abstractNumId w:val="1561"/>
  </w:num>
  <w:num w:numId="1216" w16cid:durableId="752629763">
    <w:abstractNumId w:val="1446"/>
  </w:num>
  <w:num w:numId="1217" w16cid:durableId="866404649">
    <w:abstractNumId w:val="795"/>
  </w:num>
  <w:num w:numId="1218" w16cid:durableId="1538540703">
    <w:abstractNumId w:val="1060"/>
  </w:num>
  <w:num w:numId="1219" w16cid:durableId="1365447187">
    <w:abstractNumId w:val="794"/>
  </w:num>
  <w:num w:numId="1220" w16cid:durableId="368843512">
    <w:abstractNumId w:val="1208"/>
  </w:num>
  <w:num w:numId="1221" w16cid:durableId="1391416194">
    <w:abstractNumId w:val="1643"/>
  </w:num>
  <w:num w:numId="1222" w16cid:durableId="834539376">
    <w:abstractNumId w:val="1220"/>
  </w:num>
  <w:num w:numId="1223" w16cid:durableId="469859363">
    <w:abstractNumId w:val="1235"/>
  </w:num>
  <w:num w:numId="1224" w16cid:durableId="856625035">
    <w:abstractNumId w:val="1934"/>
  </w:num>
  <w:num w:numId="1225" w16cid:durableId="679964729">
    <w:abstractNumId w:val="1134"/>
  </w:num>
  <w:num w:numId="1226" w16cid:durableId="83918256">
    <w:abstractNumId w:val="654"/>
  </w:num>
  <w:num w:numId="1227" w16cid:durableId="675810855">
    <w:abstractNumId w:val="662"/>
  </w:num>
  <w:num w:numId="1228" w16cid:durableId="2013796009">
    <w:abstractNumId w:val="1785"/>
  </w:num>
  <w:num w:numId="1229" w16cid:durableId="1388383687">
    <w:abstractNumId w:val="1335"/>
  </w:num>
  <w:num w:numId="1230" w16cid:durableId="958612340">
    <w:abstractNumId w:val="139"/>
  </w:num>
  <w:num w:numId="1231" w16cid:durableId="1762069101">
    <w:abstractNumId w:val="889"/>
  </w:num>
  <w:num w:numId="1232" w16cid:durableId="309485993">
    <w:abstractNumId w:val="10"/>
  </w:num>
  <w:num w:numId="1233" w16cid:durableId="512259591">
    <w:abstractNumId w:val="1720"/>
  </w:num>
  <w:num w:numId="1234" w16cid:durableId="1264849643">
    <w:abstractNumId w:val="719"/>
  </w:num>
  <w:num w:numId="1235" w16cid:durableId="1966037347">
    <w:abstractNumId w:val="392"/>
  </w:num>
  <w:num w:numId="1236" w16cid:durableId="86661083">
    <w:abstractNumId w:val="1879"/>
  </w:num>
  <w:num w:numId="1237" w16cid:durableId="818308865">
    <w:abstractNumId w:val="698"/>
  </w:num>
  <w:num w:numId="1238" w16cid:durableId="1570769193">
    <w:abstractNumId w:val="1537"/>
  </w:num>
  <w:num w:numId="1239" w16cid:durableId="1293288190">
    <w:abstractNumId w:val="1322"/>
  </w:num>
  <w:num w:numId="1240" w16cid:durableId="630401219">
    <w:abstractNumId w:val="823"/>
  </w:num>
  <w:num w:numId="1241" w16cid:durableId="523133239">
    <w:abstractNumId w:val="503"/>
  </w:num>
  <w:num w:numId="1242" w16cid:durableId="125854803">
    <w:abstractNumId w:val="1867"/>
  </w:num>
  <w:num w:numId="1243" w16cid:durableId="1614556494">
    <w:abstractNumId w:val="1956"/>
  </w:num>
  <w:num w:numId="1244" w16cid:durableId="517549792">
    <w:abstractNumId w:val="1481"/>
  </w:num>
  <w:num w:numId="1245" w16cid:durableId="1465855416">
    <w:abstractNumId w:val="1397"/>
  </w:num>
  <w:num w:numId="1246" w16cid:durableId="2091583251">
    <w:abstractNumId w:val="886"/>
  </w:num>
  <w:num w:numId="1247" w16cid:durableId="1535387276">
    <w:abstractNumId w:val="732"/>
  </w:num>
  <w:num w:numId="1248" w16cid:durableId="910191586">
    <w:abstractNumId w:val="1897"/>
  </w:num>
  <w:num w:numId="1249" w16cid:durableId="532112779">
    <w:abstractNumId w:val="199"/>
  </w:num>
  <w:num w:numId="1250" w16cid:durableId="860976579">
    <w:abstractNumId w:val="700"/>
  </w:num>
  <w:num w:numId="1251" w16cid:durableId="405959775">
    <w:abstractNumId w:val="473"/>
  </w:num>
  <w:num w:numId="1252" w16cid:durableId="247076350">
    <w:abstractNumId w:val="1393"/>
  </w:num>
  <w:num w:numId="1253" w16cid:durableId="2006858953">
    <w:abstractNumId w:val="1336"/>
  </w:num>
  <w:num w:numId="1254" w16cid:durableId="1715034748">
    <w:abstractNumId w:val="331"/>
  </w:num>
  <w:num w:numId="1255" w16cid:durableId="1255284078">
    <w:abstractNumId w:val="38"/>
  </w:num>
  <w:num w:numId="1256" w16cid:durableId="1392266528">
    <w:abstractNumId w:val="485"/>
  </w:num>
  <w:num w:numId="1257" w16cid:durableId="1914974529">
    <w:abstractNumId w:val="1151"/>
  </w:num>
  <w:num w:numId="1258" w16cid:durableId="209342539">
    <w:abstractNumId w:val="1909"/>
  </w:num>
  <w:num w:numId="1259" w16cid:durableId="1338576205">
    <w:abstractNumId w:val="104"/>
  </w:num>
  <w:num w:numId="1260" w16cid:durableId="1600865597">
    <w:abstractNumId w:val="159"/>
  </w:num>
  <w:num w:numId="1261" w16cid:durableId="976958931">
    <w:abstractNumId w:val="1685"/>
  </w:num>
  <w:num w:numId="1262" w16cid:durableId="1723820669">
    <w:abstractNumId w:val="175"/>
  </w:num>
  <w:num w:numId="1263" w16cid:durableId="902830024">
    <w:abstractNumId w:val="1500"/>
  </w:num>
  <w:num w:numId="1264" w16cid:durableId="738551818">
    <w:abstractNumId w:val="113"/>
  </w:num>
  <w:num w:numId="1265" w16cid:durableId="1971592610">
    <w:abstractNumId w:val="1317"/>
  </w:num>
  <w:num w:numId="1266" w16cid:durableId="813135066">
    <w:abstractNumId w:val="133"/>
  </w:num>
  <w:num w:numId="1267" w16cid:durableId="1052660486">
    <w:abstractNumId w:val="354"/>
  </w:num>
  <w:num w:numId="1268" w16cid:durableId="747532222">
    <w:abstractNumId w:val="1524"/>
  </w:num>
  <w:num w:numId="1269" w16cid:durableId="672533663">
    <w:abstractNumId w:val="1351"/>
  </w:num>
  <w:num w:numId="1270" w16cid:durableId="740832617">
    <w:abstractNumId w:val="515"/>
  </w:num>
  <w:num w:numId="1271" w16cid:durableId="1365910142">
    <w:abstractNumId w:val="1114"/>
  </w:num>
  <w:num w:numId="1272" w16cid:durableId="625241626">
    <w:abstractNumId w:val="1902"/>
  </w:num>
  <w:num w:numId="1273" w16cid:durableId="1833569563">
    <w:abstractNumId w:val="1089"/>
  </w:num>
  <w:num w:numId="1274" w16cid:durableId="1841702570">
    <w:abstractNumId w:val="558"/>
  </w:num>
  <w:num w:numId="1275" w16cid:durableId="1103065808">
    <w:abstractNumId w:val="1504"/>
  </w:num>
  <w:num w:numId="1276" w16cid:durableId="1241449731">
    <w:abstractNumId w:val="348"/>
  </w:num>
  <w:num w:numId="1277" w16cid:durableId="2086759146">
    <w:abstractNumId w:val="1607"/>
  </w:num>
  <w:num w:numId="1278" w16cid:durableId="769400093">
    <w:abstractNumId w:val="1644"/>
  </w:num>
  <w:num w:numId="1279" w16cid:durableId="917863447">
    <w:abstractNumId w:val="1856"/>
  </w:num>
  <w:num w:numId="1280" w16cid:durableId="76633546">
    <w:abstractNumId w:val="849"/>
  </w:num>
  <w:num w:numId="1281" w16cid:durableId="1587959389">
    <w:abstractNumId w:val="780"/>
  </w:num>
  <w:num w:numId="1282" w16cid:durableId="1491754013">
    <w:abstractNumId w:val="360"/>
  </w:num>
  <w:num w:numId="1283" w16cid:durableId="268700643">
    <w:abstractNumId w:val="1873"/>
  </w:num>
  <w:num w:numId="1284" w16cid:durableId="1234393442">
    <w:abstractNumId w:val="1632"/>
  </w:num>
  <w:num w:numId="1285" w16cid:durableId="1171798800">
    <w:abstractNumId w:val="189"/>
  </w:num>
  <w:num w:numId="1286" w16cid:durableId="304511947">
    <w:abstractNumId w:val="1757"/>
  </w:num>
  <w:num w:numId="1287" w16cid:durableId="625818720">
    <w:abstractNumId w:val="1567"/>
  </w:num>
  <w:num w:numId="1288" w16cid:durableId="1780223527">
    <w:abstractNumId w:val="790"/>
  </w:num>
  <w:num w:numId="1289" w16cid:durableId="497967159">
    <w:abstractNumId w:val="1371"/>
  </w:num>
  <w:num w:numId="1290" w16cid:durableId="1995991972">
    <w:abstractNumId w:val="1297"/>
  </w:num>
  <w:num w:numId="1291" w16cid:durableId="857887096">
    <w:abstractNumId w:val="736"/>
  </w:num>
  <w:num w:numId="1292" w16cid:durableId="61871507">
    <w:abstractNumId w:val="1569"/>
  </w:num>
  <w:num w:numId="1293" w16cid:durableId="318583111">
    <w:abstractNumId w:val="827"/>
  </w:num>
  <w:num w:numId="1294" w16cid:durableId="1465271054">
    <w:abstractNumId w:val="1039"/>
  </w:num>
  <w:num w:numId="1295" w16cid:durableId="983658089">
    <w:abstractNumId w:val="49"/>
  </w:num>
  <w:num w:numId="1296" w16cid:durableId="679505869">
    <w:abstractNumId w:val="1667"/>
  </w:num>
  <w:num w:numId="1297" w16cid:durableId="602538561">
    <w:abstractNumId w:val="649"/>
  </w:num>
  <w:num w:numId="1298" w16cid:durableId="552546851">
    <w:abstractNumId w:val="542"/>
  </w:num>
  <w:num w:numId="1299" w16cid:durableId="1138033344">
    <w:abstractNumId w:val="1009"/>
  </w:num>
  <w:num w:numId="1300" w16cid:durableId="298728180">
    <w:abstractNumId w:val="1461"/>
  </w:num>
  <w:num w:numId="1301" w16cid:durableId="1725255691">
    <w:abstractNumId w:val="179"/>
  </w:num>
  <w:num w:numId="1302" w16cid:durableId="2055812407">
    <w:abstractNumId w:val="665"/>
  </w:num>
  <w:num w:numId="1303" w16cid:durableId="321471293">
    <w:abstractNumId w:val="1162"/>
  </w:num>
  <w:num w:numId="1304" w16cid:durableId="1072196365">
    <w:abstractNumId w:val="274"/>
  </w:num>
  <w:num w:numId="1305" w16cid:durableId="391929122">
    <w:abstractNumId w:val="618"/>
  </w:num>
  <w:num w:numId="1306" w16cid:durableId="807472854">
    <w:abstractNumId w:val="1630"/>
  </w:num>
  <w:num w:numId="1307" w16cid:durableId="148139596">
    <w:abstractNumId w:val="908"/>
  </w:num>
  <w:num w:numId="1308" w16cid:durableId="490483664">
    <w:abstractNumId w:val="1780"/>
  </w:num>
  <w:num w:numId="1309" w16cid:durableId="363823077">
    <w:abstractNumId w:val="1138"/>
  </w:num>
  <w:num w:numId="1310" w16cid:durableId="894514520">
    <w:abstractNumId w:val="659"/>
  </w:num>
  <w:num w:numId="1311" w16cid:durableId="1558543525">
    <w:abstractNumId w:val="535"/>
  </w:num>
  <w:num w:numId="1312" w16cid:durableId="1185363209">
    <w:abstractNumId w:val="1178"/>
  </w:num>
  <w:num w:numId="1313" w16cid:durableId="1753700838">
    <w:abstractNumId w:val="480"/>
  </w:num>
  <w:num w:numId="1314" w16cid:durableId="1013189091">
    <w:abstractNumId w:val="1695"/>
  </w:num>
  <w:num w:numId="1315" w16cid:durableId="213008672">
    <w:abstractNumId w:val="641"/>
  </w:num>
  <w:num w:numId="1316" w16cid:durableId="352346793">
    <w:abstractNumId w:val="656"/>
  </w:num>
  <w:num w:numId="1317" w16cid:durableId="1672025491">
    <w:abstractNumId w:val="1417"/>
  </w:num>
  <w:num w:numId="1318" w16cid:durableId="2128818145">
    <w:abstractNumId w:val="51"/>
  </w:num>
  <w:num w:numId="1319" w16cid:durableId="637731144">
    <w:abstractNumId w:val="1381"/>
  </w:num>
  <w:num w:numId="1320" w16cid:durableId="125977289">
    <w:abstractNumId w:val="1148"/>
  </w:num>
  <w:num w:numId="1321" w16cid:durableId="1423914525">
    <w:abstractNumId w:val="1021"/>
  </w:num>
  <w:num w:numId="1322" w16cid:durableId="1968659499">
    <w:abstractNumId w:val="356"/>
  </w:num>
  <w:num w:numId="1323" w16cid:durableId="685402078">
    <w:abstractNumId w:val="1845"/>
  </w:num>
  <w:num w:numId="1324" w16cid:durableId="1557663927">
    <w:abstractNumId w:val="1641"/>
  </w:num>
  <w:num w:numId="1325" w16cid:durableId="90127281">
    <w:abstractNumId w:val="843"/>
  </w:num>
  <w:num w:numId="1326" w16cid:durableId="1904221455">
    <w:abstractNumId w:val="1839"/>
  </w:num>
  <w:num w:numId="1327" w16cid:durableId="1879201958">
    <w:abstractNumId w:val="705"/>
  </w:num>
  <w:num w:numId="1328" w16cid:durableId="1259367671">
    <w:abstractNumId w:val="368"/>
  </w:num>
  <w:num w:numId="1329" w16cid:durableId="1811442122">
    <w:abstractNumId w:val="1152"/>
  </w:num>
  <w:num w:numId="1330" w16cid:durableId="272444189">
    <w:abstractNumId w:val="876"/>
  </w:num>
  <w:num w:numId="1331" w16cid:durableId="1023552379">
    <w:abstractNumId w:val="1429"/>
  </w:num>
  <w:num w:numId="1332" w16cid:durableId="23211883">
    <w:abstractNumId w:val="1551"/>
  </w:num>
  <w:num w:numId="1333" w16cid:durableId="181289512">
    <w:abstractNumId w:val="1202"/>
  </w:num>
  <w:num w:numId="1334" w16cid:durableId="1632785544">
    <w:abstractNumId w:val="575"/>
  </w:num>
  <w:num w:numId="1335" w16cid:durableId="1801604712">
    <w:abstractNumId w:val="565"/>
  </w:num>
  <w:num w:numId="1336" w16cid:durableId="1066148186">
    <w:abstractNumId w:val="494"/>
  </w:num>
  <w:num w:numId="1337" w16cid:durableId="575014966">
    <w:abstractNumId w:val="563"/>
  </w:num>
  <w:num w:numId="1338" w16cid:durableId="1710954617">
    <w:abstractNumId w:val="303"/>
  </w:num>
  <w:num w:numId="1339" w16cid:durableId="1680232997">
    <w:abstractNumId w:val="655"/>
  </w:num>
  <w:num w:numId="1340" w16cid:durableId="2139562911">
    <w:abstractNumId w:val="1103"/>
  </w:num>
  <w:num w:numId="1341" w16cid:durableId="613286770">
    <w:abstractNumId w:val="1271"/>
  </w:num>
  <w:num w:numId="1342" w16cid:durableId="1956330954">
    <w:abstractNumId w:val="704"/>
  </w:num>
  <w:num w:numId="1343" w16cid:durableId="309330915">
    <w:abstractNumId w:val="1460"/>
  </w:num>
  <w:num w:numId="1344" w16cid:durableId="244733327">
    <w:abstractNumId w:val="307"/>
  </w:num>
  <w:num w:numId="1345" w16cid:durableId="1900510896">
    <w:abstractNumId w:val="1852"/>
  </w:num>
  <w:num w:numId="1346" w16cid:durableId="1874727476">
    <w:abstractNumId w:val="1883"/>
  </w:num>
  <w:num w:numId="1347" w16cid:durableId="1650012953">
    <w:abstractNumId w:val="231"/>
  </w:num>
  <w:num w:numId="1348" w16cid:durableId="1230463579">
    <w:abstractNumId w:val="130"/>
  </w:num>
  <w:num w:numId="1349" w16cid:durableId="348803076">
    <w:abstractNumId w:val="2013"/>
  </w:num>
  <w:num w:numId="1350" w16cid:durableId="1456102205">
    <w:abstractNumId w:val="40"/>
  </w:num>
  <w:num w:numId="1351" w16cid:durableId="620039387">
    <w:abstractNumId w:val="1408"/>
  </w:num>
  <w:num w:numId="1352" w16cid:durableId="1247425318">
    <w:abstractNumId w:val="1656"/>
  </w:num>
  <w:num w:numId="1353" w16cid:durableId="1301765385">
    <w:abstractNumId w:val="1476"/>
  </w:num>
  <w:num w:numId="1354" w16cid:durableId="1964265628">
    <w:abstractNumId w:val="1062"/>
  </w:num>
  <w:num w:numId="1355" w16cid:durableId="1070662199">
    <w:abstractNumId w:val="859"/>
  </w:num>
  <w:num w:numId="1356" w16cid:durableId="1635716370">
    <w:abstractNumId w:val="520"/>
  </w:num>
  <w:num w:numId="1357" w16cid:durableId="1211457383">
    <w:abstractNumId w:val="680"/>
  </w:num>
  <w:num w:numId="1358" w16cid:durableId="758256623">
    <w:abstractNumId w:val="1622"/>
  </w:num>
  <w:num w:numId="1359" w16cid:durableId="163133057">
    <w:abstractNumId w:val="861"/>
  </w:num>
  <w:num w:numId="1360" w16cid:durableId="1497650576">
    <w:abstractNumId w:val="685"/>
  </w:num>
  <w:num w:numId="1361" w16cid:durableId="59328065">
    <w:abstractNumId w:val="1599"/>
  </w:num>
  <w:num w:numId="1362" w16cid:durableId="1956792133">
    <w:abstractNumId w:val="1586"/>
  </w:num>
  <w:num w:numId="1363" w16cid:durableId="928269519">
    <w:abstractNumId w:val="1827"/>
  </w:num>
  <w:num w:numId="1364" w16cid:durableId="1995452317">
    <w:abstractNumId w:val="1675"/>
  </w:num>
  <w:num w:numId="1365" w16cid:durableId="1852721351">
    <w:abstractNumId w:val="977"/>
  </w:num>
  <w:num w:numId="1366" w16cid:durableId="1358315461">
    <w:abstractNumId w:val="422"/>
  </w:num>
  <w:num w:numId="1367" w16cid:durableId="1173299110">
    <w:abstractNumId w:val="1548"/>
  </w:num>
  <w:num w:numId="1368" w16cid:durableId="1261335982">
    <w:abstractNumId w:val="1529"/>
  </w:num>
  <w:num w:numId="1369" w16cid:durableId="459808599">
    <w:abstractNumId w:val="50"/>
  </w:num>
  <w:num w:numId="1370" w16cid:durableId="2037997031">
    <w:abstractNumId w:val="885"/>
  </w:num>
  <w:num w:numId="1371" w16cid:durableId="1735160331">
    <w:abstractNumId w:val="1230"/>
  </w:num>
  <w:num w:numId="1372" w16cid:durableId="1283221535">
    <w:abstractNumId w:val="1139"/>
  </w:num>
  <w:num w:numId="1373" w16cid:durableId="610863133">
    <w:abstractNumId w:val="1997"/>
  </w:num>
  <w:num w:numId="1374" w16cid:durableId="534345492">
    <w:abstractNumId w:val="22"/>
  </w:num>
  <w:num w:numId="1375" w16cid:durableId="143860572">
    <w:abstractNumId w:val="1100"/>
  </w:num>
  <w:num w:numId="1376" w16cid:durableId="1829129790">
    <w:abstractNumId w:val="1489"/>
  </w:num>
  <w:num w:numId="1377" w16cid:durableId="1252855117">
    <w:abstractNumId w:val="1596"/>
  </w:num>
  <w:num w:numId="1378" w16cid:durableId="1905798840">
    <w:abstractNumId w:val="1850"/>
  </w:num>
  <w:num w:numId="1379" w16cid:durableId="200635487">
    <w:abstractNumId w:val="789"/>
  </w:num>
  <w:num w:numId="1380" w16cid:durableId="144782183">
    <w:abstractNumId w:val="813"/>
  </w:num>
  <w:num w:numId="1381" w16cid:durableId="522790234">
    <w:abstractNumId w:val="429"/>
  </w:num>
  <w:num w:numId="1382" w16cid:durableId="111362706">
    <w:abstractNumId w:val="465"/>
  </w:num>
  <w:num w:numId="1383" w16cid:durableId="740375621">
    <w:abstractNumId w:val="1440"/>
  </w:num>
  <w:num w:numId="1384" w16cid:durableId="512885995">
    <w:abstractNumId w:val="1391"/>
  </w:num>
  <w:num w:numId="1385" w16cid:durableId="315502543">
    <w:abstractNumId w:val="1543"/>
  </w:num>
  <w:num w:numId="1386" w16cid:durableId="1625036830">
    <w:abstractNumId w:val="2000"/>
  </w:num>
  <w:num w:numId="1387" w16cid:durableId="944850100">
    <w:abstractNumId w:val="1653"/>
  </w:num>
  <w:num w:numId="1388" w16cid:durableId="1897546552">
    <w:abstractNumId w:val="1711"/>
  </w:num>
  <w:num w:numId="1389" w16cid:durableId="1469787563">
    <w:abstractNumId w:val="892"/>
  </w:num>
  <w:num w:numId="1390" w16cid:durableId="1392146387">
    <w:abstractNumId w:val="657"/>
  </w:num>
  <w:num w:numId="1391" w16cid:durableId="1650285266">
    <w:abstractNumId w:val="1691"/>
  </w:num>
  <w:num w:numId="1392" w16cid:durableId="343825674">
    <w:abstractNumId w:val="530"/>
  </w:num>
  <w:num w:numId="1393" w16cid:durableId="2054428712">
    <w:abstractNumId w:val="1706"/>
  </w:num>
  <w:num w:numId="1394" w16cid:durableId="258754845">
    <w:abstractNumId w:val="669"/>
  </w:num>
  <w:num w:numId="1395" w16cid:durableId="1823571669">
    <w:abstractNumId w:val="193"/>
  </w:num>
  <w:num w:numId="1396" w16cid:durableId="1681616592">
    <w:abstractNumId w:val="1474"/>
  </w:num>
  <w:num w:numId="1397" w16cid:durableId="1775201424">
    <w:abstractNumId w:val="396"/>
  </w:num>
  <w:num w:numId="1398" w16cid:durableId="1870951874">
    <w:abstractNumId w:val="1445"/>
  </w:num>
  <w:num w:numId="1399" w16cid:durableId="976952952">
    <w:abstractNumId w:val="672"/>
  </w:num>
  <w:num w:numId="1400" w16cid:durableId="185606734">
    <w:abstractNumId w:val="803"/>
  </w:num>
  <w:num w:numId="1401" w16cid:durableId="1006522702">
    <w:abstractNumId w:val="1507"/>
  </w:num>
  <w:num w:numId="1402" w16cid:durableId="609319764">
    <w:abstractNumId w:val="440"/>
  </w:num>
  <w:num w:numId="1403" w16cid:durableId="633873175">
    <w:abstractNumId w:val="1782"/>
  </w:num>
  <w:num w:numId="1404" w16cid:durableId="428353857">
    <w:abstractNumId w:val="1224"/>
  </w:num>
  <w:num w:numId="1405" w16cid:durableId="1097748807">
    <w:abstractNumId w:val="1533"/>
  </w:num>
  <w:num w:numId="1406" w16cid:durableId="1762020949">
    <w:abstractNumId w:val="1456"/>
  </w:num>
  <w:num w:numId="1407" w16cid:durableId="783308006">
    <w:abstractNumId w:val="1026"/>
  </w:num>
  <w:num w:numId="1408" w16cid:durableId="178811767">
    <w:abstractNumId w:val="1591"/>
  </w:num>
  <w:num w:numId="1409" w16cid:durableId="489371128">
    <w:abstractNumId w:val="764"/>
  </w:num>
  <w:num w:numId="1410" w16cid:durableId="1741248327">
    <w:abstractNumId w:val="409"/>
  </w:num>
  <w:num w:numId="1411" w16cid:durableId="696197139">
    <w:abstractNumId w:val="1048"/>
  </w:num>
  <w:num w:numId="1412" w16cid:durableId="274025086">
    <w:abstractNumId w:val="317"/>
  </w:num>
  <w:num w:numId="1413" w16cid:durableId="624695110">
    <w:abstractNumId w:val="1945"/>
  </w:num>
  <w:num w:numId="1414" w16cid:durableId="989746095">
    <w:abstractNumId w:val="580"/>
  </w:num>
  <w:num w:numId="1415" w16cid:durableId="247692897">
    <w:abstractNumId w:val="340"/>
  </w:num>
  <w:num w:numId="1416" w16cid:durableId="2076197923">
    <w:abstractNumId w:val="682"/>
  </w:num>
  <w:num w:numId="1417" w16cid:durableId="1007057953">
    <w:abstractNumId w:val="1278"/>
  </w:num>
  <w:num w:numId="1418" w16cid:durableId="2016806316">
    <w:abstractNumId w:val="850"/>
  </w:num>
  <w:num w:numId="1419" w16cid:durableId="219950153">
    <w:abstractNumId w:val="639"/>
  </w:num>
  <w:num w:numId="1420" w16cid:durableId="471220400">
    <w:abstractNumId w:val="1387"/>
  </w:num>
  <w:num w:numId="1421" w16cid:durableId="1923293219">
    <w:abstractNumId w:val="295"/>
  </w:num>
  <w:num w:numId="1422" w16cid:durableId="1984457758">
    <w:abstractNumId w:val="302"/>
  </w:num>
  <w:num w:numId="1423" w16cid:durableId="1257515907">
    <w:abstractNumId w:val="1779"/>
  </w:num>
  <w:num w:numId="1424" w16cid:durableId="1890452280">
    <w:abstractNumId w:val="416"/>
  </w:num>
  <w:num w:numId="1425" w16cid:durableId="370805624">
    <w:abstractNumId w:val="627"/>
  </w:num>
  <w:num w:numId="1426" w16cid:durableId="393161972">
    <w:abstractNumId w:val="1275"/>
  </w:num>
  <w:num w:numId="1427" w16cid:durableId="1210334728">
    <w:abstractNumId w:val="26"/>
  </w:num>
  <w:num w:numId="1428" w16cid:durableId="185679881">
    <w:abstractNumId w:val="1318"/>
  </w:num>
  <w:num w:numId="1429" w16cid:durableId="1293826516">
    <w:abstractNumId w:val="871"/>
  </w:num>
  <w:num w:numId="1430" w16cid:durableId="719597854">
    <w:abstractNumId w:val="170"/>
  </w:num>
  <w:num w:numId="1431" w16cid:durableId="434637503">
    <w:abstractNumId w:val="1638"/>
  </w:num>
  <w:num w:numId="1432" w16cid:durableId="2044089682">
    <w:abstractNumId w:val="1657"/>
  </w:num>
  <w:num w:numId="1433" w16cid:durableId="413627063">
    <w:abstractNumId w:val="887"/>
  </w:num>
  <w:num w:numId="1434" w16cid:durableId="1894730709">
    <w:abstractNumId w:val="1645"/>
  </w:num>
  <w:num w:numId="1435" w16cid:durableId="505940603">
    <w:abstractNumId w:val="759"/>
  </w:num>
  <w:num w:numId="1436" w16cid:durableId="496771079">
    <w:abstractNumId w:val="1284"/>
  </w:num>
  <w:num w:numId="1437" w16cid:durableId="1268002348">
    <w:abstractNumId w:val="2007"/>
  </w:num>
  <w:num w:numId="1438" w16cid:durableId="877938999">
    <w:abstractNumId w:val="1919"/>
  </w:num>
  <w:num w:numId="1439" w16cid:durableId="440416761">
    <w:abstractNumId w:val="902"/>
  </w:num>
  <w:num w:numId="1440" w16cid:durableId="127628800">
    <w:abstractNumId w:val="1041"/>
  </w:num>
  <w:num w:numId="1441" w16cid:durableId="1951273809">
    <w:abstractNumId w:val="39"/>
  </w:num>
  <w:num w:numId="1442" w16cid:durableId="793251090">
    <w:abstractNumId w:val="399"/>
  </w:num>
  <w:num w:numId="1443" w16cid:durableId="1873223118">
    <w:abstractNumId w:val="371"/>
  </w:num>
  <w:num w:numId="1444" w16cid:durableId="623192979">
    <w:abstractNumId w:val="1690"/>
  </w:num>
  <w:num w:numId="1445" w16cid:durableId="496310387">
    <w:abstractNumId w:val="946"/>
  </w:num>
  <w:num w:numId="1446" w16cid:durableId="814029367">
    <w:abstractNumId w:val="1707"/>
  </w:num>
  <w:num w:numId="1447" w16cid:durableId="108746583">
    <w:abstractNumId w:val="1625"/>
  </w:num>
  <w:num w:numId="1448" w16cid:durableId="1105463907">
    <w:abstractNumId w:val="673"/>
  </w:num>
  <w:num w:numId="1449" w16cid:durableId="302934477">
    <w:abstractNumId w:val="424"/>
  </w:num>
  <w:num w:numId="1450" w16cid:durableId="163514660">
    <w:abstractNumId w:val="1493"/>
  </w:num>
  <w:num w:numId="1451" w16cid:durableId="2055811617">
    <w:abstractNumId w:val="1502"/>
  </w:num>
  <w:num w:numId="1452" w16cid:durableId="668170856">
    <w:abstractNumId w:val="748"/>
  </w:num>
  <w:num w:numId="1453" w16cid:durableId="1401098603">
    <w:abstractNumId w:val="1939"/>
  </w:num>
  <w:num w:numId="1454" w16cid:durableId="930625121">
    <w:abstractNumId w:val="1463"/>
  </w:num>
  <w:num w:numId="1455" w16cid:durableId="1624847352">
    <w:abstractNumId w:val="1899"/>
  </w:num>
  <w:num w:numId="1456" w16cid:durableId="1395662548">
    <w:abstractNumId w:val="1497"/>
  </w:num>
  <w:num w:numId="1457" w16cid:durableId="869143116">
    <w:abstractNumId w:val="358"/>
  </w:num>
  <w:num w:numId="1458" w16cid:durableId="921792306">
    <w:abstractNumId w:val="921"/>
  </w:num>
  <w:num w:numId="1459" w16cid:durableId="951976461">
    <w:abstractNumId w:val="1503"/>
  </w:num>
  <w:num w:numId="1460" w16cid:durableId="1274556034">
    <w:abstractNumId w:val="1664"/>
  </w:num>
  <w:num w:numId="1461" w16cid:durableId="268513067">
    <w:abstractNumId w:val="851"/>
  </w:num>
  <w:num w:numId="1462" w16cid:durableId="608390486">
    <w:abstractNumId w:val="471"/>
  </w:num>
  <w:num w:numId="1463" w16cid:durableId="874200160">
    <w:abstractNumId w:val="1886"/>
  </w:num>
  <w:num w:numId="1464" w16cid:durableId="2061896111">
    <w:abstractNumId w:val="1025"/>
  </w:num>
  <w:num w:numId="1465" w16cid:durableId="1430466623">
    <w:abstractNumId w:val="390"/>
  </w:num>
  <w:num w:numId="1466" w16cid:durableId="2003965682">
    <w:abstractNumId w:val="1947"/>
  </w:num>
  <w:num w:numId="1467" w16cid:durableId="879709582">
    <w:abstractNumId w:val="186"/>
  </w:num>
  <w:num w:numId="1468" w16cid:durableId="571358651">
    <w:abstractNumId w:val="1774"/>
  </w:num>
  <w:num w:numId="1469" w16cid:durableId="1395154644">
    <w:abstractNumId w:val="1037"/>
  </w:num>
  <w:num w:numId="1470" w16cid:durableId="800226622">
    <w:abstractNumId w:val="213"/>
  </w:num>
  <w:num w:numId="1471" w16cid:durableId="896549306">
    <w:abstractNumId w:val="1211"/>
  </w:num>
  <w:num w:numId="1472" w16cid:durableId="540169982">
    <w:abstractNumId w:val="335"/>
  </w:num>
  <w:num w:numId="1473" w16cid:durableId="1399746549">
    <w:abstractNumId w:val="1499"/>
  </w:num>
  <w:num w:numId="1474" w16cid:durableId="1217661340">
    <w:abstractNumId w:val="1560"/>
  </w:num>
  <w:num w:numId="1475" w16cid:durableId="426652981">
    <w:abstractNumId w:val="1881"/>
  </w:num>
  <w:num w:numId="1476" w16cid:durableId="1640379844">
    <w:abstractNumId w:val="1659"/>
  </w:num>
  <w:num w:numId="1477" w16cid:durableId="401879670">
    <w:abstractNumId w:val="167"/>
  </w:num>
  <w:num w:numId="1478" w16cid:durableId="548686234">
    <w:abstractNumId w:val="1260"/>
  </w:num>
  <w:num w:numId="1479" w16cid:durableId="1178543954">
    <w:abstractNumId w:val="747"/>
  </w:num>
  <w:num w:numId="1480" w16cid:durableId="1447701093">
    <w:abstractNumId w:val="723"/>
  </w:num>
  <w:num w:numId="1481" w16cid:durableId="1471942554">
    <w:abstractNumId w:val="799"/>
  </w:num>
  <w:num w:numId="1482" w16cid:durableId="130292196">
    <w:abstractNumId w:val="1869"/>
  </w:num>
  <w:num w:numId="1483" w16cid:durableId="1931039026">
    <w:abstractNumId w:val="860"/>
  </w:num>
  <w:num w:numId="1484" w16cid:durableId="151603672">
    <w:abstractNumId w:val="916"/>
  </w:num>
  <w:num w:numId="1485" w16cid:durableId="2135444432">
    <w:abstractNumId w:val="815"/>
  </w:num>
  <w:num w:numId="1486" w16cid:durableId="1804807733">
    <w:abstractNumId w:val="1692"/>
  </w:num>
  <w:num w:numId="1487" w16cid:durableId="64106401">
    <w:abstractNumId w:val="1704"/>
  </w:num>
  <w:num w:numId="1488" w16cid:durableId="912933312">
    <w:abstractNumId w:val="338"/>
  </w:num>
  <w:num w:numId="1489" w16cid:durableId="1927765054">
    <w:abstractNumId w:val="1880"/>
  </w:num>
  <w:num w:numId="1490" w16cid:durableId="108398225">
    <w:abstractNumId w:val="489"/>
  </w:num>
  <w:num w:numId="1491" w16cid:durableId="1755474955">
    <w:abstractNumId w:val="911"/>
  </w:num>
  <w:num w:numId="1492" w16cid:durableId="1814328340">
    <w:abstractNumId w:val="2006"/>
  </w:num>
  <w:num w:numId="1493" w16cid:durableId="1057163653">
    <w:abstractNumId w:val="1337"/>
  </w:num>
  <w:num w:numId="1494" w16cid:durableId="195048529">
    <w:abstractNumId w:val="867"/>
  </w:num>
  <w:num w:numId="1495" w16cid:durableId="573248118">
    <w:abstractNumId w:val="1593"/>
  </w:num>
  <w:num w:numId="1496" w16cid:durableId="2066831797">
    <w:abstractNumId w:val="712"/>
  </w:num>
  <w:num w:numId="1497" w16cid:durableId="1740249913">
    <w:abstractNumId w:val="323"/>
  </w:num>
  <w:num w:numId="1498" w16cid:durableId="1219315891">
    <w:abstractNumId w:val="1291"/>
  </w:num>
  <w:num w:numId="1499" w16cid:durableId="1174763974">
    <w:abstractNumId w:val="1871"/>
  </w:num>
  <w:num w:numId="1500" w16cid:durableId="1727531452">
    <w:abstractNumId w:val="2010"/>
  </w:num>
  <w:num w:numId="1501" w16cid:durableId="1876307288">
    <w:abstractNumId w:val="1325"/>
  </w:num>
  <w:num w:numId="1502" w16cid:durableId="1704743964">
    <w:abstractNumId w:val="74"/>
  </w:num>
  <w:num w:numId="1503" w16cid:durableId="228811450">
    <w:abstractNumId w:val="964"/>
  </w:num>
  <w:num w:numId="1504" w16cid:durableId="421681055">
    <w:abstractNumId w:val="583"/>
  </w:num>
  <w:num w:numId="1505" w16cid:durableId="355009981">
    <w:abstractNumId w:val="1107"/>
  </w:num>
  <w:num w:numId="1506" w16cid:durableId="1380589112">
    <w:abstractNumId w:val="2009"/>
  </w:num>
  <w:num w:numId="1507" w16cid:durableId="1793939865">
    <w:abstractNumId w:val="1943"/>
  </w:num>
  <w:num w:numId="1508" w16cid:durableId="1526286713">
    <w:abstractNumId w:val="1655"/>
  </w:num>
  <w:num w:numId="1509" w16cid:durableId="1717385310">
    <w:abstractNumId w:val="635"/>
  </w:num>
  <w:num w:numId="1510" w16cid:durableId="1499803038">
    <w:abstractNumId w:val="1147"/>
  </w:num>
  <w:num w:numId="1511" w16cid:durableId="93131718">
    <w:abstractNumId w:val="1228"/>
  </w:num>
  <w:num w:numId="1512" w16cid:durableId="1365642809">
    <w:abstractNumId w:val="1245"/>
  </w:num>
  <w:num w:numId="1513" w16cid:durableId="1622492175">
    <w:abstractNumId w:val="1005"/>
  </w:num>
  <w:num w:numId="1514" w16cid:durableId="2041970972">
    <w:abstractNumId w:val="1210"/>
  </w:num>
  <w:num w:numId="1515" w16cid:durableId="1217086166">
    <w:abstractNumId w:val="941"/>
  </w:num>
  <w:num w:numId="1516" w16cid:durableId="1079791061">
    <w:abstractNumId w:val="512"/>
  </w:num>
  <w:num w:numId="1517" w16cid:durableId="518204936">
    <w:abstractNumId w:val="592"/>
  </w:num>
  <w:num w:numId="1518" w16cid:durableId="1587962891">
    <w:abstractNumId w:val="971"/>
  </w:num>
  <w:num w:numId="1519" w16cid:durableId="1435713549">
    <w:abstractNumId w:val="1585"/>
  </w:num>
  <w:num w:numId="1520" w16cid:durableId="198518114">
    <w:abstractNumId w:val="1209"/>
  </w:num>
  <w:num w:numId="1521" w16cid:durableId="1424956019">
    <w:abstractNumId w:val="1544"/>
  </w:num>
  <w:num w:numId="1522" w16cid:durableId="1068265553">
    <w:abstractNumId w:val="491"/>
  </w:num>
  <w:num w:numId="1523" w16cid:durableId="590818370">
    <w:abstractNumId w:val="194"/>
  </w:num>
  <w:num w:numId="1524" w16cid:durableId="1464956298">
    <w:abstractNumId w:val="124"/>
  </w:num>
  <w:num w:numId="1525" w16cid:durableId="1667709877">
    <w:abstractNumId w:val="1213"/>
  </w:num>
  <w:num w:numId="1526" w16cid:durableId="337318170">
    <w:abstractNumId w:val="939"/>
  </w:num>
  <w:num w:numId="1527" w16cid:durableId="687173667">
    <w:abstractNumId w:val="775"/>
  </w:num>
  <w:num w:numId="1528" w16cid:durableId="854465830">
    <w:abstractNumId w:val="1924"/>
  </w:num>
  <w:num w:numId="1529" w16cid:durableId="1623416582">
    <w:abstractNumId w:val="619"/>
  </w:num>
  <w:num w:numId="1530" w16cid:durableId="1557816479">
    <w:abstractNumId w:val="1627"/>
  </w:num>
  <w:num w:numId="1531" w16cid:durableId="466439075">
    <w:abstractNumId w:val="1951"/>
  </w:num>
  <w:num w:numId="1532" w16cid:durableId="1477214155">
    <w:abstractNumId w:val="1565"/>
  </w:num>
  <w:num w:numId="1533" w16cid:durableId="1049954544">
    <w:abstractNumId w:val="282"/>
  </w:num>
  <w:num w:numId="1534" w16cid:durableId="1395808688">
    <w:abstractNumId w:val="8"/>
  </w:num>
  <w:num w:numId="1535" w16cid:durableId="2007054244">
    <w:abstractNumId w:val="1509"/>
  </w:num>
  <w:num w:numId="1536" w16cid:durableId="902302000">
    <w:abstractNumId w:val="607"/>
  </w:num>
  <w:num w:numId="1537" w16cid:durableId="1254628101">
    <w:abstractNumId w:val="1122"/>
  </w:num>
  <w:num w:numId="1538" w16cid:durableId="1119254675">
    <w:abstractNumId w:val="1900"/>
  </w:num>
  <w:num w:numId="1539" w16cid:durableId="1605069930">
    <w:abstractNumId w:val="1768"/>
  </w:num>
  <w:num w:numId="1540" w16cid:durableId="1654600953">
    <w:abstractNumId w:val="1508"/>
  </w:num>
  <w:num w:numId="1541" w16cid:durableId="1666085210">
    <w:abstractNumId w:val="1266"/>
  </w:num>
  <w:num w:numId="1542" w16cid:durableId="1766071553">
    <w:abstractNumId w:val="1709"/>
  </w:num>
  <w:num w:numId="1543" w16cid:durableId="1176270397">
    <w:abstractNumId w:val="1010"/>
  </w:num>
  <w:num w:numId="1544" w16cid:durableId="30502573">
    <w:abstractNumId w:val="733"/>
  </w:num>
  <w:num w:numId="1545" w16cid:durableId="1363214559">
    <w:abstractNumId w:val="579"/>
  </w:num>
  <w:num w:numId="1546" w16cid:durableId="1286043142">
    <w:abstractNumId w:val="623"/>
  </w:num>
  <w:num w:numId="1547" w16cid:durableId="1333678214">
    <w:abstractNumId w:val="1866"/>
  </w:num>
  <w:num w:numId="1548" w16cid:durableId="2142578656">
    <w:abstractNumId w:val="1631"/>
  </w:num>
  <w:num w:numId="1549" w16cid:durableId="1889492226">
    <w:abstractNumId w:val="1359"/>
  </w:num>
  <w:num w:numId="1550" w16cid:durableId="1030640701">
    <w:abstractNumId w:val="1609"/>
  </w:num>
  <w:num w:numId="1551" w16cid:durableId="1150632831">
    <w:abstractNumId w:val="722"/>
  </w:num>
  <w:num w:numId="1552" w16cid:durableId="2037467602">
    <w:abstractNumId w:val="1229"/>
  </w:num>
  <w:num w:numId="1553" w16cid:durableId="975643742">
    <w:abstractNumId w:val="1352"/>
  </w:num>
  <w:num w:numId="1554" w16cid:durableId="1159031764">
    <w:abstractNumId w:val="1995"/>
  </w:num>
  <w:num w:numId="1555" w16cid:durableId="1892960787">
    <w:abstractNumId w:val="246"/>
  </w:num>
  <w:num w:numId="1556" w16cid:durableId="1038817899">
    <w:abstractNumId w:val="1540"/>
  </w:num>
  <w:num w:numId="1557" w16cid:durableId="2106925720">
    <w:abstractNumId w:val="1401"/>
  </w:num>
  <w:num w:numId="1558" w16cid:durableId="1484926519">
    <w:abstractNumId w:val="1002"/>
  </w:num>
  <w:num w:numId="1559" w16cid:durableId="383453589">
    <w:abstractNumId w:val="882"/>
  </w:num>
  <w:num w:numId="1560" w16cid:durableId="1839732631">
    <w:abstractNumId w:val="514"/>
  </w:num>
  <w:num w:numId="1561" w16cid:durableId="1245991051">
    <w:abstractNumId w:val="904"/>
  </w:num>
  <w:num w:numId="1562" w16cid:durableId="1165247696">
    <w:abstractNumId w:val="703"/>
  </w:num>
  <w:num w:numId="1563" w16cid:durableId="663895892">
    <w:abstractNumId w:val="763"/>
  </w:num>
  <w:num w:numId="1564" w16cid:durableId="86199030">
    <w:abstractNumId w:val="169"/>
  </w:num>
  <w:num w:numId="1565" w16cid:durableId="589703009">
    <w:abstractNumId w:val="1605"/>
  </w:num>
  <w:num w:numId="1566" w16cid:durableId="56129621">
    <w:abstractNumId w:val="625"/>
  </w:num>
  <w:num w:numId="1567" w16cid:durableId="105278378">
    <w:abstractNumId w:val="609"/>
  </w:num>
  <w:num w:numId="1568" w16cid:durableId="978723859">
    <w:abstractNumId w:val="713"/>
  </w:num>
  <w:num w:numId="1569" w16cid:durableId="1540244008">
    <w:abstractNumId w:val="1112"/>
  </w:num>
  <w:num w:numId="1570" w16cid:durableId="1455520274">
    <w:abstractNumId w:val="845"/>
  </w:num>
  <w:num w:numId="1571" w16cid:durableId="1477722531">
    <w:abstractNumId w:val="1156"/>
  </w:num>
  <w:num w:numId="1572" w16cid:durableId="2030520940">
    <w:abstractNumId w:val="1264"/>
  </w:num>
  <w:num w:numId="1573" w16cid:durableId="1464039817">
    <w:abstractNumId w:val="1116"/>
  </w:num>
  <w:num w:numId="1574" w16cid:durableId="771512596">
    <w:abstractNumId w:val="187"/>
  </w:num>
  <w:num w:numId="1575" w16cid:durableId="916985522">
    <w:abstractNumId w:val="1697"/>
  </w:num>
  <w:num w:numId="1576" w16cid:durableId="294265095">
    <w:abstractNumId w:val="1250"/>
  </w:num>
  <w:num w:numId="1577" w16cid:durableId="589050255">
    <w:abstractNumId w:val="1736"/>
  </w:num>
  <w:num w:numId="1578" w16cid:durableId="1354385539">
    <w:abstractNumId w:val="394"/>
  </w:num>
  <w:num w:numId="1579" w16cid:durableId="1505121178">
    <w:abstractNumId w:val="35"/>
  </w:num>
  <w:num w:numId="1580" w16cid:durableId="224874422">
    <w:abstractNumId w:val="846"/>
  </w:num>
  <w:num w:numId="1581" w16cid:durableId="653023105">
    <w:abstractNumId w:val="388"/>
  </w:num>
  <w:num w:numId="1582" w16cid:durableId="699169056">
    <w:abstractNumId w:val="165"/>
  </w:num>
  <w:num w:numId="1583" w16cid:durableId="1893954715">
    <w:abstractNumId w:val="595"/>
  </w:num>
  <w:num w:numId="1584" w16cid:durableId="521667584">
    <w:abstractNumId w:val="443"/>
  </w:num>
  <w:num w:numId="1585" w16cid:durableId="1785884984">
    <w:abstractNumId w:val="469"/>
  </w:num>
  <w:num w:numId="1586" w16cid:durableId="595596191">
    <w:abstractNumId w:val="454"/>
  </w:num>
  <w:num w:numId="1587" w16cid:durableId="1620339522">
    <w:abstractNumId w:val="496"/>
  </w:num>
  <w:num w:numId="1588" w16cid:durableId="616837198">
    <w:abstractNumId w:val="1348"/>
  </w:num>
  <w:num w:numId="1589" w16cid:durableId="1712143400">
    <w:abstractNumId w:val="205"/>
  </w:num>
  <w:num w:numId="1590" w16cid:durableId="1715080393">
    <w:abstractNumId w:val="818"/>
  </w:num>
  <w:num w:numId="1591" w16cid:durableId="1938908021">
    <w:abstractNumId w:val="1404"/>
  </w:num>
  <w:num w:numId="1592" w16cid:durableId="171261922">
    <w:abstractNumId w:val="298"/>
  </w:num>
  <w:num w:numId="1593" w16cid:durableId="1293444321">
    <w:abstractNumId w:val="1411"/>
  </w:num>
  <w:num w:numId="1594" w16cid:durableId="436218868">
    <w:abstractNumId w:val="1498"/>
  </w:num>
  <w:num w:numId="1595" w16cid:durableId="1967999419">
    <w:abstractNumId w:val="1299"/>
  </w:num>
  <w:num w:numId="1596" w16cid:durableId="104272958">
    <w:abstractNumId w:val="781"/>
  </w:num>
  <w:num w:numId="1597" w16cid:durableId="31200116">
    <w:abstractNumId w:val="101"/>
  </w:num>
  <w:num w:numId="1598" w16cid:durableId="520239499">
    <w:abstractNumId w:val="1372"/>
  </w:num>
  <w:num w:numId="1599" w16cid:durableId="899558953">
    <w:abstractNumId w:val="621"/>
  </w:num>
  <w:num w:numId="1600" w16cid:durableId="496044873">
    <w:abstractNumId w:val="364"/>
  </w:num>
  <w:num w:numId="1601" w16cid:durableId="1842544731">
    <w:abstractNumId w:val="1263"/>
  </w:num>
  <w:num w:numId="1602" w16cid:durableId="581912768">
    <w:abstractNumId w:val="974"/>
  </w:num>
  <w:num w:numId="1603" w16cid:durableId="1598520956">
    <w:abstractNumId w:val="1008"/>
  </w:num>
  <w:num w:numId="1604" w16cid:durableId="1287615675">
    <w:abstractNumId w:val="1901"/>
  </w:num>
  <w:num w:numId="1605" w16cid:durableId="1694110927">
    <w:abstractNumId w:val="1717"/>
  </w:num>
  <w:num w:numId="1606" w16cid:durableId="389889225">
    <w:abstractNumId w:val="692"/>
  </w:num>
  <w:num w:numId="1607" w16cid:durableId="772746342">
    <w:abstractNumId w:val="125"/>
  </w:num>
  <w:num w:numId="1608" w16cid:durableId="762802802">
    <w:abstractNumId w:val="1017"/>
  </w:num>
  <w:num w:numId="1609" w16cid:durableId="1546288636">
    <w:abstractNumId w:val="60"/>
  </w:num>
  <w:num w:numId="1610" w16cid:durableId="1207450825">
    <w:abstractNumId w:val="869"/>
  </w:num>
  <w:num w:numId="1611" w16cid:durableId="679163654">
    <w:abstractNumId w:val="259"/>
  </w:num>
  <w:num w:numId="1612" w16cid:durableId="1117141787">
    <w:abstractNumId w:val="1104"/>
  </w:num>
  <w:num w:numId="1613" w16cid:durableId="578096735">
    <w:abstractNumId w:val="375"/>
  </w:num>
  <w:num w:numId="1614" w16cid:durableId="49616930">
    <w:abstractNumId w:val="305"/>
  </w:num>
  <w:num w:numId="1615" w16cid:durableId="302545527">
    <w:abstractNumId w:val="23"/>
  </w:num>
  <w:num w:numId="1616" w16cid:durableId="458844769">
    <w:abstractNumId w:val="1449"/>
  </w:num>
  <w:num w:numId="1617" w16cid:durableId="2016226022">
    <w:abstractNumId w:val="1582"/>
  </w:num>
  <w:num w:numId="1618" w16cid:durableId="1545866284">
    <w:abstractNumId w:val="717"/>
  </w:num>
  <w:num w:numId="1619" w16cid:durableId="2045203720">
    <w:abstractNumId w:val="1240"/>
  </w:num>
  <w:num w:numId="1620" w16cid:durableId="834758940">
    <w:abstractNumId w:val="418"/>
  </w:num>
  <w:num w:numId="1621" w16cid:durableId="1001422648">
    <w:abstractNumId w:val="1734"/>
  </w:num>
  <w:num w:numId="1622" w16cid:durableId="996106433">
    <w:abstractNumId w:val="370"/>
  </w:num>
  <w:num w:numId="1623" w16cid:durableId="521633770">
    <w:abstractNumId w:val="1892"/>
  </w:num>
  <w:num w:numId="1624" w16cid:durableId="984433226">
    <w:abstractNumId w:val="1205"/>
  </w:num>
  <w:num w:numId="1625" w16cid:durableId="1967659263">
    <w:abstractNumId w:val="561"/>
  </w:num>
  <w:num w:numId="1626" w16cid:durableId="1980185377">
    <w:abstractNumId w:val="402"/>
  </w:num>
  <w:num w:numId="1627" w16cid:durableId="147942876">
    <w:abstractNumId w:val="1422"/>
  </w:num>
  <w:num w:numId="1628" w16cid:durableId="867138306">
    <w:abstractNumId w:val="1012"/>
  </w:num>
  <w:num w:numId="1629" w16cid:durableId="766078736">
    <w:abstractNumId w:val="182"/>
  </w:num>
  <w:num w:numId="1630" w16cid:durableId="676465627">
    <w:abstractNumId w:val="34"/>
  </w:num>
  <w:num w:numId="1631" w16cid:durableId="230847556">
    <w:abstractNumId w:val="858"/>
  </w:num>
  <w:num w:numId="1632" w16cid:durableId="1769230240">
    <w:abstractNumId w:val="1966"/>
  </w:num>
  <w:num w:numId="1633" w16cid:durableId="63574602">
    <w:abstractNumId w:val="1398"/>
  </w:num>
  <w:num w:numId="1634" w16cid:durableId="1276522744">
    <w:abstractNumId w:val="1376"/>
  </w:num>
  <w:num w:numId="1635" w16cid:durableId="352616435">
    <w:abstractNumId w:val="1753"/>
  </w:num>
  <w:num w:numId="1636" w16cid:durableId="164901799">
    <w:abstractNumId w:val="53"/>
  </w:num>
  <w:num w:numId="1637" w16cid:durableId="1701473688">
    <w:abstractNumId w:val="567"/>
  </w:num>
  <w:num w:numId="1638" w16cid:durableId="370763090">
    <w:abstractNumId w:val="918"/>
  </w:num>
  <w:num w:numId="1639" w16cid:durableId="1192066736">
    <w:abstractNumId w:val="1742"/>
  </w:num>
  <w:num w:numId="1640" w16cid:durableId="506479946">
    <w:abstractNumId w:val="1647"/>
  </w:num>
  <w:num w:numId="1641" w16cid:durableId="1234198936">
    <w:abstractNumId w:val="1399"/>
  </w:num>
  <w:num w:numId="1642" w16cid:durableId="656108933">
    <w:abstractNumId w:val="1617"/>
  </w:num>
  <w:num w:numId="1643" w16cid:durableId="16661580">
    <w:abstractNumId w:val="1718"/>
  </w:num>
  <w:num w:numId="1644" w16cid:durableId="676612014">
    <w:abstractNumId w:val="241"/>
  </w:num>
  <w:num w:numId="1645" w16cid:durableId="504519714">
    <w:abstractNumId w:val="1402"/>
  </w:num>
  <w:num w:numId="1646" w16cid:durableId="631249812">
    <w:abstractNumId w:val="594"/>
  </w:num>
  <w:num w:numId="1647" w16cid:durableId="508982190">
    <w:abstractNumId w:val="421"/>
  </w:num>
  <w:num w:numId="1648" w16cid:durableId="590966465">
    <w:abstractNumId w:val="708"/>
  </w:num>
  <w:num w:numId="1649" w16cid:durableId="434057500">
    <w:abstractNumId w:val="1028"/>
  </w:num>
  <w:num w:numId="1650" w16cid:durableId="76244779">
    <w:abstractNumId w:val="647"/>
  </w:num>
  <w:num w:numId="1651" w16cid:durableId="1835995981">
    <w:abstractNumId w:val="431"/>
  </w:num>
  <w:num w:numId="1652" w16cid:durableId="862091813">
    <w:abstractNumId w:val="679"/>
  </w:num>
  <w:num w:numId="1653" w16cid:durableId="116023823">
    <w:abstractNumId w:val="555"/>
  </w:num>
  <w:num w:numId="1654" w16cid:durableId="1937135564">
    <w:abstractNumId w:val="1929"/>
  </w:num>
  <w:num w:numId="1655" w16cid:durableId="888344603">
    <w:abstractNumId w:val="91"/>
  </w:num>
  <w:num w:numId="1656" w16cid:durableId="1163592872">
    <w:abstractNumId w:val="1032"/>
  </w:num>
  <w:num w:numId="1657" w16cid:durableId="483206231">
    <w:abstractNumId w:val="1366"/>
  </w:num>
  <w:num w:numId="1658" w16cid:durableId="292903778">
    <w:abstractNumId w:val="1931"/>
  </w:num>
  <w:num w:numId="1659" w16cid:durableId="1373533690">
    <w:abstractNumId w:val="1019"/>
  </w:num>
  <w:num w:numId="1660" w16cid:durableId="106431585">
    <w:abstractNumId w:val="796"/>
  </w:num>
  <w:num w:numId="1661" w16cid:durableId="776798729">
    <w:abstractNumId w:val="1091"/>
  </w:num>
  <w:num w:numId="1662" w16cid:durableId="542643107">
    <w:abstractNumId w:val="152"/>
  </w:num>
  <w:num w:numId="1663" w16cid:durableId="1718747371">
    <w:abstractNumId w:val="1581"/>
  </w:num>
  <w:num w:numId="1664" w16cid:durableId="345332666">
    <w:abstractNumId w:val="1066"/>
  </w:num>
  <w:num w:numId="1665" w16cid:durableId="1695645105">
    <w:abstractNumId w:val="1294"/>
  </w:num>
  <w:num w:numId="1666" w16cid:durableId="302273920">
    <w:abstractNumId w:val="1272"/>
  </w:num>
  <w:num w:numId="1667" w16cid:durableId="439180060">
    <w:abstractNumId w:val="1978"/>
  </w:num>
  <w:num w:numId="1668" w16cid:durableId="1228998081">
    <w:abstractNumId w:val="1911"/>
  </w:num>
  <w:num w:numId="1669" w16cid:durableId="550725021">
    <w:abstractNumId w:val="119"/>
  </w:num>
  <w:num w:numId="1670" w16cid:durableId="535772686">
    <w:abstractNumId w:val="1800"/>
  </w:num>
  <w:num w:numId="1671" w16cid:durableId="441416912">
    <w:abstractNumId w:val="436"/>
  </w:num>
  <w:num w:numId="1672" w16cid:durableId="42607673">
    <w:abstractNumId w:val="1447"/>
  </w:num>
  <w:num w:numId="1673" w16cid:durableId="1413503505">
    <w:abstractNumId w:val="287"/>
  </w:num>
  <w:num w:numId="1674" w16cid:durableId="1146976474">
    <w:abstractNumId w:val="468"/>
  </w:num>
  <w:num w:numId="1675" w16cid:durableId="88473633">
    <w:abstractNumId w:val="389"/>
  </w:num>
  <w:num w:numId="1676" w16cid:durableId="896476998">
    <w:abstractNumId w:val="1701"/>
  </w:num>
  <w:num w:numId="1677" w16cid:durableId="804588920">
    <w:abstractNumId w:val="1802"/>
  </w:num>
  <w:num w:numId="1678" w16cid:durableId="724528184">
    <w:abstractNumId w:val="954"/>
  </w:num>
  <w:num w:numId="1679" w16cid:durableId="916405889">
    <w:abstractNumId w:val="632"/>
  </w:num>
  <w:num w:numId="1680" w16cid:durableId="1553694570">
    <w:abstractNumId w:val="1448"/>
  </w:num>
  <w:num w:numId="1681" w16cid:durableId="628970944">
    <w:abstractNumId w:val="1763"/>
  </w:num>
  <w:num w:numId="1682" w16cid:durableId="1226142247">
    <w:abstractNumId w:val="552"/>
  </w:num>
  <w:num w:numId="1683" w16cid:durableId="1797677224">
    <w:abstractNumId w:val="1159"/>
  </w:num>
  <w:num w:numId="1684" w16cid:durableId="719061295">
    <w:abstractNumId w:val="541"/>
  </w:num>
  <w:num w:numId="1685" w16cid:durableId="1554921162">
    <w:abstractNumId w:val="245"/>
  </w:num>
  <w:num w:numId="1686" w16cid:durableId="284846419">
    <w:abstractNumId w:val="1808"/>
  </w:num>
  <w:num w:numId="1687" w16cid:durableId="426464758">
    <w:abstractNumId w:val="320"/>
  </w:num>
  <w:num w:numId="1688" w16cid:durableId="1854685981">
    <w:abstractNumId w:val="1874"/>
  </w:num>
  <w:num w:numId="1689" w16cid:durableId="920215446">
    <w:abstractNumId w:val="874"/>
  </w:num>
  <w:num w:numId="1690" w16cid:durableId="776220304">
    <w:abstractNumId w:val="144"/>
  </w:num>
  <w:num w:numId="1691" w16cid:durableId="1451782883">
    <w:abstractNumId w:val="930"/>
  </w:num>
  <w:num w:numId="1692" w16cid:durableId="2002852917">
    <w:abstractNumId w:val="1570"/>
  </w:num>
  <w:num w:numId="1693" w16cid:durableId="894894880">
    <w:abstractNumId w:val="89"/>
  </w:num>
  <w:num w:numId="1694" w16cid:durableId="1709795911">
    <w:abstractNumId w:val="1854"/>
  </w:num>
  <w:num w:numId="1695" w16cid:durableId="363676252">
    <w:abstractNumId w:val="319"/>
  </w:num>
  <w:num w:numId="1696" w16cid:durableId="306320360">
    <w:abstractNumId w:val="1642"/>
  </w:num>
  <w:num w:numId="1697" w16cid:durableId="187529073">
    <w:abstractNumId w:val="642"/>
  </w:num>
  <w:num w:numId="1698" w16cid:durableId="1067607032">
    <w:abstractNumId w:val="1844"/>
  </w:num>
  <w:num w:numId="1699" w16cid:durableId="1248492278">
    <w:abstractNumId w:val="1855"/>
  </w:num>
  <w:num w:numId="1700" w16cid:durableId="1485899398">
    <w:abstractNumId w:val="1684"/>
  </w:num>
  <w:num w:numId="1701" w16cid:durableId="343946919">
    <w:abstractNumId w:val="1338"/>
  </w:num>
  <w:num w:numId="1702" w16cid:durableId="1493643157">
    <w:abstractNumId w:val="268"/>
  </w:num>
  <w:num w:numId="1703" w16cid:durableId="1726641783">
    <w:abstractNumId w:val="1815"/>
  </w:num>
  <w:num w:numId="1704" w16cid:durableId="836043057">
    <w:abstractNumId w:val="1410"/>
  </w:num>
  <w:num w:numId="1705" w16cid:durableId="1630162811">
    <w:abstractNumId w:val="1799"/>
  </w:num>
  <w:num w:numId="1706" w16cid:durableId="11149641">
    <w:abstractNumId w:val="757"/>
  </w:num>
  <w:num w:numId="1707" w16cid:durableId="1188328527">
    <w:abstractNumId w:val="1274"/>
  </w:num>
  <w:num w:numId="1708" w16cid:durableId="46076198">
    <w:abstractNumId w:val="2004"/>
  </w:num>
  <w:num w:numId="1709" w16cid:durableId="1708408690">
    <w:abstractNumId w:val="613"/>
  </w:num>
  <w:num w:numId="1710" w16cid:durableId="386533310">
    <w:abstractNumId w:val="906"/>
  </w:num>
  <w:num w:numId="1711" w16cid:durableId="699084683">
    <w:abstractNumId w:val="267"/>
  </w:num>
  <w:num w:numId="1712" w16cid:durableId="1296763688">
    <w:abstractNumId w:val="753"/>
  </w:num>
  <w:num w:numId="1713" w16cid:durableId="1251548646">
    <w:abstractNumId w:val="999"/>
  </w:num>
  <w:num w:numId="1714" w16cid:durableId="1951204336">
    <w:abstractNumId w:val="907"/>
  </w:num>
  <w:num w:numId="1715" w16cid:durableId="878123960">
    <w:abstractNumId w:val="557"/>
  </w:num>
  <w:num w:numId="1716" w16cid:durableId="491222031">
    <w:abstractNumId w:val="1072"/>
  </w:num>
  <w:num w:numId="1717" w16cid:durableId="1803621040">
    <w:abstractNumId w:val="457"/>
  </w:num>
  <w:num w:numId="1718" w16cid:durableId="2097899442">
    <w:abstractNumId w:val="1651"/>
  </w:num>
  <w:num w:numId="1719" w16cid:durableId="1043359787">
    <w:abstractNumId w:val="1864"/>
  </w:num>
  <w:num w:numId="1720" w16cid:durableId="1591816037">
    <w:abstractNumId w:val="1501"/>
  </w:num>
  <w:num w:numId="1721" w16cid:durableId="314842326">
    <w:abstractNumId w:val="1846"/>
  </w:num>
  <w:num w:numId="1722" w16cid:durableId="1130706593">
    <w:abstractNumId w:val="1957"/>
  </w:num>
  <w:num w:numId="1723" w16cid:durableId="1716000375">
    <w:abstractNumId w:val="397"/>
  </w:num>
  <w:num w:numId="1724" w16cid:durableId="354157328">
    <w:abstractNumId w:val="486"/>
  </w:num>
  <w:num w:numId="1725" w16cid:durableId="1521237240">
    <w:abstractNumId w:val="1143"/>
  </w:num>
  <w:num w:numId="1726" w16cid:durableId="433288383">
    <w:abstractNumId w:val="80"/>
  </w:num>
  <w:num w:numId="1727" w16cid:durableId="994796909">
    <w:abstractNumId w:val="1248"/>
  </w:num>
  <w:num w:numId="1728" w16cid:durableId="908081504">
    <w:abstractNumId w:val="1602"/>
  </w:num>
  <w:num w:numId="1729" w16cid:durableId="712996878">
    <w:abstractNumId w:val="77"/>
  </w:num>
  <w:num w:numId="1730" w16cid:durableId="2070030824">
    <w:abstractNumId w:val="1660"/>
  </w:num>
  <w:num w:numId="1731" w16cid:durableId="1612975940">
    <w:abstractNumId w:val="1329"/>
  </w:num>
  <w:num w:numId="1732" w16cid:durableId="140656812">
    <w:abstractNumId w:val="1125"/>
  </w:num>
  <w:num w:numId="1733" w16cid:durableId="1512061055">
    <w:abstractNumId w:val="324"/>
  </w:num>
  <w:num w:numId="1734" w16cid:durableId="231161135">
    <w:abstractNumId w:val="1824"/>
  </w:num>
  <w:num w:numId="1735" w16cid:durableId="740715697">
    <w:abstractNumId w:val="2011"/>
  </w:num>
  <w:num w:numId="1736" w16cid:durableId="895045804">
    <w:abstractNumId w:val="636"/>
  </w:num>
  <w:num w:numId="1737" w16cid:durableId="468867298">
    <w:abstractNumId w:val="425"/>
  </w:num>
  <w:num w:numId="1738" w16cid:durableId="424083668">
    <w:abstractNumId w:val="1758"/>
  </w:num>
  <w:num w:numId="1739" w16cid:durableId="50465064">
    <w:abstractNumId w:val="1936"/>
  </w:num>
  <w:num w:numId="1740" w16cid:durableId="509418411">
    <w:abstractNumId w:val="787"/>
  </w:num>
  <w:num w:numId="1741" w16cid:durableId="48114115">
    <w:abstractNumId w:val="1556"/>
  </w:num>
  <w:num w:numId="1742" w16cid:durableId="399324977">
    <w:abstractNumId w:val="252"/>
  </w:num>
  <w:num w:numId="1743" w16cid:durableId="574973773">
    <w:abstractNumId w:val="1755"/>
  </w:num>
  <w:num w:numId="1744" w16cid:durableId="898126446">
    <w:abstractNumId w:val="197"/>
  </w:num>
  <w:num w:numId="1745" w16cid:durableId="1854765482">
    <w:abstractNumId w:val="837"/>
  </w:num>
  <w:num w:numId="1746" w16cid:durableId="1790932694">
    <w:abstractNumId w:val="820"/>
  </w:num>
  <w:num w:numId="1747" w16cid:durableId="729884468">
    <w:abstractNumId w:val="901"/>
  </w:num>
  <w:num w:numId="1748" w16cid:durableId="1393428013">
    <w:abstractNumId w:val="505"/>
  </w:num>
  <w:num w:numId="1749" w16cid:durableId="252055918">
    <w:abstractNumId w:val="1273"/>
  </w:num>
  <w:num w:numId="1750" w16cid:durableId="1619337642">
    <w:abstractNumId w:val="598"/>
  </w:num>
  <w:num w:numId="1751" w16cid:durableId="884096924">
    <w:abstractNumId w:val="1819"/>
  </w:num>
  <w:num w:numId="1752" w16cid:durableId="446200972">
    <w:abstractNumId w:val="1530"/>
  </w:num>
  <w:num w:numId="1753" w16cid:durableId="1288582147">
    <w:abstractNumId w:val="122"/>
  </w:num>
  <w:num w:numId="1754" w16cid:durableId="814874944">
    <w:abstractNumId w:val="612"/>
  </w:num>
  <w:num w:numId="1755" w16cid:durableId="1120880828">
    <w:abstractNumId w:val="300"/>
  </w:num>
  <w:num w:numId="1756" w16cid:durableId="1297028053">
    <w:abstractNumId w:val="108"/>
  </w:num>
  <w:num w:numId="1757" w16cid:durableId="1466045286">
    <w:abstractNumId w:val="1362"/>
  </w:num>
  <w:num w:numId="1758" w16cid:durableId="476921100">
    <w:abstractNumId w:val="651"/>
  </w:num>
  <w:num w:numId="1759" w16cid:durableId="775055707">
    <w:abstractNumId w:val="522"/>
  </w:num>
  <w:num w:numId="1760" w16cid:durableId="1582451825">
    <w:abstractNumId w:val="1198"/>
  </w:num>
  <w:num w:numId="1761" w16cid:durableId="1222404898">
    <w:abstractNumId w:val="976"/>
  </w:num>
  <w:num w:numId="1762" w16cid:durableId="1378429908">
    <w:abstractNumId w:val="681"/>
  </w:num>
  <w:num w:numId="1763" w16cid:durableId="1305358135">
    <w:abstractNumId w:val="228"/>
  </w:num>
  <w:num w:numId="1764" w16cid:durableId="1966304530">
    <w:abstractNumId w:val="690"/>
  </w:num>
  <w:num w:numId="1765" w16cid:durableId="839391240">
    <w:abstractNumId w:val="599"/>
  </w:num>
  <w:num w:numId="1766" w16cid:durableId="124542244">
    <w:abstractNumId w:val="1938"/>
  </w:num>
  <w:num w:numId="1767" w16cid:durableId="930627213">
    <w:abstractNumId w:val="1552"/>
  </w:num>
  <w:num w:numId="1768" w16cid:durableId="617882138">
    <w:abstractNumId w:val="1668"/>
  </w:num>
  <w:num w:numId="1769" w16cid:durableId="1982031751">
    <w:abstractNumId w:val="1716"/>
  </w:num>
  <w:num w:numId="1770" w16cid:durableId="1902010811">
    <w:abstractNumId w:val="374"/>
  </w:num>
  <w:num w:numId="1771" w16cid:durableId="1876237473">
    <w:abstractNumId w:val="1908"/>
  </w:num>
  <w:num w:numId="1772" w16cid:durableId="1732345736">
    <w:abstractNumId w:val="1532"/>
  </w:num>
  <w:num w:numId="1773" w16cid:durableId="1688290764">
    <w:abstractNumId w:val="1319"/>
  </w:num>
  <w:num w:numId="1774" w16cid:durableId="2052028642">
    <w:abstractNumId w:val="981"/>
  </w:num>
  <w:num w:numId="1775" w16cid:durableId="506988643">
    <w:abstractNumId w:val="1624"/>
  </w:num>
  <w:num w:numId="1776" w16cid:durableId="1300379311">
    <w:abstractNumId w:val="278"/>
  </w:num>
  <w:num w:numId="1777" w16cid:durableId="1384519873">
    <w:abstractNumId w:val="1232"/>
  </w:num>
  <w:num w:numId="1778" w16cid:durableId="573321366">
    <w:abstractNumId w:val="453"/>
  </w:num>
  <w:num w:numId="1779" w16cid:durableId="1894387248">
    <w:abstractNumId w:val="1731"/>
  </w:num>
  <w:num w:numId="1780" w16cid:durableId="2080790004">
    <w:abstractNumId w:val="920"/>
  </w:num>
  <w:num w:numId="1781" w16cid:durableId="82996750">
    <w:abstractNumId w:val="1776"/>
  </w:num>
  <w:num w:numId="1782" w16cid:durableId="214660013">
    <w:abstractNumId w:val="255"/>
  </w:num>
  <w:num w:numId="1783" w16cid:durableId="722556826">
    <w:abstractNumId w:val="1747"/>
  </w:num>
  <w:num w:numId="1784" w16cid:durableId="728191139">
    <w:abstractNumId w:val="900"/>
  </w:num>
  <w:num w:numId="1785" w16cid:durableId="1140344634">
    <w:abstractNumId w:val="1183"/>
  </w:num>
  <w:num w:numId="1786" w16cid:durableId="2041323761">
    <w:abstractNumId w:val="47"/>
  </w:num>
  <w:num w:numId="1787" w16cid:durableId="1511212345">
    <w:abstractNumId w:val="1712"/>
  </w:num>
  <w:num w:numId="1788" w16cid:durableId="312684846">
    <w:abstractNumId w:val="1491"/>
  </w:num>
  <w:num w:numId="1789" w16cid:durableId="1460344730">
    <w:abstractNumId w:val="610"/>
  </w:num>
  <w:num w:numId="1790" w16cid:durableId="1465393820">
    <w:abstractNumId w:val="44"/>
  </w:num>
  <w:num w:numId="1791" w16cid:durableId="652023257">
    <w:abstractNumId w:val="1276"/>
  </w:num>
  <w:num w:numId="1792" w16cid:durableId="1683316692">
    <w:abstractNumId w:val="349"/>
  </w:num>
  <w:num w:numId="1793" w16cid:durableId="198517433">
    <w:abstractNumId w:val="961"/>
  </w:num>
  <w:num w:numId="1794" w16cid:durableId="1631091679">
    <w:abstractNumId w:val="1629"/>
  </w:num>
  <w:num w:numId="1795" w16cid:durableId="549538748">
    <w:abstractNumId w:val="969"/>
  </w:num>
  <w:num w:numId="1796" w16cid:durableId="1170296937">
    <w:abstractNumId w:val="310"/>
  </w:num>
  <w:num w:numId="1797" w16cid:durableId="1649286192">
    <w:abstractNumId w:val="566"/>
  </w:num>
  <w:num w:numId="1798" w16cid:durableId="1473252598">
    <w:abstractNumId w:val="1933"/>
  </w:num>
  <w:num w:numId="1799" w16cid:durableId="2021079775">
    <w:abstractNumId w:val="998"/>
  </w:num>
  <w:num w:numId="1800" w16cid:durableId="2136019693">
    <w:abstractNumId w:val="1226"/>
  </w:num>
  <w:num w:numId="1801" w16cid:durableId="739327241">
    <w:abstractNumId w:val="1237"/>
  </w:num>
  <w:num w:numId="1802" w16cid:durableId="325666149">
    <w:abstractNumId w:val="1613"/>
  </w:num>
  <w:num w:numId="1803" w16cid:durableId="2086486595">
    <w:abstractNumId w:val="1130"/>
  </w:num>
  <w:num w:numId="1804" w16cid:durableId="1981571830">
    <w:abstractNumId w:val="856"/>
  </w:num>
  <w:num w:numId="1805" w16cid:durableId="1685592828">
    <w:abstractNumId w:val="1748"/>
  </w:num>
  <w:num w:numId="1806" w16cid:durableId="480463534">
    <w:abstractNumId w:val="774"/>
  </w:num>
  <w:num w:numId="1807" w16cid:durableId="1676609086">
    <w:abstractNumId w:val="663"/>
  </w:num>
  <w:num w:numId="1808" w16cid:durableId="1908832510">
    <w:abstractNumId w:val="214"/>
  </w:num>
  <w:num w:numId="1809" w16cid:durableId="818499987">
    <w:abstractNumId w:val="1058"/>
  </w:num>
  <w:num w:numId="1810" w16cid:durableId="351499150">
    <w:abstractNumId w:val="1458"/>
  </w:num>
  <w:num w:numId="1811" w16cid:durableId="451704539">
    <w:abstractNumId w:val="1817"/>
  </w:num>
  <w:num w:numId="1812" w16cid:durableId="564265087">
    <w:abstractNumId w:val="652"/>
  </w:num>
  <w:num w:numId="1813" w16cid:durableId="254411194">
    <w:abstractNumId w:val="1974"/>
  </w:num>
  <w:num w:numId="1814" w16cid:durableId="582252871">
    <w:abstractNumId w:val="1494"/>
  </w:num>
  <w:num w:numId="1815" w16cid:durableId="1296788438">
    <w:abstractNumId w:val="814"/>
  </w:num>
  <w:num w:numId="1816" w16cid:durableId="1660301869">
    <w:abstractNumId w:val="412"/>
  </w:num>
  <w:num w:numId="1817" w16cid:durableId="566574621">
    <w:abstractNumId w:val="229"/>
  </w:num>
  <w:num w:numId="1818" w16cid:durableId="1566915566">
    <w:abstractNumId w:val="1184"/>
  </w:num>
  <w:num w:numId="1819" w16cid:durableId="1436635667">
    <w:abstractNumId w:val="1428"/>
  </w:num>
  <w:num w:numId="1820" w16cid:durableId="2093579082">
    <w:abstractNumId w:val="667"/>
  </w:num>
  <w:num w:numId="1821" w16cid:durableId="1735539872">
    <w:abstractNumId w:val="1973"/>
  </w:num>
  <w:num w:numId="1822" w16cid:durableId="1678265497">
    <w:abstractNumId w:val="1342"/>
  </w:num>
  <w:num w:numId="1823" w16cid:durableId="1392263815">
    <w:abstractNumId w:val="1940"/>
  </w:num>
  <w:num w:numId="1824" w16cid:durableId="881405756">
    <w:abstractNumId w:val="948"/>
  </w:num>
  <w:num w:numId="1825" w16cid:durableId="799231953">
    <w:abstractNumId w:val="1574"/>
  </w:num>
  <w:num w:numId="1826" w16cid:durableId="467627707">
    <w:abstractNumId w:val="1055"/>
  </w:num>
  <w:num w:numId="1827" w16cid:durableId="1284340387">
    <w:abstractNumId w:val="2001"/>
  </w:num>
  <w:num w:numId="1828" w16cid:durableId="1047677933">
    <w:abstractNumId w:val="1979"/>
  </w:num>
  <w:num w:numId="1829" w16cid:durableId="958803949">
    <w:abstractNumId w:val="1443"/>
  </w:num>
  <w:num w:numId="1830" w16cid:durableId="1173685898">
    <w:abstractNumId w:val="484"/>
  </w:num>
  <w:num w:numId="1831" w16cid:durableId="1254898082">
    <w:abstractNumId w:val="957"/>
  </w:num>
  <w:num w:numId="1832" w16cid:durableId="2016149576">
    <w:abstractNumId w:val="116"/>
  </w:num>
  <w:num w:numId="1833" w16cid:durableId="1019158375">
    <w:abstractNumId w:val="1760"/>
  </w:num>
  <w:num w:numId="1834" w16cid:durableId="1547572016">
    <w:abstractNumId w:val="1018"/>
  </w:num>
  <w:num w:numId="1835" w16cid:durableId="637876891">
    <w:abstractNumId w:val="238"/>
  </w:num>
  <w:num w:numId="1836" w16cid:durableId="71973034">
    <w:abstractNumId w:val="1754"/>
  </w:num>
  <w:num w:numId="1837" w16cid:durableId="1784574258">
    <w:abstractNumId w:val="1729"/>
  </w:num>
  <w:num w:numId="1838" w16cid:durableId="1092820043">
    <w:abstractNumId w:val="212"/>
  </w:num>
  <w:num w:numId="1839" w16cid:durableId="1050613402">
    <w:abstractNumId w:val="1106"/>
  </w:num>
  <w:num w:numId="1840" w16cid:durableId="946044615">
    <w:abstractNumId w:val="1964"/>
  </w:num>
  <w:num w:numId="1841" w16cid:durableId="1937204360">
    <w:abstractNumId w:val="1904"/>
  </w:num>
  <w:num w:numId="1842" w16cid:durableId="918977402">
    <w:abstractNumId w:val="1464"/>
  </w:num>
  <w:num w:numId="1843" w16cid:durableId="298607571">
    <w:abstractNumId w:val="1680"/>
  </w:num>
  <w:num w:numId="1844" w16cid:durableId="1877768493">
    <w:abstractNumId w:val="1977"/>
  </w:num>
  <w:num w:numId="1845" w16cid:durableId="1869835282">
    <w:abstractNumId w:val="925"/>
  </w:num>
  <w:num w:numId="1846" w16cid:durableId="1527517997">
    <w:abstractNumId w:val="1687"/>
  </w:num>
  <w:num w:numId="1847" w16cid:durableId="1365251105">
    <w:abstractNumId w:val="1436"/>
  </w:num>
  <w:num w:numId="1848" w16cid:durableId="2086687522">
    <w:abstractNumId w:val="82"/>
  </w:num>
  <w:num w:numId="1849" w16cid:durableId="1919904698">
    <w:abstractNumId w:val="1967"/>
  </w:num>
  <w:num w:numId="1850" w16cid:durableId="595792706">
    <w:abstractNumId w:val="1809"/>
  </w:num>
  <w:num w:numId="1851" w16cid:durableId="1766337098">
    <w:abstractNumId w:val="273"/>
  </w:num>
  <w:num w:numId="1852" w16cid:durableId="268894804">
    <w:abstractNumId w:val="1818"/>
  </w:num>
  <w:num w:numId="1853" w16cid:durableId="714505634">
    <w:abstractNumId w:val="1968"/>
  </w:num>
  <w:num w:numId="1854" w16cid:durableId="1522551067">
    <w:abstractNumId w:val="1459"/>
  </w:num>
  <w:num w:numId="1855" w16cid:durableId="464740496">
    <w:abstractNumId w:val="804"/>
  </w:num>
  <w:num w:numId="1856" w16cid:durableId="1967538826">
    <w:abstractNumId w:val="1835"/>
  </w:num>
  <w:num w:numId="1857" w16cid:durableId="904415831">
    <w:abstractNumId w:val="481"/>
  </w:num>
  <w:num w:numId="1858" w16cid:durableId="161819582">
    <w:abstractNumId w:val="1034"/>
  </w:num>
  <w:num w:numId="1859" w16cid:durableId="1307515573">
    <w:abstractNumId w:val="924"/>
  </w:num>
  <w:num w:numId="1860" w16cid:durableId="195585908">
    <w:abstractNumId w:val="501"/>
  </w:num>
  <w:num w:numId="1861" w16cid:durableId="1695110038">
    <w:abstractNumId w:val="1419"/>
  </w:num>
  <w:num w:numId="1862" w16cid:durableId="673611392">
    <w:abstractNumId w:val="966"/>
  </w:num>
  <w:num w:numId="1863" w16cid:durableId="763114436">
    <w:abstractNumId w:val="519"/>
  </w:num>
  <w:num w:numId="1864" w16cid:durableId="1874227064">
    <w:abstractNumId w:val="506"/>
  </w:num>
  <w:num w:numId="1865" w16cid:durableId="1088501127">
    <w:abstractNumId w:val="1014"/>
  </w:num>
  <w:num w:numId="1866" w16cid:durableId="860121847">
    <w:abstractNumId w:val="1067"/>
  </w:num>
  <w:num w:numId="1867" w16cid:durableId="1086918012">
    <w:abstractNumId w:val="171"/>
  </w:num>
  <w:num w:numId="1868" w16cid:durableId="838808975">
    <w:abstractNumId w:val="1682"/>
  </w:num>
  <w:num w:numId="1869" w16cid:durableId="964389625">
    <w:abstractNumId w:val="297"/>
  </w:num>
  <w:num w:numId="1870" w16cid:durableId="1045063193">
    <w:abstractNumId w:val="572"/>
  </w:num>
  <w:num w:numId="1871" w16cid:durableId="207642847">
    <w:abstractNumId w:val="306"/>
  </w:num>
  <w:num w:numId="1872" w16cid:durableId="1358238305">
    <w:abstractNumId w:val="1086"/>
  </w:num>
  <w:num w:numId="1873" w16cid:durableId="58091051">
    <w:abstractNumId w:val="1282"/>
  </w:num>
  <w:num w:numId="1874" w16cid:durableId="1286932065">
    <w:abstractNumId w:val="1577"/>
  </w:num>
  <w:num w:numId="1875" w16cid:durableId="1674381456">
    <w:abstractNumId w:val="517"/>
  </w:num>
  <w:num w:numId="1876" w16cid:durableId="1223369893">
    <w:abstractNumId w:val="346"/>
  </w:num>
  <w:num w:numId="1877" w16cid:durableId="1828665533">
    <w:abstractNumId w:val="1423"/>
  </w:num>
  <w:num w:numId="1878" w16cid:durableId="397898800">
    <w:abstractNumId w:val="400"/>
  </w:num>
  <w:num w:numId="1879" w16cid:durableId="253979215">
    <w:abstractNumId w:val="855"/>
  </w:num>
  <w:num w:numId="1880" w16cid:durableId="107242922">
    <w:abstractNumId w:val="1842"/>
  </w:num>
  <w:num w:numId="1881" w16cid:durableId="1927955020">
    <w:abstractNumId w:val="548"/>
  </w:num>
  <w:num w:numId="1882" w16cid:durableId="1222911354">
    <w:abstractNumId w:val="1618"/>
  </w:num>
  <w:num w:numId="1883" w16cid:durableId="1125001557">
    <w:abstractNumId w:val="1251"/>
  </w:num>
  <w:num w:numId="1884" w16cid:durableId="1500929646">
    <w:abstractNumId w:val="1550"/>
  </w:num>
  <w:num w:numId="1885" w16cid:durableId="1344551386">
    <w:abstractNumId w:val="614"/>
  </w:num>
  <w:num w:numId="1886" w16cid:durableId="960527007">
    <w:abstractNumId w:val="1724"/>
  </w:num>
  <w:num w:numId="1887" w16cid:durableId="1148740838">
    <w:abstractNumId w:val="334"/>
  </w:num>
  <w:num w:numId="1888" w16cid:durableId="1483038511">
    <w:abstractNumId w:val="1670"/>
  </w:num>
  <w:num w:numId="1889" w16cid:durableId="186725812">
    <w:abstractNumId w:val="1810"/>
  </w:num>
  <w:num w:numId="1890" w16cid:durableId="914974369">
    <w:abstractNumId w:val="1894"/>
  </w:num>
  <w:num w:numId="1891" w16cid:durableId="2104841861">
    <w:abstractNumId w:val="1576"/>
  </w:num>
  <w:num w:numId="1892" w16cid:durableId="1139106391">
    <w:abstractNumId w:val="1750"/>
  </w:num>
  <w:num w:numId="1893" w16cid:durableId="46728049">
    <w:abstractNumId w:val="817"/>
  </w:num>
  <w:num w:numId="1894" w16cid:durableId="398872071">
    <w:abstractNumId w:val="738"/>
  </w:num>
  <w:num w:numId="1895" w16cid:durableId="13657150">
    <w:abstractNumId w:val="1751"/>
  </w:num>
  <w:num w:numId="1896" w16cid:durableId="1245803035">
    <w:abstractNumId w:val="832"/>
  </w:num>
  <w:num w:numId="1897" w16cid:durableId="1596130581">
    <w:abstractNumId w:val="322"/>
  </w:num>
  <w:num w:numId="1898" w16cid:durableId="1276982047">
    <w:abstractNumId w:val="398"/>
  </w:num>
  <w:num w:numId="1899" w16cid:durableId="1622809811">
    <w:abstractNumId w:val="126"/>
  </w:num>
  <w:num w:numId="1900" w16cid:durableId="921449825">
    <w:abstractNumId w:val="168"/>
  </w:num>
  <w:num w:numId="1901" w16cid:durableId="1033457119">
    <w:abstractNumId w:val="909"/>
  </w:num>
  <w:num w:numId="1902" w16cid:durableId="2119909541">
    <w:abstractNumId w:val="1141"/>
  </w:num>
  <w:num w:numId="1903" w16cid:durableId="25257387">
    <w:abstractNumId w:val="427"/>
  </w:num>
  <w:num w:numId="1904" w16cid:durableId="797071107">
    <w:abstractNumId w:val="1666"/>
  </w:num>
  <w:num w:numId="1905" w16cid:durableId="1588417198">
    <w:abstractNumId w:val="353"/>
  </w:num>
  <w:num w:numId="1906" w16cid:durableId="896471947">
    <w:abstractNumId w:val="1965"/>
  </w:num>
  <w:num w:numId="1907" w16cid:durableId="1888250610">
    <w:abstractNumId w:val="546"/>
  </w:num>
  <w:num w:numId="1908" w16cid:durableId="2019916324">
    <w:abstractNumId w:val="103"/>
  </w:num>
  <w:num w:numId="1909" w16cid:durableId="183909596">
    <w:abstractNumId w:val="1829"/>
  </w:num>
  <w:num w:numId="1910" w16cid:durableId="1567566354">
    <w:abstractNumId w:val="459"/>
  </w:num>
  <w:num w:numId="1911" w16cid:durableId="261033706">
    <w:abstractNumId w:val="1257"/>
  </w:num>
  <w:num w:numId="1912" w16cid:durableId="781846320">
    <w:abstractNumId w:val="1623"/>
  </w:num>
  <w:num w:numId="1913" w16cid:durableId="607274061">
    <w:abstractNumId w:val="276"/>
  </w:num>
  <w:num w:numId="1914" w16cid:durableId="1900556885">
    <w:abstractNumId w:val="721"/>
  </w:num>
  <w:num w:numId="1915" w16cid:durableId="2115125625">
    <w:abstractNumId w:val="140"/>
  </w:num>
  <w:num w:numId="1916" w16cid:durableId="464590768">
    <w:abstractNumId w:val="1457"/>
  </w:num>
  <w:num w:numId="1917" w16cid:durableId="2110730535">
    <w:abstractNumId w:val="1558"/>
  </w:num>
  <w:num w:numId="1918" w16cid:durableId="1501627519">
    <w:abstractNumId w:val="658"/>
  </w:num>
  <w:num w:numId="1919" w16cid:durableId="1212231893">
    <w:abstractNumId w:val="321"/>
  </w:num>
  <w:num w:numId="1920" w16cid:durableId="388040509">
    <w:abstractNumId w:val="1364"/>
  </w:num>
  <w:num w:numId="1921" w16cid:durableId="11614036">
    <w:abstractNumId w:val="1063"/>
  </w:num>
  <w:num w:numId="1922" w16cid:durableId="2138990651">
    <w:abstractNumId w:val="1619"/>
  </w:num>
  <w:num w:numId="1923" w16cid:durableId="1029532104">
    <w:abstractNumId w:val="1858"/>
  </w:num>
  <w:num w:numId="1924" w16cid:durableId="1906335977">
    <w:abstractNumId w:val="570"/>
  </w:num>
  <w:num w:numId="1925" w16cid:durableId="425883074">
    <w:abstractNumId w:val="1295"/>
  </w:num>
  <w:num w:numId="1926" w16cid:durableId="329334907">
    <w:abstractNumId w:val="1648"/>
  </w:num>
  <w:num w:numId="1927" w16cid:durableId="565724089">
    <w:abstractNumId w:val="1536"/>
  </w:num>
  <w:num w:numId="1928" w16cid:durableId="105662955">
    <w:abstractNumId w:val="230"/>
  </w:num>
  <w:num w:numId="1929" w16cid:durableId="346903402">
    <w:abstractNumId w:val="1330"/>
  </w:num>
  <w:num w:numId="1930" w16cid:durableId="1299453300">
    <w:abstractNumId w:val="1144"/>
  </w:num>
  <w:num w:numId="1931" w16cid:durableId="1971469187">
    <w:abstractNumId w:val="973"/>
  </w:num>
  <w:num w:numId="1932" w16cid:durableId="111364988">
    <w:abstractNumId w:val="362"/>
  </w:num>
  <w:num w:numId="1933" w16cid:durableId="1301036704">
    <w:abstractNumId w:val="1070"/>
  </w:num>
  <w:num w:numId="1934" w16cid:durableId="688871392">
    <w:abstractNumId w:val="1984"/>
  </w:num>
  <w:num w:numId="1935" w16cid:durableId="708648193">
    <w:abstractNumId w:val="1486"/>
  </w:num>
  <w:num w:numId="1936" w16cid:durableId="1765762998">
    <w:abstractNumId w:val="1801"/>
  </w:num>
  <w:num w:numId="1937" w16cid:durableId="191766164">
    <w:abstractNumId w:val="1016"/>
  </w:num>
  <w:num w:numId="1938" w16cid:durableId="212010415">
    <w:abstractNumId w:val="1200"/>
  </w:num>
  <w:num w:numId="1939" w16cid:durableId="1348825045">
    <w:abstractNumId w:val="414"/>
  </w:num>
  <w:num w:numId="1940" w16cid:durableId="1493182034">
    <w:abstractNumId w:val="983"/>
  </w:num>
  <w:num w:numId="1941" w16cid:durableId="760685224">
    <w:abstractNumId w:val="896"/>
  </w:num>
  <w:num w:numId="1942" w16cid:durableId="2011521589">
    <w:abstractNumId w:val="1234"/>
  </w:num>
  <w:num w:numId="1943" w16cid:durableId="1930963698">
    <w:abstractNumId w:val="743"/>
  </w:num>
  <w:num w:numId="1944" w16cid:durableId="477574290">
    <w:abstractNumId w:val="1882"/>
  </w:num>
  <w:num w:numId="1945" w16cid:durableId="790172908">
    <w:abstractNumId w:val="1468"/>
  </w:num>
  <w:num w:numId="1946" w16cid:durableId="1532915572">
    <w:abstractNumId w:val="48"/>
  </w:num>
  <w:num w:numId="1947" w16cid:durableId="1648127240">
    <w:abstractNumId w:val="137"/>
  </w:num>
  <w:num w:numId="1948" w16cid:durableId="435756301">
    <w:abstractNumId w:val="674"/>
  </w:num>
  <w:num w:numId="1949" w16cid:durableId="710492728">
    <w:abstractNumId w:val="249"/>
  </w:num>
  <w:num w:numId="1950" w16cid:durableId="429087554">
    <w:abstractNumId w:val="744"/>
  </w:num>
  <w:num w:numId="1951" w16cid:durableId="539131757">
    <w:abstractNumId w:val="1195"/>
  </w:num>
  <w:num w:numId="1952" w16cid:durableId="1678771745">
    <w:abstractNumId w:val="1221"/>
  </w:num>
  <w:num w:numId="1953" w16cid:durableId="2011444376">
    <w:abstractNumId w:val="1564"/>
  </w:num>
  <w:num w:numId="1954" w16cid:durableId="712660560">
    <w:abstractNumId w:val="1868"/>
  </w:num>
  <w:num w:numId="1955" w16cid:durableId="34895509">
    <w:abstractNumId w:val="1923"/>
  </w:num>
  <w:num w:numId="1956" w16cid:durableId="1165245924">
    <w:abstractNumId w:val="45"/>
  </w:num>
  <w:num w:numId="1957" w16cid:durableId="869224767">
    <w:abstractNumId w:val="432"/>
  </w:num>
  <w:num w:numId="1958" w16cid:durableId="619150789">
    <w:abstractNumId w:val="1633"/>
  </w:num>
  <w:num w:numId="1959" w16cid:durableId="306516454">
    <w:abstractNumId w:val="1478"/>
  </w:num>
  <w:num w:numId="1960" w16cid:durableId="1962420650">
    <w:abstractNumId w:val="956"/>
  </w:num>
  <w:num w:numId="1961" w16cid:durableId="364134105">
    <w:abstractNumId w:val="1394"/>
  </w:num>
  <w:num w:numId="1962" w16cid:durableId="1711152129">
    <w:abstractNumId w:val="219"/>
  </w:num>
  <w:num w:numId="1963" w16cid:durableId="237907551">
    <w:abstractNumId w:val="296"/>
  </w:num>
  <w:num w:numId="1964" w16cid:durableId="194466758">
    <w:abstractNumId w:val="250"/>
  </w:num>
  <w:num w:numId="1965" w16cid:durableId="801071147">
    <w:abstractNumId w:val="407"/>
  </w:num>
  <w:num w:numId="1966" w16cid:durableId="909655858">
    <w:abstractNumId w:val="1795"/>
  </w:num>
  <w:num w:numId="1967" w16cid:durableId="479157178">
    <w:abstractNumId w:val="739"/>
  </w:num>
  <w:num w:numId="1968" w16cid:durableId="1221164292">
    <w:abstractNumId w:val="234"/>
  </w:num>
  <w:num w:numId="1969" w16cid:durableId="1595938921">
    <w:abstractNumId w:val="1095"/>
  </w:num>
  <w:num w:numId="1970" w16cid:durableId="550267806">
    <w:abstractNumId w:val="1323"/>
  </w:num>
  <w:num w:numId="1971" w16cid:durableId="1622496662">
    <w:abstractNumId w:val="596"/>
  </w:num>
  <w:num w:numId="1972" w16cid:durableId="1491940878">
    <w:abstractNumId w:val="30"/>
  </w:num>
  <w:num w:numId="1973" w16cid:durableId="747849343">
    <w:abstractNumId w:val="604"/>
  </w:num>
  <w:num w:numId="1974" w16cid:durableId="75246274">
    <w:abstractNumId w:val="1749"/>
  </w:num>
  <w:num w:numId="1975" w16cid:durableId="717508224">
    <w:abstractNumId w:val="529"/>
  </w:num>
  <w:num w:numId="1976" w16cid:durableId="69474356">
    <w:abstractNumId w:val="584"/>
  </w:num>
  <w:num w:numId="1977" w16cid:durableId="742990028">
    <w:abstractNumId w:val="266"/>
  </w:num>
  <w:num w:numId="1978" w16cid:durableId="618149859">
    <w:abstractNumId w:val="1084"/>
  </w:num>
  <w:num w:numId="1979" w16cid:durableId="71700619">
    <w:abstractNumId w:val="1360"/>
  </w:num>
  <w:num w:numId="1980" w16cid:durableId="756679201">
    <w:abstractNumId w:val="1345"/>
  </w:num>
  <w:num w:numId="1981" w16cid:durableId="1376353403">
    <w:abstractNumId w:val="1998"/>
  </w:num>
  <w:num w:numId="1982" w16cid:durableId="1272131780">
    <w:abstractNumId w:val="931"/>
  </w:num>
  <w:num w:numId="1983" w16cid:durableId="1005401396">
    <w:abstractNumId w:val="1277"/>
  </w:num>
  <w:num w:numId="1984" w16cid:durableId="886528208">
    <w:abstractNumId w:val="1804"/>
  </w:num>
  <w:num w:numId="1985" w16cid:durableId="1987582661">
    <w:abstractNumId w:val="772"/>
  </w:num>
  <w:num w:numId="1986" w16cid:durableId="1191382732">
    <w:abstractNumId w:val="1571"/>
  </w:num>
  <w:num w:numId="1987" w16cid:durableId="198902152">
    <w:abstractNumId w:val="1797"/>
  </w:num>
  <w:num w:numId="1988" w16cid:durableId="609974239">
    <w:abstractNumId w:val="1983"/>
  </w:num>
  <w:num w:numId="1989" w16cid:durableId="1157264087">
    <w:abstractNumId w:val="1857"/>
  </w:num>
  <w:num w:numId="1990" w16cid:durableId="1075129850">
    <w:abstractNumId w:val="1926"/>
  </w:num>
  <w:num w:numId="1991" w16cid:durableId="1633514128">
    <w:abstractNumId w:val="1206"/>
  </w:num>
  <w:num w:numId="1992" w16cid:durableId="342247569">
    <w:abstractNumId w:val="707"/>
  </w:num>
  <w:num w:numId="1993" w16cid:durableId="1031154248">
    <w:abstractNumId w:val="1167"/>
  </w:num>
  <w:num w:numId="1994" w16cid:durableId="1227839909">
    <w:abstractNumId w:val="1578"/>
  </w:num>
  <w:num w:numId="1995" w16cid:durableId="1291091945">
    <w:abstractNumId w:val="1669"/>
  </w:num>
  <w:num w:numId="1996" w16cid:durableId="1515725554">
    <w:abstractNumId w:val="1444"/>
  </w:num>
  <w:num w:numId="1997" w16cid:durableId="1999192347">
    <w:abstractNumId w:val="1770"/>
  </w:num>
  <w:num w:numId="1998" w16cid:durableId="320082000">
    <w:abstractNumId w:val="260"/>
  </w:num>
  <w:num w:numId="1999" w16cid:durableId="1631587455">
    <w:abstractNumId w:val="100"/>
  </w:num>
  <w:num w:numId="2000" w16cid:durableId="162087884">
    <w:abstractNumId w:val="442"/>
  </w:num>
  <w:num w:numId="2001" w16cid:durableId="243030729">
    <w:abstractNumId w:val="207"/>
  </w:num>
  <w:num w:numId="2002" w16cid:durableId="1246232706">
    <w:abstractNumId w:val="714"/>
  </w:num>
  <w:num w:numId="2003" w16cid:durableId="1328243227">
    <w:abstractNumId w:val="1789"/>
  </w:num>
  <w:num w:numId="2004" w16cid:durableId="33429526">
    <w:abstractNumId w:val="1199"/>
  </w:num>
  <w:num w:numId="2005" w16cid:durableId="1245577535">
    <w:abstractNumId w:val="281"/>
  </w:num>
  <w:num w:numId="2006" w16cid:durableId="1625773659">
    <w:abstractNumId w:val="601"/>
  </w:num>
  <w:num w:numId="2007" w16cid:durableId="2122869134">
    <w:abstractNumId w:val="910"/>
  </w:num>
  <w:num w:numId="2008" w16cid:durableId="211773789">
    <w:abstractNumId w:val="1646"/>
  </w:num>
  <w:num w:numId="2009" w16cid:durableId="1262832461">
    <w:abstractNumId w:val="1960"/>
  </w:num>
  <w:num w:numId="2010" w16cid:durableId="308487246">
    <w:abstractNumId w:val="147"/>
  </w:num>
  <w:num w:numId="2011" w16cid:durableId="1170827861">
    <w:abstractNumId w:val="185"/>
  </w:num>
  <w:num w:numId="2012" w16cid:durableId="1244874622">
    <w:abstractNumId w:val="1745"/>
  </w:num>
  <w:num w:numId="2013" w16cid:durableId="1821577033">
    <w:abstractNumId w:val="112"/>
  </w:num>
  <w:num w:numId="2014" w16cid:durableId="1267885993">
    <w:abstractNumId w:val="261"/>
  </w:num>
  <w:numIdMacAtCleanup w:val="200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0C81"/>
    <w:rsid w:val="0000016F"/>
    <w:rsid w:val="000001A1"/>
    <w:rsid w:val="000001B9"/>
    <w:rsid w:val="0000076D"/>
    <w:rsid w:val="000008ED"/>
    <w:rsid w:val="00000B26"/>
    <w:rsid w:val="00000DAF"/>
    <w:rsid w:val="00000F8D"/>
    <w:rsid w:val="00000FE3"/>
    <w:rsid w:val="00001327"/>
    <w:rsid w:val="00001A16"/>
    <w:rsid w:val="00001AC1"/>
    <w:rsid w:val="00001D5C"/>
    <w:rsid w:val="00002014"/>
    <w:rsid w:val="00002A1F"/>
    <w:rsid w:val="00002A5B"/>
    <w:rsid w:val="00002B60"/>
    <w:rsid w:val="00002EF9"/>
    <w:rsid w:val="00002F38"/>
    <w:rsid w:val="00002F48"/>
    <w:rsid w:val="000034F2"/>
    <w:rsid w:val="000036B0"/>
    <w:rsid w:val="000038C9"/>
    <w:rsid w:val="00003B5C"/>
    <w:rsid w:val="00003F3F"/>
    <w:rsid w:val="00003F9F"/>
    <w:rsid w:val="00004034"/>
    <w:rsid w:val="00004059"/>
    <w:rsid w:val="000041A2"/>
    <w:rsid w:val="000044C4"/>
    <w:rsid w:val="00004536"/>
    <w:rsid w:val="000045A0"/>
    <w:rsid w:val="00004696"/>
    <w:rsid w:val="00004821"/>
    <w:rsid w:val="00004922"/>
    <w:rsid w:val="00004CD7"/>
    <w:rsid w:val="00005172"/>
    <w:rsid w:val="00005208"/>
    <w:rsid w:val="000052DF"/>
    <w:rsid w:val="00005787"/>
    <w:rsid w:val="000057A2"/>
    <w:rsid w:val="0000589B"/>
    <w:rsid w:val="00005F65"/>
    <w:rsid w:val="0000612E"/>
    <w:rsid w:val="00006379"/>
    <w:rsid w:val="0000637C"/>
    <w:rsid w:val="00006466"/>
    <w:rsid w:val="00006542"/>
    <w:rsid w:val="0000664C"/>
    <w:rsid w:val="000069A8"/>
    <w:rsid w:val="000069C1"/>
    <w:rsid w:val="00006A2B"/>
    <w:rsid w:val="00006C9C"/>
    <w:rsid w:val="00006DCE"/>
    <w:rsid w:val="00006E3B"/>
    <w:rsid w:val="00006FFA"/>
    <w:rsid w:val="0000722B"/>
    <w:rsid w:val="00007236"/>
    <w:rsid w:val="000075D9"/>
    <w:rsid w:val="0000771C"/>
    <w:rsid w:val="000078D6"/>
    <w:rsid w:val="00007941"/>
    <w:rsid w:val="00007A42"/>
    <w:rsid w:val="00007A75"/>
    <w:rsid w:val="00007AFE"/>
    <w:rsid w:val="00007B06"/>
    <w:rsid w:val="00007B42"/>
    <w:rsid w:val="00007B91"/>
    <w:rsid w:val="00007C18"/>
    <w:rsid w:val="00007CD4"/>
    <w:rsid w:val="00007D3B"/>
    <w:rsid w:val="00007F08"/>
    <w:rsid w:val="00007F7B"/>
    <w:rsid w:val="000101C9"/>
    <w:rsid w:val="00010231"/>
    <w:rsid w:val="00010287"/>
    <w:rsid w:val="0001071C"/>
    <w:rsid w:val="00010783"/>
    <w:rsid w:val="000107E5"/>
    <w:rsid w:val="00010851"/>
    <w:rsid w:val="000108C5"/>
    <w:rsid w:val="0001095C"/>
    <w:rsid w:val="00010962"/>
    <w:rsid w:val="00010997"/>
    <w:rsid w:val="00010D72"/>
    <w:rsid w:val="00010DD9"/>
    <w:rsid w:val="00010DEA"/>
    <w:rsid w:val="00011037"/>
    <w:rsid w:val="0001137C"/>
    <w:rsid w:val="000113C3"/>
    <w:rsid w:val="00011748"/>
    <w:rsid w:val="00011846"/>
    <w:rsid w:val="00011FBD"/>
    <w:rsid w:val="00012606"/>
    <w:rsid w:val="00012A59"/>
    <w:rsid w:val="00012A86"/>
    <w:rsid w:val="00012A9C"/>
    <w:rsid w:val="00012E04"/>
    <w:rsid w:val="00013067"/>
    <w:rsid w:val="0001319D"/>
    <w:rsid w:val="000131AB"/>
    <w:rsid w:val="00013282"/>
    <w:rsid w:val="0001330C"/>
    <w:rsid w:val="00013445"/>
    <w:rsid w:val="00013574"/>
    <w:rsid w:val="000137CA"/>
    <w:rsid w:val="000138AA"/>
    <w:rsid w:val="000138C1"/>
    <w:rsid w:val="0001399F"/>
    <w:rsid w:val="00013A70"/>
    <w:rsid w:val="00013AD4"/>
    <w:rsid w:val="00013FDA"/>
    <w:rsid w:val="00014828"/>
    <w:rsid w:val="0001496A"/>
    <w:rsid w:val="000149D6"/>
    <w:rsid w:val="00014B8C"/>
    <w:rsid w:val="00014F9C"/>
    <w:rsid w:val="0001514B"/>
    <w:rsid w:val="00015196"/>
    <w:rsid w:val="00015304"/>
    <w:rsid w:val="0001539F"/>
    <w:rsid w:val="00015904"/>
    <w:rsid w:val="00015908"/>
    <w:rsid w:val="00015B1C"/>
    <w:rsid w:val="00015F28"/>
    <w:rsid w:val="000160FB"/>
    <w:rsid w:val="00016243"/>
    <w:rsid w:val="00016255"/>
    <w:rsid w:val="00016297"/>
    <w:rsid w:val="000168CC"/>
    <w:rsid w:val="00017091"/>
    <w:rsid w:val="00017319"/>
    <w:rsid w:val="00017356"/>
    <w:rsid w:val="000175C8"/>
    <w:rsid w:val="00017646"/>
    <w:rsid w:val="00017681"/>
    <w:rsid w:val="000177D8"/>
    <w:rsid w:val="00017A35"/>
    <w:rsid w:val="00017D35"/>
    <w:rsid w:val="00017DF7"/>
    <w:rsid w:val="00017E7A"/>
    <w:rsid w:val="00017F36"/>
    <w:rsid w:val="00020040"/>
    <w:rsid w:val="00020094"/>
    <w:rsid w:val="000200C6"/>
    <w:rsid w:val="000200EB"/>
    <w:rsid w:val="000202B1"/>
    <w:rsid w:val="0002037D"/>
    <w:rsid w:val="00020672"/>
    <w:rsid w:val="000206FA"/>
    <w:rsid w:val="00020ABE"/>
    <w:rsid w:val="00020D45"/>
    <w:rsid w:val="00020DEF"/>
    <w:rsid w:val="00020F2B"/>
    <w:rsid w:val="00020F34"/>
    <w:rsid w:val="0002102B"/>
    <w:rsid w:val="0002109C"/>
    <w:rsid w:val="00021772"/>
    <w:rsid w:val="00021821"/>
    <w:rsid w:val="000218FC"/>
    <w:rsid w:val="00021FE0"/>
    <w:rsid w:val="000220AD"/>
    <w:rsid w:val="000220BD"/>
    <w:rsid w:val="000220CB"/>
    <w:rsid w:val="0002214F"/>
    <w:rsid w:val="00022153"/>
    <w:rsid w:val="00022154"/>
    <w:rsid w:val="000225F7"/>
    <w:rsid w:val="00022632"/>
    <w:rsid w:val="000226E6"/>
    <w:rsid w:val="0002275A"/>
    <w:rsid w:val="000227C5"/>
    <w:rsid w:val="000227E8"/>
    <w:rsid w:val="00022A1D"/>
    <w:rsid w:val="00022AC8"/>
    <w:rsid w:val="00022B35"/>
    <w:rsid w:val="00022BA3"/>
    <w:rsid w:val="00022D26"/>
    <w:rsid w:val="00022DA5"/>
    <w:rsid w:val="00022F02"/>
    <w:rsid w:val="000235D9"/>
    <w:rsid w:val="00023967"/>
    <w:rsid w:val="00023B9D"/>
    <w:rsid w:val="00023BB3"/>
    <w:rsid w:val="00023C3B"/>
    <w:rsid w:val="00023D00"/>
    <w:rsid w:val="00023EFE"/>
    <w:rsid w:val="000241F3"/>
    <w:rsid w:val="00024582"/>
    <w:rsid w:val="000246F8"/>
    <w:rsid w:val="00024712"/>
    <w:rsid w:val="000249F6"/>
    <w:rsid w:val="00024C72"/>
    <w:rsid w:val="00024D00"/>
    <w:rsid w:val="0002512B"/>
    <w:rsid w:val="000252FC"/>
    <w:rsid w:val="0002530A"/>
    <w:rsid w:val="0002546F"/>
    <w:rsid w:val="000254B6"/>
    <w:rsid w:val="0002557B"/>
    <w:rsid w:val="00025730"/>
    <w:rsid w:val="000258DE"/>
    <w:rsid w:val="00025B9C"/>
    <w:rsid w:val="00025CB7"/>
    <w:rsid w:val="00025D45"/>
    <w:rsid w:val="00025FD1"/>
    <w:rsid w:val="00026196"/>
    <w:rsid w:val="000261ED"/>
    <w:rsid w:val="00026211"/>
    <w:rsid w:val="000264EF"/>
    <w:rsid w:val="0002672C"/>
    <w:rsid w:val="00026C9F"/>
    <w:rsid w:val="00026E28"/>
    <w:rsid w:val="00026E5C"/>
    <w:rsid w:val="00026EC2"/>
    <w:rsid w:val="00026EFD"/>
    <w:rsid w:val="00026F61"/>
    <w:rsid w:val="00026F74"/>
    <w:rsid w:val="00026FAA"/>
    <w:rsid w:val="00027008"/>
    <w:rsid w:val="00027383"/>
    <w:rsid w:val="000275D5"/>
    <w:rsid w:val="00027763"/>
    <w:rsid w:val="000300C3"/>
    <w:rsid w:val="000300C6"/>
    <w:rsid w:val="000302F0"/>
    <w:rsid w:val="00030386"/>
    <w:rsid w:val="000303F3"/>
    <w:rsid w:val="000306DA"/>
    <w:rsid w:val="000306F6"/>
    <w:rsid w:val="00030867"/>
    <w:rsid w:val="00030909"/>
    <w:rsid w:val="00030928"/>
    <w:rsid w:val="00030B4A"/>
    <w:rsid w:val="00030BA6"/>
    <w:rsid w:val="00030F2D"/>
    <w:rsid w:val="0003100B"/>
    <w:rsid w:val="00031102"/>
    <w:rsid w:val="000315C7"/>
    <w:rsid w:val="00031877"/>
    <w:rsid w:val="00031897"/>
    <w:rsid w:val="00031E09"/>
    <w:rsid w:val="00031F3D"/>
    <w:rsid w:val="00031F4A"/>
    <w:rsid w:val="00032011"/>
    <w:rsid w:val="0003202C"/>
    <w:rsid w:val="00032302"/>
    <w:rsid w:val="00032599"/>
    <w:rsid w:val="000327EB"/>
    <w:rsid w:val="0003287D"/>
    <w:rsid w:val="00032906"/>
    <w:rsid w:val="00032BD1"/>
    <w:rsid w:val="00032C58"/>
    <w:rsid w:val="00032E23"/>
    <w:rsid w:val="00032EE4"/>
    <w:rsid w:val="00033024"/>
    <w:rsid w:val="00033272"/>
    <w:rsid w:val="00033426"/>
    <w:rsid w:val="0003353B"/>
    <w:rsid w:val="000336B9"/>
    <w:rsid w:val="0003395C"/>
    <w:rsid w:val="00033CC1"/>
    <w:rsid w:val="00033D8D"/>
    <w:rsid w:val="00033F75"/>
    <w:rsid w:val="000341D5"/>
    <w:rsid w:val="00034533"/>
    <w:rsid w:val="0003454D"/>
    <w:rsid w:val="000347D6"/>
    <w:rsid w:val="00034893"/>
    <w:rsid w:val="000348B3"/>
    <w:rsid w:val="00034962"/>
    <w:rsid w:val="00034AF6"/>
    <w:rsid w:val="00034C1A"/>
    <w:rsid w:val="00034C2A"/>
    <w:rsid w:val="00034CDA"/>
    <w:rsid w:val="00034E0B"/>
    <w:rsid w:val="00035165"/>
    <w:rsid w:val="000351D9"/>
    <w:rsid w:val="000352E2"/>
    <w:rsid w:val="0003568A"/>
    <w:rsid w:val="00035C97"/>
    <w:rsid w:val="0003615A"/>
    <w:rsid w:val="000364D8"/>
    <w:rsid w:val="000364F2"/>
    <w:rsid w:val="00036508"/>
    <w:rsid w:val="00036524"/>
    <w:rsid w:val="000365E5"/>
    <w:rsid w:val="0003680E"/>
    <w:rsid w:val="00036933"/>
    <w:rsid w:val="0003717E"/>
    <w:rsid w:val="000373AA"/>
    <w:rsid w:val="000373BA"/>
    <w:rsid w:val="0003744E"/>
    <w:rsid w:val="000375FC"/>
    <w:rsid w:val="0003767F"/>
    <w:rsid w:val="00037974"/>
    <w:rsid w:val="00037ACA"/>
    <w:rsid w:val="00037B2F"/>
    <w:rsid w:val="000402AC"/>
    <w:rsid w:val="000403BA"/>
    <w:rsid w:val="000405E5"/>
    <w:rsid w:val="00040739"/>
    <w:rsid w:val="0004084C"/>
    <w:rsid w:val="00040AA9"/>
    <w:rsid w:val="00040AE5"/>
    <w:rsid w:val="00040B62"/>
    <w:rsid w:val="00040DBC"/>
    <w:rsid w:val="00040FF4"/>
    <w:rsid w:val="00040FF8"/>
    <w:rsid w:val="00041099"/>
    <w:rsid w:val="000410FB"/>
    <w:rsid w:val="00041186"/>
    <w:rsid w:val="0004118A"/>
    <w:rsid w:val="000411A6"/>
    <w:rsid w:val="00041440"/>
    <w:rsid w:val="000414A5"/>
    <w:rsid w:val="0004285A"/>
    <w:rsid w:val="000429C0"/>
    <w:rsid w:val="00042CB5"/>
    <w:rsid w:val="00042E96"/>
    <w:rsid w:val="00042FE8"/>
    <w:rsid w:val="0004379C"/>
    <w:rsid w:val="00043A80"/>
    <w:rsid w:val="00043BA4"/>
    <w:rsid w:val="00043C9F"/>
    <w:rsid w:val="00043E57"/>
    <w:rsid w:val="00043F15"/>
    <w:rsid w:val="00044042"/>
    <w:rsid w:val="00044406"/>
    <w:rsid w:val="000444DA"/>
    <w:rsid w:val="0004456D"/>
    <w:rsid w:val="000445C2"/>
    <w:rsid w:val="000445C9"/>
    <w:rsid w:val="000447D4"/>
    <w:rsid w:val="00044AD2"/>
    <w:rsid w:val="00044BEF"/>
    <w:rsid w:val="00044CA2"/>
    <w:rsid w:val="00044D8D"/>
    <w:rsid w:val="00044D98"/>
    <w:rsid w:val="00044E26"/>
    <w:rsid w:val="00045042"/>
    <w:rsid w:val="00045520"/>
    <w:rsid w:val="000457C9"/>
    <w:rsid w:val="0004582A"/>
    <w:rsid w:val="00045891"/>
    <w:rsid w:val="000458BF"/>
    <w:rsid w:val="000458D0"/>
    <w:rsid w:val="00045FF2"/>
    <w:rsid w:val="0004632F"/>
    <w:rsid w:val="000464D9"/>
    <w:rsid w:val="000465FA"/>
    <w:rsid w:val="00046619"/>
    <w:rsid w:val="00046747"/>
    <w:rsid w:val="000467DB"/>
    <w:rsid w:val="00046A64"/>
    <w:rsid w:val="00046BEF"/>
    <w:rsid w:val="00046E88"/>
    <w:rsid w:val="0004740F"/>
    <w:rsid w:val="000475A3"/>
    <w:rsid w:val="00047820"/>
    <w:rsid w:val="00047A92"/>
    <w:rsid w:val="00047B60"/>
    <w:rsid w:val="00047C85"/>
    <w:rsid w:val="00050029"/>
    <w:rsid w:val="0005017B"/>
    <w:rsid w:val="00050241"/>
    <w:rsid w:val="00050568"/>
    <w:rsid w:val="00050655"/>
    <w:rsid w:val="000506F0"/>
    <w:rsid w:val="00050817"/>
    <w:rsid w:val="00050820"/>
    <w:rsid w:val="00050A5B"/>
    <w:rsid w:val="00050C31"/>
    <w:rsid w:val="00050F89"/>
    <w:rsid w:val="00050FB7"/>
    <w:rsid w:val="0005102F"/>
    <w:rsid w:val="0005106F"/>
    <w:rsid w:val="000513EF"/>
    <w:rsid w:val="0005151C"/>
    <w:rsid w:val="00051780"/>
    <w:rsid w:val="00051857"/>
    <w:rsid w:val="000519AC"/>
    <w:rsid w:val="00051AD0"/>
    <w:rsid w:val="00051CF8"/>
    <w:rsid w:val="00052010"/>
    <w:rsid w:val="0005202E"/>
    <w:rsid w:val="0005210E"/>
    <w:rsid w:val="0005240A"/>
    <w:rsid w:val="00052672"/>
    <w:rsid w:val="00052778"/>
    <w:rsid w:val="0005296C"/>
    <w:rsid w:val="00052BC5"/>
    <w:rsid w:val="00052F40"/>
    <w:rsid w:val="000530F4"/>
    <w:rsid w:val="000531E1"/>
    <w:rsid w:val="000533B7"/>
    <w:rsid w:val="00053843"/>
    <w:rsid w:val="00053A5A"/>
    <w:rsid w:val="00053CFD"/>
    <w:rsid w:val="000541AD"/>
    <w:rsid w:val="0005430D"/>
    <w:rsid w:val="000543E0"/>
    <w:rsid w:val="0005484F"/>
    <w:rsid w:val="000548F3"/>
    <w:rsid w:val="000549A2"/>
    <w:rsid w:val="00054A06"/>
    <w:rsid w:val="00054CF8"/>
    <w:rsid w:val="00054EDF"/>
    <w:rsid w:val="00054F34"/>
    <w:rsid w:val="000550DF"/>
    <w:rsid w:val="0005516D"/>
    <w:rsid w:val="00055231"/>
    <w:rsid w:val="00055285"/>
    <w:rsid w:val="000559B5"/>
    <w:rsid w:val="00055EE8"/>
    <w:rsid w:val="0005621D"/>
    <w:rsid w:val="00056317"/>
    <w:rsid w:val="0005634B"/>
    <w:rsid w:val="000563B2"/>
    <w:rsid w:val="0005655F"/>
    <w:rsid w:val="000566C9"/>
    <w:rsid w:val="0005695A"/>
    <w:rsid w:val="00056A60"/>
    <w:rsid w:val="00056B39"/>
    <w:rsid w:val="00056D89"/>
    <w:rsid w:val="00056DAC"/>
    <w:rsid w:val="00056FF4"/>
    <w:rsid w:val="0005714B"/>
    <w:rsid w:val="00057201"/>
    <w:rsid w:val="00057968"/>
    <w:rsid w:val="00057996"/>
    <w:rsid w:val="00057A17"/>
    <w:rsid w:val="00057A92"/>
    <w:rsid w:val="00057C93"/>
    <w:rsid w:val="00057F8A"/>
    <w:rsid w:val="00057FE8"/>
    <w:rsid w:val="00060025"/>
    <w:rsid w:val="0006005C"/>
    <w:rsid w:val="00060313"/>
    <w:rsid w:val="000603B9"/>
    <w:rsid w:val="00061072"/>
    <w:rsid w:val="000611E5"/>
    <w:rsid w:val="00061386"/>
    <w:rsid w:val="000613FF"/>
    <w:rsid w:val="00061497"/>
    <w:rsid w:val="0006172B"/>
    <w:rsid w:val="00061847"/>
    <w:rsid w:val="00061AF9"/>
    <w:rsid w:val="00062049"/>
    <w:rsid w:val="000620C3"/>
    <w:rsid w:val="00062380"/>
    <w:rsid w:val="000627A4"/>
    <w:rsid w:val="00062943"/>
    <w:rsid w:val="00062A3D"/>
    <w:rsid w:val="00062ADF"/>
    <w:rsid w:val="00062C6B"/>
    <w:rsid w:val="00062D1F"/>
    <w:rsid w:val="00062D3A"/>
    <w:rsid w:val="00062F3D"/>
    <w:rsid w:val="0006304F"/>
    <w:rsid w:val="00063133"/>
    <w:rsid w:val="00063143"/>
    <w:rsid w:val="000631F7"/>
    <w:rsid w:val="000632F4"/>
    <w:rsid w:val="00063719"/>
    <w:rsid w:val="000638A7"/>
    <w:rsid w:val="00063C7C"/>
    <w:rsid w:val="00063CF5"/>
    <w:rsid w:val="00063DBB"/>
    <w:rsid w:val="000644FC"/>
    <w:rsid w:val="00064515"/>
    <w:rsid w:val="00064532"/>
    <w:rsid w:val="00064A39"/>
    <w:rsid w:val="00064A5F"/>
    <w:rsid w:val="00064DE1"/>
    <w:rsid w:val="00064ED3"/>
    <w:rsid w:val="000650BE"/>
    <w:rsid w:val="000650E5"/>
    <w:rsid w:val="00065106"/>
    <w:rsid w:val="00065581"/>
    <w:rsid w:val="000656A0"/>
    <w:rsid w:val="00065B9E"/>
    <w:rsid w:val="00065BB2"/>
    <w:rsid w:val="00065C65"/>
    <w:rsid w:val="00065E30"/>
    <w:rsid w:val="000663F2"/>
    <w:rsid w:val="00066510"/>
    <w:rsid w:val="00066845"/>
    <w:rsid w:val="0006690C"/>
    <w:rsid w:val="00066B74"/>
    <w:rsid w:val="00067169"/>
    <w:rsid w:val="0006734A"/>
    <w:rsid w:val="0006745E"/>
    <w:rsid w:val="00067524"/>
    <w:rsid w:val="000675C0"/>
    <w:rsid w:val="000675D7"/>
    <w:rsid w:val="0006762E"/>
    <w:rsid w:val="00067A7B"/>
    <w:rsid w:val="00067B7E"/>
    <w:rsid w:val="00067CE3"/>
    <w:rsid w:val="00067DBF"/>
    <w:rsid w:val="000701AB"/>
    <w:rsid w:val="00070356"/>
    <w:rsid w:val="00070650"/>
    <w:rsid w:val="000707CE"/>
    <w:rsid w:val="000709DD"/>
    <w:rsid w:val="00070AA2"/>
    <w:rsid w:val="00070B2A"/>
    <w:rsid w:val="00070C0F"/>
    <w:rsid w:val="00070C12"/>
    <w:rsid w:val="00070CE5"/>
    <w:rsid w:val="00070E58"/>
    <w:rsid w:val="00070ED5"/>
    <w:rsid w:val="00070FDB"/>
    <w:rsid w:val="00071195"/>
    <w:rsid w:val="000715C8"/>
    <w:rsid w:val="0007178D"/>
    <w:rsid w:val="00071A25"/>
    <w:rsid w:val="00071A9F"/>
    <w:rsid w:val="00071B92"/>
    <w:rsid w:val="00071CC3"/>
    <w:rsid w:val="00071D8E"/>
    <w:rsid w:val="00071F20"/>
    <w:rsid w:val="00072117"/>
    <w:rsid w:val="0007216F"/>
    <w:rsid w:val="0007247D"/>
    <w:rsid w:val="000724D0"/>
    <w:rsid w:val="0007295E"/>
    <w:rsid w:val="00072B62"/>
    <w:rsid w:val="00072D62"/>
    <w:rsid w:val="00072F7A"/>
    <w:rsid w:val="00073001"/>
    <w:rsid w:val="0007315D"/>
    <w:rsid w:val="00073370"/>
    <w:rsid w:val="000735D0"/>
    <w:rsid w:val="00073687"/>
    <w:rsid w:val="00073790"/>
    <w:rsid w:val="000737CD"/>
    <w:rsid w:val="00073874"/>
    <w:rsid w:val="000739F9"/>
    <w:rsid w:val="00073A1F"/>
    <w:rsid w:val="00073ABF"/>
    <w:rsid w:val="00073B2F"/>
    <w:rsid w:val="00073EEB"/>
    <w:rsid w:val="0007417B"/>
    <w:rsid w:val="000743EC"/>
    <w:rsid w:val="00074898"/>
    <w:rsid w:val="000749A3"/>
    <w:rsid w:val="00074BE1"/>
    <w:rsid w:val="00074E17"/>
    <w:rsid w:val="00074E9F"/>
    <w:rsid w:val="00075080"/>
    <w:rsid w:val="00075457"/>
    <w:rsid w:val="000754BC"/>
    <w:rsid w:val="00075689"/>
    <w:rsid w:val="00075878"/>
    <w:rsid w:val="000758AF"/>
    <w:rsid w:val="00075C39"/>
    <w:rsid w:val="00075CF0"/>
    <w:rsid w:val="00075F59"/>
    <w:rsid w:val="00076126"/>
    <w:rsid w:val="00076148"/>
    <w:rsid w:val="00076302"/>
    <w:rsid w:val="00076351"/>
    <w:rsid w:val="000764E4"/>
    <w:rsid w:val="00076644"/>
    <w:rsid w:val="000766E2"/>
    <w:rsid w:val="0007676C"/>
    <w:rsid w:val="00076C2F"/>
    <w:rsid w:val="00076C49"/>
    <w:rsid w:val="00076F39"/>
    <w:rsid w:val="00077149"/>
    <w:rsid w:val="0007715B"/>
    <w:rsid w:val="00077435"/>
    <w:rsid w:val="00077453"/>
    <w:rsid w:val="00077A35"/>
    <w:rsid w:val="00077C9C"/>
    <w:rsid w:val="000803C7"/>
    <w:rsid w:val="00080472"/>
    <w:rsid w:val="0008054F"/>
    <w:rsid w:val="000805FE"/>
    <w:rsid w:val="00080618"/>
    <w:rsid w:val="00080F8C"/>
    <w:rsid w:val="0008105A"/>
    <w:rsid w:val="0008135B"/>
    <w:rsid w:val="0008142B"/>
    <w:rsid w:val="0008158D"/>
    <w:rsid w:val="00081654"/>
    <w:rsid w:val="00081AF8"/>
    <w:rsid w:val="00081DA5"/>
    <w:rsid w:val="00081DB5"/>
    <w:rsid w:val="00081E9B"/>
    <w:rsid w:val="0008200F"/>
    <w:rsid w:val="00082059"/>
    <w:rsid w:val="000824BF"/>
    <w:rsid w:val="00082B71"/>
    <w:rsid w:val="00082F31"/>
    <w:rsid w:val="00083337"/>
    <w:rsid w:val="00083538"/>
    <w:rsid w:val="00083639"/>
    <w:rsid w:val="0008375D"/>
    <w:rsid w:val="00083A72"/>
    <w:rsid w:val="00083A77"/>
    <w:rsid w:val="00083C2F"/>
    <w:rsid w:val="00083C60"/>
    <w:rsid w:val="00083C93"/>
    <w:rsid w:val="00083D1E"/>
    <w:rsid w:val="00083F2D"/>
    <w:rsid w:val="00083F85"/>
    <w:rsid w:val="000844BA"/>
    <w:rsid w:val="000844D0"/>
    <w:rsid w:val="0008453A"/>
    <w:rsid w:val="0008460C"/>
    <w:rsid w:val="0008480A"/>
    <w:rsid w:val="00084874"/>
    <w:rsid w:val="000849D6"/>
    <w:rsid w:val="00084B8F"/>
    <w:rsid w:val="00084D20"/>
    <w:rsid w:val="00084E08"/>
    <w:rsid w:val="00084E69"/>
    <w:rsid w:val="0008510A"/>
    <w:rsid w:val="000851F2"/>
    <w:rsid w:val="000851FA"/>
    <w:rsid w:val="000855A6"/>
    <w:rsid w:val="000856B3"/>
    <w:rsid w:val="0008571B"/>
    <w:rsid w:val="00085881"/>
    <w:rsid w:val="000859A6"/>
    <w:rsid w:val="00085C95"/>
    <w:rsid w:val="00085D6A"/>
    <w:rsid w:val="00085D6C"/>
    <w:rsid w:val="0008601B"/>
    <w:rsid w:val="00086059"/>
    <w:rsid w:val="000861CA"/>
    <w:rsid w:val="000863D8"/>
    <w:rsid w:val="000865D8"/>
    <w:rsid w:val="000865FE"/>
    <w:rsid w:val="0008676D"/>
    <w:rsid w:val="00086A14"/>
    <w:rsid w:val="00086A62"/>
    <w:rsid w:val="00086B4C"/>
    <w:rsid w:val="00086CB0"/>
    <w:rsid w:val="00086D9D"/>
    <w:rsid w:val="00086FBD"/>
    <w:rsid w:val="00086FFA"/>
    <w:rsid w:val="00087023"/>
    <w:rsid w:val="00087159"/>
    <w:rsid w:val="00087210"/>
    <w:rsid w:val="000873E9"/>
    <w:rsid w:val="00087435"/>
    <w:rsid w:val="00087644"/>
    <w:rsid w:val="0008783E"/>
    <w:rsid w:val="000878FD"/>
    <w:rsid w:val="00087902"/>
    <w:rsid w:val="00087C92"/>
    <w:rsid w:val="00087DD3"/>
    <w:rsid w:val="00090548"/>
    <w:rsid w:val="000906D5"/>
    <w:rsid w:val="000908A5"/>
    <w:rsid w:val="000908D1"/>
    <w:rsid w:val="00090BE4"/>
    <w:rsid w:val="0009140C"/>
    <w:rsid w:val="00091491"/>
    <w:rsid w:val="00091A58"/>
    <w:rsid w:val="00091B13"/>
    <w:rsid w:val="00091C58"/>
    <w:rsid w:val="0009201A"/>
    <w:rsid w:val="0009218F"/>
    <w:rsid w:val="0009231C"/>
    <w:rsid w:val="0009231E"/>
    <w:rsid w:val="0009239E"/>
    <w:rsid w:val="000924D8"/>
    <w:rsid w:val="000927A0"/>
    <w:rsid w:val="000927F0"/>
    <w:rsid w:val="00092C30"/>
    <w:rsid w:val="00092CB2"/>
    <w:rsid w:val="00092FA7"/>
    <w:rsid w:val="000932AB"/>
    <w:rsid w:val="00093432"/>
    <w:rsid w:val="00093459"/>
    <w:rsid w:val="0009371C"/>
    <w:rsid w:val="0009397E"/>
    <w:rsid w:val="000939AA"/>
    <w:rsid w:val="00093AA8"/>
    <w:rsid w:val="00093CD8"/>
    <w:rsid w:val="00093CFC"/>
    <w:rsid w:val="00093DAF"/>
    <w:rsid w:val="00093DDF"/>
    <w:rsid w:val="00093E31"/>
    <w:rsid w:val="0009454D"/>
    <w:rsid w:val="00094705"/>
    <w:rsid w:val="000948A9"/>
    <w:rsid w:val="00094927"/>
    <w:rsid w:val="0009494B"/>
    <w:rsid w:val="0009496C"/>
    <w:rsid w:val="000949DC"/>
    <w:rsid w:val="00094BEB"/>
    <w:rsid w:val="00094CB3"/>
    <w:rsid w:val="00094F12"/>
    <w:rsid w:val="00094F59"/>
    <w:rsid w:val="0009529B"/>
    <w:rsid w:val="000952F4"/>
    <w:rsid w:val="00095470"/>
    <w:rsid w:val="000954D1"/>
    <w:rsid w:val="0009596F"/>
    <w:rsid w:val="00095A2E"/>
    <w:rsid w:val="00095E65"/>
    <w:rsid w:val="00095F31"/>
    <w:rsid w:val="00096259"/>
    <w:rsid w:val="000964A8"/>
    <w:rsid w:val="000969BB"/>
    <w:rsid w:val="000969D4"/>
    <w:rsid w:val="000970CA"/>
    <w:rsid w:val="00097231"/>
    <w:rsid w:val="00097578"/>
    <w:rsid w:val="00097AAF"/>
    <w:rsid w:val="00097C29"/>
    <w:rsid w:val="00097E91"/>
    <w:rsid w:val="000A00A1"/>
    <w:rsid w:val="000A0269"/>
    <w:rsid w:val="000A029B"/>
    <w:rsid w:val="000A095D"/>
    <w:rsid w:val="000A0977"/>
    <w:rsid w:val="000A0A94"/>
    <w:rsid w:val="000A0AE6"/>
    <w:rsid w:val="000A0BE2"/>
    <w:rsid w:val="000A0BF2"/>
    <w:rsid w:val="000A0C45"/>
    <w:rsid w:val="000A0E6D"/>
    <w:rsid w:val="000A1068"/>
    <w:rsid w:val="000A14A1"/>
    <w:rsid w:val="000A17F7"/>
    <w:rsid w:val="000A1945"/>
    <w:rsid w:val="000A1F57"/>
    <w:rsid w:val="000A1F8F"/>
    <w:rsid w:val="000A210B"/>
    <w:rsid w:val="000A218B"/>
    <w:rsid w:val="000A222E"/>
    <w:rsid w:val="000A22F6"/>
    <w:rsid w:val="000A243A"/>
    <w:rsid w:val="000A2506"/>
    <w:rsid w:val="000A2615"/>
    <w:rsid w:val="000A2E6F"/>
    <w:rsid w:val="000A3071"/>
    <w:rsid w:val="000A30D6"/>
    <w:rsid w:val="000A32DD"/>
    <w:rsid w:val="000A3360"/>
    <w:rsid w:val="000A337D"/>
    <w:rsid w:val="000A33E4"/>
    <w:rsid w:val="000A3AFA"/>
    <w:rsid w:val="000A3B22"/>
    <w:rsid w:val="000A3D44"/>
    <w:rsid w:val="000A414B"/>
    <w:rsid w:val="000A4320"/>
    <w:rsid w:val="000A43E8"/>
    <w:rsid w:val="000A459D"/>
    <w:rsid w:val="000A45AC"/>
    <w:rsid w:val="000A4644"/>
    <w:rsid w:val="000A46F5"/>
    <w:rsid w:val="000A4B59"/>
    <w:rsid w:val="000A4FDF"/>
    <w:rsid w:val="000A5159"/>
    <w:rsid w:val="000A532D"/>
    <w:rsid w:val="000A56F4"/>
    <w:rsid w:val="000A5BF2"/>
    <w:rsid w:val="000A5C01"/>
    <w:rsid w:val="000A5C8D"/>
    <w:rsid w:val="000A62AC"/>
    <w:rsid w:val="000A62B9"/>
    <w:rsid w:val="000A6643"/>
    <w:rsid w:val="000A66B6"/>
    <w:rsid w:val="000A6838"/>
    <w:rsid w:val="000A69F5"/>
    <w:rsid w:val="000A6A67"/>
    <w:rsid w:val="000A6C17"/>
    <w:rsid w:val="000A6E41"/>
    <w:rsid w:val="000A7054"/>
    <w:rsid w:val="000A70DE"/>
    <w:rsid w:val="000A719C"/>
    <w:rsid w:val="000A7249"/>
    <w:rsid w:val="000A726C"/>
    <w:rsid w:val="000A7493"/>
    <w:rsid w:val="000A75DA"/>
    <w:rsid w:val="000A76B0"/>
    <w:rsid w:val="000A7AA2"/>
    <w:rsid w:val="000A7B0B"/>
    <w:rsid w:val="000A7C97"/>
    <w:rsid w:val="000B00C3"/>
    <w:rsid w:val="000B00F6"/>
    <w:rsid w:val="000B0153"/>
    <w:rsid w:val="000B0666"/>
    <w:rsid w:val="000B06EB"/>
    <w:rsid w:val="000B0888"/>
    <w:rsid w:val="000B0938"/>
    <w:rsid w:val="000B101F"/>
    <w:rsid w:val="000B124B"/>
    <w:rsid w:val="000B1300"/>
    <w:rsid w:val="000B136D"/>
    <w:rsid w:val="000B1377"/>
    <w:rsid w:val="000B139F"/>
    <w:rsid w:val="000B13C0"/>
    <w:rsid w:val="000B13D3"/>
    <w:rsid w:val="000B162E"/>
    <w:rsid w:val="000B18B7"/>
    <w:rsid w:val="000B1C0A"/>
    <w:rsid w:val="000B1D52"/>
    <w:rsid w:val="000B228B"/>
    <w:rsid w:val="000B24B0"/>
    <w:rsid w:val="000B25AA"/>
    <w:rsid w:val="000B2685"/>
    <w:rsid w:val="000B2688"/>
    <w:rsid w:val="000B2A0B"/>
    <w:rsid w:val="000B2BD3"/>
    <w:rsid w:val="000B2C4A"/>
    <w:rsid w:val="000B2CA6"/>
    <w:rsid w:val="000B2DB3"/>
    <w:rsid w:val="000B32D9"/>
    <w:rsid w:val="000B33A2"/>
    <w:rsid w:val="000B33AA"/>
    <w:rsid w:val="000B3418"/>
    <w:rsid w:val="000B3514"/>
    <w:rsid w:val="000B38FE"/>
    <w:rsid w:val="000B3913"/>
    <w:rsid w:val="000B39AF"/>
    <w:rsid w:val="000B3C18"/>
    <w:rsid w:val="000B3FB7"/>
    <w:rsid w:val="000B4219"/>
    <w:rsid w:val="000B426F"/>
    <w:rsid w:val="000B42C7"/>
    <w:rsid w:val="000B4329"/>
    <w:rsid w:val="000B43A4"/>
    <w:rsid w:val="000B43DA"/>
    <w:rsid w:val="000B4558"/>
    <w:rsid w:val="000B46CE"/>
    <w:rsid w:val="000B479D"/>
    <w:rsid w:val="000B4863"/>
    <w:rsid w:val="000B4C50"/>
    <w:rsid w:val="000B4F34"/>
    <w:rsid w:val="000B511E"/>
    <w:rsid w:val="000B52FD"/>
    <w:rsid w:val="000B533A"/>
    <w:rsid w:val="000B5435"/>
    <w:rsid w:val="000B55E9"/>
    <w:rsid w:val="000B55FA"/>
    <w:rsid w:val="000B5674"/>
    <w:rsid w:val="000B567C"/>
    <w:rsid w:val="000B57A9"/>
    <w:rsid w:val="000B5929"/>
    <w:rsid w:val="000B5A03"/>
    <w:rsid w:val="000B5CA5"/>
    <w:rsid w:val="000B5DAF"/>
    <w:rsid w:val="000B61A2"/>
    <w:rsid w:val="000B6703"/>
    <w:rsid w:val="000B6B41"/>
    <w:rsid w:val="000B6CAF"/>
    <w:rsid w:val="000B6D15"/>
    <w:rsid w:val="000B70E5"/>
    <w:rsid w:val="000B71E0"/>
    <w:rsid w:val="000B7289"/>
    <w:rsid w:val="000B748A"/>
    <w:rsid w:val="000B763B"/>
    <w:rsid w:val="000B7661"/>
    <w:rsid w:val="000B7740"/>
    <w:rsid w:val="000B7989"/>
    <w:rsid w:val="000B7D08"/>
    <w:rsid w:val="000C0332"/>
    <w:rsid w:val="000C03C6"/>
    <w:rsid w:val="000C03D5"/>
    <w:rsid w:val="000C040D"/>
    <w:rsid w:val="000C069D"/>
    <w:rsid w:val="000C088E"/>
    <w:rsid w:val="000C0982"/>
    <w:rsid w:val="000C0BAC"/>
    <w:rsid w:val="000C19B5"/>
    <w:rsid w:val="000C1BE4"/>
    <w:rsid w:val="000C1DA2"/>
    <w:rsid w:val="000C1F74"/>
    <w:rsid w:val="000C228C"/>
    <w:rsid w:val="000C2691"/>
    <w:rsid w:val="000C26D8"/>
    <w:rsid w:val="000C2752"/>
    <w:rsid w:val="000C29AA"/>
    <w:rsid w:val="000C2A21"/>
    <w:rsid w:val="000C2B07"/>
    <w:rsid w:val="000C2D2C"/>
    <w:rsid w:val="000C2E41"/>
    <w:rsid w:val="000C2EAB"/>
    <w:rsid w:val="000C340E"/>
    <w:rsid w:val="000C3992"/>
    <w:rsid w:val="000C3A8E"/>
    <w:rsid w:val="000C3C38"/>
    <w:rsid w:val="000C3CC2"/>
    <w:rsid w:val="000C42C1"/>
    <w:rsid w:val="000C4532"/>
    <w:rsid w:val="000C467D"/>
    <w:rsid w:val="000C4872"/>
    <w:rsid w:val="000C4C22"/>
    <w:rsid w:val="000C4D65"/>
    <w:rsid w:val="000C4DE1"/>
    <w:rsid w:val="000C503D"/>
    <w:rsid w:val="000C512E"/>
    <w:rsid w:val="000C528A"/>
    <w:rsid w:val="000C53DE"/>
    <w:rsid w:val="000C542F"/>
    <w:rsid w:val="000C551E"/>
    <w:rsid w:val="000C56B3"/>
    <w:rsid w:val="000C5787"/>
    <w:rsid w:val="000C5A60"/>
    <w:rsid w:val="000C602C"/>
    <w:rsid w:val="000C603F"/>
    <w:rsid w:val="000C623B"/>
    <w:rsid w:val="000C6348"/>
    <w:rsid w:val="000C641D"/>
    <w:rsid w:val="000C64A4"/>
    <w:rsid w:val="000C6667"/>
    <w:rsid w:val="000C673D"/>
    <w:rsid w:val="000C69F1"/>
    <w:rsid w:val="000C6AAB"/>
    <w:rsid w:val="000C6AFB"/>
    <w:rsid w:val="000C6B9F"/>
    <w:rsid w:val="000C6BB1"/>
    <w:rsid w:val="000C6C19"/>
    <w:rsid w:val="000C6DAD"/>
    <w:rsid w:val="000C6DC2"/>
    <w:rsid w:val="000C6E59"/>
    <w:rsid w:val="000C7012"/>
    <w:rsid w:val="000C719D"/>
    <w:rsid w:val="000C739C"/>
    <w:rsid w:val="000C73A6"/>
    <w:rsid w:val="000C7444"/>
    <w:rsid w:val="000C74D8"/>
    <w:rsid w:val="000C75B2"/>
    <w:rsid w:val="000C75EE"/>
    <w:rsid w:val="000C7609"/>
    <w:rsid w:val="000C779D"/>
    <w:rsid w:val="000C77CE"/>
    <w:rsid w:val="000C79CE"/>
    <w:rsid w:val="000C7A1A"/>
    <w:rsid w:val="000C7E7B"/>
    <w:rsid w:val="000C7EF7"/>
    <w:rsid w:val="000C7F10"/>
    <w:rsid w:val="000D0143"/>
    <w:rsid w:val="000D027A"/>
    <w:rsid w:val="000D03A4"/>
    <w:rsid w:val="000D04FE"/>
    <w:rsid w:val="000D06BC"/>
    <w:rsid w:val="000D0874"/>
    <w:rsid w:val="000D08A6"/>
    <w:rsid w:val="000D092B"/>
    <w:rsid w:val="000D0972"/>
    <w:rsid w:val="000D0A01"/>
    <w:rsid w:val="000D0B85"/>
    <w:rsid w:val="000D0CAA"/>
    <w:rsid w:val="000D12A6"/>
    <w:rsid w:val="000D130E"/>
    <w:rsid w:val="000D139C"/>
    <w:rsid w:val="000D15CC"/>
    <w:rsid w:val="000D1618"/>
    <w:rsid w:val="000D16C8"/>
    <w:rsid w:val="000D181E"/>
    <w:rsid w:val="000D19E3"/>
    <w:rsid w:val="000D1A9F"/>
    <w:rsid w:val="000D1B0B"/>
    <w:rsid w:val="000D1C84"/>
    <w:rsid w:val="000D1F76"/>
    <w:rsid w:val="000D2126"/>
    <w:rsid w:val="000D2286"/>
    <w:rsid w:val="000D2502"/>
    <w:rsid w:val="000D2571"/>
    <w:rsid w:val="000D25BB"/>
    <w:rsid w:val="000D2674"/>
    <w:rsid w:val="000D2938"/>
    <w:rsid w:val="000D298E"/>
    <w:rsid w:val="000D2CA8"/>
    <w:rsid w:val="000D2D73"/>
    <w:rsid w:val="000D319C"/>
    <w:rsid w:val="000D3212"/>
    <w:rsid w:val="000D3256"/>
    <w:rsid w:val="000D395A"/>
    <w:rsid w:val="000D3998"/>
    <w:rsid w:val="000D39AA"/>
    <w:rsid w:val="000D39FE"/>
    <w:rsid w:val="000D3B9B"/>
    <w:rsid w:val="000D3C4F"/>
    <w:rsid w:val="000D3F83"/>
    <w:rsid w:val="000D40E6"/>
    <w:rsid w:val="000D4467"/>
    <w:rsid w:val="000D47FB"/>
    <w:rsid w:val="000D4978"/>
    <w:rsid w:val="000D4991"/>
    <w:rsid w:val="000D506C"/>
    <w:rsid w:val="000D523A"/>
    <w:rsid w:val="000D52DC"/>
    <w:rsid w:val="000D5410"/>
    <w:rsid w:val="000D546C"/>
    <w:rsid w:val="000D560F"/>
    <w:rsid w:val="000D562A"/>
    <w:rsid w:val="000D58E3"/>
    <w:rsid w:val="000D5AB9"/>
    <w:rsid w:val="000D5DE7"/>
    <w:rsid w:val="000D612E"/>
    <w:rsid w:val="000D6179"/>
    <w:rsid w:val="000D65AE"/>
    <w:rsid w:val="000D6603"/>
    <w:rsid w:val="000D6749"/>
    <w:rsid w:val="000D6A80"/>
    <w:rsid w:val="000D6A9C"/>
    <w:rsid w:val="000D6AE4"/>
    <w:rsid w:val="000D6DC0"/>
    <w:rsid w:val="000D6EEC"/>
    <w:rsid w:val="000D6F2C"/>
    <w:rsid w:val="000D70FE"/>
    <w:rsid w:val="000D7190"/>
    <w:rsid w:val="000D7447"/>
    <w:rsid w:val="000D7503"/>
    <w:rsid w:val="000D762E"/>
    <w:rsid w:val="000D7637"/>
    <w:rsid w:val="000D7816"/>
    <w:rsid w:val="000D78A9"/>
    <w:rsid w:val="000D79B9"/>
    <w:rsid w:val="000D7BB9"/>
    <w:rsid w:val="000D7FB0"/>
    <w:rsid w:val="000E007E"/>
    <w:rsid w:val="000E00E4"/>
    <w:rsid w:val="000E010A"/>
    <w:rsid w:val="000E01E8"/>
    <w:rsid w:val="000E0451"/>
    <w:rsid w:val="000E06C7"/>
    <w:rsid w:val="000E07BA"/>
    <w:rsid w:val="000E0949"/>
    <w:rsid w:val="000E0AED"/>
    <w:rsid w:val="000E0BA3"/>
    <w:rsid w:val="000E0CBE"/>
    <w:rsid w:val="000E11C3"/>
    <w:rsid w:val="000E1252"/>
    <w:rsid w:val="000E158F"/>
    <w:rsid w:val="000E19ED"/>
    <w:rsid w:val="000E1D82"/>
    <w:rsid w:val="000E1DB4"/>
    <w:rsid w:val="000E1E82"/>
    <w:rsid w:val="000E1EE1"/>
    <w:rsid w:val="000E2073"/>
    <w:rsid w:val="000E207D"/>
    <w:rsid w:val="000E20C2"/>
    <w:rsid w:val="000E22D9"/>
    <w:rsid w:val="000E22F3"/>
    <w:rsid w:val="000E246D"/>
    <w:rsid w:val="000E25A9"/>
    <w:rsid w:val="000E25AD"/>
    <w:rsid w:val="000E2C1E"/>
    <w:rsid w:val="000E2C61"/>
    <w:rsid w:val="000E300D"/>
    <w:rsid w:val="000E30DC"/>
    <w:rsid w:val="000E3231"/>
    <w:rsid w:val="000E3313"/>
    <w:rsid w:val="000E3392"/>
    <w:rsid w:val="000E388A"/>
    <w:rsid w:val="000E3FF8"/>
    <w:rsid w:val="000E42C1"/>
    <w:rsid w:val="000E42FE"/>
    <w:rsid w:val="000E4477"/>
    <w:rsid w:val="000E458A"/>
    <w:rsid w:val="000E47F6"/>
    <w:rsid w:val="000E48FA"/>
    <w:rsid w:val="000E4A4F"/>
    <w:rsid w:val="000E4A62"/>
    <w:rsid w:val="000E4AC5"/>
    <w:rsid w:val="000E4B63"/>
    <w:rsid w:val="000E4C57"/>
    <w:rsid w:val="000E4D12"/>
    <w:rsid w:val="000E4EED"/>
    <w:rsid w:val="000E52E3"/>
    <w:rsid w:val="000E5522"/>
    <w:rsid w:val="000E5646"/>
    <w:rsid w:val="000E58EA"/>
    <w:rsid w:val="000E5998"/>
    <w:rsid w:val="000E5BC2"/>
    <w:rsid w:val="000E5C4C"/>
    <w:rsid w:val="000E5F77"/>
    <w:rsid w:val="000E5F86"/>
    <w:rsid w:val="000E6087"/>
    <w:rsid w:val="000E6090"/>
    <w:rsid w:val="000E60AA"/>
    <w:rsid w:val="000E6208"/>
    <w:rsid w:val="000E664F"/>
    <w:rsid w:val="000E68B6"/>
    <w:rsid w:val="000E6AA1"/>
    <w:rsid w:val="000E6EAD"/>
    <w:rsid w:val="000E6EBF"/>
    <w:rsid w:val="000E71D7"/>
    <w:rsid w:val="000E754B"/>
    <w:rsid w:val="000E7A7A"/>
    <w:rsid w:val="000E7B79"/>
    <w:rsid w:val="000E7BBA"/>
    <w:rsid w:val="000E7C17"/>
    <w:rsid w:val="000E7D1C"/>
    <w:rsid w:val="000F00C5"/>
    <w:rsid w:val="000F01C8"/>
    <w:rsid w:val="000F06E8"/>
    <w:rsid w:val="000F0777"/>
    <w:rsid w:val="000F0C11"/>
    <w:rsid w:val="000F17A7"/>
    <w:rsid w:val="000F17E3"/>
    <w:rsid w:val="000F185C"/>
    <w:rsid w:val="000F18C9"/>
    <w:rsid w:val="000F1948"/>
    <w:rsid w:val="000F195E"/>
    <w:rsid w:val="000F1AB0"/>
    <w:rsid w:val="000F1AF4"/>
    <w:rsid w:val="000F2430"/>
    <w:rsid w:val="000F251D"/>
    <w:rsid w:val="000F2546"/>
    <w:rsid w:val="000F27FD"/>
    <w:rsid w:val="000F2958"/>
    <w:rsid w:val="000F2B99"/>
    <w:rsid w:val="000F2C39"/>
    <w:rsid w:val="000F2F75"/>
    <w:rsid w:val="000F3100"/>
    <w:rsid w:val="000F3414"/>
    <w:rsid w:val="000F35F4"/>
    <w:rsid w:val="000F3BA1"/>
    <w:rsid w:val="000F3BEA"/>
    <w:rsid w:val="000F3E7C"/>
    <w:rsid w:val="000F419E"/>
    <w:rsid w:val="000F460F"/>
    <w:rsid w:val="000F4680"/>
    <w:rsid w:val="000F4706"/>
    <w:rsid w:val="000F474E"/>
    <w:rsid w:val="000F47ED"/>
    <w:rsid w:val="000F499B"/>
    <w:rsid w:val="000F4D7E"/>
    <w:rsid w:val="000F4E46"/>
    <w:rsid w:val="000F4FBD"/>
    <w:rsid w:val="000F50CB"/>
    <w:rsid w:val="000F5152"/>
    <w:rsid w:val="000F52FB"/>
    <w:rsid w:val="000F54E7"/>
    <w:rsid w:val="000F5560"/>
    <w:rsid w:val="000F5694"/>
    <w:rsid w:val="000F5A94"/>
    <w:rsid w:val="000F5AAD"/>
    <w:rsid w:val="000F5B97"/>
    <w:rsid w:val="000F5F04"/>
    <w:rsid w:val="000F6158"/>
    <w:rsid w:val="000F6377"/>
    <w:rsid w:val="000F64C5"/>
    <w:rsid w:val="000F66CC"/>
    <w:rsid w:val="000F6947"/>
    <w:rsid w:val="000F6A3E"/>
    <w:rsid w:val="000F6B28"/>
    <w:rsid w:val="000F6BA3"/>
    <w:rsid w:val="000F7036"/>
    <w:rsid w:val="000F721F"/>
    <w:rsid w:val="000F729A"/>
    <w:rsid w:val="000F7405"/>
    <w:rsid w:val="000F754A"/>
    <w:rsid w:val="000F7561"/>
    <w:rsid w:val="000F76B3"/>
    <w:rsid w:val="000F7913"/>
    <w:rsid w:val="000F7D7D"/>
    <w:rsid w:val="000F7DE7"/>
    <w:rsid w:val="0010007D"/>
    <w:rsid w:val="001000AB"/>
    <w:rsid w:val="001002A2"/>
    <w:rsid w:val="001003B9"/>
    <w:rsid w:val="0010048B"/>
    <w:rsid w:val="00100856"/>
    <w:rsid w:val="00100BEE"/>
    <w:rsid w:val="00100D78"/>
    <w:rsid w:val="00101083"/>
    <w:rsid w:val="00101189"/>
    <w:rsid w:val="0010133D"/>
    <w:rsid w:val="001015C0"/>
    <w:rsid w:val="00101779"/>
    <w:rsid w:val="00101783"/>
    <w:rsid w:val="001017B3"/>
    <w:rsid w:val="00101900"/>
    <w:rsid w:val="00101ABB"/>
    <w:rsid w:val="00101D04"/>
    <w:rsid w:val="00101D35"/>
    <w:rsid w:val="00102221"/>
    <w:rsid w:val="00102279"/>
    <w:rsid w:val="00102288"/>
    <w:rsid w:val="001022B5"/>
    <w:rsid w:val="001025BD"/>
    <w:rsid w:val="00102610"/>
    <w:rsid w:val="001026F6"/>
    <w:rsid w:val="001028C4"/>
    <w:rsid w:val="001028F6"/>
    <w:rsid w:val="00102908"/>
    <w:rsid w:val="0010290B"/>
    <w:rsid w:val="00102D0E"/>
    <w:rsid w:val="00102D1A"/>
    <w:rsid w:val="00102D54"/>
    <w:rsid w:val="00102FF2"/>
    <w:rsid w:val="00103018"/>
    <w:rsid w:val="00103083"/>
    <w:rsid w:val="001033A6"/>
    <w:rsid w:val="00103562"/>
    <w:rsid w:val="0010380B"/>
    <w:rsid w:val="00103879"/>
    <w:rsid w:val="001038B6"/>
    <w:rsid w:val="00103AA8"/>
    <w:rsid w:val="00103BBD"/>
    <w:rsid w:val="00103CF6"/>
    <w:rsid w:val="00103DE9"/>
    <w:rsid w:val="00103E34"/>
    <w:rsid w:val="00103E5B"/>
    <w:rsid w:val="00103F15"/>
    <w:rsid w:val="00103FB0"/>
    <w:rsid w:val="001042E4"/>
    <w:rsid w:val="0010435A"/>
    <w:rsid w:val="001045BA"/>
    <w:rsid w:val="00104804"/>
    <w:rsid w:val="00104962"/>
    <w:rsid w:val="0010496D"/>
    <w:rsid w:val="001049DA"/>
    <w:rsid w:val="00104A64"/>
    <w:rsid w:val="00105039"/>
    <w:rsid w:val="001050B2"/>
    <w:rsid w:val="00105269"/>
    <w:rsid w:val="0010537C"/>
    <w:rsid w:val="00105711"/>
    <w:rsid w:val="001058E2"/>
    <w:rsid w:val="0010590F"/>
    <w:rsid w:val="00105F1E"/>
    <w:rsid w:val="0010607B"/>
    <w:rsid w:val="00106493"/>
    <w:rsid w:val="001064C8"/>
    <w:rsid w:val="0010689F"/>
    <w:rsid w:val="00106AEC"/>
    <w:rsid w:val="00106C5B"/>
    <w:rsid w:val="00106CD8"/>
    <w:rsid w:val="00106CD9"/>
    <w:rsid w:val="00106D51"/>
    <w:rsid w:val="00106DDB"/>
    <w:rsid w:val="00106E9D"/>
    <w:rsid w:val="00106EC7"/>
    <w:rsid w:val="0010725D"/>
    <w:rsid w:val="00107297"/>
    <w:rsid w:val="001073F9"/>
    <w:rsid w:val="00107B05"/>
    <w:rsid w:val="00107B46"/>
    <w:rsid w:val="00107B7C"/>
    <w:rsid w:val="00107CA9"/>
    <w:rsid w:val="00107D04"/>
    <w:rsid w:val="00107E09"/>
    <w:rsid w:val="0011026C"/>
    <w:rsid w:val="0011043B"/>
    <w:rsid w:val="0011057A"/>
    <w:rsid w:val="0011061C"/>
    <w:rsid w:val="00110661"/>
    <w:rsid w:val="00110702"/>
    <w:rsid w:val="001107D1"/>
    <w:rsid w:val="0011085D"/>
    <w:rsid w:val="00110D36"/>
    <w:rsid w:val="00110DEF"/>
    <w:rsid w:val="00110EA1"/>
    <w:rsid w:val="00110FC4"/>
    <w:rsid w:val="00111798"/>
    <w:rsid w:val="001119BC"/>
    <w:rsid w:val="00111B59"/>
    <w:rsid w:val="00111B6E"/>
    <w:rsid w:val="00111C28"/>
    <w:rsid w:val="00111E3D"/>
    <w:rsid w:val="00111EFD"/>
    <w:rsid w:val="0011207D"/>
    <w:rsid w:val="0011209C"/>
    <w:rsid w:val="001120CE"/>
    <w:rsid w:val="001122D9"/>
    <w:rsid w:val="0011249D"/>
    <w:rsid w:val="00112522"/>
    <w:rsid w:val="00112807"/>
    <w:rsid w:val="0011294E"/>
    <w:rsid w:val="0011298F"/>
    <w:rsid w:val="00112DCC"/>
    <w:rsid w:val="00113049"/>
    <w:rsid w:val="00113193"/>
    <w:rsid w:val="00113557"/>
    <w:rsid w:val="00113769"/>
    <w:rsid w:val="0011395D"/>
    <w:rsid w:val="0011396D"/>
    <w:rsid w:val="00113D18"/>
    <w:rsid w:val="00113D61"/>
    <w:rsid w:val="0011402C"/>
    <w:rsid w:val="0011408F"/>
    <w:rsid w:val="001140B9"/>
    <w:rsid w:val="0011427E"/>
    <w:rsid w:val="0011434F"/>
    <w:rsid w:val="00114384"/>
    <w:rsid w:val="0011450B"/>
    <w:rsid w:val="00114A16"/>
    <w:rsid w:val="00114A86"/>
    <w:rsid w:val="00114B24"/>
    <w:rsid w:val="00114BD5"/>
    <w:rsid w:val="00114FAB"/>
    <w:rsid w:val="00114FEE"/>
    <w:rsid w:val="0011504A"/>
    <w:rsid w:val="00115379"/>
    <w:rsid w:val="001156BC"/>
    <w:rsid w:val="00115933"/>
    <w:rsid w:val="00115CDB"/>
    <w:rsid w:val="00115DAB"/>
    <w:rsid w:val="00115EE7"/>
    <w:rsid w:val="00116011"/>
    <w:rsid w:val="0011635F"/>
    <w:rsid w:val="00116630"/>
    <w:rsid w:val="001167A1"/>
    <w:rsid w:val="001168EC"/>
    <w:rsid w:val="00116C72"/>
    <w:rsid w:val="00116D94"/>
    <w:rsid w:val="00116DAA"/>
    <w:rsid w:val="00116E9B"/>
    <w:rsid w:val="00117106"/>
    <w:rsid w:val="00117148"/>
    <w:rsid w:val="0011715E"/>
    <w:rsid w:val="001174F5"/>
    <w:rsid w:val="00117661"/>
    <w:rsid w:val="0011767C"/>
    <w:rsid w:val="001176F2"/>
    <w:rsid w:val="001177E9"/>
    <w:rsid w:val="001179FB"/>
    <w:rsid w:val="00117A04"/>
    <w:rsid w:val="00117A1F"/>
    <w:rsid w:val="00117A56"/>
    <w:rsid w:val="00117A6D"/>
    <w:rsid w:val="00117F54"/>
    <w:rsid w:val="00120058"/>
    <w:rsid w:val="00120188"/>
    <w:rsid w:val="00120431"/>
    <w:rsid w:val="001206CB"/>
    <w:rsid w:val="001207F7"/>
    <w:rsid w:val="0012087E"/>
    <w:rsid w:val="00120A78"/>
    <w:rsid w:val="00120B02"/>
    <w:rsid w:val="00120DFA"/>
    <w:rsid w:val="00120F59"/>
    <w:rsid w:val="00121941"/>
    <w:rsid w:val="00121C35"/>
    <w:rsid w:val="00121DD5"/>
    <w:rsid w:val="00121EB4"/>
    <w:rsid w:val="00121EC0"/>
    <w:rsid w:val="00121ED1"/>
    <w:rsid w:val="001220ED"/>
    <w:rsid w:val="001223D6"/>
    <w:rsid w:val="0012244A"/>
    <w:rsid w:val="0012264D"/>
    <w:rsid w:val="00122C25"/>
    <w:rsid w:val="00122E22"/>
    <w:rsid w:val="0012315E"/>
    <w:rsid w:val="0012317F"/>
    <w:rsid w:val="00123185"/>
    <w:rsid w:val="00123186"/>
    <w:rsid w:val="0012347C"/>
    <w:rsid w:val="00123B05"/>
    <w:rsid w:val="00123BE9"/>
    <w:rsid w:val="00123C4F"/>
    <w:rsid w:val="00123C7B"/>
    <w:rsid w:val="00123D7F"/>
    <w:rsid w:val="00123DD0"/>
    <w:rsid w:val="00124359"/>
    <w:rsid w:val="001244B5"/>
    <w:rsid w:val="0012458C"/>
    <w:rsid w:val="00124989"/>
    <w:rsid w:val="00124A68"/>
    <w:rsid w:val="001250B3"/>
    <w:rsid w:val="00125134"/>
    <w:rsid w:val="00125753"/>
    <w:rsid w:val="001258AF"/>
    <w:rsid w:val="001258E1"/>
    <w:rsid w:val="00125AD2"/>
    <w:rsid w:val="00125B9B"/>
    <w:rsid w:val="00125FBE"/>
    <w:rsid w:val="00126104"/>
    <w:rsid w:val="0012629C"/>
    <w:rsid w:val="00126438"/>
    <w:rsid w:val="00126568"/>
    <w:rsid w:val="001266DD"/>
    <w:rsid w:val="001269F6"/>
    <w:rsid w:val="00126CDC"/>
    <w:rsid w:val="00126F16"/>
    <w:rsid w:val="0012721F"/>
    <w:rsid w:val="001272B6"/>
    <w:rsid w:val="0012740B"/>
    <w:rsid w:val="001274BF"/>
    <w:rsid w:val="00127538"/>
    <w:rsid w:val="00127C76"/>
    <w:rsid w:val="00127DE3"/>
    <w:rsid w:val="00130278"/>
    <w:rsid w:val="00130500"/>
    <w:rsid w:val="00130569"/>
    <w:rsid w:val="00130966"/>
    <w:rsid w:val="00130C29"/>
    <w:rsid w:val="00130CAB"/>
    <w:rsid w:val="00130D72"/>
    <w:rsid w:val="00130DBE"/>
    <w:rsid w:val="00131424"/>
    <w:rsid w:val="0013147F"/>
    <w:rsid w:val="00131873"/>
    <w:rsid w:val="0013190E"/>
    <w:rsid w:val="00131A24"/>
    <w:rsid w:val="00131A83"/>
    <w:rsid w:val="00131B00"/>
    <w:rsid w:val="00131C29"/>
    <w:rsid w:val="00131C7D"/>
    <w:rsid w:val="00131D21"/>
    <w:rsid w:val="00131EF3"/>
    <w:rsid w:val="00132170"/>
    <w:rsid w:val="001321D0"/>
    <w:rsid w:val="0013223C"/>
    <w:rsid w:val="001322C3"/>
    <w:rsid w:val="001323A6"/>
    <w:rsid w:val="0013257C"/>
    <w:rsid w:val="0013299A"/>
    <w:rsid w:val="00132DCC"/>
    <w:rsid w:val="00133083"/>
    <w:rsid w:val="00133179"/>
    <w:rsid w:val="00133290"/>
    <w:rsid w:val="00133355"/>
    <w:rsid w:val="001333F1"/>
    <w:rsid w:val="001334BE"/>
    <w:rsid w:val="0013358F"/>
    <w:rsid w:val="00133648"/>
    <w:rsid w:val="0013375A"/>
    <w:rsid w:val="00133EDF"/>
    <w:rsid w:val="00134135"/>
    <w:rsid w:val="00134328"/>
    <w:rsid w:val="001347E9"/>
    <w:rsid w:val="00134AEF"/>
    <w:rsid w:val="00134B73"/>
    <w:rsid w:val="00134BA6"/>
    <w:rsid w:val="00134DCB"/>
    <w:rsid w:val="00135047"/>
    <w:rsid w:val="0013509C"/>
    <w:rsid w:val="0013527C"/>
    <w:rsid w:val="00135689"/>
    <w:rsid w:val="00135739"/>
    <w:rsid w:val="0013577D"/>
    <w:rsid w:val="00135907"/>
    <w:rsid w:val="001359F9"/>
    <w:rsid w:val="00135AE1"/>
    <w:rsid w:val="00135EF3"/>
    <w:rsid w:val="0013639F"/>
    <w:rsid w:val="0013642A"/>
    <w:rsid w:val="00136584"/>
    <w:rsid w:val="001365D0"/>
    <w:rsid w:val="0013682A"/>
    <w:rsid w:val="0013684E"/>
    <w:rsid w:val="001369AF"/>
    <w:rsid w:val="001369D2"/>
    <w:rsid w:val="00136A0D"/>
    <w:rsid w:val="00136AB9"/>
    <w:rsid w:val="00136AFE"/>
    <w:rsid w:val="00136D56"/>
    <w:rsid w:val="00136FDA"/>
    <w:rsid w:val="00137054"/>
    <w:rsid w:val="00137203"/>
    <w:rsid w:val="00137350"/>
    <w:rsid w:val="0013736C"/>
    <w:rsid w:val="001374B1"/>
    <w:rsid w:val="00137589"/>
    <w:rsid w:val="00137BFC"/>
    <w:rsid w:val="00137DE0"/>
    <w:rsid w:val="00137EF9"/>
    <w:rsid w:val="00137F46"/>
    <w:rsid w:val="00137F51"/>
    <w:rsid w:val="00137F9E"/>
    <w:rsid w:val="00140093"/>
    <w:rsid w:val="001402D4"/>
    <w:rsid w:val="001402D6"/>
    <w:rsid w:val="001403ED"/>
    <w:rsid w:val="00140429"/>
    <w:rsid w:val="0014049A"/>
    <w:rsid w:val="00140511"/>
    <w:rsid w:val="0014058D"/>
    <w:rsid w:val="0014084F"/>
    <w:rsid w:val="00140A89"/>
    <w:rsid w:val="001412DE"/>
    <w:rsid w:val="00141936"/>
    <w:rsid w:val="00141A12"/>
    <w:rsid w:val="00141C09"/>
    <w:rsid w:val="00141C42"/>
    <w:rsid w:val="00141F9B"/>
    <w:rsid w:val="0014240B"/>
    <w:rsid w:val="001424E5"/>
    <w:rsid w:val="00142663"/>
    <w:rsid w:val="00142667"/>
    <w:rsid w:val="001428E2"/>
    <w:rsid w:val="00142904"/>
    <w:rsid w:val="00142A39"/>
    <w:rsid w:val="00142B1E"/>
    <w:rsid w:val="00142BD0"/>
    <w:rsid w:val="00142C11"/>
    <w:rsid w:val="00142DA1"/>
    <w:rsid w:val="00142F73"/>
    <w:rsid w:val="00143092"/>
    <w:rsid w:val="001434E7"/>
    <w:rsid w:val="00143BFA"/>
    <w:rsid w:val="00143C72"/>
    <w:rsid w:val="00143CB4"/>
    <w:rsid w:val="00143E23"/>
    <w:rsid w:val="00143EAD"/>
    <w:rsid w:val="0014430F"/>
    <w:rsid w:val="0014434C"/>
    <w:rsid w:val="001445AF"/>
    <w:rsid w:val="0014465D"/>
    <w:rsid w:val="00144823"/>
    <w:rsid w:val="00144A2C"/>
    <w:rsid w:val="00144BF5"/>
    <w:rsid w:val="00145171"/>
    <w:rsid w:val="00145835"/>
    <w:rsid w:val="00145906"/>
    <w:rsid w:val="001459DA"/>
    <w:rsid w:val="00145A63"/>
    <w:rsid w:val="00145B0A"/>
    <w:rsid w:val="00145CA0"/>
    <w:rsid w:val="00146031"/>
    <w:rsid w:val="001460D8"/>
    <w:rsid w:val="00146463"/>
    <w:rsid w:val="0014649E"/>
    <w:rsid w:val="001465EE"/>
    <w:rsid w:val="0014670B"/>
    <w:rsid w:val="0014671C"/>
    <w:rsid w:val="00146C41"/>
    <w:rsid w:val="00146CC2"/>
    <w:rsid w:val="00146D32"/>
    <w:rsid w:val="00146D40"/>
    <w:rsid w:val="00146E3C"/>
    <w:rsid w:val="00146EA3"/>
    <w:rsid w:val="00146F0E"/>
    <w:rsid w:val="00146F70"/>
    <w:rsid w:val="00146FC8"/>
    <w:rsid w:val="0014701D"/>
    <w:rsid w:val="0014707B"/>
    <w:rsid w:val="001474DC"/>
    <w:rsid w:val="00147689"/>
    <w:rsid w:val="0014775E"/>
    <w:rsid w:val="00147AA7"/>
    <w:rsid w:val="00147C7E"/>
    <w:rsid w:val="00150023"/>
    <w:rsid w:val="00150031"/>
    <w:rsid w:val="00150044"/>
    <w:rsid w:val="0015008F"/>
    <w:rsid w:val="0015073E"/>
    <w:rsid w:val="001509D6"/>
    <w:rsid w:val="00150A18"/>
    <w:rsid w:val="00150AFA"/>
    <w:rsid w:val="00150BC1"/>
    <w:rsid w:val="00151069"/>
    <w:rsid w:val="0015131E"/>
    <w:rsid w:val="00151415"/>
    <w:rsid w:val="0015166F"/>
    <w:rsid w:val="00151734"/>
    <w:rsid w:val="001517A6"/>
    <w:rsid w:val="00151841"/>
    <w:rsid w:val="0015197A"/>
    <w:rsid w:val="00151A5E"/>
    <w:rsid w:val="00151F1B"/>
    <w:rsid w:val="00151F31"/>
    <w:rsid w:val="00151F55"/>
    <w:rsid w:val="001523A2"/>
    <w:rsid w:val="001523D5"/>
    <w:rsid w:val="0015248A"/>
    <w:rsid w:val="001524A8"/>
    <w:rsid w:val="0015252B"/>
    <w:rsid w:val="001525BA"/>
    <w:rsid w:val="0015277C"/>
    <w:rsid w:val="00152CBF"/>
    <w:rsid w:val="00152EC8"/>
    <w:rsid w:val="00153092"/>
    <w:rsid w:val="001530B3"/>
    <w:rsid w:val="00153338"/>
    <w:rsid w:val="00153419"/>
    <w:rsid w:val="00153495"/>
    <w:rsid w:val="001536C8"/>
    <w:rsid w:val="001536F5"/>
    <w:rsid w:val="00153AF7"/>
    <w:rsid w:val="00153BFA"/>
    <w:rsid w:val="00154071"/>
    <w:rsid w:val="00154180"/>
    <w:rsid w:val="001546EE"/>
    <w:rsid w:val="00154737"/>
    <w:rsid w:val="001548FC"/>
    <w:rsid w:val="00154DEF"/>
    <w:rsid w:val="00154F7B"/>
    <w:rsid w:val="00154FA5"/>
    <w:rsid w:val="0015511B"/>
    <w:rsid w:val="0015569C"/>
    <w:rsid w:val="00155709"/>
    <w:rsid w:val="001558CF"/>
    <w:rsid w:val="00155A73"/>
    <w:rsid w:val="00155AD2"/>
    <w:rsid w:val="00155C7B"/>
    <w:rsid w:val="00155D9D"/>
    <w:rsid w:val="00156261"/>
    <w:rsid w:val="00156440"/>
    <w:rsid w:val="001566B2"/>
    <w:rsid w:val="00156C8E"/>
    <w:rsid w:val="00156CF3"/>
    <w:rsid w:val="00156DE4"/>
    <w:rsid w:val="00156E9E"/>
    <w:rsid w:val="0015701F"/>
    <w:rsid w:val="00157046"/>
    <w:rsid w:val="00157227"/>
    <w:rsid w:val="0015723C"/>
    <w:rsid w:val="001574E1"/>
    <w:rsid w:val="00157505"/>
    <w:rsid w:val="0015762B"/>
    <w:rsid w:val="00157C75"/>
    <w:rsid w:val="00157CDA"/>
    <w:rsid w:val="00157CDB"/>
    <w:rsid w:val="00157DC1"/>
    <w:rsid w:val="00157E25"/>
    <w:rsid w:val="00160277"/>
    <w:rsid w:val="00160287"/>
    <w:rsid w:val="00160314"/>
    <w:rsid w:val="00160896"/>
    <w:rsid w:val="0016089B"/>
    <w:rsid w:val="00160A16"/>
    <w:rsid w:val="00160AD0"/>
    <w:rsid w:val="00161614"/>
    <w:rsid w:val="001617EF"/>
    <w:rsid w:val="00161874"/>
    <w:rsid w:val="00161969"/>
    <w:rsid w:val="00161C49"/>
    <w:rsid w:val="00161D92"/>
    <w:rsid w:val="00161E03"/>
    <w:rsid w:val="001622F6"/>
    <w:rsid w:val="0016233E"/>
    <w:rsid w:val="001623FC"/>
    <w:rsid w:val="00162484"/>
    <w:rsid w:val="001625F2"/>
    <w:rsid w:val="001626CA"/>
    <w:rsid w:val="0016275D"/>
    <w:rsid w:val="001627AE"/>
    <w:rsid w:val="00162889"/>
    <w:rsid w:val="0016313A"/>
    <w:rsid w:val="0016339A"/>
    <w:rsid w:val="0016358C"/>
    <w:rsid w:val="00163BB9"/>
    <w:rsid w:val="00163DB2"/>
    <w:rsid w:val="00164088"/>
    <w:rsid w:val="001641E6"/>
    <w:rsid w:val="00164433"/>
    <w:rsid w:val="001645D8"/>
    <w:rsid w:val="001647E8"/>
    <w:rsid w:val="0016485D"/>
    <w:rsid w:val="00164A33"/>
    <w:rsid w:val="00164BD2"/>
    <w:rsid w:val="00164BDD"/>
    <w:rsid w:val="00164F27"/>
    <w:rsid w:val="00164FE4"/>
    <w:rsid w:val="0016504A"/>
    <w:rsid w:val="0016510B"/>
    <w:rsid w:val="001652D0"/>
    <w:rsid w:val="001652F4"/>
    <w:rsid w:val="00165649"/>
    <w:rsid w:val="0016587C"/>
    <w:rsid w:val="0016590D"/>
    <w:rsid w:val="00165C2C"/>
    <w:rsid w:val="00165DB8"/>
    <w:rsid w:val="00165DE2"/>
    <w:rsid w:val="00165F78"/>
    <w:rsid w:val="00165FAA"/>
    <w:rsid w:val="00166081"/>
    <w:rsid w:val="0016608B"/>
    <w:rsid w:val="001660E3"/>
    <w:rsid w:val="0016653F"/>
    <w:rsid w:val="001668C4"/>
    <w:rsid w:val="0016695B"/>
    <w:rsid w:val="00166AB1"/>
    <w:rsid w:val="00166C3F"/>
    <w:rsid w:val="00166C4D"/>
    <w:rsid w:val="00166D86"/>
    <w:rsid w:val="00166F7F"/>
    <w:rsid w:val="001673F7"/>
    <w:rsid w:val="00167522"/>
    <w:rsid w:val="00167575"/>
    <w:rsid w:val="00167666"/>
    <w:rsid w:val="00167695"/>
    <w:rsid w:val="001676B9"/>
    <w:rsid w:val="00167AF1"/>
    <w:rsid w:val="00167E4D"/>
    <w:rsid w:val="00167F41"/>
    <w:rsid w:val="001700AE"/>
    <w:rsid w:val="001700D1"/>
    <w:rsid w:val="00170421"/>
    <w:rsid w:val="00170670"/>
    <w:rsid w:val="0017078B"/>
    <w:rsid w:val="001707DE"/>
    <w:rsid w:val="00170A95"/>
    <w:rsid w:val="00170C00"/>
    <w:rsid w:val="00170D52"/>
    <w:rsid w:val="00170DF7"/>
    <w:rsid w:val="00170E30"/>
    <w:rsid w:val="0017103D"/>
    <w:rsid w:val="001710B0"/>
    <w:rsid w:val="00171A17"/>
    <w:rsid w:val="00171AEF"/>
    <w:rsid w:val="00171D1E"/>
    <w:rsid w:val="00171D5A"/>
    <w:rsid w:val="00171E63"/>
    <w:rsid w:val="00171E92"/>
    <w:rsid w:val="00171FBA"/>
    <w:rsid w:val="00171FF1"/>
    <w:rsid w:val="001723B9"/>
    <w:rsid w:val="00172448"/>
    <w:rsid w:val="0017248B"/>
    <w:rsid w:val="00172948"/>
    <w:rsid w:val="001729B9"/>
    <w:rsid w:val="00172B99"/>
    <w:rsid w:val="00172C78"/>
    <w:rsid w:val="00172EB9"/>
    <w:rsid w:val="00172F80"/>
    <w:rsid w:val="001733CC"/>
    <w:rsid w:val="00173555"/>
    <w:rsid w:val="001735A3"/>
    <w:rsid w:val="001735DD"/>
    <w:rsid w:val="001737B6"/>
    <w:rsid w:val="00173B3B"/>
    <w:rsid w:val="00173C09"/>
    <w:rsid w:val="00173D15"/>
    <w:rsid w:val="00173D58"/>
    <w:rsid w:val="00173E40"/>
    <w:rsid w:val="00173E61"/>
    <w:rsid w:val="00173EFD"/>
    <w:rsid w:val="00174039"/>
    <w:rsid w:val="0017443C"/>
    <w:rsid w:val="001745FE"/>
    <w:rsid w:val="00174672"/>
    <w:rsid w:val="00174702"/>
    <w:rsid w:val="0017478F"/>
    <w:rsid w:val="001748AE"/>
    <w:rsid w:val="001749BD"/>
    <w:rsid w:val="00175051"/>
    <w:rsid w:val="00175193"/>
    <w:rsid w:val="00175198"/>
    <w:rsid w:val="0017520D"/>
    <w:rsid w:val="00175346"/>
    <w:rsid w:val="001755CA"/>
    <w:rsid w:val="001757C8"/>
    <w:rsid w:val="0017584B"/>
    <w:rsid w:val="001758A1"/>
    <w:rsid w:val="00175B0E"/>
    <w:rsid w:val="00175D20"/>
    <w:rsid w:val="00176006"/>
    <w:rsid w:val="0017607E"/>
    <w:rsid w:val="001760BE"/>
    <w:rsid w:val="001760E3"/>
    <w:rsid w:val="00176327"/>
    <w:rsid w:val="00176345"/>
    <w:rsid w:val="00176351"/>
    <w:rsid w:val="0017644E"/>
    <w:rsid w:val="00176455"/>
    <w:rsid w:val="001764A5"/>
    <w:rsid w:val="00176A2A"/>
    <w:rsid w:val="00176C1E"/>
    <w:rsid w:val="00176CE8"/>
    <w:rsid w:val="00176D65"/>
    <w:rsid w:val="00177082"/>
    <w:rsid w:val="00177393"/>
    <w:rsid w:val="001773DD"/>
    <w:rsid w:val="001775C6"/>
    <w:rsid w:val="00177851"/>
    <w:rsid w:val="00177863"/>
    <w:rsid w:val="00177CAC"/>
    <w:rsid w:val="00177D14"/>
    <w:rsid w:val="00177DA4"/>
    <w:rsid w:val="00177DD5"/>
    <w:rsid w:val="00177DFA"/>
    <w:rsid w:val="00177EF5"/>
    <w:rsid w:val="001803D2"/>
    <w:rsid w:val="001804B1"/>
    <w:rsid w:val="001804B9"/>
    <w:rsid w:val="00180885"/>
    <w:rsid w:val="00180AB9"/>
    <w:rsid w:val="00180C32"/>
    <w:rsid w:val="00180E82"/>
    <w:rsid w:val="00180F84"/>
    <w:rsid w:val="00181152"/>
    <w:rsid w:val="0018141D"/>
    <w:rsid w:val="0018148A"/>
    <w:rsid w:val="001814BF"/>
    <w:rsid w:val="00181508"/>
    <w:rsid w:val="0018158B"/>
    <w:rsid w:val="0018168C"/>
    <w:rsid w:val="001816A1"/>
    <w:rsid w:val="00181944"/>
    <w:rsid w:val="00181974"/>
    <w:rsid w:val="00181997"/>
    <w:rsid w:val="00181BE0"/>
    <w:rsid w:val="00181C4A"/>
    <w:rsid w:val="00181CFC"/>
    <w:rsid w:val="001822E2"/>
    <w:rsid w:val="0018237D"/>
    <w:rsid w:val="001823F5"/>
    <w:rsid w:val="0018245D"/>
    <w:rsid w:val="00182601"/>
    <w:rsid w:val="00182646"/>
    <w:rsid w:val="001826A1"/>
    <w:rsid w:val="001826EE"/>
    <w:rsid w:val="001829B2"/>
    <w:rsid w:val="001829FA"/>
    <w:rsid w:val="00182B33"/>
    <w:rsid w:val="00182CE1"/>
    <w:rsid w:val="00183366"/>
    <w:rsid w:val="0018342D"/>
    <w:rsid w:val="0018361B"/>
    <w:rsid w:val="00183810"/>
    <w:rsid w:val="00183BF0"/>
    <w:rsid w:val="00183D29"/>
    <w:rsid w:val="00183DF4"/>
    <w:rsid w:val="00183EF1"/>
    <w:rsid w:val="00183FE7"/>
    <w:rsid w:val="00184037"/>
    <w:rsid w:val="001840D4"/>
    <w:rsid w:val="00184880"/>
    <w:rsid w:val="00184AD2"/>
    <w:rsid w:val="00184B98"/>
    <w:rsid w:val="00184C09"/>
    <w:rsid w:val="0018510F"/>
    <w:rsid w:val="0018521E"/>
    <w:rsid w:val="0018528C"/>
    <w:rsid w:val="001852FC"/>
    <w:rsid w:val="0018531A"/>
    <w:rsid w:val="0018531B"/>
    <w:rsid w:val="00185503"/>
    <w:rsid w:val="00185807"/>
    <w:rsid w:val="00185B4E"/>
    <w:rsid w:val="00185D9A"/>
    <w:rsid w:val="00185E15"/>
    <w:rsid w:val="001866DA"/>
    <w:rsid w:val="00186813"/>
    <w:rsid w:val="00186834"/>
    <w:rsid w:val="00186B46"/>
    <w:rsid w:val="00186BF6"/>
    <w:rsid w:val="00186E3C"/>
    <w:rsid w:val="00186F9A"/>
    <w:rsid w:val="001871FF"/>
    <w:rsid w:val="00187259"/>
    <w:rsid w:val="00187666"/>
    <w:rsid w:val="00187869"/>
    <w:rsid w:val="0018788A"/>
    <w:rsid w:val="00187963"/>
    <w:rsid w:val="00187A79"/>
    <w:rsid w:val="00187B66"/>
    <w:rsid w:val="00187E06"/>
    <w:rsid w:val="00187FA8"/>
    <w:rsid w:val="001900E5"/>
    <w:rsid w:val="00190234"/>
    <w:rsid w:val="0019055F"/>
    <w:rsid w:val="001905BB"/>
    <w:rsid w:val="00190667"/>
    <w:rsid w:val="001906C9"/>
    <w:rsid w:val="00190837"/>
    <w:rsid w:val="0019095C"/>
    <w:rsid w:val="00190ABC"/>
    <w:rsid w:val="00190C93"/>
    <w:rsid w:val="00190E85"/>
    <w:rsid w:val="001910A1"/>
    <w:rsid w:val="0019143D"/>
    <w:rsid w:val="001914F8"/>
    <w:rsid w:val="001916F4"/>
    <w:rsid w:val="00191838"/>
    <w:rsid w:val="001918D0"/>
    <w:rsid w:val="00191994"/>
    <w:rsid w:val="001919A5"/>
    <w:rsid w:val="00191B50"/>
    <w:rsid w:val="00191BFA"/>
    <w:rsid w:val="00191D87"/>
    <w:rsid w:val="00191E28"/>
    <w:rsid w:val="001921FA"/>
    <w:rsid w:val="00192700"/>
    <w:rsid w:val="001928E8"/>
    <w:rsid w:val="00192B7C"/>
    <w:rsid w:val="00192FB6"/>
    <w:rsid w:val="00193489"/>
    <w:rsid w:val="001935D4"/>
    <w:rsid w:val="001937B7"/>
    <w:rsid w:val="00193B16"/>
    <w:rsid w:val="00193B81"/>
    <w:rsid w:val="00193BF6"/>
    <w:rsid w:val="00193C57"/>
    <w:rsid w:val="0019418D"/>
    <w:rsid w:val="001941A7"/>
    <w:rsid w:val="001942B5"/>
    <w:rsid w:val="001942E2"/>
    <w:rsid w:val="00194308"/>
    <w:rsid w:val="001949E6"/>
    <w:rsid w:val="00194B67"/>
    <w:rsid w:val="00194BA5"/>
    <w:rsid w:val="00194C86"/>
    <w:rsid w:val="00194DAF"/>
    <w:rsid w:val="00194E2B"/>
    <w:rsid w:val="00194F79"/>
    <w:rsid w:val="001950E4"/>
    <w:rsid w:val="001950EC"/>
    <w:rsid w:val="0019511D"/>
    <w:rsid w:val="001953F1"/>
    <w:rsid w:val="001954C5"/>
    <w:rsid w:val="0019575B"/>
    <w:rsid w:val="001957C5"/>
    <w:rsid w:val="0019582F"/>
    <w:rsid w:val="00195BDD"/>
    <w:rsid w:val="00195ED7"/>
    <w:rsid w:val="00195F8E"/>
    <w:rsid w:val="0019619B"/>
    <w:rsid w:val="001961FA"/>
    <w:rsid w:val="00196339"/>
    <w:rsid w:val="0019633E"/>
    <w:rsid w:val="001964B0"/>
    <w:rsid w:val="0019650B"/>
    <w:rsid w:val="00196682"/>
    <w:rsid w:val="0019669B"/>
    <w:rsid w:val="0019690A"/>
    <w:rsid w:val="00196AAD"/>
    <w:rsid w:val="00196D9E"/>
    <w:rsid w:val="0019753D"/>
    <w:rsid w:val="001975BB"/>
    <w:rsid w:val="00197610"/>
    <w:rsid w:val="00197945"/>
    <w:rsid w:val="00197B17"/>
    <w:rsid w:val="00197CDE"/>
    <w:rsid w:val="00197EA0"/>
    <w:rsid w:val="00197EBA"/>
    <w:rsid w:val="00197F86"/>
    <w:rsid w:val="001A0207"/>
    <w:rsid w:val="001A049F"/>
    <w:rsid w:val="001A0819"/>
    <w:rsid w:val="001A09B7"/>
    <w:rsid w:val="001A0C58"/>
    <w:rsid w:val="001A111C"/>
    <w:rsid w:val="001A12B9"/>
    <w:rsid w:val="001A15F7"/>
    <w:rsid w:val="001A1950"/>
    <w:rsid w:val="001A1AED"/>
    <w:rsid w:val="001A1AF6"/>
    <w:rsid w:val="001A1C91"/>
    <w:rsid w:val="001A1CAC"/>
    <w:rsid w:val="001A1EE8"/>
    <w:rsid w:val="001A21DF"/>
    <w:rsid w:val="001A27B3"/>
    <w:rsid w:val="001A281A"/>
    <w:rsid w:val="001A2C70"/>
    <w:rsid w:val="001A2C93"/>
    <w:rsid w:val="001A2F7B"/>
    <w:rsid w:val="001A2FDF"/>
    <w:rsid w:val="001A3165"/>
    <w:rsid w:val="001A3185"/>
    <w:rsid w:val="001A31C6"/>
    <w:rsid w:val="001A3257"/>
    <w:rsid w:val="001A3320"/>
    <w:rsid w:val="001A3B8D"/>
    <w:rsid w:val="001A3C19"/>
    <w:rsid w:val="001A422A"/>
    <w:rsid w:val="001A4267"/>
    <w:rsid w:val="001A4273"/>
    <w:rsid w:val="001A455C"/>
    <w:rsid w:val="001A45A2"/>
    <w:rsid w:val="001A470D"/>
    <w:rsid w:val="001A47E8"/>
    <w:rsid w:val="001A47EA"/>
    <w:rsid w:val="001A4882"/>
    <w:rsid w:val="001A4AAE"/>
    <w:rsid w:val="001A4B39"/>
    <w:rsid w:val="001A4CE8"/>
    <w:rsid w:val="001A52C0"/>
    <w:rsid w:val="001A57F3"/>
    <w:rsid w:val="001A58E4"/>
    <w:rsid w:val="001A5C12"/>
    <w:rsid w:val="001A5DA8"/>
    <w:rsid w:val="001A5E54"/>
    <w:rsid w:val="001A62E9"/>
    <w:rsid w:val="001A6325"/>
    <w:rsid w:val="001A63A0"/>
    <w:rsid w:val="001A6675"/>
    <w:rsid w:val="001A67F3"/>
    <w:rsid w:val="001A68E7"/>
    <w:rsid w:val="001A6904"/>
    <w:rsid w:val="001A6C29"/>
    <w:rsid w:val="001A6FD7"/>
    <w:rsid w:val="001A7152"/>
    <w:rsid w:val="001A71AA"/>
    <w:rsid w:val="001A7669"/>
    <w:rsid w:val="001A7764"/>
    <w:rsid w:val="001A7765"/>
    <w:rsid w:val="001A77EB"/>
    <w:rsid w:val="001A7A66"/>
    <w:rsid w:val="001A7A8D"/>
    <w:rsid w:val="001A7AB7"/>
    <w:rsid w:val="001A7D00"/>
    <w:rsid w:val="001B0006"/>
    <w:rsid w:val="001B0156"/>
    <w:rsid w:val="001B067B"/>
    <w:rsid w:val="001B0B94"/>
    <w:rsid w:val="001B0D31"/>
    <w:rsid w:val="001B0FF1"/>
    <w:rsid w:val="001B1869"/>
    <w:rsid w:val="001B1BBA"/>
    <w:rsid w:val="001B1BE4"/>
    <w:rsid w:val="001B1F27"/>
    <w:rsid w:val="001B1F48"/>
    <w:rsid w:val="001B2558"/>
    <w:rsid w:val="001B264F"/>
    <w:rsid w:val="001B272F"/>
    <w:rsid w:val="001B2C0E"/>
    <w:rsid w:val="001B2FE0"/>
    <w:rsid w:val="001B3170"/>
    <w:rsid w:val="001B321C"/>
    <w:rsid w:val="001B37E0"/>
    <w:rsid w:val="001B3B68"/>
    <w:rsid w:val="001B3EF9"/>
    <w:rsid w:val="001B402D"/>
    <w:rsid w:val="001B40B7"/>
    <w:rsid w:val="001B476B"/>
    <w:rsid w:val="001B489F"/>
    <w:rsid w:val="001B48DC"/>
    <w:rsid w:val="001B4B29"/>
    <w:rsid w:val="001B4F4C"/>
    <w:rsid w:val="001B5279"/>
    <w:rsid w:val="001B52A9"/>
    <w:rsid w:val="001B52B1"/>
    <w:rsid w:val="001B54C8"/>
    <w:rsid w:val="001B5745"/>
    <w:rsid w:val="001B591D"/>
    <w:rsid w:val="001B592C"/>
    <w:rsid w:val="001B599A"/>
    <w:rsid w:val="001B5E74"/>
    <w:rsid w:val="001B6044"/>
    <w:rsid w:val="001B606F"/>
    <w:rsid w:val="001B6196"/>
    <w:rsid w:val="001B6B45"/>
    <w:rsid w:val="001B6F1A"/>
    <w:rsid w:val="001B723E"/>
    <w:rsid w:val="001B7366"/>
    <w:rsid w:val="001B743C"/>
    <w:rsid w:val="001B765B"/>
    <w:rsid w:val="001B7792"/>
    <w:rsid w:val="001B796F"/>
    <w:rsid w:val="001B7B3D"/>
    <w:rsid w:val="001B7B9E"/>
    <w:rsid w:val="001C0454"/>
    <w:rsid w:val="001C0482"/>
    <w:rsid w:val="001C06CB"/>
    <w:rsid w:val="001C0A31"/>
    <w:rsid w:val="001C0DAD"/>
    <w:rsid w:val="001C0F67"/>
    <w:rsid w:val="001C1353"/>
    <w:rsid w:val="001C147B"/>
    <w:rsid w:val="001C1702"/>
    <w:rsid w:val="001C1724"/>
    <w:rsid w:val="001C17F3"/>
    <w:rsid w:val="001C1867"/>
    <w:rsid w:val="001C1DC4"/>
    <w:rsid w:val="001C1EBB"/>
    <w:rsid w:val="001C2144"/>
    <w:rsid w:val="001C2503"/>
    <w:rsid w:val="001C26FC"/>
    <w:rsid w:val="001C2763"/>
    <w:rsid w:val="001C2794"/>
    <w:rsid w:val="001C29B0"/>
    <w:rsid w:val="001C2B31"/>
    <w:rsid w:val="001C2E77"/>
    <w:rsid w:val="001C2F3C"/>
    <w:rsid w:val="001C307D"/>
    <w:rsid w:val="001C345D"/>
    <w:rsid w:val="001C3528"/>
    <w:rsid w:val="001C39F1"/>
    <w:rsid w:val="001C3B77"/>
    <w:rsid w:val="001C3D28"/>
    <w:rsid w:val="001C3DB6"/>
    <w:rsid w:val="001C4382"/>
    <w:rsid w:val="001C43FD"/>
    <w:rsid w:val="001C4445"/>
    <w:rsid w:val="001C453A"/>
    <w:rsid w:val="001C458A"/>
    <w:rsid w:val="001C4697"/>
    <w:rsid w:val="001C4CEA"/>
    <w:rsid w:val="001C5158"/>
    <w:rsid w:val="001C5423"/>
    <w:rsid w:val="001C560B"/>
    <w:rsid w:val="001C576D"/>
    <w:rsid w:val="001C5A4A"/>
    <w:rsid w:val="001C5BAD"/>
    <w:rsid w:val="001C619E"/>
    <w:rsid w:val="001C6587"/>
    <w:rsid w:val="001C6656"/>
    <w:rsid w:val="001C6785"/>
    <w:rsid w:val="001C6A13"/>
    <w:rsid w:val="001C6B3A"/>
    <w:rsid w:val="001C6BC4"/>
    <w:rsid w:val="001C6D89"/>
    <w:rsid w:val="001C6E80"/>
    <w:rsid w:val="001C6FE6"/>
    <w:rsid w:val="001C7033"/>
    <w:rsid w:val="001C7091"/>
    <w:rsid w:val="001C72C8"/>
    <w:rsid w:val="001C761B"/>
    <w:rsid w:val="001C7651"/>
    <w:rsid w:val="001C77A3"/>
    <w:rsid w:val="001C7827"/>
    <w:rsid w:val="001C7B30"/>
    <w:rsid w:val="001C7C6A"/>
    <w:rsid w:val="001C7CE0"/>
    <w:rsid w:val="001D00FC"/>
    <w:rsid w:val="001D04B0"/>
    <w:rsid w:val="001D0564"/>
    <w:rsid w:val="001D069D"/>
    <w:rsid w:val="001D0ACF"/>
    <w:rsid w:val="001D0B5D"/>
    <w:rsid w:val="001D0BD6"/>
    <w:rsid w:val="001D0D35"/>
    <w:rsid w:val="001D0DE0"/>
    <w:rsid w:val="001D0F48"/>
    <w:rsid w:val="001D11E0"/>
    <w:rsid w:val="001D1405"/>
    <w:rsid w:val="001D1414"/>
    <w:rsid w:val="001D17FE"/>
    <w:rsid w:val="001D1989"/>
    <w:rsid w:val="001D1B6F"/>
    <w:rsid w:val="001D1C14"/>
    <w:rsid w:val="001D1C2A"/>
    <w:rsid w:val="001D1C89"/>
    <w:rsid w:val="001D1CE5"/>
    <w:rsid w:val="001D2103"/>
    <w:rsid w:val="001D21CE"/>
    <w:rsid w:val="001D237F"/>
    <w:rsid w:val="001D254D"/>
    <w:rsid w:val="001D261B"/>
    <w:rsid w:val="001D26DB"/>
    <w:rsid w:val="001D2702"/>
    <w:rsid w:val="001D27BF"/>
    <w:rsid w:val="001D2849"/>
    <w:rsid w:val="001D2923"/>
    <w:rsid w:val="001D2AB2"/>
    <w:rsid w:val="001D2F5A"/>
    <w:rsid w:val="001D30D0"/>
    <w:rsid w:val="001D3316"/>
    <w:rsid w:val="001D34B2"/>
    <w:rsid w:val="001D3601"/>
    <w:rsid w:val="001D3CFC"/>
    <w:rsid w:val="001D3D30"/>
    <w:rsid w:val="001D3DE1"/>
    <w:rsid w:val="001D3E6F"/>
    <w:rsid w:val="001D400B"/>
    <w:rsid w:val="001D4071"/>
    <w:rsid w:val="001D40E2"/>
    <w:rsid w:val="001D4604"/>
    <w:rsid w:val="001D475C"/>
    <w:rsid w:val="001D4C0E"/>
    <w:rsid w:val="001D4DB3"/>
    <w:rsid w:val="001D4DBF"/>
    <w:rsid w:val="001D56DA"/>
    <w:rsid w:val="001D59B3"/>
    <w:rsid w:val="001D5ADB"/>
    <w:rsid w:val="001D5CAA"/>
    <w:rsid w:val="001D60F6"/>
    <w:rsid w:val="001D624B"/>
    <w:rsid w:val="001D658B"/>
    <w:rsid w:val="001D67EF"/>
    <w:rsid w:val="001D6B60"/>
    <w:rsid w:val="001D6CC6"/>
    <w:rsid w:val="001D7392"/>
    <w:rsid w:val="001D744A"/>
    <w:rsid w:val="001D7595"/>
    <w:rsid w:val="001D75E4"/>
    <w:rsid w:val="001D77F5"/>
    <w:rsid w:val="001D79C4"/>
    <w:rsid w:val="001D7A91"/>
    <w:rsid w:val="001D7B8C"/>
    <w:rsid w:val="001D7C2D"/>
    <w:rsid w:val="001D7D46"/>
    <w:rsid w:val="001E0595"/>
    <w:rsid w:val="001E086D"/>
    <w:rsid w:val="001E0BC2"/>
    <w:rsid w:val="001E0C7B"/>
    <w:rsid w:val="001E0D08"/>
    <w:rsid w:val="001E0D5B"/>
    <w:rsid w:val="001E0FEC"/>
    <w:rsid w:val="001E10F6"/>
    <w:rsid w:val="001E1230"/>
    <w:rsid w:val="001E14FF"/>
    <w:rsid w:val="001E1E20"/>
    <w:rsid w:val="001E227F"/>
    <w:rsid w:val="001E2353"/>
    <w:rsid w:val="001E2478"/>
    <w:rsid w:val="001E2692"/>
    <w:rsid w:val="001E2757"/>
    <w:rsid w:val="001E2A5B"/>
    <w:rsid w:val="001E2AB6"/>
    <w:rsid w:val="001E2AE9"/>
    <w:rsid w:val="001E3346"/>
    <w:rsid w:val="001E355F"/>
    <w:rsid w:val="001E35FC"/>
    <w:rsid w:val="001E3734"/>
    <w:rsid w:val="001E3751"/>
    <w:rsid w:val="001E375C"/>
    <w:rsid w:val="001E37B9"/>
    <w:rsid w:val="001E3983"/>
    <w:rsid w:val="001E42FF"/>
    <w:rsid w:val="001E43E2"/>
    <w:rsid w:val="001E4663"/>
    <w:rsid w:val="001E4796"/>
    <w:rsid w:val="001E4BEA"/>
    <w:rsid w:val="001E4C78"/>
    <w:rsid w:val="001E4E7D"/>
    <w:rsid w:val="001E4FBB"/>
    <w:rsid w:val="001E5390"/>
    <w:rsid w:val="001E53B1"/>
    <w:rsid w:val="001E5FAF"/>
    <w:rsid w:val="001E61AB"/>
    <w:rsid w:val="001E66C7"/>
    <w:rsid w:val="001E6847"/>
    <w:rsid w:val="001E69A1"/>
    <w:rsid w:val="001E6BC3"/>
    <w:rsid w:val="001E6E6D"/>
    <w:rsid w:val="001E70BD"/>
    <w:rsid w:val="001E715E"/>
    <w:rsid w:val="001E728C"/>
    <w:rsid w:val="001E73FD"/>
    <w:rsid w:val="001E7455"/>
    <w:rsid w:val="001E78F2"/>
    <w:rsid w:val="001E7C89"/>
    <w:rsid w:val="001E7D99"/>
    <w:rsid w:val="001E7FA5"/>
    <w:rsid w:val="001F05A3"/>
    <w:rsid w:val="001F0614"/>
    <w:rsid w:val="001F088E"/>
    <w:rsid w:val="001F0BF2"/>
    <w:rsid w:val="001F0CA6"/>
    <w:rsid w:val="001F0DC8"/>
    <w:rsid w:val="001F0F02"/>
    <w:rsid w:val="001F0FED"/>
    <w:rsid w:val="001F1278"/>
    <w:rsid w:val="001F13E8"/>
    <w:rsid w:val="001F171D"/>
    <w:rsid w:val="001F1817"/>
    <w:rsid w:val="001F1874"/>
    <w:rsid w:val="001F19C2"/>
    <w:rsid w:val="001F1D3A"/>
    <w:rsid w:val="001F1F18"/>
    <w:rsid w:val="001F1F6E"/>
    <w:rsid w:val="001F215F"/>
    <w:rsid w:val="001F2519"/>
    <w:rsid w:val="001F25A9"/>
    <w:rsid w:val="001F25F1"/>
    <w:rsid w:val="001F27F3"/>
    <w:rsid w:val="001F2B43"/>
    <w:rsid w:val="001F2D63"/>
    <w:rsid w:val="001F30DC"/>
    <w:rsid w:val="001F311F"/>
    <w:rsid w:val="001F3208"/>
    <w:rsid w:val="001F3278"/>
    <w:rsid w:val="001F3450"/>
    <w:rsid w:val="001F355C"/>
    <w:rsid w:val="001F3945"/>
    <w:rsid w:val="001F3964"/>
    <w:rsid w:val="001F39BA"/>
    <w:rsid w:val="001F39DD"/>
    <w:rsid w:val="001F39FD"/>
    <w:rsid w:val="001F3A8A"/>
    <w:rsid w:val="001F3E11"/>
    <w:rsid w:val="001F3EF6"/>
    <w:rsid w:val="001F418E"/>
    <w:rsid w:val="001F43CE"/>
    <w:rsid w:val="001F44BF"/>
    <w:rsid w:val="001F46C4"/>
    <w:rsid w:val="001F4783"/>
    <w:rsid w:val="001F496B"/>
    <w:rsid w:val="001F49BD"/>
    <w:rsid w:val="001F4BB7"/>
    <w:rsid w:val="001F5024"/>
    <w:rsid w:val="001F5078"/>
    <w:rsid w:val="001F50B4"/>
    <w:rsid w:val="001F5207"/>
    <w:rsid w:val="001F5285"/>
    <w:rsid w:val="001F531C"/>
    <w:rsid w:val="001F5348"/>
    <w:rsid w:val="001F55C6"/>
    <w:rsid w:val="001F58E4"/>
    <w:rsid w:val="001F59AD"/>
    <w:rsid w:val="001F5B3E"/>
    <w:rsid w:val="001F5BEF"/>
    <w:rsid w:val="001F5D8F"/>
    <w:rsid w:val="001F5F82"/>
    <w:rsid w:val="001F6300"/>
    <w:rsid w:val="001F634F"/>
    <w:rsid w:val="001F6695"/>
    <w:rsid w:val="001F6E53"/>
    <w:rsid w:val="001F6F45"/>
    <w:rsid w:val="001F6F6A"/>
    <w:rsid w:val="001F72F3"/>
    <w:rsid w:val="001F737B"/>
    <w:rsid w:val="001F741A"/>
    <w:rsid w:val="001F74A2"/>
    <w:rsid w:val="001F7753"/>
    <w:rsid w:val="001F77AF"/>
    <w:rsid w:val="001F7814"/>
    <w:rsid w:val="001F7AB5"/>
    <w:rsid w:val="001F7CB0"/>
    <w:rsid w:val="001F7CE5"/>
    <w:rsid w:val="00200092"/>
    <w:rsid w:val="002000B9"/>
    <w:rsid w:val="0020019E"/>
    <w:rsid w:val="002001B3"/>
    <w:rsid w:val="00200439"/>
    <w:rsid w:val="00200483"/>
    <w:rsid w:val="002005DB"/>
    <w:rsid w:val="002007C9"/>
    <w:rsid w:val="00200946"/>
    <w:rsid w:val="00200F68"/>
    <w:rsid w:val="00200F75"/>
    <w:rsid w:val="002010B3"/>
    <w:rsid w:val="0020119E"/>
    <w:rsid w:val="002011EB"/>
    <w:rsid w:val="002014A9"/>
    <w:rsid w:val="002014B5"/>
    <w:rsid w:val="002016F6"/>
    <w:rsid w:val="00201BBA"/>
    <w:rsid w:val="00202187"/>
    <w:rsid w:val="00202209"/>
    <w:rsid w:val="00202269"/>
    <w:rsid w:val="0020271E"/>
    <w:rsid w:val="002029EA"/>
    <w:rsid w:val="00202A93"/>
    <w:rsid w:val="00202D1C"/>
    <w:rsid w:val="00202DC5"/>
    <w:rsid w:val="00202DC6"/>
    <w:rsid w:val="00202E3B"/>
    <w:rsid w:val="0020302F"/>
    <w:rsid w:val="002031A8"/>
    <w:rsid w:val="002036D2"/>
    <w:rsid w:val="002036E9"/>
    <w:rsid w:val="00203709"/>
    <w:rsid w:val="0020377A"/>
    <w:rsid w:val="002039EC"/>
    <w:rsid w:val="00203CCF"/>
    <w:rsid w:val="00203DA3"/>
    <w:rsid w:val="002040B9"/>
    <w:rsid w:val="0020415A"/>
    <w:rsid w:val="00204568"/>
    <w:rsid w:val="00204851"/>
    <w:rsid w:val="00204858"/>
    <w:rsid w:val="002049E4"/>
    <w:rsid w:val="00204CBD"/>
    <w:rsid w:val="00205037"/>
    <w:rsid w:val="0020503D"/>
    <w:rsid w:val="0020505E"/>
    <w:rsid w:val="0020525D"/>
    <w:rsid w:val="00205279"/>
    <w:rsid w:val="00205406"/>
    <w:rsid w:val="002054CF"/>
    <w:rsid w:val="0020571C"/>
    <w:rsid w:val="002057CF"/>
    <w:rsid w:val="00205966"/>
    <w:rsid w:val="002059FC"/>
    <w:rsid w:val="00205A72"/>
    <w:rsid w:val="00205A74"/>
    <w:rsid w:val="00205A7F"/>
    <w:rsid w:val="00205BB5"/>
    <w:rsid w:val="00205D8C"/>
    <w:rsid w:val="00205FED"/>
    <w:rsid w:val="002060C5"/>
    <w:rsid w:val="00206409"/>
    <w:rsid w:val="00206AB3"/>
    <w:rsid w:val="00206E74"/>
    <w:rsid w:val="00207444"/>
    <w:rsid w:val="00207511"/>
    <w:rsid w:val="00207761"/>
    <w:rsid w:val="00207B9F"/>
    <w:rsid w:val="00207DF7"/>
    <w:rsid w:val="00207FA0"/>
    <w:rsid w:val="00210414"/>
    <w:rsid w:val="00210765"/>
    <w:rsid w:val="002108E5"/>
    <w:rsid w:val="00210A97"/>
    <w:rsid w:val="00211027"/>
    <w:rsid w:val="002113F5"/>
    <w:rsid w:val="00211B4F"/>
    <w:rsid w:val="00211B9E"/>
    <w:rsid w:val="00211C41"/>
    <w:rsid w:val="00211DC3"/>
    <w:rsid w:val="00211E4C"/>
    <w:rsid w:val="00212466"/>
    <w:rsid w:val="0021267E"/>
    <w:rsid w:val="0021269E"/>
    <w:rsid w:val="00212A36"/>
    <w:rsid w:val="00212B2C"/>
    <w:rsid w:val="002130AD"/>
    <w:rsid w:val="00213136"/>
    <w:rsid w:val="0021333F"/>
    <w:rsid w:val="0021334A"/>
    <w:rsid w:val="002133AC"/>
    <w:rsid w:val="002135EC"/>
    <w:rsid w:val="002136AC"/>
    <w:rsid w:val="002139EA"/>
    <w:rsid w:val="00213A16"/>
    <w:rsid w:val="00213BE8"/>
    <w:rsid w:val="00213E3F"/>
    <w:rsid w:val="0021400E"/>
    <w:rsid w:val="00214034"/>
    <w:rsid w:val="002146A1"/>
    <w:rsid w:val="002147C1"/>
    <w:rsid w:val="002148A8"/>
    <w:rsid w:val="00214BF5"/>
    <w:rsid w:val="00214C74"/>
    <w:rsid w:val="00214D90"/>
    <w:rsid w:val="002150A2"/>
    <w:rsid w:val="002159F7"/>
    <w:rsid w:val="00215AA6"/>
    <w:rsid w:val="00215BBF"/>
    <w:rsid w:val="00215C53"/>
    <w:rsid w:val="002160E5"/>
    <w:rsid w:val="002161FF"/>
    <w:rsid w:val="002162F5"/>
    <w:rsid w:val="00216407"/>
    <w:rsid w:val="00216564"/>
    <w:rsid w:val="00216671"/>
    <w:rsid w:val="00216B01"/>
    <w:rsid w:val="00216B82"/>
    <w:rsid w:val="00216BBE"/>
    <w:rsid w:val="00216C98"/>
    <w:rsid w:val="0021704C"/>
    <w:rsid w:val="00217223"/>
    <w:rsid w:val="0021732D"/>
    <w:rsid w:val="0021763C"/>
    <w:rsid w:val="00217AE3"/>
    <w:rsid w:val="00217C00"/>
    <w:rsid w:val="00217CDC"/>
    <w:rsid w:val="00220041"/>
    <w:rsid w:val="00220500"/>
    <w:rsid w:val="00220512"/>
    <w:rsid w:val="00220909"/>
    <w:rsid w:val="00220B12"/>
    <w:rsid w:val="00220E33"/>
    <w:rsid w:val="00221299"/>
    <w:rsid w:val="0022135B"/>
    <w:rsid w:val="00221372"/>
    <w:rsid w:val="002214DB"/>
    <w:rsid w:val="00221605"/>
    <w:rsid w:val="00221633"/>
    <w:rsid w:val="002218D4"/>
    <w:rsid w:val="00221DD0"/>
    <w:rsid w:val="00221FA5"/>
    <w:rsid w:val="002220C7"/>
    <w:rsid w:val="002220D7"/>
    <w:rsid w:val="00222159"/>
    <w:rsid w:val="00222178"/>
    <w:rsid w:val="00222621"/>
    <w:rsid w:val="002227DA"/>
    <w:rsid w:val="00222860"/>
    <w:rsid w:val="00222882"/>
    <w:rsid w:val="002228DB"/>
    <w:rsid w:val="00222C55"/>
    <w:rsid w:val="00222F2E"/>
    <w:rsid w:val="00222F3F"/>
    <w:rsid w:val="00222FE5"/>
    <w:rsid w:val="002231BC"/>
    <w:rsid w:val="002231C4"/>
    <w:rsid w:val="00223676"/>
    <w:rsid w:val="002236BD"/>
    <w:rsid w:val="00223754"/>
    <w:rsid w:val="0022390C"/>
    <w:rsid w:val="00223CF1"/>
    <w:rsid w:val="00223D84"/>
    <w:rsid w:val="00223DB7"/>
    <w:rsid w:val="00224365"/>
    <w:rsid w:val="00224517"/>
    <w:rsid w:val="00224872"/>
    <w:rsid w:val="00224ADE"/>
    <w:rsid w:val="00224B9F"/>
    <w:rsid w:val="00224E24"/>
    <w:rsid w:val="00224EDC"/>
    <w:rsid w:val="00225148"/>
    <w:rsid w:val="00225191"/>
    <w:rsid w:val="00225B32"/>
    <w:rsid w:val="00225B57"/>
    <w:rsid w:val="00225C2D"/>
    <w:rsid w:val="00225EEB"/>
    <w:rsid w:val="00226244"/>
    <w:rsid w:val="00226246"/>
    <w:rsid w:val="00226347"/>
    <w:rsid w:val="002264B6"/>
    <w:rsid w:val="00226602"/>
    <w:rsid w:val="0022661A"/>
    <w:rsid w:val="002266F5"/>
    <w:rsid w:val="0022680A"/>
    <w:rsid w:val="00226BBD"/>
    <w:rsid w:val="00226C6E"/>
    <w:rsid w:val="00226D10"/>
    <w:rsid w:val="00226DB0"/>
    <w:rsid w:val="00226EC9"/>
    <w:rsid w:val="00226F3A"/>
    <w:rsid w:val="00226F87"/>
    <w:rsid w:val="002272A3"/>
    <w:rsid w:val="00227475"/>
    <w:rsid w:val="00227518"/>
    <w:rsid w:val="00227897"/>
    <w:rsid w:val="00227A1A"/>
    <w:rsid w:val="00230190"/>
    <w:rsid w:val="0023025F"/>
    <w:rsid w:val="0023091A"/>
    <w:rsid w:val="00230927"/>
    <w:rsid w:val="00230A4D"/>
    <w:rsid w:val="00230A99"/>
    <w:rsid w:val="00230D18"/>
    <w:rsid w:val="00230EF9"/>
    <w:rsid w:val="00231191"/>
    <w:rsid w:val="002311EB"/>
    <w:rsid w:val="002315E1"/>
    <w:rsid w:val="002317C4"/>
    <w:rsid w:val="0023198B"/>
    <w:rsid w:val="00231B4B"/>
    <w:rsid w:val="00231D38"/>
    <w:rsid w:val="00231D5A"/>
    <w:rsid w:val="002321E3"/>
    <w:rsid w:val="00232200"/>
    <w:rsid w:val="00232793"/>
    <w:rsid w:val="00232A85"/>
    <w:rsid w:val="00232C3A"/>
    <w:rsid w:val="00232C59"/>
    <w:rsid w:val="00232C96"/>
    <w:rsid w:val="00232CCA"/>
    <w:rsid w:val="00232E2F"/>
    <w:rsid w:val="00232E44"/>
    <w:rsid w:val="00232F36"/>
    <w:rsid w:val="00232F58"/>
    <w:rsid w:val="002332B8"/>
    <w:rsid w:val="002333B5"/>
    <w:rsid w:val="002333C7"/>
    <w:rsid w:val="002334A8"/>
    <w:rsid w:val="0023373C"/>
    <w:rsid w:val="0023391A"/>
    <w:rsid w:val="00233930"/>
    <w:rsid w:val="00233C29"/>
    <w:rsid w:val="00234345"/>
    <w:rsid w:val="0023441C"/>
    <w:rsid w:val="00234468"/>
    <w:rsid w:val="00234662"/>
    <w:rsid w:val="002346A0"/>
    <w:rsid w:val="002346E3"/>
    <w:rsid w:val="00234C05"/>
    <w:rsid w:val="002351E5"/>
    <w:rsid w:val="002352E0"/>
    <w:rsid w:val="00235321"/>
    <w:rsid w:val="00235603"/>
    <w:rsid w:val="002356DC"/>
    <w:rsid w:val="0023573C"/>
    <w:rsid w:val="002358D2"/>
    <w:rsid w:val="00236070"/>
    <w:rsid w:val="002361B1"/>
    <w:rsid w:val="00236982"/>
    <w:rsid w:val="00236AEC"/>
    <w:rsid w:val="00236B21"/>
    <w:rsid w:val="00236F0E"/>
    <w:rsid w:val="002370A4"/>
    <w:rsid w:val="00237464"/>
    <w:rsid w:val="0023746B"/>
    <w:rsid w:val="00237595"/>
    <w:rsid w:val="002377C4"/>
    <w:rsid w:val="002378A8"/>
    <w:rsid w:val="00237BB7"/>
    <w:rsid w:val="00237EAE"/>
    <w:rsid w:val="00237F3C"/>
    <w:rsid w:val="0024000C"/>
    <w:rsid w:val="00240368"/>
    <w:rsid w:val="002404C7"/>
    <w:rsid w:val="002404F4"/>
    <w:rsid w:val="00240678"/>
    <w:rsid w:val="002408E9"/>
    <w:rsid w:val="00240911"/>
    <w:rsid w:val="00240986"/>
    <w:rsid w:val="002409F1"/>
    <w:rsid w:val="00240DA9"/>
    <w:rsid w:val="002411F2"/>
    <w:rsid w:val="00241602"/>
    <w:rsid w:val="002416B9"/>
    <w:rsid w:val="00241AF6"/>
    <w:rsid w:val="00241AFA"/>
    <w:rsid w:val="00241D1E"/>
    <w:rsid w:val="00241E14"/>
    <w:rsid w:val="00241F44"/>
    <w:rsid w:val="00242029"/>
    <w:rsid w:val="002420EA"/>
    <w:rsid w:val="002421F5"/>
    <w:rsid w:val="002422D5"/>
    <w:rsid w:val="0024267C"/>
    <w:rsid w:val="002426CF"/>
    <w:rsid w:val="00242950"/>
    <w:rsid w:val="00242BB9"/>
    <w:rsid w:val="0024318F"/>
    <w:rsid w:val="00243267"/>
    <w:rsid w:val="0024383F"/>
    <w:rsid w:val="0024409B"/>
    <w:rsid w:val="0024457B"/>
    <w:rsid w:val="002447F0"/>
    <w:rsid w:val="0024480C"/>
    <w:rsid w:val="00244B7E"/>
    <w:rsid w:val="00244D5A"/>
    <w:rsid w:val="00245231"/>
    <w:rsid w:val="00245428"/>
    <w:rsid w:val="00245460"/>
    <w:rsid w:val="002457F2"/>
    <w:rsid w:val="0024581D"/>
    <w:rsid w:val="00245C56"/>
    <w:rsid w:val="00245DE0"/>
    <w:rsid w:val="00245F6C"/>
    <w:rsid w:val="00246035"/>
    <w:rsid w:val="00246371"/>
    <w:rsid w:val="00246B5D"/>
    <w:rsid w:val="00246EC9"/>
    <w:rsid w:val="002474F2"/>
    <w:rsid w:val="0024751F"/>
    <w:rsid w:val="00247522"/>
    <w:rsid w:val="0024780E"/>
    <w:rsid w:val="00247B08"/>
    <w:rsid w:val="00247B12"/>
    <w:rsid w:val="00247B13"/>
    <w:rsid w:val="00247C2E"/>
    <w:rsid w:val="00247CF9"/>
    <w:rsid w:val="00247E21"/>
    <w:rsid w:val="002503DF"/>
    <w:rsid w:val="002505B8"/>
    <w:rsid w:val="00250E37"/>
    <w:rsid w:val="00250EE4"/>
    <w:rsid w:val="0025144F"/>
    <w:rsid w:val="002514B9"/>
    <w:rsid w:val="002514DB"/>
    <w:rsid w:val="002519B9"/>
    <w:rsid w:val="00251C79"/>
    <w:rsid w:val="00251E0C"/>
    <w:rsid w:val="00252409"/>
    <w:rsid w:val="002526B3"/>
    <w:rsid w:val="00252708"/>
    <w:rsid w:val="0025292B"/>
    <w:rsid w:val="00252CB1"/>
    <w:rsid w:val="00252EBF"/>
    <w:rsid w:val="00252FAF"/>
    <w:rsid w:val="00253113"/>
    <w:rsid w:val="00253224"/>
    <w:rsid w:val="00253651"/>
    <w:rsid w:val="002536EA"/>
    <w:rsid w:val="00253995"/>
    <w:rsid w:val="00253B54"/>
    <w:rsid w:val="00253BE7"/>
    <w:rsid w:val="0025424F"/>
    <w:rsid w:val="0025433B"/>
    <w:rsid w:val="0025440F"/>
    <w:rsid w:val="00254451"/>
    <w:rsid w:val="00254646"/>
    <w:rsid w:val="002548A8"/>
    <w:rsid w:val="00254919"/>
    <w:rsid w:val="00254F16"/>
    <w:rsid w:val="0025543C"/>
    <w:rsid w:val="00255746"/>
    <w:rsid w:val="002559FC"/>
    <w:rsid w:val="00255AD7"/>
    <w:rsid w:val="00255D9E"/>
    <w:rsid w:val="00256036"/>
    <w:rsid w:val="00256359"/>
    <w:rsid w:val="002565B2"/>
    <w:rsid w:val="002567C4"/>
    <w:rsid w:val="00256815"/>
    <w:rsid w:val="00256834"/>
    <w:rsid w:val="0025684C"/>
    <w:rsid w:val="002569FD"/>
    <w:rsid w:val="00256A33"/>
    <w:rsid w:val="00256C31"/>
    <w:rsid w:val="00256F32"/>
    <w:rsid w:val="00257022"/>
    <w:rsid w:val="0025703A"/>
    <w:rsid w:val="00257075"/>
    <w:rsid w:val="00257157"/>
    <w:rsid w:val="002571DD"/>
    <w:rsid w:val="00257240"/>
    <w:rsid w:val="00257440"/>
    <w:rsid w:val="0025748F"/>
    <w:rsid w:val="002574F4"/>
    <w:rsid w:val="0025755F"/>
    <w:rsid w:val="0025773E"/>
    <w:rsid w:val="00257BC6"/>
    <w:rsid w:val="00257E20"/>
    <w:rsid w:val="00257E65"/>
    <w:rsid w:val="00257EFE"/>
    <w:rsid w:val="00257F5F"/>
    <w:rsid w:val="00260154"/>
    <w:rsid w:val="00260179"/>
    <w:rsid w:val="002601E6"/>
    <w:rsid w:val="0026027A"/>
    <w:rsid w:val="002602A0"/>
    <w:rsid w:val="002603ED"/>
    <w:rsid w:val="0026043D"/>
    <w:rsid w:val="00260448"/>
    <w:rsid w:val="00260766"/>
    <w:rsid w:val="002608AD"/>
    <w:rsid w:val="002608C2"/>
    <w:rsid w:val="00260926"/>
    <w:rsid w:val="00260C0F"/>
    <w:rsid w:val="00260C18"/>
    <w:rsid w:val="00260D6E"/>
    <w:rsid w:val="00260F14"/>
    <w:rsid w:val="002612B4"/>
    <w:rsid w:val="002612CB"/>
    <w:rsid w:val="00261349"/>
    <w:rsid w:val="0026163B"/>
    <w:rsid w:val="0026165D"/>
    <w:rsid w:val="002619E4"/>
    <w:rsid w:val="00261AA2"/>
    <w:rsid w:val="00261B40"/>
    <w:rsid w:val="00261D56"/>
    <w:rsid w:val="00261F77"/>
    <w:rsid w:val="002621F3"/>
    <w:rsid w:val="0026245A"/>
    <w:rsid w:val="002627FC"/>
    <w:rsid w:val="002628FC"/>
    <w:rsid w:val="00262973"/>
    <w:rsid w:val="00262ACF"/>
    <w:rsid w:val="00262C35"/>
    <w:rsid w:val="00262E24"/>
    <w:rsid w:val="0026327B"/>
    <w:rsid w:val="002635D1"/>
    <w:rsid w:val="00263644"/>
    <w:rsid w:val="00263670"/>
    <w:rsid w:val="00263A54"/>
    <w:rsid w:val="00263F3F"/>
    <w:rsid w:val="00264200"/>
    <w:rsid w:val="00264226"/>
    <w:rsid w:val="0026432C"/>
    <w:rsid w:val="00264372"/>
    <w:rsid w:val="0026464A"/>
    <w:rsid w:val="00264769"/>
    <w:rsid w:val="00264DD1"/>
    <w:rsid w:val="00264EEB"/>
    <w:rsid w:val="002650D0"/>
    <w:rsid w:val="00265697"/>
    <w:rsid w:val="0026577D"/>
    <w:rsid w:val="00265830"/>
    <w:rsid w:val="00265898"/>
    <w:rsid w:val="002658AF"/>
    <w:rsid w:val="00265939"/>
    <w:rsid w:val="00265ACA"/>
    <w:rsid w:val="00265B7C"/>
    <w:rsid w:val="00265C11"/>
    <w:rsid w:val="00265CBC"/>
    <w:rsid w:val="00265FFE"/>
    <w:rsid w:val="002662A3"/>
    <w:rsid w:val="0026648C"/>
    <w:rsid w:val="002664CF"/>
    <w:rsid w:val="00266885"/>
    <w:rsid w:val="002668DA"/>
    <w:rsid w:val="00266D46"/>
    <w:rsid w:val="00266F02"/>
    <w:rsid w:val="00267338"/>
    <w:rsid w:val="0026739F"/>
    <w:rsid w:val="00267584"/>
    <w:rsid w:val="0026758D"/>
    <w:rsid w:val="00267676"/>
    <w:rsid w:val="00267B1A"/>
    <w:rsid w:val="00267B4D"/>
    <w:rsid w:val="00267B58"/>
    <w:rsid w:val="00267D90"/>
    <w:rsid w:val="00267F48"/>
    <w:rsid w:val="00270198"/>
    <w:rsid w:val="00270259"/>
    <w:rsid w:val="002702C6"/>
    <w:rsid w:val="00270391"/>
    <w:rsid w:val="00270532"/>
    <w:rsid w:val="00270979"/>
    <w:rsid w:val="00270AA7"/>
    <w:rsid w:val="00270AE8"/>
    <w:rsid w:val="002712AA"/>
    <w:rsid w:val="002715FE"/>
    <w:rsid w:val="002719F7"/>
    <w:rsid w:val="00271A13"/>
    <w:rsid w:val="00271A29"/>
    <w:rsid w:val="00271C5D"/>
    <w:rsid w:val="00271CB0"/>
    <w:rsid w:val="00271D42"/>
    <w:rsid w:val="00271E4C"/>
    <w:rsid w:val="0027260A"/>
    <w:rsid w:val="002728E0"/>
    <w:rsid w:val="002729DF"/>
    <w:rsid w:val="0027310C"/>
    <w:rsid w:val="00273176"/>
    <w:rsid w:val="002736B6"/>
    <w:rsid w:val="00273774"/>
    <w:rsid w:val="0027386A"/>
    <w:rsid w:val="002738C7"/>
    <w:rsid w:val="00273920"/>
    <w:rsid w:val="00273A61"/>
    <w:rsid w:val="00273CDE"/>
    <w:rsid w:val="00273DFC"/>
    <w:rsid w:val="0027403D"/>
    <w:rsid w:val="002743D9"/>
    <w:rsid w:val="002745B8"/>
    <w:rsid w:val="00274625"/>
    <w:rsid w:val="002747B0"/>
    <w:rsid w:val="00274AD2"/>
    <w:rsid w:val="00274C15"/>
    <w:rsid w:val="00274E37"/>
    <w:rsid w:val="002758F5"/>
    <w:rsid w:val="002759DC"/>
    <w:rsid w:val="00275C54"/>
    <w:rsid w:val="00275D03"/>
    <w:rsid w:val="002764EE"/>
    <w:rsid w:val="00276650"/>
    <w:rsid w:val="002766B2"/>
    <w:rsid w:val="00276A6E"/>
    <w:rsid w:val="00276ACD"/>
    <w:rsid w:val="00276BAE"/>
    <w:rsid w:val="00276DBD"/>
    <w:rsid w:val="00276FFA"/>
    <w:rsid w:val="0027712C"/>
    <w:rsid w:val="00277147"/>
    <w:rsid w:val="0027730E"/>
    <w:rsid w:val="00277A33"/>
    <w:rsid w:val="00277A98"/>
    <w:rsid w:val="00277D24"/>
    <w:rsid w:val="00277D3C"/>
    <w:rsid w:val="00277E32"/>
    <w:rsid w:val="00277E70"/>
    <w:rsid w:val="00277EE0"/>
    <w:rsid w:val="00277F6D"/>
    <w:rsid w:val="002801A5"/>
    <w:rsid w:val="002802AC"/>
    <w:rsid w:val="002802F7"/>
    <w:rsid w:val="00280805"/>
    <w:rsid w:val="00280A17"/>
    <w:rsid w:val="00280AAB"/>
    <w:rsid w:val="00280EBE"/>
    <w:rsid w:val="00280F3F"/>
    <w:rsid w:val="00280FA9"/>
    <w:rsid w:val="002813D9"/>
    <w:rsid w:val="00281425"/>
    <w:rsid w:val="00281939"/>
    <w:rsid w:val="00281B54"/>
    <w:rsid w:val="00281CDD"/>
    <w:rsid w:val="00281F06"/>
    <w:rsid w:val="00282221"/>
    <w:rsid w:val="002822E1"/>
    <w:rsid w:val="002822EB"/>
    <w:rsid w:val="00282844"/>
    <w:rsid w:val="00282ADA"/>
    <w:rsid w:val="00282C5C"/>
    <w:rsid w:val="00282DAB"/>
    <w:rsid w:val="00282EA2"/>
    <w:rsid w:val="00282F5A"/>
    <w:rsid w:val="00282FD2"/>
    <w:rsid w:val="00283553"/>
    <w:rsid w:val="002835A4"/>
    <w:rsid w:val="002836A8"/>
    <w:rsid w:val="00283709"/>
    <w:rsid w:val="002838CE"/>
    <w:rsid w:val="00283B2A"/>
    <w:rsid w:val="00283C59"/>
    <w:rsid w:val="0028402B"/>
    <w:rsid w:val="00284457"/>
    <w:rsid w:val="00284AC4"/>
    <w:rsid w:val="00284CA3"/>
    <w:rsid w:val="00284F0D"/>
    <w:rsid w:val="002850A5"/>
    <w:rsid w:val="00285132"/>
    <w:rsid w:val="002855EE"/>
    <w:rsid w:val="00285E73"/>
    <w:rsid w:val="00285E82"/>
    <w:rsid w:val="00285F19"/>
    <w:rsid w:val="0028629E"/>
    <w:rsid w:val="002862BF"/>
    <w:rsid w:val="00286494"/>
    <w:rsid w:val="002867B0"/>
    <w:rsid w:val="002867F1"/>
    <w:rsid w:val="00286879"/>
    <w:rsid w:val="00286880"/>
    <w:rsid w:val="00286AA8"/>
    <w:rsid w:val="00286BB7"/>
    <w:rsid w:val="00286DCB"/>
    <w:rsid w:val="00287043"/>
    <w:rsid w:val="0028730B"/>
    <w:rsid w:val="00287483"/>
    <w:rsid w:val="0028791B"/>
    <w:rsid w:val="00287952"/>
    <w:rsid w:val="0028799D"/>
    <w:rsid w:val="00287AA5"/>
    <w:rsid w:val="00287B5A"/>
    <w:rsid w:val="00287B9E"/>
    <w:rsid w:val="00287FCE"/>
    <w:rsid w:val="00290054"/>
    <w:rsid w:val="00290510"/>
    <w:rsid w:val="002905A4"/>
    <w:rsid w:val="002905FC"/>
    <w:rsid w:val="002908DB"/>
    <w:rsid w:val="00290AF4"/>
    <w:rsid w:val="00290CFC"/>
    <w:rsid w:val="00291233"/>
    <w:rsid w:val="00291349"/>
    <w:rsid w:val="002915C3"/>
    <w:rsid w:val="00291B5D"/>
    <w:rsid w:val="00291B93"/>
    <w:rsid w:val="00291BFB"/>
    <w:rsid w:val="00291C12"/>
    <w:rsid w:val="0029212B"/>
    <w:rsid w:val="002924D2"/>
    <w:rsid w:val="0029250E"/>
    <w:rsid w:val="002926BF"/>
    <w:rsid w:val="002927F8"/>
    <w:rsid w:val="00292D8A"/>
    <w:rsid w:val="00293054"/>
    <w:rsid w:val="00293172"/>
    <w:rsid w:val="0029352D"/>
    <w:rsid w:val="00293567"/>
    <w:rsid w:val="002936D1"/>
    <w:rsid w:val="00293734"/>
    <w:rsid w:val="00293B1F"/>
    <w:rsid w:val="00293C93"/>
    <w:rsid w:val="00293E8E"/>
    <w:rsid w:val="00293F59"/>
    <w:rsid w:val="002940C7"/>
    <w:rsid w:val="00294118"/>
    <w:rsid w:val="00294291"/>
    <w:rsid w:val="002943A3"/>
    <w:rsid w:val="0029466C"/>
    <w:rsid w:val="002948BF"/>
    <w:rsid w:val="00294DA8"/>
    <w:rsid w:val="002950FC"/>
    <w:rsid w:val="00295254"/>
    <w:rsid w:val="002952C6"/>
    <w:rsid w:val="00295315"/>
    <w:rsid w:val="00295C86"/>
    <w:rsid w:val="00295C96"/>
    <w:rsid w:val="00295D15"/>
    <w:rsid w:val="00295F73"/>
    <w:rsid w:val="0029607A"/>
    <w:rsid w:val="00296106"/>
    <w:rsid w:val="00296251"/>
    <w:rsid w:val="0029632C"/>
    <w:rsid w:val="0029678D"/>
    <w:rsid w:val="002967D8"/>
    <w:rsid w:val="002968DC"/>
    <w:rsid w:val="00296CD3"/>
    <w:rsid w:val="00296F65"/>
    <w:rsid w:val="00297148"/>
    <w:rsid w:val="002972B0"/>
    <w:rsid w:val="002972FA"/>
    <w:rsid w:val="002973E0"/>
    <w:rsid w:val="00297CCA"/>
    <w:rsid w:val="00297D3C"/>
    <w:rsid w:val="00297DEF"/>
    <w:rsid w:val="00297E54"/>
    <w:rsid w:val="002A036F"/>
    <w:rsid w:val="002A03BE"/>
    <w:rsid w:val="002A06A0"/>
    <w:rsid w:val="002A07CD"/>
    <w:rsid w:val="002A0839"/>
    <w:rsid w:val="002A0973"/>
    <w:rsid w:val="002A0AC7"/>
    <w:rsid w:val="002A0E03"/>
    <w:rsid w:val="002A0E3D"/>
    <w:rsid w:val="002A155E"/>
    <w:rsid w:val="002A1640"/>
    <w:rsid w:val="002A191A"/>
    <w:rsid w:val="002A1A7A"/>
    <w:rsid w:val="002A1A7E"/>
    <w:rsid w:val="002A1BAB"/>
    <w:rsid w:val="002A1C8F"/>
    <w:rsid w:val="002A1E6B"/>
    <w:rsid w:val="002A1EC8"/>
    <w:rsid w:val="002A21E1"/>
    <w:rsid w:val="002A229C"/>
    <w:rsid w:val="002A2379"/>
    <w:rsid w:val="002A28F2"/>
    <w:rsid w:val="002A290D"/>
    <w:rsid w:val="002A29FF"/>
    <w:rsid w:val="002A2AAF"/>
    <w:rsid w:val="002A2B51"/>
    <w:rsid w:val="002A2C49"/>
    <w:rsid w:val="002A2E00"/>
    <w:rsid w:val="002A310B"/>
    <w:rsid w:val="002A312B"/>
    <w:rsid w:val="002A319C"/>
    <w:rsid w:val="002A31E5"/>
    <w:rsid w:val="002A3D5D"/>
    <w:rsid w:val="002A3E16"/>
    <w:rsid w:val="002A4025"/>
    <w:rsid w:val="002A40B4"/>
    <w:rsid w:val="002A4159"/>
    <w:rsid w:val="002A4165"/>
    <w:rsid w:val="002A4592"/>
    <w:rsid w:val="002A45FF"/>
    <w:rsid w:val="002A461F"/>
    <w:rsid w:val="002A4625"/>
    <w:rsid w:val="002A4644"/>
    <w:rsid w:val="002A4891"/>
    <w:rsid w:val="002A4BB3"/>
    <w:rsid w:val="002A4BE8"/>
    <w:rsid w:val="002A5426"/>
    <w:rsid w:val="002A56A2"/>
    <w:rsid w:val="002A597A"/>
    <w:rsid w:val="002A5A9C"/>
    <w:rsid w:val="002A5ABB"/>
    <w:rsid w:val="002A5B34"/>
    <w:rsid w:val="002A5BED"/>
    <w:rsid w:val="002A5E44"/>
    <w:rsid w:val="002A613B"/>
    <w:rsid w:val="002A6296"/>
    <w:rsid w:val="002A6326"/>
    <w:rsid w:val="002A635F"/>
    <w:rsid w:val="002A63FD"/>
    <w:rsid w:val="002A65BA"/>
    <w:rsid w:val="002A6614"/>
    <w:rsid w:val="002A67DE"/>
    <w:rsid w:val="002A6B33"/>
    <w:rsid w:val="002A6B52"/>
    <w:rsid w:val="002A6BA9"/>
    <w:rsid w:val="002A6D08"/>
    <w:rsid w:val="002A7184"/>
    <w:rsid w:val="002A7299"/>
    <w:rsid w:val="002A74C5"/>
    <w:rsid w:val="002A751B"/>
    <w:rsid w:val="002A7711"/>
    <w:rsid w:val="002A7797"/>
    <w:rsid w:val="002A7E5F"/>
    <w:rsid w:val="002B00A8"/>
    <w:rsid w:val="002B0216"/>
    <w:rsid w:val="002B0671"/>
    <w:rsid w:val="002B0F49"/>
    <w:rsid w:val="002B1097"/>
    <w:rsid w:val="002B10AD"/>
    <w:rsid w:val="002B1616"/>
    <w:rsid w:val="002B1908"/>
    <w:rsid w:val="002B1AE9"/>
    <w:rsid w:val="002B1C64"/>
    <w:rsid w:val="002B1CB0"/>
    <w:rsid w:val="002B1E0D"/>
    <w:rsid w:val="002B22BF"/>
    <w:rsid w:val="002B263B"/>
    <w:rsid w:val="002B2716"/>
    <w:rsid w:val="002B2724"/>
    <w:rsid w:val="002B2809"/>
    <w:rsid w:val="002B2911"/>
    <w:rsid w:val="002B2B58"/>
    <w:rsid w:val="002B2CC2"/>
    <w:rsid w:val="002B2D07"/>
    <w:rsid w:val="002B2D85"/>
    <w:rsid w:val="002B3108"/>
    <w:rsid w:val="002B3584"/>
    <w:rsid w:val="002B37FE"/>
    <w:rsid w:val="002B382A"/>
    <w:rsid w:val="002B38E7"/>
    <w:rsid w:val="002B3A3D"/>
    <w:rsid w:val="002B3AAE"/>
    <w:rsid w:val="002B3E18"/>
    <w:rsid w:val="002B4166"/>
    <w:rsid w:val="002B42B0"/>
    <w:rsid w:val="002B4545"/>
    <w:rsid w:val="002B4CCE"/>
    <w:rsid w:val="002B4E33"/>
    <w:rsid w:val="002B4E36"/>
    <w:rsid w:val="002B4EF9"/>
    <w:rsid w:val="002B5065"/>
    <w:rsid w:val="002B5182"/>
    <w:rsid w:val="002B5232"/>
    <w:rsid w:val="002B55F2"/>
    <w:rsid w:val="002B5A25"/>
    <w:rsid w:val="002B5BCF"/>
    <w:rsid w:val="002B5C3D"/>
    <w:rsid w:val="002B5F17"/>
    <w:rsid w:val="002B6402"/>
    <w:rsid w:val="002B6616"/>
    <w:rsid w:val="002B6822"/>
    <w:rsid w:val="002B68D6"/>
    <w:rsid w:val="002B6F2F"/>
    <w:rsid w:val="002B7113"/>
    <w:rsid w:val="002B71A8"/>
    <w:rsid w:val="002B71FE"/>
    <w:rsid w:val="002B7448"/>
    <w:rsid w:val="002B752C"/>
    <w:rsid w:val="002B76DC"/>
    <w:rsid w:val="002B76EE"/>
    <w:rsid w:val="002B7A7F"/>
    <w:rsid w:val="002B7C33"/>
    <w:rsid w:val="002B7F5C"/>
    <w:rsid w:val="002C0183"/>
    <w:rsid w:val="002C035D"/>
    <w:rsid w:val="002C04A3"/>
    <w:rsid w:val="002C04F3"/>
    <w:rsid w:val="002C0C09"/>
    <w:rsid w:val="002C0DC4"/>
    <w:rsid w:val="002C0E11"/>
    <w:rsid w:val="002C0E66"/>
    <w:rsid w:val="002C13E5"/>
    <w:rsid w:val="002C13F9"/>
    <w:rsid w:val="002C1484"/>
    <w:rsid w:val="002C17DB"/>
    <w:rsid w:val="002C1AB7"/>
    <w:rsid w:val="002C230D"/>
    <w:rsid w:val="002C2350"/>
    <w:rsid w:val="002C2582"/>
    <w:rsid w:val="002C2ABA"/>
    <w:rsid w:val="002C2DC7"/>
    <w:rsid w:val="002C2F6E"/>
    <w:rsid w:val="002C2F9F"/>
    <w:rsid w:val="002C31B0"/>
    <w:rsid w:val="002C3540"/>
    <w:rsid w:val="002C3B6E"/>
    <w:rsid w:val="002C3C4F"/>
    <w:rsid w:val="002C3E45"/>
    <w:rsid w:val="002C4709"/>
    <w:rsid w:val="002C489A"/>
    <w:rsid w:val="002C49D8"/>
    <w:rsid w:val="002C4CFA"/>
    <w:rsid w:val="002C4D99"/>
    <w:rsid w:val="002C4F00"/>
    <w:rsid w:val="002C4F58"/>
    <w:rsid w:val="002C5043"/>
    <w:rsid w:val="002C517D"/>
    <w:rsid w:val="002C55D9"/>
    <w:rsid w:val="002C57EA"/>
    <w:rsid w:val="002C59A2"/>
    <w:rsid w:val="002C5D72"/>
    <w:rsid w:val="002C5FD9"/>
    <w:rsid w:val="002C6666"/>
    <w:rsid w:val="002C682C"/>
    <w:rsid w:val="002C68AC"/>
    <w:rsid w:val="002C6CB1"/>
    <w:rsid w:val="002C6D66"/>
    <w:rsid w:val="002C6DB2"/>
    <w:rsid w:val="002C6F1C"/>
    <w:rsid w:val="002C6F51"/>
    <w:rsid w:val="002C6F6E"/>
    <w:rsid w:val="002C72AF"/>
    <w:rsid w:val="002C7D93"/>
    <w:rsid w:val="002D0162"/>
    <w:rsid w:val="002D0371"/>
    <w:rsid w:val="002D03BC"/>
    <w:rsid w:val="002D0489"/>
    <w:rsid w:val="002D04DC"/>
    <w:rsid w:val="002D0772"/>
    <w:rsid w:val="002D07D4"/>
    <w:rsid w:val="002D08A5"/>
    <w:rsid w:val="002D091D"/>
    <w:rsid w:val="002D092C"/>
    <w:rsid w:val="002D09D8"/>
    <w:rsid w:val="002D0A73"/>
    <w:rsid w:val="002D0BFB"/>
    <w:rsid w:val="002D0C4E"/>
    <w:rsid w:val="002D0F35"/>
    <w:rsid w:val="002D1406"/>
    <w:rsid w:val="002D141A"/>
    <w:rsid w:val="002D14D2"/>
    <w:rsid w:val="002D1A2C"/>
    <w:rsid w:val="002D1A67"/>
    <w:rsid w:val="002D1B0B"/>
    <w:rsid w:val="002D1D7A"/>
    <w:rsid w:val="002D1E12"/>
    <w:rsid w:val="002D1EF7"/>
    <w:rsid w:val="002D2150"/>
    <w:rsid w:val="002D2533"/>
    <w:rsid w:val="002D25F3"/>
    <w:rsid w:val="002D2614"/>
    <w:rsid w:val="002D296B"/>
    <w:rsid w:val="002D2B48"/>
    <w:rsid w:val="002D2B72"/>
    <w:rsid w:val="002D2D13"/>
    <w:rsid w:val="002D2D6F"/>
    <w:rsid w:val="002D2FE0"/>
    <w:rsid w:val="002D307C"/>
    <w:rsid w:val="002D310D"/>
    <w:rsid w:val="002D3181"/>
    <w:rsid w:val="002D3314"/>
    <w:rsid w:val="002D341C"/>
    <w:rsid w:val="002D3A63"/>
    <w:rsid w:val="002D3D16"/>
    <w:rsid w:val="002D3D7C"/>
    <w:rsid w:val="002D4199"/>
    <w:rsid w:val="002D41EE"/>
    <w:rsid w:val="002D4436"/>
    <w:rsid w:val="002D44C6"/>
    <w:rsid w:val="002D44E9"/>
    <w:rsid w:val="002D44F2"/>
    <w:rsid w:val="002D47AA"/>
    <w:rsid w:val="002D47F8"/>
    <w:rsid w:val="002D4E67"/>
    <w:rsid w:val="002D50D4"/>
    <w:rsid w:val="002D514A"/>
    <w:rsid w:val="002D546D"/>
    <w:rsid w:val="002D557D"/>
    <w:rsid w:val="002D583B"/>
    <w:rsid w:val="002D5994"/>
    <w:rsid w:val="002D59D9"/>
    <w:rsid w:val="002D5BB7"/>
    <w:rsid w:val="002D5D07"/>
    <w:rsid w:val="002D5D41"/>
    <w:rsid w:val="002D5D53"/>
    <w:rsid w:val="002D600F"/>
    <w:rsid w:val="002D63A8"/>
    <w:rsid w:val="002D6593"/>
    <w:rsid w:val="002D65DA"/>
    <w:rsid w:val="002D6713"/>
    <w:rsid w:val="002D6C25"/>
    <w:rsid w:val="002D7142"/>
    <w:rsid w:val="002D71AA"/>
    <w:rsid w:val="002D74C6"/>
    <w:rsid w:val="002D7514"/>
    <w:rsid w:val="002D779E"/>
    <w:rsid w:val="002D7A62"/>
    <w:rsid w:val="002D7ADC"/>
    <w:rsid w:val="002D7D6C"/>
    <w:rsid w:val="002D7FCE"/>
    <w:rsid w:val="002E0167"/>
    <w:rsid w:val="002E0292"/>
    <w:rsid w:val="002E03B3"/>
    <w:rsid w:val="002E03CE"/>
    <w:rsid w:val="002E05A8"/>
    <w:rsid w:val="002E05F1"/>
    <w:rsid w:val="002E0A9B"/>
    <w:rsid w:val="002E1183"/>
    <w:rsid w:val="002E1214"/>
    <w:rsid w:val="002E1332"/>
    <w:rsid w:val="002E1353"/>
    <w:rsid w:val="002E1367"/>
    <w:rsid w:val="002E14CF"/>
    <w:rsid w:val="002E15B4"/>
    <w:rsid w:val="002E166F"/>
    <w:rsid w:val="002E17C3"/>
    <w:rsid w:val="002E18F5"/>
    <w:rsid w:val="002E1983"/>
    <w:rsid w:val="002E19C3"/>
    <w:rsid w:val="002E1B49"/>
    <w:rsid w:val="002E1B5B"/>
    <w:rsid w:val="002E1E4E"/>
    <w:rsid w:val="002E1ED8"/>
    <w:rsid w:val="002E2010"/>
    <w:rsid w:val="002E20AE"/>
    <w:rsid w:val="002E2248"/>
    <w:rsid w:val="002E259B"/>
    <w:rsid w:val="002E28A7"/>
    <w:rsid w:val="002E29C1"/>
    <w:rsid w:val="002E2C8E"/>
    <w:rsid w:val="002E2D54"/>
    <w:rsid w:val="002E2E5E"/>
    <w:rsid w:val="002E3228"/>
    <w:rsid w:val="002E3589"/>
    <w:rsid w:val="002E38B8"/>
    <w:rsid w:val="002E3B43"/>
    <w:rsid w:val="002E3C77"/>
    <w:rsid w:val="002E3CF0"/>
    <w:rsid w:val="002E3E14"/>
    <w:rsid w:val="002E443F"/>
    <w:rsid w:val="002E4A25"/>
    <w:rsid w:val="002E4BA7"/>
    <w:rsid w:val="002E4C65"/>
    <w:rsid w:val="002E4C81"/>
    <w:rsid w:val="002E4D39"/>
    <w:rsid w:val="002E4DFD"/>
    <w:rsid w:val="002E4E0E"/>
    <w:rsid w:val="002E4ED8"/>
    <w:rsid w:val="002E4F79"/>
    <w:rsid w:val="002E4FE7"/>
    <w:rsid w:val="002E523B"/>
    <w:rsid w:val="002E5264"/>
    <w:rsid w:val="002E529B"/>
    <w:rsid w:val="002E53EC"/>
    <w:rsid w:val="002E56F9"/>
    <w:rsid w:val="002E5C61"/>
    <w:rsid w:val="002E5E82"/>
    <w:rsid w:val="002E605D"/>
    <w:rsid w:val="002E6568"/>
    <w:rsid w:val="002E67E3"/>
    <w:rsid w:val="002E681C"/>
    <w:rsid w:val="002E698F"/>
    <w:rsid w:val="002E69C0"/>
    <w:rsid w:val="002E6ABA"/>
    <w:rsid w:val="002E6CAF"/>
    <w:rsid w:val="002E6F1A"/>
    <w:rsid w:val="002E7060"/>
    <w:rsid w:val="002E7149"/>
    <w:rsid w:val="002E71B8"/>
    <w:rsid w:val="002E752A"/>
    <w:rsid w:val="002E7595"/>
    <w:rsid w:val="002E7676"/>
    <w:rsid w:val="002E789C"/>
    <w:rsid w:val="002E790D"/>
    <w:rsid w:val="002E79C8"/>
    <w:rsid w:val="002E7A26"/>
    <w:rsid w:val="002E7CDF"/>
    <w:rsid w:val="002E7D4A"/>
    <w:rsid w:val="002E7E1D"/>
    <w:rsid w:val="002E7EF4"/>
    <w:rsid w:val="002F03B3"/>
    <w:rsid w:val="002F03D3"/>
    <w:rsid w:val="002F03F5"/>
    <w:rsid w:val="002F05BD"/>
    <w:rsid w:val="002F05D7"/>
    <w:rsid w:val="002F0624"/>
    <w:rsid w:val="002F080A"/>
    <w:rsid w:val="002F0971"/>
    <w:rsid w:val="002F0A80"/>
    <w:rsid w:val="002F0B5D"/>
    <w:rsid w:val="002F15F7"/>
    <w:rsid w:val="002F1698"/>
    <w:rsid w:val="002F1709"/>
    <w:rsid w:val="002F1B96"/>
    <w:rsid w:val="002F1DF3"/>
    <w:rsid w:val="002F1ECE"/>
    <w:rsid w:val="002F1FF6"/>
    <w:rsid w:val="002F202C"/>
    <w:rsid w:val="002F20EA"/>
    <w:rsid w:val="002F2141"/>
    <w:rsid w:val="002F2577"/>
    <w:rsid w:val="002F26F6"/>
    <w:rsid w:val="002F280F"/>
    <w:rsid w:val="002F28FD"/>
    <w:rsid w:val="002F2AA7"/>
    <w:rsid w:val="002F2AF0"/>
    <w:rsid w:val="002F2B15"/>
    <w:rsid w:val="002F2B4D"/>
    <w:rsid w:val="002F2BF5"/>
    <w:rsid w:val="002F2BFE"/>
    <w:rsid w:val="002F2DE7"/>
    <w:rsid w:val="002F2FC4"/>
    <w:rsid w:val="002F300C"/>
    <w:rsid w:val="002F31BC"/>
    <w:rsid w:val="002F31DD"/>
    <w:rsid w:val="002F32C7"/>
    <w:rsid w:val="002F3385"/>
    <w:rsid w:val="002F3390"/>
    <w:rsid w:val="002F34D4"/>
    <w:rsid w:val="002F38B2"/>
    <w:rsid w:val="002F3D87"/>
    <w:rsid w:val="002F3E0C"/>
    <w:rsid w:val="002F3E43"/>
    <w:rsid w:val="002F3ED8"/>
    <w:rsid w:val="002F41DD"/>
    <w:rsid w:val="002F4311"/>
    <w:rsid w:val="002F499D"/>
    <w:rsid w:val="002F49A2"/>
    <w:rsid w:val="002F4A6F"/>
    <w:rsid w:val="002F4B67"/>
    <w:rsid w:val="002F4C4B"/>
    <w:rsid w:val="002F5115"/>
    <w:rsid w:val="002F55DC"/>
    <w:rsid w:val="002F55F6"/>
    <w:rsid w:val="002F56AB"/>
    <w:rsid w:val="002F572B"/>
    <w:rsid w:val="002F58C7"/>
    <w:rsid w:val="002F59BC"/>
    <w:rsid w:val="002F59D3"/>
    <w:rsid w:val="002F59EF"/>
    <w:rsid w:val="002F5B6D"/>
    <w:rsid w:val="002F5FDF"/>
    <w:rsid w:val="002F61B5"/>
    <w:rsid w:val="002F6376"/>
    <w:rsid w:val="002F6918"/>
    <w:rsid w:val="002F6B69"/>
    <w:rsid w:val="002F6CA8"/>
    <w:rsid w:val="002F6DEE"/>
    <w:rsid w:val="002F6F9C"/>
    <w:rsid w:val="002F70AC"/>
    <w:rsid w:val="002F721C"/>
    <w:rsid w:val="002F7900"/>
    <w:rsid w:val="002F7B1E"/>
    <w:rsid w:val="002F7BDD"/>
    <w:rsid w:val="002F7E8F"/>
    <w:rsid w:val="0030000D"/>
    <w:rsid w:val="003000B4"/>
    <w:rsid w:val="00300158"/>
    <w:rsid w:val="003006BB"/>
    <w:rsid w:val="00300975"/>
    <w:rsid w:val="00300995"/>
    <w:rsid w:val="00300B80"/>
    <w:rsid w:val="00300ED8"/>
    <w:rsid w:val="00300F03"/>
    <w:rsid w:val="00300F5E"/>
    <w:rsid w:val="00300F98"/>
    <w:rsid w:val="003011CF"/>
    <w:rsid w:val="003011D5"/>
    <w:rsid w:val="003016B6"/>
    <w:rsid w:val="003018D4"/>
    <w:rsid w:val="00301996"/>
    <w:rsid w:val="00301B9E"/>
    <w:rsid w:val="00301EB3"/>
    <w:rsid w:val="00301F93"/>
    <w:rsid w:val="00301FAF"/>
    <w:rsid w:val="00301FF3"/>
    <w:rsid w:val="0030214E"/>
    <w:rsid w:val="0030228A"/>
    <w:rsid w:val="0030237E"/>
    <w:rsid w:val="0030240E"/>
    <w:rsid w:val="00302774"/>
    <w:rsid w:val="0030277E"/>
    <w:rsid w:val="0030283D"/>
    <w:rsid w:val="00302B1F"/>
    <w:rsid w:val="00302B81"/>
    <w:rsid w:val="00302BA3"/>
    <w:rsid w:val="00302CB1"/>
    <w:rsid w:val="00302CD3"/>
    <w:rsid w:val="00302CED"/>
    <w:rsid w:val="00302D84"/>
    <w:rsid w:val="00302EDF"/>
    <w:rsid w:val="0030313D"/>
    <w:rsid w:val="00303723"/>
    <w:rsid w:val="003038CA"/>
    <w:rsid w:val="003038D4"/>
    <w:rsid w:val="00303AF2"/>
    <w:rsid w:val="00303B13"/>
    <w:rsid w:val="00303C79"/>
    <w:rsid w:val="00303D81"/>
    <w:rsid w:val="00303E60"/>
    <w:rsid w:val="00303EF2"/>
    <w:rsid w:val="00303F24"/>
    <w:rsid w:val="00303F2E"/>
    <w:rsid w:val="0030428C"/>
    <w:rsid w:val="0030435D"/>
    <w:rsid w:val="003045D1"/>
    <w:rsid w:val="003049D7"/>
    <w:rsid w:val="00304B2A"/>
    <w:rsid w:val="00305510"/>
    <w:rsid w:val="0030559A"/>
    <w:rsid w:val="003057CE"/>
    <w:rsid w:val="00305A3C"/>
    <w:rsid w:val="00305BEA"/>
    <w:rsid w:val="00305D5B"/>
    <w:rsid w:val="00305D8C"/>
    <w:rsid w:val="0030613B"/>
    <w:rsid w:val="00306449"/>
    <w:rsid w:val="00306468"/>
    <w:rsid w:val="0030648F"/>
    <w:rsid w:val="00306707"/>
    <w:rsid w:val="003067DD"/>
    <w:rsid w:val="00306BA9"/>
    <w:rsid w:val="0030711B"/>
    <w:rsid w:val="00307155"/>
    <w:rsid w:val="00307191"/>
    <w:rsid w:val="00307404"/>
    <w:rsid w:val="003075C2"/>
    <w:rsid w:val="00307766"/>
    <w:rsid w:val="003077C2"/>
    <w:rsid w:val="00307EDF"/>
    <w:rsid w:val="00310094"/>
    <w:rsid w:val="003105AD"/>
    <w:rsid w:val="0031073A"/>
    <w:rsid w:val="00310766"/>
    <w:rsid w:val="00310815"/>
    <w:rsid w:val="003108B9"/>
    <w:rsid w:val="00310965"/>
    <w:rsid w:val="00310F22"/>
    <w:rsid w:val="00311193"/>
    <w:rsid w:val="003114D9"/>
    <w:rsid w:val="003118E3"/>
    <w:rsid w:val="0031197F"/>
    <w:rsid w:val="00311CC0"/>
    <w:rsid w:val="003120DF"/>
    <w:rsid w:val="0031230C"/>
    <w:rsid w:val="003123C1"/>
    <w:rsid w:val="00312986"/>
    <w:rsid w:val="00312B25"/>
    <w:rsid w:val="00312DE1"/>
    <w:rsid w:val="00312F0A"/>
    <w:rsid w:val="00313768"/>
    <w:rsid w:val="0031397A"/>
    <w:rsid w:val="00313CD6"/>
    <w:rsid w:val="00313E2B"/>
    <w:rsid w:val="00313EBE"/>
    <w:rsid w:val="0031468B"/>
    <w:rsid w:val="003146BA"/>
    <w:rsid w:val="003146BD"/>
    <w:rsid w:val="003146CC"/>
    <w:rsid w:val="00314A9E"/>
    <w:rsid w:val="00314EA4"/>
    <w:rsid w:val="00314EAF"/>
    <w:rsid w:val="00315011"/>
    <w:rsid w:val="00315023"/>
    <w:rsid w:val="0031508E"/>
    <w:rsid w:val="003150A8"/>
    <w:rsid w:val="003150C7"/>
    <w:rsid w:val="0031539B"/>
    <w:rsid w:val="003156BE"/>
    <w:rsid w:val="00315715"/>
    <w:rsid w:val="00315984"/>
    <w:rsid w:val="00315BC1"/>
    <w:rsid w:val="00315C1F"/>
    <w:rsid w:val="00315D01"/>
    <w:rsid w:val="00315E3B"/>
    <w:rsid w:val="00315EB4"/>
    <w:rsid w:val="0031617E"/>
    <w:rsid w:val="003165C5"/>
    <w:rsid w:val="003165F1"/>
    <w:rsid w:val="0031672A"/>
    <w:rsid w:val="00316776"/>
    <w:rsid w:val="00316C7A"/>
    <w:rsid w:val="003170F1"/>
    <w:rsid w:val="0031750B"/>
    <w:rsid w:val="0031762D"/>
    <w:rsid w:val="00317ABC"/>
    <w:rsid w:val="003202B5"/>
    <w:rsid w:val="0032047C"/>
    <w:rsid w:val="003204DD"/>
    <w:rsid w:val="00320512"/>
    <w:rsid w:val="003207F4"/>
    <w:rsid w:val="00320ADC"/>
    <w:rsid w:val="00320FC0"/>
    <w:rsid w:val="003212F4"/>
    <w:rsid w:val="003213D6"/>
    <w:rsid w:val="00321402"/>
    <w:rsid w:val="00321566"/>
    <w:rsid w:val="00321CA2"/>
    <w:rsid w:val="00321E6F"/>
    <w:rsid w:val="00322011"/>
    <w:rsid w:val="003220E3"/>
    <w:rsid w:val="00322404"/>
    <w:rsid w:val="00322464"/>
    <w:rsid w:val="00322879"/>
    <w:rsid w:val="00322898"/>
    <w:rsid w:val="00322AB6"/>
    <w:rsid w:val="00322D8A"/>
    <w:rsid w:val="003231D0"/>
    <w:rsid w:val="003231DC"/>
    <w:rsid w:val="00323307"/>
    <w:rsid w:val="00323432"/>
    <w:rsid w:val="0032348C"/>
    <w:rsid w:val="0032364B"/>
    <w:rsid w:val="00323B82"/>
    <w:rsid w:val="00323CEC"/>
    <w:rsid w:val="0032418C"/>
    <w:rsid w:val="00324478"/>
    <w:rsid w:val="0032449C"/>
    <w:rsid w:val="00324651"/>
    <w:rsid w:val="0032474A"/>
    <w:rsid w:val="00324B5D"/>
    <w:rsid w:val="00324E59"/>
    <w:rsid w:val="00324FE8"/>
    <w:rsid w:val="00325072"/>
    <w:rsid w:val="003250E0"/>
    <w:rsid w:val="00325630"/>
    <w:rsid w:val="00325843"/>
    <w:rsid w:val="00325995"/>
    <w:rsid w:val="003259A7"/>
    <w:rsid w:val="00325EC6"/>
    <w:rsid w:val="00326207"/>
    <w:rsid w:val="0032620D"/>
    <w:rsid w:val="00326416"/>
    <w:rsid w:val="00326689"/>
    <w:rsid w:val="00326BA7"/>
    <w:rsid w:val="00326BE0"/>
    <w:rsid w:val="00326BF6"/>
    <w:rsid w:val="00326D59"/>
    <w:rsid w:val="00327629"/>
    <w:rsid w:val="0032781C"/>
    <w:rsid w:val="00327D07"/>
    <w:rsid w:val="00330008"/>
    <w:rsid w:val="0033033D"/>
    <w:rsid w:val="00330C1B"/>
    <w:rsid w:val="00330D22"/>
    <w:rsid w:val="00330E5D"/>
    <w:rsid w:val="00330EED"/>
    <w:rsid w:val="003317B0"/>
    <w:rsid w:val="00331918"/>
    <w:rsid w:val="00331A5E"/>
    <w:rsid w:val="00331DA6"/>
    <w:rsid w:val="00331E4B"/>
    <w:rsid w:val="00331F6C"/>
    <w:rsid w:val="00332026"/>
    <w:rsid w:val="003322F9"/>
    <w:rsid w:val="0033253A"/>
    <w:rsid w:val="003326FB"/>
    <w:rsid w:val="00332792"/>
    <w:rsid w:val="0033282D"/>
    <w:rsid w:val="00332874"/>
    <w:rsid w:val="003329E9"/>
    <w:rsid w:val="003333B4"/>
    <w:rsid w:val="003335A4"/>
    <w:rsid w:val="00333651"/>
    <w:rsid w:val="003337D8"/>
    <w:rsid w:val="003339DE"/>
    <w:rsid w:val="00333C6B"/>
    <w:rsid w:val="00333C6C"/>
    <w:rsid w:val="00333F83"/>
    <w:rsid w:val="003348A6"/>
    <w:rsid w:val="0033495A"/>
    <w:rsid w:val="00334EDE"/>
    <w:rsid w:val="003350B4"/>
    <w:rsid w:val="0033550C"/>
    <w:rsid w:val="00335782"/>
    <w:rsid w:val="0033589A"/>
    <w:rsid w:val="00335AAD"/>
    <w:rsid w:val="00335BD3"/>
    <w:rsid w:val="00335C78"/>
    <w:rsid w:val="0033622D"/>
    <w:rsid w:val="00336586"/>
    <w:rsid w:val="003368AA"/>
    <w:rsid w:val="00336989"/>
    <w:rsid w:val="00336BAE"/>
    <w:rsid w:val="00336CA6"/>
    <w:rsid w:val="00336E80"/>
    <w:rsid w:val="00336E8C"/>
    <w:rsid w:val="00336F55"/>
    <w:rsid w:val="00336FFC"/>
    <w:rsid w:val="00337172"/>
    <w:rsid w:val="00337654"/>
    <w:rsid w:val="003376A4"/>
    <w:rsid w:val="0033792A"/>
    <w:rsid w:val="00337F62"/>
    <w:rsid w:val="00337F9C"/>
    <w:rsid w:val="003403E4"/>
    <w:rsid w:val="003403EC"/>
    <w:rsid w:val="003406A9"/>
    <w:rsid w:val="003407CB"/>
    <w:rsid w:val="00340949"/>
    <w:rsid w:val="00340A61"/>
    <w:rsid w:val="00340AD5"/>
    <w:rsid w:val="00340B63"/>
    <w:rsid w:val="00340CF5"/>
    <w:rsid w:val="00340E2F"/>
    <w:rsid w:val="00340FD0"/>
    <w:rsid w:val="00341546"/>
    <w:rsid w:val="00341B66"/>
    <w:rsid w:val="00341CB4"/>
    <w:rsid w:val="00341D17"/>
    <w:rsid w:val="00341D57"/>
    <w:rsid w:val="003421AC"/>
    <w:rsid w:val="00342B63"/>
    <w:rsid w:val="00342C8A"/>
    <w:rsid w:val="0034302D"/>
    <w:rsid w:val="003430C6"/>
    <w:rsid w:val="0034332D"/>
    <w:rsid w:val="003433E1"/>
    <w:rsid w:val="0034395D"/>
    <w:rsid w:val="00343A83"/>
    <w:rsid w:val="00343F8D"/>
    <w:rsid w:val="00343FAE"/>
    <w:rsid w:val="00344031"/>
    <w:rsid w:val="003441C4"/>
    <w:rsid w:val="0034470F"/>
    <w:rsid w:val="00344720"/>
    <w:rsid w:val="00344A59"/>
    <w:rsid w:val="00344A62"/>
    <w:rsid w:val="00344BCD"/>
    <w:rsid w:val="00344C1E"/>
    <w:rsid w:val="00344C58"/>
    <w:rsid w:val="00344C8A"/>
    <w:rsid w:val="0034520A"/>
    <w:rsid w:val="0034530F"/>
    <w:rsid w:val="00345359"/>
    <w:rsid w:val="00345391"/>
    <w:rsid w:val="0034541F"/>
    <w:rsid w:val="00345730"/>
    <w:rsid w:val="00345818"/>
    <w:rsid w:val="00345939"/>
    <w:rsid w:val="00345D94"/>
    <w:rsid w:val="00345EA8"/>
    <w:rsid w:val="00346354"/>
    <w:rsid w:val="003465BE"/>
    <w:rsid w:val="0034696C"/>
    <w:rsid w:val="00347005"/>
    <w:rsid w:val="00347016"/>
    <w:rsid w:val="003471AB"/>
    <w:rsid w:val="003472A5"/>
    <w:rsid w:val="00347567"/>
    <w:rsid w:val="0034775F"/>
    <w:rsid w:val="00347763"/>
    <w:rsid w:val="00347C30"/>
    <w:rsid w:val="00347EC9"/>
    <w:rsid w:val="00350002"/>
    <w:rsid w:val="0035013A"/>
    <w:rsid w:val="00350272"/>
    <w:rsid w:val="0035072B"/>
    <w:rsid w:val="00350769"/>
    <w:rsid w:val="003507A4"/>
    <w:rsid w:val="00350C6D"/>
    <w:rsid w:val="00350DD5"/>
    <w:rsid w:val="00350FE3"/>
    <w:rsid w:val="00351181"/>
    <w:rsid w:val="003511D5"/>
    <w:rsid w:val="00351306"/>
    <w:rsid w:val="003513C1"/>
    <w:rsid w:val="0035142F"/>
    <w:rsid w:val="003515D5"/>
    <w:rsid w:val="00351664"/>
    <w:rsid w:val="003516BC"/>
    <w:rsid w:val="003516C1"/>
    <w:rsid w:val="003516D8"/>
    <w:rsid w:val="00351D87"/>
    <w:rsid w:val="00352166"/>
    <w:rsid w:val="003521FD"/>
    <w:rsid w:val="00352223"/>
    <w:rsid w:val="0035283E"/>
    <w:rsid w:val="00352899"/>
    <w:rsid w:val="003528F6"/>
    <w:rsid w:val="00352D07"/>
    <w:rsid w:val="00352DDE"/>
    <w:rsid w:val="00352EFA"/>
    <w:rsid w:val="003530F0"/>
    <w:rsid w:val="00353137"/>
    <w:rsid w:val="003533ED"/>
    <w:rsid w:val="003536CD"/>
    <w:rsid w:val="003536D4"/>
    <w:rsid w:val="003536F1"/>
    <w:rsid w:val="003537DB"/>
    <w:rsid w:val="00353B75"/>
    <w:rsid w:val="00353C8E"/>
    <w:rsid w:val="00353CDC"/>
    <w:rsid w:val="00353EA4"/>
    <w:rsid w:val="00354967"/>
    <w:rsid w:val="00354973"/>
    <w:rsid w:val="00354B16"/>
    <w:rsid w:val="00354EAE"/>
    <w:rsid w:val="00354F89"/>
    <w:rsid w:val="003551C4"/>
    <w:rsid w:val="00355400"/>
    <w:rsid w:val="003555D2"/>
    <w:rsid w:val="00355657"/>
    <w:rsid w:val="00355C22"/>
    <w:rsid w:val="00355E25"/>
    <w:rsid w:val="00355E71"/>
    <w:rsid w:val="00356520"/>
    <w:rsid w:val="003565CB"/>
    <w:rsid w:val="00356F7E"/>
    <w:rsid w:val="003570D1"/>
    <w:rsid w:val="0035733C"/>
    <w:rsid w:val="003575D8"/>
    <w:rsid w:val="0035798D"/>
    <w:rsid w:val="00357D4A"/>
    <w:rsid w:val="003600BF"/>
    <w:rsid w:val="00360109"/>
    <w:rsid w:val="003601A2"/>
    <w:rsid w:val="00360504"/>
    <w:rsid w:val="0036059E"/>
    <w:rsid w:val="00360824"/>
    <w:rsid w:val="003608F0"/>
    <w:rsid w:val="00360ECF"/>
    <w:rsid w:val="0036131E"/>
    <w:rsid w:val="00361941"/>
    <w:rsid w:val="00361AC2"/>
    <w:rsid w:val="00361D03"/>
    <w:rsid w:val="00361F61"/>
    <w:rsid w:val="00362060"/>
    <w:rsid w:val="00362267"/>
    <w:rsid w:val="00362445"/>
    <w:rsid w:val="0036291A"/>
    <w:rsid w:val="003629B0"/>
    <w:rsid w:val="00362B68"/>
    <w:rsid w:val="00362FAE"/>
    <w:rsid w:val="00363019"/>
    <w:rsid w:val="003632D0"/>
    <w:rsid w:val="00363351"/>
    <w:rsid w:val="00363416"/>
    <w:rsid w:val="00363458"/>
    <w:rsid w:val="00363526"/>
    <w:rsid w:val="003637E8"/>
    <w:rsid w:val="0036383D"/>
    <w:rsid w:val="00363A3F"/>
    <w:rsid w:val="00363BA2"/>
    <w:rsid w:val="00363D7F"/>
    <w:rsid w:val="003640E8"/>
    <w:rsid w:val="00364216"/>
    <w:rsid w:val="00364220"/>
    <w:rsid w:val="00364236"/>
    <w:rsid w:val="003642E8"/>
    <w:rsid w:val="003643FD"/>
    <w:rsid w:val="003644FF"/>
    <w:rsid w:val="0036452F"/>
    <w:rsid w:val="003645F0"/>
    <w:rsid w:val="00364662"/>
    <w:rsid w:val="003648A1"/>
    <w:rsid w:val="0036492C"/>
    <w:rsid w:val="00364B34"/>
    <w:rsid w:val="00364C3B"/>
    <w:rsid w:val="00364F81"/>
    <w:rsid w:val="00365040"/>
    <w:rsid w:val="003653F2"/>
    <w:rsid w:val="00365474"/>
    <w:rsid w:val="0036549C"/>
    <w:rsid w:val="00365740"/>
    <w:rsid w:val="00365AE4"/>
    <w:rsid w:val="00365BD6"/>
    <w:rsid w:val="00365F65"/>
    <w:rsid w:val="003668D6"/>
    <w:rsid w:val="0036696A"/>
    <w:rsid w:val="00366CBF"/>
    <w:rsid w:val="00366D06"/>
    <w:rsid w:val="00366E31"/>
    <w:rsid w:val="00366E48"/>
    <w:rsid w:val="00367112"/>
    <w:rsid w:val="00367177"/>
    <w:rsid w:val="0036722B"/>
    <w:rsid w:val="00367533"/>
    <w:rsid w:val="003675E5"/>
    <w:rsid w:val="00367672"/>
    <w:rsid w:val="003679D3"/>
    <w:rsid w:val="00367C00"/>
    <w:rsid w:val="00367DF6"/>
    <w:rsid w:val="00367F87"/>
    <w:rsid w:val="003700AD"/>
    <w:rsid w:val="003700E8"/>
    <w:rsid w:val="003702C9"/>
    <w:rsid w:val="00370AB0"/>
    <w:rsid w:val="00370B19"/>
    <w:rsid w:val="00370CE4"/>
    <w:rsid w:val="00370D2E"/>
    <w:rsid w:val="0037135B"/>
    <w:rsid w:val="0037136D"/>
    <w:rsid w:val="003713B9"/>
    <w:rsid w:val="0037165F"/>
    <w:rsid w:val="00371881"/>
    <w:rsid w:val="003718D7"/>
    <w:rsid w:val="00371992"/>
    <w:rsid w:val="00371A28"/>
    <w:rsid w:val="00371F57"/>
    <w:rsid w:val="003722F3"/>
    <w:rsid w:val="0037235B"/>
    <w:rsid w:val="0037277A"/>
    <w:rsid w:val="0037287C"/>
    <w:rsid w:val="00372A35"/>
    <w:rsid w:val="00372ACB"/>
    <w:rsid w:val="00372C66"/>
    <w:rsid w:val="00372D8E"/>
    <w:rsid w:val="00372F2E"/>
    <w:rsid w:val="00372FA4"/>
    <w:rsid w:val="0037305F"/>
    <w:rsid w:val="0037306C"/>
    <w:rsid w:val="00373076"/>
    <w:rsid w:val="003731EF"/>
    <w:rsid w:val="0037328A"/>
    <w:rsid w:val="00373714"/>
    <w:rsid w:val="0037381F"/>
    <w:rsid w:val="003738BB"/>
    <w:rsid w:val="00373AB1"/>
    <w:rsid w:val="00373ABF"/>
    <w:rsid w:val="00373B7D"/>
    <w:rsid w:val="00373BF2"/>
    <w:rsid w:val="00373FA1"/>
    <w:rsid w:val="0037429D"/>
    <w:rsid w:val="00374438"/>
    <w:rsid w:val="003746CB"/>
    <w:rsid w:val="00374C60"/>
    <w:rsid w:val="0037514E"/>
    <w:rsid w:val="003755BB"/>
    <w:rsid w:val="00375737"/>
    <w:rsid w:val="003758CD"/>
    <w:rsid w:val="00375A59"/>
    <w:rsid w:val="00375C56"/>
    <w:rsid w:val="00375C6F"/>
    <w:rsid w:val="00376015"/>
    <w:rsid w:val="003762AE"/>
    <w:rsid w:val="003762BA"/>
    <w:rsid w:val="00376386"/>
    <w:rsid w:val="003764F7"/>
    <w:rsid w:val="0037652D"/>
    <w:rsid w:val="003765DA"/>
    <w:rsid w:val="00376658"/>
    <w:rsid w:val="003769FC"/>
    <w:rsid w:val="00376B5F"/>
    <w:rsid w:val="00376B67"/>
    <w:rsid w:val="00376ED9"/>
    <w:rsid w:val="003771D1"/>
    <w:rsid w:val="0037726F"/>
    <w:rsid w:val="003775E8"/>
    <w:rsid w:val="003776A3"/>
    <w:rsid w:val="00377AAB"/>
    <w:rsid w:val="003803C3"/>
    <w:rsid w:val="00380BB8"/>
    <w:rsid w:val="00380DA9"/>
    <w:rsid w:val="00380DAB"/>
    <w:rsid w:val="00380E45"/>
    <w:rsid w:val="003812AC"/>
    <w:rsid w:val="00381581"/>
    <w:rsid w:val="003818A2"/>
    <w:rsid w:val="0038198C"/>
    <w:rsid w:val="003819D0"/>
    <w:rsid w:val="00381E08"/>
    <w:rsid w:val="00381E22"/>
    <w:rsid w:val="003821CA"/>
    <w:rsid w:val="0038267B"/>
    <w:rsid w:val="003826CF"/>
    <w:rsid w:val="00382B06"/>
    <w:rsid w:val="00383069"/>
    <w:rsid w:val="003831F0"/>
    <w:rsid w:val="00383317"/>
    <w:rsid w:val="003835DC"/>
    <w:rsid w:val="0038365A"/>
    <w:rsid w:val="0038381F"/>
    <w:rsid w:val="00383910"/>
    <w:rsid w:val="00383A77"/>
    <w:rsid w:val="00383ABB"/>
    <w:rsid w:val="00383BED"/>
    <w:rsid w:val="00383D7D"/>
    <w:rsid w:val="00384899"/>
    <w:rsid w:val="00384ADF"/>
    <w:rsid w:val="00384AE4"/>
    <w:rsid w:val="00384B50"/>
    <w:rsid w:val="00384B86"/>
    <w:rsid w:val="00384D79"/>
    <w:rsid w:val="00385168"/>
    <w:rsid w:val="0038519C"/>
    <w:rsid w:val="00385436"/>
    <w:rsid w:val="003854D4"/>
    <w:rsid w:val="0038563F"/>
    <w:rsid w:val="003856C5"/>
    <w:rsid w:val="003856D1"/>
    <w:rsid w:val="00385D4F"/>
    <w:rsid w:val="00385F02"/>
    <w:rsid w:val="00386281"/>
    <w:rsid w:val="003862C1"/>
    <w:rsid w:val="003862EA"/>
    <w:rsid w:val="0038653A"/>
    <w:rsid w:val="003867F8"/>
    <w:rsid w:val="00386B52"/>
    <w:rsid w:val="00386BE7"/>
    <w:rsid w:val="00386C06"/>
    <w:rsid w:val="00386CAB"/>
    <w:rsid w:val="00386E33"/>
    <w:rsid w:val="00387059"/>
    <w:rsid w:val="00387374"/>
    <w:rsid w:val="003874FC"/>
    <w:rsid w:val="0038757F"/>
    <w:rsid w:val="003875CC"/>
    <w:rsid w:val="00387868"/>
    <w:rsid w:val="0038788D"/>
    <w:rsid w:val="0038789F"/>
    <w:rsid w:val="00387A2A"/>
    <w:rsid w:val="00387B53"/>
    <w:rsid w:val="0039032D"/>
    <w:rsid w:val="00390368"/>
    <w:rsid w:val="00390739"/>
    <w:rsid w:val="00390746"/>
    <w:rsid w:val="00390FCC"/>
    <w:rsid w:val="00391040"/>
    <w:rsid w:val="003914EB"/>
    <w:rsid w:val="003916AC"/>
    <w:rsid w:val="0039185D"/>
    <w:rsid w:val="00391C18"/>
    <w:rsid w:val="00391C38"/>
    <w:rsid w:val="00391E68"/>
    <w:rsid w:val="0039230C"/>
    <w:rsid w:val="003924BF"/>
    <w:rsid w:val="00392AE0"/>
    <w:rsid w:val="00392BD9"/>
    <w:rsid w:val="00393207"/>
    <w:rsid w:val="00393250"/>
    <w:rsid w:val="003934F0"/>
    <w:rsid w:val="0039355C"/>
    <w:rsid w:val="00393600"/>
    <w:rsid w:val="003938EE"/>
    <w:rsid w:val="00393934"/>
    <w:rsid w:val="00393A77"/>
    <w:rsid w:val="00393AF2"/>
    <w:rsid w:val="00393DC1"/>
    <w:rsid w:val="00393E95"/>
    <w:rsid w:val="00394035"/>
    <w:rsid w:val="003944B0"/>
    <w:rsid w:val="003945C1"/>
    <w:rsid w:val="003947AF"/>
    <w:rsid w:val="00394831"/>
    <w:rsid w:val="003948DD"/>
    <w:rsid w:val="00394B1B"/>
    <w:rsid w:val="00394FAF"/>
    <w:rsid w:val="003950FF"/>
    <w:rsid w:val="0039515A"/>
    <w:rsid w:val="00395193"/>
    <w:rsid w:val="0039544A"/>
    <w:rsid w:val="003954FD"/>
    <w:rsid w:val="003957A2"/>
    <w:rsid w:val="00395821"/>
    <w:rsid w:val="003958E8"/>
    <w:rsid w:val="00395D49"/>
    <w:rsid w:val="00395E1A"/>
    <w:rsid w:val="00395F96"/>
    <w:rsid w:val="0039644C"/>
    <w:rsid w:val="00396466"/>
    <w:rsid w:val="003969E8"/>
    <w:rsid w:val="00396AC8"/>
    <w:rsid w:val="00396C26"/>
    <w:rsid w:val="00396C89"/>
    <w:rsid w:val="00396E1F"/>
    <w:rsid w:val="00396F17"/>
    <w:rsid w:val="00397390"/>
    <w:rsid w:val="003974F9"/>
    <w:rsid w:val="00397686"/>
    <w:rsid w:val="00397B6E"/>
    <w:rsid w:val="00397F26"/>
    <w:rsid w:val="00397FFD"/>
    <w:rsid w:val="003A038B"/>
    <w:rsid w:val="003A0700"/>
    <w:rsid w:val="003A07D9"/>
    <w:rsid w:val="003A095C"/>
    <w:rsid w:val="003A0B7D"/>
    <w:rsid w:val="003A0E55"/>
    <w:rsid w:val="003A0EBB"/>
    <w:rsid w:val="003A0FE2"/>
    <w:rsid w:val="003A15A8"/>
    <w:rsid w:val="003A1687"/>
    <w:rsid w:val="003A1777"/>
    <w:rsid w:val="003A18EB"/>
    <w:rsid w:val="003A1994"/>
    <w:rsid w:val="003A21EB"/>
    <w:rsid w:val="003A2715"/>
    <w:rsid w:val="003A2776"/>
    <w:rsid w:val="003A2997"/>
    <w:rsid w:val="003A2A2D"/>
    <w:rsid w:val="003A2ABA"/>
    <w:rsid w:val="003A2ACA"/>
    <w:rsid w:val="003A2D12"/>
    <w:rsid w:val="003A2E6C"/>
    <w:rsid w:val="003A30BD"/>
    <w:rsid w:val="003A30CC"/>
    <w:rsid w:val="003A3150"/>
    <w:rsid w:val="003A316A"/>
    <w:rsid w:val="003A38BB"/>
    <w:rsid w:val="003A3BE5"/>
    <w:rsid w:val="003A4075"/>
    <w:rsid w:val="003A40D4"/>
    <w:rsid w:val="003A436B"/>
    <w:rsid w:val="003A4469"/>
    <w:rsid w:val="003A4480"/>
    <w:rsid w:val="003A4519"/>
    <w:rsid w:val="003A46E0"/>
    <w:rsid w:val="003A4817"/>
    <w:rsid w:val="003A498F"/>
    <w:rsid w:val="003A4E35"/>
    <w:rsid w:val="003A4E8A"/>
    <w:rsid w:val="003A4EFA"/>
    <w:rsid w:val="003A5244"/>
    <w:rsid w:val="003A545D"/>
    <w:rsid w:val="003A560D"/>
    <w:rsid w:val="003A5840"/>
    <w:rsid w:val="003A588E"/>
    <w:rsid w:val="003A58B8"/>
    <w:rsid w:val="003A58C1"/>
    <w:rsid w:val="003A5D12"/>
    <w:rsid w:val="003A5E43"/>
    <w:rsid w:val="003A6085"/>
    <w:rsid w:val="003A63B3"/>
    <w:rsid w:val="003A63F3"/>
    <w:rsid w:val="003A6448"/>
    <w:rsid w:val="003A64BE"/>
    <w:rsid w:val="003A6879"/>
    <w:rsid w:val="003A6942"/>
    <w:rsid w:val="003A6956"/>
    <w:rsid w:val="003A6A06"/>
    <w:rsid w:val="003A6BD9"/>
    <w:rsid w:val="003A6E63"/>
    <w:rsid w:val="003A6E9B"/>
    <w:rsid w:val="003A6FDE"/>
    <w:rsid w:val="003A7223"/>
    <w:rsid w:val="003A74AF"/>
    <w:rsid w:val="003A7774"/>
    <w:rsid w:val="003A778B"/>
    <w:rsid w:val="003A781B"/>
    <w:rsid w:val="003A7CF0"/>
    <w:rsid w:val="003A7D4C"/>
    <w:rsid w:val="003A7D8A"/>
    <w:rsid w:val="003B0140"/>
    <w:rsid w:val="003B037B"/>
    <w:rsid w:val="003B0638"/>
    <w:rsid w:val="003B079B"/>
    <w:rsid w:val="003B0BE0"/>
    <w:rsid w:val="003B0D4C"/>
    <w:rsid w:val="003B0DF3"/>
    <w:rsid w:val="003B0E60"/>
    <w:rsid w:val="003B0EBD"/>
    <w:rsid w:val="003B0FCD"/>
    <w:rsid w:val="003B10A1"/>
    <w:rsid w:val="003B1134"/>
    <w:rsid w:val="003B11AA"/>
    <w:rsid w:val="003B1247"/>
    <w:rsid w:val="003B12DF"/>
    <w:rsid w:val="003B148A"/>
    <w:rsid w:val="003B156E"/>
    <w:rsid w:val="003B15E7"/>
    <w:rsid w:val="003B17B6"/>
    <w:rsid w:val="003B1B39"/>
    <w:rsid w:val="003B1C6C"/>
    <w:rsid w:val="003B1C77"/>
    <w:rsid w:val="003B1D45"/>
    <w:rsid w:val="003B1EEA"/>
    <w:rsid w:val="003B1FD3"/>
    <w:rsid w:val="003B206C"/>
    <w:rsid w:val="003B232D"/>
    <w:rsid w:val="003B24EC"/>
    <w:rsid w:val="003B2B0D"/>
    <w:rsid w:val="003B2B60"/>
    <w:rsid w:val="003B2D4A"/>
    <w:rsid w:val="003B2E96"/>
    <w:rsid w:val="003B30E7"/>
    <w:rsid w:val="003B37F3"/>
    <w:rsid w:val="003B3AA1"/>
    <w:rsid w:val="003B3B69"/>
    <w:rsid w:val="003B3C0D"/>
    <w:rsid w:val="003B3C94"/>
    <w:rsid w:val="003B3F98"/>
    <w:rsid w:val="003B407B"/>
    <w:rsid w:val="003B4758"/>
    <w:rsid w:val="003B4A4F"/>
    <w:rsid w:val="003B4B48"/>
    <w:rsid w:val="003B4B6D"/>
    <w:rsid w:val="003B4C20"/>
    <w:rsid w:val="003B4E4E"/>
    <w:rsid w:val="003B4EAD"/>
    <w:rsid w:val="003B4F9D"/>
    <w:rsid w:val="003B5090"/>
    <w:rsid w:val="003B54F6"/>
    <w:rsid w:val="003B55BF"/>
    <w:rsid w:val="003B5765"/>
    <w:rsid w:val="003B5846"/>
    <w:rsid w:val="003B5AE9"/>
    <w:rsid w:val="003B5CF5"/>
    <w:rsid w:val="003B5F5F"/>
    <w:rsid w:val="003B61F9"/>
    <w:rsid w:val="003B6410"/>
    <w:rsid w:val="003B65F0"/>
    <w:rsid w:val="003B66AC"/>
    <w:rsid w:val="003B6AC2"/>
    <w:rsid w:val="003B6CC1"/>
    <w:rsid w:val="003B6CE5"/>
    <w:rsid w:val="003B7083"/>
    <w:rsid w:val="003B7089"/>
    <w:rsid w:val="003B73C7"/>
    <w:rsid w:val="003B7A57"/>
    <w:rsid w:val="003B7A87"/>
    <w:rsid w:val="003B7B09"/>
    <w:rsid w:val="003B7BA5"/>
    <w:rsid w:val="003B7D3F"/>
    <w:rsid w:val="003C01B0"/>
    <w:rsid w:val="003C033F"/>
    <w:rsid w:val="003C0480"/>
    <w:rsid w:val="003C04E6"/>
    <w:rsid w:val="003C05C8"/>
    <w:rsid w:val="003C0669"/>
    <w:rsid w:val="003C06B8"/>
    <w:rsid w:val="003C0785"/>
    <w:rsid w:val="003C07D2"/>
    <w:rsid w:val="003C0C93"/>
    <w:rsid w:val="003C0DB0"/>
    <w:rsid w:val="003C1139"/>
    <w:rsid w:val="003C1580"/>
    <w:rsid w:val="003C1754"/>
    <w:rsid w:val="003C1809"/>
    <w:rsid w:val="003C1BE8"/>
    <w:rsid w:val="003C1C67"/>
    <w:rsid w:val="003C1C95"/>
    <w:rsid w:val="003C1E02"/>
    <w:rsid w:val="003C2058"/>
    <w:rsid w:val="003C23ED"/>
    <w:rsid w:val="003C26C4"/>
    <w:rsid w:val="003C27C3"/>
    <w:rsid w:val="003C2A30"/>
    <w:rsid w:val="003C2ABF"/>
    <w:rsid w:val="003C2B85"/>
    <w:rsid w:val="003C2F9F"/>
    <w:rsid w:val="003C31A5"/>
    <w:rsid w:val="003C32A7"/>
    <w:rsid w:val="003C3350"/>
    <w:rsid w:val="003C33D6"/>
    <w:rsid w:val="003C352A"/>
    <w:rsid w:val="003C3607"/>
    <w:rsid w:val="003C371D"/>
    <w:rsid w:val="003C39AC"/>
    <w:rsid w:val="003C3A5F"/>
    <w:rsid w:val="003C3F04"/>
    <w:rsid w:val="003C4485"/>
    <w:rsid w:val="003C4494"/>
    <w:rsid w:val="003C45E2"/>
    <w:rsid w:val="003C4736"/>
    <w:rsid w:val="003C4A6A"/>
    <w:rsid w:val="003C4E4B"/>
    <w:rsid w:val="003C4EB8"/>
    <w:rsid w:val="003C4EBC"/>
    <w:rsid w:val="003C4F5D"/>
    <w:rsid w:val="003C5352"/>
    <w:rsid w:val="003C53D5"/>
    <w:rsid w:val="003C5546"/>
    <w:rsid w:val="003C5997"/>
    <w:rsid w:val="003C59A2"/>
    <w:rsid w:val="003C5BC1"/>
    <w:rsid w:val="003C5C04"/>
    <w:rsid w:val="003C5D5F"/>
    <w:rsid w:val="003C5D9E"/>
    <w:rsid w:val="003C5DBE"/>
    <w:rsid w:val="003C5DCE"/>
    <w:rsid w:val="003C61A7"/>
    <w:rsid w:val="003C61D5"/>
    <w:rsid w:val="003C63A4"/>
    <w:rsid w:val="003C6706"/>
    <w:rsid w:val="003C67AD"/>
    <w:rsid w:val="003C67AF"/>
    <w:rsid w:val="003C69B4"/>
    <w:rsid w:val="003C6A3A"/>
    <w:rsid w:val="003C6BCC"/>
    <w:rsid w:val="003C70CE"/>
    <w:rsid w:val="003C71E8"/>
    <w:rsid w:val="003C738B"/>
    <w:rsid w:val="003C751A"/>
    <w:rsid w:val="003C766A"/>
    <w:rsid w:val="003C7876"/>
    <w:rsid w:val="003C78DF"/>
    <w:rsid w:val="003C7A58"/>
    <w:rsid w:val="003C7C27"/>
    <w:rsid w:val="003D0020"/>
    <w:rsid w:val="003D0399"/>
    <w:rsid w:val="003D04E0"/>
    <w:rsid w:val="003D050A"/>
    <w:rsid w:val="003D068D"/>
    <w:rsid w:val="003D0E99"/>
    <w:rsid w:val="003D1021"/>
    <w:rsid w:val="003D14A4"/>
    <w:rsid w:val="003D1B4A"/>
    <w:rsid w:val="003D1CA5"/>
    <w:rsid w:val="003D1F4D"/>
    <w:rsid w:val="003D1F52"/>
    <w:rsid w:val="003D1FBF"/>
    <w:rsid w:val="003D2005"/>
    <w:rsid w:val="003D2083"/>
    <w:rsid w:val="003D20A6"/>
    <w:rsid w:val="003D2484"/>
    <w:rsid w:val="003D25E5"/>
    <w:rsid w:val="003D269C"/>
    <w:rsid w:val="003D29AF"/>
    <w:rsid w:val="003D2AD7"/>
    <w:rsid w:val="003D2CCC"/>
    <w:rsid w:val="003D2ED3"/>
    <w:rsid w:val="003D30A6"/>
    <w:rsid w:val="003D31E6"/>
    <w:rsid w:val="003D3701"/>
    <w:rsid w:val="003D3834"/>
    <w:rsid w:val="003D3A32"/>
    <w:rsid w:val="003D3B67"/>
    <w:rsid w:val="003D4097"/>
    <w:rsid w:val="003D43EE"/>
    <w:rsid w:val="003D45CD"/>
    <w:rsid w:val="003D48B4"/>
    <w:rsid w:val="003D4AD7"/>
    <w:rsid w:val="003D4B2C"/>
    <w:rsid w:val="003D4F0E"/>
    <w:rsid w:val="003D4F6B"/>
    <w:rsid w:val="003D4F7D"/>
    <w:rsid w:val="003D4FE3"/>
    <w:rsid w:val="003D5294"/>
    <w:rsid w:val="003D569D"/>
    <w:rsid w:val="003D57A8"/>
    <w:rsid w:val="003D5B2B"/>
    <w:rsid w:val="003D5B2F"/>
    <w:rsid w:val="003D5BC9"/>
    <w:rsid w:val="003D5E51"/>
    <w:rsid w:val="003D5E55"/>
    <w:rsid w:val="003D6123"/>
    <w:rsid w:val="003D624E"/>
    <w:rsid w:val="003D652B"/>
    <w:rsid w:val="003D6615"/>
    <w:rsid w:val="003D6650"/>
    <w:rsid w:val="003D67E3"/>
    <w:rsid w:val="003D699A"/>
    <w:rsid w:val="003D6B65"/>
    <w:rsid w:val="003D6CC7"/>
    <w:rsid w:val="003D6D79"/>
    <w:rsid w:val="003D70E0"/>
    <w:rsid w:val="003D71B1"/>
    <w:rsid w:val="003D71B7"/>
    <w:rsid w:val="003D725C"/>
    <w:rsid w:val="003D7265"/>
    <w:rsid w:val="003D72D8"/>
    <w:rsid w:val="003D72EF"/>
    <w:rsid w:val="003D7412"/>
    <w:rsid w:val="003D773D"/>
    <w:rsid w:val="003D78FE"/>
    <w:rsid w:val="003D7A95"/>
    <w:rsid w:val="003D7BF3"/>
    <w:rsid w:val="003D7C27"/>
    <w:rsid w:val="003D7F06"/>
    <w:rsid w:val="003E0110"/>
    <w:rsid w:val="003E0271"/>
    <w:rsid w:val="003E08B8"/>
    <w:rsid w:val="003E0945"/>
    <w:rsid w:val="003E0C1B"/>
    <w:rsid w:val="003E0D0C"/>
    <w:rsid w:val="003E0E61"/>
    <w:rsid w:val="003E0E7D"/>
    <w:rsid w:val="003E0FD8"/>
    <w:rsid w:val="003E0FDD"/>
    <w:rsid w:val="003E1229"/>
    <w:rsid w:val="003E1703"/>
    <w:rsid w:val="003E18A0"/>
    <w:rsid w:val="003E1A34"/>
    <w:rsid w:val="003E1B88"/>
    <w:rsid w:val="003E1C14"/>
    <w:rsid w:val="003E1CCD"/>
    <w:rsid w:val="003E1DCA"/>
    <w:rsid w:val="003E2030"/>
    <w:rsid w:val="003E20E9"/>
    <w:rsid w:val="003E2204"/>
    <w:rsid w:val="003E230E"/>
    <w:rsid w:val="003E27B2"/>
    <w:rsid w:val="003E2864"/>
    <w:rsid w:val="003E3200"/>
    <w:rsid w:val="003E32EF"/>
    <w:rsid w:val="003E3421"/>
    <w:rsid w:val="003E35A3"/>
    <w:rsid w:val="003E35F1"/>
    <w:rsid w:val="003E3623"/>
    <w:rsid w:val="003E374C"/>
    <w:rsid w:val="003E388D"/>
    <w:rsid w:val="003E394A"/>
    <w:rsid w:val="003E3996"/>
    <w:rsid w:val="003E3AD2"/>
    <w:rsid w:val="003E3EC0"/>
    <w:rsid w:val="003E4034"/>
    <w:rsid w:val="003E4791"/>
    <w:rsid w:val="003E4861"/>
    <w:rsid w:val="003E495C"/>
    <w:rsid w:val="003E497B"/>
    <w:rsid w:val="003E4A0C"/>
    <w:rsid w:val="003E4C12"/>
    <w:rsid w:val="003E5185"/>
    <w:rsid w:val="003E51FE"/>
    <w:rsid w:val="003E54DF"/>
    <w:rsid w:val="003E578E"/>
    <w:rsid w:val="003E5913"/>
    <w:rsid w:val="003E5B22"/>
    <w:rsid w:val="003E5F0E"/>
    <w:rsid w:val="003E60A2"/>
    <w:rsid w:val="003E610F"/>
    <w:rsid w:val="003E64FC"/>
    <w:rsid w:val="003E65FF"/>
    <w:rsid w:val="003E688E"/>
    <w:rsid w:val="003E6939"/>
    <w:rsid w:val="003E6988"/>
    <w:rsid w:val="003E6989"/>
    <w:rsid w:val="003E69A3"/>
    <w:rsid w:val="003E6ABA"/>
    <w:rsid w:val="003E6AD5"/>
    <w:rsid w:val="003E6C2B"/>
    <w:rsid w:val="003E6CFF"/>
    <w:rsid w:val="003E6E6E"/>
    <w:rsid w:val="003E73ED"/>
    <w:rsid w:val="003E7473"/>
    <w:rsid w:val="003E7709"/>
    <w:rsid w:val="003E7CA6"/>
    <w:rsid w:val="003E7D97"/>
    <w:rsid w:val="003E7ED9"/>
    <w:rsid w:val="003F0090"/>
    <w:rsid w:val="003F014E"/>
    <w:rsid w:val="003F03F1"/>
    <w:rsid w:val="003F04B1"/>
    <w:rsid w:val="003F05D2"/>
    <w:rsid w:val="003F05F2"/>
    <w:rsid w:val="003F0961"/>
    <w:rsid w:val="003F0A63"/>
    <w:rsid w:val="003F0DCD"/>
    <w:rsid w:val="003F0DFE"/>
    <w:rsid w:val="003F0EDA"/>
    <w:rsid w:val="003F1253"/>
    <w:rsid w:val="003F135E"/>
    <w:rsid w:val="003F1496"/>
    <w:rsid w:val="003F150E"/>
    <w:rsid w:val="003F154D"/>
    <w:rsid w:val="003F15D9"/>
    <w:rsid w:val="003F1620"/>
    <w:rsid w:val="003F17F8"/>
    <w:rsid w:val="003F18F7"/>
    <w:rsid w:val="003F1C02"/>
    <w:rsid w:val="003F1F1E"/>
    <w:rsid w:val="003F1F7D"/>
    <w:rsid w:val="003F1FF3"/>
    <w:rsid w:val="003F231C"/>
    <w:rsid w:val="003F24FA"/>
    <w:rsid w:val="003F272D"/>
    <w:rsid w:val="003F274C"/>
    <w:rsid w:val="003F27FE"/>
    <w:rsid w:val="003F2943"/>
    <w:rsid w:val="003F2989"/>
    <w:rsid w:val="003F2AC8"/>
    <w:rsid w:val="003F2CE1"/>
    <w:rsid w:val="003F2FAB"/>
    <w:rsid w:val="003F3126"/>
    <w:rsid w:val="003F3233"/>
    <w:rsid w:val="003F34C9"/>
    <w:rsid w:val="003F3936"/>
    <w:rsid w:val="003F3CE3"/>
    <w:rsid w:val="003F3E94"/>
    <w:rsid w:val="003F4216"/>
    <w:rsid w:val="003F436F"/>
    <w:rsid w:val="003F4381"/>
    <w:rsid w:val="003F43FA"/>
    <w:rsid w:val="003F4420"/>
    <w:rsid w:val="003F4614"/>
    <w:rsid w:val="003F4BF8"/>
    <w:rsid w:val="003F4C88"/>
    <w:rsid w:val="003F5280"/>
    <w:rsid w:val="003F53BD"/>
    <w:rsid w:val="003F554B"/>
    <w:rsid w:val="003F5581"/>
    <w:rsid w:val="003F55D3"/>
    <w:rsid w:val="003F561D"/>
    <w:rsid w:val="003F5703"/>
    <w:rsid w:val="003F573B"/>
    <w:rsid w:val="003F5754"/>
    <w:rsid w:val="003F5903"/>
    <w:rsid w:val="003F5945"/>
    <w:rsid w:val="003F5AEB"/>
    <w:rsid w:val="003F5BD1"/>
    <w:rsid w:val="003F6053"/>
    <w:rsid w:val="003F63D0"/>
    <w:rsid w:val="003F65E2"/>
    <w:rsid w:val="003F6B32"/>
    <w:rsid w:val="003F6BB5"/>
    <w:rsid w:val="003F705D"/>
    <w:rsid w:val="003F7277"/>
    <w:rsid w:val="003F7336"/>
    <w:rsid w:val="003F7620"/>
    <w:rsid w:val="003F77D7"/>
    <w:rsid w:val="003F77DC"/>
    <w:rsid w:val="003F7A06"/>
    <w:rsid w:val="003F7E2E"/>
    <w:rsid w:val="003F7F96"/>
    <w:rsid w:val="0040015A"/>
    <w:rsid w:val="004001D2"/>
    <w:rsid w:val="00400215"/>
    <w:rsid w:val="004003D2"/>
    <w:rsid w:val="004003DA"/>
    <w:rsid w:val="00400680"/>
    <w:rsid w:val="0040093B"/>
    <w:rsid w:val="0040094B"/>
    <w:rsid w:val="00400A1F"/>
    <w:rsid w:val="00401124"/>
    <w:rsid w:val="0040119E"/>
    <w:rsid w:val="004011DB"/>
    <w:rsid w:val="00401334"/>
    <w:rsid w:val="004013D6"/>
    <w:rsid w:val="004013D9"/>
    <w:rsid w:val="0040144E"/>
    <w:rsid w:val="004014FE"/>
    <w:rsid w:val="0040165D"/>
    <w:rsid w:val="004016D7"/>
    <w:rsid w:val="00401769"/>
    <w:rsid w:val="004019AF"/>
    <w:rsid w:val="004019F6"/>
    <w:rsid w:val="00401FED"/>
    <w:rsid w:val="004024A9"/>
    <w:rsid w:val="00402681"/>
    <w:rsid w:val="004028E9"/>
    <w:rsid w:val="00402A20"/>
    <w:rsid w:val="00402C6B"/>
    <w:rsid w:val="00402CA5"/>
    <w:rsid w:val="004034E5"/>
    <w:rsid w:val="00403506"/>
    <w:rsid w:val="00403509"/>
    <w:rsid w:val="0040363F"/>
    <w:rsid w:val="00403685"/>
    <w:rsid w:val="00403812"/>
    <w:rsid w:val="00403EA9"/>
    <w:rsid w:val="0040424F"/>
    <w:rsid w:val="00404295"/>
    <w:rsid w:val="004045EA"/>
    <w:rsid w:val="004047A2"/>
    <w:rsid w:val="00404887"/>
    <w:rsid w:val="00405220"/>
    <w:rsid w:val="00405489"/>
    <w:rsid w:val="004055E4"/>
    <w:rsid w:val="004055E9"/>
    <w:rsid w:val="00405648"/>
    <w:rsid w:val="00405705"/>
    <w:rsid w:val="00405836"/>
    <w:rsid w:val="0040589F"/>
    <w:rsid w:val="00405AA1"/>
    <w:rsid w:val="00405AAA"/>
    <w:rsid w:val="00405C96"/>
    <w:rsid w:val="00405CBB"/>
    <w:rsid w:val="00405F74"/>
    <w:rsid w:val="00406B80"/>
    <w:rsid w:val="00406BA1"/>
    <w:rsid w:val="00406EE1"/>
    <w:rsid w:val="00406F31"/>
    <w:rsid w:val="00407808"/>
    <w:rsid w:val="00407B2A"/>
    <w:rsid w:val="00407B2C"/>
    <w:rsid w:val="00407B9F"/>
    <w:rsid w:val="00407EE4"/>
    <w:rsid w:val="00407F3B"/>
    <w:rsid w:val="00407FA0"/>
    <w:rsid w:val="004101CE"/>
    <w:rsid w:val="004102D6"/>
    <w:rsid w:val="0041041B"/>
    <w:rsid w:val="004104BA"/>
    <w:rsid w:val="00410545"/>
    <w:rsid w:val="004106CB"/>
    <w:rsid w:val="004106E1"/>
    <w:rsid w:val="00410A7F"/>
    <w:rsid w:val="00410A8B"/>
    <w:rsid w:val="00410BB9"/>
    <w:rsid w:val="00410BDC"/>
    <w:rsid w:val="00410C80"/>
    <w:rsid w:val="00410FB2"/>
    <w:rsid w:val="004113B6"/>
    <w:rsid w:val="004113C7"/>
    <w:rsid w:val="0041198F"/>
    <w:rsid w:val="00411A12"/>
    <w:rsid w:val="00411FE4"/>
    <w:rsid w:val="00412001"/>
    <w:rsid w:val="00412263"/>
    <w:rsid w:val="004123BC"/>
    <w:rsid w:val="004124B5"/>
    <w:rsid w:val="00412835"/>
    <w:rsid w:val="00412B24"/>
    <w:rsid w:val="00412C98"/>
    <w:rsid w:val="00412EA0"/>
    <w:rsid w:val="004137EF"/>
    <w:rsid w:val="004139B2"/>
    <w:rsid w:val="00413A06"/>
    <w:rsid w:val="00413B6E"/>
    <w:rsid w:val="00413F8A"/>
    <w:rsid w:val="0041437C"/>
    <w:rsid w:val="00414499"/>
    <w:rsid w:val="0041469C"/>
    <w:rsid w:val="004146FD"/>
    <w:rsid w:val="00414710"/>
    <w:rsid w:val="00414812"/>
    <w:rsid w:val="00414A07"/>
    <w:rsid w:val="00414A97"/>
    <w:rsid w:val="00414C65"/>
    <w:rsid w:val="00414CF3"/>
    <w:rsid w:val="00415073"/>
    <w:rsid w:val="00415272"/>
    <w:rsid w:val="004155FF"/>
    <w:rsid w:val="004156C2"/>
    <w:rsid w:val="0041574A"/>
    <w:rsid w:val="00415B6E"/>
    <w:rsid w:val="00415EDE"/>
    <w:rsid w:val="00415F05"/>
    <w:rsid w:val="00415F50"/>
    <w:rsid w:val="004167CE"/>
    <w:rsid w:val="00416A3A"/>
    <w:rsid w:val="00416D3F"/>
    <w:rsid w:val="004176AD"/>
    <w:rsid w:val="004179FA"/>
    <w:rsid w:val="00417B4F"/>
    <w:rsid w:val="00420042"/>
    <w:rsid w:val="004200CC"/>
    <w:rsid w:val="004201F8"/>
    <w:rsid w:val="0042038D"/>
    <w:rsid w:val="00420800"/>
    <w:rsid w:val="00420C69"/>
    <w:rsid w:val="00420D89"/>
    <w:rsid w:val="00420DDF"/>
    <w:rsid w:val="00421165"/>
    <w:rsid w:val="00421346"/>
    <w:rsid w:val="00421551"/>
    <w:rsid w:val="004215B5"/>
    <w:rsid w:val="00421F16"/>
    <w:rsid w:val="0042211E"/>
    <w:rsid w:val="00422288"/>
    <w:rsid w:val="004228B9"/>
    <w:rsid w:val="00422932"/>
    <w:rsid w:val="004229AB"/>
    <w:rsid w:val="004229F9"/>
    <w:rsid w:val="00423034"/>
    <w:rsid w:val="00423097"/>
    <w:rsid w:val="004232E0"/>
    <w:rsid w:val="00423400"/>
    <w:rsid w:val="0042347B"/>
    <w:rsid w:val="00423872"/>
    <w:rsid w:val="00423B59"/>
    <w:rsid w:val="00424274"/>
    <w:rsid w:val="004244A9"/>
    <w:rsid w:val="00424692"/>
    <w:rsid w:val="004246E7"/>
    <w:rsid w:val="004248F7"/>
    <w:rsid w:val="00424D38"/>
    <w:rsid w:val="00424E4C"/>
    <w:rsid w:val="004252B9"/>
    <w:rsid w:val="004254CA"/>
    <w:rsid w:val="00425777"/>
    <w:rsid w:val="00425B0E"/>
    <w:rsid w:val="00425B47"/>
    <w:rsid w:val="00425D84"/>
    <w:rsid w:val="00426201"/>
    <w:rsid w:val="004262CB"/>
    <w:rsid w:val="0042640E"/>
    <w:rsid w:val="00426860"/>
    <w:rsid w:val="004268AD"/>
    <w:rsid w:val="00426916"/>
    <w:rsid w:val="00426BE4"/>
    <w:rsid w:val="00426D87"/>
    <w:rsid w:val="00426DAA"/>
    <w:rsid w:val="004276CF"/>
    <w:rsid w:val="004277F3"/>
    <w:rsid w:val="00427A35"/>
    <w:rsid w:val="00427BB8"/>
    <w:rsid w:val="00427D7B"/>
    <w:rsid w:val="00427E72"/>
    <w:rsid w:val="00427F05"/>
    <w:rsid w:val="00430069"/>
    <w:rsid w:val="004300D2"/>
    <w:rsid w:val="004300FF"/>
    <w:rsid w:val="00430168"/>
    <w:rsid w:val="00430473"/>
    <w:rsid w:val="00430543"/>
    <w:rsid w:val="004308B4"/>
    <w:rsid w:val="00430A24"/>
    <w:rsid w:val="00430D50"/>
    <w:rsid w:val="0043164D"/>
    <w:rsid w:val="004316E8"/>
    <w:rsid w:val="00431781"/>
    <w:rsid w:val="00431A66"/>
    <w:rsid w:val="00431E68"/>
    <w:rsid w:val="00431EB6"/>
    <w:rsid w:val="00431F96"/>
    <w:rsid w:val="00431FA0"/>
    <w:rsid w:val="00432162"/>
    <w:rsid w:val="00432408"/>
    <w:rsid w:val="004324B0"/>
    <w:rsid w:val="00432741"/>
    <w:rsid w:val="00432AB9"/>
    <w:rsid w:val="00432B5D"/>
    <w:rsid w:val="00432B77"/>
    <w:rsid w:val="00432BBD"/>
    <w:rsid w:val="00432E23"/>
    <w:rsid w:val="00432F9F"/>
    <w:rsid w:val="00432FFF"/>
    <w:rsid w:val="00433049"/>
    <w:rsid w:val="0043306E"/>
    <w:rsid w:val="004331D9"/>
    <w:rsid w:val="00433408"/>
    <w:rsid w:val="0043340B"/>
    <w:rsid w:val="00433490"/>
    <w:rsid w:val="0043372C"/>
    <w:rsid w:val="00433776"/>
    <w:rsid w:val="00433B30"/>
    <w:rsid w:val="00433BCD"/>
    <w:rsid w:val="00433CA6"/>
    <w:rsid w:val="00433DEF"/>
    <w:rsid w:val="00433E9E"/>
    <w:rsid w:val="00433F19"/>
    <w:rsid w:val="00433F70"/>
    <w:rsid w:val="00434336"/>
    <w:rsid w:val="00434418"/>
    <w:rsid w:val="004347EC"/>
    <w:rsid w:val="0043485C"/>
    <w:rsid w:val="00434BCC"/>
    <w:rsid w:val="00434F0C"/>
    <w:rsid w:val="00434FF4"/>
    <w:rsid w:val="004352B0"/>
    <w:rsid w:val="00435AF3"/>
    <w:rsid w:val="00435B5D"/>
    <w:rsid w:val="00435C28"/>
    <w:rsid w:val="00436263"/>
    <w:rsid w:val="004362B4"/>
    <w:rsid w:val="004362C6"/>
    <w:rsid w:val="00436864"/>
    <w:rsid w:val="004369A1"/>
    <w:rsid w:val="00436CFB"/>
    <w:rsid w:val="0043727E"/>
    <w:rsid w:val="00437552"/>
    <w:rsid w:val="004378B9"/>
    <w:rsid w:val="00437939"/>
    <w:rsid w:val="00437A2A"/>
    <w:rsid w:val="00437B57"/>
    <w:rsid w:val="00437DE9"/>
    <w:rsid w:val="0044027F"/>
    <w:rsid w:val="0044030F"/>
    <w:rsid w:val="00440438"/>
    <w:rsid w:val="00440607"/>
    <w:rsid w:val="00440C8C"/>
    <w:rsid w:val="00440CC4"/>
    <w:rsid w:val="00440EE0"/>
    <w:rsid w:val="004410CE"/>
    <w:rsid w:val="00441431"/>
    <w:rsid w:val="0044157F"/>
    <w:rsid w:val="0044194D"/>
    <w:rsid w:val="0044196E"/>
    <w:rsid w:val="00441BFA"/>
    <w:rsid w:val="00441D7E"/>
    <w:rsid w:val="00441DD1"/>
    <w:rsid w:val="00441EB5"/>
    <w:rsid w:val="00441F2B"/>
    <w:rsid w:val="00441F8E"/>
    <w:rsid w:val="0044203D"/>
    <w:rsid w:val="0044209D"/>
    <w:rsid w:val="004429EA"/>
    <w:rsid w:val="00442CF8"/>
    <w:rsid w:val="00442DD2"/>
    <w:rsid w:val="00442E71"/>
    <w:rsid w:val="00442FA5"/>
    <w:rsid w:val="00442FF3"/>
    <w:rsid w:val="004430DC"/>
    <w:rsid w:val="00443528"/>
    <w:rsid w:val="004436F2"/>
    <w:rsid w:val="004437F3"/>
    <w:rsid w:val="00443C09"/>
    <w:rsid w:val="00443CA5"/>
    <w:rsid w:val="00443F6B"/>
    <w:rsid w:val="00443FD1"/>
    <w:rsid w:val="0044400A"/>
    <w:rsid w:val="0044423B"/>
    <w:rsid w:val="004442C8"/>
    <w:rsid w:val="004443F8"/>
    <w:rsid w:val="00444805"/>
    <w:rsid w:val="00444A36"/>
    <w:rsid w:val="00444B62"/>
    <w:rsid w:val="00444BF6"/>
    <w:rsid w:val="00444C29"/>
    <w:rsid w:val="00444D6B"/>
    <w:rsid w:val="004451B5"/>
    <w:rsid w:val="004451BE"/>
    <w:rsid w:val="004452B0"/>
    <w:rsid w:val="004453F6"/>
    <w:rsid w:val="004455D8"/>
    <w:rsid w:val="00445A5F"/>
    <w:rsid w:val="00445BB8"/>
    <w:rsid w:val="00445C42"/>
    <w:rsid w:val="00445CC3"/>
    <w:rsid w:val="00445DB6"/>
    <w:rsid w:val="00445E14"/>
    <w:rsid w:val="00445F52"/>
    <w:rsid w:val="00445F5B"/>
    <w:rsid w:val="0044601F"/>
    <w:rsid w:val="0044610C"/>
    <w:rsid w:val="004464A3"/>
    <w:rsid w:val="00446661"/>
    <w:rsid w:val="004467BD"/>
    <w:rsid w:val="00446BAB"/>
    <w:rsid w:val="00446BD6"/>
    <w:rsid w:val="00446CD0"/>
    <w:rsid w:val="00446EA9"/>
    <w:rsid w:val="004471F4"/>
    <w:rsid w:val="00447214"/>
    <w:rsid w:val="004472E1"/>
    <w:rsid w:val="00447310"/>
    <w:rsid w:val="0044745B"/>
    <w:rsid w:val="004474B1"/>
    <w:rsid w:val="00447967"/>
    <w:rsid w:val="00447B2E"/>
    <w:rsid w:val="00447B46"/>
    <w:rsid w:val="00447E33"/>
    <w:rsid w:val="00447FD7"/>
    <w:rsid w:val="0045045C"/>
    <w:rsid w:val="004504CE"/>
    <w:rsid w:val="0045065F"/>
    <w:rsid w:val="0045075F"/>
    <w:rsid w:val="0045088A"/>
    <w:rsid w:val="00450A45"/>
    <w:rsid w:val="00450AE5"/>
    <w:rsid w:val="00450B8A"/>
    <w:rsid w:val="00450BBE"/>
    <w:rsid w:val="00450C62"/>
    <w:rsid w:val="00450C94"/>
    <w:rsid w:val="00450F8E"/>
    <w:rsid w:val="00450FBB"/>
    <w:rsid w:val="00451297"/>
    <w:rsid w:val="004513BE"/>
    <w:rsid w:val="00451722"/>
    <w:rsid w:val="00451819"/>
    <w:rsid w:val="0045185A"/>
    <w:rsid w:val="004518F0"/>
    <w:rsid w:val="00451C09"/>
    <w:rsid w:val="00451CC1"/>
    <w:rsid w:val="00451E1E"/>
    <w:rsid w:val="0045205F"/>
    <w:rsid w:val="004521A8"/>
    <w:rsid w:val="004522BD"/>
    <w:rsid w:val="0045292E"/>
    <w:rsid w:val="00452B9E"/>
    <w:rsid w:val="00452C85"/>
    <w:rsid w:val="00453010"/>
    <w:rsid w:val="0045336D"/>
    <w:rsid w:val="00453485"/>
    <w:rsid w:val="00453798"/>
    <w:rsid w:val="00453A9A"/>
    <w:rsid w:val="00453B92"/>
    <w:rsid w:val="00453E4D"/>
    <w:rsid w:val="00453ED8"/>
    <w:rsid w:val="00454122"/>
    <w:rsid w:val="00454153"/>
    <w:rsid w:val="004541FA"/>
    <w:rsid w:val="00454210"/>
    <w:rsid w:val="00454287"/>
    <w:rsid w:val="004542B9"/>
    <w:rsid w:val="0045441D"/>
    <w:rsid w:val="00454460"/>
    <w:rsid w:val="004546D8"/>
    <w:rsid w:val="00454712"/>
    <w:rsid w:val="00454770"/>
    <w:rsid w:val="00454809"/>
    <w:rsid w:val="00454888"/>
    <w:rsid w:val="0045493D"/>
    <w:rsid w:val="00454A2A"/>
    <w:rsid w:val="00454B55"/>
    <w:rsid w:val="00454D90"/>
    <w:rsid w:val="00454F06"/>
    <w:rsid w:val="00454F57"/>
    <w:rsid w:val="0045539E"/>
    <w:rsid w:val="004553BD"/>
    <w:rsid w:val="00455686"/>
    <w:rsid w:val="00455713"/>
    <w:rsid w:val="0045581B"/>
    <w:rsid w:val="00455971"/>
    <w:rsid w:val="004559E8"/>
    <w:rsid w:val="00455D87"/>
    <w:rsid w:val="0045601B"/>
    <w:rsid w:val="0045605C"/>
    <w:rsid w:val="00456415"/>
    <w:rsid w:val="004564FA"/>
    <w:rsid w:val="004568B6"/>
    <w:rsid w:val="00456C20"/>
    <w:rsid w:val="00457042"/>
    <w:rsid w:val="004573FD"/>
    <w:rsid w:val="00457507"/>
    <w:rsid w:val="00457552"/>
    <w:rsid w:val="004576E8"/>
    <w:rsid w:val="004578C2"/>
    <w:rsid w:val="00457961"/>
    <w:rsid w:val="00457ACA"/>
    <w:rsid w:val="00457B17"/>
    <w:rsid w:val="00457C0E"/>
    <w:rsid w:val="00457CDD"/>
    <w:rsid w:val="00457E8F"/>
    <w:rsid w:val="00460081"/>
    <w:rsid w:val="00460260"/>
    <w:rsid w:val="0046061B"/>
    <w:rsid w:val="0046071B"/>
    <w:rsid w:val="00460903"/>
    <w:rsid w:val="004609D7"/>
    <w:rsid w:val="00460A77"/>
    <w:rsid w:val="00460E9D"/>
    <w:rsid w:val="00460FBD"/>
    <w:rsid w:val="0046125B"/>
    <w:rsid w:val="004612A7"/>
    <w:rsid w:val="004612EC"/>
    <w:rsid w:val="00461458"/>
    <w:rsid w:val="0046149F"/>
    <w:rsid w:val="004617C6"/>
    <w:rsid w:val="00461801"/>
    <w:rsid w:val="004619F6"/>
    <w:rsid w:val="00461D28"/>
    <w:rsid w:val="00462234"/>
    <w:rsid w:val="00462350"/>
    <w:rsid w:val="0046249D"/>
    <w:rsid w:val="004625EF"/>
    <w:rsid w:val="00462622"/>
    <w:rsid w:val="004627CF"/>
    <w:rsid w:val="00462857"/>
    <w:rsid w:val="00462C2F"/>
    <w:rsid w:val="004632DB"/>
    <w:rsid w:val="004632E5"/>
    <w:rsid w:val="00463869"/>
    <w:rsid w:val="00463F9D"/>
    <w:rsid w:val="00464000"/>
    <w:rsid w:val="0046407E"/>
    <w:rsid w:val="004642A5"/>
    <w:rsid w:val="00464320"/>
    <w:rsid w:val="004644DC"/>
    <w:rsid w:val="004646A4"/>
    <w:rsid w:val="004646C1"/>
    <w:rsid w:val="00464722"/>
    <w:rsid w:val="00464918"/>
    <w:rsid w:val="0046498D"/>
    <w:rsid w:val="004649D0"/>
    <w:rsid w:val="00464A06"/>
    <w:rsid w:val="00464B3A"/>
    <w:rsid w:val="00464B8A"/>
    <w:rsid w:val="00464C00"/>
    <w:rsid w:val="00464D07"/>
    <w:rsid w:val="00464EA6"/>
    <w:rsid w:val="00464F1A"/>
    <w:rsid w:val="004652A0"/>
    <w:rsid w:val="00465801"/>
    <w:rsid w:val="00465901"/>
    <w:rsid w:val="00465A0D"/>
    <w:rsid w:val="00465A24"/>
    <w:rsid w:val="00465A46"/>
    <w:rsid w:val="00465D30"/>
    <w:rsid w:val="00465D4D"/>
    <w:rsid w:val="00465DA3"/>
    <w:rsid w:val="00465F8C"/>
    <w:rsid w:val="00465F9E"/>
    <w:rsid w:val="0046611A"/>
    <w:rsid w:val="00466399"/>
    <w:rsid w:val="0046666D"/>
    <w:rsid w:val="00466986"/>
    <w:rsid w:val="00466AF7"/>
    <w:rsid w:val="00466C19"/>
    <w:rsid w:val="00467071"/>
    <w:rsid w:val="004670CD"/>
    <w:rsid w:val="004672EC"/>
    <w:rsid w:val="00467470"/>
    <w:rsid w:val="004675DD"/>
    <w:rsid w:val="00467696"/>
    <w:rsid w:val="004677E9"/>
    <w:rsid w:val="004679CF"/>
    <w:rsid w:val="004679D3"/>
    <w:rsid w:val="00467A10"/>
    <w:rsid w:val="0047028E"/>
    <w:rsid w:val="00470481"/>
    <w:rsid w:val="004704D3"/>
    <w:rsid w:val="00470A3E"/>
    <w:rsid w:val="00470B8A"/>
    <w:rsid w:val="00470BCC"/>
    <w:rsid w:val="00470F16"/>
    <w:rsid w:val="00470FC7"/>
    <w:rsid w:val="00471014"/>
    <w:rsid w:val="004710C4"/>
    <w:rsid w:val="004710F9"/>
    <w:rsid w:val="004711C5"/>
    <w:rsid w:val="0047141B"/>
    <w:rsid w:val="00471489"/>
    <w:rsid w:val="0047152A"/>
    <w:rsid w:val="0047161B"/>
    <w:rsid w:val="00471A95"/>
    <w:rsid w:val="00471C65"/>
    <w:rsid w:val="00471D21"/>
    <w:rsid w:val="004720E5"/>
    <w:rsid w:val="004720FB"/>
    <w:rsid w:val="004723B3"/>
    <w:rsid w:val="00472404"/>
    <w:rsid w:val="00472620"/>
    <w:rsid w:val="0047262E"/>
    <w:rsid w:val="00472639"/>
    <w:rsid w:val="00472950"/>
    <w:rsid w:val="00472A41"/>
    <w:rsid w:val="00472C23"/>
    <w:rsid w:val="0047325C"/>
    <w:rsid w:val="004734BE"/>
    <w:rsid w:val="0047360E"/>
    <w:rsid w:val="004736DB"/>
    <w:rsid w:val="00473708"/>
    <w:rsid w:val="0047379C"/>
    <w:rsid w:val="0047395B"/>
    <w:rsid w:val="00473B4B"/>
    <w:rsid w:val="00473CCD"/>
    <w:rsid w:val="00473DAD"/>
    <w:rsid w:val="004740A5"/>
    <w:rsid w:val="00474178"/>
    <w:rsid w:val="004743C3"/>
    <w:rsid w:val="004745DC"/>
    <w:rsid w:val="00474969"/>
    <w:rsid w:val="00474A26"/>
    <w:rsid w:val="00474B99"/>
    <w:rsid w:val="00474CA8"/>
    <w:rsid w:val="00474F5E"/>
    <w:rsid w:val="0047522C"/>
    <w:rsid w:val="004753B0"/>
    <w:rsid w:val="0047560B"/>
    <w:rsid w:val="004758A3"/>
    <w:rsid w:val="00475AB1"/>
    <w:rsid w:val="00475DC1"/>
    <w:rsid w:val="00475F50"/>
    <w:rsid w:val="00476238"/>
    <w:rsid w:val="004763B1"/>
    <w:rsid w:val="00476420"/>
    <w:rsid w:val="00476632"/>
    <w:rsid w:val="0047667E"/>
    <w:rsid w:val="00476749"/>
    <w:rsid w:val="0047692B"/>
    <w:rsid w:val="00476A39"/>
    <w:rsid w:val="004770C7"/>
    <w:rsid w:val="0047713A"/>
    <w:rsid w:val="004772B6"/>
    <w:rsid w:val="00477324"/>
    <w:rsid w:val="00477480"/>
    <w:rsid w:val="0047750F"/>
    <w:rsid w:val="00477713"/>
    <w:rsid w:val="004777C2"/>
    <w:rsid w:val="00477A27"/>
    <w:rsid w:val="00477B40"/>
    <w:rsid w:val="00477B5C"/>
    <w:rsid w:val="00477C67"/>
    <w:rsid w:val="00477CC1"/>
    <w:rsid w:val="00477CE2"/>
    <w:rsid w:val="00477D8F"/>
    <w:rsid w:val="00477DD5"/>
    <w:rsid w:val="00477F01"/>
    <w:rsid w:val="00477F3B"/>
    <w:rsid w:val="00480042"/>
    <w:rsid w:val="004800C7"/>
    <w:rsid w:val="0048013D"/>
    <w:rsid w:val="004801E0"/>
    <w:rsid w:val="004805B7"/>
    <w:rsid w:val="0048068D"/>
    <w:rsid w:val="00480A60"/>
    <w:rsid w:val="00480BA5"/>
    <w:rsid w:val="00480C2B"/>
    <w:rsid w:val="00480CB1"/>
    <w:rsid w:val="00480D96"/>
    <w:rsid w:val="004810A2"/>
    <w:rsid w:val="0048115B"/>
    <w:rsid w:val="004813D2"/>
    <w:rsid w:val="0048168E"/>
    <w:rsid w:val="0048171A"/>
    <w:rsid w:val="004817C1"/>
    <w:rsid w:val="00481DA8"/>
    <w:rsid w:val="0048201C"/>
    <w:rsid w:val="00482059"/>
    <w:rsid w:val="004820C5"/>
    <w:rsid w:val="00482507"/>
    <w:rsid w:val="0048275A"/>
    <w:rsid w:val="004829B7"/>
    <w:rsid w:val="00482B02"/>
    <w:rsid w:val="00482BB0"/>
    <w:rsid w:val="00482E26"/>
    <w:rsid w:val="00482F93"/>
    <w:rsid w:val="004830D8"/>
    <w:rsid w:val="00483227"/>
    <w:rsid w:val="0048329E"/>
    <w:rsid w:val="004832F4"/>
    <w:rsid w:val="004835DA"/>
    <w:rsid w:val="00483A3F"/>
    <w:rsid w:val="00483CA0"/>
    <w:rsid w:val="00483E5F"/>
    <w:rsid w:val="00483F4B"/>
    <w:rsid w:val="004847FF"/>
    <w:rsid w:val="00484B79"/>
    <w:rsid w:val="00484CBD"/>
    <w:rsid w:val="00484E12"/>
    <w:rsid w:val="00484E99"/>
    <w:rsid w:val="004850F9"/>
    <w:rsid w:val="00485208"/>
    <w:rsid w:val="00485299"/>
    <w:rsid w:val="00485328"/>
    <w:rsid w:val="00485450"/>
    <w:rsid w:val="00485690"/>
    <w:rsid w:val="00485F8B"/>
    <w:rsid w:val="0048643C"/>
    <w:rsid w:val="00486533"/>
    <w:rsid w:val="004866F3"/>
    <w:rsid w:val="00486768"/>
    <w:rsid w:val="004867A1"/>
    <w:rsid w:val="0048686D"/>
    <w:rsid w:val="00486B64"/>
    <w:rsid w:val="00486CDE"/>
    <w:rsid w:val="00487050"/>
    <w:rsid w:val="00487289"/>
    <w:rsid w:val="0048737A"/>
    <w:rsid w:val="00487914"/>
    <w:rsid w:val="00487998"/>
    <w:rsid w:val="00487DA7"/>
    <w:rsid w:val="00487EBB"/>
    <w:rsid w:val="0049006B"/>
    <w:rsid w:val="00490126"/>
    <w:rsid w:val="0049034C"/>
    <w:rsid w:val="00490737"/>
    <w:rsid w:val="00490738"/>
    <w:rsid w:val="004907A0"/>
    <w:rsid w:val="0049081A"/>
    <w:rsid w:val="004909CF"/>
    <w:rsid w:val="00490AB8"/>
    <w:rsid w:val="00491008"/>
    <w:rsid w:val="0049119B"/>
    <w:rsid w:val="0049137A"/>
    <w:rsid w:val="004918CD"/>
    <w:rsid w:val="004918E6"/>
    <w:rsid w:val="00491D0A"/>
    <w:rsid w:val="00491D16"/>
    <w:rsid w:val="00491D60"/>
    <w:rsid w:val="00491EB1"/>
    <w:rsid w:val="004920FB"/>
    <w:rsid w:val="0049230B"/>
    <w:rsid w:val="0049249B"/>
    <w:rsid w:val="00492669"/>
    <w:rsid w:val="00492714"/>
    <w:rsid w:val="004927B1"/>
    <w:rsid w:val="004928A8"/>
    <w:rsid w:val="00492A05"/>
    <w:rsid w:val="00492AB3"/>
    <w:rsid w:val="00492B67"/>
    <w:rsid w:val="00492DF0"/>
    <w:rsid w:val="004943EE"/>
    <w:rsid w:val="00494591"/>
    <w:rsid w:val="00494711"/>
    <w:rsid w:val="0049477C"/>
    <w:rsid w:val="004947F5"/>
    <w:rsid w:val="0049484A"/>
    <w:rsid w:val="00494862"/>
    <w:rsid w:val="00494933"/>
    <w:rsid w:val="00494A0E"/>
    <w:rsid w:val="00494A9C"/>
    <w:rsid w:val="00494D11"/>
    <w:rsid w:val="00494E7A"/>
    <w:rsid w:val="00495042"/>
    <w:rsid w:val="00495347"/>
    <w:rsid w:val="0049536E"/>
    <w:rsid w:val="004955C6"/>
    <w:rsid w:val="00495601"/>
    <w:rsid w:val="00495811"/>
    <w:rsid w:val="00495933"/>
    <w:rsid w:val="00495B77"/>
    <w:rsid w:val="00495EE9"/>
    <w:rsid w:val="00495F5C"/>
    <w:rsid w:val="00495F75"/>
    <w:rsid w:val="00496281"/>
    <w:rsid w:val="00496389"/>
    <w:rsid w:val="0049641C"/>
    <w:rsid w:val="00496700"/>
    <w:rsid w:val="004968B2"/>
    <w:rsid w:val="0049694A"/>
    <w:rsid w:val="0049696B"/>
    <w:rsid w:val="004969B5"/>
    <w:rsid w:val="00496D4B"/>
    <w:rsid w:val="00496E6D"/>
    <w:rsid w:val="004970FC"/>
    <w:rsid w:val="004972F9"/>
    <w:rsid w:val="00497371"/>
    <w:rsid w:val="0049755C"/>
    <w:rsid w:val="00497CEC"/>
    <w:rsid w:val="004A033D"/>
    <w:rsid w:val="004A0453"/>
    <w:rsid w:val="004A0875"/>
    <w:rsid w:val="004A08D8"/>
    <w:rsid w:val="004A1335"/>
    <w:rsid w:val="004A134F"/>
    <w:rsid w:val="004A138C"/>
    <w:rsid w:val="004A13E9"/>
    <w:rsid w:val="004A171A"/>
    <w:rsid w:val="004A1750"/>
    <w:rsid w:val="004A1AD1"/>
    <w:rsid w:val="004A1B5E"/>
    <w:rsid w:val="004A1C1C"/>
    <w:rsid w:val="004A1E46"/>
    <w:rsid w:val="004A1F1A"/>
    <w:rsid w:val="004A1FE3"/>
    <w:rsid w:val="004A2034"/>
    <w:rsid w:val="004A2322"/>
    <w:rsid w:val="004A2504"/>
    <w:rsid w:val="004A26FD"/>
    <w:rsid w:val="004A2817"/>
    <w:rsid w:val="004A2ADB"/>
    <w:rsid w:val="004A2C6B"/>
    <w:rsid w:val="004A2D9A"/>
    <w:rsid w:val="004A2F0B"/>
    <w:rsid w:val="004A3152"/>
    <w:rsid w:val="004A32AE"/>
    <w:rsid w:val="004A34F5"/>
    <w:rsid w:val="004A34F9"/>
    <w:rsid w:val="004A3BEA"/>
    <w:rsid w:val="004A3C36"/>
    <w:rsid w:val="004A3E7C"/>
    <w:rsid w:val="004A3EF2"/>
    <w:rsid w:val="004A425D"/>
    <w:rsid w:val="004A4557"/>
    <w:rsid w:val="004A4754"/>
    <w:rsid w:val="004A4ED3"/>
    <w:rsid w:val="004A5053"/>
    <w:rsid w:val="004A50FF"/>
    <w:rsid w:val="004A56F7"/>
    <w:rsid w:val="004A57F7"/>
    <w:rsid w:val="004A58CD"/>
    <w:rsid w:val="004A5CDE"/>
    <w:rsid w:val="004A5DB1"/>
    <w:rsid w:val="004A5F5E"/>
    <w:rsid w:val="004A601D"/>
    <w:rsid w:val="004A6271"/>
    <w:rsid w:val="004A66F9"/>
    <w:rsid w:val="004A6B38"/>
    <w:rsid w:val="004A6B7C"/>
    <w:rsid w:val="004A6CCA"/>
    <w:rsid w:val="004A6CE5"/>
    <w:rsid w:val="004A6EFC"/>
    <w:rsid w:val="004A7177"/>
    <w:rsid w:val="004A71FC"/>
    <w:rsid w:val="004A739F"/>
    <w:rsid w:val="004A7619"/>
    <w:rsid w:val="004A76CA"/>
    <w:rsid w:val="004A79DF"/>
    <w:rsid w:val="004A7C3C"/>
    <w:rsid w:val="004A7F11"/>
    <w:rsid w:val="004B04CC"/>
    <w:rsid w:val="004B0755"/>
    <w:rsid w:val="004B08DF"/>
    <w:rsid w:val="004B0B20"/>
    <w:rsid w:val="004B0C0D"/>
    <w:rsid w:val="004B0C20"/>
    <w:rsid w:val="004B0C52"/>
    <w:rsid w:val="004B0E5D"/>
    <w:rsid w:val="004B0F81"/>
    <w:rsid w:val="004B10B0"/>
    <w:rsid w:val="004B13E3"/>
    <w:rsid w:val="004B1425"/>
    <w:rsid w:val="004B154A"/>
    <w:rsid w:val="004B1973"/>
    <w:rsid w:val="004B1A3B"/>
    <w:rsid w:val="004B1D6C"/>
    <w:rsid w:val="004B2173"/>
    <w:rsid w:val="004B2463"/>
    <w:rsid w:val="004B259C"/>
    <w:rsid w:val="004B2725"/>
    <w:rsid w:val="004B2A71"/>
    <w:rsid w:val="004B2CCC"/>
    <w:rsid w:val="004B2DA4"/>
    <w:rsid w:val="004B2E00"/>
    <w:rsid w:val="004B2ECF"/>
    <w:rsid w:val="004B313F"/>
    <w:rsid w:val="004B31FF"/>
    <w:rsid w:val="004B320E"/>
    <w:rsid w:val="004B329D"/>
    <w:rsid w:val="004B38A9"/>
    <w:rsid w:val="004B3922"/>
    <w:rsid w:val="004B3A97"/>
    <w:rsid w:val="004B3B60"/>
    <w:rsid w:val="004B3C14"/>
    <w:rsid w:val="004B428B"/>
    <w:rsid w:val="004B42A1"/>
    <w:rsid w:val="004B4EAD"/>
    <w:rsid w:val="004B4F7A"/>
    <w:rsid w:val="004B5060"/>
    <w:rsid w:val="004B5265"/>
    <w:rsid w:val="004B5575"/>
    <w:rsid w:val="004B599C"/>
    <w:rsid w:val="004B5A08"/>
    <w:rsid w:val="004B5ABE"/>
    <w:rsid w:val="004B5AC0"/>
    <w:rsid w:val="004B5ADF"/>
    <w:rsid w:val="004B5C70"/>
    <w:rsid w:val="004B5CBE"/>
    <w:rsid w:val="004B5DED"/>
    <w:rsid w:val="004B62A1"/>
    <w:rsid w:val="004B62BF"/>
    <w:rsid w:val="004B64F9"/>
    <w:rsid w:val="004B66AD"/>
    <w:rsid w:val="004B6C2F"/>
    <w:rsid w:val="004B6EEC"/>
    <w:rsid w:val="004B7090"/>
    <w:rsid w:val="004B72C2"/>
    <w:rsid w:val="004B7925"/>
    <w:rsid w:val="004B797C"/>
    <w:rsid w:val="004B7B9C"/>
    <w:rsid w:val="004B7C38"/>
    <w:rsid w:val="004B7EDE"/>
    <w:rsid w:val="004C005B"/>
    <w:rsid w:val="004C039F"/>
    <w:rsid w:val="004C049B"/>
    <w:rsid w:val="004C0A64"/>
    <w:rsid w:val="004C0E9A"/>
    <w:rsid w:val="004C1000"/>
    <w:rsid w:val="004C117E"/>
    <w:rsid w:val="004C14C2"/>
    <w:rsid w:val="004C177B"/>
    <w:rsid w:val="004C1B94"/>
    <w:rsid w:val="004C20F3"/>
    <w:rsid w:val="004C2233"/>
    <w:rsid w:val="004C2355"/>
    <w:rsid w:val="004C24BE"/>
    <w:rsid w:val="004C250E"/>
    <w:rsid w:val="004C26C3"/>
    <w:rsid w:val="004C2BFD"/>
    <w:rsid w:val="004C2C84"/>
    <w:rsid w:val="004C2E0A"/>
    <w:rsid w:val="004C30E1"/>
    <w:rsid w:val="004C3100"/>
    <w:rsid w:val="004C3280"/>
    <w:rsid w:val="004C32AD"/>
    <w:rsid w:val="004C3410"/>
    <w:rsid w:val="004C3A42"/>
    <w:rsid w:val="004C3B3E"/>
    <w:rsid w:val="004C3B99"/>
    <w:rsid w:val="004C3CC8"/>
    <w:rsid w:val="004C4016"/>
    <w:rsid w:val="004C40D7"/>
    <w:rsid w:val="004C422C"/>
    <w:rsid w:val="004C45AE"/>
    <w:rsid w:val="004C4780"/>
    <w:rsid w:val="004C4895"/>
    <w:rsid w:val="004C48FD"/>
    <w:rsid w:val="004C4DCA"/>
    <w:rsid w:val="004C4F27"/>
    <w:rsid w:val="004C4F87"/>
    <w:rsid w:val="004C5042"/>
    <w:rsid w:val="004C5180"/>
    <w:rsid w:val="004C55D7"/>
    <w:rsid w:val="004C56D9"/>
    <w:rsid w:val="004C574F"/>
    <w:rsid w:val="004C5808"/>
    <w:rsid w:val="004C5B43"/>
    <w:rsid w:val="004C5BC9"/>
    <w:rsid w:val="004C5D67"/>
    <w:rsid w:val="004C5DAD"/>
    <w:rsid w:val="004C5FC6"/>
    <w:rsid w:val="004C64AC"/>
    <w:rsid w:val="004C6661"/>
    <w:rsid w:val="004C67EA"/>
    <w:rsid w:val="004C6861"/>
    <w:rsid w:val="004C6BD6"/>
    <w:rsid w:val="004C6EA9"/>
    <w:rsid w:val="004C734D"/>
    <w:rsid w:val="004C74D4"/>
    <w:rsid w:val="004C74E3"/>
    <w:rsid w:val="004C752F"/>
    <w:rsid w:val="004C755F"/>
    <w:rsid w:val="004C7A71"/>
    <w:rsid w:val="004C7C25"/>
    <w:rsid w:val="004C7ECE"/>
    <w:rsid w:val="004C7F7F"/>
    <w:rsid w:val="004D0012"/>
    <w:rsid w:val="004D077A"/>
    <w:rsid w:val="004D0A5F"/>
    <w:rsid w:val="004D0FF7"/>
    <w:rsid w:val="004D1215"/>
    <w:rsid w:val="004D1415"/>
    <w:rsid w:val="004D1913"/>
    <w:rsid w:val="004D1A80"/>
    <w:rsid w:val="004D200D"/>
    <w:rsid w:val="004D20CB"/>
    <w:rsid w:val="004D21CD"/>
    <w:rsid w:val="004D2325"/>
    <w:rsid w:val="004D2560"/>
    <w:rsid w:val="004D2572"/>
    <w:rsid w:val="004D2AD7"/>
    <w:rsid w:val="004D2BC4"/>
    <w:rsid w:val="004D2C5C"/>
    <w:rsid w:val="004D2E3C"/>
    <w:rsid w:val="004D2F58"/>
    <w:rsid w:val="004D31D5"/>
    <w:rsid w:val="004D3237"/>
    <w:rsid w:val="004D328D"/>
    <w:rsid w:val="004D3802"/>
    <w:rsid w:val="004D3A86"/>
    <w:rsid w:val="004D3B69"/>
    <w:rsid w:val="004D4698"/>
    <w:rsid w:val="004D46CD"/>
    <w:rsid w:val="004D46E5"/>
    <w:rsid w:val="004D47EA"/>
    <w:rsid w:val="004D4980"/>
    <w:rsid w:val="004D4B12"/>
    <w:rsid w:val="004D4C0C"/>
    <w:rsid w:val="004D4EC8"/>
    <w:rsid w:val="004D52D6"/>
    <w:rsid w:val="004D54B1"/>
    <w:rsid w:val="004D57C2"/>
    <w:rsid w:val="004D5C15"/>
    <w:rsid w:val="004D5E16"/>
    <w:rsid w:val="004D5EAA"/>
    <w:rsid w:val="004D5EF7"/>
    <w:rsid w:val="004D5F22"/>
    <w:rsid w:val="004D6013"/>
    <w:rsid w:val="004D602B"/>
    <w:rsid w:val="004D6435"/>
    <w:rsid w:val="004D675F"/>
    <w:rsid w:val="004D6A15"/>
    <w:rsid w:val="004D6C3D"/>
    <w:rsid w:val="004D6FD0"/>
    <w:rsid w:val="004D70D3"/>
    <w:rsid w:val="004D7219"/>
    <w:rsid w:val="004D72BF"/>
    <w:rsid w:val="004D74D5"/>
    <w:rsid w:val="004D76A2"/>
    <w:rsid w:val="004D7702"/>
    <w:rsid w:val="004D791A"/>
    <w:rsid w:val="004D7C7F"/>
    <w:rsid w:val="004E0037"/>
    <w:rsid w:val="004E038E"/>
    <w:rsid w:val="004E04B1"/>
    <w:rsid w:val="004E05E3"/>
    <w:rsid w:val="004E0628"/>
    <w:rsid w:val="004E0845"/>
    <w:rsid w:val="004E0987"/>
    <w:rsid w:val="004E09DB"/>
    <w:rsid w:val="004E0C28"/>
    <w:rsid w:val="004E0E85"/>
    <w:rsid w:val="004E0E98"/>
    <w:rsid w:val="004E0F8E"/>
    <w:rsid w:val="004E0FAF"/>
    <w:rsid w:val="004E12B9"/>
    <w:rsid w:val="004E155C"/>
    <w:rsid w:val="004E1618"/>
    <w:rsid w:val="004E1674"/>
    <w:rsid w:val="004E16B5"/>
    <w:rsid w:val="004E21BC"/>
    <w:rsid w:val="004E2305"/>
    <w:rsid w:val="004E2381"/>
    <w:rsid w:val="004E23E6"/>
    <w:rsid w:val="004E297F"/>
    <w:rsid w:val="004E2997"/>
    <w:rsid w:val="004E2A4A"/>
    <w:rsid w:val="004E2AC9"/>
    <w:rsid w:val="004E315F"/>
    <w:rsid w:val="004E3202"/>
    <w:rsid w:val="004E36E4"/>
    <w:rsid w:val="004E3940"/>
    <w:rsid w:val="004E3AD0"/>
    <w:rsid w:val="004E3AE9"/>
    <w:rsid w:val="004E403C"/>
    <w:rsid w:val="004E4183"/>
    <w:rsid w:val="004E4331"/>
    <w:rsid w:val="004E44B1"/>
    <w:rsid w:val="004E4540"/>
    <w:rsid w:val="004E46D2"/>
    <w:rsid w:val="004E47ED"/>
    <w:rsid w:val="004E4B4F"/>
    <w:rsid w:val="004E4E09"/>
    <w:rsid w:val="004E5016"/>
    <w:rsid w:val="004E55B4"/>
    <w:rsid w:val="004E5759"/>
    <w:rsid w:val="004E579B"/>
    <w:rsid w:val="004E5BF4"/>
    <w:rsid w:val="004E5C4E"/>
    <w:rsid w:val="004E5DA4"/>
    <w:rsid w:val="004E60B3"/>
    <w:rsid w:val="004E63EB"/>
    <w:rsid w:val="004E6470"/>
    <w:rsid w:val="004E6692"/>
    <w:rsid w:val="004E69D5"/>
    <w:rsid w:val="004E6A89"/>
    <w:rsid w:val="004E6B25"/>
    <w:rsid w:val="004E6B91"/>
    <w:rsid w:val="004E6D3C"/>
    <w:rsid w:val="004E6DAF"/>
    <w:rsid w:val="004E6F20"/>
    <w:rsid w:val="004E7151"/>
    <w:rsid w:val="004E71E7"/>
    <w:rsid w:val="004E729A"/>
    <w:rsid w:val="004E757E"/>
    <w:rsid w:val="004E7682"/>
    <w:rsid w:val="004E7ABC"/>
    <w:rsid w:val="004E7BD0"/>
    <w:rsid w:val="004E7C45"/>
    <w:rsid w:val="004E7C9B"/>
    <w:rsid w:val="004E7ECC"/>
    <w:rsid w:val="004F004C"/>
    <w:rsid w:val="004F00C6"/>
    <w:rsid w:val="004F0279"/>
    <w:rsid w:val="004F02A5"/>
    <w:rsid w:val="004F02FD"/>
    <w:rsid w:val="004F0882"/>
    <w:rsid w:val="004F08E9"/>
    <w:rsid w:val="004F0964"/>
    <w:rsid w:val="004F0B03"/>
    <w:rsid w:val="004F0D45"/>
    <w:rsid w:val="004F0DC4"/>
    <w:rsid w:val="004F0F3A"/>
    <w:rsid w:val="004F1104"/>
    <w:rsid w:val="004F12D8"/>
    <w:rsid w:val="004F1424"/>
    <w:rsid w:val="004F147B"/>
    <w:rsid w:val="004F1978"/>
    <w:rsid w:val="004F1A62"/>
    <w:rsid w:val="004F1B36"/>
    <w:rsid w:val="004F1D0C"/>
    <w:rsid w:val="004F1D59"/>
    <w:rsid w:val="004F1E6C"/>
    <w:rsid w:val="004F207A"/>
    <w:rsid w:val="004F2256"/>
    <w:rsid w:val="004F225D"/>
    <w:rsid w:val="004F23CE"/>
    <w:rsid w:val="004F25ED"/>
    <w:rsid w:val="004F260C"/>
    <w:rsid w:val="004F2927"/>
    <w:rsid w:val="004F293E"/>
    <w:rsid w:val="004F2B9F"/>
    <w:rsid w:val="004F2E8E"/>
    <w:rsid w:val="004F2EC7"/>
    <w:rsid w:val="004F3513"/>
    <w:rsid w:val="004F3564"/>
    <w:rsid w:val="004F361B"/>
    <w:rsid w:val="004F3A0E"/>
    <w:rsid w:val="004F3A17"/>
    <w:rsid w:val="004F3BCE"/>
    <w:rsid w:val="004F3DA5"/>
    <w:rsid w:val="004F3E00"/>
    <w:rsid w:val="004F3F36"/>
    <w:rsid w:val="004F40B4"/>
    <w:rsid w:val="004F4335"/>
    <w:rsid w:val="004F4711"/>
    <w:rsid w:val="004F4779"/>
    <w:rsid w:val="004F47C0"/>
    <w:rsid w:val="004F49DB"/>
    <w:rsid w:val="004F4B61"/>
    <w:rsid w:val="004F4C5C"/>
    <w:rsid w:val="004F520A"/>
    <w:rsid w:val="004F5418"/>
    <w:rsid w:val="004F59BF"/>
    <w:rsid w:val="004F59DF"/>
    <w:rsid w:val="004F5BC7"/>
    <w:rsid w:val="004F5D5C"/>
    <w:rsid w:val="004F5ECC"/>
    <w:rsid w:val="004F5F28"/>
    <w:rsid w:val="004F60DE"/>
    <w:rsid w:val="004F63B1"/>
    <w:rsid w:val="004F6891"/>
    <w:rsid w:val="004F68CC"/>
    <w:rsid w:val="004F6A17"/>
    <w:rsid w:val="004F6B16"/>
    <w:rsid w:val="004F6BA2"/>
    <w:rsid w:val="004F6E72"/>
    <w:rsid w:val="004F6F20"/>
    <w:rsid w:val="004F6F6F"/>
    <w:rsid w:val="004F7010"/>
    <w:rsid w:val="004F707E"/>
    <w:rsid w:val="004F71A3"/>
    <w:rsid w:val="004F7305"/>
    <w:rsid w:val="004F74AA"/>
    <w:rsid w:val="004F74F6"/>
    <w:rsid w:val="004F7698"/>
    <w:rsid w:val="004F7723"/>
    <w:rsid w:val="004F7885"/>
    <w:rsid w:val="004F78A2"/>
    <w:rsid w:val="004F798A"/>
    <w:rsid w:val="005001F4"/>
    <w:rsid w:val="00500277"/>
    <w:rsid w:val="005002B6"/>
    <w:rsid w:val="0050037A"/>
    <w:rsid w:val="00500401"/>
    <w:rsid w:val="0050050B"/>
    <w:rsid w:val="00500610"/>
    <w:rsid w:val="005006EB"/>
    <w:rsid w:val="0050088D"/>
    <w:rsid w:val="00500F27"/>
    <w:rsid w:val="0050123A"/>
    <w:rsid w:val="005012D4"/>
    <w:rsid w:val="0050133F"/>
    <w:rsid w:val="0050137D"/>
    <w:rsid w:val="0050166A"/>
    <w:rsid w:val="005016AA"/>
    <w:rsid w:val="005017B1"/>
    <w:rsid w:val="00501B24"/>
    <w:rsid w:val="00501B49"/>
    <w:rsid w:val="00501BEC"/>
    <w:rsid w:val="00501FD4"/>
    <w:rsid w:val="00502197"/>
    <w:rsid w:val="00502582"/>
    <w:rsid w:val="00502CC8"/>
    <w:rsid w:val="0050327C"/>
    <w:rsid w:val="0050340B"/>
    <w:rsid w:val="0050347F"/>
    <w:rsid w:val="00503686"/>
    <w:rsid w:val="00503BB0"/>
    <w:rsid w:val="00503D0D"/>
    <w:rsid w:val="00503D63"/>
    <w:rsid w:val="00503F8B"/>
    <w:rsid w:val="00504136"/>
    <w:rsid w:val="00504159"/>
    <w:rsid w:val="00504765"/>
    <w:rsid w:val="00504906"/>
    <w:rsid w:val="00504914"/>
    <w:rsid w:val="005049A6"/>
    <w:rsid w:val="00504D49"/>
    <w:rsid w:val="00504EEC"/>
    <w:rsid w:val="005050A4"/>
    <w:rsid w:val="00505183"/>
    <w:rsid w:val="005056F0"/>
    <w:rsid w:val="00506185"/>
    <w:rsid w:val="005065DB"/>
    <w:rsid w:val="00506761"/>
    <w:rsid w:val="005069D8"/>
    <w:rsid w:val="00506C24"/>
    <w:rsid w:val="00506E78"/>
    <w:rsid w:val="00506F3D"/>
    <w:rsid w:val="005071C6"/>
    <w:rsid w:val="00507230"/>
    <w:rsid w:val="005073E8"/>
    <w:rsid w:val="00507469"/>
    <w:rsid w:val="005074D2"/>
    <w:rsid w:val="00507656"/>
    <w:rsid w:val="00507A4F"/>
    <w:rsid w:val="00507C77"/>
    <w:rsid w:val="00510026"/>
    <w:rsid w:val="0051039E"/>
    <w:rsid w:val="005105B3"/>
    <w:rsid w:val="00510A86"/>
    <w:rsid w:val="00510B13"/>
    <w:rsid w:val="00510BE3"/>
    <w:rsid w:val="00510DEA"/>
    <w:rsid w:val="00510EDC"/>
    <w:rsid w:val="0051131C"/>
    <w:rsid w:val="0051147A"/>
    <w:rsid w:val="0051154B"/>
    <w:rsid w:val="005117A6"/>
    <w:rsid w:val="00511BF1"/>
    <w:rsid w:val="00511C43"/>
    <w:rsid w:val="00511DA7"/>
    <w:rsid w:val="00511DAE"/>
    <w:rsid w:val="005121CE"/>
    <w:rsid w:val="00512219"/>
    <w:rsid w:val="0051228C"/>
    <w:rsid w:val="005123CA"/>
    <w:rsid w:val="005124EA"/>
    <w:rsid w:val="00512612"/>
    <w:rsid w:val="005127C4"/>
    <w:rsid w:val="00512A2F"/>
    <w:rsid w:val="00512DEA"/>
    <w:rsid w:val="00513012"/>
    <w:rsid w:val="0051362A"/>
    <w:rsid w:val="0051389C"/>
    <w:rsid w:val="00513C0A"/>
    <w:rsid w:val="00513C8F"/>
    <w:rsid w:val="00513FF1"/>
    <w:rsid w:val="00514498"/>
    <w:rsid w:val="00514791"/>
    <w:rsid w:val="005148FF"/>
    <w:rsid w:val="0051496C"/>
    <w:rsid w:val="00514B37"/>
    <w:rsid w:val="00514B7B"/>
    <w:rsid w:val="00515422"/>
    <w:rsid w:val="005154C5"/>
    <w:rsid w:val="0051553E"/>
    <w:rsid w:val="005155E2"/>
    <w:rsid w:val="00515765"/>
    <w:rsid w:val="005159DD"/>
    <w:rsid w:val="00515B0A"/>
    <w:rsid w:val="00515FC4"/>
    <w:rsid w:val="005162A7"/>
    <w:rsid w:val="00516445"/>
    <w:rsid w:val="00516491"/>
    <w:rsid w:val="00516820"/>
    <w:rsid w:val="005169AE"/>
    <w:rsid w:val="00516CB7"/>
    <w:rsid w:val="00516CD9"/>
    <w:rsid w:val="0051734B"/>
    <w:rsid w:val="00517364"/>
    <w:rsid w:val="00517667"/>
    <w:rsid w:val="00517702"/>
    <w:rsid w:val="005178CC"/>
    <w:rsid w:val="00517A1B"/>
    <w:rsid w:val="00517A80"/>
    <w:rsid w:val="00517B83"/>
    <w:rsid w:val="00517DDD"/>
    <w:rsid w:val="00517DF1"/>
    <w:rsid w:val="00517EE9"/>
    <w:rsid w:val="0052026D"/>
    <w:rsid w:val="00520601"/>
    <w:rsid w:val="005207AF"/>
    <w:rsid w:val="00520940"/>
    <w:rsid w:val="00520A33"/>
    <w:rsid w:val="00520ABD"/>
    <w:rsid w:val="00520C0C"/>
    <w:rsid w:val="00520F07"/>
    <w:rsid w:val="00520F9B"/>
    <w:rsid w:val="005211C3"/>
    <w:rsid w:val="005215E7"/>
    <w:rsid w:val="0052171B"/>
    <w:rsid w:val="00521785"/>
    <w:rsid w:val="005218E2"/>
    <w:rsid w:val="00521D35"/>
    <w:rsid w:val="00521E72"/>
    <w:rsid w:val="005222B5"/>
    <w:rsid w:val="005223B2"/>
    <w:rsid w:val="005223DF"/>
    <w:rsid w:val="005224BE"/>
    <w:rsid w:val="0052252D"/>
    <w:rsid w:val="00522617"/>
    <w:rsid w:val="0052275F"/>
    <w:rsid w:val="005229FB"/>
    <w:rsid w:val="00522ECB"/>
    <w:rsid w:val="005234D6"/>
    <w:rsid w:val="00523690"/>
    <w:rsid w:val="0052398C"/>
    <w:rsid w:val="0052398E"/>
    <w:rsid w:val="00523A07"/>
    <w:rsid w:val="00523AAB"/>
    <w:rsid w:val="00523AF6"/>
    <w:rsid w:val="00523BEF"/>
    <w:rsid w:val="00523D96"/>
    <w:rsid w:val="00523F06"/>
    <w:rsid w:val="005240AD"/>
    <w:rsid w:val="0052456E"/>
    <w:rsid w:val="00524581"/>
    <w:rsid w:val="00524D41"/>
    <w:rsid w:val="00524ECB"/>
    <w:rsid w:val="00524F84"/>
    <w:rsid w:val="0052507D"/>
    <w:rsid w:val="005251AA"/>
    <w:rsid w:val="00525273"/>
    <w:rsid w:val="00525617"/>
    <w:rsid w:val="0052583F"/>
    <w:rsid w:val="00525858"/>
    <w:rsid w:val="005259AC"/>
    <w:rsid w:val="00525B51"/>
    <w:rsid w:val="00525F61"/>
    <w:rsid w:val="00526022"/>
    <w:rsid w:val="00526073"/>
    <w:rsid w:val="0052613A"/>
    <w:rsid w:val="005261B6"/>
    <w:rsid w:val="00526371"/>
    <w:rsid w:val="00526473"/>
    <w:rsid w:val="00526518"/>
    <w:rsid w:val="00526593"/>
    <w:rsid w:val="005266EA"/>
    <w:rsid w:val="00526BE3"/>
    <w:rsid w:val="00526C79"/>
    <w:rsid w:val="00526E87"/>
    <w:rsid w:val="00526F16"/>
    <w:rsid w:val="00527243"/>
    <w:rsid w:val="00527402"/>
    <w:rsid w:val="00527439"/>
    <w:rsid w:val="00527444"/>
    <w:rsid w:val="00527A3A"/>
    <w:rsid w:val="00527A6F"/>
    <w:rsid w:val="00527AA9"/>
    <w:rsid w:val="00527ADE"/>
    <w:rsid w:val="00527B34"/>
    <w:rsid w:val="00527C69"/>
    <w:rsid w:val="00527F8A"/>
    <w:rsid w:val="0053056E"/>
    <w:rsid w:val="00530782"/>
    <w:rsid w:val="0053095D"/>
    <w:rsid w:val="00530962"/>
    <w:rsid w:val="00530A03"/>
    <w:rsid w:val="00530E84"/>
    <w:rsid w:val="00530ED0"/>
    <w:rsid w:val="005311E8"/>
    <w:rsid w:val="00531201"/>
    <w:rsid w:val="005313C6"/>
    <w:rsid w:val="005317AC"/>
    <w:rsid w:val="00531868"/>
    <w:rsid w:val="005318C7"/>
    <w:rsid w:val="00531BAE"/>
    <w:rsid w:val="00531E1C"/>
    <w:rsid w:val="00531E2E"/>
    <w:rsid w:val="00531E7B"/>
    <w:rsid w:val="00531F85"/>
    <w:rsid w:val="00532078"/>
    <w:rsid w:val="0053229D"/>
    <w:rsid w:val="005322EC"/>
    <w:rsid w:val="005324DE"/>
    <w:rsid w:val="005328B8"/>
    <w:rsid w:val="0053290F"/>
    <w:rsid w:val="0053296D"/>
    <w:rsid w:val="00532B20"/>
    <w:rsid w:val="00532F15"/>
    <w:rsid w:val="0053319F"/>
    <w:rsid w:val="00533328"/>
    <w:rsid w:val="0053333D"/>
    <w:rsid w:val="005335F4"/>
    <w:rsid w:val="005336E7"/>
    <w:rsid w:val="0053384C"/>
    <w:rsid w:val="00533B37"/>
    <w:rsid w:val="00533C3C"/>
    <w:rsid w:val="00533C7E"/>
    <w:rsid w:val="00533CD4"/>
    <w:rsid w:val="00533E9F"/>
    <w:rsid w:val="0053414F"/>
    <w:rsid w:val="005341E2"/>
    <w:rsid w:val="005341EB"/>
    <w:rsid w:val="00534987"/>
    <w:rsid w:val="00534E0E"/>
    <w:rsid w:val="00534E18"/>
    <w:rsid w:val="00534E56"/>
    <w:rsid w:val="005352E7"/>
    <w:rsid w:val="00535769"/>
    <w:rsid w:val="00535804"/>
    <w:rsid w:val="00535867"/>
    <w:rsid w:val="00535923"/>
    <w:rsid w:val="00535B99"/>
    <w:rsid w:val="00535E5A"/>
    <w:rsid w:val="00536043"/>
    <w:rsid w:val="005361A7"/>
    <w:rsid w:val="005364C5"/>
    <w:rsid w:val="00536510"/>
    <w:rsid w:val="00536744"/>
    <w:rsid w:val="00536A90"/>
    <w:rsid w:val="00536B17"/>
    <w:rsid w:val="00536C11"/>
    <w:rsid w:val="00536C37"/>
    <w:rsid w:val="00536C97"/>
    <w:rsid w:val="00536CF2"/>
    <w:rsid w:val="00536EF1"/>
    <w:rsid w:val="005371A1"/>
    <w:rsid w:val="005371D3"/>
    <w:rsid w:val="0053725B"/>
    <w:rsid w:val="0053741B"/>
    <w:rsid w:val="005377B4"/>
    <w:rsid w:val="00537BCB"/>
    <w:rsid w:val="00537BF8"/>
    <w:rsid w:val="00537C47"/>
    <w:rsid w:val="00537EA3"/>
    <w:rsid w:val="00537F3D"/>
    <w:rsid w:val="00540186"/>
    <w:rsid w:val="005405A2"/>
    <w:rsid w:val="0054070E"/>
    <w:rsid w:val="00540763"/>
    <w:rsid w:val="00540840"/>
    <w:rsid w:val="0054084C"/>
    <w:rsid w:val="00540A25"/>
    <w:rsid w:val="00540BA3"/>
    <w:rsid w:val="00540BDD"/>
    <w:rsid w:val="00540D10"/>
    <w:rsid w:val="00540DA1"/>
    <w:rsid w:val="00540E9A"/>
    <w:rsid w:val="00540F00"/>
    <w:rsid w:val="00541987"/>
    <w:rsid w:val="00541A86"/>
    <w:rsid w:val="00541C08"/>
    <w:rsid w:val="00542239"/>
    <w:rsid w:val="005424AF"/>
    <w:rsid w:val="00542707"/>
    <w:rsid w:val="005429E1"/>
    <w:rsid w:val="005429FD"/>
    <w:rsid w:val="00542B28"/>
    <w:rsid w:val="00542D64"/>
    <w:rsid w:val="00542DA5"/>
    <w:rsid w:val="00542DDD"/>
    <w:rsid w:val="0054348D"/>
    <w:rsid w:val="005434EF"/>
    <w:rsid w:val="00543509"/>
    <w:rsid w:val="00543565"/>
    <w:rsid w:val="00543FD5"/>
    <w:rsid w:val="00544046"/>
    <w:rsid w:val="00544132"/>
    <w:rsid w:val="0054415D"/>
    <w:rsid w:val="00544264"/>
    <w:rsid w:val="00544547"/>
    <w:rsid w:val="00544913"/>
    <w:rsid w:val="0054491A"/>
    <w:rsid w:val="00544A96"/>
    <w:rsid w:val="00544E75"/>
    <w:rsid w:val="00544FA0"/>
    <w:rsid w:val="0054502C"/>
    <w:rsid w:val="00545038"/>
    <w:rsid w:val="005451C1"/>
    <w:rsid w:val="005454B1"/>
    <w:rsid w:val="005454D5"/>
    <w:rsid w:val="00545B54"/>
    <w:rsid w:val="00545B92"/>
    <w:rsid w:val="00545C2D"/>
    <w:rsid w:val="00545ED2"/>
    <w:rsid w:val="00546128"/>
    <w:rsid w:val="00546449"/>
    <w:rsid w:val="00546579"/>
    <w:rsid w:val="00546870"/>
    <w:rsid w:val="00546890"/>
    <w:rsid w:val="0054695F"/>
    <w:rsid w:val="00546A97"/>
    <w:rsid w:val="00546D7E"/>
    <w:rsid w:val="00546E07"/>
    <w:rsid w:val="005470D5"/>
    <w:rsid w:val="0054720B"/>
    <w:rsid w:val="00547292"/>
    <w:rsid w:val="0054756C"/>
    <w:rsid w:val="00547908"/>
    <w:rsid w:val="005479A4"/>
    <w:rsid w:val="00547C1A"/>
    <w:rsid w:val="00547CA8"/>
    <w:rsid w:val="0055018D"/>
    <w:rsid w:val="00550894"/>
    <w:rsid w:val="0055092E"/>
    <w:rsid w:val="00550B2C"/>
    <w:rsid w:val="00550C95"/>
    <w:rsid w:val="00550D6F"/>
    <w:rsid w:val="00550E4F"/>
    <w:rsid w:val="00550F60"/>
    <w:rsid w:val="00551160"/>
    <w:rsid w:val="00551188"/>
    <w:rsid w:val="005515C9"/>
    <w:rsid w:val="00551E81"/>
    <w:rsid w:val="00551EAC"/>
    <w:rsid w:val="00552184"/>
    <w:rsid w:val="0055250C"/>
    <w:rsid w:val="0055274F"/>
    <w:rsid w:val="0055291F"/>
    <w:rsid w:val="00552B47"/>
    <w:rsid w:val="00552BE7"/>
    <w:rsid w:val="00552D12"/>
    <w:rsid w:val="0055304D"/>
    <w:rsid w:val="005532AC"/>
    <w:rsid w:val="0055349B"/>
    <w:rsid w:val="005536B8"/>
    <w:rsid w:val="005538FF"/>
    <w:rsid w:val="00553AAE"/>
    <w:rsid w:val="00553D08"/>
    <w:rsid w:val="005540A9"/>
    <w:rsid w:val="00554442"/>
    <w:rsid w:val="00554844"/>
    <w:rsid w:val="005549EE"/>
    <w:rsid w:val="00554AF2"/>
    <w:rsid w:val="00555042"/>
    <w:rsid w:val="005551EF"/>
    <w:rsid w:val="00555276"/>
    <w:rsid w:val="005552A2"/>
    <w:rsid w:val="00555479"/>
    <w:rsid w:val="00555495"/>
    <w:rsid w:val="0055572A"/>
    <w:rsid w:val="00555A14"/>
    <w:rsid w:val="00555AAE"/>
    <w:rsid w:val="00555AB0"/>
    <w:rsid w:val="005562D2"/>
    <w:rsid w:val="0055665E"/>
    <w:rsid w:val="00556687"/>
    <w:rsid w:val="00556835"/>
    <w:rsid w:val="00556A51"/>
    <w:rsid w:val="00556A7F"/>
    <w:rsid w:val="00557369"/>
    <w:rsid w:val="00557461"/>
    <w:rsid w:val="005575C8"/>
    <w:rsid w:val="00557672"/>
    <w:rsid w:val="005576B2"/>
    <w:rsid w:val="005576B7"/>
    <w:rsid w:val="005577AF"/>
    <w:rsid w:val="0055788C"/>
    <w:rsid w:val="00557C9E"/>
    <w:rsid w:val="00557D9E"/>
    <w:rsid w:val="005607F7"/>
    <w:rsid w:val="005609AA"/>
    <w:rsid w:val="005609C2"/>
    <w:rsid w:val="00560A85"/>
    <w:rsid w:val="00560ADB"/>
    <w:rsid w:val="00560E7F"/>
    <w:rsid w:val="00561231"/>
    <w:rsid w:val="005612E2"/>
    <w:rsid w:val="0056158F"/>
    <w:rsid w:val="005618A5"/>
    <w:rsid w:val="00561B35"/>
    <w:rsid w:val="00561DA1"/>
    <w:rsid w:val="00561E71"/>
    <w:rsid w:val="00562160"/>
    <w:rsid w:val="0056216B"/>
    <w:rsid w:val="005621BD"/>
    <w:rsid w:val="005623E9"/>
    <w:rsid w:val="0056291C"/>
    <w:rsid w:val="00562985"/>
    <w:rsid w:val="005629B3"/>
    <w:rsid w:val="00562CC0"/>
    <w:rsid w:val="00562CE9"/>
    <w:rsid w:val="00562DCB"/>
    <w:rsid w:val="00562F11"/>
    <w:rsid w:val="005630BF"/>
    <w:rsid w:val="00563711"/>
    <w:rsid w:val="0056396D"/>
    <w:rsid w:val="00563A03"/>
    <w:rsid w:val="00563D1A"/>
    <w:rsid w:val="00564348"/>
    <w:rsid w:val="005643B0"/>
    <w:rsid w:val="00564520"/>
    <w:rsid w:val="0056485C"/>
    <w:rsid w:val="00564A1E"/>
    <w:rsid w:val="00564D95"/>
    <w:rsid w:val="00564F68"/>
    <w:rsid w:val="005651B5"/>
    <w:rsid w:val="0056521B"/>
    <w:rsid w:val="005652F6"/>
    <w:rsid w:val="005653FD"/>
    <w:rsid w:val="005659F8"/>
    <w:rsid w:val="00565C47"/>
    <w:rsid w:val="00565CA7"/>
    <w:rsid w:val="005661A7"/>
    <w:rsid w:val="00566298"/>
    <w:rsid w:val="005663AF"/>
    <w:rsid w:val="005668C5"/>
    <w:rsid w:val="00566C87"/>
    <w:rsid w:val="00566FCB"/>
    <w:rsid w:val="0056707D"/>
    <w:rsid w:val="00567083"/>
    <w:rsid w:val="00567164"/>
    <w:rsid w:val="005672D0"/>
    <w:rsid w:val="0056741E"/>
    <w:rsid w:val="0056746E"/>
    <w:rsid w:val="005674E3"/>
    <w:rsid w:val="005675C5"/>
    <w:rsid w:val="00567972"/>
    <w:rsid w:val="00567AA2"/>
    <w:rsid w:val="00567AA9"/>
    <w:rsid w:val="00567B63"/>
    <w:rsid w:val="00567E16"/>
    <w:rsid w:val="00567F2F"/>
    <w:rsid w:val="00567F7A"/>
    <w:rsid w:val="005700B9"/>
    <w:rsid w:val="005700F5"/>
    <w:rsid w:val="005701AE"/>
    <w:rsid w:val="0057028B"/>
    <w:rsid w:val="0057031B"/>
    <w:rsid w:val="0057033E"/>
    <w:rsid w:val="00570518"/>
    <w:rsid w:val="00570ABA"/>
    <w:rsid w:val="0057101D"/>
    <w:rsid w:val="00571116"/>
    <w:rsid w:val="00571197"/>
    <w:rsid w:val="00571314"/>
    <w:rsid w:val="00571419"/>
    <w:rsid w:val="00571432"/>
    <w:rsid w:val="005714A3"/>
    <w:rsid w:val="00571701"/>
    <w:rsid w:val="00571BA5"/>
    <w:rsid w:val="00571E94"/>
    <w:rsid w:val="005720CD"/>
    <w:rsid w:val="00572280"/>
    <w:rsid w:val="005722B5"/>
    <w:rsid w:val="0057270F"/>
    <w:rsid w:val="0057280E"/>
    <w:rsid w:val="00572827"/>
    <w:rsid w:val="0057296B"/>
    <w:rsid w:val="005729BC"/>
    <w:rsid w:val="00572A29"/>
    <w:rsid w:val="00572E2D"/>
    <w:rsid w:val="005732B6"/>
    <w:rsid w:val="00573327"/>
    <w:rsid w:val="005733F5"/>
    <w:rsid w:val="0057348D"/>
    <w:rsid w:val="005734A5"/>
    <w:rsid w:val="00573610"/>
    <w:rsid w:val="00573723"/>
    <w:rsid w:val="00573805"/>
    <w:rsid w:val="00573A71"/>
    <w:rsid w:val="00573C5A"/>
    <w:rsid w:val="00573E36"/>
    <w:rsid w:val="00573EC9"/>
    <w:rsid w:val="00573F8A"/>
    <w:rsid w:val="00574154"/>
    <w:rsid w:val="005743FD"/>
    <w:rsid w:val="00574586"/>
    <w:rsid w:val="00574B14"/>
    <w:rsid w:val="00574B5D"/>
    <w:rsid w:val="00574BDC"/>
    <w:rsid w:val="00574BFD"/>
    <w:rsid w:val="00574C03"/>
    <w:rsid w:val="00574C19"/>
    <w:rsid w:val="00574F8A"/>
    <w:rsid w:val="005752F6"/>
    <w:rsid w:val="00575366"/>
    <w:rsid w:val="005754A6"/>
    <w:rsid w:val="0057579E"/>
    <w:rsid w:val="005757E2"/>
    <w:rsid w:val="00575A25"/>
    <w:rsid w:val="00575C7A"/>
    <w:rsid w:val="00575D58"/>
    <w:rsid w:val="00575E5E"/>
    <w:rsid w:val="00576132"/>
    <w:rsid w:val="0057626A"/>
    <w:rsid w:val="00576274"/>
    <w:rsid w:val="0057629A"/>
    <w:rsid w:val="00576397"/>
    <w:rsid w:val="0057643C"/>
    <w:rsid w:val="0057672D"/>
    <w:rsid w:val="005767F7"/>
    <w:rsid w:val="005768C6"/>
    <w:rsid w:val="00576B70"/>
    <w:rsid w:val="00576B9C"/>
    <w:rsid w:val="00576CB6"/>
    <w:rsid w:val="00576D41"/>
    <w:rsid w:val="00577014"/>
    <w:rsid w:val="005770C5"/>
    <w:rsid w:val="005771B9"/>
    <w:rsid w:val="005774A4"/>
    <w:rsid w:val="0057778A"/>
    <w:rsid w:val="00577796"/>
    <w:rsid w:val="005778D7"/>
    <w:rsid w:val="00577920"/>
    <w:rsid w:val="00577AF7"/>
    <w:rsid w:val="00577C5D"/>
    <w:rsid w:val="00580039"/>
    <w:rsid w:val="00580A12"/>
    <w:rsid w:val="00580A59"/>
    <w:rsid w:val="00580B1C"/>
    <w:rsid w:val="00581488"/>
    <w:rsid w:val="00581526"/>
    <w:rsid w:val="00581893"/>
    <w:rsid w:val="005819A7"/>
    <w:rsid w:val="00581AAA"/>
    <w:rsid w:val="00581B89"/>
    <w:rsid w:val="00581DF0"/>
    <w:rsid w:val="00581E4B"/>
    <w:rsid w:val="00582088"/>
    <w:rsid w:val="00582255"/>
    <w:rsid w:val="005823A2"/>
    <w:rsid w:val="005826A2"/>
    <w:rsid w:val="00582769"/>
    <w:rsid w:val="00582A9A"/>
    <w:rsid w:val="00582B98"/>
    <w:rsid w:val="00582C04"/>
    <w:rsid w:val="00582EFE"/>
    <w:rsid w:val="00582F9E"/>
    <w:rsid w:val="00583007"/>
    <w:rsid w:val="00583611"/>
    <w:rsid w:val="00583A7F"/>
    <w:rsid w:val="00583A89"/>
    <w:rsid w:val="00583BC1"/>
    <w:rsid w:val="00583BFF"/>
    <w:rsid w:val="00583E3E"/>
    <w:rsid w:val="00583F66"/>
    <w:rsid w:val="0058401B"/>
    <w:rsid w:val="005842FA"/>
    <w:rsid w:val="005843F5"/>
    <w:rsid w:val="005843FE"/>
    <w:rsid w:val="0058459A"/>
    <w:rsid w:val="005848CC"/>
    <w:rsid w:val="00584925"/>
    <w:rsid w:val="00584B9B"/>
    <w:rsid w:val="00584CBA"/>
    <w:rsid w:val="00584EF8"/>
    <w:rsid w:val="00585036"/>
    <w:rsid w:val="00585162"/>
    <w:rsid w:val="0058519E"/>
    <w:rsid w:val="00585636"/>
    <w:rsid w:val="00585BCA"/>
    <w:rsid w:val="00585BE2"/>
    <w:rsid w:val="00585D09"/>
    <w:rsid w:val="00585DA7"/>
    <w:rsid w:val="00586322"/>
    <w:rsid w:val="0058669A"/>
    <w:rsid w:val="00586782"/>
    <w:rsid w:val="005868B3"/>
    <w:rsid w:val="00586970"/>
    <w:rsid w:val="00586A4C"/>
    <w:rsid w:val="00586B1F"/>
    <w:rsid w:val="00586EC4"/>
    <w:rsid w:val="00586F77"/>
    <w:rsid w:val="005870B3"/>
    <w:rsid w:val="0058726D"/>
    <w:rsid w:val="00587290"/>
    <w:rsid w:val="00587652"/>
    <w:rsid w:val="00587911"/>
    <w:rsid w:val="005879C8"/>
    <w:rsid w:val="00587A29"/>
    <w:rsid w:val="00587BE2"/>
    <w:rsid w:val="00590167"/>
    <w:rsid w:val="005901A1"/>
    <w:rsid w:val="0059042C"/>
    <w:rsid w:val="005906AB"/>
    <w:rsid w:val="00590751"/>
    <w:rsid w:val="00590868"/>
    <w:rsid w:val="005909F4"/>
    <w:rsid w:val="00590F82"/>
    <w:rsid w:val="0059100D"/>
    <w:rsid w:val="0059118C"/>
    <w:rsid w:val="00591208"/>
    <w:rsid w:val="00591224"/>
    <w:rsid w:val="005912E7"/>
    <w:rsid w:val="00591362"/>
    <w:rsid w:val="005913BD"/>
    <w:rsid w:val="005915A9"/>
    <w:rsid w:val="005915EA"/>
    <w:rsid w:val="005916EB"/>
    <w:rsid w:val="005918BD"/>
    <w:rsid w:val="00591998"/>
    <w:rsid w:val="00591A02"/>
    <w:rsid w:val="00591EB2"/>
    <w:rsid w:val="005921E8"/>
    <w:rsid w:val="005922CF"/>
    <w:rsid w:val="00592389"/>
    <w:rsid w:val="00592547"/>
    <w:rsid w:val="005925AE"/>
    <w:rsid w:val="0059269E"/>
    <w:rsid w:val="005927A3"/>
    <w:rsid w:val="005929DF"/>
    <w:rsid w:val="00592BAB"/>
    <w:rsid w:val="00592BD3"/>
    <w:rsid w:val="00592CDA"/>
    <w:rsid w:val="00592F12"/>
    <w:rsid w:val="00593529"/>
    <w:rsid w:val="005937E0"/>
    <w:rsid w:val="00593A8C"/>
    <w:rsid w:val="00593B10"/>
    <w:rsid w:val="00593F28"/>
    <w:rsid w:val="005941DE"/>
    <w:rsid w:val="005941FB"/>
    <w:rsid w:val="0059492F"/>
    <w:rsid w:val="00594965"/>
    <w:rsid w:val="00594BC5"/>
    <w:rsid w:val="00594C98"/>
    <w:rsid w:val="00594D04"/>
    <w:rsid w:val="00594EBB"/>
    <w:rsid w:val="00594FD2"/>
    <w:rsid w:val="005951EE"/>
    <w:rsid w:val="00595400"/>
    <w:rsid w:val="005955B3"/>
    <w:rsid w:val="005955E8"/>
    <w:rsid w:val="005956BA"/>
    <w:rsid w:val="005957A8"/>
    <w:rsid w:val="005958D0"/>
    <w:rsid w:val="00595A53"/>
    <w:rsid w:val="00595A9C"/>
    <w:rsid w:val="00595BF7"/>
    <w:rsid w:val="00595EA7"/>
    <w:rsid w:val="00595ECD"/>
    <w:rsid w:val="005965E0"/>
    <w:rsid w:val="00596823"/>
    <w:rsid w:val="00596896"/>
    <w:rsid w:val="00596916"/>
    <w:rsid w:val="00596B52"/>
    <w:rsid w:val="00596C4A"/>
    <w:rsid w:val="00596D3B"/>
    <w:rsid w:val="00596F8A"/>
    <w:rsid w:val="00597413"/>
    <w:rsid w:val="00597416"/>
    <w:rsid w:val="005974D5"/>
    <w:rsid w:val="00597B05"/>
    <w:rsid w:val="00597BD1"/>
    <w:rsid w:val="00597BFB"/>
    <w:rsid w:val="00597DB2"/>
    <w:rsid w:val="005A00C7"/>
    <w:rsid w:val="005A04DF"/>
    <w:rsid w:val="005A05FA"/>
    <w:rsid w:val="005A0817"/>
    <w:rsid w:val="005A0822"/>
    <w:rsid w:val="005A08A2"/>
    <w:rsid w:val="005A0C1A"/>
    <w:rsid w:val="005A0D68"/>
    <w:rsid w:val="005A0EB9"/>
    <w:rsid w:val="005A0F6D"/>
    <w:rsid w:val="005A1122"/>
    <w:rsid w:val="005A112E"/>
    <w:rsid w:val="005A1220"/>
    <w:rsid w:val="005A1264"/>
    <w:rsid w:val="005A153F"/>
    <w:rsid w:val="005A1657"/>
    <w:rsid w:val="005A199C"/>
    <w:rsid w:val="005A1A07"/>
    <w:rsid w:val="005A1EEA"/>
    <w:rsid w:val="005A1F23"/>
    <w:rsid w:val="005A23FC"/>
    <w:rsid w:val="005A2C94"/>
    <w:rsid w:val="005A3035"/>
    <w:rsid w:val="005A3252"/>
    <w:rsid w:val="005A38B1"/>
    <w:rsid w:val="005A3A5B"/>
    <w:rsid w:val="005A3BE0"/>
    <w:rsid w:val="005A3CA7"/>
    <w:rsid w:val="005A3DAD"/>
    <w:rsid w:val="005A3E6F"/>
    <w:rsid w:val="005A445B"/>
    <w:rsid w:val="005A4860"/>
    <w:rsid w:val="005A4D60"/>
    <w:rsid w:val="005A4DFB"/>
    <w:rsid w:val="005A4E83"/>
    <w:rsid w:val="005A52DF"/>
    <w:rsid w:val="005A5559"/>
    <w:rsid w:val="005A5655"/>
    <w:rsid w:val="005A58D6"/>
    <w:rsid w:val="005A58FF"/>
    <w:rsid w:val="005A5945"/>
    <w:rsid w:val="005A5A4B"/>
    <w:rsid w:val="005A5BD8"/>
    <w:rsid w:val="005A5EFF"/>
    <w:rsid w:val="005A6003"/>
    <w:rsid w:val="005A618C"/>
    <w:rsid w:val="005A63BD"/>
    <w:rsid w:val="005A65F7"/>
    <w:rsid w:val="005A66B1"/>
    <w:rsid w:val="005A67A0"/>
    <w:rsid w:val="005A67B9"/>
    <w:rsid w:val="005A69EA"/>
    <w:rsid w:val="005A69FE"/>
    <w:rsid w:val="005A6BB4"/>
    <w:rsid w:val="005A6FE1"/>
    <w:rsid w:val="005A730E"/>
    <w:rsid w:val="005A7396"/>
    <w:rsid w:val="005A7796"/>
    <w:rsid w:val="005A78B6"/>
    <w:rsid w:val="005A7A00"/>
    <w:rsid w:val="005B02DA"/>
    <w:rsid w:val="005B0448"/>
    <w:rsid w:val="005B075C"/>
    <w:rsid w:val="005B090B"/>
    <w:rsid w:val="005B0AAD"/>
    <w:rsid w:val="005B0F59"/>
    <w:rsid w:val="005B0F5E"/>
    <w:rsid w:val="005B0FA4"/>
    <w:rsid w:val="005B1456"/>
    <w:rsid w:val="005B1576"/>
    <w:rsid w:val="005B169C"/>
    <w:rsid w:val="005B1796"/>
    <w:rsid w:val="005B19B5"/>
    <w:rsid w:val="005B1F7E"/>
    <w:rsid w:val="005B20DF"/>
    <w:rsid w:val="005B214F"/>
    <w:rsid w:val="005B21D6"/>
    <w:rsid w:val="005B26C9"/>
    <w:rsid w:val="005B271E"/>
    <w:rsid w:val="005B2749"/>
    <w:rsid w:val="005B2B4F"/>
    <w:rsid w:val="005B2C22"/>
    <w:rsid w:val="005B2CF4"/>
    <w:rsid w:val="005B2DC2"/>
    <w:rsid w:val="005B2E3E"/>
    <w:rsid w:val="005B2EE7"/>
    <w:rsid w:val="005B2F6B"/>
    <w:rsid w:val="005B34A8"/>
    <w:rsid w:val="005B3534"/>
    <w:rsid w:val="005B3665"/>
    <w:rsid w:val="005B3680"/>
    <w:rsid w:val="005B38BF"/>
    <w:rsid w:val="005B3B1D"/>
    <w:rsid w:val="005B3C62"/>
    <w:rsid w:val="005B3D11"/>
    <w:rsid w:val="005B3F64"/>
    <w:rsid w:val="005B40C0"/>
    <w:rsid w:val="005B456F"/>
    <w:rsid w:val="005B4739"/>
    <w:rsid w:val="005B4767"/>
    <w:rsid w:val="005B47A4"/>
    <w:rsid w:val="005B4949"/>
    <w:rsid w:val="005B4DF8"/>
    <w:rsid w:val="005B501B"/>
    <w:rsid w:val="005B5075"/>
    <w:rsid w:val="005B51F0"/>
    <w:rsid w:val="005B51F9"/>
    <w:rsid w:val="005B583F"/>
    <w:rsid w:val="005B58A4"/>
    <w:rsid w:val="005B5DDA"/>
    <w:rsid w:val="005B5ED2"/>
    <w:rsid w:val="005B5F44"/>
    <w:rsid w:val="005B625A"/>
    <w:rsid w:val="005B6881"/>
    <w:rsid w:val="005B6925"/>
    <w:rsid w:val="005B6BE6"/>
    <w:rsid w:val="005B6C6E"/>
    <w:rsid w:val="005B72AF"/>
    <w:rsid w:val="005B72B3"/>
    <w:rsid w:val="005B7799"/>
    <w:rsid w:val="005B7849"/>
    <w:rsid w:val="005B7857"/>
    <w:rsid w:val="005B79F8"/>
    <w:rsid w:val="005B7CC3"/>
    <w:rsid w:val="005B7E3E"/>
    <w:rsid w:val="005B7E5C"/>
    <w:rsid w:val="005B7E8F"/>
    <w:rsid w:val="005C0090"/>
    <w:rsid w:val="005C033A"/>
    <w:rsid w:val="005C04A4"/>
    <w:rsid w:val="005C06FC"/>
    <w:rsid w:val="005C09CA"/>
    <w:rsid w:val="005C0A11"/>
    <w:rsid w:val="005C0A1C"/>
    <w:rsid w:val="005C0EE1"/>
    <w:rsid w:val="005C1001"/>
    <w:rsid w:val="005C1375"/>
    <w:rsid w:val="005C13BF"/>
    <w:rsid w:val="005C16CE"/>
    <w:rsid w:val="005C171F"/>
    <w:rsid w:val="005C1997"/>
    <w:rsid w:val="005C1D2E"/>
    <w:rsid w:val="005C1D99"/>
    <w:rsid w:val="005C1DFE"/>
    <w:rsid w:val="005C1F6C"/>
    <w:rsid w:val="005C2185"/>
    <w:rsid w:val="005C21B4"/>
    <w:rsid w:val="005C22D7"/>
    <w:rsid w:val="005C22E4"/>
    <w:rsid w:val="005C268E"/>
    <w:rsid w:val="005C2BF7"/>
    <w:rsid w:val="005C2C1E"/>
    <w:rsid w:val="005C31A2"/>
    <w:rsid w:val="005C36E2"/>
    <w:rsid w:val="005C3788"/>
    <w:rsid w:val="005C3AAA"/>
    <w:rsid w:val="005C3B07"/>
    <w:rsid w:val="005C3C46"/>
    <w:rsid w:val="005C432E"/>
    <w:rsid w:val="005C4413"/>
    <w:rsid w:val="005C4418"/>
    <w:rsid w:val="005C464F"/>
    <w:rsid w:val="005C47C8"/>
    <w:rsid w:val="005C481C"/>
    <w:rsid w:val="005C4F32"/>
    <w:rsid w:val="005C50FC"/>
    <w:rsid w:val="005C54A7"/>
    <w:rsid w:val="005C54A8"/>
    <w:rsid w:val="005C595F"/>
    <w:rsid w:val="005C5ACA"/>
    <w:rsid w:val="005C5D21"/>
    <w:rsid w:val="005C6332"/>
    <w:rsid w:val="005C6502"/>
    <w:rsid w:val="005C65F0"/>
    <w:rsid w:val="005C67C6"/>
    <w:rsid w:val="005C68F5"/>
    <w:rsid w:val="005C6C50"/>
    <w:rsid w:val="005C6DE0"/>
    <w:rsid w:val="005C70D4"/>
    <w:rsid w:val="005C7602"/>
    <w:rsid w:val="005C7694"/>
    <w:rsid w:val="005C76D6"/>
    <w:rsid w:val="005C76DB"/>
    <w:rsid w:val="005C7907"/>
    <w:rsid w:val="005C7B22"/>
    <w:rsid w:val="005C7D14"/>
    <w:rsid w:val="005C7D69"/>
    <w:rsid w:val="005C7F33"/>
    <w:rsid w:val="005D0075"/>
    <w:rsid w:val="005D04E1"/>
    <w:rsid w:val="005D070C"/>
    <w:rsid w:val="005D0798"/>
    <w:rsid w:val="005D07A6"/>
    <w:rsid w:val="005D0860"/>
    <w:rsid w:val="005D0A55"/>
    <w:rsid w:val="005D0BC2"/>
    <w:rsid w:val="005D0EB5"/>
    <w:rsid w:val="005D0EBD"/>
    <w:rsid w:val="005D0F34"/>
    <w:rsid w:val="005D0FBA"/>
    <w:rsid w:val="005D1146"/>
    <w:rsid w:val="005D12A9"/>
    <w:rsid w:val="005D12BA"/>
    <w:rsid w:val="005D162B"/>
    <w:rsid w:val="005D17A3"/>
    <w:rsid w:val="005D18AB"/>
    <w:rsid w:val="005D1A09"/>
    <w:rsid w:val="005D1A37"/>
    <w:rsid w:val="005D1B85"/>
    <w:rsid w:val="005D1E3E"/>
    <w:rsid w:val="005D2197"/>
    <w:rsid w:val="005D2450"/>
    <w:rsid w:val="005D28F3"/>
    <w:rsid w:val="005D2A38"/>
    <w:rsid w:val="005D2F49"/>
    <w:rsid w:val="005D2FCB"/>
    <w:rsid w:val="005D343A"/>
    <w:rsid w:val="005D35A0"/>
    <w:rsid w:val="005D362E"/>
    <w:rsid w:val="005D39B5"/>
    <w:rsid w:val="005D3B5A"/>
    <w:rsid w:val="005D3CA5"/>
    <w:rsid w:val="005D4093"/>
    <w:rsid w:val="005D41BE"/>
    <w:rsid w:val="005D4362"/>
    <w:rsid w:val="005D4373"/>
    <w:rsid w:val="005D45F2"/>
    <w:rsid w:val="005D46C7"/>
    <w:rsid w:val="005D4A4A"/>
    <w:rsid w:val="005D4B34"/>
    <w:rsid w:val="005D4C64"/>
    <w:rsid w:val="005D4FAD"/>
    <w:rsid w:val="005D56F2"/>
    <w:rsid w:val="005D59EA"/>
    <w:rsid w:val="005D5A71"/>
    <w:rsid w:val="005D60AE"/>
    <w:rsid w:val="005D6440"/>
    <w:rsid w:val="005D6789"/>
    <w:rsid w:val="005D678F"/>
    <w:rsid w:val="005D69A1"/>
    <w:rsid w:val="005D6C42"/>
    <w:rsid w:val="005D6DAB"/>
    <w:rsid w:val="005D6FA0"/>
    <w:rsid w:val="005D7442"/>
    <w:rsid w:val="005D77F8"/>
    <w:rsid w:val="005D7AE8"/>
    <w:rsid w:val="005D7D1E"/>
    <w:rsid w:val="005D7D8E"/>
    <w:rsid w:val="005E00CA"/>
    <w:rsid w:val="005E02CB"/>
    <w:rsid w:val="005E0968"/>
    <w:rsid w:val="005E0C92"/>
    <w:rsid w:val="005E0F61"/>
    <w:rsid w:val="005E11BC"/>
    <w:rsid w:val="005E17C5"/>
    <w:rsid w:val="005E18B8"/>
    <w:rsid w:val="005E1A0D"/>
    <w:rsid w:val="005E1A50"/>
    <w:rsid w:val="005E216C"/>
    <w:rsid w:val="005E2213"/>
    <w:rsid w:val="005E22DD"/>
    <w:rsid w:val="005E23E3"/>
    <w:rsid w:val="005E24A6"/>
    <w:rsid w:val="005E2533"/>
    <w:rsid w:val="005E254F"/>
    <w:rsid w:val="005E2671"/>
    <w:rsid w:val="005E270B"/>
    <w:rsid w:val="005E280C"/>
    <w:rsid w:val="005E293D"/>
    <w:rsid w:val="005E2AA9"/>
    <w:rsid w:val="005E2BE1"/>
    <w:rsid w:val="005E2F6A"/>
    <w:rsid w:val="005E2F76"/>
    <w:rsid w:val="005E300D"/>
    <w:rsid w:val="005E30F2"/>
    <w:rsid w:val="005E310F"/>
    <w:rsid w:val="005E32CD"/>
    <w:rsid w:val="005E3474"/>
    <w:rsid w:val="005E3496"/>
    <w:rsid w:val="005E36B5"/>
    <w:rsid w:val="005E3709"/>
    <w:rsid w:val="005E39C5"/>
    <w:rsid w:val="005E3A81"/>
    <w:rsid w:val="005E3AF4"/>
    <w:rsid w:val="005E3E92"/>
    <w:rsid w:val="005E3FB2"/>
    <w:rsid w:val="005E3FFF"/>
    <w:rsid w:val="005E4094"/>
    <w:rsid w:val="005E4167"/>
    <w:rsid w:val="005E42BB"/>
    <w:rsid w:val="005E42E4"/>
    <w:rsid w:val="005E435F"/>
    <w:rsid w:val="005E48C5"/>
    <w:rsid w:val="005E4AF9"/>
    <w:rsid w:val="005E4B13"/>
    <w:rsid w:val="005E4B92"/>
    <w:rsid w:val="005E4C60"/>
    <w:rsid w:val="005E4F51"/>
    <w:rsid w:val="005E4F65"/>
    <w:rsid w:val="005E4FD5"/>
    <w:rsid w:val="005E514C"/>
    <w:rsid w:val="005E5462"/>
    <w:rsid w:val="005E5925"/>
    <w:rsid w:val="005E5C14"/>
    <w:rsid w:val="005E5ECC"/>
    <w:rsid w:val="005E616B"/>
    <w:rsid w:val="005E6432"/>
    <w:rsid w:val="005E663E"/>
    <w:rsid w:val="005E6A54"/>
    <w:rsid w:val="005E6CF8"/>
    <w:rsid w:val="005E774E"/>
    <w:rsid w:val="005E7901"/>
    <w:rsid w:val="005E7906"/>
    <w:rsid w:val="005E7A4B"/>
    <w:rsid w:val="005E7ACA"/>
    <w:rsid w:val="005E7AD4"/>
    <w:rsid w:val="005E7AD5"/>
    <w:rsid w:val="005E7CCD"/>
    <w:rsid w:val="005E7DF7"/>
    <w:rsid w:val="005F00CA"/>
    <w:rsid w:val="005F026E"/>
    <w:rsid w:val="005F0349"/>
    <w:rsid w:val="005F062A"/>
    <w:rsid w:val="005F0766"/>
    <w:rsid w:val="005F08E0"/>
    <w:rsid w:val="005F0A16"/>
    <w:rsid w:val="005F0A41"/>
    <w:rsid w:val="005F0AA6"/>
    <w:rsid w:val="005F0BC7"/>
    <w:rsid w:val="005F0C90"/>
    <w:rsid w:val="005F12A6"/>
    <w:rsid w:val="005F136B"/>
    <w:rsid w:val="005F1484"/>
    <w:rsid w:val="005F1533"/>
    <w:rsid w:val="005F15D5"/>
    <w:rsid w:val="005F1C75"/>
    <w:rsid w:val="005F1D22"/>
    <w:rsid w:val="005F1E50"/>
    <w:rsid w:val="005F1FE6"/>
    <w:rsid w:val="005F232B"/>
    <w:rsid w:val="005F23EA"/>
    <w:rsid w:val="005F27DA"/>
    <w:rsid w:val="005F2831"/>
    <w:rsid w:val="005F294C"/>
    <w:rsid w:val="005F2967"/>
    <w:rsid w:val="005F2A6A"/>
    <w:rsid w:val="005F2BDD"/>
    <w:rsid w:val="005F2E25"/>
    <w:rsid w:val="005F2F7B"/>
    <w:rsid w:val="005F35EE"/>
    <w:rsid w:val="005F3821"/>
    <w:rsid w:val="005F3BC5"/>
    <w:rsid w:val="005F3F3F"/>
    <w:rsid w:val="005F40D9"/>
    <w:rsid w:val="005F4148"/>
    <w:rsid w:val="005F43E0"/>
    <w:rsid w:val="005F4B01"/>
    <w:rsid w:val="005F4C29"/>
    <w:rsid w:val="005F4C44"/>
    <w:rsid w:val="005F4E58"/>
    <w:rsid w:val="005F5034"/>
    <w:rsid w:val="005F57FB"/>
    <w:rsid w:val="005F5A96"/>
    <w:rsid w:val="005F5AEA"/>
    <w:rsid w:val="005F5BDB"/>
    <w:rsid w:val="005F5CDC"/>
    <w:rsid w:val="005F5FD8"/>
    <w:rsid w:val="005F628F"/>
    <w:rsid w:val="005F6402"/>
    <w:rsid w:val="005F671E"/>
    <w:rsid w:val="005F68A5"/>
    <w:rsid w:val="005F6B16"/>
    <w:rsid w:val="005F6BB0"/>
    <w:rsid w:val="005F6E9C"/>
    <w:rsid w:val="005F6F11"/>
    <w:rsid w:val="005F78FF"/>
    <w:rsid w:val="005F7A81"/>
    <w:rsid w:val="005F7A90"/>
    <w:rsid w:val="005F7C44"/>
    <w:rsid w:val="005F7CE0"/>
    <w:rsid w:val="005F7E29"/>
    <w:rsid w:val="0060030E"/>
    <w:rsid w:val="006005B1"/>
    <w:rsid w:val="006010DD"/>
    <w:rsid w:val="00601443"/>
    <w:rsid w:val="00601582"/>
    <w:rsid w:val="0060177E"/>
    <w:rsid w:val="00601A06"/>
    <w:rsid w:val="00601A21"/>
    <w:rsid w:val="00602050"/>
    <w:rsid w:val="00602073"/>
    <w:rsid w:val="00602298"/>
    <w:rsid w:val="00602307"/>
    <w:rsid w:val="00602C85"/>
    <w:rsid w:val="00602DF2"/>
    <w:rsid w:val="00602E73"/>
    <w:rsid w:val="00602EAB"/>
    <w:rsid w:val="00603001"/>
    <w:rsid w:val="00603544"/>
    <w:rsid w:val="0060399A"/>
    <w:rsid w:val="00603F70"/>
    <w:rsid w:val="00603FA6"/>
    <w:rsid w:val="00603FF1"/>
    <w:rsid w:val="00604014"/>
    <w:rsid w:val="006042E8"/>
    <w:rsid w:val="0060436B"/>
    <w:rsid w:val="0060446A"/>
    <w:rsid w:val="00604483"/>
    <w:rsid w:val="006045E8"/>
    <w:rsid w:val="006046E2"/>
    <w:rsid w:val="006046FD"/>
    <w:rsid w:val="00604716"/>
    <w:rsid w:val="006047E3"/>
    <w:rsid w:val="00604821"/>
    <w:rsid w:val="0060486E"/>
    <w:rsid w:val="006049DE"/>
    <w:rsid w:val="00604A9A"/>
    <w:rsid w:val="00604B16"/>
    <w:rsid w:val="00604BDC"/>
    <w:rsid w:val="00604C4B"/>
    <w:rsid w:val="00604E0F"/>
    <w:rsid w:val="00604F01"/>
    <w:rsid w:val="00605015"/>
    <w:rsid w:val="006050ED"/>
    <w:rsid w:val="00605400"/>
    <w:rsid w:val="006054C5"/>
    <w:rsid w:val="006056EE"/>
    <w:rsid w:val="006057DE"/>
    <w:rsid w:val="00605901"/>
    <w:rsid w:val="00605A10"/>
    <w:rsid w:val="00605A2A"/>
    <w:rsid w:val="00605A5E"/>
    <w:rsid w:val="00605B2C"/>
    <w:rsid w:val="00605BB6"/>
    <w:rsid w:val="00605D9D"/>
    <w:rsid w:val="0060602A"/>
    <w:rsid w:val="00606833"/>
    <w:rsid w:val="00606892"/>
    <w:rsid w:val="00606897"/>
    <w:rsid w:val="00606BD6"/>
    <w:rsid w:val="0060712B"/>
    <w:rsid w:val="00607261"/>
    <w:rsid w:val="006072A6"/>
    <w:rsid w:val="006072C7"/>
    <w:rsid w:val="0060746F"/>
    <w:rsid w:val="0060755D"/>
    <w:rsid w:val="006076E0"/>
    <w:rsid w:val="006077A4"/>
    <w:rsid w:val="00607BC2"/>
    <w:rsid w:val="00607D1C"/>
    <w:rsid w:val="00607DE1"/>
    <w:rsid w:val="006100AF"/>
    <w:rsid w:val="006105D7"/>
    <w:rsid w:val="00610D39"/>
    <w:rsid w:val="00610DAD"/>
    <w:rsid w:val="00610E16"/>
    <w:rsid w:val="00610E24"/>
    <w:rsid w:val="00610E27"/>
    <w:rsid w:val="00611170"/>
    <w:rsid w:val="00611382"/>
    <w:rsid w:val="006114DC"/>
    <w:rsid w:val="006116EE"/>
    <w:rsid w:val="0061183F"/>
    <w:rsid w:val="006119CA"/>
    <w:rsid w:val="00611F28"/>
    <w:rsid w:val="00611FF2"/>
    <w:rsid w:val="006121CE"/>
    <w:rsid w:val="00612337"/>
    <w:rsid w:val="00612501"/>
    <w:rsid w:val="0061253A"/>
    <w:rsid w:val="00612588"/>
    <w:rsid w:val="0061265D"/>
    <w:rsid w:val="00612705"/>
    <w:rsid w:val="0061270E"/>
    <w:rsid w:val="00612955"/>
    <w:rsid w:val="00612D18"/>
    <w:rsid w:val="00612E0E"/>
    <w:rsid w:val="00612E35"/>
    <w:rsid w:val="00612F98"/>
    <w:rsid w:val="0061329B"/>
    <w:rsid w:val="006132AD"/>
    <w:rsid w:val="00613312"/>
    <w:rsid w:val="00613511"/>
    <w:rsid w:val="00613522"/>
    <w:rsid w:val="006138BE"/>
    <w:rsid w:val="006138F9"/>
    <w:rsid w:val="00613A44"/>
    <w:rsid w:val="00613A82"/>
    <w:rsid w:val="00613A88"/>
    <w:rsid w:val="00613C3E"/>
    <w:rsid w:val="00613CC7"/>
    <w:rsid w:val="00613DE1"/>
    <w:rsid w:val="00613E97"/>
    <w:rsid w:val="00613EA4"/>
    <w:rsid w:val="00614044"/>
    <w:rsid w:val="00614081"/>
    <w:rsid w:val="006140ED"/>
    <w:rsid w:val="006141D3"/>
    <w:rsid w:val="006141EF"/>
    <w:rsid w:val="0061427E"/>
    <w:rsid w:val="00614422"/>
    <w:rsid w:val="006144DC"/>
    <w:rsid w:val="006146CE"/>
    <w:rsid w:val="00614AF9"/>
    <w:rsid w:val="00614DDC"/>
    <w:rsid w:val="0061519F"/>
    <w:rsid w:val="0061527B"/>
    <w:rsid w:val="00615566"/>
    <w:rsid w:val="00615705"/>
    <w:rsid w:val="00615721"/>
    <w:rsid w:val="00615807"/>
    <w:rsid w:val="00615868"/>
    <w:rsid w:val="00615989"/>
    <w:rsid w:val="00615BBD"/>
    <w:rsid w:val="00615E72"/>
    <w:rsid w:val="00615F42"/>
    <w:rsid w:val="0061600A"/>
    <w:rsid w:val="00616157"/>
    <w:rsid w:val="0061629E"/>
    <w:rsid w:val="00616814"/>
    <w:rsid w:val="00616946"/>
    <w:rsid w:val="00616964"/>
    <w:rsid w:val="00616F48"/>
    <w:rsid w:val="00616FDC"/>
    <w:rsid w:val="00617065"/>
    <w:rsid w:val="006171B7"/>
    <w:rsid w:val="00617314"/>
    <w:rsid w:val="00617341"/>
    <w:rsid w:val="006173B1"/>
    <w:rsid w:val="00617712"/>
    <w:rsid w:val="00617766"/>
    <w:rsid w:val="00617772"/>
    <w:rsid w:val="00617B41"/>
    <w:rsid w:val="00617B58"/>
    <w:rsid w:val="006202DC"/>
    <w:rsid w:val="00620329"/>
    <w:rsid w:val="006203A6"/>
    <w:rsid w:val="0062040C"/>
    <w:rsid w:val="0062063B"/>
    <w:rsid w:val="0062063F"/>
    <w:rsid w:val="006206C9"/>
    <w:rsid w:val="006207B9"/>
    <w:rsid w:val="00620A2C"/>
    <w:rsid w:val="00620A86"/>
    <w:rsid w:val="00620E71"/>
    <w:rsid w:val="0062122B"/>
    <w:rsid w:val="0062184C"/>
    <w:rsid w:val="006219E4"/>
    <w:rsid w:val="006220AD"/>
    <w:rsid w:val="006224CE"/>
    <w:rsid w:val="0062261E"/>
    <w:rsid w:val="006226F2"/>
    <w:rsid w:val="00622973"/>
    <w:rsid w:val="00622AA6"/>
    <w:rsid w:val="00622CB5"/>
    <w:rsid w:val="00622DA5"/>
    <w:rsid w:val="00623036"/>
    <w:rsid w:val="00623414"/>
    <w:rsid w:val="0062350E"/>
    <w:rsid w:val="00623847"/>
    <w:rsid w:val="00623BCA"/>
    <w:rsid w:val="00623C5D"/>
    <w:rsid w:val="00623F46"/>
    <w:rsid w:val="00623F8D"/>
    <w:rsid w:val="00623FC3"/>
    <w:rsid w:val="006240B8"/>
    <w:rsid w:val="00624171"/>
    <w:rsid w:val="006243D9"/>
    <w:rsid w:val="006247F7"/>
    <w:rsid w:val="00624A57"/>
    <w:rsid w:val="00624B18"/>
    <w:rsid w:val="00624EA1"/>
    <w:rsid w:val="006252E9"/>
    <w:rsid w:val="00625396"/>
    <w:rsid w:val="006253A7"/>
    <w:rsid w:val="006255E9"/>
    <w:rsid w:val="006256C9"/>
    <w:rsid w:val="00625A53"/>
    <w:rsid w:val="00625C0D"/>
    <w:rsid w:val="00625C5B"/>
    <w:rsid w:val="00625DED"/>
    <w:rsid w:val="00625F25"/>
    <w:rsid w:val="00626072"/>
    <w:rsid w:val="006260CE"/>
    <w:rsid w:val="0062611A"/>
    <w:rsid w:val="006263C7"/>
    <w:rsid w:val="006266DD"/>
    <w:rsid w:val="00626882"/>
    <w:rsid w:val="00626A23"/>
    <w:rsid w:val="00626A98"/>
    <w:rsid w:val="00626A9B"/>
    <w:rsid w:val="00626B5F"/>
    <w:rsid w:val="00626DD5"/>
    <w:rsid w:val="00626EB6"/>
    <w:rsid w:val="00627157"/>
    <w:rsid w:val="00627185"/>
    <w:rsid w:val="006274F0"/>
    <w:rsid w:val="0062757F"/>
    <w:rsid w:val="00627585"/>
    <w:rsid w:val="00627668"/>
    <w:rsid w:val="00627746"/>
    <w:rsid w:val="006278D5"/>
    <w:rsid w:val="00627974"/>
    <w:rsid w:val="006279B1"/>
    <w:rsid w:val="00627F77"/>
    <w:rsid w:val="006301B6"/>
    <w:rsid w:val="006301F7"/>
    <w:rsid w:val="006306CC"/>
    <w:rsid w:val="0063099A"/>
    <w:rsid w:val="006309EB"/>
    <w:rsid w:val="00630A40"/>
    <w:rsid w:val="00630A51"/>
    <w:rsid w:val="00630BBB"/>
    <w:rsid w:val="00630C11"/>
    <w:rsid w:val="00630C12"/>
    <w:rsid w:val="00630C1E"/>
    <w:rsid w:val="00630C2B"/>
    <w:rsid w:val="00630C8F"/>
    <w:rsid w:val="00630D0C"/>
    <w:rsid w:val="00630D7C"/>
    <w:rsid w:val="00630E78"/>
    <w:rsid w:val="006311DB"/>
    <w:rsid w:val="0063155F"/>
    <w:rsid w:val="006316AE"/>
    <w:rsid w:val="006319E1"/>
    <w:rsid w:val="006321B1"/>
    <w:rsid w:val="006321FA"/>
    <w:rsid w:val="00632359"/>
    <w:rsid w:val="006324E3"/>
    <w:rsid w:val="00632725"/>
    <w:rsid w:val="00632931"/>
    <w:rsid w:val="006329A5"/>
    <w:rsid w:val="00632B57"/>
    <w:rsid w:val="00632E6D"/>
    <w:rsid w:val="00632F2A"/>
    <w:rsid w:val="00633112"/>
    <w:rsid w:val="00633380"/>
    <w:rsid w:val="0063340B"/>
    <w:rsid w:val="0063347F"/>
    <w:rsid w:val="0063350B"/>
    <w:rsid w:val="00633605"/>
    <w:rsid w:val="00633AAC"/>
    <w:rsid w:val="00633F44"/>
    <w:rsid w:val="00633F74"/>
    <w:rsid w:val="00633FE4"/>
    <w:rsid w:val="0063423A"/>
    <w:rsid w:val="006342CF"/>
    <w:rsid w:val="00634476"/>
    <w:rsid w:val="0063449B"/>
    <w:rsid w:val="006344CD"/>
    <w:rsid w:val="00634751"/>
    <w:rsid w:val="00634A87"/>
    <w:rsid w:val="00634B4E"/>
    <w:rsid w:val="00634B4F"/>
    <w:rsid w:val="00634CF7"/>
    <w:rsid w:val="00634D32"/>
    <w:rsid w:val="00634D82"/>
    <w:rsid w:val="00634EFB"/>
    <w:rsid w:val="00634F92"/>
    <w:rsid w:val="0063519A"/>
    <w:rsid w:val="0063556A"/>
    <w:rsid w:val="006356F7"/>
    <w:rsid w:val="006357EC"/>
    <w:rsid w:val="00635A14"/>
    <w:rsid w:val="00635B25"/>
    <w:rsid w:val="00635D2C"/>
    <w:rsid w:val="00635E6D"/>
    <w:rsid w:val="00635FFE"/>
    <w:rsid w:val="00636246"/>
    <w:rsid w:val="00636369"/>
    <w:rsid w:val="00636471"/>
    <w:rsid w:val="00636566"/>
    <w:rsid w:val="00636657"/>
    <w:rsid w:val="0063688A"/>
    <w:rsid w:val="006369E3"/>
    <w:rsid w:val="00636AF2"/>
    <w:rsid w:val="00636B4B"/>
    <w:rsid w:val="00636BBA"/>
    <w:rsid w:val="00636F5A"/>
    <w:rsid w:val="006371C4"/>
    <w:rsid w:val="006375B5"/>
    <w:rsid w:val="006376E0"/>
    <w:rsid w:val="006377D6"/>
    <w:rsid w:val="006377E7"/>
    <w:rsid w:val="0063788C"/>
    <w:rsid w:val="00637901"/>
    <w:rsid w:val="00637CD6"/>
    <w:rsid w:val="00637E56"/>
    <w:rsid w:val="00640056"/>
    <w:rsid w:val="00640464"/>
    <w:rsid w:val="006405ED"/>
    <w:rsid w:val="006408D3"/>
    <w:rsid w:val="006408DC"/>
    <w:rsid w:val="00640AB4"/>
    <w:rsid w:val="00640AC5"/>
    <w:rsid w:val="00640B4B"/>
    <w:rsid w:val="00640CB1"/>
    <w:rsid w:val="00640EC9"/>
    <w:rsid w:val="00640FBE"/>
    <w:rsid w:val="0064130E"/>
    <w:rsid w:val="0064178D"/>
    <w:rsid w:val="006418C4"/>
    <w:rsid w:val="00641AD2"/>
    <w:rsid w:val="00641DEC"/>
    <w:rsid w:val="00641F16"/>
    <w:rsid w:val="00641F85"/>
    <w:rsid w:val="0064222B"/>
    <w:rsid w:val="0064229E"/>
    <w:rsid w:val="0064257E"/>
    <w:rsid w:val="006425E7"/>
    <w:rsid w:val="006427E5"/>
    <w:rsid w:val="00642D14"/>
    <w:rsid w:val="00642FA2"/>
    <w:rsid w:val="00642FE3"/>
    <w:rsid w:val="0064314A"/>
    <w:rsid w:val="00643273"/>
    <w:rsid w:val="0064331A"/>
    <w:rsid w:val="00643445"/>
    <w:rsid w:val="00643658"/>
    <w:rsid w:val="006436D8"/>
    <w:rsid w:val="006438B0"/>
    <w:rsid w:val="0064391A"/>
    <w:rsid w:val="00643973"/>
    <w:rsid w:val="00643A1C"/>
    <w:rsid w:val="00643BB9"/>
    <w:rsid w:val="00643CC3"/>
    <w:rsid w:val="00643FD5"/>
    <w:rsid w:val="006441CC"/>
    <w:rsid w:val="00644690"/>
    <w:rsid w:val="00644773"/>
    <w:rsid w:val="006448D3"/>
    <w:rsid w:val="00644A4D"/>
    <w:rsid w:val="00644E8C"/>
    <w:rsid w:val="00644F08"/>
    <w:rsid w:val="006451D7"/>
    <w:rsid w:val="00645308"/>
    <w:rsid w:val="0064552F"/>
    <w:rsid w:val="006456FF"/>
    <w:rsid w:val="006457B2"/>
    <w:rsid w:val="00645908"/>
    <w:rsid w:val="00645ADF"/>
    <w:rsid w:val="00645C5D"/>
    <w:rsid w:val="00645CFC"/>
    <w:rsid w:val="00645D09"/>
    <w:rsid w:val="00645EE1"/>
    <w:rsid w:val="00645FEF"/>
    <w:rsid w:val="0064622A"/>
    <w:rsid w:val="0064622E"/>
    <w:rsid w:val="00646378"/>
    <w:rsid w:val="00646707"/>
    <w:rsid w:val="00646B0E"/>
    <w:rsid w:val="00646BCF"/>
    <w:rsid w:val="00646C1C"/>
    <w:rsid w:val="00647147"/>
    <w:rsid w:val="00647295"/>
    <w:rsid w:val="0064729A"/>
    <w:rsid w:val="0064730B"/>
    <w:rsid w:val="006473D1"/>
    <w:rsid w:val="00647648"/>
    <w:rsid w:val="00647664"/>
    <w:rsid w:val="00647689"/>
    <w:rsid w:val="0064771D"/>
    <w:rsid w:val="00647914"/>
    <w:rsid w:val="006479A7"/>
    <w:rsid w:val="00647BC6"/>
    <w:rsid w:val="00647C00"/>
    <w:rsid w:val="00647DAA"/>
    <w:rsid w:val="00647E01"/>
    <w:rsid w:val="00647EC3"/>
    <w:rsid w:val="00647ED1"/>
    <w:rsid w:val="00650286"/>
    <w:rsid w:val="006502FA"/>
    <w:rsid w:val="00650A51"/>
    <w:rsid w:val="00650ABD"/>
    <w:rsid w:val="00650C6A"/>
    <w:rsid w:val="00650CD1"/>
    <w:rsid w:val="00650D77"/>
    <w:rsid w:val="00650D9D"/>
    <w:rsid w:val="00650DE5"/>
    <w:rsid w:val="006510FB"/>
    <w:rsid w:val="006513CD"/>
    <w:rsid w:val="006514C1"/>
    <w:rsid w:val="006515E0"/>
    <w:rsid w:val="00651678"/>
    <w:rsid w:val="006517A9"/>
    <w:rsid w:val="00651ADA"/>
    <w:rsid w:val="00651C02"/>
    <w:rsid w:val="00651E6D"/>
    <w:rsid w:val="00651EAE"/>
    <w:rsid w:val="0065204F"/>
    <w:rsid w:val="006521AC"/>
    <w:rsid w:val="00652228"/>
    <w:rsid w:val="00652343"/>
    <w:rsid w:val="0065234F"/>
    <w:rsid w:val="006524B5"/>
    <w:rsid w:val="00652520"/>
    <w:rsid w:val="006525AF"/>
    <w:rsid w:val="006526E8"/>
    <w:rsid w:val="00652792"/>
    <w:rsid w:val="00652A3A"/>
    <w:rsid w:val="00652FFD"/>
    <w:rsid w:val="00653144"/>
    <w:rsid w:val="0065328D"/>
    <w:rsid w:val="006535AB"/>
    <w:rsid w:val="0065390C"/>
    <w:rsid w:val="00653B3E"/>
    <w:rsid w:val="00653BAB"/>
    <w:rsid w:val="00654145"/>
    <w:rsid w:val="00654598"/>
    <w:rsid w:val="006547F3"/>
    <w:rsid w:val="0065490A"/>
    <w:rsid w:val="00654987"/>
    <w:rsid w:val="00654C0E"/>
    <w:rsid w:val="00654C79"/>
    <w:rsid w:val="00654CDA"/>
    <w:rsid w:val="00654D74"/>
    <w:rsid w:val="00654D9B"/>
    <w:rsid w:val="00654F0E"/>
    <w:rsid w:val="0065542C"/>
    <w:rsid w:val="0065563B"/>
    <w:rsid w:val="00655696"/>
    <w:rsid w:val="006557BC"/>
    <w:rsid w:val="006557DC"/>
    <w:rsid w:val="00655850"/>
    <w:rsid w:val="00655871"/>
    <w:rsid w:val="0065597B"/>
    <w:rsid w:val="00655B86"/>
    <w:rsid w:val="00655C46"/>
    <w:rsid w:val="00655E56"/>
    <w:rsid w:val="00656328"/>
    <w:rsid w:val="00656356"/>
    <w:rsid w:val="00656448"/>
    <w:rsid w:val="00656564"/>
    <w:rsid w:val="006565DA"/>
    <w:rsid w:val="006568D7"/>
    <w:rsid w:val="006569A7"/>
    <w:rsid w:val="00656AFF"/>
    <w:rsid w:val="00656BFD"/>
    <w:rsid w:val="00656FA3"/>
    <w:rsid w:val="00657007"/>
    <w:rsid w:val="006570C1"/>
    <w:rsid w:val="00657125"/>
    <w:rsid w:val="00657188"/>
    <w:rsid w:val="006572B1"/>
    <w:rsid w:val="00657475"/>
    <w:rsid w:val="00657600"/>
    <w:rsid w:val="0065762E"/>
    <w:rsid w:val="00657852"/>
    <w:rsid w:val="00657891"/>
    <w:rsid w:val="00657926"/>
    <w:rsid w:val="00657A20"/>
    <w:rsid w:val="00657BE5"/>
    <w:rsid w:val="00657CC8"/>
    <w:rsid w:val="00657E47"/>
    <w:rsid w:val="00660001"/>
    <w:rsid w:val="00660220"/>
    <w:rsid w:val="006602FF"/>
    <w:rsid w:val="00660389"/>
    <w:rsid w:val="006604A8"/>
    <w:rsid w:val="006604C4"/>
    <w:rsid w:val="006605C1"/>
    <w:rsid w:val="00660AD3"/>
    <w:rsid w:val="00660C00"/>
    <w:rsid w:val="00660C89"/>
    <w:rsid w:val="00660E3D"/>
    <w:rsid w:val="00661357"/>
    <w:rsid w:val="006615E3"/>
    <w:rsid w:val="0066160D"/>
    <w:rsid w:val="006618D3"/>
    <w:rsid w:val="00661A60"/>
    <w:rsid w:val="00661A61"/>
    <w:rsid w:val="00661B09"/>
    <w:rsid w:val="00661D79"/>
    <w:rsid w:val="00661EEC"/>
    <w:rsid w:val="00661FF8"/>
    <w:rsid w:val="00662037"/>
    <w:rsid w:val="006620B0"/>
    <w:rsid w:val="006621ED"/>
    <w:rsid w:val="00662695"/>
    <w:rsid w:val="0066270D"/>
    <w:rsid w:val="00662843"/>
    <w:rsid w:val="00662946"/>
    <w:rsid w:val="00662998"/>
    <w:rsid w:val="00662A50"/>
    <w:rsid w:val="00662AFC"/>
    <w:rsid w:val="00662B13"/>
    <w:rsid w:val="00662D67"/>
    <w:rsid w:val="00662FA1"/>
    <w:rsid w:val="00663A2F"/>
    <w:rsid w:val="00663C8A"/>
    <w:rsid w:val="00664118"/>
    <w:rsid w:val="006641A8"/>
    <w:rsid w:val="006641F5"/>
    <w:rsid w:val="006642A2"/>
    <w:rsid w:val="00664747"/>
    <w:rsid w:val="00664796"/>
    <w:rsid w:val="00664A7E"/>
    <w:rsid w:val="00664C47"/>
    <w:rsid w:val="00664C4A"/>
    <w:rsid w:val="00664CE7"/>
    <w:rsid w:val="006651AE"/>
    <w:rsid w:val="006652F1"/>
    <w:rsid w:val="00665520"/>
    <w:rsid w:val="00665696"/>
    <w:rsid w:val="0066582C"/>
    <w:rsid w:val="0066592A"/>
    <w:rsid w:val="00665A2F"/>
    <w:rsid w:val="00665A3E"/>
    <w:rsid w:val="00665AEF"/>
    <w:rsid w:val="00665AF9"/>
    <w:rsid w:val="00665B32"/>
    <w:rsid w:val="00665B6B"/>
    <w:rsid w:val="00665C05"/>
    <w:rsid w:val="00665D7F"/>
    <w:rsid w:val="00665E78"/>
    <w:rsid w:val="00665F3E"/>
    <w:rsid w:val="00666007"/>
    <w:rsid w:val="0066615F"/>
    <w:rsid w:val="00666407"/>
    <w:rsid w:val="0066645A"/>
    <w:rsid w:val="00666569"/>
    <w:rsid w:val="00666914"/>
    <w:rsid w:val="00666942"/>
    <w:rsid w:val="00666969"/>
    <w:rsid w:val="006669C3"/>
    <w:rsid w:val="00666B2B"/>
    <w:rsid w:val="0066703F"/>
    <w:rsid w:val="006673D9"/>
    <w:rsid w:val="006675B8"/>
    <w:rsid w:val="00667789"/>
    <w:rsid w:val="0066788D"/>
    <w:rsid w:val="00667957"/>
    <w:rsid w:val="00667A42"/>
    <w:rsid w:val="00667D4C"/>
    <w:rsid w:val="00667DE4"/>
    <w:rsid w:val="00667EE2"/>
    <w:rsid w:val="00667F21"/>
    <w:rsid w:val="00667F46"/>
    <w:rsid w:val="006705ED"/>
    <w:rsid w:val="006709A6"/>
    <w:rsid w:val="00670C66"/>
    <w:rsid w:val="00670DCA"/>
    <w:rsid w:val="00670F8A"/>
    <w:rsid w:val="006714D1"/>
    <w:rsid w:val="00671627"/>
    <w:rsid w:val="00671662"/>
    <w:rsid w:val="00671742"/>
    <w:rsid w:val="006718D3"/>
    <w:rsid w:val="00671A51"/>
    <w:rsid w:val="00671D73"/>
    <w:rsid w:val="00671F75"/>
    <w:rsid w:val="006720E2"/>
    <w:rsid w:val="00672152"/>
    <w:rsid w:val="006724DF"/>
    <w:rsid w:val="00672A1B"/>
    <w:rsid w:val="00672BCA"/>
    <w:rsid w:val="00672D34"/>
    <w:rsid w:val="00672FC0"/>
    <w:rsid w:val="0067303B"/>
    <w:rsid w:val="006730D3"/>
    <w:rsid w:val="00673683"/>
    <w:rsid w:val="00673EE5"/>
    <w:rsid w:val="00673FC3"/>
    <w:rsid w:val="00674195"/>
    <w:rsid w:val="006741BC"/>
    <w:rsid w:val="0067499A"/>
    <w:rsid w:val="00674FD6"/>
    <w:rsid w:val="006752F2"/>
    <w:rsid w:val="00675330"/>
    <w:rsid w:val="00675344"/>
    <w:rsid w:val="0067538D"/>
    <w:rsid w:val="0067548D"/>
    <w:rsid w:val="006754F3"/>
    <w:rsid w:val="006757B3"/>
    <w:rsid w:val="00675ABC"/>
    <w:rsid w:val="00675B1C"/>
    <w:rsid w:val="00675B3F"/>
    <w:rsid w:val="00675D93"/>
    <w:rsid w:val="0067602C"/>
    <w:rsid w:val="0067622D"/>
    <w:rsid w:val="00676351"/>
    <w:rsid w:val="006763E3"/>
    <w:rsid w:val="0067642E"/>
    <w:rsid w:val="0067644A"/>
    <w:rsid w:val="006765F2"/>
    <w:rsid w:val="006768A9"/>
    <w:rsid w:val="006768EC"/>
    <w:rsid w:val="006769C7"/>
    <w:rsid w:val="00677303"/>
    <w:rsid w:val="00677483"/>
    <w:rsid w:val="00677925"/>
    <w:rsid w:val="00677CB0"/>
    <w:rsid w:val="00677E92"/>
    <w:rsid w:val="00680067"/>
    <w:rsid w:val="006800A6"/>
    <w:rsid w:val="00680425"/>
    <w:rsid w:val="0068047F"/>
    <w:rsid w:val="00680557"/>
    <w:rsid w:val="006808FE"/>
    <w:rsid w:val="00681095"/>
    <w:rsid w:val="0068112F"/>
    <w:rsid w:val="00681227"/>
    <w:rsid w:val="0068122B"/>
    <w:rsid w:val="0068135F"/>
    <w:rsid w:val="006815C4"/>
    <w:rsid w:val="00681663"/>
    <w:rsid w:val="00681702"/>
    <w:rsid w:val="00681B4D"/>
    <w:rsid w:val="00681BAC"/>
    <w:rsid w:val="00681C70"/>
    <w:rsid w:val="00681F66"/>
    <w:rsid w:val="006823CA"/>
    <w:rsid w:val="006823CE"/>
    <w:rsid w:val="0068247D"/>
    <w:rsid w:val="006827E7"/>
    <w:rsid w:val="0068284B"/>
    <w:rsid w:val="00682878"/>
    <w:rsid w:val="00682A06"/>
    <w:rsid w:val="00682A32"/>
    <w:rsid w:val="00682B13"/>
    <w:rsid w:val="00682BC4"/>
    <w:rsid w:val="00682BF4"/>
    <w:rsid w:val="00682C40"/>
    <w:rsid w:val="00682F1E"/>
    <w:rsid w:val="0068304A"/>
    <w:rsid w:val="0068309B"/>
    <w:rsid w:val="0068336C"/>
    <w:rsid w:val="00683416"/>
    <w:rsid w:val="0068345D"/>
    <w:rsid w:val="0068386C"/>
    <w:rsid w:val="006838D7"/>
    <w:rsid w:val="00683E42"/>
    <w:rsid w:val="00683F6C"/>
    <w:rsid w:val="006842E6"/>
    <w:rsid w:val="00684368"/>
    <w:rsid w:val="00684433"/>
    <w:rsid w:val="006844B3"/>
    <w:rsid w:val="0068481F"/>
    <w:rsid w:val="006848E2"/>
    <w:rsid w:val="00684A0D"/>
    <w:rsid w:val="00684B50"/>
    <w:rsid w:val="00684C8F"/>
    <w:rsid w:val="00684E29"/>
    <w:rsid w:val="00685568"/>
    <w:rsid w:val="006855A0"/>
    <w:rsid w:val="006856F3"/>
    <w:rsid w:val="00685BF8"/>
    <w:rsid w:val="00685D11"/>
    <w:rsid w:val="00686040"/>
    <w:rsid w:val="006861ED"/>
    <w:rsid w:val="00686206"/>
    <w:rsid w:val="006865D7"/>
    <w:rsid w:val="006865F4"/>
    <w:rsid w:val="006869B8"/>
    <w:rsid w:val="00686A20"/>
    <w:rsid w:val="00686BD5"/>
    <w:rsid w:val="00686D71"/>
    <w:rsid w:val="00686EEE"/>
    <w:rsid w:val="006870E0"/>
    <w:rsid w:val="006871CE"/>
    <w:rsid w:val="00687B0A"/>
    <w:rsid w:val="00687CCE"/>
    <w:rsid w:val="00687E6E"/>
    <w:rsid w:val="00690295"/>
    <w:rsid w:val="006904F8"/>
    <w:rsid w:val="00690BE0"/>
    <w:rsid w:val="00690D34"/>
    <w:rsid w:val="00690D94"/>
    <w:rsid w:val="006910F6"/>
    <w:rsid w:val="0069141B"/>
    <w:rsid w:val="0069164C"/>
    <w:rsid w:val="006916B8"/>
    <w:rsid w:val="0069176C"/>
    <w:rsid w:val="00691964"/>
    <w:rsid w:val="00691B47"/>
    <w:rsid w:val="00692173"/>
    <w:rsid w:val="006923DC"/>
    <w:rsid w:val="006924CF"/>
    <w:rsid w:val="00692752"/>
    <w:rsid w:val="006927C7"/>
    <w:rsid w:val="006928AE"/>
    <w:rsid w:val="00692901"/>
    <w:rsid w:val="00692BFE"/>
    <w:rsid w:val="00692D1E"/>
    <w:rsid w:val="00692F0D"/>
    <w:rsid w:val="00692F8E"/>
    <w:rsid w:val="0069309C"/>
    <w:rsid w:val="006933FE"/>
    <w:rsid w:val="00693448"/>
    <w:rsid w:val="00693707"/>
    <w:rsid w:val="00693797"/>
    <w:rsid w:val="00693C5F"/>
    <w:rsid w:val="00693D06"/>
    <w:rsid w:val="00693E16"/>
    <w:rsid w:val="00693EA2"/>
    <w:rsid w:val="00693F0B"/>
    <w:rsid w:val="00694003"/>
    <w:rsid w:val="00694160"/>
    <w:rsid w:val="006946EB"/>
    <w:rsid w:val="006948C4"/>
    <w:rsid w:val="00694B09"/>
    <w:rsid w:val="00694BC6"/>
    <w:rsid w:val="00694E22"/>
    <w:rsid w:val="006951E4"/>
    <w:rsid w:val="0069531E"/>
    <w:rsid w:val="006955A1"/>
    <w:rsid w:val="00695669"/>
    <w:rsid w:val="00695775"/>
    <w:rsid w:val="0069582B"/>
    <w:rsid w:val="0069593D"/>
    <w:rsid w:val="00695A1F"/>
    <w:rsid w:val="00695AB8"/>
    <w:rsid w:val="00695D8F"/>
    <w:rsid w:val="006960E9"/>
    <w:rsid w:val="006961BB"/>
    <w:rsid w:val="0069620D"/>
    <w:rsid w:val="00696313"/>
    <w:rsid w:val="00696592"/>
    <w:rsid w:val="00696882"/>
    <w:rsid w:val="00696AE4"/>
    <w:rsid w:val="00696D46"/>
    <w:rsid w:val="00696E05"/>
    <w:rsid w:val="00696E3E"/>
    <w:rsid w:val="00696EFE"/>
    <w:rsid w:val="00696FAF"/>
    <w:rsid w:val="00697084"/>
    <w:rsid w:val="0069719C"/>
    <w:rsid w:val="0069733A"/>
    <w:rsid w:val="0069769E"/>
    <w:rsid w:val="006979AC"/>
    <w:rsid w:val="00697AD5"/>
    <w:rsid w:val="00697BBF"/>
    <w:rsid w:val="00697C96"/>
    <w:rsid w:val="00697E94"/>
    <w:rsid w:val="006A0102"/>
    <w:rsid w:val="006A0285"/>
    <w:rsid w:val="006A0411"/>
    <w:rsid w:val="006A053C"/>
    <w:rsid w:val="006A0860"/>
    <w:rsid w:val="006A0B98"/>
    <w:rsid w:val="006A0BF0"/>
    <w:rsid w:val="006A0EE9"/>
    <w:rsid w:val="006A100D"/>
    <w:rsid w:val="006A1262"/>
    <w:rsid w:val="006A13F6"/>
    <w:rsid w:val="006A151E"/>
    <w:rsid w:val="006A1689"/>
    <w:rsid w:val="006A176A"/>
    <w:rsid w:val="006A18C8"/>
    <w:rsid w:val="006A1A15"/>
    <w:rsid w:val="006A1C1C"/>
    <w:rsid w:val="006A1D0A"/>
    <w:rsid w:val="006A1E3E"/>
    <w:rsid w:val="006A1ED0"/>
    <w:rsid w:val="006A2631"/>
    <w:rsid w:val="006A2634"/>
    <w:rsid w:val="006A328C"/>
    <w:rsid w:val="006A32B6"/>
    <w:rsid w:val="006A3912"/>
    <w:rsid w:val="006A39B2"/>
    <w:rsid w:val="006A3CB2"/>
    <w:rsid w:val="006A3EDA"/>
    <w:rsid w:val="006A44E6"/>
    <w:rsid w:val="006A48A2"/>
    <w:rsid w:val="006A4B92"/>
    <w:rsid w:val="006A4DB2"/>
    <w:rsid w:val="006A4FA9"/>
    <w:rsid w:val="006A50D6"/>
    <w:rsid w:val="006A5238"/>
    <w:rsid w:val="006A5408"/>
    <w:rsid w:val="006A5459"/>
    <w:rsid w:val="006A54BC"/>
    <w:rsid w:val="006A56C1"/>
    <w:rsid w:val="006A5939"/>
    <w:rsid w:val="006A5A74"/>
    <w:rsid w:val="006A5FFA"/>
    <w:rsid w:val="006A620F"/>
    <w:rsid w:val="006A6239"/>
    <w:rsid w:val="006A62C3"/>
    <w:rsid w:val="006A62F6"/>
    <w:rsid w:val="006A6838"/>
    <w:rsid w:val="006A6998"/>
    <w:rsid w:val="006A6AD7"/>
    <w:rsid w:val="006A6AEF"/>
    <w:rsid w:val="006A6E8B"/>
    <w:rsid w:val="006A6FE4"/>
    <w:rsid w:val="006A71DB"/>
    <w:rsid w:val="006A73C4"/>
    <w:rsid w:val="006A749A"/>
    <w:rsid w:val="006A75BF"/>
    <w:rsid w:val="006A760E"/>
    <w:rsid w:val="006A7867"/>
    <w:rsid w:val="006A7BDE"/>
    <w:rsid w:val="006A7EDB"/>
    <w:rsid w:val="006A7FC4"/>
    <w:rsid w:val="006A7FC5"/>
    <w:rsid w:val="006A7FCC"/>
    <w:rsid w:val="006B012F"/>
    <w:rsid w:val="006B03C9"/>
    <w:rsid w:val="006B0690"/>
    <w:rsid w:val="006B0942"/>
    <w:rsid w:val="006B099C"/>
    <w:rsid w:val="006B09F1"/>
    <w:rsid w:val="006B0DF6"/>
    <w:rsid w:val="006B16B0"/>
    <w:rsid w:val="006B1F4E"/>
    <w:rsid w:val="006B228C"/>
    <w:rsid w:val="006B245C"/>
    <w:rsid w:val="006B24D8"/>
    <w:rsid w:val="006B2BD0"/>
    <w:rsid w:val="006B2C3D"/>
    <w:rsid w:val="006B2E43"/>
    <w:rsid w:val="006B2F9B"/>
    <w:rsid w:val="006B301B"/>
    <w:rsid w:val="006B3124"/>
    <w:rsid w:val="006B3225"/>
    <w:rsid w:val="006B33C6"/>
    <w:rsid w:val="006B3418"/>
    <w:rsid w:val="006B34AC"/>
    <w:rsid w:val="006B34E0"/>
    <w:rsid w:val="006B3916"/>
    <w:rsid w:val="006B3D1F"/>
    <w:rsid w:val="006B3E29"/>
    <w:rsid w:val="006B3E6A"/>
    <w:rsid w:val="006B4032"/>
    <w:rsid w:val="006B4283"/>
    <w:rsid w:val="006B453F"/>
    <w:rsid w:val="006B454E"/>
    <w:rsid w:val="006B45A7"/>
    <w:rsid w:val="006B461C"/>
    <w:rsid w:val="006B4744"/>
    <w:rsid w:val="006B4806"/>
    <w:rsid w:val="006B491D"/>
    <w:rsid w:val="006B4940"/>
    <w:rsid w:val="006B4983"/>
    <w:rsid w:val="006B4BB5"/>
    <w:rsid w:val="006B51F9"/>
    <w:rsid w:val="006B5200"/>
    <w:rsid w:val="006B5709"/>
    <w:rsid w:val="006B59D7"/>
    <w:rsid w:val="006B5C93"/>
    <w:rsid w:val="006B5D53"/>
    <w:rsid w:val="006B605F"/>
    <w:rsid w:val="006B607D"/>
    <w:rsid w:val="006B6285"/>
    <w:rsid w:val="006B62F0"/>
    <w:rsid w:val="006B62FC"/>
    <w:rsid w:val="006B6598"/>
    <w:rsid w:val="006B6903"/>
    <w:rsid w:val="006B7164"/>
    <w:rsid w:val="006B71CD"/>
    <w:rsid w:val="006B722B"/>
    <w:rsid w:val="006B7499"/>
    <w:rsid w:val="006B7599"/>
    <w:rsid w:val="006B7736"/>
    <w:rsid w:val="006B7B78"/>
    <w:rsid w:val="006B7CE2"/>
    <w:rsid w:val="006B7F8E"/>
    <w:rsid w:val="006C03DC"/>
    <w:rsid w:val="006C04C1"/>
    <w:rsid w:val="006C0709"/>
    <w:rsid w:val="006C0750"/>
    <w:rsid w:val="006C0786"/>
    <w:rsid w:val="006C0928"/>
    <w:rsid w:val="006C0937"/>
    <w:rsid w:val="006C09A9"/>
    <w:rsid w:val="006C0C0B"/>
    <w:rsid w:val="006C0FB4"/>
    <w:rsid w:val="006C1048"/>
    <w:rsid w:val="006C1073"/>
    <w:rsid w:val="006C10B8"/>
    <w:rsid w:val="006C14C1"/>
    <w:rsid w:val="006C1585"/>
    <w:rsid w:val="006C15AE"/>
    <w:rsid w:val="006C1735"/>
    <w:rsid w:val="006C1739"/>
    <w:rsid w:val="006C1792"/>
    <w:rsid w:val="006C191B"/>
    <w:rsid w:val="006C1A54"/>
    <w:rsid w:val="006C1B8B"/>
    <w:rsid w:val="006C1CB9"/>
    <w:rsid w:val="006C1CF0"/>
    <w:rsid w:val="006C1D03"/>
    <w:rsid w:val="006C1F05"/>
    <w:rsid w:val="006C1FE6"/>
    <w:rsid w:val="006C223B"/>
    <w:rsid w:val="006C2330"/>
    <w:rsid w:val="006C27AD"/>
    <w:rsid w:val="006C29E1"/>
    <w:rsid w:val="006C2B52"/>
    <w:rsid w:val="006C331C"/>
    <w:rsid w:val="006C3415"/>
    <w:rsid w:val="006C347A"/>
    <w:rsid w:val="006C3678"/>
    <w:rsid w:val="006C3B12"/>
    <w:rsid w:val="006C3DF4"/>
    <w:rsid w:val="006C41F5"/>
    <w:rsid w:val="006C440D"/>
    <w:rsid w:val="006C441A"/>
    <w:rsid w:val="006C4613"/>
    <w:rsid w:val="006C4873"/>
    <w:rsid w:val="006C48DA"/>
    <w:rsid w:val="006C4957"/>
    <w:rsid w:val="006C4D7B"/>
    <w:rsid w:val="006C5159"/>
    <w:rsid w:val="006C51D4"/>
    <w:rsid w:val="006C5286"/>
    <w:rsid w:val="006C5463"/>
    <w:rsid w:val="006C5AD3"/>
    <w:rsid w:val="006C5BF5"/>
    <w:rsid w:val="006C5D4F"/>
    <w:rsid w:val="006C5F46"/>
    <w:rsid w:val="006C616A"/>
    <w:rsid w:val="006C62E8"/>
    <w:rsid w:val="006C648D"/>
    <w:rsid w:val="006C662B"/>
    <w:rsid w:val="006C68BA"/>
    <w:rsid w:val="006C69B9"/>
    <w:rsid w:val="006C6A2E"/>
    <w:rsid w:val="006C709F"/>
    <w:rsid w:val="006C7136"/>
    <w:rsid w:val="006C72BB"/>
    <w:rsid w:val="006C7605"/>
    <w:rsid w:val="006C791E"/>
    <w:rsid w:val="006D02C1"/>
    <w:rsid w:val="006D0B03"/>
    <w:rsid w:val="006D0B04"/>
    <w:rsid w:val="006D0C05"/>
    <w:rsid w:val="006D0CF5"/>
    <w:rsid w:val="006D0D06"/>
    <w:rsid w:val="006D11AD"/>
    <w:rsid w:val="006D11DC"/>
    <w:rsid w:val="006D12C2"/>
    <w:rsid w:val="006D145F"/>
    <w:rsid w:val="006D17B6"/>
    <w:rsid w:val="006D1B30"/>
    <w:rsid w:val="006D1FA4"/>
    <w:rsid w:val="006D1FF2"/>
    <w:rsid w:val="006D217F"/>
    <w:rsid w:val="006D22B2"/>
    <w:rsid w:val="006D256B"/>
    <w:rsid w:val="006D25FA"/>
    <w:rsid w:val="006D2BDC"/>
    <w:rsid w:val="006D2E3F"/>
    <w:rsid w:val="006D2FE4"/>
    <w:rsid w:val="006D315D"/>
    <w:rsid w:val="006D32C4"/>
    <w:rsid w:val="006D3837"/>
    <w:rsid w:val="006D391A"/>
    <w:rsid w:val="006D39A0"/>
    <w:rsid w:val="006D3B21"/>
    <w:rsid w:val="006D3BB3"/>
    <w:rsid w:val="006D3F80"/>
    <w:rsid w:val="006D4019"/>
    <w:rsid w:val="006D4217"/>
    <w:rsid w:val="006D4367"/>
    <w:rsid w:val="006D438E"/>
    <w:rsid w:val="006D4796"/>
    <w:rsid w:val="006D4ECE"/>
    <w:rsid w:val="006D4EDA"/>
    <w:rsid w:val="006D4F80"/>
    <w:rsid w:val="006D5101"/>
    <w:rsid w:val="006D5126"/>
    <w:rsid w:val="006D51DB"/>
    <w:rsid w:val="006D54F5"/>
    <w:rsid w:val="006D590F"/>
    <w:rsid w:val="006D5A4C"/>
    <w:rsid w:val="006D5A9C"/>
    <w:rsid w:val="006D5B4A"/>
    <w:rsid w:val="006D5E24"/>
    <w:rsid w:val="006D5E85"/>
    <w:rsid w:val="006D5F7A"/>
    <w:rsid w:val="006D625C"/>
    <w:rsid w:val="006D62AE"/>
    <w:rsid w:val="006D6951"/>
    <w:rsid w:val="006D6A63"/>
    <w:rsid w:val="006D6B92"/>
    <w:rsid w:val="006D6C08"/>
    <w:rsid w:val="006D6D09"/>
    <w:rsid w:val="006D6D4E"/>
    <w:rsid w:val="006D6DD0"/>
    <w:rsid w:val="006D6DDF"/>
    <w:rsid w:val="006D6E4E"/>
    <w:rsid w:val="006D6F87"/>
    <w:rsid w:val="006D7178"/>
    <w:rsid w:val="006D733A"/>
    <w:rsid w:val="006D7A3F"/>
    <w:rsid w:val="006D7CE3"/>
    <w:rsid w:val="006D7E8B"/>
    <w:rsid w:val="006D7ECE"/>
    <w:rsid w:val="006E03E9"/>
    <w:rsid w:val="006E0660"/>
    <w:rsid w:val="006E091F"/>
    <w:rsid w:val="006E09A8"/>
    <w:rsid w:val="006E0E1F"/>
    <w:rsid w:val="006E0E81"/>
    <w:rsid w:val="006E0F24"/>
    <w:rsid w:val="006E0FB6"/>
    <w:rsid w:val="006E101E"/>
    <w:rsid w:val="006E1255"/>
    <w:rsid w:val="006E169A"/>
    <w:rsid w:val="006E16B5"/>
    <w:rsid w:val="006E1B81"/>
    <w:rsid w:val="006E1C47"/>
    <w:rsid w:val="006E1D0F"/>
    <w:rsid w:val="006E203C"/>
    <w:rsid w:val="006E220E"/>
    <w:rsid w:val="006E23BE"/>
    <w:rsid w:val="006E27A8"/>
    <w:rsid w:val="006E2869"/>
    <w:rsid w:val="006E2929"/>
    <w:rsid w:val="006E2AFB"/>
    <w:rsid w:val="006E2BA1"/>
    <w:rsid w:val="006E2C31"/>
    <w:rsid w:val="006E2C56"/>
    <w:rsid w:val="006E2C5F"/>
    <w:rsid w:val="006E2CB1"/>
    <w:rsid w:val="006E301A"/>
    <w:rsid w:val="006E32E2"/>
    <w:rsid w:val="006E34A1"/>
    <w:rsid w:val="006E3734"/>
    <w:rsid w:val="006E378B"/>
    <w:rsid w:val="006E39B9"/>
    <w:rsid w:val="006E3D9E"/>
    <w:rsid w:val="006E3F94"/>
    <w:rsid w:val="006E4370"/>
    <w:rsid w:val="006E4427"/>
    <w:rsid w:val="006E4D47"/>
    <w:rsid w:val="006E4DBF"/>
    <w:rsid w:val="006E4E41"/>
    <w:rsid w:val="006E4F97"/>
    <w:rsid w:val="006E4FC3"/>
    <w:rsid w:val="006E4FEF"/>
    <w:rsid w:val="006E52BD"/>
    <w:rsid w:val="006E54D0"/>
    <w:rsid w:val="006E59D0"/>
    <w:rsid w:val="006E5D7D"/>
    <w:rsid w:val="006E6022"/>
    <w:rsid w:val="006E60EC"/>
    <w:rsid w:val="006E61C3"/>
    <w:rsid w:val="006E62D1"/>
    <w:rsid w:val="006E642F"/>
    <w:rsid w:val="006E64D1"/>
    <w:rsid w:val="006E6770"/>
    <w:rsid w:val="006E682C"/>
    <w:rsid w:val="006E6835"/>
    <w:rsid w:val="006E6AEE"/>
    <w:rsid w:val="006E6BF4"/>
    <w:rsid w:val="006E6C03"/>
    <w:rsid w:val="006E6DFD"/>
    <w:rsid w:val="006E7048"/>
    <w:rsid w:val="006E7333"/>
    <w:rsid w:val="006E75A0"/>
    <w:rsid w:val="006E761D"/>
    <w:rsid w:val="006E761F"/>
    <w:rsid w:val="006E784A"/>
    <w:rsid w:val="006E7CB5"/>
    <w:rsid w:val="006E7F4E"/>
    <w:rsid w:val="006F01B8"/>
    <w:rsid w:val="006F0259"/>
    <w:rsid w:val="006F0467"/>
    <w:rsid w:val="006F06D0"/>
    <w:rsid w:val="006F0EEF"/>
    <w:rsid w:val="006F1140"/>
    <w:rsid w:val="006F15F3"/>
    <w:rsid w:val="006F168C"/>
    <w:rsid w:val="006F169E"/>
    <w:rsid w:val="006F1761"/>
    <w:rsid w:val="006F1888"/>
    <w:rsid w:val="006F1892"/>
    <w:rsid w:val="006F18EA"/>
    <w:rsid w:val="006F1AB5"/>
    <w:rsid w:val="006F1FA5"/>
    <w:rsid w:val="006F2354"/>
    <w:rsid w:val="006F2368"/>
    <w:rsid w:val="006F270B"/>
    <w:rsid w:val="006F2756"/>
    <w:rsid w:val="006F2912"/>
    <w:rsid w:val="006F2B26"/>
    <w:rsid w:val="006F2D0F"/>
    <w:rsid w:val="006F2E7F"/>
    <w:rsid w:val="006F3212"/>
    <w:rsid w:val="006F338D"/>
    <w:rsid w:val="006F39C6"/>
    <w:rsid w:val="006F3A46"/>
    <w:rsid w:val="006F3BC4"/>
    <w:rsid w:val="006F3E22"/>
    <w:rsid w:val="006F47AD"/>
    <w:rsid w:val="006F4803"/>
    <w:rsid w:val="006F49EF"/>
    <w:rsid w:val="006F4AB7"/>
    <w:rsid w:val="006F4C33"/>
    <w:rsid w:val="006F55B4"/>
    <w:rsid w:val="006F5777"/>
    <w:rsid w:val="006F58E2"/>
    <w:rsid w:val="006F5DC9"/>
    <w:rsid w:val="006F60E5"/>
    <w:rsid w:val="006F6211"/>
    <w:rsid w:val="006F6D80"/>
    <w:rsid w:val="006F6D8C"/>
    <w:rsid w:val="006F6DCF"/>
    <w:rsid w:val="006F6F29"/>
    <w:rsid w:val="006F7047"/>
    <w:rsid w:val="006F7051"/>
    <w:rsid w:val="006F71FA"/>
    <w:rsid w:val="006F7309"/>
    <w:rsid w:val="006F742E"/>
    <w:rsid w:val="006F7720"/>
    <w:rsid w:val="006F7741"/>
    <w:rsid w:val="006F795D"/>
    <w:rsid w:val="006F7996"/>
    <w:rsid w:val="006F7AA6"/>
    <w:rsid w:val="006F7B98"/>
    <w:rsid w:val="006F7BC6"/>
    <w:rsid w:val="006F7E35"/>
    <w:rsid w:val="006F7F73"/>
    <w:rsid w:val="006F7FD4"/>
    <w:rsid w:val="00700069"/>
    <w:rsid w:val="00700163"/>
    <w:rsid w:val="00700208"/>
    <w:rsid w:val="00700341"/>
    <w:rsid w:val="00700597"/>
    <w:rsid w:val="007006F3"/>
    <w:rsid w:val="007009C0"/>
    <w:rsid w:val="007009F1"/>
    <w:rsid w:val="00700C2A"/>
    <w:rsid w:val="007010DB"/>
    <w:rsid w:val="00701107"/>
    <w:rsid w:val="00701296"/>
    <w:rsid w:val="007013D4"/>
    <w:rsid w:val="0070158D"/>
    <w:rsid w:val="00701692"/>
    <w:rsid w:val="00701936"/>
    <w:rsid w:val="00701A49"/>
    <w:rsid w:val="00701C61"/>
    <w:rsid w:val="007021D0"/>
    <w:rsid w:val="00702442"/>
    <w:rsid w:val="007026B4"/>
    <w:rsid w:val="0070284E"/>
    <w:rsid w:val="00702853"/>
    <w:rsid w:val="00702B25"/>
    <w:rsid w:val="00702BA8"/>
    <w:rsid w:val="00702E8A"/>
    <w:rsid w:val="007033A7"/>
    <w:rsid w:val="007035B3"/>
    <w:rsid w:val="00703671"/>
    <w:rsid w:val="00703697"/>
    <w:rsid w:val="00703A5D"/>
    <w:rsid w:val="00703D5C"/>
    <w:rsid w:val="00703EB5"/>
    <w:rsid w:val="00704389"/>
    <w:rsid w:val="00704477"/>
    <w:rsid w:val="00704561"/>
    <w:rsid w:val="00704593"/>
    <w:rsid w:val="00704625"/>
    <w:rsid w:val="00704845"/>
    <w:rsid w:val="00704883"/>
    <w:rsid w:val="00704B37"/>
    <w:rsid w:val="00704BF1"/>
    <w:rsid w:val="00704C71"/>
    <w:rsid w:val="00704FE9"/>
    <w:rsid w:val="007050AA"/>
    <w:rsid w:val="007050D4"/>
    <w:rsid w:val="0070519C"/>
    <w:rsid w:val="007051F4"/>
    <w:rsid w:val="0070544D"/>
    <w:rsid w:val="007054D1"/>
    <w:rsid w:val="0070568F"/>
    <w:rsid w:val="0070580F"/>
    <w:rsid w:val="007058BD"/>
    <w:rsid w:val="007058D1"/>
    <w:rsid w:val="00705AE0"/>
    <w:rsid w:val="00705B2B"/>
    <w:rsid w:val="00705E1E"/>
    <w:rsid w:val="00705E87"/>
    <w:rsid w:val="00705F5B"/>
    <w:rsid w:val="007061E4"/>
    <w:rsid w:val="00706359"/>
    <w:rsid w:val="00706873"/>
    <w:rsid w:val="00706BEE"/>
    <w:rsid w:val="00706FB4"/>
    <w:rsid w:val="00707818"/>
    <w:rsid w:val="00707A2B"/>
    <w:rsid w:val="00707C27"/>
    <w:rsid w:val="00707CB0"/>
    <w:rsid w:val="00707E7A"/>
    <w:rsid w:val="007102A7"/>
    <w:rsid w:val="007102AD"/>
    <w:rsid w:val="00710D14"/>
    <w:rsid w:val="0071129B"/>
    <w:rsid w:val="007117C2"/>
    <w:rsid w:val="00711A47"/>
    <w:rsid w:val="00711E6D"/>
    <w:rsid w:val="00711ED8"/>
    <w:rsid w:val="00712003"/>
    <w:rsid w:val="00712338"/>
    <w:rsid w:val="007128EF"/>
    <w:rsid w:val="0071296A"/>
    <w:rsid w:val="00712A7B"/>
    <w:rsid w:val="00712AA4"/>
    <w:rsid w:val="00712AFA"/>
    <w:rsid w:val="00712DFC"/>
    <w:rsid w:val="00712E33"/>
    <w:rsid w:val="00713368"/>
    <w:rsid w:val="007134DA"/>
    <w:rsid w:val="007136F6"/>
    <w:rsid w:val="007137A0"/>
    <w:rsid w:val="00713B07"/>
    <w:rsid w:val="00713C95"/>
    <w:rsid w:val="00713DBA"/>
    <w:rsid w:val="00713FD8"/>
    <w:rsid w:val="00714042"/>
    <w:rsid w:val="007147E6"/>
    <w:rsid w:val="007148FE"/>
    <w:rsid w:val="00714F3D"/>
    <w:rsid w:val="00715234"/>
    <w:rsid w:val="00715265"/>
    <w:rsid w:val="00715338"/>
    <w:rsid w:val="007156EE"/>
    <w:rsid w:val="0071638D"/>
    <w:rsid w:val="00716450"/>
    <w:rsid w:val="007167CB"/>
    <w:rsid w:val="00716A7A"/>
    <w:rsid w:val="00716B25"/>
    <w:rsid w:val="00716D94"/>
    <w:rsid w:val="00716E47"/>
    <w:rsid w:val="00716FC5"/>
    <w:rsid w:val="007172C2"/>
    <w:rsid w:val="00717523"/>
    <w:rsid w:val="0071752C"/>
    <w:rsid w:val="007177B9"/>
    <w:rsid w:val="00717B2D"/>
    <w:rsid w:val="00717D4E"/>
    <w:rsid w:val="00717ED1"/>
    <w:rsid w:val="00717F31"/>
    <w:rsid w:val="007203D1"/>
    <w:rsid w:val="00720869"/>
    <w:rsid w:val="00720A9F"/>
    <w:rsid w:val="00720AE2"/>
    <w:rsid w:val="00720E02"/>
    <w:rsid w:val="00720E04"/>
    <w:rsid w:val="0072158A"/>
    <w:rsid w:val="007217B8"/>
    <w:rsid w:val="00721900"/>
    <w:rsid w:val="00722274"/>
    <w:rsid w:val="00722788"/>
    <w:rsid w:val="00722B86"/>
    <w:rsid w:val="00722E44"/>
    <w:rsid w:val="00722E73"/>
    <w:rsid w:val="00722F17"/>
    <w:rsid w:val="00723094"/>
    <w:rsid w:val="0072325D"/>
    <w:rsid w:val="00723637"/>
    <w:rsid w:val="00723752"/>
    <w:rsid w:val="0072375E"/>
    <w:rsid w:val="007237C2"/>
    <w:rsid w:val="0072382A"/>
    <w:rsid w:val="00723949"/>
    <w:rsid w:val="00723D03"/>
    <w:rsid w:val="00723E50"/>
    <w:rsid w:val="00724474"/>
    <w:rsid w:val="007244F1"/>
    <w:rsid w:val="00724652"/>
    <w:rsid w:val="00724747"/>
    <w:rsid w:val="007248F0"/>
    <w:rsid w:val="00724A3E"/>
    <w:rsid w:val="00724B14"/>
    <w:rsid w:val="00724D5F"/>
    <w:rsid w:val="00724E2D"/>
    <w:rsid w:val="007250F0"/>
    <w:rsid w:val="00725201"/>
    <w:rsid w:val="007253C7"/>
    <w:rsid w:val="00725671"/>
    <w:rsid w:val="007257FE"/>
    <w:rsid w:val="007258CA"/>
    <w:rsid w:val="00725CCF"/>
    <w:rsid w:val="00725E75"/>
    <w:rsid w:val="007260B3"/>
    <w:rsid w:val="007261D7"/>
    <w:rsid w:val="00726472"/>
    <w:rsid w:val="007266B1"/>
    <w:rsid w:val="00726780"/>
    <w:rsid w:val="00726D55"/>
    <w:rsid w:val="00726DC8"/>
    <w:rsid w:val="00726EB2"/>
    <w:rsid w:val="00727145"/>
    <w:rsid w:val="007272D5"/>
    <w:rsid w:val="007273DD"/>
    <w:rsid w:val="007274DD"/>
    <w:rsid w:val="007275AC"/>
    <w:rsid w:val="0072762F"/>
    <w:rsid w:val="0072774F"/>
    <w:rsid w:val="00727A3B"/>
    <w:rsid w:val="00727A67"/>
    <w:rsid w:val="00727B71"/>
    <w:rsid w:val="00727E6D"/>
    <w:rsid w:val="00727E92"/>
    <w:rsid w:val="00727F1E"/>
    <w:rsid w:val="0073001E"/>
    <w:rsid w:val="00730142"/>
    <w:rsid w:val="0073018A"/>
    <w:rsid w:val="007304D2"/>
    <w:rsid w:val="00730677"/>
    <w:rsid w:val="007306DE"/>
    <w:rsid w:val="0073093D"/>
    <w:rsid w:val="00730B78"/>
    <w:rsid w:val="00730BD2"/>
    <w:rsid w:val="00730C69"/>
    <w:rsid w:val="00730D08"/>
    <w:rsid w:val="00730E2F"/>
    <w:rsid w:val="00730E43"/>
    <w:rsid w:val="00730E83"/>
    <w:rsid w:val="007312FE"/>
    <w:rsid w:val="00731658"/>
    <w:rsid w:val="00731A05"/>
    <w:rsid w:val="00731AE4"/>
    <w:rsid w:val="00731DDE"/>
    <w:rsid w:val="00732191"/>
    <w:rsid w:val="0073225B"/>
    <w:rsid w:val="007322C4"/>
    <w:rsid w:val="007323EC"/>
    <w:rsid w:val="0073254C"/>
    <w:rsid w:val="0073258E"/>
    <w:rsid w:val="00732959"/>
    <w:rsid w:val="00732A5C"/>
    <w:rsid w:val="00732AC7"/>
    <w:rsid w:val="00732CCD"/>
    <w:rsid w:val="00733174"/>
    <w:rsid w:val="007331EA"/>
    <w:rsid w:val="00733305"/>
    <w:rsid w:val="007334D0"/>
    <w:rsid w:val="00733631"/>
    <w:rsid w:val="0073365C"/>
    <w:rsid w:val="00733761"/>
    <w:rsid w:val="00733768"/>
    <w:rsid w:val="00733A4D"/>
    <w:rsid w:val="00733E73"/>
    <w:rsid w:val="00734149"/>
    <w:rsid w:val="0073449E"/>
    <w:rsid w:val="00734549"/>
    <w:rsid w:val="0073470A"/>
    <w:rsid w:val="00734722"/>
    <w:rsid w:val="00734909"/>
    <w:rsid w:val="00734931"/>
    <w:rsid w:val="00734B23"/>
    <w:rsid w:val="00734EAF"/>
    <w:rsid w:val="00735044"/>
    <w:rsid w:val="00735132"/>
    <w:rsid w:val="007351B8"/>
    <w:rsid w:val="0073565F"/>
    <w:rsid w:val="007358D3"/>
    <w:rsid w:val="00735D9A"/>
    <w:rsid w:val="00735E86"/>
    <w:rsid w:val="007362C1"/>
    <w:rsid w:val="00736580"/>
    <w:rsid w:val="00736ACC"/>
    <w:rsid w:val="00736BC1"/>
    <w:rsid w:val="00736D97"/>
    <w:rsid w:val="00736E1F"/>
    <w:rsid w:val="00736F82"/>
    <w:rsid w:val="0073704B"/>
    <w:rsid w:val="007370B0"/>
    <w:rsid w:val="00737241"/>
    <w:rsid w:val="007372D7"/>
    <w:rsid w:val="00737473"/>
    <w:rsid w:val="00737669"/>
    <w:rsid w:val="0073793C"/>
    <w:rsid w:val="0073794B"/>
    <w:rsid w:val="00737A8D"/>
    <w:rsid w:val="00737CAC"/>
    <w:rsid w:val="007405F6"/>
    <w:rsid w:val="007408C4"/>
    <w:rsid w:val="00740989"/>
    <w:rsid w:val="00740A37"/>
    <w:rsid w:val="00740A48"/>
    <w:rsid w:val="00740A63"/>
    <w:rsid w:val="00740CD4"/>
    <w:rsid w:val="00740E98"/>
    <w:rsid w:val="00740EA0"/>
    <w:rsid w:val="00740FE9"/>
    <w:rsid w:val="00741396"/>
    <w:rsid w:val="00741539"/>
    <w:rsid w:val="0074159E"/>
    <w:rsid w:val="0074173B"/>
    <w:rsid w:val="00741826"/>
    <w:rsid w:val="007419DD"/>
    <w:rsid w:val="00741C3B"/>
    <w:rsid w:val="00742037"/>
    <w:rsid w:val="00742210"/>
    <w:rsid w:val="007422C0"/>
    <w:rsid w:val="00742530"/>
    <w:rsid w:val="007427DA"/>
    <w:rsid w:val="007427EC"/>
    <w:rsid w:val="00742869"/>
    <w:rsid w:val="00742A31"/>
    <w:rsid w:val="00742DB3"/>
    <w:rsid w:val="00742DFC"/>
    <w:rsid w:val="00742E07"/>
    <w:rsid w:val="00742EF3"/>
    <w:rsid w:val="00742F31"/>
    <w:rsid w:val="00743032"/>
    <w:rsid w:val="0074313F"/>
    <w:rsid w:val="00743232"/>
    <w:rsid w:val="007432E2"/>
    <w:rsid w:val="00743491"/>
    <w:rsid w:val="007434A8"/>
    <w:rsid w:val="00743509"/>
    <w:rsid w:val="0074393F"/>
    <w:rsid w:val="007439EB"/>
    <w:rsid w:val="00743AEA"/>
    <w:rsid w:val="00743AF5"/>
    <w:rsid w:val="00743E4C"/>
    <w:rsid w:val="0074415A"/>
    <w:rsid w:val="00744166"/>
    <w:rsid w:val="0074421F"/>
    <w:rsid w:val="0074438D"/>
    <w:rsid w:val="0074455A"/>
    <w:rsid w:val="00744BA3"/>
    <w:rsid w:val="00744C3B"/>
    <w:rsid w:val="00744EAA"/>
    <w:rsid w:val="00745137"/>
    <w:rsid w:val="007451BC"/>
    <w:rsid w:val="0074540F"/>
    <w:rsid w:val="00745582"/>
    <w:rsid w:val="007455CC"/>
    <w:rsid w:val="007456F5"/>
    <w:rsid w:val="007457F9"/>
    <w:rsid w:val="00745891"/>
    <w:rsid w:val="00745A6E"/>
    <w:rsid w:val="00745CED"/>
    <w:rsid w:val="00745D19"/>
    <w:rsid w:val="00746302"/>
    <w:rsid w:val="00746382"/>
    <w:rsid w:val="0074647C"/>
    <w:rsid w:val="00746732"/>
    <w:rsid w:val="0074687C"/>
    <w:rsid w:val="0074692E"/>
    <w:rsid w:val="007469B1"/>
    <w:rsid w:val="00746B75"/>
    <w:rsid w:val="00746BD2"/>
    <w:rsid w:val="00746CE7"/>
    <w:rsid w:val="00746D2C"/>
    <w:rsid w:val="00746D4A"/>
    <w:rsid w:val="00746E86"/>
    <w:rsid w:val="0074737A"/>
    <w:rsid w:val="007474E3"/>
    <w:rsid w:val="00747581"/>
    <w:rsid w:val="007476AD"/>
    <w:rsid w:val="0074770B"/>
    <w:rsid w:val="00747994"/>
    <w:rsid w:val="00747A61"/>
    <w:rsid w:val="0075016E"/>
    <w:rsid w:val="00750685"/>
    <w:rsid w:val="007506C6"/>
    <w:rsid w:val="0075090B"/>
    <w:rsid w:val="00750B3F"/>
    <w:rsid w:val="00750D31"/>
    <w:rsid w:val="00750D8A"/>
    <w:rsid w:val="00750DBB"/>
    <w:rsid w:val="00750E92"/>
    <w:rsid w:val="00750F3D"/>
    <w:rsid w:val="007513E9"/>
    <w:rsid w:val="007515DE"/>
    <w:rsid w:val="00751707"/>
    <w:rsid w:val="007517D2"/>
    <w:rsid w:val="007519C5"/>
    <w:rsid w:val="00751A81"/>
    <w:rsid w:val="00751ABA"/>
    <w:rsid w:val="00751EF3"/>
    <w:rsid w:val="00751F81"/>
    <w:rsid w:val="007524F0"/>
    <w:rsid w:val="00752CE9"/>
    <w:rsid w:val="00752DEE"/>
    <w:rsid w:val="00752EE7"/>
    <w:rsid w:val="00753443"/>
    <w:rsid w:val="00753591"/>
    <w:rsid w:val="007535C8"/>
    <w:rsid w:val="0075364D"/>
    <w:rsid w:val="0075373B"/>
    <w:rsid w:val="0075383D"/>
    <w:rsid w:val="00753A7A"/>
    <w:rsid w:val="00753E99"/>
    <w:rsid w:val="00753FA3"/>
    <w:rsid w:val="00754197"/>
    <w:rsid w:val="00754762"/>
    <w:rsid w:val="007548E2"/>
    <w:rsid w:val="00754AD2"/>
    <w:rsid w:val="00754D1A"/>
    <w:rsid w:val="00754F37"/>
    <w:rsid w:val="00754F94"/>
    <w:rsid w:val="00755032"/>
    <w:rsid w:val="00755075"/>
    <w:rsid w:val="00755134"/>
    <w:rsid w:val="00755501"/>
    <w:rsid w:val="00755602"/>
    <w:rsid w:val="00755651"/>
    <w:rsid w:val="007559CE"/>
    <w:rsid w:val="00755F8A"/>
    <w:rsid w:val="00756162"/>
    <w:rsid w:val="007561BB"/>
    <w:rsid w:val="00756675"/>
    <w:rsid w:val="007566CD"/>
    <w:rsid w:val="00756DFD"/>
    <w:rsid w:val="007570A8"/>
    <w:rsid w:val="00757115"/>
    <w:rsid w:val="0075711E"/>
    <w:rsid w:val="007574C5"/>
    <w:rsid w:val="00757A85"/>
    <w:rsid w:val="00757EEA"/>
    <w:rsid w:val="007600DC"/>
    <w:rsid w:val="00760291"/>
    <w:rsid w:val="0076058C"/>
    <w:rsid w:val="007606B0"/>
    <w:rsid w:val="00760B45"/>
    <w:rsid w:val="007611EC"/>
    <w:rsid w:val="007614E2"/>
    <w:rsid w:val="00761620"/>
    <w:rsid w:val="00761663"/>
    <w:rsid w:val="00761704"/>
    <w:rsid w:val="00761721"/>
    <w:rsid w:val="00761748"/>
    <w:rsid w:val="00761896"/>
    <w:rsid w:val="007618B2"/>
    <w:rsid w:val="00761B32"/>
    <w:rsid w:val="00761B3E"/>
    <w:rsid w:val="00761DBC"/>
    <w:rsid w:val="00762137"/>
    <w:rsid w:val="00762366"/>
    <w:rsid w:val="007624E1"/>
    <w:rsid w:val="0076261C"/>
    <w:rsid w:val="0076271D"/>
    <w:rsid w:val="0076277B"/>
    <w:rsid w:val="0076286D"/>
    <w:rsid w:val="00762AF3"/>
    <w:rsid w:val="00762AFB"/>
    <w:rsid w:val="00762B62"/>
    <w:rsid w:val="00762BF1"/>
    <w:rsid w:val="00762D2B"/>
    <w:rsid w:val="00762D6F"/>
    <w:rsid w:val="0076311B"/>
    <w:rsid w:val="00763201"/>
    <w:rsid w:val="0076339B"/>
    <w:rsid w:val="0076346C"/>
    <w:rsid w:val="0076351D"/>
    <w:rsid w:val="00763520"/>
    <w:rsid w:val="007635D7"/>
    <w:rsid w:val="007635DB"/>
    <w:rsid w:val="0076385E"/>
    <w:rsid w:val="00763920"/>
    <w:rsid w:val="00763BE0"/>
    <w:rsid w:val="00763DBF"/>
    <w:rsid w:val="00763F1C"/>
    <w:rsid w:val="0076409A"/>
    <w:rsid w:val="007641B2"/>
    <w:rsid w:val="00764261"/>
    <w:rsid w:val="007642F8"/>
    <w:rsid w:val="00764532"/>
    <w:rsid w:val="00764908"/>
    <w:rsid w:val="00764967"/>
    <w:rsid w:val="00764F17"/>
    <w:rsid w:val="007652BE"/>
    <w:rsid w:val="0076573F"/>
    <w:rsid w:val="00765817"/>
    <w:rsid w:val="00765A2D"/>
    <w:rsid w:val="00765BE8"/>
    <w:rsid w:val="007660BA"/>
    <w:rsid w:val="00766138"/>
    <w:rsid w:val="0076617F"/>
    <w:rsid w:val="0076620F"/>
    <w:rsid w:val="00766434"/>
    <w:rsid w:val="007664AB"/>
    <w:rsid w:val="0076677E"/>
    <w:rsid w:val="00766825"/>
    <w:rsid w:val="007669D0"/>
    <w:rsid w:val="007669F9"/>
    <w:rsid w:val="00766A0E"/>
    <w:rsid w:val="00766D75"/>
    <w:rsid w:val="00766D7B"/>
    <w:rsid w:val="00767421"/>
    <w:rsid w:val="0076747C"/>
    <w:rsid w:val="00767789"/>
    <w:rsid w:val="007678B1"/>
    <w:rsid w:val="00767BF3"/>
    <w:rsid w:val="00767F7A"/>
    <w:rsid w:val="00767FB5"/>
    <w:rsid w:val="007701F5"/>
    <w:rsid w:val="00770216"/>
    <w:rsid w:val="007703FE"/>
    <w:rsid w:val="007707D1"/>
    <w:rsid w:val="00770819"/>
    <w:rsid w:val="007708E8"/>
    <w:rsid w:val="0077098D"/>
    <w:rsid w:val="007709DC"/>
    <w:rsid w:val="00770CCF"/>
    <w:rsid w:val="00770F93"/>
    <w:rsid w:val="00771140"/>
    <w:rsid w:val="00771284"/>
    <w:rsid w:val="00771332"/>
    <w:rsid w:val="007715ED"/>
    <w:rsid w:val="0077160A"/>
    <w:rsid w:val="0077190B"/>
    <w:rsid w:val="00771A60"/>
    <w:rsid w:val="00771EAC"/>
    <w:rsid w:val="00771F66"/>
    <w:rsid w:val="00771FCD"/>
    <w:rsid w:val="0077206D"/>
    <w:rsid w:val="007720C0"/>
    <w:rsid w:val="007726CE"/>
    <w:rsid w:val="0077280D"/>
    <w:rsid w:val="0077289C"/>
    <w:rsid w:val="00772AE1"/>
    <w:rsid w:val="00772B5D"/>
    <w:rsid w:val="00772BC0"/>
    <w:rsid w:val="00772D56"/>
    <w:rsid w:val="00772D7D"/>
    <w:rsid w:val="00772EB8"/>
    <w:rsid w:val="00772EF8"/>
    <w:rsid w:val="007730B9"/>
    <w:rsid w:val="00773298"/>
    <w:rsid w:val="007732A2"/>
    <w:rsid w:val="00773412"/>
    <w:rsid w:val="0077358E"/>
    <w:rsid w:val="00773951"/>
    <w:rsid w:val="00773AE6"/>
    <w:rsid w:val="00773CCF"/>
    <w:rsid w:val="00773E89"/>
    <w:rsid w:val="007744FC"/>
    <w:rsid w:val="007746FF"/>
    <w:rsid w:val="00774B24"/>
    <w:rsid w:val="00774C3A"/>
    <w:rsid w:val="00774E35"/>
    <w:rsid w:val="007751FF"/>
    <w:rsid w:val="007753C5"/>
    <w:rsid w:val="0077549B"/>
    <w:rsid w:val="0077573D"/>
    <w:rsid w:val="007758EF"/>
    <w:rsid w:val="00775D46"/>
    <w:rsid w:val="00775D88"/>
    <w:rsid w:val="00776109"/>
    <w:rsid w:val="00776160"/>
    <w:rsid w:val="00776197"/>
    <w:rsid w:val="007763DF"/>
    <w:rsid w:val="007763FE"/>
    <w:rsid w:val="0077656F"/>
    <w:rsid w:val="00776707"/>
    <w:rsid w:val="00776868"/>
    <w:rsid w:val="00776872"/>
    <w:rsid w:val="00776E2B"/>
    <w:rsid w:val="00777143"/>
    <w:rsid w:val="00777351"/>
    <w:rsid w:val="0077745A"/>
    <w:rsid w:val="007776AA"/>
    <w:rsid w:val="0077785F"/>
    <w:rsid w:val="00777876"/>
    <w:rsid w:val="00777AD5"/>
    <w:rsid w:val="00777DCF"/>
    <w:rsid w:val="00777E75"/>
    <w:rsid w:val="0078006B"/>
    <w:rsid w:val="007800AE"/>
    <w:rsid w:val="00780187"/>
    <w:rsid w:val="007802D3"/>
    <w:rsid w:val="00780506"/>
    <w:rsid w:val="00780813"/>
    <w:rsid w:val="00780841"/>
    <w:rsid w:val="00780B11"/>
    <w:rsid w:val="00780BB5"/>
    <w:rsid w:val="00780D07"/>
    <w:rsid w:val="00780E5C"/>
    <w:rsid w:val="00780E64"/>
    <w:rsid w:val="00780F6A"/>
    <w:rsid w:val="007810AA"/>
    <w:rsid w:val="0078120D"/>
    <w:rsid w:val="00781496"/>
    <w:rsid w:val="00781593"/>
    <w:rsid w:val="007815CB"/>
    <w:rsid w:val="007822CD"/>
    <w:rsid w:val="00782459"/>
    <w:rsid w:val="0078245F"/>
    <w:rsid w:val="0078246D"/>
    <w:rsid w:val="00782668"/>
    <w:rsid w:val="00782697"/>
    <w:rsid w:val="00782A30"/>
    <w:rsid w:val="00782B44"/>
    <w:rsid w:val="00782BE8"/>
    <w:rsid w:val="00782C8F"/>
    <w:rsid w:val="00782CC7"/>
    <w:rsid w:val="00782E17"/>
    <w:rsid w:val="00782EAA"/>
    <w:rsid w:val="00782F83"/>
    <w:rsid w:val="007830FE"/>
    <w:rsid w:val="0078314B"/>
    <w:rsid w:val="0078337A"/>
    <w:rsid w:val="0078343D"/>
    <w:rsid w:val="0078344E"/>
    <w:rsid w:val="00783456"/>
    <w:rsid w:val="007837F5"/>
    <w:rsid w:val="00783C07"/>
    <w:rsid w:val="00783DDC"/>
    <w:rsid w:val="00783DFD"/>
    <w:rsid w:val="00783EEF"/>
    <w:rsid w:val="00784482"/>
    <w:rsid w:val="007848F7"/>
    <w:rsid w:val="00784A8D"/>
    <w:rsid w:val="00784AAE"/>
    <w:rsid w:val="00784E47"/>
    <w:rsid w:val="00784E49"/>
    <w:rsid w:val="00784F15"/>
    <w:rsid w:val="007852C1"/>
    <w:rsid w:val="00785AFE"/>
    <w:rsid w:val="007860B4"/>
    <w:rsid w:val="00786312"/>
    <w:rsid w:val="00786353"/>
    <w:rsid w:val="007864A6"/>
    <w:rsid w:val="00786605"/>
    <w:rsid w:val="00786A4C"/>
    <w:rsid w:val="00786AAA"/>
    <w:rsid w:val="00786C84"/>
    <w:rsid w:val="00786C85"/>
    <w:rsid w:val="00786D4E"/>
    <w:rsid w:val="00786EDD"/>
    <w:rsid w:val="00786FE3"/>
    <w:rsid w:val="00787017"/>
    <w:rsid w:val="00787438"/>
    <w:rsid w:val="007874A1"/>
    <w:rsid w:val="00787500"/>
    <w:rsid w:val="00787528"/>
    <w:rsid w:val="00787542"/>
    <w:rsid w:val="00787565"/>
    <w:rsid w:val="00787685"/>
    <w:rsid w:val="007876A4"/>
    <w:rsid w:val="0078786C"/>
    <w:rsid w:val="0078786E"/>
    <w:rsid w:val="00787B39"/>
    <w:rsid w:val="00787C66"/>
    <w:rsid w:val="00787F1C"/>
    <w:rsid w:val="00790078"/>
    <w:rsid w:val="007903CC"/>
    <w:rsid w:val="007906AD"/>
    <w:rsid w:val="007906F6"/>
    <w:rsid w:val="00790815"/>
    <w:rsid w:val="0079088E"/>
    <w:rsid w:val="007908C4"/>
    <w:rsid w:val="00790A62"/>
    <w:rsid w:val="00790C32"/>
    <w:rsid w:val="00791267"/>
    <w:rsid w:val="00791337"/>
    <w:rsid w:val="007913AC"/>
    <w:rsid w:val="00791681"/>
    <w:rsid w:val="00791756"/>
    <w:rsid w:val="007917DA"/>
    <w:rsid w:val="007919C4"/>
    <w:rsid w:val="00791B96"/>
    <w:rsid w:val="00791C73"/>
    <w:rsid w:val="00791DD8"/>
    <w:rsid w:val="00791E55"/>
    <w:rsid w:val="007922D1"/>
    <w:rsid w:val="00792318"/>
    <w:rsid w:val="007923DB"/>
    <w:rsid w:val="007929AC"/>
    <w:rsid w:val="00792B2F"/>
    <w:rsid w:val="00792B3D"/>
    <w:rsid w:val="00792CE9"/>
    <w:rsid w:val="00792E5B"/>
    <w:rsid w:val="00792F48"/>
    <w:rsid w:val="00793369"/>
    <w:rsid w:val="00793517"/>
    <w:rsid w:val="00793810"/>
    <w:rsid w:val="00793936"/>
    <w:rsid w:val="00793972"/>
    <w:rsid w:val="0079398F"/>
    <w:rsid w:val="00793BC6"/>
    <w:rsid w:val="00793C0E"/>
    <w:rsid w:val="00793E89"/>
    <w:rsid w:val="00794192"/>
    <w:rsid w:val="0079430D"/>
    <w:rsid w:val="0079432C"/>
    <w:rsid w:val="0079447A"/>
    <w:rsid w:val="00794A43"/>
    <w:rsid w:val="00794B58"/>
    <w:rsid w:val="00794E20"/>
    <w:rsid w:val="007951BD"/>
    <w:rsid w:val="007956D2"/>
    <w:rsid w:val="00795CE0"/>
    <w:rsid w:val="00795CFF"/>
    <w:rsid w:val="00795DA4"/>
    <w:rsid w:val="00795F62"/>
    <w:rsid w:val="007961FC"/>
    <w:rsid w:val="0079630A"/>
    <w:rsid w:val="00796480"/>
    <w:rsid w:val="00796C89"/>
    <w:rsid w:val="0079710E"/>
    <w:rsid w:val="007971D4"/>
    <w:rsid w:val="00797209"/>
    <w:rsid w:val="00797290"/>
    <w:rsid w:val="007975D1"/>
    <w:rsid w:val="00797705"/>
    <w:rsid w:val="00797AF5"/>
    <w:rsid w:val="00797B35"/>
    <w:rsid w:val="00797C03"/>
    <w:rsid w:val="00797DF2"/>
    <w:rsid w:val="00797FB0"/>
    <w:rsid w:val="007A0319"/>
    <w:rsid w:val="007A0DAB"/>
    <w:rsid w:val="007A0E1D"/>
    <w:rsid w:val="007A0E2E"/>
    <w:rsid w:val="007A1327"/>
    <w:rsid w:val="007A1628"/>
    <w:rsid w:val="007A18DE"/>
    <w:rsid w:val="007A1926"/>
    <w:rsid w:val="007A19BD"/>
    <w:rsid w:val="007A1AFB"/>
    <w:rsid w:val="007A1B19"/>
    <w:rsid w:val="007A228B"/>
    <w:rsid w:val="007A2399"/>
    <w:rsid w:val="007A2660"/>
    <w:rsid w:val="007A26FD"/>
    <w:rsid w:val="007A2999"/>
    <w:rsid w:val="007A29D5"/>
    <w:rsid w:val="007A2B66"/>
    <w:rsid w:val="007A2BEF"/>
    <w:rsid w:val="007A2C75"/>
    <w:rsid w:val="007A2D28"/>
    <w:rsid w:val="007A2EAB"/>
    <w:rsid w:val="007A2F23"/>
    <w:rsid w:val="007A3112"/>
    <w:rsid w:val="007A3518"/>
    <w:rsid w:val="007A369D"/>
    <w:rsid w:val="007A3748"/>
    <w:rsid w:val="007A3893"/>
    <w:rsid w:val="007A3941"/>
    <w:rsid w:val="007A39F0"/>
    <w:rsid w:val="007A405D"/>
    <w:rsid w:val="007A4945"/>
    <w:rsid w:val="007A5015"/>
    <w:rsid w:val="007A535A"/>
    <w:rsid w:val="007A5441"/>
    <w:rsid w:val="007A54D4"/>
    <w:rsid w:val="007A57E2"/>
    <w:rsid w:val="007A59AC"/>
    <w:rsid w:val="007A5C5F"/>
    <w:rsid w:val="007A5C8C"/>
    <w:rsid w:val="007A5D52"/>
    <w:rsid w:val="007A5EF7"/>
    <w:rsid w:val="007A601D"/>
    <w:rsid w:val="007A612A"/>
    <w:rsid w:val="007A6234"/>
    <w:rsid w:val="007A6454"/>
    <w:rsid w:val="007A648E"/>
    <w:rsid w:val="007A66E4"/>
    <w:rsid w:val="007A67C3"/>
    <w:rsid w:val="007A6857"/>
    <w:rsid w:val="007A69F2"/>
    <w:rsid w:val="007A6AB4"/>
    <w:rsid w:val="007A70E5"/>
    <w:rsid w:val="007A7370"/>
    <w:rsid w:val="007A737F"/>
    <w:rsid w:val="007A742B"/>
    <w:rsid w:val="007A7431"/>
    <w:rsid w:val="007A74F8"/>
    <w:rsid w:val="007A76A7"/>
    <w:rsid w:val="007A7948"/>
    <w:rsid w:val="007A79C4"/>
    <w:rsid w:val="007A79FD"/>
    <w:rsid w:val="007A7E6C"/>
    <w:rsid w:val="007A7F29"/>
    <w:rsid w:val="007B07D8"/>
    <w:rsid w:val="007B08A8"/>
    <w:rsid w:val="007B0967"/>
    <w:rsid w:val="007B0A71"/>
    <w:rsid w:val="007B0BE1"/>
    <w:rsid w:val="007B0C3B"/>
    <w:rsid w:val="007B0D38"/>
    <w:rsid w:val="007B11E3"/>
    <w:rsid w:val="007B138F"/>
    <w:rsid w:val="007B1564"/>
    <w:rsid w:val="007B1681"/>
    <w:rsid w:val="007B176D"/>
    <w:rsid w:val="007B1B05"/>
    <w:rsid w:val="007B1D60"/>
    <w:rsid w:val="007B214A"/>
    <w:rsid w:val="007B222A"/>
    <w:rsid w:val="007B224B"/>
    <w:rsid w:val="007B24C9"/>
    <w:rsid w:val="007B2514"/>
    <w:rsid w:val="007B2DB3"/>
    <w:rsid w:val="007B2EDE"/>
    <w:rsid w:val="007B2F88"/>
    <w:rsid w:val="007B30C5"/>
    <w:rsid w:val="007B3179"/>
    <w:rsid w:val="007B31B0"/>
    <w:rsid w:val="007B332E"/>
    <w:rsid w:val="007B3386"/>
    <w:rsid w:val="007B3551"/>
    <w:rsid w:val="007B3761"/>
    <w:rsid w:val="007B3A00"/>
    <w:rsid w:val="007B3A7A"/>
    <w:rsid w:val="007B3AB9"/>
    <w:rsid w:val="007B3D98"/>
    <w:rsid w:val="007B3DE2"/>
    <w:rsid w:val="007B4499"/>
    <w:rsid w:val="007B44BE"/>
    <w:rsid w:val="007B4663"/>
    <w:rsid w:val="007B48C3"/>
    <w:rsid w:val="007B4943"/>
    <w:rsid w:val="007B4C7A"/>
    <w:rsid w:val="007B4E9F"/>
    <w:rsid w:val="007B5248"/>
    <w:rsid w:val="007B526B"/>
    <w:rsid w:val="007B544D"/>
    <w:rsid w:val="007B572F"/>
    <w:rsid w:val="007B5753"/>
    <w:rsid w:val="007B5915"/>
    <w:rsid w:val="007B5B64"/>
    <w:rsid w:val="007B5CAF"/>
    <w:rsid w:val="007B5D31"/>
    <w:rsid w:val="007B5DAE"/>
    <w:rsid w:val="007B5E62"/>
    <w:rsid w:val="007B60BD"/>
    <w:rsid w:val="007B61C6"/>
    <w:rsid w:val="007B62C8"/>
    <w:rsid w:val="007B6463"/>
    <w:rsid w:val="007B64CB"/>
    <w:rsid w:val="007B64E9"/>
    <w:rsid w:val="007B64EF"/>
    <w:rsid w:val="007B6EBD"/>
    <w:rsid w:val="007B7016"/>
    <w:rsid w:val="007B7089"/>
    <w:rsid w:val="007B70EF"/>
    <w:rsid w:val="007B73D3"/>
    <w:rsid w:val="007B7462"/>
    <w:rsid w:val="007B751A"/>
    <w:rsid w:val="007B7A75"/>
    <w:rsid w:val="007B7BC3"/>
    <w:rsid w:val="007B7C0E"/>
    <w:rsid w:val="007C0006"/>
    <w:rsid w:val="007C0997"/>
    <w:rsid w:val="007C1271"/>
    <w:rsid w:val="007C12BB"/>
    <w:rsid w:val="007C1470"/>
    <w:rsid w:val="007C14AB"/>
    <w:rsid w:val="007C1646"/>
    <w:rsid w:val="007C17A3"/>
    <w:rsid w:val="007C1991"/>
    <w:rsid w:val="007C1C27"/>
    <w:rsid w:val="007C1D41"/>
    <w:rsid w:val="007C21DF"/>
    <w:rsid w:val="007C22B2"/>
    <w:rsid w:val="007C2887"/>
    <w:rsid w:val="007C2EE1"/>
    <w:rsid w:val="007C2FC0"/>
    <w:rsid w:val="007C2FE7"/>
    <w:rsid w:val="007C3057"/>
    <w:rsid w:val="007C314B"/>
    <w:rsid w:val="007C3A5B"/>
    <w:rsid w:val="007C3B2E"/>
    <w:rsid w:val="007C3C5A"/>
    <w:rsid w:val="007C3C87"/>
    <w:rsid w:val="007C438A"/>
    <w:rsid w:val="007C45F8"/>
    <w:rsid w:val="007C4754"/>
    <w:rsid w:val="007C49B1"/>
    <w:rsid w:val="007C4A70"/>
    <w:rsid w:val="007C4B95"/>
    <w:rsid w:val="007C4E4D"/>
    <w:rsid w:val="007C5412"/>
    <w:rsid w:val="007C55E4"/>
    <w:rsid w:val="007C56E8"/>
    <w:rsid w:val="007C56F3"/>
    <w:rsid w:val="007C572B"/>
    <w:rsid w:val="007C57D4"/>
    <w:rsid w:val="007C5AFB"/>
    <w:rsid w:val="007C5D00"/>
    <w:rsid w:val="007C5E3F"/>
    <w:rsid w:val="007C5F97"/>
    <w:rsid w:val="007C62FE"/>
    <w:rsid w:val="007C6A8D"/>
    <w:rsid w:val="007C6C18"/>
    <w:rsid w:val="007C6D6F"/>
    <w:rsid w:val="007C6E95"/>
    <w:rsid w:val="007C6F76"/>
    <w:rsid w:val="007C727F"/>
    <w:rsid w:val="007C7472"/>
    <w:rsid w:val="007C7565"/>
    <w:rsid w:val="007C77E3"/>
    <w:rsid w:val="007C7D1E"/>
    <w:rsid w:val="007C7F19"/>
    <w:rsid w:val="007C7F61"/>
    <w:rsid w:val="007D0046"/>
    <w:rsid w:val="007D01DF"/>
    <w:rsid w:val="007D0265"/>
    <w:rsid w:val="007D02AD"/>
    <w:rsid w:val="007D05CC"/>
    <w:rsid w:val="007D07D1"/>
    <w:rsid w:val="007D081F"/>
    <w:rsid w:val="007D0CFA"/>
    <w:rsid w:val="007D0D7D"/>
    <w:rsid w:val="007D0D96"/>
    <w:rsid w:val="007D1048"/>
    <w:rsid w:val="007D10F0"/>
    <w:rsid w:val="007D12A9"/>
    <w:rsid w:val="007D1E23"/>
    <w:rsid w:val="007D1E78"/>
    <w:rsid w:val="007D22AF"/>
    <w:rsid w:val="007D2612"/>
    <w:rsid w:val="007D263C"/>
    <w:rsid w:val="007D2D09"/>
    <w:rsid w:val="007D2D7E"/>
    <w:rsid w:val="007D2ED0"/>
    <w:rsid w:val="007D2F23"/>
    <w:rsid w:val="007D325A"/>
    <w:rsid w:val="007D33F1"/>
    <w:rsid w:val="007D3634"/>
    <w:rsid w:val="007D367C"/>
    <w:rsid w:val="007D3682"/>
    <w:rsid w:val="007D37FE"/>
    <w:rsid w:val="007D39E4"/>
    <w:rsid w:val="007D3A77"/>
    <w:rsid w:val="007D4300"/>
    <w:rsid w:val="007D4420"/>
    <w:rsid w:val="007D454A"/>
    <w:rsid w:val="007D456F"/>
    <w:rsid w:val="007D492E"/>
    <w:rsid w:val="007D495B"/>
    <w:rsid w:val="007D4992"/>
    <w:rsid w:val="007D4D71"/>
    <w:rsid w:val="007D50F6"/>
    <w:rsid w:val="007D5162"/>
    <w:rsid w:val="007D552F"/>
    <w:rsid w:val="007D554E"/>
    <w:rsid w:val="007D55ED"/>
    <w:rsid w:val="007D5681"/>
    <w:rsid w:val="007D56BB"/>
    <w:rsid w:val="007D56E4"/>
    <w:rsid w:val="007D5878"/>
    <w:rsid w:val="007D5995"/>
    <w:rsid w:val="007D5E0E"/>
    <w:rsid w:val="007D5E66"/>
    <w:rsid w:val="007D5FED"/>
    <w:rsid w:val="007D61D3"/>
    <w:rsid w:val="007D636C"/>
    <w:rsid w:val="007D6428"/>
    <w:rsid w:val="007D6581"/>
    <w:rsid w:val="007D6E44"/>
    <w:rsid w:val="007D6F6C"/>
    <w:rsid w:val="007D73BA"/>
    <w:rsid w:val="007D73F1"/>
    <w:rsid w:val="007D7C6E"/>
    <w:rsid w:val="007D7DC1"/>
    <w:rsid w:val="007D7E2C"/>
    <w:rsid w:val="007D7E57"/>
    <w:rsid w:val="007D7E70"/>
    <w:rsid w:val="007E01A5"/>
    <w:rsid w:val="007E03DD"/>
    <w:rsid w:val="007E06B6"/>
    <w:rsid w:val="007E076F"/>
    <w:rsid w:val="007E0AEF"/>
    <w:rsid w:val="007E0B94"/>
    <w:rsid w:val="007E0C71"/>
    <w:rsid w:val="007E0CA0"/>
    <w:rsid w:val="007E0D1E"/>
    <w:rsid w:val="007E12BB"/>
    <w:rsid w:val="007E12FA"/>
    <w:rsid w:val="007E1799"/>
    <w:rsid w:val="007E187C"/>
    <w:rsid w:val="007E18B5"/>
    <w:rsid w:val="007E1E04"/>
    <w:rsid w:val="007E1E05"/>
    <w:rsid w:val="007E1E58"/>
    <w:rsid w:val="007E20EA"/>
    <w:rsid w:val="007E211C"/>
    <w:rsid w:val="007E2312"/>
    <w:rsid w:val="007E257A"/>
    <w:rsid w:val="007E28C0"/>
    <w:rsid w:val="007E2949"/>
    <w:rsid w:val="007E29A6"/>
    <w:rsid w:val="007E2A95"/>
    <w:rsid w:val="007E2EB7"/>
    <w:rsid w:val="007E3005"/>
    <w:rsid w:val="007E34B2"/>
    <w:rsid w:val="007E3A71"/>
    <w:rsid w:val="007E3AF8"/>
    <w:rsid w:val="007E4351"/>
    <w:rsid w:val="007E44D4"/>
    <w:rsid w:val="007E4667"/>
    <w:rsid w:val="007E4BBE"/>
    <w:rsid w:val="007E4BD0"/>
    <w:rsid w:val="007E4C57"/>
    <w:rsid w:val="007E4D82"/>
    <w:rsid w:val="007E5498"/>
    <w:rsid w:val="007E556A"/>
    <w:rsid w:val="007E594B"/>
    <w:rsid w:val="007E5A6A"/>
    <w:rsid w:val="007E5AC5"/>
    <w:rsid w:val="007E5BEE"/>
    <w:rsid w:val="007E5C91"/>
    <w:rsid w:val="007E5CDF"/>
    <w:rsid w:val="007E5EA1"/>
    <w:rsid w:val="007E5F31"/>
    <w:rsid w:val="007E5F4F"/>
    <w:rsid w:val="007E6303"/>
    <w:rsid w:val="007E654E"/>
    <w:rsid w:val="007E6C18"/>
    <w:rsid w:val="007E6C47"/>
    <w:rsid w:val="007E6CBE"/>
    <w:rsid w:val="007E6D1A"/>
    <w:rsid w:val="007E6E37"/>
    <w:rsid w:val="007E6EA1"/>
    <w:rsid w:val="007E6F24"/>
    <w:rsid w:val="007E6FA1"/>
    <w:rsid w:val="007E6FCD"/>
    <w:rsid w:val="007E7005"/>
    <w:rsid w:val="007E7589"/>
    <w:rsid w:val="007E771A"/>
    <w:rsid w:val="007E79FE"/>
    <w:rsid w:val="007E7B53"/>
    <w:rsid w:val="007E7C12"/>
    <w:rsid w:val="007E7CEF"/>
    <w:rsid w:val="007E7D5F"/>
    <w:rsid w:val="007F01E7"/>
    <w:rsid w:val="007F02CD"/>
    <w:rsid w:val="007F05A6"/>
    <w:rsid w:val="007F0C43"/>
    <w:rsid w:val="007F0CEB"/>
    <w:rsid w:val="007F0F3F"/>
    <w:rsid w:val="007F1152"/>
    <w:rsid w:val="007F11CD"/>
    <w:rsid w:val="007F128F"/>
    <w:rsid w:val="007F1553"/>
    <w:rsid w:val="007F17FB"/>
    <w:rsid w:val="007F1846"/>
    <w:rsid w:val="007F19AC"/>
    <w:rsid w:val="007F1C66"/>
    <w:rsid w:val="007F1FA6"/>
    <w:rsid w:val="007F2200"/>
    <w:rsid w:val="007F22F9"/>
    <w:rsid w:val="007F26D2"/>
    <w:rsid w:val="007F2720"/>
    <w:rsid w:val="007F2B0B"/>
    <w:rsid w:val="007F2C9E"/>
    <w:rsid w:val="007F2D73"/>
    <w:rsid w:val="007F3181"/>
    <w:rsid w:val="007F3233"/>
    <w:rsid w:val="007F33AB"/>
    <w:rsid w:val="007F33F4"/>
    <w:rsid w:val="007F3426"/>
    <w:rsid w:val="007F3434"/>
    <w:rsid w:val="007F3473"/>
    <w:rsid w:val="007F34CF"/>
    <w:rsid w:val="007F39CF"/>
    <w:rsid w:val="007F3D7F"/>
    <w:rsid w:val="007F3ECE"/>
    <w:rsid w:val="007F40DB"/>
    <w:rsid w:val="007F430A"/>
    <w:rsid w:val="007F436C"/>
    <w:rsid w:val="007F4561"/>
    <w:rsid w:val="007F45E5"/>
    <w:rsid w:val="007F470D"/>
    <w:rsid w:val="007F4759"/>
    <w:rsid w:val="007F4790"/>
    <w:rsid w:val="007F4B35"/>
    <w:rsid w:val="007F5132"/>
    <w:rsid w:val="007F54AF"/>
    <w:rsid w:val="007F58D8"/>
    <w:rsid w:val="007F59FA"/>
    <w:rsid w:val="007F5BD2"/>
    <w:rsid w:val="007F5DC3"/>
    <w:rsid w:val="007F5E31"/>
    <w:rsid w:val="007F5E65"/>
    <w:rsid w:val="007F5EB3"/>
    <w:rsid w:val="007F5ED8"/>
    <w:rsid w:val="007F5FBD"/>
    <w:rsid w:val="007F607D"/>
    <w:rsid w:val="007F60F0"/>
    <w:rsid w:val="007F6304"/>
    <w:rsid w:val="007F6604"/>
    <w:rsid w:val="007F6631"/>
    <w:rsid w:val="007F6A1A"/>
    <w:rsid w:val="007F6CAF"/>
    <w:rsid w:val="007F6ECF"/>
    <w:rsid w:val="007F756F"/>
    <w:rsid w:val="007F764F"/>
    <w:rsid w:val="007F79B1"/>
    <w:rsid w:val="007F7AB2"/>
    <w:rsid w:val="007F7C46"/>
    <w:rsid w:val="007F7C77"/>
    <w:rsid w:val="007F7F85"/>
    <w:rsid w:val="00800163"/>
    <w:rsid w:val="008001F4"/>
    <w:rsid w:val="00800227"/>
    <w:rsid w:val="008006A8"/>
    <w:rsid w:val="00800762"/>
    <w:rsid w:val="00800E93"/>
    <w:rsid w:val="008011F3"/>
    <w:rsid w:val="00801345"/>
    <w:rsid w:val="00801564"/>
    <w:rsid w:val="008018C7"/>
    <w:rsid w:val="00801EA8"/>
    <w:rsid w:val="00801EBE"/>
    <w:rsid w:val="00801F06"/>
    <w:rsid w:val="008022BD"/>
    <w:rsid w:val="0080233C"/>
    <w:rsid w:val="00802453"/>
    <w:rsid w:val="0080246C"/>
    <w:rsid w:val="008026DF"/>
    <w:rsid w:val="00802780"/>
    <w:rsid w:val="008027A6"/>
    <w:rsid w:val="008027E5"/>
    <w:rsid w:val="00802D05"/>
    <w:rsid w:val="0080334E"/>
    <w:rsid w:val="00803394"/>
    <w:rsid w:val="0080376C"/>
    <w:rsid w:val="00803A73"/>
    <w:rsid w:val="00803DF2"/>
    <w:rsid w:val="00803EFC"/>
    <w:rsid w:val="00803F54"/>
    <w:rsid w:val="00804036"/>
    <w:rsid w:val="00804549"/>
    <w:rsid w:val="0080478E"/>
    <w:rsid w:val="00804A5D"/>
    <w:rsid w:val="00804D68"/>
    <w:rsid w:val="00804FAB"/>
    <w:rsid w:val="008052DC"/>
    <w:rsid w:val="008054A4"/>
    <w:rsid w:val="00805704"/>
    <w:rsid w:val="00805947"/>
    <w:rsid w:val="00805BD6"/>
    <w:rsid w:val="00805CB3"/>
    <w:rsid w:val="00806120"/>
    <w:rsid w:val="00806339"/>
    <w:rsid w:val="008068B6"/>
    <w:rsid w:val="00806A8A"/>
    <w:rsid w:val="008070A5"/>
    <w:rsid w:val="008074B6"/>
    <w:rsid w:val="008075F9"/>
    <w:rsid w:val="00807617"/>
    <w:rsid w:val="00807706"/>
    <w:rsid w:val="00807D11"/>
    <w:rsid w:val="00810209"/>
    <w:rsid w:val="00810432"/>
    <w:rsid w:val="0081066B"/>
    <w:rsid w:val="008106A1"/>
    <w:rsid w:val="008109C6"/>
    <w:rsid w:val="00810E8B"/>
    <w:rsid w:val="00810ED7"/>
    <w:rsid w:val="00810F1D"/>
    <w:rsid w:val="0081133E"/>
    <w:rsid w:val="008114D2"/>
    <w:rsid w:val="00811608"/>
    <w:rsid w:val="00811767"/>
    <w:rsid w:val="0081182D"/>
    <w:rsid w:val="00811862"/>
    <w:rsid w:val="00811A1F"/>
    <w:rsid w:val="00811C74"/>
    <w:rsid w:val="00811CC2"/>
    <w:rsid w:val="008120CC"/>
    <w:rsid w:val="008121D9"/>
    <w:rsid w:val="0081272F"/>
    <w:rsid w:val="00812828"/>
    <w:rsid w:val="00812B33"/>
    <w:rsid w:val="00812DB7"/>
    <w:rsid w:val="00812DDF"/>
    <w:rsid w:val="0081306B"/>
    <w:rsid w:val="0081335A"/>
    <w:rsid w:val="00813AF3"/>
    <w:rsid w:val="00813E91"/>
    <w:rsid w:val="0081409B"/>
    <w:rsid w:val="0081417E"/>
    <w:rsid w:val="008141D1"/>
    <w:rsid w:val="00814213"/>
    <w:rsid w:val="00814460"/>
    <w:rsid w:val="0081480D"/>
    <w:rsid w:val="0081494F"/>
    <w:rsid w:val="00814B68"/>
    <w:rsid w:val="00814BD2"/>
    <w:rsid w:val="00814C53"/>
    <w:rsid w:val="00814FE6"/>
    <w:rsid w:val="00815385"/>
    <w:rsid w:val="00815426"/>
    <w:rsid w:val="00815514"/>
    <w:rsid w:val="0081595B"/>
    <w:rsid w:val="00815B50"/>
    <w:rsid w:val="00815C6F"/>
    <w:rsid w:val="00815EB6"/>
    <w:rsid w:val="00815ECD"/>
    <w:rsid w:val="00816103"/>
    <w:rsid w:val="00816911"/>
    <w:rsid w:val="0081697B"/>
    <w:rsid w:val="00816C7C"/>
    <w:rsid w:val="00817050"/>
    <w:rsid w:val="0081713B"/>
    <w:rsid w:val="0081758F"/>
    <w:rsid w:val="0081778E"/>
    <w:rsid w:val="008178F1"/>
    <w:rsid w:val="0081791A"/>
    <w:rsid w:val="00817EA6"/>
    <w:rsid w:val="00817FA8"/>
    <w:rsid w:val="008202E3"/>
    <w:rsid w:val="00820542"/>
    <w:rsid w:val="00820565"/>
    <w:rsid w:val="008206B1"/>
    <w:rsid w:val="008207B4"/>
    <w:rsid w:val="00820861"/>
    <w:rsid w:val="00820874"/>
    <w:rsid w:val="00820B5D"/>
    <w:rsid w:val="00820C8C"/>
    <w:rsid w:val="00821087"/>
    <w:rsid w:val="00821778"/>
    <w:rsid w:val="008217FC"/>
    <w:rsid w:val="00821B8A"/>
    <w:rsid w:val="00821B93"/>
    <w:rsid w:val="008223FF"/>
    <w:rsid w:val="008227C4"/>
    <w:rsid w:val="00822887"/>
    <w:rsid w:val="00822A65"/>
    <w:rsid w:val="00822B6F"/>
    <w:rsid w:val="00822E94"/>
    <w:rsid w:val="00823119"/>
    <w:rsid w:val="00823241"/>
    <w:rsid w:val="00823242"/>
    <w:rsid w:val="008235E8"/>
    <w:rsid w:val="0082361C"/>
    <w:rsid w:val="00823981"/>
    <w:rsid w:val="00823A18"/>
    <w:rsid w:val="00823AD8"/>
    <w:rsid w:val="00823B2B"/>
    <w:rsid w:val="00823EAF"/>
    <w:rsid w:val="00823F13"/>
    <w:rsid w:val="00823FF7"/>
    <w:rsid w:val="00824126"/>
    <w:rsid w:val="0082419F"/>
    <w:rsid w:val="008241A1"/>
    <w:rsid w:val="00824305"/>
    <w:rsid w:val="0082430F"/>
    <w:rsid w:val="00824542"/>
    <w:rsid w:val="008248C3"/>
    <w:rsid w:val="008248D8"/>
    <w:rsid w:val="00824BD9"/>
    <w:rsid w:val="00824C28"/>
    <w:rsid w:val="00824CEB"/>
    <w:rsid w:val="00824DB6"/>
    <w:rsid w:val="00824EB0"/>
    <w:rsid w:val="00824F81"/>
    <w:rsid w:val="0082502F"/>
    <w:rsid w:val="00825048"/>
    <w:rsid w:val="00825279"/>
    <w:rsid w:val="008257F5"/>
    <w:rsid w:val="008258DE"/>
    <w:rsid w:val="0082594F"/>
    <w:rsid w:val="0082599F"/>
    <w:rsid w:val="008259D9"/>
    <w:rsid w:val="00825B81"/>
    <w:rsid w:val="00825C99"/>
    <w:rsid w:val="00825D30"/>
    <w:rsid w:val="00825EB3"/>
    <w:rsid w:val="00825F60"/>
    <w:rsid w:val="00826014"/>
    <w:rsid w:val="008261F4"/>
    <w:rsid w:val="0082693D"/>
    <w:rsid w:val="008269CC"/>
    <w:rsid w:val="00826A36"/>
    <w:rsid w:val="00826DA3"/>
    <w:rsid w:val="00826E0C"/>
    <w:rsid w:val="00826E67"/>
    <w:rsid w:val="00826F47"/>
    <w:rsid w:val="00827055"/>
    <w:rsid w:val="00827219"/>
    <w:rsid w:val="00827247"/>
    <w:rsid w:val="00827591"/>
    <w:rsid w:val="00827AA2"/>
    <w:rsid w:val="00827EB1"/>
    <w:rsid w:val="00827ECE"/>
    <w:rsid w:val="00827EE1"/>
    <w:rsid w:val="008304E2"/>
    <w:rsid w:val="0083065D"/>
    <w:rsid w:val="0083070E"/>
    <w:rsid w:val="008307DA"/>
    <w:rsid w:val="00830865"/>
    <w:rsid w:val="008308E7"/>
    <w:rsid w:val="008309B8"/>
    <w:rsid w:val="00830F71"/>
    <w:rsid w:val="00831002"/>
    <w:rsid w:val="0083105F"/>
    <w:rsid w:val="008312F0"/>
    <w:rsid w:val="008313DD"/>
    <w:rsid w:val="0083165E"/>
    <w:rsid w:val="0083166F"/>
    <w:rsid w:val="00831883"/>
    <w:rsid w:val="008318B4"/>
    <w:rsid w:val="008318E5"/>
    <w:rsid w:val="00831B9C"/>
    <w:rsid w:val="00831CF6"/>
    <w:rsid w:val="00831D16"/>
    <w:rsid w:val="00831EA0"/>
    <w:rsid w:val="00831FF0"/>
    <w:rsid w:val="00832066"/>
    <w:rsid w:val="00832A00"/>
    <w:rsid w:val="00832B33"/>
    <w:rsid w:val="00832F10"/>
    <w:rsid w:val="0083319F"/>
    <w:rsid w:val="008331F5"/>
    <w:rsid w:val="008332D8"/>
    <w:rsid w:val="0083331E"/>
    <w:rsid w:val="00833471"/>
    <w:rsid w:val="0083365A"/>
    <w:rsid w:val="0083373E"/>
    <w:rsid w:val="008337E2"/>
    <w:rsid w:val="00833A1D"/>
    <w:rsid w:val="00833A88"/>
    <w:rsid w:val="00834097"/>
    <w:rsid w:val="008340DE"/>
    <w:rsid w:val="008341E2"/>
    <w:rsid w:val="00834293"/>
    <w:rsid w:val="008343ED"/>
    <w:rsid w:val="0083442E"/>
    <w:rsid w:val="00834463"/>
    <w:rsid w:val="008344D6"/>
    <w:rsid w:val="00834569"/>
    <w:rsid w:val="0083482B"/>
    <w:rsid w:val="00834929"/>
    <w:rsid w:val="00834D30"/>
    <w:rsid w:val="00834D5E"/>
    <w:rsid w:val="00834E1C"/>
    <w:rsid w:val="00834E42"/>
    <w:rsid w:val="00835002"/>
    <w:rsid w:val="0083500B"/>
    <w:rsid w:val="0083569E"/>
    <w:rsid w:val="008357AA"/>
    <w:rsid w:val="00835817"/>
    <w:rsid w:val="00835819"/>
    <w:rsid w:val="00835880"/>
    <w:rsid w:val="008359AF"/>
    <w:rsid w:val="00835B1D"/>
    <w:rsid w:val="00835FD2"/>
    <w:rsid w:val="00835FFF"/>
    <w:rsid w:val="008360A5"/>
    <w:rsid w:val="00836138"/>
    <w:rsid w:val="00836337"/>
    <w:rsid w:val="00836400"/>
    <w:rsid w:val="00836624"/>
    <w:rsid w:val="008366B7"/>
    <w:rsid w:val="008368F4"/>
    <w:rsid w:val="0083695C"/>
    <w:rsid w:val="00836995"/>
    <w:rsid w:val="008369AE"/>
    <w:rsid w:val="00836CC6"/>
    <w:rsid w:val="0083715D"/>
    <w:rsid w:val="00837236"/>
    <w:rsid w:val="008374FF"/>
    <w:rsid w:val="0083754B"/>
    <w:rsid w:val="008375B9"/>
    <w:rsid w:val="00837886"/>
    <w:rsid w:val="00837920"/>
    <w:rsid w:val="00837DCE"/>
    <w:rsid w:val="00837E1D"/>
    <w:rsid w:val="0084048F"/>
    <w:rsid w:val="0084049F"/>
    <w:rsid w:val="008407E0"/>
    <w:rsid w:val="00840819"/>
    <w:rsid w:val="008408F8"/>
    <w:rsid w:val="0084094F"/>
    <w:rsid w:val="00840C19"/>
    <w:rsid w:val="00840C6F"/>
    <w:rsid w:val="00840D22"/>
    <w:rsid w:val="00840DEA"/>
    <w:rsid w:val="00840E16"/>
    <w:rsid w:val="00840E51"/>
    <w:rsid w:val="0084122E"/>
    <w:rsid w:val="00841402"/>
    <w:rsid w:val="00841569"/>
    <w:rsid w:val="0084197E"/>
    <w:rsid w:val="00841EF6"/>
    <w:rsid w:val="00842127"/>
    <w:rsid w:val="0084237E"/>
    <w:rsid w:val="0084242E"/>
    <w:rsid w:val="00842553"/>
    <w:rsid w:val="00842668"/>
    <w:rsid w:val="00842E68"/>
    <w:rsid w:val="00842E89"/>
    <w:rsid w:val="00843043"/>
    <w:rsid w:val="008430B1"/>
    <w:rsid w:val="0084318B"/>
    <w:rsid w:val="008431A5"/>
    <w:rsid w:val="008436CF"/>
    <w:rsid w:val="0084378A"/>
    <w:rsid w:val="00843AD0"/>
    <w:rsid w:val="00844137"/>
    <w:rsid w:val="00844170"/>
    <w:rsid w:val="0084418D"/>
    <w:rsid w:val="0084423D"/>
    <w:rsid w:val="008444C9"/>
    <w:rsid w:val="008445B2"/>
    <w:rsid w:val="008448E9"/>
    <w:rsid w:val="00844CA0"/>
    <w:rsid w:val="00844CAB"/>
    <w:rsid w:val="00844D81"/>
    <w:rsid w:val="00844D88"/>
    <w:rsid w:val="00844E73"/>
    <w:rsid w:val="00844EDD"/>
    <w:rsid w:val="00844F10"/>
    <w:rsid w:val="00845170"/>
    <w:rsid w:val="008452A2"/>
    <w:rsid w:val="008452AB"/>
    <w:rsid w:val="008453A5"/>
    <w:rsid w:val="00845564"/>
    <w:rsid w:val="008455A8"/>
    <w:rsid w:val="00845996"/>
    <w:rsid w:val="00845A0B"/>
    <w:rsid w:val="00845C42"/>
    <w:rsid w:val="00845D4E"/>
    <w:rsid w:val="00845E62"/>
    <w:rsid w:val="00845FDB"/>
    <w:rsid w:val="00846110"/>
    <w:rsid w:val="0084617E"/>
    <w:rsid w:val="00846651"/>
    <w:rsid w:val="008466E2"/>
    <w:rsid w:val="00846874"/>
    <w:rsid w:val="0084696D"/>
    <w:rsid w:val="00846C3F"/>
    <w:rsid w:val="00846D9D"/>
    <w:rsid w:val="00847266"/>
    <w:rsid w:val="0084760D"/>
    <w:rsid w:val="00847913"/>
    <w:rsid w:val="008479D8"/>
    <w:rsid w:val="00847E3E"/>
    <w:rsid w:val="0085001B"/>
    <w:rsid w:val="008506DF"/>
    <w:rsid w:val="008507DB"/>
    <w:rsid w:val="008509C9"/>
    <w:rsid w:val="00850A78"/>
    <w:rsid w:val="00850B6C"/>
    <w:rsid w:val="00850E8E"/>
    <w:rsid w:val="00850ED1"/>
    <w:rsid w:val="008511A7"/>
    <w:rsid w:val="0085141B"/>
    <w:rsid w:val="0085162A"/>
    <w:rsid w:val="0085163B"/>
    <w:rsid w:val="00851917"/>
    <w:rsid w:val="00851A44"/>
    <w:rsid w:val="00851D9A"/>
    <w:rsid w:val="00851E6A"/>
    <w:rsid w:val="00852057"/>
    <w:rsid w:val="008521A9"/>
    <w:rsid w:val="008521D1"/>
    <w:rsid w:val="00852330"/>
    <w:rsid w:val="008524B8"/>
    <w:rsid w:val="00852507"/>
    <w:rsid w:val="00852567"/>
    <w:rsid w:val="00852615"/>
    <w:rsid w:val="00852C2E"/>
    <w:rsid w:val="00852C84"/>
    <w:rsid w:val="00852CCB"/>
    <w:rsid w:val="00852F10"/>
    <w:rsid w:val="00852FA3"/>
    <w:rsid w:val="00852FE5"/>
    <w:rsid w:val="00853082"/>
    <w:rsid w:val="00853365"/>
    <w:rsid w:val="008534A0"/>
    <w:rsid w:val="008536AD"/>
    <w:rsid w:val="00853701"/>
    <w:rsid w:val="0085379A"/>
    <w:rsid w:val="008538B1"/>
    <w:rsid w:val="0085420F"/>
    <w:rsid w:val="00854217"/>
    <w:rsid w:val="008548C8"/>
    <w:rsid w:val="00854BD5"/>
    <w:rsid w:val="00855008"/>
    <w:rsid w:val="0085509F"/>
    <w:rsid w:val="008553DE"/>
    <w:rsid w:val="008553E0"/>
    <w:rsid w:val="00855485"/>
    <w:rsid w:val="00855727"/>
    <w:rsid w:val="008558EC"/>
    <w:rsid w:val="00855BC7"/>
    <w:rsid w:val="00855D57"/>
    <w:rsid w:val="00855F7E"/>
    <w:rsid w:val="00856215"/>
    <w:rsid w:val="008562FB"/>
    <w:rsid w:val="008564AB"/>
    <w:rsid w:val="00856689"/>
    <w:rsid w:val="00856957"/>
    <w:rsid w:val="00856BC0"/>
    <w:rsid w:val="00857352"/>
    <w:rsid w:val="00857481"/>
    <w:rsid w:val="0085774D"/>
    <w:rsid w:val="008577AD"/>
    <w:rsid w:val="00857A03"/>
    <w:rsid w:val="00857A37"/>
    <w:rsid w:val="00857B8F"/>
    <w:rsid w:val="00857ED1"/>
    <w:rsid w:val="00857F1F"/>
    <w:rsid w:val="00857FD2"/>
    <w:rsid w:val="008600F1"/>
    <w:rsid w:val="008601AA"/>
    <w:rsid w:val="008602ED"/>
    <w:rsid w:val="00860487"/>
    <w:rsid w:val="00860B0E"/>
    <w:rsid w:val="00860C3A"/>
    <w:rsid w:val="00860C93"/>
    <w:rsid w:val="00860E48"/>
    <w:rsid w:val="00860E49"/>
    <w:rsid w:val="00860FD4"/>
    <w:rsid w:val="00861047"/>
    <w:rsid w:val="0086106E"/>
    <w:rsid w:val="008611A3"/>
    <w:rsid w:val="008612B7"/>
    <w:rsid w:val="0086135E"/>
    <w:rsid w:val="008615F2"/>
    <w:rsid w:val="008619B2"/>
    <w:rsid w:val="008619BD"/>
    <w:rsid w:val="00862075"/>
    <w:rsid w:val="00862260"/>
    <w:rsid w:val="00862419"/>
    <w:rsid w:val="0086243A"/>
    <w:rsid w:val="00862441"/>
    <w:rsid w:val="00862489"/>
    <w:rsid w:val="008627FF"/>
    <w:rsid w:val="0086295B"/>
    <w:rsid w:val="00862A1F"/>
    <w:rsid w:val="00862BCE"/>
    <w:rsid w:val="00862C48"/>
    <w:rsid w:val="00862D1F"/>
    <w:rsid w:val="00862E3A"/>
    <w:rsid w:val="00862E3F"/>
    <w:rsid w:val="00862F4E"/>
    <w:rsid w:val="008632B2"/>
    <w:rsid w:val="00863412"/>
    <w:rsid w:val="008634A9"/>
    <w:rsid w:val="00863675"/>
    <w:rsid w:val="00863766"/>
    <w:rsid w:val="0086394F"/>
    <w:rsid w:val="00863973"/>
    <w:rsid w:val="00863A73"/>
    <w:rsid w:val="00863E91"/>
    <w:rsid w:val="00863F5C"/>
    <w:rsid w:val="00864080"/>
    <w:rsid w:val="00864170"/>
    <w:rsid w:val="00864286"/>
    <w:rsid w:val="0086428F"/>
    <w:rsid w:val="0086466D"/>
    <w:rsid w:val="0086466F"/>
    <w:rsid w:val="0086493A"/>
    <w:rsid w:val="00864AC0"/>
    <w:rsid w:val="00864F1D"/>
    <w:rsid w:val="008650FB"/>
    <w:rsid w:val="008653C4"/>
    <w:rsid w:val="008659FB"/>
    <w:rsid w:val="00865AD3"/>
    <w:rsid w:val="00865BC4"/>
    <w:rsid w:val="00865C8D"/>
    <w:rsid w:val="00865CA6"/>
    <w:rsid w:val="00865CAE"/>
    <w:rsid w:val="00865EC3"/>
    <w:rsid w:val="00866008"/>
    <w:rsid w:val="008661B9"/>
    <w:rsid w:val="00866460"/>
    <w:rsid w:val="0086675F"/>
    <w:rsid w:val="008669C6"/>
    <w:rsid w:val="00866BA7"/>
    <w:rsid w:val="00866C82"/>
    <w:rsid w:val="00866E1D"/>
    <w:rsid w:val="008670BD"/>
    <w:rsid w:val="008671DD"/>
    <w:rsid w:val="00867247"/>
    <w:rsid w:val="0086765B"/>
    <w:rsid w:val="00867904"/>
    <w:rsid w:val="00867AA0"/>
    <w:rsid w:val="00867D41"/>
    <w:rsid w:val="00870061"/>
    <w:rsid w:val="0087011A"/>
    <w:rsid w:val="00870241"/>
    <w:rsid w:val="00870261"/>
    <w:rsid w:val="00870292"/>
    <w:rsid w:val="00870A48"/>
    <w:rsid w:val="00870B32"/>
    <w:rsid w:val="00870B41"/>
    <w:rsid w:val="00870EC7"/>
    <w:rsid w:val="00870FBF"/>
    <w:rsid w:val="008711FD"/>
    <w:rsid w:val="0087129B"/>
    <w:rsid w:val="0087130A"/>
    <w:rsid w:val="008715BC"/>
    <w:rsid w:val="00871623"/>
    <w:rsid w:val="00871E5D"/>
    <w:rsid w:val="00871EF6"/>
    <w:rsid w:val="00871FDD"/>
    <w:rsid w:val="0087203A"/>
    <w:rsid w:val="0087203C"/>
    <w:rsid w:val="00872270"/>
    <w:rsid w:val="008723B8"/>
    <w:rsid w:val="008724B4"/>
    <w:rsid w:val="0087255F"/>
    <w:rsid w:val="008725E7"/>
    <w:rsid w:val="00872806"/>
    <w:rsid w:val="00872874"/>
    <w:rsid w:val="008729DB"/>
    <w:rsid w:val="00872A39"/>
    <w:rsid w:val="00872C53"/>
    <w:rsid w:val="00872E06"/>
    <w:rsid w:val="008730AC"/>
    <w:rsid w:val="0087330F"/>
    <w:rsid w:val="00873598"/>
    <w:rsid w:val="00873A19"/>
    <w:rsid w:val="00873CC8"/>
    <w:rsid w:val="00873D04"/>
    <w:rsid w:val="00873DFE"/>
    <w:rsid w:val="00873E57"/>
    <w:rsid w:val="008743C1"/>
    <w:rsid w:val="008746A0"/>
    <w:rsid w:val="008746A9"/>
    <w:rsid w:val="00874982"/>
    <w:rsid w:val="00874F90"/>
    <w:rsid w:val="0087517E"/>
    <w:rsid w:val="00875309"/>
    <w:rsid w:val="008754CF"/>
    <w:rsid w:val="008759B5"/>
    <w:rsid w:val="00875A73"/>
    <w:rsid w:val="00875ABC"/>
    <w:rsid w:val="00875C14"/>
    <w:rsid w:val="00875D54"/>
    <w:rsid w:val="0087628E"/>
    <w:rsid w:val="008762C3"/>
    <w:rsid w:val="00876374"/>
    <w:rsid w:val="0087665A"/>
    <w:rsid w:val="0087676F"/>
    <w:rsid w:val="00876771"/>
    <w:rsid w:val="00876AD1"/>
    <w:rsid w:val="00876FF2"/>
    <w:rsid w:val="00877173"/>
    <w:rsid w:val="008771E0"/>
    <w:rsid w:val="0087756E"/>
    <w:rsid w:val="008776A2"/>
    <w:rsid w:val="0087773F"/>
    <w:rsid w:val="008778DE"/>
    <w:rsid w:val="00877C3E"/>
    <w:rsid w:val="00877CF3"/>
    <w:rsid w:val="00877DEB"/>
    <w:rsid w:val="00880017"/>
    <w:rsid w:val="00880107"/>
    <w:rsid w:val="008801CE"/>
    <w:rsid w:val="0088028E"/>
    <w:rsid w:val="0088062C"/>
    <w:rsid w:val="00880674"/>
    <w:rsid w:val="0088073A"/>
    <w:rsid w:val="008807A9"/>
    <w:rsid w:val="00880930"/>
    <w:rsid w:val="0088096F"/>
    <w:rsid w:val="00880998"/>
    <w:rsid w:val="00880D1E"/>
    <w:rsid w:val="00880D42"/>
    <w:rsid w:val="00880D43"/>
    <w:rsid w:val="00880F46"/>
    <w:rsid w:val="00881022"/>
    <w:rsid w:val="00881114"/>
    <w:rsid w:val="008811E1"/>
    <w:rsid w:val="00881327"/>
    <w:rsid w:val="00881358"/>
    <w:rsid w:val="00881384"/>
    <w:rsid w:val="0088154D"/>
    <w:rsid w:val="00881982"/>
    <w:rsid w:val="008819E4"/>
    <w:rsid w:val="00881A45"/>
    <w:rsid w:val="00881BCC"/>
    <w:rsid w:val="00881D3D"/>
    <w:rsid w:val="008821E8"/>
    <w:rsid w:val="008826AD"/>
    <w:rsid w:val="0088276F"/>
    <w:rsid w:val="008829DD"/>
    <w:rsid w:val="00882DFD"/>
    <w:rsid w:val="00882F9B"/>
    <w:rsid w:val="00883015"/>
    <w:rsid w:val="00883110"/>
    <w:rsid w:val="0088317B"/>
    <w:rsid w:val="00883238"/>
    <w:rsid w:val="008834BB"/>
    <w:rsid w:val="008835C5"/>
    <w:rsid w:val="0088361D"/>
    <w:rsid w:val="00883711"/>
    <w:rsid w:val="008838FF"/>
    <w:rsid w:val="00883921"/>
    <w:rsid w:val="00883BF5"/>
    <w:rsid w:val="00883EF3"/>
    <w:rsid w:val="00884360"/>
    <w:rsid w:val="008846B7"/>
    <w:rsid w:val="0088478D"/>
    <w:rsid w:val="008847C1"/>
    <w:rsid w:val="008849D4"/>
    <w:rsid w:val="00884CF8"/>
    <w:rsid w:val="00884DCA"/>
    <w:rsid w:val="00884DFF"/>
    <w:rsid w:val="00884E51"/>
    <w:rsid w:val="00885253"/>
    <w:rsid w:val="008852A8"/>
    <w:rsid w:val="008854CD"/>
    <w:rsid w:val="00885520"/>
    <w:rsid w:val="00885707"/>
    <w:rsid w:val="0088585E"/>
    <w:rsid w:val="008858CD"/>
    <w:rsid w:val="008859A0"/>
    <w:rsid w:val="00885CB5"/>
    <w:rsid w:val="0088610B"/>
    <w:rsid w:val="00886119"/>
    <w:rsid w:val="0088616A"/>
    <w:rsid w:val="00886339"/>
    <w:rsid w:val="008863B5"/>
    <w:rsid w:val="008864B9"/>
    <w:rsid w:val="0088669B"/>
    <w:rsid w:val="00886836"/>
    <w:rsid w:val="008868BF"/>
    <w:rsid w:val="00886A70"/>
    <w:rsid w:val="00886DD3"/>
    <w:rsid w:val="00887482"/>
    <w:rsid w:val="008874C0"/>
    <w:rsid w:val="0088755D"/>
    <w:rsid w:val="008878AF"/>
    <w:rsid w:val="00887BE1"/>
    <w:rsid w:val="00887E1B"/>
    <w:rsid w:val="00887FD2"/>
    <w:rsid w:val="00890112"/>
    <w:rsid w:val="00890166"/>
    <w:rsid w:val="00890176"/>
    <w:rsid w:val="008901A5"/>
    <w:rsid w:val="00890491"/>
    <w:rsid w:val="008904D1"/>
    <w:rsid w:val="008908F3"/>
    <w:rsid w:val="0089098E"/>
    <w:rsid w:val="00890E97"/>
    <w:rsid w:val="00890F7F"/>
    <w:rsid w:val="0089133C"/>
    <w:rsid w:val="008913D5"/>
    <w:rsid w:val="0089174C"/>
    <w:rsid w:val="008919D5"/>
    <w:rsid w:val="00891C0F"/>
    <w:rsid w:val="0089200F"/>
    <w:rsid w:val="008922C8"/>
    <w:rsid w:val="0089251F"/>
    <w:rsid w:val="0089256B"/>
    <w:rsid w:val="008925BE"/>
    <w:rsid w:val="00892899"/>
    <w:rsid w:val="00892CE3"/>
    <w:rsid w:val="00892EC9"/>
    <w:rsid w:val="0089320C"/>
    <w:rsid w:val="00893294"/>
    <w:rsid w:val="008935E0"/>
    <w:rsid w:val="00893B92"/>
    <w:rsid w:val="00893C69"/>
    <w:rsid w:val="00893D0B"/>
    <w:rsid w:val="00893E29"/>
    <w:rsid w:val="00893FD6"/>
    <w:rsid w:val="00894054"/>
    <w:rsid w:val="008942A1"/>
    <w:rsid w:val="008944FA"/>
    <w:rsid w:val="00894581"/>
    <w:rsid w:val="00894628"/>
    <w:rsid w:val="008947DA"/>
    <w:rsid w:val="008947DD"/>
    <w:rsid w:val="00894B13"/>
    <w:rsid w:val="00894BAE"/>
    <w:rsid w:val="00894BD9"/>
    <w:rsid w:val="00894C03"/>
    <w:rsid w:val="00894D4D"/>
    <w:rsid w:val="00894E2B"/>
    <w:rsid w:val="008950AD"/>
    <w:rsid w:val="00895269"/>
    <w:rsid w:val="0089532E"/>
    <w:rsid w:val="008953D9"/>
    <w:rsid w:val="00895659"/>
    <w:rsid w:val="008958A1"/>
    <w:rsid w:val="00895D08"/>
    <w:rsid w:val="00895D46"/>
    <w:rsid w:val="00895FAF"/>
    <w:rsid w:val="008963F7"/>
    <w:rsid w:val="008965CB"/>
    <w:rsid w:val="00896822"/>
    <w:rsid w:val="00896D51"/>
    <w:rsid w:val="00897098"/>
    <w:rsid w:val="0089795C"/>
    <w:rsid w:val="00897989"/>
    <w:rsid w:val="00897C0D"/>
    <w:rsid w:val="00897D79"/>
    <w:rsid w:val="00897F59"/>
    <w:rsid w:val="008A008B"/>
    <w:rsid w:val="008A0257"/>
    <w:rsid w:val="008A04BD"/>
    <w:rsid w:val="008A09EA"/>
    <w:rsid w:val="008A0A00"/>
    <w:rsid w:val="008A0A33"/>
    <w:rsid w:val="008A0AD0"/>
    <w:rsid w:val="008A0B16"/>
    <w:rsid w:val="008A0D7B"/>
    <w:rsid w:val="008A1102"/>
    <w:rsid w:val="008A111A"/>
    <w:rsid w:val="008A1B56"/>
    <w:rsid w:val="008A1B5E"/>
    <w:rsid w:val="008A1C17"/>
    <w:rsid w:val="008A20BF"/>
    <w:rsid w:val="008A2B30"/>
    <w:rsid w:val="008A2B60"/>
    <w:rsid w:val="008A2C3A"/>
    <w:rsid w:val="008A2E4E"/>
    <w:rsid w:val="008A33FD"/>
    <w:rsid w:val="008A33FF"/>
    <w:rsid w:val="008A340F"/>
    <w:rsid w:val="008A354D"/>
    <w:rsid w:val="008A35BD"/>
    <w:rsid w:val="008A3698"/>
    <w:rsid w:val="008A3777"/>
    <w:rsid w:val="008A3921"/>
    <w:rsid w:val="008A3968"/>
    <w:rsid w:val="008A3A85"/>
    <w:rsid w:val="008A3AF5"/>
    <w:rsid w:val="008A4131"/>
    <w:rsid w:val="008A41BB"/>
    <w:rsid w:val="008A4717"/>
    <w:rsid w:val="008A47E5"/>
    <w:rsid w:val="008A482F"/>
    <w:rsid w:val="008A48A6"/>
    <w:rsid w:val="008A48B5"/>
    <w:rsid w:val="008A4920"/>
    <w:rsid w:val="008A4D81"/>
    <w:rsid w:val="008A4E73"/>
    <w:rsid w:val="008A5498"/>
    <w:rsid w:val="008A5618"/>
    <w:rsid w:val="008A5800"/>
    <w:rsid w:val="008A587F"/>
    <w:rsid w:val="008A58B3"/>
    <w:rsid w:val="008A5D85"/>
    <w:rsid w:val="008A5FA4"/>
    <w:rsid w:val="008A6018"/>
    <w:rsid w:val="008A635A"/>
    <w:rsid w:val="008A63FB"/>
    <w:rsid w:val="008A661C"/>
    <w:rsid w:val="008A66C5"/>
    <w:rsid w:val="008A69A7"/>
    <w:rsid w:val="008A6A37"/>
    <w:rsid w:val="008A6C0F"/>
    <w:rsid w:val="008A6DD9"/>
    <w:rsid w:val="008A6EC0"/>
    <w:rsid w:val="008A6EF8"/>
    <w:rsid w:val="008A7053"/>
    <w:rsid w:val="008A72B5"/>
    <w:rsid w:val="008A72FD"/>
    <w:rsid w:val="008A7B03"/>
    <w:rsid w:val="008A7C4C"/>
    <w:rsid w:val="008A7C7C"/>
    <w:rsid w:val="008A7F66"/>
    <w:rsid w:val="008B007C"/>
    <w:rsid w:val="008B008C"/>
    <w:rsid w:val="008B00CA"/>
    <w:rsid w:val="008B01DE"/>
    <w:rsid w:val="008B05FC"/>
    <w:rsid w:val="008B0771"/>
    <w:rsid w:val="008B07F3"/>
    <w:rsid w:val="008B08B9"/>
    <w:rsid w:val="008B09A0"/>
    <w:rsid w:val="008B1376"/>
    <w:rsid w:val="008B17FD"/>
    <w:rsid w:val="008B189C"/>
    <w:rsid w:val="008B1A86"/>
    <w:rsid w:val="008B1B97"/>
    <w:rsid w:val="008B1D41"/>
    <w:rsid w:val="008B1E2D"/>
    <w:rsid w:val="008B1EA3"/>
    <w:rsid w:val="008B2247"/>
    <w:rsid w:val="008B22E5"/>
    <w:rsid w:val="008B22FB"/>
    <w:rsid w:val="008B23C2"/>
    <w:rsid w:val="008B2B77"/>
    <w:rsid w:val="008B2BC2"/>
    <w:rsid w:val="008B2C49"/>
    <w:rsid w:val="008B2CD2"/>
    <w:rsid w:val="008B2E8F"/>
    <w:rsid w:val="008B3046"/>
    <w:rsid w:val="008B310D"/>
    <w:rsid w:val="008B36EB"/>
    <w:rsid w:val="008B37D2"/>
    <w:rsid w:val="008B3819"/>
    <w:rsid w:val="008B3891"/>
    <w:rsid w:val="008B38C3"/>
    <w:rsid w:val="008B39A7"/>
    <w:rsid w:val="008B3C7E"/>
    <w:rsid w:val="008B3DCB"/>
    <w:rsid w:val="008B3F65"/>
    <w:rsid w:val="008B3FFE"/>
    <w:rsid w:val="008B40A1"/>
    <w:rsid w:val="008B4479"/>
    <w:rsid w:val="008B44BB"/>
    <w:rsid w:val="008B4524"/>
    <w:rsid w:val="008B4625"/>
    <w:rsid w:val="008B4719"/>
    <w:rsid w:val="008B4915"/>
    <w:rsid w:val="008B4A6C"/>
    <w:rsid w:val="008B4B09"/>
    <w:rsid w:val="008B4E16"/>
    <w:rsid w:val="008B5072"/>
    <w:rsid w:val="008B51F7"/>
    <w:rsid w:val="008B530B"/>
    <w:rsid w:val="008B5A8C"/>
    <w:rsid w:val="008B5CA0"/>
    <w:rsid w:val="008B5E9C"/>
    <w:rsid w:val="008B5FC7"/>
    <w:rsid w:val="008B628E"/>
    <w:rsid w:val="008B62E3"/>
    <w:rsid w:val="008B6696"/>
    <w:rsid w:val="008B683D"/>
    <w:rsid w:val="008B68BF"/>
    <w:rsid w:val="008B68F1"/>
    <w:rsid w:val="008B6931"/>
    <w:rsid w:val="008B6CF4"/>
    <w:rsid w:val="008B6F67"/>
    <w:rsid w:val="008B719F"/>
    <w:rsid w:val="008B71F4"/>
    <w:rsid w:val="008B74F7"/>
    <w:rsid w:val="008B7579"/>
    <w:rsid w:val="008B77EA"/>
    <w:rsid w:val="008B78F0"/>
    <w:rsid w:val="008B7971"/>
    <w:rsid w:val="008B7BE6"/>
    <w:rsid w:val="008B7D7F"/>
    <w:rsid w:val="008B7E44"/>
    <w:rsid w:val="008B7F08"/>
    <w:rsid w:val="008C00E9"/>
    <w:rsid w:val="008C02C4"/>
    <w:rsid w:val="008C04A1"/>
    <w:rsid w:val="008C05E0"/>
    <w:rsid w:val="008C07CD"/>
    <w:rsid w:val="008C091D"/>
    <w:rsid w:val="008C0940"/>
    <w:rsid w:val="008C09DE"/>
    <w:rsid w:val="008C0A48"/>
    <w:rsid w:val="008C11D1"/>
    <w:rsid w:val="008C127D"/>
    <w:rsid w:val="008C132D"/>
    <w:rsid w:val="008C1434"/>
    <w:rsid w:val="008C159F"/>
    <w:rsid w:val="008C15F9"/>
    <w:rsid w:val="008C1A57"/>
    <w:rsid w:val="008C1EE7"/>
    <w:rsid w:val="008C2020"/>
    <w:rsid w:val="008C21A6"/>
    <w:rsid w:val="008C21CE"/>
    <w:rsid w:val="008C2333"/>
    <w:rsid w:val="008C2348"/>
    <w:rsid w:val="008C2D56"/>
    <w:rsid w:val="008C2DB9"/>
    <w:rsid w:val="008C2F65"/>
    <w:rsid w:val="008C30E2"/>
    <w:rsid w:val="008C3131"/>
    <w:rsid w:val="008C321F"/>
    <w:rsid w:val="008C334C"/>
    <w:rsid w:val="008C37D8"/>
    <w:rsid w:val="008C3B8C"/>
    <w:rsid w:val="008C3E3A"/>
    <w:rsid w:val="008C45EF"/>
    <w:rsid w:val="008C45F8"/>
    <w:rsid w:val="008C4622"/>
    <w:rsid w:val="008C4959"/>
    <w:rsid w:val="008C4CBA"/>
    <w:rsid w:val="008C5212"/>
    <w:rsid w:val="008C532C"/>
    <w:rsid w:val="008C5354"/>
    <w:rsid w:val="008C5391"/>
    <w:rsid w:val="008C5437"/>
    <w:rsid w:val="008C5577"/>
    <w:rsid w:val="008C5682"/>
    <w:rsid w:val="008C5729"/>
    <w:rsid w:val="008C584E"/>
    <w:rsid w:val="008C5989"/>
    <w:rsid w:val="008C5A3E"/>
    <w:rsid w:val="008C5A85"/>
    <w:rsid w:val="008C5B0F"/>
    <w:rsid w:val="008C5B30"/>
    <w:rsid w:val="008C5D3A"/>
    <w:rsid w:val="008C5FBA"/>
    <w:rsid w:val="008C616C"/>
    <w:rsid w:val="008C628D"/>
    <w:rsid w:val="008C6366"/>
    <w:rsid w:val="008C6381"/>
    <w:rsid w:val="008C644A"/>
    <w:rsid w:val="008C68D6"/>
    <w:rsid w:val="008C699A"/>
    <w:rsid w:val="008C6C1B"/>
    <w:rsid w:val="008C6C97"/>
    <w:rsid w:val="008C6FD4"/>
    <w:rsid w:val="008C7092"/>
    <w:rsid w:val="008C70F2"/>
    <w:rsid w:val="008C71FD"/>
    <w:rsid w:val="008C7221"/>
    <w:rsid w:val="008C7424"/>
    <w:rsid w:val="008C755F"/>
    <w:rsid w:val="008C7673"/>
    <w:rsid w:val="008C7699"/>
    <w:rsid w:val="008C79B7"/>
    <w:rsid w:val="008C7F03"/>
    <w:rsid w:val="008D026A"/>
    <w:rsid w:val="008D041F"/>
    <w:rsid w:val="008D0561"/>
    <w:rsid w:val="008D07D8"/>
    <w:rsid w:val="008D087A"/>
    <w:rsid w:val="008D0CBD"/>
    <w:rsid w:val="008D0F68"/>
    <w:rsid w:val="008D0FED"/>
    <w:rsid w:val="008D130C"/>
    <w:rsid w:val="008D15A7"/>
    <w:rsid w:val="008D1B56"/>
    <w:rsid w:val="008D1BAD"/>
    <w:rsid w:val="008D1BC5"/>
    <w:rsid w:val="008D1EF1"/>
    <w:rsid w:val="008D1F43"/>
    <w:rsid w:val="008D20CF"/>
    <w:rsid w:val="008D21F2"/>
    <w:rsid w:val="008D230C"/>
    <w:rsid w:val="008D2675"/>
    <w:rsid w:val="008D2956"/>
    <w:rsid w:val="008D2976"/>
    <w:rsid w:val="008D2C4F"/>
    <w:rsid w:val="008D2CDB"/>
    <w:rsid w:val="008D2FE1"/>
    <w:rsid w:val="008D3075"/>
    <w:rsid w:val="008D3573"/>
    <w:rsid w:val="008D35AC"/>
    <w:rsid w:val="008D3848"/>
    <w:rsid w:val="008D3977"/>
    <w:rsid w:val="008D3CFA"/>
    <w:rsid w:val="008D3D00"/>
    <w:rsid w:val="008D4264"/>
    <w:rsid w:val="008D4373"/>
    <w:rsid w:val="008D4377"/>
    <w:rsid w:val="008D46B6"/>
    <w:rsid w:val="008D478F"/>
    <w:rsid w:val="008D4C3E"/>
    <w:rsid w:val="008D4D04"/>
    <w:rsid w:val="008D52EC"/>
    <w:rsid w:val="008D56AA"/>
    <w:rsid w:val="008D5A43"/>
    <w:rsid w:val="008D5DDA"/>
    <w:rsid w:val="008D6087"/>
    <w:rsid w:val="008D61B6"/>
    <w:rsid w:val="008D6269"/>
    <w:rsid w:val="008D6399"/>
    <w:rsid w:val="008D6433"/>
    <w:rsid w:val="008D65DD"/>
    <w:rsid w:val="008D67AB"/>
    <w:rsid w:val="008D67BF"/>
    <w:rsid w:val="008D6B2D"/>
    <w:rsid w:val="008D6D16"/>
    <w:rsid w:val="008D6D5E"/>
    <w:rsid w:val="008D700F"/>
    <w:rsid w:val="008D71DD"/>
    <w:rsid w:val="008D7255"/>
    <w:rsid w:val="008D7C27"/>
    <w:rsid w:val="008D7C9D"/>
    <w:rsid w:val="008D7E4F"/>
    <w:rsid w:val="008D7F16"/>
    <w:rsid w:val="008E02B2"/>
    <w:rsid w:val="008E0519"/>
    <w:rsid w:val="008E0583"/>
    <w:rsid w:val="008E064C"/>
    <w:rsid w:val="008E0A6F"/>
    <w:rsid w:val="008E0BC3"/>
    <w:rsid w:val="008E10BE"/>
    <w:rsid w:val="008E13BD"/>
    <w:rsid w:val="008E1421"/>
    <w:rsid w:val="008E15E4"/>
    <w:rsid w:val="008E174B"/>
    <w:rsid w:val="008E17E7"/>
    <w:rsid w:val="008E185D"/>
    <w:rsid w:val="008E1914"/>
    <w:rsid w:val="008E194D"/>
    <w:rsid w:val="008E19E7"/>
    <w:rsid w:val="008E1B31"/>
    <w:rsid w:val="008E2477"/>
    <w:rsid w:val="008E2539"/>
    <w:rsid w:val="008E261E"/>
    <w:rsid w:val="008E2653"/>
    <w:rsid w:val="008E2989"/>
    <w:rsid w:val="008E2A77"/>
    <w:rsid w:val="008E2B8C"/>
    <w:rsid w:val="008E2EA4"/>
    <w:rsid w:val="008E2FBE"/>
    <w:rsid w:val="008E3686"/>
    <w:rsid w:val="008E37F1"/>
    <w:rsid w:val="008E3BC7"/>
    <w:rsid w:val="008E3BCB"/>
    <w:rsid w:val="008E3C81"/>
    <w:rsid w:val="008E3E7D"/>
    <w:rsid w:val="008E3FD5"/>
    <w:rsid w:val="008E441C"/>
    <w:rsid w:val="008E45BF"/>
    <w:rsid w:val="008E498C"/>
    <w:rsid w:val="008E4A04"/>
    <w:rsid w:val="008E4A6B"/>
    <w:rsid w:val="008E4DD6"/>
    <w:rsid w:val="008E4F24"/>
    <w:rsid w:val="008E4FF9"/>
    <w:rsid w:val="008E507E"/>
    <w:rsid w:val="008E522F"/>
    <w:rsid w:val="008E544E"/>
    <w:rsid w:val="008E56E9"/>
    <w:rsid w:val="008E59E9"/>
    <w:rsid w:val="008E59FC"/>
    <w:rsid w:val="008E5A4A"/>
    <w:rsid w:val="008E5B08"/>
    <w:rsid w:val="008E5D95"/>
    <w:rsid w:val="008E5FB2"/>
    <w:rsid w:val="008E6033"/>
    <w:rsid w:val="008E6819"/>
    <w:rsid w:val="008E689F"/>
    <w:rsid w:val="008E68AE"/>
    <w:rsid w:val="008E6A72"/>
    <w:rsid w:val="008E6E25"/>
    <w:rsid w:val="008E75CC"/>
    <w:rsid w:val="008E784E"/>
    <w:rsid w:val="008E78B7"/>
    <w:rsid w:val="008E79CB"/>
    <w:rsid w:val="008E7B57"/>
    <w:rsid w:val="008E7BC9"/>
    <w:rsid w:val="008E7C7A"/>
    <w:rsid w:val="008E7CA1"/>
    <w:rsid w:val="008E7CD1"/>
    <w:rsid w:val="008E7F18"/>
    <w:rsid w:val="008F004C"/>
    <w:rsid w:val="008F01B0"/>
    <w:rsid w:val="008F03FB"/>
    <w:rsid w:val="008F0436"/>
    <w:rsid w:val="008F057C"/>
    <w:rsid w:val="008F072C"/>
    <w:rsid w:val="008F0771"/>
    <w:rsid w:val="008F0924"/>
    <w:rsid w:val="008F093F"/>
    <w:rsid w:val="008F0BC5"/>
    <w:rsid w:val="008F0CBE"/>
    <w:rsid w:val="008F0D1B"/>
    <w:rsid w:val="008F0D2B"/>
    <w:rsid w:val="008F1232"/>
    <w:rsid w:val="008F138A"/>
    <w:rsid w:val="008F13E6"/>
    <w:rsid w:val="008F160A"/>
    <w:rsid w:val="008F1798"/>
    <w:rsid w:val="008F17ED"/>
    <w:rsid w:val="008F1A83"/>
    <w:rsid w:val="008F1D15"/>
    <w:rsid w:val="008F1F76"/>
    <w:rsid w:val="008F202E"/>
    <w:rsid w:val="008F2073"/>
    <w:rsid w:val="008F24D9"/>
    <w:rsid w:val="008F28A1"/>
    <w:rsid w:val="008F2AB2"/>
    <w:rsid w:val="008F2CB2"/>
    <w:rsid w:val="008F2F12"/>
    <w:rsid w:val="008F33DF"/>
    <w:rsid w:val="008F34C0"/>
    <w:rsid w:val="008F369D"/>
    <w:rsid w:val="008F36AA"/>
    <w:rsid w:val="008F37B1"/>
    <w:rsid w:val="008F3839"/>
    <w:rsid w:val="008F3B33"/>
    <w:rsid w:val="008F3CE0"/>
    <w:rsid w:val="008F4348"/>
    <w:rsid w:val="008F44DA"/>
    <w:rsid w:val="008F49C1"/>
    <w:rsid w:val="008F49DC"/>
    <w:rsid w:val="008F4BD5"/>
    <w:rsid w:val="008F4C67"/>
    <w:rsid w:val="008F4D31"/>
    <w:rsid w:val="008F4D3C"/>
    <w:rsid w:val="008F4E41"/>
    <w:rsid w:val="008F514B"/>
    <w:rsid w:val="008F51FD"/>
    <w:rsid w:val="008F5222"/>
    <w:rsid w:val="008F52B1"/>
    <w:rsid w:val="008F52BD"/>
    <w:rsid w:val="008F5339"/>
    <w:rsid w:val="008F537E"/>
    <w:rsid w:val="008F56C1"/>
    <w:rsid w:val="008F59BC"/>
    <w:rsid w:val="008F59E3"/>
    <w:rsid w:val="008F59F1"/>
    <w:rsid w:val="008F5A5D"/>
    <w:rsid w:val="008F6558"/>
    <w:rsid w:val="008F675F"/>
    <w:rsid w:val="008F683D"/>
    <w:rsid w:val="008F6C55"/>
    <w:rsid w:val="008F6D4A"/>
    <w:rsid w:val="008F6D69"/>
    <w:rsid w:val="008F72D2"/>
    <w:rsid w:val="008F7305"/>
    <w:rsid w:val="008F75AC"/>
    <w:rsid w:val="008F762F"/>
    <w:rsid w:val="008F7647"/>
    <w:rsid w:val="008F76E2"/>
    <w:rsid w:val="008F780C"/>
    <w:rsid w:val="008F7B01"/>
    <w:rsid w:val="008F7DC4"/>
    <w:rsid w:val="008F7F8B"/>
    <w:rsid w:val="00900039"/>
    <w:rsid w:val="0090061A"/>
    <w:rsid w:val="00900642"/>
    <w:rsid w:val="009007D2"/>
    <w:rsid w:val="00900823"/>
    <w:rsid w:val="00900907"/>
    <w:rsid w:val="00900B13"/>
    <w:rsid w:val="00901063"/>
    <w:rsid w:val="00901071"/>
    <w:rsid w:val="009010EF"/>
    <w:rsid w:val="00901118"/>
    <w:rsid w:val="009014C1"/>
    <w:rsid w:val="0090151F"/>
    <w:rsid w:val="009015CD"/>
    <w:rsid w:val="00901608"/>
    <w:rsid w:val="00901814"/>
    <w:rsid w:val="00901AB9"/>
    <w:rsid w:val="00901ACA"/>
    <w:rsid w:val="00901B36"/>
    <w:rsid w:val="00901C57"/>
    <w:rsid w:val="00901ECC"/>
    <w:rsid w:val="00901EF2"/>
    <w:rsid w:val="00902047"/>
    <w:rsid w:val="009024A9"/>
    <w:rsid w:val="009025C1"/>
    <w:rsid w:val="00902C16"/>
    <w:rsid w:val="00902D88"/>
    <w:rsid w:val="00902DF4"/>
    <w:rsid w:val="00902FBE"/>
    <w:rsid w:val="00903175"/>
    <w:rsid w:val="009031C6"/>
    <w:rsid w:val="00903251"/>
    <w:rsid w:val="0090336B"/>
    <w:rsid w:val="00903424"/>
    <w:rsid w:val="009034CC"/>
    <w:rsid w:val="009034F1"/>
    <w:rsid w:val="0090373A"/>
    <w:rsid w:val="0090393C"/>
    <w:rsid w:val="00903BF0"/>
    <w:rsid w:val="00903DE1"/>
    <w:rsid w:val="00903F43"/>
    <w:rsid w:val="00903FD5"/>
    <w:rsid w:val="00903FEE"/>
    <w:rsid w:val="00904072"/>
    <w:rsid w:val="009048D8"/>
    <w:rsid w:val="00904ABC"/>
    <w:rsid w:val="0090511A"/>
    <w:rsid w:val="00905542"/>
    <w:rsid w:val="0090572E"/>
    <w:rsid w:val="00905C95"/>
    <w:rsid w:val="00905C97"/>
    <w:rsid w:val="00905D0E"/>
    <w:rsid w:val="00905E9D"/>
    <w:rsid w:val="00905EB2"/>
    <w:rsid w:val="00905EBE"/>
    <w:rsid w:val="00905FA2"/>
    <w:rsid w:val="009060ED"/>
    <w:rsid w:val="00906498"/>
    <w:rsid w:val="00906B68"/>
    <w:rsid w:val="00906C20"/>
    <w:rsid w:val="00906D03"/>
    <w:rsid w:val="00906E70"/>
    <w:rsid w:val="009070A6"/>
    <w:rsid w:val="00907579"/>
    <w:rsid w:val="0090761F"/>
    <w:rsid w:val="00907A23"/>
    <w:rsid w:val="00907B04"/>
    <w:rsid w:val="00907FCE"/>
    <w:rsid w:val="00910063"/>
    <w:rsid w:val="009101CE"/>
    <w:rsid w:val="0091033E"/>
    <w:rsid w:val="009103D7"/>
    <w:rsid w:val="009107F8"/>
    <w:rsid w:val="0091094B"/>
    <w:rsid w:val="00910F45"/>
    <w:rsid w:val="00910FB2"/>
    <w:rsid w:val="00910FE1"/>
    <w:rsid w:val="009110F4"/>
    <w:rsid w:val="00911258"/>
    <w:rsid w:val="00911368"/>
    <w:rsid w:val="00911449"/>
    <w:rsid w:val="009116A9"/>
    <w:rsid w:val="009116E4"/>
    <w:rsid w:val="009117C6"/>
    <w:rsid w:val="009117CA"/>
    <w:rsid w:val="009119A6"/>
    <w:rsid w:val="00911B42"/>
    <w:rsid w:val="00911B82"/>
    <w:rsid w:val="00911D22"/>
    <w:rsid w:val="00911D8B"/>
    <w:rsid w:val="00911EF9"/>
    <w:rsid w:val="00912151"/>
    <w:rsid w:val="0091252C"/>
    <w:rsid w:val="00912A75"/>
    <w:rsid w:val="00912B29"/>
    <w:rsid w:val="00912EA2"/>
    <w:rsid w:val="00912EB8"/>
    <w:rsid w:val="00913788"/>
    <w:rsid w:val="009137B1"/>
    <w:rsid w:val="00913EDA"/>
    <w:rsid w:val="00913F5A"/>
    <w:rsid w:val="0091400F"/>
    <w:rsid w:val="009142F4"/>
    <w:rsid w:val="0091431A"/>
    <w:rsid w:val="009144AF"/>
    <w:rsid w:val="009144DE"/>
    <w:rsid w:val="00914720"/>
    <w:rsid w:val="009149F7"/>
    <w:rsid w:val="00914EF6"/>
    <w:rsid w:val="00914F67"/>
    <w:rsid w:val="00915197"/>
    <w:rsid w:val="009151F1"/>
    <w:rsid w:val="00915296"/>
    <w:rsid w:val="009152B4"/>
    <w:rsid w:val="00915470"/>
    <w:rsid w:val="00915516"/>
    <w:rsid w:val="009155AA"/>
    <w:rsid w:val="00915729"/>
    <w:rsid w:val="009157B4"/>
    <w:rsid w:val="0091580B"/>
    <w:rsid w:val="00915840"/>
    <w:rsid w:val="00915B21"/>
    <w:rsid w:val="00915B56"/>
    <w:rsid w:val="00915D3B"/>
    <w:rsid w:val="00916317"/>
    <w:rsid w:val="0091663D"/>
    <w:rsid w:val="0091679F"/>
    <w:rsid w:val="00916813"/>
    <w:rsid w:val="00916BE9"/>
    <w:rsid w:val="00916ED5"/>
    <w:rsid w:val="0091705A"/>
    <w:rsid w:val="009170A1"/>
    <w:rsid w:val="009170FE"/>
    <w:rsid w:val="009175AB"/>
    <w:rsid w:val="00917693"/>
    <w:rsid w:val="00917873"/>
    <w:rsid w:val="00917C5A"/>
    <w:rsid w:val="00917D9F"/>
    <w:rsid w:val="00917E14"/>
    <w:rsid w:val="00917F15"/>
    <w:rsid w:val="00920017"/>
    <w:rsid w:val="00920097"/>
    <w:rsid w:val="00920178"/>
    <w:rsid w:val="00920295"/>
    <w:rsid w:val="009202A4"/>
    <w:rsid w:val="009206B6"/>
    <w:rsid w:val="009206D0"/>
    <w:rsid w:val="0092077E"/>
    <w:rsid w:val="009207BF"/>
    <w:rsid w:val="00920AAB"/>
    <w:rsid w:val="00920B71"/>
    <w:rsid w:val="00920C56"/>
    <w:rsid w:val="00920D9B"/>
    <w:rsid w:val="00920DD4"/>
    <w:rsid w:val="00920FB1"/>
    <w:rsid w:val="0092113F"/>
    <w:rsid w:val="0092151B"/>
    <w:rsid w:val="00921736"/>
    <w:rsid w:val="009218A3"/>
    <w:rsid w:val="00921FB9"/>
    <w:rsid w:val="00922166"/>
    <w:rsid w:val="00922261"/>
    <w:rsid w:val="009223E9"/>
    <w:rsid w:val="009224D6"/>
    <w:rsid w:val="009229A4"/>
    <w:rsid w:val="00922A98"/>
    <w:rsid w:val="00922B4A"/>
    <w:rsid w:val="00922C4E"/>
    <w:rsid w:val="00922DA9"/>
    <w:rsid w:val="00922E05"/>
    <w:rsid w:val="00922E09"/>
    <w:rsid w:val="009230A2"/>
    <w:rsid w:val="00923103"/>
    <w:rsid w:val="00923750"/>
    <w:rsid w:val="0092381C"/>
    <w:rsid w:val="00923887"/>
    <w:rsid w:val="009238ED"/>
    <w:rsid w:val="00923AA4"/>
    <w:rsid w:val="00923ABA"/>
    <w:rsid w:val="00923BCB"/>
    <w:rsid w:val="00923C88"/>
    <w:rsid w:val="009242D4"/>
    <w:rsid w:val="009242FF"/>
    <w:rsid w:val="00924343"/>
    <w:rsid w:val="00924541"/>
    <w:rsid w:val="00924B41"/>
    <w:rsid w:val="00924F00"/>
    <w:rsid w:val="00924F4A"/>
    <w:rsid w:val="0092511F"/>
    <w:rsid w:val="0092517D"/>
    <w:rsid w:val="009252E8"/>
    <w:rsid w:val="00925491"/>
    <w:rsid w:val="009256F0"/>
    <w:rsid w:val="0092574A"/>
    <w:rsid w:val="00925BBF"/>
    <w:rsid w:val="00925CB4"/>
    <w:rsid w:val="0092610B"/>
    <w:rsid w:val="00926140"/>
    <w:rsid w:val="0092614D"/>
    <w:rsid w:val="00926A68"/>
    <w:rsid w:val="00926BEC"/>
    <w:rsid w:val="00926E8C"/>
    <w:rsid w:val="0092730C"/>
    <w:rsid w:val="009273CF"/>
    <w:rsid w:val="0092744A"/>
    <w:rsid w:val="00927527"/>
    <w:rsid w:val="0092760F"/>
    <w:rsid w:val="009276FC"/>
    <w:rsid w:val="0092771F"/>
    <w:rsid w:val="0092777F"/>
    <w:rsid w:val="009277D2"/>
    <w:rsid w:val="00927D3D"/>
    <w:rsid w:val="00927D5E"/>
    <w:rsid w:val="00927E7C"/>
    <w:rsid w:val="009300BD"/>
    <w:rsid w:val="0093022A"/>
    <w:rsid w:val="00930230"/>
    <w:rsid w:val="0093036A"/>
    <w:rsid w:val="00930510"/>
    <w:rsid w:val="0093051C"/>
    <w:rsid w:val="009307B1"/>
    <w:rsid w:val="00930857"/>
    <w:rsid w:val="009308FA"/>
    <w:rsid w:val="009309AE"/>
    <w:rsid w:val="009309F7"/>
    <w:rsid w:val="00930A36"/>
    <w:rsid w:val="00930CD8"/>
    <w:rsid w:val="00930E9F"/>
    <w:rsid w:val="00930FDC"/>
    <w:rsid w:val="00931315"/>
    <w:rsid w:val="0093160D"/>
    <w:rsid w:val="00931C8D"/>
    <w:rsid w:val="00931E4F"/>
    <w:rsid w:val="00932251"/>
    <w:rsid w:val="00932277"/>
    <w:rsid w:val="009326A0"/>
    <w:rsid w:val="009329E8"/>
    <w:rsid w:val="00932A62"/>
    <w:rsid w:val="00932C17"/>
    <w:rsid w:val="00932C66"/>
    <w:rsid w:val="00932E82"/>
    <w:rsid w:val="00932F5D"/>
    <w:rsid w:val="009330A7"/>
    <w:rsid w:val="009331F2"/>
    <w:rsid w:val="00933322"/>
    <w:rsid w:val="009333AD"/>
    <w:rsid w:val="00933787"/>
    <w:rsid w:val="00933826"/>
    <w:rsid w:val="00933DBC"/>
    <w:rsid w:val="009344A2"/>
    <w:rsid w:val="0093456C"/>
    <w:rsid w:val="00934592"/>
    <w:rsid w:val="0093464F"/>
    <w:rsid w:val="009347F1"/>
    <w:rsid w:val="009349A0"/>
    <w:rsid w:val="00934A6A"/>
    <w:rsid w:val="00934B2F"/>
    <w:rsid w:val="00934B79"/>
    <w:rsid w:val="00934E71"/>
    <w:rsid w:val="00934F29"/>
    <w:rsid w:val="00935043"/>
    <w:rsid w:val="00935167"/>
    <w:rsid w:val="009352B2"/>
    <w:rsid w:val="0093579F"/>
    <w:rsid w:val="009358AB"/>
    <w:rsid w:val="00935941"/>
    <w:rsid w:val="00935B33"/>
    <w:rsid w:val="00936129"/>
    <w:rsid w:val="00936383"/>
    <w:rsid w:val="00936744"/>
    <w:rsid w:val="009367B1"/>
    <w:rsid w:val="009367D7"/>
    <w:rsid w:val="00936926"/>
    <w:rsid w:val="00936BDA"/>
    <w:rsid w:val="00936D5A"/>
    <w:rsid w:val="00937205"/>
    <w:rsid w:val="0093746C"/>
    <w:rsid w:val="00937676"/>
    <w:rsid w:val="0093777E"/>
    <w:rsid w:val="00937838"/>
    <w:rsid w:val="00937B91"/>
    <w:rsid w:val="00937F7D"/>
    <w:rsid w:val="00940092"/>
    <w:rsid w:val="009401E9"/>
    <w:rsid w:val="009402BC"/>
    <w:rsid w:val="00940359"/>
    <w:rsid w:val="009404F0"/>
    <w:rsid w:val="009404FD"/>
    <w:rsid w:val="0094052E"/>
    <w:rsid w:val="00940649"/>
    <w:rsid w:val="009408E3"/>
    <w:rsid w:val="00940999"/>
    <w:rsid w:val="00940BC2"/>
    <w:rsid w:val="00940D50"/>
    <w:rsid w:val="00940D85"/>
    <w:rsid w:val="00940FE7"/>
    <w:rsid w:val="00941125"/>
    <w:rsid w:val="009411A2"/>
    <w:rsid w:val="009411BD"/>
    <w:rsid w:val="009418C0"/>
    <w:rsid w:val="00941A5B"/>
    <w:rsid w:val="00941AD8"/>
    <w:rsid w:val="00941BCC"/>
    <w:rsid w:val="00941CA2"/>
    <w:rsid w:val="00941DBC"/>
    <w:rsid w:val="00941FE9"/>
    <w:rsid w:val="0094210D"/>
    <w:rsid w:val="00942179"/>
    <w:rsid w:val="009421DB"/>
    <w:rsid w:val="00942654"/>
    <w:rsid w:val="00942B2B"/>
    <w:rsid w:val="00942EBC"/>
    <w:rsid w:val="00943055"/>
    <w:rsid w:val="009431EB"/>
    <w:rsid w:val="0094351B"/>
    <w:rsid w:val="00943953"/>
    <w:rsid w:val="00943B88"/>
    <w:rsid w:val="00943D70"/>
    <w:rsid w:val="00943F1D"/>
    <w:rsid w:val="00944082"/>
    <w:rsid w:val="00944084"/>
    <w:rsid w:val="00944363"/>
    <w:rsid w:val="0094438A"/>
    <w:rsid w:val="00944668"/>
    <w:rsid w:val="009446B5"/>
    <w:rsid w:val="00944877"/>
    <w:rsid w:val="00944961"/>
    <w:rsid w:val="00944A83"/>
    <w:rsid w:val="00944AA5"/>
    <w:rsid w:val="00944BDF"/>
    <w:rsid w:val="00944D76"/>
    <w:rsid w:val="00944F95"/>
    <w:rsid w:val="0094504A"/>
    <w:rsid w:val="009452CF"/>
    <w:rsid w:val="00945387"/>
    <w:rsid w:val="0094559C"/>
    <w:rsid w:val="009458CE"/>
    <w:rsid w:val="00945A34"/>
    <w:rsid w:val="00945A4F"/>
    <w:rsid w:val="0094601F"/>
    <w:rsid w:val="009462D6"/>
    <w:rsid w:val="00946541"/>
    <w:rsid w:val="009465E5"/>
    <w:rsid w:val="00946AF7"/>
    <w:rsid w:val="00946B0F"/>
    <w:rsid w:val="00946F71"/>
    <w:rsid w:val="009473D9"/>
    <w:rsid w:val="00947599"/>
    <w:rsid w:val="009475D9"/>
    <w:rsid w:val="00947629"/>
    <w:rsid w:val="009477FE"/>
    <w:rsid w:val="00947878"/>
    <w:rsid w:val="009478E5"/>
    <w:rsid w:val="00947944"/>
    <w:rsid w:val="00947F0A"/>
    <w:rsid w:val="0095026D"/>
    <w:rsid w:val="009503E8"/>
    <w:rsid w:val="0095040E"/>
    <w:rsid w:val="009504CF"/>
    <w:rsid w:val="009508BB"/>
    <w:rsid w:val="00950AAA"/>
    <w:rsid w:val="00950C12"/>
    <w:rsid w:val="00950CE3"/>
    <w:rsid w:val="00950E52"/>
    <w:rsid w:val="0095138E"/>
    <w:rsid w:val="009513E1"/>
    <w:rsid w:val="00951510"/>
    <w:rsid w:val="009516BF"/>
    <w:rsid w:val="00951914"/>
    <w:rsid w:val="00951976"/>
    <w:rsid w:val="00951B98"/>
    <w:rsid w:val="00951E03"/>
    <w:rsid w:val="00952434"/>
    <w:rsid w:val="00952A1D"/>
    <w:rsid w:val="00952AAB"/>
    <w:rsid w:val="00952D77"/>
    <w:rsid w:val="00952DD5"/>
    <w:rsid w:val="00953087"/>
    <w:rsid w:val="00953090"/>
    <w:rsid w:val="00953122"/>
    <w:rsid w:val="00953353"/>
    <w:rsid w:val="00953364"/>
    <w:rsid w:val="009533E0"/>
    <w:rsid w:val="0095358B"/>
    <w:rsid w:val="009536DA"/>
    <w:rsid w:val="0095380B"/>
    <w:rsid w:val="0095381B"/>
    <w:rsid w:val="009538CE"/>
    <w:rsid w:val="009539D5"/>
    <w:rsid w:val="00953A09"/>
    <w:rsid w:val="00953A24"/>
    <w:rsid w:val="00953A7A"/>
    <w:rsid w:val="00953C6A"/>
    <w:rsid w:val="00953DB6"/>
    <w:rsid w:val="00953DCF"/>
    <w:rsid w:val="0095423F"/>
    <w:rsid w:val="00954283"/>
    <w:rsid w:val="009543A7"/>
    <w:rsid w:val="00954544"/>
    <w:rsid w:val="009545AA"/>
    <w:rsid w:val="009545B2"/>
    <w:rsid w:val="009548F7"/>
    <w:rsid w:val="00954C40"/>
    <w:rsid w:val="00954CC2"/>
    <w:rsid w:val="00954EEE"/>
    <w:rsid w:val="009551BF"/>
    <w:rsid w:val="00955230"/>
    <w:rsid w:val="0095526D"/>
    <w:rsid w:val="00955619"/>
    <w:rsid w:val="00955635"/>
    <w:rsid w:val="00955851"/>
    <w:rsid w:val="0095587F"/>
    <w:rsid w:val="0095596D"/>
    <w:rsid w:val="009559F1"/>
    <w:rsid w:val="00955E54"/>
    <w:rsid w:val="00955F20"/>
    <w:rsid w:val="00955F88"/>
    <w:rsid w:val="00955FDA"/>
    <w:rsid w:val="009561C3"/>
    <w:rsid w:val="009568A3"/>
    <w:rsid w:val="00956A2C"/>
    <w:rsid w:val="00956B8E"/>
    <w:rsid w:val="00956D05"/>
    <w:rsid w:val="00956DC1"/>
    <w:rsid w:val="00956DCD"/>
    <w:rsid w:val="00956E67"/>
    <w:rsid w:val="00956F79"/>
    <w:rsid w:val="009570D9"/>
    <w:rsid w:val="009573E2"/>
    <w:rsid w:val="00957516"/>
    <w:rsid w:val="009577E4"/>
    <w:rsid w:val="009579F1"/>
    <w:rsid w:val="00957F72"/>
    <w:rsid w:val="00960029"/>
    <w:rsid w:val="009600F5"/>
    <w:rsid w:val="00960196"/>
    <w:rsid w:val="009602C2"/>
    <w:rsid w:val="009603B7"/>
    <w:rsid w:val="009604E9"/>
    <w:rsid w:val="009606E1"/>
    <w:rsid w:val="009608CF"/>
    <w:rsid w:val="00960A4F"/>
    <w:rsid w:val="00960ACD"/>
    <w:rsid w:val="00960CC6"/>
    <w:rsid w:val="00960F55"/>
    <w:rsid w:val="0096102D"/>
    <w:rsid w:val="00961205"/>
    <w:rsid w:val="0096129E"/>
    <w:rsid w:val="00961615"/>
    <w:rsid w:val="00961641"/>
    <w:rsid w:val="0096187B"/>
    <w:rsid w:val="00961A78"/>
    <w:rsid w:val="00961BC2"/>
    <w:rsid w:val="00961BEE"/>
    <w:rsid w:val="00961E3A"/>
    <w:rsid w:val="00961ED1"/>
    <w:rsid w:val="00961EF2"/>
    <w:rsid w:val="00961F23"/>
    <w:rsid w:val="00962188"/>
    <w:rsid w:val="009621A7"/>
    <w:rsid w:val="009621CA"/>
    <w:rsid w:val="0096271E"/>
    <w:rsid w:val="00962B96"/>
    <w:rsid w:val="00962C44"/>
    <w:rsid w:val="00962D6A"/>
    <w:rsid w:val="00962F3A"/>
    <w:rsid w:val="009633A1"/>
    <w:rsid w:val="009633B7"/>
    <w:rsid w:val="00963440"/>
    <w:rsid w:val="0096367C"/>
    <w:rsid w:val="009636FF"/>
    <w:rsid w:val="00963D7F"/>
    <w:rsid w:val="0096402D"/>
    <w:rsid w:val="0096478F"/>
    <w:rsid w:val="009649FD"/>
    <w:rsid w:val="00964C1A"/>
    <w:rsid w:val="00964CD0"/>
    <w:rsid w:val="00964DE7"/>
    <w:rsid w:val="00964E5A"/>
    <w:rsid w:val="00964F31"/>
    <w:rsid w:val="00964F58"/>
    <w:rsid w:val="009651F5"/>
    <w:rsid w:val="00965353"/>
    <w:rsid w:val="009654DA"/>
    <w:rsid w:val="009655FE"/>
    <w:rsid w:val="009656E0"/>
    <w:rsid w:val="00965C5F"/>
    <w:rsid w:val="00965D4F"/>
    <w:rsid w:val="00965DA2"/>
    <w:rsid w:val="00965DC8"/>
    <w:rsid w:val="00965F2F"/>
    <w:rsid w:val="00965FB5"/>
    <w:rsid w:val="00965FDD"/>
    <w:rsid w:val="009663E4"/>
    <w:rsid w:val="0096654F"/>
    <w:rsid w:val="009665B6"/>
    <w:rsid w:val="00966681"/>
    <w:rsid w:val="009666A8"/>
    <w:rsid w:val="0096683D"/>
    <w:rsid w:val="00966A07"/>
    <w:rsid w:val="00966E6E"/>
    <w:rsid w:val="00966FEF"/>
    <w:rsid w:val="009670F7"/>
    <w:rsid w:val="009671BD"/>
    <w:rsid w:val="009672AB"/>
    <w:rsid w:val="009677F5"/>
    <w:rsid w:val="00967851"/>
    <w:rsid w:val="009678EB"/>
    <w:rsid w:val="009679BF"/>
    <w:rsid w:val="00967C6E"/>
    <w:rsid w:val="00967C7C"/>
    <w:rsid w:val="00967EA4"/>
    <w:rsid w:val="00967FE1"/>
    <w:rsid w:val="00967FF4"/>
    <w:rsid w:val="009701BA"/>
    <w:rsid w:val="00970443"/>
    <w:rsid w:val="0097056F"/>
    <w:rsid w:val="00970730"/>
    <w:rsid w:val="009709C8"/>
    <w:rsid w:val="00970B1D"/>
    <w:rsid w:val="00970C03"/>
    <w:rsid w:val="00970D2E"/>
    <w:rsid w:val="00970F2A"/>
    <w:rsid w:val="0097115F"/>
    <w:rsid w:val="009711BA"/>
    <w:rsid w:val="009713DC"/>
    <w:rsid w:val="009713FE"/>
    <w:rsid w:val="00971704"/>
    <w:rsid w:val="00971BFE"/>
    <w:rsid w:val="00971D48"/>
    <w:rsid w:val="00971D82"/>
    <w:rsid w:val="00971DFA"/>
    <w:rsid w:val="00971DFD"/>
    <w:rsid w:val="00971EBC"/>
    <w:rsid w:val="00971ED2"/>
    <w:rsid w:val="0097210E"/>
    <w:rsid w:val="0097225A"/>
    <w:rsid w:val="00972513"/>
    <w:rsid w:val="0097273B"/>
    <w:rsid w:val="009727B6"/>
    <w:rsid w:val="0097280D"/>
    <w:rsid w:val="00972821"/>
    <w:rsid w:val="00972D5D"/>
    <w:rsid w:val="00972E34"/>
    <w:rsid w:val="00972FA1"/>
    <w:rsid w:val="009738A1"/>
    <w:rsid w:val="00973A6A"/>
    <w:rsid w:val="00973EFA"/>
    <w:rsid w:val="0097400E"/>
    <w:rsid w:val="00974176"/>
    <w:rsid w:val="00974246"/>
    <w:rsid w:val="00974319"/>
    <w:rsid w:val="009743AB"/>
    <w:rsid w:val="0097456C"/>
    <w:rsid w:val="00974677"/>
    <w:rsid w:val="00974709"/>
    <w:rsid w:val="00974A34"/>
    <w:rsid w:val="00974A42"/>
    <w:rsid w:val="00974C4F"/>
    <w:rsid w:val="00974CD9"/>
    <w:rsid w:val="00974F0A"/>
    <w:rsid w:val="0097507D"/>
    <w:rsid w:val="00975602"/>
    <w:rsid w:val="009759E8"/>
    <w:rsid w:val="00975FD3"/>
    <w:rsid w:val="00976382"/>
    <w:rsid w:val="009763C5"/>
    <w:rsid w:val="00976418"/>
    <w:rsid w:val="0097684F"/>
    <w:rsid w:val="00976998"/>
    <w:rsid w:val="00976B16"/>
    <w:rsid w:val="00976D50"/>
    <w:rsid w:val="00976DAA"/>
    <w:rsid w:val="00976EE7"/>
    <w:rsid w:val="00976F9A"/>
    <w:rsid w:val="0097744E"/>
    <w:rsid w:val="0097759D"/>
    <w:rsid w:val="00977887"/>
    <w:rsid w:val="00977BFD"/>
    <w:rsid w:val="00977CFE"/>
    <w:rsid w:val="00977D66"/>
    <w:rsid w:val="00977DDD"/>
    <w:rsid w:val="00977F02"/>
    <w:rsid w:val="0098026F"/>
    <w:rsid w:val="00980271"/>
    <w:rsid w:val="0098035C"/>
    <w:rsid w:val="009804D6"/>
    <w:rsid w:val="00980521"/>
    <w:rsid w:val="0098099E"/>
    <w:rsid w:val="00980AB8"/>
    <w:rsid w:val="00980B74"/>
    <w:rsid w:val="00980C5E"/>
    <w:rsid w:val="00980DE4"/>
    <w:rsid w:val="0098107E"/>
    <w:rsid w:val="009810D4"/>
    <w:rsid w:val="009815C5"/>
    <w:rsid w:val="00981728"/>
    <w:rsid w:val="00981801"/>
    <w:rsid w:val="00981C47"/>
    <w:rsid w:val="00981CFD"/>
    <w:rsid w:val="00981E17"/>
    <w:rsid w:val="00981E44"/>
    <w:rsid w:val="00981EC8"/>
    <w:rsid w:val="00981F6A"/>
    <w:rsid w:val="009823B6"/>
    <w:rsid w:val="00982452"/>
    <w:rsid w:val="00982515"/>
    <w:rsid w:val="00982A52"/>
    <w:rsid w:val="0098304D"/>
    <w:rsid w:val="00983105"/>
    <w:rsid w:val="0098333B"/>
    <w:rsid w:val="00983565"/>
    <w:rsid w:val="009836AD"/>
    <w:rsid w:val="00983DE1"/>
    <w:rsid w:val="00983F01"/>
    <w:rsid w:val="00983F50"/>
    <w:rsid w:val="00984141"/>
    <w:rsid w:val="00984948"/>
    <w:rsid w:val="009849F7"/>
    <w:rsid w:val="00984AB1"/>
    <w:rsid w:val="00984B39"/>
    <w:rsid w:val="00984EC8"/>
    <w:rsid w:val="00984EF3"/>
    <w:rsid w:val="009855F1"/>
    <w:rsid w:val="009859D5"/>
    <w:rsid w:val="00985ADF"/>
    <w:rsid w:val="00985EE7"/>
    <w:rsid w:val="00985F62"/>
    <w:rsid w:val="0098617A"/>
    <w:rsid w:val="009862D8"/>
    <w:rsid w:val="009864F3"/>
    <w:rsid w:val="009866A5"/>
    <w:rsid w:val="009866B7"/>
    <w:rsid w:val="0098673A"/>
    <w:rsid w:val="00986872"/>
    <w:rsid w:val="00986911"/>
    <w:rsid w:val="00986C4C"/>
    <w:rsid w:val="0098738E"/>
    <w:rsid w:val="009877B5"/>
    <w:rsid w:val="009877FB"/>
    <w:rsid w:val="0098788D"/>
    <w:rsid w:val="0098791F"/>
    <w:rsid w:val="009879BC"/>
    <w:rsid w:val="00987CD5"/>
    <w:rsid w:val="00987FD9"/>
    <w:rsid w:val="0099009C"/>
    <w:rsid w:val="0099017C"/>
    <w:rsid w:val="00990200"/>
    <w:rsid w:val="0099039A"/>
    <w:rsid w:val="009906F2"/>
    <w:rsid w:val="00990FAC"/>
    <w:rsid w:val="0099105B"/>
    <w:rsid w:val="00991075"/>
    <w:rsid w:val="00991091"/>
    <w:rsid w:val="00991210"/>
    <w:rsid w:val="0099162A"/>
    <w:rsid w:val="0099164C"/>
    <w:rsid w:val="00991883"/>
    <w:rsid w:val="009918C7"/>
    <w:rsid w:val="00991CFF"/>
    <w:rsid w:val="00991D17"/>
    <w:rsid w:val="00991D1F"/>
    <w:rsid w:val="00991FAF"/>
    <w:rsid w:val="0099217E"/>
    <w:rsid w:val="009925F4"/>
    <w:rsid w:val="00992BF6"/>
    <w:rsid w:val="00992CC9"/>
    <w:rsid w:val="0099307D"/>
    <w:rsid w:val="0099326E"/>
    <w:rsid w:val="0099344C"/>
    <w:rsid w:val="00993527"/>
    <w:rsid w:val="00993566"/>
    <w:rsid w:val="009936CB"/>
    <w:rsid w:val="00993961"/>
    <w:rsid w:val="009939D9"/>
    <w:rsid w:val="00993B99"/>
    <w:rsid w:val="00993E93"/>
    <w:rsid w:val="0099402B"/>
    <w:rsid w:val="0099422A"/>
    <w:rsid w:val="0099484A"/>
    <w:rsid w:val="009949B6"/>
    <w:rsid w:val="00994B7D"/>
    <w:rsid w:val="00994C1B"/>
    <w:rsid w:val="00994CE6"/>
    <w:rsid w:val="00994D95"/>
    <w:rsid w:val="00994EE3"/>
    <w:rsid w:val="00995056"/>
    <w:rsid w:val="00995191"/>
    <w:rsid w:val="00995242"/>
    <w:rsid w:val="009953F5"/>
    <w:rsid w:val="00995553"/>
    <w:rsid w:val="00995616"/>
    <w:rsid w:val="00995A0F"/>
    <w:rsid w:val="00995AF9"/>
    <w:rsid w:val="00995B7B"/>
    <w:rsid w:val="00995B84"/>
    <w:rsid w:val="00995CBC"/>
    <w:rsid w:val="00995CBE"/>
    <w:rsid w:val="00995D56"/>
    <w:rsid w:val="00995EE6"/>
    <w:rsid w:val="00995F92"/>
    <w:rsid w:val="0099604B"/>
    <w:rsid w:val="00996189"/>
    <w:rsid w:val="0099631C"/>
    <w:rsid w:val="009964C4"/>
    <w:rsid w:val="00996583"/>
    <w:rsid w:val="00996674"/>
    <w:rsid w:val="00996866"/>
    <w:rsid w:val="009968C5"/>
    <w:rsid w:val="00996C52"/>
    <w:rsid w:val="00997004"/>
    <w:rsid w:val="00997AAC"/>
    <w:rsid w:val="00997BCE"/>
    <w:rsid w:val="00997C1D"/>
    <w:rsid w:val="00997D97"/>
    <w:rsid w:val="009A005A"/>
    <w:rsid w:val="009A0213"/>
    <w:rsid w:val="009A02C1"/>
    <w:rsid w:val="009A046A"/>
    <w:rsid w:val="009A0C49"/>
    <w:rsid w:val="009A0E45"/>
    <w:rsid w:val="009A125B"/>
    <w:rsid w:val="009A1266"/>
    <w:rsid w:val="009A130A"/>
    <w:rsid w:val="009A142A"/>
    <w:rsid w:val="009A1495"/>
    <w:rsid w:val="009A1652"/>
    <w:rsid w:val="009A1C6B"/>
    <w:rsid w:val="009A2009"/>
    <w:rsid w:val="009A20D4"/>
    <w:rsid w:val="009A2442"/>
    <w:rsid w:val="009A254A"/>
    <w:rsid w:val="009A2626"/>
    <w:rsid w:val="009A2C5D"/>
    <w:rsid w:val="009A2FAA"/>
    <w:rsid w:val="009A309C"/>
    <w:rsid w:val="009A35E6"/>
    <w:rsid w:val="009A368C"/>
    <w:rsid w:val="009A39B4"/>
    <w:rsid w:val="009A3A2B"/>
    <w:rsid w:val="009A3D8E"/>
    <w:rsid w:val="009A3E8F"/>
    <w:rsid w:val="009A4203"/>
    <w:rsid w:val="009A432C"/>
    <w:rsid w:val="009A432F"/>
    <w:rsid w:val="009A480A"/>
    <w:rsid w:val="009A4B28"/>
    <w:rsid w:val="009A4DB9"/>
    <w:rsid w:val="009A4E0F"/>
    <w:rsid w:val="009A4F31"/>
    <w:rsid w:val="009A5045"/>
    <w:rsid w:val="009A5251"/>
    <w:rsid w:val="009A544E"/>
    <w:rsid w:val="009A5468"/>
    <w:rsid w:val="009A54AF"/>
    <w:rsid w:val="009A54F1"/>
    <w:rsid w:val="009A5634"/>
    <w:rsid w:val="009A5729"/>
    <w:rsid w:val="009A5794"/>
    <w:rsid w:val="009A5849"/>
    <w:rsid w:val="009A5AAF"/>
    <w:rsid w:val="009A5B0B"/>
    <w:rsid w:val="009A5FFA"/>
    <w:rsid w:val="009A6162"/>
    <w:rsid w:val="009A62C0"/>
    <w:rsid w:val="009A6310"/>
    <w:rsid w:val="009A654F"/>
    <w:rsid w:val="009A666B"/>
    <w:rsid w:val="009A6793"/>
    <w:rsid w:val="009A6949"/>
    <w:rsid w:val="009A6B28"/>
    <w:rsid w:val="009A7080"/>
    <w:rsid w:val="009A70B0"/>
    <w:rsid w:val="009A71F7"/>
    <w:rsid w:val="009A7479"/>
    <w:rsid w:val="009A7A8F"/>
    <w:rsid w:val="009A7C59"/>
    <w:rsid w:val="009A7CC4"/>
    <w:rsid w:val="009A7CD8"/>
    <w:rsid w:val="009A7D2B"/>
    <w:rsid w:val="009A7E6C"/>
    <w:rsid w:val="009A7EF0"/>
    <w:rsid w:val="009A7F19"/>
    <w:rsid w:val="009B0055"/>
    <w:rsid w:val="009B03F8"/>
    <w:rsid w:val="009B07AD"/>
    <w:rsid w:val="009B0C8A"/>
    <w:rsid w:val="009B0D54"/>
    <w:rsid w:val="009B0F7D"/>
    <w:rsid w:val="009B1293"/>
    <w:rsid w:val="009B1336"/>
    <w:rsid w:val="009B14AE"/>
    <w:rsid w:val="009B1997"/>
    <w:rsid w:val="009B1A5C"/>
    <w:rsid w:val="009B1DC9"/>
    <w:rsid w:val="009B1ED5"/>
    <w:rsid w:val="009B230B"/>
    <w:rsid w:val="009B24C3"/>
    <w:rsid w:val="009B2830"/>
    <w:rsid w:val="009B291F"/>
    <w:rsid w:val="009B2C60"/>
    <w:rsid w:val="009B2C80"/>
    <w:rsid w:val="009B2D71"/>
    <w:rsid w:val="009B2F41"/>
    <w:rsid w:val="009B34A2"/>
    <w:rsid w:val="009B3576"/>
    <w:rsid w:val="009B39B0"/>
    <w:rsid w:val="009B3C10"/>
    <w:rsid w:val="009B3D77"/>
    <w:rsid w:val="009B409C"/>
    <w:rsid w:val="009B40B6"/>
    <w:rsid w:val="009B41FD"/>
    <w:rsid w:val="009B4263"/>
    <w:rsid w:val="009B42CC"/>
    <w:rsid w:val="009B42E0"/>
    <w:rsid w:val="009B47DD"/>
    <w:rsid w:val="009B48E6"/>
    <w:rsid w:val="009B4984"/>
    <w:rsid w:val="009B4DAA"/>
    <w:rsid w:val="009B4E2A"/>
    <w:rsid w:val="009B4E79"/>
    <w:rsid w:val="009B50DD"/>
    <w:rsid w:val="009B5195"/>
    <w:rsid w:val="009B53B5"/>
    <w:rsid w:val="009B541B"/>
    <w:rsid w:val="009B542F"/>
    <w:rsid w:val="009B561D"/>
    <w:rsid w:val="009B57D5"/>
    <w:rsid w:val="009B57FC"/>
    <w:rsid w:val="009B5B8D"/>
    <w:rsid w:val="009B5D13"/>
    <w:rsid w:val="009B5E67"/>
    <w:rsid w:val="009B5EE4"/>
    <w:rsid w:val="009B6A26"/>
    <w:rsid w:val="009B6B2C"/>
    <w:rsid w:val="009B6D49"/>
    <w:rsid w:val="009B778F"/>
    <w:rsid w:val="009B7B2B"/>
    <w:rsid w:val="009B7B9F"/>
    <w:rsid w:val="009B7BB0"/>
    <w:rsid w:val="009B7C73"/>
    <w:rsid w:val="009B7D07"/>
    <w:rsid w:val="009B7D52"/>
    <w:rsid w:val="009B7D53"/>
    <w:rsid w:val="009B7D82"/>
    <w:rsid w:val="009B7E10"/>
    <w:rsid w:val="009C007D"/>
    <w:rsid w:val="009C0132"/>
    <w:rsid w:val="009C039F"/>
    <w:rsid w:val="009C04BB"/>
    <w:rsid w:val="009C050F"/>
    <w:rsid w:val="009C074C"/>
    <w:rsid w:val="009C0798"/>
    <w:rsid w:val="009C0948"/>
    <w:rsid w:val="009C0B03"/>
    <w:rsid w:val="009C0C50"/>
    <w:rsid w:val="009C0F47"/>
    <w:rsid w:val="009C10E1"/>
    <w:rsid w:val="009C132C"/>
    <w:rsid w:val="009C15BB"/>
    <w:rsid w:val="009C180F"/>
    <w:rsid w:val="009C1B75"/>
    <w:rsid w:val="009C1C53"/>
    <w:rsid w:val="009C1DD8"/>
    <w:rsid w:val="009C1DEC"/>
    <w:rsid w:val="009C1ED1"/>
    <w:rsid w:val="009C1F4E"/>
    <w:rsid w:val="009C2229"/>
    <w:rsid w:val="009C2283"/>
    <w:rsid w:val="009C266E"/>
    <w:rsid w:val="009C2AB0"/>
    <w:rsid w:val="009C2BF4"/>
    <w:rsid w:val="009C31E7"/>
    <w:rsid w:val="009C3508"/>
    <w:rsid w:val="009C35AD"/>
    <w:rsid w:val="009C3758"/>
    <w:rsid w:val="009C38D5"/>
    <w:rsid w:val="009C3A08"/>
    <w:rsid w:val="009C3A30"/>
    <w:rsid w:val="009C3A88"/>
    <w:rsid w:val="009C3D1B"/>
    <w:rsid w:val="009C3F22"/>
    <w:rsid w:val="009C405B"/>
    <w:rsid w:val="009C412F"/>
    <w:rsid w:val="009C4355"/>
    <w:rsid w:val="009C440B"/>
    <w:rsid w:val="009C451E"/>
    <w:rsid w:val="009C462B"/>
    <w:rsid w:val="009C470E"/>
    <w:rsid w:val="009C4794"/>
    <w:rsid w:val="009C47B4"/>
    <w:rsid w:val="009C49D3"/>
    <w:rsid w:val="009C4A45"/>
    <w:rsid w:val="009C4B42"/>
    <w:rsid w:val="009C4BA7"/>
    <w:rsid w:val="009C4E49"/>
    <w:rsid w:val="009C4EFD"/>
    <w:rsid w:val="009C510C"/>
    <w:rsid w:val="009C54C2"/>
    <w:rsid w:val="009C566F"/>
    <w:rsid w:val="009C5766"/>
    <w:rsid w:val="009C5BC6"/>
    <w:rsid w:val="009C5EA1"/>
    <w:rsid w:val="009C62E7"/>
    <w:rsid w:val="009C666C"/>
    <w:rsid w:val="009C6798"/>
    <w:rsid w:val="009C6875"/>
    <w:rsid w:val="009C68D1"/>
    <w:rsid w:val="009C6D27"/>
    <w:rsid w:val="009C6E53"/>
    <w:rsid w:val="009C7098"/>
    <w:rsid w:val="009C709E"/>
    <w:rsid w:val="009C70A4"/>
    <w:rsid w:val="009C7117"/>
    <w:rsid w:val="009C7125"/>
    <w:rsid w:val="009C72AF"/>
    <w:rsid w:val="009C75A7"/>
    <w:rsid w:val="009C7615"/>
    <w:rsid w:val="009C7680"/>
    <w:rsid w:val="009C79C9"/>
    <w:rsid w:val="009C7CC7"/>
    <w:rsid w:val="009C7D3B"/>
    <w:rsid w:val="009C7DA7"/>
    <w:rsid w:val="009D010F"/>
    <w:rsid w:val="009D020A"/>
    <w:rsid w:val="009D03F7"/>
    <w:rsid w:val="009D089B"/>
    <w:rsid w:val="009D08FB"/>
    <w:rsid w:val="009D0961"/>
    <w:rsid w:val="009D09EB"/>
    <w:rsid w:val="009D0F07"/>
    <w:rsid w:val="009D1135"/>
    <w:rsid w:val="009D1262"/>
    <w:rsid w:val="009D1452"/>
    <w:rsid w:val="009D167A"/>
    <w:rsid w:val="009D16B8"/>
    <w:rsid w:val="009D1855"/>
    <w:rsid w:val="009D19A0"/>
    <w:rsid w:val="009D1A79"/>
    <w:rsid w:val="009D1AB8"/>
    <w:rsid w:val="009D2062"/>
    <w:rsid w:val="009D265E"/>
    <w:rsid w:val="009D26A8"/>
    <w:rsid w:val="009D271C"/>
    <w:rsid w:val="009D2758"/>
    <w:rsid w:val="009D277F"/>
    <w:rsid w:val="009D2D24"/>
    <w:rsid w:val="009D2DC2"/>
    <w:rsid w:val="009D2ED2"/>
    <w:rsid w:val="009D2FB3"/>
    <w:rsid w:val="009D30E9"/>
    <w:rsid w:val="009D310C"/>
    <w:rsid w:val="009D356E"/>
    <w:rsid w:val="009D357C"/>
    <w:rsid w:val="009D378A"/>
    <w:rsid w:val="009D3890"/>
    <w:rsid w:val="009D390A"/>
    <w:rsid w:val="009D3A54"/>
    <w:rsid w:val="009D3E82"/>
    <w:rsid w:val="009D421C"/>
    <w:rsid w:val="009D4252"/>
    <w:rsid w:val="009D42A0"/>
    <w:rsid w:val="009D438F"/>
    <w:rsid w:val="009D44BC"/>
    <w:rsid w:val="009D44F3"/>
    <w:rsid w:val="009D45B7"/>
    <w:rsid w:val="009D4650"/>
    <w:rsid w:val="009D469F"/>
    <w:rsid w:val="009D472A"/>
    <w:rsid w:val="009D4744"/>
    <w:rsid w:val="009D4A3B"/>
    <w:rsid w:val="009D4E01"/>
    <w:rsid w:val="009D4FE6"/>
    <w:rsid w:val="009D51EE"/>
    <w:rsid w:val="009D56F3"/>
    <w:rsid w:val="009D5A22"/>
    <w:rsid w:val="009D5D3D"/>
    <w:rsid w:val="009D5DAC"/>
    <w:rsid w:val="009D5F64"/>
    <w:rsid w:val="009D656D"/>
    <w:rsid w:val="009D6DA6"/>
    <w:rsid w:val="009D6F7F"/>
    <w:rsid w:val="009D701C"/>
    <w:rsid w:val="009D70D4"/>
    <w:rsid w:val="009D7102"/>
    <w:rsid w:val="009D7409"/>
    <w:rsid w:val="009D761B"/>
    <w:rsid w:val="009D7621"/>
    <w:rsid w:val="009D79FD"/>
    <w:rsid w:val="009D7BD5"/>
    <w:rsid w:val="009D7CA7"/>
    <w:rsid w:val="009D7E1A"/>
    <w:rsid w:val="009E0271"/>
    <w:rsid w:val="009E0331"/>
    <w:rsid w:val="009E0744"/>
    <w:rsid w:val="009E0746"/>
    <w:rsid w:val="009E078A"/>
    <w:rsid w:val="009E0877"/>
    <w:rsid w:val="009E0D6C"/>
    <w:rsid w:val="009E0D8F"/>
    <w:rsid w:val="009E10C8"/>
    <w:rsid w:val="009E13C7"/>
    <w:rsid w:val="009E1457"/>
    <w:rsid w:val="009E165C"/>
    <w:rsid w:val="009E17C0"/>
    <w:rsid w:val="009E1918"/>
    <w:rsid w:val="009E192E"/>
    <w:rsid w:val="009E19BB"/>
    <w:rsid w:val="009E1AD8"/>
    <w:rsid w:val="009E1C89"/>
    <w:rsid w:val="009E1D42"/>
    <w:rsid w:val="009E1E42"/>
    <w:rsid w:val="009E20CC"/>
    <w:rsid w:val="009E2255"/>
    <w:rsid w:val="009E22A2"/>
    <w:rsid w:val="009E246F"/>
    <w:rsid w:val="009E25D3"/>
    <w:rsid w:val="009E26ED"/>
    <w:rsid w:val="009E2885"/>
    <w:rsid w:val="009E28D0"/>
    <w:rsid w:val="009E29DB"/>
    <w:rsid w:val="009E2A04"/>
    <w:rsid w:val="009E2ADC"/>
    <w:rsid w:val="009E2CCF"/>
    <w:rsid w:val="009E2ECB"/>
    <w:rsid w:val="009E3185"/>
    <w:rsid w:val="009E31A8"/>
    <w:rsid w:val="009E3776"/>
    <w:rsid w:val="009E391C"/>
    <w:rsid w:val="009E39B5"/>
    <w:rsid w:val="009E3B70"/>
    <w:rsid w:val="009E3C27"/>
    <w:rsid w:val="009E3F2D"/>
    <w:rsid w:val="009E3F8C"/>
    <w:rsid w:val="009E40DC"/>
    <w:rsid w:val="009E47A0"/>
    <w:rsid w:val="009E485A"/>
    <w:rsid w:val="009E4C73"/>
    <w:rsid w:val="009E502E"/>
    <w:rsid w:val="009E5164"/>
    <w:rsid w:val="009E5456"/>
    <w:rsid w:val="009E55F7"/>
    <w:rsid w:val="009E582F"/>
    <w:rsid w:val="009E5B4A"/>
    <w:rsid w:val="009E5B96"/>
    <w:rsid w:val="009E5CDA"/>
    <w:rsid w:val="009E5D92"/>
    <w:rsid w:val="009E5EE1"/>
    <w:rsid w:val="009E5F21"/>
    <w:rsid w:val="009E5F5F"/>
    <w:rsid w:val="009E60C3"/>
    <w:rsid w:val="009E60C7"/>
    <w:rsid w:val="009E6341"/>
    <w:rsid w:val="009E63DF"/>
    <w:rsid w:val="009E63FF"/>
    <w:rsid w:val="009E6419"/>
    <w:rsid w:val="009E6491"/>
    <w:rsid w:val="009E64CB"/>
    <w:rsid w:val="009E6530"/>
    <w:rsid w:val="009E6678"/>
    <w:rsid w:val="009E66AD"/>
    <w:rsid w:val="009E69C5"/>
    <w:rsid w:val="009E6B6F"/>
    <w:rsid w:val="009E6E8D"/>
    <w:rsid w:val="009E7033"/>
    <w:rsid w:val="009E70A2"/>
    <w:rsid w:val="009E72BA"/>
    <w:rsid w:val="009E76DC"/>
    <w:rsid w:val="009E7A70"/>
    <w:rsid w:val="009E7B1B"/>
    <w:rsid w:val="009E7C04"/>
    <w:rsid w:val="009E7C05"/>
    <w:rsid w:val="009E7CB9"/>
    <w:rsid w:val="009E7E05"/>
    <w:rsid w:val="009E7F5D"/>
    <w:rsid w:val="009F0078"/>
    <w:rsid w:val="009F025E"/>
    <w:rsid w:val="009F0401"/>
    <w:rsid w:val="009F048D"/>
    <w:rsid w:val="009F0D30"/>
    <w:rsid w:val="009F0DA5"/>
    <w:rsid w:val="009F0F44"/>
    <w:rsid w:val="009F0F95"/>
    <w:rsid w:val="009F1253"/>
    <w:rsid w:val="009F159B"/>
    <w:rsid w:val="009F16AE"/>
    <w:rsid w:val="009F16FC"/>
    <w:rsid w:val="009F186A"/>
    <w:rsid w:val="009F19E3"/>
    <w:rsid w:val="009F1BD1"/>
    <w:rsid w:val="009F2020"/>
    <w:rsid w:val="009F202F"/>
    <w:rsid w:val="009F258B"/>
    <w:rsid w:val="009F2649"/>
    <w:rsid w:val="009F28B1"/>
    <w:rsid w:val="009F2A37"/>
    <w:rsid w:val="009F2B4D"/>
    <w:rsid w:val="009F2C42"/>
    <w:rsid w:val="009F2E64"/>
    <w:rsid w:val="009F2E8E"/>
    <w:rsid w:val="009F3010"/>
    <w:rsid w:val="009F39B2"/>
    <w:rsid w:val="009F3A9C"/>
    <w:rsid w:val="009F3C62"/>
    <w:rsid w:val="009F3D65"/>
    <w:rsid w:val="009F3DA8"/>
    <w:rsid w:val="009F3E40"/>
    <w:rsid w:val="009F4546"/>
    <w:rsid w:val="009F4572"/>
    <w:rsid w:val="009F489C"/>
    <w:rsid w:val="009F4918"/>
    <w:rsid w:val="009F4BE5"/>
    <w:rsid w:val="009F4C10"/>
    <w:rsid w:val="009F4CDA"/>
    <w:rsid w:val="009F4E22"/>
    <w:rsid w:val="009F4E3C"/>
    <w:rsid w:val="009F4E9E"/>
    <w:rsid w:val="009F4EB6"/>
    <w:rsid w:val="009F5280"/>
    <w:rsid w:val="009F52E0"/>
    <w:rsid w:val="009F532D"/>
    <w:rsid w:val="009F5405"/>
    <w:rsid w:val="009F5481"/>
    <w:rsid w:val="009F5A98"/>
    <w:rsid w:val="009F5FEB"/>
    <w:rsid w:val="009F617F"/>
    <w:rsid w:val="009F61BD"/>
    <w:rsid w:val="009F6398"/>
    <w:rsid w:val="009F65B5"/>
    <w:rsid w:val="009F6649"/>
    <w:rsid w:val="009F6760"/>
    <w:rsid w:val="009F681C"/>
    <w:rsid w:val="009F686A"/>
    <w:rsid w:val="009F6882"/>
    <w:rsid w:val="009F68F1"/>
    <w:rsid w:val="009F6950"/>
    <w:rsid w:val="009F6995"/>
    <w:rsid w:val="009F6C54"/>
    <w:rsid w:val="009F6F05"/>
    <w:rsid w:val="009F6F9F"/>
    <w:rsid w:val="009F70AA"/>
    <w:rsid w:val="009F7165"/>
    <w:rsid w:val="009F726A"/>
    <w:rsid w:val="009F7618"/>
    <w:rsid w:val="009F7687"/>
    <w:rsid w:val="009F76E5"/>
    <w:rsid w:val="009F7777"/>
    <w:rsid w:val="009F77C5"/>
    <w:rsid w:val="009F79D9"/>
    <w:rsid w:val="009F7E16"/>
    <w:rsid w:val="009F7FD6"/>
    <w:rsid w:val="00A0016B"/>
    <w:rsid w:val="00A0034F"/>
    <w:rsid w:val="00A00450"/>
    <w:rsid w:val="00A0070D"/>
    <w:rsid w:val="00A00942"/>
    <w:rsid w:val="00A009C9"/>
    <w:rsid w:val="00A00B29"/>
    <w:rsid w:val="00A00B4B"/>
    <w:rsid w:val="00A0127A"/>
    <w:rsid w:val="00A012E0"/>
    <w:rsid w:val="00A01330"/>
    <w:rsid w:val="00A01338"/>
    <w:rsid w:val="00A01361"/>
    <w:rsid w:val="00A018C9"/>
    <w:rsid w:val="00A019B1"/>
    <w:rsid w:val="00A01A27"/>
    <w:rsid w:val="00A01ED0"/>
    <w:rsid w:val="00A021C3"/>
    <w:rsid w:val="00A02424"/>
    <w:rsid w:val="00A02621"/>
    <w:rsid w:val="00A027B5"/>
    <w:rsid w:val="00A02AE1"/>
    <w:rsid w:val="00A02AFB"/>
    <w:rsid w:val="00A02B5C"/>
    <w:rsid w:val="00A02B9F"/>
    <w:rsid w:val="00A02DE7"/>
    <w:rsid w:val="00A02EB2"/>
    <w:rsid w:val="00A03051"/>
    <w:rsid w:val="00A03282"/>
    <w:rsid w:val="00A03412"/>
    <w:rsid w:val="00A0349B"/>
    <w:rsid w:val="00A0351A"/>
    <w:rsid w:val="00A0353E"/>
    <w:rsid w:val="00A0356C"/>
    <w:rsid w:val="00A037C8"/>
    <w:rsid w:val="00A03BB6"/>
    <w:rsid w:val="00A03C1C"/>
    <w:rsid w:val="00A03DB6"/>
    <w:rsid w:val="00A04148"/>
    <w:rsid w:val="00A04488"/>
    <w:rsid w:val="00A046A8"/>
    <w:rsid w:val="00A04921"/>
    <w:rsid w:val="00A04C41"/>
    <w:rsid w:val="00A04CFF"/>
    <w:rsid w:val="00A04DC1"/>
    <w:rsid w:val="00A04E07"/>
    <w:rsid w:val="00A05143"/>
    <w:rsid w:val="00A05269"/>
    <w:rsid w:val="00A05308"/>
    <w:rsid w:val="00A05323"/>
    <w:rsid w:val="00A053C8"/>
    <w:rsid w:val="00A0540A"/>
    <w:rsid w:val="00A05419"/>
    <w:rsid w:val="00A055F4"/>
    <w:rsid w:val="00A05773"/>
    <w:rsid w:val="00A05802"/>
    <w:rsid w:val="00A05875"/>
    <w:rsid w:val="00A05A59"/>
    <w:rsid w:val="00A05BD4"/>
    <w:rsid w:val="00A05D8B"/>
    <w:rsid w:val="00A06553"/>
    <w:rsid w:val="00A065D0"/>
    <w:rsid w:val="00A06681"/>
    <w:rsid w:val="00A067B5"/>
    <w:rsid w:val="00A06961"/>
    <w:rsid w:val="00A0696F"/>
    <w:rsid w:val="00A06B2F"/>
    <w:rsid w:val="00A06E09"/>
    <w:rsid w:val="00A07139"/>
    <w:rsid w:val="00A0723D"/>
    <w:rsid w:val="00A07301"/>
    <w:rsid w:val="00A07361"/>
    <w:rsid w:val="00A073D2"/>
    <w:rsid w:val="00A07591"/>
    <w:rsid w:val="00A075E3"/>
    <w:rsid w:val="00A07629"/>
    <w:rsid w:val="00A076A5"/>
    <w:rsid w:val="00A0773E"/>
    <w:rsid w:val="00A07774"/>
    <w:rsid w:val="00A07903"/>
    <w:rsid w:val="00A07D1E"/>
    <w:rsid w:val="00A10023"/>
    <w:rsid w:val="00A10471"/>
    <w:rsid w:val="00A107D5"/>
    <w:rsid w:val="00A1089C"/>
    <w:rsid w:val="00A108C3"/>
    <w:rsid w:val="00A108CE"/>
    <w:rsid w:val="00A109DA"/>
    <w:rsid w:val="00A10E76"/>
    <w:rsid w:val="00A110C3"/>
    <w:rsid w:val="00A110E3"/>
    <w:rsid w:val="00A11295"/>
    <w:rsid w:val="00A11A01"/>
    <w:rsid w:val="00A11BBE"/>
    <w:rsid w:val="00A11BC9"/>
    <w:rsid w:val="00A11C76"/>
    <w:rsid w:val="00A11D82"/>
    <w:rsid w:val="00A11E4D"/>
    <w:rsid w:val="00A11EBB"/>
    <w:rsid w:val="00A12158"/>
    <w:rsid w:val="00A123FC"/>
    <w:rsid w:val="00A12B3F"/>
    <w:rsid w:val="00A12B7C"/>
    <w:rsid w:val="00A12B9F"/>
    <w:rsid w:val="00A12C11"/>
    <w:rsid w:val="00A12CE1"/>
    <w:rsid w:val="00A12D74"/>
    <w:rsid w:val="00A12E47"/>
    <w:rsid w:val="00A130F4"/>
    <w:rsid w:val="00A132AC"/>
    <w:rsid w:val="00A1333C"/>
    <w:rsid w:val="00A1348F"/>
    <w:rsid w:val="00A13698"/>
    <w:rsid w:val="00A1379D"/>
    <w:rsid w:val="00A13835"/>
    <w:rsid w:val="00A1386D"/>
    <w:rsid w:val="00A1387B"/>
    <w:rsid w:val="00A13882"/>
    <w:rsid w:val="00A138EA"/>
    <w:rsid w:val="00A139C9"/>
    <w:rsid w:val="00A13A1C"/>
    <w:rsid w:val="00A13B12"/>
    <w:rsid w:val="00A13CA7"/>
    <w:rsid w:val="00A13F07"/>
    <w:rsid w:val="00A13FB2"/>
    <w:rsid w:val="00A1407A"/>
    <w:rsid w:val="00A140C8"/>
    <w:rsid w:val="00A14134"/>
    <w:rsid w:val="00A14807"/>
    <w:rsid w:val="00A148B1"/>
    <w:rsid w:val="00A14AB4"/>
    <w:rsid w:val="00A14AE2"/>
    <w:rsid w:val="00A14C2F"/>
    <w:rsid w:val="00A14C55"/>
    <w:rsid w:val="00A14E05"/>
    <w:rsid w:val="00A14ED6"/>
    <w:rsid w:val="00A14F05"/>
    <w:rsid w:val="00A15407"/>
    <w:rsid w:val="00A15506"/>
    <w:rsid w:val="00A1578F"/>
    <w:rsid w:val="00A15919"/>
    <w:rsid w:val="00A15B3A"/>
    <w:rsid w:val="00A16218"/>
    <w:rsid w:val="00A16378"/>
    <w:rsid w:val="00A16685"/>
    <w:rsid w:val="00A16787"/>
    <w:rsid w:val="00A16A1C"/>
    <w:rsid w:val="00A16CAB"/>
    <w:rsid w:val="00A16CD6"/>
    <w:rsid w:val="00A16DF1"/>
    <w:rsid w:val="00A1709E"/>
    <w:rsid w:val="00A173BA"/>
    <w:rsid w:val="00A17442"/>
    <w:rsid w:val="00A176BD"/>
    <w:rsid w:val="00A17705"/>
    <w:rsid w:val="00A1794C"/>
    <w:rsid w:val="00A17BC4"/>
    <w:rsid w:val="00A17C19"/>
    <w:rsid w:val="00A2049B"/>
    <w:rsid w:val="00A20550"/>
    <w:rsid w:val="00A20726"/>
    <w:rsid w:val="00A207C7"/>
    <w:rsid w:val="00A2087F"/>
    <w:rsid w:val="00A209FD"/>
    <w:rsid w:val="00A20AE2"/>
    <w:rsid w:val="00A20B1E"/>
    <w:rsid w:val="00A20B7C"/>
    <w:rsid w:val="00A2196C"/>
    <w:rsid w:val="00A219A8"/>
    <w:rsid w:val="00A21AAE"/>
    <w:rsid w:val="00A21AE9"/>
    <w:rsid w:val="00A225C6"/>
    <w:rsid w:val="00A22678"/>
    <w:rsid w:val="00A22738"/>
    <w:rsid w:val="00A22870"/>
    <w:rsid w:val="00A22D9F"/>
    <w:rsid w:val="00A22EBB"/>
    <w:rsid w:val="00A22FE2"/>
    <w:rsid w:val="00A231F2"/>
    <w:rsid w:val="00A234D4"/>
    <w:rsid w:val="00A236C9"/>
    <w:rsid w:val="00A23701"/>
    <w:rsid w:val="00A238D4"/>
    <w:rsid w:val="00A23AAB"/>
    <w:rsid w:val="00A23B51"/>
    <w:rsid w:val="00A23C43"/>
    <w:rsid w:val="00A23F13"/>
    <w:rsid w:val="00A2411E"/>
    <w:rsid w:val="00A2417E"/>
    <w:rsid w:val="00A2425E"/>
    <w:rsid w:val="00A24280"/>
    <w:rsid w:val="00A2455F"/>
    <w:rsid w:val="00A245F3"/>
    <w:rsid w:val="00A246CD"/>
    <w:rsid w:val="00A24AEA"/>
    <w:rsid w:val="00A24D27"/>
    <w:rsid w:val="00A24FDE"/>
    <w:rsid w:val="00A25042"/>
    <w:rsid w:val="00A2508D"/>
    <w:rsid w:val="00A250AA"/>
    <w:rsid w:val="00A25392"/>
    <w:rsid w:val="00A2564B"/>
    <w:rsid w:val="00A25D28"/>
    <w:rsid w:val="00A25EE6"/>
    <w:rsid w:val="00A25F67"/>
    <w:rsid w:val="00A26237"/>
    <w:rsid w:val="00A268E2"/>
    <w:rsid w:val="00A26980"/>
    <w:rsid w:val="00A26A6F"/>
    <w:rsid w:val="00A26BAB"/>
    <w:rsid w:val="00A26E1B"/>
    <w:rsid w:val="00A26EF0"/>
    <w:rsid w:val="00A26F74"/>
    <w:rsid w:val="00A2700B"/>
    <w:rsid w:val="00A271B9"/>
    <w:rsid w:val="00A276E1"/>
    <w:rsid w:val="00A27853"/>
    <w:rsid w:val="00A27ACC"/>
    <w:rsid w:val="00A27DCB"/>
    <w:rsid w:val="00A300C5"/>
    <w:rsid w:val="00A3014A"/>
    <w:rsid w:val="00A30785"/>
    <w:rsid w:val="00A307D0"/>
    <w:rsid w:val="00A30BC8"/>
    <w:rsid w:val="00A30D1E"/>
    <w:rsid w:val="00A30DBD"/>
    <w:rsid w:val="00A30DC5"/>
    <w:rsid w:val="00A30DF5"/>
    <w:rsid w:val="00A30E02"/>
    <w:rsid w:val="00A312C9"/>
    <w:rsid w:val="00A3136A"/>
    <w:rsid w:val="00A3136D"/>
    <w:rsid w:val="00A313D5"/>
    <w:rsid w:val="00A315A5"/>
    <w:rsid w:val="00A31728"/>
    <w:rsid w:val="00A317F8"/>
    <w:rsid w:val="00A3181A"/>
    <w:rsid w:val="00A31BAC"/>
    <w:rsid w:val="00A31D6F"/>
    <w:rsid w:val="00A31F32"/>
    <w:rsid w:val="00A31F33"/>
    <w:rsid w:val="00A320F2"/>
    <w:rsid w:val="00A324BC"/>
    <w:rsid w:val="00A324C5"/>
    <w:rsid w:val="00A32579"/>
    <w:rsid w:val="00A32E49"/>
    <w:rsid w:val="00A32E7B"/>
    <w:rsid w:val="00A32EAF"/>
    <w:rsid w:val="00A3300A"/>
    <w:rsid w:val="00A33084"/>
    <w:rsid w:val="00A3308A"/>
    <w:rsid w:val="00A33397"/>
    <w:rsid w:val="00A338E3"/>
    <w:rsid w:val="00A33A2E"/>
    <w:rsid w:val="00A33AEB"/>
    <w:rsid w:val="00A33CB7"/>
    <w:rsid w:val="00A33F10"/>
    <w:rsid w:val="00A33FAB"/>
    <w:rsid w:val="00A3404E"/>
    <w:rsid w:val="00A3446E"/>
    <w:rsid w:val="00A347E2"/>
    <w:rsid w:val="00A3484B"/>
    <w:rsid w:val="00A34851"/>
    <w:rsid w:val="00A34865"/>
    <w:rsid w:val="00A34959"/>
    <w:rsid w:val="00A34F95"/>
    <w:rsid w:val="00A35029"/>
    <w:rsid w:val="00A3522B"/>
    <w:rsid w:val="00A355F5"/>
    <w:rsid w:val="00A35713"/>
    <w:rsid w:val="00A3583F"/>
    <w:rsid w:val="00A35858"/>
    <w:rsid w:val="00A35A6D"/>
    <w:rsid w:val="00A35B53"/>
    <w:rsid w:val="00A35BF9"/>
    <w:rsid w:val="00A35C46"/>
    <w:rsid w:val="00A35E62"/>
    <w:rsid w:val="00A360BC"/>
    <w:rsid w:val="00A3617C"/>
    <w:rsid w:val="00A36209"/>
    <w:rsid w:val="00A3676F"/>
    <w:rsid w:val="00A3696C"/>
    <w:rsid w:val="00A36B30"/>
    <w:rsid w:val="00A36D79"/>
    <w:rsid w:val="00A36DAE"/>
    <w:rsid w:val="00A3717C"/>
    <w:rsid w:val="00A3722F"/>
    <w:rsid w:val="00A374F2"/>
    <w:rsid w:val="00A374FE"/>
    <w:rsid w:val="00A375C1"/>
    <w:rsid w:val="00A376C3"/>
    <w:rsid w:val="00A37DD2"/>
    <w:rsid w:val="00A4020E"/>
    <w:rsid w:val="00A40347"/>
    <w:rsid w:val="00A40546"/>
    <w:rsid w:val="00A407CE"/>
    <w:rsid w:val="00A407F9"/>
    <w:rsid w:val="00A409F3"/>
    <w:rsid w:val="00A40A41"/>
    <w:rsid w:val="00A40BA1"/>
    <w:rsid w:val="00A40CB7"/>
    <w:rsid w:val="00A40E68"/>
    <w:rsid w:val="00A4135C"/>
    <w:rsid w:val="00A4166E"/>
    <w:rsid w:val="00A41CF5"/>
    <w:rsid w:val="00A41D24"/>
    <w:rsid w:val="00A41D9C"/>
    <w:rsid w:val="00A41EE4"/>
    <w:rsid w:val="00A42294"/>
    <w:rsid w:val="00A4236A"/>
    <w:rsid w:val="00A42667"/>
    <w:rsid w:val="00A42766"/>
    <w:rsid w:val="00A42838"/>
    <w:rsid w:val="00A430B5"/>
    <w:rsid w:val="00A431E9"/>
    <w:rsid w:val="00A4335F"/>
    <w:rsid w:val="00A43500"/>
    <w:rsid w:val="00A436EA"/>
    <w:rsid w:val="00A437A0"/>
    <w:rsid w:val="00A43CDC"/>
    <w:rsid w:val="00A43F9D"/>
    <w:rsid w:val="00A44006"/>
    <w:rsid w:val="00A441B0"/>
    <w:rsid w:val="00A4474B"/>
    <w:rsid w:val="00A44BBD"/>
    <w:rsid w:val="00A44F41"/>
    <w:rsid w:val="00A45503"/>
    <w:rsid w:val="00A456F2"/>
    <w:rsid w:val="00A457D7"/>
    <w:rsid w:val="00A45815"/>
    <w:rsid w:val="00A45C2E"/>
    <w:rsid w:val="00A462C6"/>
    <w:rsid w:val="00A46431"/>
    <w:rsid w:val="00A46569"/>
    <w:rsid w:val="00A465AF"/>
    <w:rsid w:val="00A466C4"/>
    <w:rsid w:val="00A4687E"/>
    <w:rsid w:val="00A468D1"/>
    <w:rsid w:val="00A46915"/>
    <w:rsid w:val="00A46A55"/>
    <w:rsid w:val="00A46AF1"/>
    <w:rsid w:val="00A46B03"/>
    <w:rsid w:val="00A46E21"/>
    <w:rsid w:val="00A46E87"/>
    <w:rsid w:val="00A46E95"/>
    <w:rsid w:val="00A46F2A"/>
    <w:rsid w:val="00A47129"/>
    <w:rsid w:val="00A47232"/>
    <w:rsid w:val="00A4735B"/>
    <w:rsid w:val="00A47364"/>
    <w:rsid w:val="00A4737B"/>
    <w:rsid w:val="00A47607"/>
    <w:rsid w:val="00A477BC"/>
    <w:rsid w:val="00A47D81"/>
    <w:rsid w:val="00A47DF4"/>
    <w:rsid w:val="00A5003B"/>
    <w:rsid w:val="00A50611"/>
    <w:rsid w:val="00A50842"/>
    <w:rsid w:val="00A50CF7"/>
    <w:rsid w:val="00A50F8E"/>
    <w:rsid w:val="00A5100A"/>
    <w:rsid w:val="00A51207"/>
    <w:rsid w:val="00A51647"/>
    <w:rsid w:val="00A5187D"/>
    <w:rsid w:val="00A51A58"/>
    <w:rsid w:val="00A51EAE"/>
    <w:rsid w:val="00A52105"/>
    <w:rsid w:val="00A522E0"/>
    <w:rsid w:val="00A5244E"/>
    <w:rsid w:val="00A52807"/>
    <w:rsid w:val="00A52A82"/>
    <w:rsid w:val="00A52B01"/>
    <w:rsid w:val="00A52B06"/>
    <w:rsid w:val="00A52D4D"/>
    <w:rsid w:val="00A52EC6"/>
    <w:rsid w:val="00A5302F"/>
    <w:rsid w:val="00A530C7"/>
    <w:rsid w:val="00A5331D"/>
    <w:rsid w:val="00A53330"/>
    <w:rsid w:val="00A53405"/>
    <w:rsid w:val="00A53540"/>
    <w:rsid w:val="00A53582"/>
    <w:rsid w:val="00A536A3"/>
    <w:rsid w:val="00A53792"/>
    <w:rsid w:val="00A53A5A"/>
    <w:rsid w:val="00A53AE5"/>
    <w:rsid w:val="00A541E9"/>
    <w:rsid w:val="00A54301"/>
    <w:rsid w:val="00A5435C"/>
    <w:rsid w:val="00A54546"/>
    <w:rsid w:val="00A54617"/>
    <w:rsid w:val="00A54806"/>
    <w:rsid w:val="00A5493F"/>
    <w:rsid w:val="00A549CE"/>
    <w:rsid w:val="00A54AB5"/>
    <w:rsid w:val="00A54B26"/>
    <w:rsid w:val="00A54E88"/>
    <w:rsid w:val="00A54FB5"/>
    <w:rsid w:val="00A5539B"/>
    <w:rsid w:val="00A55A67"/>
    <w:rsid w:val="00A55A8C"/>
    <w:rsid w:val="00A55BDB"/>
    <w:rsid w:val="00A55D38"/>
    <w:rsid w:val="00A563A8"/>
    <w:rsid w:val="00A563DB"/>
    <w:rsid w:val="00A563E5"/>
    <w:rsid w:val="00A56681"/>
    <w:rsid w:val="00A566FC"/>
    <w:rsid w:val="00A56A5B"/>
    <w:rsid w:val="00A56B14"/>
    <w:rsid w:val="00A56C11"/>
    <w:rsid w:val="00A56DB3"/>
    <w:rsid w:val="00A56EE6"/>
    <w:rsid w:val="00A570F4"/>
    <w:rsid w:val="00A57434"/>
    <w:rsid w:val="00A57721"/>
    <w:rsid w:val="00A57832"/>
    <w:rsid w:val="00A57A20"/>
    <w:rsid w:val="00A60060"/>
    <w:rsid w:val="00A60120"/>
    <w:rsid w:val="00A6018C"/>
    <w:rsid w:val="00A60271"/>
    <w:rsid w:val="00A6044D"/>
    <w:rsid w:val="00A60781"/>
    <w:rsid w:val="00A608B2"/>
    <w:rsid w:val="00A60A24"/>
    <w:rsid w:val="00A60AA9"/>
    <w:rsid w:val="00A60BB6"/>
    <w:rsid w:val="00A60D0B"/>
    <w:rsid w:val="00A611F5"/>
    <w:rsid w:val="00A612C3"/>
    <w:rsid w:val="00A61359"/>
    <w:rsid w:val="00A6187B"/>
    <w:rsid w:val="00A6191A"/>
    <w:rsid w:val="00A61C17"/>
    <w:rsid w:val="00A61E56"/>
    <w:rsid w:val="00A62187"/>
    <w:rsid w:val="00A62419"/>
    <w:rsid w:val="00A6267E"/>
    <w:rsid w:val="00A626C8"/>
    <w:rsid w:val="00A62D7B"/>
    <w:rsid w:val="00A63134"/>
    <w:rsid w:val="00A63369"/>
    <w:rsid w:val="00A636DC"/>
    <w:rsid w:val="00A637C3"/>
    <w:rsid w:val="00A638B6"/>
    <w:rsid w:val="00A639D2"/>
    <w:rsid w:val="00A63B7C"/>
    <w:rsid w:val="00A63C2D"/>
    <w:rsid w:val="00A63DF1"/>
    <w:rsid w:val="00A63FB0"/>
    <w:rsid w:val="00A6431A"/>
    <w:rsid w:val="00A643B8"/>
    <w:rsid w:val="00A643F5"/>
    <w:rsid w:val="00A644BF"/>
    <w:rsid w:val="00A6455C"/>
    <w:rsid w:val="00A645EB"/>
    <w:rsid w:val="00A6483C"/>
    <w:rsid w:val="00A64988"/>
    <w:rsid w:val="00A649AF"/>
    <w:rsid w:val="00A649DC"/>
    <w:rsid w:val="00A64B0D"/>
    <w:rsid w:val="00A652B4"/>
    <w:rsid w:val="00A65470"/>
    <w:rsid w:val="00A65663"/>
    <w:rsid w:val="00A6568B"/>
    <w:rsid w:val="00A6569E"/>
    <w:rsid w:val="00A65824"/>
    <w:rsid w:val="00A65AA0"/>
    <w:rsid w:val="00A65C16"/>
    <w:rsid w:val="00A65D05"/>
    <w:rsid w:val="00A65F29"/>
    <w:rsid w:val="00A6600F"/>
    <w:rsid w:val="00A6608F"/>
    <w:rsid w:val="00A6615A"/>
    <w:rsid w:val="00A66166"/>
    <w:rsid w:val="00A665A2"/>
    <w:rsid w:val="00A6678A"/>
    <w:rsid w:val="00A66A76"/>
    <w:rsid w:val="00A66A86"/>
    <w:rsid w:val="00A66C1A"/>
    <w:rsid w:val="00A66C64"/>
    <w:rsid w:val="00A66F6D"/>
    <w:rsid w:val="00A6702E"/>
    <w:rsid w:val="00A670D7"/>
    <w:rsid w:val="00A67329"/>
    <w:rsid w:val="00A67508"/>
    <w:rsid w:val="00A67A57"/>
    <w:rsid w:val="00A67D83"/>
    <w:rsid w:val="00A67F30"/>
    <w:rsid w:val="00A67FAD"/>
    <w:rsid w:val="00A7016A"/>
    <w:rsid w:val="00A701C1"/>
    <w:rsid w:val="00A702A1"/>
    <w:rsid w:val="00A70390"/>
    <w:rsid w:val="00A70A86"/>
    <w:rsid w:val="00A70C35"/>
    <w:rsid w:val="00A70E10"/>
    <w:rsid w:val="00A70E30"/>
    <w:rsid w:val="00A7105D"/>
    <w:rsid w:val="00A710BB"/>
    <w:rsid w:val="00A7124E"/>
    <w:rsid w:val="00A71793"/>
    <w:rsid w:val="00A71950"/>
    <w:rsid w:val="00A7196D"/>
    <w:rsid w:val="00A719CA"/>
    <w:rsid w:val="00A71EC3"/>
    <w:rsid w:val="00A71EC7"/>
    <w:rsid w:val="00A71F57"/>
    <w:rsid w:val="00A7212E"/>
    <w:rsid w:val="00A72304"/>
    <w:rsid w:val="00A7235C"/>
    <w:rsid w:val="00A72401"/>
    <w:rsid w:val="00A72611"/>
    <w:rsid w:val="00A7266D"/>
    <w:rsid w:val="00A7268B"/>
    <w:rsid w:val="00A72886"/>
    <w:rsid w:val="00A72CBC"/>
    <w:rsid w:val="00A72DA0"/>
    <w:rsid w:val="00A731C5"/>
    <w:rsid w:val="00A73339"/>
    <w:rsid w:val="00A733B3"/>
    <w:rsid w:val="00A7359B"/>
    <w:rsid w:val="00A73663"/>
    <w:rsid w:val="00A73888"/>
    <w:rsid w:val="00A7393A"/>
    <w:rsid w:val="00A73992"/>
    <w:rsid w:val="00A73B17"/>
    <w:rsid w:val="00A73D32"/>
    <w:rsid w:val="00A7410C"/>
    <w:rsid w:val="00A743A5"/>
    <w:rsid w:val="00A743F5"/>
    <w:rsid w:val="00A74571"/>
    <w:rsid w:val="00A7496E"/>
    <w:rsid w:val="00A74E4B"/>
    <w:rsid w:val="00A74EC7"/>
    <w:rsid w:val="00A7502B"/>
    <w:rsid w:val="00A751D0"/>
    <w:rsid w:val="00A75227"/>
    <w:rsid w:val="00A75286"/>
    <w:rsid w:val="00A752AB"/>
    <w:rsid w:val="00A753C0"/>
    <w:rsid w:val="00A75612"/>
    <w:rsid w:val="00A757D3"/>
    <w:rsid w:val="00A75A49"/>
    <w:rsid w:val="00A75B31"/>
    <w:rsid w:val="00A75BED"/>
    <w:rsid w:val="00A75DC7"/>
    <w:rsid w:val="00A75E7F"/>
    <w:rsid w:val="00A75EB6"/>
    <w:rsid w:val="00A75EBF"/>
    <w:rsid w:val="00A75EFD"/>
    <w:rsid w:val="00A75FB0"/>
    <w:rsid w:val="00A76054"/>
    <w:rsid w:val="00A76185"/>
    <w:rsid w:val="00A7621E"/>
    <w:rsid w:val="00A76358"/>
    <w:rsid w:val="00A76621"/>
    <w:rsid w:val="00A76931"/>
    <w:rsid w:val="00A77230"/>
    <w:rsid w:val="00A77242"/>
    <w:rsid w:val="00A772C2"/>
    <w:rsid w:val="00A772FD"/>
    <w:rsid w:val="00A77302"/>
    <w:rsid w:val="00A778B7"/>
    <w:rsid w:val="00A77BDD"/>
    <w:rsid w:val="00A77D59"/>
    <w:rsid w:val="00A77E3B"/>
    <w:rsid w:val="00A77EF8"/>
    <w:rsid w:val="00A77F07"/>
    <w:rsid w:val="00A800F1"/>
    <w:rsid w:val="00A800F2"/>
    <w:rsid w:val="00A8010B"/>
    <w:rsid w:val="00A8033E"/>
    <w:rsid w:val="00A8038B"/>
    <w:rsid w:val="00A80670"/>
    <w:rsid w:val="00A80832"/>
    <w:rsid w:val="00A80BED"/>
    <w:rsid w:val="00A80D7C"/>
    <w:rsid w:val="00A81180"/>
    <w:rsid w:val="00A811D5"/>
    <w:rsid w:val="00A8124A"/>
    <w:rsid w:val="00A81369"/>
    <w:rsid w:val="00A8140D"/>
    <w:rsid w:val="00A814FC"/>
    <w:rsid w:val="00A81564"/>
    <w:rsid w:val="00A815D5"/>
    <w:rsid w:val="00A817BA"/>
    <w:rsid w:val="00A817D8"/>
    <w:rsid w:val="00A818A6"/>
    <w:rsid w:val="00A818AF"/>
    <w:rsid w:val="00A81983"/>
    <w:rsid w:val="00A819BD"/>
    <w:rsid w:val="00A81AAF"/>
    <w:rsid w:val="00A81B65"/>
    <w:rsid w:val="00A81C62"/>
    <w:rsid w:val="00A81E92"/>
    <w:rsid w:val="00A81F9F"/>
    <w:rsid w:val="00A81FFC"/>
    <w:rsid w:val="00A82031"/>
    <w:rsid w:val="00A8226E"/>
    <w:rsid w:val="00A8283F"/>
    <w:rsid w:val="00A82C7E"/>
    <w:rsid w:val="00A82D4D"/>
    <w:rsid w:val="00A82F39"/>
    <w:rsid w:val="00A82F3F"/>
    <w:rsid w:val="00A82F5D"/>
    <w:rsid w:val="00A8309F"/>
    <w:rsid w:val="00A830F2"/>
    <w:rsid w:val="00A83149"/>
    <w:rsid w:val="00A8327C"/>
    <w:rsid w:val="00A83491"/>
    <w:rsid w:val="00A83497"/>
    <w:rsid w:val="00A8357F"/>
    <w:rsid w:val="00A8363E"/>
    <w:rsid w:val="00A836EF"/>
    <w:rsid w:val="00A83728"/>
    <w:rsid w:val="00A839FB"/>
    <w:rsid w:val="00A83A96"/>
    <w:rsid w:val="00A83F50"/>
    <w:rsid w:val="00A83FAE"/>
    <w:rsid w:val="00A840DA"/>
    <w:rsid w:val="00A8412E"/>
    <w:rsid w:val="00A84642"/>
    <w:rsid w:val="00A8474D"/>
    <w:rsid w:val="00A8476D"/>
    <w:rsid w:val="00A84772"/>
    <w:rsid w:val="00A84954"/>
    <w:rsid w:val="00A84A77"/>
    <w:rsid w:val="00A84E7F"/>
    <w:rsid w:val="00A84F92"/>
    <w:rsid w:val="00A8516F"/>
    <w:rsid w:val="00A85303"/>
    <w:rsid w:val="00A855EC"/>
    <w:rsid w:val="00A85700"/>
    <w:rsid w:val="00A85B8D"/>
    <w:rsid w:val="00A85D8F"/>
    <w:rsid w:val="00A85DA0"/>
    <w:rsid w:val="00A85ED6"/>
    <w:rsid w:val="00A85F57"/>
    <w:rsid w:val="00A865C3"/>
    <w:rsid w:val="00A865E6"/>
    <w:rsid w:val="00A86B25"/>
    <w:rsid w:val="00A86C23"/>
    <w:rsid w:val="00A86E95"/>
    <w:rsid w:val="00A86F04"/>
    <w:rsid w:val="00A870A9"/>
    <w:rsid w:val="00A87206"/>
    <w:rsid w:val="00A8723E"/>
    <w:rsid w:val="00A87519"/>
    <w:rsid w:val="00A9012E"/>
    <w:rsid w:val="00A90178"/>
    <w:rsid w:val="00A901C1"/>
    <w:rsid w:val="00A90744"/>
    <w:rsid w:val="00A907C9"/>
    <w:rsid w:val="00A90C7B"/>
    <w:rsid w:val="00A90F5E"/>
    <w:rsid w:val="00A9101B"/>
    <w:rsid w:val="00A91073"/>
    <w:rsid w:val="00A910AB"/>
    <w:rsid w:val="00A913A6"/>
    <w:rsid w:val="00A914D4"/>
    <w:rsid w:val="00A91561"/>
    <w:rsid w:val="00A9192C"/>
    <w:rsid w:val="00A91B43"/>
    <w:rsid w:val="00A91B8D"/>
    <w:rsid w:val="00A9213E"/>
    <w:rsid w:val="00A9220C"/>
    <w:rsid w:val="00A92487"/>
    <w:rsid w:val="00A926B7"/>
    <w:rsid w:val="00A927B7"/>
    <w:rsid w:val="00A929AC"/>
    <w:rsid w:val="00A92B4B"/>
    <w:rsid w:val="00A92B5D"/>
    <w:rsid w:val="00A92D84"/>
    <w:rsid w:val="00A92E7D"/>
    <w:rsid w:val="00A92F5D"/>
    <w:rsid w:val="00A932D9"/>
    <w:rsid w:val="00A93326"/>
    <w:rsid w:val="00A9360C"/>
    <w:rsid w:val="00A93677"/>
    <w:rsid w:val="00A9385C"/>
    <w:rsid w:val="00A93CBE"/>
    <w:rsid w:val="00A93FB1"/>
    <w:rsid w:val="00A941C2"/>
    <w:rsid w:val="00A9439F"/>
    <w:rsid w:val="00A9457C"/>
    <w:rsid w:val="00A94592"/>
    <w:rsid w:val="00A945BC"/>
    <w:rsid w:val="00A945C4"/>
    <w:rsid w:val="00A94611"/>
    <w:rsid w:val="00A949A8"/>
    <w:rsid w:val="00A94AEB"/>
    <w:rsid w:val="00A94D7B"/>
    <w:rsid w:val="00A94DEB"/>
    <w:rsid w:val="00A94E25"/>
    <w:rsid w:val="00A94E2D"/>
    <w:rsid w:val="00A950DA"/>
    <w:rsid w:val="00A951A7"/>
    <w:rsid w:val="00A952B4"/>
    <w:rsid w:val="00A9530A"/>
    <w:rsid w:val="00A954D2"/>
    <w:rsid w:val="00A9558A"/>
    <w:rsid w:val="00A95651"/>
    <w:rsid w:val="00A95689"/>
    <w:rsid w:val="00A95971"/>
    <w:rsid w:val="00A95A45"/>
    <w:rsid w:val="00A95CE9"/>
    <w:rsid w:val="00A95DEE"/>
    <w:rsid w:val="00A95E67"/>
    <w:rsid w:val="00A95FF3"/>
    <w:rsid w:val="00A961AF"/>
    <w:rsid w:val="00A96336"/>
    <w:rsid w:val="00A9644E"/>
    <w:rsid w:val="00A9673F"/>
    <w:rsid w:val="00A967C1"/>
    <w:rsid w:val="00A96878"/>
    <w:rsid w:val="00A96D93"/>
    <w:rsid w:val="00A96E5F"/>
    <w:rsid w:val="00A97106"/>
    <w:rsid w:val="00A97261"/>
    <w:rsid w:val="00A974F7"/>
    <w:rsid w:val="00A975E8"/>
    <w:rsid w:val="00A97618"/>
    <w:rsid w:val="00A977F7"/>
    <w:rsid w:val="00A97909"/>
    <w:rsid w:val="00A97982"/>
    <w:rsid w:val="00A97C0C"/>
    <w:rsid w:val="00AA03E4"/>
    <w:rsid w:val="00AA04D1"/>
    <w:rsid w:val="00AA0638"/>
    <w:rsid w:val="00AA08D8"/>
    <w:rsid w:val="00AA0FC7"/>
    <w:rsid w:val="00AA10A5"/>
    <w:rsid w:val="00AA1163"/>
    <w:rsid w:val="00AA11DB"/>
    <w:rsid w:val="00AA12A6"/>
    <w:rsid w:val="00AA1362"/>
    <w:rsid w:val="00AA1513"/>
    <w:rsid w:val="00AA161B"/>
    <w:rsid w:val="00AA1C3B"/>
    <w:rsid w:val="00AA1CEB"/>
    <w:rsid w:val="00AA1D0B"/>
    <w:rsid w:val="00AA1E4B"/>
    <w:rsid w:val="00AA1EED"/>
    <w:rsid w:val="00AA211D"/>
    <w:rsid w:val="00AA2288"/>
    <w:rsid w:val="00AA2355"/>
    <w:rsid w:val="00AA2611"/>
    <w:rsid w:val="00AA2782"/>
    <w:rsid w:val="00AA279A"/>
    <w:rsid w:val="00AA28C5"/>
    <w:rsid w:val="00AA2970"/>
    <w:rsid w:val="00AA31EE"/>
    <w:rsid w:val="00AA333D"/>
    <w:rsid w:val="00AA334D"/>
    <w:rsid w:val="00AA3642"/>
    <w:rsid w:val="00AA3733"/>
    <w:rsid w:val="00AA3A69"/>
    <w:rsid w:val="00AA3AF8"/>
    <w:rsid w:val="00AA3C2D"/>
    <w:rsid w:val="00AA3F52"/>
    <w:rsid w:val="00AA4486"/>
    <w:rsid w:val="00AA4AC3"/>
    <w:rsid w:val="00AA4AC9"/>
    <w:rsid w:val="00AA4BB2"/>
    <w:rsid w:val="00AA4BC1"/>
    <w:rsid w:val="00AA4F93"/>
    <w:rsid w:val="00AA4FB4"/>
    <w:rsid w:val="00AA55A0"/>
    <w:rsid w:val="00AA6219"/>
    <w:rsid w:val="00AA63C9"/>
    <w:rsid w:val="00AA6523"/>
    <w:rsid w:val="00AA658C"/>
    <w:rsid w:val="00AA6665"/>
    <w:rsid w:val="00AA688A"/>
    <w:rsid w:val="00AA6A1B"/>
    <w:rsid w:val="00AA6C07"/>
    <w:rsid w:val="00AA6C09"/>
    <w:rsid w:val="00AA6CAF"/>
    <w:rsid w:val="00AA6D4D"/>
    <w:rsid w:val="00AA6DB9"/>
    <w:rsid w:val="00AA6EA8"/>
    <w:rsid w:val="00AA73E3"/>
    <w:rsid w:val="00AA77D4"/>
    <w:rsid w:val="00AA7A1F"/>
    <w:rsid w:val="00AA7D59"/>
    <w:rsid w:val="00AA7DED"/>
    <w:rsid w:val="00AA7E94"/>
    <w:rsid w:val="00AB0150"/>
    <w:rsid w:val="00AB0430"/>
    <w:rsid w:val="00AB04E9"/>
    <w:rsid w:val="00AB05B2"/>
    <w:rsid w:val="00AB05EE"/>
    <w:rsid w:val="00AB08D4"/>
    <w:rsid w:val="00AB0CA5"/>
    <w:rsid w:val="00AB0DC4"/>
    <w:rsid w:val="00AB1146"/>
    <w:rsid w:val="00AB115C"/>
    <w:rsid w:val="00AB121F"/>
    <w:rsid w:val="00AB1312"/>
    <w:rsid w:val="00AB1449"/>
    <w:rsid w:val="00AB14BB"/>
    <w:rsid w:val="00AB14D3"/>
    <w:rsid w:val="00AB16A7"/>
    <w:rsid w:val="00AB172C"/>
    <w:rsid w:val="00AB17FF"/>
    <w:rsid w:val="00AB19F6"/>
    <w:rsid w:val="00AB1CF1"/>
    <w:rsid w:val="00AB235B"/>
    <w:rsid w:val="00AB2392"/>
    <w:rsid w:val="00AB24B3"/>
    <w:rsid w:val="00AB2647"/>
    <w:rsid w:val="00AB26CA"/>
    <w:rsid w:val="00AB2816"/>
    <w:rsid w:val="00AB28BD"/>
    <w:rsid w:val="00AB2907"/>
    <w:rsid w:val="00AB29EF"/>
    <w:rsid w:val="00AB2BF7"/>
    <w:rsid w:val="00AB2E9C"/>
    <w:rsid w:val="00AB2EBE"/>
    <w:rsid w:val="00AB3257"/>
    <w:rsid w:val="00AB345A"/>
    <w:rsid w:val="00AB35A2"/>
    <w:rsid w:val="00AB380A"/>
    <w:rsid w:val="00AB3BF1"/>
    <w:rsid w:val="00AB3D27"/>
    <w:rsid w:val="00AB3EA8"/>
    <w:rsid w:val="00AB402D"/>
    <w:rsid w:val="00AB4D85"/>
    <w:rsid w:val="00AB4D9C"/>
    <w:rsid w:val="00AB4F55"/>
    <w:rsid w:val="00AB5102"/>
    <w:rsid w:val="00AB52A7"/>
    <w:rsid w:val="00AB5AB3"/>
    <w:rsid w:val="00AB5B13"/>
    <w:rsid w:val="00AB5C99"/>
    <w:rsid w:val="00AB5F18"/>
    <w:rsid w:val="00AB5FA0"/>
    <w:rsid w:val="00AB5FFC"/>
    <w:rsid w:val="00AB60C8"/>
    <w:rsid w:val="00AB6153"/>
    <w:rsid w:val="00AB61D1"/>
    <w:rsid w:val="00AB6321"/>
    <w:rsid w:val="00AB64F9"/>
    <w:rsid w:val="00AB65B8"/>
    <w:rsid w:val="00AB6817"/>
    <w:rsid w:val="00AB688F"/>
    <w:rsid w:val="00AB6964"/>
    <w:rsid w:val="00AB6A65"/>
    <w:rsid w:val="00AB6A67"/>
    <w:rsid w:val="00AB6ACF"/>
    <w:rsid w:val="00AB6ADA"/>
    <w:rsid w:val="00AB6B65"/>
    <w:rsid w:val="00AB6B6C"/>
    <w:rsid w:val="00AB6C07"/>
    <w:rsid w:val="00AB6C30"/>
    <w:rsid w:val="00AB6E44"/>
    <w:rsid w:val="00AB71F6"/>
    <w:rsid w:val="00AB7268"/>
    <w:rsid w:val="00AB7372"/>
    <w:rsid w:val="00AB76D0"/>
    <w:rsid w:val="00AB7947"/>
    <w:rsid w:val="00AB7A01"/>
    <w:rsid w:val="00AB7A58"/>
    <w:rsid w:val="00AB7B20"/>
    <w:rsid w:val="00AB7B66"/>
    <w:rsid w:val="00AB7B91"/>
    <w:rsid w:val="00AB7E48"/>
    <w:rsid w:val="00AC01E3"/>
    <w:rsid w:val="00AC0521"/>
    <w:rsid w:val="00AC0594"/>
    <w:rsid w:val="00AC0661"/>
    <w:rsid w:val="00AC0676"/>
    <w:rsid w:val="00AC07F2"/>
    <w:rsid w:val="00AC085B"/>
    <w:rsid w:val="00AC0EE5"/>
    <w:rsid w:val="00AC0F1E"/>
    <w:rsid w:val="00AC0F23"/>
    <w:rsid w:val="00AC0F52"/>
    <w:rsid w:val="00AC154C"/>
    <w:rsid w:val="00AC1A87"/>
    <w:rsid w:val="00AC1BE4"/>
    <w:rsid w:val="00AC1CED"/>
    <w:rsid w:val="00AC1D1F"/>
    <w:rsid w:val="00AC2031"/>
    <w:rsid w:val="00AC21E5"/>
    <w:rsid w:val="00AC230A"/>
    <w:rsid w:val="00AC2353"/>
    <w:rsid w:val="00AC23A6"/>
    <w:rsid w:val="00AC23E4"/>
    <w:rsid w:val="00AC2680"/>
    <w:rsid w:val="00AC2BD9"/>
    <w:rsid w:val="00AC3041"/>
    <w:rsid w:val="00AC30C0"/>
    <w:rsid w:val="00AC320B"/>
    <w:rsid w:val="00AC33E6"/>
    <w:rsid w:val="00AC364D"/>
    <w:rsid w:val="00AC36CE"/>
    <w:rsid w:val="00AC37F7"/>
    <w:rsid w:val="00AC413A"/>
    <w:rsid w:val="00AC42A4"/>
    <w:rsid w:val="00AC4488"/>
    <w:rsid w:val="00AC4BA8"/>
    <w:rsid w:val="00AC4C55"/>
    <w:rsid w:val="00AC4CD4"/>
    <w:rsid w:val="00AC4E7A"/>
    <w:rsid w:val="00AC53C0"/>
    <w:rsid w:val="00AC558D"/>
    <w:rsid w:val="00AC562E"/>
    <w:rsid w:val="00AC5659"/>
    <w:rsid w:val="00AC576D"/>
    <w:rsid w:val="00AC580D"/>
    <w:rsid w:val="00AC58C3"/>
    <w:rsid w:val="00AC5DBD"/>
    <w:rsid w:val="00AC5EBC"/>
    <w:rsid w:val="00AC5FD4"/>
    <w:rsid w:val="00AC62B2"/>
    <w:rsid w:val="00AC6630"/>
    <w:rsid w:val="00AC67EF"/>
    <w:rsid w:val="00AC6874"/>
    <w:rsid w:val="00AC68A9"/>
    <w:rsid w:val="00AC68C0"/>
    <w:rsid w:val="00AC6CB3"/>
    <w:rsid w:val="00AC701B"/>
    <w:rsid w:val="00AC72F4"/>
    <w:rsid w:val="00AC739A"/>
    <w:rsid w:val="00AC74B1"/>
    <w:rsid w:val="00AC7A42"/>
    <w:rsid w:val="00AC7B36"/>
    <w:rsid w:val="00AC7CB9"/>
    <w:rsid w:val="00AC7D3F"/>
    <w:rsid w:val="00AC7D7D"/>
    <w:rsid w:val="00AC7E51"/>
    <w:rsid w:val="00AD00C6"/>
    <w:rsid w:val="00AD019E"/>
    <w:rsid w:val="00AD0235"/>
    <w:rsid w:val="00AD023D"/>
    <w:rsid w:val="00AD09FD"/>
    <w:rsid w:val="00AD0A7B"/>
    <w:rsid w:val="00AD0AA4"/>
    <w:rsid w:val="00AD0C60"/>
    <w:rsid w:val="00AD0E88"/>
    <w:rsid w:val="00AD0EFA"/>
    <w:rsid w:val="00AD0FF6"/>
    <w:rsid w:val="00AD100F"/>
    <w:rsid w:val="00AD1151"/>
    <w:rsid w:val="00AD12CF"/>
    <w:rsid w:val="00AD15A0"/>
    <w:rsid w:val="00AD17A3"/>
    <w:rsid w:val="00AD18FB"/>
    <w:rsid w:val="00AD1C51"/>
    <w:rsid w:val="00AD1CCE"/>
    <w:rsid w:val="00AD1DCF"/>
    <w:rsid w:val="00AD1E4F"/>
    <w:rsid w:val="00AD1FB0"/>
    <w:rsid w:val="00AD24C2"/>
    <w:rsid w:val="00AD2A94"/>
    <w:rsid w:val="00AD2C76"/>
    <w:rsid w:val="00AD2DC8"/>
    <w:rsid w:val="00AD309D"/>
    <w:rsid w:val="00AD355B"/>
    <w:rsid w:val="00AD364C"/>
    <w:rsid w:val="00AD3693"/>
    <w:rsid w:val="00AD38EF"/>
    <w:rsid w:val="00AD3B5B"/>
    <w:rsid w:val="00AD3F1B"/>
    <w:rsid w:val="00AD3FA0"/>
    <w:rsid w:val="00AD420C"/>
    <w:rsid w:val="00AD450A"/>
    <w:rsid w:val="00AD4691"/>
    <w:rsid w:val="00AD47D6"/>
    <w:rsid w:val="00AD4925"/>
    <w:rsid w:val="00AD4968"/>
    <w:rsid w:val="00AD4BB3"/>
    <w:rsid w:val="00AD4C9C"/>
    <w:rsid w:val="00AD4CE6"/>
    <w:rsid w:val="00AD50E3"/>
    <w:rsid w:val="00AD5635"/>
    <w:rsid w:val="00AD5798"/>
    <w:rsid w:val="00AD5BCB"/>
    <w:rsid w:val="00AD5CD3"/>
    <w:rsid w:val="00AD5CF7"/>
    <w:rsid w:val="00AD5D48"/>
    <w:rsid w:val="00AD5E16"/>
    <w:rsid w:val="00AD5E92"/>
    <w:rsid w:val="00AD5F6A"/>
    <w:rsid w:val="00AD61BC"/>
    <w:rsid w:val="00AD62CE"/>
    <w:rsid w:val="00AD657D"/>
    <w:rsid w:val="00AD65D3"/>
    <w:rsid w:val="00AD6B72"/>
    <w:rsid w:val="00AD6D6B"/>
    <w:rsid w:val="00AD71AC"/>
    <w:rsid w:val="00AD73C3"/>
    <w:rsid w:val="00AD74E6"/>
    <w:rsid w:val="00AD7589"/>
    <w:rsid w:val="00AD7870"/>
    <w:rsid w:val="00AD7C99"/>
    <w:rsid w:val="00AD7D89"/>
    <w:rsid w:val="00AD7EA4"/>
    <w:rsid w:val="00AD7EAE"/>
    <w:rsid w:val="00AD7F4E"/>
    <w:rsid w:val="00AE00F4"/>
    <w:rsid w:val="00AE01C1"/>
    <w:rsid w:val="00AE0241"/>
    <w:rsid w:val="00AE02B8"/>
    <w:rsid w:val="00AE03E1"/>
    <w:rsid w:val="00AE041E"/>
    <w:rsid w:val="00AE0532"/>
    <w:rsid w:val="00AE059B"/>
    <w:rsid w:val="00AE06D5"/>
    <w:rsid w:val="00AE07AD"/>
    <w:rsid w:val="00AE0B28"/>
    <w:rsid w:val="00AE0D05"/>
    <w:rsid w:val="00AE0E12"/>
    <w:rsid w:val="00AE0F03"/>
    <w:rsid w:val="00AE1440"/>
    <w:rsid w:val="00AE1649"/>
    <w:rsid w:val="00AE17E5"/>
    <w:rsid w:val="00AE1838"/>
    <w:rsid w:val="00AE1C63"/>
    <w:rsid w:val="00AE1DBC"/>
    <w:rsid w:val="00AE1FF8"/>
    <w:rsid w:val="00AE202A"/>
    <w:rsid w:val="00AE2758"/>
    <w:rsid w:val="00AE276E"/>
    <w:rsid w:val="00AE295F"/>
    <w:rsid w:val="00AE2A86"/>
    <w:rsid w:val="00AE2AE0"/>
    <w:rsid w:val="00AE2B6B"/>
    <w:rsid w:val="00AE2DE6"/>
    <w:rsid w:val="00AE2F3E"/>
    <w:rsid w:val="00AE3286"/>
    <w:rsid w:val="00AE32D5"/>
    <w:rsid w:val="00AE3388"/>
    <w:rsid w:val="00AE373A"/>
    <w:rsid w:val="00AE37F5"/>
    <w:rsid w:val="00AE39A9"/>
    <w:rsid w:val="00AE3AA8"/>
    <w:rsid w:val="00AE3BA3"/>
    <w:rsid w:val="00AE3EC8"/>
    <w:rsid w:val="00AE3F27"/>
    <w:rsid w:val="00AE4446"/>
    <w:rsid w:val="00AE452C"/>
    <w:rsid w:val="00AE45D0"/>
    <w:rsid w:val="00AE4A88"/>
    <w:rsid w:val="00AE4E6A"/>
    <w:rsid w:val="00AE4F93"/>
    <w:rsid w:val="00AE4FAA"/>
    <w:rsid w:val="00AE5019"/>
    <w:rsid w:val="00AE517A"/>
    <w:rsid w:val="00AE51B3"/>
    <w:rsid w:val="00AE51FC"/>
    <w:rsid w:val="00AE5253"/>
    <w:rsid w:val="00AE5257"/>
    <w:rsid w:val="00AE53CD"/>
    <w:rsid w:val="00AE5788"/>
    <w:rsid w:val="00AE58C5"/>
    <w:rsid w:val="00AE5AFA"/>
    <w:rsid w:val="00AE5C18"/>
    <w:rsid w:val="00AE5C1E"/>
    <w:rsid w:val="00AE5F46"/>
    <w:rsid w:val="00AE601A"/>
    <w:rsid w:val="00AE6120"/>
    <w:rsid w:val="00AE63D7"/>
    <w:rsid w:val="00AE664D"/>
    <w:rsid w:val="00AE6717"/>
    <w:rsid w:val="00AE68A6"/>
    <w:rsid w:val="00AE68C0"/>
    <w:rsid w:val="00AE6980"/>
    <w:rsid w:val="00AE6AD9"/>
    <w:rsid w:val="00AE6C87"/>
    <w:rsid w:val="00AE6CAF"/>
    <w:rsid w:val="00AE6E32"/>
    <w:rsid w:val="00AE705C"/>
    <w:rsid w:val="00AE7092"/>
    <w:rsid w:val="00AE70DA"/>
    <w:rsid w:val="00AE7148"/>
    <w:rsid w:val="00AE7197"/>
    <w:rsid w:val="00AE72C4"/>
    <w:rsid w:val="00AE75B4"/>
    <w:rsid w:val="00AE7A49"/>
    <w:rsid w:val="00AE7C29"/>
    <w:rsid w:val="00AE7FE5"/>
    <w:rsid w:val="00AF0219"/>
    <w:rsid w:val="00AF023D"/>
    <w:rsid w:val="00AF0559"/>
    <w:rsid w:val="00AF05B3"/>
    <w:rsid w:val="00AF0606"/>
    <w:rsid w:val="00AF07B6"/>
    <w:rsid w:val="00AF07D4"/>
    <w:rsid w:val="00AF0834"/>
    <w:rsid w:val="00AF0B8E"/>
    <w:rsid w:val="00AF0DEB"/>
    <w:rsid w:val="00AF10C0"/>
    <w:rsid w:val="00AF1395"/>
    <w:rsid w:val="00AF13EB"/>
    <w:rsid w:val="00AF1914"/>
    <w:rsid w:val="00AF1955"/>
    <w:rsid w:val="00AF1A1E"/>
    <w:rsid w:val="00AF1D42"/>
    <w:rsid w:val="00AF207D"/>
    <w:rsid w:val="00AF212B"/>
    <w:rsid w:val="00AF2261"/>
    <w:rsid w:val="00AF250E"/>
    <w:rsid w:val="00AF27B7"/>
    <w:rsid w:val="00AF2942"/>
    <w:rsid w:val="00AF2CEE"/>
    <w:rsid w:val="00AF2CF9"/>
    <w:rsid w:val="00AF326C"/>
    <w:rsid w:val="00AF3494"/>
    <w:rsid w:val="00AF34CC"/>
    <w:rsid w:val="00AF3838"/>
    <w:rsid w:val="00AF3950"/>
    <w:rsid w:val="00AF3C3E"/>
    <w:rsid w:val="00AF3D28"/>
    <w:rsid w:val="00AF3D46"/>
    <w:rsid w:val="00AF3F71"/>
    <w:rsid w:val="00AF408D"/>
    <w:rsid w:val="00AF4112"/>
    <w:rsid w:val="00AF42F9"/>
    <w:rsid w:val="00AF44C3"/>
    <w:rsid w:val="00AF4A55"/>
    <w:rsid w:val="00AF4B2C"/>
    <w:rsid w:val="00AF4B90"/>
    <w:rsid w:val="00AF4FE3"/>
    <w:rsid w:val="00AF5924"/>
    <w:rsid w:val="00AF5A18"/>
    <w:rsid w:val="00AF5AB2"/>
    <w:rsid w:val="00AF5CED"/>
    <w:rsid w:val="00AF5D89"/>
    <w:rsid w:val="00AF61F2"/>
    <w:rsid w:val="00AF62B5"/>
    <w:rsid w:val="00AF62D7"/>
    <w:rsid w:val="00AF641B"/>
    <w:rsid w:val="00AF64A2"/>
    <w:rsid w:val="00AF67D3"/>
    <w:rsid w:val="00AF694E"/>
    <w:rsid w:val="00AF6B09"/>
    <w:rsid w:val="00AF6CF6"/>
    <w:rsid w:val="00AF6EEC"/>
    <w:rsid w:val="00AF7125"/>
    <w:rsid w:val="00AF7200"/>
    <w:rsid w:val="00AF74FD"/>
    <w:rsid w:val="00AF764E"/>
    <w:rsid w:val="00AF76CB"/>
    <w:rsid w:val="00AF776D"/>
    <w:rsid w:val="00AF7804"/>
    <w:rsid w:val="00AF78DB"/>
    <w:rsid w:val="00AF7B1F"/>
    <w:rsid w:val="00AF7F49"/>
    <w:rsid w:val="00B00048"/>
    <w:rsid w:val="00B0018D"/>
    <w:rsid w:val="00B0043F"/>
    <w:rsid w:val="00B00644"/>
    <w:rsid w:val="00B00692"/>
    <w:rsid w:val="00B006C3"/>
    <w:rsid w:val="00B007DA"/>
    <w:rsid w:val="00B009FE"/>
    <w:rsid w:val="00B00A82"/>
    <w:rsid w:val="00B0123A"/>
    <w:rsid w:val="00B0127F"/>
    <w:rsid w:val="00B0170F"/>
    <w:rsid w:val="00B017B3"/>
    <w:rsid w:val="00B017D3"/>
    <w:rsid w:val="00B01BB5"/>
    <w:rsid w:val="00B01C6E"/>
    <w:rsid w:val="00B01E40"/>
    <w:rsid w:val="00B01F18"/>
    <w:rsid w:val="00B01FC0"/>
    <w:rsid w:val="00B02006"/>
    <w:rsid w:val="00B021B7"/>
    <w:rsid w:val="00B021ED"/>
    <w:rsid w:val="00B0225C"/>
    <w:rsid w:val="00B0244B"/>
    <w:rsid w:val="00B02607"/>
    <w:rsid w:val="00B0265A"/>
    <w:rsid w:val="00B026A4"/>
    <w:rsid w:val="00B026BF"/>
    <w:rsid w:val="00B02761"/>
    <w:rsid w:val="00B0278D"/>
    <w:rsid w:val="00B02834"/>
    <w:rsid w:val="00B028D2"/>
    <w:rsid w:val="00B02AA5"/>
    <w:rsid w:val="00B02B56"/>
    <w:rsid w:val="00B02C0C"/>
    <w:rsid w:val="00B02E22"/>
    <w:rsid w:val="00B02E31"/>
    <w:rsid w:val="00B031BE"/>
    <w:rsid w:val="00B0328B"/>
    <w:rsid w:val="00B03372"/>
    <w:rsid w:val="00B034BA"/>
    <w:rsid w:val="00B03564"/>
    <w:rsid w:val="00B035D4"/>
    <w:rsid w:val="00B0380F"/>
    <w:rsid w:val="00B03A2B"/>
    <w:rsid w:val="00B03CB3"/>
    <w:rsid w:val="00B03D53"/>
    <w:rsid w:val="00B03D8C"/>
    <w:rsid w:val="00B03E31"/>
    <w:rsid w:val="00B0404A"/>
    <w:rsid w:val="00B04107"/>
    <w:rsid w:val="00B041D8"/>
    <w:rsid w:val="00B042EC"/>
    <w:rsid w:val="00B0466B"/>
    <w:rsid w:val="00B046EB"/>
    <w:rsid w:val="00B0496A"/>
    <w:rsid w:val="00B04B6D"/>
    <w:rsid w:val="00B04BF7"/>
    <w:rsid w:val="00B04CDA"/>
    <w:rsid w:val="00B04E13"/>
    <w:rsid w:val="00B0511A"/>
    <w:rsid w:val="00B057D3"/>
    <w:rsid w:val="00B0582E"/>
    <w:rsid w:val="00B058A3"/>
    <w:rsid w:val="00B05930"/>
    <w:rsid w:val="00B05957"/>
    <w:rsid w:val="00B05970"/>
    <w:rsid w:val="00B05D3C"/>
    <w:rsid w:val="00B05D57"/>
    <w:rsid w:val="00B060CB"/>
    <w:rsid w:val="00B06164"/>
    <w:rsid w:val="00B061C0"/>
    <w:rsid w:val="00B061F6"/>
    <w:rsid w:val="00B0643A"/>
    <w:rsid w:val="00B0697D"/>
    <w:rsid w:val="00B06A65"/>
    <w:rsid w:val="00B06A73"/>
    <w:rsid w:val="00B06B46"/>
    <w:rsid w:val="00B06C1C"/>
    <w:rsid w:val="00B06CE0"/>
    <w:rsid w:val="00B06E27"/>
    <w:rsid w:val="00B06FEF"/>
    <w:rsid w:val="00B0732E"/>
    <w:rsid w:val="00B076B6"/>
    <w:rsid w:val="00B076C7"/>
    <w:rsid w:val="00B07983"/>
    <w:rsid w:val="00B07A69"/>
    <w:rsid w:val="00B07B25"/>
    <w:rsid w:val="00B07C03"/>
    <w:rsid w:val="00B07CE7"/>
    <w:rsid w:val="00B07EC3"/>
    <w:rsid w:val="00B07EF8"/>
    <w:rsid w:val="00B07F75"/>
    <w:rsid w:val="00B07FF6"/>
    <w:rsid w:val="00B10008"/>
    <w:rsid w:val="00B1029F"/>
    <w:rsid w:val="00B10B39"/>
    <w:rsid w:val="00B10C4D"/>
    <w:rsid w:val="00B10F85"/>
    <w:rsid w:val="00B110A6"/>
    <w:rsid w:val="00B110AC"/>
    <w:rsid w:val="00B110D3"/>
    <w:rsid w:val="00B1126E"/>
    <w:rsid w:val="00B113C4"/>
    <w:rsid w:val="00B113F7"/>
    <w:rsid w:val="00B11553"/>
    <w:rsid w:val="00B11697"/>
    <w:rsid w:val="00B117F1"/>
    <w:rsid w:val="00B119C7"/>
    <w:rsid w:val="00B11ED6"/>
    <w:rsid w:val="00B124B7"/>
    <w:rsid w:val="00B125D3"/>
    <w:rsid w:val="00B12675"/>
    <w:rsid w:val="00B1285A"/>
    <w:rsid w:val="00B12A96"/>
    <w:rsid w:val="00B12DFF"/>
    <w:rsid w:val="00B12FAF"/>
    <w:rsid w:val="00B1308B"/>
    <w:rsid w:val="00B130B1"/>
    <w:rsid w:val="00B13158"/>
    <w:rsid w:val="00B133AC"/>
    <w:rsid w:val="00B13464"/>
    <w:rsid w:val="00B134C4"/>
    <w:rsid w:val="00B136A5"/>
    <w:rsid w:val="00B1394C"/>
    <w:rsid w:val="00B13980"/>
    <w:rsid w:val="00B139AC"/>
    <w:rsid w:val="00B13E72"/>
    <w:rsid w:val="00B14097"/>
    <w:rsid w:val="00B14269"/>
    <w:rsid w:val="00B144E7"/>
    <w:rsid w:val="00B146D9"/>
    <w:rsid w:val="00B14A1F"/>
    <w:rsid w:val="00B14A5C"/>
    <w:rsid w:val="00B14BCF"/>
    <w:rsid w:val="00B14CB8"/>
    <w:rsid w:val="00B14E74"/>
    <w:rsid w:val="00B14EF7"/>
    <w:rsid w:val="00B14F91"/>
    <w:rsid w:val="00B15273"/>
    <w:rsid w:val="00B15376"/>
    <w:rsid w:val="00B15811"/>
    <w:rsid w:val="00B15AF8"/>
    <w:rsid w:val="00B15C39"/>
    <w:rsid w:val="00B161C1"/>
    <w:rsid w:val="00B164A4"/>
    <w:rsid w:val="00B1696F"/>
    <w:rsid w:val="00B16B45"/>
    <w:rsid w:val="00B16C35"/>
    <w:rsid w:val="00B172C7"/>
    <w:rsid w:val="00B173B8"/>
    <w:rsid w:val="00B17799"/>
    <w:rsid w:val="00B17852"/>
    <w:rsid w:val="00B178F1"/>
    <w:rsid w:val="00B17B69"/>
    <w:rsid w:val="00B17EE3"/>
    <w:rsid w:val="00B200C5"/>
    <w:rsid w:val="00B200F6"/>
    <w:rsid w:val="00B20346"/>
    <w:rsid w:val="00B20414"/>
    <w:rsid w:val="00B206DB"/>
    <w:rsid w:val="00B2079F"/>
    <w:rsid w:val="00B20864"/>
    <w:rsid w:val="00B209BF"/>
    <w:rsid w:val="00B20A7C"/>
    <w:rsid w:val="00B20AB1"/>
    <w:rsid w:val="00B20B16"/>
    <w:rsid w:val="00B20BC1"/>
    <w:rsid w:val="00B20C4C"/>
    <w:rsid w:val="00B20C98"/>
    <w:rsid w:val="00B20D4C"/>
    <w:rsid w:val="00B21288"/>
    <w:rsid w:val="00B213DE"/>
    <w:rsid w:val="00B2148F"/>
    <w:rsid w:val="00B21520"/>
    <w:rsid w:val="00B215C6"/>
    <w:rsid w:val="00B21A42"/>
    <w:rsid w:val="00B21A98"/>
    <w:rsid w:val="00B21B99"/>
    <w:rsid w:val="00B21BAC"/>
    <w:rsid w:val="00B21C5D"/>
    <w:rsid w:val="00B21D97"/>
    <w:rsid w:val="00B220B5"/>
    <w:rsid w:val="00B22588"/>
    <w:rsid w:val="00B22753"/>
    <w:rsid w:val="00B228ED"/>
    <w:rsid w:val="00B2298E"/>
    <w:rsid w:val="00B22F8F"/>
    <w:rsid w:val="00B2337F"/>
    <w:rsid w:val="00B23609"/>
    <w:rsid w:val="00B237FD"/>
    <w:rsid w:val="00B23B1F"/>
    <w:rsid w:val="00B23C06"/>
    <w:rsid w:val="00B23FBE"/>
    <w:rsid w:val="00B23FCE"/>
    <w:rsid w:val="00B24083"/>
    <w:rsid w:val="00B2421A"/>
    <w:rsid w:val="00B24580"/>
    <w:rsid w:val="00B24646"/>
    <w:rsid w:val="00B246B1"/>
    <w:rsid w:val="00B246DB"/>
    <w:rsid w:val="00B24727"/>
    <w:rsid w:val="00B24B00"/>
    <w:rsid w:val="00B24CC3"/>
    <w:rsid w:val="00B24D24"/>
    <w:rsid w:val="00B24EBF"/>
    <w:rsid w:val="00B24F1E"/>
    <w:rsid w:val="00B24F20"/>
    <w:rsid w:val="00B24F91"/>
    <w:rsid w:val="00B25003"/>
    <w:rsid w:val="00B25094"/>
    <w:rsid w:val="00B25172"/>
    <w:rsid w:val="00B2519A"/>
    <w:rsid w:val="00B25477"/>
    <w:rsid w:val="00B255E6"/>
    <w:rsid w:val="00B25737"/>
    <w:rsid w:val="00B257DA"/>
    <w:rsid w:val="00B258E3"/>
    <w:rsid w:val="00B25DE5"/>
    <w:rsid w:val="00B25EF3"/>
    <w:rsid w:val="00B25F21"/>
    <w:rsid w:val="00B26048"/>
    <w:rsid w:val="00B263D6"/>
    <w:rsid w:val="00B263E7"/>
    <w:rsid w:val="00B263F6"/>
    <w:rsid w:val="00B26462"/>
    <w:rsid w:val="00B264A9"/>
    <w:rsid w:val="00B2663D"/>
    <w:rsid w:val="00B267B0"/>
    <w:rsid w:val="00B267DB"/>
    <w:rsid w:val="00B268ED"/>
    <w:rsid w:val="00B26C62"/>
    <w:rsid w:val="00B26C75"/>
    <w:rsid w:val="00B26DC5"/>
    <w:rsid w:val="00B26F2F"/>
    <w:rsid w:val="00B272D3"/>
    <w:rsid w:val="00B27446"/>
    <w:rsid w:val="00B2773F"/>
    <w:rsid w:val="00B27786"/>
    <w:rsid w:val="00B277CC"/>
    <w:rsid w:val="00B27AE1"/>
    <w:rsid w:val="00B27CAC"/>
    <w:rsid w:val="00B27D7B"/>
    <w:rsid w:val="00B27F53"/>
    <w:rsid w:val="00B27F6A"/>
    <w:rsid w:val="00B3001C"/>
    <w:rsid w:val="00B301B5"/>
    <w:rsid w:val="00B303E2"/>
    <w:rsid w:val="00B307E8"/>
    <w:rsid w:val="00B30AB4"/>
    <w:rsid w:val="00B30CCC"/>
    <w:rsid w:val="00B30D46"/>
    <w:rsid w:val="00B30F0B"/>
    <w:rsid w:val="00B30FEC"/>
    <w:rsid w:val="00B3106D"/>
    <w:rsid w:val="00B312E4"/>
    <w:rsid w:val="00B31452"/>
    <w:rsid w:val="00B31509"/>
    <w:rsid w:val="00B316F0"/>
    <w:rsid w:val="00B31839"/>
    <w:rsid w:val="00B3184B"/>
    <w:rsid w:val="00B318AD"/>
    <w:rsid w:val="00B31BA2"/>
    <w:rsid w:val="00B31D26"/>
    <w:rsid w:val="00B31E8E"/>
    <w:rsid w:val="00B320E7"/>
    <w:rsid w:val="00B3211F"/>
    <w:rsid w:val="00B32325"/>
    <w:rsid w:val="00B32376"/>
    <w:rsid w:val="00B32980"/>
    <w:rsid w:val="00B32BA1"/>
    <w:rsid w:val="00B32BFC"/>
    <w:rsid w:val="00B32CB2"/>
    <w:rsid w:val="00B32D09"/>
    <w:rsid w:val="00B32E4C"/>
    <w:rsid w:val="00B32EA6"/>
    <w:rsid w:val="00B3357F"/>
    <w:rsid w:val="00B338E5"/>
    <w:rsid w:val="00B33971"/>
    <w:rsid w:val="00B33CA8"/>
    <w:rsid w:val="00B33DB1"/>
    <w:rsid w:val="00B33EF6"/>
    <w:rsid w:val="00B340A2"/>
    <w:rsid w:val="00B340FC"/>
    <w:rsid w:val="00B34237"/>
    <w:rsid w:val="00B3428F"/>
    <w:rsid w:val="00B34388"/>
    <w:rsid w:val="00B34456"/>
    <w:rsid w:val="00B34579"/>
    <w:rsid w:val="00B34B99"/>
    <w:rsid w:val="00B34C43"/>
    <w:rsid w:val="00B352AE"/>
    <w:rsid w:val="00B352EE"/>
    <w:rsid w:val="00B35311"/>
    <w:rsid w:val="00B3539D"/>
    <w:rsid w:val="00B354CB"/>
    <w:rsid w:val="00B356A9"/>
    <w:rsid w:val="00B3592A"/>
    <w:rsid w:val="00B35AB4"/>
    <w:rsid w:val="00B35CB2"/>
    <w:rsid w:val="00B35DE2"/>
    <w:rsid w:val="00B35FC9"/>
    <w:rsid w:val="00B35FF0"/>
    <w:rsid w:val="00B360EB"/>
    <w:rsid w:val="00B361DC"/>
    <w:rsid w:val="00B367F7"/>
    <w:rsid w:val="00B36884"/>
    <w:rsid w:val="00B368EE"/>
    <w:rsid w:val="00B36A48"/>
    <w:rsid w:val="00B36C2E"/>
    <w:rsid w:val="00B3719D"/>
    <w:rsid w:val="00B373DA"/>
    <w:rsid w:val="00B375C1"/>
    <w:rsid w:val="00B3775B"/>
    <w:rsid w:val="00B37A8B"/>
    <w:rsid w:val="00B37C4C"/>
    <w:rsid w:val="00B37C64"/>
    <w:rsid w:val="00B37DC5"/>
    <w:rsid w:val="00B37DF5"/>
    <w:rsid w:val="00B37F13"/>
    <w:rsid w:val="00B37F26"/>
    <w:rsid w:val="00B40227"/>
    <w:rsid w:val="00B40675"/>
    <w:rsid w:val="00B407C7"/>
    <w:rsid w:val="00B40872"/>
    <w:rsid w:val="00B408CA"/>
    <w:rsid w:val="00B40927"/>
    <w:rsid w:val="00B40945"/>
    <w:rsid w:val="00B40B57"/>
    <w:rsid w:val="00B40E8C"/>
    <w:rsid w:val="00B41446"/>
    <w:rsid w:val="00B414A4"/>
    <w:rsid w:val="00B4172C"/>
    <w:rsid w:val="00B41889"/>
    <w:rsid w:val="00B418BC"/>
    <w:rsid w:val="00B418F8"/>
    <w:rsid w:val="00B41A5E"/>
    <w:rsid w:val="00B41B7E"/>
    <w:rsid w:val="00B41B8E"/>
    <w:rsid w:val="00B41C4D"/>
    <w:rsid w:val="00B41DF2"/>
    <w:rsid w:val="00B41E19"/>
    <w:rsid w:val="00B41EE0"/>
    <w:rsid w:val="00B41F0D"/>
    <w:rsid w:val="00B41FF9"/>
    <w:rsid w:val="00B42114"/>
    <w:rsid w:val="00B42237"/>
    <w:rsid w:val="00B4233E"/>
    <w:rsid w:val="00B423CC"/>
    <w:rsid w:val="00B423E0"/>
    <w:rsid w:val="00B429A8"/>
    <w:rsid w:val="00B42B49"/>
    <w:rsid w:val="00B42DBF"/>
    <w:rsid w:val="00B42DC9"/>
    <w:rsid w:val="00B42FA6"/>
    <w:rsid w:val="00B4313A"/>
    <w:rsid w:val="00B43322"/>
    <w:rsid w:val="00B43611"/>
    <w:rsid w:val="00B43750"/>
    <w:rsid w:val="00B437A3"/>
    <w:rsid w:val="00B437CD"/>
    <w:rsid w:val="00B439F8"/>
    <w:rsid w:val="00B43B9F"/>
    <w:rsid w:val="00B43D6C"/>
    <w:rsid w:val="00B43E1B"/>
    <w:rsid w:val="00B43EEF"/>
    <w:rsid w:val="00B4417A"/>
    <w:rsid w:val="00B441D7"/>
    <w:rsid w:val="00B44235"/>
    <w:rsid w:val="00B442FA"/>
    <w:rsid w:val="00B44663"/>
    <w:rsid w:val="00B44946"/>
    <w:rsid w:val="00B4499F"/>
    <w:rsid w:val="00B4507F"/>
    <w:rsid w:val="00B451D1"/>
    <w:rsid w:val="00B451D9"/>
    <w:rsid w:val="00B4528D"/>
    <w:rsid w:val="00B4529E"/>
    <w:rsid w:val="00B45532"/>
    <w:rsid w:val="00B4555A"/>
    <w:rsid w:val="00B4555D"/>
    <w:rsid w:val="00B455C5"/>
    <w:rsid w:val="00B45648"/>
    <w:rsid w:val="00B4578B"/>
    <w:rsid w:val="00B457E6"/>
    <w:rsid w:val="00B45B37"/>
    <w:rsid w:val="00B45C97"/>
    <w:rsid w:val="00B46396"/>
    <w:rsid w:val="00B46403"/>
    <w:rsid w:val="00B465BB"/>
    <w:rsid w:val="00B46C1C"/>
    <w:rsid w:val="00B46C2B"/>
    <w:rsid w:val="00B46CF1"/>
    <w:rsid w:val="00B46D63"/>
    <w:rsid w:val="00B46E36"/>
    <w:rsid w:val="00B46E96"/>
    <w:rsid w:val="00B46F4B"/>
    <w:rsid w:val="00B47045"/>
    <w:rsid w:val="00B47340"/>
    <w:rsid w:val="00B4749A"/>
    <w:rsid w:val="00B475C3"/>
    <w:rsid w:val="00B4760D"/>
    <w:rsid w:val="00B476F9"/>
    <w:rsid w:val="00B47735"/>
    <w:rsid w:val="00B478F6"/>
    <w:rsid w:val="00B47945"/>
    <w:rsid w:val="00B47CA7"/>
    <w:rsid w:val="00B47DB4"/>
    <w:rsid w:val="00B47DC2"/>
    <w:rsid w:val="00B47E19"/>
    <w:rsid w:val="00B500A7"/>
    <w:rsid w:val="00B50158"/>
    <w:rsid w:val="00B50382"/>
    <w:rsid w:val="00B505F2"/>
    <w:rsid w:val="00B50657"/>
    <w:rsid w:val="00B5067A"/>
    <w:rsid w:val="00B50B2E"/>
    <w:rsid w:val="00B50C87"/>
    <w:rsid w:val="00B50D50"/>
    <w:rsid w:val="00B50E32"/>
    <w:rsid w:val="00B50EF0"/>
    <w:rsid w:val="00B5120D"/>
    <w:rsid w:val="00B51235"/>
    <w:rsid w:val="00B512F9"/>
    <w:rsid w:val="00B51651"/>
    <w:rsid w:val="00B5180F"/>
    <w:rsid w:val="00B5187C"/>
    <w:rsid w:val="00B518EF"/>
    <w:rsid w:val="00B51A80"/>
    <w:rsid w:val="00B51B4C"/>
    <w:rsid w:val="00B52145"/>
    <w:rsid w:val="00B5214A"/>
    <w:rsid w:val="00B5264A"/>
    <w:rsid w:val="00B526F6"/>
    <w:rsid w:val="00B52745"/>
    <w:rsid w:val="00B527F3"/>
    <w:rsid w:val="00B52869"/>
    <w:rsid w:val="00B52B5E"/>
    <w:rsid w:val="00B52CD0"/>
    <w:rsid w:val="00B52E23"/>
    <w:rsid w:val="00B52E5B"/>
    <w:rsid w:val="00B52E9D"/>
    <w:rsid w:val="00B5337C"/>
    <w:rsid w:val="00B53392"/>
    <w:rsid w:val="00B53842"/>
    <w:rsid w:val="00B539EB"/>
    <w:rsid w:val="00B53B72"/>
    <w:rsid w:val="00B53FFE"/>
    <w:rsid w:val="00B54220"/>
    <w:rsid w:val="00B54226"/>
    <w:rsid w:val="00B546B2"/>
    <w:rsid w:val="00B54727"/>
    <w:rsid w:val="00B5473A"/>
    <w:rsid w:val="00B548C2"/>
    <w:rsid w:val="00B548DB"/>
    <w:rsid w:val="00B54916"/>
    <w:rsid w:val="00B5498E"/>
    <w:rsid w:val="00B54B2F"/>
    <w:rsid w:val="00B54EFF"/>
    <w:rsid w:val="00B55368"/>
    <w:rsid w:val="00B554DD"/>
    <w:rsid w:val="00B556F4"/>
    <w:rsid w:val="00B5573F"/>
    <w:rsid w:val="00B55867"/>
    <w:rsid w:val="00B55883"/>
    <w:rsid w:val="00B55961"/>
    <w:rsid w:val="00B55A77"/>
    <w:rsid w:val="00B55E7A"/>
    <w:rsid w:val="00B55FA7"/>
    <w:rsid w:val="00B5642B"/>
    <w:rsid w:val="00B565B9"/>
    <w:rsid w:val="00B56669"/>
    <w:rsid w:val="00B5666A"/>
    <w:rsid w:val="00B568E4"/>
    <w:rsid w:val="00B56983"/>
    <w:rsid w:val="00B56B43"/>
    <w:rsid w:val="00B56B72"/>
    <w:rsid w:val="00B56F5C"/>
    <w:rsid w:val="00B571E5"/>
    <w:rsid w:val="00B57494"/>
    <w:rsid w:val="00B5749D"/>
    <w:rsid w:val="00B5767C"/>
    <w:rsid w:val="00B5768C"/>
    <w:rsid w:val="00B57AD7"/>
    <w:rsid w:val="00B57B02"/>
    <w:rsid w:val="00B57BCC"/>
    <w:rsid w:val="00B6006D"/>
    <w:rsid w:val="00B60321"/>
    <w:rsid w:val="00B60362"/>
    <w:rsid w:val="00B60566"/>
    <w:rsid w:val="00B60656"/>
    <w:rsid w:val="00B60B76"/>
    <w:rsid w:val="00B60BEB"/>
    <w:rsid w:val="00B61009"/>
    <w:rsid w:val="00B6114A"/>
    <w:rsid w:val="00B611F0"/>
    <w:rsid w:val="00B612C4"/>
    <w:rsid w:val="00B61B89"/>
    <w:rsid w:val="00B61DA1"/>
    <w:rsid w:val="00B61E0C"/>
    <w:rsid w:val="00B61FFE"/>
    <w:rsid w:val="00B620E4"/>
    <w:rsid w:val="00B621F5"/>
    <w:rsid w:val="00B6262A"/>
    <w:rsid w:val="00B62AD7"/>
    <w:rsid w:val="00B62B94"/>
    <w:rsid w:val="00B63036"/>
    <w:rsid w:val="00B63098"/>
    <w:rsid w:val="00B631C4"/>
    <w:rsid w:val="00B6359D"/>
    <w:rsid w:val="00B637B7"/>
    <w:rsid w:val="00B6389F"/>
    <w:rsid w:val="00B63E55"/>
    <w:rsid w:val="00B63E66"/>
    <w:rsid w:val="00B63F4E"/>
    <w:rsid w:val="00B6411B"/>
    <w:rsid w:val="00B641B9"/>
    <w:rsid w:val="00B6421F"/>
    <w:rsid w:val="00B64291"/>
    <w:rsid w:val="00B64331"/>
    <w:rsid w:val="00B64965"/>
    <w:rsid w:val="00B64B38"/>
    <w:rsid w:val="00B64CF5"/>
    <w:rsid w:val="00B64D01"/>
    <w:rsid w:val="00B64D25"/>
    <w:rsid w:val="00B64E2D"/>
    <w:rsid w:val="00B652A1"/>
    <w:rsid w:val="00B65302"/>
    <w:rsid w:val="00B65368"/>
    <w:rsid w:val="00B654DB"/>
    <w:rsid w:val="00B65543"/>
    <w:rsid w:val="00B65963"/>
    <w:rsid w:val="00B65E72"/>
    <w:rsid w:val="00B660ED"/>
    <w:rsid w:val="00B663D9"/>
    <w:rsid w:val="00B6641E"/>
    <w:rsid w:val="00B66540"/>
    <w:rsid w:val="00B66752"/>
    <w:rsid w:val="00B6680E"/>
    <w:rsid w:val="00B668C9"/>
    <w:rsid w:val="00B66A6B"/>
    <w:rsid w:val="00B6707F"/>
    <w:rsid w:val="00B67196"/>
    <w:rsid w:val="00B6723F"/>
    <w:rsid w:val="00B6728B"/>
    <w:rsid w:val="00B6735D"/>
    <w:rsid w:val="00B675A2"/>
    <w:rsid w:val="00B675EF"/>
    <w:rsid w:val="00B6762D"/>
    <w:rsid w:val="00B67722"/>
    <w:rsid w:val="00B677DC"/>
    <w:rsid w:val="00B67BDA"/>
    <w:rsid w:val="00B67CC0"/>
    <w:rsid w:val="00B67DDA"/>
    <w:rsid w:val="00B67DFA"/>
    <w:rsid w:val="00B70020"/>
    <w:rsid w:val="00B7023E"/>
    <w:rsid w:val="00B70298"/>
    <w:rsid w:val="00B70365"/>
    <w:rsid w:val="00B70584"/>
    <w:rsid w:val="00B70720"/>
    <w:rsid w:val="00B708AE"/>
    <w:rsid w:val="00B70AC1"/>
    <w:rsid w:val="00B70B55"/>
    <w:rsid w:val="00B70C6E"/>
    <w:rsid w:val="00B70DAE"/>
    <w:rsid w:val="00B70E0B"/>
    <w:rsid w:val="00B7101D"/>
    <w:rsid w:val="00B71191"/>
    <w:rsid w:val="00B711E9"/>
    <w:rsid w:val="00B71219"/>
    <w:rsid w:val="00B718B8"/>
    <w:rsid w:val="00B719E6"/>
    <w:rsid w:val="00B71F48"/>
    <w:rsid w:val="00B71F80"/>
    <w:rsid w:val="00B724DA"/>
    <w:rsid w:val="00B7255E"/>
    <w:rsid w:val="00B72643"/>
    <w:rsid w:val="00B72771"/>
    <w:rsid w:val="00B7285A"/>
    <w:rsid w:val="00B7296A"/>
    <w:rsid w:val="00B72BF0"/>
    <w:rsid w:val="00B72C66"/>
    <w:rsid w:val="00B72DDF"/>
    <w:rsid w:val="00B72E32"/>
    <w:rsid w:val="00B72F27"/>
    <w:rsid w:val="00B72FA6"/>
    <w:rsid w:val="00B7332E"/>
    <w:rsid w:val="00B73396"/>
    <w:rsid w:val="00B733A9"/>
    <w:rsid w:val="00B734B9"/>
    <w:rsid w:val="00B7386F"/>
    <w:rsid w:val="00B7393E"/>
    <w:rsid w:val="00B739F3"/>
    <w:rsid w:val="00B73BFA"/>
    <w:rsid w:val="00B73C69"/>
    <w:rsid w:val="00B73FFA"/>
    <w:rsid w:val="00B74618"/>
    <w:rsid w:val="00B74731"/>
    <w:rsid w:val="00B74861"/>
    <w:rsid w:val="00B74C3B"/>
    <w:rsid w:val="00B74DA3"/>
    <w:rsid w:val="00B74F2C"/>
    <w:rsid w:val="00B7522F"/>
    <w:rsid w:val="00B7598C"/>
    <w:rsid w:val="00B75991"/>
    <w:rsid w:val="00B75CD1"/>
    <w:rsid w:val="00B75EAF"/>
    <w:rsid w:val="00B760A2"/>
    <w:rsid w:val="00B76226"/>
    <w:rsid w:val="00B7633F"/>
    <w:rsid w:val="00B76349"/>
    <w:rsid w:val="00B7645F"/>
    <w:rsid w:val="00B764D1"/>
    <w:rsid w:val="00B76723"/>
    <w:rsid w:val="00B768B1"/>
    <w:rsid w:val="00B76939"/>
    <w:rsid w:val="00B76B07"/>
    <w:rsid w:val="00B76B65"/>
    <w:rsid w:val="00B76C77"/>
    <w:rsid w:val="00B76D2F"/>
    <w:rsid w:val="00B770D9"/>
    <w:rsid w:val="00B77222"/>
    <w:rsid w:val="00B77443"/>
    <w:rsid w:val="00B7753C"/>
    <w:rsid w:val="00B775A9"/>
    <w:rsid w:val="00B77680"/>
    <w:rsid w:val="00B77711"/>
    <w:rsid w:val="00B7784A"/>
    <w:rsid w:val="00B77955"/>
    <w:rsid w:val="00B77A49"/>
    <w:rsid w:val="00B77B5E"/>
    <w:rsid w:val="00B77F8A"/>
    <w:rsid w:val="00B80023"/>
    <w:rsid w:val="00B80269"/>
    <w:rsid w:val="00B8035D"/>
    <w:rsid w:val="00B80591"/>
    <w:rsid w:val="00B808BD"/>
    <w:rsid w:val="00B80F51"/>
    <w:rsid w:val="00B81170"/>
    <w:rsid w:val="00B813AD"/>
    <w:rsid w:val="00B814E3"/>
    <w:rsid w:val="00B81528"/>
    <w:rsid w:val="00B8155F"/>
    <w:rsid w:val="00B816FE"/>
    <w:rsid w:val="00B81847"/>
    <w:rsid w:val="00B81A2E"/>
    <w:rsid w:val="00B81A51"/>
    <w:rsid w:val="00B81B98"/>
    <w:rsid w:val="00B81CB2"/>
    <w:rsid w:val="00B8202E"/>
    <w:rsid w:val="00B820FC"/>
    <w:rsid w:val="00B82468"/>
    <w:rsid w:val="00B824AF"/>
    <w:rsid w:val="00B824D6"/>
    <w:rsid w:val="00B82508"/>
    <w:rsid w:val="00B828B5"/>
    <w:rsid w:val="00B828CE"/>
    <w:rsid w:val="00B829C9"/>
    <w:rsid w:val="00B82D50"/>
    <w:rsid w:val="00B8312F"/>
    <w:rsid w:val="00B833D8"/>
    <w:rsid w:val="00B83482"/>
    <w:rsid w:val="00B835C8"/>
    <w:rsid w:val="00B83644"/>
    <w:rsid w:val="00B83918"/>
    <w:rsid w:val="00B83AD4"/>
    <w:rsid w:val="00B83B54"/>
    <w:rsid w:val="00B83B5C"/>
    <w:rsid w:val="00B83C14"/>
    <w:rsid w:val="00B841CC"/>
    <w:rsid w:val="00B842F8"/>
    <w:rsid w:val="00B84334"/>
    <w:rsid w:val="00B8468E"/>
    <w:rsid w:val="00B848C7"/>
    <w:rsid w:val="00B84C78"/>
    <w:rsid w:val="00B84CF0"/>
    <w:rsid w:val="00B84D70"/>
    <w:rsid w:val="00B85049"/>
    <w:rsid w:val="00B8532B"/>
    <w:rsid w:val="00B85732"/>
    <w:rsid w:val="00B85848"/>
    <w:rsid w:val="00B8598A"/>
    <w:rsid w:val="00B85D31"/>
    <w:rsid w:val="00B85E20"/>
    <w:rsid w:val="00B85FF7"/>
    <w:rsid w:val="00B86178"/>
    <w:rsid w:val="00B86315"/>
    <w:rsid w:val="00B865CB"/>
    <w:rsid w:val="00B86815"/>
    <w:rsid w:val="00B868C4"/>
    <w:rsid w:val="00B86A89"/>
    <w:rsid w:val="00B86C60"/>
    <w:rsid w:val="00B86D92"/>
    <w:rsid w:val="00B86DDB"/>
    <w:rsid w:val="00B87086"/>
    <w:rsid w:val="00B873D0"/>
    <w:rsid w:val="00B874E8"/>
    <w:rsid w:val="00B875BE"/>
    <w:rsid w:val="00B875D6"/>
    <w:rsid w:val="00B87683"/>
    <w:rsid w:val="00B87790"/>
    <w:rsid w:val="00B8790A"/>
    <w:rsid w:val="00B87CFC"/>
    <w:rsid w:val="00B87E44"/>
    <w:rsid w:val="00B87ED6"/>
    <w:rsid w:val="00B87F55"/>
    <w:rsid w:val="00B90082"/>
    <w:rsid w:val="00B9009A"/>
    <w:rsid w:val="00B90231"/>
    <w:rsid w:val="00B903B7"/>
    <w:rsid w:val="00B9043B"/>
    <w:rsid w:val="00B90776"/>
    <w:rsid w:val="00B90B15"/>
    <w:rsid w:val="00B90D4D"/>
    <w:rsid w:val="00B90E0E"/>
    <w:rsid w:val="00B91064"/>
    <w:rsid w:val="00B91156"/>
    <w:rsid w:val="00B914E0"/>
    <w:rsid w:val="00B9161E"/>
    <w:rsid w:val="00B91879"/>
    <w:rsid w:val="00B919B9"/>
    <w:rsid w:val="00B919C5"/>
    <w:rsid w:val="00B91D6F"/>
    <w:rsid w:val="00B91D71"/>
    <w:rsid w:val="00B91E4A"/>
    <w:rsid w:val="00B920D1"/>
    <w:rsid w:val="00B9231E"/>
    <w:rsid w:val="00B92365"/>
    <w:rsid w:val="00B92692"/>
    <w:rsid w:val="00B928A0"/>
    <w:rsid w:val="00B92CD1"/>
    <w:rsid w:val="00B92D10"/>
    <w:rsid w:val="00B93443"/>
    <w:rsid w:val="00B9370E"/>
    <w:rsid w:val="00B93852"/>
    <w:rsid w:val="00B9395A"/>
    <w:rsid w:val="00B93A1F"/>
    <w:rsid w:val="00B93B18"/>
    <w:rsid w:val="00B93FF0"/>
    <w:rsid w:val="00B941E6"/>
    <w:rsid w:val="00B94275"/>
    <w:rsid w:val="00B94621"/>
    <w:rsid w:val="00B9466B"/>
    <w:rsid w:val="00B94AFE"/>
    <w:rsid w:val="00B94B03"/>
    <w:rsid w:val="00B94B61"/>
    <w:rsid w:val="00B94C42"/>
    <w:rsid w:val="00B95138"/>
    <w:rsid w:val="00B95608"/>
    <w:rsid w:val="00B9573A"/>
    <w:rsid w:val="00B95A9F"/>
    <w:rsid w:val="00B95B03"/>
    <w:rsid w:val="00B95B0C"/>
    <w:rsid w:val="00B95D65"/>
    <w:rsid w:val="00B95DB8"/>
    <w:rsid w:val="00B9684C"/>
    <w:rsid w:val="00B96AAB"/>
    <w:rsid w:val="00B96DA9"/>
    <w:rsid w:val="00B970E2"/>
    <w:rsid w:val="00B972B1"/>
    <w:rsid w:val="00B976B0"/>
    <w:rsid w:val="00B977CB"/>
    <w:rsid w:val="00B978E0"/>
    <w:rsid w:val="00BA003A"/>
    <w:rsid w:val="00BA023E"/>
    <w:rsid w:val="00BA0355"/>
    <w:rsid w:val="00BA0477"/>
    <w:rsid w:val="00BA06E1"/>
    <w:rsid w:val="00BA07D4"/>
    <w:rsid w:val="00BA0AA3"/>
    <w:rsid w:val="00BA0AD3"/>
    <w:rsid w:val="00BA0B19"/>
    <w:rsid w:val="00BA0EA8"/>
    <w:rsid w:val="00BA110D"/>
    <w:rsid w:val="00BA1122"/>
    <w:rsid w:val="00BA1166"/>
    <w:rsid w:val="00BA126E"/>
    <w:rsid w:val="00BA1596"/>
    <w:rsid w:val="00BA15DE"/>
    <w:rsid w:val="00BA1646"/>
    <w:rsid w:val="00BA17FF"/>
    <w:rsid w:val="00BA1A70"/>
    <w:rsid w:val="00BA1C40"/>
    <w:rsid w:val="00BA1F31"/>
    <w:rsid w:val="00BA21E6"/>
    <w:rsid w:val="00BA2596"/>
    <w:rsid w:val="00BA25AC"/>
    <w:rsid w:val="00BA2627"/>
    <w:rsid w:val="00BA2628"/>
    <w:rsid w:val="00BA26A5"/>
    <w:rsid w:val="00BA2E17"/>
    <w:rsid w:val="00BA2E28"/>
    <w:rsid w:val="00BA2F0B"/>
    <w:rsid w:val="00BA313F"/>
    <w:rsid w:val="00BA3482"/>
    <w:rsid w:val="00BA34C8"/>
    <w:rsid w:val="00BA35D4"/>
    <w:rsid w:val="00BA3619"/>
    <w:rsid w:val="00BA391E"/>
    <w:rsid w:val="00BA3AD9"/>
    <w:rsid w:val="00BA3EA9"/>
    <w:rsid w:val="00BA445E"/>
    <w:rsid w:val="00BA46C4"/>
    <w:rsid w:val="00BA4950"/>
    <w:rsid w:val="00BA49B5"/>
    <w:rsid w:val="00BA4A2B"/>
    <w:rsid w:val="00BA4A97"/>
    <w:rsid w:val="00BA4B3F"/>
    <w:rsid w:val="00BA4EBF"/>
    <w:rsid w:val="00BA4FEE"/>
    <w:rsid w:val="00BA50E5"/>
    <w:rsid w:val="00BA5175"/>
    <w:rsid w:val="00BA5291"/>
    <w:rsid w:val="00BA5583"/>
    <w:rsid w:val="00BA59D0"/>
    <w:rsid w:val="00BA5B38"/>
    <w:rsid w:val="00BA5CEE"/>
    <w:rsid w:val="00BA60B7"/>
    <w:rsid w:val="00BA61EF"/>
    <w:rsid w:val="00BA632D"/>
    <w:rsid w:val="00BA6360"/>
    <w:rsid w:val="00BA64F8"/>
    <w:rsid w:val="00BA6638"/>
    <w:rsid w:val="00BA6742"/>
    <w:rsid w:val="00BA67AC"/>
    <w:rsid w:val="00BA6C7D"/>
    <w:rsid w:val="00BA6F5D"/>
    <w:rsid w:val="00BA70CF"/>
    <w:rsid w:val="00BA73DB"/>
    <w:rsid w:val="00BA74C6"/>
    <w:rsid w:val="00BA779D"/>
    <w:rsid w:val="00BA7873"/>
    <w:rsid w:val="00BA7968"/>
    <w:rsid w:val="00BA7972"/>
    <w:rsid w:val="00BA7974"/>
    <w:rsid w:val="00BA7ED0"/>
    <w:rsid w:val="00BA7F06"/>
    <w:rsid w:val="00BB02AE"/>
    <w:rsid w:val="00BB09DE"/>
    <w:rsid w:val="00BB0A15"/>
    <w:rsid w:val="00BB0D8E"/>
    <w:rsid w:val="00BB10CD"/>
    <w:rsid w:val="00BB1151"/>
    <w:rsid w:val="00BB1188"/>
    <w:rsid w:val="00BB1324"/>
    <w:rsid w:val="00BB1326"/>
    <w:rsid w:val="00BB133A"/>
    <w:rsid w:val="00BB1888"/>
    <w:rsid w:val="00BB19DF"/>
    <w:rsid w:val="00BB1C3D"/>
    <w:rsid w:val="00BB1DAE"/>
    <w:rsid w:val="00BB1F47"/>
    <w:rsid w:val="00BB1F58"/>
    <w:rsid w:val="00BB2012"/>
    <w:rsid w:val="00BB216C"/>
    <w:rsid w:val="00BB2240"/>
    <w:rsid w:val="00BB2288"/>
    <w:rsid w:val="00BB23CD"/>
    <w:rsid w:val="00BB23EE"/>
    <w:rsid w:val="00BB2439"/>
    <w:rsid w:val="00BB24EF"/>
    <w:rsid w:val="00BB252C"/>
    <w:rsid w:val="00BB2AA5"/>
    <w:rsid w:val="00BB2B26"/>
    <w:rsid w:val="00BB2C66"/>
    <w:rsid w:val="00BB2FE8"/>
    <w:rsid w:val="00BB307F"/>
    <w:rsid w:val="00BB322D"/>
    <w:rsid w:val="00BB324A"/>
    <w:rsid w:val="00BB36F2"/>
    <w:rsid w:val="00BB3C3D"/>
    <w:rsid w:val="00BB3E7D"/>
    <w:rsid w:val="00BB40ED"/>
    <w:rsid w:val="00BB4242"/>
    <w:rsid w:val="00BB4470"/>
    <w:rsid w:val="00BB449A"/>
    <w:rsid w:val="00BB4531"/>
    <w:rsid w:val="00BB467B"/>
    <w:rsid w:val="00BB49C3"/>
    <w:rsid w:val="00BB49EE"/>
    <w:rsid w:val="00BB4B27"/>
    <w:rsid w:val="00BB50EF"/>
    <w:rsid w:val="00BB51CE"/>
    <w:rsid w:val="00BB520B"/>
    <w:rsid w:val="00BB551D"/>
    <w:rsid w:val="00BB56CE"/>
    <w:rsid w:val="00BB5758"/>
    <w:rsid w:val="00BB5C56"/>
    <w:rsid w:val="00BB5C78"/>
    <w:rsid w:val="00BB5DAD"/>
    <w:rsid w:val="00BB5FC6"/>
    <w:rsid w:val="00BB6150"/>
    <w:rsid w:val="00BB6470"/>
    <w:rsid w:val="00BB6A57"/>
    <w:rsid w:val="00BB6A7E"/>
    <w:rsid w:val="00BB6AC4"/>
    <w:rsid w:val="00BB6C1A"/>
    <w:rsid w:val="00BB6CB2"/>
    <w:rsid w:val="00BB71A8"/>
    <w:rsid w:val="00BB738B"/>
    <w:rsid w:val="00BB73B5"/>
    <w:rsid w:val="00BB7575"/>
    <w:rsid w:val="00BB761A"/>
    <w:rsid w:val="00BB7709"/>
    <w:rsid w:val="00BB78F6"/>
    <w:rsid w:val="00BB7B02"/>
    <w:rsid w:val="00BB7BB2"/>
    <w:rsid w:val="00BB7F10"/>
    <w:rsid w:val="00BC01C5"/>
    <w:rsid w:val="00BC01F7"/>
    <w:rsid w:val="00BC04C0"/>
    <w:rsid w:val="00BC0F1C"/>
    <w:rsid w:val="00BC107E"/>
    <w:rsid w:val="00BC167B"/>
    <w:rsid w:val="00BC177D"/>
    <w:rsid w:val="00BC1B4A"/>
    <w:rsid w:val="00BC1B9C"/>
    <w:rsid w:val="00BC1D80"/>
    <w:rsid w:val="00BC1E03"/>
    <w:rsid w:val="00BC20B7"/>
    <w:rsid w:val="00BC21A4"/>
    <w:rsid w:val="00BC2202"/>
    <w:rsid w:val="00BC2219"/>
    <w:rsid w:val="00BC2226"/>
    <w:rsid w:val="00BC23AB"/>
    <w:rsid w:val="00BC2442"/>
    <w:rsid w:val="00BC2467"/>
    <w:rsid w:val="00BC27E8"/>
    <w:rsid w:val="00BC2896"/>
    <w:rsid w:val="00BC2E20"/>
    <w:rsid w:val="00BC3116"/>
    <w:rsid w:val="00BC3187"/>
    <w:rsid w:val="00BC318E"/>
    <w:rsid w:val="00BC324F"/>
    <w:rsid w:val="00BC33A2"/>
    <w:rsid w:val="00BC3465"/>
    <w:rsid w:val="00BC3505"/>
    <w:rsid w:val="00BC36A6"/>
    <w:rsid w:val="00BC37CD"/>
    <w:rsid w:val="00BC3B22"/>
    <w:rsid w:val="00BC3EB5"/>
    <w:rsid w:val="00BC41F3"/>
    <w:rsid w:val="00BC4524"/>
    <w:rsid w:val="00BC47B7"/>
    <w:rsid w:val="00BC47E4"/>
    <w:rsid w:val="00BC49AD"/>
    <w:rsid w:val="00BC4B49"/>
    <w:rsid w:val="00BC4C08"/>
    <w:rsid w:val="00BC4D0D"/>
    <w:rsid w:val="00BC4DD1"/>
    <w:rsid w:val="00BC4F92"/>
    <w:rsid w:val="00BC507E"/>
    <w:rsid w:val="00BC5364"/>
    <w:rsid w:val="00BC568A"/>
    <w:rsid w:val="00BC57DA"/>
    <w:rsid w:val="00BC58BD"/>
    <w:rsid w:val="00BC58E9"/>
    <w:rsid w:val="00BC5ADE"/>
    <w:rsid w:val="00BC5B5A"/>
    <w:rsid w:val="00BC5F06"/>
    <w:rsid w:val="00BC5F35"/>
    <w:rsid w:val="00BC603D"/>
    <w:rsid w:val="00BC6187"/>
    <w:rsid w:val="00BC64F7"/>
    <w:rsid w:val="00BC6AC2"/>
    <w:rsid w:val="00BC6B16"/>
    <w:rsid w:val="00BC6D12"/>
    <w:rsid w:val="00BC7057"/>
    <w:rsid w:val="00BC706C"/>
    <w:rsid w:val="00BC70A7"/>
    <w:rsid w:val="00BC712B"/>
    <w:rsid w:val="00BC7151"/>
    <w:rsid w:val="00BC7314"/>
    <w:rsid w:val="00BC75A9"/>
    <w:rsid w:val="00BC76D4"/>
    <w:rsid w:val="00BC77D7"/>
    <w:rsid w:val="00BC7A79"/>
    <w:rsid w:val="00BC7C83"/>
    <w:rsid w:val="00BC7D8A"/>
    <w:rsid w:val="00BC7DA8"/>
    <w:rsid w:val="00BC7E88"/>
    <w:rsid w:val="00BD001C"/>
    <w:rsid w:val="00BD0082"/>
    <w:rsid w:val="00BD01FE"/>
    <w:rsid w:val="00BD020A"/>
    <w:rsid w:val="00BD0468"/>
    <w:rsid w:val="00BD04DA"/>
    <w:rsid w:val="00BD0596"/>
    <w:rsid w:val="00BD06FF"/>
    <w:rsid w:val="00BD0934"/>
    <w:rsid w:val="00BD0A0D"/>
    <w:rsid w:val="00BD0E3B"/>
    <w:rsid w:val="00BD0E75"/>
    <w:rsid w:val="00BD0FFC"/>
    <w:rsid w:val="00BD11DE"/>
    <w:rsid w:val="00BD1325"/>
    <w:rsid w:val="00BD1578"/>
    <w:rsid w:val="00BD168F"/>
    <w:rsid w:val="00BD1830"/>
    <w:rsid w:val="00BD184E"/>
    <w:rsid w:val="00BD1883"/>
    <w:rsid w:val="00BD1B06"/>
    <w:rsid w:val="00BD1B76"/>
    <w:rsid w:val="00BD1F3E"/>
    <w:rsid w:val="00BD1F6E"/>
    <w:rsid w:val="00BD20A3"/>
    <w:rsid w:val="00BD2227"/>
    <w:rsid w:val="00BD22C5"/>
    <w:rsid w:val="00BD257B"/>
    <w:rsid w:val="00BD2A5C"/>
    <w:rsid w:val="00BD2B8A"/>
    <w:rsid w:val="00BD2BAB"/>
    <w:rsid w:val="00BD2C8F"/>
    <w:rsid w:val="00BD2C90"/>
    <w:rsid w:val="00BD2CEF"/>
    <w:rsid w:val="00BD2DCA"/>
    <w:rsid w:val="00BD2F4C"/>
    <w:rsid w:val="00BD31C4"/>
    <w:rsid w:val="00BD33CA"/>
    <w:rsid w:val="00BD33FF"/>
    <w:rsid w:val="00BD341D"/>
    <w:rsid w:val="00BD34AF"/>
    <w:rsid w:val="00BD34EC"/>
    <w:rsid w:val="00BD3880"/>
    <w:rsid w:val="00BD3A1B"/>
    <w:rsid w:val="00BD3A20"/>
    <w:rsid w:val="00BD3A88"/>
    <w:rsid w:val="00BD3EBE"/>
    <w:rsid w:val="00BD3EE8"/>
    <w:rsid w:val="00BD3EF0"/>
    <w:rsid w:val="00BD40C5"/>
    <w:rsid w:val="00BD41ED"/>
    <w:rsid w:val="00BD4605"/>
    <w:rsid w:val="00BD495D"/>
    <w:rsid w:val="00BD4DC1"/>
    <w:rsid w:val="00BD4E44"/>
    <w:rsid w:val="00BD5035"/>
    <w:rsid w:val="00BD522E"/>
    <w:rsid w:val="00BD52A5"/>
    <w:rsid w:val="00BD5530"/>
    <w:rsid w:val="00BD5585"/>
    <w:rsid w:val="00BD5601"/>
    <w:rsid w:val="00BD5ACD"/>
    <w:rsid w:val="00BD5D6C"/>
    <w:rsid w:val="00BD5FF9"/>
    <w:rsid w:val="00BD608D"/>
    <w:rsid w:val="00BD6294"/>
    <w:rsid w:val="00BD6336"/>
    <w:rsid w:val="00BD6601"/>
    <w:rsid w:val="00BD6B18"/>
    <w:rsid w:val="00BD6D5E"/>
    <w:rsid w:val="00BD6D6B"/>
    <w:rsid w:val="00BD6E16"/>
    <w:rsid w:val="00BD6E98"/>
    <w:rsid w:val="00BD7142"/>
    <w:rsid w:val="00BD717B"/>
    <w:rsid w:val="00BD755C"/>
    <w:rsid w:val="00BD773E"/>
    <w:rsid w:val="00BD782C"/>
    <w:rsid w:val="00BD7AAB"/>
    <w:rsid w:val="00BD7AD7"/>
    <w:rsid w:val="00BD7B26"/>
    <w:rsid w:val="00BD7E05"/>
    <w:rsid w:val="00BD7E35"/>
    <w:rsid w:val="00BD7FA5"/>
    <w:rsid w:val="00BE020C"/>
    <w:rsid w:val="00BE05D4"/>
    <w:rsid w:val="00BE0677"/>
    <w:rsid w:val="00BE0729"/>
    <w:rsid w:val="00BE105E"/>
    <w:rsid w:val="00BE1495"/>
    <w:rsid w:val="00BE163C"/>
    <w:rsid w:val="00BE18F5"/>
    <w:rsid w:val="00BE1B62"/>
    <w:rsid w:val="00BE1C00"/>
    <w:rsid w:val="00BE1C0B"/>
    <w:rsid w:val="00BE1CEB"/>
    <w:rsid w:val="00BE1D0D"/>
    <w:rsid w:val="00BE1DD5"/>
    <w:rsid w:val="00BE1E97"/>
    <w:rsid w:val="00BE20B8"/>
    <w:rsid w:val="00BE2464"/>
    <w:rsid w:val="00BE2560"/>
    <w:rsid w:val="00BE2635"/>
    <w:rsid w:val="00BE2803"/>
    <w:rsid w:val="00BE281F"/>
    <w:rsid w:val="00BE2894"/>
    <w:rsid w:val="00BE2D5B"/>
    <w:rsid w:val="00BE2E3A"/>
    <w:rsid w:val="00BE308F"/>
    <w:rsid w:val="00BE3198"/>
    <w:rsid w:val="00BE319B"/>
    <w:rsid w:val="00BE31C3"/>
    <w:rsid w:val="00BE31E6"/>
    <w:rsid w:val="00BE3723"/>
    <w:rsid w:val="00BE3978"/>
    <w:rsid w:val="00BE3CD9"/>
    <w:rsid w:val="00BE3E4A"/>
    <w:rsid w:val="00BE4110"/>
    <w:rsid w:val="00BE438B"/>
    <w:rsid w:val="00BE481C"/>
    <w:rsid w:val="00BE4884"/>
    <w:rsid w:val="00BE4987"/>
    <w:rsid w:val="00BE4CFF"/>
    <w:rsid w:val="00BE4DC5"/>
    <w:rsid w:val="00BE4F65"/>
    <w:rsid w:val="00BE51FE"/>
    <w:rsid w:val="00BE5525"/>
    <w:rsid w:val="00BE582F"/>
    <w:rsid w:val="00BE5A63"/>
    <w:rsid w:val="00BE5BDF"/>
    <w:rsid w:val="00BE5CE6"/>
    <w:rsid w:val="00BE5F54"/>
    <w:rsid w:val="00BE628A"/>
    <w:rsid w:val="00BE673D"/>
    <w:rsid w:val="00BE6936"/>
    <w:rsid w:val="00BE6B04"/>
    <w:rsid w:val="00BE6CF9"/>
    <w:rsid w:val="00BE6E2D"/>
    <w:rsid w:val="00BE7084"/>
    <w:rsid w:val="00BE7267"/>
    <w:rsid w:val="00BE73BA"/>
    <w:rsid w:val="00BE747E"/>
    <w:rsid w:val="00BE77BD"/>
    <w:rsid w:val="00BE77F9"/>
    <w:rsid w:val="00BE7873"/>
    <w:rsid w:val="00BE78B0"/>
    <w:rsid w:val="00BE797B"/>
    <w:rsid w:val="00BE7B1C"/>
    <w:rsid w:val="00BE7CAA"/>
    <w:rsid w:val="00BE7D45"/>
    <w:rsid w:val="00BE7EEB"/>
    <w:rsid w:val="00BF0002"/>
    <w:rsid w:val="00BF0071"/>
    <w:rsid w:val="00BF042C"/>
    <w:rsid w:val="00BF04F6"/>
    <w:rsid w:val="00BF07D6"/>
    <w:rsid w:val="00BF0CC3"/>
    <w:rsid w:val="00BF0D1E"/>
    <w:rsid w:val="00BF0FBC"/>
    <w:rsid w:val="00BF1094"/>
    <w:rsid w:val="00BF11DF"/>
    <w:rsid w:val="00BF1745"/>
    <w:rsid w:val="00BF1A49"/>
    <w:rsid w:val="00BF1ADB"/>
    <w:rsid w:val="00BF1B57"/>
    <w:rsid w:val="00BF1B78"/>
    <w:rsid w:val="00BF1C29"/>
    <w:rsid w:val="00BF1CCA"/>
    <w:rsid w:val="00BF1DF6"/>
    <w:rsid w:val="00BF1EF4"/>
    <w:rsid w:val="00BF1F15"/>
    <w:rsid w:val="00BF208F"/>
    <w:rsid w:val="00BF20FE"/>
    <w:rsid w:val="00BF279D"/>
    <w:rsid w:val="00BF27C1"/>
    <w:rsid w:val="00BF2BAE"/>
    <w:rsid w:val="00BF2EBD"/>
    <w:rsid w:val="00BF32CC"/>
    <w:rsid w:val="00BF3342"/>
    <w:rsid w:val="00BF3514"/>
    <w:rsid w:val="00BF36EA"/>
    <w:rsid w:val="00BF37C1"/>
    <w:rsid w:val="00BF3994"/>
    <w:rsid w:val="00BF39AB"/>
    <w:rsid w:val="00BF3A05"/>
    <w:rsid w:val="00BF3A33"/>
    <w:rsid w:val="00BF3AFF"/>
    <w:rsid w:val="00BF40A8"/>
    <w:rsid w:val="00BF44A3"/>
    <w:rsid w:val="00BF46FF"/>
    <w:rsid w:val="00BF4776"/>
    <w:rsid w:val="00BF4974"/>
    <w:rsid w:val="00BF49D9"/>
    <w:rsid w:val="00BF4B5B"/>
    <w:rsid w:val="00BF4BB9"/>
    <w:rsid w:val="00BF4D01"/>
    <w:rsid w:val="00BF4EB2"/>
    <w:rsid w:val="00BF4EB8"/>
    <w:rsid w:val="00BF4EED"/>
    <w:rsid w:val="00BF4F7A"/>
    <w:rsid w:val="00BF53B6"/>
    <w:rsid w:val="00BF53D6"/>
    <w:rsid w:val="00BF54AD"/>
    <w:rsid w:val="00BF559B"/>
    <w:rsid w:val="00BF56EB"/>
    <w:rsid w:val="00BF5770"/>
    <w:rsid w:val="00BF58A5"/>
    <w:rsid w:val="00BF59CC"/>
    <w:rsid w:val="00BF5CF2"/>
    <w:rsid w:val="00BF5D7B"/>
    <w:rsid w:val="00BF5E63"/>
    <w:rsid w:val="00BF5EBA"/>
    <w:rsid w:val="00BF5EC3"/>
    <w:rsid w:val="00BF6198"/>
    <w:rsid w:val="00BF628A"/>
    <w:rsid w:val="00BF6413"/>
    <w:rsid w:val="00BF66E8"/>
    <w:rsid w:val="00BF68A1"/>
    <w:rsid w:val="00BF6BFE"/>
    <w:rsid w:val="00BF6EFF"/>
    <w:rsid w:val="00BF6FDA"/>
    <w:rsid w:val="00BF74A0"/>
    <w:rsid w:val="00BF753A"/>
    <w:rsid w:val="00BF773C"/>
    <w:rsid w:val="00BF7905"/>
    <w:rsid w:val="00BF7937"/>
    <w:rsid w:val="00BF7958"/>
    <w:rsid w:val="00BF7B90"/>
    <w:rsid w:val="00BF7BEF"/>
    <w:rsid w:val="00BF7E2B"/>
    <w:rsid w:val="00BF7E9E"/>
    <w:rsid w:val="00BF7F2E"/>
    <w:rsid w:val="00BF7F70"/>
    <w:rsid w:val="00C00557"/>
    <w:rsid w:val="00C007A3"/>
    <w:rsid w:val="00C00888"/>
    <w:rsid w:val="00C00ADB"/>
    <w:rsid w:val="00C00B53"/>
    <w:rsid w:val="00C010FA"/>
    <w:rsid w:val="00C01185"/>
    <w:rsid w:val="00C011BC"/>
    <w:rsid w:val="00C01381"/>
    <w:rsid w:val="00C013A6"/>
    <w:rsid w:val="00C01529"/>
    <w:rsid w:val="00C01560"/>
    <w:rsid w:val="00C01A7E"/>
    <w:rsid w:val="00C01AF9"/>
    <w:rsid w:val="00C01E37"/>
    <w:rsid w:val="00C01F6B"/>
    <w:rsid w:val="00C0201C"/>
    <w:rsid w:val="00C025DE"/>
    <w:rsid w:val="00C0268B"/>
    <w:rsid w:val="00C02726"/>
    <w:rsid w:val="00C02779"/>
    <w:rsid w:val="00C029BE"/>
    <w:rsid w:val="00C02F65"/>
    <w:rsid w:val="00C032FD"/>
    <w:rsid w:val="00C034AF"/>
    <w:rsid w:val="00C03672"/>
    <w:rsid w:val="00C03697"/>
    <w:rsid w:val="00C0372A"/>
    <w:rsid w:val="00C03752"/>
    <w:rsid w:val="00C0382D"/>
    <w:rsid w:val="00C03FC0"/>
    <w:rsid w:val="00C04859"/>
    <w:rsid w:val="00C04918"/>
    <w:rsid w:val="00C04B50"/>
    <w:rsid w:val="00C04E3F"/>
    <w:rsid w:val="00C04F70"/>
    <w:rsid w:val="00C05095"/>
    <w:rsid w:val="00C05BF7"/>
    <w:rsid w:val="00C05E22"/>
    <w:rsid w:val="00C05F61"/>
    <w:rsid w:val="00C060F3"/>
    <w:rsid w:val="00C0645A"/>
    <w:rsid w:val="00C0699E"/>
    <w:rsid w:val="00C069A8"/>
    <w:rsid w:val="00C06B5D"/>
    <w:rsid w:val="00C06D47"/>
    <w:rsid w:val="00C06DBD"/>
    <w:rsid w:val="00C06F5B"/>
    <w:rsid w:val="00C072DD"/>
    <w:rsid w:val="00C074C8"/>
    <w:rsid w:val="00C07720"/>
    <w:rsid w:val="00C0773D"/>
    <w:rsid w:val="00C0774E"/>
    <w:rsid w:val="00C07AE4"/>
    <w:rsid w:val="00C07AF8"/>
    <w:rsid w:val="00C07C88"/>
    <w:rsid w:val="00C07D0D"/>
    <w:rsid w:val="00C07EAA"/>
    <w:rsid w:val="00C10156"/>
    <w:rsid w:val="00C10529"/>
    <w:rsid w:val="00C10796"/>
    <w:rsid w:val="00C10861"/>
    <w:rsid w:val="00C108ED"/>
    <w:rsid w:val="00C10B8C"/>
    <w:rsid w:val="00C10C96"/>
    <w:rsid w:val="00C10CA1"/>
    <w:rsid w:val="00C11499"/>
    <w:rsid w:val="00C114F7"/>
    <w:rsid w:val="00C11514"/>
    <w:rsid w:val="00C1174C"/>
    <w:rsid w:val="00C11CF6"/>
    <w:rsid w:val="00C11CF9"/>
    <w:rsid w:val="00C11F92"/>
    <w:rsid w:val="00C12019"/>
    <w:rsid w:val="00C124EC"/>
    <w:rsid w:val="00C128B9"/>
    <w:rsid w:val="00C128CF"/>
    <w:rsid w:val="00C128D2"/>
    <w:rsid w:val="00C12B48"/>
    <w:rsid w:val="00C12B5B"/>
    <w:rsid w:val="00C12BB3"/>
    <w:rsid w:val="00C12D3B"/>
    <w:rsid w:val="00C13017"/>
    <w:rsid w:val="00C13260"/>
    <w:rsid w:val="00C1344F"/>
    <w:rsid w:val="00C13649"/>
    <w:rsid w:val="00C136F8"/>
    <w:rsid w:val="00C13A32"/>
    <w:rsid w:val="00C13A7A"/>
    <w:rsid w:val="00C13C83"/>
    <w:rsid w:val="00C13DA5"/>
    <w:rsid w:val="00C13EE2"/>
    <w:rsid w:val="00C14315"/>
    <w:rsid w:val="00C14328"/>
    <w:rsid w:val="00C14693"/>
    <w:rsid w:val="00C147BE"/>
    <w:rsid w:val="00C14867"/>
    <w:rsid w:val="00C149DC"/>
    <w:rsid w:val="00C14B62"/>
    <w:rsid w:val="00C14DD8"/>
    <w:rsid w:val="00C14F5F"/>
    <w:rsid w:val="00C1521C"/>
    <w:rsid w:val="00C1524D"/>
    <w:rsid w:val="00C155E8"/>
    <w:rsid w:val="00C15BCF"/>
    <w:rsid w:val="00C15D49"/>
    <w:rsid w:val="00C16259"/>
    <w:rsid w:val="00C16319"/>
    <w:rsid w:val="00C16586"/>
    <w:rsid w:val="00C165DF"/>
    <w:rsid w:val="00C1670D"/>
    <w:rsid w:val="00C1685D"/>
    <w:rsid w:val="00C16951"/>
    <w:rsid w:val="00C169BC"/>
    <w:rsid w:val="00C16CF0"/>
    <w:rsid w:val="00C16E56"/>
    <w:rsid w:val="00C1701B"/>
    <w:rsid w:val="00C1701F"/>
    <w:rsid w:val="00C17138"/>
    <w:rsid w:val="00C17488"/>
    <w:rsid w:val="00C174D7"/>
    <w:rsid w:val="00C1768C"/>
    <w:rsid w:val="00C1770A"/>
    <w:rsid w:val="00C178F5"/>
    <w:rsid w:val="00C17933"/>
    <w:rsid w:val="00C1794F"/>
    <w:rsid w:val="00C17B7A"/>
    <w:rsid w:val="00C17BAA"/>
    <w:rsid w:val="00C17F72"/>
    <w:rsid w:val="00C20022"/>
    <w:rsid w:val="00C2009D"/>
    <w:rsid w:val="00C200C5"/>
    <w:rsid w:val="00C20290"/>
    <w:rsid w:val="00C204E5"/>
    <w:rsid w:val="00C206B8"/>
    <w:rsid w:val="00C2070E"/>
    <w:rsid w:val="00C20F7A"/>
    <w:rsid w:val="00C212BF"/>
    <w:rsid w:val="00C2134B"/>
    <w:rsid w:val="00C21602"/>
    <w:rsid w:val="00C2164C"/>
    <w:rsid w:val="00C21773"/>
    <w:rsid w:val="00C218B1"/>
    <w:rsid w:val="00C21969"/>
    <w:rsid w:val="00C21A70"/>
    <w:rsid w:val="00C21B98"/>
    <w:rsid w:val="00C21BC3"/>
    <w:rsid w:val="00C21C1B"/>
    <w:rsid w:val="00C21CA1"/>
    <w:rsid w:val="00C220D9"/>
    <w:rsid w:val="00C2229E"/>
    <w:rsid w:val="00C222E6"/>
    <w:rsid w:val="00C2244A"/>
    <w:rsid w:val="00C2256F"/>
    <w:rsid w:val="00C225C5"/>
    <w:rsid w:val="00C22720"/>
    <w:rsid w:val="00C22769"/>
    <w:rsid w:val="00C22952"/>
    <w:rsid w:val="00C22CEB"/>
    <w:rsid w:val="00C22E1E"/>
    <w:rsid w:val="00C232CF"/>
    <w:rsid w:val="00C2356D"/>
    <w:rsid w:val="00C236A4"/>
    <w:rsid w:val="00C238D2"/>
    <w:rsid w:val="00C2398D"/>
    <w:rsid w:val="00C23C97"/>
    <w:rsid w:val="00C23CB9"/>
    <w:rsid w:val="00C23DFF"/>
    <w:rsid w:val="00C23E4C"/>
    <w:rsid w:val="00C23FCF"/>
    <w:rsid w:val="00C240AE"/>
    <w:rsid w:val="00C242B9"/>
    <w:rsid w:val="00C24873"/>
    <w:rsid w:val="00C2493C"/>
    <w:rsid w:val="00C24A50"/>
    <w:rsid w:val="00C24CC1"/>
    <w:rsid w:val="00C24CCA"/>
    <w:rsid w:val="00C24CCD"/>
    <w:rsid w:val="00C24CFC"/>
    <w:rsid w:val="00C24DF2"/>
    <w:rsid w:val="00C24EA8"/>
    <w:rsid w:val="00C24FDE"/>
    <w:rsid w:val="00C25103"/>
    <w:rsid w:val="00C25168"/>
    <w:rsid w:val="00C25175"/>
    <w:rsid w:val="00C25B5A"/>
    <w:rsid w:val="00C25BA9"/>
    <w:rsid w:val="00C25C59"/>
    <w:rsid w:val="00C25C94"/>
    <w:rsid w:val="00C25D12"/>
    <w:rsid w:val="00C25D31"/>
    <w:rsid w:val="00C25ED1"/>
    <w:rsid w:val="00C25EE0"/>
    <w:rsid w:val="00C25FA2"/>
    <w:rsid w:val="00C26140"/>
    <w:rsid w:val="00C26160"/>
    <w:rsid w:val="00C262E9"/>
    <w:rsid w:val="00C26330"/>
    <w:rsid w:val="00C26394"/>
    <w:rsid w:val="00C266D5"/>
    <w:rsid w:val="00C268D2"/>
    <w:rsid w:val="00C26AEA"/>
    <w:rsid w:val="00C26B02"/>
    <w:rsid w:val="00C26F58"/>
    <w:rsid w:val="00C2714E"/>
    <w:rsid w:val="00C274C2"/>
    <w:rsid w:val="00C27687"/>
    <w:rsid w:val="00C276D3"/>
    <w:rsid w:val="00C27BE8"/>
    <w:rsid w:val="00C27BF0"/>
    <w:rsid w:val="00C27CF4"/>
    <w:rsid w:val="00C27D23"/>
    <w:rsid w:val="00C27D84"/>
    <w:rsid w:val="00C27DA3"/>
    <w:rsid w:val="00C27FF6"/>
    <w:rsid w:val="00C3001C"/>
    <w:rsid w:val="00C301C0"/>
    <w:rsid w:val="00C30267"/>
    <w:rsid w:val="00C30545"/>
    <w:rsid w:val="00C30791"/>
    <w:rsid w:val="00C30A45"/>
    <w:rsid w:val="00C30B08"/>
    <w:rsid w:val="00C30D9D"/>
    <w:rsid w:val="00C30FC1"/>
    <w:rsid w:val="00C310DE"/>
    <w:rsid w:val="00C316EE"/>
    <w:rsid w:val="00C31CA5"/>
    <w:rsid w:val="00C32260"/>
    <w:rsid w:val="00C325E3"/>
    <w:rsid w:val="00C326B4"/>
    <w:rsid w:val="00C327BF"/>
    <w:rsid w:val="00C328C1"/>
    <w:rsid w:val="00C328FF"/>
    <w:rsid w:val="00C32903"/>
    <w:rsid w:val="00C329D9"/>
    <w:rsid w:val="00C32A8C"/>
    <w:rsid w:val="00C32C97"/>
    <w:rsid w:val="00C32DB5"/>
    <w:rsid w:val="00C32FD0"/>
    <w:rsid w:val="00C33111"/>
    <w:rsid w:val="00C3311A"/>
    <w:rsid w:val="00C33257"/>
    <w:rsid w:val="00C33655"/>
    <w:rsid w:val="00C338FD"/>
    <w:rsid w:val="00C33F35"/>
    <w:rsid w:val="00C3416F"/>
    <w:rsid w:val="00C342B7"/>
    <w:rsid w:val="00C345E0"/>
    <w:rsid w:val="00C34643"/>
    <w:rsid w:val="00C3484F"/>
    <w:rsid w:val="00C34AF6"/>
    <w:rsid w:val="00C34B07"/>
    <w:rsid w:val="00C34CBB"/>
    <w:rsid w:val="00C34CFD"/>
    <w:rsid w:val="00C34F7E"/>
    <w:rsid w:val="00C3506F"/>
    <w:rsid w:val="00C351A4"/>
    <w:rsid w:val="00C355C8"/>
    <w:rsid w:val="00C3582B"/>
    <w:rsid w:val="00C358EE"/>
    <w:rsid w:val="00C359D1"/>
    <w:rsid w:val="00C35A8F"/>
    <w:rsid w:val="00C35E75"/>
    <w:rsid w:val="00C35EC1"/>
    <w:rsid w:val="00C3601D"/>
    <w:rsid w:val="00C360B1"/>
    <w:rsid w:val="00C36969"/>
    <w:rsid w:val="00C36C74"/>
    <w:rsid w:val="00C372B2"/>
    <w:rsid w:val="00C3736B"/>
    <w:rsid w:val="00C374CC"/>
    <w:rsid w:val="00C37987"/>
    <w:rsid w:val="00C37B0F"/>
    <w:rsid w:val="00C37C09"/>
    <w:rsid w:val="00C40136"/>
    <w:rsid w:val="00C40291"/>
    <w:rsid w:val="00C40399"/>
    <w:rsid w:val="00C403B3"/>
    <w:rsid w:val="00C40605"/>
    <w:rsid w:val="00C40AE8"/>
    <w:rsid w:val="00C40B34"/>
    <w:rsid w:val="00C40D63"/>
    <w:rsid w:val="00C40E85"/>
    <w:rsid w:val="00C40E8B"/>
    <w:rsid w:val="00C4130C"/>
    <w:rsid w:val="00C41439"/>
    <w:rsid w:val="00C41931"/>
    <w:rsid w:val="00C41CF7"/>
    <w:rsid w:val="00C41ED2"/>
    <w:rsid w:val="00C42128"/>
    <w:rsid w:val="00C4243A"/>
    <w:rsid w:val="00C425C7"/>
    <w:rsid w:val="00C428B5"/>
    <w:rsid w:val="00C428F0"/>
    <w:rsid w:val="00C42BAD"/>
    <w:rsid w:val="00C42C59"/>
    <w:rsid w:val="00C42DBA"/>
    <w:rsid w:val="00C4312E"/>
    <w:rsid w:val="00C432E0"/>
    <w:rsid w:val="00C4353D"/>
    <w:rsid w:val="00C4354F"/>
    <w:rsid w:val="00C439F0"/>
    <w:rsid w:val="00C43B7F"/>
    <w:rsid w:val="00C43C54"/>
    <w:rsid w:val="00C43E5F"/>
    <w:rsid w:val="00C43F8F"/>
    <w:rsid w:val="00C440C4"/>
    <w:rsid w:val="00C4424B"/>
    <w:rsid w:val="00C4438E"/>
    <w:rsid w:val="00C444FD"/>
    <w:rsid w:val="00C44655"/>
    <w:rsid w:val="00C4470B"/>
    <w:rsid w:val="00C44970"/>
    <w:rsid w:val="00C44BAB"/>
    <w:rsid w:val="00C44BD4"/>
    <w:rsid w:val="00C44E6A"/>
    <w:rsid w:val="00C44EB0"/>
    <w:rsid w:val="00C45578"/>
    <w:rsid w:val="00C45638"/>
    <w:rsid w:val="00C45B54"/>
    <w:rsid w:val="00C45C10"/>
    <w:rsid w:val="00C45C11"/>
    <w:rsid w:val="00C45E08"/>
    <w:rsid w:val="00C45EB9"/>
    <w:rsid w:val="00C45F54"/>
    <w:rsid w:val="00C46064"/>
    <w:rsid w:val="00C46374"/>
    <w:rsid w:val="00C465C0"/>
    <w:rsid w:val="00C46FA9"/>
    <w:rsid w:val="00C47422"/>
    <w:rsid w:val="00C474D1"/>
    <w:rsid w:val="00C47532"/>
    <w:rsid w:val="00C476A0"/>
    <w:rsid w:val="00C47746"/>
    <w:rsid w:val="00C478C0"/>
    <w:rsid w:val="00C47B6D"/>
    <w:rsid w:val="00C47BDA"/>
    <w:rsid w:val="00C47C1D"/>
    <w:rsid w:val="00C47F8B"/>
    <w:rsid w:val="00C47F9C"/>
    <w:rsid w:val="00C5043D"/>
    <w:rsid w:val="00C505FC"/>
    <w:rsid w:val="00C50673"/>
    <w:rsid w:val="00C50699"/>
    <w:rsid w:val="00C5069B"/>
    <w:rsid w:val="00C50B12"/>
    <w:rsid w:val="00C50B2B"/>
    <w:rsid w:val="00C50BE3"/>
    <w:rsid w:val="00C50BFE"/>
    <w:rsid w:val="00C50C92"/>
    <w:rsid w:val="00C510FC"/>
    <w:rsid w:val="00C5129D"/>
    <w:rsid w:val="00C5197A"/>
    <w:rsid w:val="00C52104"/>
    <w:rsid w:val="00C522AF"/>
    <w:rsid w:val="00C522C7"/>
    <w:rsid w:val="00C52560"/>
    <w:rsid w:val="00C5285C"/>
    <w:rsid w:val="00C52A33"/>
    <w:rsid w:val="00C52A91"/>
    <w:rsid w:val="00C52B42"/>
    <w:rsid w:val="00C52E96"/>
    <w:rsid w:val="00C5324D"/>
    <w:rsid w:val="00C53346"/>
    <w:rsid w:val="00C53685"/>
    <w:rsid w:val="00C53864"/>
    <w:rsid w:val="00C53B38"/>
    <w:rsid w:val="00C53DE7"/>
    <w:rsid w:val="00C540CD"/>
    <w:rsid w:val="00C54149"/>
    <w:rsid w:val="00C541EB"/>
    <w:rsid w:val="00C542F5"/>
    <w:rsid w:val="00C545C2"/>
    <w:rsid w:val="00C54645"/>
    <w:rsid w:val="00C547FC"/>
    <w:rsid w:val="00C54891"/>
    <w:rsid w:val="00C54BFE"/>
    <w:rsid w:val="00C54CEA"/>
    <w:rsid w:val="00C54EFC"/>
    <w:rsid w:val="00C54FDF"/>
    <w:rsid w:val="00C55474"/>
    <w:rsid w:val="00C554BA"/>
    <w:rsid w:val="00C556AC"/>
    <w:rsid w:val="00C55D85"/>
    <w:rsid w:val="00C55E99"/>
    <w:rsid w:val="00C5608A"/>
    <w:rsid w:val="00C56116"/>
    <w:rsid w:val="00C56559"/>
    <w:rsid w:val="00C5665F"/>
    <w:rsid w:val="00C566FF"/>
    <w:rsid w:val="00C56776"/>
    <w:rsid w:val="00C5680C"/>
    <w:rsid w:val="00C56822"/>
    <w:rsid w:val="00C56CCB"/>
    <w:rsid w:val="00C56E2F"/>
    <w:rsid w:val="00C56EB0"/>
    <w:rsid w:val="00C57027"/>
    <w:rsid w:val="00C57089"/>
    <w:rsid w:val="00C572F1"/>
    <w:rsid w:val="00C574B5"/>
    <w:rsid w:val="00C574F0"/>
    <w:rsid w:val="00C575DC"/>
    <w:rsid w:val="00C5775B"/>
    <w:rsid w:val="00C578BE"/>
    <w:rsid w:val="00C579C5"/>
    <w:rsid w:val="00C57D1C"/>
    <w:rsid w:val="00C57DC0"/>
    <w:rsid w:val="00C57E18"/>
    <w:rsid w:val="00C57ECF"/>
    <w:rsid w:val="00C6053F"/>
    <w:rsid w:val="00C60617"/>
    <w:rsid w:val="00C60633"/>
    <w:rsid w:val="00C606D7"/>
    <w:rsid w:val="00C60A72"/>
    <w:rsid w:val="00C60BC6"/>
    <w:rsid w:val="00C61389"/>
    <w:rsid w:val="00C614E3"/>
    <w:rsid w:val="00C6182D"/>
    <w:rsid w:val="00C618C2"/>
    <w:rsid w:val="00C61BC3"/>
    <w:rsid w:val="00C61C43"/>
    <w:rsid w:val="00C621FA"/>
    <w:rsid w:val="00C6226B"/>
    <w:rsid w:val="00C622DD"/>
    <w:rsid w:val="00C62317"/>
    <w:rsid w:val="00C62536"/>
    <w:rsid w:val="00C6264A"/>
    <w:rsid w:val="00C6275F"/>
    <w:rsid w:val="00C62CD6"/>
    <w:rsid w:val="00C62E1E"/>
    <w:rsid w:val="00C62E29"/>
    <w:rsid w:val="00C62E87"/>
    <w:rsid w:val="00C62F11"/>
    <w:rsid w:val="00C62F3D"/>
    <w:rsid w:val="00C630C5"/>
    <w:rsid w:val="00C6312B"/>
    <w:rsid w:val="00C63364"/>
    <w:rsid w:val="00C63691"/>
    <w:rsid w:val="00C636E5"/>
    <w:rsid w:val="00C6374A"/>
    <w:rsid w:val="00C63966"/>
    <w:rsid w:val="00C639B1"/>
    <w:rsid w:val="00C63E86"/>
    <w:rsid w:val="00C6412A"/>
    <w:rsid w:val="00C64339"/>
    <w:rsid w:val="00C644DE"/>
    <w:rsid w:val="00C6454D"/>
    <w:rsid w:val="00C645A8"/>
    <w:rsid w:val="00C645C7"/>
    <w:rsid w:val="00C645D6"/>
    <w:rsid w:val="00C64685"/>
    <w:rsid w:val="00C646F0"/>
    <w:rsid w:val="00C6470F"/>
    <w:rsid w:val="00C64718"/>
    <w:rsid w:val="00C64A33"/>
    <w:rsid w:val="00C64DB8"/>
    <w:rsid w:val="00C651A5"/>
    <w:rsid w:val="00C652CE"/>
    <w:rsid w:val="00C652F5"/>
    <w:rsid w:val="00C65584"/>
    <w:rsid w:val="00C662D6"/>
    <w:rsid w:val="00C668DA"/>
    <w:rsid w:val="00C66DA9"/>
    <w:rsid w:val="00C66E76"/>
    <w:rsid w:val="00C670F9"/>
    <w:rsid w:val="00C6745E"/>
    <w:rsid w:val="00C675C1"/>
    <w:rsid w:val="00C677BC"/>
    <w:rsid w:val="00C6797C"/>
    <w:rsid w:val="00C67A55"/>
    <w:rsid w:val="00C67A91"/>
    <w:rsid w:val="00C67D9E"/>
    <w:rsid w:val="00C70659"/>
    <w:rsid w:val="00C707B3"/>
    <w:rsid w:val="00C7086B"/>
    <w:rsid w:val="00C70917"/>
    <w:rsid w:val="00C70994"/>
    <w:rsid w:val="00C70BE9"/>
    <w:rsid w:val="00C70DDB"/>
    <w:rsid w:val="00C70FBF"/>
    <w:rsid w:val="00C71040"/>
    <w:rsid w:val="00C7110A"/>
    <w:rsid w:val="00C711C0"/>
    <w:rsid w:val="00C71275"/>
    <w:rsid w:val="00C713B6"/>
    <w:rsid w:val="00C713EC"/>
    <w:rsid w:val="00C7167F"/>
    <w:rsid w:val="00C71960"/>
    <w:rsid w:val="00C720A2"/>
    <w:rsid w:val="00C7217C"/>
    <w:rsid w:val="00C72273"/>
    <w:rsid w:val="00C723A7"/>
    <w:rsid w:val="00C7240B"/>
    <w:rsid w:val="00C724B4"/>
    <w:rsid w:val="00C726F4"/>
    <w:rsid w:val="00C72728"/>
    <w:rsid w:val="00C72792"/>
    <w:rsid w:val="00C72A6F"/>
    <w:rsid w:val="00C72B27"/>
    <w:rsid w:val="00C72DB0"/>
    <w:rsid w:val="00C72E8A"/>
    <w:rsid w:val="00C7339F"/>
    <w:rsid w:val="00C73417"/>
    <w:rsid w:val="00C734B2"/>
    <w:rsid w:val="00C734C0"/>
    <w:rsid w:val="00C7383F"/>
    <w:rsid w:val="00C73A86"/>
    <w:rsid w:val="00C73DB0"/>
    <w:rsid w:val="00C73F87"/>
    <w:rsid w:val="00C73FC7"/>
    <w:rsid w:val="00C74336"/>
    <w:rsid w:val="00C74414"/>
    <w:rsid w:val="00C74587"/>
    <w:rsid w:val="00C745B2"/>
    <w:rsid w:val="00C748DF"/>
    <w:rsid w:val="00C74905"/>
    <w:rsid w:val="00C74E87"/>
    <w:rsid w:val="00C74FC2"/>
    <w:rsid w:val="00C7512D"/>
    <w:rsid w:val="00C756BE"/>
    <w:rsid w:val="00C756CD"/>
    <w:rsid w:val="00C75A1F"/>
    <w:rsid w:val="00C75A4D"/>
    <w:rsid w:val="00C75C47"/>
    <w:rsid w:val="00C75D7D"/>
    <w:rsid w:val="00C75FF0"/>
    <w:rsid w:val="00C7632B"/>
    <w:rsid w:val="00C764AF"/>
    <w:rsid w:val="00C76CA3"/>
    <w:rsid w:val="00C76CF8"/>
    <w:rsid w:val="00C77143"/>
    <w:rsid w:val="00C77272"/>
    <w:rsid w:val="00C7749A"/>
    <w:rsid w:val="00C7752A"/>
    <w:rsid w:val="00C778F2"/>
    <w:rsid w:val="00C779B6"/>
    <w:rsid w:val="00C77ADF"/>
    <w:rsid w:val="00C80481"/>
    <w:rsid w:val="00C804B1"/>
    <w:rsid w:val="00C807AF"/>
    <w:rsid w:val="00C80AA3"/>
    <w:rsid w:val="00C80AFF"/>
    <w:rsid w:val="00C80BC3"/>
    <w:rsid w:val="00C80CCB"/>
    <w:rsid w:val="00C8131C"/>
    <w:rsid w:val="00C81436"/>
    <w:rsid w:val="00C814BF"/>
    <w:rsid w:val="00C815D7"/>
    <w:rsid w:val="00C815DC"/>
    <w:rsid w:val="00C81859"/>
    <w:rsid w:val="00C818DF"/>
    <w:rsid w:val="00C81C14"/>
    <w:rsid w:val="00C81C95"/>
    <w:rsid w:val="00C81DB6"/>
    <w:rsid w:val="00C81ECA"/>
    <w:rsid w:val="00C81ED2"/>
    <w:rsid w:val="00C8242C"/>
    <w:rsid w:val="00C82A44"/>
    <w:rsid w:val="00C82AA4"/>
    <w:rsid w:val="00C83037"/>
    <w:rsid w:val="00C8319D"/>
    <w:rsid w:val="00C8323E"/>
    <w:rsid w:val="00C83298"/>
    <w:rsid w:val="00C83379"/>
    <w:rsid w:val="00C83542"/>
    <w:rsid w:val="00C839B7"/>
    <w:rsid w:val="00C83C66"/>
    <w:rsid w:val="00C83E7A"/>
    <w:rsid w:val="00C84162"/>
    <w:rsid w:val="00C84483"/>
    <w:rsid w:val="00C845EE"/>
    <w:rsid w:val="00C84897"/>
    <w:rsid w:val="00C84AA0"/>
    <w:rsid w:val="00C84C4A"/>
    <w:rsid w:val="00C84C5E"/>
    <w:rsid w:val="00C84E85"/>
    <w:rsid w:val="00C84FA3"/>
    <w:rsid w:val="00C85060"/>
    <w:rsid w:val="00C85120"/>
    <w:rsid w:val="00C856E7"/>
    <w:rsid w:val="00C8590A"/>
    <w:rsid w:val="00C8591B"/>
    <w:rsid w:val="00C859C8"/>
    <w:rsid w:val="00C859F9"/>
    <w:rsid w:val="00C85B42"/>
    <w:rsid w:val="00C85D65"/>
    <w:rsid w:val="00C85DC0"/>
    <w:rsid w:val="00C86672"/>
    <w:rsid w:val="00C86878"/>
    <w:rsid w:val="00C86883"/>
    <w:rsid w:val="00C86DD0"/>
    <w:rsid w:val="00C86FF3"/>
    <w:rsid w:val="00C87017"/>
    <w:rsid w:val="00C87177"/>
    <w:rsid w:val="00C871E9"/>
    <w:rsid w:val="00C87317"/>
    <w:rsid w:val="00C87435"/>
    <w:rsid w:val="00C875F3"/>
    <w:rsid w:val="00C87AF3"/>
    <w:rsid w:val="00C87CEB"/>
    <w:rsid w:val="00C87DB4"/>
    <w:rsid w:val="00C87E63"/>
    <w:rsid w:val="00C87FBD"/>
    <w:rsid w:val="00C90075"/>
    <w:rsid w:val="00C901FB"/>
    <w:rsid w:val="00C90274"/>
    <w:rsid w:val="00C90384"/>
    <w:rsid w:val="00C90936"/>
    <w:rsid w:val="00C90BCF"/>
    <w:rsid w:val="00C90ED2"/>
    <w:rsid w:val="00C90F5E"/>
    <w:rsid w:val="00C911EB"/>
    <w:rsid w:val="00C913AB"/>
    <w:rsid w:val="00C91400"/>
    <w:rsid w:val="00C91591"/>
    <w:rsid w:val="00C91610"/>
    <w:rsid w:val="00C91639"/>
    <w:rsid w:val="00C917E8"/>
    <w:rsid w:val="00C917FA"/>
    <w:rsid w:val="00C9187D"/>
    <w:rsid w:val="00C9194F"/>
    <w:rsid w:val="00C91AB0"/>
    <w:rsid w:val="00C91B5A"/>
    <w:rsid w:val="00C91E67"/>
    <w:rsid w:val="00C91EBF"/>
    <w:rsid w:val="00C92086"/>
    <w:rsid w:val="00C92211"/>
    <w:rsid w:val="00C92264"/>
    <w:rsid w:val="00C922D3"/>
    <w:rsid w:val="00C92412"/>
    <w:rsid w:val="00C924B9"/>
    <w:rsid w:val="00C9252C"/>
    <w:rsid w:val="00C926D3"/>
    <w:rsid w:val="00C9276F"/>
    <w:rsid w:val="00C9290B"/>
    <w:rsid w:val="00C92DC7"/>
    <w:rsid w:val="00C92E02"/>
    <w:rsid w:val="00C92FD6"/>
    <w:rsid w:val="00C9338D"/>
    <w:rsid w:val="00C933A9"/>
    <w:rsid w:val="00C9380B"/>
    <w:rsid w:val="00C93AD2"/>
    <w:rsid w:val="00C93B59"/>
    <w:rsid w:val="00C93CAB"/>
    <w:rsid w:val="00C93D4A"/>
    <w:rsid w:val="00C9430A"/>
    <w:rsid w:val="00C9447B"/>
    <w:rsid w:val="00C946B8"/>
    <w:rsid w:val="00C94764"/>
    <w:rsid w:val="00C9487B"/>
    <w:rsid w:val="00C94AC5"/>
    <w:rsid w:val="00C94B1E"/>
    <w:rsid w:val="00C94CE9"/>
    <w:rsid w:val="00C94E97"/>
    <w:rsid w:val="00C95017"/>
    <w:rsid w:val="00C9510E"/>
    <w:rsid w:val="00C9521E"/>
    <w:rsid w:val="00C95286"/>
    <w:rsid w:val="00C953D9"/>
    <w:rsid w:val="00C954B6"/>
    <w:rsid w:val="00C95844"/>
    <w:rsid w:val="00C959D0"/>
    <w:rsid w:val="00C959FE"/>
    <w:rsid w:val="00C95B8F"/>
    <w:rsid w:val="00C95CFD"/>
    <w:rsid w:val="00C95FA9"/>
    <w:rsid w:val="00C9611B"/>
    <w:rsid w:val="00C9626A"/>
    <w:rsid w:val="00C964AB"/>
    <w:rsid w:val="00C967A8"/>
    <w:rsid w:val="00C96881"/>
    <w:rsid w:val="00C96ADF"/>
    <w:rsid w:val="00C96CE8"/>
    <w:rsid w:val="00C96D66"/>
    <w:rsid w:val="00C96DE9"/>
    <w:rsid w:val="00C97149"/>
    <w:rsid w:val="00C97170"/>
    <w:rsid w:val="00C97228"/>
    <w:rsid w:val="00C97347"/>
    <w:rsid w:val="00C97415"/>
    <w:rsid w:val="00C97476"/>
    <w:rsid w:val="00C9765A"/>
    <w:rsid w:val="00C976C5"/>
    <w:rsid w:val="00C977D4"/>
    <w:rsid w:val="00C977DC"/>
    <w:rsid w:val="00C9784B"/>
    <w:rsid w:val="00C978F6"/>
    <w:rsid w:val="00C978F7"/>
    <w:rsid w:val="00C97AEC"/>
    <w:rsid w:val="00CA03E9"/>
    <w:rsid w:val="00CA052D"/>
    <w:rsid w:val="00CA08D5"/>
    <w:rsid w:val="00CA0EFE"/>
    <w:rsid w:val="00CA0F06"/>
    <w:rsid w:val="00CA11CC"/>
    <w:rsid w:val="00CA166E"/>
    <w:rsid w:val="00CA177D"/>
    <w:rsid w:val="00CA1818"/>
    <w:rsid w:val="00CA1913"/>
    <w:rsid w:val="00CA1985"/>
    <w:rsid w:val="00CA199C"/>
    <w:rsid w:val="00CA1CF6"/>
    <w:rsid w:val="00CA1F07"/>
    <w:rsid w:val="00CA1F75"/>
    <w:rsid w:val="00CA1FB3"/>
    <w:rsid w:val="00CA205A"/>
    <w:rsid w:val="00CA22FA"/>
    <w:rsid w:val="00CA2311"/>
    <w:rsid w:val="00CA26BB"/>
    <w:rsid w:val="00CA29D2"/>
    <w:rsid w:val="00CA2E13"/>
    <w:rsid w:val="00CA3212"/>
    <w:rsid w:val="00CA32E9"/>
    <w:rsid w:val="00CA336A"/>
    <w:rsid w:val="00CA3599"/>
    <w:rsid w:val="00CA36CC"/>
    <w:rsid w:val="00CA37A5"/>
    <w:rsid w:val="00CA38C8"/>
    <w:rsid w:val="00CA3DB8"/>
    <w:rsid w:val="00CA3FE0"/>
    <w:rsid w:val="00CA4006"/>
    <w:rsid w:val="00CA4125"/>
    <w:rsid w:val="00CA44E9"/>
    <w:rsid w:val="00CA4735"/>
    <w:rsid w:val="00CA4D23"/>
    <w:rsid w:val="00CA4DBE"/>
    <w:rsid w:val="00CA4E10"/>
    <w:rsid w:val="00CA520B"/>
    <w:rsid w:val="00CA5239"/>
    <w:rsid w:val="00CA5397"/>
    <w:rsid w:val="00CA53E3"/>
    <w:rsid w:val="00CA5572"/>
    <w:rsid w:val="00CA5575"/>
    <w:rsid w:val="00CA56F8"/>
    <w:rsid w:val="00CA57D2"/>
    <w:rsid w:val="00CA5916"/>
    <w:rsid w:val="00CA5F06"/>
    <w:rsid w:val="00CA6060"/>
    <w:rsid w:val="00CA628C"/>
    <w:rsid w:val="00CA62C2"/>
    <w:rsid w:val="00CA65BD"/>
    <w:rsid w:val="00CA68ED"/>
    <w:rsid w:val="00CA68FA"/>
    <w:rsid w:val="00CA6B12"/>
    <w:rsid w:val="00CA6B38"/>
    <w:rsid w:val="00CA6D99"/>
    <w:rsid w:val="00CA7023"/>
    <w:rsid w:val="00CA710E"/>
    <w:rsid w:val="00CA71AA"/>
    <w:rsid w:val="00CA7516"/>
    <w:rsid w:val="00CA756B"/>
    <w:rsid w:val="00CA76BD"/>
    <w:rsid w:val="00CA7708"/>
    <w:rsid w:val="00CA7825"/>
    <w:rsid w:val="00CA7EF5"/>
    <w:rsid w:val="00CB01DF"/>
    <w:rsid w:val="00CB05DD"/>
    <w:rsid w:val="00CB070E"/>
    <w:rsid w:val="00CB0740"/>
    <w:rsid w:val="00CB0A00"/>
    <w:rsid w:val="00CB0A5D"/>
    <w:rsid w:val="00CB0B43"/>
    <w:rsid w:val="00CB0B4C"/>
    <w:rsid w:val="00CB0C5B"/>
    <w:rsid w:val="00CB0FF7"/>
    <w:rsid w:val="00CB1111"/>
    <w:rsid w:val="00CB1344"/>
    <w:rsid w:val="00CB14D2"/>
    <w:rsid w:val="00CB1695"/>
    <w:rsid w:val="00CB17D4"/>
    <w:rsid w:val="00CB1904"/>
    <w:rsid w:val="00CB19E9"/>
    <w:rsid w:val="00CB1B0B"/>
    <w:rsid w:val="00CB1E6A"/>
    <w:rsid w:val="00CB1ED5"/>
    <w:rsid w:val="00CB2168"/>
    <w:rsid w:val="00CB239F"/>
    <w:rsid w:val="00CB2438"/>
    <w:rsid w:val="00CB252A"/>
    <w:rsid w:val="00CB26BA"/>
    <w:rsid w:val="00CB28D1"/>
    <w:rsid w:val="00CB2B6E"/>
    <w:rsid w:val="00CB2F27"/>
    <w:rsid w:val="00CB2F46"/>
    <w:rsid w:val="00CB3112"/>
    <w:rsid w:val="00CB31F3"/>
    <w:rsid w:val="00CB326F"/>
    <w:rsid w:val="00CB3300"/>
    <w:rsid w:val="00CB33E1"/>
    <w:rsid w:val="00CB341A"/>
    <w:rsid w:val="00CB35A7"/>
    <w:rsid w:val="00CB3926"/>
    <w:rsid w:val="00CB3B30"/>
    <w:rsid w:val="00CB3BB9"/>
    <w:rsid w:val="00CB3F96"/>
    <w:rsid w:val="00CB40CE"/>
    <w:rsid w:val="00CB43B6"/>
    <w:rsid w:val="00CB4418"/>
    <w:rsid w:val="00CB4511"/>
    <w:rsid w:val="00CB458F"/>
    <w:rsid w:val="00CB4E6A"/>
    <w:rsid w:val="00CB53CB"/>
    <w:rsid w:val="00CB5534"/>
    <w:rsid w:val="00CB55E2"/>
    <w:rsid w:val="00CB56E1"/>
    <w:rsid w:val="00CB5729"/>
    <w:rsid w:val="00CB5A74"/>
    <w:rsid w:val="00CB5ADE"/>
    <w:rsid w:val="00CB604F"/>
    <w:rsid w:val="00CB6269"/>
    <w:rsid w:val="00CB6485"/>
    <w:rsid w:val="00CB6516"/>
    <w:rsid w:val="00CB67BA"/>
    <w:rsid w:val="00CB6DDD"/>
    <w:rsid w:val="00CB6E38"/>
    <w:rsid w:val="00CB6F94"/>
    <w:rsid w:val="00CB730B"/>
    <w:rsid w:val="00CB75AA"/>
    <w:rsid w:val="00CB75DB"/>
    <w:rsid w:val="00CB7855"/>
    <w:rsid w:val="00CB7A2F"/>
    <w:rsid w:val="00CB7C84"/>
    <w:rsid w:val="00CB7C9E"/>
    <w:rsid w:val="00CB7CFB"/>
    <w:rsid w:val="00CB7D4D"/>
    <w:rsid w:val="00CB7FF1"/>
    <w:rsid w:val="00CC00A8"/>
    <w:rsid w:val="00CC00F5"/>
    <w:rsid w:val="00CC023F"/>
    <w:rsid w:val="00CC03BD"/>
    <w:rsid w:val="00CC03DA"/>
    <w:rsid w:val="00CC0480"/>
    <w:rsid w:val="00CC088C"/>
    <w:rsid w:val="00CC08AE"/>
    <w:rsid w:val="00CC0C9E"/>
    <w:rsid w:val="00CC11AD"/>
    <w:rsid w:val="00CC128D"/>
    <w:rsid w:val="00CC1357"/>
    <w:rsid w:val="00CC13D3"/>
    <w:rsid w:val="00CC1683"/>
    <w:rsid w:val="00CC1911"/>
    <w:rsid w:val="00CC1A59"/>
    <w:rsid w:val="00CC1CAB"/>
    <w:rsid w:val="00CC2235"/>
    <w:rsid w:val="00CC2646"/>
    <w:rsid w:val="00CC2683"/>
    <w:rsid w:val="00CC2697"/>
    <w:rsid w:val="00CC2828"/>
    <w:rsid w:val="00CC28BE"/>
    <w:rsid w:val="00CC298E"/>
    <w:rsid w:val="00CC2CF8"/>
    <w:rsid w:val="00CC2EF3"/>
    <w:rsid w:val="00CC3029"/>
    <w:rsid w:val="00CC3100"/>
    <w:rsid w:val="00CC3280"/>
    <w:rsid w:val="00CC3331"/>
    <w:rsid w:val="00CC3398"/>
    <w:rsid w:val="00CC33F5"/>
    <w:rsid w:val="00CC35B9"/>
    <w:rsid w:val="00CC368E"/>
    <w:rsid w:val="00CC3868"/>
    <w:rsid w:val="00CC38BB"/>
    <w:rsid w:val="00CC3942"/>
    <w:rsid w:val="00CC396F"/>
    <w:rsid w:val="00CC3A7F"/>
    <w:rsid w:val="00CC3BA5"/>
    <w:rsid w:val="00CC3DF0"/>
    <w:rsid w:val="00CC3F69"/>
    <w:rsid w:val="00CC402B"/>
    <w:rsid w:val="00CC40A2"/>
    <w:rsid w:val="00CC4198"/>
    <w:rsid w:val="00CC4491"/>
    <w:rsid w:val="00CC47EB"/>
    <w:rsid w:val="00CC48F9"/>
    <w:rsid w:val="00CC4956"/>
    <w:rsid w:val="00CC4C6D"/>
    <w:rsid w:val="00CC4D1B"/>
    <w:rsid w:val="00CC4D88"/>
    <w:rsid w:val="00CC4D9E"/>
    <w:rsid w:val="00CC5171"/>
    <w:rsid w:val="00CC53D7"/>
    <w:rsid w:val="00CC54E7"/>
    <w:rsid w:val="00CC5E04"/>
    <w:rsid w:val="00CC6004"/>
    <w:rsid w:val="00CC64F1"/>
    <w:rsid w:val="00CC65F7"/>
    <w:rsid w:val="00CC67D1"/>
    <w:rsid w:val="00CC67E8"/>
    <w:rsid w:val="00CC68F8"/>
    <w:rsid w:val="00CC6AE0"/>
    <w:rsid w:val="00CC6AE7"/>
    <w:rsid w:val="00CC6D6D"/>
    <w:rsid w:val="00CC7224"/>
    <w:rsid w:val="00CC729A"/>
    <w:rsid w:val="00CC74C6"/>
    <w:rsid w:val="00CC74FF"/>
    <w:rsid w:val="00CC7AA5"/>
    <w:rsid w:val="00CC7DFA"/>
    <w:rsid w:val="00CC7FA5"/>
    <w:rsid w:val="00CD032F"/>
    <w:rsid w:val="00CD0585"/>
    <w:rsid w:val="00CD08AE"/>
    <w:rsid w:val="00CD0A85"/>
    <w:rsid w:val="00CD0EED"/>
    <w:rsid w:val="00CD1175"/>
    <w:rsid w:val="00CD138B"/>
    <w:rsid w:val="00CD1729"/>
    <w:rsid w:val="00CD181C"/>
    <w:rsid w:val="00CD185A"/>
    <w:rsid w:val="00CD1923"/>
    <w:rsid w:val="00CD1FB9"/>
    <w:rsid w:val="00CD20BE"/>
    <w:rsid w:val="00CD20D3"/>
    <w:rsid w:val="00CD21E0"/>
    <w:rsid w:val="00CD220D"/>
    <w:rsid w:val="00CD2443"/>
    <w:rsid w:val="00CD249A"/>
    <w:rsid w:val="00CD264A"/>
    <w:rsid w:val="00CD26E6"/>
    <w:rsid w:val="00CD292B"/>
    <w:rsid w:val="00CD2A50"/>
    <w:rsid w:val="00CD2B45"/>
    <w:rsid w:val="00CD2DC0"/>
    <w:rsid w:val="00CD2E01"/>
    <w:rsid w:val="00CD2ECD"/>
    <w:rsid w:val="00CD347A"/>
    <w:rsid w:val="00CD385F"/>
    <w:rsid w:val="00CD3967"/>
    <w:rsid w:val="00CD3C75"/>
    <w:rsid w:val="00CD3C7B"/>
    <w:rsid w:val="00CD3F4A"/>
    <w:rsid w:val="00CD4062"/>
    <w:rsid w:val="00CD43D6"/>
    <w:rsid w:val="00CD456F"/>
    <w:rsid w:val="00CD459E"/>
    <w:rsid w:val="00CD4623"/>
    <w:rsid w:val="00CD484E"/>
    <w:rsid w:val="00CD4871"/>
    <w:rsid w:val="00CD4A42"/>
    <w:rsid w:val="00CD50DB"/>
    <w:rsid w:val="00CD53B6"/>
    <w:rsid w:val="00CD5DA1"/>
    <w:rsid w:val="00CD5EBF"/>
    <w:rsid w:val="00CD5EFB"/>
    <w:rsid w:val="00CD606F"/>
    <w:rsid w:val="00CD60DF"/>
    <w:rsid w:val="00CD6208"/>
    <w:rsid w:val="00CD65FE"/>
    <w:rsid w:val="00CD66E4"/>
    <w:rsid w:val="00CD69A5"/>
    <w:rsid w:val="00CD6DC6"/>
    <w:rsid w:val="00CD6EB3"/>
    <w:rsid w:val="00CD716D"/>
    <w:rsid w:val="00CD7248"/>
    <w:rsid w:val="00CD73BD"/>
    <w:rsid w:val="00CD7418"/>
    <w:rsid w:val="00CD77CB"/>
    <w:rsid w:val="00CD7990"/>
    <w:rsid w:val="00CD7C8C"/>
    <w:rsid w:val="00CD7D60"/>
    <w:rsid w:val="00CD7E1E"/>
    <w:rsid w:val="00CD7F9B"/>
    <w:rsid w:val="00CD7FD4"/>
    <w:rsid w:val="00CE00B6"/>
    <w:rsid w:val="00CE00D1"/>
    <w:rsid w:val="00CE0212"/>
    <w:rsid w:val="00CE05C2"/>
    <w:rsid w:val="00CE06B3"/>
    <w:rsid w:val="00CE0900"/>
    <w:rsid w:val="00CE09D3"/>
    <w:rsid w:val="00CE0B03"/>
    <w:rsid w:val="00CE0B0E"/>
    <w:rsid w:val="00CE0CD9"/>
    <w:rsid w:val="00CE0D14"/>
    <w:rsid w:val="00CE0D5C"/>
    <w:rsid w:val="00CE0FB7"/>
    <w:rsid w:val="00CE122D"/>
    <w:rsid w:val="00CE13BA"/>
    <w:rsid w:val="00CE14D1"/>
    <w:rsid w:val="00CE14E9"/>
    <w:rsid w:val="00CE16D8"/>
    <w:rsid w:val="00CE19F8"/>
    <w:rsid w:val="00CE1B20"/>
    <w:rsid w:val="00CE1D15"/>
    <w:rsid w:val="00CE1D37"/>
    <w:rsid w:val="00CE1DF0"/>
    <w:rsid w:val="00CE1E1C"/>
    <w:rsid w:val="00CE1F32"/>
    <w:rsid w:val="00CE223E"/>
    <w:rsid w:val="00CE2887"/>
    <w:rsid w:val="00CE2A06"/>
    <w:rsid w:val="00CE2AB8"/>
    <w:rsid w:val="00CE2ABF"/>
    <w:rsid w:val="00CE2C08"/>
    <w:rsid w:val="00CE2DD4"/>
    <w:rsid w:val="00CE2DF7"/>
    <w:rsid w:val="00CE30B1"/>
    <w:rsid w:val="00CE335E"/>
    <w:rsid w:val="00CE34A8"/>
    <w:rsid w:val="00CE34D3"/>
    <w:rsid w:val="00CE3570"/>
    <w:rsid w:val="00CE3577"/>
    <w:rsid w:val="00CE3617"/>
    <w:rsid w:val="00CE3BFB"/>
    <w:rsid w:val="00CE3DDA"/>
    <w:rsid w:val="00CE3FB1"/>
    <w:rsid w:val="00CE4106"/>
    <w:rsid w:val="00CE437A"/>
    <w:rsid w:val="00CE464D"/>
    <w:rsid w:val="00CE47B2"/>
    <w:rsid w:val="00CE4911"/>
    <w:rsid w:val="00CE498D"/>
    <w:rsid w:val="00CE5093"/>
    <w:rsid w:val="00CE5278"/>
    <w:rsid w:val="00CE5572"/>
    <w:rsid w:val="00CE5818"/>
    <w:rsid w:val="00CE5837"/>
    <w:rsid w:val="00CE5A45"/>
    <w:rsid w:val="00CE5ACF"/>
    <w:rsid w:val="00CE5BB8"/>
    <w:rsid w:val="00CE5CE5"/>
    <w:rsid w:val="00CE5D6F"/>
    <w:rsid w:val="00CE5E68"/>
    <w:rsid w:val="00CE5E71"/>
    <w:rsid w:val="00CE6114"/>
    <w:rsid w:val="00CE6116"/>
    <w:rsid w:val="00CE6190"/>
    <w:rsid w:val="00CE61E9"/>
    <w:rsid w:val="00CE6263"/>
    <w:rsid w:val="00CE650B"/>
    <w:rsid w:val="00CE6573"/>
    <w:rsid w:val="00CE65C1"/>
    <w:rsid w:val="00CE67B5"/>
    <w:rsid w:val="00CE6C07"/>
    <w:rsid w:val="00CE6C10"/>
    <w:rsid w:val="00CE6C59"/>
    <w:rsid w:val="00CE6CCF"/>
    <w:rsid w:val="00CE6D6D"/>
    <w:rsid w:val="00CE6E77"/>
    <w:rsid w:val="00CE70AA"/>
    <w:rsid w:val="00CE70D8"/>
    <w:rsid w:val="00CE7124"/>
    <w:rsid w:val="00CE747C"/>
    <w:rsid w:val="00CE74B2"/>
    <w:rsid w:val="00CE77F5"/>
    <w:rsid w:val="00CE7ADF"/>
    <w:rsid w:val="00CE7C63"/>
    <w:rsid w:val="00CE7D6B"/>
    <w:rsid w:val="00CF004A"/>
    <w:rsid w:val="00CF01C7"/>
    <w:rsid w:val="00CF042F"/>
    <w:rsid w:val="00CF06CA"/>
    <w:rsid w:val="00CF07C4"/>
    <w:rsid w:val="00CF0904"/>
    <w:rsid w:val="00CF0BCB"/>
    <w:rsid w:val="00CF0C7A"/>
    <w:rsid w:val="00CF10AD"/>
    <w:rsid w:val="00CF11F4"/>
    <w:rsid w:val="00CF135B"/>
    <w:rsid w:val="00CF13B0"/>
    <w:rsid w:val="00CF13EF"/>
    <w:rsid w:val="00CF158C"/>
    <w:rsid w:val="00CF1932"/>
    <w:rsid w:val="00CF1B86"/>
    <w:rsid w:val="00CF1C15"/>
    <w:rsid w:val="00CF1CD6"/>
    <w:rsid w:val="00CF1D29"/>
    <w:rsid w:val="00CF1E92"/>
    <w:rsid w:val="00CF2007"/>
    <w:rsid w:val="00CF2030"/>
    <w:rsid w:val="00CF219C"/>
    <w:rsid w:val="00CF2258"/>
    <w:rsid w:val="00CF228D"/>
    <w:rsid w:val="00CF22CF"/>
    <w:rsid w:val="00CF234E"/>
    <w:rsid w:val="00CF2941"/>
    <w:rsid w:val="00CF2A11"/>
    <w:rsid w:val="00CF2D2F"/>
    <w:rsid w:val="00CF32B7"/>
    <w:rsid w:val="00CF36CF"/>
    <w:rsid w:val="00CF3720"/>
    <w:rsid w:val="00CF372A"/>
    <w:rsid w:val="00CF381B"/>
    <w:rsid w:val="00CF3B01"/>
    <w:rsid w:val="00CF3B5D"/>
    <w:rsid w:val="00CF3B80"/>
    <w:rsid w:val="00CF3BFE"/>
    <w:rsid w:val="00CF3C90"/>
    <w:rsid w:val="00CF3D18"/>
    <w:rsid w:val="00CF3E25"/>
    <w:rsid w:val="00CF3EBA"/>
    <w:rsid w:val="00CF3F55"/>
    <w:rsid w:val="00CF3F95"/>
    <w:rsid w:val="00CF3FE6"/>
    <w:rsid w:val="00CF43E9"/>
    <w:rsid w:val="00CF4437"/>
    <w:rsid w:val="00CF4781"/>
    <w:rsid w:val="00CF4927"/>
    <w:rsid w:val="00CF4A1A"/>
    <w:rsid w:val="00CF4AA4"/>
    <w:rsid w:val="00CF4D52"/>
    <w:rsid w:val="00CF50F7"/>
    <w:rsid w:val="00CF5124"/>
    <w:rsid w:val="00CF5136"/>
    <w:rsid w:val="00CF528B"/>
    <w:rsid w:val="00CF52E6"/>
    <w:rsid w:val="00CF53B8"/>
    <w:rsid w:val="00CF551B"/>
    <w:rsid w:val="00CF5579"/>
    <w:rsid w:val="00CF55FE"/>
    <w:rsid w:val="00CF5811"/>
    <w:rsid w:val="00CF6297"/>
    <w:rsid w:val="00CF62E8"/>
    <w:rsid w:val="00CF631D"/>
    <w:rsid w:val="00CF6467"/>
    <w:rsid w:val="00CF67D5"/>
    <w:rsid w:val="00CF67EA"/>
    <w:rsid w:val="00CF6A6B"/>
    <w:rsid w:val="00CF6D47"/>
    <w:rsid w:val="00CF6DDB"/>
    <w:rsid w:val="00CF6E04"/>
    <w:rsid w:val="00CF701E"/>
    <w:rsid w:val="00CF73BD"/>
    <w:rsid w:val="00CF73F3"/>
    <w:rsid w:val="00CF7439"/>
    <w:rsid w:val="00CF7545"/>
    <w:rsid w:val="00CF755D"/>
    <w:rsid w:val="00CF787B"/>
    <w:rsid w:val="00CF78A7"/>
    <w:rsid w:val="00CF78BC"/>
    <w:rsid w:val="00D000D4"/>
    <w:rsid w:val="00D001BC"/>
    <w:rsid w:val="00D00372"/>
    <w:rsid w:val="00D007E0"/>
    <w:rsid w:val="00D007FF"/>
    <w:rsid w:val="00D008E2"/>
    <w:rsid w:val="00D00F5A"/>
    <w:rsid w:val="00D01349"/>
    <w:rsid w:val="00D0179F"/>
    <w:rsid w:val="00D017FE"/>
    <w:rsid w:val="00D01802"/>
    <w:rsid w:val="00D01829"/>
    <w:rsid w:val="00D01855"/>
    <w:rsid w:val="00D01B08"/>
    <w:rsid w:val="00D0216B"/>
    <w:rsid w:val="00D02516"/>
    <w:rsid w:val="00D027B8"/>
    <w:rsid w:val="00D027EB"/>
    <w:rsid w:val="00D028BD"/>
    <w:rsid w:val="00D02EFA"/>
    <w:rsid w:val="00D03399"/>
    <w:rsid w:val="00D036BB"/>
    <w:rsid w:val="00D03827"/>
    <w:rsid w:val="00D03AD5"/>
    <w:rsid w:val="00D03E8B"/>
    <w:rsid w:val="00D04186"/>
    <w:rsid w:val="00D0430A"/>
    <w:rsid w:val="00D043C5"/>
    <w:rsid w:val="00D044F6"/>
    <w:rsid w:val="00D045D2"/>
    <w:rsid w:val="00D04839"/>
    <w:rsid w:val="00D048E5"/>
    <w:rsid w:val="00D05072"/>
    <w:rsid w:val="00D05149"/>
    <w:rsid w:val="00D05649"/>
    <w:rsid w:val="00D0571A"/>
    <w:rsid w:val="00D0595A"/>
    <w:rsid w:val="00D059E5"/>
    <w:rsid w:val="00D05AC0"/>
    <w:rsid w:val="00D05C2D"/>
    <w:rsid w:val="00D05C7D"/>
    <w:rsid w:val="00D05E5F"/>
    <w:rsid w:val="00D06073"/>
    <w:rsid w:val="00D0647C"/>
    <w:rsid w:val="00D065D4"/>
    <w:rsid w:val="00D06659"/>
    <w:rsid w:val="00D0727E"/>
    <w:rsid w:val="00D073C5"/>
    <w:rsid w:val="00D0756E"/>
    <w:rsid w:val="00D07631"/>
    <w:rsid w:val="00D0769A"/>
    <w:rsid w:val="00D077B7"/>
    <w:rsid w:val="00D077E2"/>
    <w:rsid w:val="00D07A24"/>
    <w:rsid w:val="00D07A63"/>
    <w:rsid w:val="00D07ABC"/>
    <w:rsid w:val="00D07BD9"/>
    <w:rsid w:val="00D07BDB"/>
    <w:rsid w:val="00D07C2E"/>
    <w:rsid w:val="00D07C9F"/>
    <w:rsid w:val="00D10109"/>
    <w:rsid w:val="00D10224"/>
    <w:rsid w:val="00D103E1"/>
    <w:rsid w:val="00D105D5"/>
    <w:rsid w:val="00D1067B"/>
    <w:rsid w:val="00D106F6"/>
    <w:rsid w:val="00D108FA"/>
    <w:rsid w:val="00D109B6"/>
    <w:rsid w:val="00D10B99"/>
    <w:rsid w:val="00D10D47"/>
    <w:rsid w:val="00D10D5E"/>
    <w:rsid w:val="00D10F1F"/>
    <w:rsid w:val="00D10F98"/>
    <w:rsid w:val="00D11022"/>
    <w:rsid w:val="00D115B2"/>
    <w:rsid w:val="00D11812"/>
    <w:rsid w:val="00D1199B"/>
    <w:rsid w:val="00D11CA8"/>
    <w:rsid w:val="00D11DF2"/>
    <w:rsid w:val="00D1208E"/>
    <w:rsid w:val="00D121DE"/>
    <w:rsid w:val="00D1221B"/>
    <w:rsid w:val="00D12438"/>
    <w:rsid w:val="00D12468"/>
    <w:rsid w:val="00D125F3"/>
    <w:rsid w:val="00D1261A"/>
    <w:rsid w:val="00D129A8"/>
    <w:rsid w:val="00D12BF1"/>
    <w:rsid w:val="00D12C3B"/>
    <w:rsid w:val="00D12E9A"/>
    <w:rsid w:val="00D12FD1"/>
    <w:rsid w:val="00D132A5"/>
    <w:rsid w:val="00D13545"/>
    <w:rsid w:val="00D13599"/>
    <w:rsid w:val="00D13930"/>
    <w:rsid w:val="00D13F02"/>
    <w:rsid w:val="00D13FC9"/>
    <w:rsid w:val="00D14062"/>
    <w:rsid w:val="00D140DE"/>
    <w:rsid w:val="00D142D6"/>
    <w:rsid w:val="00D1431E"/>
    <w:rsid w:val="00D145FD"/>
    <w:rsid w:val="00D14734"/>
    <w:rsid w:val="00D14991"/>
    <w:rsid w:val="00D14B1C"/>
    <w:rsid w:val="00D14B20"/>
    <w:rsid w:val="00D14C23"/>
    <w:rsid w:val="00D14CA5"/>
    <w:rsid w:val="00D14D63"/>
    <w:rsid w:val="00D14EAD"/>
    <w:rsid w:val="00D1518A"/>
    <w:rsid w:val="00D153F9"/>
    <w:rsid w:val="00D15440"/>
    <w:rsid w:val="00D159D2"/>
    <w:rsid w:val="00D15B43"/>
    <w:rsid w:val="00D15CF4"/>
    <w:rsid w:val="00D15D58"/>
    <w:rsid w:val="00D15FB6"/>
    <w:rsid w:val="00D163F5"/>
    <w:rsid w:val="00D165CF"/>
    <w:rsid w:val="00D16685"/>
    <w:rsid w:val="00D16AAC"/>
    <w:rsid w:val="00D16C5A"/>
    <w:rsid w:val="00D17088"/>
    <w:rsid w:val="00D176C7"/>
    <w:rsid w:val="00D178C0"/>
    <w:rsid w:val="00D17AD5"/>
    <w:rsid w:val="00D20128"/>
    <w:rsid w:val="00D20201"/>
    <w:rsid w:val="00D20262"/>
    <w:rsid w:val="00D2058D"/>
    <w:rsid w:val="00D20758"/>
    <w:rsid w:val="00D20EF9"/>
    <w:rsid w:val="00D2101B"/>
    <w:rsid w:val="00D2101C"/>
    <w:rsid w:val="00D2144C"/>
    <w:rsid w:val="00D21750"/>
    <w:rsid w:val="00D21801"/>
    <w:rsid w:val="00D218C3"/>
    <w:rsid w:val="00D218F0"/>
    <w:rsid w:val="00D21C59"/>
    <w:rsid w:val="00D220F7"/>
    <w:rsid w:val="00D2237D"/>
    <w:rsid w:val="00D2260D"/>
    <w:rsid w:val="00D22684"/>
    <w:rsid w:val="00D227E4"/>
    <w:rsid w:val="00D22ABC"/>
    <w:rsid w:val="00D22BCE"/>
    <w:rsid w:val="00D22C11"/>
    <w:rsid w:val="00D22C75"/>
    <w:rsid w:val="00D233DD"/>
    <w:rsid w:val="00D234D4"/>
    <w:rsid w:val="00D23511"/>
    <w:rsid w:val="00D2357F"/>
    <w:rsid w:val="00D23751"/>
    <w:rsid w:val="00D2377F"/>
    <w:rsid w:val="00D237F6"/>
    <w:rsid w:val="00D23937"/>
    <w:rsid w:val="00D23994"/>
    <w:rsid w:val="00D239B1"/>
    <w:rsid w:val="00D239D4"/>
    <w:rsid w:val="00D23CF1"/>
    <w:rsid w:val="00D23D9E"/>
    <w:rsid w:val="00D24093"/>
    <w:rsid w:val="00D24197"/>
    <w:rsid w:val="00D245FA"/>
    <w:rsid w:val="00D24918"/>
    <w:rsid w:val="00D24BE8"/>
    <w:rsid w:val="00D252B1"/>
    <w:rsid w:val="00D255A9"/>
    <w:rsid w:val="00D256E0"/>
    <w:rsid w:val="00D257B7"/>
    <w:rsid w:val="00D257C3"/>
    <w:rsid w:val="00D25866"/>
    <w:rsid w:val="00D25D7D"/>
    <w:rsid w:val="00D26131"/>
    <w:rsid w:val="00D2646C"/>
    <w:rsid w:val="00D26474"/>
    <w:rsid w:val="00D264C0"/>
    <w:rsid w:val="00D264D6"/>
    <w:rsid w:val="00D26524"/>
    <w:rsid w:val="00D2654D"/>
    <w:rsid w:val="00D26634"/>
    <w:rsid w:val="00D2665A"/>
    <w:rsid w:val="00D266A2"/>
    <w:rsid w:val="00D26874"/>
    <w:rsid w:val="00D2690A"/>
    <w:rsid w:val="00D2692B"/>
    <w:rsid w:val="00D26B04"/>
    <w:rsid w:val="00D26F8A"/>
    <w:rsid w:val="00D27083"/>
    <w:rsid w:val="00D2743D"/>
    <w:rsid w:val="00D27473"/>
    <w:rsid w:val="00D277B0"/>
    <w:rsid w:val="00D27890"/>
    <w:rsid w:val="00D27972"/>
    <w:rsid w:val="00D27A2B"/>
    <w:rsid w:val="00D27AC7"/>
    <w:rsid w:val="00D27B20"/>
    <w:rsid w:val="00D27C4C"/>
    <w:rsid w:val="00D27CD1"/>
    <w:rsid w:val="00D27F56"/>
    <w:rsid w:val="00D27FCF"/>
    <w:rsid w:val="00D30232"/>
    <w:rsid w:val="00D30321"/>
    <w:rsid w:val="00D30A40"/>
    <w:rsid w:val="00D30B70"/>
    <w:rsid w:val="00D30C12"/>
    <w:rsid w:val="00D30D1B"/>
    <w:rsid w:val="00D30D9B"/>
    <w:rsid w:val="00D30ED6"/>
    <w:rsid w:val="00D30F8A"/>
    <w:rsid w:val="00D310E0"/>
    <w:rsid w:val="00D31243"/>
    <w:rsid w:val="00D314A0"/>
    <w:rsid w:val="00D31697"/>
    <w:rsid w:val="00D316D5"/>
    <w:rsid w:val="00D31773"/>
    <w:rsid w:val="00D31A0C"/>
    <w:rsid w:val="00D31A10"/>
    <w:rsid w:val="00D31B46"/>
    <w:rsid w:val="00D31D23"/>
    <w:rsid w:val="00D32330"/>
    <w:rsid w:val="00D323E6"/>
    <w:rsid w:val="00D325EF"/>
    <w:rsid w:val="00D327B0"/>
    <w:rsid w:val="00D32BBC"/>
    <w:rsid w:val="00D32DFD"/>
    <w:rsid w:val="00D32EC6"/>
    <w:rsid w:val="00D32EF4"/>
    <w:rsid w:val="00D33083"/>
    <w:rsid w:val="00D330EC"/>
    <w:rsid w:val="00D331E9"/>
    <w:rsid w:val="00D33221"/>
    <w:rsid w:val="00D332CC"/>
    <w:rsid w:val="00D338E7"/>
    <w:rsid w:val="00D33ADB"/>
    <w:rsid w:val="00D33C32"/>
    <w:rsid w:val="00D33D74"/>
    <w:rsid w:val="00D33E47"/>
    <w:rsid w:val="00D341E6"/>
    <w:rsid w:val="00D34426"/>
    <w:rsid w:val="00D34859"/>
    <w:rsid w:val="00D3497C"/>
    <w:rsid w:val="00D349FB"/>
    <w:rsid w:val="00D34A26"/>
    <w:rsid w:val="00D34B90"/>
    <w:rsid w:val="00D34BDC"/>
    <w:rsid w:val="00D34C8B"/>
    <w:rsid w:val="00D34E83"/>
    <w:rsid w:val="00D34F42"/>
    <w:rsid w:val="00D350C4"/>
    <w:rsid w:val="00D35444"/>
    <w:rsid w:val="00D35796"/>
    <w:rsid w:val="00D357A8"/>
    <w:rsid w:val="00D3581B"/>
    <w:rsid w:val="00D35AC1"/>
    <w:rsid w:val="00D35B22"/>
    <w:rsid w:val="00D35B52"/>
    <w:rsid w:val="00D35F04"/>
    <w:rsid w:val="00D36263"/>
    <w:rsid w:val="00D363D2"/>
    <w:rsid w:val="00D36512"/>
    <w:rsid w:val="00D366A1"/>
    <w:rsid w:val="00D366C1"/>
    <w:rsid w:val="00D3682A"/>
    <w:rsid w:val="00D36B2E"/>
    <w:rsid w:val="00D3701D"/>
    <w:rsid w:val="00D37342"/>
    <w:rsid w:val="00D3742C"/>
    <w:rsid w:val="00D376BE"/>
    <w:rsid w:val="00D37805"/>
    <w:rsid w:val="00D37847"/>
    <w:rsid w:val="00D378EF"/>
    <w:rsid w:val="00D37907"/>
    <w:rsid w:val="00D379C2"/>
    <w:rsid w:val="00D37BDD"/>
    <w:rsid w:val="00D37C89"/>
    <w:rsid w:val="00D37DA2"/>
    <w:rsid w:val="00D37FB4"/>
    <w:rsid w:val="00D37FFB"/>
    <w:rsid w:val="00D40348"/>
    <w:rsid w:val="00D403BB"/>
    <w:rsid w:val="00D403D9"/>
    <w:rsid w:val="00D403EE"/>
    <w:rsid w:val="00D40671"/>
    <w:rsid w:val="00D40979"/>
    <w:rsid w:val="00D40C27"/>
    <w:rsid w:val="00D41031"/>
    <w:rsid w:val="00D41370"/>
    <w:rsid w:val="00D41484"/>
    <w:rsid w:val="00D415FB"/>
    <w:rsid w:val="00D416AC"/>
    <w:rsid w:val="00D4192C"/>
    <w:rsid w:val="00D41980"/>
    <w:rsid w:val="00D41A9F"/>
    <w:rsid w:val="00D41D2C"/>
    <w:rsid w:val="00D41E8C"/>
    <w:rsid w:val="00D42054"/>
    <w:rsid w:val="00D421F1"/>
    <w:rsid w:val="00D42357"/>
    <w:rsid w:val="00D42572"/>
    <w:rsid w:val="00D427E3"/>
    <w:rsid w:val="00D4288D"/>
    <w:rsid w:val="00D42B48"/>
    <w:rsid w:val="00D42B75"/>
    <w:rsid w:val="00D42D0B"/>
    <w:rsid w:val="00D42F8A"/>
    <w:rsid w:val="00D42FDB"/>
    <w:rsid w:val="00D43295"/>
    <w:rsid w:val="00D43342"/>
    <w:rsid w:val="00D43967"/>
    <w:rsid w:val="00D43BBD"/>
    <w:rsid w:val="00D43C42"/>
    <w:rsid w:val="00D43DC0"/>
    <w:rsid w:val="00D43F46"/>
    <w:rsid w:val="00D43FCB"/>
    <w:rsid w:val="00D43FCF"/>
    <w:rsid w:val="00D4418D"/>
    <w:rsid w:val="00D441D8"/>
    <w:rsid w:val="00D441E7"/>
    <w:rsid w:val="00D44205"/>
    <w:rsid w:val="00D4424B"/>
    <w:rsid w:val="00D4427B"/>
    <w:rsid w:val="00D44496"/>
    <w:rsid w:val="00D4452E"/>
    <w:rsid w:val="00D445CC"/>
    <w:rsid w:val="00D448A9"/>
    <w:rsid w:val="00D4492A"/>
    <w:rsid w:val="00D4497F"/>
    <w:rsid w:val="00D449E2"/>
    <w:rsid w:val="00D449EC"/>
    <w:rsid w:val="00D44C64"/>
    <w:rsid w:val="00D44D61"/>
    <w:rsid w:val="00D4552A"/>
    <w:rsid w:val="00D45623"/>
    <w:rsid w:val="00D456B3"/>
    <w:rsid w:val="00D45768"/>
    <w:rsid w:val="00D45AD3"/>
    <w:rsid w:val="00D45B29"/>
    <w:rsid w:val="00D45BA6"/>
    <w:rsid w:val="00D461DA"/>
    <w:rsid w:val="00D46287"/>
    <w:rsid w:val="00D4647E"/>
    <w:rsid w:val="00D465B8"/>
    <w:rsid w:val="00D4691B"/>
    <w:rsid w:val="00D46A5F"/>
    <w:rsid w:val="00D46BE9"/>
    <w:rsid w:val="00D46D0F"/>
    <w:rsid w:val="00D46F64"/>
    <w:rsid w:val="00D4709E"/>
    <w:rsid w:val="00D475E7"/>
    <w:rsid w:val="00D476A6"/>
    <w:rsid w:val="00D477CD"/>
    <w:rsid w:val="00D478E0"/>
    <w:rsid w:val="00D478F7"/>
    <w:rsid w:val="00D47D5A"/>
    <w:rsid w:val="00D47E72"/>
    <w:rsid w:val="00D47EA4"/>
    <w:rsid w:val="00D5007B"/>
    <w:rsid w:val="00D502CB"/>
    <w:rsid w:val="00D50552"/>
    <w:rsid w:val="00D50C8B"/>
    <w:rsid w:val="00D50CC1"/>
    <w:rsid w:val="00D50F33"/>
    <w:rsid w:val="00D51254"/>
    <w:rsid w:val="00D512BB"/>
    <w:rsid w:val="00D512C0"/>
    <w:rsid w:val="00D512DB"/>
    <w:rsid w:val="00D513C0"/>
    <w:rsid w:val="00D514F8"/>
    <w:rsid w:val="00D51569"/>
    <w:rsid w:val="00D51B67"/>
    <w:rsid w:val="00D520E0"/>
    <w:rsid w:val="00D52197"/>
    <w:rsid w:val="00D52782"/>
    <w:rsid w:val="00D5288A"/>
    <w:rsid w:val="00D529BC"/>
    <w:rsid w:val="00D52A1B"/>
    <w:rsid w:val="00D52C2A"/>
    <w:rsid w:val="00D52EEF"/>
    <w:rsid w:val="00D5300D"/>
    <w:rsid w:val="00D5332B"/>
    <w:rsid w:val="00D5336E"/>
    <w:rsid w:val="00D53494"/>
    <w:rsid w:val="00D5350B"/>
    <w:rsid w:val="00D53702"/>
    <w:rsid w:val="00D537F4"/>
    <w:rsid w:val="00D5383C"/>
    <w:rsid w:val="00D53A58"/>
    <w:rsid w:val="00D53B44"/>
    <w:rsid w:val="00D53D5D"/>
    <w:rsid w:val="00D53FC8"/>
    <w:rsid w:val="00D54116"/>
    <w:rsid w:val="00D541D0"/>
    <w:rsid w:val="00D542FE"/>
    <w:rsid w:val="00D545BE"/>
    <w:rsid w:val="00D54A29"/>
    <w:rsid w:val="00D550C7"/>
    <w:rsid w:val="00D551B6"/>
    <w:rsid w:val="00D5536F"/>
    <w:rsid w:val="00D5554B"/>
    <w:rsid w:val="00D555CC"/>
    <w:rsid w:val="00D555F5"/>
    <w:rsid w:val="00D5569D"/>
    <w:rsid w:val="00D55719"/>
    <w:rsid w:val="00D55811"/>
    <w:rsid w:val="00D55C63"/>
    <w:rsid w:val="00D55FF8"/>
    <w:rsid w:val="00D56190"/>
    <w:rsid w:val="00D56280"/>
    <w:rsid w:val="00D563E8"/>
    <w:rsid w:val="00D5640D"/>
    <w:rsid w:val="00D566C6"/>
    <w:rsid w:val="00D56F4D"/>
    <w:rsid w:val="00D56FA1"/>
    <w:rsid w:val="00D570B6"/>
    <w:rsid w:val="00D576AD"/>
    <w:rsid w:val="00D57D66"/>
    <w:rsid w:val="00D60085"/>
    <w:rsid w:val="00D6009B"/>
    <w:rsid w:val="00D6019C"/>
    <w:rsid w:val="00D603F1"/>
    <w:rsid w:val="00D604DD"/>
    <w:rsid w:val="00D608D3"/>
    <w:rsid w:val="00D6095D"/>
    <w:rsid w:val="00D609F9"/>
    <w:rsid w:val="00D60A50"/>
    <w:rsid w:val="00D60AC9"/>
    <w:rsid w:val="00D61044"/>
    <w:rsid w:val="00D6106E"/>
    <w:rsid w:val="00D6110F"/>
    <w:rsid w:val="00D6149E"/>
    <w:rsid w:val="00D61620"/>
    <w:rsid w:val="00D616C6"/>
    <w:rsid w:val="00D617BD"/>
    <w:rsid w:val="00D617DF"/>
    <w:rsid w:val="00D61AD3"/>
    <w:rsid w:val="00D61AF2"/>
    <w:rsid w:val="00D61BD8"/>
    <w:rsid w:val="00D61FF6"/>
    <w:rsid w:val="00D6207E"/>
    <w:rsid w:val="00D622E9"/>
    <w:rsid w:val="00D6267B"/>
    <w:rsid w:val="00D628D4"/>
    <w:rsid w:val="00D62E92"/>
    <w:rsid w:val="00D62FE6"/>
    <w:rsid w:val="00D63423"/>
    <w:rsid w:val="00D6366A"/>
    <w:rsid w:val="00D63739"/>
    <w:rsid w:val="00D63B10"/>
    <w:rsid w:val="00D63B4B"/>
    <w:rsid w:val="00D63FA9"/>
    <w:rsid w:val="00D64039"/>
    <w:rsid w:val="00D641FC"/>
    <w:rsid w:val="00D64293"/>
    <w:rsid w:val="00D6441C"/>
    <w:rsid w:val="00D64598"/>
    <w:rsid w:val="00D6490A"/>
    <w:rsid w:val="00D64985"/>
    <w:rsid w:val="00D649C8"/>
    <w:rsid w:val="00D64D1B"/>
    <w:rsid w:val="00D6523E"/>
    <w:rsid w:val="00D6533C"/>
    <w:rsid w:val="00D65465"/>
    <w:rsid w:val="00D65680"/>
    <w:rsid w:val="00D656EB"/>
    <w:rsid w:val="00D65742"/>
    <w:rsid w:val="00D65A2D"/>
    <w:rsid w:val="00D65A90"/>
    <w:rsid w:val="00D65C0A"/>
    <w:rsid w:val="00D65DF3"/>
    <w:rsid w:val="00D65E21"/>
    <w:rsid w:val="00D65ED3"/>
    <w:rsid w:val="00D660D1"/>
    <w:rsid w:val="00D66178"/>
    <w:rsid w:val="00D66258"/>
    <w:rsid w:val="00D66276"/>
    <w:rsid w:val="00D66560"/>
    <w:rsid w:val="00D66734"/>
    <w:rsid w:val="00D668B5"/>
    <w:rsid w:val="00D66E71"/>
    <w:rsid w:val="00D66F15"/>
    <w:rsid w:val="00D67063"/>
    <w:rsid w:val="00D67430"/>
    <w:rsid w:val="00D67621"/>
    <w:rsid w:val="00D6763E"/>
    <w:rsid w:val="00D676AB"/>
    <w:rsid w:val="00D6779F"/>
    <w:rsid w:val="00D6786A"/>
    <w:rsid w:val="00D6787C"/>
    <w:rsid w:val="00D67D65"/>
    <w:rsid w:val="00D67F7B"/>
    <w:rsid w:val="00D70079"/>
    <w:rsid w:val="00D70173"/>
    <w:rsid w:val="00D70175"/>
    <w:rsid w:val="00D70222"/>
    <w:rsid w:val="00D704CC"/>
    <w:rsid w:val="00D708C6"/>
    <w:rsid w:val="00D70B8D"/>
    <w:rsid w:val="00D70CFA"/>
    <w:rsid w:val="00D70D2F"/>
    <w:rsid w:val="00D70E87"/>
    <w:rsid w:val="00D7115C"/>
    <w:rsid w:val="00D71209"/>
    <w:rsid w:val="00D7126B"/>
    <w:rsid w:val="00D712CE"/>
    <w:rsid w:val="00D71449"/>
    <w:rsid w:val="00D71596"/>
    <w:rsid w:val="00D71A5D"/>
    <w:rsid w:val="00D72109"/>
    <w:rsid w:val="00D7230B"/>
    <w:rsid w:val="00D72448"/>
    <w:rsid w:val="00D72500"/>
    <w:rsid w:val="00D72763"/>
    <w:rsid w:val="00D72820"/>
    <w:rsid w:val="00D72888"/>
    <w:rsid w:val="00D72949"/>
    <w:rsid w:val="00D72BCC"/>
    <w:rsid w:val="00D72C87"/>
    <w:rsid w:val="00D72D29"/>
    <w:rsid w:val="00D73099"/>
    <w:rsid w:val="00D731D5"/>
    <w:rsid w:val="00D7367C"/>
    <w:rsid w:val="00D73E28"/>
    <w:rsid w:val="00D73E7F"/>
    <w:rsid w:val="00D73FF2"/>
    <w:rsid w:val="00D74074"/>
    <w:rsid w:val="00D741B2"/>
    <w:rsid w:val="00D741E5"/>
    <w:rsid w:val="00D744F9"/>
    <w:rsid w:val="00D748B5"/>
    <w:rsid w:val="00D7496D"/>
    <w:rsid w:val="00D74A4B"/>
    <w:rsid w:val="00D74A63"/>
    <w:rsid w:val="00D74ABE"/>
    <w:rsid w:val="00D74F98"/>
    <w:rsid w:val="00D74FD0"/>
    <w:rsid w:val="00D750D2"/>
    <w:rsid w:val="00D75119"/>
    <w:rsid w:val="00D75167"/>
    <w:rsid w:val="00D7524B"/>
    <w:rsid w:val="00D753B9"/>
    <w:rsid w:val="00D75528"/>
    <w:rsid w:val="00D756F3"/>
    <w:rsid w:val="00D758E1"/>
    <w:rsid w:val="00D75A16"/>
    <w:rsid w:val="00D75AB9"/>
    <w:rsid w:val="00D75DBE"/>
    <w:rsid w:val="00D75E2B"/>
    <w:rsid w:val="00D761BA"/>
    <w:rsid w:val="00D7626A"/>
    <w:rsid w:val="00D76365"/>
    <w:rsid w:val="00D7638E"/>
    <w:rsid w:val="00D767AB"/>
    <w:rsid w:val="00D76888"/>
    <w:rsid w:val="00D76987"/>
    <w:rsid w:val="00D769B4"/>
    <w:rsid w:val="00D76A22"/>
    <w:rsid w:val="00D76FC9"/>
    <w:rsid w:val="00D771A6"/>
    <w:rsid w:val="00D77304"/>
    <w:rsid w:val="00D77A02"/>
    <w:rsid w:val="00D77B16"/>
    <w:rsid w:val="00D77EDC"/>
    <w:rsid w:val="00D800AB"/>
    <w:rsid w:val="00D802A9"/>
    <w:rsid w:val="00D806A0"/>
    <w:rsid w:val="00D806DD"/>
    <w:rsid w:val="00D80BCD"/>
    <w:rsid w:val="00D80E23"/>
    <w:rsid w:val="00D80EE5"/>
    <w:rsid w:val="00D80F25"/>
    <w:rsid w:val="00D81370"/>
    <w:rsid w:val="00D8154E"/>
    <w:rsid w:val="00D8161F"/>
    <w:rsid w:val="00D818D2"/>
    <w:rsid w:val="00D8198F"/>
    <w:rsid w:val="00D81F0B"/>
    <w:rsid w:val="00D82330"/>
    <w:rsid w:val="00D825C1"/>
    <w:rsid w:val="00D82684"/>
    <w:rsid w:val="00D82955"/>
    <w:rsid w:val="00D82B1B"/>
    <w:rsid w:val="00D82DFA"/>
    <w:rsid w:val="00D83507"/>
    <w:rsid w:val="00D8364E"/>
    <w:rsid w:val="00D83666"/>
    <w:rsid w:val="00D8370E"/>
    <w:rsid w:val="00D83755"/>
    <w:rsid w:val="00D83874"/>
    <w:rsid w:val="00D83AD1"/>
    <w:rsid w:val="00D83B9E"/>
    <w:rsid w:val="00D83C0A"/>
    <w:rsid w:val="00D83D0F"/>
    <w:rsid w:val="00D84057"/>
    <w:rsid w:val="00D84352"/>
    <w:rsid w:val="00D84592"/>
    <w:rsid w:val="00D84711"/>
    <w:rsid w:val="00D84772"/>
    <w:rsid w:val="00D8498E"/>
    <w:rsid w:val="00D84B25"/>
    <w:rsid w:val="00D84D01"/>
    <w:rsid w:val="00D84F73"/>
    <w:rsid w:val="00D8502A"/>
    <w:rsid w:val="00D8505E"/>
    <w:rsid w:val="00D851BC"/>
    <w:rsid w:val="00D85488"/>
    <w:rsid w:val="00D85543"/>
    <w:rsid w:val="00D85683"/>
    <w:rsid w:val="00D858E8"/>
    <w:rsid w:val="00D859AC"/>
    <w:rsid w:val="00D85AEF"/>
    <w:rsid w:val="00D85D6A"/>
    <w:rsid w:val="00D85DCC"/>
    <w:rsid w:val="00D85FC2"/>
    <w:rsid w:val="00D8605C"/>
    <w:rsid w:val="00D861F7"/>
    <w:rsid w:val="00D8627C"/>
    <w:rsid w:val="00D86AC4"/>
    <w:rsid w:val="00D86B7B"/>
    <w:rsid w:val="00D86DEE"/>
    <w:rsid w:val="00D87168"/>
    <w:rsid w:val="00D876B6"/>
    <w:rsid w:val="00D87B18"/>
    <w:rsid w:val="00D87C3F"/>
    <w:rsid w:val="00D87D69"/>
    <w:rsid w:val="00D87F09"/>
    <w:rsid w:val="00D90148"/>
    <w:rsid w:val="00D90178"/>
    <w:rsid w:val="00D90A6C"/>
    <w:rsid w:val="00D90CDA"/>
    <w:rsid w:val="00D912C2"/>
    <w:rsid w:val="00D91623"/>
    <w:rsid w:val="00D91880"/>
    <w:rsid w:val="00D91A2E"/>
    <w:rsid w:val="00D91BFA"/>
    <w:rsid w:val="00D91C23"/>
    <w:rsid w:val="00D91D76"/>
    <w:rsid w:val="00D92025"/>
    <w:rsid w:val="00D921CB"/>
    <w:rsid w:val="00D9229F"/>
    <w:rsid w:val="00D925E3"/>
    <w:rsid w:val="00D92829"/>
    <w:rsid w:val="00D929B0"/>
    <w:rsid w:val="00D92B58"/>
    <w:rsid w:val="00D92DA1"/>
    <w:rsid w:val="00D93311"/>
    <w:rsid w:val="00D93405"/>
    <w:rsid w:val="00D936D1"/>
    <w:rsid w:val="00D93C6A"/>
    <w:rsid w:val="00D93D6A"/>
    <w:rsid w:val="00D93D6B"/>
    <w:rsid w:val="00D93E56"/>
    <w:rsid w:val="00D941B1"/>
    <w:rsid w:val="00D9421C"/>
    <w:rsid w:val="00D943F9"/>
    <w:rsid w:val="00D9440F"/>
    <w:rsid w:val="00D94463"/>
    <w:rsid w:val="00D94592"/>
    <w:rsid w:val="00D94708"/>
    <w:rsid w:val="00D9474B"/>
    <w:rsid w:val="00D9488B"/>
    <w:rsid w:val="00D94C98"/>
    <w:rsid w:val="00D94E92"/>
    <w:rsid w:val="00D94EEB"/>
    <w:rsid w:val="00D94F36"/>
    <w:rsid w:val="00D950FE"/>
    <w:rsid w:val="00D954E9"/>
    <w:rsid w:val="00D955B1"/>
    <w:rsid w:val="00D9563C"/>
    <w:rsid w:val="00D95A41"/>
    <w:rsid w:val="00D95C2C"/>
    <w:rsid w:val="00D95C54"/>
    <w:rsid w:val="00D95D6C"/>
    <w:rsid w:val="00D95F10"/>
    <w:rsid w:val="00D964B9"/>
    <w:rsid w:val="00D9653C"/>
    <w:rsid w:val="00D9675D"/>
    <w:rsid w:val="00D96E66"/>
    <w:rsid w:val="00D96FFC"/>
    <w:rsid w:val="00D97392"/>
    <w:rsid w:val="00D97542"/>
    <w:rsid w:val="00D97622"/>
    <w:rsid w:val="00D9786A"/>
    <w:rsid w:val="00D97B16"/>
    <w:rsid w:val="00D97FDE"/>
    <w:rsid w:val="00DA005E"/>
    <w:rsid w:val="00DA03D3"/>
    <w:rsid w:val="00DA0472"/>
    <w:rsid w:val="00DA06F7"/>
    <w:rsid w:val="00DA092E"/>
    <w:rsid w:val="00DA0B33"/>
    <w:rsid w:val="00DA0C81"/>
    <w:rsid w:val="00DA0E2F"/>
    <w:rsid w:val="00DA0E4D"/>
    <w:rsid w:val="00DA0F47"/>
    <w:rsid w:val="00DA0F85"/>
    <w:rsid w:val="00DA10FC"/>
    <w:rsid w:val="00DA1161"/>
    <w:rsid w:val="00DA122D"/>
    <w:rsid w:val="00DA12DA"/>
    <w:rsid w:val="00DA1359"/>
    <w:rsid w:val="00DA1477"/>
    <w:rsid w:val="00DA1491"/>
    <w:rsid w:val="00DA17BE"/>
    <w:rsid w:val="00DA1E61"/>
    <w:rsid w:val="00DA2002"/>
    <w:rsid w:val="00DA20E4"/>
    <w:rsid w:val="00DA2198"/>
    <w:rsid w:val="00DA235E"/>
    <w:rsid w:val="00DA244D"/>
    <w:rsid w:val="00DA26BF"/>
    <w:rsid w:val="00DA2D6F"/>
    <w:rsid w:val="00DA2F53"/>
    <w:rsid w:val="00DA30A8"/>
    <w:rsid w:val="00DA3158"/>
    <w:rsid w:val="00DA31A4"/>
    <w:rsid w:val="00DA31E0"/>
    <w:rsid w:val="00DA35AA"/>
    <w:rsid w:val="00DA376E"/>
    <w:rsid w:val="00DA3BD3"/>
    <w:rsid w:val="00DA3D74"/>
    <w:rsid w:val="00DA3DF3"/>
    <w:rsid w:val="00DA3F01"/>
    <w:rsid w:val="00DA3F86"/>
    <w:rsid w:val="00DA3FC7"/>
    <w:rsid w:val="00DA3FF4"/>
    <w:rsid w:val="00DA446F"/>
    <w:rsid w:val="00DA4557"/>
    <w:rsid w:val="00DA45C2"/>
    <w:rsid w:val="00DA45EB"/>
    <w:rsid w:val="00DA4647"/>
    <w:rsid w:val="00DA4961"/>
    <w:rsid w:val="00DA4AC9"/>
    <w:rsid w:val="00DA4C4E"/>
    <w:rsid w:val="00DA4EC8"/>
    <w:rsid w:val="00DA4FDC"/>
    <w:rsid w:val="00DA4FEF"/>
    <w:rsid w:val="00DA51EF"/>
    <w:rsid w:val="00DA537A"/>
    <w:rsid w:val="00DA53A0"/>
    <w:rsid w:val="00DA567C"/>
    <w:rsid w:val="00DA5733"/>
    <w:rsid w:val="00DA57B1"/>
    <w:rsid w:val="00DA57DE"/>
    <w:rsid w:val="00DA5864"/>
    <w:rsid w:val="00DA5A48"/>
    <w:rsid w:val="00DA5AA2"/>
    <w:rsid w:val="00DA5C4E"/>
    <w:rsid w:val="00DA5CD6"/>
    <w:rsid w:val="00DA5E2F"/>
    <w:rsid w:val="00DA5E7F"/>
    <w:rsid w:val="00DA60BE"/>
    <w:rsid w:val="00DA616E"/>
    <w:rsid w:val="00DA651E"/>
    <w:rsid w:val="00DA65E8"/>
    <w:rsid w:val="00DA6B98"/>
    <w:rsid w:val="00DA6F87"/>
    <w:rsid w:val="00DA70EC"/>
    <w:rsid w:val="00DA7B40"/>
    <w:rsid w:val="00DA7B98"/>
    <w:rsid w:val="00DA7EC1"/>
    <w:rsid w:val="00DB039F"/>
    <w:rsid w:val="00DB056C"/>
    <w:rsid w:val="00DB0685"/>
    <w:rsid w:val="00DB07C7"/>
    <w:rsid w:val="00DB083E"/>
    <w:rsid w:val="00DB0860"/>
    <w:rsid w:val="00DB0A39"/>
    <w:rsid w:val="00DB0A77"/>
    <w:rsid w:val="00DB0AF7"/>
    <w:rsid w:val="00DB0DB0"/>
    <w:rsid w:val="00DB0DE4"/>
    <w:rsid w:val="00DB0E8B"/>
    <w:rsid w:val="00DB104D"/>
    <w:rsid w:val="00DB104F"/>
    <w:rsid w:val="00DB10BB"/>
    <w:rsid w:val="00DB1511"/>
    <w:rsid w:val="00DB15F4"/>
    <w:rsid w:val="00DB168F"/>
    <w:rsid w:val="00DB1717"/>
    <w:rsid w:val="00DB17F0"/>
    <w:rsid w:val="00DB1B84"/>
    <w:rsid w:val="00DB1C1C"/>
    <w:rsid w:val="00DB1CA8"/>
    <w:rsid w:val="00DB1FCB"/>
    <w:rsid w:val="00DB2079"/>
    <w:rsid w:val="00DB2081"/>
    <w:rsid w:val="00DB2162"/>
    <w:rsid w:val="00DB2193"/>
    <w:rsid w:val="00DB2870"/>
    <w:rsid w:val="00DB2992"/>
    <w:rsid w:val="00DB2A9B"/>
    <w:rsid w:val="00DB2C3B"/>
    <w:rsid w:val="00DB2C66"/>
    <w:rsid w:val="00DB2FE1"/>
    <w:rsid w:val="00DB3164"/>
    <w:rsid w:val="00DB338D"/>
    <w:rsid w:val="00DB3467"/>
    <w:rsid w:val="00DB3784"/>
    <w:rsid w:val="00DB3797"/>
    <w:rsid w:val="00DB3A3D"/>
    <w:rsid w:val="00DB3E75"/>
    <w:rsid w:val="00DB4098"/>
    <w:rsid w:val="00DB40EF"/>
    <w:rsid w:val="00DB44C4"/>
    <w:rsid w:val="00DB450C"/>
    <w:rsid w:val="00DB485B"/>
    <w:rsid w:val="00DB48A5"/>
    <w:rsid w:val="00DB4D01"/>
    <w:rsid w:val="00DB4D41"/>
    <w:rsid w:val="00DB4F52"/>
    <w:rsid w:val="00DB5024"/>
    <w:rsid w:val="00DB51C5"/>
    <w:rsid w:val="00DB540C"/>
    <w:rsid w:val="00DB5650"/>
    <w:rsid w:val="00DB56F2"/>
    <w:rsid w:val="00DB5846"/>
    <w:rsid w:val="00DB5B6C"/>
    <w:rsid w:val="00DB5C1F"/>
    <w:rsid w:val="00DB5DBB"/>
    <w:rsid w:val="00DB5E06"/>
    <w:rsid w:val="00DB6003"/>
    <w:rsid w:val="00DB6505"/>
    <w:rsid w:val="00DB652D"/>
    <w:rsid w:val="00DB6780"/>
    <w:rsid w:val="00DB6788"/>
    <w:rsid w:val="00DB68C0"/>
    <w:rsid w:val="00DB6A78"/>
    <w:rsid w:val="00DB6C1E"/>
    <w:rsid w:val="00DB7008"/>
    <w:rsid w:val="00DB7399"/>
    <w:rsid w:val="00DB745B"/>
    <w:rsid w:val="00DB787B"/>
    <w:rsid w:val="00DB7886"/>
    <w:rsid w:val="00DB79B8"/>
    <w:rsid w:val="00DB7AD7"/>
    <w:rsid w:val="00DB7B55"/>
    <w:rsid w:val="00DB7E90"/>
    <w:rsid w:val="00DC001D"/>
    <w:rsid w:val="00DC0297"/>
    <w:rsid w:val="00DC0513"/>
    <w:rsid w:val="00DC071B"/>
    <w:rsid w:val="00DC0A8C"/>
    <w:rsid w:val="00DC0B01"/>
    <w:rsid w:val="00DC0D37"/>
    <w:rsid w:val="00DC1044"/>
    <w:rsid w:val="00DC1083"/>
    <w:rsid w:val="00DC137A"/>
    <w:rsid w:val="00DC152A"/>
    <w:rsid w:val="00DC18B3"/>
    <w:rsid w:val="00DC1A2B"/>
    <w:rsid w:val="00DC1A32"/>
    <w:rsid w:val="00DC1BDF"/>
    <w:rsid w:val="00DC1CB4"/>
    <w:rsid w:val="00DC1E35"/>
    <w:rsid w:val="00DC1ED4"/>
    <w:rsid w:val="00DC216A"/>
    <w:rsid w:val="00DC218C"/>
    <w:rsid w:val="00DC231F"/>
    <w:rsid w:val="00DC25E7"/>
    <w:rsid w:val="00DC2899"/>
    <w:rsid w:val="00DC28FA"/>
    <w:rsid w:val="00DC2A9E"/>
    <w:rsid w:val="00DC2D85"/>
    <w:rsid w:val="00DC2DF7"/>
    <w:rsid w:val="00DC306A"/>
    <w:rsid w:val="00DC309B"/>
    <w:rsid w:val="00DC311E"/>
    <w:rsid w:val="00DC322A"/>
    <w:rsid w:val="00DC32AA"/>
    <w:rsid w:val="00DC33CD"/>
    <w:rsid w:val="00DC342A"/>
    <w:rsid w:val="00DC3597"/>
    <w:rsid w:val="00DC3738"/>
    <w:rsid w:val="00DC37F7"/>
    <w:rsid w:val="00DC3993"/>
    <w:rsid w:val="00DC3AA0"/>
    <w:rsid w:val="00DC3C84"/>
    <w:rsid w:val="00DC3FEA"/>
    <w:rsid w:val="00DC4137"/>
    <w:rsid w:val="00DC42C2"/>
    <w:rsid w:val="00DC445F"/>
    <w:rsid w:val="00DC449E"/>
    <w:rsid w:val="00DC47EF"/>
    <w:rsid w:val="00DC492A"/>
    <w:rsid w:val="00DC4DF6"/>
    <w:rsid w:val="00DC504D"/>
    <w:rsid w:val="00DC5A66"/>
    <w:rsid w:val="00DC5B78"/>
    <w:rsid w:val="00DC5BD2"/>
    <w:rsid w:val="00DC5C1D"/>
    <w:rsid w:val="00DC5CE1"/>
    <w:rsid w:val="00DC5E78"/>
    <w:rsid w:val="00DC602D"/>
    <w:rsid w:val="00DC6351"/>
    <w:rsid w:val="00DC64FB"/>
    <w:rsid w:val="00DC6716"/>
    <w:rsid w:val="00DC6927"/>
    <w:rsid w:val="00DC6988"/>
    <w:rsid w:val="00DC6A06"/>
    <w:rsid w:val="00DC6A67"/>
    <w:rsid w:val="00DC6B2E"/>
    <w:rsid w:val="00DC6B59"/>
    <w:rsid w:val="00DC7056"/>
    <w:rsid w:val="00DC7217"/>
    <w:rsid w:val="00DC737C"/>
    <w:rsid w:val="00DC7558"/>
    <w:rsid w:val="00DC757D"/>
    <w:rsid w:val="00DC777F"/>
    <w:rsid w:val="00DC781E"/>
    <w:rsid w:val="00DC797F"/>
    <w:rsid w:val="00DC7986"/>
    <w:rsid w:val="00DC79B6"/>
    <w:rsid w:val="00DC7A17"/>
    <w:rsid w:val="00DC7EF0"/>
    <w:rsid w:val="00DC7F53"/>
    <w:rsid w:val="00DC7FBA"/>
    <w:rsid w:val="00DD0024"/>
    <w:rsid w:val="00DD015B"/>
    <w:rsid w:val="00DD016F"/>
    <w:rsid w:val="00DD03DC"/>
    <w:rsid w:val="00DD06AD"/>
    <w:rsid w:val="00DD091A"/>
    <w:rsid w:val="00DD0984"/>
    <w:rsid w:val="00DD09D9"/>
    <w:rsid w:val="00DD0AC0"/>
    <w:rsid w:val="00DD0B88"/>
    <w:rsid w:val="00DD14CF"/>
    <w:rsid w:val="00DD15BC"/>
    <w:rsid w:val="00DD18CD"/>
    <w:rsid w:val="00DD19A0"/>
    <w:rsid w:val="00DD1D2D"/>
    <w:rsid w:val="00DD2112"/>
    <w:rsid w:val="00DD2124"/>
    <w:rsid w:val="00DD226C"/>
    <w:rsid w:val="00DD25B6"/>
    <w:rsid w:val="00DD26D5"/>
    <w:rsid w:val="00DD2DE2"/>
    <w:rsid w:val="00DD2DFA"/>
    <w:rsid w:val="00DD30DD"/>
    <w:rsid w:val="00DD392B"/>
    <w:rsid w:val="00DD3A18"/>
    <w:rsid w:val="00DD3B1A"/>
    <w:rsid w:val="00DD3C18"/>
    <w:rsid w:val="00DD3CAD"/>
    <w:rsid w:val="00DD3E7F"/>
    <w:rsid w:val="00DD451E"/>
    <w:rsid w:val="00DD4644"/>
    <w:rsid w:val="00DD4753"/>
    <w:rsid w:val="00DD494D"/>
    <w:rsid w:val="00DD4983"/>
    <w:rsid w:val="00DD503A"/>
    <w:rsid w:val="00DD50C0"/>
    <w:rsid w:val="00DD5239"/>
    <w:rsid w:val="00DD52AC"/>
    <w:rsid w:val="00DD549C"/>
    <w:rsid w:val="00DD54AC"/>
    <w:rsid w:val="00DD56FE"/>
    <w:rsid w:val="00DD57A9"/>
    <w:rsid w:val="00DD58FD"/>
    <w:rsid w:val="00DD59A5"/>
    <w:rsid w:val="00DD5EC8"/>
    <w:rsid w:val="00DD651B"/>
    <w:rsid w:val="00DD65B1"/>
    <w:rsid w:val="00DD6778"/>
    <w:rsid w:val="00DD6829"/>
    <w:rsid w:val="00DD689E"/>
    <w:rsid w:val="00DD68CF"/>
    <w:rsid w:val="00DD6A8A"/>
    <w:rsid w:val="00DD6BCD"/>
    <w:rsid w:val="00DD6E24"/>
    <w:rsid w:val="00DD6F61"/>
    <w:rsid w:val="00DD70AA"/>
    <w:rsid w:val="00DD70F1"/>
    <w:rsid w:val="00DD71D5"/>
    <w:rsid w:val="00DD76AF"/>
    <w:rsid w:val="00DD77A1"/>
    <w:rsid w:val="00DD7964"/>
    <w:rsid w:val="00DD7C96"/>
    <w:rsid w:val="00DD7D34"/>
    <w:rsid w:val="00DD7F3D"/>
    <w:rsid w:val="00DE0092"/>
    <w:rsid w:val="00DE00BC"/>
    <w:rsid w:val="00DE01BF"/>
    <w:rsid w:val="00DE02F6"/>
    <w:rsid w:val="00DE0584"/>
    <w:rsid w:val="00DE06FA"/>
    <w:rsid w:val="00DE0B18"/>
    <w:rsid w:val="00DE10DF"/>
    <w:rsid w:val="00DE12C7"/>
    <w:rsid w:val="00DE148D"/>
    <w:rsid w:val="00DE15C8"/>
    <w:rsid w:val="00DE17C9"/>
    <w:rsid w:val="00DE185B"/>
    <w:rsid w:val="00DE1884"/>
    <w:rsid w:val="00DE19B0"/>
    <w:rsid w:val="00DE1A9D"/>
    <w:rsid w:val="00DE1DEC"/>
    <w:rsid w:val="00DE2726"/>
    <w:rsid w:val="00DE2A32"/>
    <w:rsid w:val="00DE2A72"/>
    <w:rsid w:val="00DE2AD5"/>
    <w:rsid w:val="00DE2D7A"/>
    <w:rsid w:val="00DE2EC6"/>
    <w:rsid w:val="00DE2F64"/>
    <w:rsid w:val="00DE3066"/>
    <w:rsid w:val="00DE314F"/>
    <w:rsid w:val="00DE3422"/>
    <w:rsid w:val="00DE362A"/>
    <w:rsid w:val="00DE3630"/>
    <w:rsid w:val="00DE3BD3"/>
    <w:rsid w:val="00DE3FD9"/>
    <w:rsid w:val="00DE4092"/>
    <w:rsid w:val="00DE4210"/>
    <w:rsid w:val="00DE424C"/>
    <w:rsid w:val="00DE467D"/>
    <w:rsid w:val="00DE4BE2"/>
    <w:rsid w:val="00DE4C87"/>
    <w:rsid w:val="00DE502D"/>
    <w:rsid w:val="00DE5073"/>
    <w:rsid w:val="00DE51A8"/>
    <w:rsid w:val="00DE525B"/>
    <w:rsid w:val="00DE53C9"/>
    <w:rsid w:val="00DE5479"/>
    <w:rsid w:val="00DE5493"/>
    <w:rsid w:val="00DE5508"/>
    <w:rsid w:val="00DE55BF"/>
    <w:rsid w:val="00DE5776"/>
    <w:rsid w:val="00DE5896"/>
    <w:rsid w:val="00DE5CB3"/>
    <w:rsid w:val="00DE5D85"/>
    <w:rsid w:val="00DE5DFB"/>
    <w:rsid w:val="00DE6209"/>
    <w:rsid w:val="00DE67F4"/>
    <w:rsid w:val="00DE6F49"/>
    <w:rsid w:val="00DE732F"/>
    <w:rsid w:val="00DE7376"/>
    <w:rsid w:val="00DE762D"/>
    <w:rsid w:val="00DE76A1"/>
    <w:rsid w:val="00DE7743"/>
    <w:rsid w:val="00DE79F6"/>
    <w:rsid w:val="00DE7BBE"/>
    <w:rsid w:val="00DE7D25"/>
    <w:rsid w:val="00DF02B6"/>
    <w:rsid w:val="00DF02C5"/>
    <w:rsid w:val="00DF030B"/>
    <w:rsid w:val="00DF0448"/>
    <w:rsid w:val="00DF053D"/>
    <w:rsid w:val="00DF0621"/>
    <w:rsid w:val="00DF0ADF"/>
    <w:rsid w:val="00DF0C4E"/>
    <w:rsid w:val="00DF0E44"/>
    <w:rsid w:val="00DF11A2"/>
    <w:rsid w:val="00DF123F"/>
    <w:rsid w:val="00DF1653"/>
    <w:rsid w:val="00DF198C"/>
    <w:rsid w:val="00DF1CF2"/>
    <w:rsid w:val="00DF2193"/>
    <w:rsid w:val="00DF23A0"/>
    <w:rsid w:val="00DF24B4"/>
    <w:rsid w:val="00DF272A"/>
    <w:rsid w:val="00DF2769"/>
    <w:rsid w:val="00DF27EB"/>
    <w:rsid w:val="00DF28BC"/>
    <w:rsid w:val="00DF295A"/>
    <w:rsid w:val="00DF2AE7"/>
    <w:rsid w:val="00DF2B6B"/>
    <w:rsid w:val="00DF2C20"/>
    <w:rsid w:val="00DF2C54"/>
    <w:rsid w:val="00DF2F1D"/>
    <w:rsid w:val="00DF33E6"/>
    <w:rsid w:val="00DF370F"/>
    <w:rsid w:val="00DF378C"/>
    <w:rsid w:val="00DF3872"/>
    <w:rsid w:val="00DF3A79"/>
    <w:rsid w:val="00DF3BD1"/>
    <w:rsid w:val="00DF3CFB"/>
    <w:rsid w:val="00DF3F77"/>
    <w:rsid w:val="00DF451A"/>
    <w:rsid w:val="00DF4689"/>
    <w:rsid w:val="00DF4835"/>
    <w:rsid w:val="00DF4B23"/>
    <w:rsid w:val="00DF4CC7"/>
    <w:rsid w:val="00DF4D27"/>
    <w:rsid w:val="00DF4EBD"/>
    <w:rsid w:val="00DF4FB3"/>
    <w:rsid w:val="00DF5170"/>
    <w:rsid w:val="00DF5201"/>
    <w:rsid w:val="00DF53EE"/>
    <w:rsid w:val="00DF53F7"/>
    <w:rsid w:val="00DF54D2"/>
    <w:rsid w:val="00DF5AB1"/>
    <w:rsid w:val="00DF5C4F"/>
    <w:rsid w:val="00DF5DFC"/>
    <w:rsid w:val="00DF5E83"/>
    <w:rsid w:val="00DF6012"/>
    <w:rsid w:val="00DF6242"/>
    <w:rsid w:val="00DF62A6"/>
    <w:rsid w:val="00DF62E1"/>
    <w:rsid w:val="00DF635A"/>
    <w:rsid w:val="00DF6391"/>
    <w:rsid w:val="00DF6484"/>
    <w:rsid w:val="00DF6989"/>
    <w:rsid w:val="00DF6BFC"/>
    <w:rsid w:val="00DF6CFD"/>
    <w:rsid w:val="00DF6F01"/>
    <w:rsid w:val="00DF6FED"/>
    <w:rsid w:val="00DF71CD"/>
    <w:rsid w:val="00DF71F2"/>
    <w:rsid w:val="00DF7255"/>
    <w:rsid w:val="00DF74F2"/>
    <w:rsid w:val="00DF782C"/>
    <w:rsid w:val="00DF7B7B"/>
    <w:rsid w:val="00DF7C32"/>
    <w:rsid w:val="00DF7C60"/>
    <w:rsid w:val="00E0093C"/>
    <w:rsid w:val="00E0096A"/>
    <w:rsid w:val="00E00CB0"/>
    <w:rsid w:val="00E010FE"/>
    <w:rsid w:val="00E011E8"/>
    <w:rsid w:val="00E01266"/>
    <w:rsid w:val="00E012A3"/>
    <w:rsid w:val="00E01300"/>
    <w:rsid w:val="00E0138E"/>
    <w:rsid w:val="00E01548"/>
    <w:rsid w:val="00E0165A"/>
    <w:rsid w:val="00E017CE"/>
    <w:rsid w:val="00E018D5"/>
    <w:rsid w:val="00E0195F"/>
    <w:rsid w:val="00E01B83"/>
    <w:rsid w:val="00E01D21"/>
    <w:rsid w:val="00E01D57"/>
    <w:rsid w:val="00E01D86"/>
    <w:rsid w:val="00E01F84"/>
    <w:rsid w:val="00E01F9F"/>
    <w:rsid w:val="00E022CA"/>
    <w:rsid w:val="00E02456"/>
    <w:rsid w:val="00E02468"/>
    <w:rsid w:val="00E025C9"/>
    <w:rsid w:val="00E02AD7"/>
    <w:rsid w:val="00E02D87"/>
    <w:rsid w:val="00E02F1D"/>
    <w:rsid w:val="00E03088"/>
    <w:rsid w:val="00E03095"/>
    <w:rsid w:val="00E0321E"/>
    <w:rsid w:val="00E0344F"/>
    <w:rsid w:val="00E034B2"/>
    <w:rsid w:val="00E03AA3"/>
    <w:rsid w:val="00E03BD8"/>
    <w:rsid w:val="00E03D18"/>
    <w:rsid w:val="00E04044"/>
    <w:rsid w:val="00E0408A"/>
    <w:rsid w:val="00E04165"/>
    <w:rsid w:val="00E042E3"/>
    <w:rsid w:val="00E04310"/>
    <w:rsid w:val="00E046E7"/>
    <w:rsid w:val="00E04BC0"/>
    <w:rsid w:val="00E04CEC"/>
    <w:rsid w:val="00E04DDF"/>
    <w:rsid w:val="00E04ED7"/>
    <w:rsid w:val="00E04FB3"/>
    <w:rsid w:val="00E05574"/>
    <w:rsid w:val="00E05593"/>
    <w:rsid w:val="00E05677"/>
    <w:rsid w:val="00E05811"/>
    <w:rsid w:val="00E05846"/>
    <w:rsid w:val="00E05D6C"/>
    <w:rsid w:val="00E05D7B"/>
    <w:rsid w:val="00E05E6F"/>
    <w:rsid w:val="00E05EA8"/>
    <w:rsid w:val="00E0602F"/>
    <w:rsid w:val="00E06093"/>
    <w:rsid w:val="00E060D7"/>
    <w:rsid w:val="00E0612D"/>
    <w:rsid w:val="00E06617"/>
    <w:rsid w:val="00E0670E"/>
    <w:rsid w:val="00E06762"/>
    <w:rsid w:val="00E06A69"/>
    <w:rsid w:val="00E06E29"/>
    <w:rsid w:val="00E06F9E"/>
    <w:rsid w:val="00E07031"/>
    <w:rsid w:val="00E0717D"/>
    <w:rsid w:val="00E0728E"/>
    <w:rsid w:val="00E07324"/>
    <w:rsid w:val="00E07333"/>
    <w:rsid w:val="00E073FF"/>
    <w:rsid w:val="00E07408"/>
    <w:rsid w:val="00E076C2"/>
    <w:rsid w:val="00E076CE"/>
    <w:rsid w:val="00E0787F"/>
    <w:rsid w:val="00E07929"/>
    <w:rsid w:val="00E079DE"/>
    <w:rsid w:val="00E07F79"/>
    <w:rsid w:val="00E1025E"/>
    <w:rsid w:val="00E105C1"/>
    <w:rsid w:val="00E1061C"/>
    <w:rsid w:val="00E1087F"/>
    <w:rsid w:val="00E10890"/>
    <w:rsid w:val="00E10983"/>
    <w:rsid w:val="00E10C3F"/>
    <w:rsid w:val="00E10FA9"/>
    <w:rsid w:val="00E10FC4"/>
    <w:rsid w:val="00E111C2"/>
    <w:rsid w:val="00E1120B"/>
    <w:rsid w:val="00E1142D"/>
    <w:rsid w:val="00E116B4"/>
    <w:rsid w:val="00E116E8"/>
    <w:rsid w:val="00E11CA7"/>
    <w:rsid w:val="00E11FBD"/>
    <w:rsid w:val="00E1212E"/>
    <w:rsid w:val="00E123B1"/>
    <w:rsid w:val="00E123E8"/>
    <w:rsid w:val="00E12DD6"/>
    <w:rsid w:val="00E12E52"/>
    <w:rsid w:val="00E13141"/>
    <w:rsid w:val="00E131EA"/>
    <w:rsid w:val="00E132AC"/>
    <w:rsid w:val="00E13615"/>
    <w:rsid w:val="00E13681"/>
    <w:rsid w:val="00E13A2B"/>
    <w:rsid w:val="00E13AD9"/>
    <w:rsid w:val="00E13D43"/>
    <w:rsid w:val="00E13F6D"/>
    <w:rsid w:val="00E14169"/>
    <w:rsid w:val="00E14557"/>
    <w:rsid w:val="00E14577"/>
    <w:rsid w:val="00E14625"/>
    <w:rsid w:val="00E146A1"/>
    <w:rsid w:val="00E14931"/>
    <w:rsid w:val="00E14952"/>
    <w:rsid w:val="00E14B28"/>
    <w:rsid w:val="00E14CD2"/>
    <w:rsid w:val="00E14FEB"/>
    <w:rsid w:val="00E150D5"/>
    <w:rsid w:val="00E1519B"/>
    <w:rsid w:val="00E154F5"/>
    <w:rsid w:val="00E15641"/>
    <w:rsid w:val="00E15A29"/>
    <w:rsid w:val="00E15BA0"/>
    <w:rsid w:val="00E15BD7"/>
    <w:rsid w:val="00E15EA3"/>
    <w:rsid w:val="00E16000"/>
    <w:rsid w:val="00E161E7"/>
    <w:rsid w:val="00E16275"/>
    <w:rsid w:val="00E16412"/>
    <w:rsid w:val="00E16485"/>
    <w:rsid w:val="00E1650D"/>
    <w:rsid w:val="00E16990"/>
    <w:rsid w:val="00E16C71"/>
    <w:rsid w:val="00E16D40"/>
    <w:rsid w:val="00E17126"/>
    <w:rsid w:val="00E17297"/>
    <w:rsid w:val="00E17375"/>
    <w:rsid w:val="00E17558"/>
    <w:rsid w:val="00E1774C"/>
    <w:rsid w:val="00E1788E"/>
    <w:rsid w:val="00E179A6"/>
    <w:rsid w:val="00E179B9"/>
    <w:rsid w:val="00E17CDE"/>
    <w:rsid w:val="00E17D11"/>
    <w:rsid w:val="00E17DD7"/>
    <w:rsid w:val="00E2019D"/>
    <w:rsid w:val="00E205E3"/>
    <w:rsid w:val="00E207C4"/>
    <w:rsid w:val="00E20CBA"/>
    <w:rsid w:val="00E210F9"/>
    <w:rsid w:val="00E21315"/>
    <w:rsid w:val="00E21480"/>
    <w:rsid w:val="00E21515"/>
    <w:rsid w:val="00E21594"/>
    <w:rsid w:val="00E21E65"/>
    <w:rsid w:val="00E21F29"/>
    <w:rsid w:val="00E221D2"/>
    <w:rsid w:val="00E22245"/>
    <w:rsid w:val="00E22251"/>
    <w:rsid w:val="00E224B3"/>
    <w:rsid w:val="00E22848"/>
    <w:rsid w:val="00E22A39"/>
    <w:rsid w:val="00E22A4B"/>
    <w:rsid w:val="00E22C13"/>
    <w:rsid w:val="00E22CF4"/>
    <w:rsid w:val="00E22D36"/>
    <w:rsid w:val="00E22DCA"/>
    <w:rsid w:val="00E22DF9"/>
    <w:rsid w:val="00E22E13"/>
    <w:rsid w:val="00E22E43"/>
    <w:rsid w:val="00E22EEB"/>
    <w:rsid w:val="00E2323D"/>
    <w:rsid w:val="00E233C2"/>
    <w:rsid w:val="00E23511"/>
    <w:rsid w:val="00E23829"/>
    <w:rsid w:val="00E238AF"/>
    <w:rsid w:val="00E23921"/>
    <w:rsid w:val="00E23A87"/>
    <w:rsid w:val="00E23F6F"/>
    <w:rsid w:val="00E24243"/>
    <w:rsid w:val="00E24758"/>
    <w:rsid w:val="00E24A94"/>
    <w:rsid w:val="00E24E9A"/>
    <w:rsid w:val="00E24EC6"/>
    <w:rsid w:val="00E24F22"/>
    <w:rsid w:val="00E24F29"/>
    <w:rsid w:val="00E25072"/>
    <w:rsid w:val="00E251D7"/>
    <w:rsid w:val="00E251DC"/>
    <w:rsid w:val="00E25519"/>
    <w:rsid w:val="00E25569"/>
    <w:rsid w:val="00E255E8"/>
    <w:rsid w:val="00E25744"/>
    <w:rsid w:val="00E25BE8"/>
    <w:rsid w:val="00E25D08"/>
    <w:rsid w:val="00E25EB4"/>
    <w:rsid w:val="00E25F1C"/>
    <w:rsid w:val="00E26002"/>
    <w:rsid w:val="00E26075"/>
    <w:rsid w:val="00E260DA"/>
    <w:rsid w:val="00E26677"/>
    <w:rsid w:val="00E266AA"/>
    <w:rsid w:val="00E266C6"/>
    <w:rsid w:val="00E26763"/>
    <w:rsid w:val="00E26937"/>
    <w:rsid w:val="00E26A00"/>
    <w:rsid w:val="00E26A2A"/>
    <w:rsid w:val="00E26A7A"/>
    <w:rsid w:val="00E26CA0"/>
    <w:rsid w:val="00E26E35"/>
    <w:rsid w:val="00E26EFE"/>
    <w:rsid w:val="00E270E9"/>
    <w:rsid w:val="00E272CB"/>
    <w:rsid w:val="00E27313"/>
    <w:rsid w:val="00E276E2"/>
    <w:rsid w:val="00E27A5C"/>
    <w:rsid w:val="00E27CCD"/>
    <w:rsid w:val="00E27DED"/>
    <w:rsid w:val="00E30151"/>
    <w:rsid w:val="00E303F3"/>
    <w:rsid w:val="00E30586"/>
    <w:rsid w:val="00E305DA"/>
    <w:rsid w:val="00E30A9D"/>
    <w:rsid w:val="00E30AD4"/>
    <w:rsid w:val="00E30B36"/>
    <w:rsid w:val="00E30BC7"/>
    <w:rsid w:val="00E30C82"/>
    <w:rsid w:val="00E31162"/>
    <w:rsid w:val="00E31169"/>
    <w:rsid w:val="00E313F1"/>
    <w:rsid w:val="00E3149E"/>
    <w:rsid w:val="00E316C1"/>
    <w:rsid w:val="00E31804"/>
    <w:rsid w:val="00E31868"/>
    <w:rsid w:val="00E31933"/>
    <w:rsid w:val="00E31B6F"/>
    <w:rsid w:val="00E31DC1"/>
    <w:rsid w:val="00E3201E"/>
    <w:rsid w:val="00E324A2"/>
    <w:rsid w:val="00E324C2"/>
    <w:rsid w:val="00E327C2"/>
    <w:rsid w:val="00E327DA"/>
    <w:rsid w:val="00E32915"/>
    <w:rsid w:val="00E330C5"/>
    <w:rsid w:val="00E33288"/>
    <w:rsid w:val="00E332DC"/>
    <w:rsid w:val="00E3332A"/>
    <w:rsid w:val="00E334C7"/>
    <w:rsid w:val="00E33767"/>
    <w:rsid w:val="00E3376D"/>
    <w:rsid w:val="00E337A8"/>
    <w:rsid w:val="00E33892"/>
    <w:rsid w:val="00E3392A"/>
    <w:rsid w:val="00E33A3B"/>
    <w:rsid w:val="00E341E1"/>
    <w:rsid w:val="00E3420A"/>
    <w:rsid w:val="00E34274"/>
    <w:rsid w:val="00E342EE"/>
    <w:rsid w:val="00E3434A"/>
    <w:rsid w:val="00E3443B"/>
    <w:rsid w:val="00E34688"/>
    <w:rsid w:val="00E34706"/>
    <w:rsid w:val="00E3498C"/>
    <w:rsid w:val="00E349BC"/>
    <w:rsid w:val="00E34AFE"/>
    <w:rsid w:val="00E34F2A"/>
    <w:rsid w:val="00E34F3E"/>
    <w:rsid w:val="00E34F77"/>
    <w:rsid w:val="00E34F8C"/>
    <w:rsid w:val="00E34F95"/>
    <w:rsid w:val="00E35091"/>
    <w:rsid w:val="00E3535F"/>
    <w:rsid w:val="00E35E7F"/>
    <w:rsid w:val="00E35F4E"/>
    <w:rsid w:val="00E3618F"/>
    <w:rsid w:val="00E36212"/>
    <w:rsid w:val="00E3646C"/>
    <w:rsid w:val="00E367BD"/>
    <w:rsid w:val="00E368E0"/>
    <w:rsid w:val="00E369CB"/>
    <w:rsid w:val="00E36A5F"/>
    <w:rsid w:val="00E36A99"/>
    <w:rsid w:val="00E36D7F"/>
    <w:rsid w:val="00E36E16"/>
    <w:rsid w:val="00E376D6"/>
    <w:rsid w:val="00E37CA4"/>
    <w:rsid w:val="00E37EB7"/>
    <w:rsid w:val="00E40144"/>
    <w:rsid w:val="00E40176"/>
    <w:rsid w:val="00E402AA"/>
    <w:rsid w:val="00E404BE"/>
    <w:rsid w:val="00E406CD"/>
    <w:rsid w:val="00E4090B"/>
    <w:rsid w:val="00E40BA1"/>
    <w:rsid w:val="00E40BBB"/>
    <w:rsid w:val="00E40D14"/>
    <w:rsid w:val="00E40DAD"/>
    <w:rsid w:val="00E40DB9"/>
    <w:rsid w:val="00E40DDF"/>
    <w:rsid w:val="00E41064"/>
    <w:rsid w:val="00E41411"/>
    <w:rsid w:val="00E4152E"/>
    <w:rsid w:val="00E415BD"/>
    <w:rsid w:val="00E415D8"/>
    <w:rsid w:val="00E4193D"/>
    <w:rsid w:val="00E41E41"/>
    <w:rsid w:val="00E41F1A"/>
    <w:rsid w:val="00E41F45"/>
    <w:rsid w:val="00E42593"/>
    <w:rsid w:val="00E42605"/>
    <w:rsid w:val="00E42862"/>
    <w:rsid w:val="00E4288C"/>
    <w:rsid w:val="00E4306A"/>
    <w:rsid w:val="00E43491"/>
    <w:rsid w:val="00E434F1"/>
    <w:rsid w:val="00E4373B"/>
    <w:rsid w:val="00E437D6"/>
    <w:rsid w:val="00E43A51"/>
    <w:rsid w:val="00E43CDA"/>
    <w:rsid w:val="00E43E15"/>
    <w:rsid w:val="00E43F51"/>
    <w:rsid w:val="00E43FBC"/>
    <w:rsid w:val="00E4414C"/>
    <w:rsid w:val="00E44173"/>
    <w:rsid w:val="00E441F6"/>
    <w:rsid w:val="00E44261"/>
    <w:rsid w:val="00E44331"/>
    <w:rsid w:val="00E446E4"/>
    <w:rsid w:val="00E44A06"/>
    <w:rsid w:val="00E44BC8"/>
    <w:rsid w:val="00E44FCA"/>
    <w:rsid w:val="00E45054"/>
    <w:rsid w:val="00E450F7"/>
    <w:rsid w:val="00E45195"/>
    <w:rsid w:val="00E458AC"/>
    <w:rsid w:val="00E45939"/>
    <w:rsid w:val="00E45A23"/>
    <w:rsid w:val="00E45B70"/>
    <w:rsid w:val="00E45E7A"/>
    <w:rsid w:val="00E45EC8"/>
    <w:rsid w:val="00E463A0"/>
    <w:rsid w:val="00E46CD7"/>
    <w:rsid w:val="00E4717A"/>
    <w:rsid w:val="00E47390"/>
    <w:rsid w:val="00E476B0"/>
    <w:rsid w:val="00E47729"/>
    <w:rsid w:val="00E4797D"/>
    <w:rsid w:val="00E47B7A"/>
    <w:rsid w:val="00E47B95"/>
    <w:rsid w:val="00E50232"/>
    <w:rsid w:val="00E504AF"/>
    <w:rsid w:val="00E50618"/>
    <w:rsid w:val="00E508F4"/>
    <w:rsid w:val="00E50963"/>
    <w:rsid w:val="00E50B0C"/>
    <w:rsid w:val="00E50B65"/>
    <w:rsid w:val="00E51169"/>
    <w:rsid w:val="00E51473"/>
    <w:rsid w:val="00E51607"/>
    <w:rsid w:val="00E516AE"/>
    <w:rsid w:val="00E518AB"/>
    <w:rsid w:val="00E51A63"/>
    <w:rsid w:val="00E51F41"/>
    <w:rsid w:val="00E5208E"/>
    <w:rsid w:val="00E520D0"/>
    <w:rsid w:val="00E5226B"/>
    <w:rsid w:val="00E52373"/>
    <w:rsid w:val="00E523FC"/>
    <w:rsid w:val="00E5240D"/>
    <w:rsid w:val="00E529ED"/>
    <w:rsid w:val="00E52A3E"/>
    <w:rsid w:val="00E52AD9"/>
    <w:rsid w:val="00E52B31"/>
    <w:rsid w:val="00E52BA4"/>
    <w:rsid w:val="00E52DEC"/>
    <w:rsid w:val="00E5318D"/>
    <w:rsid w:val="00E5360B"/>
    <w:rsid w:val="00E5378C"/>
    <w:rsid w:val="00E5396D"/>
    <w:rsid w:val="00E53CC4"/>
    <w:rsid w:val="00E53F76"/>
    <w:rsid w:val="00E543CE"/>
    <w:rsid w:val="00E543D0"/>
    <w:rsid w:val="00E543E8"/>
    <w:rsid w:val="00E5495B"/>
    <w:rsid w:val="00E54D35"/>
    <w:rsid w:val="00E5599D"/>
    <w:rsid w:val="00E55C97"/>
    <w:rsid w:val="00E562EE"/>
    <w:rsid w:val="00E565DB"/>
    <w:rsid w:val="00E5685E"/>
    <w:rsid w:val="00E5689E"/>
    <w:rsid w:val="00E5692D"/>
    <w:rsid w:val="00E56B42"/>
    <w:rsid w:val="00E56C57"/>
    <w:rsid w:val="00E56CD4"/>
    <w:rsid w:val="00E56D6A"/>
    <w:rsid w:val="00E56F19"/>
    <w:rsid w:val="00E570C9"/>
    <w:rsid w:val="00E57341"/>
    <w:rsid w:val="00E57530"/>
    <w:rsid w:val="00E57560"/>
    <w:rsid w:val="00E57AE1"/>
    <w:rsid w:val="00E57C0E"/>
    <w:rsid w:val="00E602D9"/>
    <w:rsid w:val="00E602ED"/>
    <w:rsid w:val="00E604C2"/>
    <w:rsid w:val="00E60C64"/>
    <w:rsid w:val="00E60C7C"/>
    <w:rsid w:val="00E60D7E"/>
    <w:rsid w:val="00E60D93"/>
    <w:rsid w:val="00E60DC6"/>
    <w:rsid w:val="00E60DFF"/>
    <w:rsid w:val="00E60FAE"/>
    <w:rsid w:val="00E613B7"/>
    <w:rsid w:val="00E6152A"/>
    <w:rsid w:val="00E6167D"/>
    <w:rsid w:val="00E6181A"/>
    <w:rsid w:val="00E619AA"/>
    <w:rsid w:val="00E61BD0"/>
    <w:rsid w:val="00E61CC9"/>
    <w:rsid w:val="00E61F33"/>
    <w:rsid w:val="00E61F4F"/>
    <w:rsid w:val="00E621B6"/>
    <w:rsid w:val="00E622BC"/>
    <w:rsid w:val="00E623D4"/>
    <w:rsid w:val="00E624C1"/>
    <w:rsid w:val="00E6292E"/>
    <w:rsid w:val="00E62939"/>
    <w:rsid w:val="00E6299F"/>
    <w:rsid w:val="00E629CD"/>
    <w:rsid w:val="00E62CC1"/>
    <w:rsid w:val="00E62F30"/>
    <w:rsid w:val="00E63187"/>
    <w:rsid w:val="00E631CE"/>
    <w:rsid w:val="00E631FC"/>
    <w:rsid w:val="00E6322C"/>
    <w:rsid w:val="00E632CD"/>
    <w:rsid w:val="00E632F3"/>
    <w:rsid w:val="00E63305"/>
    <w:rsid w:val="00E633C5"/>
    <w:rsid w:val="00E63761"/>
    <w:rsid w:val="00E63BD3"/>
    <w:rsid w:val="00E64029"/>
    <w:rsid w:val="00E64497"/>
    <w:rsid w:val="00E64594"/>
    <w:rsid w:val="00E648B4"/>
    <w:rsid w:val="00E649D0"/>
    <w:rsid w:val="00E64AB6"/>
    <w:rsid w:val="00E64C6C"/>
    <w:rsid w:val="00E64D5C"/>
    <w:rsid w:val="00E64D8E"/>
    <w:rsid w:val="00E64F34"/>
    <w:rsid w:val="00E6512F"/>
    <w:rsid w:val="00E653D3"/>
    <w:rsid w:val="00E653F8"/>
    <w:rsid w:val="00E65669"/>
    <w:rsid w:val="00E659E2"/>
    <w:rsid w:val="00E65E96"/>
    <w:rsid w:val="00E661E6"/>
    <w:rsid w:val="00E661F0"/>
    <w:rsid w:val="00E662A4"/>
    <w:rsid w:val="00E66583"/>
    <w:rsid w:val="00E6687B"/>
    <w:rsid w:val="00E66945"/>
    <w:rsid w:val="00E66FF1"/>
    <w:rsid w:val="00E67014"/>
    <w:rsid w:val="00E670E6"/>
    <w:rsid w:val="00E674C6"/>
    <w:rsid w:val="00E676FD"/>
    <w:rsid w:val="00E677BC"/>
    <w:rsid w:val="00E7033B"/>
    <w:rsid w:val="00E703BC"/>
    <w:rsid w:val="00E70423"/>
    <w:rsid w:val="00E7058C"/>
    <w:rsid w:val="00E70724"/>
    <w:rsid w:val="00E70796"/>
    <w:rsid w:val="00E70A56"/>
    <w:rsid w:val="00E70AB7"/>
    <w:rsid w:val="00E70AFB"/>
    <w:rsid w:val="00E70B22"/>
    <w:rsid w:val="00E70D53"/>
    <w:rsid w:val="00E70E8E"/>
    <w:rsid w:val="00E71301"/>
    <w:rsid w:val="00E7173C"/>
    <w:rsid w:val="00E7175F"/>
    <w:rsid w:val="00E71EC3"/>
    <w:rsid w:val="00E72064"/>
    <w:rsid w:val="00E723B2"/>
    <w:rsid w:val="00E72431"/>
    <w:rsid w:val="00E72608"/>
    <w:rsid w:val="00E72B00"/>
    <w:rsid w:val="00E72CE7"/>
    <w:rsid w:val="00E72FA7"/>
    <w:rsid w:val="00E732FC"/>
    <w:rsid w:val="00E733C1"/>
    <w:rsid w:val="00E73454"/>
    <w:rsid w:val="00E73475"/>
    <w:rsid w:val="00E7373B"/>
    <w:rsid w:val="00E73775"/>
    <w:rsid w:val="00E73A6E"/>
    <w:rsid w:val="00E73E52"/>
    <w:rsid w:val="00E7401A"/>
    <w:rsid w:val="00E7402C"/>
    <w:rsid w:val="00E742FA"/>
    <w:rsid w:val="00E74642"/>
    <w:rsid w:val="00E746D9"/>
    <w:rsid w:val="00E7477C"/>
    <w:rsid w:val="00E74ADB"/>
    <w:rsid w:val="00E74DD8"/>
    <w:rsid w:val="00E74FD7"/>
    <w:rsid w:val="00E751AC"/>
    <w:rsid w:val="00E7543C"/>
    <w:rsid w:val="00E75478"/>
    <w:rsid w:val="00E75525"/>
    <w:rsid w:val="00E7566E"/>
    <w:rsid w:val="00E75786"/>
    <w:rsid w:val="00E7587A"/>
    <w:rsid w:val="00E758B7"/>
    <w:rsid w:val="00E75917"/>
    <w:rsid w:val="00E75A2F"/>
    <w:rsid w:val="00E75E9C"/>
    <w:rsid w:val="00E75F13"/>
    <w:rsid w:val="00E7600D"/>
    <w:rsid w:val="00E761A5"/>
    <w:rsid w:val="00E7641E"/>
    <w:rsid w:val="00E766C1"/>
    <w:rsid w:val="00E7673E"/>
    <w:rsid w:val="00E767D7"/>
    <w:rsid w:val="00E7683F"/>
    <w:rsid w:val="00E76A29"/>
    <w:rsid w:val="00E76AB3"/>
    <w:rsid w:val="00E76BF5"/>
    <w:rsid w:val="00E76C4E"/>
    <w:rsid w:val="00E76E01"/>
    <w:rsid w:val="00E76F1B"/>
    <w:rsid w:val="00E76F74"/>
    <w:rsid w:val="00E76FEC"/>
    <w:rsid w:val="00E77092"/>
    <w:rsid w:val="00E77126"/>
    <w:rsid w:val="00E77165"/>
    <w:rsid w:val="00E771F8"/>
    <w:rsid w:val="00E77364"/>
    <w:rsid w:val="00E775BE"/>
    <w:rsid w:val="00E779C5"/>
    <w:rsid w:val="00E77BE9"/>
    <w:rsid w:val="00E77CC7"/>
    <w:rsid w:val="00E8022F"/>
    <w:rsid w:val="00E8027D"/>
    <w:rsid w:val="00E8053F"/>
    <w:rsid w:val="00E805DE"/>
    <w:rsid w:val="00E80BFA"/>
    <w:rsid w:val="00E80C68"/>
    <w:rsid w:val="00E80C87"/>
    <w:rsid w:val="00E80DFD"/>
    <w:rsid w:val="00E80F53"/>
    <w:rsid w:val="00E81015"/>
    <w:rsid w:val="00E8145D"/>
    <w:rsid w:val="00E8151D"/>
    <w:rsid w:val="00E8193E"/>
    <w:rsid w:val="00E81A8E"/>
    <w:rsid w:val="00E81ECE"/>
    <w:rsid w:val="00E81F05"/>
    <w:rsid w:val="00E820EF"/>
    <w:rsid w:val="00E822B2"/>
    <w:rsid w:val="00E8241C"/>
    <w:rsid w:val="00E8263D"/>
    <w:rsid w:val="00E827CE"/>
    <w:rsid w:val="00E82849"/>
    <w:rsid w:val="00E83166"/>
    <w:rsid w:val="00E8332A"/>
    <w:rsid w:val="00E834E9"/>
    <w:rsid w:val="00E83651"/>
    <w:rsid w:val="00E83A2B"/>
    <w:rsid w:val="00E83BC6"/>
    <w:rsid w:val="00E83E10"/>
    <w:rsid w:val="00E83E8B"/>
    <w:rsid w:val="00E84070"/>
    <w:rsid w:val="00E842A9"/>
    <w:rsid w:val="00E842B4"/>
    <w:rsid w:val="00E846CE"/>
    <w:rsid w:val="00E84B5C"/>
    <w:rsid w:val="00E852F9"/>
    <w:rsid w:val="00E853C6"/>
    <w:rsid w:val="00E85BE7"/>
    <w:rsid w:val="00E85FAD"/>
    <w:rsid w:val="00E860D6"/>
    <w:rsid w:val="00E860F8"/>
    <w:rsid w:val="00E864E9"/>
    <w:rsid w:val="00E867F8"/>
    <w:rsid w:val="00E86A12"/>
    <w:rsid w:val="00E86A79"/>
    <w:rsid w:val="00E86D48"/>
    <w:rsid w:val="00E86EAA"/>
    <w:rsid w:val="00E86F90"/>
    <w:rsid w:val="00E870EC"/>
    <w:rsid w:val="00E87116"/>
    <w:rsid w:val="00E8711A"/>
    <w:rsid w:val="00E8719F"/>
    <w:rsid w:val="00E87253"/>
    <w:rsid w:val="00E875D1"/>
    <w:rsid w:val="00E875EF"/>
    <w:rsid w:val="00E87605"/>
    <w:rsid w:val="00E87EFA"/>
    <w:rsid w:val="00E87F7C"/>
    <w:rsid w:val="00E9009C"/>
    <w:rsid w:val="00E900E6"/>
    <w:rsid w:val="00E9028A"/>
    <w:rsid w:val="00E9070E"/>
    <w:rsid w:val="00E907BD"/>
    <w:rsid w:val="00E90C01"/>
    <w:rsid w:val="00E90E05"/>
    <w:rsid w:val="00E9160F"/>
    <w:rsid w:val="00E916EA"/>
    <w:rsid w:val="00E917FC"/>
    <w:rsid w:val="00E91A44"/>
    <w:rsid w:val="00E91BE6"/>
    <w:rsid w:val="00E91E4D"/>
    <w:rsid w:val="00E91E69"/>
    <w:rsid w:val="00E91F7C"/>
    <w:rsid w:val="00E92103"/>
    <w:rsid w:val="00E92167"/>
    <w:rsid w:val="00E92168"/>
    <w:rsid w:val="00E92329"/>
    <w:rsid w:val="00E927EB"/>
    <w:rsid w:val="00E929C6"/>
    <w:rsid w:val="00E92A11"/>
    <w:rsid w:val="00E92FC3"/>
    <w:rsid w:val="00E93101"/>
    <w:rsid w:val="00E93223"/>
    <w:rsid w:val="00E932FA"/>
    <w:rsid w:val="00E93657"/>
    <w:rsid w:val="00E939F9"/>
    <w:rsid w:val="00E93E06"/>
    <w:rsid w:val="00E94191"/>
    <w:rsid w:val="00E94224"/>
    <w:rsid w:val="00E946A9"/>
    <w:rsid w:val="00E94BF5"/>
    <w:rsid w:val="00E94E61"/>
    <w:rsid w:val="00E94F56"/>
    <w:rsid w:val="00E952FB"/>
    <w:rsid w:val="00E95304"/>
    <w:rsid w:val="00E955BC"/>
    <w:rsid w:val="00E95628"/>
    <w:rsid w:val="00E957F7"/>
    <w:rsid w:val="00E958DD"/>
    <w:rsid w:val="00E95A22"/>
    <w:rsid w:val="00E95D0F"/>
    <w:rsid w:val="00E96216"/>
    <w:rsid w:val="00E9640D"/>
    <w:rsid w:val="00E966A8"/>
    <w:rsid w:val="00E968D7"/>
    <w:rsid w:val="00E96A4C"/>
    <w:rsid w:val="00E96A6E"/>
    <w:rsid w:val="00E96A9B"/>
    <w:rsid w:val="00E96B0E"/>
    <w:rsid w:val="00E96C60"/>
    <w:rsid w:val="00E96EA3"/>
    <w:rsid w:val="00E96F4A"/>
    <w:rsid w:val="00E96F97"/>
    <w:rsid w:val="00E9702A"/>
    <w:rsid w:val="00E9733E"/>
    <w:rsid w:val="00E973EB"/>
    <w:rsid w:val="00E974DE"/>
    <w:rsid w:val="00E97666"/>
    <w:rsid w:val="00E978F1"/>
    <w:rsid w:val="00E97B31"/>
    <w:rsid w:val="00E97D1B"/>
    <w:rsid w:val="00E97E2E"/>
    <w:rsid w:val="00E97FB0"/>
    <w:rsid w:val="00EA0008"/>
    <w:rsid w:val="00EA080A"/>
    <w:rsid w:val="00EA0A5C"/>
    <w:rsid w:val="00EA0C9E"/>
    <w:rsid w:val="00EA1094"/>
    <w:rsid w:val="00EA1137"/>
    <w:rsid w:val="00EA123E"/>
    <w:rsid w:val="00EA12F3"/>
    <w:rsid w:val="00EA13EC"/>
    <w:rsid w:val="00EA160A"/>
    <w:rsid w:val="00EA161F"/>
    <w:rsid w:val="00EA1CCC"/>
    <w:rsid w:val="00EA1DAC"/>
    <w:rsid w:val="00EA1E3E"/>
    <w:rsid w:val="00EA1F2F"/>
    <w:rsid w:val="00EA2274"/>
    <w:rsid w:val="00EA2332"/>
    <w:rsid w:val="00EA235E"/>
    <w:rsid w:val="00EA23C2"/>
    <w:rsid w:val="00EA2483"/>
    <w:rsid w:val="00EA2694"/>
    <w:rsid w:val="00EA2704"/>
    <w:rsid w:val="00EA2745"/>
    <w:rsid w:val="00EA29C6"/>
    <w:rsid w:val="00EA2AB3"/>
    <w:rsid w:val="00EA2B2D"/>
    <w:rsid w:val="00EA2BB7"/>
    <w:rsid w:val="00EA2F3B"/>
    <w:rsid w:val="00EA32A7"/>
    <w:rsid w:val="00EA3506"/>
    <w:rsid w:val="00EA37E8"/>
    <w:rsid w:val="00EA3ADE"/>
    <w:rsid w:val="00EA3C7D"/>
    <w:rsid w:val="00EA3DBC"/>
    <w:rsid w:val="00EA3E53"/>
    <w:rsid w:val="00EA3EF0"/>
    <w:rsid w:val="00EA3F23"/>
    <w:rsid w:val="00EA41A2"/>
    <w:rsid w:val="00EA482A"/>
    <w:rsid w:val="00EA494C"/>
    <w:rsid w:val="00EA497C"/>
    <w:rsid w:val="00EA49AD"/>
    <w:rsid w:val="00EA49D0"/>
    <w:rsid w:val="00EA4B1F"/>
    <w:rsid w:val="00EA4E5B"/>
    <w:rsid w:val="00EA4F0A"/>
    <w:rsid w:val="00EA5084"/>
    <w:rsid w:val="00EA5144"/>
    <w:rsid w:val="00EA52D2"/>
    <w:rsid w:val="00EA53D7"/>
    <w:rsid w:val="00EA54EF"/>
    <w:rsid w:val="00EA56B3"/>
    <w:rsid w:val="00EA57D1"/>
    <w:rsid w:val="00EA5E81"/>
    <w:rsid w:val="00EA615D"/>
    <w:rsid w:val="00EA6633"/>
    <w:rsid w:val="00EA6683"/>
    <w:rsid w:val="00EA68DF"/>
    <w:rsid w:val="00EA6971"/>
    <w:rsid w:val="00EA6C2F"/>
    <w:rsid w:val="00EA6D50"/>
    <w:rsid w:val="00EA6E1B"/>
    <w:rsid w:val="00EA7058"/>
    <w:rsid w:val="00EA73BF"/>
    <w:rsid w:val="00EA7516"/>
    <w:rsid w:val="00EA7629"/>
    <w:rsid w:val="00EA76B8"/>
    <w:rsid w:val="00EA7B8E"/>
    <w:rsid w:val="00EA7CAF"/>
    <w:rsid w:val="00EB021B"/>
    <w:rsid w:val="00EB038C"/>
    <w:rsid w:val="00EB04AC"/>
    <w:rsid w:val="00EB0746"/>
    <w:rsid w:val="00EB0835"/>
    <w:rsid w:val="00EB122E"/>
    <w:rsid w:val="00EB1385"/>
    <w:rsid w:val="00EB141F"/>
    <w:rsid w:val="00EB1545"/>
    <w:rsid w:val="00EB1672"/>
    <w:rsid w:val="00EB16BC"/>
    <w:rsid w:val="00EB1863"/>
    <w:rsid w:val="00EB1AA7"/>
    <w:rsid w:val="00EB1E60"/>
    <w:rsid w:val="00EB1F30"/>
    <w:rsid w:val="00EB1F65"/>
    <w:rsid w:val="00EB1F8D"/>
    <w:rsid w:val="00EB2162"/>
    <w:rsid w:val="00EB222A"/>
    <w:rsid w:val="00EB2309"/>
    <w:rsid w:val="00EB24A9"/>
    <w:rsid w:val="00EB2576"/>
    <w:rsid w:val="00EB2650"/>
    <w:rsid w:val="00EB2A2E"/>
    <w:rsid w:val="00EB2AEF"/>
    <w:rsid w:val="00EB3075"/>
    <w:rsid w:val="00EB31F6"/>
    <w:rsid w:val="00EB329E"/>
    <w:rsid w:val="00EB3351"/>
    <w:rsid w:val="00EB355C"/>
    <w:rsid w:val="00EB37A5"/>
    <w:rsid w:val="00EB39A3"/>
    <w:rsid w:val="00EB3C95"/>
    <w:rsid w:val="00EB3E89"/>
    <w:rsid w:val="00EB3EA4"/>
    <w:rsid w:val="00EB412D"/>
    <w:rsid w:val="00EB4254"/>
    <w:rsid w:val="00EB42F9"/>
    <w:rsid w:val="00EB4537"/>
    <w:rsid w:val="00EB467F"/>
    <w:rsid w:val="00EB48C4"/>
    <w:rsid w:val="00EB48EF"/>
    <w:rsid w:val="00EB4999"/>
    <w:rsid w:val="00EB4B19"/>
    <w:rsid w:val="00EB53D2"/>
    <w:rsid w:val="00EB5439"/>
    <w:rsid w:val="00EB54BB"/>
    <w:rsid w:val="00EB5622"/>
    <w:rsid w:val="00EB5AE8"/>
    <w:rsid w:val="00EB5D1C"/>
    <w:rsid w:val="00EB5F52"/>
    <w:rsid w:val="00EB603A"/>
    <w:rsid w:val="00EB62D2"/>
    <w:rsid w:val="00EB68B5"/>
    <w:rsid w:val="00EB68B7"/>
    <w:rsid w:val="00EB68BB"/>
    <w:rsid w:val="00EB6948"/>
    <w:rsid w:val="00EB6A89"/>
    <w:rsid w:val="00EB6EC8"/>
    <w:rsid w:val="00EB6FEF"/>
    <w:rsid w:val="00EB7222"/>
    <w:rsid w:val="00EB740B"/>
    <w:rsid w:val="00EB744B"/>
    <w:rsid w:val="00EB747F"/>
    <w:rsid w:val="00EB752C"/>
    <w:rsid w:val="00EB7620"/>
    <w:rsid w:val="00EB781C"/>
    <w:rsid w:val="00EB7827"/>
    <w:rsid w:val="00EB78A9"/>
    <w:rsid w:val="00EB78EE"/>
    <w:rsid w:val="00EB7A0B"/>
    <w:rsid w:val="00EB7F22"/>
    <w:rsid w:val="00EC024B"/>
    <w:rsid w:val="00EC0272"/>
    <w:rsid w:val="00EC07E1"/>
    <w:rsid w:val="00EC099F"/>
    <w:rsid w:val="00EC0ADB"/>
    <w:rsid w:val="00EC0B25"/>
    <w:rsid w:val="00EC0B3F"/>
    <w:rsid w:val="00EC0EAE"/>
    <w:rsid w:val="00EC0F02"/>
    <w:rsid w:val="00EC0F8E"/>
    <w:rsid w:val="00EC1319"/>
    <w:rsid w:val="00EC14D5"/>
    <w:rsid w:val="00EC15D0"/>
    <w:rsid w:val="00EC1613"/>
    <w:rsid w:val="00EC1937"/>
    <w:rsid w:val="00EC1A29"/>
    <w:rsid w:val="00EC1ED6"/>
    <w:rsid w:val="00EC1FCA"/>
    <w:rsid w:val="00EC2035"/>
    <w:rsid w:val="00EC2235"/>
    <w:rsid w:val="00EC22AD"/>
    <w:rsid w:val="00EC230A"/>
    <w:rsid w:val="00EC2426"/>
    <w:rsid w:val="00EC2629"/>
    <w:rsid w:val="00EC281E"/>
    <w:rsid w:val="00EC2901"/>
    <w:rsid w:val="00EC29F4"/>
    <w:rsid w:val="00EC2A95"/>
    <w:rsid w:val="00EC2BAC"/>
    <w:rsid w:val="00EC2CC5"/>
    <w:rsid w:val="00EC38F3"/>
    <w:rsid w:val="00EC3988"/>
    <w:rsid w:val="00EC3CE3"/>
    <w:rsid w:val="00EC3E08"/>
    <w:rsid w:val="00EC416B"/>
    <w:rsid w:val="00EC4499"/>
    <w:rsid w:val="00EC455D"/>
    <w:rsid w:val="00EC45A1"/>
    <w:rsid w:val="00EC46C4"/>
    <w:rsid w:val="00EC4844"/>
    <w:rsid w:val="00EC4C8A"/>
    <w:rsid w:val="00EC4E90"/>
    <w:rsid w:val="00EC4EE9"/>
    <w:rsid w:val="00EC4F81"/>
    <w:rsid w:val="00EC4FFB"/>
    <w:rsid w:val="00EC5090"/>
    <w:rsid w:val="00EC5141"/>
    <w:rsid w:val="00EC5604"/>
    <w:rsid w:val="00EC5650"/>
    <w:rsid w:val="00EC566A"/>
    <w:rsid w:val="00EC57F8"/>
    <w:rsid w:val="00EC58BA"/>
    <w:rsid w:val="00EC5C5C"/>
    <w:rsid w:val="00EC5C7E"/>
    <w:rsid w:val="00EC6255"/>
    <w:rsid w:val="00EC643F"/>
    <w:rsid w:val="00EC654F"/>
    <w:rsid w:val="00EC671E"/>
    <w:rsid w:val="00EC67FF"/>
    <w:rsid w:val="00EC6CAA"/>
    <w:rsid w:val="00EC6E04"/>
    <w:rsid w:val="00EC70B0"/>
    <w:rsid w:val="00EC72DE"/>
    <w:rsid w:val="00EC7D0E"/>
    <w:rsid w:val="00EC7F08"/>
    <w:rsid w:val="00EC7FF7"/>
    <w:rsid w:val="00ED0215"/>
    <w:rsid w:val="00ED02E1"/>
    <w:rsid w:val="00ED051E"/>
    <w:rsid w:val="00ED08E9"/>
    <w:rsid w:val="00ED0B52"/>
    <w:rsid w:val="00ED10A9"/>
    <w:rsid w:val="00ED11AA"/>
    <w:rsid w:val="00ED16ED"/>
    <w:rsid w:val="00ED194B"/>
    <w:rsid w:val="00ED1BDF"/>
    <w:rsid w:val="00ED1D3E"/>
    <w:rsid w:val="00ED1F5F"/>
    <w:rsid w:val="00ED2196"/>
    <w:rsid w:val="00ED2358"/>
    <w:rsid w:val="00ED2463"/>
    <w:rsid w:val="00ED2475"/>
    <w:rsid w:val="00ED2568"/>
    <w:rsid w:val="00ED268A"/>
    <w:rsid w:val="00ED26A8"/>
    <w:rsid w:val="00ED26B7"/>
    <w:rsid w:val="00ED28E0"/>
    <w:rsid w:val="00ED294A"/>
    <w:rsid w:val="00ED2D02"/>
    <w:rsid w:val="00ED2F4E"/>
    <w:rsid w:val="00ED309B"/>
    <w:rsid w:val="00ED31AD"/>
    <w:rsid w:val="00ED329A"/>
    <w:rsid w:val="00ED356B"/>
    <w:rsid w:val="00ED3603"/>
    <w:rsid w:val="00ED3648"/>
    <w:rsid w:val="00ED3898"/>
    <w:rsid w:val="00ED3A70"/>
    <w:rsid w:val="00ED3CDB"/>
    <w:rsid w:val="00ED3D48"/>
    <w:rsid w:val="00ED3E46"/>
    <w:rsid w:val="00ED3F5C"/>
    <w:rsid w:val="00ED40FF"/>
    <w:rsid w:val="00ED43BF"/>
    <w:rsid w:val="00ED44F5"/>
    <w:rsid w:val="00ED48AA"/>
    <w:rsid w:val="00ED4A91"/>
    <w:rsid w:val="00ED4C7B"/>
    <w:rsid w:val="00ED4CC0"/>
    <w:rsid w:val="00ED4E63"/>
    <w:rsid w:val="00ED5063"/>
    <w:rsid w:val="00ED515B"/>
    <w:rsid w:val="00ED5211"/>
    <w:rsid w:val="00ED5476"/>
    <w:rsid w:val="00ED57FA"/>
    <w:rsid w:val="00ED5911"/>
    <w:rsid w:val="00ED5BBF"/>
    <w:rsid w:val="00ED5CBB"/>
    <w:rsid w:val="00ED5D00"/>
    <w:rsid w:val="00ED6168"/>
    <w:rsid w:val="00ED6208"/>
    <w:rsid w:val="00ED6259"/>
    <w:rsid w:val="00ED6351"/>
    <w:rsid w:val="00ED65F0"/>
    <w:rsid w:val="00ED667C"/>
    <w:rsid w:val="00ED6AEA"/>
    <w:rsid w:val="00ED6D4B"/>
    <w:rsid w:val="00ED7524"/>
    <w:rsid w:val="00ED7682"/>
    <w:rsid w:val="00ED7898"/>
    <w:rsid w:val="00ED7A9F"/>
    <w:rsid w:val="00ED7ABC"/>
    <w:rsid w:val="00ED7EBF"/>
    <w:rsid w:val="00ED7FE9"/>
    <w:rsid w:val="00EE0072"/>
    <w:rsid w:val="00EE07B6"/>
    <w:rsid w:val="00EE07D7"/>
    <w:rsid w:val="00EE0A09"/>
    <w:rsid w:val="00EE0BE4"/>
    <w:rsid w:val="00EE0C8A"/>
    <w:rsid w:val="00EE0CCB"/>
    <w:rsid w:val="00EE0D5E"/>
    <w:rsid w:val="00EE0F6F"/>
    <w:rsid w:val="00EE0FA1"/>
    <w:rsid w:val="00EE1133"/>
    <w:rsid w:val="00EE1496"/>
    <w:rsid w:val="00EE1562"/>
    <w:rsid w:val="00EE15CE"/>
    <w:rsid w:val="00EE1934"/>
    <w:rsid w:val="00EE1A0E"/>
    <w:rsid w:val="00EE1CB0"/>
    <w:rsid w:val="00EE1EB7"/>
    <w:rsid w:val="00EE1EFE"/>
    <w:rsid w:val="00EE209F"/>
    <w:rsid w:val="00EE2298"/>
    <w:rsid w:val="00EE26A5"/>
    <w:rsid w:val="00EE2723"/>
    <w:rsid w:val="00EE29E0"/>
    <w:rsid w:val="00EE2BD1"/>
    <w:rsid w:val="00EE2BDD"/>
    <w:rsid w:val="00EE2C32"/>
    <w:rsid w:val="00EE2C4E"/>
    <w:rsid w:val="00EE2EAF"/>
    <w:rsid w:val="00EE3041"/>
    <w:rsid w:val="00EE3272"/>
    <w:rsid w:val="00EE36A4"/>
    <w:rsid w:val="00EE36C5"/>
    <w:rsid w:val="00EE387C"/>
    <w:rsid w:val="00EE38A8"/>
    <w:rsid w:val="00EE399A"/>
    <w:rsid w:val="00EE4001"/>
    <w:rsid w:val="00EE4148"/>
    <w:rsid w:val="00EE41A4"/>
    <w:rsid w:val="00EE457D"/>
    <w:rsid w:val="00EE4798"/>
    <w:rsid w:val="00EE47FA"/>
    <w:rsid w:val="00EE4898"/>
    <w:rsid w:val="00EE48AA"/>
    <w:rsid w:val="00EE4B39"/>
    <w:rsid w:val="00EE4E26"/>
    <w:rsid w:val="00EE4FCD"/>
    <w:rsid w:val="00EE52CB"/>
    <w:rsid w:val="00EE534E"/>
    <w:rsid w:val="00EE54B7"/>
    <w:rsid w:val="00EE552C"/>
    <w:rsid w:val="00EE56D7"/>
    <w:rsid w:val="00EE585E"/>
    <w:rsid w:val="00EE592C"/>
    <w:rsid w:val="00EE5CA2"/>
    <w:rsid w:val="00EE5CB3"/>
    <w:rsid w:val="00EE6108"/>
    <w:rsid w:val="00EE64F2"/>
    <w:rsid w:val="00EE68B5"/>
    <w:rsid w:val="00EE6A06"/>
    <w:rsid w:val="00EE6D95"/>
    <w:rsid w:val="00EE6DBD"/>
    <w:rsid w:val="00EE6E17"/>
    <w:rsid w:val="00EE6E9B"/>
    <w:rsid w:val="00EE72EA"/>
    <w:rsid w:val="00EE73D3"/>
    <w:rsid w:val="00EE74A9"/>
    <w:rsid w:val="00EE74C5"/>
    <w:rsid w:val="00EE788F"/>
    <w:rsid w:val="00EE7906"/>
    <w:rsid w:val="00EE790A"/>
    <w:rsid w:val="00EE7AA6"/>
    <w:rsid w:val="00EE7AD2"/>
    <w:rsid w:val="00EE7AE6"/>
    <w:rsid w:val="00EE7CD3"/>
    <w:rsid w:val="00EF00FC"/>
    <w:rsid w:val="00EF021E"/>
    <w:rsid w:val="00EF03FE"/>
    <w:rsid w:val="00EF08B7"/>
    <w:rsid w:val="00EF0B06"/>
    <w:rsid w:val="00EF0B94"/>
    <w:rsid w:val="00EF0D65"/>
    <w:rsid w:val="00EF1057"/>
    <w:rsid w:val="00EF12C6"/>
    <w:rsid w:val="00EF1580"/>
    <w:rsid w:val="00EF1A6D"/>
    <w:rsid w:val="00EF1BC0"/>
    <w:rsid w:val="00EF1CB0"/>
    <w:rsid w:val="00EF22D4"/>
    <w:rsid w:val="00EF22E9"/>
    <w:rsid w:val="00EF284B"/>
    <w:rsid w:val="00EF31F8"/>
    <w:rsid w:val="00EF3367"/>
    <w:rsid w:val="00EF384C"/>
    <w:rsid w:val="00EF3900"/>
    <w:rsid w:val="00EF3BB7"/>
    <w:rsid w:val="00EF3CEE"/>
    <w:rsid w:val="00EF3DEC"/>
    <w:rsid w:val="00EF3FD7"/>
    <w:rsid w:val="00EF4254"/>
    <w:rsid w:val="00EF44C4"/>
    <w:rsid w:val="00EF44EA"/>
    <w:rsid w:val="00EF4B8B"/>
    <w:rsid w:val="00EF4C3E"/>
    <w:rsid w:val="00EF4C5A"/>
    <w:rsid w:val="00EF4CB2"/>
    <w:rsid w:val="00EF4F14"/>
    <w:rsid w:val="00EF558B"/>
    <w:rsid w:val="00EF5B41"/>
    <w:rsid w:val="00EF60B4"/>
    <w:rsid w:val="00EF61DC"/>
    <w:rsid w:val="00EF6390"/>
    <w:rsid w:val="00EF6398"/>
    <w:rsid w:val="00EF65ED"/>
    <w:rsid w:val="00EF6880"/>
    <w:rsid w:val="00EF68DB"/>
    <w:rsid w:val="00EF6987"/>
    <w:rsid w:val="00EF6B11"/>
    <w:rsid w:val="00EF6CD1"/>
    <w:rsid w:val="00EF6E88"/>
    <w:rsid w:val="00EF72E0"/>
    <w:rsid w:val="00EF736F"/>
    <w:rsid w:val="00EF780F"/>
    <w:rsid w:val="00EF7B4A"/>
    <w:rsid w:val="00EF7B8D"/>
    <w:rsid w:val="00EF7F97"/>
    <w:rsid w:val="00F00364"/>
    <w:rsid w:val="00F00385"/>
    <w:rsid w:val="00F0072F"/>
    <w:rsid w:val="00F00825"/>
    <w:rsid w:val="00F009F5"/>
    <w:rsid w:val="00F00B88"/>
    <w:rsid w:val="00F00CD9"/>
    <w:rsid w:val="00F00F40"/>
    <w:rsid w:val="00F011AC"/>
    <w:rsid w:val="00F011AD"/>
    <w:rsid w:val="00F011CD"/>
    <w:rsid w:val="00F013CF"/>
    <w:rsid w:val="00F0161C"/>
    <w:rsid w:val="00F0176D"/>
    <w:rsid w:val="00F019B8"/>
    <w:rsid w:val="00F01A8F"/>
    <w:rsid w:val="00F01ABB"/>
    <w:rsid w:val="00F01C1E"/>
    <w:rsid w:val="00F01D05"/>
    <w:rsid w:val="00F01E98"/>
    <w:rsid w:val="00F0207F"/>
    <w:rsid w:val="00F022A3"/>
    <w:rsid w:val="00F02948"/>
    <w:rsid w:val="00F029B7"/>
    <w:rsid w:val="00F02A5B"/>
    <w:rsid w:val="00F02AFA"/>
    <w:rsid w:val="00F02D02"/>
    <w:rsid w:val="00F02E66"/>
    <w:rsid w:val="00F03023"/>
    <w:rsid w:val="00F03241"/>
    <w:rsid w:val="00F0325B"/>
    <w:rsid w:val="00F03591"/>
    <w:rsid w:val="00F03BA8"/>
    <w:rsid w:val="00F03CB1"/>
    <w:rsid w:val="00F03D6F"/>
    <w:rsid w:val="00F03F0B"/>
    <w:rsid w:val="00F03F73"/>
    <w:rsid w:val="00F0403B"/>
    <w:rsid w:val="00F040E2"/>
    <w:rsid w:val="00F04106"/>
    <w:rsid w:val="00F0438F"/>
    <w:rsid w:val="00F04573"/>
    <w:rsid w:val="00F04D34"/>
    <w:rsid w:val="00F04D45"/>
    <w:rsid w:val="00F050A9"/>
    <w:rsid w:val="00F05176"/>
    <w:rsid w:val="00F051BF"/>
    <w:rsid w:val="00F051D6"/>
    <w:rsid w:val="00F05386"/>
    <w:rsid w:val="00F053AD"/>
    <w:rsid w:val="00F05631"/>
    <w:rsid w:val="00F057A6"/>
    <w:rsid w:val="00F0583B"/>
    <w:rsid w:val="00F058C8"/>
    <w:rsid w:val="00F05905"/>
    <w:rsid w:val="00F059B6"/>
    <w:rsid w:val="00F05F76"/>
    <w:rsid w:val="00F06185"/>
    <w:rsid w:val="00F0625D"/>
    <w:rsid w:val="00F06338"/>
    <w:rsid w:val="00F06439"/>
    <w:rsid w:val="00F0651E"/>
    <w:rsid w:val="00F06582"/>
    <w:rsid w:val="00F066A7"/>
    <w:rsid w:val="00F0684C"/>
    <w:rsid w:val="00F068CC"/>
    <w:rsid w:val="00F06AC0"/>
    <w:rsid w:val="00F06D65"/>
    <w:rsid w:val="00F06FAD"/>
    <w:rsid w:val="00F0719C"/>
    <w:rsid w:val="00F071F8"/>
    <w:rsid w:val="00F0725C"/>
    <w:rsid w:val="00F07277"/>
    <w:rsid w:val="00F072FF"/>
    <w:rsid w:val="00F07691"/>
    <w:rsid w:val="00F07737"/>
    <w:rsid w:val="00F077CB"/>
    <w:rsid w:val="00F07EE4"/>
    <w:rsid w:val="00F100A7"/>
    <w:rsid w:val="00F100B7"/>
    <w:rsid w:val="00F10260"/>
    <w:rsid w:val="00F103A1"/>
    <w:rsid w:val="00F105B9"/>
    <w:rsid w:val="00F10639"/>
    <w:rsid w:val="00F10B9A"/>
    <w:rsid w:val="00F10D4A"/>
    <w:rsid w:val="00F10FDB"/>
    <w:rsid w:val="00F11556"/>
    <w:rsid w:val="00F11866"/>
    <w:rsid w:val="00F118B6"/>
    <w:rsid w:val="00F11A5E"/>
    <w:rsid w:val="00F11DA4"/>
    <w:rsid w:val="00F1200E"/>
    <w:rsid w:val="00F1214E"/>
    <w:rsid w:val="00F1231B"/>
    <w:rsid w:val="00F1232C"/>
    <w:rsid w:val="00F123E6"/>
    <w:rsid w:val="00F125D9"/>
    <w:rsid w:val="00F128F5"/>
    <w:rsid w:val="00F12AF1"/>
    <w:rsid w:val="00F12F19"/>
    <w:rsid w:val="00F12FE9"/>
    <w:rsid w:val="00F12FF3"/>
    <w:rsid w:val="00F13075"/>
    <w:rsid w:val="00F1344C"/>
    <w:rsid w:val="00F139F4"/>
    <w:rsid w:val="00F13B87"/>
    <w:rsid w:val="00F13C22"/>
    <w:rsid w:val="00F13D97"/>
    <w:rsid w:val="00F13E48"/>
    <w:rsid w:val="00F14248"/>
    <w:rsid w:val="00F1429E"/>
    <w:rsid w:val="00F14400"/>
    <w:rsid w:val="00F147A3"/>
    <w:rsid w:val="00F149F8"/>
    <w:rsid w:val="00F14B16"/>
    <w:rsid w:val="00F14DD4"/>
    <w:rsid w:val="00F1513B"/>
    <w:rsid w:val="00F1531E"/>
    <w:rsid w:val="00F154BD"/>
    <w:rsid w:val="00F15A14"/>
    <w:rsid w:val="00F15D15"/>
    <w:rsid w:val="00F15F3C"/>
    <w:rsid w:val="00F16066"/>
    <w:rsid w:val="00F16370"/>
    <w:rsid w:val="00F164DB"/>
    <w:rsid w:val="00F16546"/>
    <w:rsid w:val="00F166EA"/>
    <w:rsid w:val="00F1692E"/>
    <w:rsid w:val="00F16B62"/>
    <w:rsid w:val="00F16C1E"/>
    <w:rsid w:val="00F16C9A"/>
    <w:rsid w:val="00F16F8A"/>
    <w:rsid w:val="00F1711F"/>
    <w:rsid w:val="00F172AC"/>
    <w:rsid w:val="00F17473"/>
    <w:rsid w:val="00F17796"/>
    <w:rsid w:val="00F177AE"/>
    <w:rsid w:val="00F17E15"/>
    <w:rsid w:val="00F17F20"/>
    <w:rsid w:val="00F17FC8"/>
    <w:rsid w:val="00F20171"/>
    <w:rsid w:val="00F20335"/>
    <w:rsid w:val="00F2043A"/>
    <w:rsid w:val="00F2043C"/>
    <w:rsid w:val="00F2049A"/>
    <w:rsid w:val="00F2060D"/>
    <w:rsid w:val="00F20929"/>
    <w:rsid w:val="00F20C01"/>
    <w:rsid w:val="00F20C2F"/>
    <w:rsid w:val="00F20D9C"/>
    <w:rsid w:val="00F20F77"/>
    <w:rsid w:val="00F210B5"/>
    <w:rsid w:val="00F2115E"/>
    <w:rsid w:val="00F21205"/>
    <w:rsid w:val="00F212E0"/>
    <w:rsid w:val="00F2158E"/>
    <w:rsid w:val="00F218B0"/>
    <w:rsid w:val="00F21943"/>
    <w:rsid w:val="00F21C13"/>
    <w:rsid w:val="00F2208E"/>
    <w:rsid w:val="00F22279"/>
    <w:rsid w:val="00F222AE"/>
    <w:rsid w:val="00F22457"/>
    <w:rsid w:val="00F224A5"/>
    <w:rsid w:val="00F224C4"/>
    <w:rsid w:val="00F22748"/>
    <w:rsid w:val="00F22B04"/>
    <w:rsid w:val="00F22C9E"/>
    <w:rsid w:val="00F22D82"/>
    <w:rsid w:val="00F22D8C"/>
    <w:rsid w:val="00F2311E"/>
    <w:rsid w:val="00F233F4"/>
    <w:rsid w:val="00F2342D"/>
    <w:rsid w:val="00F23473"/>
    <w:rsid w:val="00F237FE"/>
    <w:rsid w:val="00F23881"/>
    <w:rsid w:val="00F23EE8"/>
    <w:rsid w:val="00F23EE9"/>
    <w:rsid w:val="00F23FF6"/>
    <w:rsid w:val="00F2434D"/>
    <w:rsid w:val="00F24356"/>
    <w:rsid w:val="00F243D7"/>
    <w:rsid w:val="00F24A00"/>
    <w:rsid w:val="00F24C34"/>
    <w:rsid w:val="00F24E7C"/>
    <w:rsid w:val="00F24F31"/>
    <w:rsid w:val="00F25280"/>
    <w:rsid w:val="00F2556A"/>
    <w:rsid w:val="00F25571"/>
    <w:rsid w:val="00F25753"/>
    <w:rsid w:val="00F258D3"/>
    <w:rsid w:val="00F2597D"/>
    <w:rsid w:val="00F25B79"/>
    <w:rsid w:val="00F25C43"/>
    <w:rsid w:val="00F25F95"/>
    <w:rsid w:val="00F260C4"/>
    <w:rsid w:val="00F26716"/>
    <w:rsid w:val="00F268B8"/>
    <w:rsid w:val="00F26BEC"/>
    <w:rsid w:val="00F26DE2"/>
    <w:rsid w:val="00F26EF9"/>
    <w:rsid w:val="00F26F3A"/>
    <w:rsid w:val="00F26F4D"/>
    <w:rsid w:val="00F2745D"/>
    <w:rsid w:val="00F2791A"/>
    <w:rsid w:val="00F27940"/>
    <w:rsid w:val="00F27978"/>
    <w:rsid w:val="00F27BBD"/>
    <w:rsid w:val="00F27DB1"/>
    <w:rsid w:val="00F30079"/>
    <w:rsid w:val="00F30099"/>
    <w:rsid w:val="00F30139"/>
    <w:rsid w:val="00F3039D"/>
    <w:rsid w:val="00F306F1"/>
    <w:rsid w:val="00F307AC"/>
    <w:rsid w:val="00F309F4"/>
    <w:rsid w:val="00F30C62"/>
    <w:rsid w:val="00F30C97"/>
    <w:rsid w:val="00F30D60"/>
    <w:rsid w:val="00F30E39"/>
    <w:rsid w:val="00F30F74"/>
    <w:rsid w:val="00F3103F"/>
    <w:rsid w:val="00F3112B"/>
    <w:rsid w:val="00F312B4"/>
    <w:rsid w:val="00F313F4"/>
    <w:rsid w:val="00F31662"/>
    <w:rsid w:val="00F3175D"/>
    <w:rsid w:val="00F3185D"/>
    <w:rsid w:val="00F3186C"/>
    <w:rsid w:val="00F31880"/>
    <w:rsid w:val="00F31B1D"/>
    <w:rsid w:val="00F31DAE"/>
    <w:rsid w:val="00F31F24"/>
    <w:rsid w:val="00F3221E"/>
    <w:rsid w:val="00F3234A"/>
    <w:rsid w:val="00F325DF"/>
    <w:rsid w:val="00F32801"/>
    <w:rsid w:val="00F32CBB"/>
    <w:rsid w:val="00F32F08"/>
    <w:rsid w:val="00F3389C"/>
    <w:rsid w:val="00F33A18"/>
    <w:rsid w:val="00F33A93"/>
    <w:rsid w:val="00F33AB9"/>
    <w:rsid w:val="00F33C30"/>
    <w:rsid w:val="00F33D09"/>
    <w:rsid w:val="00F3402A"/>
    <w:rsid w:val="00F34180"/>
    <w:rsid w:val="00F346EE"/>
    <w:rsid w:val="00F34848"/>
    <w:rsid w:val="00F3489A"/>
    <w:rsid w:val="00F34969"/>
    <w:rsid w:val="00F34BA2"/>
    <w:rsid w:val="00F34C1A"/>
    <w:rsid w:val="00F34C8B"/>
    <w:rsid w:val="00F34D34"/>
    <w:rsid w:val="00F34DAA"/>
    <w:rsid w:val="00F34EE3"/>
    <w:rsid w:val="00F353B3"/>
    <w:rsid w:val="00F35720"/>
    <w:rsid w:val="00F35736"/>
    <w:rsid w:val="00F357A1"/>
    <w:rsid w:val="00F35869"/>
    <w:rsid w:val="00F35890"/>
    <w:rsid w:val="00F358C5"/>
    <w:rsid w:val="00F358D7"/>
    <w:rsid w:val="00F35F2E"/>
    <w:rsid w:val="00F36017"/>
    <w:rsid w:val="00F363FE"/>
    <w:rsid w:val="00F366B2"/>
    <w:rsid w:val="00F36833"/>
    <w:rsid w:val="00F3692E"/>
    <w:rsid w:val="00F36B6E"/>
    <w:rsid w:val="00F36B82"/>
    <w:rsid w:val="00F36BFD"/>
    <w:rsid w:val="00F36C6E"/>
    <w:rsid w:val="00F36D77"/>
    <w:rsid w:val="00F37123"/>
    <w:rsid w:val="00F371AB"/>
    <w:rsid w:val="00F37388"/>
    <w:rsid w:val="00F37429"/>
    <w:rsid w:val="00F37495"/>
    <w:rsid w:val="00F374F3"/>
    <w:rsid w:val="00F37621"/>
    <w:rsid w:val="00F3765E"/>
    <w:rsid w:val="00F376D6"/>
    <w:rsid w:val="00F3777B"/>
    <w:rsid w:val="00F3778E"/>
    <w:rsid w:val="00F37AD2"/>
    <w:rsid w:val="00F37B3A"/>
    <w:rsid w:val="00F37CBA"/>
    <w:rsid w:val="00F37D97"/>
    <w:rsid w:val="00F37E34"/>
    <w:rsid w:val="00F40043"/>
    <w:rsid w:val="00F4048B"/>
    <w:rsid w:val="00F4079A"/>
    <w:rsid w:val="00F4088C"/>
    <w:rsid w:val="00F40939"/>
    <w:rsid w:val="00F40D66"/>
    <w:rsid w:val="00F40EA3"/>
    <w:rsid w:val="00F41085"/>
    <w:rsid w:val="00F4128F"/>
    <w:rsid w:val="00F41524"/>
    <w:rsid w:val="00F4186D"/>
    <w:rsid w:val="00F41913"/>
    <w:rsid w:val="00F41D24"/>
    <w:rsid w:val="00F41D8B"/>
    <w:rsid w:val="00F41E47"/>
    <w:rsid w:val="00F41F2E"/>
    <w:rsid w:val="00F4225B"/>
    <w:rsid w:val="00F422B5"/>
    <w:rsid w:val="00F424FD"/>
    <w:rsid w:val="00F42745"/>
    <w:rsid w:val="00F42782"/>
    <w:rsid w:val="00F42971"/>
    <w:rsid w:val="00F42B05"/>
    <w:rsid w:val="00F43608"/>
    <w:rsid w:val="00F43614"/>
    <w:rsid w:val="00F4365A"/>
    <w:rsid w:val="00F4374D"/>
    <w:rsid w:val="00F437E5"/>
    <w:rsid w:val="00F43C74"/>
    <w:rsid w:val="00F43D3C"/>
    <w:rsid w:val="00F43F7D"/>
    <w:rsid w:val="00F43FD5"/>
    <w:rsid w:val="00F43FFF"/>
    <w:rsid w:val="00F441A9"/>
    <w:rsid w:val="00F443A9"/>
    <w:rsid w:val="00F444FB"/>
    <w:rsid w:val="00F44514"/>
    <w:rsid w:val="00F44C34"/>
    <w:rsid w:val="00F44DCD"/>
    <w:rsid w:val="00F44E72"/>
    <w:rsid w:val="00F44E96"/>
    <w:rsid w:val="00F45407"/>
    <w:rsid w:val="00F4541B"/>
    <w:rsid w:val="00F45510"/>
    <w:rsid w:val="00F45512"/>
    <w:rsid w:val="00F455D5"/>
    <w:rsid w:val="00F457A1"/>
    <w:rsid w:val="00F45AA6"/>
    <w:rsid w:val="00F45BA6"/>
    <w:rsid w:val="00F45BE6"/>
    <w:rsid w:val="00F45C3A"/>
    <w:rsid w:val="00F4616E"/>
    <w:rsid w:val="00F463F2"/>
    <w:rsid w:val="00F46546"/>
    <w:rsid w:val="00F4681C"/>
    <w:rsid w:val="00F4696E"/>
    <w:rsid w:val="00F46ADF"/>
    <w:rsid w:val="00F46B92"/>
    <w:rsid w:val="00F46F27"/>
    <w:rsid w:val="00F4700F"/>
    <w:rsid w:val="00F47482"/>
    <w:rsid w:val="00F47909"/>
    <w:rsid w:val="00F479AC"/>
    <w:rsid w:val="00F47BE2"/>
    <w:rsid w:val="00F47C57"/>
    <w:rsid w:val="00F5010A"/>
    <w:rsid w:val="00F5011B"/>
    <w:rsid w:val="00F5021E"/>
    <w:rsid w:val="00F504F1"/>
    <w:rsid w:val="00F50500"/>
    <w:rsid w:val="00F50600"/>
    <w:rsid w:val="00F50A3B"/>
    <w:rsid w:val="00F50AFB"/>
    <w:rsid w:val="00F50F9F"/>
    <w:rsid w:val="00F50FE3"/>
    <w:rsid w:val="00F511D6"/>
    <w:rsid w:val="00F51569"/>
    <w:rsid w:val="00F516BE"/>
    <w:rsid w:val="00F517D7"/>
    <w:rsid w:val="00F51993"/>
    <w:rsid w:val="00F51BF4"/>
    <w:rsid w:val="00F51CF3"/>
    <w:rsid w:val="00F51F4E"/>
    <w:rsid w:val="00F52126"/>
    <w:rsid w:val="00F521AA"/>
    <w:rsid w:val="00F52214"/>
    <w:rsid w:val="00F52390"/>
    <w:rsid w:val="00F52418"/>
    <w:rsid w:val="00F529CB"/>
    <w:rsid w:val="00F52A60"/>
    <w:rsid w:val="00F52C31"/>
    <w:rsid w:val="00F52E5E"/>
    <w:rsid w:val="00F52ED5"/>
    <w:rsid w:val="00F5311B"/>
    <w:rsid w:val="00F53441"/>
    <w:rsid w:val="00F53659"/>
    <w:rsid w:val="00F536C6"/>
    <w:rsid w:val="00F537F2"/>
    <w:rsid w:val="00F53C82"/>
    <w:rsid w:val="00F53F24"/>
    <w:rsid w:val="00F53F5F"/>
    <w:rsid w:val="00F54037"/>
    <w:rsid w:val="00F540B2"/>
    <w:rsid w:val="00F5446A"/>
    <w:rsid w:val="00F54495"/>
    <w:rsid w:val="00F5467B"/>
    <w:rsid w:val="00F5475B"/>
    <w:rsid w:val="00F547C7"/>
    <w:rsid w:val="00F547CA"/>
    <w:rsid w:val="00F549B2"/>
    <w:rsid w:val="00F54AD7"/>
    <w:rsid w:val="00F54B26"/>
    <w:rsid w:val="00F54DFC"/>
    <w:rsid w:val="00F54E5F"/>
    <w:rsid w:val="00F54F9B"/>
    <w:rsid w:val="00F54FC0"/>
    <w:rsid w:val="00F55380"/>
    <w:rsid w:val="00F55392"/>
    <w:rsid w:val="00F554EA"/>
    <w:rsid w:val="00F555AB"/>
    <w:rsid w:val="00F557AC"/>
    <w:rsid w:val="00F5594A"/>
    <w:rsid w:val="00F55CCA"/>
    <w:rsid w:val="00F55CEF"/>
    <w:rsid w:val="00F56153"/>
    <w:rsid w:val="00F562F9"/>
    <w:rsid w:val="00F563C3"/>
    <w:rsid w:val="00F563FF"/>
    <w:rsid w:val="00F564C1"/>
    <w:rsid w:val="00F565CE"/>
    <w:rsid w:val="00F5671A"/>
    <w:rsid w:val="00F5687B"/>
    <w:rsid w:val="00F56913"/>
    <w:rsid w:val="00F569D9"/>
    <w:rsid w:val="00F56CBE"/>
    <w:rsid w:val="00F56E0D"/>
    <w:rsid w:val="00F56FEE"/>
    <w:rsid w:val="00F5703E"/>
    <w:rsid w:val="00F57197"/>
    <w:rsid w:val="00F57221"/>
    <w:rsid w:val="00F575EE"/>
    <w:rsid w:val="00F578F2"/>
    <w:rsid w:val="00F57A43"/>
    <w:rsid w:val="00F57C28"/>
    <w:rsid w:val="00F57D2B"/>
    <w:rsid w:val="00F57ED5"/>
    <w:rsid w:val="00F57FD3"/>
    <w:rsid w:val="00F60103"/>
    <w:rsid w:val="00F60425"/>
    <w:rsid w:val="00F60657"/>
    <w:rsid w:val="00F60686"/>
    <w:rsid w:val="00F60980"/>
    <w:rsid w:val="00F60B4A"/>
    <w:rsid w:val="00F60BC7"/>
    <w:rsid w:val="00F60C43"/>
    <w:rsid w:val="00F60EF2"/>
    <w:rsid w:val="00F61096"/>
    <w:rsid w:val="00F611AF"/>
    <w:rsid w:val="00F61368"/>
    <w:rsid w:val="00F613A4"/>
    <w:rsid w:val="00F61421"/>
    <w:rsid w:val="00F61633"/>
    <w:rsid w:val="00F616E6"/>
    <w:rsid w:val="00F617DA"/>
    <w:rsid w:val="00F61ACB"/>
    <w:rsid w:val="00F61CD7"/>
    <w:rsid w:val="00F61E57"/>
    <w:rsid w:val="00F61E62"/>
    <w:rsid w:val="00F61E8A"/>
    <w:rsid w:val="00F623FB"/>
    <w:rsid w:val="00F62456"/>
    <w:rsid w:val="00F62668"/>
    <w:rsid w:val="00F62723"/>
    <w:rsid w:val="00F62725"/>
    <w:rsid w:val="00F62E87"/>
    <w:rsid w:val="00F633EC"/>
    <w:rsid w:val="00F63794"/>
    <w:rsid w:val="00F638A1"/>
    <w:rsid w:val="00F6394D"/>
    <w:rsid w:val="00F63B9A"/>
    <w:rsid w:val="00F63C1F"/>
    <w:rsid w:val="00F63D69"/>
    <w:rsid w:val="00F63F42"/>
    <w:rsid w:val="00F63F51"/>
    <w:rsid w:val="00F63FDF"/>
    <w:rsid w:val="00F64204"/>
    <w:rsid w:val="00F64404"/>
    <w:rsid w:val="00F645B7"/>
    <w:rsid w:val="00F647C4"/>
    <w:rsid w:val="00F64870"/>
    <w:rsid w:val="00F64A35"/>
    <w:rsid w:val="00F64E78"/>
    <w:rsid w:val="00F64F30"/>
    <w:rsid w:val="00F64F4F"/>
    <w:rsid w:val="00F650C1"/>
    <w:rsid w:val="00F6580F"/>
    <w:rsid w:val="00F65D21"/>
    <w:rsid w:val="00F65E06"/>
    <w:rsid w:val="00F65E1D"/>
    <w:rsid w:val="00F660B3"/>
    <w:rsid w:val="00F661B3"/>
    <w:rsid w:val="00F661F2"/>
    <w:rsid w:val="00F66220"/>
    <w:rsid w:val="00F663DC"/>
    <w:rsid w:val="00F668C2"/>
    <w:rsid w:val="00F66C83"/>
    <w:rsid w:val="00F66E98"/>
    <w:rsid w:val="00F66F34"/>
    <w:rsid w:val="00F671DA"/>
    <w:rsid w:val="00F67267"/>
    <w:rsid w:val="00F674A9"/>
    <w:rsid w:val="00F6766C"/>
    <w:rsid w:val="00F67A0A"/>
    <w:rsid w:val="00F67A5D"/>
    <w:rsid w:val="00F67F73"/>
    <w:rsid w:val="00F70018"/>
    <w:rsid w:val="00F70019"/>
    <w:rsid w:val="00F700D4"/>
    <w:rsid w:val="00F701C0"/>
    <w:rsid w:val="00F70330"/>
    <w:rsid w:val="00F70582"/>
    <w:rsid w:val="00F70747"/>
    <w:rsid w:val="00F70B6C"/>
    <w:rsid w:val="00F70CA3"/>
    <w:rsid w:val="00F70E07"/>
    <w:rsid w:val="00F713A3"/>
    <w:rsid w:val="00F714AF"/>
    <w:rsid w:val="00F71684"/>
    <w:rsid w:val="00F716EA"/>
    <w:rsid w:val="00F71737"/>
    <w:rsid w:val="00F7188C"/>
    <w:rsid w:val="00F71CE0"/>
    <w:rsid w:val="00F71D83"/>
    <w:rsid w:val="00F71EAC"/>
    <w:rsid w:val="00F71ECD"/>
    <w:rsid w:val="00F72415"/>
    <w:rsid w:val="00F726BF"/>
    <w:rsid w:val="00F72706"/>
    <w:rsid w:val="00F72822"/>
    <w:rsid w:val="00F72A3C"/>
    <w:rsid w:val="00F72D99"/>
    <w:rsid w:val="00F72DF2"/>
    <w:rsid w:val="00F72F88"/>
    <w:rsid w:val="00F731F1"/>
    <w:rsid w:val="00F732EF"/>
    <w:rsid w:val="00F735BC"/>
    <w:rsid w:val="00F73647"/>
    <w:rsid w:val="00F736B1"/>
    <w:rsid w:val="00F73733"/>
    <w:rsid w:val="00F73748"/>
    <w:rsid w:val="00F737D0"/>
    <w:rsid w:val="00F73D60"/>
    <w:rsid w:val="00F73E08"/>
    <w:rsid w:val="00F74080"/>
    <w:rsid w:val="00F74189"/>
    <w:rsid w:val="00F74191"/>
    <w:rsid w:val="00F74830"/>
    <w:rsid w:val="00F74881"/>
    <w:rsid w:val="00F74C85"/>
    <w:rsid w:val="00F74D2E"/>
    <w:rsid w:val="00F74D50"/>
    <w:rsid w:val="00F74DED"/>
    <w:rsid w:val="00F75185"/>
    <w:rsid w:val="00F75197"/>
    <w:rsid w:val="00F75371"/>
    <w:rsid w:val="00F754EF"/>
    <w:rsid w:val="00F756B8"/>
    <w:rsid w:val="00F75770"/>
    <w:rsid w:val="00F757AF"/>
    <w:rsid w:val="00F75885"/>
    <w:rsid w:val="00F75C9E"/>
    <w:rsid w:val="00F75F97"/>
    <w:rsid w:val="00F760AA"/>
    <w:rsid w:val="00F7648A"/>
    <w:rsid w:val="00F765A9"/>
    <w:rsid w:val="00F767C7"/>
    <w:rsid w:val="00F768A8"/>
    <w:rsid w:val="00F771F1"/>
    <w:rsid w:val="00F7723F"/>
    <w:rsid w:val="00F7725A"/>
    <w:rsid w:val="00F7790B"/>
    <w:rsid w:val="00F77A4D"/>
    <w:rsid w:val="00F77AA2"/>
    <w:rsid w:val="00F77C1B"/>
    <w:rsid w:val="00F77D46"/>
    <w:rsid w:val="00F8030E"/>
    <w:rsid w:val="00F8038C"/>
    <w:rsid w:val="00F80429"/>
    <w:rsid w:val="00F8081A"/>
    <w:rsid w:val="00F809FC"/>
    <w:rsid w:val="00F80B90"/>
    <w:rsid w:val="00F80CAF"/>
    <w:rsid w:val="00F80D2D"/>
    <w:rsid w:val="00F80E57"/>
    <w:rsid w:val="00F80EDE"/>
    <w:rsid w:val="00F80FB1"/>
    <w:rsid w:val="00F81067"/>
    <w:rsid w:val="00F8107D"/>
    <w:rsid w:val="00F810FE"/>
    <w:rsid w:val="00F811C9"/>
    <w:rsid w:val="00F81219"/>
    <w:rsid w:val="00F81335"/>
    <w:rsid w:val="00F819F3"/>
    <w:rsid w:val="00F81F02"/>
    <w:rsid w:val="00F820E2"/>
    <w:rsid w:val="00F82275"/>
    <w:rsid w:val="00F82284"/>
    <w:rsid w:val="00F823EE"/>
    <w:rsid w:val="00F829F2"/>
    <w:rsid w:val="00F82CC4"/>
    <w:rsid w:val="00F82F57"/>
    <w:rsid w:val="00F83005"/>
    <w:rsid w:val="00F8300D"/>
    <w:rsid w:val="00F83206"/>
    <w:rsid w:val="00F832AD"/>
    <w:rsid w:val="00F83534"/>
    <w:rsid w:val="00F83665"/>
    <w:rsid w:val="00F83719"/>
    <w:rsid w:val="00F83868"/>
    <w:rsid w:val="00F83B3B"/>
    <w:rsid w:val="00F83F61"/>
    <w:rsid w:val="00F84135"/>
    <w:rsid w:val="00F84512"/>
    <w:rsid w:val="00F84602"/>
    <w:rsid w:val="00F846C9"/>
    <w:rsid w:val="00F847B6"/>
    <w:rsid w:val="00F84AAC"/>
    <w:rsid w:val="00F84D62"/>
    <w:rsid w:val="00F84DD0"/>
    <w:rsid w:val="00F84E0B"/>
    <w:rsid w:val="00F84E1C"/>
    <w:rsid w:val="00F84FDE"/>
    <w:rsid w:val="00F85692"/>
    <w:rsid w:val="00F856F5"/>
    <w:rsid w:val="00F8572F"/>
    <w:rsid w:val="00F85924"/>
    <w:rsid w:val="00F85949"/>
    <w:rsid w:val="00F859E7"/>
    <w:rsid w:val="00F85BF9"/>
    <w:rsid w:val="00F85F2D"/>
    <w:rsid w:val="00F86346"/>
    <w:rsid w:val="00F8643B"/>
    <w:rsid w:val="00F864C0"/>
    <w:rsid w:val="00F86521"/>
    <w:rsid w:val="00F86557"/>
    <w:rsid w:val="00F86896"/>
    <w:rsid w:val="00F86AD2"/>
    <w:rsid w:val="00F86DAF"/>
    <w:rsid w:val="00F86E3A"/>
    <w:rsid w:val="00F86F15"/>
    <w:rsid w:val="00F8711D"/>
    <w:rsid w:val="00F871E5"/>
    <w:rsid w:val="00F8794B"/>
    <w:rsid w:val="00F879A9"/>
    <w:rsid w:val="00F87B46"/>
    <w:rsid w:val="00F87C63"/>
    <w:rsid w:val="00F87F9D"/>
    <w:rsid w:val="00F903C5"/>
    <w:rsid w:val="00F904A7"/>
    <w:rsid w:val="00F90D7B"/>
    <w:rsid w:val="00F90DB1"/>
    <w:rsid w:val="00F919F4"/>
    <w:rsid w:val="00F91B56"/>
    <w:rsid w:val="00F91B99"/>
    <w:rsid w:val="00F91BB7"/>
    <w:rsid w:val="00F91F03"/>
    <w:rsid w:val="00F92110"/>
    <w:rsid w:val="00F92168"/>
    <w:rsid w:val="00F9231A"/>
    <w:rsid w:val="00F92845"/>
    <w:rsid w:val="00F928F2"/>
    <w:rsid w:val="00F934CE"/>
    <w:rsid w:val="00F93512"/>
    <w:rsid w:val="00F937DB"/>
    <w:rsid w:val="00F93872"/>
    <w:rsid w:val="00F9391F"/>
    <w:rsid w:val="00F93B77"/>
    <w:rsid w:val="00F93D09"/>
    <w:rsid w:val="00F93E84"/>
    <w:rsid w:val="00F93F00"/>
    <w:rsid w:val="00F94198"/>
    <w:rsid w:val="00F942CF"/>
    <w:rsid w:val="00F9435C"/>
    <w:rsid w:val="00F943B1"/>
    <w:rsid w:val="00F9441D"/>
    <w:rsid w:val="00F9448A"/>
    <w:rsid w:val="00F945DC"/>
    <w:rsid w:val="00F946CE"/>
    <w:rsid w:val="00F94765"/>
    <w:rsid w:val="00F9483C"/>
    <w:rsid w:val="00F94CCE"/>
    <w:rsid w:val="00F9515C"/>
    <w:rsid w:val="00F95468"/>
    <w:rsid w:val="00F9548C"/>
    <w:rsid w:val="00F95692"/>
    <w:rsid w:val="00F9589F"/>
    <w:rsid w:val="00F959EB"/>
    <w:rsid w:val="00F95B41"/>
    <w:rsid w:val="00F95BF6"/>
    <w:rsid w:val="00F95CAE"/>
    <w:rsid w:val="00F96167"/>
    <w:rsid w:val="00F962B7"/>
    <w:rsid w:val="00F9634D"/>
    <w:rsid w:val="00F96608"/>
    <w:rsid w:val="00F96EE5"/>
    <w:rsid w:val="00F96F04"/>
    <w:rsid w:val="00F96FB9"/>
    <w:rsid w:val="00F970A9"/>
    <w:rsid w:val="00F9720E"/>
    <w:rsid w:val="00F9769D"/>
    <w:rsid w:val="00F97A52"/>
    <w:rsid w:val="00F97ECF"/>
    <w:rsid w:val="00F97FEF"/>
    <w:rsid w:val="00FA0394"/>
    <w:rsid w:val="00FA04C5"/>
    <w:rsid w:val="00FA077B"/>
    <w:rsid w:val="00FA0954"/>
    <w:rsid w:val="00FA0B09"/>
    <w:rsid w:val="00FA0BE9"/>
    <w:rsid w:val="00FA0C59"/>
    <w:rsid w:val="00FA0D32"/>
    <w:rsid w:val="00FA0D83"/>
    <w:rsid w:val="00FA1274"/>
    <w:rsid w:val="00FA12D4"/>
    <w:rsid w:val="00FA1644"/>
    <w:rsid w:val="00FA1696"/>
    <w:rsid w:val="00FA16C9"/>
    <w:rsid w:val="00FA172F"/>
    <w:rsid w:val="00FA173B"/>
    <w:rsid w:val="00FA17E5"/>
    <w:rsid w:val="00FA19AA"/>
    <w:rsid w:val="00FA1A96"/>
    <w:rsid w:val="00FA1B84"/>
    <w:rsid w:val="00FA1F1B"/>
    <w:rsid w:val="00FA2151"/>
    <w:rsid w:val="00FA2265"/>
    <w:rsid w:val="00FA2506"/>
    <w:rsid w:val="00FA26ED"/>
    <w:rsid w:val="00FA2924"/>
    <w:rsid w:val="00FA2B8C"/>
    <w:rsid w:val="00FA2EFD"/>
    <w:rsid w:val="00FA2FFE"/>
    <w:rsid w:val="00FA3003"/>
    <w:rsid w:val="00FA3333"/>
    <w:rsid w:val="00FA38A1"/>
    <w:rsid w:val="00FA3ACE"/>
    <w:rsid w:val="00FA3CFC"/>
    <w:rsid w:val="00FA3DC3"/>
    <w:rsid w:val="00FA42A4"/>
    <w:rsid w:val="00FA42FB"/>
    <w:rsid w:val="00FA4478"/>
    <w:rsid w:val="00FA44FB"/>
    <w:rsid w:val="00FA46B2"/>
    <w:rsid w:val="00FA46E3"/>
    <w:rsid w:val="00FA4F0A"/>
    <w:rsid w:val="00FA58E7"/>
    <w:rsid w:val="00FA5A00"/>
    <w:rsid w:val="00FA5C36"/>
    <w:rsid w:val="00FA5D45"/>
    <w:rsid w:val="00FA5D63"/>
    <w:rsid w:val="00FA5F98"/>
    <w:rsid w:val="00FA6179"/>
    <w:rsid w:val="00FA618E"/>
    <w:rsid w:val="00FA6286"/>
    <w:rsid w:val="00FA62F1"/>
    <w:rsid w:val="00FA64A2"/>
    <w:rsid w:val="00FA65DD"/>
    <w:rsid w:val="00FA6743"/>
    <w:rsid w:val="00FA6910"/>
    <w:rsid w:val="00FA6B25"/>
    <w:rsid w:val="00FA6B64"/>
    <w:rsid w:val="00FA711F"/>
    <w:rsid w:val="00FA729E"/>
    <w:rsid w:val="00FA73E4"/>
    <w:rsid w:val="00FA7488"/>
    <w:rsid w:val="00FA78A7"/>
    <w:rsid w:val="00FA79E7"/>
    <w:rsid w:val="00FA7B84"/>
    <w:rsid w:val="00FA7FD7"/>
    <w:rsid w:val="00FB0325"/>
    <w:rsid w:val="00FB057A"/>
    <w:rsid w:val="00FB0582"/>
    <w:rsid w:val="00FB0883"/>
    <w:rsid w:val="00FB09B5"/>
    <w:rsid w:val="00FB0D24"/>
    <w:rsid w:val="00FB0FED"/>
    <w:rsid w:val="00FB199F"/>
    <w:rsid w:val="00FB1AF9"/>
    <w:rsid w:val="00FB2061"/>
    <w:rsid w:val="00FB25A0"/>
    <w:rsid w:val="00FB29BB"/>
    <w:rsid w:val="00FB2B31"/>
    <w:rsid w:val="00FB2BAA"/>
    <w:rsid w:val="00FB2C5D"/>
    <w:rsid w:val="00FB2D34"/>
    <w:rsid w:val="00FB2ECE"/>
    <w:rsid w:val="00FB2F3C"/>
    <w:rsid w:val="00FB2F8D"/>
    <w:rsid w:val="00FB319E"/>
    <w:rsid w:val="00FB32A5"/>
    <w:rsid w:val="00FB34D7"/>
    <w:rsid w:val="00FB357C"/>
    <w:rsid w:val="00FB3909"/>
    <w:rsid w:val="00FB3E4D"/>
    <w:rsid w:val="00FB4400"/>
    <w:rsid w:val="00FB453E"/>
    <w:rsid w:val="00FB4555"/>
    <w:rsid w:val="00FB4669"/>
    <w:rsid w:val="00FB46EC"/>
    <w:rsid w:val="00FB48FC"/>
    <w:rsid w:val="00FB4985"/>
    <w:rsid w:val="00FB4C01"/>
    <w:rsid w:val="00FB4D66"/>
    <w:rsid w:val="00FB546D"/>
    <w:rsid w:val="00FB55D4"/>
    <w:rsid w:val="00FB5605"/>
    <w:rsid w:val="00FB5626"/>
    <w:rsid w:val="00FB5670"/>
    <w:rsid w:val="00FB5812"/>
    <w:rsid w:val="00FB584D"/>
    <w:rsid w:val="00FB5C2A"/>
    <w:rsid w:val="00FB6001"/>
    <w:rsid w:val="00FB6163"/>
    <w:rsid w:val="00FB6523"/>
    <w:rsid w:val="00FB68C4"/>
    <w:rsid w:val="00FB6A3A"/>
    <w:rsid w:val="00FB6AB0"/>
    <w:rsid w:val="00FB6B3D"/>
    <w:rsid w:val="00FB6BA5"/>
    <w:rsid w:val="00FB729F"/>
    <w:rsid w:val="00FB7427"/>
    <w:rsid w:val="00FB753D"/>
    <w:rsid w:val="00FB77EA"/>
    <w:rsid w:val="00FB78DB"/>
    <w:rsid w:val="00FB7981"/>
    <w:rsid w:val="00FB79C6"/>
    <w:rsid w:val="00FB7AA8"/>
    <w:rsid w:val="00FB7AE8"/>
    <w:rsid w:val="00FB7BD4"/>
    <w:rsid w:val="00FB7D33"/>
    <w:rsid w:val="00FB7F04"/>
    <w:rsid w:val="00FC0009"/>
    <w:rsid w:val="00FC00A8"/>
    <w:rsid w:val="00FC0131"/>
    <w:rsid w:val="00FC01BF"/>
    <w:rsid w:val="00FC0244"/>
    <w:rsid w:val="00FC0389"/>
    <w:rsid w:val="00FC03C9"/>
    <w:rsid w:val="00FC0719"/>
    <w:rsid w:val="00FC0834"/>
    <w:rsid w:val="00FC0EBD"/>
    <w:rsid w:val="00FC0F26"/>
    <w:rsid w:val="00FC10DA"/>
    <w:rsid w:val="00FC1339"/>
    <w:rsid w:val="00FC13FB"/>
    <w:rsid w:val="00FC159D"/>
    <w:rsid w:val="00FC1811"/>
    <w:rsid w:val="00FC19A9"/>
    <w:rsid w:val="00FC1B74"/>
    <w:rsid w:val="00FC1C47"/>
    <w:rsid w:val="00FC1C97"/>
    <w:rsid w:val="00FC1CCD"/>
    <w:rsid w:val="00FC1F2B"/>
    <w:rsid w:val="00FC21BE"/>
    <w:rsid w:val="00FC23D1"/>
    <w:rsid w:val="00FC26C1"/>
    <w:rsid w:val="00FC2908"/>
    <w:rsid w:val="00FC2C57"/>
    <w:rsid w:val="00FC2CD5"/>
    <w:rsid w:val="00FC2D3F"/>
    <w:rsid w:val="00FC2E26"/>
    <w:rsid w:val="00FC3018"/>
    <w:rsid w:val="00FC301B"/>
    <w:rsid w:val="00FC3030"/>
    <w:rsid w:val="00FC3246"/>
    <w:rsid w:val="00FC3539"/>
    <w:rsid w:val="00FC3623"/>
    <w:rsid w:val="00FC372D"/>
    <w:rsid w:val="00FC396D"/>
    <w:rsid w:val="00FC3B06"/>
    <w:rsid w:val="00FC3DE9"/>
    <w:rsid w:val="00FC410B"/>
    <w:rsid w:val="00FC427A"/>
    <w:rsid w:val="00FC432C"/>
    <w:rsid w:val="00FC4432"/>
    <w:rsid w:val="00FC46C3"/>
    <w:rsid w:val="00FC472F"/>
    <w:rsid w:val="00FC4C0C"/>
    <w:rsid w:val="00FC4C4D"/>
    <w:rsid w:val="00FC5065"/>
    <w:rsid w:val="00FC51C8"/>
    <w:rsid w:val="00FC5247"/>
    <w:rsid w:val="00FC5273"/>
    <w:rsid w:val="00FC53BD"/>
    <w:rsid w:val="00FC548D"/>
    <w:rsid w:val="00FC5564"/>
    <w:rsid w:val="00FC55D4"/>
    <w:rsid w:val="00FC58D6"/>
    <w:rsid w:val="00FC5AB2"/>
    <w:rsid w:val="00FC5B12"/>
    <w:rsid w:val="00FC5EFB"/>
    <w:rsid w:val="00FC60EE"/>
    <w:rsid w:val="00FC62D3"/>
    <w:rsid w:val="00FC6B51"/>
    <w:rsid w:val="00FC6E15"/>
    <w:rsid w:val="00FC6FEA"/>
    <w:rsid w:val="00FC6FF5"/>
    <w:rsid w:val="00FC70C4"/>
    <w:rsid w:val="00FC7350"/>
    <w:rsid w:val="00FC737E"/>
    <w:rsid w:val="00FC740E"/>
    <w:rsid w:val="00FC76F2"/>
    <w:rsid w:val="00FC7A5E"/>
    <w:rsid w:val="00FC7DF6"/>
    <w:rsid w:val="00FD0107"/>
    <w:rsid w:val="00FD016C"/>
    <w:rsid w:val="00FD01DE"/>
    <w:rsid w:val="00FD02F6"/>
    <w:rsid w:val="00FD05ED"/>
    <w:rsid w:val="00FD09BB"/>
    <w:rsid w:val="00FD0A7C"/>
    <w:rsid w:val="00FD0C9B"/>
    <w:rsid w:val="00FD11CF"/>
    <w:rsid w:val="00FD1231"/>
    <w:rsid w:val="00FD1384"/>
    <w:rsid w:val="00FD1563"/>
    <w:rsid w:val="00FD1679"/>
    <w:rsid w:val="00FD1B2E"/>
    <w:rsid w:val="00FD1B4D"/>
    <w:rsid w:val="00FD1C6A"/>
    <w:rsid w:val="00FD1C89"/>
    <w:rsid w:val="00FD1CA4"/>
    <w:rsid w:val="00FD1D3E"/>
    <w:rsid w:val="00FD1D90"/>
    <w:rsid w:val="00FD1E97"/>
    <w:rsid w:val="00FD21A0"/>
    <w:rsid w:val="00FD2222"/>
    <w:rsid w:val="00FD22AB"/>
    <w:rsid w:val="00FD23D4"/>
    <w:rsid w:val="00FD28B0"/>
    <w:rsid w:val="00FD291E"/>
    <w:rsid w:val="00FD2A76"/>
    <w:rsid w:val="00FD2C7F"/>
    <w:rsid w:val="00FD2EE0"/>
    <w:rsid w:val="00FD2F31"/>
    <w:rsid w:val="00FD2F69"/>
    <w:rsid w:val="00FD302E"/>
    <w:rsid w:val="00FD3209"/>
    <w:rsid w:val="00FD350D"/>
    <w:rsid w:val="00FD377E"/>
    <w:rsid w:val="00FD37BA"/>
    <w:rsid w:val="00FD3C2D"/>
    <w:rsid w:val="00FD3C33"/>
    <w:rsid w:val="00FD3D6F"/>
    <w:rsid w:val="00FD3E66"/>
    <w:rsid w:val="00FD3EC0"/>
    <w:rsid w:val="00FD3F45"/>
    <w:rsid w:val="00FD4164"/>
    <w:rsid w:val="00FD431F"/>
    <w:rsid w:val="00FD44DF"/>
    <w:rsid w:val="00FD48EB"/>
    <w:rsid w:val="00FD4C95"/>
    <w:rsid w:val="00FD50FB"/>
    <w:rsid w:val="00FD5319"/>
    <w:rsid w:val="00FD5734"/>
    <w:rsid w:val="00FD593F"/>
    <w:rsid w:val="00FD5F07"/>
    <w:rsid w:val="00FD604F"/>
    <w:rsid w:val="00FD611C"/>
    <w:rsid w:val="00FD61E2"/>
    <w:rsid w:val="00FD65DC"/>
    <w:rsid w:val="00FD65FC"/>
    <w:rsid w:val="00FD6CA0"/>
    <w:rsid w:val="00FD6E7D"/>
    <w:rsid w:val="00FD6F53"/>
    <w:rsid w:val="00FD7382"/>
    <w:rsid w:val="00FD74CD"/>
    <w:rsid w:val="00FD75D7"/>
    <w:rsid w:val="00FD791E"/>
    <w:rsid w:val="00FD7E16"/>
    <w:rsid w:val="00FD7E78"/>
    <w:rsid w:val="00FE00E4"/>
    <w:rsid w:val="00FE01AA"/>
    <w:rsid w:val="00FE039A"/>
    <w:rsid w:val="00FE055D"/>
    <w:rsid w:val="00FE08B8"/>
    <w:rsid w:val="00FE0B6B"/>
    <w:rsid w:val="00FE0E9F"/>
    <w:rsid w:val="00FE0FD8"/>
    <w:rsid w:val="00FE103B"/>
    <w:rsid w:val="00FE11A6"/>
    <w:rsid w:val="00FE1244"/>
    <w:rsid w:val="00FE13F8"/>
    <w:rsid w:val="00FE1509"/>
    <w:rsid w:val="00FE162A"/>
    <w:rsid w:val="00FE1647"/>
    <w:rsid w:val="00FE1C4A"/>
    <w:rsid w:val="00FE1EBF"/>
    <w:rsid w:val="00FE1EEE"/>
    <w:rsid w:val="00FE2166"/>
    <w:rsid w:val="00FE23AC"/>
    <w:rsid w:val="00FE2463"/>
    <w:rsid w:val="00FE24B2"/>
    <w:rsid w:val="00FE2544"/>
    <w:rsid w:val="00FE27D0"/>
    <w:rsid w:val="00FE2B33"/>
    <w:rsid w:val="00FE319C"/>
    <w:rsid w:val="00FE3379"/>
    <w:rsid w:val="00FE35A9"/>
    <w:rsid w:val="00FE3630"/>
    <w:rsid w:val="00FE36D0"/>
    <w:rsid w:val="00FE37A2"/>
    <w:rsid w:val="00FE3842"/>
    <w:rsid w:val="00FE399A"/>
    <w:rsid w:val="00FE39A7"/>
    <w:rsid w:val="00FE3A24"/>
    <w:rsid w:val="00FE3F40"/>
    <w:rsid w:val="00FE425A"/>
    <w:rsid w:val="00FE425C"/>
    <w:rsid w:val="00FE4352"/>
    <w:rsid w:val="00FE44B8"/>
    <w:rsid w:val="00FE4567"/>
    <w:rsid w:val="00FE45BF"/>
    <w:rsid w:val="00FE48F1"/>
    <w:rsid w:val="00FE493A"/>
    <w:rsid w:val="00FE4D71"/>
    <w:rsid w:val="00FE4DF1"/>
    <w:rsid w:val="00FE4E31"/>
    <w:rsid w:val="00FE4E37"/>
    <w:rsid w:val="00FE500D"/>
    <w:rsid w:val="00FE51EF"/>
    <w:rsid w:val="00FE5414"/>
    <w:rsid w:val="00FE5846"/>
    <w:rsid w:val="00FE587A"/>
    <w:rsid w:val="00FE588D"/>
    <w:rsid w:val="00FE58B9"/>
    <w:rsid w:val="00FE5C1C"/>
    <w:rsid w:val="00FE5CA6"/>
    <w:rsid w:val="00FE5D7B"/>
    <w:rsid w:val="00FE5DF3"/>
    <w:rsid w:val="00FE5F46"/>
    <w:rsid w:val="00FE5F61"/>
    <w:rsid w:val="00FE5FDA"/>
    <w:rsid w:val="00FE6181"/>
    <w:rsid w:val="00FE61F8"/>
    <w:rsid w:val="00FE66E9"/>
    <w:rsid w:val="00FE69D2"/>
    <w:rsid w:val="00FE69F6"/>
    <w:rsid w:val="00FE6A55"/>
    <w:rsid w:val="00FE6B1F"/>
    <w:rsid w:val="00FE6E45"/>
    <w:rsid w:val="00FE7073"/>
    <w:rsid w:val="00FE707B"/>
    <w:rsid w:val="00FE75DD"/>
    <w:rsid w:val="00FE75F7"/>
    <w:rsid w:val="00FE7764"/>
    <w:rsid w:val="00FE78E0"/>
    <w:rsid w:val="00FE7906"/>
    <w:rsid w:val="00FE7EA5"/>
    <w:rsid w:val="00FE7F30"/>
    <w:rsid w:val="00FF0456"/>
    <w:rsid w:val="00FF057E"/>
    <w:rsid w:val="00FF05B1"/>
    <w:rsid w:val="00FF0636"/>
    <w:rsid w:val="00FF07BD"/>
    <w:rsid w:val="00FF0A9B"/>
    <w:rsid w:val="00FF0D91"/>
    <w:rsid w:val="00FF0E32"/>
    <w:rsid w:val="00FF1260"/>
    <w:rsid w:val="00FF1761"/>
    <w:rsid w:val="00FF180B"/>
    <w:rsid w:val="00FF1AA8"/>
    <w:rsid w:val="00FF1BDA"/>
    <w:rsid w:val="00FF1D64"/>
    <w:rsid w:val="00FF1DC1"/>
    <w:rsid w:val="00FF20D6"/>
    <w:rsid w:val="00FF21E4"/>
    <w:rsid w:val="00FF23A2"/>
    <w:rsid w:val="00FF247D"/>
    <w:rsid w:val="00FF256D"/>
    <w:rsid w:val="00FF285B"/>
    <w:rsid w:val="00FF2A46"/>
    <w:rsid w:val="00FF2D19"/>
    <w:rsid w:val="00FF2D1F"/>
    <w:rsid w:val="00FF2EAA"/>
    <w:rsid w:val="00FF2F2A"/>
    <w:rsid w:val="00FF2FA7"/>
    <w:rsid w:val="00FF302C"/>
    <w:rsid w:val="00FF327F"/>
    <w:rsid w:val="00FF3358"/>
    <w:rsid w:val="00FF390A"/>
    <w:rsid w:val="00FF39CE"/>
    <w:rsid w:val="00FF3B09"/>
    <w:rsid w:val="00FF3F21"/>
    <w:rsid w:val="00FF41B0"/>
    <w:rsid w:val="00FF445D"/>
    <w:rsid w:val="00FF448A"/>
    <w:rsid w:val="00FF48AE"/>
    <w:rsid w:val="00FF4941"/>
    <w:rsid w:val="00FF49CC"/>
    <w:rsid w:val="00FF49D0"/>
    <w:rsid w:val="00FF4B24"/>
    <w:rsid w:val="00FF4D0C"/>
    <w:rsid w:val="00FF4D85"/>
    <w:rsid w:val="00FF4E9D"/>
    <w:rsid w:val="00FF4EC2"/>
    <w:rsid w:val="00FF5148"/>
    <w:rsid w:val="00FF531D"/>
    <w:rsid w:val="00FF5324"/>
    <w:rsid w:val="00FF53E4"/>
    <w:rsid w:val="00FF53F7"/>
    <w:rsid w:val="00FF5497"/>
    <w:rsid w:val="00FF5731"/>
    <w:rsid w:val="00FF580F"/>
    <w:rsid w:val="00FF587F"/>
    <w:rsid w:val="00FF5BE6"/>
    <w:rsid w:val="00FF5F9E"/>
    <w:rsid w:val="00FF602B"/>
    <w:rsid w:val="00FF609C"/>
    <w:rsid w:val="00FF612A"/>
    <w:rsid w:val="00FF6517"/>
    <w:rsid w:val="00FF6529"/>
    <w:rsid w:val="00FF65B3"/>
    <w:rsid w:val="00FF66D5"/>
    <w:rsid w:val="00FF6802"/>
    <w:rsid w:val="00FF6863"/>
    <w:rsid w:val="00FF6C79"/>
    <w:rsid w:val="00FF6D8A"/>
    <w:rsid w:val="00FF6D97"/>
    <w:rsid w:val="00FF6FE9"/>
    <w:rsid w:val="00FF7017"/>
    <w:rsid w:val="00FF7147"/>
    <w:rsid w:val="00FF7288"/>
    <w:rsid w:val="00FF747C"/>
    <w:rsid w:val="00FF78C9"/>
    <w:rsid w:val="00FF7E01"/>
    <w:rsid w:val="00FF7F31"/>
    <w:rsid w:val="00FF7F5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4ACAB3"/>
  <w15:docId w15:val="{A824C88E-FF62-4415-B532-24AA0D1FAB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5238"/>
  </w:style>
  <w:style w:type="paragraph" w:styleId="Heading1">
    <w:name w:val="heading 1"/>
    <w:basedOn w:val="Normal"/>
    <w:next w:val="Normal"/>
    <w:link w:val="Heading1Char"/>
    <w:uiPriority w:val="9"/>
    <w:qFormat/>
    <w:rsid w:val="001373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956D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F5DC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A0C81"/>
    <w:pPr>
      <w:ind w:left="720"/>
      <w:contextualSpacing/>
    </w:pPr>
  </w:style>
  <w:style w:type="paragraph" w:styleId="HTMLPreformatted">
    <w:name w:val="HTML Preformatted"/>
    <w:basedOn w:val="Normal"/>
    <w:link w:val="HTMLPreformattedChar"/>
    <w:uiPriority w:val="99"/>
    <w:semiHidden/>
    <w:unhideWhenUsed/>
    <w:rsid w:val="009711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semiHidden/>
    <w:rsid w:val="009711BA"/>
    <w:rPr>
      <w:rFonts w:ascii="Courier New" w:eastAsia="Times New Roman" w:hAnsi="Courier New" w:cs="Courier New"/>
      <w:sz w:val="20"/>
      <w:szCs w:val="20"/>
      <w:lang w:eastAsia="de-DE"/>
    </w:rPr>
  </w:style>
  <w:style w:type="paragraph" w:styleId="Header">
    <w:name w:val="header"/>
    <w:basedOn w:val="Normal"/>
    <w:link w:val="HeaderChar"/>
    <w:uiPriority w:val="99"/>
    <w:unhideWhenUsed/>
    <w:rsid w:val="00DE6209"/>
    <w:pPr>
      <w:tabs>
        <w:tab w:val="center" w:pos="4536"/>
        <w:tab w:val="right" w:pos="9072"/>
      </w:tabs>
      <w:spacing w:after="0" w:line="240" w:lineRule="auto"/>
    </w:pPr>
  </w:style>
  <w:style w:type="character" w:customStyle="1" w:styleId="HeaderChar">
    <w:name w:val="Header Char"/>
    <w:basedOn w:val="DefaultParagraphFont"/>
    <w:link w:val="Header"/>
    <w:uiPriority w:val="99"/>
    <w:rsid w:val="00DE6209"/>
  </w:style>
  <w:style w:type="paragraph" w:styleId="Footer">
    <w:name w:val="footer"/>
    <w:basedOn w:val="Normal"/>
    <w:link w:val="FooterChar"/>
    <w:uiPriority w:val="99"/>
    <w:unhideWhenUsed/>
    <w:rsid w:val="00DE6209"/>
    <w:pPr>
      <w:tabs>
        <w:tab w:val="center" w:pos="4536"/>
        <w:tab w:val="right" w:pos="9072"/>
      </w:tabs>
      <w:spacing w:after="0" w:line="240" w:lineRule="auto"/>
    </w:pPr>
  </w:style>
  <w:style w:type="character" w:customStyle="1" w:styleId="FooterChar">
    <w:name w:val="Footer Char"/>
    <w:basedOn w:val="DefaultParagraphFont"/>
    <w:link w:val="Footer"/>
    <w:uiPriority w:val="99"/>
    <w:rsid w:val="00DE6209"/>
  </w:style>
  <w:style w:type="character" w:styleId="CommentReference">
    <w:name w:val="annotation reference"/>
    <w:basedOn w:val="DefaultParagraphFont"/>
    <w:uiPriority w:val="99"/>
    <w:semiHidden/>
    <w:unhideWhenUsed/>
    <w:rsid w:val="00D53FC8"/>
    <w:rPr>
      <w:sz w:val="16"/>
      <w:szCs w:val="16"/>
    </w:rPr>
  </w:style>
  <w:style w:type="paragraph" w:styleId="CommentText">
    <w:name w:val="annotation text"/>
    <w:basedOn w:val="Normal"/>
    <w:link w:val="CommentTextChar"/>
    <w:uiPriority w:val="99"/>
    <w:semiHidden/>
    <w:unhideWhenUsed/>
    <w:rsid w:val="00D53FC8"/>
    <w:pPr>
      <w:spacing w:line="240" w:lineRule="auto"/>
    </w:pPr>
    <w:rPr>
      <w:sz w:val="20"/>
      <w:szCs w:val="20"/>
    </w:rPr>
  </w:style>
  <w:style w:type="character" w:customStyle="1" w:styleId="CommentTextChar">
    <w:name w:val="Comment Text Char"/>
    <w:basedOn w:val="DefaultParagraphFont"/>
    <w:link w:val="CommentText"/>
    <w:uiPriority w:val="99"/>
    <w:semiHidden/>
    <w:rsid w:val="00D53FC8"/>
    <w:rPr>
      <w:sz w:val="20"/>
      <w:szCs w:val="20"/>
    </w:rPr>
  </w:style>
  <w:style w:type="paragraph" w:styleId="CommentSubject">
    <w:name w:val="annotation subject"/>
    <w:basedOn w:val="CommentText"/>
    <w:next w:val="CommentText"/>
    <w:link w:val="CommentSubjectChar"/>
    <w:uiPriority w:val="99"/>
    <w:semiHidden/>
    <w:unhideWhenUsed/>
    <w:rsid w:val="00D53FC8"/>
    <w:rPr>
      <w:b/>
      <w:bCs/>
    </w:rPr>
  </w:style>
  <w:style w:type="character" w:customStyle="1" w:styleId="CommentSubjectChar">
    <w:name w:val="Comment Subject Char"/>
    <w:basedOn w:val="CommentTextChar"/>
    <w:link w:val="CommentSubject"/>
    <w:uiPriority w:val="99"/>
    <w:semiHidden/>
    <w:rsid w:val="00D53FC8"/>
    <w:rPr>
      <w:b/>
      <w:bCs/>
      <w:sz w:val="20"/>
      <w:szCs w:val="20"/>
    </w:rPr>
  </w:style>
  <w:style w:type="paragraph" w:styleId="BalloonText">
    <w:name w:val="Balloon Text"/>
    <w:basedOn w:val="Normal"/>
    <w:link w:val="BalloonTextChar"/>
    <w:uiPriority w:val="99"/>
    <w:semiHidden/>
    <w:unhideWhenUsed/>
    <w:rsid w:val="00D53FC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53FC8"/>
    <w:rPr>
      <w:rFonts w:ascii="Segoe UI" w:hAnsi="Segoe UI" w:cs="Segoe UI"/>
      <w:sz w:val="18"/>
      <w:szCs w:val="18"/>
    </w:rPr>
  </w:style>
  <w:style w:type="character" w:styleId="Hyperlink">
    <w:name w:val="Hyperlink"/>
    <w:basedOn w:val="DefaultParagraphFont"/>
    <w:uiPriority w:val="99"/>
    <w:unhideWhenUsed/>
    <w:rsid w:val="00974319"/>
    <w:rPr>
      <w:color w:val="0000FF"/>
      <w:u w:val="single"/>
    </w:rPr>
  </w:style>
  <w:style w:type="paragraph" w:styleId="NoSpacing">
    <w:name w:val="No Spacing"/>
    <w:uiPriority w:val="1"/>
    <w:qFormat/>
    <w:rsid w:val="001C3DB6"/>
    <w:pPr>
      <w:spacing w:after="0" w:line="240" w:lineRule="auto"/>
    </w:pPr>
  </w:style>
  <w:style w:type="character" w:customStyle="1" w:styleId="Heading1Char">
    <w:name w:val="Heading 1 Char"/>
    <w:basedOn w:val="DefaultParagraphFont"/>
    <w:link w:val="Heading1"/>
    <w:uiPriority w:val="9"/>
    <w:rsid w:val="0013736C"/>
    <w:rPr>
      <w:rFonts w:asciiTheme="majorHAnsi" w:eastAsiaTheme="majorEastAsia" w:hAnsiTheme="majorHAnsi" w:cstheme="majorBidi"/>
      <w:color w:val="2F5496" w:themeColor="accent1" w:themeShade="BF"/>
      <w:sz w:val="32"/>
      <w:szCs w:val="32"/>
    </w:rPr>
  </w:style>
  <w:style w:type="character" w:styleId="UnresolvedMention">
    <w:name w:val="Unresolved Mention"/>
    <w:basedOn w:val="DefaultParagraphFont"/>
    <w:uiPriority w:val="99"/>
    <w:semiHidden/>
    <w:unhideWhenUsed/>
    <w:rsid w:val="001D3316"/>
    <w:rPr>
      <w:color w:val="605E5C"/>
      <w:shd w:val="clear" w:color="auto" w:fill="E1DFDD"/>
    </w:rPr>
  </w:style>
  <w:style w:type="character" w:styleId="Emphasis">
    <w:name w:val="Emphasis"/>
    <w:basedOn w:val="DefaultParagraphFont"/>
    <w:uiPriority w:val="20"/>
    <w:qFormat/>
    <w:rsid w:val="00692BFE"/>
    <w:rPr>
      <w:i/>
      <w:iCs/>
    </w:rPr>
  </w:style>
  <w:style w:type="character" w:customStyle="1" w:styleId="Heading2Char">
    <w:name w:val="Heading 2 Char"/>
    <w:basedOn w:val="DefaultParagraphFont"/>
    <w:link w:val="Heading2"/>
    <w:uiPriority w:val="9"/>
    <w:rsid w:val="007956D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6F5DC9"/>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semiHidden/>
    <w:unhideWhenUsed/>
    <w:rsid w:val="00DA6F87"/>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img-metadatatitle">
    <w:name w:val="img-metadata__title"/>
    <w:basedOn w:val="DefaultParagraphFont"/>
    <w:rsid w:val="00DA6F87"/>
  </w:style>
  <w:style w:type="paragraph" w:styleId="FootnoteText">
    <w:name w:val="footnote text"/>
    <w:basedOn w:val="Normal"/>
    <w:link w:val="FootnoteTextChar"/>
    <w:uiPriority w:val="99"/>
    <w:semiHidden/>
    <w:unhideWhenUsed/>
    <w:rsid w:val="00D1010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0109"/>
    <w:rPr>
      <w:sz w:val="20"/>
      <w:szCs w:val="20"/>
    </w:rPr>
  </w:style>
  <w:style w:type="character" w:styleId="FootnoteReference">
    <w:name w:val="footnote reference"/>
    <w:basedOn w:val="DefaultParagraphFont"/>
    <w:uiPriority w:val="99"/>
    <w:semiHidden/>
    <w:unhideWhenUsed/>
    <w:rsid w:val="00D10109"/>
    <w:rPr>
      <w:vertAlign w:val="superscript"/>
    </w:rPr>
  </w:style>
  <w:style w:type="paragraph" w:styleId="Bibliography">
    <w:name w:val="Bibliography"/>
    <w:basedOn w:val="Normal"/>
    <w:next w:val="Normal"/>
    <w:uiPriority w:val="37"/>
    <w:unhideWhenUsed/>
    <w:rsid w:val="0093579F"/>
    <w:pPr>
      <w:spacing w:after="0" w:line="240" w:lineRule="auto"/>
      <w:ind w:left="720" w:hanging="720"/>
    </w:pPr>
  </w:style>
  <w:style w:type="paragraph" w:styleId="EndnoteText">
    <w:name w:val="endnote text"/>
    <w:basedOn w:val="Normal"/>
    <w:link w:val="EndnoteTextChar"/>
    <w:uiPriority w:val="99"/>
    <w:semiHidden/>
    <w:unhideWhenUsed/>
    <w:rsid w:val="00FD2C7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D2C7F"/>
    <w:rPr>
      <w:sz w:val="20"/>
      <w:szCs w:val="20"/>
    </w:rPr>
  </w:style>
  <w:style w:type="character" w:styleId="EndnoteReference">
    <w:name w:val="endnote reference"/>
    <w:basedOn w:val="DefaultParagraphFont"/>
    <w:uiPriority w:val="99"/>
    <w:semiHidden/>
    <w:unhideWhenUsed/>
    <w:rsid w:val="00FD2C7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849355">
      <w:bodyDiv w:val="1"/>
      <w:marLeft w:val="0"/>
      <w:marRight w:val="0"/>
      <w:marTop w:val="0"/>
      <w:marBottom w:val="0"/>
      <w:divBdr>
        <w:top w:val="none" w:sz="0" w:space="0" w:color="auto"/>
        <w:left w:val="none" w:sz="0" w:space="0" w:color="auto"/>
        <w:bottom w:val="none" w:sz="0" w:space="0" w:color="auto"/>
        <w:right w:val="none" w:sz="0" w:space="0" w:color="auto"/>
      </w:divBdr>
    </w:div>
    <w:div w:id="100344234">
      <w:bodyDiv w:val="1"/>
      <w:marLeft w:val="0"/>
      <w:marRight w:val="0"/>
      <w:marTop w:val="0"/>
      <w:marBottom w:val="0"/>
      <w:divBdr>
        <w:top w:val="none" w:sz="0" w:space="0" w:color="auto"/>
        <w:left w:val="none" w:sz="0" w:space="0" w:color="auto"/>
        <w:bottom w:val="none" w:sz="0" w:space="0" w:color="auto"/>
        <w:right w:val="none" w:sz="0" w:space="0" w:color="auto"/>
      </w:divBdr>
    </w:div>
    <w:div w:id="136655746">
      <w:bodyDiv w:val="1"/>
      <w:marLeft w:val="0"/>
      <w:marRight w:val="0"/>
      <w:marTop w:val="0"/>
      <w:marBottom w:val="0"/>
      <w:divBdr>
        <w:top w:val="none" w:sz="0" w:space="0" w:color="auto"/>
        <w:left w:val="none" w:sz="0" w:space="0" w:color="auto"/>
        <w:bottom w:val="none" w:sz="0" w:space="0" w:color="auto"/>
        <w:right w:val="none" w:sz="0" w:space="0" w:color="auto"/>
      </w:divBdr>
    </w:div>
    <w:div w:id="153451228">
      <w:bodyDiv w:val="1"/>
      <w:marLeft w:val="0"/>
      <w:marRight w:val="0"/>
      <w:marTop w:val="0"/>
      <w:marBottom w:val="0"/>
      <w:divBdr>
        <w:top w:val="none" w:sz="0" w:space="0" w:color="auto"/>
        <w:left w:val="none" w:sz="0" w:space="0" w:color="auto"/>
        <w:bottom w:val="none" w:sz="0" w:space="0" w:color="auto"/>
        <w:right w:val="none" w:sz="0" w:space="0" w:color="auto"/>
      </w:divBdr>
    </w:div>
    <w:div w:id="184440452">
      <w:bodyDiv w:val="1"/>
      <w:marLeft w:val="0"/>
      <w:marRight w:val="0"/>
      <w:marTop w:val="0"/>
      <w:marBottom w:val="0"/>
      <w:divBdr>
        <w:top w:val="none" w:sz="0" w:space="0" w:color="auto"/>
        <w:left w:val="none" w:sz="0" w:space="0" w:color="auto"/>
        <w:bottom w:val="none" w:sz="0" w:space="0" w:color="auto"/>
        <w:right w:val="none" w:sz="0" w:space="0" w:color="auto"/>
      </w:divBdr>
    </w:div>
    <w:div w:id="222836946">
      <w:bodyDiv w:val="1"/>
      <w:marLeft w:val="0"/>
      <w:marRight w:val="0"/>
      <w:marTop w:val="0"/>
      <w:marBottom w:val="0"/>
      <w:divBdr>
        <w:top w:val="none" w:sz="0" w:space="0" w:color="auto"/>
        <w:left w:val="none" w:sz="0" w:space="0" w:color="auto"/>
        <w:bottom w:val="none" w:sz="0" w:space="0" w:color="auto"/>
        <w:right w:val="none" w:sz="0" w:space="0" w:color="auto"/>
      </w:divBdr>
    </w:div>
    <w:div w:id="281420694">
      <w:bodyDiv w:val="1"/>
      <w:marLeft w:val="0"/>
      <w:marRight w:val="0"/>
      <w:marTop w:val="0"/>
      <w:marBottom w:val="0"/>
      <w:divBdr>
        <w:top w:val="none" w:sz="0" w:space="0" w:color="auto"/>
        <w:left w:val="none" w:sz="0" w:space="0" w:color="auto"/>
        <w:bottom w:val="none" w:sz="0" w:space="0" w:color="auto"/>
        <w:right w:val="none" w:sz="0" w:space="0" w:color="auto"/>
      </w:divBdr>
    </w:div>
    <w:div w:id="352190554">
      <w:bodyDiv w:val="1"/>
      <w:marLeft w:val="0"/>
      <w:marRight w:val="0"/>
      <w:marTop w:val="0"/>
      <w:marBottom w:val="0"/>
      <w:divBdr>
        <w:top w:val="none" w:sz="0" w:space="0" w:color="auto"/>
        <w:left w:val="none" w:sz="0" w:space="0" w:color="auto"/>
        <w:bottom w:val="none" w:sz="0" w:space="0" w:color="auto"/>
        <w:right w:val="none" w:sz="0" w:space="0" w:color="auto"/>
      </w:divBdr>
    </w:div>
    <w:div w:id="420878477">
      <w:bodyDiv w:val="1"/>
      <w:marLeft w:val="0"/>
      <w:marRight w:val="0"/>
      <w:marTop w:val="0"/>
      <w:marBottom w:val="0"/>
      <w:divBdr>
        <w:top w:val="none" w:sz="0" w:space="0" w:color="auto"/>
        <w:left w:val="none" w:sz="0" w:space="0" w:color="auto"/>
        <w:bottom w:val="none" w:sz="0" w:space="0" w:color="auto"/>
        <w:right w:val="none" w:sz="0" w:space="0" w:color="auto"/>
      </w:divBdr>
    </w:div>
    <w:div w:id="449200953">
      <w:bodyDiv w:val="1"/>
      <w:marLeft w:val="0"/>
      <w:marRight w:val="0"/>
      <w:marTop w:val="0"/>
      <w:marBottom w:val="0"/>
      <w:divBdr>
        <w:top w:val="none" w:sz="0" w:space="0" w:color="auto"/>
        <w:left w:val="none" w:sz="0" w:space="0" w:color="auto"/>
        <w:bottom w:val="none" w:sz="0" w:space="0" w:color="auto"/>
        <w:right w:val="none" w:sz="0" w:space="0" w:color="auto"/>
      </w:divBdr>
    </w:div>
    <w:div w:id="580719717">
      <w:bodyDiv w:val="1"/>
      <w:marLeft w:val="0"/>
      <w:marRight w:val="0"/>
      <w:marTop w:val="0"/>
      <w:marBottom w:val="0"/>
      <w:divBdr>
        <w:top w:val="none" w:sz="0" w:space="0" w:color="auto"/>
        <w:left w:val="none" w:sz="0" w:space="0" w:color="auto"/>
        <w:bottom w:val="none" w:sz="0" w:space="0" w:color="auto"/>
        <w:right w:val="none" w:sz="0" w:space="0" w:color="auto"/>
      </w:divBdr>
    </w:div>
    <w:div w:id="637564764">
      <w:bodyDiv w:val="1"/>
      <w:marLeft w:val="0"/>
      <w:marRight w:val="0"/>
      <w:marTop w:val="0"/>
      <w:marBottom w:val="0"/>
      <w:divBdr>
        <w:top w:val="none" w:sz="0" w:space="0" w:color="auto"/>
        <w:left w:val="none" w:sz="0" w:space="0" w:color="auto"/>
        <w:bottom w:val="none" w:sz="0" w:space="0" w:color="auto"/>
        <w:right w:val="none" w:sz="0" w:space="0" w:color="auto"/>
      </w:divBdr>
    </w:div>
    <w:div w:id="639505751">
      <w:bodyDiv w:val="1"/>
      <w:marLeft w:val="0"/>
      <w:marRight w:val="0"/>
      <w:marTop w:val="0"/>
      <w:marBottom w:val="0"/>
      <w:divBdr>
        <w:top w:val="none" w:sz="0" w:space="0" w:color="auto"/>
        <w:left w:val="none" w:sz="0" w:space="0" w:color="auto"/>
        <w:bottom w:val="none" w:sz="0" w:space="0" w:color="auto"/>
        <w:right w:val="none" w:sz="0" w:space="0" w:color="auto"/>
      </w:divBdr>
    </w:div>
    <w:div w:id="642539281">
      <w:bodyDiv w:val="1"/>
      <w:marLeft w:val="0"/>
      <w:marRight w:val="0"/>
      <w:marTop w:val="0"/>
      <w:marBottom w:val="0"/>
      <w:divBdr>
        <w:top w:val="none" w:sz="0" w:space="0" w:color="auto"/>
        <w:left w:val="none" w:sz="0" w:space="0" w:color="auto"/>
        <w:bottom w:val="none" w:sz="0" w:space="0" w:color="auto"/>
        <w:right w:val="none" w:sz="0" w:space="0" w:color="auto"/>
      </w:divBdr>
    </w:div>
    <w:div w:id="696272811">
      <w:bodyDiv w:val="1"/>
      <w:marLeft w:val="0"/>
      <w:marRight w:val="0"/>
      <w:marTop w:val="0"/>
      <w:marBottom w:val="0"/>
      <w:divBdr>
        <w:top w:val="none" w:sz="0" w:space="0" w:color="auto"/>
        <w:left w:val="none" w:sz="0" w:space="0" w:color="auto"/>
        <w:bottom w:val="none" w:sz="0" w:space="0" w:color="auto"/>
        <w:right w:val="none" w:sz="0" w:space="0" w:color="auto"/>
      </w:divBdr>
    </w:div>
    <w:div w:id="756055849">
      <w:bodyDiv w:val="1"/>
      <w:marLeft w:val="0"/>
      <w:marRight w:val="0"/>
      <w:marTop w:val="0"/>
      <w:marBottom w:val="0"/>
      <w:divBdr>
        <w:top w:val="none" w:sz="0" w:space="0" w:color="auto"/>
        <w:left w:val="none" w:sz="0" w:space="0" w:color="auto"/>
        <w:bottom w:val="none" w:sz="0" w:space="0" w:color="auto"/>
        <w:right w:val="none" w:sz="0" w:space="0" w:color="auto"/>
      </w:divBdr>
    </w:div>
    <w:div w:id="1000618931">
      <w:bodyDiv w:val="1"/>
      <w:marLeft w:val="0"/>
      <w:marRight w:val="0"/>
      <w:marTop w:val="0"/>
      <w:marBottom w:val="0"/>
      <w:divBdr>
        <w:top w:val="none" w:sz="0" w:space="0" w:color="auto"/>
        <w:left w:val="none" w:sz="0" w:space="0" w:color="auto"/>
        <w:bottom w:val="none" w:sz="0" w:space="0" w:color="auto"/>
        <w:right w:val="none" w:sz="0" w:space="0" w:color="auto"/>
      </w:divBdr>
    </w:div>
    <w:div w:id="1005017371">
      <w:bodyDiv w:val="1"/>
      <w:marLeft w:val="0"/>
      <w:marRight w:val="0"/>
      <w:marTop w:val="0"/>
      <w:marBottom w:val="0"/>
      <w:divBdr>
        <w:top w:val="none" w:sz="0" w:space="0" w:color="auto"/>
        <w:left w:val="none" w:sz="0" w:space="0" w:color="auto"/>
        <w:bottom w:val="none" w:sz="0" w:space="0" w:color="auto"/>
        <w:right w:val="none" w:sz="0" w:space="0" w:color="auto"/>
      </w:divBdr>
    </w:div>
    <w:div w:id="1007899826">
      <w:bodyDiv w:val="1"/>
      <w:marLeft w:val="0"/>
      <w:marRight w:val="0"/>
      <w:marTop w:val="0"/>
      <w:marBottom w:val="0"/>
      <w:divBdr>
        <w:top w:val="none" w:sz="0" w:space="0" w:color="auto"/>
        <w:left w:val="none" w:sz="0" w:space="0" w:color="auto"/>
        <w:bottom w:val="none" w:sz="0" w:space="0" w:color="auto"/>
        <w:right w:val="none" w:sz="0" w:space="0" w:color="auto"/>
      </w:divBdr>
    </w:div>
    <w:div w:id="1118338057">
      <w:bodyDiv w:val="1"/>
      <w:marLeft w:val="0"/>
      <w:marRight w:val="0"/>
      <w:marTop w:val="0"/>
      <w:marBottom w:val="0"/>
      <w:divBdr>
        <w:top w:val="none" w:sz="0" w:space="0" w:color="auto"/>
        <w:left w:val="none" w:sz="0" w:space="0" w:color="auto"/>
        <w:bottom w:val="none" w:sz="0" w:space="0" w:color="auto"/>
        <w:right w:val="none" w:sz="0" w:space="0" w:color="auto"/>
      </w:divBdr>
    </w:div>
    <w:div w:id="1182672316">
      <w:bodyDiv w:val="1"/>
      <w:marLeft w:val="0"/>
      <w:marRight w:val="0"/>
      <w:marTop w:val="0"/>
      <w:marBottom w:val="0"/>
      <w:divBdr>
        <w:top w:val="none" w:sz="0" w:space="0" w:color="auto"/>
        <w:left w:val="none" w:sz="0" w:space="0" w:color="auto"/>
        <w:bottom w:val="none" w:sz="0" w:space="0" w:color="auto"/>
        <w:right w:val="none" w:sz="0" w:space="0" w:color="auto"/>
      </w:divBdr>
    </w:div>
    <w:div w:id="1252272591">
      <w:bodyDiv w:val="1"/>
      <w:marLeft w:val="0"/>
      <w:marRight w:val="0"/>
      <w:marTop w:val="0"/>
      <w:marBottom w:val="0"/>
      <w:divBdr>
        <w:top w:val="none" w:sz="0" w:space="0" w:color="auto"/>
        <w:left w:val="none" w:sz="0" w:space="0" w:color="auto"/>
        <w:bottom w:val="none" w:sz="0" w:space="0" w:color="auto"/>
        <w:right w:val="none" w:sz="0" w:space="0" w:color="auto"/>
      </w:divBdr>
    </w:div>
    <w:div w:id="1284075007">
      <w:bodyDiv w:val="1"/>
      <w:marLeft w:val="0"/>
      <w:marRight w:val="0"/>
      <w:marTop w:val="0"/>
      <w:marBottom w:val="0"/>
      <w:divBdr>
        <w:top w:val="none" w:sz="0" w:space="0" w:color="auto"/>
        <w:left w:val="none" w:sz="0" w:space="0" w:color="auto"/>
        <w:bottom w:val="none" w:sz="0" w:space="0" w:color="auto"/>
        <w:right w:val="none" w:sz="0" w:space="0" w:color="auto"/>
      </w:divBdr>
    </w:div>
    <w:div w:id="1297569558">
      <w:bodyDiv w:val="1"/>
      <w:marLeft w:val="0"/>
      <w:marRight w:val="0"/>
      <w:marTop w:val="0"/>
      <w:marBottom w:val="0"/>
      <w:divBdr>
        <w:top w:val="none" w:sz="0" w:space="0" w:color="auto"/>
        <w:left w:val="none" w:sz="0" w:space="0" w:color="auto"/>
        <w:bottom w:val="none" w:sz="0" w:space="0" w:color="auto"/>
        <w:right w:val="none" w:sz="0" w:space="0" w:color="auto"/>
      </w:divBdr>
    </w:div>
    <w:div w:id="1359312037">
      <w:bodyDiv w:val="1"/>
      <w:marLeft w:val="0"/>
      <w:marRight w:val="0"/>
      <w:marTop w:val="0"/>
      <w:marBottom w:val="0"/>
      <w:divBdr>
        <w:top w:val="none" w:sz="0" w:space="0" w:color="auto"/>
        <w:left w:val="none" w:sz="0" w:space="0" w:color="auto"/>
        <w:bottom w:val="none" w:sz="0" w:space="0" w:color="auto"/>
        <w:right w:val="none" w:sz="0" w:space="0" w:color="auto"/>
      </w:divBdr>
      <w:divsChild>
        <w:div w:id="73478526">
          <w:marLeft w:val="0"/>
          <w:marRight w:val="0"/>
          <w:marTop w:val="0"/>
          <w:marBottom w:val="0"/>
          <w:divBdr>
            <w:top w:val="none" w:sz="0" w:space="0" w:color="auto"/>
            <w:left w:val="none" w:sz="0" w:space="0" w:color="auto"/>
            <w:bottom w:val="none" w:sz="0" w:space="0" w:color="auto"/>
            <w:right w:val="none" w:sz="0" w:space="0" w:color="auto"/>
          </w:divBdr>
          <w:divsChild>
            <w:div w:id="1704555338">
              <w:marLeft w:val="0"/>
              <w:marRight w:val="0"/>
              <w:marTop w:val="60"/>
              <w:marBottom w:val="0"/>
              <w:divBdr>
                <w:top w:val="none" w:sz="0" w:space="0" w:color="auto"/>
                <w:left w:val="none" w:sz="0" w:space="0" w:color="auto"/>
                <w:bottom w:val="none" w:sz="0" w:space="0" w:color="auto"/>
                <w:right w:val="none" w:sz="0" w:space="0" w:color="auto"/>
              </w:divBdr>
            </w:div>
          </w:divsChild>
        </w:div>
        <w:div w:id="824011696">
          <w:marLeft w:val="0"/>
          <w:marRight w:val="0"/>
          <w:marTop w:val="0"/>
          <w:marBottom w:val="0"/>
          <w:divBdr>
            <w:top w:val="none" w:sz="0" w:space="0" w:color="auto"/>
            <w:left w:val="none" w:sz="0" w:space="0" w:color="auto"/>
            <w:bottom w:val="none" w:sz="0" w:space="0" w:color="auto"/>
            <w:right w:val="none" w:sz="0" w:space="0" w:color="auto"/>
          </w:divBdr>
          <w:divsChild>
            <w:div w:id="1072627857">
              <w:marLeft w:val="0"/>
              <w:marRight w:val="0"/>
              <w:marTop w:val="60"/>
              <w:marBottom w:val="0"/>
              <w:divBdr>
                <w:top w:val="none" w:sz="0" w:space="0" w:color="auto"/>
                <w:left w:val="none" w:sz="0" w:space="0" w:color="auto"/>
                <w:bottom w:val="none" w:sz="0" w:space="0" w:color="auto"/>
                <w:right w:val="none" w:sz="0" w:space="0" w:color="auto"/>
              </w:divBdr>
            </w:div>
          </w:divsChild>
        </w:div>
      </w:divsChild>
    </w:div>
    <w:div w:id="1366952409">
      <w:bodyDiv w:val="1"/>
      <w:marLeft w:val="0"/>
      <w:marRight w:val="0"/>
      <w:marTop w:val="0"/>
      <w:marBottom w:val="0"/>
      <w:divBdr>
        <w:top w:val="none" w:sz="0" w:space="0" w:color="auto"/>
        <w:left w:val="none" w:sz="0" w:space="0" w:color="auto"/>
        <w:bottom w:val="none" w:sz="0" w:space="0" w:color="auto"/>
        <w:right w:val="none" w:sz="0" w:space="0" w:color="auto"/>
      </w:divBdr>
    </w:div>
    <w:div w:id="1511333290">
      <w:bodyDiv w:val="1"/>
      <w:marLeft w:val="0"/>
      <w:marRight w:val="0"/>
      <w:marTop w:val="0"/>
      <w:marBottom w:val="0"/>
      <w:divBdr>
        <w:top w:val="none" w:sz="0" w:space="0" w:color="auto"/>
        <w:left w:val="none" w:sz="0" w:space="0" w:color="auto"/>
        <w:bottom w:val="none" w:sz="0" w:space="0" w:color="auto"/>
        <w:right w:val="none" w:sz="0" w:space="0" w:color="auto"/>
      </w:divBdr>
    </w:div>
    <w:div w:id="1562789476">
      <w:bodyDiv w:val="1"/>
      <w:marLeft w:val="0"/>
      <w:marRight w:val="0"/>
      <w:marTop w:val="0"/>
      <w:marBottom w:val="0"/>
      <w:divBdr>
        <w:top w:val="none" w:sz="0" w:space="0" w:color="auto"/>
        <w:left w:val="none" w:sz="0" w:space="0" w:color="auto"/>
        <w:bottom w:val="none" w:sz="0" w:space="0" w:color="auto"/>
        <w:right w:val="none" w:sz="0" w:space="0" w:color="auto"/>
      </w:divBdr>
    </w:div>
    <w:div w:id="1605532748">
      <w:bodyDiv w:val="1"/>
      <w:marLeft w:val="0"/>
      <w:marRight w:val="0"/>
      <w:marTop w:val="0"/>
      <w:marBottom w:val="0"/>
      <w:divBdr>
        <w:top w:val="none" w:sz="0" w:space="0" w:color="auto"/>
        <w:left w:val="none" w:sz="0" w:space="0" w:color="auto"/>
        <w:bottom w:val="none" w:sz="0" w:space="0" w:color="auto"/>
        <w:right w:val="none" w:sz="0" w:space="0" w:color="auto"/>
      </w:divBdr>
    </w:div>
    <w:div w:id="1608276128">
      <w:bodyDiv w:val="1"/>
      <w:marLeft w:val="0"/>
      <w:marRight w:val="0"/>
      <w:marTop w:val="0"/>
      <w:marBottom w:val="0"/>
      <w:divBdr>
        <w:top w:val="none" w:sz="0" w:space="0" w:color="auto"/>
        <w:left w:val="none" w:sz="0" w:space="0" w:color="auto"/>
        <w:bottom w:val="none" w:sz="0" w:space="0" w:color="auto"/>
        <w:right w:val="none" w:sz="0" w:space="0" w:color="auto"/>
      </w:divBdr>
    </w:div>
    <w:div w:id="1667131954">
      <w:bodyDiv w:val="1"/>
      <w:marLeft w:val="0"/>
      <w:marRight w:val="0"/>
      <w:marTop w:val="0"/>
      <w:marBottom w:val="0"/>
      <w:divBdr>
        <w:top w:val="none" w:sz="0" w:space="0" w:color="auto"/>
        <w:left w:val="none" w:sz="0" w:space="0" w:color="auto"/>
        <w:bottom w:val="none" w:sz="0" w:space="0" w:color="auto"/>
        <w:right w:val="none" w:sz="0" w:space="0" w:color="auto"/>
      </w:divBdr>
    </w:div>
    <w:div w:id="1678656366">
      <w:bodyDiv w:val="1"/>
      <w:marLeft w:val="0"/>
      <w:marRight w:val="0"/>
      <w:marTop w:val="0"/>
      <w:marBottom w:val="0"/>
      <w:divBdr>
        <w:top w:val="none" w:sz="0" w:space="0" w:color="auto"/>
        <w:left w:val="none" w:sz="0" w:space="0" w:color="auto"/>
        <w:bottom w:val="none" w:sz="0" w:space="0" w:color="auto"/>
        <w:right w:val="none" w:sz="0" w:space="0" w:color="auto"/>
      </w:divBdr>
    </w:div>
    <w:div w:id="1691224501">
      <w:bodyDiv w:val="1"/>
      <w:marLeft w:val="0"/>
      <w:marRight w:val="0"/>
      <w:marTop w:val="0"/>
      <w:marBottom w:val="0"/>
      <w:divBdr>
        <w:top w:val="none" w:sz="0" w:space="0" w:color="auto"/>
        <w:left w:val="none" w:sz="0" w:space="0" w:color="auto"/>
        <w:bottom w:val="none" w:sz="0" w:space="0" w:color="auto"/>
        <w:right w:val="none" w:sz="0" w:space="0" w:color="auto"/>
      </w:divBdr>
    </w:div>
    <w:div w:id="1729376332">
      <w:bodyDiv w:val="1"/>
      <w:marLeft w:val="0"/>
      <w:marRight w:val="0"/>
      <w:marTop w:val="0"/>
      <w:marBottom w:val="0"/>
      <w:divBdr>
        <w:top w:val="none" w:sz="0" w:space="0" w:color="auto"/>
        <w:left w:val="none" w:sz="0" w:space="0" w:color="auto"/>
        <w:bottom w:val="none" w:sz="0" w:space="0" w:color="auto"/>
        <w:right w:val="none" w:sz="0" w:space="0" w:color="auto"/>
      </w:divBdr>
    </w:div>
    <w:div w:id="1742754268">
      <w:bodyDiv w:val="1"/>
      <w:marLeft w:val="0"/>
      <w:marRight w:val="0"/>
      <w:marTop w:val="0"/>
      <w:marBottom w:val="0"/>
      <w:divBdr>
        <w:top w:val="none" w:sz="0" w:space="0" w:color="auto"/>
        <w:left w:val="none" w:sz="0" w:space="0" w:color="auto"/>
        <w:bottom w:val="none" w:sz="0" w:space="0" w:color="auto"/>
        <w:right w:val="none" w:sz="0" w:space="0" w:color="auto"/>
      </w:divBdr>
    </w:div>
    <w:div w:id="1802186454">
      <w:bodyDiv w:val="1"/>
      <w:marLeft w:val="0"/>
      <w:marRight w:val="0"/>
      <w:marTop w:val="0"/>
      <w:marBottom w:val="0"/>
      <w:divBdr>
        <w:top w:val="none" w:sz="0" w:space="0" w:color="auto"/>
        <w:left w:val="none" w:sz="0" w:space="0" w:color="auto"/>
        <w:bottom w:val="none" w:sz="0" w:space="0" w:color="auto"/>
        <w:right w:val="none" w:sz="0" w:space="0" w:color="auto"/>
      </w:divBdr>
    </w:div>
    <w:div w:id="1857116371">
      <w:bodyDiv w:val="1"/>
      <w:marLeft w:val="0"/>
      <w:marRight w:val="0"/>
      <w:marTop w:val="0"/>
      <w:marBottom w:val="0"/>
      <w:divBdr>
        <w:top w:val="none" w:sz="0" w:space="0" w:color="auto"/>
        <w:left w:val="none" w:sz="0" w:space="0" w:color="auto"/>
        <w:bottom w:val="none" w:sz="0" w:space="0" w:color="auto"/>
        <w:right w:val="none" w:sz="0" w:space="0" w:color="auto"/>
      </w:divBdr>
    </w:div>
    <w:div w:id="1938446031">
      <w:bodyDiv w:val="1"/>
      <w:marLeft w:val="0"/>
      <w:marRight w:val="0"/>
      <w:marTop w:val="0"/>
      <w:marBottom w:val="0"/>
      <w:divBdr>
        <w:top w:val="none" w:sz="0" w:space="0" w:color="auto"/>
        <w:left w:val="none" w:sz="0" w:space="0" w:color="auto"/>
        <w:bottom w:val="none" w:sz="0" w:space="0" w:color="auto"/>
        <w:right w:val="none" w:sz="0" w:space="0" w:color="auto"/>
      </w:divBdr>
    </w:div>
    <w:div w:id="1989478391">
      <w:bodyDiv w:val="1"/>
      <w:marLeft w:val="0"/>
      <w:marRight w:val="0"/>
      <w:marTop w:val="0"/>
      <w:marBottom w:val="0"/>
      <w:divBdr>
        <w:top w:val="none" w:sz="0" w:space="0" w:color="auto"/>
        <w:left w:val="none" w:sz="0" w:space="0" w:color="auto"/>
        <w:bottom w:val="none" w:sz="0" w:space="0" w:color="auto"/>
        <w:right w:val="none" w:sz="0" w:space="0" w:color="auto"/>
      </w:divBdr>
    </w:div>
    <w:div w:id="2065635800">
      <w:bodyDiv w:val="1"/>
      <w:marLeft w:val="0"/>
      <w:marRight w:val="0"/>
      <w:marTop w:val="0"/>
      <w:marBottom w:val="0"/>
      <w:divBdr>
        <w:top w:val="none" w:sz="0" w:space="0" w:color="auto"/>
        <w:left w:val="none" w:sz="0" w:space="0" w:color="auto"/>
        <w:bottom w:val="none" w:sz="0" w:space="0" w:color="auto"/>
        <w:right w:val="none" w:sz="0" w:space="0" w:color="auto"/>
      </w:divBdr>
    </w:div>
    <w:div w:id="21257276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youtube.com/watch?v=ucu_RkQ7ImE"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42823-C983-43EB-9C10-D369965847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Pages>
  <Words>384704</Words>
  <Characters>2192817</Characters>
  <Application>Microsoft Office Word</Application>
  <DocSecurity>0</DocSecurity>
  <Lines>18273</Lines>
  <Paragraphs>5144</Paragraphs>
  <ScaleCrop>false</ScaleCrop>
  <HeadingPairs>
    <vt:vector size="4" baseType="variant">
      <vt:variant>
        <vt:lpstr>Titel</vt:lpstr>
      </vt:variant>
      <vt:variant>
        <vt:i4>1</vt:i4>
      </vt:variant>
      <vt:variant>
        <vt:lpstr>Überschriften</vt:lpstr>
      </vt:variant>
      <vt:variant>
        <vt:i4>70</vt:i4>
      </vt:variant>
    </vt:vector>
  </HeadingPairs>
  <TitlesOfParts>
    <vt:vector size="71" baseType="lpstr">
      <vt:lpstr/>
      <vt:lpstr>Vorspeisen </vt:lpstr>
      <vt:lpstr>    Ausgebackene Mozzarellabrote (Mozzarella in carrozza) </vt:lpstr>
      <vt:lpstr>    Gegrillte Pfirsiche und Bohnen </vt:lpstr>
      <vt:lpstr>    Gefüllte Tomaten </vt:lpstr>
      <vt:lpstr>    Thai-Frühlingsrollen mit Hot Chili Sauce </vt:lpstr>
      <vt:lpstr>    Melone mit Schinken und Mozzarella </vt:lpstr>
      <vt:lpstr>    Schinkendatteln </vt:lpstr>
      <vt:lpstr>    Kleine Käsesoufflés </vt:lpstr>
      <vt:lpstr>    Risottoplätzchen mit zwei Käsesorten </vt:lpstr>
      <vt:lpstr>    Kleine Spinatsoufflés </vt:lpstr>
      <vt:lpstr>    Melonencocktail </vt:lpstr>
      <vt:lpstr>    Frühlingsrollen – San Si Chun Juan </vt:lpstr>
      <vt:lpstr>    Gefüllte Champignons </vt:lpstr>
      <vt:lpstr>    Crème Brûlée von weißem Spargel </vt:lpstr>
      <vt:lpstr>    Mariniertes Gemüse </vt:lpstr>
      <vt:lpstr>    Vitello tonnato </vt:lpstr>
      <vt:lpstr>    Basilikumnocken auf Tomatenscheiben  </vt:lpstr>
      <vt:lpstr>    Spinat-Mozzarella-Ecken mit Pinienkernen  </vt:lpstr>
      <vt:lpstr>    Ricottapuffer mit Schnittlauch und Tomatensalat  </vt:lpstr>
      <vt:lpstr>    Gefüllte Auberginen mit Joghurtdip  </vt:lpstr>
      <vt:lpstr>    Fleischtomaten-Carpaccio mit Frühlingszwiebel-Ingwer-Salsa  </vt:lpstr>
      <vt:lpstr>Pizza, Flammkuchen, Foccacia, Quiche, Pasteten und Samosas </vt:lpstr>
      <vt:lpstr>    Quiche mit Speck und Zwiebeln </vt:lpstr>
      <vt:lpstr>    Quiche Lorraine  </vt:lpstr>
      <vt:lpstr>    Quiche Lorraine </vt:lpstr>
      <vt:lpstr>    Quiche lorraine Nr. 2 </vt:lpstr>
      <vt:lpstr>    Schinken-Kräuter-Quiche (Das Rezept habe ich irgendwo rausgerissen)</vt:lpstr>
      <vt:lpstr>    Tomaten-Thymian-Quiche  </vt:lpstr>
      <vt:lpstr>    Kleine Kürbis-Curry -Quiches </vt:lpstr>
      <vt:lpstr>    Salami-Pesto-Quiche </vt:lpstr>
      <vt:lpstr>    Mini-Quiche-Lorraines  </vt:lpstr>
      <vt:lpstr>    Spinatpastete – Spanakópitta </vt:lpstr>
      <vt:lpstr>    Fleischpastete – Kreatopitta </vt:lpstr>
      <vt:lpstr>    Frischkäse-Taschen - Mizithropittákia </vt:lpstr>
      <vt:lpstr>    Kretische Pastetchen – Pittes kritis  </vt:lpstr>
      <vt:lpstr>    Zucchini-Pastete - Kolokíhobouriko </vt:lpstr>
      <vt:lpstr>    Käsetäschchen - Tirópittákia </vt:lpstr>
      <vt:lpstr>    Käse-Pilz-Taschen </vt:lpstr>
      <vt:lpstr>    Gemüsetaschen  </vt:lpstr>
      <vt:lpstr>    Champignon-Walnuss- Samosas-– Masaruma akharota samose   </vt:lpstr>
      <vt:lpstr>    Teig für Samosas  </vt:lpstr>
      <vt:lpstr>    Samosas mit Lauch, Erbsen und Minze – Hara pyaz, matar, pudina ke samose </vt:lpstr>
      <vt:lpstr>    Samosas Variante 1 </vt:lpstr>
      <vt:lpstr>    Samosa Masala </vt:lpstr>
      <vt:lpstr>    Samosas Variante 2 </vt:lpstr>
      <vt:lpstr>    Samosas Variante 3  </vt:lpstr>
      <vt:lpstr>    Rindfleisch-Samosas mit Pfefferminz-Dip  </vt:lpstr>
      <vt:lpstr>    </vt:lpstr>
      <vt:lpstr>    Kartoffel-Koriander-Samosas  </vt:lpstr>
      <vt:lpstr>    Momos aus Darjeeling mit Chilisauce  </vt:lpstr>
      <vt:lpstr>    Saltenas</vt:lpstr>
      <vt:lpstr>    Pizzahäppchen </vt:lpstr>
      <vt:lpstr>    Pizzaschnecken mit Schinken und Ananas  </vt:lpstr>
      <vt:lpstr>    Mini-Pizza – Pizzaboden  </vt:lpstr>
      <vt:lpstr>    Thai-Pizza </vt:lpstr>
      <vt:lpstr>    Pizzateig (Schnelle Variante) </vt:lpstr>
      <vt:lpstr>    Pizzateig mit Quark (von einem Kollegen aus meinem FSJ)</vt:lpstr>
      <vt:lpstr>    Pizzateig (langsamere Variante) </vt:lpstr>
      <vt:lpstr>    Pizza Margherita  </vt:lpstr>
      <vt:lpstr>    Gefüllte Pizzataschen </vt:lpstr>
      <vt:lpstr>    Zwiebelpizza Pizza pugliese </vt:lpstr>
      <vt:lpstr>    Pizza Margherita Nr. 2  </vt:lpstr>
      <vt:lpstr>    Flammkuchen in vier Variationen </vt:lpstr>
      <vt:lpstr>    Flammkuchen mit Ziegenkäse und Rucola </vt:lpstr>
      <vt:lpstr>    Focaccia mit Birnen und Radicchio </vt:lpstr>
      <vt:lpstr>    Ziegenkäse-Focaccia </vt:lpstr>
      <vt:lpstr>    Focaccia  </vt:lpstr>
      <vt:lpstr>    Focaccia mit Zatar-Öl  </vt:lpstr>
      <vt:lpstr>    Süße Focaccia mit Trauben und Thymian  </vt:lpstr>
      <vt:lpstr>    Gefüllte Focaccia </vt:lpstr>
    </vt:vector>
  </TitlesOfParts>
  <Company/>
  <LinksUpToDate>false</LinksUpToDate>
  <CharactersWithSpaces>2572377</CharactersWithSpaces>
  <SharedDoc>false</SharedDoc>
  <HLinks>
    <vt:vector size="12" baseType="variant">
      <vt:variant>
        <vt:i4>5373989</vt:i4>
      </vt:variant>
      <vt:variant>
        <vt:i4>3</vt:i4>
      </vt:variant>
      <vt:variant>
        <vt:i4>0</vt:i4>
      </vt:variant>
      <vt:variant>
        <vt:i4>5</vt:i4>
      </vt:variant>
      <vt:variant>
        <vt:lpwstr>https://www.youtube.com/watch?v=ucu_RkQ7ImE</vt:lpwstr>
      </vt:variant>
      <vt:variant>
        <vt:lpwstr/>
      </vt:variant>
      <vt:variant>
        <vt:i4>7667839</vt:i4>
      </vt:variant>
      <vt:variant>
        <vt:i4>0</vt:i4>
      </vt:variant>
      <vt:variant>
        <vt:i4>0</vt:i4>
      </vt:variant>
      <vt:variant>
        <vt:i4>5</vt:i4>
      </vt:variant>
      <vt:variant>
        <vt:lpwstr>https://www.youtube.com/watch?v=atrQo8Zm6z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 Wennrich</dc:creator>
  <cp:keywords/>
  <dc:description/>
  <cp:lastModifiedBy>Nikolaos Xenakis</cp:lastModifiedBy>
  <cp:revision>4</cp:revision>
  <cp:lastPrinted>2022-12-29T03:17:00Z</cp:lastPrinted>
  <dcterms:created xsi:type="dcterms:W3CDTF">2024-01-19T08:00:00Z</dcterms:created>
  <dcterms:modified xsi:type="dcterms:W3CDTF">2024-10-25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4Muqucr1"/&gt;&lt;style id="http://www.zotero.org/styles/chicago-fullnote-bibliography" locale="de-DE" hasBibliography="1" bibliographyStyleHasBeenSet="1"/&gt;&lt;prefs&gt;&lt;pref name="fieldType" value="Field"/&gt;</vt:lpwstr>
  </property>
  <property fmtid="{D5CDD505-2E9C-101B-9397-08002B2CF9AE}" pid="3" name="ZOTERO_PREF_2">
    <vt:lpwstr>&lt;pref name="automaticJournalAbbreviations" value="true"/&gt;&lt;pref name="noteType" value="1"/&gt;&lt;pref name="dontAskDelayCitationUpdates" value="true"/&gt;&lt;/prefs&gt;&lt;/data&gt;</vt:lpwstr>
  </property>
</Properties>
</file>